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BADFC5"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 xml:space="preserve">Reproducibility in </w:t>
      </w:r>
      <w:r w:rsidRPr="00EC3691">
        <w:rPr>
          <w:rFonts w:ascii="Times New Roman" w:hAnsi="Times New Roman" w:cs="Times New Roman"/>
          <w:b/>
          <w:bCs/>
          <w:noProof/>
          <w:sz w:val="36"/>
          <w:szCs w:val="24"/>
        </w:rPr>
        <w:t>simulation-based</w:t>
      </w:r>
      <w:r w:rsidRPr="00EC3691">
        <w:rPr>
          <w:rFonts w:ascii="Times New Roman" w:hAnsi="Times New Roman" w:cs="Times New Roman"/>
          <w:b/>
          <w:bCs/>
          <w:sz w:val="36"/>
          <w:szCs w:val="24"/>
        </w:rPr>
        <w:t xml:space="preserve"> prediction of natural knee mechanics</w:t>
      </w:r>
    </w:p>
    <w:p w14:paraId="0D274377" w14:textId="77777777" w:rsidR="001515C4" w:rsidRPr="00EC3691" w:rsidRDefault="001515C4" w:rsidP="001515C4">
      <w:pPr>
        <w:jc w:val="center"/>
        <w:rPr>
          <w:rFonts w:ascii="Times New Roman" w:hAnsi="Times New Roman" w:cs="Times New Roman"/>
          <w:b/>
          <w:bCs/>
          <w:sz w:val="36"/>
          <w:szCs w:val="24"/>
        </w:rPr>
      </w:pPr>
    </w:p>
    <w:p w14:paraId="3653D6DE" w14:textId="77777777" w:rsidR="001515C4" w:rsidRPr="00EC3691" w:rsidRDefault="001515C4" w:rsidP="001515C4">
      <w:pPr>
        <w:jc w:val="center"/>
        <w:rPr>
          <w:rFonts w:ascii="Times New Roman" w:hAnsi="Times New Roman" w:cs="Times New Roman"/>
          <w:b/>
          <w:bCs/>
          <w:sz w:val="36"/>
          <w:szCs w:val="24"/>
        </w:rPr>
      </w:pPr>
    </w:p>
    <w:p w14:paraId="4966C3B0" w14:textId="77777777" w:rsidR="001515C4" w:rsidRPr="00EC3691" w:rsidRDefault="001515C4" w:rsidP="001515C4">
      <w:pPr>
        <w:jc w:val="center"/>
        <w:rPr>
          <w:rFonts w:ascii="Times New Roman" w:hAnsi="Times New Roman" w:cs="Times New Roman"/>
          <w:b/>
          <w:bCs/>
          <w:sz w:val="36"/>
          <w:szCs w:val="24"/>
        </w:rPr>
      </w:pPr>
    </w:p>
    <w:p w14:paraId="066E03E5" w14:textId="77777777" w:rsidR="001515C4" w:rsidRPr="00EC3691" w:rsidRDefault="001515C4" w:rsidP="001515C4">
      <w:pPr>
        <w:jc w:val="center"/>
        <w:rPr>
          <w:rFonts w:ascii="Times New Roman" w:hAnsi="Times New Roman" w:cs="Times New Roman"/>
          <w:b/>
          <w:bCs/>
          <w:sz w:val="36"/>
          <w:szCs w:val="24"/>
        </w:rPr>
      </w:pPr>
    </w:p>
    <w:p w14:paraId="45980A35"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Calibration phase</w:t>
      </w:r>
    </w:p>
    <w:p w14:paraId="74CC7EEC"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M&amp;S processes specification document</w:t>
      </w:r>
    </w:p>
    <w:p w14:paraId="642E249C" w14:textId="77777777" w:rsidR="001515C4" w:rsidRPr="00EC3691" w:rsidRDefault="001515C4" w:rsidP="001515C4">
      <w:pPr>
        <w:jc w:val="center"/>
        <w:rPr>
          <w:rFonts w:ascii="Times New Roman" w:hAnsi="Times New Roman" w:cs="Times New Roman"/>
          <w:b/>
          <w:bCs/>
          <w:sz w:val="36"/>
          <w:szCs w:val="24"/>
        </w:rPr>
      </w:pPr>
    </w:p>
    <w:p w14:paraId="5FF01CB5" w14:textId="77777777" w:rsidR="00554A8D" w:rsidRPr="006F0F7D" w:rsidRDefault="00554A8D" w:rsidP="00554A8D">
      <w:pPr>
        <w:jc w:val="center"/>
        <w:rPr>
          <w:rFonts w:asciiTheme="majorBidi" w:hAnsiTheme="majorBidi" w:cstheme="majorBidi"/>
          <w:bCs/>
          <w:sz w:val="32"/>
          <w:szCs w:val="40"/>
        </w:rPr>
      </w:pPr>
      <w:r w:rsidRPr="000A631F">
        <w:rPr>
          <w:rFonts w:asciiTheme="majorBidi" w:hAnsiTheme="majorBidi" w:cstheme="majorBidi"/>
          <w:bCs/>
          <w:sz w:val="32"/>
          <w:szCs w:val="40"/>
        </w:rPr>
        <w:t>DU02 from Natural Knee Data</w:t>
      </w:r>
      <w:r>
        <w:rPr>
          <w:rFonts w:asciiTheme="majorBidi" w:hAnsiTheme="majorBidi" w:cstheme="majorBidi"/>
          <w:bCs/>
          <w:sz w:val="32"/>
          <w:szCs w:val="40"/>
        </w:rPr>
        <w:t>, University of Denver</w:t>
      </w:r>
    </w:p>
    <w:p w14:paraId="6F20AD53" w14:textId="77777777" w:rsidR="001515C4" w:rsidRPr="00EC3691" w:rsidRDefault="001515C4" w:rsidP="001515C4">
      <w:pPr>
        <w:jc w:val="center"/>
        <w:rPr>
          <w:rFonts w:ascii="Times New Roman" w:hAnsi="Times New Roman" w:cs="Times New Roman"/>
          <w:b/>
          <w:bCs/>
          <w:sz w:val="36"/>
          <w:szCs w:val="24"/>
        </w:rPr>
      </w:pPr>
    </w:p>
    <w:p w14:paraId="53A6411D" w14:textId="77777777" w:rsidR="001515C4" w:rsidRPr="00EC3691" w:rsidRDefault="001515C4" w:rsidP="001515C4">
      <w:pPr>
        <w:jc w:val="center"/>
        <w:rPr>
          <w:rFonts w:ascii="Times New Roman" w:hAnsi="Times New Roman" w:cs="Times New Roman"/>
          <w:b/>
          <w:bCs/>
          <w:sz w:val="36"/>
          <w:szCs w:val="24"/>
        </w:rPr>
      </w:pPr>
    </w:p>
    <w:p w14:paraId="2C1CC808" w14:textId="77777777" w:rsidR="001515C4" w:rsidRPr="00EC3691" w:rsidRDefault="001515C4" w:rsidP="001515C4">
      <w:pPr>
        <w:jc w:val="center"/>
        <w:rPr>
          <w:rFonts w:ascii="Times New Roman" w:hAnsi="Times New Roman" w:cs="Times New Roman"/>
          <w:b/>
          <w:bCs/>
          <w:sz w:val="36"/>
          <w:szCs w:val="24"/>
        </w:rPr>
      </w:pPr>
    </w:p>
    <w:p w14:paraId="6732B438" w14:textId="77777777" w:rsidR="001515C4" w:rsidRPr="00EC3691" w:rsidRDefault="001515C4" w:rsidP="001515C4">
      <w:pPr>
        <w:jc w:val="center"/>
        <w:rPr>
          <w:rFonts w:ascii="Times New Roman" w:hAnsi="Times New Roman" w:cs="Times New Roman"/>
          <w:b/>
          <w:bCs/>
          <w:sz w:val="36"/>
          <w:szCs w:val="24"/>
        </w:rPr>
      </w:pPr>
    </w:p>
    <w:p w14:paraId="1F38B5F7" w14:textId="77777777" w:rsidR="001515C4" w:rsidRPr="00EC3691" w:rsidRDefault="001515C4" w:rsidP="001515C4">
      <w:pPr>
        <w:jc w:val="center"/>
        <w:rPr>
          <w:rFonts w:ascii="Times New Roman" w:hAnsi="Times New Roman" w:cs="Times New Roman"/>
          <w:b/>
          <w:bCs/>
          <w:sz w:val="36"/>
          <w:szCs w:val="24"/>
        </w:rPr>
      </w:pPr>
      <w:r w:rsidRPr="00EC3691">
        <w:rPr>
          <w:rFonts w:ascii="Times New Roman" w:hAnsi="Times New Roman" w:cs="Times New Roman"/>
          <w:b/>
          <w:bCs/>
          <w:sz w:val="36"/>
          <w:szCs w:val="24"/>
        </w:rPr>
        <w:t xml:space="preserve">Hospital for Special Surgery </w:t>
      </w:r>
    </w:p>
    <w:p w14:paraId="5DA9949A" w14:textId="77777777" w:rsidR="001515C4" w:rsidRPr="00EC3691" w:rsidRDefault="001515C4" w:rsidP="001515C4">
      <w:pPr>
        <w:jc w:val="center"/>
        <w:rPr>
          <w:rFonts w:ascii="Times New Roman" w:hAnsi="Times New Roman" w:cs="Times New Roman"/>
          <w:b/>
          <w:bCs/>
          <w:sz w:val="24"/>
          <w:szCs w:val="24"/>
        </w:rPr>
      </w:pPr>
    </w:p>
    <w:p w14:paraId="4DB6C9E9" w14:textId="77777777" w:rsidR="001515C4" w:rsidRPr="00EC3691" w:rsidRDefault="001515C4" w:rsidP="001515C4">
      <w:pPr>
        <w:jc w:val="center"/>
        <w:rPr>
          <w:rFonts w:ascii="Times New Roman" w:hAnsi="Times New Roman" w:cs="Times New Roman"/>
          <w:b/>
          <w:bCs/>
          <w:sz w:val="24"/>
          <w:szCs w:val="24"/>
        </w:rPr>
      </w:pPr>
    </w:p>
    <w:p w14:paraId="786CD40C" w14:textId="77777777" w:rsidR="001515C4" w:rsidRPr="00EC3691" w:rsidRDefault="001515C4" w:rsidP="001515C4">
      <w:pPr>
        <w:jc w:val="center"/>
        <w:rPr>
          <w:rFonts w:ascii="Times New Roman" w:hAnsi="Times New Roman" w:cs="Times New Roman"/>
          <w:b/>
          <w:bCs/>
          <w:sz w:val="24"/>
          <w:szCs w:val="24"/>
        </w:rPr>
      </w:pPr>
    </w:p>
    <w:p w14:paraId="020FB97D" w14:textId="77777777" w:rsidR="001515C4" w:rsidRPr="00EC3691" w:rsidRDefault="001515C4" w:rsidP="001515C4">
      <w:pPr>
        <w:rPr>
          <w:rFonts w:ascii="Times New Roman" w:hAnsi="Times New Roman" w:cs="Times New Roman"/>
          <w:b/>
          <w:bCs/>
          <w:sz w:val="24"/>
          <w:szCs w:val="24"/>
        </w:rPr>
      </w:pPr>
      <w:r w:rsidRPr="00EC3691">
        <w:rPr>
          <w:rFonts w:ascii="Times New Roman" w:hAnsi="Times New Roman" w:cs="Times New Roman"/>
          <w:b/>
          <w:bCs/>
          <w:sz w:val="24"/>
          <w:szCs w:val="24"/>
        </w:rPr>
        <w:br w:type="page"/>
      </w:r>
    </w:p>
    <w:p w14:paraId="304B9DE5" w14:textId="77777777" w:rsidR="001515C4" w:rsidRPr="00030058" w:rsidRDefault="001515C4" w:rsidP="00030058">
      <w:pPr>
        <w:rPr>
          <w:rFonts w:ascii="Times New Roman" w:hAnsi="Times New Roman" w:cs="Times New Roman"/>
          <w:b/>
          <w:sz w:val="32"/>
        </w:rPr>
      </w:pPr>
      <w:r w:rsidRPr="00030058">
        <w:rPr>
          <w:rFonts w:ascii="Times New Roman" w:hAnsi="Times New Roman" w:cs="Times New Roman"/>
          <w:b/>
          <w:sz w:val="32"/>
        </w:rPr>
        <w:lastRenderedPageBreak/>
        <w:t>Metadata</w:t>
      </w:r>
    </w:p>
    <w:p w14:paraId="5FF5177C" w14:textId="77777777" w:rsidR="001515C4" w:rsidRPr="00EC3691" w:rsidRDefault="001515C4" w:rsidP="001515C4">
      <w:pPr>
        <w:rPr>
          <w:rFonts w:ascii="Times New Roman" w:hAnsi="Times New Roman" w:cs="Times New Roman"/>
          <w:b/>
          <w:bCs/>
          <w:sz w:val="24"/>
          <w:szCs w:val="24"/>
        </w:rPr>
      </w:pPr>
    </w:p>
    <w:p w14:paraId="5892D0DA" w14:textId="77777777" w:rsidR="001515C4" w:rsidRPr="00030058" w:rsidRDefault="001515C4" w:rsidP="001515C4">
      <w:pPr>
        <w:rPr>
          <w:rFonts w:ascii="Times New Roman" w:hAnsi="Times New Roman" w:cs="Times New Roman"/>
          <w:b/>
          <w:bCs/>
          <w:sz w:val="32"/>
          <w:szCs w:val="24"/>
        </w:rPr>
      </w:pPr>
      <w:r w:rsidRPr="00030058">
        <w:rPr>
          <w:rFonts w:ascii="Times New Roman" w:hAnsi="Times New Roman" w:cs="Times New Roman"/>
          <w:b/>
          <w:bCs/>
          <w:sz w:val="32"/>
          <w:szCs w:val="24"/>
        </w:rPr>
        <w:t>Contributors:</w:t>
      </w:r>
    </w:p>
    <w:p w14:paraId="13632F1D" w14:textId="77777777" w:rsidR="001515C4" w:rsidRPr="00030058" w:rsidRDefault="001515C4" w:rsidP="001515C4">
      <w:pPr>
        <w:pStyle w:val="ListParagraph"/>
        <w:numPr>
          <w:ilvl w:val="0"/>
          <w:numId w:val="2"/>
        </w:numPr>
        <w:spacing w:line="480" w:lineRule="auto"/>
        <w:rPr>
          <w:rFonts w:ascii="Times New Roman" w:hAnsi="Times New Roman" w:cs="Times New Roman"/>
          <w:bCs/>
          <w:sz w:val="32"/>
          <w:szCs w:val="24"/>
        </w:rPr>
      </w:pPr>
      <w:r w:rsidRPr="00030058">
        <w:rPr>
          <w:rFonts w:ascii="Times New Roman" w:hAnsi="Times New Roman" w:cs="Times New Roman"/>
          <w:bCs/>
          <w:sz w:val="32"/>
          <w:szCs w:val="24"/>
        </w:rPr>
        <w:t>Carl Imhauser, PhD</w:t>
      </w:r>
    </w:p>
    <w:p w14:paraId="5F131EEF" w14:textId="77777777" w:rsidR="001515C4" w:rsidRPr="00030058" w:rsidRDefault="001515C4" w:rsidP="001515C4">
      <w:pPr>
        <w:pStyle w:val="ListParagraph"/>
        <w:numPr>
          <w:ilvl w:val="0"/>
          <w:numId w:val="2"/>
        </w:numPr>
        <w:spacing w:line="480" w:lineRule="auto"/>
        <w:rPr>
          <w:rFonts w:ascii="Times New Roman" w:hAnsi="Times New Roman" w:cs="Times New Roman"/>
          <w:bCs/>
          <w:sz w:val="32"/>
          <w:szCs w:val="24"/>
        </w:rPr>
      </w:pPr>
      <w:r w:rsidRPr="00030058">
        <w:rPr>
          <w:rFonts w:ascii="Times New Roman" w:hAnsi="Times New Roman" w:cs="Times New Roman"/>
          <w:bCs/>
          <w:sz w:val="32"/>
          <w:szCs w:val="24"/>
        </w:rPr>
        <w:t>Shady Elmasry, PhD</w:t>
      </w:r>
    </w:p>
    <w:p w14:paraId="7B96A7E3" w14:textId="77777777" w:rsidR="001515C4" w:rsidRPr="00030058" w:rsidRDefault="001515C4" w:rsidP="001515C4">
      <w:pPr>
        <w:rPr>
          <w:rFonts w:ascii="Times New Roman" w:hAnsi="Times New Roman" w:cs="Times New Roman"/>
          <w:b/>
          <w:bCs/>
          <w:sz w:val="32"/>
          <w:szCs w:val="24"/>
        </w:rPr>
      </w:pPr>
      <w:r w:rsidRPr="00030058">
        <w:rPr>
          <w:rFonts w:ascii="Times New Roman" w:hAnsi="Times New Roman" w:cs="Times New Roman"/>
          <w:b/>
          <w:bCs/>
          <w:sz w:val="32"/>
          <w:szCs w:val="24"/>
        </w:rPr>
        <w:t>Contacts:</w:t>
      </w:r>
    </w:p>
    <w:p w14:paraId="5DB3B356" w14:textId="77777777" w:rsidR="001515C4" w:rsidRPr="00030058" w:rsidRDefault="001515C4" w:rsidP="001515C4">
      <w:pPr>
        <w:pStyle w:val="ListParagraph"/>
        <w:numPr>
          <w:ilvl w:val="0"/>
          <w:numId w:val="1"/>
        </w:numPr>
        <w:rPr>
          <w:rFonts w:ascii="Times New Roman" w:hAnsi="Times New Roman" w:cs="Times New Roman"/>
          <w:bCs/>
          <w:sz w:val="32"/>
          <w:szCs w:val="24"/>
        </w:rPr>
      </w:pPr>
      <w:r w:rsidRPr="00030058">
        <w:rPr>
          <w:rFonts w:ascii="Times New Roman" w:hAnsi="Times New Roman" w:cs="Times New Roman"/>
          <w:bCs/>
          <w:sz w:val="32"/>
          <w:szCs w:val="24"/>
        </w:rPr>
        <w:t>Carl Imhauser</w:t>
      </w:r>
    </w:p>
    <w:p w14:paraId="51F3DE75" w14:textId="77777777" w:rsidR="001515C4" w:rsidRPr="00030058" w:rsidRDefault="00201FA2" w:rsidP="001515C4">
      <w:pPr>
        <w:spacing w:after="0"/>
        <w:ind w:firstLine="360"/>
        <w:rPr>
          <w:rFonts w:ascii="Times New Roman" w:hAnsi="Times New Roman" w:cs="Times New Roman"/>
          <w:bCs/>
          <w:sz w:val="32"/>
          <w:szCs w:val="24"/>
        </w:rPr>
      </w:pPr>
      <w:hyperlink r:id="rId8" w:history="1">
        <w:r w:rsidR="001515C4" w:rsidRPr="00030058">
          <w:rPr>
            <w:rStyle w:val="Hyperlink"/>
            <w:rFonts w:ascii="Times New Roman" w:hAnsi="Times New Roman" w:cs="Times New Roman"/>
            <w:bCs/>
            <w:sz w:val="32"/>
            <w:szCs w:val="24"/>
          </w:rPr>
          <w:t>imhauserc@hss.edu</w:t>
        </w:r>
      </w:hyperlink>
    </w:p>
    <w:p w14:paraId="13A9FDC8"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1 (212) 606-1079</w:t>
      </w:r>
    </w:p>
    <w:p w14:paraId="7B799BDF"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510 East 73</w:t>
      </w:r>
      <w:r w:rsidRPr="00030058">
        <w:rPr>
          <w:rFonts w:ascii="Times New Roman" w:hAnsi="Times New Roman" w:cs="Times New Roman"/>
          <w:bCs/>
          <w:sz w:val="32"/>
          <w:szCs w:val="24"/>
          <w:vertAlign w:val="superscript"/>
        </w:rPr>
        <w:t>rd</w:t>
      </w:r>
      <w:r w:rsidRPr="00030058">
        <w:rPr>
          <w:rFonts w:ascii="Times New Roman" w:hAnsi="Times New Roman" w:cs="Times New Roman"/>
          <w:bCs/>
          <w:sz w:val="32"/>
          <w:szCs w:val="24"/>
        </w:rPr>
        <w:t xml:space="preserve"> </w:t>
      </w:r>
      <w:r w:rsidRPr="00030058">
        <w:rPr>
          <w:rFonts w:ascii="Times New Roman" w:hAnsi="Times New Roman" w:cs="Times New Roman"/>
          <w:bCs/>
          <w:noProof/>
          <w:sz w:val="32"/>
          <w:szCs w:val="24"/>
        </w:rPr>
        <w:t>Street</w:t>
      </w:r>
      <w:r w:rsidRPr="00030058">
        <w:rPr>
          <w:rFonts w:ascii="Times New Roman" w:hAnsi="Times New Roman" w:cs="Times New Roman"/>
          <w:bCs/>
          <w:sz w:val="32"/>
          <w:szCs w:val="24"/>
        </w:rPr>
        <w:t>,</w:t>
      </w:r>
    </w:p>
    <w:p w14:paraId="035DBF63"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New York, NY 10021</w:t>
      </w:r>
    </w:p>
    <w:p w14:paraId="3E83F8BB" w14:textId="77777777" w:rsidR="001515C4" w:rsidRPr="00030058" w:rsidRDefault="001515C4" w:rsidP="001515C4">
      <w:pPr>
        <w:rPr>
          <w:rFonts w:ascii="Times New Roman" w:hAnsi="Times New Roman" w:cs="Times New Roman"/>
          <w:bCs/>
          <w:sz w:val="32"/>
          <w:szCs w:val="24"/>
        </w:rPr>
      </w:pPr>
    </w:p>
    <w:p w14:paraId="67E9E783" w14:textId="77777777" w:rsidR="001515C4" w:rsidRPr="00030058" w:rsidRDefault="001515C4" w:rsidP="001515C4">
      <w:pPr>
        <w:pStyle w:val="ListParagraph"/>
        <w:numPr>
          <w:ilvl w:val="0"/>
          <w:numId w:val="1"/>
        </w:numPr>
        <w:rPr>
          <w:rFonts w:ascii="Times New Roman" w:hAnsi="Times New Roman" w:cs="Times New Roman"/>
          <w:bCs/>
          <w:sz w:val="32"/>
          <w:szCs w:val="24"/>
        </w:rPr>
      </w:pPr>
      <w:r w:rsidRPr="00030058">
        <w:rPr>
          <w:rFonts w:ascii="Times New Roman" w:hAnsi="Times New Roman" w:cs="Times New Roman"/>
          <w:bCs/>
          <w:sz w:val="32"/>
          <w:szCs w:val="24"/>
        </w:rPr>
        <w:t>Shady Elmasry</w:t>
      </w:r>
    </w:p>
    <w:p w14:paraId="136374AB" w14:textId="77777777" w:rsidR="001515C4" w:rsidRPr="00030058" w:rsidRDefault="00201FA2" w:rsidP="001515C4">
      <w:pPr>
        <w:spacing w:after="0"/>
        <w:ind w:firstLine="360"/>
        <w:rPr>
          <w:rFonts w:ascii="Times New Roman" w:hAnsi="Times New Roman" w:cs="Times New Roman"/>
          <w:bCs/>
          <w:sz w:val="32"/>
          <w:szCs w:val="24"/>
        </w:rPr>
      </w:pPr>
      <w:hyperlink r:id="rId9" w:history="1">
        <w:r w:rsidR="001515C4" w:rsidRPr="00030058">
          <w:rPr>
            <w:rStyle w:val="Hyperlink"/>
            <w:rFonts w:ascii="Times New Roman" w:hAnsi="Times New Roman" w:cs="Times New Roman"/>
            <w:bCs/>
            <w:sz w:val="32"/>
            <w:szCs w:val="24"/>
          </w:rPr>
          <w:t>elmasrys@hss.edu</w:t>
        </w:r>
      </w:hyperlink>
    </w:p>
    <w:p w14:paraId="697F830F"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1 (212) 774-7275</w:t>
      </w:r>
    </w:p>
    <w:p w14:paraId="5BD3C677"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510 East 73</w:t>
      </w:r>
      <w:r w:rsidRPr="00030058">
        <w:rPr>
          <w:rFonts w:ascii="Times New Roman" w:hAnsi="Times New Roman" w:cs="Times New Roman"/>
          <w:bCs/>
          <w:sz w:val="32"/>
          <w:szCs w:val="24"/>
          <w:vertAlign w:val="superscript"/>
        </w:rPr>
        <w:t>rd</w:t>
      </w:r>
      <w:r w:rsidRPr="00030058">
        <w:rPr>
          <w:rFonts w:ascii="Times New Roman" w:hAnsi="Times New Roman" w:cs="Times New Roman"/>
          <w:bCs/>
          <w:sz w:val="32"/>
          <w:szCs w:val="24"/>
        </w:rPr>
        <w:t xml:space="preserve"> </w:t>
      </w:r>
      <w:r w:rsidRPr="00030058">
        <w:rPr>
          <w:rFonts w:ascii="Times New Roman" w:hAnsi="Times New Roman" w:cs="Times New Roman"/>
          <w:bCs/>
          <w:noProof/>
          <w:sz w:val="32"/>
          <w:szCs w:val="24"/>
        </w:rPr>
        <w:t>Street</w:t>
      </w:r>
      <w:r w:rsidRPr="00030058">
        <w:rPr>
          <w:rFonts w:ascii="Times New Roman" w:hAnsi="Times New Roman" w:cs="Times New Roman"/>
          <w:bCs/>
          <w:sz w:val="32"/>
          <w:szCs w:val="24"/>
        </w:rPr>
        <w:t>,</w:t>
      </w:r>
    </w:p>
    <w:p w14:paraId="6671B246" w14:textId="77777777" w:rsidR="001515C4" w:rsidRPr="00030058" w:rsidRDefault="001515C4" w:rsidP="001515C4">
      <w:pPr>
        <w:spacing w:after="0"/>
        <w:ind w:firstLine="360"/>
        <w:rPr>
          <w:rFonts w:ascii="Times New Roman" w:hAnsi="Times New Roman" w:cs="Times New Roman"/>
          <w:bCs/>
          <w:sz w:val="32"/>
          <w:szCs w:val="24"/>
        </w:rPr>
      </w:pPr>
      <w:r w:rsidRPr="00030058">
        <w:rPr>
          <w:rFonts w:ascii="Times New Roman" w:hAnsi="Times New Roman" w:cs="Times New Roman"/>
          <w:bCs/>
          <w:sz w:val="32"/>
          <w:szCs w:val="24"/>
        </w:rPr>
        <w:t>New York, NY 10021</w:t>
      </w:r>
    </w:p>
    <w:p w14:paraId="32D1089D" w14:textId="77777777" w:rsidR="001515C4" w:rsidRPr="00030058" w:rsidRDefault="001515C4" w:rsidP="001515C4">
      <w:pPr>
        <w:rPr>
          <w:rFonts w:ascii="Times New Roman" w:hAnsi="Times New Roman" w:cs="Times New Roman"/>
          <w:bCs/>
          <w:sz w:val="32"/>
          <w:szCs w:val="24"/>
        </w:rPr>
      </w:pPr>
    </w:p>
    <w:p w14:paraId="18443911" w14:textId="77777777" w:rsidR="001515C4" w:rsidRPr="00030058" w:rsidRDefault="001515C4" w:rsidP="001515C4">
      <w:pPr>
        <w:rPr>
          <w:rFonts w:ascii="Times New Roman" w:hAnsi="Times New Roman" w:cs="Times New Roman"/>
          <w:b/>
          <w:bCs/>
          <w:sz w:val="32"/>
          <w:szCs w:val="24"/>
        </w:rPr>
      </w:pPr>
      <w:r w:rsidRPr="00030058">
        <w:rPr>
          <w:rFonts w:ascii="Times New Roman" w:hAnsi="Times New Roman" w:cs="Times New Roman"/>
          <w:b/>
          <w:bCs/>
          <w:sz w:val="32"/>
          <w:szCs w:val="24"/>
        </w:rPr>
        <w:t>Corresponding Author:</w:t>
      </w:r>
    </w:p>
    <w:p w14:paraId="0C4E0657" w14:textId="77777777" w:rsidR="001515C4" w:rsidRPr="00030058" w:rsidRDefault="001515C4" w:rsidP="001515C4">
      <w:pPr>
        <w:rPr>
          <w:rFonts w:ascii="Times New Roman" w:hAnsi="Times New Roman" w:cs="Times New Roman"/>
          <w:bCs/>
          <w:sz w:val="32"/>
          <w:szCs w:val="24"/>
        </w:rPr>
      </w:pPr>
      <w:r w:rsidRPr="00030058">
        <w:rPr>
          <w:rFonts w:ascii="Times New Roman" w:hAnsi="Times New Roman" w:cs="Times New Roman"/>
          <w:bCs/>
          <w:sz w:val="32"/>
          <w:szCs w:val="24"/>
        </w:rPr>
        <w:t>Carl Imhauser, PhD</w:t>
      </w:r>
    </w:p>
    <w:p w14:paraId="2855DDD2" w14:textId="77777777" w:rsidR="001515C4" w:rsidRPr="00030058" w:rsidRDefault="001515C4" w:rsidP="001515C4">
      <w:pPr>
        <w:rPr>
          <w:rFonts w:ascii="Times New Roman" w:hAnsi="Times New Roman" w:cs="Times New Roman"/>
          <w:bCs/>
          <w:sz w:val="32"/>
          <w:szCs w:val="24"/>
        </w:rPr>
      </w:pPr>
    </w:p>
    <w:p w14:paraId="012B8D32" w14:textId="77777777" w:rsidR="001515C4" w:rsidRPr="00030058" w:rsidRDefault="001515C4" w:rsidP="001515C4">
      <w:pPr>
        <w:rPr>
          <w:rFonts w:ascii="Times New Roman" w:hAnsi="Times New Roman" w:cs="Times New Roman"/>
          <w:bCs/>
          <w:sz w:val="32"/>
          <w:szCs w:val="24"/>
        </w:rPr>
      </w:pPr>
    </w:p>
    <w:p w14:paraId="7ED46AB6" w14:textId="37A9FBF6" w:rsidR="001515C4" w:rsidRPr="00030058" w:rsidRDefault="001515C4" w:rsidP="001515C4">
      <w:pPr>
        <w:jc w:val="right"/>
        <w:rPr>
          <w:rFonts w:ascii="Times New Roman" w:hAnsi="Times New Roman" w:cs="Times New Roman"/>
          <w:bCs/>
          <w:sz w:val="32"/>
          <w:szCs w:val="24"/>
        </w:rPr>
      </w:pPr>
      <w:r w:rsidRPr="00030058">
        <w:rPr>
          <w:rFonts w:ascii="Times New Roman" w:hAnsi="Times New Roman" w:cs="Times New Roman"/>
          <w:b/>
          <w:bCs/>
          <w:sz w:val="32"/>
          <w:szCs w:val="24"/>
        </w:rPr>
        <w:t xml:space="preserve">Date: </w:t>
      </w:r>
      <w:r w:rsidRPr="00030058">
        <w:rPr>
          <w:rFonts w:ascii="Times New Roman" w:hAnsi="Times New Roman" w:cs="Times New Roman"/>
          <w:bCs/>
          <w:sz w:val="32"/>
          <w:szCs w:val="24"/>
        </w:rPr>
        <w:t>0</w:t>
      </w:r>
      <w:r w:rsidR="00DF5A61">
        <w:rPr>
          <w:rFonts w:ascii="Times New Roman" w:hAnsi="Times New Roman" w:cs="Times New Roman"/>
          <w:bCs/>
          <w:sz w:val="32"/>
          <w:szCs w:val="24"/>
        </w:rPr>
        <w:t>9</w:t>
      </w:r>
      <w:r w:rsidRPr="00030058">
        <w:rPr>
          <w:rFonts w:ascii="Times New Roman" w:hAnsi="Times New Roman" w:cs="Times New Roman"/>
          <w:bCs/>
          <w:sz w:val="32"/>
          <w:szCs w:val="24"/>
        </w:rPr>
        <w:t>/</w:t>
      </w:r>
      <w:r w:rsidR="00201FA2">
        <w:rPr>
          <w:rFonts w:ascii="Times New Roman" w:hAnsi="Times New Roman" w:cs="Times New Roman"/>
          <w:bCs/>
          <w:sz w:val="32"/>
          <w:szCs w:val="24"/>
        </w:rPr>
        <w:t>18</w:t>
      </w:r>
      <w:r w:rsidRPr="00030058">
        <w:rPr>
          <w:rFonts w:ascii="Times New Roman" w:hAnsi="Times New Roman" w:cs="Times New Roman"/>
          <w:bCs/>
          <w:sz w:val="32"/>
          <w:szCs w:val="24"/>
        </w:rPr>
        <w:t>/2019</w:t>
      </w:r>
    </w:p>
    <w:p w14:paraId="360EC71F" w14:textId="77777777" w:rsidR="001515C4" w:rsidRPr="00EC3691" w:rsidRDefault="001515C4" w:rsidP="001515C4">
      <w:pPr>
        <w:rPr>
          <w:rFonts w:ascii="Times New Roman" w:hAnsi="Times New Roman" w:cs="Times New Roman"/>
          <w:b/>
          <w:bCs/>
          <w:sz w:val="24"/>
          <w:szCs w:val="24"/>
        </w:rPr>
      </w:pPr>
      <w:r w:rsidRPr="00EC3691">
        <w:rPr>
          <w:rFonts w:ascii="Times New Roman" w:hAnsi="Times New Roman" w:cs="Times New Roman"/>
          <w:b/>
          <w:bCs/>
          <w:sz w:val="24"/>
          <w:szCs w:val="24"/>
        </w:rPr>
        <w:br w:type="page"/>
      </w:r>
    </w:p>
    <w:sdt>
      <w:sdtPr>
        <w:rPr>
          <w:rFonts w:asciiTheme="minorHAnsi" w:eastAsiaTheme="minorHAnsi" w:hAnsiTheme="minorHAnsi" w:cstheme="minorBidi"/>
          <w:color w:val="auto"/>
          <w:sz w:val="22"/>
          <w:szCs w:val="22"/>
        </w:rPr>
        <w:id w:val="1756784879"/>
        <w:docPartObj>
          <w:docPartGallery w:val="Table of Contents"/>
          <w:docPartUnique/>
        </w:docPartObj>
      </w:sdtPr>
      <w:sdtEndPr>
        <w:rPr>
          <w:b/>
          <w:bCs/>
          <w:noProof/>
        </w:rPr>
      </w:sdtEndPr>
      <w:sdtContent>
        <w:p w14:paraId="6FF9D124" w14:textId="77777777" w:rsidR="00030058" w:rsidRDefault="00030058">
          <w:pPr>
            <w:pStyle w:val="TOCHeading"/>
            <w:rPr>
              <w:rFonts w:ascii="Times New Roman" w:hAnsi="Times New Roman" w:cs="Times New Roman"/>
              <w:b/>
              <w:color w:val="auto"/>
            </w:rPr>
          </w:pPr>
          <w:r w:rsidRPr="00030058">
            <w:rPr>
              <w:rFonts w:ascii="Times New Roman" w:hAnsi="Times New Roman" w:cs="Times New Roman"/>
              <w:b/>
              <w:color w:val="auto"/>
            </w:rPr>
            <w:t>Contents</w:t>
          </w:r>
        </w:p>
        <w:p w14:paraId="5DD94CF6" w14:textId="77777777" w:rsidR="00030058" w:rsidRPr="00312FB0" w:rsidRDefault="00030058" w:rsidP="00312FB0">
          <w:pPr>
            <w:spacing w:line="360" w:lineRule="auto"/>
            <w:rPr>
              <w:rFonts w:ascii="Times New Roman" w:hAnsi="Times New Roman" w:cs="Times New Roman"/>
              <w:sz w:val="32"/>
              <w:szCs w:val="32"/>
            </w:rPr>
          </w:pPr>
        </w:p>
        <w:p w14:paraId="60313395" w14:textId="5540B85F" w:rsidR="00D76C0C" w:rsidRPr="00D76C0C" w:rsidRDefault="00030058" w:rsidP="00D76C0C">
          <w:pPr>
            <w:pStyle w:val="TOC2"/>
            <w:tabs>
              <w:tab w:val="right" w:leader="dot" w:pos="9350"/>
            </w:tabs>
            <w:spacing w:line="360" w:lineRule="auto"/>
            <w:rPr>
              <w:rFonts w:ascii="Times New Roman" w:eastAsiaTheme="minorEastAsia" w:hAnsi="Times New Roman" w:cs="Times New Roman"/>
              <w:noProof/>
              <w:sz w:val="32"/>
              <w:szCs w:val="32"/>
            </w:rPr>
          </w:pPr>
          <w:r w:rsidRPr="00312FB0">
            <w:rPr>
              <w:rFonts w:ascii="Times New Roman" w:hAnsi="Times New Roman" w:cs="Times New Roman"/>
              <w:sz w:val="32"/>
              <w:szCs w:val="32"/>
            </w:rPr>
            <w:fldChar w:fldCharType="begin"/>
          </w:r>
          <w:r w:rsidRPr="00312FB0">
            <w:rPr>
              <w:rFonts w:ascii="Times New Roman" w:hAnsi="Times New Roman" w:cs="Times New Roman"/>
              <w:sz w:val="32"/>
              <w:szCs w:val="32"/>
            </w:rPr>
            <w:instrText xml:space="preserve"> TOC \o "1-3" \h \z \u </w:instrText>
          </w:r>
          <w:r w:rsidRPr="00312FB0">
            <w:rPr>
              <w:rFonts w:ascii="Times New Roman" w:hAnsi="Times New Roman" w:cs="Times New Roman"/>
              <w:sz w:val="32"/>
              <w:szCs w:val="32"/>
            </w:rPr>
            <w:fldChar w:fldCharType="separate"/>
          </w:r>
          <w:hyperlink w:anchor="_Toc19695327" w:history="1">
            <w:r w:rsidR="00D76C0C" w:rsidRPr="00D76C0C">
              <w:rPr>
                <w:rStyle w:val="Hyperlink"/>
                <w:rFonts w:ascii="Times New Roman" w:hAnsi="Times New Roman" w:cs="Times New Roman"/>
                <w:noProof/>
                <w:sz w:val="32"/>
                <w:szCs w:val="32"/>
              </w:rPr>
              <w:t>List of acronyms</w:t>
            </w:r>
            <w:r w:rsidR="00D76C0C" w:rsidRPr="00D76C0C">
              <w:rPr>
                <w:rFonts w:ascii="Times New Roman" w:hAnsi="Times New Roman" w:cs="Times New Roman"/>
                <w:noProof/>
                <w:webHidden/>
                <w:sz w:val="32"/>
                <w:szCs w:val="32"/>
              </w:rPr>
              <w:tab/>
            </w:r>
            <w:r w:rsidR="00D76C0C" w:rsidRPr="00D76C0C">
              <w:rPr>
                <w:rFonts w:ascii="Times New Roman" w:hAnsi="Times New Roman" w:cs="Times New Roman"/>
                <w:noProof/>
                <w:webHidden/>
                <w:sz w:val="32"/>
                <w:szCs w:val="32"/>
              </w:rPr>
              <w:fldChar w:fldCharType="begin"/>
            </w:r>
            <w:r w:rsidR="00D76C0C" w:rsidRPr="00D76C0C">
              <w:rPr>
                <w:rFonts w:ascii="Times New Roman" w:hAnsi="Times New Roman" w:cs="Times New Roman"/>
                <w:noProof/>
                <w:webHidden/>
                <w:sz w:val="32"/>
                <w:szCs w:val="32"/>
              </w:rPr>
              <w:instrText xml:space="preserve"> PAGEREF _Toc19695327 \h </w:instrText>
            </w:r>
            <w:r w:rsidR="00D76C0C" w:rsidRPr="00D76C0C">
              <w:rPr>
                <w:rFonts w:ascii="Times New Roman" w:hAnsi="Times New Roman" w:cs="Times New Roman"/>
                <w:noProof/>
                <w:webHidden/>
                <w:sz w:val="32"/>
                <w:szCs w:val="32"/>
              </w:rPr>
            </w:r>
            <w:r w:rsidR="00D76C0C" w:rsidRPr="00D76C0C">
              <w:rPr>
                <w:rFonts w:ascii="Times New Roman" w:hAnsi="Times New Roman" w:cs="Times New Roman"/>
                <w:noProof/>
                <w:webHidden/>
                <w:sz w:val="32"/>
                <w:szCs w:val="32"/>
              </w:rPr>
              <w:fldChar w:fldCharType="separate"/>
            </w:r>
            <w:r w:rsidR="00D76C0C">
              <w:rPr>
                <w:rFonts w:ascii="Times New Roman" w:hAnsi="Times New Roman" w:cs="Times New Roman"/>
                <w:noProof/>
                <w:webHidden/>
                <w:sz w:val="32"/>
                <w:szCs w:val="32"/>
              </w:rPr>
              <w:t>1</w:t>
            </w:r>
            <w:r w:rsidR="00D76C0C" w:rsidRPr="00D76C0C">
              <w:rPr>
                <w:rFonts w:ascii="Times New Roman" w:hAnsi="Times New Roman" w:cs="Times New Roman"/>
                <w:noProof/>
                <w:webHidden/>
                <w:sz w:val="32"/>
                <w:szCs w:val="32"/>
              </w:rPr>
              <w:fldChar w:fldCharType="end"/>
            </w:r>
          </w:hyperlink>
        </w:p>
        <w:p w14:paraId="5A94CA8C" w14:textId="6F269F66"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28" w:history="1">
            <w:r w:rsidRPr="00D76C0C">
              <w:rPr>
                <w:rStyle w:val="Hyperlink"/>
                <w:rFonts w:ascii="Times New Roman" w:hAnsi="Times New Roman" w:cs="Times New Roman"/>
                <w:noProof/>
                <w:sz w:val="32"/>
                <w:szCs w:val="32"/>
              </w:rPr>
              <w:t>Summary of input data</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28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2</w:t>
            </w:r>
            <w:r w:rsidRPr="00D76C0C">
              <w:rPr>
                <w:rFonts w:ascii="Times New Roman" w:hAnsi="Times New Roman" w:cs="Times New Roman"/>
                <w:noProof/>
                <w:webHidden/>
                <w:sz w:val="32"/>
                <w:szCs w:val="32"/>
              </w:rPr>
              <w:fldChar w:fldCharType="end"/>
            </w:r>
          </w:hyperlink>
        </w:p>
        <w:p w14:paraId="192B3A86" w14:textId="0C7F64A0"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29" w:history="1">
            <w:r w:rsidRPr="00D76C0C">
              <w:rPr>
                <w:rStyle w:val="Hyperlink"/>
                <w:rFonts w:ascii="Times New Roman" w:hAnsi="Times New Roman" w:cs="Times New Roman"/>
                <w:noProof/>
                <w:sz w:val="32"/>
                <w:szCs w:val="32"/>
              </w:rPr>
              <w:t>Overview of workflow for model calibration and outputs</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29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3</w:t>
            </w:r>
            <w:r w:rsidRPr="00D76C0C">
              <w:rPr>
                <w:rFonts w:ascii="Times New Roman" w:hAnsi="Times New Roman" w:cs="Times New Roman"/>
                <w:noProof/>
                <w:webHidden/>
                <w:sz w:val="32"/>
                <w:szCs w:val="32"/>
              </w:rPr>
              <w:fldChar w:fldCharType="end"/>
            </w:r>
          </w:hyperlink>
        </w:p>
        <w:p w14:paraId="2A70DC1B" w14:textId="6542BCFB"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30" w:history="1">
            <w:r w:rsidRPr="00D76C0C">
              <w:rPr>
                <w:rStyle w:val="Hyperlink"/>
                <w:rFonts w:ascii="Times New Roman" w:hAnsi="Times New Roman" w:cs="Times New Roman"/>
                <w:noProof/>
                <w:sz w:val="32"/>
                <w:szCs w:val="32"/>
              </w:rPr>
              <w:t>Software and hardware requirements (Burden of workflow)</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0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4</w:t>
            </w:r>
            <w:r w:rsidRPr="00D76C0C">
              <w:rPr>
                <w:rFonts w:ascii="Times New Roman" w:hAnsi="Times New Roman" w:cs="Times New Roman"/>
                <w:noProof/>
                <w:webHidden/>
                <w:sz w:val="32"/>
                <w:szCs w:val="32"/>
              </w:rPr>
              <w:fldChar w:fldCharType="end"/>
            </w:r>
          </w:hyperlink>
        </w:p>
        <w:p w14:paraId="46B8BED7" w14:textId="086EBE9E"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31" w:history="1">
            <w:r w:rsidRPr="00D76C0C">
              <w:rPr>
                <w:rStyle w:val="Hyperlink"/>
                <w:rFonts w:ascii="Times New Roman" w:hAnsi="Times New Roman" w:cs="Times New Roman"/>
                <w:noProof/>
                <w:sz w:val="32"/>
                <w:szCs w:val="32"/>
              </w:rPr>
              <w:t>Patellofemoral joint model</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1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5</w:t>
            </w:r>
            <w:r w:rsidRPr="00D76C0C">
              <w:rPr>
                <w:rFonts w:ascii="Times New Roman" w:hAnsi="Times New Roman" w:cs="Times New Roman"/>
                <w:noProof/>
                <w:webHidden/>
                <w:sz w:val="32"/>
                <w:szCs w:val="32"/>
              </w:rPr>
              <w:fldChar w:fldCharType="end"/>
            </w:r>
          </w:hyperlink>
        </w:p>
        <w:p w14:paraId="387E1F70" w14:textId="0068965A"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32" w:history="1">
            <w:r w:rsidRPr="00D76C0C">
              <w:rPr>
                <w:rStyle w:val="Hyperlink"/>
                <w:rFonts w:ascii="Times New Roman" w:hAnsi="Times New Roman" w:cs="Times New Roman"/>
                <w:noProof/>
                <w:sz w:val="32"/>
                <w:szCs w:val="32"/>
              </w:rPr>
              <w:t>Model calibration</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2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6</w:t>
            </w:r>
            <w:r w:rsidRPr="00D76C0C">
              <w:rPr>
                <w:rFonts w:ascii="Times New Roman" w:hAnsi="Times New Roman" w:cs="Times New Roman"/>
                <w:noProof/>
                <w:webHidden/>
                <w:sz w:val="32"/>
                <w:szCs w:val="32"/>
              </w:rPr>
              <w:fldChar w:fldCharType="end"/>
            </w:r>
          </w:hyperlink>
        </w:p>
        <w:p w14:paraId="5988E3A7" w14:textId="4BD465AA"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33" w:history="1">
            <w:r w:rsidRPr="00D76C0C">
              <w:rPr>
                <w:rStyle w:val="Hyperlink"/>
                <w:rFonts w:ascii="Times New Roman" w:hAnsi="Times New Roman" w:cs="Times New Roman"/>
                <w:noProof/>
                <w:sz w:val="32"/>
                <w:szCs w:val="32"/>
              </w:rPr>
              <w:t>Model calibration: Level one</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3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6</w:t>
            </w:r>
            <w:r w:rsidRPr="00D76C0C">
              <w:rPr>
                <w:rFonts w:ascii="Times New Roman" w:hAnsi="Times New Roman" w:cs="Times New Roman"/>
                <w:noProof/>
                <w:webHidden/>
                <w:sz w:val="32"/>
                <w:szCs w:val="32"/>
              </w:rPr>
              <w:fldChar w:fldCharType="end"/>
            </w:r>
          </w:hyperlink>
        </w:p>
        <w:p w14:paraId="739260F2" w14:textId="5A65E262"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34" w:history="1">
            <w:r w:rsidRPr="00D76C0C">
              <w:rPr>
                <w:rStyle w:val="Hyperlink"/>
                <w:rFonts w:ascii="Times New Roman" w:hAnsi="Times New Roman" w:cs="Times New Roman"/>
                <w:noProof/>
                <w:sz w:val="32"/>
                <w:szCs w:val="32"/>
              </w:rPr>
              <w:t>Simulation of all loading conditions (Intermediate M&amp;S outputs)</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4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13</w:t>
            </w:r>
            <w:r w:rsidRPr="00D76C0C">
              <w:rPr>
                <w:rFonts w:ascii="Times New Roman" w:hAnsi="Times New Roman" w:cs="Times New Roman"/>
                <w:noProof/>
                <w:webHidden/>
                <w:sz w:val="32"/>
                <w:szCs w:val="32"/>
              </w:rPr>
              <w:fldChar w:fldCharType="end"/>
            </w:r>
          </w:hyperlink>
        </w:p>
        <w:p w14:paraId="519E179A" w14:textId="5D8032DD" w:rsidR="00D76C0C" w:rsidRPr="00D76C0C" w:rsidRDefault="00D76C0C" w:rsidP="00D76C0C">
          <w:pPr>
            <w:pStyle w:val="TOC2"/>
            <w:tabs>
              <w:tab w:val="right" w:leader="dot" w:pos="9350"/>
            </w:tabs>
            <w:spacing w:line="360" w:lineRule="auto"/>
            <w:rPr>
              <w:rFonts w:ascii="Times New Roman" w:eastAsiaTheme="minorEastAsia" w:hAnsi="Times New Roman" w:cs="Times New Roman"/>
              <w:noProof/>
              <w:sz w:val="32"/>
              <w:szCs w:val="32"/>
            </w:rPr>
          </w:pPr>
          <w:hyperlink w:anchor="_Toc19695335" w:history="1">
            <w:r w:rsidRPr="00D76C0C">
              <w:rPr>
                <w:rStyle w:val="Hyperlink"/>
                <w:rFonts w:ascii="Times New Roman" w:hAnsi="Times New Roman" w:cs="Times New Roman"/>
                <w:noProof/>
                <w:sz w:val="32"/>
                <w:szCs w:val="32"/>
              </w:rPr>
              <w:t>Model calibration: level two</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5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15</w:t>
            </w:r>
            <w:r w:rsidRPr="00D76C0C">
              <w:rPr>
                <w:rFonts w:ascii="Times New Roman" w:hAnsi="Times New Roman" w:cs="Times New Roman"/>
                <w:noProof/>
                <w:webHidden/>
                <w:sz w:val="32"/>
                <w:szCs w:val="32"/>
              </w:rPr>
              <w:fldChar w:fldCharType="end"/>
            </w:r>
          </w:hyperlink>
        </w:p>
        <w:p w14:paraId="38FC5A2B" w14:textId="2C4AFE99" w:rsidR="00D76C0C" w:rsidRPr="00D76C0C" w:rsidRDefault="00D76C0C" w:rsidP="00D76C0C">
          <w:pPr>
            <w:pStyle w:val="TOC1"/>
            <w:tabs>
              <w:tab w:val="right" w:leader="dot" w:pos="9350"/>
            </w:tabs>
            <w:spacing w:line="360" w:lineRule="auto"/>
            <w:rPr>
              <w:rFonts w:ascii="Times New Roman" w:eastAsiaTheme="minorEastAsia" w:hAnsi="Times New Roman" w:cs="Times New Roman"/>
              <w:noProof/>
              <w:sz w:val="32"/>
              <w:szCs w:val="32"/>
            </w:rPr>
          </w:pPr>
          <w:r w:rsidRPr="00D76C0C">
            <w:rPr>
              <w:rStyle w:val="Hyperlink"/>
              <w:rFonts w:ascii="Times New Roman" w:hAnsi="Times New Roman" w:cs="Times New Roman"/>
              <w:noProof/>
              <w:sz w:val="32"/>
              <w:szCs w:val="32"/>
              <w:u w:val="none"/>
            </w:rPr>
            <w:t xml:space="preserve">  </w:t>
          </w:r>
          <w:hyperlink w:anchor="_Toc19695336" w:history="1">
            <w:r w:rsidRPr="00D76C0C">
              <w:rPr>
                <w:rStyle w:val="Hyperlink"/>
                <w:rFonts w:ascii="Times New Roman" w:hAnsi="Times New Roman" w:cs="Times New Roman"/>
                <w:noProof/>
                <w:sz w:val="32"/>
                <w:szCs w:val="32"/>
              </w:rPr>
              <w:t>Simulation of all loading conditions (Endpoint M&amp;S outputs)</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6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27</w:t>
            </w:r>
            <w:r w:rsidRPr="00D76C0C">
              <w:rPr>
                <w:rFonts w:ascii="Times New Roman" w:hAnsi="Times New Roman" w:cs="Times New Roman"/>
                <w:noProof/>
                <w:webHidden/>
                <w:sz w:val="32"/>
                <w:szCs w:val="32"/>
              </w:rPr>
              <w:fldChar w:fldCharType="end"/>
            </w:r>
          </w:hyperlink>
        </w:p>
        <w:p w14:paraId="441BFAB0" w14:textId="6A02BCF4" w:rsidR="00D76C0C" w:rsidRDefault="00D76C0C" w:rsidP="00D76C0C">
          <w:pPr>
            <w:pStyle w:val="TOC2"/>
            <w:tabs>
              <w:tab w:val="right" w:leader="dot" w:pos="9350"/>
            </w:tabs>
            <w:spacing w:line="360" w:lineRule="auto"/>
            <w:rPr>
              <w:rFonts w:eastAsiaTheme="minorEastAsia"/>
              <w:noProof/>
            </w:rPr>
          </w:pPr>
          <w:hyperlink w:anchor="_Toc19695337" w:history="1">
            <w:r w:rsidRPr="00D76C0C">
              <w:rPr>
                <w:rStyle w:val="Hyperlink"/>
                <w:rFonts w:ascii="Times New Roman" w:hAnsi="Times New Roman" w:cs="Times New Roman"/>
                <w:noProof/>
                <w:sz w:val="32"/>
                <w:szCs w:val="32"/>
              </w:rPr>
              <w:t>References</w:t>
            </w:r>
            <w:r w:rsidRPr="00D76C0C">
              <w:rPr>
                <w:rFonts w:ascii="Times New Roman" w:hAnsi="Times New Roman" w:cs="Times New Roman"/>
                <w:noProof/>
                <w:webHidden/>
                <w:sz w:val="32"/>
                <w:szCs w:val="32"/>
              </w:rPr>
              <w:tab/>
            </w:r>
            <w:r w:rsidRPr="00D76C0C">
              <w:rPr>
                <w:rFonts w:ascii="Times New Roman" w:hAnsi="Times New Roman" w:cs="Times New Roman"/>
                <w:noProof/>
                <w:webHidden/>
                <w:sz w:val="32"/>
                <w:szCs w:val="32"/>
              </w:rPr>
              <w:fldChar w:fldCharType="begin"/>
            </w:r>
            <w:r w:rsidRPr="00D76C0C">
              <w:rPr>
                <w:rFonts w:ascii="Times New Roman" w:hAnsi="Times New Roman" w:cs="Times New Roman"/>
                <w:noProof/>
                <w:webHidden/>
                <w:sz w:val="32"/>
                <w:szCs w:val="32"/>
              </w:rPr>
              <w:instrText xml:space="preserve"> PAGEREF _Toc19695337 \h </w:instrText>
            </w:r>
            <w:r w:rsidRPr="00D76C0C">
              <w:rPr>
                <w:rFonts w:ascii="Times New Roman" w:hAnsi="Times New Roman" w:cs="Times New Roman"/>
                <w:noProof/>
                <w:webHidden/>
                <w:sz w:val="32"/>
                <w:szCs w:val="32"/>
              </w:rPr>
            </w:r>
            <w:r w:rsidRPr="00D76C0C">
              <w:rPr>
                <w:rFonts w:ascii="Times New Roman" w:hAnsi="Times New Roman" w:cs="Times New Roman"/>
                <w:noProof/>
                <w:webHidden/>
                <w:sz w:val="32"/>
                <w:szCs w:val="32"/>
              </w:rPr>
              <w:fldChar w:fldCharType="separate"/>
            </w:r>
            <w:r>
              <w:rPr>
                <w:rFonts w:ascii="Times New Roman" w:hAnsi="Times New Roman" w:cs="Times New Roman"/>
                <w:noProof/>
                <w:webHidden/>
                <w:sz w:val="32"/>
                <w:szCs w:val="32"/>
              </w:rPr>
              <w:t>28</w:t>
            </w:r>
            <w:r w:rsidRPr="00D76C0C">
              <w:rPr>
                <w:rFonts w:ascii="Times New Roman" w:hAnsi="Times New Roman" w:cs="Times New Roman"/>
                <w:noProof/>
                <w:webHidden/>
                <w:sz w:val="32"/>
                <w:szCs w:val="32"/>
              </w:rPr>
              <w:fldChar w:fldCharType="end"/>
            </w:r>
          </w:hyperlink>
        </w:p>
        <w:p w14:paraId="74831DC5" w14:textId="0F4B8B71" w:rsidR="00030058" w:rsidRDefault="00030058" w:rsidP="00312FB0">
          <w:pPr>
            <w:spacing w:line="360" w:lineRule="auto"/>
          </w:pPr>
          <w:r w:rsidRPr="00312FB0">
            <w:rPr>
              <w:rFonts w:ascii="Times New Roman" w:hAnsi="Times New Roman" w:cs="Times New Roman"/>
              <w:bCs/>
              <w:noProof/>
              <w:sz w:val="32"/>
              <w:szCs w:val="32"/>
            </w:rPr>
            <w:fldChar w:fldCharType="end"/>
          </w:r>
        </w:p>
      </w:sdtContent>
    </w:sdt>
    <w:p w14:paraId="6519F358" w14:textId="77777777" w:rsidR="008025D4" w:rsidRPr="00EC3691" w:rsidRDefault="008025D4" w:rsidP="00D5704E">
      <w:pPr>
        <w:pStyle w:val="Heading2"/>
        <w:rPr>
          <w:rFonts w:cs="Times New Roman"/>
          <w:sz w:val="28"/>
          <w:szCs w:val="24"/>
        </w:rPr>
      </w:pPr>
    </w:p>
    <w:p w14:paraId="331FA811" w14:textId="77777777" w:rsidR="005B5E4B" w:rsidRDefault="00030058">
      <w:pPr>
        <w:rPr>
          <w:rFonts w:ascii="Times New Roman" w:hAnsi="Times New Roman" w:cs="Times New Roman"/>
          <w:sz w:val="24"/>
          <w:szCs w:val="24"/>
        </w:rPr>
        <w:sectPr w:rsidR="005B5E4B">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p w14:paraId="29841270" w14:textId="77777777" w:rsidR="00EC3691" w:rsidRPr="00EC3691" w:rsidRDefault="00EC3691" w:rsidP="00EC3691">
      <w:pPr>
        <w:pStyle w:val="Heading2"/>
        <w:rPr>
          <w:rFonts w:cs="Times New Roman"/>
          <w:sz w:val="28"/>
          <w:szCs w:val="24"/>
        </w:rPr>
      </w:pPr>
      <w:bookmarkStart w:id="0" w:name="_Toc523833724"/>
      <w:bookmarkStart w:id="1" w:name="_Toc520123844"/>
      <w:bookmarkStart w:id="2" w:name="_Toc523833725"/>
      <w:bookmarkStart w:id="3" w:name="_Toc19695327"/>
      <w:r w:rsidRPr="00EC3691">
        <w:rPr>
          <w:rFonts w:cs="Times New Roman"/>
          <w:sz w:val="28"/>
          <w:szCs w:val="24"/>
        </w:rPr>
        <w:lastRenderedPageBreak/>
        <w:t>List of acronyms</w:t>
      </w:r>
      <w:bookmarkEnd w:id="0"/>
      <w:bookmarkEnd w:id="3"/>
    </w:p>
    <w:p w14:paraId="4AC42D20" w14:textId="77777777" w:rsidR="00EC3691" w:rsidRPr="00EC3691" w:rsidRDefault="00EC3691" w:rsidP="00EC3691">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6987"/>
      </w:tblGrid>
      <w:tr w:rsidR="00EC3691" w:rsidRPr="00EC3691" w14:paraId="307313DC" w14:textId="77777777" w:rsidTr="00EC3691">
        <w:trPr>
          <w:trHeight w:val="432"/>
        </w:trPr>
        <w:tc>
          <w:tcPr>
            <w:tcW w:w="2363" w:type="dxa"/>
          </w:tcPr>
          <w:p w14:paraId="630407AE"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CL</w:t>
            </w:r>
          </w:p>
        </w:tc>
        <w:tc>
          <w:tcPr>
            <w:tcW w:w="6987" w:type="dxa"/>
          </w:tcPr>
          <w:p w14:paraId="2CA77CFF"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nterior Cruciate Ligament</w:t>
            </w:r>
          </w:p>
        </w:tc>
      </w:tr>
      <w:tr w:rsidR="00EC3691" w:rsidRPr="00EC3691" w14:paraId="6BF212AA" w14:textId="77777777" w:rsidTr="00EC3691">
        <w:trPr>
          <w:trHeight w:val="432"/>
        </w:trPr>
        <w:tc>
          <w:tcPr>
            <w:tcW w:w="2363" w:type="dxa"/>
          </w:tcPr>
          <w:p w14:paraId="49CDB4DD"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M</w:t>
            </w:r>
          </w:p>
        </w:tc>
        <w:tc>
          <w:tcPr>
            <w:tcW w:w="6987" w:type="dxa"/>
          </w:tcPr>
          <w:p w14:paraId="73A0693C"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nteromedial</w:t>
            </w:r>
          </w:p>
        </w:tc>
      </w:tr>
      <w:tr w:rsidR="00EC3691" w:rsidRPr="00EC3691" w14:paraId="158CE829" w14:textId="77777777" w:rsidTr="00EC3691">
        <w:trPr>
          <w:trHeight w:val="432"/>
        </w:trPr>
        <w:tc>
          <w:tcPr>
            <w:tcW w:w="2363" w:type="dxa"/>
          </w:tcPr>
          <w:p w14:paraId="40C2E4F1"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L</w:t>
            </w:r>
          </w:p>
        </w:tc>
        <w:tc>
          <w:tcPr>
            <w:tcW w:w="6987" w:type="dxa"/>
          </w:tcPr>
          <w:p w14:paraId="0FD5BBA8"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nterolateral</w:t>
            </w:r>
          </w:p>
        </w:tc>
      </w:tr>
      <w:tr w:rsidR="00EC3691" w:rsidRPr="00EC3691" w14:paraId="2143EBDA" w14:textId="77777777" w:rsidTr="00EC3691">
        <w:trPr>
          <w:trHeight w:val="432"/>
        </w:trPr>
        <w:tc>
          <w:tcPr>
            <w:tcW w:w="2363" w:type="dxa"/>
          </w:tcPr>
          <w:p w14:paraId="59B3355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w:t>
            </w:r>
          </w:p>
        </w:tc>
        <w:tc>
          <w:tcPr>
            <w:tcW w:w="6987" w:type="dxa"/>
          </w:tcPr>
          <w:p w14:paraId="4B1289F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olateral</w:t>
            </w:r>
          </w:p>
        </w:tc>
      </w:tr>
      <w:tr w:rsidR="00EC3691" w:rsidRPr="00EC3691" w14:paraId="4361DEC2" w14:textId="77777777" w:rsidTr="00EC3691">
        <w:trPr>
          <w:trHeight w:val="432"/>
        </w:trPr>
        <w:tc>
          <w:tcPr>
            <w:tcW w:w="2363" w:type="dxa"/>
          </w:tcPr>
          <w:p w14:paraId="45BBCE3B"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CL</w:t>
            </w:r>
          </w:p>
        </w:tc>
        <w:tc>
          <w:tcPr>
            <w:tcW w:w="6987" w:type="dxa"/>
          </w:tcPr>
          <w:p w14:paraId="50E38493"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cruciate ligament</w:t>
            </w:r>
          </w:p>
        </w:tc>
      </w:tr>
      <w:tr w:rsidR="00EC3691" w:rsidRPr="00EC3691" w14:paraId="62A49F90" w14:textId="77777777" w:rsidTr="00EC3691">
        <w:trPr>
          <w:trHeight w:val="432"/>
        </w:trPr>
        <w:tc>
          <w:tcPr>
            <w:tcW w:w="2363" w:type="dxa"/>
          </w:tcPr>
          <w:p w14:paraId="1CAB8CC6"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w:t>
            </w:r>
          </w:p>
        </w:tc>
        <w:tc>
          <w:tcPr>
            <w:tcW w:w="6987" w:type="dxa"/>
          </w:tcPr>
          <w:p w14:paraId="7C4448AA"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omedial</w:t>
            </w:r>
          </w:p>
        </w:tc>
      </w:tr>
      <w:tr w:rsidR="00EC3691" w:rsidRPr="00EC3691" w14:paraId="6C6AF8CE" w14:textId="77777777" w:rsidTr="00EC3691">
        <w:trPr>
          <w:trHeight w:val="432"/>
        </w:trPr>
        <w:tc>
          <w:tcPr>
            <w:tcW w:w="2363" w:type="dxa"/>
          </w:tcPr>
          <w:p w14:paraId="608A3040"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L</w:t>
            </w:r>
          </w:p>
        </w:tc>
        <w:tc>
          <w:tcPr>
            <w:tcW w:w="6987" w:type="dxa"/>
          </w:tcPr>
          <w:p w14:paraId="3069F865"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oblique ligament</w:t>
            </w:r>
          </w:p>
        </w:tc>
      </w:tr>
      <w:tr w:rsidR="00EC3691" w:rsidRPr="00EC3691" w14:paraId="241AF73C" w14:textId="77777777" w:rsidTr="00EC3691">
        <w:trPr>
          <w:trHeight w:val="432"/>
        </w:trPr>
        <w:tc>
          <w:tcPr>
            <w:tcW w:w="2363" w:type="dxa"/>
          </w:tcPr>
          <w:p w14:paraId="5ED7E6ED"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C</w:t>
            </w:r>
          </w:p>
        </w:tc>
        <w:tc>
          <w:tcPr>
            <w:tcW w:w="6987" w:type="dxa"/>
          </w:tcPr>
          <w:p w14:paraId="1BC3081D"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medial Capsule</w:t>
            </w:r>
            <w:bookmarkStart w:id="4" w:name="_GoBack"/>
            <w:bookmarkEnd w:id="4"/>
          </w:p>
        </w:tc>
      </w:tr>
      <w:tr w:rsidR="00EC3691" w:rsidRPr="00EC3691" w14:paraId="69A0D060" w14:textId="77777777" w:rsidTr="00EC3691">
        <w:trPr>
          <w:trHeight w:val="432"/>
        </w:trPr>
        <w:tc>
          <w:tcPr>
            <w:tcW w:w="2363" w:type="dxa"/>
          </w:tcPr>
          <w:p w14:paraId="398B8334"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w:t>
            </w:r>
          </w:p>
        </w:tc>
        <w:tc>
          <w:tcPr>
            <w:tcW w:w="6987" w:type="dxa"/>
          </w:tcPr>
          <w:p w14:paraId="38352387"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osterior lateral Capsule</w:t>
            </w:r>
          </w:p>
        </w:tc>
      </w:tr>
      <w:tr w:rsidR="00EC3691" w:rsidRPr="00EC3691" w14:paraId="6EC2932D" w14:textId="77777777" w:rsidTr="00EC3691">
        <w:trPr>
          <w:trHeight w:val="432"/>
        </w:trPr>
        <w:tc>
          <w:tcPr>
            <w:tcW w:w="2363" w:type="dxa"/>
          </w:tcPr>
          <w:p w14:paraId="5966E703"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OPL</w:t>
            </w:r>
          </w:p>
        </w:tc>
        <w:tc>
          <w:tcPr>
            <w:tcW w:w="6987" w:type="dxa"/>
          </w:tcPr>
          <w:p w14:paraId="5BB94CC2"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Oblique popliteal ligament</w:t>
            </w:r>
          </w:p>
        </w:tc>
      </w:tr>
      <w:tr w:rsidR="00EC3691" w:rsidRPr="00EC3691" w14:paraId="7F787A73" w14:textId="77777777" w:rsidTr="00EC3691">
        <w:trPr>
          <w:trHeight w:val="432"/>
        </w:trPr>
        <w:tc>
          <w:tcPr>
            <w:tcW w:w="2363" w:type="dxa"/>
          </w:tcPr>
          <w:p w14:paraId="39952A5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LCL</w:t>
            </w:r>
          </w:p>
        </w:tc>
        <w:tc>
          <w:tcPr>
            <w:tcW w:w="6987" w:type="dxa"/>
          </w:tcPr>
          <w:p w14:paraId="2A865BB2"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Lateral collateral ligament </w:t>
            </w:r>
          </w:p>
        </w:tc>
      </w:tr>
      <w:tr w:rsidR="00EC3691" w:rsidRPr="00EC3691" w14:paraId="270DB5CB" w14:textId="77777777" w:rsidTr="00EC3691">
        <w:trPr>
          <w:trHeight w:val="432"/>
        </w:trPr>
        <w:tc>
          <w:tcPr>
            <w:tcW w:w="2363" w:type="dxa"/>
          </w:tcPr>
          <w:p w14:paraId="4BFE963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ALL</w:t>
            </w:r>
          </w:p>
        </w:tc>
        <w:tc>
          <w:tcPr>
            <w:tcW w:w="6987" w:type="dxa"/>
          </w:tcPr>
          <w:p w14:paraId="00D5D9B5"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Anterolateral ligament </w:t>
            </w:r>
          </w:p>
        </w:tc>
      </w:tr>
      <w:tr w:rsidR="00EC3691" w:rsidRPr="00EC3691" w14:paraId="082E8D91" w14:textId="77777777" w:rsidTr="00EC3691">
        <w:trPr>
          <w:trHeight w:val="432"/>
        </w:trPr>
        <w:tc>
          <w:tcPr>
            <w:tcW w:w="2363" w:type="dxa"/>
          </w:tcPr>
          <w:p w14:paraId="5403F9B3"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FFL</w:t>
            </w:r>
          </w:p>
        </w:tc>
        <w:tc>
          <w:tcPr>
            <w:tcW w:w="6987" w:type="dxa"/>
          </w:tcPr>
          <w:p w14:paraId="378F1BE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noProof/>
                <w:sz w:val="24"/>
                <w:szCs w:val="24"/>
              </w:rPr>
              <w:t>Fabellofibular</w:t>
            </w:r>
            <w:r w:rsidRPr="00EC3691">
              <w:rPr>
                <w:rFonts w:ascii="Times New Roman" w:hAnsi="Times New Roman" w:cs="Times New Roman"/>
                <w:sz w:val="24"/>
                <w:szCs w:val="24"/>
              </w:rPr>
              <w:t xml:space="preserve"> ligament </w:t>
            </w:r>
          </w:p>
        </w:tc>
      </w:tr>
      <w:tr w:rsidR="00EC3691" w:rsidRPr="00EC3691" w14:paraId="3CF63D27" w14:textId="77777777" w:rsidTr="00EC3691">
        <w:trPr>
          <w:trHeight w:val="432"/>
        </w:trPr>
        <w:tc>
          <w:tcPr>
            <w:tcW w:w="2363" w:type="dxa"/>
          </w:tcPr>
          <w:p w14:paraId="7CF9B7EF" w14:textId="77777777" w:rsidR="00EC3691" w:rsidRPr="00EC3691" w:rsidRDefault="00EC3691" w:rsidP="00EC3691">
            <w:pPr>
              <w:rPr>
                <w:rFonts w:ascii="Times New Roman" w:hAnsi="Times New Roman" w:cs="Times New Roman"/>
                <w:sz w:val="24"/>
                <w:szCs w:val="24"/>
              </w:rPr>
            </w:pPr>
            <w:proofErr w:type="spellStart"/>
            <w:r w:rsidRPr="00EC3691">
              <w:rPr>
                <w:rFonts w:ascii="Times New Roman" w:hAnsi="Times New Roman" w:cs="Times New Roman"/>
                <w:sz w:val="24"/>
                <w:szCs w:val="24"/>
              </w:rPr>
              <w:t>sMCL</w:t>
            </w:r>
            <w:proofErr w:type="spellEnd"/>
          </w:p>
        </w:tc>
        <w:tc>
          <w:tcPr>
            <w:tcW w:w="6987" w:type="dxa"/>
          </w:tcPr>
          <w:p w14:paraId="131237E0"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Superficial medial collateral ligament</w:t>
            </w:r>
          </w:p>
        </w:tc>
      </w:tr>
      <w:tr w:rsidR="00EC3691" w:rsidRPr="00EC3691" w14:paraId="4AD1838F" w14:textId="77777777" w:rsidTr="00EC3691">
        <w:trPr>
          <w:trHeight w:val="432"/>
        </w:trPr>
        <w:tc>
          <w:tcPr>
            <w:tcW w:w="2363" w:type="dxa"/>
          </w:tcPr>
          <w:p w14:paraId="4D94E486"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C_C</w:t>
            </w:r>
          </w:p>
        </w:tc>
        <w:tc>
          <w:tcPr>
            <w:tcW w:w="6987" w:type="dxa"/>
          </w:tcPr>
          <w:p w14:paraId="640FBCF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Central fiber of posterior medial capsule </w:t>
            </w:r>
          </w:p>
        </w:tc>
      </w:tr>
      <w:tr w:rsidR="00EC3691" w:rsidRPr="00EC3691" w14:paraId="49175EF9" w14:textId="77777777" w:rsidTr="00EC3691">
        <w:trPr>
          <w:trHeight w:val="432"/>
        </w:trPr>
        <w:tc>
          <w:tcPr>
            <w:tcW w:w="2363" w:type="dxa"/>
          </w:tcPr>
          <w:p w14:paraId="62B0DC64"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MC_L</w:t>
            </w:r>
          </w:p>
        </w:tc>
        <w:tc>
          <w:tcPr>
            <w:tcW w:w="6987" w:type="dxa"/>
          </w:tcPr>
          <w:p w14:paraId="3603C132"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Lateral fiber of posterior medial capsule </w:t>
            </w:r>
          </w:p>
        </w:tc>
      </w:tr>
      <w:tr w:rsidR="00EC3691" w:rsidRPr="00EC3691" w14:paraId="493A3102" w14:textId="77777777" w:rsidTr="00EC3691">
        <w:trPr>
          <w:trHeight w:val="432"/>
        </w:trPr>
        <w:tc>
          <w:tcPr>
            <w:tcW w:w="2363" w:type="dxa"/>
          </w:tcPr>
          <w:p w14:paraId="20A35F0F"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_M</w:t>
            </w:r>
          </w:p>
        </w:tc>
        <w:tc>
          <w:tcPr>
            <w:tcW w:w="6987" w:type="dxa"/>
          </w:tcPr>
          <w:p w14:paraId="36828BCE"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noProof/>
                <w:sz w:val="24"/>
                <w:szCs w:val="24"/>
              </w:rPr>
              <w:t>Medial</w:t>
            </w:r>
            <w:r w:rsidRPr="00EC3691">
              <w:rPr>
                <w:rFonts w:ascii="Times New Roman" w:hAnsi="Times New Roman" w:cs="Times New Roman"/>
                <w:sz w:val="24"/>
                <w:szCs w:val="24"/>
              </w:rPr>
              <w:t xml:space="preserve"> fiber of posterior lateral capsule </w:t>
            </w:r>
          </w:p>
        </w:tc>
      </w:tr>
      <w:tr w:rsidR="00EC3691" w:rsidRPr="00EC3691" w14:paraId="19DE97EF" w14:textId="77777777" w:rsidTr="00EC3691">
        <w:trPr>
          <w:trHeight w:val="432"/>
        </w:trPr>
        <w:tc>
          <w:tcPr>
            <w:tcW w:w="2363" w:type="dxa"/>
          </w:tcPr>
          <w:p w14:paraId="5876E507"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_C</w:t>
            </w:r>
          </w:p>
        </w:tc>
        <w:tc>
          <w:tcPr>
            <w:tcW w:w="6987" w:type="dxa"/>
          </w:tcPr>
          <w:p w14:paraId="643D2C6F"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 xml:space="preserve">Central fiber of posterior lateral capsule </w:t>
            </w:r>
          </w:p>
        </w:tc>
      </w:tr>
      <w:tr w:rsidR="00EC3691" w:rsidRPr="00EC3691" w14:paraId="1E693A65" w14:textId="77777777" w:rsidTr="00EC3691">
        <w:trPr>
          <w:trHeight w:val="432"/>
        </w:trPr>
        <w:tc>
          <w:tcPr>
            <w:tcW w:w="2363" w:type="dxa"/>
          </w:tcPr>
          <w:p w14:paraId="0B777E19"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t>PLC_L</w:t>
            </w:r>
          </w:p>
        </w:tc>
        <w:tc>
          <w:tcPr>
            <w:tcW w:w="6987" w:type="dxa"/>
          </w:tcPr>
          <w:p w14:paraId="022D497F" w14:textId="77777777" w:rsidR="00EC3691" w:rsidRPr="00EC3691" w:rsidRDefault="00EC3691" w:rsidP="00EC3691">
            <w:pPr>
              <w:rPr>
                <w:sz w:val="24"/>
                <w:szCs w:val="24"/>
              </w:rPr>
            </w:pPr>
            <w:r w:rsidRPr="00EC3691">
              <w:rPr>
                <w:rFonts w:ascii="Times New Roman" w:hAnsi="Times New Roman" w:cs="Times New Roman"/>
                <w:sz w:val="24"/>
                <w:szCs w:val="24"/>
              </w:rPr>
              <w:t>Lateral fiber of posterior lateral capsule</w:t>
            </w:r>
            <w:r w:rsidRPr="00EC3691">
              <w:rPr>
                <w:sz w:val="24"/>
                <w:szCs w:val="24"/>
              </w:rPr>
              <w:t xml:space="preserve"> </w:t>
            </w:r>
          </w:p>
        </w:tc>
      </w:tr>
      <w:tr w:rsidR="00EC3691" w:rsidRPr="00EC3691" w14:paraId="37D19E22" w14:textId="77777777" w:rsidTr="00EC3691">
        <w:trPr>
          <w:trHeight w:val="432"/>
        </w:trPr>
        <w:tc>
          <w:tcPr>
            <w:tcW w:w="2363" w:type="dxa"/>
          </w:tcPr>
          <w:p w14:paraId="45F20371" w14:textId="77777777" w:rsidR="00EC3691" w:rsidRPr="00EC3691" w:rsidRDefault="00EC3691" w:rsidP="00EC3691">
            <w:pPr>
              <w:pStyle w:val="Caption"/>
              <w:rPr>
                <w:rFonts w:asciiTheme="majorBidi" w:hAnsiTheme="majorBidi" w:cstheme="majorBidi"/>
                <w:sz w:val="24"/>
                <w:szCs w:val="24"/>
              </w:rPr>
            </w:pPr>
          </w:p>
        </w:tc>
        <w:tc>
          <w:tcPr>
            <w:tcW w:w="6987" w:type="dxa"/>
          </w:tcPr>
          <w:p w14:paraId="707AF338" w14:textId="77777777" w:rsidR="00EC3691" w:rsidRPr="00EC3691" w:rsidRDefault="00EC3691" w:rsidP="00EC3691">
            <w:pPr>
              <w:rPr>
                <w:rFonts w:ascii="Times New Roman" w:hAnsi="Times New Roman" w:cs="Times New Roman"/>
                <w:sz w:val="24"/>
                <w:szCs w:val="24"/>
              </w:rPr>
            </w:pPr>
          </w:p>
        </w:tc>
      </w:tr>
    </w:tbl>
    <w:p w14:paraId="7FAC62AD" w14:textId="77777777" w:rsidR="00EC3691" w:rsidRPr="00EC3691" w:rsidRDefault="00EC3691" w:rsidP="00EC3691">
      <w:pPr>
        <w:rPr>
          <w:rFonts w:ascii="Times New Roman" w:hAnsi="Times New Roman" w:cs="Times New Roman"/>
          <w:sz w:val="24"/>
          <w:szCs w:val="24"/>
        </w:rPr>
      </w:pPr>
    </w:p>
    <w:p w14:paraId="13528F5F" w14:textId="77777777" w:rsidR="00EC3691" w:rsidRPr="00EC3691" w:rsidRDefault="00EC3691" w:rsidP="00EC3691">
      <w:pPr>
        <w:rPr>
          <w:rFonts w:ascii="Times New Roman" w:hAnsi="Times New Roman" w:cs="Times New Roman"/>
          <w:sz w:val="24"/>
          <w:szCs w:val="24"/>
        </w:rPr>
      </w:pPr>
      <w:r w:rsidRPr="00EC3691">
        <w:rPr>
          <w:rFonts w:ascii="Times New Roman" w:hAnsi="Times New Roman" w:cs="Times New Roman"/>
          <w:sz w:val="24"/>
          <w:szCs w:val="24"/>
        </w:rPr>
        <w:br w:type="page"/>
      </w:r>
    </w:p>
    <w:p w14:paraId="6152E130" w14:textId="77777777" w:rsidR="001515C4" w:rsidRPr="00EC3691" w:rsidRDefault="001515C4" w:rsidP="00D5704E">
      <w:pPr>
        <w:pStyle w:val="Heading2"/>
        <w:rPr>
          <w:rFonts w:cs="Times New Roman"/>
          <w:sz w:val="28"/>
          <w:szCs w:val="24"/>
        </w:rPr>
      </w:pPr>
      <w:bookmarkStart w:id="5" w:name="_Toc19695328"/>
      <w:bookmarkEnd w:id="1"/>
      <w:r w:rsidRPr="00EC3691">
        <w:rPr>
          <w:rFonts w:cs="Times New Roman"/>
          <w:sz w:val="28"/>
          <w:szCs w:val="24"/>
        </w:rPr>
        <w:lastRenderedPageBreak/>
        <w:t>Summary of input data</w:t>
      </w:r>
      <w:bookmarkEnd w:id="2"/>
      <w:bookmarkEnd w:id="5"/>
    </w:p>
    <w:p w14:paraId="4395D8B0" w14:textId="77777777" w:rsidR="001515C4" w:rsidRPr="00EC3691" w:rsidRDefault="001515C4" w:rsidP="001515C4">
      <w:pPr>
        <w:spacing w:line="360" w:lineRule="auto"/>
        <w:rPr>
          <w:rFonts w:ascii="Times New Roman" w:hAnsi="Times New Roman" w:cs="Times New Roman"/>
          <w:sz w:val="24"/>
          <w:szCs w:val="24"/>
        </w:rPr>
      </w:pPr>
    </w:p>
    <w:p w14:paraId="0F8D460A" w14:textId="77777777" w:rsidR="00554A8D" w:rsidRPr="006C5B62" w:rsidRDefault="00554A8D" w:rsidP="00554A8D">
      <w:pPr>
        <w:spacing w:line="360" w:lineRule="auto"/>
        <w:rPr>
          <w:rFonts w:ascii="Times New Roman" w:hAnsi="Times New Roman" w:cs="Times New Roman"/>
          <w:sz w:val="24"/>
        </w:rPr>
      </w:pPr>
      <w:r>
        <w:rPr>
          <w:rFonts w:ascii="Times New Roman" w:hAnsi="Times New Roman" w:cs="Times New Roman"/>
          <w:sz w:val="24"/>
        </w:rPr>
        <w:t>The following data obtained from a single knee specimen (DU02) as part of the</w:t>
      </w:r>
      <w:r w:rsidRPr="002D39C6">
        <w:rPr>
          <w:rFonts w:ascii="Times New Roman" w:hAnsi="Times New Roman" w:cs="Times New Roman"/>
          <w:sz w:val="24"/>
        </w:rPr>
        <w:t xml:space="preserve"> Natural Knee Data</w:t>
      </w:r>
      <w:r>
        <w:rPr>
          <w:rFonts w:ascii="Times New Roman" w:hAnsi="Times New Roman" w:cs="Times New Roman"/>
          <w:sz w:val="24"/>
        </w:rPr>
        <w:t xml:space="preserve"> P</w:t>
      </w:r>
      <w:r w:rsidRPr="006C5B62">
        <w:rPr>
          <w:rFonts w:ascii="Times New Roman" w:hAnsi="Times New Roman" w:cs="Times New Roman"/>
          <w:sz w:val="24"/>
        </w:rPr>
        <w:t>roject</w:t>
      </w:r>
      <w:r>
        <w:rPr>
          <w:rFonts w:ascii="Times New Roman" w:hAnsi="Times New Roman" w:cs="Times New Roman"/>
          <w:sz w:val="24"/>
        </w:rPr>
        <w:t xml:space="preserve"> at the University of Denver will be used:</w:t>
      </w:r>
    </w:p>
    <w:p w14:paraId="39C4A12F" w14:textId="77777777" w:rsidR="00554A8D" w:rsidRPr="000A631F" w:rsidRDefault="00554A8D" w:rsidP="00554A8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nee Specimen </w:t>
      </w:r>
      <w:r w:rsidRPr="000A631F">
        <w:rPr>
          <w:rFonts w:ascii="Times New Roman" w:eastAsia="Times New Roman" w:hAnsi="Times New Roman" w:cs="Times New Roman"/>
          <w:color w:val="000000"/>
          <w:sz w:val="24"/>
          <w:szCs w:val="24"/>
        </w:rPr>
        <w:t>Demographics</w:t>
      </w:r>
      <w:r>
        <w:rPr>
          <w:rFonts w:ascii="Times New Roman" w:eastAsia="Times New Roman" w:hAnsi="Times New Roman" w:cs="Times New Roman"/>
          <w:color w:val="000000"/>
          <w:sz w:val="24"/>
          <w:szCs w:val="24"/>
        </w:rPr>
        <w:t>:</w:t>
      </w:r>
    </w:p>
    <w:p w14:paraId="476860B7" w14:textId="77777777" w:rsidR="00554A8D" w:rsidRPr="002D39C6" w:rsidRDefault="00554A8D" w:rsidP="00554A8D">
      <w:pPr>
        <w:pStyle w:val="ListParagraph"/>
        <w:numPr>
          <w:ilvl w:val="0"/>
          <w:numId w:val="1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Right knee</w:t>
      </w:r>
    </w:p>
    <w:p w14:paraId="0A5321C1" w14:textId="77777777" w:rsidR="00554A8D" w:rsidRPr="002D39C6" w:rsidRDefault="00554A8D" w:rsidP="00554A8D">
      <w:pPr>
        <w:pStyle w:val="ListParagraph"/>
        <w:numPr>
          <w:ilvl w:val="0"/>
          <w:numId w:val="1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Age: 44 years</w:t>
      </w:r>
    </w:p>
    <w:p w14:paraId="3242915A" w14:textId="77777777" w:rsidR="00554A8D" w:rsidRPr="002D39C6" w:rsidRDefault="00554A8D" w:rsidP="00554A8D">
      <w:pPr>
        <w:pStyle w:val="ListParagraph"/>
        <w:numPr>
          <w:ilvl w:val="0"/>
          <w:numId w:val="1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Gender: Male</w:t>
      </w:r>
    </w:p>
    <w:p w14:paraId="3ECEF1ED" w14:textId="77777777" w:rsidR="00554A8D" w:rsidRPr="002D39C6" w:rsidRDefault="00554A8D" w:rsidP="00554A8D">
      <w:pPr>
        <w:pStyle w:val="ListParagraph"/>
        <w:numPr>
          <w:ilvl w:val="0"/>
          <w:numId w:val="1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Height: 1.83 m</w:t>
      </w:r>
    </w:p>
    <w:p w14:paraId="2423EED6" w14:textId="77777777" w:rsidR="00554A8D" w:rsidRPr="002D39C6" w:rsidRDefault="00554A8D" w:rsidP="00554A8D">
      <w:pPr>
        <w:pStyle w:val="ListParagraph"/>
        <w:numPr>
          <w:ilvl w:val="0"/>
          <w:numId w:val="1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Weight: 70.31 kg</w:t>
      </w:r>
    </w:p>
    <w:p w14:paraId="118E4423" w14:textId="77777777" w:rsidR="00554A8D" w:rsidRPr="002D39C6" w:rsidRDefault="00554A8D" w:rsidP="00554A8D">
      <w:pPr>
        <w:pStyle w:val="ListParagraph"/>
        <w:numPr>
          <w:ilvl w:val="0"/>
          <w:numId w:val="15"/>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BMI: 21.02</w:t>
      </w:r>
    </w:p>
    <w:p w14:paraId="69803375" w14:textId="77777777" w:rsidR="001515C4" w:rsidRPr="00EC3691" w:rsidRDefault="001515C4" w:rsidP="001515C4">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Specimen-specific mechanical testing data sets</w:t>
      </w:r>
    </w:p>
    <w:p w14:paraId="0262EB19" w14:textId="70192083" w:rsidR="001515C4" w:rsidRPr="00EC3691" w:rsidRDefault="00554A8D" w:rsidP="00554A8D">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554A8D">
        <w:rPr>
          <w:rFonts w:ascii="Times New Roman" w:eastAsia="Times New Roman" w:hAnsi="Times New Roman" w:cs="Times New Roman"/>
          <w:color w:val="000000"/>
          <w:sz w:val="24"/>
          <w:szCs w:val="24"/>
        </w:rPr>
        <w:t>DU02_INTACT_KE_AP</w:t>
      </w:r>
      <w:r>
        <w:rPr>
          <w:rFonts w:ascii="Times New Roman" w:eastAsia="Times New Roman" w:hAnsi="Times New Roman" w:cs="Times New Roman"/>
          <w:color w:val="000000"/>
          <w:sz w:val="24"/>
          <w:szCs w:val="24"/>
        </w:rPr>
        <w:t>.xls</w:t>
      </w:r>
    </w:p>
    <w:p w14:paraId="1DD22562" w14:textId="037BE2F1" w:rsidR="001515C4" w:rsidRPr="00EC3691" w:rsidRDefault="00554A8D" w:rsidP="00554A8D">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sidRPr="00554A8D">
        <w:rPr>
          <w:rFonts w:ascii="Times New Roman" w:eastAsia="Times New Roman" w:hAnsi="Times New Roman" w:cs="Times New Roman"/>
          <w:color w:val="000000"/>
          <w:sz w:val="24"/>
          <w:szCs w:val="24"/>
        </w:rPr>
        <w:t>DU02_INTACT_KE_</w:t>
      </w:r>
      <w:r>
        <w:rPr>
          <w:rFonts w:ascii="Times New Roman" w:eastAsia="Times New Roman" w:hAnsi="Times New Roman" w:cs="Times New Roman"/>
          <w:color w:val="000000"/>
          <w:sz w:val="24"/>
          <w:szCs w:val="24"/>
        </w:rPr>
        <w:t>IE.xls</w:t>
      </w:r>
    </w:p>
    <w:p w14:paraId="68BE4E6C" w14:textId="63F40706" w:rsidR="00554A8D" w:rsidRDefault="00554A8D" w:rsidP="00554A8D">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02_INTACT_KE_Passive.xls</w:t>
      </w:r>
    </w:p>
    <w:p w14:paraId="324F0F0C" w14:textId="63530D2A" w:rsidR="001515C4" w:rsidRPr="00EC3691" w:rsidRDefault="00554A8D" w:rsidP="00554A8D">
      <w:pPr>
        <w:pStyle w:val="ListParagraph"/>
        <w:numPr>
          <w:ilvl w:val="0"/>
          <w:numId w:val="2"/>
        </w:numPr>
        <w:shd w:val="clear" w:color="auto" w:fill="FFFFFF"/>
        <w:spacing w:before="100" w:beforeAutospacing="1" w:after="100" w:afterAutospacing="1"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02_INTACT_KE_VV</w:t>
      </w:r>
      <w:r w:rsidR="00262A60">
        <w:rPr>
          <w:rFonts w:ascii="Times New Roman" w:eastAsia="Times New Roman" w:hAnsi="Times New Roman" w:cs="Times New Roman"/>
          <w:color w:val="000000"/>
          <w:sz w:val="24"/>
          <w:szCs w:val="24"/>
        </w:rPr>
        <w:t>.xls</w:t>
      </w:r>
    </w:p>
    <w:p w14:paraId="1E01068B" w14:textId="311F01B7" w:rsidR="001515C4" w:rsidRDefault="001515C4" w:rsidP="001515C4">
      <w:pPr>
        <w:spacing w:after="0" w:line="240" w:lineRule="auto"/>
        <w:rPr>
          <w:rFonts w:ascii="Times New Roman" w:eastAsia="Times New Roman" w:hAnsi="Times New Roman" w:cs="Times New Roman"/>
          <w:color w:val="000000"/>
          <w:sz w:val="24"/>
          <w:szCs w:val="24"/>
          <w:shd w:val="clear" w:color="auto" w:fill="FFFFFF"/>
        </w:rPr>
      </w:pPr>
      <w:r w:rsidRPr="00EC3691">
        <w:rPr>
          <w:rFonts w:ascii="Times New Roman" w:eastAsia="Times New Roman" w:hAnsi="Times New Roman" w:cs="Times New Roman"/>
          <w:color w:val="000000"/>
          <w:sz w:val="24"/>
          <w:szCs w:val="24"/>
          <w:shd w:val="clear" w:color="auto" w:fill="FFFFFF"/>
        </w:rPr>
        <w:t>Specimen-specific medical imaging data sets:</w:t>
      </w:r>
    </w:p>
    <w:p w14:paraId="0D91A319" w14:textId="77777777" w:rsidR="00554A8D" w:rsidRPr="00EC3691" w:rsidRDefault="00554A8D" w:rsidP="001515C4">
      <w:pPr>
        <w:spacing w:after="0" w:line="240" w:lineRule="auto"/>
        <w:rPr>
          <w:rFonts w:ascii="Times New Roman" w:eastAsia="Times New Roman" w:hAnsi="Times New Roman" w:cs="Times New Roman"/>
          <w:sz w:val="24"/>
          <w:szCs w:val="24"/>
        </w:rPr>
      </w:pPr>
    </w:p>
    <w:p w14:paraId="43D96BD3" w14:textId="77777777" w:rsidR="00554A8D" w:rsidRPr="002D39C6" w:rsidRDefault="00554A8D" w:rsidP="00554A8D">
      <w:pPr>
        <w:pStyle w:val="ListParagraph"/>
        <w:numPr>
          <w:ilvl w:val="0"/>
          <w:numId w:val="16"/>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CT sequence of images in DICOM format_06mm</w:t>
      </w:r>
    </w:p>
    <w:p w14:paraId="070A4C55" w14:textId="77777777" w:rsidR="00554A8D" w:rsidRPr="002D39C6" w:rsidRDefault="00554A8D" w:rsidP="00554A8D">
      <w:pPr>
        <w:pStyle w:val="ListParagraph"/>
        <w:numPr>
          <w:ilvl w:val="0"/>
          <w:numId w:val="16"/>
        </w:numPr>
        <w:rPr>
          <w:rFonts w:ascii="Times New Roman" w:eastAsia="Times New Roman" w:hAnsi="Times New Roman" w:cs="Times New Roman"/>
          <w:color w:val="000000"/>
          <w:sz w:val="24"/>
          <w:szCs w:val="24"/>
        </w:rPr>
      </w:pPr>
      <w:r w:rsidRPr="002D39C6">
        <w:rPr>
          <w:rFonts w:ascii="Times New Roman" w:eastAsia="Times New Roman" w:hAnsi="Times New Roman" w:cs="Times New Roman"/>
          <w:color w:val="000000"/>
          <w:sz w:val="24"/>
          <w:szCs w:val="24"/>
        </w:rPr>
        <w:t>MRI sagittal sequence of images in DICOM format</w:t>
      </w:r>
    </w:p>
    <w:p w14:paraId="02B807C5" w14:textId="77777777" w:rsidR="00EC3691" w:rsidRDefault="00EC369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690EC9BC" w14:textId="77777777" w:rsidR="00D5704E" w:rsidRPr="00EC3691" w:rsidRDefault="00D5704E" w:rsidP="00D5704E">
      <w:pPr>
        <w:pStyle w:val="Heading2"/>
        <w:rPr>
          <w:rFonts w:cs="Times New Roman"/>
          <w:sz w:val="28"/>
          <w:szCs w:val="24"/>
        </w:rPr>
      </w:pPr>
      <w:bookmarkStart w:id="6" w:name="_Toc520123845"/>
      <w:bookmarkStart w:id="7" w:name="_Toc523833726"/>
      <w:bookmarkStart w:id="8" w:name="_Toc19695329"/>
      <w:r w:rsidRPr="00EC3691">
        <w:rPr>
          <w:rFonts w:cs="Times New Roman"/>
          <w:sz w:val="28"/>
          <w:szCs w:val="24"/>
        </w:rPr>
        <w:lastRenderedPageBreak/>
        <w:t xml:space="preserve">Overview of </w:t>
      </w:r>
      <w:r w:rsidRPr="00EC3691">
        <w:rPr>
          <w:rFonts w:cs="Times New Roman"/>
          <w:noProof/>
          <w:sz w:val="28"/>
          <w:szCs w:val="24"/>
        </w:rPr>
        <w:t>workflow</w:t>
      </w:r>
      <w:r w:rsidRPr="00EC3691">
        <w:rPr>
          <w:rFonts w:cs="Times New Roman"/>
          <w:sz w:val="28"/>
          <w:szCs w:val="24"/>
        </w:rPr>
        <w:t xml:space="preserve"> for model calibration and outputs</w:t>
      </w:r>
      <w:bookmarkEnd w:id="6"/>
      <w:bookmarkEnd w:id="7"/>
      <w:bookmarkEnd w:id="8"/>
    </w:p>
    <w:p w14:paraId="775E21D7" w14:textId="77777777" w:rsidR="001515C4" w:rsidRPr="00EC3691" w:rsidRDefault="001515C4">
      <w:pPr>
        <w:rPr>
          <w:rFonts w:ascii="Times New Roman" w:hAnsi="Times New Roman" w:cs="Times New Roman"/>
          <w:sz w:val="24"/>
          <w:szCs w:val="24"/>
        </w:rPr>
      </w:pPr>
    </w:p>
    <w:p w14:paraId="71451F34" w14:textId="77777777" w:rsidR="00B02112" w:rsidRPr="00EC3691" w:rsidRDefault="00B02112" w:rsidP="00B02112">
      <w:pPr>
        <w:spacing w:line="276" w:lineRule="auto"/>
        <w:rPr>
          <w:rFonts w:ascii="Times New Roman" w:hAnsi="Times New Roman" w:cs="Times New Roman"/>
          <w:sz w:val="24"/>
          <w:szCs w:val="24"/>
        </w:rPr>
      </w:pPr>
      <w:r w:rsidRPr="00EC3691">
        <w:rPr>
          <w:rFonts w:ascii="Times New Roman" w:hAnsi="Times New Roman" w:cs="Times New Roman"/>
          <w:noProof/>
          <w:sz w:val="24"/>
          <w:szCs w:val="24"/>
        </w:rPr>
        <w:t>Flow chart</w:t>
      </w:r>
      <w:r w:rsidRPr="00EC3691">
        <w:rPr>
          <w:rFonts w:ascii="Times New Roman" w:hAnsi="Times New Roman" w:cs="Times New Roman"/>
          <w:sz w:val="24"/>
          <w:szCs w:val="24"/>
        </w:rPr>
        <w:t xml:space="preserve"> of the workflow for model development:</w:t>
      </w:r>
    </w:p>
    <w:p w14:paraId="03CAEF87" w14:textId="4FD3D76D" w:rsidR="00B02112" w:rsidRPr="00EC3691" w:rsidRDefault="00B02112" w:rsidP="00B02112">
      <w:pPr>
        <w:spacing w:line="276" w:lineRule="auto"/>
        <w:rPr>
          <w:rFonts w:ascii="Times New Roman" w:hAnsi="Times New Roman" w:cs="Times New Roman"/>
          <w:sz w:val="24"/>
          <w:szCs w:val="24"/>
        </w:rPr>
      </w:pPr>
    </w:p>
    <w:p w14:paraId="1B53B53C" w14:textId="59DBD3A3" w:rsidR="00B02112" w:rsidRPr="00EC3691" w:rsidRDefault="008314D7" w:rsidP="00B02112">
      <w:pPr>
        <w:pStyle w:val="ListParagraph"/>
        <w:spacing w:line="276" w:lineRule="auto"/>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1DE75594" wp14:editId="3DF6DFCF">
                <wp:simplePos x="0" y="0"/>
                <wp:positionH relativeFrom="margin">
                  <wp:posOffset>2150446</wp:posOffset>
                </wp:positionH>
                <wp:positionV relativeFrom="paragraph">
                  <wp:posOffset>12460</wp:posOffset>
                </wp:positionV>
                <wp:extent cx="1637317" cy="628650"/>
                <wp:effectExtent l="0" t="0" r="20320" b="19050"/>
                <wp:wrapNone/>
                <wp:docPr id="6" name="Flowchart: Alternate Process 6"/>
                <wp:cNvGraphicFramePr/>
                <a:graphic xmlns:a="http://schemas.openxmlformats.org/drawingml/2006/main">
                  <a:graphicData uri="http://schemas.microsoft.com/office/word/2010/wordprocessingShape">
                    <wps:wsp>
                      <wps:cNvSpPr/>
                      <wps:spPr>
                        <a:xfrm>
                          <a:off x="0" y="0"/>
                          <a:ext cx="1637317"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92B553" w14:textId="77777777" w:rsidR="00201FA2" w:rsidRPr="009C2EE3" w:rsidRDefault="00201FA2" w:rsidP="008314D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1742D618" w14:textId="1394AAF6" w:rsidR="00201FA2" w:rsidRPr="009C2EE3" w:rsidRDefault="00201FA2" w:rsidP="008314D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One</w:t>
                            </w:r>
                          </w:p>
                          <w:p w14:paraId="7A1C1F3F" w14:textId="77777777" w:rsidR="00201FA2" w:rsidRDefault="00201FA2" w:rsidP="008314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E7559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6" o:spid="_x0000_s1026" type="#_x0000_t176" style="position:absolute;left:0;text-align:left;margin-left:169.35pt;margin-top:1pt;width:128.9pt;height:49.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" filled="f" strokecolor="black [3213]" strokeweight="1.5pt">
                <v:textbox>
                  <w:txbxContent>
                    <w:p w14:paraId="0092B553" w14:textId="77777777" w:rsidR="00201FA2" w:rsidRPr="009C2EE3" w:rsidRDefault="00201FA2" w:rsidP="008314D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1742D618" w14:textId="1394AAF6" w:rsidR="00201FA2" w:rsidRPr="009C2EE3" w:rsidRDefault="00201FA2" w:rsidP="008314D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One</w:t>
                      </w:r>
                    </w:p>
                    <w:p w14:paraId="7A1C1F3F" w14:textId="77777777" w:rsidR="00201FA2" w:rsidRDefault="00201FA2" w:rsidP="008314D7">
                      <w:pPr>
                        <w:jc w:val="center"/>
                      </w:pPr>
                    </w:p>
                  </w:txbxContent>
                </v:textbox>
                <w10:wrap anchorx="margin"/>
              </v:shape>
            </w:pict>
          </mc:Fallback>
        </mc:AlternateContent>
      </w:r>
      <w:r w:rsidR="007D6994" w:rsidRPr="00EC369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25B9128" wp14:editId="57A651CE">
                <wp:simplePos x="0" y="0"/>
                <wp:positionH relativeFrom="margin">
                  <wp:align>left</wp:align>
                </wp:positionH>
                <wp:positionV relativeFrom="paragraph">
                  <wp:posOffset>44450</wp:posOffset>
                </wp:positionV>
                <wp:extent cx="1581150" cy="539750"/>
                <wp:effectExtent l="0" t="0" r="19050" b="12700"/>
                <wp:wrapNone/>
                <wp:docPr id="57" name="Flowchart: Alternate Process 57"/>
                <wp:cNvGraphicFramePr/>
                <a:graphic xmlns:a="http://schemas.openxmlformats.org/drawingml/2006/main">
                  <a:graphicData uri="http://schemas.microsoft.com/office/word/2010/wordprocessingShape">
                    <wps:wsp>
                      <wps:cNvSpPr/>
                      <wps:spPr>
                        <a:xfrm>
                          <a:off x="0" y="0"/>
                          <a:ext cx="1581150" cy="5397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E5B58" w14:textId="2CCDAABE" w:rsidR="00201FA2" w:rsidRPr="009C2EE3" w:rsidRDefault="00201FA2" w:rsidP="00B02112">
                            <w:pPr>
                              <w:spacing w:after="0" w:line="240" w:lineRule="auto"/>
                              <w:jc w:val="center"/>
                              <w:rPr>
                                <w:sz w:val="20"/>
                              </w:rPr>
                            </w:pPr>
                            <w:r w:rsidRPr="009C2EE3">
                              <w:rPr>
                                <w:rFonts w:asciiTheme="majorBidi" w:hAnsiTheme="majorBidi" w:cstheme="majorBidi"/>
                                <w:color w:val="000000" w:themeColor="text1"/>
                                <w:sz w:val="28"/>
                                <w:szCs w:val="36"/>
                              </w:rPr>
                              <w:t>Add Patellofemoral joint</w:t>
                            </w:r>
                          </w:p>
                          <w:p w14:paraId="1F532FBD" w14:textId="77777777" w:rsidR="00201FA2" w:rsidRPr="003A20DF" w:rsidRDefault="00201FA2" w:rsidP="00B02112">
                            <w:pPr>
                              <w:spacing w:after="0" w:line="240" w:lineRule="auto"/>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5B9128" id="Flowchart: Alternate Process 57" o:spid="_x0000_s1027" type="#_x0000_t176" style="position:absolute;left:0;text-align:left;margin-left:0;margin-top:3.5pt;width:124.5pt;height:4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" filled="f" strokecolor="black [3213]" strokeweight="1.5pt">
                <v:textbox inset="0,0,0,0">
                  <w:txbxContent>
                    <w:p w14:paraId="7B8E5B58" w14:textId="2CCDAABE" w:rsidR="00201FA2" w:rsidRPr="009C2EE3" w:rsidRDefault="00201FA2" w:rsidP="00B02112">
                      <w:pPr>
                        <w:spacing w:after="0" w:line="240" w:lineRule="auto"/>
                        <w:jc w:val="center"/>
                        <w:rPr>
                          <w:sz w:val="20"/>
                        </w:rPr>
                      </w:pPr>
                      <w:r w:rsidRPr="009C2EE3">
                        <w:rPr>
                          <w:rFonts w:asciiTheme="majorBidi" w:hAnsiTheme="majorBidi" w:cstheme="majorBidi"/>
                          <w:color w:val="000000" w:themeColor="text1"/>
                          <w:sz w:val="28"/>
                          <w:szCs w:val="36"/>
                        </w:rPr>
                        <w:t>Add Patellofemoral joint</w:t>
                      </w:r>
                    </w:p>
                    <w:p w14:paraId="1F532FBD" w14:textId="77777777" w:rsidR="00201FA2" w:rsidRPr="003A20DF" w:rsidRDefault="00201FA2" w:rsidP="00B02112">
                      <w:pPr>
                        <w:spacing w:after="0" w:line="240" w:lineRule="auto"/>
                        <w:jc w:val="center"/>
                      </w:pPr>
                    </w:p>
                  </w:txbxContent>
                </v:textbox>
                <w10:wrap anchorx="margin"/>
              </v:shape>
            </w:pict>
          </mc:Fallback>
        </mc:AlternateContent>
      </w:r>
      <w:r w:rsidR="009C2EE3" w:rsidRPr="00EC369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8734A6B" wp14:editId="69FAB9C5">
                <wp:simplePos x="0" y="0"/>
                <wp:positionH relativeFrom="margin">
                  <wp:posOffset>4343400</wp:posOffset>
                </wp:positionH>
                <wp:positionV relativeFrom="paragraph">
                  <wp:posOffset>13970</wp:posOffset>
                </wp:positionV>
                <wp:extent cx="1733550" cy="628650"/>
                <wp:effectExtent l="0" t="0" r="19050" b="19050"/>
                <wp:wrapNone/>
                <wp:docPr id="59" name="Flowchart: Alternate Process 59"/>
                <wp:cNvGraphicFramePr/>
                <a:graphic xmlns:a="http://schemas.openxmlformats.org/drawingml/2006/main">
                  <a:graphicData uri="http://schemas.microsoft.com/office/word/2010/wordprocessingShape">
                    <wps:wsp>
                      <wps:cNvSpPr/>
                      <wps:spPr>
                        <a:xfrm>
                          <a:off x="0" y="0"/>
                          <a:ext cx="173355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D55808" w14:textId="4DB5F205"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w:t>
                            </w:r>
                            <w:r>
                              <w:rPr>
                                <w:rFonts w:asciiTheme="majorBidi" w:hAnsiTheme="majorBidi" w:cstheme="majorBidi"/>
                                <w:color w:val="000000" w:themeColor="text1"/>
                                <w:sz w:val="28"/>
                                <w:szCs w:val="36"/>
                              </w:rPr>
                              <w:t>ate</w:t>
                            </w:r>
                            <w:r w:rsidRPr="009C2EE3">
                              <w:rPr>
                                <w:rFonts w:asciiTheme="majorBidi" w:hAnsiTheme="majorBidi" w:cstheme="majorBidi"/>
                                <w:color w:val="000000" w:themeColor="text1"/>
                                <w:sz w:val="28"/>
                                <w:szCs w:val="36"/>
                              </w:rPr>
                              <w:t xml:space="preserve"> all loading conditions</w:t>
                            </w:r>
                          </w:p>
                          <w:p w14:paraId="4A9EF4A3" w14:textId="77777777" w:rsidR="00201FA2" w:rsidRDefault="00201FA2" w:rsidP="00B021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34A6B" id="Flowchart: Alternate Process 59" o:spid="_x0000_s1028" type="#_x0000_t176" style="position:absolute;left:0;text-align:left;margin-left:342pt;margin-top:1.1pt;width:136.5pt;height:4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" filled="f" strokecolor="black [3213]" strokeweight="1.5pt">
                <v:textbox>
                  <w:txbxContent>
                    <w:p w14:paraId="23D55808" w14:textId="4DB5F205"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w:t>
                      </w:r>
                      <w:r>
                        <w:rPr>
                          <w:rFonts w:asciiTheme="majorBidi" w:hAnsiTheme="majorBidi" w:cstheme="majorBidi"/>
                          <w:color w:val="000000" w:themeColor="text1"/>
                          <w:sz w:val="28"/>
                          <w:szCs w:val="36"/>
                        </w:rPr>
                        <w:t>ate</w:t>
                      </w:r>
                      <w:r w:rsidRPr="009C2EE3">
                        <w:rPr>
                          <w:rFonts w:asciiTheme="majorBidi" w:hAnsiTheme="majorBidi" w:cstheme="majorBidi"/>
                          <w:color w:val="000000" w:themeColor="text1"/>
                          <w:sz w:val="28"/>
                          <w:szCs w:val="36"/>
                        </w:rPr>
                        <w:t xml:space="preserve"> all loading conditions</w:t>
                      </w:r>
                    </w:p>
                    <w:p w14:paraId="4A9EF4A3" w14:textId="77777777" w:rsidR="00201FA2" w:rsidRDefault="00201FA2" w:rsidP="00B02112">
                      <w:pPr>
                        <w:jc w:val="center"/>
                      </w:pPr>
                    </w:p>
                  </w:txbxContent>
                </v:textbox>
                <w10:wrap anchorx="margin"/>
              </v:shape>
            </w:pict>
          </mc:Fallback>
        </mc:AlternateContent>
      </w:r>
      <w:r w:rsidR="009C2EE3" w:rsidRPr="00EC3691">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2B59EAB" wp14:editId="1C94F9BD">
                <wp:simplePos x="0" y="0"/>
                <wp:positionH relativeFrom="margin">
                  <wp:posOffset>3981134</wp:posOffset>
                </wp:positionH>
                <wp:positionV relativeFrom="paragraph">
                  <wp:posOffset>70802</wp:posOffset>
                </wp:positionV>
                <wp:extent cx="171450" cy="561975"/>
                <wp:effectExtent l="0" t="23813" r="0" b="33337"/>
                <wp:wrapNone/>
                <wp:docPr id="2" name="Down Arrow 2"/>
                <wp:cNvGraphicFramePr/>
                <a:graphic xmlns:a="http://schemas.openxmlformats.org/drawingml/2006/main">
                  <a:graphicData uri="http://schemas.microsoft.com/office/word/2010/wordprocessingShape">
                    <wps:wsp>
                      <wps:cNvSpPr/>
                      <wps:spPr>
                        <a:xfrm rot="16200000" flipH="1">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E5ACAE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26" type="#_x0000_t67" style="position:absolute;margin-left:313.5pt;margin-top:5.55pt;width:13.5pt;height:44.25pt;rotation:90;flip:x;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" adj="18305" filled="f" strokecolor="black [3213]" strokeweight="1.5pt">
                <w10:wrap anchorx="margin"/>
              </v:shape>
            </w:pict>
          </mc:Fallback>
        </mc:AlternateContent>
      </w:r>
      <w:r w:rsidR="009C2EE3" w:rsidRPr="00EC3691">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A3D858E" wp14:editId="3632D554">
                <wp:simplePos x="0" y="0"/>
                <wp:positionH relativeFrom="margin">
                  <wp:posOffset>1779906</wp:posOffset>
                </wp:positionH>
                <wp:positionV relativeFrom="paragraph">
                  <wp:posOffset>20638</wp:posOffset>
                </wp:positionV>
                <wp:extent cx="171450" cy="561975"/>
                <wp:effectExtent l="0" t="23813" r="0" b="33337"/>
                <wp:wrapNone/>
                <wp:docPr id="35854" name="Down Arrow 35854"/>
                <wp:cNvGraphicFramePr/>
                <a:graphic xmlns:a="http://schemas.openxmlformats.org/drawingml/2006/main">
                  <a:graphicData uri="http://schemas.microsoft.com/office/word/2010/wordprocessingShape">
                    <wps:wsp>
                      <wps:cNvSpPr/>
                      <wps:spPr>
                        <a:xfrm rot="16200000" flipH="1">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1003A3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5854" o:spid="_x0000_s1026" type="#_x0000_t67" style="position:absolute;margin-left:140.15pt;margin-top:1.65pt;width:13.5pt;height:44.25pt;rotation:90;flip:x;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" adj="18305" filled="f" strokecolor="black [3213]" strokeweight="1.5pt">
                <w10:wrap anchorx="margin"/>
              </v:shape>
            </w:pict>
          </mc:Fallback>
        </mc:AlternateContent>
      </w:r>
    </w:p>
    <w:p w14:paraId="755C7232" w14:textId="129B4627" w:rsidR="00B02112" w:rsidRPr="00EC3691" w:rsidRDefault="00B02112" w:rsidP="00B02112">
      <w:pPr>
        <w:rPr>
          <w:rFonts w:ascii="Times New Roman" w:hAnsi="Times New Roman" w:cs="Times New Roman"/>
          <w:b/>
          <w:sz w:val="24"/>
          <w:szCs w:val="24"/>
        </w:rPr>
      </w:pPr>
    </w:p>
    <w:p w14:paraId="7695D93A" w14:textId="423F5F01" w:rsidR="00B02112" w:rsidRPr="00EC3691" w:rsidRDefault="007D6994" w:rsidP="00B02112">
      <w:pPr>
        <w:rPr>
          <w:rFonts w:ascii="Times New Roman" w:hAnsi="Times New Roman" w:cs="Times New Roman"/>
          <w:b/>
          <w:sz w:val="24"/>
          <w:szCs w:val="24"/>
        </w:rPr>
      </w:pPr>
      <w:r w:rsidRPr="00EC3691">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2045DB91" wp14:editId="6FEDDC0D">
                <wp:simplePos x="0" y="0"/>
                <wp:positionH relativeFrom="margin">
                  <wp:posOffset>5213350</wp:posOffset>
                </wp:positionH>
                <wp:positionV relativeFrom="paragraph">
                  <wp:posOffset>47625</wp:posOffset>
                </wp:positionV>
                <wp:extent cx="165100" cy="492125"/>
                <wp:effectExtent l="19050" t="0" r="25400" b="41275"/>
                <wp:wrapNone/>
                <wp:docPr id="35880" name="Down Arrow 35880"/>
                <wp:cNvGraphicFramePr/>
                <a:graphic xmlns:a="http://schemas.openxmlformats.org/drawingml/2006/main">
                  <a:graphicData uri="http://schemas.microsoft.com/office/word/2010/wordprocessingShape">
                    <wps:wsp>
                      <wps:cNvSpPr/>
                      <wps:spPr>
                        <a:xfrm>
                          <a:off x="0" y="0"/>
                          <a:ext cx="165100" cy="49212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C83879" id="Down Arrow 35880" o:spid="_x0000_s1026" type="#_x0000_t67" style="position:absolute;margin-left:410.5pt;margin-top:3.75pt;width:13pt;height:38.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" adj="17977" filled="f" strokecolor="black [3213]" strokeweight="1.5pt">
                <w10:wrap anchorx="margin"/>
              </v:shape>
            </w:pict>
          </mc:Fallback>
        </mc:AlternateContent>
      </w:r>
    </w:p>
    <w:p w14:paraId="6DBB8A04" w14:textId="0E2EB4FC" w:rsidR="00B02112" w:rsidRPr="00EC3691" w:rsidRDefault="00EC3691" w:rsidP="00B02112">
      <w:pPr>
        <w:rPr>
          <w:rFonts w:ascii="Times New Roman" w:hAnsi="Times New Roman" w:cs="Times New Roman"/>
          <w:b/>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6153D422" wp14:editId="00230E16">
                <wp:simplePos x="0" y="0"/>
                <wp:positionH relativeFrom="margin">
                  <wp:posOffset>4489450</wp:posOffset>
                </wp:positionH>
                <wp:positionV relativeFrom="paragraph">
                  <wp:posOffset>264795</wp:posOffset>
                </wp:positionV>
                <wp:extent cx="1628775" cy="1187450"/>
                <wp:effectExtent l="0" t="0" r="28575" b="12700"/>
                <wp:wrapNone/>
                <wp:docPr id="1" name="Flowchart: Alternate Process 1"/>
                <wp:cNvGraphicFramePr/>
                <a:graphic xmlns:a="http://schemas.openxmlformats.org/drawingml/2006/main">
                  <a:graphicData uri="http://schemas.microsoft.com/office/word/2010/wordprocessingShape">
                    <wps:wsp>
                      <wps:cNvSpPr/>
                      <wps:spPr>
                        <a:xfrm>
                          <a:off x="0" y="0"/>
                          <a:ext cx="1628775" cy="11874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24CD1" w14:textId="72BB7216" w:rsidR="00201FA2" w:rsidRPr="009C2EE3" w:rsidRDefault="00201FA2" w:rsidP="00B02112">
                            <w:pPr>
                              <w:spacing w:after="0" w:line="240" w:lineRule="auto"/>
                              <w:jc w:val="center"/>
                              <w:rPr>
                                <w:rFonts w:asciiTheme="majorBidi" w:hAnsiTheme="majorBidi" w:cstheme="majorBidi"/>
                                <w:color w:val="000000" w:themeColor="text1"/>
                                <w:sz w:val="28"/>
                                <w:szCs w:val="36"/>
                              </w:rPr>
                            </w:pPr>
                            <w:bookmarkStart w:id="9" w:name="_Hlk15293860"/>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bookmarkEnd w:id="9"/>
                          <w:p w14:paraId="6449B794" w14:textId="77777777" w:rsidR="00201FA2" w:rsidRDefault="00201FA2" w:rsidP="00B02112">
                            <w:pPr>
                              <w:jc w:val="center"/>
                            </w:pP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3D422" id="Flowchart: Alternate Process 1" o:spid="_x0000_s1029" type="#_x0000_t176" style="position:absolute;margin-left:353.5pt;margin-top:20.85pt;width:128.25pt;height:93.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" filled="f" strokecolor="black [3213]" strokeweight="1.5pt">
                <v:textbox inset=",0">
                  <w:txbxContent>
                    <w:p w14:paraId="25024CD1" w14:textId="72BB7216" w:rsidR="00201FA2" w:rsidRPr="009C2EE3" w:rsidRDefault="00201FA2" w:rsidP="00B02112">
                      <w:pPr>
                        <w:spacing w:after="0" w:line="240" w:lineRule="auto"/>
                        <w:jc w:val="center"/>
                        <w:rPr>
                          <w:rFonts w:asciiTheme="majorBidi" w:hAnsiTheme="majorBidi" w:cstheme="majorBidi"/>
                          <w:color w:val="000000" w:themeColor="text1"/>
                          <w:sz w:val="28"/>
                          <w:szCs w:val="36"/>
                        </w:rPr>
                      </w:pPr>
                      <w:bookmarkStart w:id="10" w:name="_Hlk15293860"/>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bookmarkEnd w:id="10"/>
                    <w:p w14:paraId="6449B794" w14:textId="77777777" w:rsidR="00201FA2" w:rsidRDefault="00201FA2" w:rsidP="00B02112">
                      <w:pPr>
                        <w:jc w:val="center"/>
                      </w:pPr>
                    </w:p>
                  </w:txbxContent>
                </v:textbox>
                <w10:wrap anchorx="margin"/>
              </v:shape>
            </w:pict>
          </mc:Fallback>
        </mc:AlternateContent>
      </w:r>
    </w:p>
    <w:p w14:paraId="4EAAB6B6" w14:textId="690509F3" w:rsidR="00B02112" w:rsidRPr="00EC3691" w:rsidRDefault="00542029" w:rsidP="00B02112">
      <w:pPr>
        <w:rPr>
          <w:rFonts w:ascii="Times New Roman" w:hAnsi="Times New Roman" w:cs="Times New Roman"/>
          <w:b/>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5368356" wp14:editId="53C1F5A3">
                <wp:simplePos x="0" y="0"/>
                <wp:positionH relativeFrom="margin">
                  <wp:posOffset>166370</wp:posOffset>
                </wp:positionH>
                <wp:positionV relativeFrom="paragraph">
                  <wp:posOffset>121920</wp:posOffset>
                </wp:positionV>
                <wp:extent cx="1628775" cy="628650"/>
                <wp:effectExtent l="0" t="0" r="28575" b="19050"/>
                <wp:wrapNone/>
                <wp:docPr id="63" name="Flowchart: Alternate Process 63"/>
                <wp:cNvGraphicFramePr/>
                <a:graphic xmlns:a="http://schemas.openxmlformats.org/drawingml/2006/main">
                  <a:graphicData uri="http://schemas.microsoft.com/office/word/2010/wordprocessingShape">
                    <wps:wsp>
                      <wps:cNvSpPr/>
                      <wps:spPr>
                        <a:xfrm>
                          <a:off x="0" y="0"/>
                          <a:ext cx="1628775"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10C161" w14:textId="1C14B6DF"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at</w:t>
                            </w:r>
                            <w:r>
                              <w:rPr>
                                <w:rFonts w:asciiTheme="majorBidi" w:hAnsiTheme="majorBidi" w:cstheme="majorBidi"/>
                                <w:color w:val="000000" w:themeColor="text1"/>
                                <w:sz w:val="28"/>
                                <w:szCs w:val="36"/>
                              </w:rPr>
                              <w:t>e</w:t>
                            </w:r>
                            <w:r w:rsidRPr="009C2EE3">
                              <w:rPr>
                                <w:rFonts w:asciiTheme="majorBidi" w:hAnsiTheme="majorBidi" w:cstheme="majorBidi"/>
                                <w:color w:val="000000" w:themeColor="text1"/>
                                <w:sz w:val="28"/>
                                <w:szCs w:val="36"/>
                              </w:rPr>
                              <w:t xml:space="preserve"> all loading conditions</w:t>
                            </w:r>
                          </w:p>
                          <w:p w14:paraId="7DD796B4" w14:textId="77777777" w:rsidR="00201FA2" w:rsidRDefault="00201FA2" w:rsidP="00B021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68356" id="Flowchart: Alternate Process 63" o:spid="_x0000_s1030" type="#_x0000_t176" style="position:absolute;margin-left:13.1pt;margin-top:9.6pt;width:128.25pt;height:49.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" filled="f" strokecolor="black [3213]" strokeweight="1.5pt">
                <v:textbox>
                  <w:txbxContent>
                    <w:p w14:paraId="6010C161" w14:textId="1C14B6DF"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Simulat</w:t>
                      </w:r>
                      <w:r>
                        <w:rPr>
                          <w:rFonts w:asciiTheme="majorBidi" w:hAnsiTheme="majorBidi" w:cstheme="majorBidi"/>
                          <w:color w:val="000000" w:themeColor="text1"/>
                          <w:sz w:val="28"/>
                          <w:szCs w:val="36"/>
                        </w:rPr>
                        <w:t>e</w:t>
                      </w:r>
                      <w:r w:rsidRPr="009C2EE3">
                        <w:rPr>
                          <w:rFonts w:asciiTheme="majorBidi" w:hAnsiTheme="majorBidi" w:cstheme="majorBidi"/>
                          <w:color w:val="000000" w:themeColor="text1"/>
                          <w:sz w:val="28"/>
                          <w:szCs w:val="36"/>
                        </w:rPr>
                        <w:t xml:space="preserve"> all loading conditions</w:t>
                      </w:r>
                    </w:p>
                    <w:p w14:paraId="7DD796B4" w14:textId="77777777" w:rsidR="00201FA2" w:rsidRDefault="00201FA2" w:rsidP="00B02112">
                      <w:pPr>
                        <w:jc w:val="center"/>
                      </w:pPr>
                    </w:p>
                  </w:txbxContent>
                </v:textbox>
                <w10:wrap anchorx="margin"/>
              </v:shape>
            </w:pict>
          </mc:Fallback>
        </mc:AlternateContent>
      </w:r>
      <w:r w:rsidRPr="00EC3691">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6666590B" wp14:editId="31F9B5D8">
                <wp:simplePos x="0" y="0"/>
                <wp:positionH relativeFrom="margin">
                  <wp:posOffset>1985010</wp:posOffset>
                </wp:positionH>
                <wp:positionV relativeFrom="paragraph">
                  <wp:posOffset>159385</wp:posOffset>
                </wp:positionV>
                <wp:extent cx="171450" cy="561975"/>
                <wp:effectExtent l="0" t="23813" r="0" b="33337"/>
                <wp:wrapNone/>
                <wp:docPr id="4" name="Down Arrow 4"/>
                <wp:cNvGraphicFramePr/>
                <a:graphic xmlns:a="http://schemas.openxmlformats.org/drawingml/2006/main">
                  <a:graphicData uri="http://schemas.microsoft.com/office/word/2010/wordprocessingShape">
                    <wps:wsp>
                      <wps:cNvSpPr/>
                      <wps:spPr>
                        <a:xfrm rot="5400000">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3A85DD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margin-left:156.3pt;margin-top:12.55pt;width:13.5pt;height:44.25pt;rotation:90;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" adj="18305" filled="f" strokecolor="black [3213]" strokeweight="1.5pt">
                <w10:wrap anchorx="margin"/>
              </v:shape>
            </w:pict>
          </mc:Fallback>
        </mc:AlternateContent>
      </w:r>
      <w:r w:rsidRPr="00EC369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75B395F" wp14:editId="5850E1F7">
                <wp:simplePos x="0" y="0"/>
                <wp:positionH relativeFrom="margin">
                  <wp:posOffset>2352040</wp:posOffset>
                </wp:positionH>
                <wp:positionV relativeFrom="paragraph">
                  <wp:posOffset>121920</wp:posOffset>
                </wp:positionV>
                <wp:extent cx="1552575" cy="628650"/>
                <wp:effectExtent l="0" t="0" r="28575" b="19050"/>
                <wp:wrapNone/>
                <wp:docPr id="62" name="Flowchart: Alternate Process 62"/>
                <wp:cNvGraphicFramePr/>
                <a:graphic xmlns:a="http://schemas.openxmlformats.org/drawingml/2006/main">
                  <a:graphicData uri="http://schemas.microsoft.com/office/word/2010/wordprocessingShape">
                    <wps:wsp>
                      <wps:cNvSpPr/>
                      <wps:spPr>
                        <a:xfrm>
                          <a:off x="0" y="0"/>
                          <a:ext cx="1552575"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93CB8F" w14:textId="77777777"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0BF4F93B" w14:textId="61B84CAC"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T</w:t>
                            </w:r>
                            <w:r w:rsidRPr="009C2EE3">
                              <w:rPr>
                                <w:rFonts w:asciiTheme="majorBidi" w:hAnsiTheme="majorBidi" w:cstheme="majorBidi"/>
                                <w:color w:val="000000" w:themeColor="text1"/>
                                <w:sz w:val="28"/>
                                <w:szCs w:val="36"/>
                              </w:rPr>
                              <w:t>wo</w:t>
                            </w:r>
                          </w:p>
                          <w:p w14:paraId="5009FC76" w14:textId="77777777" w:rsidR="00201FA2" w:rsidRDefault="00201FA2" w:rsidP="00B021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B395F" id="Flowchart: Alternate Process 62" o:spid="_x0000_s1031" type="#_x0000_t176" style="position:absolute;margin-left:185.2pt;margin-top:9.6pt;width:122.25pt;height:4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" filled="f" strokecolor="black [3213]" strokeweight="1.5pt">
                <v:textbox>
                  <w:txbxContent>
                    <w:p w14:paraId="4793CB8F" w14:textId="77777777"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Model calibration </w:t>
                      </w:r>
                    </w:p>
                    <w:p w14:paraId="0BF4F93B" w14:textId="61B84CAC" w:rsidR="00201FA2" w:rsidRPr="009C2EE3" w:rsidRDefault="00201FA2" w:rsidP="00B02112">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 xml:space="preserve">Level </w:t>
                      </w:r>
                      <w:r>
                        <w:rPr>
                          <w:rFonts w:asciiTheme="majorBidi" w:hAnsiTheme="majorBidi" w:cstheme="majorBidi"/>
                          <w:color w:val="000000" w:themeColor="text1"/>
                          <w:sz w:val="28"/>
                          <w:szCs w:val="36"/>
                        </w:rPr>
                        <w:t>T</w:t>
                      </w:r>
                      <w:r w:rsidRPr="009C2EE3">
                        <w:rPr>
                          <w:rFonts w:asciiTheme="majorBidi" w:hAnsiTheme="majorBidi" w:cstheme="majorBidi"/>
                          <w:color w:val="000000" w:themeColor="text1"/>
                          <w:sz w:val="28"/>
                          <w:szCs w:val="36"/>
                        </w:rPr>
                        <w:t>wo</w:t>
                      </w:r>
                    </w:p>
                    <w:p w14:paraId="5009FC76" w14:textId="77777777" w:rsidR="00201FA2" w:rsidRDefault="00201FA2" w:rsidP="00B02112">
                      <w:pPr>
                        <w:jc w:val="center"/>
                      </w:pPr>
                    </w:p>
                  </w:txbxContent>
                </v:textbox>
                <w10:wrap anchorx="margin"/>
              </v:shape>
            </w:pict>
          </mc:Fallback>
        </mc:AlternateContent>
      </w:r>
      <w:r w:rsidRPr="00EC3691">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1439DBC9" wp14:editId="3B93B193">
                <wp:simplePos x="0" y="0"/>
                <wp:positionH relativeFrom="margin">
                  <wp:posOffset>4117023</wp:posOffset>
                </wp:positionH>
                <wp:positionV relativeFrom="paragraph">
                  <wp:posOffset>162877</wp:posOffset>
                </wp:positionV>
                <wp:extent cx="171450" cy="561975"/>
                <wp:effectExtent l="0" t="23813" r="0" b="33337"/>
                <wp:wrapNone/>
                <wp:docPr id="3" name="Down Arrow 3"/>
                <wp:cNvGraphicFramePr/>
                <a:graphic xmlns:a="http://schemas.openxmlformats.org/drawingml/2006/main">
                  <a:graphicData uri="http://schemas.microsoft.com/office/word/2010/wordprocessingShape">
                    <wps:wsp>
                      <wps:cNvSpPr/>
                      <wps:spPr>
                        <a:xfrm rot="5400000">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963E04" id="Down Arrow 3" o:spid="_x0000_s1026" type="#_x0000_t67" style="position:absolute;margin-left:324.2pt;margin-top:12.8pt;width:13.5pt;height:44.25pt;rotation:90;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" adj="18305" filled="f" strokecolor="black [3213]" strokeweight="1.5pt">
                <w10:wrap anchorx="margin"/>
              </v:shape>
            </w:pict>
          </mc:Fallback>
        </mc:AlternateContent>
      </w:r>
    </w:p>
    <w:p w14:paraId="06303651" w14:textId="77777777" w:rsidR="00B02112" w:rsidRPr="00EC3691" w:rsidRDefault="00B02112" w:rsidP="00B02112">
      <w:pPr>
        <w:rPr>
          <w:rFonts w:ascii="Times New Roman" w:hAnsi="Times New Roman" w:cs="Times New Roman"/>
          <w:b/>
          <w:sz w:val="24"/>
          <w:szCs w:val="24"/>
        </w:rPr>
      </w:pPr>
    </w:p>
    <w:p w14:paraId="02A07EDF" w14:textId="77777777" w:rsidR="00B02112" w:rsidRPr="00EC3691" w:rsidRDefault="00EC3691" w:rsidP="00B02112">
      <w:pPr>
        <w:rPr>
          <w:rFonts w:ascii="Times New Roman" w:hAnsi="Times New Roman" w:cs="Times New Roman"/>
          <w:b/>
          <w:sz w:val="24"/>
          <w:szCs w:val="24"/>
        </w:rPr>
      </w:pPr>
      <w:r w:rsidRPr="00EC3691">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5180531D" wp14:editId="34FF54A6">
                <wp:simplePos x="0" y="0"/>
                <wp:positionH relativeFrom="margin">
                  <wp:posOffset>914400</wp:posOffset>
                </wp:positionH>
                <wp:positionV relativeFrom="paragraph">
                  <wp:posOffset>168275</wp:posOffset>
                </wp:positionV>
                <wp:extent cx="171450" cy="561975"/>
                <wp:effectExtent l="19050" t="0" r="19050" b="47625"/>
                <wp:wrapNone/>
                <wp:docPr id="35882" name="Down Arrow 35882"/>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D561C9" id="Down Arrow 35882" o:spid="_x0000_s1026" type="#_x0000_t67" style="position:absolute;margin-left:1in;margin-top:13.25pt;width:13.5pt;height:44.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" adj="18305" filled="f" strokecolor="black [3213]" strokeweight="1.5pt">
                <w10:wrap anchorx="margin"/>
              </v:shape>
            </w:pict>
          </mc:Fallback>
        </mc:AlternateContent>
      </w:r>
    </w:p>
    <w:p w14:paraId="622FE263" w14:textId="77777777" w:rsidR="00B02112" w:rsidRPr="00EC3691" w:rsidRDefault="00B02112" w:rsidP="00B02112">
      <w:pPr>
        <w:rPr>
          <w:rFonts w:ascii="Times New Roman" w:hAnsi="Times New Roman" w:cs="Times New Roman"/>
          <w:b/>
          <w:sz w:val="24"/>
          <w:szCs w:val="24"/>
        </w:rPr>
      </w:pPr>
    </w:p>
    <w:p w14:paraId="620CE4B4" w14:textId="77777777" w:rsidR="00B02112" w:rsidRPr="00EC3691" w:rsidRDefault="00EC3691" w:rsidP="00B02112">
      <w:pPr>
        <w:rPr>
          <w:rFonts w:ascii="Times New Roman" w:hAnsi="Times New Roman" w:cs="Times New Roman"/>
          <w:b/>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6B47F34" wp14:editId="59BD902D">
                <wp:simplePos x="0" y="0"/>
                <wp:positionH relativeFrom="margin">
                  <wp:posOffset>182880</wp:posOffset>
                </wp:positionH>
                <wp:positionV relativeFrom="paragraph">
                  <wp:posOffset>149225</wp:posOffset>
                </wp:positionV>
                <wp:extent cx="1609725" cy="1177747"/>
                <wp:effectExtent l="0" t="0" r="28575" b="22860"/>
                <wp:wrapNone/>
                <wp:docPr id="35841" name="Flowchart: Alternate Process 35841"/>
                <wp:cNvGraphicFramePr/>
                <a:graphic xmlns:a="http://schemas.openxmlformats.org/drawingml/2006/main">
                  <a:graphicData uri="http://schemas.microsoft.com/office/word/2010/wordprocessingShape">
                    <wps:wsp>
                      <wps:cNvSpPr/>
                      <wps:spPr>
                        <a:xfrm>
                          <a:off x="0" y="0"/>
                          <a:ext cx="1609725" cy="1177747"/>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CD78D8" w14:textId="77777777" w:rsidR="00201FA2" w:rsidRPr="009C2EE3" w:rsidRDefault="00201FA2" w:rsidP="00B16EA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p w14:paraId="172E47F3" w14:textId="77777777" w:rsidR="00201FA2" w:rsidRPr="009C2EE3" w:rsidRDefault="00201FA2" w:rsidP="00B02112">
                            <w:pPr>
                              <w:jc w:val="center"/>
                              <w:rPr>
                                <w:sz w:val="20"/>
                              </w:rPr>
                            </w:pP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47F34" id="Flowchart: Alternate Process 35841" o:spid="_x0000_s1032" type="#_x0000_t176" style="position:absolute;margin-left:14.4pt;margin-top:11.75pt;width:126.75pt;height:92.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" filled="f" strokecolor="black [3213]" strokeweight="1.5pt">
                <v:textbox inset=",0">
                  <w:txbxContent>
                    <w:p w14:paraId="3ACD78D8" w14:textId="77777777" w:rsidR="00201FA2" w:rsidRPr="009C2EE3" w:rsidRDefault="00201FA2" w:rsidP="00B16EA7">
                      <w:pPr>
                        <w:spacing w:after="0" w:line="240" w:lineRule="auto"/>
                        <w:jc w:val="center"/>
                        <w:rPr>
                          <w:rFonts w:asciiTheme="majorBidi" w:hAnsiTheme="majorBidi" w:cstheme="majorBidi"/>
                          <w:color w:val="000000" w:themeColor="text1"/>
                          <w:sz w:val="28"/>
                          <w:szCs w:val="36"/>
                        </w:rPr>
                      </w:pPr>
                      <w:r w:rsidRPr="009C2EE3">
                        <w:rPr>
                          <w:rFonts w:asciiTheme="majorBidi" w:hAnsiTheme="majorBidi" w:cstheme="majorBidi"/>
                          <w:color w:val="000000" w:themeColor="text1"/>
                          <w:sz w:val="28"/>
                          <w:szCs w:val="36"/>
                        </w:rPr>
                        <w:t>Compar</w:t>
                      </w:r>
                      <w:r>
                        <w:rPr>
                          <w:rFonts w:asciiTheme="majorBidi" w:hAnsiTheme="majorBidi" w:cstheme="majorBidi"/>
                          <w:color w:val="000000" w:themeColor="text1"/>
                          <w:sz w:val="28"/>
                          <w:szCs w:val="36"/>
                        </w:rPr>
                        <w:t>e all</w:t>
                      </w:r>
                      <w:r w:rsidRPr="009C2EE3">
                        <w:rPr>
                          <w:rFonts w:asciiTheme="majorBidi" w:hAnsiTheme="majorBidi" w:cstheme="majorBidi"/>
                          <w:color w:val="000000" w:themeColor="text1"/>
                          <w:sz w:val="28"/>
                          <w:szCs w:val="36"/>
                        </w:rPr>
                        <w:t xml:space="preserve"> </w:t>
                      </w:r>
                      <w:r>
                        <w:rPr>
                          <w:rFonts w:asciiTheme="majorBidi" w:hAnsiTheme="majorBidi" w:cstheme="majorBidi"/>
                          <w:color w:val="000000" w:themeColor="text1"/>
                          <w:sz w:val="28"/>
                          <w:szCs w:val="36"/>
                        </w:rPr>
                        <w:t xml:space="preserve">kinematics predicted by </w:t>
                      </w:r>
                      <w:r w:rsidRPr="009C2EE3">
                        <w:rPr>
                          <w:rFonts w:asciiTheme="majorBidi" w:hAnsiTheme="majorBidi" w:cstheme="majorBidi"/>
                          <w:color w:val="000000" w:themeColor="text1"/>
                          <w:sz w:val="28"/>
                          <w:szCs w:val="36"/>
                        </w:rPr>
                        <w:t>model to experimental data</w:t>
                      </w:r>
                    </w:p>
                    <w:p w14:paraId="172E47F3" w14:textId="77777777" w:rsidR="00201FA2" w:rsidRPr="009C2EE3" w:rsidRDefault="00201FA2" w:rsidP="00B02112">
                      <w:pPr>
                        <w:jc w:val="center"/>
                        <w:rPr>
                          <w:sz w:val="20"/>
                        </w:rPr>
                      </w:pPr>
                    </w:p>
                  </w:txbxContent>
                </v:textbox>
                <w10:wrap anchorx="margin"/>
              </v:shape>
            </w:pict>
          </mc:Fallback>
        </mc:AlternateContent>
      </w:r>
    </w:p>
    <w:p w14:paraId="23AEBE16" w14:textId="77777777" w:rsidR="00B02112" w:rsidRPr="00EC3691" w:rsidRDefault="00B02112" w:rsidP="00B02112">
      <w:pPr>
        <w:rPr>
          <w:rFonts w:ascii="Times New Roman" w:hAnsi="Times New Roman" w:cs="Times New Roman"/>
          <w:b/>
          <w:sz w:val="24"/>
          <w:szCs w:val="24"/>
        </w:rPr>
      </w:pPr>
    </w:p>
    <w:p w14:paraId="01BF0CAA" w14:textId="77777777" w:rsidR="00B02112" w:rsidRPr="00EC3691" w:rsidRDefault="00B02112" w:rsidP="00B02112">
      <w:pPr>
        <w:rPr>
          <w:rFonts w:ascii="Times New Roman" w:hAnsi="Times New Roman" w:cs="Times New Roman"/>
          <w:b/>
          <w:sz w:val="24"/>
          <w:szCs w:val="24"/>
        </w:rPr>
      </w:pPr>
    </w:p>
    <w:p w14:paraId="195591DA" w14:textId="77777777" w:rsidR="00EC3691" w:rsidRDefault="00EC3691">
      <w:pPr>
        <w:rPr>
          <w:rFonts w:ascii="Times New Roman" w:hAnsi="Times New Roman" w:cs="Times New Roman"/>
          <w:b/>
          <w:sz w:val="24"/>
          <w:szCs w:val="24"/>
        </w:rPr>
      </w:pPr>
      <w:r>
        <w:rPr>
          <w:rFonts w:ascii="Times New Roman" w:hAnsi="Times New Roman" w:cs="Times New Roman"/>
          <w:b/>
          <w:sz w:val="24"/>
          <w:szCs w:val="24"/>
        </w:rPr>
        <w:br w:type="page"/>
      </w:r>
    </w:p>
    <w:p w14:paraId="02C9259A" w14:textId="042179DC" w:rsidR="00D5704E" w:rsidRPr="00EC3691" w:rsidRDefault="00D5704E" w:rsidP="00D5704E">
      <w:pPr>
        <w:pStyle w:val="Heading2"/>
        <w:rPr>
          <w:rFonts w:cs="Times New Roman"/>
          <w:sz w:val="28"/>
          <w:szCs w:val="24"/>
        </w:rPr>
      </w:pPr>
      <w:bookmarkStart w:id="11" w:name="_Toc520123846"/>
      <w:bookmarkStart w:id="12" w:name="_Toc523833727"/>
      <w:bookmarkStart w:id="13" w:name="_Toc19695330"/>
      <w:r w:rsidRPr="00EC3691">
        <w:rPr>
          <w:rFonts w:cs="Times New Roman"/>
          <w:sz w:val="28"/>
          <w:szCs w:val="24"/>
        </w:rPr>
        <w:lastRenderedPageBreak/>
        <w:t>Software and hardware requirements</w:t>
      </w:r>
      <w:bookmarkEnd w:id="11"/>
      <w:bookmarkEnd w:id="12"/>
      <w:r w:rsidR="00D76C0C">
        <w:rPr>
          <w:rFonts w:cs="Times New Roman"/>
          <w:sz w:val="28"/>
          <w:szCs w:val="24"/>
        </w:rPr>
        <w:t xml:space="preserve"> (Burden of workflow)</w:t>
      </w:r>
      <w:bookmarkEnd w:id="13"/>
    </w:p>
    <w:p w14:paraId="79B44169" w14:textId="77777777" w:rsidR="00D5704E" w:rsidRPr="00EC3691" w:rsidRDefault="00D5704E" w:rsidP="00D5704E">
      <w:pPr>
        <w:rPr>
          <w:rFonts w:ascii="Times New Roman" w:hAnsi="Times New Roman" w:cs="Times New Roman"/>
          <w:sz w:val="24"/>
          <w:szCs w:val="24"/>
        </w:rPr>
      </w:pPr>
    </w:p>
    <w:p w14:paraId="133E4964" w14:textId="77777777" w:rsidR="00D5704E" w:rsidRPr="00EC3691" w:rsidRDefault="00D5704E" w:rsidP="00D5704E">
      <w:pPr>
        <w:spacing w:line="360" w:lineRule="auto"/>
        <w:rPr>
          <w:rFonts w:ascii="Times New Roman" w:hAnsi="Times New Roman" w:cs="Times New Roman"/>
          <w:sz w:val="24"/>
          <w:szCs w:val="24"/>
        </w:rPr>
      </w:pPr>
      <w:bookmarkStart w:id="14" w:name="_Toc520123847"/>
      <w:r w:rsidRPr="00EC3691">
        <w:rPr>
          <w:rFonts w:ascii="Times New Roman" w:hAnsi="Times New Roman" w:cs="Times New Roman"/>
          <w:sz w:val="24"/>
          <w:szCs w:val="24"/>
        </w:rPr>
        <w:t>Specific software and hardware used to implement our protocol are summarized below</w:t>
      </w:r>
      <w:bookmarkEnd w:id="14"/>
      <w:r w:rsidRPr="00EC3691">
        <w:rPr>
          <w:rFonts w:ascii="Times New Roman" w:hAnsi="Times New Roman" w:cs="Times New Roman"/>
          <w:sz w:val="24"/>
          <w:szCs w:val="24"/>
        </w:rPr>
        <w:t>.</w:t>
      </w:r>
    </w:p>
    <w:p w14:paraId="57924FA1"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Software requirements</w:t>
      </w:r>
    </w:p>
    <w:p w14:paraId="2305A636"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Mimics Research 20.0; </w:t>
      </w:r>
      <w:proofErr w:type="spellStart"/>
      <w:r w:rsidRPr="00EC3691">
        <w:rPr>
          <w:rFonts w:ascii="Times New Roman" w:hAnsi="Times New Roman" w:cs="Times New Roman"/>
          <w:sz w:val="24"/>
          <w:szCs w:val="24"/>
        </w:rPr>
        <w:t>Materialise</w:t>
      </w:r>
      <w:proofErr w:type="spellEnd"/>
      <w:r w:rsidRPr="00EC3691">
        <w:rPr>
          <w:rFonts w:ascii="Times New Roman" w:hAnsi="Times New Roman" w:cs="Times New Roman"/>
          <w:sz w:val="24"/>
          <w:szCs w:val="24"/>
        </w:rPr>
        <w:t>, Leuven, Belgium (older versions can work as well)</w:t>
      </w:r>
    </w:p>
    <w:p w14:paraId="2AC62D7A"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proofErr w:type="spellStart"/>
      <w:r w:rsidRPr="00EC3691">
        <w:rPr>
          <w:rFonts w:ascii="Times New Roman" w:hAnsi="Times New Roman" w:cs="Times New Roman"/>
          <w:sz w:val="24"/>
          <w:szCs w:val="24"/>
        </w:rPr>
        <w:t>Geomagic</w:t>
      </w:r>
      <w:proofErr w:type="spellEnd"/>
      <w:r w:rsidRPr="00EC3691">
        <w:rPr>
          <w:rFonts w:ascii="Times New Roman" w:hAnsi="Times New Roman" w:cs="Times New Roman"/>
          <w:sz w:val="24"/>
          <w:szCs w:val="24"/>
        </w:rPr>
        <w:t xml:space="preserve"> Studio 2013, Morrisville, NC, USA</w:t>
      </w:r>
    </w:p>
    <w:p w14:paraId="0FCB5C38"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t>ADAMS</w:t>
      </w:r>
      <w:r w:rsidRPr="00EC3691">
        <w:rPr>
          <w:rFonts w:ascii="Times New Roman" w:hAnsi="Times New Roman" w:cs="Times New Roman"/>
          <w:sz w:val="24"/>
          <w:szCs w:val="24"/>
        </w:rPr>
        <w:t xml:space="preserve"> 2013, MSC software, CA, USA</w:t>
      </w:r>
    </w:p>
    <w:p w14:paraId="079D7AFB" w14:textId="77777777" w:rsidR="00D5704E" w:rsidRPr="00EC3691" w:rsidRDefault="00D5704E" w:rsidP="00D5704E">
      <w:pPr>
        <w:pStyle w:val="ListParagraph"/>
        <w:numPr>
          <w:ilvl w:val="0"/>
          <w:numId w:val="5"/>
        </w:numPr>
        <w:spacing w:line="360" w:lineRule="auto"/>
        <w:rPr>
          <w:rFonts w:ascii="Times New Roman" w:hAnsi="Times New Roman" w:cs="Times New Roman"/>
          <w:sz w:val="24"/>
          <w:szCs w:val="24"/>
        </w:rPr>
      </w:pPr>
      <w:proofErr w:type="spellStart"/>
      <w:r w:rsidRPr="00EC3691">
        <w:rPr>
          <w:rFonts w:ascii="Times New Roman" w:hAnsi="Times New Roman" w:cs="Times New Roman"/>
          <w:sz w:val="24"/>
          <w:szCs w:val="24"/>
        </w:rPr>
        <w:t>Matlab</w:t>
      </w:r>
      <w:proofErr w:type="spellEnd"/>
      <w:r w:rsidRPr="00EC3691">
        <w:rPr>
          <w:rFonts w:ascii="Times New Roman" w:hAnsi="Times New Roman" w:cs="Times New Roman"/>
          <w:sz w:val="24"/>
          <w:szCs w:val="24"/>
        </w:rPr>
        <w:t xml:space="preserve"> R2013b, </w:t>
      </w:r>
      <w:proofErr w:type="spellStart"/>
      <w:r w:rsidRPr="00EC3691">
        <w:rPr>
          <w:rFonts w:ascii="Times New Roman" w:hAnsi="Times New Roman" w:cs="Times New Roman"/>
          <w:sz w:val="24"/>
          <w:szCs w:val="24"/>
        </w:rPr>
        <w:t>MathWorks</w:t>
      </w:r>
      <w:proofErr w:type="spellEnd"/>
      <w:r w:rsidRPr="00EC3691">
        <w:rPr>
          <w:rFonts w:ascii="Times New Roman" w:hAnsi="Times New Roman" w:cs="Times New Roman"/>
          <w:sz w:val="24"/>
          <w:szCs w:val="24"/>
        </w:rPr>
        <w:t xml:space="preserve">, </w:t>
      </w:r>
      <w:r w:rsidRPr="00EC3691">
        <w:rPr>
          <w:rFonts w:ascii="Times New Roman" w:hAnsi="Times New Roman" w:cs="Times New Roman"/>
          <w:noProof/>
          <w:sz w:val="24"/>
          <w:szCs w:val="24"/>
        </w:rPr>
        <w:t>Natrick</w:t>
      </w:r>
      <w:r w:rsidRPr="00EC3691">
        <w:rPr>
          <w:rFonts w:ascii="Times New Roman" w:hAnsi="Times New Roman" w:cs="Times New Roman"/>
          <w:sz w:val="24"/>
          <w:szCs w:val="24"/>
        </w:rPr>
        <w:t>, Massachusetts, USA</w:t>
      </w:r>
    </w:p>
    <w:p w14:paraId="3F83B039" w14:textId="77777777" w:rsidR="00D5704E" w:rsidRPr="00EC3691" w:rsidRDefault="00D5704E" w:rsidP="00D5704E">
      <w:pPr>
        <w:pStyle w:val="ListParagraph"/>
        <w:spacing w:line="360" w:lineRule="auto"/>
        <w:ind w:left="1080"/>
        <w:rPr>
          <w:rFonts w:ascii="Times New Roman" w:hAnsi="Times New Roman" w:cs="Times New Roman"/>
          <w:sz w:val="24"/>
          <w:szCs w:val="24"/>
        </w:rPr>
      </w:pPr>
    </w:p>
    <w:p w14:paraId="3A0C47A9"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Hardware requirements:</w:t>
      </w:r>
    </w:p>
    <w:p w14:paraId="0425E6C7" w14:textId="77777777" w:rsidR="00D5704E" w:rsidRPr="00EC3691" w:rsidRDefault="00D5704E" w:rsidP="00D5704E">
      <w:pPr>
        <w:spacing w:line="360" w:lineRule="auto"/>
        <w:ind w:firstLine="720"/>
        <w:rPr>
          <w:rFonts w:ascii="Times New Roman" w:hAnsi="Times New Roman" w:cs="Times New Roman"/>
          <w:sz w:val="24"/>
          <w:szCs w:val="24"/>
        </w:rPr>
      </w:pPr>
      <w:r w:rsidRPr="00EC3691">
        <w:rPr>
          <w:rFonts w:ascii="Times New Roman" w:hAnsi="Times New Roman" w:cs="Times New Roman"/>
          <w:sz w:val="24"/>
          <w:szCs w:val="24"/>
        </w:rPr>
        <w:t>Desktop PC (3 GHz Intel Xeon E5-1607 Processor) with ≥ 24 GB of RAM or higher</w:t>
      </w:r>
    </w:p>
    <w:p w14:paraId="3D13259A" w14:textId="77777777" w:rsidR="00D5704E" w:rsidRPr="00EC3691" w:rsidRDefault="00D5704E" w:rsidP="00D5704E">
      <w:pPr>
        <w:pStyle w:val="ListParagraph"/>
        <w:spacing w:line="360" w:lineRule="auto"/>
        <w:ind w:left="1080"/>
        <w:rPr>
          <w:rFonts w:ascii="Times New Roman" w:hAnsi="Times New Roman" w:cs="Times New Roman"/>
          <w:sz w:val="24"/>
          <w:szCs w:val="24"/>
        </w:rPr>
      </w:pPr>
    </w:p>
    <w:p w14:paraId="22965F76"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Anticipated man hours and expertise level</w:t>
      </w:r>
    </w:p>
    <w:p w14:paraId="7DD8F586" w14:textId="77354939" w:rsidR="00D5704E" w:rsidRPr="00EC3691" w:rsidRDefault="00D5704E" w:rsidP="00D5704E">
      <w:pPr>
        <w:spacing w:line="360" w:lineRule="auto"/>
        <w:ind w:firstLine="720"/>
        <w:rPr>
          <w:rFonts w:ascii="Times New Roman" w:hAnsi="Times New Roman" w:cs="Times New Roman"/>
          <w:sz w:val="24"/>
          <w:szCs w:val="24"/>
        </w:rPr>
      </w:pPr>
      <w:r w:rsidRPr="00EC3691">
        <w:rPr>
          <w:rFonts w:ascii="Times New Roman" w:hAnsi="Times New Roman" w:cs="Times New Roman"/>
          <w:sz w:val="24"/>
          <w:szCs w:val="24"/>
        </w:rPr>
        <w:t xml:space="preserve">It is recommended to start using this protocol after </w:t>
      </w:r>
      <w:r w:rsidRPr="00EC3691">
        <w:rPr>
          <w:rFonts w:ascii="Times New Roman" w:hAnsi="Times New Roman" w:cs="Times New Roman"/>
          <w:noProof/>
          <w:sz w:val="24"/>
          <w:szCs w:val="24"/>
        </w:rPr>
        <w:t xml:space="preserve">finishing tutorial kits provided by ADAMS and Mimics </w:t>
      </w:r>
      <w:r w:rsidRPr="00EC3691">
        <w:rPr>
          <w:rFonts w:ascii="Times New Roman" w:hAnsi="Times New Roman" w:cs="Times New Roman"/>
          <w:noProof/>
          <w:sz w:val="24"/>
          <w:szCs w:val="24"/>
        </w:rPr>
        <w:fldChar w:fldCharType="begin"/>
      </w:r>
      <w:r w:rsidR="00FC1B5E">
        <w:rPr>
          <w:rFonts w:ascii="Times New Roman" w:hAnsi="Times New Roman" w:cs="Times New Roman"/>
          <w:noProof/>
          <w:sz w:val="24"/>
          <w:szCs w:val="24"/>
        </w:rPr>
        <w:instrText xml:space="preserve"> ADDIN EN.CITE &lt;EndNote&gt;&lt;Cite&gt;&lt;Author&gt;MSCsoftware&lt;/Author&gt;&lt;Year&gt;2012&lt;/Year&gt;&lt;RecNum&gt;81&lt;/RecNum&gt;&lt;DisplayText&gt;(MSCsoftware 2012; Materialise 2013)&lt;/DisplayText&gt;&lt;record&gt;&lt;rec-number&gt;81&lt;/rec-number&gt;&lt;foreign-keys&gt;&lt;key app="EN" db-id="ez022rtvf00swte5ww1v5zz4299rxe5sav90"&gt;81&lt;/key&gt;&lt;/foreign-keys&gt;&lt;ref-type name="Catalog"&gt;8&lt;/ref-type&gt;&lt;contributors&gt;&lt;authors&gt;&lt;author&gt;ADAMS team at MSCsoftware&lt;/author&gt;&lt;/authors&gt;&lt;secondary-authors&gt;&lt;author&gt;MSC software&lt;/author&gt;&lt;/secondary-authors&gt;&lt;/contributors&gt;&lt;titles&gt;&lt;title&gt;Adams Tutorial Kit for Mechanical Engineering Courses (second edition)&lt;/title&gt;&lt;/titles&gt;&lt;pages&gt;309&lt;/pages&gt;&lt;dates&gt;&lt;year&gt;2012&lt;/year&gt;&lt;/dates&gt;&lt;urls&gt;&lt;related-urls&gt;&lt;url&gt;http://www.mscsoftware.com/page/adams-tutorial-kit-mechanical-engineering-courses#&lt;/url&gt;&lt;/related-urls&gt;&lt;/urls&gt;&lt;/record&gt;&lt;/Cite&gt;&lt;Cite&gt;&lt;Author&gt;Materialise&lt;/Author&gt;&lt;Year&gt;2013&lt;/Year&gt;&lt;RecNum&gt;82&lt;/RecNum&gt;&lt;record&gt;&lt;rec-number&gt;82&lt;/rec-number&gt;&lt;foreign-keys&gt;&lt;key app="EN" db-id="ez022rtvf00swte5ww1v5zz4299rxe5sav90"&gt;82&lt;/key&gt;&lt;/foreign-keys&gt;&lt;ref-type name="Catalog"&gt;8&lt;/ref-type&gt;&lt;contributors&gt;&lt;authors&gt;&lt;author&gt;Team Materialise &lt;/author&gt;&lt;/authors&gt;&lt;secondary-authors&gt;&lt;author&gt;Materialise&lt;/author&gt;&lt;/secondary-authors&gt;&lt;/contributors&gt;&lt;titles&gt;&lt;title&gt;Mimics 17.0 Reference Guide&lt;/title&gt;&lt;/titles&gt;&lt;pages&gt;575&lt;/pages&gt;&lt;dates&gt;&lt;year&gt;2013&lt;/year&gt;&lt;/dates&gt;&lt;urls&gt;&lt;/urls&gt;&lt;/record&gt;&lt;/Cite&gt;&lt;/EndNote&gt;</w:instrText>
      </w:r>
      <w:r w:rsidRPr="00EC3691">
        <w:rPr>
          <w:rFonts w:ascii="Times New Roman" w:hAnsi="Times New Roman" w:cs="Times New Roman"/>
          <w:noProof/>
          <w:sz w:val="24"/>
          <w:szCs w:val="24"/>
        </w:rPr>
        <w:fldChar w:fldCharType="separate"/>
      </w:r>
      <w:r w:rsidR="00FC1B5E">
        <w:rPr>
          <w:rFonts w:ascii="Times New Roman" w:hAnsi="Times New Roman" w:cs="Times New Roman"/>
          <w:noProof/>
          <w:sz w:val="24"/>
          <w:szCs w:val="24"/>
        </w:rPr>
        <w:t>(</w:t>
      </w:r>
      <w:hyperlink w:anchor="_ENREF_8" w:tooltip="MSCsoftware, 2012 #81" w:history="1">
        <w:r w:rsidR="00106DA9">
          <w:rPr>
            <w:rFonts w:ascii="Times New Roman" w:hAnsi="Times New Roman" w:cs="Times New Roman"/>
            <w:noProof/>
            <w:sz w:val="24"/>
            <w:szCs w:val="24"/>
          </w:rPr>
          <w:t>MSCsoftware 2012</w:t>
        </w:r>
      </w:hyperlink>
      <w:r w:rsidR="00FC1B5E">
        <w:rPr>
          <w:rFonts w:ascii="Times New Roman" w:hAnsi="Times New Roman" w:cs="Times New Roman"/>
          <w:noProof/>
          <w:sz w:val="24"/>
          <w:szCs w:val="24"/>
        </w:rPr>
        <w:t xml:space="preserve">; </w:t>
      </w:r>
      <w:hyperlink w:anchor="_ENREF_7" w:tooltip="Materialise, 2013 #82" w:history="1">
        <w:r w:rsidR="00106DA9">
          <w:rPr>
            <w:rFonts w:ascii="Times New Roman" w:hAnsi="Times New Roman" w:cs="Times New Roman"/>
            <w:noProof/>
            <w:sz w:val="24"/>
            <w:szCs w:val="24"/>
          </w:rPr>
          <w:t>Materialise 2013</w:t>
        </w:r>
      </w:hyperlink>
      <w:r w:rsidR="00FC1B5E">
        <w:rPr>
          <w:rFonts w:ascii="Times New Roman" w:hAnsi="Times New Roman" w:cs="Times New Roman"/>
          <w:noProof/>
          <w:sz w:val="24"/>
          <w:szCs w:val="24"/>
        </w:rPr>
        <w:t>)</w:t>
      </w:r>
      <w:r w:rsidRPr="00EC3691">
        <w:rPr>
          <w:rFonts w:ascii="Times New Roman" w:hAnsi="Times New Roman" w:cs="Times New Roman"/>
          <w:noProof/>
          <w:sz w:val="24"/>
          <w:szCs w:val="24"/>
        </w:rPr>
        <w:fldChar w:fldCharType="end"/>
      </w:r>
      <w:r w:rsidRPr="00DF5A61">
        <w:rPr>
          <w:rFonts w:ascii="Times New Roman" w:hAnsi="Times New Roman" w:cs="Times New Roman"/>
          <w:noProof/>
          <w:sz w:val="24"/>
          <w:szCs w:val="24"/>
        </w:rPr>
        <w:t>.</w:t>
      </w:r>
      <w:r w:rsidRPr="00EC3691">
        <w:rPr>
          <w:rFonts w:ascii="Times New Roman" w:hAnsi="Times New Roman" w:cs="Times New Roman"/>
          <w:noProof/>
          <w:sz w:val="24"/>
          <w:szCs w:val="24"/>
        </w:rPr>
        <w:t xml:space="preserve"> Also, the user is recommended to have</w:t>
      </w:r>
      <w:r w:rsidRPr="00EC3691">
        <w:rPr>
          <w:rFonts w:ascii="Times New Roman" w:hAnsi="Times New Roman" w:cs="Times New Roman"/>
          <w:sz w:val="24"/>
          <w:szCs w:val="24"/>
        </w:rPr>
        <w:t xml:space="preserve"> </w:t>
      </w:r>
      <w:r w:rsidRPr="00EC3691">
        <w:rPr>
          <w:rFonts w:ascii="Times New Roman" w:hAnsi="Times New Roman" w:cs="Times New Roman"/>
          <w:noProof/>
          <w:sz w:val="24"/>
          <w:szCs w:val="24"/>
        </w:rPr>
        <w:t>moderate</w:t>
      </w:r>
      <w:r w:rsidRPr="00EC3691">
        <w:rPr>
          <w:rFonts w:ascii="Times New Roman" w:hAnsi="Times New Roman" w:cs="Times New Roman"/>
          <w:sz w:val="24"/>
          <w:szCs w:val="24"/>
        </w:rPr>
        <w:t xml:space="preserve"> experience using </w:t>
      </w:r>
      <w:proofErr w:type="spellStart"/>
      <w:r w:rsidRPr="00EC3691">
        <w:rPr>
          <w:rFonts w:ascii="Times New Roman" w:hAnsi="Times New Roman" w:cs="Times New Roman"/>
          <w:sz w:val="24"/>
          <w:szCs w:val="24"/>
        </w:rPr>
        <w:t>Matlab</w:t>
      </w:r>
      <w:proofErr w:type="spellEnd"/>
      <w:r w:rsidR="00914191">
        <w:rPr>
          <w:rFonts w:ascii="Times New Roman" w:hAnsi="Times New Roman" w:cs="Times New Roman"/>
          <w:sz w:val="24"/>
          <w:szCs w:val="24"/>
        </w:rPr>
        <w:t xml:space="preserve"> and</w:t>
      </w:r>
      <w:r w:rsidR="007D6994">
        <w:rPr>
          <w:rFonts w:ascii="Times New Roman" w:hAnsi="Times New Roman" w:cs="Times New Roman"/>
          <w:sz w:val="24"/>
          <w:szCs w:val="24"/>
        </w:rPr>
        <w:t xml:space="preserve"> </w:t>
      </w:r>
      <w:r w:rsidRPr="00EC3691">
        <w:rPr>
          <w:rFonts w:ascii="Times New Roman" w:hAnsi="Times New Roman" w:cs="Times New Roman"/>
          <w:sz w:val="24"/>
          <w:szCs w:val="24"/>
        </w:rPr>
        <w:t>basic knowledge of knee anatomy and multibody dynamics analysis. The anticipated time for developing a knee model is as follows:</w:t>
      </w:r>
    </w:p>
    <w:p w14:paraId="075016B6" w14:textId="51CDC76A" w:rsidR="00D5704E" w:rsidRPr="00EC3691" w:rsidRDefault="00D5704E" w:rsidP="00D5704E">
      <w:pPr>
        <w:pStyle w:val="ListParagraph"/>
        <w:numPr>
          <w:ilvl w:val="0"/>
          <w:numId w:val="7"/>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For an </w:t>
      </w:r>
      <w:r w:rsidRPr="00EC3691">
        <w:rPr>
          <w:rFonts w:ascii="Times New Roman" w:hAnsi="Times New Roman" w:cs="Times New Roman"/>
          <w:noProof/>
          <w:sz w:val="24"/>
          <w:szCs w:val="24"/>
        </w:rPr>
        <w:t>expert</w:t>
      </w:r>
      <w:r w:rsidRPr="00EC3691">
        <w:rPr>
          <w:rFonts w:ascii="Times New Roman" w:hAnsi="Times New Roman" w:cs="Times New Roman"/>
          <w:sz w:val="24"/>
          <w:szCs w:val="24"/>
        </w:rPr>
        <w:t xml:space="preserve"> in </w:t>
      </w:r>
      <w:r w:rsidRPr="00EC3691">
        <w:rPr>
          <w:rFonts w:ascii="Times New Roman" w:hAnsi="Times New Roman" w:cs="Times New Roman"/>
          <w:noProof/>
          <w:sz w:val="24"/>
          <w:szCs w:val="24"/>
        </w:rPr>
        <w:t>ADAMS</w:t>
      </w:r>
      <w:r w:rsidRPr="00EC3691">
        <w:rPr>
          <w:rFonts w:ascii="Times New Roman" w:hAnsi="Times New Roman" w:cs="Times New Roman"/>
          <w:sz w:val="24"/>
          <w:szCs w:val="24"/>
        </w:rPr>
        <w:t xml:space="preserve">, Mimics, </w:t>
      </w:r>
      <w:proofErr w:type="spellStart"/>
      <w:r w:rsidRPr="00EC3691">
        <w:rPr>
          <w:rFonts w:ascii="Times New Roman" w:hAnsi="Times New Roman" w:cs="Times New Roman"/>
          <w:sz w:val="24"/>
          <w:szCs w:val="24"/>
        </w:rPr>
        <w:t>Geomagic</w:t>
      </w:r>
      <w:proofErr w:type="spellEnd"/>
      <w:r w:rsidRPr="00EC3691">
        <w:rPr>
          <w:rFonts w:ascii="Times New Roman" w:hAnsi="Times New Roman" w:cs="Times New Roman"/>
          <w:sz w:val="24"/>
          <w:szCs w:val="24"/>
        </w:rPr>
        <w:t>, and knee anatomy, the time required is approximately two weeks.</w:t>
      </w:r>
    </w:p>
    <w:p w14:paraId="2683EF81" w14:textId="77777777" w:rsidR="00D5704E" w:rsidRPr="00EC3691" w:rsidRDefault="00D5704E" w:rsidP="00D5704E">
      <w:pPr>
        <w:pStyle w:val="ListParagraph"/>
        <w:numPr>
          <w:ilvl w:val="0"/>
          <w:numId w:val="7"/>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For a beginner in </w:t>
      </w:r>
      <w:r w:rsidRPr="00EC3691">
        <w:rPr>
          <w:rFonts w:ascii="Times New Roman" w:hAnsi="Times New Roman" w:cs="Times New Roman"/>
          <w:noProof/>
          <w:sz w:val="24"/>
          <w:szCs w:val="24"/>
        </w:rPr>
        <w:t>ADAMS,</w:t>
      </w:r>
      <w:r w:rsidRPr="00EC3691">
        <w:rPr>
          <w:rFonts w:ascii="Times New Roman" w:hAnsi="Times New Roman" w:cs="Times New Roman"/>
          <w:sz w:val="24"/>
          <w:szCs w:val="24"/>
        </w:rPr>
        <w:t xml:space="preserve"> Mimics, </w:t>
      </w:r>
      <w:proofErr w:type="spellStart"/>
      <w:r w:rsidRPr="00EC3691">
        <w:rPr>
          <w:rFonts w:ascii="Times New Roman" w:hAnsi="Times New Roman" w:cs="Times New Roman"/>
          <w:sz w:val="24"/>
          <w:szCs w:val="24"/>
        </w:rPr>
        <w:t>Geomagic</w:t>
      </w:r>
      <w:proofErr w:type="spellEnd"/>
      <w:r w:rsidRPr="00EC3691">
        <w:rPr>
          <w:rFonts w:ascii="Times New Roman" w:hAnsi="Times New Roman" w:cs="Times New Roman"/>
          <w:sz w:val="24"/>
          <w:szCs w:val="24"/>
        </w:rPr>
        <w:t>, and knee anatomy, the time required is approximately 8 to 10 weeks.</w:t>
      </w:r>
    </w:p>
    <w:p w14:paraId="2E87E1DC" w14:textId="77777777" w:rsidR="00D5704E" w:rsidRPr="00EC3691" w:rsidRDefault="00D5704E" w:rsidP="00D5704E">
      <w:pPr>
        <w:pStyle w:val="ListParagraph"/>
        <w:spacing w:line="360" w:lineRule="auto"/>
        <w:ind w:left="1080"/>
        <w:rPr>
          <w:rFonts w:ascii="Times New Roman" w:hAnsi="Times New Roman" w:cs="Times New Roman"/>
          <w:sz w:val="24"/>
          <w:szCs w:val="24"/>
        </w:rPr>
      </w:pPr>
    </w:p>
    <w:p w14:paraId="2DF07F07" w14:textId="77777777" w:rsidR="00D5704E" w:rsidRPr="00EC3691" w:rsidRDefault="00D5704E" w:rsidP="00D5704E">
      <w:pPr>
        <w:pStyle w:val="ListParagraph"/>
        <w:numPr>
          <w:ilvl w:val="0"/>
          <w:numId w:val="6"/>
        </w:numPr>
        <w:spacing w:line="360" w:lineRule="auto"/>
        <w:rPr>
          <w:rFonts w:ascii="Times New Roman" w:hAnsi="Times New Roman" w:cs="Times New Roman"/>
          <w:b/>
          <w:sz w:val="24"/>
          <w:szCs w:val="24"/>
        </w:rPr>
      </w:pPr>
      <w:r w:rsidRPr="00EC3691">
        <w:rPr>
          <w:rFonts w:ascii="Times New Roman" w:hAnsi="Times New Roman" w:cs="Times New Roman"/>
          <w:b/>
          <w:sz w:val="24"/>
          <w:szCs w:val="24"/>
        </w:rPr>
        <w:t xml:space="preserve"> Computational cost</w:t>
      </w:r>
    </w:p>
    <w:p w14:paraId="7E45FBAB" w14:textId="77777777" w:rsidR="00D5704E" w:rsidRPr="00EC3691" w:rsidRDefault="00D5704E" w:rsidP="00DF5A61">
      <w:p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If you are running ADAMS 13 on a PC with the aforementioned specifications, it </w:t>
      </w:r>
      <w:r w:rsidRPr="00EC3691">
        <w:rPr>
          <w:rFonts w:ascii="Times New Roman" w:hAnsi="Times New Roman" w:cs="Times New Roman"/>
          <w:noProof/>
          <w:sz w:val="24"/>
          <w:szCs w:val="24"/>
        </w:rPr>
        <w:t>will</w:t>
      </w:r>
      <w:r w:rsidRPr="00EC3691">
        <w:rPr>
          <w:rFonts w:ascii="Times New Roman" w:hAnsi="Times New Roman" w:cs="Times New Roman"/>
          <w:sz w:val="24"/>
          <w:szCs w:val="24"/>
        </w:rPr>
        <w:t xml:space="preserve"> take 60 to 80 minutes to complete a simulation of passive flexion. </w:t>
      </w:r>
    </w:p>
    <w:p w14:paraId="5DD4BDF0" w14:textId="77777777" w:rsidR="00EC3691" w:rsidRDefault="00EC3691">
      <w:pPr>
        <w:rPr>
          <w:rFonts w:ascii="Times New Roman" w:hAnsi="Times New Roman" w:cs="Times New Roman"/>
          <w:sz w:val="24"/>
          <w:szCs w:val="24"/>
        </w:rPr>
      </w:pPr>
      <w:r>
        <w:rPr>
          <w:rFonts w:ascii="Times New Roman" w:hAnsi="Times New Roman" w:cs="Times New Roman"/>
          <w:sz w:val="24"/>
          <w:szCs w:val="24"/>
        </w:rPr>
        <w:br w:type="page"/>
      </w:r>
    </w:p>
    <w:p w14:paraId="4A4C08A3" w14:textId="344411C3" w:rsidR="00843AF8" w:rsidRDefault="00D5704E" w:rsidP="00D5704E">
      <w:pPr>
        <w:pStyle w:val="Heading2"/>
        <w:rPr>
          <w:rFonts w:cs="Times New Roman"/>
          <w:sz w:val="28"/>
          <w:szCs w:val="24"/>
        </w:rPr>
      </w:pPr>
      <w:bookmarkStart w:id="15" w:name="_Toc520123851"/>
      <w:bookmarkStart w:id="16" w:name="_Toc523833731"/>
      <w:bookmarkStart w:id="17" w:name="_Toc19695331"/>
      <w:r w:rsidRPr="00EC3691">
        <w:rPr>
          <w:rFonts w:cs="Times New Roman"/>
          <w:sz w:val="28"/>
          <w:szCs w:val="24"/>
        </w:rPr>
        <w:lastRenderedPageBreak/>
        <w:t>Patellofemoral joint</w:t>
      </w:r>
      <w:bookmarkEnd w:id="15"/>
      <w:bookmarkEnd w:id="16"/>
      <w:r w:rsidR="00AC5E2B">
        <w:rPr>
          <w:rFonts w:cs="Times New Roman"/>
          <w:sz w:val="28"/>
          <w:szCs w:val="24"/>
        </w:rPr>
        <w:t xml:space="preserve"> </w:t>
      </w:r>
      <w:r w:rsidR="00106DA9">
        <w:rPr>
          <w:rFonts w:cs="Times New Roman"/>
          <w:sz w:val="28"/>
          <w:szCs w:val="24"/>
        </w:rPr>
        <w:t>model</w:t>
      </w:r>
      <w:bookmarkEnd w:id="17"/>
    </w:p>
    <w:p w14:paraId="5ACB3F88" w14:textId="77777777" w:rsidR="00843AF8" w:rsidRPr="00843AF8" w:rsidRDefault="00843AF8" w:rsidP="00843AF8"/>
    <w:p w14:paraId="458792E7" w14:textId="00BF039E" w:rsidR="00D5704E" w:rsidRPr="00FC1B5E" w:rsidRDefault="00106DA9" w:rsidP="00EA5593">
      <w:pPr>
        <w:spacing w:line="360" w:lineRule="auto"/>
        <w:jc w:val="both"/>
        <w:rPr>
          <w:rFonts w:ascii="Times New Roman" w:hAnsi="Times New Roman" w:cs="Times New Roman"/>
          <w:sz w:val="24"/>
        </w:rPr>
      </w:pPr>
      <w:r>
        <w:rPr>
          <w:rFonts w:ascii="Times New Roman" w:hAnsi="Times New Roman" w:cs="Times New Roman"/>
          <w:sz w:val="24"/>
        </w:rPr>
        <w:t xml:space="preserve">Before starting the calibration phase, we will finish developing the patellofemoral joint model that was not completed in the development phase as mentioned in the deviation document of the model development. </w:t>
      </w:r>
      <w:r w:rsidR="00A65E62" w:rsidRPr="00FC1B5E">
        <w:rPr>
          <w:rFonts w:ascii="Times New Roman" w:hAnsi="Times New Roman" w:cs="Times New Roman"/>
          <w:sz w:val="24"/>
        </w:rPr>
        <w:t>S</w:t>
      </w:r>
      <w:r w:rsidR="00AC5E2B" w:rsidRPr="00FC1B5E">
        <w:rPr>
          <w:rFonts w:ascii="Times New Roman" w:hAnsi="Times New Roman" w:cs="Times New Roman"/>
          <w:sz w:val="24"/>
        </w:rPr>
        <w:t>ee</w:t>
      </w:r>
      <w:r w:rsidR="00B83C14">
        <w:rPr>
          <w:rFonts w:ascii="Times New Roman" w:hAnsi="Times New Roman" w:cs="Times New Roman"/>
          <w:sz w:val="24"/>
        </w:rPr>
        <w:t xml:space="preserve"> the document entitled: </w:t>
      </w:r>
      <w:r w:rsidR="00A65E62" w:rsidRPr="00B83C14">
        <w:rPr>
          <w:rFonts w:ascii="Times New Roman" w:hAnsi="Times New Roman" w:cs="Times New Roman"/>
          <w:i/>
          <w:sz w:val="24"/>
        </w:rPr>
        <w:t>DU02</w:t>
      </w:r>
      <w:r w:rsidR="00AC5E2B" w:rsidRPr="00B83C14">
        <w:rPr>
          <w:rFonts w:ascii="Times New Roman" w:hAnsi="Times New Roman" w:cs="Times New Roman"/>
          <w:i/>
          <w:sz w:val="24"/>
        </w:rPr>
        <w:t xml:space="preserve"> Model Development Specifications</w:t>
      </w:r>
      <w:r w:rsidR="00AC5E2B" w:rsidRPr="00FC1B5E">
        <w:rPr>
          <w:rFonts w:ascii="Times New Roman" w:hAnsi="Times New Roman" w:cs="Times New Roman"/>
          <w:sz w:val="24"/>
        </w:rPr>
        <w:t xml:space="preserve"> </w:t>
      </w:r>
      <w:r>
        <w:rPr>
          <w:rFonts w:ascii="Times New Roman" w:hAnsi="Times New Roman" w:cs="Times New Roman"/>
          <w:sz w:val="24"/>
        </w:rPr>
        <w:t>for details on how the patellofemoral joint will be incorporated</w:t>
      </w:r>
      <w:r w:rsidR="00B83C14">
        <w:rPr>
          <w:rFonts w:ascii="Times New Roman" w:hAnsi="Times New Roman" w:cs="Times New Roman"/>
          <w:sz w:val="24"/>
        </w:rPr>
        <w:t xml:space="preserve"> in the model</w:t>
      </w:r>
      <w:r>
        <w:rPr>
          <w:rFonts w:ascii="Times New Roman" w:hAnsi="Times New Roman" w:cs="Times New Roman"/>
          <w:sz w:val="24"/>
        </w:rPr>
        <w:t>.</w:t>
      </w:r>
    </w:p>
    <w:p w14:paraId="7D1B8546" w14:textId="4EEE01A9" w:rsidR="00843AF8" w:rsidRDefault="00843AF8">
      <w:pPr>
        <w:rPr>
          <w:rFonts w:ascii="Times New Roman" w:eastAsiaTheme="majorEastAsia" w:hAnsi="Times New Roman" w:cs="Times New Roman"/>
          <w:color w:val="2E74B5" w:themeColor="accent1" w:themeShade="BF"/>
          <w:sz w:val="24"/>
          <w:szCs w:val="24"/>
        </w:rPr>
      </w:pPr>
      <w:r>
        <w:rPr>
          <w:rFonts w:ascii="Times New Roman" w:hAnsi="Times New Roman" w:cs="Times New Roman"/>
          <w:sz w:val="24"/>
          <w:szCs w:val="24"/>
        </w:rPr>
        <w:br w:type="page"/>
      </w:r>
    </w:p>
    <w:p w14:paraId="1778EF0B" w14:textId="2D988333" w:rsidR="001D536A" w:rsidRPr="00EC3691" w:rsidRDefault="00D5704E" w:rsidP="00D5704E">
      <w:pPr>
        <w:pStyle w:val="Heading2"/>
        <w:rPr>
          <w:rFonts w:cs="Times New Roman"/>
          <w:sz w:val="28"/>
          <w:szCs w:val="24"/>
        </w:rPr>
      </w:pPr>
      <w:bookmarkStart w:id="18" w:name="_Toc19695332"/>
      <w:r w:rsidRPr="00EC3691">
        <w:rPr>
          <w:rFonts w:cs="Times New Roman"/>
          <w:sz w:val="28"/>
          <w:szCs w:val="24"/>
        </w:rPr>
        <w:lastRenderedPageBreak/>
        <w:t>Model calibration</w:t>
      </w:r>
      <w:bookmarkEnd w:id="18"/>
    </w:p>
    <w:p w14:paraId="15772967" w14:textId="77777777" w:rsidR="001D536A" w:rsidRPr="00EC3691" w:rsidRDefault="001D536A" w:rsidP="00D5704E">
      <w:pPr>
        <w:pStyle w:val="Heading2"/>
        <w:rPr>
          <w:rFonts w:cs="Times New Roman"/>
          <w:sz w:val="24"/>
          <w:szCs w:val="24"/>
        </w:rPr>
      </w:pPr>
    </w:p>
    <w:p w14:paraId="177C14EF" w14:textId="47286137" w:rsidR="00827CE4" w:rsidRPr="00EC3691" w:rsidRDefault="00C45D52" w:rsidP="00030058">
      <w:pPr>
        <w:spacing w:after="0" w:line="360" w:lineRule="auto"/>
        <w:jc w:val="both"/>
        <w:rPr>
          <w:rFonts w:ascii="Times New Roman" w:hAnsi="Times New Roman" w:cs="Times New Roman"/>
          <w:sz w:val="24"/>
          <w:szCs w:val="24"/>
        </w:rPr>
      </w:pPr>
      <w:r w:rsidRPr="00EC3691">
        <w:rPr>
          <w:rFonts w:ascii="Times New Roman" w:hAnsi="Times New Roman" w:cs="Times New Roman"/>
          <w:sz w:val="24"/>
          <w:szCs w:val="24"/>
        </w:rPr>
        <w:t>The k</w:t>
      </w:r>
      <w:r w:rsidR="001D536A" w:rsidRPr="00EC3691">
        <w:rPr>
          <w:rFonts w:ascii="Times New Roman" w:hAnsi="Times New Roman" w:cs="Times New Roman"/>
          <w:sz w:val="24"/>
          <w:szCs w:val="24"/>
        </w:rPr>
        <w:t xml:space="preserve">nee model will be calibrated in two </w:t>
      </w:r>
      <w:r w:rsidRPr="00EC3691">
        <w:rPr>
          <w:rFonts w:ascii="Times New Roman" w:hAnsi="Times New Roman" w:cs="Times New Roman"/>
          <w:sz w:val="24"/>
          <w:szCs w:val="24"/>
        </w:rPr>
        <w:t>levels</w:t>
      </w:r>
      <w:r w:rsidR="00B43134" w:rsidRPr="00EC3691">
        <w:rPr>
          <w:rFonts w:ascii="Times New Roman" w:hAnsi="Times New Roman" w:cs="Times New Roman"/>
          <w:sz w:val="24"/>
          <w:szCs w:val="24"/>
        </w:rPr>
        <w:t>.</w:t>
      </w:r>
      <w:r w:rsidR="001D536A" w:rsidRPr="00EC3691">
        <w:rPr>
          <w:rFonts w:ascii="Times New Roman" w:hAnsi="Times New Roman" w:cs="Times New Roman"/>
          <w:sz w:val="24"/>
          <w:szCs w:val="24"/>
        </w:rPr>
        <w:t xml:space="preserve"> </w:t>
      </w:r>
      <w:r w:rsidR="00827CE4" w:rsidRPr="00EC3691">
        <w:rPr>
          <w:rFonts w:ascii="Times New Roman" w:hAnsi="Times New Roman" w:cs="Times New Roman"/>
          <w:sz w:val="24"/>
          <w:szCs w:val="24"/>
        </w:rPr>
        <w:t xml:space="preserve">In </w:t>
      </w:r>
      <w:r w:rsidR="00B43134" w:rsidRPr="00EC3691">
        <w:rPr>
          <w:rFonts w:ascii="Times New Roman" w:hAnsi="Times New Roman" w:cs="Times New Roman"/>
          <w:sz w:val="24"/>
          <w:szCs w:val="24"/>
        </w:rPr>
        <w:t>level one</w:t>
      </w:r>
      <w:r w:rsidR="001D536A" w:rsidRPr="00EC3691">
        <w:rPr>
          <w:rFonts w:ascii="Times New Roman" w:hAnsi="Times New Roman" w:cs="Times New Roman"/>
          <w:sz w:val="24"/>
          <w:szCs w:val="24"/>
        </w:rPr>
        <w:t>, we will utilize</w:t>
      </w:r>
      <w:r w:rsidR="00827CE4" w:rsidRPr="00EC3691">
        <w:rPr>
          <w:rFonts w:ascii="Times New Roman" w:hAnsi="Times New Roman" w:cs="Times New Roman"/>
          <w:sz w:val="24"/>
          <w:szCs w:val="24"/>
        </w:rPr>
        <w:t xml:space="preserve"> </w:t>
      </w:r>
      <w:r w:rsidR="00914191">
        <w:rPr>
          <w:rFonts w:ascii="Times New Roman" w:hAnsi="Times New Roman" w:cs="Times New Roman"/>
          <w:sz w:val="24"/>
          <w:szCs w:val="24"/>
        </w:rPr>
        <w:t>a previously-published protocol from</w:t>
      </w:r>
      <w:r w:rsidR="001D536A" w:rsidRPr="00EC3691">
        <w:rPr>
          <w:rFonts w:ascii="Times New Roman" w:hAnsi="Times New Roman" w:cs="Times New Roman"/>
          <w:sz w:val="24"/>
          <w:szCs w:val="24"/>
        </w:rPr>
        <w:t xml:space="preserve"> our </w:t>
      </w:r>
      <w:r w:rsidR="00914191">
        <w:rPr>
          <w:rFonts w:ascii="Times New Roman" w:hAnsi="Times New Roman" w:cs="Times New Roman"/>
          <w:sz w:val="24"/>
          <w:szCs w:val="24"/>
        </w:rPr>
        <w:t xml:space="preserve">group </w:t>
      </w:r>
      <w:r w:rsidR="00644EEB">
        <w:rPr>
          <w:rFonts w:ascii="Times New Roman" w:hAnsi="Times New Roman" w:cs="Times New Roman"/>
          <w:sz w:val="24"/>
          <w:szCs w:val="24"/>
        </w:rPr>
        <w:fldChar w:fldCharType="begin"/>
      </w:r>
      <w:r w:rsidR="00FC1B5E">
        <w:rPr>
          <w:rFonts w:ascii="Times New Roman" w:hAnsi="Times New Roman" w:cs="Times New Roman"/>
          <w:sz w:val="24"/>
          <w:szCs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sidR="00644EEB">
        <w:rPr>
          <w:rFonts w:ascii="Times New Roman" w:hAnsi="Times New Roman" w:cs="Times New Roman"/>
          <w:sz w:val="24"/>
          <w:szCs w:val="24"/>
        </w:rPr>
        <w:fldChar w:fldCharType="separate"/>
      </w:r>
      <w:r w:rsidR="00FC1B5E">
        <w:rPr>
          <w:rFonts w:ascii="Times New Roman" w:hAnsi="Times New Roman" w:cs="Times New Roman"/>
          <w:noProof/>
          <w:sz w:val="24"/>
          <w:szCs w:val="24"/>
        </w:rPr>
        <w:t>(</w:t>
      </w:r>
      <w:hyperlink w:anchor="_ENREF_4" w:tooltip="Kia, 2016 #26" w:history="1">
        <w:r w:rsidR="00106DA9">
          <w:rPr>
            <w:rFonts w:ascii="Times New Roman" w:hAnsi="Times New Roman" w:cs="Times New Roman"/>
            <w:noProof/>
            <w:sz w:val="24"/>
            <w:szCs w:val="24"/>
          </w:rPr>
          <w:t>Kia, Schafer et al. 2016</w:t>
        </w:r>
      </w:hyperlink>
      <w:r w:rsidR="00FC1B5E">
        <w:rPr>
          <w:rFonts w:ascii="Times New Roman" w:hAnsi="Times New Roman" w:cs="Times New Roman"/>
          <w:noProof/>
          <w:sz w:val="24"/>
          <w:szCs w:val="24"/>
        </w:rPr>
        <w:t>)</w:t>
      </w:r>
      <w:r w:rsidR="00644EEB">
        <w:rPr>
          <w:rFonts w:ascii="Times New Roman" w:hAnsi="Times New Roman" w:cs="Times New Roman"/>
          <w:sz w:val="24"/>
          <w:szCs w:val="24"/>
        </w:rPr>
        <w:fldChar w:fldCharType="end"/>
      </w:r>
      <w:r w:rsidR="001D536A" w:rsidRPr="00EC3691">
        <w:rPr>
          <w:rFonts w:ascii="Times New Roman" w:hAnsi="Times New Roman" w:cs="Times New Roman"/>
          <w:sz w:val="24"/>
          <w:szCs w:val="24"/>
        </w:rPr>
        <w:t xml:space="preserve">. Specifically, </w:t>
      </w:r>
      <w:r w:rsidR="00827CE4" w:rsidRPr="00EC3691">
        <w:rPr>
          <w:rFonts w:ascii="Times New Roman" w:hAnsi="Times New Roman" w:cs="Times New Roman"/>
          <w:sz w:val="24"/>
          <w:szCs w:val="24"/>
        </w:rPr>
        <w:t>ligament slack length</w:t>
      </w:r>
      <w:r w:rsidR="001D536A" w:rsidRPr="00EC3691">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r>
          <w:rPr>
            <w:rFonts w:ascii="Cambria Math" w:hAnsi="Cambria Math" w:cs="Times New Roman"/>
            <w:sz w:val="24"/>
            <w:szCs w:val="24"/>
          </w:rPr>
          <m:t xml:space="preserve"> </m:t>
        </m:r>
      </m:oMath>
      <w:r w:rsidR="00827CE4" w:rsidRPr="00EC3691">
        <w:rPr>
          <w:rFonts w:ascii="Times New Roman" w:hAnsi="Times New Roman" w:cs="Times New Roman"/>
          <w:sz w:val="24"/>
          <w:szCs w:val="24"/>
        </w:rPr>
        <w:t xml:space="preserve"> </w:t>
      </w:r>
      <w:r w:rsidR="001D536A" w:rsidRPr="00EC3691">
        <w:rPr>
          <w:rFonts w:ascii="Times New Roman" w:hAnsi="Times New Roman" w:cs="Times New Roman"/>
          <w:sz w:val="24"/>
          <w:szCs w:val="24"/>
        </w:rPr>
        <w:t xml:space="preserve">will be optimized to produce target </w:t>
      </w:r>
      <w:r w:rsidR="0046733B">
        <w:rPr>
          <w:rFonts w:ascii="Times New Roman" w:hAnsi="Times New Roman" w:cs="Times New Roman"/>
          <w:sz w:val="24"/>
          <w:szCs w:val="24"/>
        </w:rPr>
        <w:t xml:space="preserve">ligament </w:t>
      </w:r>
      <w:r w:rsidR="001D536A" w:rsidRPr="00EC3691">
        <w:rPr>
          <w:rFonts w:ascii="Times New Roman" w:hAnsi="Times New Roman" w:cs="Times New Roman"/>
          <w:sz w:val="24"/>
          <w:szCs w:val="24"/>
        </w:rPr>
        <w:t>pretensions at full extension</w:t>
      </w:r>
      <w:r w:rsidR="008209C0" w:rsidRPr="00EC3691">
        <w:rPr>
          <w:rFonts w:ascii="Times New Roman" w:hAnsi="Times New Roman" w:cs="Times New Roman"/>
          <w:sz w:val="24"/>
          <w:szCs w:val="24"/>
        </w:rPr>
        <w:t xml:space="preserve">. </w:t>
      </w:r>
      <w:r w:rsidR="00B43134" w:rsidRPr="00EC3691">
        <w:rPr>
          <w:rFonts w:ascii="Times New Roman" w:hAnsi="Times New Roman" w:cs="Times New Roman"/>
          <w:sz w:val="24"/>
          <w:szCs w:val="24"/>
        </w:rPr>
        <w:t>In level two, we will utilize a subset of the specimen-specific mechanical testing data</w:t>
      </w:r>
      <w:r w:rsidR="00914191">
        <w:rPr>
          <w:rFonts w:ascii="Times New Roman" w:hAnsi="Times New Roman" w:cs="Times New Roman"/>
          <w:sz w:val="24"/>
          <w:szCs w:val="24"/>
        </w:rPr>
        <w:t xml:space="preserve"> that was </w:t>
      </w:r>
      <w:r w:rsidR="00106DA9">
        <w:rPr>
          <w:rFonts w:ascii="Times New Roman" w:hAnsi="Times New Roman" w:cs="Times New Roman"/>
          <w:sz w:val="24"/>
          <w:szCs w:val="24"/>
        </w:rPr>
        <w:t xml:space="preserve">carried out by </w:t>
      </w:r>
      <w:r w:rsidR="00B83C14">
        <w:rPr>
          <w:rFonts w:ascii="Times New Roman" w:hAnsi="Times New Roman" w:cs="Times New Roman"/>
          <w:sz w:val="24"/>
          <w:szCs w:val="24"/>
        </w:rPr>
        <w:t xml:space="preserve">the research group at </w:t>
      </w:r>
      <w:r w:rsidR="00106DA9">
        <w:rPr>
          <w:rFonts w:ascii="Times New Roman" w:hAnsi="Times New Roman" w:cs="Times New Roman"/>
          <w:sz w:val="24"/>
          <w:szCs w:val="24"/>
        </w:rPr>
        <w:t>Denver</w:t>
      </w:r>
      <w:r w:rsidR="00B83C14">
        <w:rPr>
          <w:rFonts w:ascii="Times New Roman" w:hAnsi="Times New Roman" w:cs="Times New Roman"/>
          <w:sz w:val="24"/>
          <w:szCs w:val="24"/>
        </w:rPr>
        <w:t xml:space="preserve"> University</w:t>
      </w:r>
      <w:r w:rsidR="00106DA9">
        <w:rPr>
          <w:rFonts w:ascii="Times New Roman" w:hAnsi="Times New Roman" w:cs="Times New Roman"/>
          <w:sz w:val="24"/>
          <w:szCs w:val="24"/>
        </w:rPr>
        <w:t xml:space="preserve"> </w:t>
      </w:r>
      <w:r w:rsidR="00B43134" w:rsidRPr="00EC3691">
        <w:rPr>
          <w:rFonts w:ascii="Times New Roman" w:hAnsi="Times New Roman" w:cs="Times New Roman"/>
          <w:sz w:val="24"/>
          <w:szCs w:val="24"/>
        </w:rPr>
        <w:t xml:space="preserve">to calibrate </w:t>
      </w:r>
      <w:r w:rsidR="00914191">
        <w:rPr>
          <w:rFonts w:ascii="Times New Roman" w:hAnsi="Times New Roman" w:cs="Times New Roman"/>
          <w:sz w:val="24"/>
          <w:szCs w:val="24"/>
        </w:rPr>
        <w:t xml:space="preserve">the </w:t>
      </w:r>
      <w:r w:rsidR="00171AC4">
        <w:rPr>
          <w:rFonts w:ascii="Times New Roman" w:hAnsi="Times New Roman" w:cs="Times New Roman"/>
          <w:sz w:val="24"/>
          <w:szCs w:val="24"/>
        </w:rPr>
        <w:t>ligaments</w:t>
      </w:r>
      <w:r w:rsidR="00914191">
        <w:rPr>
          <w:rFonts w:ascii="Times New Roman" w:hAnsi="Times New Roman" w:cs="Times New Roman"/>
          <w:sz w:val="24"/>
          <w:szCs w:val="24"/>
        </w:rPr>
        <w:t xml:space="preserve"> of the knee</w:t>
      </w:r>
      <w:r w:rsidR="00106DA9">
        <w:rPr>
          <w:rFonts w:ascii="Times New Roman" w:hAnsi="Times New Roman" w:cs="Times New Roman"/>
          <w:sz w:val="24"/>
          <w:szCs w:val="24"/>
        </w:rPr>
        <w:t xml:space="preserve"> </w:t>
      </w:r>
      <w:r w:rsidR="00106DA9">
        <w:rPr>
          <w:rFonts w:ascii="Times New Roman" w:hAnsi="Times New Roman" w:cs="Times New Roman"/>
          <w:sz w:val="24"/>
          <w:szCs w:val="24"/>
        </w:rPr>
        <w:fldChar w:fldCharType="begin"/>
      </w:r>
      <w:r w:rsidR="00106DA9">
        <w:rPr>
          <w:rFonts w:ascii="Times New Roman" w:hAnsi="Times New Roman" w:cs="Times New Roman"/>
          <w:sz w:val="24"/>
          <w:szCs w:val="24"/>
        </w:rPr>
        <w:instrText xml:space="preserve"> ADDIN EN.CITE &lt;EndNote&gt;&lt;Cite&gt;&lt;Author&gt;Harris&lt;/Author&gt;&lt;Year&gt;2016&lt;/Year&gt;&lt;RecNum&gt;129&lt;/RecNum&gt;&lt;DisplayText&gt;(Harris, Cyr et al. 2016)&lt;/DisplayText&gt;&lt;record&gt;&lt;rec-number&gt;129&lt;/rec-number&gt;&lt;foreign-keys&gt;&lt;key app="EN" db-id="ez022rtvf00swte5ww1v5zz4299rxe5sav90"&gt;129&lt;/key&gt;&lt;/foreign-keys&gt;&lt;ref-type name="Journal Article"&gt;17&lt;/ref-type&gt;&lt;contributors&gt;&lt;authors&gt;&lt;author&gt;Harris, Michael D&lt;/author&gt;&lt;author&gt;Cyr, Adam J&lt;/author&gt;&lt;author&gt;Ali, Azhar A&lt;/author&gt;&lt;author&gt;Fitzpatrick, Clare K&lt;/author&gt;&lt;author&gt;Rullkoetter, Paul J&lt;/author&gt;&lt;author&gt;Maletsky, Lorin P&lt;/author&gt;&lt;author&gt;Shelburne, Kevin B&lt;/author&gt;&lt;/authors&gt;&lt;/contributors&gt;&lt;titles&gt;&lt;title&gt;A combined experimental and computational approach to subject-specific analysis of knee joint laxity&lt;/title&gt;&lt;secondary-title&gt;Journal of Biomechanical Engineering&lt;/secondary-title&gt;&lt;/titles&gt;&lt;periodical&gt;&lt;full-title&gt;Journal of Biomechanical Engineering&lt;/full-title&gt;&lt;/periodical&gt;&lt;pages&gt;081004&lt;/pages&gt;&lt;volume&gt;138&lt;/volume&gt;&lt;number&gt;8&lt;/number&gt;&lt;dates&gt;&lt;year&gt;2016&lt;/year&gt;&lt;/dates&gt;&lt;isbn&gt;0148-0731&lt;/isbn&gt;&lt;urls&gt;&lt;/urls&gt;&lt;/record&gt;&lt;/Cite&gt;&lt;/EndNote&gt;</w:instrText>
      </w:r>
      <w:r w:rsidR="00106DA9">
        <w:rPr>
          <w:rFonts w:ascii="Times New Roman" w:hAnsi="Times New Roman" w:cs="Times New Roman"/>
          <w:sz w:val="24"/>
          <w:szCs w:val="24"/>
        </w:rPr>
        <w:fldChar w:fldCharType="separate"/>
      </w:r>
      <w:r w:rsidR="00106DA9">
        <w:rPr>
          <w:rFonts w:ascii="Times New Roman" w:hAnsi="Times New Roman" w:cs="Times New Roman"/>
          <w:noProof/>
          <w:sz w:val="24"/>
          <w:szCs w:val="24"/>
        </w:rPr>
        <w:t>(</w:t>
      </w:r>
      <w:hyperlink w:anchor="_ENREF_2" w:tooltip="Harris, 2016 #129" w:history="1">
        <w:r w:rsidR="00106DA9">
          <w:rPr>
            <w:rFonts w:ascii="Times New Roman" w:hAnsi="Times New Roman" w:cs="Times New Roman"/>
            <w:noProof/>
            <w:sz w:val="24"/>
            <w:szCs w:val="24"/>
          </w:rPr>
          <w:t>Harris, Cyr et al. 2016</w:t>
        </w:r>
      </w:hyperlink>
      <w:r w:rsidR="00106DA9">
        <w:rPr>
          <w:rFonts w:ascii="Times New Roman" w:hAnsi="Times New Roman" w:cs="Times New Roman"/>
          <w:noProof/>
          <w:sz w:val="24"/>
          <w:szCs w:val="24"/>
        </w:rPr>
        <w:t>)</w:t>
      </w:r>
      <w:r w:rsidR="00106DA9">
        <w:rPr>
          <w:rFonts w:ascii="Times New Roman" w:hAnsi="Times New Roman" w:cs="Times New Roman"/>
          <w:sz w:val="24"/>
          <w:szCs w:val="24"/>
        </w:rPr>
        <w:fldChar w:fldCharType="end"/>
      </w:r>
      <w:r w:rsidR="00B43134" w:rsidRPr="00EC3691">
        <w:rPr>
          <w:rFonts w:ascii="Times New Roman" w:hAnsi="Times New Roman" w:cs="Times New Roman"/>
          <w:sz w:val="24"/>
          <w:szCs w:val="24"/>
        </w:rPr>
        <w:t xml:space="preserve">. Specifically, </w:t>
      </w:r>
      <w:r w:rsidR="00C14929" w:rsidRPr="00EC3691">
        <w:rPr>
          <w:rFonts w:ascii="Times New Roman" w:hAnsi="Times New Roman" w:cs="Times New Roman"/>
          <w:sz w:val="24"/>
          <w:szCs w:val="24"/>
        </w:rPr>
        <w:t>slack length</w:t>
      </w:r>
      <w:r w:rsidR="00914191">
        <w:rPr>
          <w:rFonts w:ascii="Times New Roman" w:hAnsi="Times New Roman" w:cs="Times New Roman"/>
          <w:sz w:val="24"/>
          <w:szCs w:val="24"/>
        </w:rPr>
        <w:t>s</w:t>
      </w:r>
      <w:r w:rsidR="00C14929" w:rsidRPr="00EC3691">
        <w:rPr>
          <w:rFonts w:ascii="Times New Roman" w:hAnsi="Times New Roman" w:cs="Times New Roman"/>
          <w:sz w:val="24"/>
          <w:szCs w:val="24"/>
        </w:rPr>
        <w:t xml:space="preserve"> </w:t>
      </w:r>
      <w:r w:rsidR="00914191">
        <w:rPr>
          <w:rFonts w:ascii="Times New Roman" w:hAnsi="Times New Roman" w:cs="Times New Roman"/>
          <w:sz w:val="24"/>
          <w:szCs w:val="24"/>
        </w:rPr>
        <w:t xml:space="preserve">of selected ligaments </w:t>
      </w:r>
      <w:r w:rsidR="00C14929" w:rsidRPr="00EC3691">
        <w:rPr>
          <w:rFonts w:ascii="Times New Roman" w:hAnsi="Times New Roman" w:cs="Times New Roman"/>
          <w:sz w:val="24"/>
          <w:szCs w:val="24"/>
        </w:rPr>
        <w:t>w</w:t>
      </w:r>
      <w:r w:rsidR="002F4DF5">
        <w:rPr>
          <w:rFonts w:ascii="Times New Roman" w:hAnsi="Times New Roman" w:cs="Times New Roman"/>
          <w:sz w:val="24"/>
          <w:szCs w:val="24"/>
        </w:rPr>
        <w:t>ill be</w:t>
      </w:r>
      <w:r w:rsidR="00C14929" w:rsidRPr="00EC3691">
        <w:rPr>
          <w:rFonts w:ascii="Times New Roman" w:hAnsi="Times New Roman" w:cs="Times New Roman"/>
          <w:sz w:val="24"/>
          <w:szCs w:val="24"/>
        </w:rPr>
        <w:t xml:space="preserve"> </w:t>
      </w:r>
      <w:r w:rsidR="00914191">
        <w:rPr>
          <w:rFonts w:ascii="Times New Roman" w:hAnsi="Times New Roman" w:cs="Times New Roman"/>
          <w:sz w:val="24"/>
          <w:szCs w:val="24"/>
        </w:rPr>
        <w:t>identified</w:t>
      </w:r>
      <w:r w:rsidR="00914191" w:rsidRPr="00EC3691">
        <w:rPr>
          <w:rFonts w:ascii="Times New Roman" w:hAnsi="Times New Roman" w:cs="Times New Roman"/>
          <w:sz w:val="24"/>
          <w:szCs w:val="24"/>
        </w:rPr>
        <w:t xml:space="preserve"> </w:t>
      </w:r>
      <w:r w:rsidR="00C14929" w:rsidRPr="00EC3691">
        <w:rPr>
          <w:rFonts w:ascii="Times New Roman" w:hAnsi="Times New Roman" w:cs="Times New Roman"/>
          <w:sz w:val="24"/>
          <w:szCs w:val="24"/>
        </w:rPr>
        <w:t xml:space="preserve">to minimize </w:t>
      </w:r>
      <w:r w:rsidR="00341209">
        <w:rPr>
          <w:rFonts w:ascii="Times New Roman" w:hAnsi="Times New Roman" w:cs="Times New Roman"/>
          <w:sz w:val="24"/>
          <w:szCs w:val="24"/>
        </w:rPr>
        <w:t xml:space="preserve">the </w:t>
      </w:r>
      <w:r w:rsidR="00B43134" w:rsidRPr="00EC3691">
        <w:rPr>
          <w:rFonts w:ascii="Times New Roman" w:hAnsi="Times New Roman" w:cs="Times New Roman"/>
          <w:sz w:val="24"/>
          <w:szCs w:val="24"/>
        </w:rPr>
        <w:t>difference between</w:t>
      </w:r>
      <w:r w:rsidR="00C14929" w:rsidRPr="00EC3691">
        <w:rPr>
          <w:rFonts w:ascii="Times New Roman" w:hAnsi="Times New Roman" w:cs="Times New Roman"/>
          <w:sz w:val="24"/>
          <w:szCs w:val="24"/>
        </w:rPr>
        <w:t xml:space="preserve"> tibiofemoral motions </w:t>
      </w:r>
      <w:r w:rsidR="00341209">
        <w:rPr>
          <w:rFonts w:ascii="Times New Roman" w:hAnsi="Times New Roman" w:cs="Times New Roman"/>
          <w:sz w:val="24"/>
          <w:szCs w:val="24"/>
        </w:rPr>
        <w:t xml:space="preserve">predicted by the </w:t>
      </w:r>
      <w:r w:rsidR="00B43134" w:rsidRPr="00EC3691">
        <w:rPr>
          <w:rFonts w:ascii="Times New Roman" w:hAnsi="Times New Roman" w:cs="Times New Roman"/>
          <w:sz w:val="24"/>
          <w:szCs w:val="24"/>
        </w:rPr>
        <w:t>model</w:t>
      </w:r>
      <w:r w:rsidR="007D6994">
        <w:rPr>
          <w:rFonts w:ascii="Times New Roman" w:hAnsi="Times New Roman" w:cs="Times New Roman"/>
          <w:sz w:val="24"/>
          <w:szCs w:val="24"/>
        </w:rPr>
        <w:t xml:space="preserve"> </w:t>
      </w:r>
      <w:r w:rsidR="00B43134" w:rsidRPr="00EC3691">
        <w:rPr>
          <w:rFonts w:ascii="Times New Roman" w:hAnsi="Times New Roman" w:cs="Times New Roman"/>
          <w:sz w:val="24"/>
          <w:szCs w:val="24"/>
        </w:rPr>
        <w:t xml:space="preserve">and </w:t>
      </w:r>
      <w:r w:rsidR="00B83C14">
        <w:rPr>
          <w:rFonts w:ascii="Times New Roman" w:hAnsi="Times New Roman" w:cs="Times New Roman"/>
          <w:sz w:val="24"/>
          <w:szCs w:val="24"/>
        </w:rPr>
        <w:t xml:space="preserve">those </w:t>
      </w:r>
      <w:r w:rsidR="00341209">
        <w:rPr>
          <w:rFonts w:ascii="Times New Roman" w:hAnsi="Times New Roman" w:cs="Times New Roman"/>
          <w:sz w:val="24"/>
          <w:szCs w:val="24"/>
        </w:rPr>
        <w:t xml:space="preserve">measured in the </w:t>
      </w:r>
      <w:r w:rsidR="00B83C14">
        <w:rPr>
          <w:rFonts w:ascii="Times New Roman" w:hAnsi="Times New Roman" w:cs="Times New Roman"/>
          <w:sz w:val="24"/>
          <w:szCs w:val="24"/>
        </w:rPr>
        <w:t>cadaveric</w:t>
      </w:r>
      <w:r w:rsidR="00341209">
        <w:rPr>
          <w:rFonts w:ascii="Times New Roman" w:hAnsi="Times New Roman" w:cs="Times New Roman"/>
          <w:sz w:val="24"/>
          <w:szCs w:val="24"/>
        </w:rPr>
        <w:t xml:space="preserve"> </w:t>
      </w:r>
      <w:r w:rsidR="00B43134" w:rsidRPr="00EC3691">
        <w:rPr>
          <w:rFonts w:ascii="Times New Roman" w:hAnsi="Times New Roman" w:cs="Times New Roman"/>
          <w:sz w:val="24"/>
          <w:szCs w:val="24"/>
        </w:rPr>
        <w:t>experiment</w:t>
      </w:r>
      <w:r w:rsidR="00341209">
        <w:rPr>
          <w:rFonts w:ascii="Times New Roman" w:hAnsi="Times New Roman" w:cs="Times New Roman"/>
          <w:sz w:val="24"/>
          <w:szCs w:val="24"/>
        </w:rPr>
        <w:t xml:space="preserve"> across selected loading conditions</w:t>
      </w:r>
      <w:r w:rsidR="00C14929" w:rsidRPr="00EC3691">
        <w:rPr>
          <w:rFonts w:ascii="Times New Roman" w:hAnsi="Times New Roman" w:cs="Times New Roman"/>
          <w:sz w:val="24"/>
          <w:szCs w:val="24"/>
        </w:rPr>
        <w:t>.</w:t>
      </w:r>
    </w:p>
    <w:p w14:paraId="0E3BD75D" w14:textId="77777777" w:rsidR="001D536A" w:rsidRPr="00EC3691" w:rsidRDefault="001D536A" w:rsidP="00827CE4">
      <w:pPr>
        <w:spacing w:after="0" w:line="480" w:lineRule="auto"/>
        <w:jc w:val="both"/>
        <w:rPr>
          <w:rFonts w:ascii="Times New Roman" w:hAnsi="Times New Roman" w:cs="Times New Roman"/>
          <w:sz w:val="24"/>
          <w:szCs w:val="24"/>
        </w:rPr>
      </w:pPr>
    </w:p>
    <w:p w14:paraId="28C1C9A7" w14:textId="77777777" w:rsidR="001D536A" w:rsidRPr="00EC3691" w:rsidRDefault="001D536A" w:rsidP="001D536A">
      <w:pPr>
        <w:pStyle w:val="Heading2"/>
        <w:rPr>
          <w:rFonts w:cs="Times New Roman"/>
          <w:sz w:val="28"/>
          <w:szCs w:val="24"/>
        </w:rPr>
      </w:pPr>
      <w:bookmarkStart w:id="19" w:name="_Toc19695333"/>
      <w:r w:rsidRPr="00EC3691">
        <w:rPr>
          <w:rFonts w:cs="Times New Roman"/>
          <w:sz w:val="28"/>
          <w:szCs w:val="24"/>
        </w:rPr>
        <w:t>Model calibration: Level one</w:t>
      </w:r>
      <w:bookmarkEnd w:id="19"/>
    </w:p>
    <w:p w14:paraId="2D61CE5B" w14:textId="77777777" w:rsidR="001D536A" w:rsidRPr="00EC3691" w:rsidRDefault="001D536A" w:rsidP="00030058">
      <w:pPr>
        <w:spacing w:after="0" w:line="360" w:lineRule="auto"/>
        <w:jc w:val="both"/>
        <w:rPr>
          <w:rFonts w:ascii="Times New Roman" w:eastAsiaTheme="minorEastAsia" w:hAnsi="Times New Roman" w:cs="Times New Roman"/>
          <w:sz w:val="24"/>
          <w:szCs w:val="24"/>
        </w:rPr>
      </w:pPr>
    </w:p>
    <w:p w14:paraId="1C3645DD" w14:textId="6D730F66" w:rsidR="00827CE4" w:rsidRPr="00EC3691" w:rsidRDefault="00916270" w:rsidP="00030058">
      <w:pPr>
        <w:spacing w:after="0" w:line="360" w:lineRule="auto"/>
        <w:jc w:val="both"/>
        <w:rPr>
          <w:rFonts w:ascii="Times New Roman" w:eastAsiaTheme="minorEastAsia" w:hAnsi="Times New Roman" w:cs="Times New Roman"/>
          <w:sz w:val="24"/>
          <w:szCs w:val="24"/>
        </w:rPr>
      </w:pPr>
      <w:r w:rsidRPr="00EC3691">
        <w:rPr>
          <w:rFonts w:ascii="Times New Roman" w:eastAsiaTheme="minorEastAsia" w:hAnsi="Times New Roman" w:cs="Times New Roman"/>
          <w:sz w:val="24"/>
          <w:szCs w:val="24"/>
        </w:rPr>
        <w:t xml:space="preserve">This calibration step was moved from the model development phase. </w:t>
      </w:r>
      <w:r w:rsidR="00341209">
        <w:rPr>
          <w:rFonts w:ascii="Times New Roman" w:eastAsiaTheme="minorEastAsia" w:hAnsi="Times New Roman" w:cs="Times New Roman"/>
          <w:sz w:val="24"/>
          <w:szCs w:val="24"/>
        </w:rPr>
        <w:t>The</w:t>
      </w:r>
      <w:r w:rsidRPr="00EC3691">
        <w:rPr>
          <w:rFonts w:ascii="Times New Roman" w:eastAsiaTheme="minorEastAsia" w:hAnsi="Times New Roman" w:cs="Times New Roman"/>
          <w:sz w:val="24"/>
          <w:szCs w:val="24"/>
        </w:rPr>
        <w:t xml:space="preserve"> details </w:t>
      </w:r>
      <w:r w:rsidR="00341209">
        <w:rPr>
          <w:rFonts w:ascii="Times New Roman" w:eastAsiaTheme="minorEastAsia" w:hAnsi="Times New Roman" w:cs="Times New Roman"/>
          <w:sz w:val="24"/>
          <w:szCs w:val="24"/>
        </w:rPr>
        <w:t xml:space="preserve">described </w:t>
      </w:r>
      <w:r w:rsidRPr="00EC3691">
        <w:rPr>
          <w:rFonts w:ascii="Times New Roman" w:eastAsiaTheme="minorEastAsia" w:hAnsi="Times New Roman" w:cs="Times New Roman"/>
          <w:sz w:val="24"/>
          <w:szCs w:val="24"/>
        </w:rPr>
        <w:t>in</w:t>
      </w:r>
      <w:r w:rsidR="00341209">
        <w:rPr>
          <w:rFonts w:ascii="Times New Roman" w:eastAsiaTheme="minorEastAsia" w:hAnsi="Times New Roman" w:cs="Times New Roman"/>
          <w:sz w:val="24"/>
          <w:szCs w:val="24"/>
        </w:rPr>
        <w:t xml:space="preserve"> calibration</w:t>
      </w:r>
      <w:r w:rsidR="00417F15">
        <w:rPr>
          <w:rFonts w:ascii="Times New Roman" w:eastAsiaTheme="minorEastAsia" w:hAnsi="Times New Roman" w:cs="Times New Roman"/>
          <w:sz w:val="24"/>
          <w:szCs w:val="24"/>
        </w:rPr>
        <w:t>, level one</w:t>
      </w:r>
      <w:r w:rsidR="00341209">
        <w:rPr>
          <w:rFonts w:ascii="Times New Roman" w:eastAsiaTheme="minorEastAsia" w:hAnsi="Times New Roman" w:cs="Times New Roman"/>
          <w:sz w:val="24"/>
          <w:szCs w:val="24"/>
        </w:rPr>
        <w:t xml:space="preserve"> were previously described in</w:t>
      </w:r>
      <w:r w:rsidRPr="00EC3691">
        <w:rPr>
          <w:rFonts w:ascii="Times New Roman" w:eastAsiaTheme="minorEastAsia" w:hAnsi="Times New Roman" w:cs="Times New Roman"/>
          <w:sz w:val="24"/>
          <w:szCs w:val="24"/>
        </w:rPr>
        <w:t xml:space="preserve"> the specification document for model development. </w:t>
      </w:r>
      <w:r w:rsidR="00341209">
        <w:rPr>
          <w:rFonts w:ascii="Times New Roman" w:eastAsiaTheme="minorEastAsia" w:hAnsi="Times New Roman" w:cs="Times New Roman"/>
          <w:sz w:val="24"/>
          <w:szCs w:val="24"/>
        </w:rPr>
        <w:t>Specifically</w:t>
      </w:r>
      <w:r w:rsidR="00A33C61" w:rsidRPr="00EC3691">
        <w:rPr>
          <w:rFonts w:ascii="Times New Roman" w:eastAsiaTheme="minorEastAsia" w:hAnsi="Times New Roman" w:cs="Times New Roman"/>
          <w:sz w:val="24"/>
          <w:szCs w:val="24"/>
        </w:rPr>
        <w:t>,</w:t>
      </w:r>
      <w:r w:rsidR="00827CE4" w:rsidRPr="00EC3691">
        <w:rPr>
          <w:rFonts w:ascii="Times New Roman" w:eastAsiaTheme="minorEastAsia" w:hAnsi="Times New Roman" w:cs="Times New Roman"/>
          <w:sz w:val="24"/>
          <w:szCs w:val="24"/>
        </w:rPr>
        <w:t xml:space="preserve"> 29 fibers comprising nine ligaments that, from our observations and cadaveric measurements, were observed to be </w:t>
      </w:r>
      <w:proofErr w:type="spellStart"/>
      <w:r w:rsidR="00827CE4" w:rsidRPr="00EC3691">
        <w:rPr>
          <w:rFonts w:ascii="Times New Roman" w:eastAsiaTheme="minorEastAsia" w:hAnsi="Times New Roman" w:cs="Times New Roman"/>
          <w:sz w:val="24"/>
          <w:szCs w:val="24"/>
        </w:rPr>
        <w:t>taut</w:t>
      </w:r>
      <w:proofErr w:type="spellEnd"/>
      <w:r w:rsidR="00827CE4" w:rsidRPr="00EC3691">
        <w:rPr>
          <w:rFonts w:ascii="Times New Roman" w:eastAsiaTheme="minorEastAsia" w:hAnsi="Times New Roman" w:cs="Times New Roman"/>
          <w:sz w:val="24"/>
          <w:szCs w:val="24"/>
        </w:rPr>
        <w:t xml:space="preserve"> at full extension</w:t>
      </w:r>
      <w:r w:rsidR="00A33C61" w:rsidRPr="00EC3691">
        <w:rPr>
          <w:rFonts w:ascii="Times New Roman" w:eastAsiaTheme="minorEastAsia" w:hAnsi="Times New Roman" w:cs="Times New Roman"/>
          <w:sz w:val="24"/>
          <w:szCs w:val="24"/>
        </w:rPr>
        <w:t xml:space="preserve"> were optimized</w:t>
      </w:r>
      <w:r w:rsidR="00827CE4" w:rsidRPr="00EC3691">
        <w:rPr>
          <w:rFonts w:ascii="Times New Roman" w:eastAsiaTheme="minorEastAsia" w:hAnsi="Times New Roman" w:cs="Times New Roman"/>
          <w:sz w:val="24"/>
          <w:szCs w:val="24"/>
        </w:rPr>
        <w:t>.</w:t>
      </w:r>
      <w:r w:rsidR="00A33C61" w:rsidRPr="00EC3691">
        <w:rPr>
          <w:rFonts w:ascii="Times New Roman" w:eastAsiaTheme="minorEastAsia" w:hAnsi="Times New Roman" w:cs="Times New Roman"/>
          <w:sz w:val="24"/>
          <w:szCs w:val="24"/>
        </w:rPr>
        <w:t xml:space="preserve"> Importantly, the experimental data that will be used is based on </w:t>
      </w:r>
      <w:r w:rsidR="0014511F" w:rsidRPr="00EC3691">
        <w:rPr>
          <w:rFonts w:ascii="Times New Roman" w:eastAsiaTheme="minorEastAsia" w:hAnsi="Times New Roman" w:cs="Times New Roman"/>
          <w:sz w:val="24"/>
          <w:szCs w:val="24"/>
        </w:rPr>
        <w:t>the</w:t>
      </w:r>
      <w:r w:rsidR="00A33C61" w:rsidRPr="00EC3691">
        <w:rPr>
          <w:rFonts w:ascii="Times New Roman" w:eastAsiaTheme="minorEastAsia" w:hAnsi="Times New Roman" w:cs="Times New Roman"/>
          <w:sz w:val="24"/>
          <w:szCs w:val="24"/>
        </w:rPr>
        <w:t xml:space="preserve"> cadaveric knee that was tested </w:t>
      </w:r>
      <w:r w:rsidR="00A65E62">
        <w:rPr>
          <w:rFonts w:ascii="Times New Roman" w:eastAsiaTheme="minorEastAsia" w:hAnsi="Times New Roman" w:cs="Times New Roman"/>
          <w:sz w:val="24"/>
          <w:szCs w:val="24"/>
        </w:rPr>
        <w:t xml:space="preserve">on our previous work </w:t>
      </w:r>
      <w:r w:rsidR="00A65E62">
        <w:rPr>
          <w:rFonts w:ascii="Times New Roman" w:eastAsiaTheme="minorEastAsia" w:hAnsi="Times New Roman" w:cs="Times New Roman"/>
          <w:sz w:val="24"/>
          <w:szCs w:val="24"/>
        </w:rPr>
        <w:fldChar w:fldCharType="begin"/>
      </w:r>
      <w:r w:rsidR="00FC1B5E">
        <w:rPr>
          <w:rFonts w:ascii="Times New Roman" w:eastAsiaTheme="minorEastAsia" w:hAnsi="Times New Roman" w:cs="Times New Roman"/>
          <w:sz w:val="24"/>
          <w:szCs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sidR="00A65E62">
        <w:rPr>
          <w:rFonts w:ascii="Times New Roman" w:eastAsiaTheme="minorEastAsia" w:hAnsi="Times New Roman" w:cs="Times New Roman"/>
          <w:sz w:val="24"/>
          <w:szCs w:val="24"/>
        </w:rPr>
        <w:fldChar w:fldCharType="separate"/>
      </w:r>
      <w:r w:rsidR="00FC1B5E">
        <w:rPr>
          <w:rFonts w:ascii="Times New Roman" w:eastAsiaTheme="minorEastAsia" w:hAnsi="Times New Roman" w:cs="Times New Roman"/>
          <w:noProof/>
          <w:sz w:val="24"/>
          <w:szCs w:val="24"/>
        </w:rPr>
        <w:t>(</w:t>
      </w:r>
      <w:hyperlink w:anchor="_ENREF_4" w:tooltip="Kia, 2016 #26" w:history="1">
        <w:r w:rsidR="00106DA9">
          <w:rPr>
            <w:rFonts w:ascii="Times New Roman" w:eastAsiaTheme="minorEastAsia" w:hAnsi="Times New Roman" w:cs="Times New Roman"/>
            <w:noProof/>
            <w:sz w:val="24"/>
            <w:szCs w:val="24"/>
          </w:rPr>
          <w:t>Kia, Schafer et al. 2016</w:t>
        </w:r>
      </w:hyperlink>
      <w:r w:rsidR="00FC1B5E">
        <w:rPr>
          <w:rFonts w:ascii="Times New Roman" w:eastAsiaTheme="minorEastAsia" w:hAnsi="Times New Roman" w:cs="Times New Roman"/>
          <w:noProof/>
          <w:sz w:val="24"/>
          <w:szCs w:val="24"/>
        </w:rPr>
        <w:t>)</w:t>
      </w:r>
      <w:r w:rsidR="00A65E62">
        <w:rPr>
          <w:rFonts w:ascii="Times New Roman" w:eastAsiaTheme="minorEastAsia" w:hAnsi="Times New Roman" w:cs="Times New Roman"/>
          <w:sz w:val="24"/>
          <w:szCs w:val="24"/>
        </w:rPr>
        <w:fldChar w:fldCharType="end"/>
      </w:r>
      <w:r w:rsidR="00A33C61" w:rsidRPr="00EC3691">
        <w:rPr>
          <w:rFonts w:ascii="Times New Roman" w:eastAsiaTheme="minorEastAsia" w:hAnsi="Times New Roman" w:cs="Times New Roman"/>
          <w:sz w:val="24"/>
          <w:szCs w:val="24"/>
        </w:rPr>
        <w:t>.</w:t>
      </w:r>
      <w:r w:rsidR="00827CE4" w:rsidRPr="00EC3691">
        <w:rPr>
          <w:rFonts w:ascii="Times New Roman" w:eastAsiaTheme="minorEastAsia" w:hAnsi="Times New Roman" w:cs="Times New Roman"/>
          <w:sz w:val="24"/>
          <w:szCs w:val="24"/>
        </w:rPr>
        <w:t xml:space="preserve"> The goal of the optimization was to identif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827CE4" w:rsidRPr="00EC3691">
        <w:rPr>
          <w:rFonts w:ascii="Times New Roman" w:eastAsiaTheme="minorEastAsia" w:hAnsi="Times New Roman" w:cs="Times New Roman"/>
          <w:sz w:val="24"/>
          <w:szCs w:val="24"/>
        </w:rPr>
        <w:t xml:space="preserve"> as a percentage of the fiber </w:t>
      </w:r>
      <w:r w:rsidR="00A33C61" w:rsidRPr="00EC3691">
        <w:rPr>
          <w:rFonts w:ascii="Times New Roman" w:eastAsiaTheme="minorEastAsia" w:hAnsi="Times New Roman" w:cs="Times New Roman"/>
          <w:sz w:val="24"/>
          <w:szCs w:val="24"/>
        </w:rPr>
        <w:t xml:space="preserve">inter-insertional </w:t>
      </w:r>
      <w:r w:rsidR="00827CE4" w:rsidRPr="00EC3691">
        <w:rPr>
          <w:rFonts w:ascii="Times New Roman" w:eastAsiaTheme="minorEastAsia" w:hAnsi="Times New Roman" w:cs="Times New Roman"/>
          <w:sz w:val="24"/>
          <w:szCs w:val="24"/>
        </w:rPr>
        <w:t>length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e</m:t>
                </m:r>
              </m:sub>
            </m:sSub>
          </m:e>
        </m:d>
      </m:oMath>
      <w:r w:rsidR="00827CE4" w:rsidRPr="00EC3691">
        <w:rPr>
          <w:rFonts w:ascii="Times New Roman" w:eastAsiaTheme="minorEastAsia" w:hAnsi="Times New Roman" w:cs="Times New Roman"/>
          <w:sz w:val="24"/>
          <w:szCs w:val="24"/>
        </w:rPr>
        <w:t xml:space="preserve"> in the groups of fibers comprising each ligament (Fig. </w:t>
      </w:r>
      <w:r w:rsidR="00EC3691" w:rsidRPr="00EC3691">
        <w:rPr>
          <w:rFonts w:ascii="Times New Roman" w:eastAsiaTheme="minorEastAsia" w:hAnsi="Times New Roman" w:cs="Times New Roman"/>
          <w:sz w:val="24"/>
          <w:szCs w:val="24"/>
        </w:rPr>
        <w:t>1</w:t>
      </w:r>
      <w:r w:rsidR="00827CE4" w:rsidRPr="00EC3691">
        <w:rPr>
          <w:rFonts w:ascii="Times New Roman" w:eastAsiaTheme="minorEastAsia" w:hAnsi="Times New Roman" w:cs="Times New Roman"/>
          <w:sz w:val="24"/>
          <w:szCs w:val="24"/>
        </w:rPr>
        <w:t xml:space="preserve">). The objective function </w:t>
      </w:r>
      <w:r w:rsidR="0014511F" w:rsidRPr="00EC3691">
        <w:rPr>
          <w:rFonts w:ascii="Times New Roman" w:eastAsiaTheme="minorEastAsia" w:hAnsi="Times New Roman" w:cs="Times New Roman"/>
          <w:sz w:val="24"/>
          <w:szCs w:val="24"/>
        </w:rPr>
        <w:t>minimized</w:t>
      </w:r>
      <w:r w:rsidR="00827CE4" w:rsidRPr="00EC3691">
        <w:rPr>
          <w:rFonts w:ascii="Times New Roman" w:eastAsiaTheme="minorEastAsia" w:hAnsi="Times New Roman" w:cs="Times New Roman"/>
          <w:sz w:val="24"/>
          <w:szCs w:val="24"/>
        </w:rPr>
        <w:t xml:space="preserve"> the differences between the resultant ligament forces predicted by the model </w:t>
      </w:r>
      <m:oMath>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m:t>
                </m:r>
              </m:sup>
            </m:sSubSup>
          </m:e>
        </m:d>
      </m:oMath>
      <w:r w:rsidR="00827CE4" w:rsidRPr="00EC3691">
        <w:rPr>
          <w:rFonts w:ascii="Times New Roman" w:eastAsiaTheme="minorEastAsia" w:hAnsi="Times New Roman" w:cs="Times New Roman"/>
          <w:sz w:val="24"/>
          <w:szCs w:val="24"/>
        </w:rPr>
        <w:t xml:space="preserve"> and the experimentally-measured ligament forces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e</m:t>
                </m:r>
              </m:sup>
            </m:sSubSup>
          </m:e>
        </m:d>
      </m:oMath>
      <w:r w:rsidR="00827CE4" w:rsidRPr="00EC3691">
        <w:rPr>
          <w:rFonts w:ascii="Times New Roman" w:eastAsiaTheme="minorEastAsia" w:hAnsi="Times New Roman" w:cs="Times New Roman"/>
          <w:sz w:val="24"/>
          <w:szCs w:val="24"/>
        </w:rPr>
        <w:t xml:space="preserve"> (Eq. </w:t>
      </w:r>
      <w:r w:rsidR="00EC3691" w:rsidRPr="00EC3691">
        <w:rPr>
          <w:rFonts w:ascii="Times New Roman" w:eastAsiaTheme="minorEastAsia" w:hAnsi="Times New Roman" w:cs="Times New Roman"/>
          <w:sz w:val="24"/>
          <w:szCs w:val="24"/>
        </w:rPr>
        <w:t>1</w:t>
      </w:r>
      <w:r w:rsidR="00827CE4" w:rsidRPr="00EC3691">
        <w:rPr>
          <w:rFonts w:ascii="Times New Roman" w:eastAsiaTheme="minorEastAsia" w:hAnsi="Times New Roman" w:cs="Times New Roman"/>
          <w:sz w:val="24"/>
          <w:szCs w:val="24"/>
        </w:rPr>
        <w:t>)</w:t>
      </w:r>
      <w:r w:rsidR="00827CE4" w:rsidRPr="00EC3691">
        <w:rPr>
          <w:rFonts w:ascii="Times New Roman" w:hAnsi="Times New Roman" w:cs="Times New Roman"/>
          <w:sz w:val="24"/>
          <w:szCs w:val="24"/>
        </w:rPr>
        <w:t xml:space="preserve">. </w:t>
      </w:r>
      <w:r w:rsidR="00827CE4" w:rsidRPr="00EC3691">
        <w:rPr>
          <w:rFonts w:ascii="Times New Roman" w:eastAsiaTheme="minorEastAsia" w:hAnsi="Times New Roman" w:cs="Times New Roman"/>
          <w:sz w:val="24"/>
          <w:szCs w:val="24"/>
        </w:rPr>
        <w:t xml:space="preserve">Altoge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00827CE4" w:rsidRPr="00EC3691">
        <w:rPr>
          <w:rFonts w:ascii="Times New Roman" w:eastAsiaTheme="minorEastAsia" w:hAnsi="Times New Roman" w:cs="Times New Roman"/>
          <w:sz w:val="24"/>
          <w:szCs w:val="24"/>
        </w:rPr>
        <w:t xml:space="preserve"> was optimized for 29 fibers </w:t>
      </w:r>
      <w:r w:rsidR="0014511F" w:rsidRPr="00EC3691">
        <w:rPr>
          <w:rFonts w:ascii="Times New Roman" w:eastAsiaTheme="minorEastAsia" w:hAnsi="Times New Roman" w:cs="Times New Roman"/>
          <w:sz w:val="24"/>
          <w:szCs w:val="24"/>
        </w:rPr>
        <w:t>that represented</w:t>
      </w:r>
      <w:r w:rsidR="00827CE4" w:rsidRPr="00EC3691">
        <w:rPr>
          <w:rFonts w:ascii="Times New Roman" w:eastAsiaTheme="minorEastAsia" w:hAnsi="Times New Roman" w:cs="Times New Roman"/>
          <w:sz w:val="24"/>
          <w:szCs w:val="24"/>
        </w:rPr>
        <w:t xml:space="preserve"> nine ligaments</w:t>
      </w:r>
      <w:r w:rsidR="00A33C61" w:rsidRPr="00EC3691">
        <w:rPr>
          <w:rFonts w:ascii="Times New Roman" w:eastAsiaTheme="minorEastAsia" w:hAnsi="Times New Roman" w:cs="Times New Roman"/>
          <w:sz w:val="24"/>
          <w:szCs w:val="24"/>
        </w:rPr>
        <w:t xml:space="preserve">: ACL, </w:t>
      </w:r>
      <w:proofErr w:type="spellStart"/>
      <w:r w:rsidR="00A33C61" w:rsidRPr="00EC3691">
        <w:rPr>
          <w:rFonts w:ascii="Times New Roman" w:eastAsiaTheme="minorEastAsia" w:hAnsi="Times New Roman" w:cs="Times New Roman"/>
          <w:sz w:val="24"/>
          <w:szCs w:val="24"/>
        </w:rPr>
        <w:t>sMCL</w:t>
      </w:r>
      <w:proofErr w:type="spellEnd"/>
      <w:r w:rsidR="00A33C61" w:rsidRPr="00EC3691">
        <w:rPr>
          <w:rFonts w:ascii="Times New Roman" w:eastAsiaTheme="minorEastAsia" w:hAnsi="Times New Roman" w:cs="Times New Roman"/>
          <w:sz w:val="24"/>
          <w:szCs w:val="24"/>
        </w:rPr>
        <w:t>, LCL, FFL, OPL, POL, MPC, LPC, PCL</w:t>
      </w:r>
      <w:r w:rsidR="00A33C61" w:rsidRPr="00EC3691">
        <w:rPr>
          <w:rFonts w:ascii="Times New Roman" w:eastAsiaTheme="minorEastAsia" w:hAnsi="Times New Roman" w:cs="Times New Roman"/>
          <w:sz w:val="24"/>
          <w:szCs w:val="24"/>
          <w:vertAlign w:val="subscript"/>
        </w:rPr>
        <w:t>PM</w:t>
      </w:r>
      <w:r w:rsidR="00A33C61" w:rsidRPr="00EC3691">
        <w:rPr>
          <w:rFonts w:ascii="Times New Roman" w:eastAsiaTheme="minorEastAsia" w:hAnsi="Times New Roman" w:cs="Times New Roman"/>
          <w:sz w:val="24"/>
          <w:szCs w:val="24"/>
        </w:rPr>
        <w:t xml:space="preserve">. </w:t>
      </w:r>
      <w:r w:rsidR="00827CE4" w:rsidRPr="00EC3691">
        <w:rPr>
          <w:rFonts w:ascii="Times New Roman" w:eastAsiaTheme="minorEastAsia" w:hAnsi="Times New Roman" w:cs="Times New Roman"/>
          <w:sz w:val="24"/>
          <w:szCs w:val="24"/>
        </w:rPr>
        <w:t xml:space="preserve">The initial valu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827CE4" w:rsidRPr="00EC3691">
        <w:rPr>
          <w:rFonts w:ascii="Times New Roman" w:eastAsiaTheme="minorEastAsia" w:hAnsi="Times New Roman" w:cs="Times New Roman"/>
          <w:sz w:val="24"/>
          <w:szCs w:val="24"/>
        </w:rPr>
        <w:t xml:space="preserve"> was defined to be the fiber </w:t>
      </w:r>
      <w:r w:rsidR="0014511F" w:rsidRPr="00EC3691">
        <w:rPr>
          <w:rFonts w:ascii="Times New Roman" w:eastAsiaTheme="minorEastAsia" w:hAnsi="Times New Roman" w:cs="Times New Roman"/>
          <w:sz w:val="24"/>
          <w:szCs w:val="24"/>
        </w:rPr>
        <w:t xml:space="preserve">inter-insertional </w:t>
      </w:r>
      <w:r w:rsidR="00827CE4" w:rsidRPr="00EC3691">
        <w:rPr>
          <w:rFonts w:ascii="Times New Roman" w:eastAsiaTheme="minorEastAsia" w:hAnsi="Times New Roman" w:cs="Times New Roman"/>
          <w:sz w:val="24"/>
          <w:szCs w:val="24"/>
        </w:rPr>
        <w:t xml:space="preserve">length at full extension,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827CE4" w:rsidRPr="00EC3691">
        <w:rPr>
          <w:rFonts w:ascii="Times New Roman" w:eastAsiaTheme="minorEastAsia" w:hAnsi="Times New Roman" w:cs="Times New Roman"/>
          <w:sz w:val="24"/>
          <w:szCs w:val="24"/>
        </w:rPr>
        <w:t xml:space="preserve"> was allowed to vary by </w:t>
      </w:r>
      <w:r w:rsidR="00827CE4" w:rsidRPr="00EC3691">
        <w:rPr>
          <w:rFonts w:ascii="Times New Roman" w:hAnsi="Times New Roman" w:cs="Times New Roman"/>
          <w:sz w:val="24"/>
          <w:szCs w:val="24"/>
        </w:rPr>
        <w:t>±10% from t</w:t>
      </w:r>
      <w:r w:rsidR="00827CE4" w:rsidRPr="00EC3691">
        <w:rPr>
          <w:rFonts w:ascii="Times New Roman" w:hAnsi="Times New Roman" w:cs="Times New Roman"/>
          <w:noProof/>
          <w:sz w:val="24"/>
          <w:szCs w:val="24"/>
        </w:rPr>
        <w:t>he i</w:t>
      </w:r>
      <w:r w:rsidR="00827CE4" w:rsidRPr="00EC3691">
        <w:rPr>
          <w:rFonts w:ascii="Times New Roman" w:hAnsi="Times New Roman" w:cs="Times New Roman"/>
          <w:sz w:val="24"/>
          <w:szCs w:val="24"/>
        </w:rPr>
        <w:t xml:space="preserve">nitial value </w:t>
      </w:r>
      <w:r w:rsidR="00EC3691" w:rsidRPr="00EC3691">
        <w:rPr>
          <w:rFonts w:ascii="Times New Roman" w:eastAsiaTheme="minorEastAsia" w:hAnsi="Times New Roman" w:cs="Times New Roman"/>
          <w:sz w:val="24"/>
          <w:szCs w:val="24"/>
        </w:rPr>
        <w:t>(Eq. 2</w:t>
      </w:r>
      <w:r w:rsidR="00827CE4" w:rsidRPr="00EC3691">
        <w:rPr>
          <w:rFonts w:ascii="Times New Roman" w:eastAsiaTheme="minorEastAsia" w:hAnsi="Times New Roman" w:cs="Times New Roman"/>
          <w:sz w:val="24"/>
          <w:szCs w:val="24"/>
        </w:rPr>
        <w:t>).</w:t>
      </w:r>
      <w:r w:rsidR="0014511F" w:rsidRPr="00EC3691">
        <w:rPr>
          <w:rFonts w:ascii="Times New Roman" w:eastAsiaTheme="minorEastAsia" w:hAnsi="Times New Roman" w:cs="Times New Roman"/>
          <w:sz w:val="24"/>
          <w:szCs w:val="24"/>
        </w:rPr>
        <w:t xml:space="preserve"> A</w:t>
      </w:r>
      <w:r w:rsidR="00827CE4" w:rsidRPr="00EC3691">
        <w:rPr>
          <w:rFonts w:ascii="Times New Roman" w:eastAsiaTheme="minorEastAsia" w:hAnsi="Times New Roman" w:cs="Times New Roman"/>
          <w:sz w:val="24"/>
          <w:szCs w:val="24"/>
        </w:rPr>
        <w:t xml:space="preserve"> </w:t>
      </w:r>
      <w:r w:rsidR="0014511F" w:rsidRPr="00EC3691">
        <w:rPr>
          <w:rFonts w:ascii="Times New Roman" w:hAnsi="Times New Roman" w:cs="Times New Roman"/>
          <w:sz w:val="24"/>
          <w:szCs w:val="24"/>
        </w:rPr>
        <w:t xml:space="preserve">generalized reduced gradient optimization algorithm was used </w:t>
      </w:r>
      <w:r w:rsidR="00FC1B5E">
        <w:rPr>
          <w:rFonts w:ascii="Times New Roman" w:hAnsi="Times New Roman" w:cs="Times New Roman"/>
          <w:sz w:val="24"/>
          <w:szCs w:val="24"/>
        </w:rPr>
        <w:fldChar w:fldCharType="begin"/>
      </w:r>
      <w:r w:rsidR="00FC1B5E">
        <w:rPr>
          <w:rFonts w:ascii="Times New Roman" w:hAnsi="Times New Roman" w:cs="Times New Roman"/>
          <w:sz w:val="24"/>
          <w:szCs w:val="24"/>
        </w:rPr>
        <w:instrText xml:space="preserve"> ADDIN EN.CITE &lt;EndNote&gt;&lt;Cite&gt;&lt;Author&gt;Lasdon&lt;/Author&gt;&lt;Year&gt;1974&lt;/Year&gt;&lt;RecNum&gt;127&lt;/RecNum&gt;&lt;DisplayText&gt;(Lasdon, Fox et al. 1974)&lt;/DisplayText&gt;&lt;record&gt;&lt;rec-number&gt;127&lt;/rec-number&gt;&lt;foreign-keys&gt;&lt;key app="EN" db-id="ez022rtvf00swte5ww1v5zz4299rxe5sav90"&gt;127&lt;/key&gt;&lt;/foreign-keys&gt;&lt;ref-type name="Journal Article"&gt;17&lt;/ref-type&gt;&lt;contributors&gt;&lt;authors&gt;&lt;author&gt;Lasdon, Leon S&lt;/author&gt;&lt;author&gt;Fox, Richard L&lt;/author&gt;&lt;author&gt;Ratner, Margery W&lt;/author&gt;&lt;/authors&gt;&lt;/contributors&gt;&lt;titles&gt;&lt;title&gt;Nonlinear optimization using the generalized reduced gradient method&lt;/title&gt;&lt;secondary-title&gt;Revue française d&amp;apos;automatique, informatique, recherche opérationnelle. Recherche opérationnelle&lt;/secondary-title&gt;&lt;/titles&gt;&lt;periodical&gt;&lt;full-title&gt;Revue française d&amp;apos;automatique, informatique, recherche opérationnelle. Recherche opérationnelle&lt;/full-title&gt;&lt;/periodical&gt;&lt;pages&gt;73-103&lt;/pages&gt;&lt;volume&gt;8&lt;/volume&gt;&lt;number&gt;V3&lt;/number&gt;&lt;dates&gt;&lt;year&gt;1974&lt;/year&gt;&lt;/dates&gt;&lt;isbn&gt;0397-9350&lt;/isbn&gt;&lt;urls&gt;&lt;/urls&gt;&lt;/record&gt;&lt;/Cite&gt;&lt;/EndNote&gt;</w:instrText>
      </w:r>
      <w:r w:rsidR="00FC1B5E">
        <w:rPr>
          <w:rFonts w:ascii="Times New Roman" w:hAnsi="Times New Roman" w:cs="Times New Roman"/>
          <w:sz w:val="24"/>
          <w:szCs w:val="24"/>
        </w:rPr>
        <w:fldChar w:fldCharType="separate"/>
      </w:r>
      <w:r w:rsidR="00FC1B5E">
        <w:rPr>
          <w:rFonts w:ascii="Times New Roman" w:hAnsi="Times New Roman" w:cs="Times New Roman"/>
          <w:noProof/>
          <w:sz w:val="24"/>
          <w:szCs w:val="24"/>
        </w:rPr>
        <w:t>(</w:t>
      </w:r>
      <w:hyperlink w:anchor="_ENREF_6" w:tooltip="Lasdon, 1974 #127" w:history="1">
        <w:r w:rsidR="00106DA9">
          <w:rPr>
            <w:rFonts w:ascii="Times New Roman" w:hAnsi="Times New Roman" w:cs="Times New Roman"/>
            <w:noProof/>
            <w:sz w:val="24"/>
            <w:szCs w:val="24"/>
          </w:rPr>
          <w:t>Lasdon, Fox et al. 1974</w:t>
        </w:r>
      </w:hyperlink>
      <w:r w:rsidR="00FC1B5E">
        <w:rPr>
          <w:rFonts w:ascii="Times New Roman" w:hAnsi="Times New Roman" w:cs="Times New Roman"/>
          <w:noProof/>
          <w:sz w:val="24"/>
          <w:szCs w:val="24"/>
        </w:rPr>
        <w:t>)</w:t>
      </w:r>
      <w:r w:rsidR="00FC1B5E">
        <w:rPr>
          <w:rFonts w:ascii="Times New Roman" w:hAnsi="Times New Roman" w:cs="Times New Roman"/>
          <w:sz w:val="24"/>
          <w:szCs w:val="24"/>
        </w:rPr>
        <w:fldChar w:fldCharType="end"/>
      </w:r>
      <w:r w:rsidR="0014511F" w:rsidRPr="00EC3691">
        <w:rPr>
          <w:rFonts w:ascii="Times New Roman" w:hAnsi="Times New Roman" w:cs="Times New Roman"/>
          <w:sz w:val="24"/>
          <w:szCs w:val="24"/>
        </w:rPr>
        <w:t xml:space="preserve">. </w:t>
      </w:r>
      <w:r w:rsidR="00827CE4" w:rsidRPr="00EC3691">
        <w:rPr>
          <w:rFonts w:ascii="Times New Roman" w:eastAsiaTheme="minorEastAsia" w:hAnsi="Times New Roman" w:cs="Times New Roman"/>
          <w:sz w:val="24"/>
          <w:szCs w:val="24"/>
        </w:rPr>
        <w:t>The optimization was performed with the knee at full extension while permitting the tibia to move in the proximal-distal direction under 10 N of compression. The remaining degrees of freedom were held constant keeping the knee in full extension.</w:t>
      </w:r>
    </w:p>
    <w:tbl>
      <w:tblPr>
        <w:tblW w:w="9852" w:type="dxa"/>
        <w:tblLook w:val="04A0" w:firstRow="1" w:lastRow="0" w:firstColumn="1" w:lastColumn="0" w:noHBand="0" w:noVBand="1"/>
      </w:tblPr>
      <w:tblGrid>
        <w:gridCol w:w="7864"/>
        <w:gridCol w:w="803"/>
        <w:gridCol w:w="273"/>
        <w:gridCol w:w="912"/>
      </w:tblGrid>
      <w:tr w:rsidR="00827CE4" w:rsidRPr="00EC3691" w14:paraId="6276246A" w14:textId="77777777" w:rsidTr="0014511F">
        <w:trPr>
          <w:trHeight w:val="929"/>
        </w:trPr>
        <w:tc>
          <w:tcPr>
            <w:tcW w:w="8667" w:type="dxa"/>
            <w:gridSpan w:val="2"/>
          </w:tcPr>
          <w:p w14:paraId="6922E9BA" w14:textId="77777777" w:rsidR="00827CE4" w:rsidRPr="00EC3691" w:rsidRDefault="00201FA2" w:rsidP="004C36A3">
            <w:pPr>
              <w:tabs>
                <w:tab w:val="left" w:pos="1245"/>
              </w:tabs>
              <w:spacing w:line="276" w:lineRule="auto"/>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min</m:t>
                    </m:r>
                  </m:fName>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9</m:t>
                        </m:r>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a</m:t>
                                            </m:r>
                                          </m:sup>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m</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e>
                                                    </m:d>
                                                  </m:e>
                                                </m:d>
                                              </m:e>
                                              <m:sup>
                                                <m:r>
                                                  <w:rPr>
                                                    <w:rFonts w:ascii="Cambria Math" w:eastAsiaTheme="minorEastAsia" w:hAnsi="Cambria Math" w:cs="Times New Roman"/>
                                                    <w:sz w:val="24"/>
                                                    <w:szCs w:val="24"/>
                                                  </w:rPr>
                                                  <m:t>2</m:t>
                                                </m:r>
                                              </m:sup>
                                            </m:sSup>
                                          </m:e>
                                        </m:nary>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e>
                            </m:d>
                          </m:e>
                          <m:sup>
                            <m:r>
                              <w:rPr>
                                <w:rFonts w:ascii="Cambria Math" w:eastAsiaTheme="minorEastAsia" w:hAnsi="Cambria Math" w:cs="Times New Roman"/>
                                <w:sz w:val="24"/>
                                <w:szCs w:val="24"/>
                              </w:rPr>
                              <m:t>4</m:t>
                            </m:r>
                          </m:sup>
                        </m:sSup>
                      </m:e>
                    </m:nary>
                  </m:e>
                </m:func>
              </m:oMath>
            </m:oMathPara>
          </w:p>
          <w:p w14:paraId="7B6D787B" w14:textId="77777777" w:rsidR="00827CE4" w:rsidRPr="00EC3691" w:rsidRDefault="00827CE4" w:rsidP="0014511F">
            <w:pPr>
              <w:tabs>
                <w:tab w:val="left" w:pos="1245"/>
              </w:tabs>
              <w:spacing w:line="276" w:lineRule="auto"/>
              <w:rPr>
                <w:rFonts w:ascii="Times New Roman" w:hAnsi="Times New Roman" w:cs="Times New Roman"/>
                <w:sz w:val="24"/>
                <w:szCs w:val="24"/>
              </w:rPr>
            </w:pPr>
            <m:oMath>
              <m:r>
                <w:rPr>
                  <w:rFonts w:ascii="Cambria Math" w:hAnsi="Cambria Math" w:cs="Times New Roman"/>
                  <w:sz w:val="24"/>
                  <w:szCs w:val="24"/>
                </w:rPr>
                <m:t>a=</m:t>
              </m:r>
            </m:oMath>
            <w:r w:rsidRPr="00EC3691">
              <w:rPr>
                <w:rFonts w:ascii="Times New Roman" w:hAnsi="Times New Roman" w:cs="Times New Roman"/>
                <w:sz w:val="24"/>
                <w:szCs w:val="24"/>
              </w:rPr>
              <w:t xml:space="preserve"> </w:t>
            </w:r>
            <w:r w:rsidRPr="00EC3691">
              <w:rPr>
                <w:rFonts w:ascii="Times New Roman" w:eastAsiaTheme="minorEastAsia" w:hAnsi="Times New Roman" w:cs="Times New Roman"/>
                <w:sz w:val="24"/>
                <w:szCs w:val="24"/>
              </w:rPr>
              <w:t xml:space="preserve">number of fibers comprising each of the 9 ligaments included in the </w:t>
            </w:r>
            <w:r w:rsidR="0014511F" w:rsidRPr="00EC3691">
              <w:rPr>
                <w:rFonts w:ascii="Times New Roman" w:eastAsiaTheme="minorEastAsia" w:hAnsi="Times New Roman" w:cs="Times New Roman"/>
                <w:sz w:val="24"/>
                <w:szCs w:val="24"/>
              </w:rPr>
              <w:t>o</w:t>
            </w:r>
            <w:r w:rsidRPr="00EC3691">
              <w:rPr>
                <w:rFonts w:ascii="Times New Roman" w:eastAsiaTheme="minorEastAsia" w:hAnsi="Times New Roman" w:cs="Times New Roman"/>
                <w:sz w:val="24"/>
                <w:szCs w:val="24"/>
              </w:rPr>
              <w:t>ptimization</w:t>
            </w:r>
          </w:p>
        </w:tc>
        <w:tc>
          <w:tcPr>
            <w:tcW w:w="1185" w:type="dxa"/>
            <w:gridSpan w:val="2"/>
            <w:vAlign w:val="center"/>
          </w:tcPr>
          <w:p w14:paraId="31B406D0" w14:textId="77777777" w:rsidR="00827CE4" w:rsidRPr="00EC3691" w:rsidRDefault="00827CE4" w:rsidP="00EC3691">
            <w:pPr>
              <w:spacing w:line="276" w:lineRule="auto"/>
              <w:rPr>
                <w:rFonts w:ascii="Times New Roman" w:hAnsi="Times New Roman" w:cs="Times New Roman"/>
                <w:sz w:val="24"/>
                <w:szCs w:val="24"/>
              </w:rPr>
            </w:pPr>
            <w:r w:rsidRPr="00EC3691">
              <w:rPr>
                <w:rFonts w:ascii="Times New Roman" w:hAnsi="Times New Roman" w:cs="Times New Roman"/>
                <w:sz w:val="24"/>
                <w:szCs w:val="24"/>
              </w:rPr>
              <w:t>(</w:t>
            </w:r>
            <w:r w:rsidR="00030058">
              <w:rPr>
                <w:rFonts w:ascii="Times New Roman" w:hAnsi="Times New Roman" w:cs="Times New Roman"/>
                <w:sz w:val="24"/>
                <w:szCs w:val="24"/>
              </w:rPr>
              <w:t xml:space="preserve">Eq. </w:t>
            </w:r>
            <w:r w:rsidR="00EC3691" w:rsidRPr="00EC3691">
              <w:rPr>
                <w:rFonts w:ascii="Times New Roman" w:hAnsi="Times New Roman" w:cs="Times New Roman"/>
                <w:sz w:val="24"/>
                <w:szCs w:val="24"/>
              </w:rPr>
              <w:t>1</w:t>
            </w:r>
            <w:r w:rsidRPr="00EC3691">
              <w:rPr>
                <w:rFonts w:ascii="Times New Roman" w:hAnsi="Times New Roman" w:cs="Times New Roman"/>
                <w:sz w:val="24"/>
                <w:szCs w:val="24"/>
              </w:rPr>
              <w:t>)</w:t>
            </w:r>
          </w:p>
        </w:tc>
      </w:tr>
      <w:tr w:rsidR="00827CE4" w:rsidRPr="00EC3691" w14:paraId="38EB0C0F" w14:textId="77777777" w:rsidTr="0014511F">
        <w:trPr>
          <w:trHeight w:val="156"/>
        </w:trPr>
        <w:tc>
          <w:tcPr>
            <w:tcW w:w="8667" w:type="dxa"/>
            <w:gridSpan w:val="2"/>
            <w:vAlign w:val="center"/>
          </w:tcPr>
          <w:p w14:paraId="695FE1F4" w14:textId="77777777" w:rsidR="00827CE4" w:rsidRPr="00EC3691" w:rsidRDefault="00827CE4" w:rsidP="004C36A3">
            <w:pPr>
              <w:tabs>
                <w:tab w:val="left" w:pos="1245"/>
              </w:tabs>
              <w:jc w:val="center"/>
              <w:rPr>
                <w:rFonts w:ascii="Times New Roman" w:eastAsia="Calibri" w:hAnsi="Times New Roman" w:cs="Times New Roman"/>
                <w:sz w:val="24"/>
                <w:szCs w:val="24"/>
              </w:rPr>
            </w:pPr>
          </w:p>
        </w:tc>
        <w:tc>
          <w:tcPr>
            <w:tcW w:w="1185" w:type="dxa"/>
            <w:gridSpan w:val="2"/>
            <w:vAlign w:val="center"/>
          </w:tcPr>
          <w:p w14:paraId="1E6C399D" w14:textId="77777777" w:rsidR="00827CE4" w:rsidRPr="00EC3691" w:rsidRDefault="00827CE4" w:rsidP="004C36A3">
            <w:pPr>
              <w:jc w:val="center"/>
              <w:rPr>
                <w:rFonts w:ascii="Times New Roman" w:eastAsia="Calibri" w:hAnsi="Times New Roman" w:cs="Times New Roman"/>
                <w:sz w:val="24"/>
                <w:szCs w:val="24"/>
              </w:rPr>
            </w:pPr>
          </w:p>
        </w:tc>
      </w:tr>
      <w:tr w:rsidR="00827CE4" w:rsidRPr="00EC3691" w14:paraId="64FB78A2" w14:textId="77777777" w:rsidTr="0014511F">
        <w:trPr>
          <w:gridAfter w:val="1"/>
          <w:wAfter w:w="912" w:type="dxa"/>
          <w:trHeight w:val="673"/>
        </w:trPr>
        <w:tc>
          <w:tcPr>
            <w:tcW w:w="7864" w:type="dxa"/>
          </w:tcPr>
          <w:p w14:paraId="2C3A74FD" w14:textId="77777777" w:rsidR="00827CE4" w:rsidRPr="00EC3691" w:rsidRDefault="00201FA2" w:rsidP="004C36A3">
            <w:pPr>
              <w:tabs>
                <w:tab w:val="left" w:pos="1245"/>
              </w:tabs>
              <w:spacing w:line="276" w:lineRule="auto"/>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CL,sMCL, LCL, FFL, OPL, POL, MPC, LPC, P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m:t>
                        </m:r>
                      </m:sub>
                    </m:sSub>
                  </m:e>
                </m:d>
              </m:oMath>
            </m:oMathPara>
          </w:p>
          <w:p w14:paraId="59A6EA12" w14:textId="77777777" w:rsidR="00827CE4" w:rsidRPr="00EC3691" w:rsidRDefault="00201FA2" w:rsidP="004C36A3">
            <w:pPr>
              <w:tabs>
                <w:tab w:val="left" w:pos="1245"/>
              </w:tabs>
              <w:spacing w:line="276" w:lineRule="auto"/>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7 , 4, 20 , 1 , 10 , 18 , 1 , 4 , 10</m:t>
                    </m:r>
                  </m:e>
                </m:d>
                <m:r>
                  <w:rPr>
                    <w:rFonts w:ascii="Cambria Math" w:eastAsiaTheme="minorEastAsia" w:hAnsi="Cambria Math" w:cs="Times New Roman"/>
                    <w:sz w:val="24"/>
                    <w:szCs w:val="24"/>
                  </w:rPr>
                  <m:t xml:space="preserve"> N</m:t>
                </m:r>
              </m:oMath>
            </m:oMathPara>
          </w:p>
          <w:p w14:paraId="736E9E69" w14:textId="77777777" w:rsidR="00827CE4" w:rsidRPr="00EC3691" w:rsidRDefault="00827CE4" w:rsidP="004C36A3">
            <w:pPr>
              <w:tabs>
                <w:tab w:val="left" w:pos="1245"/>
              </w:tabs>
              <w:spacing w:line="276" w:lineRule="auto"/>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a=</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 , 6 , 1, 1 , 2 , 3 , 3 , 3 , 4</m:t>
                    </m:r>
                  </m:e>
                </m:d>
                <m:r>
                  <w:rPr>
                    <w:rFonts w:ascii="Cambria Math" w:eastAsiaTheme="minorEastAsia" w:hAnsi="Cambria Math" w:cs="Times New Roman"/>
                    <w:sz w:val="24"/>
                    <w:szCs w:val="24"/>
                  </w:rPr>
                  <m:t xml:space="preserve"> Number offibers/ligament</m:t>
                </m:r>
              </m:oMath>
            </m:oMathPara>
          </w:p>
        </w:tc>
        <w:tc>
          <w:tcPr>
            <w:tcW w:w="1076" w:type="dxa"/>
            <w:gridSpan w:val="2"/>
            <w:vAlign w:val="center"/>
          </w:tcPr>
          <w:p w14:paraId="75C0153B" w14:textId="77777777" w:rsidR="00827CE4" w:rsidRPr="00EC3691" w:rsidRDefault="00827CE4" w:rsidP="004C36A3">
            <w:pPr>
              <w:spacing w:line="276" w:lineRule="auto"/>
              <w:rPr>
                <w:rFonts w:ascii="Times New Roman" w:hAnsi="Times New Roman" w:cs="Times New Roman"/>
                <w:sz w:val="24"/>
                <w:szCs w:val="24"/>
              </w:rPr>
            </w:pPr>
            <w:r w:rsidRPr="00EC3691">
              <w:rPr>
                <w:rFonts w:ascii="Times New Roman" w:hAnsi="Times New Roman" w:cs="Times New Roman"/>
                <w:sz w:val="24"/>
                <w:szCs w:val="24"/>
              </w:rPr>
              <w:t xml:space="preserve">       </w:t>
            </w:r>
          </w:p>
        </w:tc>
      </w:tr>
      <w:tr w:rsidR="00827CE4" w:rsidRPr="00EC3691" w14:paraId="45F558AD" w14:textId="77777777" w:rsidTr="0014511F">
        <w:trPr>
          <w:gridAfter w:val="1"/>
          <w:wAfter w:w="912" w:type="dxa"/>
          <w:trHeight w:val="182"/>
        </w:trPr>
        <w:tc>
          <w:tcPr>
            <w:tcW w:w="7864" w:type="dxa"/>
            <w:vAlign w:val="center"/>
          </w:tcPr>
          <w:p w14:paraId="1E4FD6F7" w14:textId="77777777" w:rsidR="00827CE4" w:rsidRPr="00EC3691" w:rsidRDefault="00827CE4" w:rsidP="004C36A3">
            <w:pPr>
              <w:tabs>
                <w:tab w:val="left" w:pos="1245"/>
              </w:tabs>
              <w:jc w:val="center"/>
              <w:rPr>
                <w:rFonts w:ascii="Times New Roman" w:eastAsia="Calibri" w:hAnsi="Times New Roman" w:cs="Times New Roman"/>
                <w:sz w:val="24"/>
                <w:szCs w:val="24"/>
              </w:rPr>
            </w:pPr>
          </w:p>
        </w:tc>
        <w:tc>
          <w:tcPr>
            <w:tcW w:w="1076" w:type="dxa"/>
            <w:gridSpan w:val="2"/>
            <w:vAlign w:val="center"/>
          </w:tcPr>
          <w:p w14:paraId="77F67BB9" w14:textId="77777777" w:rsidR="00827CE4" w:rsidRPr="00EC3691" w:rsidRDefault="00827CE4" w:rsidP="004C36A3">
            <w:pPr>
              <w:jc w:val="center"/>
              <w:rPr>
                <w:rFonts w:ascii="Times New Roman" w:eastAsia="Calibri" w:hAnsi="Times New Roman" w:cs="Times New Roman"/>
                <w:sz w:val="24"/>
                <w:szCs w:val="24"/>
              </w:rPr>
            </w:pPr>
          </w:p>
        </w:tc>
      </w:tr>
      <w:tr w:rsidR="00827CE4" w:rsidRPr="00EC3691" w14:paraId="21C1ECF6" w14:textId="77777777" w:rsidTr="0014511F">
        <w:trPr>
          <w:gridAfter w:val="1"/>
          <w:wAfter w:w="912" w:type="dxa"/>
          <w:trHeight w:val="194"/>
        </w:trPr>
        <w:tc>
          <w:tcPr>
            <w:tcW w:w="7864" w:type="dxa"/>
            <w:vAlign w:val="center"/>
          </w:tcPr>
          <w:p w14:paraId="7057B10C" w14:textId="77777777" w:rsidR="00827CE4" w:rsidRPr="00EC3691" w:rsidRDefault="00201FA2" w:rsidP="004C36A3">
            <w:pPr>
              <w:tabs>
                <w:tab w:val="left" w:pos="1245"/>
              </w:tabs>
              <w:jc w:val="center"/>
              <w:rPr>
                <w:rFonts w:ascii="Times New Roman" w:eastAsia="Calibri" w:hAnsi="Times New Roman" w:cs="Times New Roman"/>
                <w:sz w:val="24"/>
                <w:szCs w:val="24"/>
              </w:rPr>
            </w:pPr>
            <m:oMathPara>
              <m:oMathParaPr>
                <m:jc m:val="left"/>
              </m:oMathPara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e</m:t>
                    </m:r>
                  </m:sub>
                </m:sSub>
                <m:d>
                  <m:dPr>
                    <m:ctrlPr>
                      <w:rPr>
                        <w:rFonts w:ascii="Cambria Math" w:eastAsia="Calibri" w:hAnsi="Cambria Math" w:cs="Times New Roman"/>
                        <w:i/>
                        <w:sz w:val="24"/>
                        <w:szCs w:val="24"/>
                      </w:rPr>
                    </m:ctrlPr>
                  </m:dPr>
                  <m:e>
                    <m:r>
                      <w:rPr>
                        <w:rFonts w:ascii="Cambria Math" w:eastAsia="Calibri" w:hAnsi="Cambria Math" w:cs="Times New Roman"/>
                        <w:sz w:val="24"/>
                        <w:szCs w:val="24"/>
                      </w:rPr>
                      <m:t>100-x</m:t>
                    </m:r>
                  </m:e>
                </m:d>
                <m:r>
                  <w:rPr>
                    <w:rFonts w:ascii="Cambria Math" w:eastAsia="Calibri" w:hAnsi="Cambria Math" w:cs="Times New Roman"/>
                    <w:sz w:val="24"/>
                    <w:szCs w:val="24"/>
                  </w:rPr>
                  <m:t>%        -10≤x≤+10</m:t>
                </m:r>
              </m:oMath>
            </m:oMathPara>
          </w:p>
        </w:tc>
        <w:tc>
          <w:tcPr>
            <w:tcW w:w="1076" w:type="dxa"/>
            <w:gridSpan w:val="2"/>
            <w:vAlign w:val="center"/>
          </w:tcPr>
          <w:p w14:paraId="6F300F25" w14:textId="77777777" w:rsidR="00827CE4" w:rsidRPr="00EC3691" w:rsidRDefault="00EC3691" w:rsidP="004C36A3">
            <w:pPr>
              <w:jc w:val="center"/>
              <w:rPr>
                <w:rFonts w:ascii="Times New Roman" w:eastAsia="Calibri" w:hAnsi="Times New Roman" w:cs="Times New Roman"/>
                <w:sz w:val="24"/>
                <w:szCs w:val="24"/>
              </w:rPr>
            </w:pPr>
            <w:r w:rsidRPr="00EC3691">
              <w:rPr>
                <w:rFonts w:ascii="Times New Roman" w:eastAsia="Calibri" w:hAnsi="Times New Roman" w:cs="Times New Roman"/>
                <w:sz w:val="24"/>
                <w:szCs w:val="24"/>
              </w:rPr>
              <w:t>(</w:t>
            </w:r>
            <w:r w:rsidR="00030058">
              <w:rPr>
                <w:rFonts w:ascii="Times New Roman" w:eastAsia="Calibri" w:hAnsi="Times New Roman" w:cs="Times New Roman"/>
                <w:sz w:val="24"/>
                <w:szCs w:val="24"/>
              </w:rPr>
              <w:t xml:space="preserve">Eq. </w:t>
            </w:r>
            <w:r w:rsidRPr="00EC3691">
              <w:rPr>
                <w:rFonts w:ascii="Times New Roman" w:eastAsia="Calibri" w:hAnsi="Times New Roman" w:cs="Times New Roman"/>
                <w:sz w:val="24"/>
                <w:szCs w:val="24"/>
              </w:rPr>
              <w:t>2</w:t>
            </w:r>
            <w:r w:rsidR="00827CE4" w:rsidRPr="00EC3691">
              <w:rPr>
                <w:rFonts w:ascii="Times New Roman" w:eastAsia="Calibri" w:hAnsi="Times New Roman" w:cs="Times New Roman"/>
                <w:sz w:val="24"/>
                <w:szCs w:val="24"/>
              </w:rPr>
              <w:t>)</w:t>
            </w:r>
          </w:p>
        </w:tc>
      </w:tr>
    </w:tbl>
    <w:p w14:paraId="27AC7036" w14:textId="77777777" w:rsidR="00827CE4" w:rsidRPr="00EC3691" w:rsidRDefault="00827CE4" w:rsidP="00827CE4">
      <w:pPr>
        <w:spacing w:after="0" w:line="480" w:lineRule="auto"/>
        <w:ind w:firstLine="720"/>
        <w:rPr>
          <w:rFonts w:ascii="Times New Roman" w:hAnsi="Times New Roman" w:cs="Times New Roman"/>
          <w:sz w:val="24"/>
          <w:szCs w:val="24"/>
        </w:rPr>
      </w:pPr>
      <w:r w:rsidRPr="00EC3691">
        <w:rPr>
          <w:rFonts w:ascii="Times New Roman" w:hAnsi="Times New Roman" w:cs="Times New Roman"/>
          <w:noProof/>
          <w:sz w:val="24"/>
          <w:szCs w:val="24"/>
        </w:rPr>
        <w:drawing>
          <wp:anchor distT="0" distB="0" distL="114300" distR="114300" simplePos="0" relativeHeight="251689984" behindDoc="1" locked="0" layoutInCell="1" allowOverlap="1" wp14:anchorId="65000AB2" wp14:editId="4DA73398">
            <wp:simplePos x="0" y="0"/>
            <wp:positionH relativeFrom="margin">
              <wp:align>center</wp:align>
            </wp:positionH>
            <wp:positionV relativeFrom="paragraph">
              <wp:posOffset>255299</wp:posOffset>
            </wp:positionV>
            <wp:extent cx="4253023" cy="2658594"/>
            <wp:effectExtent l="0" t="0" r="0" b="8890"/>
            <wp:wrapTight wrapText="bothSides">
              <wp:wrapPolygon edited="0">
                <wp:start x="0" y="0"/>
                <wp:lineTo x="0" y="21517"/>
                <wp:lineTo x="21481" y="21517"/>
                <wp:lineTo x="21481" y="0"/>
                <wp:lineTo x="0" y="0"/>
              </wp:wrapPolygon>
            </wp:wrapTight>
            <wp:docPr id="35865" name="Picture 35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253023" cy="2658594"/>
                    </a:xfrm>
                    <a:prstGeom prst="rect">
                      <a:avLst/>
                    </a:prstGeom>
                  </pic:spPr>
                </pic:pic>
              </a:graphicData>
            </a:graphic>
            <wp14:sizeRelH relativeFrom="page">
              <wp14:pctWidth>0</wp14:pctWidth>
            </wp14:sizeRelH>
            <wp14:sizeRelV relativeFrom="page">
              <wp14:pctHeight>0</wp14:pctHeight>
            </wp14:sizeRelV>
          </wp:anchor>
        </w:drawing>
      </w:r>
    </w:p>
    <w:p w14:paraId="1D598F1A" w14:textId="77777777" w:rsidR="00827CE4" w:rsidRPr="00EC3691" w:rsidRDefault="00827CE4" w:rsidP="00827CE4">
      <w:pPr>
        <w:spacing w:line="276" w:lineRule="auto"/>
        <w:ind w:left="216"/>
        <w:rPr>
          <w:rFonts w:ascii="Times New Roman" w:hAnsi="Times New Roman" w:cs="Times New Roman"/>
          <w:b/>
          <w:sz w:val="24"/>
          <w:szCs w:val="24"/>
        </w:rPr>
      </w:pPr>
    </w:p>
    <w:p w14:paraId="0FD396DD" w14:textId="77777777" w:rsidR="00827CE4" w:rsidRPr="00EC3691" w:rsidRDefault="00827CE4" w:rsidP="00827CE4">
      <w:pPr>
        <w:spacing w:line="276" w:lineRule="auto"/>
        <w:ind w:left="216"/>
        <w:rPr>
          <w:rFonts w:ascii="Times New Roman" w:hAnsi="Times New Roman" w:cs="Times New Roman"/>
          <w:b/>
          <w:sz w:val="24"/>
          <w:szCs w:val="24"/>
        </w:rPr>
      </w:pPr>
    </w:p>
    <w:p w14:paraId="434F5B86" w14:textId="77777777" w:rsidR="00827CE4" w:rsidRPr="00EC3691" w:rsidRDefault="00827CE4" w:rsidP="00827CE4">
      <w:pPr>
        <w:spacing w:line="276" w:lineRule="auto"/>
        <w:ind w:left="216"/>
        <w:rPr>
          <w:rFonts w:ascii="Times New Roman" w:hAnsi="Times New Roman" w:cs="Times New Roman"/>
          <w:b/>
          <w:sz w:val="24"/>
          <w:szCs w:val="24"/>
        </w:rPr>
      </w:pPr>
    </w:p>
    <w:p w14:paraId="56770935" w14:textId="77777777" w:rsidR="00827CE4" w:rsidRPr="00EC3691" w:rsidRDefault="00827CE4" w:rsidP="00827CE4">
      <w:pPr>
        <w:spacing w:line="276" w:lineRule="auto"/>
        <w:ind w:left="216"/>
        <w:rPr>
          <w:rFonts w:ascii="Times New Roman" w:hAnsi="Times New Roman" w:cs="Times New Roman"/>
          <w:b/>
          <w:sz w:val="24"/>
          <w:szCs w:val="24"/>
        </w:rPr>
      </w:pPr>
    </w:p>
    <w:p w14:paraId="2FA914D1" w14:textId="77777777" w:rsidR="00827CE4" w:rsidRPr="00EC3691" w:rsidRDefault="00827CE4" w:rsidP="00827CE4">
      <w:pPr>
        <w:spacing w:line="276" w:lineRule="auto"/>
        <w:ind w:left="216"/>
        <w:rPr>
          <w:rFonts w:ascii="Times New Roman" w:hAnsi="Times New Roman" w:cs="Times New Roman"/>
          <w:b/>
          <w:sz w:val="24"/>
          <w:szCs w:val="24"/>
        </w:rPr>
      </w:pPr>
    </w:p>
    <w:p w14:paraId="0490523F" w14:textId="77777777" w:rsidR="00827CE4" w:rsidRPr="00EC3691" w:rsidRDefault="00827CE4" w:rsidP="00827CE4">
      <w:pPr>
        <w:spacing w:line="276" w:lineRule="auto"/>
        <w:ind w:left="216"/>
        <w:rPr>
          <w:rFonts w:ascii="Times New Roman" w:hAnsi="Times New Roman" w:cs="Times New Roman"/>
          <w:b/>
          <w:sz w:val="24"/>
          <w:szCs w:val="24"/>
        </w:rPr>
      </w:pPr>
    </w:p>
    <w:p w14:paraId="2FAFF6D5" w14:textId="77777777" w:rsidR="00827CE4" w:rsidRPr="00EC3691" w:rsidRDefault="00827CE4" w:rsidP="00827CE4">
      <w:pPr>
        <w:spacing w:line="276" w:lineRule="auto"/>
        <w:ind w:left="216"/>
        <w:rPr>
          <w:rFonts w:ascii="Times New Roman" w:hAnsi="Times New Roman" w:cs="Times New Roman"/>
          <w:b/>
          <w:sz w:val="24"/>
          <w:szCs w:val="24"/>
        </w:rPr>
      </w:pPr>
    </w:p>
    <w:p w14:paraId="0C9D08D9" w14:textId="4D8A3986" w:rsidR="00827CE4" w:rsidRPr="00EC3691" w:rsidRDefault="00827CE4" w:rsidP="00827CE4">
      <w:pPr>
        <w:spacing w:line="276" w:lineRule="auto"/>
        <w:ind w:left="216"/>
        <w:rPr>
          <w:rFonts w:ascii="Times New Roman" w:hAnsi="Times New Roman" w:cs="Times New Roman"/>
          <w:b/>
          <w:sz w:val="24"/>
          <w:szCs w:val="24"/>
        </w:rPr>
      </w:pPr>
    </w:p>
    <w:p w14:paraId="7F691A89" w14:textId="43FF9510" w:rsidR="00827CE4" w:rsidRPr="00EC3691" w:rsidRDefault="004B63AD" w:rsidP="00827CE4">
      <w:pPr>
        <w:spacing w:line="360" w:lineRule="auto"/>
        <w:ind w:left="216"/>
        <w:jc w:val="both"/>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92032" behindDoc="1" locked="0" layoutInCell="1" allowOverlap="1" wp14:anchorId="22731B66" wp14:editId="114D12EE">
                <wp:simplePos x="0" y="0"/>
                <wp:positionH relativeFrom="column">
                  <wp:posOffset>838200</wp:posOffset>
                </wp:positionH>
                <wp:positionV relativeFrom="paragraph">
                  <wp:posOffset>227965</wp:posOffset>
                </wp:positionV>
                <wp:extent cx="4743450" cy="704850"/>
                <wp:effectExtent l="0" t="0" r="0" b="0"/>
                <wp:wrapTight wrapText="bothSides">
                  <wp:wrapPolygon edited="0">
                    <wp:start x="0" y="0"/>
                    <wp:lineTo x="0" y="21016"/>
                    <wp:lineTo x="21513" y="21016"/>
                    <wp:lineTo x="21513" y="0"/>
                    <wp:lineTo x="0" y="0"/>
                  </wp:wrapPolygon>
                </wp:wrapTight>
                <wp:docPr id="106" name="Text Box 106"/>
                <wp:cNvGraphicFramePr/>
                <a:graphic xmlns:a="http://schemas.openxmlformats.org/drawingml/2006/main">
                  <a:graphicData uri="http://schemas.microsoft.com/office/word/2010/wordprocessingShape">
                    <wps:wsp>
                      <wps:cNvSpPr txBox="1"/>
                      <wps:spPr>
                        <a:xfrm>
                          <a:off x="0" y="0"/>
                          <a:ext cx="4743450" cy="704850"/>
                        </a:xfrm>
                        <a:prstGeom prst="rect">
                          <a:avLst/>
                        </a:prstGeom>
                        <a:solidFill>
                          <a:prstClr val="white"/>
                        </a:solidFill>
                        <a:ln>
                          <a:noFill/>
                        </a:ln>
                        <a:effectLst/>
                      </wps:spPr>
                      <wps:txbx>
                        <w:txbxContent>
                          <w:p w14:paraId="1F0FAEC4" w14:textId="631F323C" w:rsidR="00201FA2" w:rsidRPr="00966F99" w:rsidRDefault="00201FA2" w:rsidP="00827CE4">
                            <w:pPr>
                              <w:keepNext/>
                              <w:spacing w:line="360" w:lineRule="auto"/>
                              <w:jc w:val="center"/>
                              <w:rPr>
                                <w:rFonts w:ascii="Times New Roman" w:hAnsi="Times New Roman" w:cs="Times New Roman"/>
                              </w:rPr>
                            </w:pPr>
                            <w:r>
                              <w:rPr>
                                <w:rFonts w:ascii="Times New Roman" w:hAnsi="Times New Roman" w:cs="Times New Roman"/>
                              </w:rPr>
                              <w:t>Fig.1</w:t>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w:t>
                            </w:r>
                            <w:r>
                              <w:rPr>
                                <w:rFonts w:ascii="Times New Roman"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w:t>
                            </w:r>
                            <w:r w:rsidRPr="00966F99">
                              <w:rPr>
                                <w:rFonts w:ascii="Times New Roman" w:hAnsi="Times New Roman" w:cs="Times New Roman"/>
                              </w:rPr>
                              <w:t>, toe</w:t>
                            </w:r>
                            <w:r>
                              <w:rPr>
                                <w:rFonts w:ascii="Times New Roman" w:hAnsi="Times New Roman" w:cs="Times New Roman"/>
                              </w:rPr>
                              <w:t xml:space="preserve"> region (</w:t>
                            </w:r>
                            <w:r w:rsidRPr="0049466D">
                              <w:rPr>
                                <w:rFonts w:ascii="Times New Roman" w:hAnsi="Times New Roman" w:cs="Times New Roman"/>
                                <w:i/>
                              </w:rPr>
                              <w:t>f*(</w:t>
                            </w:r>
                            <w:r w:rsidRPr="0049466D">
                              <w:rPr>
                                <w:rFonts w:ascii="Curlz MT" w:hAnsi="Curlz MT" w:cs="Times New Roman"/>
                                <w:b/>
                                <w:i/>
                              </w:rPr>
                              <w:t>L</w:t>
                            </w:r>
                            <w:r>
                              <w:rPr>
                                <w:rFonts w:ascii="Times New Roman" w:hAnsi="Times New Roman" w:cs="Times New Roman"/>
                              </w:rPr>
                              <w:t>))</w:t>
                            </w:r>
                            <w:r w:rsidRPr="00966F99">
                              <w:rPr>
                                <w:rFonts w:ascii="Times New Roman" w:hAnsi="Times New Roman" w:cs="Times New Roman"/>
                              </w:rPr>
                              <w:t>, and linear regions</w:t>
                            </w:r>
                            <w:r>
                              <w:rPr>
                                <w:rFonts w:ascii="Times New Roman" w:hAnsi="Times New Roman" w:cs="Times New Roman"/>
                              </w:rPr>
                              <w:t xml:space="preserve"> (K).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731B66" id="_x0000_t202" coordsize="21600,21600" o:spt="202" path="m,l,21600r21600,l21600,xe">
                <v:stroke joinstyle="miter"/>
                <v:path gradientshapeok="t" o:connecttype="rect"/>
              </v:shapetype>
              <v:shape id="Text Box 106" o:spid="_x0000_s1033" type="#_x0000_t202" style="position:absolute;left:0;text-align:left;margin-left:66pt;margin-top:17.95pt;width:373.5pt;height:55.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" stroked="f">
                <v:textbox inset="0,0,0,0">
                  <w:txbxContent>
                    <w:p w14:paraId="1F0FAEC4" w14:textId="631F323C" w:rsidR="00201FA2" w:rsidRPr="00966F99" w:rsidRDefault="00201FA2" w:rsidP="00827CE4">
                      <w:pPr>
                        <w:keepNext/>
                        <w:spacing w:line="360" w:lineRule="auto"/>
                        <w:jc w:val="center"/>
                        <w:rPr>
                          <w:rFonts w:ascii="Times New Roman" w:hAnsi="Times New Roman" w:cs="Times New Roman"/>
                        </w:rPr>
                      </w:pPr>
                      <w:r>
                        <w:rPr>
                          <w:rFonts w:ascii="Times New Roman" w:hAnsi="Times New Roman" w:cs="Times New Roman"/>
                        </w:rPr>
                        <w:t>Fig.1</w:t>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w:t>
                      </w:r>
                      <w:r>
                        <w:rPr>
                          <w:rFonts w:ascii="Times New Roman" w:hAnsi="Times New Roman" w:cs="Times New Roman"/>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w:t>
                      </w:r>
                      <w:r w:rsidRPr="00966F99">
                        <w:rPr>
                          <w:rFonts w:ascii="Times New Roman" w:hAnsi="Times New Roman" w:cs="Times New Roman"/>
                        </w:rPr>
                        <w:t>, toe</w:t>
                      </w:r>
                      <w:r>
                        <w:rPr>
                          <w:rFonts w:ascii="Times New Roman" w:hAnsi="Times New Roman" w:cs="Times New Roman"/>
                        </w:rPr>
                        <w:t xml:space="preserve"> region (</w:t>
                      </w:r>
                      <w:r w:rsidRPr="0049466D">
                        <w:rPr>
                          <w:rFonts w:ascii="Times New Roman" w:hAnsi="Times New Roman" w:cs="Times New Roman"/>
                          <w:i/>
                        </w:rPr>
                        <w:t>f*(</w:t>
                      </w:r>
                      <w:r w:rsidRPr="0049466D">
                        <w:rPr>
                          <w:rFonts w:ascii="Curlz MT" w:hAnsi="Curlz MT" w:cs="Times New Roman"/>
                          <w:b/>
                          <w:i/>
                        </w:rPr>
                        <w:t>L</w:t>
                      </w:r>
                      <w:r>
                        <w:rPr>
                          <w:rFonts w:ascii="Times New Roman" w:hAnsi="Times New Roman" w:cs="Times New Roman"/>
                        </w:rPr>
                        <w:t>))</w:t>
                      </w:r>
                      <w:r w:rsidRPr="00966F99">
                        <w:rPr>
                          <w:rFonts w:ascii="Times New Roman" w:hAnsi="Times New Roman" w:cs="Times New Roman"/>
                        </w:rPr>
                        <w:t>, and linear regions</w:t>
                      </w:r>
                      <w:r>
                        <w:rPr>
                          <w:rFonts w:ascii="Times New Roman" w:hAnsi="Times New Roman" w:cs="Times New Roman"/>
                        </w:rPr>
                        <w:t xml:space="preserve"> (K).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v:textbox>
                <w10:wrap type="tight"/>
              </v:shape>
            </w:pict>
          </mc:Fallback>
        </mc:AlternateContent>
      </w:r>
    </w:p>
    <w:p w14:paraId="0E8A8F8D" w14:textId="075E340D" w:rsidR="004B63AD" w:rsidRDefault="004B63AD" w:rsidP="00827CE4">
      <w:pPr>
        <w:spacing w:line="360" w:lineRule="auto"/>
        <w:ind w:left="216"/>
        <w:jc w:val="both"/>
        <w:rPr>
          <w:rFonts w:ascii="Times New Roman" w:hAnsi="Times New Roman" w:cs="Times New Roman"/>
          <w:sz w:val="24"/>
          <w:szCs w:val="24"/>
        </w:rPr>
      </w:pPr>
    </w:p>
    <w:p w14:paraId="650D1B44" w14:textId="2F47E69B" w:rsidR="004B63AD" w:rsidRDefault="004B63AD" w:rsidP="00827CE4">
      <w:pPr>
        <w:spacing w:line="360" w:lineRule="auto"/>
        <w:ind w:left="216"/>
        <w:jc w:val="both"/>
        <w:rPr>
          <w:rFonts w:ascii="Times New Roman" w:hAnsi="Times New Roman" w:cs="Times New Roman"/>
          <w:sz w:val="24"/>
          <w:szCs w:val="24"/>
        </w:rPr>
      </w:pPr>
    </w:p>
    <w:p w14:paraId="7E2BF253" w14:textId="45C9E67A" w:rsidR="00827CE4" w:rsidRPr="00EC3691" w:rsidRDefault="00D83F28" w:rsidP="00827CE4">
      <w:pPr>
        <w:spacing w:line="360" w:lineRule="auto"/>
        <w:ind w:left="216"/>
        <w:jc w:val="both"/>
        <w:rPr>
          <w:rFonts w:ascii="Times New Roman" w:hAnsi="Times New Roman" w:cs="Times New Roman"/>
          <w:sz w:val="24"/>
          <w:szCs w:val="24"/>
        </w:rPr>
      </w:pPr>
      <w:r w:rsidRPr="00EC3691">
        <w:rPr>
          <w:rFonts w:ascii="Times New Roman" w:hAnsi="Times New Roman" w:cs="Times New Roman"/>
          <w:sz w:val="24"/>
          <w:szCs w:val="24"/>
        </w:rPr>
        <w:t xml:space="preserve">The other ligaments were observed to be </w:t>
      </w:r>
      <w:r w:rsidRPr="00EC3691">
        <w:rPr>
          <w:rFonts w:ascii="Times New Roman" w:hAnsi="Times New Roman" w:cs="Times New Roman"/>
          <w:noProof/>
          <w:sz w:val="24"/>
          <w:szCs w:val="24"/>
        </w:rPr>
        <w:t>slack</w:t>
      </w:r>
      <w:r w:rsidRPr="00EC3691">
        <w:rPr>
          <w:rFonts w:ascii="Times New Roman" w:hAnsi="Times New Roman" w:cs="Times New Roman"/>
          <w:sz w:val="24"/>
          <w:szCs w:val="24"/>
        </w:rPr>
        <w:t xml:space="preserve"> (i.e., did not carry force) at full extension; therefore, </w:t>
      </w:r>
      <w:r w:rsidR="004B63AD">
        <w:rPr>
          <w:rFonts w:ascii="Times New Roman" w:hAnsi="Times New Roman" w:cs="Times New Roman"/>
          <w:sz w:val="24"/>
          <w:szCs w:val="24"/>
        </w:rPr>
        <w:t xml:space="preserve">they </w:t>
      </w:r>
      <w:r w:rsidRPr="00EC3691">
        <w:rPr>
          <w:rFonts w:ascii="Times New Roman" w:hAnsi="Times New Roman" w:cs="Times New Roman"/>
          <w:sz w:val="24"/>
          <w:szCs w:val="24"/>
        </w:rPr>
        <w:t>were not included in the optimization process. The slack length of these</w:t>
      </w:r>
      <w:r w:rsidR="004B63AD">
        <w:rPr>
          <w:rFonts w:ascii="Times New Roman" w:hAnsi="Times New Roman" w:cs="Times New Roman"/>
          <w:sz w:val="24"/>
          <w:szCs w:val="24"/>
        </w:rPr>
        <w:t xml:space="preserve"> remaining </w:t>
      </w:r>
      <w:r w:rsidRPr="00EC3691">
        <w:rPr>
          <w:rFonts w:ascii="Times New Roman" w:hAnsi="Times New Roman" w:cs="Times New Roman"/>
          <w:sz w:val="24"/>
          <w:szCs w:val="24"/>
        </w:rPr>
        <w:t xml:space="preserve">ligaments </w:t>
      </w:r>
      <w:r w:rsidR="00A91F6B" w:rsidRPr="00EC3691">
        <w:rPr>
          <w:rFonts w:ascii="Times New Roman" w:hAnsi="Times New Roman" w:cs="Times New Roman"/>
          <w:sz w:val="24"/>
          <w:szCs w:val="24"/>
        </w:rPr>
        <w:t>was</w:t>
      </w:r>
      <w:r w:rsidRPr="00EC3691">
        <w:rPr>
          <w:rFonts w:ascii="Times New Roman" w:hAnsi="Times New Roman" w:cs="Times New Roman"/>
          <w:sz w:val="24"/>
          <w:szCs w:val="24"/>
        </w:rPr>
        <w:t xml:space="preserve"> defined as follow</w:t>
      </w:r>
      <w:r w:rsidR="004B63AD">
        <w:rPr>
          <w:rFonts w:ascii="Times New Roman" w:hAnsi="Times New Roman" w:cs="Times New Roman"/>
          <w:sz w:val="24"/>
          <w:szCs w:val="24"/>
        </w:rPr>
        <w:t>s</w:t>
      </w:r>
      <w:r w:rsidRPr="00EC3691">
        <w:rPr>
          <w:rFonts w:ascii="Times New Roman" w:hAnsi="Times New Roman" w:cs="Times New Roman"/>
          <w:sz w:val="24"/>
          <w:szCs w:val="24"/>
        </w:rPr>
        <w:t>:</w:t>
      </w:r>
    </w:p>
    <w:p w14:paraId="76FC6464" w14:textId="5CFEB63D" w:rsidR="00827CE4" w:rsidRPr="00EC3691" w:rsidRDefault="00827CE4" w:rsidP="00030058">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 Define the slack length of the ALL as 115% of its length at full extension based on matching model predictions of the engagement</w:t>
      </w:r>
      <w:r w:rsidR="00EC1F77">
        <w:rPr>
          <w:rFonts w:ascii="Times New Roman" w:hAnsi="Times New Roman" w:cs="Times New Roman"/>
          <w:sz w:val="24"/>
          <w:szCs w:val="24"/>
        </w:rPr>
        <w:t xml:space="preserve"> </w:t>
      </w:r>
      <w:r w:rsidR="00EC1F77">
        <w:rPr>
          <w:rFonts w:ascii="Times New Roman" w:hAnsi="Times New Roman" w:cs="Times New Roman"/>
          <w:sz w:val="24"/>
          <w:szCs w:val="24"/>
        </w:rPr>
        <w:fldChar w:fldCharType="begin"/>
      </w:r>
      <w:r w:rsidR="00FC1B5E">
        <w:rPr>
          <w:rFonts w:ascii="Times New Roman" w:hAnsi="Times New Roman" w:cs="Times New Roman"/>
          <w:sz w:val="24"/>
          <w:szCs w:val="24"/>
        </w:rPr>
        <w:instrText xml:space="preserve"> ADDIN EN.CITE &lt;EndNote&gt;&lt;Cite&gt;&lt;Author&gt;Almeida&lt;/Author&gt;&lt;Year&gt;2015&lt;/Year&gt;&lt;RecNum&gt;3&lt;/RecNum&gt;&lt;DisplayText&gt;(Almeida and Vilaça 2015)&lt;/DisplayText&gt;&lt;record&gt;&lt;rec-number&gt;3&lt;/rec-number&gt;&lt;foreign-keys&gt;&lt;key app="EN" db-id="ez022rtvf00swte5ww1v5zz4299rxe5sav90"&gt;3&lt;/key&gt;&lt;/foreign-keys&gt;&lt;ref-type name="Journal Article"&gt;17&lt;/ref-type&gt;&lt;contributors&gt;&lt;authors&gt;&lt;author&gt;Almeida, PH&lt;/author&gt;&lt;author&gt;Vilaça, A&lt;/author&gt;&lt;/authors&gt;&lt;/contributors&gt;&lt;titles&gt;&lt;title&gt;The posterior condylar offset ratio and femoral anatomy in anterior versus posterior referencing total knee arthroplasty&lt;/title&gt;&lt;secondary-title&gt;Orthopaedics &amp;amp; Traumatology: Surgery &amp;amp; Research&lt;/secondary-title&gt;&lt;short-title&gt;The posterior condylar offset ratio (PCOR) was employed for preoperative and postoperative radiographic comparison of femoral condyles. It was hypothesized that posterior referencing prosthesis would better restore condylar morphology. Both anterior and posterior referencing prosthesis lead to a similar increase of the PCOR following total knee arthroplasty.&lt;/short-title&gt;&lt;/titles&gt;&lt;periodical&gt;&lt;full-title&gt;Orthopaedics &amp;amp; Traumatology: Surgery &amp;amp; Research&lt;/full-title&gt;&lt;/periodical&gt;&lt;pages&gt;687-691&lt;/pages&gt;&lt;volume&gt;101&lt;/volume&gt;&lt;number&gt;6&lt;/number&gt;&lt;dates&gt;&lt;year&gt;2015&lt;/year&gt;&lt;/dates&gt;&lt;isbn&gt;1877-0568&lt;/isbn&gt;&lt;urls&gt;&lt;/urls&gt;&lt;/record&gt;&lt;/Cite&gt;&lt;/EndNote&gt;</w:instrText>
      </w:r>
      <w:r w:rsidR="00EC1F77">
        <w:rPr>
          <w:rFonts w:ascii="Times New Roman" w:hAnsi="Times New Roman" w:cs="Times New Roman"/>
          <w:sz w:val="24"/>
          <w:szCs w:val="24"/>
        </w:rPr>
        <w:fldChar w:fldCharType="separate"/>
      </w:r>
      <w:r w:rsidR="00FC1B5E">
        <w:rPr>
          <w:rFonts w:ascii="Times New Roman" w:hAnsi="Times New Roman" w:cs="Times New Roman"/>
          <w:noProof/>
          <w:sz w:val="24"/>
          <w:szCs w:val="24"/>
        </w:rPr>
        <w:t>(</w:t>
      </w:r>
      <w:hyperlink w:anchor="_ENREF_1" w:tooltip="Almeida, 2015 #3" w:history="1">
        <w:r w:rsidR="00106DA9">
          <w:rPr>
            <w:rFonts w:ascii="Times New Roman" w:hAnsi="Times New Roman" w:cs="Times New Roman"/>
            <w:noProof/>
            <w:sz w:val="24"/>
            <w:szCs w:val="24"/>
          </w:rPr>
          <w:t>Almeida and Vilaça 2015</w:t>
        </w:r>
      </w:hyperlink>
      <w:r w:rsidR="00FC1B5E">
        <w:rPr>
          <w:rFonts w:ascii="Times New Roman" w:hAnsi="Times New Roman" w:cs="Times New Roman"/>
          <w:noProof/>
          <w:sz w:val="24"/>
          <w:szCs w:val="24"/>
        </w:rPr>
        <w:t>)</w:t>
      </w:r>
      <w:r w:rsidR="00EC1F77">
        <w:rPr>
          <w:rFonts w:ascii="Times New Roman" w:hAnsi="Times New Roman" w:cs="Times New Roman"/>
          <w:sz w:val="24"/>
          <w:szCs w:val="24"/>
        </w:rPr>
        <w:fldChar w:fldCharType="end"/>
      </w:r>
      <w:r w:rsidRPr="00EC3691">
        <w:rPr>
          <w:rFonts w:ascii="Times New Roman" w:hAnsi="Times New Roman" w:cs="Times New Roman"/>
          <w:sz w:val="24"/>
          <w:szCs w:val="24"/>
        </w:rPr>
        <w:t xml:space="preserve"> of the ALL</w:t>
      </w:r>
      <w:r w:rsidR="009439A0">
        <w:rPr>
          <w:rFonts w:ascii="Times New Roman" w:hAnsi="Times New Roman" w:cs="Times New Roman"/>
          <w:sz w:val="24"/>
          <w:szCs w:val="24"/>
        </w:rPr>
        <w:t xml:space="preserve"> </w:t>
      </w:r>
      <w:r w:rsidR="009439A0">
        <w:rPr>
          <w:rFonts w:ascii="Times New Roman" w:hAnsi="Times New Roman" w:cs="Times New Roman"/>
          <w:sz w:val="24"/>
          <w:szCs w:val="24"/>
        </w:rPr>
        <w:lastRenderedPageBreak/>
        <w:t>under an applied anterior force at 30° of flexion</w:t>
      </w:r>
      <w:r w:rsidRPr="00EC3691">
        <w:rPr>
          <w:rFonts w:ascii="Times New Roman" w:hAnsi="Times New Roman" w:cs="Times New Roman"/>
          <w:sz w:val="24"/>
          <w:szCs w:val="24"/>
        </w:rPr>
        <w:t xml:space="preserve"> to previously-reported experimental data </w:t>
      </w:r>
      <w:r w:rsidRPr="00EC3691">
        <w:rPr>
          <w:rFonts w:ascii="Times New Roman" w:hAnsi="Times New Roman" w:cs="Times New Roman"/>
          <w:sz w:val="24"/>
          <w:szCs w:val="24"/>
        </w:rPr>
        <w:fldChar w:fldCharType="begin"/>
      </w:r>
      <w:r w:rsidR="00FC1B5E">
        <w:rPr>
          <w:rFonts w:ascii="Times New Roman" w:hAnsi="Times New Roman" w:cs="Times New Roman"/>
          <w:sz w:val="24"/>
          <w:szCs w:val="24"/>
        </w:rPr>
        <w:instrText xml:space="preserve"> ADDIN EN.CITE &lt;EndNote&gt;&lt;Cite&gt;&lt;Author&gt;Thein&lt;/Author&gt;&lt;Year&gt;2016&lt;/Year&gt;&lt;RecNum&gt;86&lt;/RecNum&gt;&lt;DisplayText&gt;(Thein, Boorman-Padgett et al. 2016)&lt;/DisplayText&gt;&lt;record&gt;&lt;rec-number&gt;86&lt;/rec-number&gt;&lt;foreign-keys&gt;&lt;key app="EN" db-id="ez022rtvf00swte5ww1v5zz4299rxe5sav90"&gt;86&lt;/key&gt;&lt;/foreign-keys&gt;&lt;ref-type name="Journal Article"&gt;17&lt;/ref-type&gt;&lt;contributors&gt;&lt;authors&gt;&lt;author&gt;Thein, Ran&lt;/author&gt;&lt;author&gt;Boorman-Padgett, James&lt;/author&gt;&lt;author&gt;Stone, Kyle&lt;/author&gt;&lt;author&gt;Wickiewicz, Thomas L&lt;/author&gt;&lt;author&gt;Imhauser, Carl W&lt;/author&gt;&lt;author&gt;Pearle, Andrew D&lt;/author&gt;&lt;/authors&gt;&lt;/contributors&gt;&lt;titles&gt;&lt;title&gt;Biomechanical assessment of the anterolateral ligament of the knee: a secondary restraint in simulated tests of the pivot shift and of anterior stability&lt;/title&gt;&lt;secondary-title&gt;JBJS&lt;/secondary-title&gt;&lt;/titles&gt;&lt;periodical&gt;&lt;full-title&gt;JBJS&lt;/full-title&gt;&lt;/periodical&gt;&lt;pages&gt;937-943&lt;/pages&gt;&lt;volume&gt;98&lt;/volume&gt;&lt;number&gt;11&lt;/number&gt;&lt;dates&gt;&lt;year&gt;2016&lt;/year&gt;&lt;/dates&gt;&lt;isbn&gt;0021-9355&lt;/isbn&gt;&lt;urls&gt;&lt;/urls&gt;&lt;/record&gt;&lt;/Cite&gt;&lt;/EndNote&gt;</w:instrText>
      </w:r>
      <w:r w:rsidRPr="00EC3691">
        <w:rPr>
          <w:rFonts w:ascii="Times New Roman" w:hAnsi="Times New Roman" w:cs="Times New Roman"/>
          <w:sz w:val="24"/>
          <w:szCs w:val="24"/>
        </w:rPr>
        <w:fldChar w:fldCharType="separate"/>
      </w:r>
      <w:r w:rsidR="00FC1B5E">
        <w:rPr>
          <w:rFonts w:ascii="Times New Roman" w:hAnsi="Times New Roman" w:cs="Times New Roman"/>
          <w:noProof/>
          <w:sz w:val="24"/>
          <w:szCs w:val="24"/>
        </w:rPr>
        <w:t>(</w:t>
      </w:r>
      <w:hyperlink w:anchor="_ENREF_10" w:tooltip="Thein, 2016 #86" w:history="1">
        <w:r w:rsidR="00106DA9">
          <w:rPr>
            <w:rFonts w:ascii="Times New Roman" w:hAnsi="Times New Roman" w:cs="Times New Roman"/>
            <w:noProof/>
            <w:sz w:val="24"/>
            <w:szCs w:val="24"/>
          </w:rPr>
          <w:t>Thein, Boorman-Padgett et al. 2016</w:t>
        </w:r>
      </w:hyperlink>
      <w:r w:rsidR="00FC1B5E">
        <w:rPr>
          <w:rFonts w:ascii="Times New Roman" w:hAnsi="Times New Roman" w:cs="Times New Roman"/>
          <w:noProof/>
          <w:sz w:val="24"/>
          <w:szCs w:val="24"/>
        </w:rPr>
        <w:t>)</w:t>
      </w:r>
      <w:r w:rsidRPr="00EC3691">
        <w:rPr>
          <w:rFonts w:ascii="Times New Roman" w:hAnsi="Times New Roman" w:cs="Times New Roman"/>
          <w:sz w:val="24"/>
          <w:szCs w:val="24"/>
        </w:rPr>
        <w:fldChar w:fldCharType="end"/>
      </w:r>
      <w:r w:rsidR="00A2306D">
        <w:rPr>
          <w:rFonts w:ascii="Times New Roman" w:hAnsi="Times New Roman" w:cs="Times New Roman"/>
          <w:sz w:val="24"/>
          <w:szCs w:val="24"/>
        </w:rPr>
        <w:t xml:space="preserve"> </w:t>
      </w:r>
      <w:r w:rsidRPr="00EC3691">
        <w:rPr>
          <w:rFonts w:ascii="Times New Roman" w:hAnsi="Times New Roman" w:cs="Times New Roman"/>
          <w:sz w:val="24"/>
          <w:szCs w:val="24"/>
        </w:rPr>
        <w:t xml:space="preserve">. </w:t>
      </w:r>
    </w:p>
    <w:p w14:paraId="4BA4557A" w14:textId="090CA335" w:rsidR="00827CE4" w:rsidRPr="00EC3691" w:rsidRDefault="00827CE4" w:rsidP="00030058">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Set the slack lengths of the </w:t>
      </w:r>
      <w:r w:rsidR="004B63AD">
        <w:rPr>
          <w:rFonts w:ascii="Times New Roman" w:hAnsi="Times New Roman" w:cs="Times New Roman"/>
          <w:sz w:val="24"/>
          <w:szCs w:val="24"/>
        </w:rPr>
        <w:t>anterolateral (</w:t>
      </w:r>
      <w:r w:rsidRPr="00EC3691">
        <w:rPr>
          <w:rFonts w:ascii="Times New Roman" w:hAnsi="Times New Roman" w:cs="Times New Roman"/>
          <w:sz w:val="24"/>
          <w:szCs w:val="24"/>
        </w:rPr>
        <w:t>AL</w:t>
      </w:r>
      <w:r w:rsidR="004B63AD">
        <w:rPr>
          <w:rFonts w:ascii="Times New Roman" w:hAnsi="Times New Roman" w:cs="Times New Roman"/>
          <w:sz w:val="24"/>
          <w:szCs w:val="24"/>
        </w:rPr>
        <w:t>)</w:t>
      </w:r>
      <w:r w:rsidRPr="00EC3691">
        <w:rPr>
          <w:rFonts w:ascii="Times New Roman" w:hAnsi="Times New Roman" w:cs="Times New Roman"/>
          <w:sz w:val="24"/>
          <w:szCs w:val="24"/>
        </w:rPr>
        <w:t xml:space="preserve"> fibers of the PCL (PCL_5, PCL_6, PCL_7) to be </w:t>
      </w:r>
      <w:r w:rsidR="004B63AD">
        <w:rPr>
          <w:rFonts w:ascii="Times New Roman" w:hAnsi="Times New Roman" w:cs="Times New Roman"/>
          <w:sz w:val="24"/>
          <w:szCs w:val="24"/>
        </w:rPr>
        <w:t xml:space="preserve">as </w:t>
      </w:r>
      <w:r w:rsidRPr="00EC3691">
        <w:rPr>
          <w:rFonts w:ascii="Times New Roman" w:hAnsi="Times New Roman" w:cs="Times New Roman"/>
          <w:sz w:val="24"/>
          <w:szCs w:val="24"/>
        </w:rPr>
        <w:t>110% of their fiber length at full extension.</w:t>
      </w:r>
      <w:r w:rsidR="004B63AD">
        <w:rPr>
          <w:rFonts w:ascii="Times New Roman" w:hAnsi="Times New Roman" w:cs="Times New Roman"/>
          <w:sz w:val="24"/>
          <w:szCs w:val="24"/>
        </w:rPr>
        <w:t xml:space="preserve"> This percentage </w:t>
      </w:r>
      <w:r w:rsidR="00C96AA2">
        <w:rPr>
          <w:rFonts w:ascii="Times New Roman" w:hAnsi="Times New Roman" w:cs="Times New Roman"/>
          <w:sz w:val="24"/>
          <w:szCs w:val="24"/>
        </w:rPr>
        <w:t>approximates</w:t>
      </w:r>
      <w:r w:rsidR="004B63AD" w:rsidRPr="00EC3691">
        <w:rPr>
          <w:rFonts w:ascii="Times New Roman" w:hAnsi="Times New Roman" w:cs="Times New Roman"/>
          <w:sz w:val="24"/>
          <w:szCs w:val="24"/>
        </w:rPr>
        <w:t xml:space="preserve"> </w:t>
      </w:r>
      <w:r w:rsidR="004B63AD">
        <w:rPr>
          <w:rFonts w:ascii="Times New Roman" w:hAnsi="Times New Roman" w:cs="Times New Roman"/>
          <w:sz w:val="24"/>
          <w:szCs w:val="24"/>
        </w:rPr>
        <w:t>their</w:t>
      </w:r>
      <w:r w:rsidR="004B63AD" w:rsidRPr="00EC3691">
        <w:rPr>
          <w:rFonts w:ascii="Times New Roman" w:hAnsi="Times New Roman" w:cs="Times New Roman"/>
          <w:sz w:val="24"/>
          <w:szCs w:val="24"/>
        </w:rPr>
        <w:t xml:space="preserve"> longest length through 120° of passive flexion</w:t>
      </w:r>
      <w:r w:rsidR="004B63AD">
        <w:rPr>
          <w:rFonts w:ascii="Times New Roman" w:hAnsi="Times New Roman" w:cs="Times New Roman"/>
          <w:sz w:val="24"/>
          <w:szCs w:val="24"/>
        </w:rPr>
        <w:t>.</w:t>
      </w:r>
    </w:p>
    <w:p w14:paraId="7A6FFA9D" w14:textId="77777777" w:rsidR="00827CE4" w:rsidRPr="00EC3691" w:rsidRDefault="00827CE4" w:rsidP="00030058">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Define the slack length of the medial meniscal coronary ligaments (</w:t>
      </w:r>
      <w:proofErr w:type="spellStart"/>
      <w:r w:rsidRPr="00EC3691">
        <w:rPr>
          <w:rFonts w:ascii="Times New Roman" w:hAnsi="Times New Roman" w:cs="Times New Roman"/>
          <w:sz w:val="24"/>
          <w:szCs w:val="24"/>
        </w:rPr>
        <w:t>MM_MedMeniscPos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MedMeniscAn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MedMeniscCen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AntMeniscLa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AntMeniscMed</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PostMeniscLat</w:t>
      </w:r>
      <w:proofErr w:type="spellEnd"/>
      <w:r w:rsidRPr="00EC3691">
        <w:rPr>
          <w:rFonts w:ascii="Times New Roman" w:hAnsi="Times New Roman" w:cs="Times New Roman"/>
          <w:sz w:val="24"/>
          <w:szCs w:val="24"/>
        </w:rPr>
        <w:t xml:space="preserve">, </w:t>
      </w:r>
      <w:proofErr w:type="spellStart"/>
      <w:r w:rsidRPr="00EC3691">
        <w:rPr>
          <w:rFonts w:ascii="Times New Roman" w:hAnsi="Times New Roman" w:cs="Times New Roman"/>
          <w:sz w:val="24"/>
          <w:szCs w:val="24"/>
        </w:rPr>
        <w:t>MM_PostMeniscMed</w:t>
      </w:r>
      <w:proofErr w:type="spellEnd"/>
      <w:r w:rsidRPr="00EC3691">
        <w:rPr>
          <w:rFonts w:ascii="Times New Roman" w:hAnsi="Times New Roman" w:cs="Times New Roman"/>
          <w:sz w:val="24"/>
          <w:szCs w:val="24"/>
        </w:rPr>
        <w:t xml:space="preserve">) as 100% of their length at full extension. </w:t>
      </w:r>
    </w:p>
    <w:p w14:paraId="34EE5C4F" w14:textId="4ABDE96C" w:rsidR="00827CE4" w:rsidRPr="00EC3691" w:rsidRDefault="00827CE4" w:rsidP="00030058">
      <w:pPr>
        <w:pStyle w:val="ListParagraph"/>
        <w:numPr>
          <w:ilvl w:val="0"/>
          <w:numId w:val="9"/>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Model the meniscal </w:t>
      </w:r>
      <w:r w:rsidR="009439A0">
        <w:rPr>
          <w:rFonts w:ascii="Times New Roman" w:hAnsi="Times New Roman" w:cs="Times New Roman"/>
          <w:sz w:val="24"/>
          <w:szCs w:val="24"/>
        </w:rPr>
        <w:t>root attachments</w:t>
      </w:r>
      <w:r w:rsidR="009439A0" w:rsidRPr="00EC3691">
        <w:rPr>
          <w:rFonts w:ascii="Times New Roman" w:hAnsi="Times New Roman" w:cs="Times New Roman"/>
          <w:sz w:val="24"/>
          <w:szCs w:val="24"/>
        </w:rPr>
        <w:t xml:space="preserve"> </w:t>
      </w:r>
      <w:r w:rsidRPr="00EC3691">
        <w:rPr>
          <w:rFonts w:ascii="Times New Roman" w:hAnsi="Times New Roman" w:cs="Times New Roman"/>
          <w:sz w:val="24"/>
          <w:szCs w:val="24"/>
        </w:rPr>
        <w:t xml:space="preserve">(an anterior and posterior fiber for each meniscus) with a linear, tension-only force–elongation response and </w:t>
      </w:r>
      <w:r w:rsidRPr="00EC3691">
        <w:rPr>
          <w:rFonts w:ascii="Times New Roman" w:hAnsi="Times New Roman" w:cs="Times New Roman"/>
          <w:noProof/>
          <w:sz w:val="24"/>
          <w:szCs w:val="24"/>
        </w:rPr>
        <w:t>stiffness</w:t>
      </w:r>
      <w:r w:rsidRPr="00EC3691">
        <w:rPr>
          <w:rFonts w:ascii="Times New Roman" w:hAnsi="Times New Roman" w:cs="Times New Roman"/>
          <w:sz w:val="24"/>
          <w:szCs w:val="24"/>
        </w:rPr>
        <w:t xml:space="preserve"> of 180N/mm (no slack or toe regions). </w:t>
      </w:r>
    </w:p>
    <w:p w14:paraId="37582588" w14:textId="004F125A" w:rsidR="00827CE4" w:rsidRPr="00EC3691" w:rsidRDefault="00827CE4" w:rsidP="00030058">
      <w:p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In addition, the six fibers of the posterior capsule (MPC and LPC) </w:t>
      </w:r>
      <w:r w:rsidR="007E7DA5">
        <w:rPr>
          <w:rFonts w:ascii="Times New Roman" w:hAnsi="Times New Roman" w:cs="Times New Roman"/>
          <w:sz w:val="24"/>
          <w:szCs w:val="24"/>
        </w:rPr>
        <w:t xml:space="preserve">were observed to </w:t>
      </w:r>
      <w:r w:rsidRPr="00EC3691">
        <w:rPr>
          <w:rFonts w:ascii="Times New Roman" w:hAnsi="Times New Roman" w:cs="Times New Roman"/>
          <w:sz w:val="24"/>
          <w:szCs w:val="24"/>
        </w:rPr>
        <w:t>bec</w:t>
      </w:r>
      <w:r w:rsidR="007E7DA5">
        <w:rPr>
          <w:rFonts w:ascii="Times New Roman" w:hAnsi="Times New Roman" w:cs="Times New Roman"/>
          <w:sz w:val="24"/>
          <w:szCs w:val="24"/>
        </w:rPr>
        <w:t>o</w:t>
      </w:r>
      <w:r w:rsidRPr="00EC3691">
        <w:rPr>
          <w:rFonts w:ascii="Times New Roman" w:hAnsi="Times New Roman" w:cs="Times New Roman"/>
          <w:sz w:val="24"/>
          <w:szCs w:val="24"/>
        </w:rPr>
        <w:t>me slack at flexion angles &gt;30 deg; thus, these fibers</w:t>
      </w:r>
      <w:r w:rsidR="008F3A7B">
        <w:rPr>
          <w:rFonts w:ascii="Times New Roman" w:hAnsi="Times New Roman" w:cs="Times New Roman"/>
          <w:sz w:val="24"/>
          <w:szCs w:val="24"/>
        </w:rPr>
        <w:t xml:space="preserve"> were </w:t>
      </w:r>
      <w:r w:rsidR="008F3A7B" w:rsidRPr="00EC3691">
        <w:rPr>
          <w:rFonts w:ascii="Times New Roman" w:hAnsi="Times New Roman" w:cs="Times New Roman"/>
          <w:sz w:val="24"/>
          <w:szCs w:val="24"/>
        </w:rPr>
        <w:t>deactivate</w:t>
      </w:r>
      <w:r w:rsidR="008F3A7B">
        <w:rPr>
          <w:rFonts w:ascii="Times New Roman" w:hAnsi="Times New Roman" w:cs="Times New Roman"/>
          <w:sz w:val="24"/>
          <w:szCs w:val="24"/>
        </w:rPr>
        <w:t>d</w:t>
      </w:r>
      <w:r w:rsidRPr="00EC3691">
        <w:rPr>
          <w:rFonts w:ascii="Times New Roman" w:hAnsi="Times New Roman" w:cs="Times New Roman"/>
          <w:sz w:val="24"/>
          <w:szCs w:val="24"/>
        </w:rPr>
        <w:t xml:space="preserve"> at flexion angles &gt;30°. To do this, define a state variable (</w:t>
      </w:r>
      <w:proofErr w:type="spellStart"/>
      <w:r w:rsidRPr="00EC3691">
        <w:rPr>
          <w:rFonts w:ascii="Times New Roman" w:hAnsi="Times New Roman" w:cs="Times New Roman"/>
          <w:sz w:val="24"/>
          <w:szCs w:val="24"/>
        </w:rPr>
        <w:t>VAR_alpha</w:t>
      </w:r>
      <w:proofErr w:type="spellEnd"/>
      <w:r w:rsidRPr="00EC3691">
        <w:rPr>
          <w:rFonts w:ascii="Times New Roman" w:hAnsi="Times New Roman" w:cs="Times New Roman"/>
          <w:sz w:val="24"/>
          <w:szCs w:val="24"/>
        </w:rPr>
        <w:t xml:space="preserve">) with an algebraic function that measure the flexion angle. Add this state variable as part of an IF conditional function at the beginning of the force function of each fiber of the MPC and LPC. The new function </w:t>
      </w:r>
      <w:r w:rsidR="00F46F53">
        <w:rPr>
          <w:rFonts w:ascii="Times New Roman" w:hAnsi="Times New Roman" w:cs="Times New Roman"/>
          <w:sz w:val="24"/>
          <w:szCs w:val="24"/>
        </w:rPr>
        <w:t>is defined as</w:t>
      </w:r>
      <w:r w:rsidRPr="00EC3691">
        <w:rPr>
          <w:rFonts w:ascii="Times New Roman" w:hAnsi="Times New Roman" w:cs="Times New Roman"/>
          <w:sz w:val="24"/>
          <w:szCs w:val="24"/>
        </w:rPr>
        <w:t xml:space="preserve"> (in bold) (Eq. 3):</w:t>
      </w:r>
    </w:p>
    <w:p w14:paraId="4BA49C49" w14:textId="77777777" w:rsidR="00827CE4" w:rsidRPr="00EC3691" w:rsidRDefault="00827CE4" w:rsidP="00030058">
      <w:pPr>
        <w:spacing w:line="360" w:lineRule="auto"/>
        <w:jc w:val="both"/>
        <w:rPr>
          <w:rFonts w:ascii="Times New Roman" w:hAnsi="Times New Roman" w:cs="Times New Roman"/>
          <w:sz w:val="24"/>
          <w:szCs w:val="24"/>
        </w:rPr>
      </w:pPr>
      <w:r w:rsidRPr="00EC3691">
        <w:rPr>
          <w:rFonts w:ascii="Times New Roman" w:hAnsi="Times New Roman" w:cs="Times New Roman"/>
          <w:b/>
          <w:sz w:val="24"/>
          <w:szCs w:val="24"/>
        </w:rPr>
        <w:t>if(Varval(.s15_0d_Reference.VAR_alpha)-30:</w:t>
      </w:r>
      <w:r w:rsidRPr="00EC3691">
        <w:rPr>
          <w:rFonts w:ascii="Times New Roman" w:hAnsi="Times New Roman" w:cs="Times New Roman"/>
          <w:sz w:val="24"/>
          <w:szCs w:val="24"/>
        </w:rPr>
        <w:t>(-(PostCapsule_Stiffness)*(AKISPL (.s15_0d_Reference.Disp_PLC_M,0,SPLINE_sMCL,0))-(Ligs_DampingCoefficient*VR  (Eq.3) (</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Step(VR(</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0,0, VR(</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0.1,1))) *Step(DM(</w:t>
      </w:r>
      <w:proofErr w:type="spellStart"/>
      <w:r w:rsidRPr="00EC3691">
        <w:rPr>
          <w:rFonts w:ascii="Times New Roman" w:hAnsi="Times New Roman" w:cs="Times New Roman"/>
          <w:sz w:val="24"/>
          <w:szCs w:val="24"/>
        </w:rPr>
        <w:t>Tib_PLC_M,Fem_PLC_M</w:t>
      </w:r>
      <w:proofErr w:type="spellEnd"/>
      <w:r w:rsidRPr="00EC3691">
        <w:rPr>
          <w:rFonts w:ascii="Times New Roman" w:hAnsi="Times New Roman" w:cs="Times New Roman"/>
          <w:sz w:val="24"/>
          <w:szCs w:val="24"/>
        </w:rPr>
        <w:t>),L0_PLC_M,0,L0_PLC_M +0.1,1)</w:t>
      </w:r>
      <w:r w:rsidRPr="00EC3691">
        <w:rPr>
          <w:rFonts w:ascii="Times New Roman" w:hAnsi="Times New Roman" w:cs="Times New Roman"/>
          <w:b/>
          <w:sz w:val="24"/>
          <w:szCs w:val="24"/>
        </w:rPr>
        <w:t>,0,0)</w:t>
      </w:r>
    </w:p>
    <w:p w14:paraId="050C7A1C" w14:textId="77777777" w:rsidR="00827CE4" w:rsidRPr="00EC3691" w:rsidRDefault="00827CE4" w:rsidP="00827CE4">
      <w:pPr>
        <w:pStyle w:val="ListParagraph"/>
        <w:tabs>
          <w:tab w:val="left" w:pos="1483"/>
        </w:tabs>
        <w:ind w:left="2160"/>
        <w:jc w:val="center"/>
        <w:rPr>
          <w:rFonts w:ascii="Times New Roman" w:hAnsi="Times New Roman" w:cs="Times New Roman"/>
          <w:sz w:val="24"/>
          <w:szCs w:val="24"/>
        </w:rPr>
      </w:pPr>
    </w:p>
    <w:p w14:paraId="4AB532A1" w14:textId="77777777" w:rsidR="00827CE4" w:rsidRPr="00EC3691" w:rsidRDefault="00827CE4" w:rsidP="00827CE4">
      <w:pPr>
        <w:spacing w:line="276" w:lineRule="auto"/>
        <w:rPr>
          <w:rFonts w:ascii="Times New Roman" w:hAnsi="Times New Roman" w:cs="Times New Roman"/>
          <w:b/>
          <w:sz w:val="28"/>
          <w:szCs w:val="24"/>
        </w:rPr>
      </w:pPr>
      <w:r w:rsidRPr="00EC3691">
        <w:rPr>
          <w:rFonts w:ascii="Times New Roman" w:hAnsi="Times New Roman" w:cs="Times New Roman"/>
          <w:b/>
          <w:sz w:val="28"/>
          <w:szCs w:val="24"/>
        </w:rPr>
        <w:t>Optimization steps:</w:t>
      </w:r>
    </w:p>
    <w:p w14:paraId="246415A5" w14:textId="2B1CF288"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Limit the tibiofemoral joint to one proximal-distal degree of freedom along the long axis of the tibia by </w:t>
      </w:r>
      <w:r w:rsidR="00F46F53">
        <w:rPr>
          <w:rFonts w:ascii="Times New Roman" w:hAnsi="Times New Roman" w:cs="Times New Roman"/>
          <w:sz w:val="24"/>
          <w:szCs w:val="24"/>
        </w:rPr>
        <w:t>setting</w:t>
      </w:r>
      <w:r w:rsidRPr="00EC3691">
        <w:rPr>
          <w:rFonts w:ascii="Times New Roman" w:hAnsi="Times New Roman" w:cs="Times New Roman"/>
          <w:sz w:val="24"/>
          <w:szCs w:val="24"/>
        </w:rPr>
        <w:t xml:space="preserve"> the joints “</w:t>
      </w:r>
      <w:proofErr w:type="spellStart"/>
      <w:r w:rsidRPr="00EC3691">
        <w:rPr>
          <w:rFonts w:ascii="Times New Roman" w:hAnsi="Times New Roman" w:cs="Times New Roman"/>
          <w:sz w:val="24"/>
          <w:szCs w:val="24"/>
        </w:rPr>
        <w:t>AxialConstraint</w:t>
      </w:r>
      <w:proofErr w:type="spellEnd"/>
      <w:r w:rsidRPr="00EC3691">
        <w:rPr>
          <w:rFonts w:ascii="Times New Roman" w:hAnsi="Times New Roman" w:cs="Times New Roman"/>
          <w:sz w:val="24"/>
          <w:szCs w:val="24"/>
        </w:rPr>
        <w:t xml:space="preserve">” to ON </w:t>
      </w:r>
      <w:r w:rsidR="00F46F53">
        <w:rPr>
          <w:rFonts w:ascii="Times New Roman" w:hAnsi="Times New Roman" w:cs="Times New Roman"/>
          <w:sz w:val="24"/>
          <w:szCs w:val="24"/>
        </w:rPr>
        <w:t xml:space="preserve">and </w:t>
      </w:r>
      <w:r w:rsidRPr="00EC3691">
        <w:rPr>
          <w:rFonts w:ascii="Times New Roman" w:hAnsi="Times New Roman" w:cs="Times New Roman"/>
          <w:sz w:val="24"/>
          <w:szCs w:val="24"/>
        </w:rPr>
        <w:t>“</w:t>
      </w:r>
      <w:proofErr w:type="spellStart"/>
      <w:r w:rsidRPr="00EC3691">
        <w:rPr>
          <w:rFonts w:ascii="Times New Roman" w:hAnsi="Times New Roman" w:cs="Times New Roman"/>
          <w:sz w:val="24"/>
          <w:szCs w:val="24"/>
        </w:rPr>
        <w:t>FixTibToGround</w:t>
      </w:r>
      <w:proofErr w:type="spellEnd"/>
      <w:r w:rsidRPr="00EC3691">
        <w:rPr>
          <w:rFonts w:ascii="Times New Roman" w:hAnsi="Times New Roman" w:cs="Times New Roman"/>
          <w:sz w:val="24"/>
          <w:szCs w:val="24"/>
        </w:rPr>
        <w:t>” to OFF in ADAMS View.</w:t>
      </w:r>
    </w:p>
    <w:p w14:paraId="2E9F1589"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Activate the 10 N compressive force</w:t>
      </w:r>
    </w:p>
    <w:p w14:paraId="280A0442"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Create a new measure and call it ‘</w:t>
      </w:r>
      <w:proofErr w:type="spellStart"/>
      <w:r w:rsidRPr="00EC3691">
        <w:rPr>
          <w:rFonts w:ascii="Times New Roman" w:hAnsi="Times New Roman" w:cs="Times New Roman"/>
          <w:noProof/>
          <w:sz w:val="24"/>
          <w:szCs w:val="24"/>
        </w:rPr>
        <w:t>OBJECTIVE_SummedForceErrors</w:t>
      </w:r>
      <w:proofErr w:type="spellEnd"/>
      <w:r w:rsidRPr="00EC3691">
        <w:rPr>
          <w:rFonts w:ascii="Times New Roman" w:hAnsi="Times New Roman" w:cs="Times New Roman"/>
          <w:sz w:val="24"/>
          <w:szCs w:val="24"/>
        </w:rPr>
        <w:t xml:space="preserve">’ (Fig. </w:t>
      </w:r>
      <w:r w:rsidR="00EC3691" w:rsidRPr="00EC3691">
        <w:rPr>
          <w:rFonts w:ascii="Times New Roman" w:hAnsi="Times New Roman" w:cs="Times New Roman"/>
          <w:sz w:val="24"/>
          <w:szCs w:val="24"/>
        </w:rPr>
        <w:t>2</w:t>
      </w:r>
      <w:r w:rsidRPr="00EC3691">
        <w:rPr>
          <w:rFonts w:ascii="Times New Roman" w:hAnsi="Times New Roman" w:cs="Times New Roman"/>
          <w:sz w:val="24"/>
          <w:szCs w:val="24"/>
        </w:rPr>
        <w:t>)</w:t>
      </w:r>
    </w:p>
    <w:p w14:paraId="23522980" w14:textId="77777777" w:rsidR="00827CE4" w:rsidRPr="00EC3691" w:rsidRDefault="00827CE4" w:rsidP="00827CE4">
      <w:pPr>
        <w:pStyle w:val="ListParagraph"/>
        <w:spacing w:line="360" w:lineRule="auto"/>
        <w:rPr>
          <w:rFonts w:ascii="Times New Roman" w:hAnsi="Times New Roman" w:cs="Times New Roman"/>
          <w:sz w:val="24"/>
          <w:szCs w:val="24"/>
        </w:rPr>
      </w:pPr>
    </w:p>
    <w:p w14:paraId="220EDEF4" w14:textId="77777777" w:rsidR="00827CE4" w:rsidRPr="00EC3691" w:rsidRDefault="00827CE4" w:rsidP="00827CE4">
      <w:pPr>
        <w:pStyle w:val="ListParagraph"/>
        <w:keepNext/>
        <w:spacing w:line="360" w:lineRule="auto"/>
        <w:rPr>
          <w:rFonts w:ascii="Times New Roman" w:hAnsi="Times New Roman" w:cs="Times New Roman"/>
          <w:sz w:val="24"/>
          <w:szCs w:val="24"/>
        </w:rPr>
      </w:pPr>
      <w:r w:rsidRPr="00EC3691">
        <w:rPr>
          <w:rFonts w:ascii="Times New Roman" w:hAnsi="Times New Roman" w:cs="Times New Roman"/>
          <w:noProof/>
          <w:sz w:val="24"/>
          <w:szCs w:val="24"/>
        </w:rPr>
        <w:lastRenderedPageBreak/>
        <w:drawing>
          <wp:inline distT="0" distB="0" distL="0" distR="0" wp14:anchorId="48872C21" wp14:editId="04B4C9A1">
            <wp:extent cx="4986670" cy="248374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95637" cy="2488211"/>
                    </a:xfrm>
                    <a:prstGeom prst="rect">
                      <a:avLst/>
                    </a:prstGeom>
                  </pic:spPr>
                </pic:pic>
              </a:graphicData>
            </a:graphic>
          </wp:inline>
        </w:drawing>
      </w:r>
    </w:p>
    <w:p w14:paraId="2F8C0D1C" w14:textId="77777777" w:rsidR="00827CE4" w:rsidRPr="00EC3691" w:rsidRDefault="00827CE4" w:rsidP="00827CE4">
      <w:pPr>
        <w:keepNext/>
        <w:spacing w:line="276" w:lineRule="auto"/>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EC3691" w:rsidRPr="00EC3691">
        <w:rPr>
          <w:rFonts w:ascii="Times New Roman" w:hAnsi="Times New Roman" w:cs="Times New Roman"/>
          <w:sz w:val="24"/>
          <w:szCs w:val="24"/>
        </w:rPr>
        <w:t>2</w:t>
      </w:r>
      <w:r w:rsidRPr="00EC3691">
        <w:rPr>
          <w:rFonts w:ascii="Times New Roman" w:hAnsi="Times New Roman" w:cs="Times New Roman"/>
          <w:sz w:val="24"/>
          <w:szCs w:val="24"/>
        </w:rPr>
        <w:t>: Objective function definition in ADAMS View</w:t>
      </w:r>
    </w:p>
    <w:p w14:paraId="2ADFB62D" w14:textId="77777777" w:rsidR="00827CE4" w:rsidRPr="00EC3691" w:rsidRDefault="00827CE4" w:rsidP="00827CE4">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Define the following function in this measure:</w:t>
      </w:r>
    </w:p>
    <w:p w14:paraId="635CAF5E" w14:textId="77777777" w:rsidR="00827CE4" w:rsidRPr="00EC3691" w:rsidRDefault="00827CE4" w:rsidP="00827CE4">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TotalForce_ACL-37)**4) + ((TotalForce_sMCL_WrapProx-4)**4) + ((TotalForce_sMCL_WrapDist-4)**4) + ((Force_LCL-20)**4) + ((.Force_FFL-1)**4) + ((Force_OPL_PL-10)**4) + ((TotalForce_POL-18)**4) + ((TotalForce_PMC-1)**4) + ((TotalForce_PLC-4)**4) + ((TotalForce_PCL_PM-10)**4)</w:t>
      </w:r>
    </w:p>
    <w:p w14:paraId="75C08CE0" w14:textId="77777777" w:rsidR="00827CE4" w:rsidRPr="00EC3691" w:rsidRDefault="00827CE4" w:rsidP="00827CE4">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This function represents the sum of the differences between the current ligament forces and the target ligament forces each raised to the fourth power.</w:t>
      </w:r>
    </w:p>
    <w:p w14:paraId="76E96482" w14:textId="77777777" w:rsidR="00827CE4" w:rsidRPr="00EC3691" w:rsidRDefault="00827CE4" w:rsidP="00827CE4">
      <w:pPr>
        <w:pStyle w:val="ListParagraph"/>
        <w:spacing w:line="360" w:lineRule="auto"/>
        <w:rPr>
          <w:rFonts w:ascii="Times New Roman" w:hAnsi="Times New Roman" w:cs="Times New Roman"/>
          <w:sz w:val="24"/>
          <w:szCs w:val="24"/>
        </w:rPr>
      </w:pPr>
    </w:p>
    <w:p w14:paraId="72C1C83C"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Define the following constraints: These constraints represent the allowed forces at full extension for each fiber included in the objective function. When running the optimization algorithm, these constraints should not be violated.</w:t>
      </w:r>
    </w:p>
    <w:p w14:paraId="0F2B8D20" w14:textId="77777777" w:rsidR="00827CE4" w:rsidRPr="00EC3691" w:rsidRDefault="00827CE4" w:rsidP="00827CE4">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Constraint1_PLCForce, Constraint2_PLCForce, Constraint1_PMCForce, Constraint2_PMCForce, Constraint1_FFLForce, Constraint2_FFLForce, Constraint1_OPLForce, Constraint2_OPLForce, Constraint1_ACLForce, Constraint2_ACLForce, Constraint1_LCLForce, Constraint2_LCLForce, Constraint1_POLForce, Constraint2_POLForce, Constraint1_sMCLForces_WrapDist, Constraint2_ </w:t>
      </w:r>
      <w:proofErr w:type="spellStart"/>
      <w:r w:rsidRPr="00EC3691">
        <w:rPr>
          <w:rFonts w:ascii="Times New Roman" w:hAnsi="Times New Roman" w:cs="Times New Roman"/>
          <w:sz w:val="24"/>
          <w:szCs w:val="24"/>
        </w:rPr>
        <w:t>sMCLForces_WrapDist</w:t>
      </w:r>
      <w:proofErr w:type="spellEnd"/>
      <w:r w:rsidRPr="00EC3691">
        <w:rPr>
          <w:rFonts w:ascii="Times New Roman" w:hAnsi="Times New Roman" w:cs="Times New Roman"/>
          <w:sz w:val="24"/>
          <w:szCs w:val="24"/>
        </w:rPr>
        <w:t xml:space="preserve">, Constraint1_ </w:t>
      </w:r>
      <w:proofErr w:type="spellStart"/>
      <w:r w:rsidRPr="00EC3691">
        <w:rPr>
          <w:rFonts w:ascii="Times New Roman" w:hAnsi="Times New Roman" w:cs="Times New Roman"/>
          <w:sz w:val="24"/>
          <w:szCs w:val="24"/>
        </w:rPr>
        <w:t>sMCLForces_Wrapprox</w:t>
      </w:r>
      <w:proofErr w:type="spellEnd"/>
      <w:r w:rsidRPr="00EC3691">
        <w:rPr>
          <w:rFonts w:ascii="Times New Roman" w:hAnsi="Times New Roman" w:cs="Times New Roman"/>
          <w:sz w:val="24"/>
          <w:szCs w:val="24"/>
        </w:rPr>
        <w:t xml:space="preserve">, Constraint2_ </w:t>
      </w:r>
      <w:proofErr w:type="spellStart"/>
      <w:r w:rsidRPr="00EC3691">
        <w:rPr>
          <w:rFonts w:ascii="Times New Roman" w:hAnsi="Times New Roman" w:cs="Times New Roman"/>
          <w:sz w:val="24"/>
          <w:szCs w:val="24"/>
        </w:rPr>
        <w:t>sMCLForces_Wrapprox</w:t>
      </w:r>
      <w:proofErr w:type="spellEnd"/>
      <w:r w:rsidRPr="00EC3691">
        <w:rPr>
          <w:rFonts w:ascii="Times New Roman" w:hAnsi="Times New Roman" w:cs="Times New Roman"/>
          <w:sz w:val="24"/>
          <w:szCs w:val="24"/>
        </w:rPr>
        <w:t>, Constraint1_PCLForce, Constraint2_PCLForce)</w:t>
      </w:r>
    </w:p>
    <w:p w14:paraId="14D1CAB0" w14:textId="77777777" w:rsidR="00827CE4" w:rsidRPr="00EC3691" w:rsidRDefault="00827CE4" w:rsidP="00827CE4">
      <w:pPr>
        <w:pStyle w:val="ListParagraph"/>
        <w:spacing w:line="276" w:lineRule="auto"/>
        <w:rPr>
          <w:rFonts w:ascii="Times New Roman" w:hAnsi="Times New Roman" w:cs="Times New Roman"/>
          <w:sz w:val="24"/>
          <w:szCs w:val="24"/>
        </w:rPr>
      </w:pPr>
    </w:p>
    <w:p w14:paraId="4F596F0B" w14:textId="77777777" w:rsidR="00A91F6B" w:rsidRPr="00EC3691" w:rsidRDefault="00A91F6B" w:rsidP="00827CE4">
      <w:pPr>
        <w:pStyle w:val="ListParagraph"/>
        <w:spacing w:line="360" w:lineRule="auto"/>
        <w:rPr>
          <w:rFonts w:ascii="Times New Roman" w:hAnsi="Times New Roman" w:cs="Times New Roman"/>
          <w:sz w:val="24"/>
          <w:szCs w:val="24"/>
        </w:rPr>
      </w:pPr>
      <w:r w:rsidRPr="00EC3691">
        <w:rPr>
          <w:rFonts w:ascii="Times New Roman" w:hAnsi="Times New Roman" w:cs="Times New Roman"/>
          <w:noProof/>
          <w:sz w:val="24"/>
          <w:szCs w:val="24"/>
        </w:rPr>
        <w:lastRenderedPageBreak/>
        <w:drawing>
          <wp:anchor distT="0" distB="0" distL="114300" distR="114300" simplePos="0" relativeHeight="251694080" behindDoc="1" locked="0" layoutInCell="1" allowOverlap="1" wp14:anchorId="26A7DE96" wp14:editId="1112E3B5">
            <wp:simplePos x="0" y="0"/>
            <wp:positionH relativeFrom="column">
              <wp:posOffset>1209675</wp:posOffset>
            </wp:positionH>
            <wp:positionV relativeFrom="paragraph">
              <wp:posOffset>1275080</wp:posOffset>
            </wp:positionV>
            <wp:extent cx="4083050" cy="2792730"/>
            <wp:effectExtent l="0" t="0" r="0" b="7620"/>
            <wp:wrapTight wrapText="bothSides">
              <wp:wrapPolygon edited="0">
                <wp:start x="0" y="0"/>
                <wp:lineTo x="0" y="21512"/>
                <wp:lineTo x="21466" y="21512"/>
                <wp:lineTo x="21466" y="0"/>
                <wp:lineTo x="0" y="0"/>
              </wp:wrapPolygon>
            </wp:wrapTight>
            <wp:docPr id="35887" name="Picture 35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083050" cy="2792730"/>
                    </a:xfrm>
                    <a:prstGeom prst="rect">
                      <a:avLst/>
                    </a:prstGeom>
                  </pic:spPr>
                </pic:pic>
              </a:graphicData>
            </a:graphic>
          </wp:anchor>
        </w:drawing>
      </w:r>
      <w:r w:rsidR="00827CE4" w:rsidRPr="00EC3691">
        <w:rPr>
          <w:rFonts w:ascii="Times New Roman" w:hAnsi="Times New Roman" w:cs="Times New Roman"/>
          <w:sz w:val="24"/>
          <w:szCs w:val="24"/>
        </w:rPr>
        <w:t xml:space="preserve">Constraint 1 represents the upper bound of the target ligament pretension, which is the target pretension plus 0.05 N (Fig. </w:t>
      </w:r>
      <w:r w:rsidR="00EC3691" w:rsidRPr="00EC3691">
        <w:rPr>
          <w:rFonts w:ascii="Times New Roman" w:hAnsi="Times New Roman" w:cs="Times New Roman"/>
          <w:sz w:val="24"/>
          <w:szCs w:val="24"/>
        </w:rPr>
        <w:t>3</w:t>
      </w:r>
      <w:r w:rsidR="00827CE4" w:rsidRPr="00EC3691">
        <w:rPr>
          <w:rFonts w:ascii="Times New Roman" w:hAnsi="Times New Roman" w:cs="Times New Roman"/>
          <w:sz w:val="24"/>
          <w:szCs w:val="24"/>
        </w:rPr>
        <w:t xml:space="preserve">). Constraint 2 represents the lower bound of this force which is the target ligament pretension minus 0.05 N (Fig. </w:t>
      </w:r>
      <w:r w:rsidR="00EC3691" w:rsidRPr="00EC3691">
        <w:rPr>
          <w:rFonts w:ascii="Times New Roman" w:hAnsi="Times New Roman" w:cs="Times New Roman"/>
          <w:sz w:val="24"/>
          <w:szCs w:val="24"/>
        </w:rPr>
        <w:t>4</w:t>
      </w:r>
      <w:r w:rsidR="00827CE4" w:rsidRPr="00EC3691">
        <w:rPr>
          <w:rFonts w:ascii="Times New Roman" w:hAnsi="Times New Roman" w:cs="Times New Roman"/>
          <w:sz w:val="24"/>
          <w:szCs w:val="24"/>
        </w:rPr>
        <w:t>).</w:t>
      </w:r>
      <w:r w:rsidRPr="00EC3691">
        <w:rPr>
          <w:rFonts w:ascii="Times New Roman" w:hAnsi="Times New Roman" w:cs="Times New Roman"/>
          <w:noProof/>
          <w:sz w:val="24"/>
          <w:szCs w:val="24"/>
        </w:rPr>
        <w:t xml:space="preserve"> </w:t>
      </w:r>
    </w:p>
    <w:p w14:paraId="3505E02C" w14:textId="77777777" w:rsidR="00A91F6B" w:rsidRPr="00EC3691" w:rsidRDefault="00A91F6B" w:rsidP="00A91F6B">
      <w:pPr>
        <w:rPr>
          <w:rFonts w:ascii="Times New Roman" w:hAnsi="Times New Roman" w:cs="Times New Roman"/>
          <w:sz w:val="24"/>
          <w:szCs w:val="24"/>
        </w:rPr>
      </w:pPr>
    </w:p>
    <w:p w14:paraId="3D75D665" w14:textId="77777777" w:rsidR="00A91F6B" w:rsidRPr="00EC3691" w:rsidRDefault="00A91F6B" w:rsidP="00A91F6B">
      <w:pPr>
        <w:rPr>
          <w:rFonts w:ascii="Times New Roman" w:hAnsi="Times New Roman" w:cs="Times New Roman"/>
          <w:sz w:val="24"/>
          <w:szCs w:val="24"/>
        </w:rPr>
      </w:pPr>
    </w:p>
    <w:p w14:paraId="6CAEB56F" w14:textId="77777777" w:rsidR="00A91F6B" w:rsidRPr="00EC3691" w:rsidRDefault="00A91F6B" w:rsidP="00A91F6B">
      <w:pPr>
        <w:rPr>
          <w:rFonts w:ascii="Times New Roman" w:hAnsi="Times New Roman" w:cs="Times New Roman"/>
          <w:sz w:val="24"/>
          <w:szCs w:val="24"/>
        </w:rPr>
      </w:pPr>
    </w:p>
    <w:p w14:paraId="05734DE0" w14:textId="77777777" w:rsidR="00A91F6B" w:rsidRPr="00EC3691" w:rsidRDefault="00A91F6B" w:rsidP="00A91F6B">
      <w:pPr>
        <w:rPr>
          <w:rFonts w:ascii="Times New Roman" w:hAnsi="Times New Roman" w:cs="Times New Roman"/>
          <w:sz w:val="24"/>
          <w:szCs w:val="24"/>
        </w:rPr>
      </w:pPr>
    </w:p>
    <w:p w14:paraId="337F493E" w14:textId="77777777" w:rsidR="00A91F6B" w:rsidRPr="00EC3691" w:rsidRDefault="00A91F6B" w:rsidP="00A91F6B">
      <w:pPr>
        <w:rPr>
          <w:rFonts w:ascii="Times New Roman" w:hAnsi="Times New Roman" w:cs="Times New Roman"/>
          <w:sz w:val="24"/>
          <w:szCs w:val="24"/>
        </w:rPr>
      </w:pPr>
    </w:p>
    <w:p w14:paraId="35299236" w14:textId="77777777" w:rsidR="00A91F6B" w:rsidRPr="00EC3691" w:rsidRDefault="00A91F6B" w:rsidP="00A91F6B">
      <w:pPr>
        <w:rPr>
          <w:rFonts w:ascii="Times New Roman" w:hAnsi="Times New Roman" w:cs="Times New Roman"/>
          <w:sz w:val="24"/>
          <w:szCs w:val="24"/>
        </w:rPr>
      </w:pPr>
    </w:p>
    <w:p w14:paraId="16DAEE6C" w14:textId="77777777" w:rsidR="00A91F6B" w:rsidRPr="00EC3691" w:rsidRDefault="00A91F6B" w:rsidP="00A91F6B">
      <w:pPr>
        <w:rPr>
          <w:rFonts w:ascii="Times New Roman" w:hAnsi="Times New Roman" w:cs="Times New Roman"/>
          <w:sz w:val="24"/>
          <w:szCs w:val="24"/>
        </w:rPr>
      </w:pPr>
    </w:p>
    <w:p w14:paraId="67F95FAD" w14:textId="77777777" w:rsidR="00A91F6B" w:rsidRPr="00EC3691" w:rsidRDefault="00A91F6B" w:rsidP="00A91F6B">
      <w:pPr>
        <w:rPr>
          <w:rFonts w:ascii="Times New Roman" w:hAnsi="Times New Roman" w:cs="Times New Roman"/>
          <w:sz w:val="24"/>
          <w:szCs w:val="24"/>
        </w:rPr>
      </w:pPr>
    </w:p>
    <w:p w14:paraId="64D863C3" w14:textId="77777777" w:rsidR="00A91F6B" w:rsidRPr="00EC3691" w:rsidRDefault="00A91F6B" w:rsidP="00A91F6B">
      <w:pPr>
        <w:rPr>
          <w:rFonts w:ascii="Times New Roman" w:hAnsi="Times New Roman" w:cs="Times New Roman"/>
          <w:sz w:val="24"/>
          <w:szCs w:val="24"/>
        </w:rPr>
      </w:pPr>
    </w:p>
    <w:p w14:paraId="5C78099A" w14:textId="77777777" w:rsidR="00A91F6B" w:rsidRPr="00EC3691" w:rsidRDefault="00A91F6B" w:rsidP="00A91F6B">
      <w:pPr>
        <w:rPr>
          <w:rFonts w:ascii="Times New Roman" w:hAnsi="Times New Roman" w:cs="Times New Roman"/>
          <w:sz w:val="24"/>
          <w:szCs w:val="24"/>
        </w:rPr>
      </w:pPr>
    </w:p>
    <w:p w14:paraId="04154A04" w14:textId="77777777" w:rsidR="00A91F6B" w:rsidRPr="00EC3691" w:rsidRDefault="00A91F6B" w:rsidP="00A91F6B">
      <w:pPr>
        <w:rPr>
          <w:rFonts w:ascii="Times New Roman" w:hAnsi="Times New Roman" w:cs="Times New Roman"/>
          <w:sz w:val="24"/>
          <w:szCs w:val="24"/>
        </w:rPr>
      </w:pPr>
    </w:p>
    <w:p w14:paraId="3FC5329A" w14:textId="77777777" w:rsidR="00A91F6B" w:rsidRPr="00EC3691" w:rsidRDefault="00A91F6B" w:rsidP="00A91F6B">
      <w:pPr>
        <w:rPr>
          <w:rFonts w:ascii="Times New Roman" w:hAnsi="Times New Roman" w:cs="Times New Roman"/>
          <w:sz w:val="24"/>
          <w:szCs w:val="24"/>
        </w:rPr>
      </w:pPr>
    </w:p>
    <w:p w14:paraId="0B330BCD" w14:textId="6196791F" w:rsidR="00827CE4" w:rsidRPr="00EC3691" w:rsidRDefault="00827CE4" w:rsidP="000316CD">
      <w:pPr>
        <w:tabs>
          <w:tab w:val="left" w:pos="6690"/>
        </w:tabs>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EC3691" w:rsidRPr="00EC3691">
        <w:rPr>
          <w:rFonts w:ascii="Times New Roman" w:hAnsi="Times New Roman" w:cs="Times New Roman"/>
          <w:sz w:val="24"/>
          <w:szCs w:val="24"/>
        </w:rPr>
        <w:t>3</w:t>
      </w:r>
      <w:r w:rsidRPr="00EC3691">
        <w:rPr>
          <w:rFonts w:ascii="Times New Roman" w:hAnsi="Times New Roman" w:cs="Times New Roman"/>
          <w:sz w:val="24"/>
          <w:szCs w:val="24"/>
        </w:rPr>
        <w:t>: Sample definition of Constraint 1; in this case applied to the OPL-PL fiber, which is included in the slack length optimization algorithm</w:t>
      </w:r>
    </w:p>
    <w:p w14:paraId="40586062" w14:textId="77777777" w:rsidR="00827CE4" w:rsidRPr="00EC3691" w:rsidRDefault="00827CE4" w:rsidP="00827CE4">
      <w:pPr>
        <w:pStyle w:val="ListParagraph"/>
        <w:keepNext/>
        <w:spacing w:line="360" w:lineRule="auto"/>
        <w:jc w:val="center"/>
        <w:rPr>
          <w:rFonts w:ascii="Times New Roman" w:hAnsi="Times New Roman" w:cs="Times New Roman"/>
          <w:sz w:val="24"/>
          <w:szCs w:val="24"/>
        </w:rPr>
      </w:pPr>
      <w:r w:rsidRPr="00EC3691">
        <w:rPr>
          <w:rFonts w:ascii="Times New Roman" w:hAnsi="Times New Roman" w:cs="Times New Roman"/>
          <w:noProof/>
          <w:sz w:val="24"/>
          <w:szCs w:val="24"/>
        </w:rPr>
        <w:lastRenderedPageBreak/>
        <w:drawing>
          <wp:inline distT="0" distB="0" distL="0" distR="0" wp14:anchorId="1CB6479C" wp14:editId="17E5EFA2">
            <wp:extent cx="4044950" cy="2758863"/>
            <wp:effectExtent l="0" t="0" r="0" b="3810"/>
            <wp:docPr id="35888" name="Picture 35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94326" cy="2792540"/>
                    </a:xfrm>
                    <a:prstGeom prst="rect">
                      <a:avLst/>
                    </a:prstGeom>
                  </pic:spPr>
                </pic:pic>
              </a:graphicData>
            </a:graphic>
          </wp:inline>
        </w:drawing>
      </w:r>
    </w:p>
    <w:p w14:paraId="19767030" w14:textId="77777777" w:rsidR="00827CE4" w:rsidRPr="00EC3691" w:rsidRDefault="00827CE4" w:rsidP="00827CE4">
      <w:pPr>
        <w:keepNext/>
        <w:spacing w:line="360" w:lineRule="auto"/>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EC3691" w:rsidRPr="00EC3691">
        <w:rPr>
          <w:rFonts w:ascii="Times New Roman" w:hAnsi="Times New Roman" w:cs="Times New Roman"/>
          <w:sz w:val="24"/>
          <w:szCs w:val="24"/>
        </w:rPr>
        <w:t>4</w:t>
      </w:r>
      <w:r w:rsidRPr="00EC3691">
        <w:rPr>
          <w:rFonts w:ascii="Times New Roman" w:hAnsi="Times New Roman" w:cs="Times New Roman"/>
          <w:sz w:val="24"/>
          <w:szCs w:val="24"/>
        </w:rPr>
        <w:t>: Sample definition of Constraint 2; in this case applied to the OPL-PL fiber, which is included in the slack length optimization algorithm</w:t>
      </w:r>
    </w:p>
    <w:p w14:paraId="6FBA9A15" w14:textId="77777777" w:rsidR="00827CE4" w:rsidRPr="00EC3691" w:rsidRDefault="00827CE4" w:rsidP="00827CE4">
      <w:pPr>
        <w:pStyle w:val="ListParagraph"/>
        <w:spacing w:line="360" w:lineRule="auto"/>
        <w:rPr>
          <w:rFonts w:ascii="Times New Roman" w:hAnsi="Times New Roman" w:cs="Times New Roman"/>
          <w:sz w:val="24"/>
          <w:szCs w:val="24"/>
        </w:rPr>
      </w:pPr>
    </w:p>
    <w:p w14:paraId="64B5FDC1"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Click the ‘Design Evaluation Tools’ in ADAMS View (Fig. </w:t>
      </w:r>
      <w:r w:rsidR="00EC3691" w:rsidRPr="00EC3691">
        <w:rPr>
          <w:rFonts w:ascii="Times New Roman" w:hAnsi="Times New Roman" w:cs="Times New Roman"/>
          <w:sz w:val="24"/>
          <w:szCs w:val="24"/>
        </w:rPr>
        <w:t>5</w:t>
      </w:r>
      <w:r w:rsidRPr="00EC3691">
        <w:rPr>
          <w:rFonts w:ascii="Times New Roman" w:hAnsi="Times New Roman" w:cs="Times New Roman"/>
          <w:sz w:val="24"/>
          <w:szCs w:val="24"/>
        </w:rPr>
        <w:t xml:space="preserve">) </w:t>
      </w:r>
    </w:p>
    <w:p w14:paraId="34D4C522" w14:textId="747FC0C3"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t>Right-click</w:t>
      </w:r>
      <w:r w:rsidRPr="00EC3691">
        <w:rPr>
          <w:rFonts w:ascii="Times New Roman" w:hAnsi="Times New Roman" w:cs="Times New Roman"/>
          <w:sz w:val="24"/>
          <w:szCs w:val="24"/>
        </w:rPr>
        <w:t xml:space="preserve"> in the ‘Simulation S</w:t>
      </w:r>
      <w:r w:rsidRPr="00EC3691">
        <w:rPr>
          <w:rFonts w:ascii="Times New Roman" w:hAnsi="Times New Roman" w:cs="Times New Roman"/>
          <w:noProof/>
          <w:sz w:val="24"/>
          <w:szCs w:val="24"/>
        </w:rPr>
        <w:t>cript’</w:t>
      </w:r>
      <w:r w:rsidRPr="00EC3691">
        <w:rPr>
          <w:rFonts w:ascii="Times New Roman" w:hAnsi="Times New Roman" w:cs="Times New Roman"/>
          <w:sz w:val="24"/>
          <w:szCs w:val="24"/>
        </w:rPr>
        <w:t xml:space="preserve"> bar and choose ‘LigL0_OptimizationScript’. </w:t>
      </w:r>
    </w:p>
    <w:p w14:paraId="619B7208" w14:textId="64B173F3" w:rsidR="00827CE4" w:rsidRPr="00EC3691" w:rsidRDefault="00827CE4" w:rsidP="004C36A3">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Choose ‘Study a: Objective’</w:t>
      </w:r>
      <w:r w:rsidR="00F46F53">
        <w:rPr>
          <w:rFonts w:ascii="Times New Roman" w:hAnsi="Times New Roman" w:cs="Times New Roman"/>
          <w:sz w:val="24"/>
          <w:szCs w:val="24"/>
        </w:rPr>
        <w:t xml:space="preserve"> </w:t>
      </w:r>
      <w:r w:rsidRPr="00EC3691">
        <w:rPr>
          <w:rFonts w:ascii="Times New Roman" w:hAnsi="Times New Roman" w:cs="Times New Roman"/>
          <w:noProof/>
          <w:sz w:val="24"/>
          <w:szCs w:val="24"/>
        </w:rPr>
        <w:t>Right-click</w:t>
      </w:r>
      <w:r w:rsidRPr="00EC3691">
        <w:rPr>
          <w:rFonts w:ascii="Times New Roman" w:hAnsi="Times New Roman" w:cs="Times New Roman"/>
          <w:sz w:val="24"/>
          <w:szCs w:val="24"/>
        </w:rPr>
        <w:t xml:space="preserve"> in the </w:t>
      </w:r>
      <w:r w:rsidRPr="00EC3691">
        <w:rPr>
          <w:rFonts w:ascii="Times New Roman" w:hAnsi="Times New Roman" w:cs="Times New Roman"/>
          <w:noProof/>
          <w:sz w:val="24"/>
          <w:szCs w:val="24"/>
        </w:rPr>
        <w:t>objective</w:t>
      </w:r>
      <w:r w:rsidRPr="00EC3691">
        <w:rPr>
          <w:rFonts w:ascii="Times New Roman" w:hAnsi="Times New Roman" w:cs="Times New Roman"/>
          <w:sz w:val="24"/>
          <w:szCs w:val="24"/>
        </w:rPr>
        <w:t xml:space="preserve"> bar, and select ‘</w:t>
      </w:r>
      <w:proofErr w:type="spellStart"/>
      <w:r w:rsidRPr="00EC3691">
        <w:rPr>
          <w:rFonts w:ascii="Times New Roman" w:hAnsi="Times New Roman" w:cs="Times New Roman"/>
          <w:noProof/>
          <w:sz w:val="24"/>
          <w:szCs w:val="24"/>
        </w:rPr>
        <w:t>OBJECTIVE_SummedForceErrors</w:t>
      </w:r>
      <w:proofErr w:type="spellEnd"/>
      <w:r w:rsidRPr="00EC3691">
        <w:rPr>
          <w:rFonts w:ascii="Times New Roman" w:hAnsi="Times New Roman" w:cs="Times New Roman"/>
          <w:sz w:val="24"/>
          <w:szCs w:val="24"/>
        </w:rPr>
        <w:t>’</w:t>
      </w:r>
    </w:p>
    <w:p w14:paraId="23727E17"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Select “Optimization”</w:t>
      </w:r>
    </w:p>
    <w:p w14:paraId="7A5C0262"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Right Click in Design Variables and select: </w:t>
      </w:r>
    </w:p>
    <w:p w14:paraId="36D45520" w14:textId="77777777" w:rsidR="00827CE4" w:rsidRPr="00EC3691" w:rsidRDefault="00827CE4" w:rsidP="00827CE4">
      <w:pPr>
        <w:pStyle w:val="ListParagraph"/>
        <w:spacing w:line="360" w:lineRule="auto"/>
        <w:rPr>
          <w:rFonts w:ascii="Times New Roman" w:hAnsi="Times New Roman" w:cs="Times New Roman"/>
          <w:sz w:val="24"/>
          <w:szCs w:val="24"/>
        </w:rPr>
      </w:pPr>
      <w:r w:rsidRPr="00EC3691">
        <w:rPr>
          <w:rFonts w:ascii="Times New Roman" w:hAnsi="Times New Roman" w:cs="Times New Roman"/>
          <w:sz w:val="24"/>
          <w:szCs w:val="24"/>
        </w:rPr>
        <w:t>(Percent_L0_AnteriorCruciates, Percent_L0_FFL, Percent_L0_LCL, Percent_L0_sMCL, Percent_L0_POL, Percent_L0_OPL, Percent_L0_PMC, Percent_L0_PLC)</w:t>
      </w:r>
    </w:p>
    <w:p w14:paraId="0AD27948"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t>Goal:</w:t>
      </w:r>
      <w:r w:rsidRPr="00EC3691">
        <w:rPr>
          <w:rFonts w:ascii="Times New Roman" w:hAnsi="Times New Roman" w:cs="Times New Roman"/>
          <w:sz w:val="24"/>
          <w:szCs w:val="24"/>
        </w:rPr>
        <w:t xml:space="preserve"> Minimize Design Measure/Objective</w:t>
      </w:r>
    </w:p>
    <w:p w14:paraId="47836BAA"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Check the ‘Constraints’ box, right click </w:t>
      </w:r>
      <w:r w:rsidRPr="00EC3691">
        <w:rPr>
          <w:rFonts w:ascii="Times New Roman" w:hAnsi="Times New Roman" w:cs="Times New Roman"/>
          <w:noProof/>
          <w:sz w:val="24"/>
          <w:szCs w:val="24"/>
        </w:rPr>
        <w:t>in the box</w:t>
      </w:r>
      <w:r w:rsidRPr="00EC3691">
        <w:rPr>
          <w:rFonts w:ascii="Times New Roman" w:hAnsi="Times New Roman" w:cs="Times New Roman"/>
          <w:sz w:val="24"/>
          <w:szCs w:val="24"/>
        </w:rPr>
        <w:t>, and select all constraints of ligament forces described in step 4.</w:t>
      </w:r>
    </w:p>
    <w:p w14:paraId="17C62E8E" w14:textId="77777777" w:rsidR="00827CE4" w:rsidRPr="00EC3691" w:rsidRDefault="00827CE4" w:rsidP="00827CE4">
      <w:pPr>
        <w:pStyle w:val="ListParagraph"/>
        <w:numPr>
          <w:ilvl w:val="0"/>
          <w:numId w:val="8"/>
        </w:numPr>
        <w:spacing w:line="360" w:lineRule="auto"/>
        <w:rPr>
          <w:rFonts w:ascii="Times New Roman" w:hAnsi="Times New Roman" w:cs="Times New Roman"/>
          <w:sz w:val="24"/>
          <w:szCs w:val="24"/>
        </w:rPr>
      </w:pPr>
      <w:r w:rsidRPr="00EC3691">
        <w:rPr>
          <w:rFonts w:ascii="Times New Roman" w:hAnsi="Times New Roman" w:cs="Times New Roman"/>
          <w:sz w:val="24"/>
          <w:szCs w:val="24"/>
        </w:rPr>
        <w:t xml:space="preserve">Select ‘Start’. </w:t>
      </w:r>
    </w:p>
    <w:p w14:paraId="28F4B03D" w14:textId="77777777" w:rsidR="00827CE4" w:rsidRPr="00EC3691" w:rsidRDefault="00827CE4" w:rsidP="00827CE4">
      <w:pPr>
        <w:pStyle w:val="ListParagraph"/>
        <w:spacing w:line="360" w:lineRule="auto"/>
        <w:rPr>
          <w:rFonts w:ascii="Times New Roman" w:hAnsi="Times New Roman" w:cs="Times New Roman"/>
          <w:sz w:val="24"/>
          <w:szCs w:val="24"/>
        </w:rPr>
      </w:pPr>
    </w:p>
    <w:p w14:paraId="4E19E5E8" w14:textId="77777777" w:rsidR="00827CE4" w:rsidRPr="00EC3691" w:rsidRDefault="00827CE4" w:rsidP="00827CE4">
      <w:pPr>
        <w:pStyle w:val="ListParagraph"/>
        <w:spacing w:line="360" w:lineRule="auto"/>
        <w:rPr>
          <w:rFonts w:ascii="Times New Roman" w:hAnsi="Times New Roman" w:cs="Times New Roman"/>
          <w:sz w:val="24"/>
          <w:szCs w:val="24"/>
        </w:rPr>
      </w:pPr>
    </w:p>
    <w:p w14:paraId="5295D5A3" w14:textId="6412F046" w:rsidR="00827CE4" w:rsidRPr="00EC3691" w:rsidRDefault="000316CD" w:rsidP="000316CD">
      <w:pPr>
        <w:spacing w:line="360" w:lineRule="auto"/>
        <w:rPr>
          <w:rFonts w:ascii="Times New Roman" w:hAnsi="Times New Roman" w:cs="Times New Roman"/>
          <w:sz w:val="24"/>
          <w:szCs w:val="24"/>
        </w:rPr>
      </w:pPr>
      <w:r w:rsidRPr="00EC3691">
        <w:rPr>
          <w:rFonts w:ascii="Times New Roman" w:hAnsi="Times New Roman" w:cs="Times New Roman"/>
          <w:noProof/>
          <w:sz w:val="24"/>
          <w:szCs w:val="24"/>
        </w:rPr>
        <w:lastRenderedPageBreak/>
        <w:drawing>
          <wp:anchor distT="0" distB="0" distL="114300" distR="114300" simplePos="0" relativeHeight="251691008" behindDoc="1" locked="0" layoutInCell="1" allowOverlap="1" wp14:anchorId="6B26EA06" wp14:editId="4EECCFA8">
            <wp:simplePos x="0" y="0"/>
            <wp:positionH relativeFrom="margin">
              <wp:align>right</wp:align>
            </wp:positionH>
            <wp:positionV relativeFrom="paragraph">
              <wp:posOffset>13335</wp:posOffset>
            </wp:positionV>
            <wp:extent cx="2353310" cy="3731895"/>
            <wp:effectExtent l="0" t="0" r="8890" b="1905"/>
            <wp:wrapTight wrapText="bothSides">
              <wp:wrapPolygon edited="0">
                <wp:start x="0" y="0"/>
                <wp:lineTo x="0" y="21501"/>
                <wp:lineTo x="21507" y="21501"/>
                <wp:lineTo x="21507" y="0"/>
                <wp:lineTo x="0" y="0"/>
              </wp:wrapPolygon>
            </wp:wrapTight>
            <wp:docPr id="553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1" name="Picture 5"/>
                    <pic:cNvPicPr>
                      <a:picLocks noChangeAspect="1" noChangeArrowheads="1"/>
                    </pic:cNvPicPr>
                  </pic:nvPicPr>
                  <pic:blipFill>
                    <a:blip r:embed="rId14">
                      <a:extLst>
                        <a:ext uri="{28A0092B-C50C-407E-A947-70E740481C1C}">
                          <a14:useLocalDpi xmlns:a14="http://schemas.microsoft.com/office/drawing/2010/main" val="0"/>
                        </a:ext>
                      </a:extLst>
                    </a:blip>
                    <a:srcRect l="27359" r="33961" b="23341"/>
                    <a:stretch>
                      <a:fillRect/>
                    </a:stretch>
                  </pic:blipFill>
                  <pic:spPr bwMode="auto">
                    <a:xfrm>
                      <a:off x="0" y="0"/>
                      <a:ext cx="2353310" cy="373189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827CE4" w:rsidRPr="00EC3691">
        <w:rPr>
          <w:rFonts w:ascii="Times New Roman" w:hAnsi="Times New Roman" w:cs="Times New Roman"/>
          <w:b/>
          <w:bCs/>
          <w:sz w:val="24"/>
          <w:szCs w:val="24"/>
        </w:rPr>
        <w:t>NOTE:</w:t>
      </w:r>
      <w:r w:rsidR="00827CE4" w:rsidRPr="00EC3691">
        <w:rPr>
          <w:rFonts w:ascii="Times New Roman" w:hAnsi="Times New Roman" w:cs="Times New Roman"/>
          <w:sz w:val="24"/>
          <w:szCs w:val="24"/>
        </w:rPr>
        <w:t xml:space="preserve"> Manually reduce the design variables by </w:t>
      </w:r>
      <w:r w:rsidR="00D405A1">
        <w:rPr>
          <w:rFonts w:ascii="Times New Roman" w:hAnsi="Times New Roman" w:cs="Times New Roman"/>
          <w:sz w:val="24"/>
          <w:szCs w:val="24"/>
        </w:rPr>
        <w:t>one to two</w:t>
      </w:r>
      <w:r w:rsidR="00827CE4" w:rsidRPr="00EC3691">
        <w:rPr>
          <w:rFonts w:ascii="Times New Roman" w:hAnsi="Times New Roman" w:cs="Times New Roman"/>
          <w:sz w:val="24"/>
          <w:szCs w:val="24"/>
        </w:rPr>
        <w:t xml:space="preserve"> percent before running this optimization; </w:t>
      </w:r>
      <w:r w:rsidR="00827CE4" w:rsidRPr="00EC3691">
        <w:rPr>
          <w:rFonts w:ascii="Times New Roman" w:hAnsi="Times New Roman" w:cs="Times New Roman"/>
          <w:noProof/>
          <w:sz w:val="24"/>
          <w:szCs w:val="24"/>
        </w:rPr>
        <w:t>e.g.</w:t>
      </w:r>
      <w:r w:rsidR="00827CE4" w:rsidRPr="00EC3691">
        <w:rPr>
          <w:rFonts w:ascii="Times New Roman" w:hAnsi="Times New Roman" w:cs="Times New Roman"/>
          <w:sz w:val="24"/>
          <w:szCs w:val="24"/>
        </w:rPr>
        <w:t>: Change ‘Percent_L0_sMCL from 1.0</w:t>
      </w:r>
      <w:r w:rsidR="00827CE4" w:rsidRPr="00EC3691">
        <w:rPr>
          <w:rFonts w:ascii="Times New Roman" w:hAnsi="Times New Roman" w:cs="Times New Roman"/>
          <w:sz w:val="24"/>
          <w:szCs w:val="24"/>
        </w:rPr>
        <w:sym w:font="Wingdings" w:char="F0E0"/>
      </w:r>
      <w:r w:rsidR="00827CE4" w:rsidRPr="00EC3691">
        <w:rPr>
          <w:rFonts w:ascii="Times New Roman" w:hAnsi="Times New Roman" w:cs="Times New Roman"/>
          <w:sz w:val="24"/>
          <w:szCs w:val="24"/>
        </w:rPr>
        <w:t xml:space="preserve">0.985. Doing so can reduce optimization </w:t>
      </w:r>
      <w:r w:rsidR="00827CE4" w:rsidRPr="00EC3691">
        <w:rPr>
          <w:rFonts w:ascii="Times New Roman" w:hAnsi="Times New Roman" w:cs="Times New Roman"/>
          <w:noProof/>
          <w:sz w:val="24"/>
          <w:szCs w:val="24"/>
        </w:rPr>
        <w:t>time</w:t>
      </w:r>
      <w:r w:rsidR="00827CE4" w:rsidRPr="00EC3691">
        <w:rPr>
          <w:rFonts w:ascii="Times New Roman" w:hAnsi="Times New Roman" w:cs="Times New Roman"/>
          <w:sz w:val="24"/>
          <w:szCs w:val="24"/>
        </w:rPr>
        <w:t xml:space="preserve"> and reduces the chance that the optimization will fail (i.e., not find a solution). If the optimization still fails, manually adjust the design variables further from 0.985 to 0.975 to get closer to the solution.</w:t>
      </w:r>
    </w:p>
    <w:p w14:paraId="5931BEAE" w14:textId="77777777" w:rsidR="00827CE4" w:rsidRPr="00EC3691" w:rsidRDefault="000316CD" w:rsidP="00827CE4">
      <w:pP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693056" behindDoc="1" locked="0" layoutInCell="1" allowOverlap="1" wp14:anchorId="6DE73406" wp14:editId="59C3BBC5">
                <wp:simplePos x="0" y="0"/>
                <wp:positionH relativeFrom="margin">
                  <wp:align>right</wp:align>
                </wp:positionH>
                <wp:positionV relativeFrom="paragraph">
                  <wp:posOffset>1662430</wp:posOffset>
                </wp:positionV>
                <wp:extent cx="2734945" cy="690880"/>
                <wp:effectExtent l="0" t="0" r="8255" b="0"/>
                <wp:wrapTight wrapText="bothSides">
                  <wp:wrapPolygon edited="0">
                    <wp:start x="0" y="0"/>
                    <wp:lineTo x="0" y="20846"/>
                    <wp:lineTo x="21515" y="20846"/>
                    <wp:lineTo x="21515"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2734945" cy="690880"/>
                        </a:xfrm>
                        <a:prstGeom prst="rect">
                          <a:avLst/>
                        </a:prstGeom>
                        <a:solidFill>
                          <a:prstClr val="white"/>
                        </a:solidFill>
                        <a:ln>
                          <a:noFill/>
                        </a:ln>
                        <a:effectLst/>
                      </wps:spPr>
                      <wps:txbx>
                        <w:txbxContent>
                          <w:p w14:paraId="05DD5377" w14:textId="77777777" w:rsidR="00201FA2" w:rsidRPr="006B1802" w:rsidRDefault="00201FA2" w:rsidP="00827CE4">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Pr>
                                <w:rFonts w:ascii="Times New Roman" w:hAnsi="Times New Roman" w:cs="Times New Roman"/>
                              </w:rPr>
                              <w:t>5</w:t>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16D7BAF3" w14:textId="77777777" w:rsidR="00201FA2" w:rsidRPr="006B1802" w:rsidRDefault="00201FA2" w:rsidP="00827CE4">
                            <w:pPr>
                              <w:keepNext/>
                              <w:spacing w:line="276" w:lineRule="auto"/>
                              <w:jc w:val="center"/>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E73406" id="Text Box 107" o:spid="_x0000_s1034" type="#_x0000_t202" style="position:absolute;margin-left:164.15pt;margin-top:130.9pt;width:215.35pt;height:54.4pt;z-index:-251623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" stroked="f">
                <v:textbox inset="0,0,0,0">
                  <w:txbxContent>
                    <w:p w14:paraId="05DD5377" w14:textId="77777777" w:rsidR="00201FA2" w:rsidRPr="006B1802" w:rsidRDefault="00201FA2" w:rsidP="00827CE4">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Pr>
                          <w:rFonts w:ascii="Times New Roman" w:hAnsi="Times New Roman" w:cs="Times New Roman"/>
                        </w:rPr>
                        <w:t>5</w:t>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16D7BAF3" w14:textId="77777777" w:rsidR="00201FA2" w:rsidRPr="006B1802" w:rsidRDefault="00201FA2" w:rsidP="00827CE4">
                      <w:pPr>
                        <w:keepNext/>
                        <w:spacing w:line="276" w:lineRule="auto"/>
                        <w:jc w:val="center"/>
                        <w:rPr>
                          <w:rFonts w:ascii="Times New Roman" w:hAnsi="Times New Roman" w:cs="Times New Roman"/>
                        </w:rPr>
                      </w:pPr>
                    </w:p>
                  </w:txbxContent>
                </v:textbox>
                <w10:wrap type="tight" anchorx="margin"/>
              </v:shape>
            </w:pict>
          </mc:Fallback>
        </mc:AlternateContent>
      </w:r>
      <w:r w:rsidR="00827CE4" w:rsidRPr="00EC3691">
        <w:rPr>
          <w:rFonts w:ascii="Times New Roman" w:hAnsi="Times New Roman" w:cs="Times New Roman"/>
          <w:sz w:val="24"/>
          <w:szCs w:val="24"/>
        </w:rPr>
        <w:br w:type="page"/>
      </w:r>
    </w:p>
    <w:p w14:paraId="646D0BB3" w14:textId="6691964B" w:rsidR="00D5704E" w:rsidRPr="00030058" w:rsidRDefault="00D5704E" w:rsidP="00D5704E">
      <w:pPr>
        <w:pStyle w:val="Heading2"/>
        <w:rPr>
          <w:rFonts w:cs="Times New Roman"/>
          <w:sz w:val="28"/>
          <w:szCs w:val="24"/>
        </w:rPr>
      </w:pPr>
      <w:bookmarkStart w:id="20" w:name="_Toc19695334"/>
      <w:r w:rsidRPr="00030058">
        <w:rPr>
          <w:rFonts w:cs="Times New Roman"/>
          <w:sz w:val="28"/>
          <w:szCs w:val="24"/>
        </w:rPr>
        <w:lastRenderedPageBreak/>
        <w:t>Simulation of all loading conditions</w:t>
      </w:r>
      <w:r w:rsidR="00D76C0C">
        <w:rPr>
          <w:rFonts w:cs="Times New Roman"/>
          <w:sz w:val="28"/>
          <w:szCs w:val="24"/>
        </w:rPr>
        <w:t xml:space="preserve"> (Intermediate M&amp;S outputs)</w:t>
      </w:r>
      <w:bookmarkEnd w:id="20"/>
    </w:p>
    <w:p w14:paraId="4666C0D9" w14:textId="77777777" w:rsidR="00D5704E" w:rsidRPr="00EC3691" w:rsidRDefault="00D5704E" w:rsidP="00D5704E">
      <w:pPr>
        <w:rPr>
          <w:rFonts w:ascii="Times New Roman" w:hAnsi="Times New Roman" w:cs="Times New Roman"/>
          <w:sz w:val="24"/>
          <w:szCs w:val="24"/>
        </w:rPr>
      </w:pPr>
    </w:p>
    <w:p w14:paraId="6F01111B" w14:textId="2904438E" w:rsidR="00FC51FF" w:rsidRPr="00EC3691" w:rsidRDefault="00DA3F80" w:rsidP="00030058">
      <w:p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After </w:t>
      </w:r>
      <w:r w:rsidR="00230EB8">
        <w:rPr>
          <w:rFonts w:ascii="Times New Roman" w:eastAsia="Times New Roman" w:hAnsi="Times New Roman" w:cs="Times New Roman"/>
          <w:color w:val="000000"/>
          <w:sz w:val="24"/>
          <w:szCs w:val="24"/>
        </w:rPr>
        <w:t>completing</w:t>
      </w:r>
      <w:r w:rsidRPr="00EC3691">
        <w:rPr>
          <w:rFonts w:ascii="Times New Roman" w:eastAsia="Times New Roman" w:hAnsi="Times New Roman" w:cs="Times New Roman"/>
          <w:color w:val="000000"/>
          <w:sz w:val="24"/>
          <w:szCs w:val="24"/>
        </w:rPr>
        <w:t xml:space="preserve"> calibration</w:t>
      </w:r>
      <w:r w:rsidR="00230EB8">
        <w:rPr>
          <w:rFonts w:ascii="Times New Roman" w:eastAsia="Times New Roman" w:hAnsi="Times New Roman" w:cs="Times New Roman"/>
          <w:color w:val="000000"/>
          <w:sz w:val="24"/>
          <w:szCs w:val="24"/>
        </w:rPr>
        <w:t xml:space="preserve"> level one</w:t>
      </w:r>
      <w:r w:rsidRPr="00EC3691">
        <w:rPr>
          <w:rFonts w:ascii="Times New Roman" w:eastAsia="Times New Roman" w:hAnsi="Times New Roman" w:cs="Times New Roman"/>
          <w:color w:val="000000"/>
          <w:sz w:val="24"/>
          <w:szCs w:val="24"/>
        </w:rPr>
        <w:t xml:space="preserve">, </w:t>
      </w:r>
      <w:r w:rsidR="00FC51FF" w:rsidRPr="00EC3691">
        <w:rPr>
          <w:rFonts w:ascii="Times New Roman" w:eastAsia="Times New Roman" w:hAnsi="Times New Roman" w:cs="Times New Roman"/>
          <w:color w:val="000000"/>
          <w:sz w:val="24"/>
          <w:szCs w:val="24"/>
        </w:rPr>
        <w:t xml:space="preserve">we will </w:t>
      </w:r>
      <w:r w:rsidRPr="00EC3691">
        <w:rPr>
          <w:rFonts w:ascii="Times New Roman" w:eastAsia="Times New Roman" w:hAnsi="Times New Roman" w:cs="Times New Roman"/>
          <w:color w:val="000000"/>
          <w:sz w:val="24"/>
          <w:szCs w:val="24"/>
        </w:rPr>
        <w:t>run the calibrat</w:t>
      </w:r>
      <w:r w:rsidR="00FC51FF" w:rsidRPr="00EC3691">
        <w:rPr>
          <w:rFonts w:ascii="Times New Roman" w:eastAsia="Times New Roman" w:hAnsi="Times New Roman" w:cs="Times New Roman"/>
          <w:color w:val="000000"/>
          <w:sz w:val="24"/>
          <w:szCs w:val="24"/>
        </w:rPr>
        <w:t>ed</w:t>
      </w:r>
      <w:r w:rsidRPr="00EC3691">
        <w:rPr>
          <w:rFonts w:ascii="Times New Roman" w:eastAsia="Times New Roman" w:hAnsi="Times New Roman" w:cs="Times New Roman"/>
          <w:color w:val="000000"/>
          <w:sz w:val="24"/>
          <w:szCs w:val="24"/>
        </w:rPr>
        <w:t xml:space="preserve"> knee model with all provided </w:t>
      </w:r>
      <w:r w:rsidR="00FC51FF" w:rsidRPr="00EC3691">
        <w:rPr>
          <w:rFonts w:ascii="Times New Roman" w:eastAsia="Times New Roman" w:hAnsi="Times New Roman" w:cs="Times New Roman"/>
          <w:color w:val="000000"/>
          <w:sz w:val="24"/>
          <w:szCs w:val="24"/>
        </w:rPr>
        <w:t>mechanical testing loads and compare model predictions of knee kinematic</w:t>
      </w:r>
      <w:r w:rsidR="002C661C" w:rsidRPr="00EC3691">
        <w:rPr>
          <w:rFonts w:ascii="Times New Roman" w:eastAsia="Times New Roman" w:hAnsi="Times New Roman" w:cs="Times New Roman"/>
          <w:color w:val="000000"/>
          <w:sz w:val="24"/>
          <w:szCs w:val="24"/>
        </w:rPr>
        <w:t>s</w:t>
      </w:r>
      <w:r w:rsidR="00230EB8">
        <w:rPr>
          <w:rFonts w:ascii="Times New Roman" w:eastAsia="Times New Roman" w:hAnsi="Times New Roman" w:cs="Times New Roman"/>
          <w:color w:val="000000"/>
          <w:sz w:val="24"/>
          <w:szCs w:val="24"/>
        </w:rPr>
        <w:t xml:space="preserve"> in all degree of freedom (3 translations and 3 rotations)</w:t>
      </w:r>
      <w:r w:rsidR="00FC51FF" w:rsidRPr="00EC3691">
        <w:rPr>
          <w:rFonts w:ascii="Times New Roman" w:eastAsia="Times New Roman" w:hAnsi="Times New Roman" w:cs="Times New Roman"/>
          <w:color w:val="000000"/>
          <w:sz w:val="24"/>
          <w:szCs w:val="24"/>
        </w:rPr>
        <w:t xml:space="preserve"> to the </w:t>
      </w:r>
      <w:r w:rsidR="00C24194" w:rsidRPr="00EC3691">
        <w:rPr>
          <w:rFonts w:ascii="Times New Roman" w:eastAsia="Times New Roman" w:hAnsi="Times New Roman" w:cs="Times New Roman"/>
          <w:color w:val="000000"/>
          <w:sz w:val="24"/>
          <w:szCs w:val="24"/>
        </w:rPr>
        <w:t xml:space="preserve">experimentally </w:t>
      </w:r>
      <w:r w:rsidR="00FC51FF" w:rsidRPr="00EC3691">
        <w:rPr>
          <w:rFonts w:ascii="Times New Roman" w:eastAsia="Times New Roman" w:hAnsi="Times New Roman" w:cs="Times New Roman"/>
          <w:color w:val="000000"/>
          <w:sz w:val="24"/>
          <w:szCs w:val="24"/>
        </w:rPr>
        <w:t>measured kinematics</w:t>
      </w:r>
      <w:r w:rsidRPr="00EC3691">
        <w:rPr>
          <w:rFonts w:ascii="Times New Roman" w:eastAsia="Times New Roman" w:hAnsi="Times New Roman" w:cs="Times New Roman"/>
          <w:color w:val="000000"/>
          <w:sz w:val="24"/>
          <w:szCs w:val="24"/>
        </w:rPr>
        <w:t>.</w:t>
      </w:r>
      <w:r w:rsidR="00FC51FF" w:rsidRPr="00EC3691">
        <w:rPr>
          <w:rFonts w:ascii="Times New Roman" w:eastAsia="Times New Roman" w:hAnsi="Times New Roman" w:cs="Times New Roman"/>
          <w:color w:val="000000"/>
          <w:sz w:val="24"/>
          <w:szCs w:val="24"/>
        </w:rPr>
        <w:t xml:space="preserve"> This will be done </w:t>
      </w:r>
      <w:r w:rsidR="00C24194" w:rsidRPr="00EC3691">
        <w:rPr>
          <w:rFonts w:ascii="Times New Roman" w:eastAsia="Times New Roman" w:hAnsi="Times New Roman" w:cs="Times New Roman"/>
          <w:color w:val="000000"/>
          <w:sz w:val="24"/>
          <w:szCs w:val="24"/>
        </w:rPr>
        <w:t>as follow</w:t>
      </w:r>
      <w:r w:rsidR="007435D1">
        <w:rPr>
          <w:rFonts w:ascii="Times New Roman" w:eastAsia="Times New Roman" w:hAnsi="Times New Roman" w:cs="Times New Roman"/>
          <w:color w:val="000000"/>
          <w:sz w:val="24"/>
          <w:szCs w:val="24"/>
        </w:rPr>
        <w:t>s</w:t>
      </w:r>
      <w:r w:rsidR="00FC51FF" w:rsidRPr="00EC3691">
        <w:rPr>
          <w:rFonts w:ascii="Times New Roman" w:eastAsia="Times New Roman" w:hAnsi="Times New Roman" w:cs="Times New Roman"/>
          <w:color w:val="000000"/>
          <w:sz w:val="24"/>
          <w:szCs w:val="24"/>
        </w:rPr>
        <w:t>:</w:t>
      </w:r>
    </w:p>
    <w:p w14:paraId="16FA3591" w14:textId="12D3EBC5" w:rsidR="00A61FDC" w:rsidRDefault="00542029" w:rsidP="00030058">
      <w:pPr>
        <w:pStyle w:val="ListParagraph"/>
        <w:numPr>
          <w:ilvl w:val="1"/>
          <w:numId w:val="4"/>
        </w:num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A61FDC" w:rsidRPr="00EC3691">
        <w:rPr>
          <w:rFonts w:ascii="Times New Roman" w:eastAsia="Times New Roman" w:hAnsi="Times New Roman" w:cs="Times New Roman"/>
          <w:color w:val="000000"/>
          <w:sz w:val="24"/>
          <w:szCs w:val="24"/>
        </w:rPr>
        <w:t>he</w:t>
      </w:r>
      <w:r w:rsidR="00C24194" w:rsidRPr="00EC3691">
        <w:rPr>
          <w:rFonts w:ascii="Times New Roman" w:eastAsia="Times New Roman" w:hAnsi="Times New Roman" w:cs="Times New Roman"/>
          <w:color w:val="000000"/>
          <w:sz w:val="24"/>
          <w:szCs w:val="24"/>
        </w:rPr>
        <w:t xml:space="preserve"> following </w:t>
      </w:r>
      <w:r w:rsidR="00262A60">
        <w:rPr>
          <w:rFonts w:ascii="Times New Roman" w:eastAsia="Times New Roman" w:hAnsi="Times New Roman" w:cs="Times New Roman"/>
          <w:color w:val="000000"/>
          <w:sz w:val="24"/>
          <w:szCs w:val="24"/>
        </w:rPr>
        <w:t>four</w:t>
      </w:r>
      <w:r w:rsidR="00A61FDC" w:rsidRPr="00EC3691">
        <w:rPr>
          <w:rFonts w:ascii="Times New Roman" w:eastAsia="Times New Roman" w:hAnsi="Times New Roman" w:cs="Times New Roman"/>
          <w:color w:val="000000"/>
          <w:sz w:val="24"/>
          <w:szCs w:val="24"/>
        </w:rPr>
        <w:t xml:space="preserve"> </w:t>
      </w:r>
      <w:r w:rsidR="00262A60">
        <w:rPr>
          <w:rFonts w:ascii="Times New Roman" w:eastAsia="Times New Roman" w:hAnsi="Times New Roman" w:cs="Times New Roman"/>
          <w:color w:val="000000"/>
          <w:sz w:val="24"/>
          <w:szCs w:val="24"/>
        </w:rPr>
        <w:t>excel</w:t>
      </w:r>
      <w:r w:rsidR="00A61FDC" w:rsidRPr="00EC3691">
        <w:rPr>
          <w:rFonts w:ascii="Times New Roman" w:eastAsia="Times New Roman" w:hAnsi="Times New Roman" w:cs="Times New Roman"/>
          <w:color w:val="000000"/>
          <w:sz w:val="24"/>
          <w:szCs w:val="24"/>
        </w:rPr>
        <w:t xml:space="preserve"> file</w:t>
      </w:r>
      <w:r w:rsidR="00C24194" w:rsidRPr="00EC3691">
        <w:rPr>
          <w:rFonts w:ascii="Times New Roman" w:eastAsia="Times New Roman" w:hAnsi="Times New Roman" w:cs="Times New Roman"/>
          <w:color w:val="000000"/>
          <w:sz w:val="24"/>
          <w:szCs w:val="24"/>
        </w:rPr>
        <w:t xml:space="preserve">s </w:t>
      </w:r>
      <w:r w:rsidR="00262A60">
        <w:rPr>
          <w:rFonts w:ascii="Times New Roman" w:eastAsia="Times New Roman" w:hAnsi="Times New Roman" w:cs="Times New Roman"/>
          <w:color w:val="000000"/>
          <w:sz w:val="24"/>
          <w:szCs w:val="24"/>
        </w:rPr>
        <w:t xml:space="preserve">that represents laxity tests will be read via </w:t>
      </w:r>
      <w:r w:rsidR="00C24194" w:rsidRPr="00EC3691">
        <w:rPr>
          <w:rFonts w:ascii="Times New Roman" w:eastAsia="Times New Roman" w:hAnsi="Times New Roman" w:cs="Times New Roman"/>
          <w:color w:val="000000"/>
          <w:sz w:val="24"/>
          <w:szCs w:val="24"/>
        </w:rPr>
        <w:t xml:space="preserve">a </w:t>
      </w:r>
      <w:proofErr w:type="spellStart"/>
      <w:r w:rsidR="00C24194" w:rsidRPr="00EC3691">
        <w:rPr>
          <w:rFonts w:ascii="Times New Roman" w:eastAsia="Times New Roman" w:hAnsi="Times New Roman" w:cs="Times New Roman"/>
          <w:color w:val="000000"/>
          <w:sz w:val="24"/>
          <w:szCs w:val="24"/>
        </w:rPr>
        <w:t>Matlab</w:t>
      </w:r>
      <w:proofErr w:type="spellEnd"/>
      <w:r w:rsidR="00C24194" w:rsidRPr="00EC3691">
        <w:rPr>
          <w:rFonts w:ascii="Times New Roman" w:eastAsia="Times New Roman" w:hAnsi="Times New Roman" w:cs="Times New Roman"/>
          <w:color w:val="000000"/>
          <w:sz w:val="24"/>
          <w:szCs w:val="24"/>
        </w:rPr>
        <w:t xml:space="preserve"> code:</w:t>
      </w:r>
    </w:p>
    <w:p w14:paraId="0A5FA6BB" w14:textId="77777777" w:rsidR="00262A60" w:rsidRPr="00EC3691" w:rsidRDefault="00262A60" w:rsidP="00B93DC6">
      <w:pPr>
        <w:pStyle w:val="ListParagraph"/>
        <w:numPr>
          <w:ilvl w:val="0"/>
          <w:numId w:val="4"/>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554A8D">
        <w:rPr>
          <w:rFonts w:ascii="Times New Roman" w:eastAsia="Times New Roman" w:hAnsi="Times New Roman" w:cs="Times New Roman"/>
          <w:color w:val="000000"/>
          <w:sz w:val="24"/>
          <w:szCs w:val="24"/>
        </w:rPr>
        <w:t>DU02_INTACT_KE_AP</w:t>
      </w:r>
      <w:r>
        <w:rPr>
          <w:rFonts w:ascii="Times New Roman" w:eastAsia="Times New Roman" w:hAnsi="Times New Roman" w:cs="Times New Roman"/>
          <w:color w:val="000000"/>
          <w:sz w:val="24"/>
          <w:szCs w:val="24"/>
        </w:rPr>
        <w:t>.xls</w:t>
      </w:r>
    </w:p>
    <w:p w14:paraId="128BF9C7" w14:textId="77777777" w:rsidR="00262A60" w:rsidRPr="00EC3691" w:rsidRDefault="00262A60" w:rsidP="00B93DC6">
      <w:pPr>
        <w:pStyle w:val="ListParagraph"/>
        <w:numPr>
          <w:ilvl w:val="0"/>
          <w:numId w:val="4"/>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554A8D">
        <w:rPr>
          <w:rFonts w:ascii="Times New Roman" w:eastAsia="Times New Roman" w:hAnsi="Times New Roman" w:cs="Times New Roman"/>
          <w:color w:val="000000"/>
          <w:sz w:val="24"/>
          <w:szCs w:val="24"/>
        </w:rPr>
        <w:t>DU02_INTACT_KE_</w:t>
      </w:r>
      <w:r>
        <w:rPr>
          <w:rFonts w:ascii="Times New Roman" w:eastAsia="Times New Roman" w:hAnsi="Times New Roman" w:cs="Times New Roman"/>
          <w:color w:val="000000"/>
          <w:sz w:val="24"/>
          <w:szCs w:val="24"/>
        </w:rPr>
        <w:t>IE.xls</w:t>
      </w:r>
    </w:p>
    <w:p w14:paraId="1EF9F05B" w14:textId="77777777" w:rsidR="00262A60" w:rsidRDefault="00262A60" w:rsidP="00B93DC6">
      <w:pPr>
        <w:pStyle w:val="ListParagraph"/>
        <w:numPr>
          <w:ilvl w:val="0"/>
          <w:numId w:val="4"/>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02_INTACT_KE_Passive.xls</w:t>
      </w:r>
    </w:p>
    <w:p w14:paraId="75869B36" w14:textId="774E9D34" w:rsidR="00262A60" w:rsidRPr="00EC3691" w:rsidRDefault="00262A60" w:rsidP="00B93DC6">
      <w:pPr>
        <w:pStyle w:val="ListParagraph"/>
        <w:numPr>
          <w:ilvl w:val="0"/>
          <w:numId w:val="4"/>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02_INTACT_KE_VV.xls</w:t>
      </w:r>
    </w:p>
    <w:p w14:paraId="65CFC557" w14:textId="77777777" w:rsidR="00FC51FF" w:rsidRPr="00EC3691" w:rsidRDefault="00FC51FF" w:rsidP="00030058">
      <w:pPr>
        <w:pStyle w:val="ListParagraph"/>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p>
    <w:p w14:paraId="6ED27557" w14:textId="22A984E6" w:rsidR="00DA01C7" w:rsidRPr="00EC3691" w:rsidRDefault="00262A60" w:rsidP="00030058">
      <w:pPr>
        <w:pStyle w:val="ListParagraph"/>
        <w:numPr>
          <w:ilvl w:val="0"/>
          <w:numId w:val="11"/>
        </w:num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ollowing kinetic data will be </w:t>
      </w:r>
      <w:r w:rsidR="00B93DC6">
        <w:rPr>
          <w:rFonts w:ascii="Times New Roman" w:eastAsia="Times New Roman" w:hAnsi="Times New Roman" w:cs="Times New Roman"/>
          <w:color w:val="000000"/>
          <w:sz w:val="24"/>
          <w:szCs w:val="24"/>
        </w:rPr>
        <w:t>extracted from</w:t>
      </w:r>
      <w:r>
        <w:rPr>
          <w:rFonts w:ascii="Times New Roman" w:eastAsia="Times New Roman" w:hAnsi="Times New Roman" w:cs="Times New Roman"/>
          <w:color w:val="000000"/>
          <w:sz w:val="24"/>
          <w:szCs w:val="24"/>
        </w:rPr>
        <w:t xml:space="preserve"> each fi</w:t>
      </w:r>
      <w:r w:rsidR="00B93DC6">
        <w:rPr>
          <w:rFonts w:ascii="Times New Roman" w:eastAsia="Times New Roman" w:hAnsi="Times New Roman" w:cs="Times New Roman"/>
          <w:color w:val="000000"/>
          <w:sz w:val="24"/>
          <w:szCs w:val="24"/>
        </w:rPr>
        <w:t>le</w:t>
      </w:r>
    </w:p>
    <w:p w14:paraId="3010D2E8" w14:textId="3FB79630" w:rsidR="00C24194"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Torque TF FE (</w:t>
      </w:r>
      <w:proofErr w:type="spellStart"/>
      <w:r w:rsidRPr="00B93DC6">
        <w:rPr>
          <w:rFonts w:ascii="Times New Roman" w:eastAsia="Times New Roman" w:hAnsi="Times New Roman" w:cs="Times New Roman"/>
          <w:color w:val="000000"/>
          <w:sz w:val="24"/>
          <w:szCs w:val="24"/>
        </w:rPr>
        <w:t>Nmm</w:t>
      </w:r>
      <w:proofErr w:type="spellEnd"/>
      <w:r w:rsidRPr="00B93DC6">
        <w:rPr>
          <w:rFonts w:ascii="Times New Roman" w:eastAsia="Times New Roman" w:hAnsi="Times New Roman" w:cs="Times New Roman"/>
          <w:color w:val="000000"/>
          <w:sz w:val="24"/>
          <w:szCs w:val="24"/>
        </w:rPr>
        <w:t>)</w:t>
      </w:r>
    </w:p>
    <w:p w14:paraId="62B99EEF" w14:textId="77F83A1F" w:rsidR="00B93DC6" w:rsidRPr="00EC3691"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 xml:space="preserve">Torque TF </w:t>
      </w:r>
      <w:r>
        <w:rPr>
          <w:rFonts w:ascii="Times New Roman" w:eastAsia="Times New Roman" w:hAnsi="Times New Roman" w:cs="Times New Roman"/>
          <w:color w:val="000000"/>
          <w:sz w:val="24"/>
          <w:szCs w:val="24"/>
        </w:rPr>
        <w:t>VV</w:t>
      </w:r>
      <w:r w:rsidRPr="00B93DC6">
        <w:rPr>
          <w:rFonts w:ascii="Times New Roman" w:eastAsia="Times New Roman" w:hAnsi="Times New Roman" w:cs="Times New Roman"/>
          <w:color w:val="000000"/>
          <w:sz w:val="24"/>
          <w:szCs w:val="24"/>
        </w:rPr>
        <w:t xml:space="preserve"> (</w:t>
      </w:r>
      <w:proofErr w:type="spellStart"/>
      <w:r w:rsidRPr="00B93DC6">
        <w:rPr>
          <w:rFonts w:ascii="Times New Roman" w:eastAsia="Times New Roman" w:hAnsi="Times New Roman" w:cs="Times New Roman"/>
          <w:color w:val="000000"/>
          <w:sz w:val="24"/>
          <w:szCs w:val="24"/>
        </w:rPr>
        <w:t>Nmm</w:t>
      </w:r>
      <w:proofErr w:type="spellEnd"/>
      <w:r w:rsidRPr="00B93DC6">
        <w:rPr>
          <w:rFonts w:ascii="Times New Roman" w:eastAsia="Times New Roman" w:hAnsi="Times New Roman" w:cs="Times New Roman"/>
          <w:color w:val="000000"/>
          <w:sz w:val="24"/>
          <w:szCs w:val="24"/>
        </w:rPr>
        <w:t>)</w:t>
      </w:r>
    </w:p>
    <w:p w14:paraId="50B1C564" w14:textId="7031C3EC" w:rsidR="00B93DC6" w:rsidRPr="00EC3691"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 xml:space="preserve">Torque TF </w:t>
      </w:r>
      <w:r>
        <w:rPr>
          <w:rFonts w:ascii="Times New Roman" w:eastAsia="Times New Roman" w:hAnsi="Times New Roman" w:cs="Times New Roman"/>
          <w:color w:val="000000"/>
          <w:sz w:val="24"/>
          <w:szCs w:val="24"/>
        </w:rPr>
        <w:t>IE</w:t>
      </w:r>
      <w:r w:rsidRPr="00B93DC6">
        <w:rPr>
          <w:rFonts w:ascii="Times New Roman" w:eastAsia="Times New Roman" w:hAnsi="Times New Roman" w:cs="Times New Roman"/>
          <w:color w:val="000000"/>
          <w:sz w:val="24"/>
          <w:szCs w:val="24"/>
        </w:rPr>
        <w:t xml:space="preserve"> (</w:t>
      </w:r>
      <w:proofErr w:type="spellStart"/>
      <w:r w:rsidRPr="00B93DC6">
        <w:rPr>
          <w:rFonts w:ascii="Times New Roman" w:eastAsia="Times New Roman" w:hAnsi="Times New Roman" w:cs="Times New Roman"/>
          <w:color w:val="000000"/>
          <w:sz w:val="24"/>
          <w:szCs w:val="24"/>
        </w:rPr>
        <w:t>Nmm</w:t>
      </w:r>
      <w:proofErr w:type="spellEnd"/>
      <w:r w:rsidRPr="00B93DC6">
        <w:rPr>
          <w:rFonts w:ascii="Times New Roman" w:eastAsia="Times New Roman" w:hAnsi="Times New Roman" w:cs="Times New Roman"/>
          <w:color w:val="000000"/>
          <w:sz w:val="24"/>
          <w:szCs w:val="24"/>
        </w:rPr>
        <w:t>)</w:t>
      </w:r>
    </w:p>
    <w:p w14:paraId="26111446" w14:textId="509C45AA" w:rsidR="00B93DC6"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Force TF ML (N)</w:t>
      </w:r>
    </w:p>
    <w:p w14:paraId="16296E1E" w14:textId="659346E2" w:rsidR="00B93DC6"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 xml:space="preserve">Force TF </w:t>
      </w:r>
      <w:r>
        <w:rPr>
          <w:rFonts w:ascii="Times New Roman" w:eastAsia="Times New Roman" w:hAnsi="Times New Roman" w:cs="Times New Roman"/>
          <w:color w:val="000000"/>
          <w:sz w:val="24"/>
          <w:szCs w:val="24"/>
        </w:rPr>
        <w:t>AP</w:t>
      </w:r>
      <w:r w:rsidRPr="00B93DC6">
        <w:rPr>
          <w:rFonts w:ascii="Times New Roman" w:eastAsia="Times New Roman" w:hAnsi="Times New Roman" w:cs="Times New Roman"/>
          <w:color w:val="000000"/>
          <w:sz w:val="24"/>
          <w:szCs w:val="24"/>
        </w:rPr>
        <w:t xml:space="preserve"> (N)</w:t>
      </w:r>
    </w:p>
    <w:p w14:paraId="6B47A3C4" w14:textId="2C34FB64" w:rsidR="00B93DC6" w:rsidRPr="00EC3691"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ce TF SI</w:t>
      </w:r>
      <w:r w:rsidRPr="00B93DC6">
        <w:rPr>
          <w:rFonts w:ascii="Times New Roman" w:eastAsia="Times New Roman" w:hAnsi="Times New Roman" w:cs="Times New Roman"/>
          <w:color w:val="000000"/>
          <w:sz w:val="24"/>
          <w:szCs w:val="24"/>
        </w:rPr>
        <w:t xml:space="preserve"> (N)</w:t>
      </w:r>
    </w:p>
    <w:p w14:paraId="1077DE62" w14:textId="77777777" w:rsidR="00C24194" w:rsidRPr="00EC3691" w:rsidRDefault="00C24194" w:rsidP="00030058">
      <w:pPr>
        <w:pStyle w:val="ListParagraph"/>
        <w:spacing w:line="360" w:lineRule="auto"/>
        <w:rPr>
          <w:rFonts w:ascii="Times New Roman" w:eastAsia="Times New Roman" w:hAnsi="Times New Roman" w:cs="Times New Roman"/>
          <w:color w:val="000000"/>
          <w:sz w:val="24"/>
          <w:szCs w:val="24"/>
        </w:rPr>
      </w:pPr>
    </w:p>
    <w:p w14:paraId="127F3D30" w14:textId="2FEF8130" w:rsidR="00B93DC6" w:rsidRPr="00EC3691" w:rsidRDefault="00B93DC6" w:rsidP="00B93DC6">
      <w:pPr>
        <w:pStyle w:val="ListParagraph"/>
        <w:numPr>
          <w:ilvl w:val="0"/>
          <w:numId w:val="11"/>
        </w:num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ollowing kine</w:t>
      </w:r>
      <w:r w:rsidR="00722BD0">
        <w:rPr>
          <w:rFonts w:ascii="Times New Roman" w:eastAsia="Times New Roman" w:hAnsi="Times New Roman" w:cs="Times New Roman"/>
          <w:color w:val="000000"/>
          <w:sz w:val="24"/>
          <w:szCs w:val="24"/>
        </w:rPr>
        <w:t>ma</w:t>
      </w:r>
      <w:r>
        <w:rPr>
          <w:rFonts w:ascii="Times New Roman" w:eastAsia="Times New Roman" w:hAnsi="Times New Roman" w:cs="Times New Roman"/>
          <w:color w:val="000000"/>
          <w:sz w:val="24"/>
          <w:szCs w:val="24"/>
        </w:rPr>
        <w:t>tic data will be extracted from each file</w:t>
      </w:r>
    </w:p>
    <w:p w14:paraId="365B10C3" w14:textId="0E4BD87C" w:rsidR="00B93DC6"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Torque TF FE (</w:t>
      </w:r>
      <w:r>
        <w:rPr>
          <w:rFonts w:ascii="Times New Roman" w:eastAsia="Times New Roman" w:hAnsi="Times New Roman" w:cs="Times New Roman"/>
          <w:color w:val="000000"/>
          <w:sz w:val="24"/>
          <w:szCs w:val="24"/>
        </w:rPr>
        <w:t>deg</w:t>
      </w:r>
      <w:r w:rsidRPr="00B93DC6">
        <w:rPr>
          <w:rFonts w:ascii="Times New Roman" w:eastAsia="Times New Roman" w:hAnsi="Times New Roman" w:cs="Times New Roman"/>
          <w:color w:val="000000"/>
          <w:sz w:val="24"/>
          <w:szCs w:val="24"/>
        </w:rPr>
        <w:t>)</w:t>
      </w:r>
    </w:p>
    <w:p w14:paraId="5E9ED6C4" w14:textId="5CAAA3CE" w:rsidR="00B93DC6" w:rsidRPr="00EC3691"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 xml:space="preserve">Torque TF </w:t>
      </w:r>
      <w:r>
        <w:rPr>
          <w:rFonts w:ascii="Times New Roman" w:eastAsia="Times New Roman" w:hAnsi="Times New Roman" w:cs="Times New Roman"/>
          <w:color w:val="000000"/>
          <w:sz w:val="24"/>
          <w:szCs w:val="24"/>
        </w:rPr>
        <w:t>VV</w:t>
      </w:r>
      <w:r w:rsidRPr="00B93D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g</w:t>
      </w:r>
      <w:r w:rsidRPr="00B93DC6">
        <w:rPr>
          <w:rFonts w:ascii="Times New Roman" w:eastAsia="Times New Roman" w:hAnsi="Times New Roman" w:cs="Times New Roman"/>
          <w:color w:val="000000"/>
          <w:sz w:val="24"/>
          <w:szCs w:val="24"/>
        </w:rPr>
        <w:t>)</w:t>
      </w:r>
    </w:p>
    <w:p w14:paraId="0EA1F373" w14:textId="2C118436" w:rsidR="00B93DC6" w:rsidRPr="00EC3691"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 xml:space="preserve">Torque TF </w:t>
      </w:r>
      <w:r>
        <w:rPr>
          <w:rFonts w:ascii="Times New Roman" w:eastAsia="Times New Roman" w:hAnsi="Times New Roman" w:cs="Times New Roman"/>
          <w:color w:val="000000"/>
          <w:sz w:val="24"/>
          <w:szCs w:val="24"/>
        </w:rPr>
        <w:t>IE</w:t>
      </w:r>
      <w:r w:rsidRPr="00B93DC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g</w:t>
      </w:r>
      <w:r w:rsidRPr="00B93DC6">
        <w:rPr>
          <w:rFonts w:ascii="Times New Roman" w:eastAsia="Times New Roman" w:hAnsi="Times New Roman" w:cs="Times New Roman"/>
          <w:color w:val="000000"/>
          <w:sz w:val="24"/>
          <w:szCs w:val="24"/>
        </w:rPr>
        <w:t>)</w:t>
      </w:r>
    </w:p>
    <w:p w14:paraId="760538DF" w14:textId="333641D7" w:rsidR="00B93DC6"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Force TF ML (</w:t>
      </w:r>
      <w:r>
        <w:rPr>
          <w:rFonts w:ascii="Times New Roman" w:eastAsia="Times New Roman" w:hAnsi="Times New Roman" w:cs="Times New Roman"/>
          <w:color w:val="000000"/>
          <w:sz w:val="24"/>
          <w:szCs w:val="24"/>
        </w:rPr>
        <w:t>mm</w:t>
      </w:r>
      <w:r w:rsidRPr="00B93DC6">
        <w:rPr>
          <w:rFonts w:ascii="Times New Roman" w:eastAsia="Times New Roman" w:hAnsi="Times New Roman" w:cs="Times New Roman"/>
          <w:color w:val="000000"/>
          <w:sz w:val="24"/>
          <w:szCs w:val="24"/>
        </w:rPr>
        <w:t>)</w:t>
      </w:r>
    </w:p>
    <w:p w14:paraId="4163C8C2" w14:textId="3D5DA2F0" w:rsidR="00B93DC6"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sidRPr="00B93DC6">
        <w:rPr>
          <w:rFonts w:ascii="Times New Roman" w:eastAsia="Times New Roman" w:hAnsi="Times New Roman" w:cs="Times New Roman"/>
          <w:color w:val="000000"/>
          <w:sz w:val="24"/>
          <w:szCs w:val="24"/>
        </w:rPr>
        <w:t xml:space="preserve">Force TF </w:t>
      </w:r>
      <w:r>
        <w:rPr>
          <w:rFonts w:ascii="Times New Roman" w:eastAsia="Times New Roman" w:hAnsi="Times New Roman" w:cs="Times New Roman"/>
          <w:color w:val="000000"/>
          <w:sz w:val="24"/>
          <w:szCs w:val="24"/>
        </w:rPr>
        <w:t>AP (mm</w:t>
      </w:r>
      <w:r w:rsidRPr="00B93DC6">
        <w:rPr>
          <w:rFonts w:ascii="Times New Roman" w:eastAsia="Times New Roman" w:hAnsi="Times New Roman" w:cs="Times New Roman"/>
          <w:color w:val="000000"/>
          <w:sz w:val="24"/>
          <w:szCs w:val="24"/>
        </w:rPr>
        <w:t>)</w:t>
      </w:r>
    </w:p>
    <w:p w14:paraId="2C199D29" w14:textId="2DE33403" w:rsidR="00B93DC6" w:rsidRPr="00EC3691" w:rsidRDefault="00B93DC6" w:rsidP="00B93DC6">
      <w:pPr>
        <w:pStyle w:val="ListParagraph"/>
        <w:numPr>
          <w:ilvl w:val="0"/>
          <w:numId w:val="17"/>
        </w:num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ce TF SI (mm</w:t>
      </w:r>
      <w:r w:rsidRPr="00B93DC6">
        <w:rPr>
          <w:rFonts w:ascii="Times New Roman" w:eastAsia="Times New Roman" w:hAnsi="Times New Roman" w:cs="Times New Roman"/>
          <w:color w:val="000000"/>
          <w:sz w:val="24"/>
          <w:szCs w:val="24"/>
        </w:rPr>
        <w:t>)</w:t>
      </w:r>
    </w:p>
    <w:p w14:paraId="19A96473" w14:textId="77777777" w:rsidR="00B93DC6" w:rsidRPr="00B93DC6" w:rsidRDefault="00B93DC6" w:rsidP="00B93DC6">
      <w:pPr>
        <w:spacing w:line="360" w:lineRule="auto"/>
        <w:rPr>
          <w:rFonts w:ascii="Times New Roman" w:eastAsia="Times New Roman" w:hAnsi="Times New Roman" w:cs="Times New Roman"/>
          <w:color w:val="000000"/>
          <w:sz w:val="24"/>
          <w:szCs w:val="24"/>
        </w:rPr>
      </w:pPr>
    </w:p>
    <w:p w14:paraId="619B0FBF" w14:textId="0E381052" w:rsidR="00C24194" w:rsidRDefault="00C24194" w:rsidP="00030058">
      <w:pPr>
        <w:pStyle w:val="ListParagraph"/>
        <w:numPr>
          <w:ilvl w:val="0"/>
          <w:numId w:val="11"/>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If the </w:t>
      </w:r>
      <w:r w:rsidR="00317FE8">
        <w:rPr>
          <w:rFonts w:ascii="Times New Roman" w:eastAsia="Times New Roman" w:hAnsi="Times New Roman" w:cs="Times New Roman"/>
          <w:color w:val="000000"/>
          <w:sz w:val="24"/>
          <w:szCs w:val="24"/>
        </w:rPr>
        <w:t xml:space="preserve">load and displacement data </w:t>
      </w:r>
      <w:r w:rsidR="00892820">
        <w:rPr>
          <w:rFonts w:ascii="Times New Roman" w:eastAsia="Times New Roman" w:hAnsi="Times New Roman" w:cs="Times New Roman"/>
          <w:color w:val="000000"/>
          <w:sz w:val="24"/>
          <w:szCs w:val="24"/>
        </w:rPr>
        <w:t>are</w:t>
      </w:r>
      <w:r w:rsidR="00317FE8">
        <w:rPr>
          <w:rFonts w:ascii="Times New Roman" w:eastAsia="Times New Roman" w:hAnsi="Times New Roman" w:cs="Times New Roman"/>
          <w:color w:val="000000"/>
          <w:sz w:val="24"/>
          <w:szCs w:val="24"/>
        </w:rPr>
        <w:t xml:space="preserve"> not well synchronized, as stated in the limitation</w:t>
      </w:r>
      <w:r w:rsidR="00FD1E8E">
        <w:rPr>
          <w:rFonts w:ascii="Times New Roman" w:eastAsia="Times New Roman" w:hAnsi="Times New Roman" w:cs="Times New Roman"/>
          <w:color w:val="000000"/>
          <w:sz w:val="24"/>
          <w:szCs w:val="24"/>
        </w:rPr>
        <w:t>s of Denver knee data</w:t>
      </w:r>
      <w:r w:rsidR="00FC1B5E">
        <w:rPr>
          <w:rFonts w:ascii="Times New Roman" w:eastAsia="Times New Roman" w:hAnsi="Times New Roman" w:cs="Times New Roman"/>
          <w:color w:val="000000"/>
          <w:sz w:val="24"/>
          <w:szCs w:val="24"/>
        </w:rPr>
        <w:t xml:space="preserve"> in the </w:t>
      </w:r>
      <w:proofErr w:type="spellStart"/>
      <w:r w:rsidR="00FC1B5E">
        <w:rPr>
          <w:rFonts w:ascii="Times New Roman" w:eastAsia="Times New Roman" w:hAnsi="Times New Roman" w:cs="Times New Roman"/>
          <w:color w:val="000000"/>
          <w:sz w:val="24"/>
          <w:szCs w:val="24"/>
        </w:rPr>
        <w:t>SimTK</w:t>
      </w:r>
      <w:proofErr w:type="spellEnd"/>
      <w:r w:rsidR="00E75E84">
        <w:rPr>
          <w:rFonts w:ascii="Times New Roman" w:eastAsia="Times New Roman" w:hAnsi="Times New Roman" w:cs="Times New Roman"/>
          <w:color w:val="000000"/>
          <w:sz w:val="24"/>
          <w:szCs w:val="24"/>
        </w:rPr>
        <w:t xml:space="preserve"> wiki page </w:t>
      </w:r>
      <w:r w:rsidR="00E75E84">
        <w:rPr>
          <w:rFonts w:ascii="Times New Roman" w:eastAsia="Times New Roman" w:hAnsi="Times New Roman" w:cs="Times New Roman"/>
          <w:color w:val="000000"/>
          <w:sz w:val="24"/>
          <w:szCs w:val="24"/>
        </w:rPr>
        <w:lastRenderedPageBreak/>
        <w:t>(</w:t>
      </w:r>
      <w:hyperlink r:id="rId15" w:history="1">
        <w:r w:rsidR="00E75E84">
          <w:rPr>
            <w:rStyle w:val="Hyperlink"/>
          </w:rPr>
          <w:t>https://simtk.org/plugins/moinmoin/kneehub/ModelCalibration</w:t>
        </w:r>
      </w:hyperlink>
      <w:r w:rsidR="00E75E84">
        <w:t>),</w:t>
      </w:r>
      <w:r w:rsidR="00C166E1">
        <w:rPr>
          <w:rFonts w:ascii="Times New Roman" w:eastAsia="Times New Roman" w:hAnsi="Times New Roman" w:cs="Times New Roman"/>
          <w:color w:val="000000"/>
          <w:sz w:val="24"/>
          <w:szCs w:val="24"/>
        </w:rPr>
        <w:t xml:space="preserve"> displacement data will be shifted to align with</w:t>
      </w:r>
      <w:r w:rsidR="00FD1E8E">
        <w:rPr>
          <w:rFonts w:ascii="Times New Roman" w:eastAsia="Times New Roman" w:hAnsi="Times New Roman" w:cs="Times New Roman"/>
          <w:color w:val="000000"/>
          <w:sz w:val="24"/>
          <w:szCs w:val="24"/>
        </w:rPr>
        <w:t xml:space="preserve"> the</w:t>
      </w:r>
      <w:r w:rsidR="00C166E1">
        <w:rPr>
          <w:rFonts w:ascii="Times New Roman" w:eastAsia="Times New Roman" w:hAnsi="Times New Roman" w:cs="Times New Roman"/>
          <w:color w:val="000000"/>
          <w:sz w:val="24"/>
          <w:szCs w:val="24"/>
        </w:rPr>
        <w:t xml:space="preserve"> load data</w:t>
      </w:r>
      <w:r w:rsidR="00FD1E8E">
        <w:rPr>
          <w:rFonts w:ascii="Times New Roman" w:eastAsia="Times New Roman" w:hAnsi="Times New Roman" w:cs="Times New Roman"/>
          <w:color w:val="000000"/>
          <w:sz w:val="24"/>
          <w:szCs w:val="24"/>
        </w:rPr>
        <w:t>.</w:t>
      </w:r>
    </w:p>
    <w:p w14:paraId="7ADDC831" w14:textId="77777777" w:rsidR="00FD1E8E" w:rsidRPr="00EC3691" w:rsidRDefault="00FD1E8E" w:rsidP="00FD1E8E">
      <w:pPr>
        <w:pStyle w:val="ListParagraph"/>
        <w:spacing w:line="360" w:lineRule="auto"/>
        <w:rPr>
          <w:rFonts w:ascii="Times New Roman" w:eastAsia="Times New Roman" w:hAnsi="Times New Roman" w:cs="Times New Roman"/>
          <w:color w:val="000000"/>
          <w:sz w:val="24"/>
          <w:szCs w:val="24"/>
        </w:rPr>
      </w:pPr>
    </w:p>
    <w:p w14:paraId="6BD5F73F" w14:textId="7610D3C8" w:rsidR="0028047C" w:rsidRPr="00E75E84" w:rsidRDefault="00A70715" w:rsidP="00030058">
      <w:pPr>
        <w:pStyle w:val="ListParagraph"/>
        <w:numPr>
          <w:ilvl w:val="0"/>
          <w:numId w:val="11"/>
        </w:numPr>
        <w:spacing w:line="360" w:lineRule="auto"/>
        <w:rPr>
          <w:rFonts w:ascii="Times New Roman" w:eastAsia="Times New Roman" w:hAnsi="Times New Roman" w:cs="Times New Roman"/>
          <w:color w:val="000000"/>
          <w:sz w:val="24"/>
          <w:szCs w:val="24"/>
        </w:rPr>
      </w:pPr>
      <w:r w:rsidRPr="00E75E84">
        <w:rPr>
          <w:rFonts w:ascii="Times New Roman" w:eastAsia="Times New Roman" w:hAnsi="Times New Roman" w:cs="Times New Roman"/>
          <w:color w:val="000000"/>
          <w:sz w:val="24"/>
          <w:szCs w:val="24"/>
        </w:rPr>
        <w:t>To</w:t>
      </w:r>
      <w:r w:rsidRPr="00EC3691">
        <w:rPr>
          <w:rFonts w:ascii="Times New Roman" w:eastAsia="Times New Roman" w:hAnsi="Times New Roman" w:cs="Times New Roman"/>
          <w:color w:val="000000"/>
          <w:sz w:val="24"/>
          <w:szCs w:val="24"/>
        </w:rPr>
        <w:t xml:space="preserve"> simulate </w:t>
      </w:r>
      <w:r w:rsidR="00AE7F45">
        <w:rPr>
          <w:rFonts w:ascii="Times New Roman" w:eastAsia="Times New Roman" w:hAnsi="Times New Roman" w:cs="Times New Roman"/>
          <w:color w:val="000000"/>
          <w:sz w:val="24"/>
          <w:szCs w:val="24"/>
        </w:rPr>
        <w:t>a</w:t>
      </w:r>
      <w:r w:rsidR="00BD752C" w:rsidRPr="00EC3691">
        <w:rPr>
          <w:rFonts w:ascii="Times New Roman" w:eastAsia="Times New Roman" w:hAnsi="Times New Roman" w:cs="Times New Roman"/>
          <w:color w:val="000000"/>
          <w:sz w:val="24"/>
          <w:szCs w:val="24"/>
        </w:rPr>
        <w:t xml:space="preserve"> laxity</w:t>
      </w:r>
      <w:r w:rsidRPr="00EC3691">
        <w:rPr>
          <w:rFonts w:ascii="Times New Roman" w:eastAsia="Times New Roman" w:hAnsi="Times New Roman" w:cs="Times New Roman"/>
          <w:color w:val="000000"/>
          <w:sz w:val="24"/>
          <w:szCs w:val="24"/>
        </w:rPr>
        <w:t xml:space="preserve"> test</w:t>
      </w:r>
      <w:r w:rsidR="00BD752C" w:rsidRPr="00EC3691">
        <w:rPr>
          <w:rFonts w:ascii="Times New Roman" w:eastAsia="Times New Roman" w:hAnsi="Times New Roman" w:cs="Times New Roman"/>
          <w:color w:val="000000"/>
          <w:sz w:val="24"/>
          <w:szCs w:val="24"/>
        </w:rPr>
        <w:t xml:space="preserve">, </w:t>
      </w:r>
      <w:r w:rsidR="00613582">
        <w:rPr>
          <w:rFonts w:ascii="Times New Roman" w:eastAsia="Times New Roman" w:hAnsi="Times New Roman" w:cs="Times New Roman"/>
          <w:color w:val="000000"/>
          <w:sz w:val="24"/>
          <w:szCs w:val="24"/>
        </w:rPr>
        <w:t xml:space="preserve">the </w:t>
      </w:r>
      <w:r w:rsidR="0028047C" w:rsidRPr="00EC3691">
        <w:rPr>
          <w:rFonts w:ascii="Times New Roman" w:eastAsia="Times New Roman" w:hAnsi="Times New Roman" w:cs="Times New Roman"/>
          <w:color w:val="000000"/>
          <w:sz w:val="24"/>
          <w:szCs w:val="24"/>
        </w:rPr>
        <w:t>knee</w:t>
      </w:r>
      <w:r w:rsidR="00613582">
        <w:rPr>
          <w:rFonts w:ascii="Times New Roman" w:eastAsia="Times New Roman" w:hAnsi="Times New Roman" w:cs="Times New Roman"/>
          <w:color w:val="000000"/>
          <w:sz w:val="24"/>
          <w:szCs w:val="24"/>
        </w:rPr>
        <w:t xml:space="preserve"> </w:t>
      </w:r>
      <w:r w:rsidR="00C166E1">
        <w:rPr>
          <w:rFonts w:ascii="Times New Roman" w:eastAsia="Times New Roman" w:hAnsi="Times New Roman" w:cs="Times New Roman"/>
          <w:color w:val="000000"/>
          <w:sz w:val="24"/>
          <w:szCs w:val="24"/>
        </w:rPr>
        <w:t xml:space="preserve">will be </w:t>
      </w:r>
      <w:r w:rsidR="00AE7F45">
        <w:rPr>
          <w:rFonts w:ascii="Times New Roman" w:eastAsia="Times New Roman" w:hAnsi="Times New Roman" w:cs="Times New Roman"/>
          <w:color w:val="000000"/>
          <w:sz w:val="24"/>
          <w:szCs w:val="24"/>
        </w:rPr>
        <w:t xml:space="preserve">flexed to the target flexion angle and the femur will be </w:t>
      </w:r>
      <w:r w:rsidR="003D1516">
        <w:rPr>
          <w:rFonts w:ascii="Times New Roman" w:eastAsia="Times New Roman" w:hAnsi="Times New Roman" w:cs="Times New Roman"/>
          <w:color w:val="000000"/>
          <w:sz w:val="24"/>
          <w:szCs w:val="24"/>
        </w:rPr>
        <w:t>fixed</w:t>
      </w:r>
      <w:r w:rsidR="00B83C14">
        <w:rPr>
          <w:rFonts w:ascii="Times New Roman" w:eastAsia="Times New Roman" w:hAnsi="Times New Roman" w:cs="Times New Roman"/>
          <w:color w:val="000000"/>
          <w:sz w:val="24"/>
          <w:szCs w:val="24"/>
        </w:rPr>
        <w:t xml:space="preserve"> i</w:t>
      </w:r>
      <w:r w:rsidR="00AE7F45">
        <w:rPr>
          <w:rFonts w:ascii="Times New Roman" w:eastAsia="Times New Roman" w:hAnsi="Times New Roman" w:cs="Times New Roman"/>
          <w:color w:val="000000"/>
          <w:sz w:val="24"/>
          <w:szCs w:val="24"/>
        </w:rPr>
        <w:t>n that position</w:t>
      </w:r>
      <w:r w:rsidR="00BD752C" w:rsidRPr="00EC3691">
        <w:rPr>
          <w:rFonts w:ascii="Times New Roman" w:eastAsia="Times New Roman" w:hAnsi="Times New Roman" w:cs="Times New Roman"/>
          <w:color w:val="000000"/>
          <w:sz w:val="24"/>
          <w:szCs w:val="24"/>
        </w:rPr>
        <w:t xml:space="preserve">. </w:t>
      </w:r>
      <w:r w:rsidR="00BD752C" w:rsidRPr="00E75E84">
        <w:rPr>
          <w:rFonts w:ascii="Times New Roman" w:eastAsia="Times New Roman" w:hAnsi="Times New Roman" w:cs="Times New Roman"/>
          <w:color w:val="000000"/>
          <w:sz w:val="24"/>
          <w:szCs w:val="24"/>
        </w:rPr>
        <w:t xml:space="preserve">The primary load </w:t>
      </w:r>
      <w:r w:rsidR="0028047C" w:rsidRPr="00E75E84">
        <w:rPr>
          <w:rFonts w:ascii="Times New Roman" w:eastAsia="Times New Roman" w:hAnsi="Times New Roman" w:cs="Times New Roman"/>
          <w:color w:val="000000"/>
          <w:sz w:val="24"/>
          <w:szCs w:val="24"/>
        </w:rPr>
        <w:t>of the laxity test</w:t>
      </w:r>
      <w:r w:rsidR="006B558D" w:rsidRPr="00E75E84">
        <w:rPr>
          <w:rFonts w:ascii="Times New Roman" w:eastAsia="Times New Roman" w:hAnsi="Times New Roman" w:cs="Times New Roman"/>
          <w:color w:val="000000"/>
          <w:sz w:val="24"/>
          <w:szCs w:val="24"/>
        </w:rPr>
        <w:t xml:space="preserve"> </w:t>
      </w:r>
      <w:r w:rsidR="00BD752C" w:rsidRPr="00E75E84">
        <w:rPr>
          <w:rFonts w:ascii="Times New Roman" w:eastAsia="Times New Roman" w:hAnsi="Times New Roman" w:cs="Times New Roman"/>
          <w:color w:val="000000"/>
          <w:sz w:val="24"/>
          <w:szCs w:val="24"/>
        </w:rPr>
        <w:t>will be applied to the tibia</w:t>
      </w:r>
      <w:r w:rsidR="00FD1E8E" w:rsidRPr="00E75E84">
        <w:rPr>
          <w:rFonts w:ascii="Times New Roman" w:eastAsia="Times New Roman" w:hAnsi="Times New Roman" w:cs="Times New Roman"/>
          <w:color w:val="000000"/>
          <w:sz w:val="24"/>
          <w:szCs w:val="24"/>
        </w:rPr>
        <w:t xml:space="preserve"> and t</w:t>
      </w:r>
      <w:r w:rsidR="00BD752C" w:rsidRPr="00E75E84">
        <w:rPr>
          <w:rFonts w:ascii="Times New Roman" w:eastAsia="Times New Roman" w:hAnsi="Times New Roman" w:cs="Times New Roman"/>
          <w:color w:val="000000"/>
          <w:sz w:val="24"/>
          <w:szCs w:val="24"/>
        </w:rPr>
        <w:t>he tibia will be free to move in all directions</w:t>
      </w:r>
      <w:r w:rsidR="00B83C14">
        <w:rPr>
          <w:rFonts w:ascii="Times New Roman" w:eastAsia="Times New Roman" w:hAnsi="Times New Roman" w:cs="Times New Roman"/>
          <w:color w:val="000000"/>
          <w:sz w:val="24"/>
          <w:szCs w:val="24"/>
        </w:rPr>
        <w:t>, except in</w:t>
      </w:r>
      <w:r w:rsidR="00AE7F45">
        <w:rPr>
          <w:rFonts w:ascii="Times New Roman" w:eastAsia="Times New Roman" w:hAnsi="Times New Roman" w:cs="Times New Roman"/>
          <w:color w:val="000000"/>
          <w:sz w:val="24"/>
          <w:szCs w:val="24"/>
        </w:rPr>
        <w:t xml:space="preserve"> flexion,</w:t>
      </w:r>
      <w:r w:rsidR="006B558D" w:rsidRPr="00E75E84">
        <w:rPr>
          <w:rFonts w:ascii="Times New Roman" w:eastAsia="Times New Roman" w:hAnsi="Times New Roman" w:cs="Times New Roman"/>
          <w:color w:val="000000"/>
          <w:sz w:val="24"/>
          <w:szCs w:val="24"/>
        </w:rPr>
        <w:t xml:space="preserve"> leaving it with </w:t>
      </w:r>
      <w:r w:rsidR="00AE7F45">
        <w:rPr>
          <w:rFonts w:ascii="Times New Roman" w:eastAsia="Times New Roman" w:hAnsi="Times New Roman" w:cs="Times New Roman"/>
          <w:color w:val="000000"/>
          <w:sz w:val="24"/>
          <w:szCs w:val="24"/>
        </w:rPr>
        <w:t>five</w:t>
      </w:r>
      <w:r w:rsidR="00613582" w:rsidRPr="00E75E84">
        <w:rPr>
          <w:rFonts w:ascii="Times New Roman" w:eastAsia="Times New Roman" w:hAnsi="Times New Roman" w:cs="Times New Roman"/>
          <w:color w:val="000000"/>
          <w:sz w:val="24"/>
          <w:szCs w:val="24"/>
        </w:rPr>
        <w:t xml:space="preserve"> degrees of freedom</w:t>
      </w:r>
      <w:r w:rsidR="00BD752C" w:rsidRPr="00E75E84">
        <w:rPr>
          <w:rFonts w:ascii="Times New Roman" w:eastAsia="Times New Roman" w:hAnsi="Times New Roman" w:cs="Times New Roman"/>
          <w:color w:val="000000"/>
          <w:sz w:val="24"/>
          <w:szCs w:val="24"/>
        </w:rPr>
        <w:t xml:space="preserve">. </w:t>
      </w:r>
    </w:p>
    <w:p w14:paraId="0A7B238D" w14:textId="77777777" w:rsidR="002A1A50" w:rsidRPr="00EC3691" w:rsidRDefault="002A1A50" w:rsidP="00030058">
      <w:pPr>
        <w:pStyle w:val="ListParagraph"/>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 </w:t>
      </w:r>
    </w:p>
    <w:p w14:paraId="3CFC3725" w14:textId="77777777" w:rsidR="00B83C14" w:rsidRPr="00EC3691" w:rsidRDefault="00B83C14" w:rsidP="00B83C14">
      <w:pPr>
        <w:pStyle w:val="ListParagraph"/>
        <w:numPr>
          <w:ilvl w:val="0"/>
          <w:numId w:val="11"/>
        </w:numPr>
        <w:spacing w:line="360" w:lineRule="auto"/>
        <w:jc w:val="both"/>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To simulate passive flexion, the femur will be flexed</w:t>
      </w:r>
      <w:r>
        <w:rPr>
          <w:rFonts w:ascii="Times New Roman" w:eastAsia="Times New Roman" w:hAnsi="Times New Roman" w:cs="Times New Roman"/>
          <w:color w:val="000000"/>
          <w:sz w:val="24"/>
          <w:szCs w:val="24"/>
        </w:rPr>
        <w:t xml:space="preserve"> about the transepicondylar axis and flexed under</w:t>
      </w:r>
      <w:r w:rsidRPr="00EC3691">
        <w:rPr>
          <w:rFonts w:ascii="Times New Roman" w:eastAsia="Times New Roman" w:hAnsi="Times New Roman" w:cs="Times New Roman"/>
          <w:color w:val="000000"/>
          <w:sz w:val="24"/>
          <w:szCs w:val="24"/>
        </w:rPr>
        <w:t xml:space="preserve"> displacement control</w:t>
      </w:r>
      <w:r>
        <w:rPr>
          <w:rFonts w:ascii="Times New Roman" w:eastAsia="Times New Roman" w:hAnsi="Times New Roman" w:cs="Times New Roman"/>
          <w:color w:val="000000"/>
          <w:sz w:val="24"/>
          <w:szCs w:val="24"/>
        </w:rPr>
        <w:t xml:space="preserve"> while</w:t>
      </w:r>
      <w:r w:rsidRPr="00EC3691">
        <w:rPr>
          <w:rFonts w:ascii="Times New Roman" w:eastAsia="Times New Roman" w:hAnsi="Times New Roman" w:cs="Times New Roman"/>
          <w:color w:val="000000"/>
          <w:sz w:val="24"/>
          <w:szCs w:val="24"/>
        </w:rPr>
        <w:t xml:space="preserve"> the tibia will be free to move in all</w:t>
      </w:r>
      <w:r>
        <w:rPr>
          <w:rFonts w:ascii="Times New Roman" w:eastAsia="Times New Roman" w:hAnsi="Times New Roman" w:cs="Times New Roman"/>
          <w:color w:val="000000"/>
          <w:sz w:val="24"/>
          <w:szCs w:val="24"/>
        </w:rPr>
        <w:t xml:space="preserve"> remaining</w:t>
      </w:r>
      <w:r w:rsidRPr="00EC3691">
        <w:rPr>
          <w:rFonts w:ascii="Times New Roman" w:eastAsia="Times New Roman" w:hAnsi="Times New Roman" w:cs="Times New Roman"/>
          <w:color w:val="000000"/>
          <w:sz w:val="24"/>
          <w:szCs w:val="24"/>
        </w:rPr>
        <w:t xml:space="preserve"> directions </w:t>
      </w:r>
      <w:r>
        <w:rPr>
          <w:rFonts w:ascii="Times New Roman" w:eastAsia="Times New Roman" w:hAnsi="Times New Roman" w:cs="Times New Roman"/>
          <w:color w:val="000000"/>
          <w:sz w:val="24"/>
          <w:szCs w:val="24"/>
        </w:rPr>
        <w:t>(</w:t>
      </w:r>
      <w:r w:rsidRPr="00EC3691">
        <w:rPr>
          <w:rFonts w:ascii="Times New Roman" w:eastAsia="Times New Roman" w:hAnsi="Times New Roman" w:cs="Times New Roman"/>
          <w:color w:val="000000"/>
          <w:sz w:val="24"/>
          <w:szCs w:val="24"/>
        </w:rPr>
        <w:t>except flexion</w:t>
      </w:r>
      <w:r>
        <w:rPr>
          <w:rFonts w:ascii="Times New Roman" w:eastAsia="Times New Roman" w:hAnsi="Times New Roman" w:cs="Times New Roman"/>
          <w:color w:val="000000"/>
          <w:sz w:val="24"/>
          <w:szCs w:val="24"/>
        </w:rPr>
        <w:t xml:space="preserve">). A </w:t>
      </w:r>
      <w:r w:rsidRPr="00EC3691">
        <w:rPr>
          <w:rFonts w:ascii="Times New Roman" w:eastAsia="Times New Roman" w:hAnsi="Times New Roman" w:cs="Times New Roman"/>
          <w:color w:val="000000"/>
          <w:sz w:val="24"/>
          <w:szCs w:val="24"/>
        </w:rPr>
        <w:t>compressi</w:t>
      </w:r>
      <w:r>
        <w:rPr>
          <w:rFonts w:ascii="Times New Roman" w:eastAsia="Times New Roman" w:hAnsi="Times New Roman" w:cs="Times New Roman"/>
          <w:color w:val="000000"/>
          <w:sz w:val="24"/>
          <w:szCs w:val="24"/>
        </w:rPr>
        <w:t>ve force of 20 N will be applied to the tibia along its long axis while the knee is being flexed</w:t>
      </w:r>
      <w:r w:rsidRPr="00EC3691">
        <w:rPr>
          <w:rFonts w:ascii="Times New Roman" w:eastAsia="Times New Roman" w:hAnsi="Times New Roman" w:cs="Times New Roman"/>
          <w:color w:val="000000"/>
          <w:sz w:val="24"/>
          <w:szCs w:val="24"/>
        </w:rPr>
        <w:t>.</w:t>
      </w:r>
    </w:p>
    <w:p w14:paraId="3CE7DE45" w14:textId="77777777" w:rsidR="001B5A4E" w:rsidRPr="00EC3691" w:rsidRDefault="001B5A4E" w:rsidP="00030058">
      <w:pPr>
        <w:pStyle w:val="ListParagraph"/>
        <w:spacing w:line="360" w:lineRule="auto"/>
        <w:rPr>
          <w:rFonts w:ascii="Times New Roman" w:eastAsia="Times New Roman" w:hAnsi="Times New Roman" w:cs="Times New Roman"/>
          <w:color w:val="000000"/>
          <w:sz w:val="24"/>
          <w:szCs w:val="24"/>
        </w:rPr>
      </w:pPr>
    </w:p>
    <w:p w14:paraId="2646C2D4" w14:textId="33D1C76A" w:rsidR="001B5A4E" w:rsidRPr="00EC3691" w:rsidRDefault="001059FA" w:rsidP="00030058">
      <w:pPr>
        <w:pStyle w:val="ListParagraph"/>
        <w:numPr>
          <w:ilvl w:val="0"/>
          <w:numId w:val="11"/>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M</w:t>
      </w:r>
      <w:r w:rsidR="001B5A4E" w:rsidRPr="00EC3691">
        <w:rPr>
          <w:rFonts w:ascii="Times New Roman" w:eastAsia="Times New Roman" w:hAnsi="Times New Roman" w:cs="Times New Roman"/>
          <w:color w:val="000000"/>
          <w:sz w:val="24"/>
          <w:szCs w:val="24"/>
        </w:rPr>
        <w:t>odel predictions of</w:t>
      </w:r>
      <w:r w:rsidRPr="00EC3691">
        <w:rPr>
          <w:rFonts w:ascii="Times New Roman" w:eastAsia="Times New Roman" w:hAnsi="Times New Roman" w:cs="Times New Roman"/>
          <w:color w:val="000000"/>
          <w:sz w:val="24"/>
          <w:szCs w:val="24"/>
        </w:rPr>
        <w:t xml:space="preserve"> knee</w:t>
      </w:r>
      <w:r w:rsidR="001B5A4E" w:rsidRPr="00EC3691">
        <w:rPr>
          <w:rFonts w:ascii="Times New Roman" w:eastAsia="Times New Roman" w:hAnsi="Times New Roman" w:cs="Times New Roman"/>
          <w:color w:val="000000"/>
          <w:sz w:val="24"/>
          <w:szCs w:val="24"/>
        </w:rPr>
        <w:t xml:space="preserve"> kinematics</w:t>
      </w:r>
      <w:r w:rsidR="006B558D">
        <w:rPr>
          <w:rFonts w:ascii="Times New Roman" w:eastAsia="Times New Roman" w:hAnsi="Times New Roman" w:cs="Times New Roman"/>
          <w:color w:val="000000"/>
          <w:sz w:val="24"/>
          <w:szCs w:val="24"/>
        </w:rPr>
        <w:t xml:space="preserve"> for each laxity test</w:t>
      </w:r>
      <w:r w:rsidR="00613582">
        <w:rPr>
          <w:rFonts w:ascii="Times New Roman" w:eastAsia="Times New Roman" w:hAnsi="Times New Roman" w:cs="Times New Roman"/>
          <w:color w:val="000000"/>
          <w:sz w:val="24"/>
          <w:szCs w:val="24"/>
        </w:rPr>
        <w:t xml:space="preserve"> (3 rotations and 3 translations)</w:t>
      </w:r>
      <w:r w:rsidRPr="00EC3691">
        <w:rPr>
          <w:rFonts w:ascii="Times New Roman" w:eastAsia="Times New Roman" w:hAnsi="Times New Roman" w:cs="Times New Roman"/>
          <w:color w:val="000000"/>
          <w:sz w:val="24"/>
          <w:szCs w:val="24"/>
        </w:rPr>
        <w:t xml:space="preserve"> will then be compared</w:t>
      </w:r>
      <w:r w:rsidR="001B5A4E" w:rsidRPr="00EC3691">
        <w:rPr>
          <w:rFonts w:ascii="Times New Roman" w:eastAsia="Times New Roman" w:hAnsi="Times New Roman" w:cs="Times New Roman"/>
          <w:color w:val="000000"/>
          <w:sz w:val="24"/>
          <w:szCs w:val="24"/>
        </w:rPr>
        <w:t xml:space="preserve"> to </w:t>
      </w:r>
      <w:r w:rsidR="006B558D">
        <w:rPr>
          <w:rFonts w:ascii="Times New Roman" w:eastAsia="Times New Roman" w:hAnsi="Times New Roman" w:cs="Times New Roman"/>
          <w:color w:val="000000"/>
          <w:sz w:val="24"/>
          <w:szCs w:val="24"/>
        </w:rPr>
        <w:t>the experimental data that was extracted in step 3.</w:t>
      </w:r>
    </w:p>
    <w:p w14:paraId="03ACF69E" w14:textId="77777777" w:rsidR="00C24194" w:rsidRPr="00EC3691" w:rsidRDefault="00C24194" w:rsidP="001B5A4E">
      <w:pPr>
        <w:pStyle w:val="ListParagraph"/>
        <w:rPr>
          <w:rFonts w:ascii="Times New Roman" w:eastAsia="Times New Roman" w:hAnsi="Times New Roman" w:cs="Times New Roman"/>
          <w:color w:val="000000"/>
          <w:sz w:val="24"/>
          <w:szCs w:val="24"/>
        </w:rPr>
      </w:pPr>
    </w:p>
    <w:p w14:paraId="1D7DB656" w14:textId="77777777" w:rsidR="00030058" w:rsidRDefault="00030058">
      <w:pPr>
        <w:rPr>
          <w:rFonts w:ascii="Times New Roman" w:hAnsi="Times New Roman" w:cs="Times New Roman"/>
          <w:sz w:val="24"/>
          <w:szCs w:val="24"/>
        </w:rPr>
      </w:pPr>
      <w:r>
        <w:rPr>
          <w:rFonts w:ascii="Times New Roman" w:hAnsi="Times New Roman" w:cs="Times New Roman"/>
          <w:sz w:val="24"/>
          <w:szCs w:val="24"/>
        </w:rPr>
        <w:br w:type="page"/>
      </w:r>
    </w:p>
    <w:p w14:paraId="7AC8B7C9" w14:textId="445347E3" w:rsidR="00D5704E" w:rsidRPr="00030058" w:rsidRDefault="00030058" w:rsidP="00D5704E">
      <w:pPr>
        <w:pStyle w:val="Heading2"/>
        <w:rPr>
          <w:rFonts w:cs="Times New Roman"/>
          <w:sz w:val="28"/>
          <w:szCs w:val="24"/>
        </w:rPr>
      </w:pPr>
      <w:bookmarkStart w:id="21" w:name="_Toc19695335"/>
      <w:r>
        <w:rPr>
          <w:rFonts w:cs="Times New Roman"/>
          <w:sz w:val="28"/>
          <w:szCs w:val="24"/>
        </w:rPr>
        <w:lastRenderedPageBreak/>
        <w:t xml:space="preserve">Model calibration: </w:t>
      </w:r>
      <w:r w:rsidR="00AB0131">
        <w:rPr>
          <w:rFonts w:cs="Times New Roman"/>
          <w:sz w:val="28"/>
          <w:szCs w:val="24"/>
        </w:rPr>
        <w:t>l</w:t>
      </w:r>
      <w:r w:rsidR="00D5704E" w:rsidRPr="00030058">
        <w:rPr>
          <w:rFonts w:cs="Times New Roman"/>
          <w:sz w:val="28"/>
          <w:szCs w:val="24"/>
        </w:rPr>
        <w:t>evel two</w:t>
      </w:r>
      <w:bookmarkEnd w:id="21"/>
    </w:p>
    <w:p w14:paraId="013FA338" w14:textId="77777777" w:rsidR="00D5704E" w:rsidRPr="00EC3691" w:rsidRDefault="00D5704E" w:rsidP="00D5704E">
      <w:pPr>
        <w:rPr>
          <w:rFonts w:ascii="Times New Roman" w:hAnsi="Times New Roman" w:cs="Times New Roman"/>
          <w:sz w:val="24"/>
          <w:szCs w:val="24"/>
        </w:rPr>
      </w:pPr>
    </w:p>
    <w:p w14:paraId="4B59840C" w14:textId="77777777" w:rsidR="00874C8C" w:rsidRPr="00EC3691" w:rsidRDefault="00874C8C" w:rsidP="00874C8C">
      <w:p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In this calibration phase, ligament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ill be</w:t>
      </w:r>
      <w:r w:rsidRPr="00EC3691">
        <w:rPr>
          <w:rFonts w:ascii="Times New Roman" w:eastAsiaTheme="minorEastAsia" w:hAnsi="Times New Roman" w:cs="Times New Roman"/>
          <w:sz w:val="24"/>
          <w:szCs w:val="24"/>
        </w:rPr>
        <w:t xml:space="preserve"> optimized to minimize differences between tibiofemoral motions from model predictions and </w:t>
      </w:r>
      <w:r>
        <w:rPr>
          <w:rFonts w:ascii="Times New Roman" w:eastAsiaTheme="minorEastAsia" w:hAnsi="Times New Roman" w:cs="Times New Roman"/>
          <w:sz w:val="24"/>
          <w:szCs w:val="24"/>
        </w:rPr>
        <w:t xml:space="preserve">a subset of </w:t>
      </w:r>
      <w:r w:rsidRPr="00EC3691">
        <w:rPr>
          <w:rFonts w:ascii="Times New Roman" w:eastAsiaTheme="minorEastAsia" w:hAnsi="Times New Roman" w:cs="Times New Roman"/>
          <w:sz w:val="24"/>
          <w:szCs w:val="24"/>
        </w:rPr>
        <w:t>those measured experiment</w:t>
      </w:r>
      <w:r>
        <w:rPr>
          <w:rFonts w:ascii="Times New Roman" w:eastAsiaTheme="minorEastAsia" w:hAnsi="Times New Roman" w:cs="Times New Roman"/>
          <w:sz w:val="24"/>
          <w:szCs w:val="24"/>
        </w:rPr>
        <w:t>ally</w:t>
      </w:r>
      <w:r w:rsidRPr="00EC3691">
        <w:rPr>
          <w:rFonts w:ascii="Times New Roman" w:eastAsiaTheme="minorEastAsia" w:hAnsi="Times New Roman" w:cs="Times New Roman"/>
          <w:sz w:val="24"/>
          <w:szCs w:val="24"/>
        </w:rPr>
        <w:t xml:space="preserve">. </w:t>
      </w:r>
      <w:r w:rsidRPr="00EC3691">
        <w:rPr>
          <w:rFonts w:ascii="Times New Roman" w:hAnsi="Times New Roman" w:cs="Times New Roman"/>
          <w:sz w:val="24"/>
          <w:szCs w:val="24"/>
        </w:rPr>
        <w:t>Ligament stiffnesses will not be calibrated</w:t>
      </w:r>
      <w:r>
        <w:rPr>
          <w:rFonts w:ascii="Times New Roman" w:hAnsi="Times New Roman" w:cs="Times New Roman"/>
          <w:sz w:val="24"/>
          <w:szCs w:val="24"/>
        </w:rPr>
        <w:t>; instead,</w:t>
      </w:r>
      <w:r w:rsidRPr="00EC3691">
        <w:rPr>
          <w:rFonts w:ascii="Times New Roman" w:hAnsi="Times New Roman" w:cs="Times New Roman"/>
          <w:sz w:val="24"/>
          <w:szCs w:val="24"/>
        </w:rPr>
        <w:t xml:space="preserve"> </w:t>
      </w:r>
      <w:r>
        <w:rPr>
          <w:rFonts w:ascii="Times New Roman" w:hAnsi="Times New Roman" w:cs="Times New Roman"/>
          <w:sz w:val="24"/>
          <w:szCs w:val="24"/>
        </w:rPr>
        <w:t>they</w:t>
      </w:r>
      <w:r w:rsidRPr="00EC3691">
        <w:rPr>
          <w:rFonts w:ascii="Times New Roman" w:hAnsi="Times New Roman" w:cs="Times New Roman"/>
          <w:sz w:val="24"/>
          <w:szCs w:val="24"/>
        </w:rPr>
        <w:t xml:space="preserve"> will be defined as prescribed in the model development specification document.</w:t>
      </w:r>
    </w:p>
    <w:p w14:paraId="242C3B62" w14:textId="1905E961" w:rsidR="008C1A95" w:rsidRPr="00EC3691" w:rsidRDefault="008C1A95" w:rsidP="00030058">
      <w:pPr>
        <w:spacing w:line="360" w:lineRule="auto"/>
        <w:rPr>
          <w:rFonts w:ascii="Times New Roman" w:eastAsiaTheme="minorEastAsia" w:hAnsi="Times New Roman" w:cs="Times New Roman"/>
          <w:sz w:val="24"/>
          <w:szCs w:val="24"/>
        </w:rPr>
      </w:pPr>
      <w:r w:rsidRPr="00EC3691">
        <w:rPr>
          <w:rFonts w:ascii="Times New Roman" w:eastAsiaTheme="minorEastAsia" w:hAnsi="Times New Roman" w:cs="Times New Roman"/>
          <w:sz w:val="24"/>
          <w:szCs w:val="24"/>
        </w:rPr>
        <w:t xml:space="preserve">The main </w:t>
      </w:r>
      <w:r w:rsidR="00AB0131">
        <w:rPr>
          <w:rFonts w:ascii="Times New Roman" w:eastAsiaTheme="minorEastAsia" w:hAnsi="Times New Roman" w:cs="Times New Roman"/>
          <w:sz w:val="24"/>
          <w:szCs w:val="24"/>
        </w:rPr>
        <w:t>aspects</w:t>
      </w:r>
      <w:r w:rsidR="00AB0131" w:rsidRPr="00EC3691">
        <w:rPr>
          <w:rFonts w:ascii="Times New Roman" w:eastAsiaTheme="minorEastAsia" w:hAnsi="Times New Roman" w:cs="Times New Roman"/>
          <w:sz w:val="24"/>
          <w:szCs w:val="24"/>
        </w:rPr>
        <w:t xml:space="preserve"> </w:t>
      </w:r>
      <w:r w:rsidRPr="00EC3691">
        <w:rPr>
          <w:rFonts w:ascii="Times New Roman" w:eastAsiaTheme="minorEastAsia" w:hAnsi="Times New Roman" w:cs="Times New Roman"/>
          <w:sz w:val="24"/>
          <w:szCs w:val="24"/>
        </w:rPr>
        <w:t>of this calibration phase</w:t>
      </w:r>
      <w:r w:rsidR="00AB0131">
        <w:rPr>
          <w:rFonts w:ascii="Times New Roman" w:eastAsiaTheme="minorEastAsia" w:hAnsi="Times New Roman" w:cs="Times New Roman"/>
          <w:sz w:val="24"/>
          <w:szCs w:val="24"/>
        </w:rPr>
        <w:t xml:space="preserve"> are described below</w:t>
      </w:r>
      <w:r w:rsidRPr="00EC3691">
        <w:rPr>
          <w:rFonts w:ascii="Times New Roman" w:eastAsiaTheme="minorEastAsia" w:hAnsi="Times New Roman" w:cs="Times New Roman"/>
          <w:sz w:val="24"/>
          <w:szCs w:val="24"/>
        </w:rPr>
        <w:t>:</w:t>
      </w:r>
    </w:p>
    <w:p w14:paraId="4FEED46F" w14:textId="6D039A17" w:rsidR="00D5704E" w:rsidRPr="00EC3691" w:rsidRDefault="008F2C8E" w:rsidP="00030058">
      <w:pPr>
        <w:pStyle w:val="ListParagraph"/>
        <w:numPr>
          <w:ilvl w:val="0"/>
          <w:numId w:val="12"/>
        </w:numPr>
        <w:spacing w:line="360" w:lineRule="auto"/>
        <w:rPr>
          <w:rFonts w:ascii="Times New Roman" w:hAnsi="Times New Roman" w:cs="Times New Roman"/>
          <w:sz w:val="24"/>
          <w:szCs w:val="24"/>
        </w:rPr>
      </w:pPr>
      <w:r w:rsidRPr="00EC3691">
        <w:rPr>
          <w:rFonts w:ascii="Times New Roman" w:eastAsiaTheme="minorEastAsia" w:hAnsi="Times New Roman" w:cs="Times New Roman"/>
          <w:sz w:val="24"/>
          <w:szCs w:val="24"/>
        </w:rPr>
        <w:t xml:space="preserve">We will </w:t>
      </w:r>
      <w:r w:rsidR="000C2FD5">
        <w:rPr>
          <w:rFonts w:ascii="Times New Roman" w:eastAsiaTheme="minorEastAsia" w:hAnsi="Times New Roman" w:cs="Times New Roman"/>
          <w:sz w:val="24"/>
          <w:szCs w:val="24"/>
        </w:rPr>
        <w:t>utilize</w:t>
      </w:r>
      <w:r w:rsidRPr="00EC3691">
        <w:rPr>
          <w:rFonts w:ascii="Times New Roman" w:eastAsiaTheme="minorEastAsia" w:hAnsi="Times New Roman" w:cs="Times New Roman"/>
          <w:sz w:val="24"/>
          <w:szCs w:val="24"/>
        </w:rPr>
        <w:t xml:space="preserve"> </w:t>
      </w:r>
      <w:r w:rsidR="00B83C14">
        <w:rPr>
          <w:rFonts w:ascii="Times New Roman" w:eastAsiaTheme="minorEastAsia" w:hAnsi="Times New Roman" w:cs="Times New Roman"/>
          <w:sz w:val="24"/>
          <w:szCs w:val="24"/>
        </w:rPr>
        <w:t>nine</w:t>
      </w:r>
      <w:r w:rsidR="008C1A95" w:rsidRPr="00EC3691">
        <w:rPr>
          <w:rFonts w:ascii="Times New Roman" w:eastAsiaTheme="minorEastAsia" w:hAnsi="Times New Roman" w:cs="Times New Roman"/>
          <w:sz w:val="24"/>
          <w:szCs w:val="24"/>
        </w:rPr>
        <w:t xml:space="preserve"> </w:t>
      </w:r>
      <w:r w:rsidR="003221D6">
        <w:rPr>
          <w:rFonts w:ascii="Times New Roman" w:eastAsiaTheme="minorEastAsia" w:hAnsi="Times New Roman" w:cs="Times New Roman"/>
          <w:sz w:val="24"/>
          <w:szCs w:val="24"/>
        </w:rPr>
        <w:t xml:space="preserve">sets of </w:t>
      </w:r>
      <w:r w:rsidR="00B83C14">
        <w:rPr>
          <w:rFonts w:ascii="Times New Roman" w:eastAsiaTheme="minorEastAsia" w:hAnsi="Times New Roman" w:cs="Times New Roman"/>
          <w:sz w:val="24"/>
          <w:szCs w:val="24"/>
        </w:rPr>
        <w:t xml:space="preserve">loading conditions </w:t>
      </w:r>
      <w:r w:rsidR="00AB0131">
        <w:rPr>
          <w:rFonts w:ascii="Times New Roman" w:eastAsiaTheme="minorEastAsia" w:hAnsi="Times New Roman" w:cs="Times New Roman"/>
          <w:sz w:val="24"/>
          <w:szCs w:val="24"/>
        </w:rPr>
        <w:t>that isolate</w:t>
      </w:r>
      <w:r w:rsidR="00AB0131" w:rsidRPr="00EC3691">
        <w:rPr>
          <w:rFonts w:ascii="Times New Roman" w:eastAsiaTheme="minorEastAsia" w:hAnsi="Times New Roman" w:cs="Times New Roman"/>
          <w:sz w:val="24"/>
          <w:szCs w:val="24"/>
        </w:rPr>
        <w:t xml:space="preserve"> </w:t>
      </w:r>
      <w:r w:rsidR="008C1A95" w:rsidRPr="00EC3691">
        <w:rPr>
          <w:rFonts w:ascii="Times New Roman" w:eastAsiaTheme="minorEastAsia" w:hAnsi="Times New Roman" w:cs="Times New Roman"/>
          <w:sz w:val="24"/>
          <w:szCs w:val="24"/>
        </w:rPr>
        <w:t xml:space="preserve">specific ligaments </w:t>
      </w:r>
      <w:r w:rsidR="003221D6">
        <w:rPr>
          <w:rFonts w:ascii="Times New Roman" w:eastAsiaTheme="minorEastAsia" w:hAnsi="Times New Roman" w:cs="Times New Roman"/>
          <w:sz w:val="24"/>
          <w:szCs w:val="24"/>
        </w:rPr>
        <w:t>as</w:t>
      </w:r>
      <w:r w:rsidR="008C1A95" w:rsidRPr="00EC3691">
        <w:rPr>
          <w:rFonts w:ascii="Times New Roman" w:eastAsiaTheme="minorEastAsia" w:hAnsi="Times New Roman" w:cs="Times New Roman"/>
          <w:sz w:val="24"/>
          <w:szCs w:val="24"/>
        </w:rPr>
        <w:t xml:space="preserve"> the</w:t>
      </w:r>
      <w:r w:rsidRPr="00EC3691">
        <w:rPr>
          <w:rFonts w:ascii="Times New Roman" w:eastAsiaTheme="minorEastAsia" w:hAnsi="Times New Roman" w:cs="Times New Roman"/>
          <w:sz w:val="24"/>
          <w:szCs w:val="24"/>
        </w:rPr>
        <w:t xml:space="preserve"> primary restrain</w:t>
      </w:r>
      <w:r w:rsidR="00AB0131">
        <w:rPr>
          <w:rFonts w:ascii="Times New Roman" w:eastAsiaTheme="minorEastAsia" w:hAnsi="Times New Roman" w:cs="Times New Roman"/>
          <w:sz w:val="24"/>
          <w:szCs w:val="24"/>
        </w:rPr>
        <w:t>ts</w:t>
      </w:r>
      <w:r w:rsidRPr="00EC3691">
        <w:rPr>
          <w:rFonts w:ascii="Times New Roman" w:eastAsiaTheme="minorEastAsia" w:hAnsi="Times New Roman" w:cs="Times New Roman"/>
          <w:sz w:val="24"/>
          <w:szCs w:val="24"/>
        </w:rPr>
        <w:t xml:space="preserve"> </w:t>
      </w:r>
      <w:r w:rsidR="00AB0131">
        <w:rPr>
          <w:rFonts w:ascii="Times New Roman" w:eastAsiaTheme="minorEastAsia" w:hAnsi="Times New Roman" w:cs="Times New Roman"/>
          <w:sz w:val="24"/>
          <w:szCs w:val="24"/>
        </w:rPr>
        <w:t>t</w:t>
      </w:r>
      <w:r w:rsidR="003221D6">
        <w:rPr>
          <w:rFonts w:ascii="Times New Roman" w:eastAsiaTheme="minorEastAsia" w:hAnsi="Times New Roman" w:cs="Times New Roman"/>
          <w:sz w:val="24"/>
          <w:szCs w:val="24"/>
        </w:rPr>
        <w:t>o</w:t>
      </w:r>
      <w:r w:rsidRPr="00EC3691">
        <w:rPr>
          <w:rFonts w:ascii="Times New Roman" w:eastAsiaTheme="minorEastAsia" w:hAnsi="Times New Roman" w:cs="Times New Roman"/>
          <w:sz w:val="24"/>
          <w:szCs w:val="24"/>
        </w:rPr>
        <w:t xml:space="preserve"> the tibiofemoral motion</w:t>
      </w:r>
      <w:r w:rsidR="003221D6">
        <w:rPr>
          <w:rFonts w:ascii="Times New Roman" w:eastAsiaTheme="minorEastAsia" w:hAnsi="Times New Roman" w:cs="Times New Roman"/>
          <w:sz w:val="24"/>
          <w:szCs w:val="24"/>
        </w:rPr>
        <w:t xml:space="preserve"> in the given loading direction</w:t>
      </w:r>
      <w:r w:rsidR="00B83C14">
        <w:rPr>
          <w:rFonts w:ascii="Times New Roman" w:eastAsiaTheme="minorEastAsia" w:hAnsi="Times New Roman" w:cs="Times New Roman"/>
          <w:sz w:val="24"/>
          <w:szCs w:val="24"/>
        </w:rPr>
        <w:t xml:space="preserve"> and evaluate knee behavior in extension, mid-flexion, and flexion</w:t>
      </w:r>
      <w:r w:rsidR="008C1A95" w:rsidRPr="00EC3691">
        <w:rPr>
          <w:rFonts w:ascii="Times New Roman" w:eastAsiaTheme="minorEastAsia" w:hAnsi="Times New Roman" w:cs="Times New Roman"/>
          <w:sz w:val="24"/>
          <w:szCs w:val="24"/>
        </w:rPr>
        <w:t>:</w:t>
      </w:r>
    </w:p>
    <w:p w14:paraId="18588FDD" w14:textId="70C9A219" w:rsidR="00D73BF0" w:rsidRDefault="00D73BF0" w:rsidP="00030058">
      <w:pPr>
        <w:pStyle w:val="ListParagraph"/>
        <w:spacing w:line="360" w:lineRule="auto"/>
        <w:rPr>
          <w:rFonts w:ascii="Times New Roman" w:hAnsi="Times New Roman" w:cs="Times New Roman"/>
          <w:sz w:val="24"/>
          <w:szCs w:val="24"/>
        </w:rPr>
      </w:pPr>
    </w:p>
    <w:p w14:paraId="025C9DEF" w14:textId="16ECC3AD" w:rsidR="00572476" w:rsidRDefault="00572476" w:rsidP="00030058">
      <w:pPr>
        <w:pStyle w:val="ListParagraph"/>
        <w:spacing w:line="360" w:lineRule="auto"/>
        <w:rPr>
          <w:rFonts w:ascii="Times New Roman" w:hAnsi="Times New Roman" w:cs="Times New Roman"/>
          <w:sz w:val="24"/>
          <w:szCs w:val="24"/>
        </w:rPr>
      </w:pPr>
    </w:p>
    <w:p w14:paraId="141B8197" w14:textId="7E474B1A" w:rsidR="00572476" w:rsidRDefault="00572476" w:rsidP="00030058">
      <w:pPr>
        <w:pStyle w:val="ListParagraph"/>
        <w:spacing w:line="360" w:lineRule="auto"/>
        <w:rPr>
          <w:rFonts w:ascii="Times New Roman" w:hAnsi="Times New Roman" w:cs="Times New Roman"/>
          <w:sz w:val="24"/>
          <w:szCs w:val="24"/>
        </w:rPr>
      </w:pPr>
    </w:p>
    <w:p w14:paraId="10192F11" w14:textId="312F5427" w:rsidR="00572476" w:rsidRDefault="00572476" w:rsidP="00030058">
      <w:pPr>
        <w:pStyle w:val="ListParagraph"/>
        <w:spacing w:line="360" w:lineRule="auto"/>
        <w:rPr>
          <w:rFonts w:ascii="Times New Roman" w:hAnsi="Times New Roman" w:cs="Times New Roman"/>
          <w:sz w:val="24"/>
          <w:szCs w:val="24"/>
        </w:rPr>
      </w:pPr>
    </w:p>
    <w:p w14:paraId="7FBC1FC0" w14:textId="6F1B02CE" w:rsidR="00572476" w:rsidRDefault="00572476" w:rsidP="00030058">
      <w:pPr>
        <w:pStyle w:val="ListParagraph"/>
        <w:spacing w:line="360" w:lineRule="auto"/>
        <w:rPr>
          <w:rFonts w:ascii="Times New Roman" w:hAnsi="Times New Roman" w:cs="Times New Roman"/>
          <w:sz w:val="24"/>
          <w:szCs w:val="24"/>
        </w:rPr>
      </w:pPr>
    </w:p>
    <w:p w14:paraId="7A4794FD" w14:textId="272BAD5D" w:rsidR="00572476" w:rsidRDefault="00572476" w:rsidP="00030058">
      <w:pPr>
        <w:pStyle w:val="ListParagraph"/>
        <w:spacing w:line="360" w:lineRule="auto"/>
        <w:rPr>
          <w:rFonts w:ascii="Times New Roman" w:hAnsi="Times New Roman" w:cs="Times New Roman"/>
          <w:sz w:val="24"/>
          <w:szCs w:val="24"/>
        </w:rPr>
      </w:pPr>
    </w:p>
    <w:p w14:paraId="51A6A193" w14:textId="0091679D" w:rsidR="00572476" w:rsidRDefault="00572476" w:rsidP="00030058">
      <w:pPr>
        <w:pStyle w:val="ListParagraph"/>
        <w:spacing w:line="360" w:lineRule="auto"/>
        <w:rPr>
          <w:rFonts w:ascii="Times New Roman" w:hAnsi="Times New Roman" w:cs="Times New Roman"/>
          <w:sz w:val="24"/>
          <w:szCs w:val="24"/>
        </w:rPr>
      </w:pPr>
    </w:p>
    <w:p w14:paraId="65409207" w14:textId="792F05E2" w:rsidR="00572476" w:rsidRDefault="00572476" w:rsidP="00030058">
      <w:pPr>
        <w:pStyle w:val="ListParagraph"/>
        <w:spacing w:line="360" w:lineRule="auto"/>
        <w:rPr>
          <w:rFonts w:ascii="Times New Roman" w:hAnsi="Times New Roman" w:cs="Times New Roman"/>
          <w:sz w:val="24"/>
          <w:szCs w:val="24"/>
        </w:rPr>
      </w:pPr>
    </w:p>
    <w:p w14:paraId="1C01B7A0" w14:textId="08EE26CE" w:rsidR="00572476" w:rsidRDefault="00572476" w:rsidP="00030058">
      <w:pPr>
        <w:pStyle w:val="ListParagraph"/>
        <w:spacing w:line="360" w:lineRule="auto"/>
        <w:rPr>
          <w:rFonts w:ascii="Times New Roman" w:hAnsi="Times New Roman" w:cs="Times New Roman"/>
          <w:sz w:val="24"/>
          <w:szCs w:val="24"/>
        </w:rPr>
      </w:pPr>
    </w:p>
    <w:p w14:paraId="335370B9" w14:textId="2318326A" w:rsidR="00572476" w:rsidRDefault="00572476" w:rsidP="00030058">
      <w:pPr>
        <w:pStyle w:val="ListParagraph"/>
        <w:spacing w:line="360" w:lineRule="auto"/>
        <w:rPr>
          <w:rFonts w:ascii="Times New Roman" w:hAnsi="Times New Roman" w:cs="Times New Roman"/>
          <w:sz w:val="24"/>
          <w:szCs w:val="24"/>
        </w:rPr>
      </w:pPr>
    </w:p>
    <w:p w14:paraId="7252D1BD" w14:textId="6E453991" w:rsidR="00572476" w:rsidRDefault="00572476" w:rsidP="00030058">
      <w:pPr>
        <w:pStyle w:val="ListParagraph"/>
        <w:spacing w:line="360" w:lineRule="auto"/>
        <w:rPr>
          <w:rFonts w:ascii="Times New Roman" w:hAnsi="Times New Roman" w:cs="Times New Roman"/>
          <w:sz w:val="24"/>
          <w:szCs w:val="24"/>
        </w:rPr>
      </w:pPr>
    </w:p>
    <w:p w14:paraId="70BE5DE5" w14:textId="5224FB86" w:rsidR="00572476" w:rsidRDefault="00572476" w:rsidP="00030058">
      <w:pPr>
        <w:pStyle w:val="ListParagraph"/>
        <w:spacing w:line="360" w:lineRule="auto"/>
        <w:rPr>
          <w:rFonts w:ascii="Times New Roman" w:hAnsi="Times New Roman" w:cs="Times New Roman"/>
          <w:sz w:val="24"/>
          <w:szCs w:val="24"/>
        </w:rPr>
      </w:pPr>
    </w:p>
    <w:p w14:paraId="6FD21BB8" w14:textId="6A7E4C17" w:rsidR="00572476" w:rsidRDefault="00572476" w:rsidP="00030058">
      <w:pPr>
        <w:pStyle w:val="ListParagraph"/>
        <w:spacing w:line="360" w:lineRule="auto"/>
        <w:rPr>
          <w:rFonts w:ascii="Times New Roman" w:hAnsi="Times New Roman" w:cs="Times New Roman"/>
          <w:sz w:val="24"/>
          <w:szCs w:val="24"/>
        </w:rPr>
      </w:pPr>
    </w:p>
    <w:p w14:paraId="0A39FE14" w14:textId="6DD4F212" w:rsidR="00572476" w:rsidRDefault="00572476" w:rsidP="00030058">
      <w:pPr>
        <w:pStyle w:val="ListParagraph"/>
        <w:spacing w:line="360" w:lineRule="auto"/>
        <w:rPr>
          <w:rFonts w:ascii="Times New Roman" w:hAnsi="Times New Roman" w:cs="Times New Roman"/>
          <w:sz w:val="24"/>
          <w:szCs w:val="24"/>
        </w:rPr>
      </w:pPr>
    </w:p>
    <w:p w14:paraId="1D578E35" w14:textId="42F74FDC" w:rsidR="00572476" w:rsidRDefault="00572476" w:rsidP="00030058">
      <w:pPr>
        <w:pStyle w:val="ListParagraph"/>
        <w:spacing w:line="360" w:lineRule="auto"/>
        <w:rPr>
          <w:rFonts w:ascii="Times New Roman" w:hAnsi="Times New Roman" w:cs="Times New Roman"/>
          <w:sz w:val="24"/>
          <w:szCs w:val="24"/>
        </w:rPr>
      </w:pPr>
    </w:p>
    <w:p w14:paraId="24BF8523" w14:textId="62635DDD" w:rsidR="00572476" w:rsidRDefault="00572476" w:rsidP="00030058">
      <w:pPr>
        <w:pStyle w:val="ListParagraph"/>
        <w:spacing w:line="360" w:lineRule="auto"/>
        <w:rPr>
          <w:rFonts w:ascii="Times New Roman" w:hAnsi="Times New Roman" w:cs="Times New Roman"/>
          <w:sz w:val="24"/>
          <w:szCs w:val="24"/>
        </w:rPr>
      </w:pPr>
    </w:p>
    <w:p w14:paraId="1914D26F" w14:textId="4ED9BC6C" w:rsidR="00572476" w:rsidRDefault="00572476" w:rsidP="00030058">
      <w:pPr>
        <w:pStyle w:val="ListParagraph"/>
        <w:spacing w:line="360" w:lineRule="auto"/>
        <w:rPr>
          <w:rFonts w:ascii="Times New Roman" w:hAnsi="Times New Roman" w:cs="Times New Roman"/>
          <w:sz w:val="24"/>
          <w:szCs w:val="24"/>
        </w:rPr>
      </w:pPr>
    </w:p>
    <w:p w14:paraId="121E5BBF" w14:textId="31B26011" w:rsidR="00572476" w:rsidRDefault="00572476" w:rsidP="00030058">
      <w:pPr>
        <w:pStyle w:val="ListParagraph"/>
        <w:spacing w:line="360" w:lineRule="auto"/>
        <w:rPr>
          <w:rFonts w:ascii="Times New Roman" w:hAnsi="Times New Roman" w:cs="Times New Roman"/>
          <w:sz w:val="24"/>
          <w:szCs w:val="24"/>
        </w:rPr>
      </w:pPr>
    </w:p>
    <w:p w14:paraId="231C3010" w14:textId="0B6C9F05" w:rsidR="00572476" w:rsidRDefault="00572476" w:rsidP="00030058">
      <w:pPr>
        <w:pStyle w:val="ListParagraph"/>
        <w:spacing w:line="360" w:lineRule="auto"/>
        <w:rPr>
          <w:rFonts w:ascii="Times New Roman" w:hAnsi="Times New Roman" w:cs="Times New Roman"/>
          <w:sz w:val="24"/>
          <w:szCs w:val="24"/>
        </w:rPr>
      </w:pPr>
    </w:p>
    <w:p w14:paraId="0B7DEFD0" w14:textId="57BDF25F" w:rsidR="00000F3F" w:rsidRPr="00D45A05" w:rsidRDefault="00000F3F" w:rsidP="00000F3F">
      <w:pPr>
        <w:pStyle w:val="ListParagraph"/>
        <w:numPr>
          <w:ilvl w:val="0"/>
          <w:numId w:val="13"/>
        </w:numPr>
        <w:spacing w:line="360" w:lineRule="auto"/>
        <w:rPr>
          <w:rFonts w:ascii="Times New Roman" w:hAnsi="Times New Roman" w:cs="Times New Roman"/>
          <w:sz w:val="24"/>
          <w:szCs w:val="24"/>
        </w:rPr>
      </w:pPr>
      <w:r w:rsidRPr="00EC3691">
        <w:rPr>
          <w:noProof/>
          <w:sz w:val="24"/>
          <w:szCs w:val="24"/>
        </w:rPr>
        <w:lastRenderedPageBreak/>
        <mc:AlternateContent>
          <mc:Choice Requires="wps">
            <w:drawing>
              <wp:anchor distT="0" distB="0" distL="114300" distR="114300" simplePos="0" relativeHeight="251744256" behindDoc="0" locked="0" layoutInCell="1" allowOverlap="1" wp14:anchorId="1ABEB583" wp14:editId="027D1522">
                <wp:simplePos x="0" y="0"/>
                <wp:positionH relativeFrom="column">
                  <wp:posOffset>984489</wp:posOffset>
                </wp:positionH>
                <wp:positionV relativeFrom="paragraph">
                  <wp:posOffset>1301917</wp:posOffset>
                </wp:positionV>
                <wp:extent cx="200025" cy="2343150"/>
                <wp:effectExtent l="0" t="0" r="28575" b="19050"/>
                <wp:wrapNone/>
                <wp:docPr id="32" name="Rectangle 32"/>
                <wp:cNvGraphicFramePr/>
                <a:graphic xmlns:a="http://schemas.openxmlformats.org/drawingml/2006/main">
                  <a:graphicData uri="http://schemas.microsoft.com/office/word/2010/wordprocessingShape">
                    <wps:wsp>
                      <wps:cNvSpPr/>
                      <wps:spPr>
                        <a:xfrm>
                          <a:off x="0" y="0"/>
                          <a:ext cx="200025" cy="23431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3FF99D2" id="Rectangle 32" o:spid="_x0000_s1026" style="position:absolute;margin-left:77.5pt;margin-top:102.5pt;width:15.75pt;height:18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" filled="f" strokecolor="black [3213]" strokeweight="1.5pt"/>
            </w:pict>
          </mc:Fallback>
        </mc:AlternateContent>
      </w:r>
      <w:r w:rsidRPr="00EC3691">
        <w:rPr>
          <w:noProof/>
          <w:sz w:val="24"/>
          <w:szCs w:val="24"/>
        </w:rPr>
        <mc:AlternateContent>
          <mc:Choice Requires="wps">
            <w:drawing>
              <wp:anchor distT="0" distB="0" distL="114300" distR="114300" simplePos="0" relativeHeight="251745280" behindDoc="0" locked="0" layoutInCell="1" allowOverlap="1" wp14:anchorId="4B669295" wp14:editId="308F0928">
                <wp:simplePos x="0" y="0"/>
                <wp:positionH relativeFrom="column">
                  <wp:posOffset>957532</wp:posOffset>
                </wp:positionH>
                <wp:positionV relativeFrom="paragraph">
                  <wp:posOffset>5046453</wp:posOffset>
                </wp:positionV>
                <wp:extent cx="215660" cy="2105025"/>
                <wp:effectExtent l="0" t="0" r="13335" b="28575"/>
                <wp:wrapNone/>
                <wp:docPr id="19" name="Rectangle 19"/>
                <wp:cNvGraphicFramePr/>
                <a:graphic xmlns:a="http://schemas.openxmlformats.org/drawingml/2006/main">
                  <a:graphicData uri="http://schemas.microsoft.com/office/word/2010/wordprocessingShape">
                    <wps:wsp>
                      <wps:cNvSpPr/>
                      <wps:spPr>
                        <a:xfrm>
                          <a:off x="0" y="0"/>
                          <a:ext cx="215660" cy="21050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CEF806C" id="Rectangle 19" o:spid="_x0000_s1026" style="position:absolute;margin-left:75.4pt;margin-top:397.35pt;width:17pt;height:165.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" filled="f" strokecolor="black [3213]" strokeweight="1.5pt"/>
            </w:pict>
          </mc:Fallback>
        </mc:AlternateContent>
      </w:r>
      <w:r>
        <w:rPr>
          <w:rFonts w:ascii="Times New Roman" w:eastAsiaTheme="minorEastAsia" w:hAnsi="Times New Roman" w:cs="Times New Roman"/>
          <w:sz w:val="24"/>
          <w:szCs w:val="24"/>
        </w:rPr>
        <w:t xml:space="preserve">At </w:t>
      </w:r>
      <w:r w:rsidRPr="00EC3691">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xml:space="preserve">, </w:t>
      </w:r>
      <w:r>
        <w:rPr>
          <w:noProof/>
        </w:rPr>
        <w:drawing>
          <wp:anchor distT="0" distB="0" distL="114300" distR="114300" simplePos="0" relativeHeight="251742208" behindDoc="1" locked="0" layoutInCell="1" allowOverlap="1" wp14:anchorId="0CDCE10B" wp14:editId="0A8069DA">
            <wp:simplePos x="0" y="0"/>
            <wp:positionH relativeFrom="column">
              <wp:posOffset>142875</wp:posOffset>
            </wp:positionH>
            <wp:positionV relativeFrom="paragraph">
              <wp:posOffset>3804285</wp:posOffset>
            </wp:positionV>
            <wp:extent cx="5943600" cy="3448050"/>
            <wp:effectExtent l="0" t="0" r="0" b="0"/>
            <wp:wrapTight wrapText="bothSides">
              <wp:wrapPolygon edited="0">
                <wp:start x="0" y="0"/>
                <wp:lineTo x="0" y="21481"/>
                <wp:lineTo x="21531" y="21481"/>
                <wp:lineTo x="21531" y="0"/>
                <wp:lineTo x="0" y="0"/>
              </wp:wrapPolygon>
            </wp:wrapTight>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noProof/>
        </w:rPr>
        <w:drawing>
          <wp:anchor distT="0" distB="0" distL="114300" distR="114300" simplePos="0" relativeHeight="251743232" behindDoc="1" locked="0" layoutInCell="1" allowOverlap="1" wp14:anchorId="19FFCDE2" wp14:editId="058A196B">
            <wp:simplePos x="0" y="0"/>
            <wp:positionH relativeFrom="column">
              <wp:posOffset>142875</wp:posOffset>
            </wp:positionH>
            <wp:positionV relativeFrom="paragraph">
              <wp:posOffset>571500</wp:posOffset>
            </wp:positionV>
            <wp:extent cx="5924550" cy="3152775"/>
            <wp:effectExtent l="0" t="0" r="0" b="9525"/>
            <wp:wrapTight wrapText="bothSides">
              <wp:wrapPolygon edited="0">
                <wp:start x="0" y="0"/>
                <wp:lineTo x="0" y="21535"/>
                <wp:lineTo x="21531" y="21535"/>
                <wp:lineTo x="21531" y="0"/>
                <wp:lineTo x="0" y="0"/>
              </wp:wrapPolygon>
            </wp:wrapTight>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rFonts w:ascii="Times New Roman" w:eastAsiaTheme="minorEastAsia" w:hAnsi="Times New Roman" w:cs="Times New Roman"/>
          <w:sz w:val="24"/>
          <w:szCs w:val="24"/>
        </w:rPr>
        <w:t>a</w:t>
      </w:r>
      <w:r w:rsidRPr="00EC3691">
        <w:rPr>
          <w:rFonts w:ascii="Times New Roman" w:eastAsiaTheme="minorEastAsia" w:hAnsi="Times New Roman" w:cs="Times New Roman"/>
          <w:sz w:val="24"/>
          <w:szCs w:val="24"/>
        </w:rPr>
        <w:t>nterior</w:t>
      </w:r>
      <w:r>
        <w:rPr>
          <w:rFonts w:ascii="Times New Roman" w:eastAsiaTheme="minorEastAsia" w:hAnsi="Times New Roman" w:cs="Times New Roman"/>
          <w:sz w:val="24"/>
          <w:szCs w:val="24"/>
        </w:rPr>
        <w:t xml:space="preserve"> and </w:t>
      </w:r>
      <w:r w:rsidRPr="00EC3691">
        <w:rPr>
          <w:rFonts w:ascii="Times New Roman" w:eastAsiaTheme="minorEastAsia" w:hAnsi="Times New Roman" w:cs="Times New Roman"/>
          <w:sz w:val="24"/>
          <w:szCs w:val="24"/>
        </w:rPr>
        <w:t xml:space="preserve">posterior </w:t>
      </w:r>
      <w:r>
        <w:rPr>
          <w:rFonts w:ascii="Times New Roman" w:eastAsiaTheme="minorEastAsia" w:hAnsi="Times New Roman" w:cs="Times New Roman"/>
          <w:sz w:val="24"/>
          <w:szCs w:val="24"/>
        </w:rPr>
        <w:t>forces</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ill be applied</w:t>
      </w:r>
      <w:r w:rsidRPr="00EC3691">
        <w:rPr>
          <w:rFonts w:ascii="Times New Roman" w:eastAsiaTheme="minorEastAsia" w:hAnsi="Times New Roman" w:cs="Times New Roman"/>
          <w:sz w:val="24"/>
          <w:szCs w:val="24"/>
        </w:rPr>
        <w:t xml:space="preserve"> (Fig.</w:t>
      </w:r>
      <w:r>
        <w:rPr>
          <w:rFonts w:ascii="Times New Roman" w:eastAsiaTheme="minorEastAsia" w:hAnsi="Times New Roman" w:cs="Times New Roman"/>
          <w:sz w:val="24"/>
          <w:szCs w:val="24"/>
        </w:rPr>
        <w:t xml:space="preserve"> </w:t>
      </w:r>
      <w:r w:rsidRPr="00EC3691">
        <w:rPr>
          <w:rFonts w:ascii="Times New Roman" w:eastAsiaTheme="minorEastAsia" w:hAnsi="Times New Roman" w:cs="Times New Roman"/>
          <w:sz w:val="24"/>
          <w:szCs w:val="24"/>
        </w:rPr>
        <w:t>6).</w:t>
      </w:r>
    </w:p>
    <w:p w14:paraId="2D080573" w14:textId="77777777" w:rsidR="00D45A05" w:rsidRPr="00EC3691" w:rsidRDefault="00D45A05" w:rsidP="00D45A05">
      <w:pPr>
        <w:pStyle w:val="ListParagraph"/>
        <w:spacing w:line="360" w:lineRule="auto"/>
        <w:ind w:left="1080"/>
        <w:rPr>
          <w:rFonts w:ascii="Times New Roman" w:hAnsi="Times New Roman" w:cs="Times New Roman"/>
          <w:sz w:val="24"/>
          <w:szCs w:val="24"/>
        </w:rPr>
      </w:pPr>
    </w:p>
    <w:p w14:paraId="7965A48C" w14:textId="2124A741" w:rsidR="00000F3F" w:rsidRPr="00554FE4" w:rsidRDefault="00000F3F" w:rsidP="00000F3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6: </w:t>
      </w:r>
      <w:r>
        <w:rPr>
          <w:rFonts w:ascii="Times New Roman" w:hAnsi="Times New Roman" w:cs="Times New Roman"/>
          <w:sz w:val="24"/>
          <w:szCs w:val="24"/>
        </w:rPr>
        <w:t>Tests of anterior and posterior l</w:t>
      </w:r>
      <w:r w:rsidRPr="00EC3691">
        <w:rPr>
          <w:rFonts w:ascii="Times New Roman" w:hAnsi="Times New Roman" w:cs="Times New Roman"/>
          <w:sz w:val="24"/>
          <w:szCs w:val="24"/>
        </w:rPr>
        <w:t xml:space="preserve">axity at </w:t>
      </w:r>
      <w:r>
        <w:rPr>
          <w:rFonts w:ascii="Times New Roman" w:hAnsi="Times New Roman" w:cs="Times New Roman"/>
          <w:sz w:val="24"/>
          <w:szCs w:val="24"/>
        </w:rPr>
        <w:t xml:space="preserve">0° of flexion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r w:rsidRPr="00EC3691">
        <w:rPr>
          <w:rFonts w:ascii="Times New Roman" w:hAnsi="Times New Roman" w:cs="Times New Roman"/>
          <w:sz w:val="24"/>
          <w:szCs w:val="24"/>
        </w:rPr>
        <w:t xml:space="preserve">. </w:t>
      </w:r>
    </w:p>
    <w:p w14:paraId="611D480C" w14:textId="77777777" w:rsidR="00572476" w:rsidRPr="00EC3691" w:rsidRDefault="00572476" w:rsidP="00030058">
      <w:pPr>
        <w:pStyle w:val="ListParagraph"/>
        <w:spacing w:line="360" w:lineRule="auto"/>
        <w:rPr>
          <w:rFonts w:ascii="Times New Roman" w:hAnsi="Times New Roman" w:cs="Times New Roman"/>
          <w:sz w:val="24"/>
          <w:szCs w:val="24"/>
        </w:rPr>
      </w:pPr>
    </w:p>
    <w:p w14:paraId="109FD761" w14:textId="3E2E9E8C" w:rsidR="00D73BF0" w:rsidRPr="00EC3691" w:rsidRDefault="00000F3F" w:rsidP="00000F3F">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A</w:t>
      </w:r>
      <w:r w:rsidRPr="00EC3691">
        <w:rPr>
          <w:rFonts w:ascii="Times New Roman" w:hAnsi="Times New Roman" w:cs="Times New Roman"/>
          <w:sz w:val="24"/>
          <w:szCs w:val="24"/>
        </w:rPr>
        <w:t>t 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v</w:t>
      </w:r>
      <w:r w:rsidR="00D73BF0" w:rsidRPr="00EC3691">
        <w:rPr>
          <w:rFonts w:ascii="Times New Roman" w:hAnsi="Times New Roman" w:cs="Times New Roman"/>
          <w:sz w:val="24"/>
          <w:szCs w:val="24"/>
        </w:rPr>
        <w:t xml:space="preserve">arus and valgus moments </w:t>
      </w:r>
      <w:r w:rsidR="00650E8C">
        <w:rPr>
          <w:rFonts w:ascii="Times New Roman" w:hAnsi="Times New Roman" w:cs="Times New Roman"/>
          <w:sz w:val="24"/>
          <w:szCs w:val="24"/>
        </w:rPr>
        <w:t>will be applied</w:t>
      </w:r>
      <w:r w:rsidR="00D73BF0" w:rsidRPr="00EC3691">
        <w:rPr>
          <w:rFonts w:ascii="Times New Roman" w:hAnsi="Times New Roman" w:cs="Times New Roman"/>
          <w:sz w:val="24"/>
          <w:szCs w:val="24"/>
        </w:rPr>
        <w:t xml:space="preserve"> </w:t>
      </w:r>
      <w:r w:rsidR="00650E8C">
        <w:rPr>
          <w:rFonts w:ascii="Times New Roman" w:hAnsi="Times New Roman" w:cs="Times New Roman"/>
          <w:sz w:val="24"/>
          <w:szCs w:val="24"/>
        </w:rPr>
        <w:t>to load the</w:t>
      </w:r>
      <w:r w:rsidR="00D73BF0" w:rsidRPr="00EC3691">
        <w:rPr>
          <w:rFonts w:ascii="Times New Roman" w:hAnsi="Times New Roman" w:cs="Times New Roman"/>
          <w:sz w:val="24"/>
          <w:szCs w:val="24"/>
        </w:rPr>
        <w:t xml:space="preserve"> MPC and LPC</w:t>
      </w:r>
      <w:r w:rsidR="001040A3" w:rsidRPr="00EC3691">
        <w:rPr>
          <w:rFonts w:ascii="Times New Roman" w:hAnsi="Times New Roman" w:cs="Times New Roman"/>
          <w:sz w:val="24"/>
          <w:szCs w:val="24"/>
        </w:rPr>
        <w:t xml:space="preserve"> (Fig</w:t>
      </w:r>
      <w:r w:rsidR="00EC3691" w:rsidRPr="00EC3691">
        <w:rPr>
          <w:rFonts w:ascii="Times New Roman" w:hAnsi="Times New Roman" w:cs="Times New Roman"/>
          <w:sz w:val="24"/>
          <w:szCs w:val="24"/>
        </w:rPr>
        <w:t>.</w:t>
      </w:r>
      <w:r w:rsidR="001040A3" w:rsidRPr="00EC3691">
        <w:rPr>
          <w:rFonts w:ascii="Times New Roman" w:hAnsi="Times New Roman" w:cs="Times New Roman"/>
          <w:sz w:val="24"/>
          <w:szCs w:val="24"/>
        </w:rPr>
        <w:t xml:space="preserve"> </w:t>
      </w:r>
      <w:r>
        <w:rPr>
          <w:rFonts w:ascii="Times New Roman" w:hAnsi="Times New Roman" w:cs="Times New Roman"/>
          <w:sz w:val="24"/>
          <w:szCs w:val="24"/>
        </w:rPr>
        <w:t>7</w:t>
      </w:r>
      <w:r w:rsidR="001040A3" w:rsidRPr="00EC3691">
        <w:rPr>
          <w:rFonts w:ascii="Times New Roman" w:hAnsi="Times New Roman" w:cs="Times New Roman"/>
          <w:sz w:val="24"/>
          <w:szCs w:val="24"/>
        </w:rPr>
        <w:t>)</w:t>
      </w:r>
      <w:r>
        <w:rPr>
          <w:rFonts w:ascii="Times New Roman" w:hAnsi="Times New Roman" w:cs="Times New Roman"/>
          <w:sz w:val="24"/>
          <w:szCs w:val="24"/>
        </w:rPr>
        <w:t>.</w:t>
      </w:r>
    </w:p>
    <w:p w14:paraId="5F165D08" w14:textId="1951A50D" w:rsidR="00D5704E" w:rsidRDefault="00596364" w:rsidP="00832750">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03DCB5F" wp14:editId="050DFFB8">
                <wp:simplePos x="0" y="0"/>
                <wp:positionH relativeFrom="margin">
                  <wp:posOffset>1647825</wp:posOffset>
                </wp:positionH>
                <wp:positionV relativeFrom="paragraph">
                  <wp:posOffset>971550</wp:posOffset>
                </wp:positionV>
                <wp:extent cx="180975" cy="217170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180975" cy="21717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33B4881" id="Rectangle 26" o:spid="_x0000_s1026" style="position:absolute;margin-left:129.75pt;margin-top:76.5pt;width:14.25pt;height:171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" filled="f" strokecolor="black [3213]" strokeweight="1.5pt">
                <w10:wrap anchorx="margin"/>
              </v:rect>
            </w:pict>
          </mc:Fallback>
        </mc:AlternateContent>
      </w:r>
      <w:r>
        <w:rPr>
          <w:noProof/>
        </w:rPr>
        <w:drawing>
          <wp:inline distT="0" distB="0" distL="0" distR="0" wp14:anchorId="06E0499F" wp14:editId="0D939857">
            <wp:extent cx="5505450" cy="3324225"/>
            <wp:effectExtent l="0" t="0" r="0"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E266ACC" w14:textId="6C35A1FC" w:rsidR="00F5648A" w:rsidRPr="00EC3691" w:rsidRDefault="00F5648A" w:rsidP="00832750">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5A7A1302" wp14:editId="12958A7C">
                <wp:simplePos x="0" y="0"/>
                <wp:positionH relativeFrom="margin">
                  <wp:posOffset>1619250</wp:posOffset>
                </wp:positionH>
                <wp:positionV relativeFrom="paragraph">
                  <wp:posOffset>389890</wp:posOffset>
                </wp:positionV>
                <wp:extent cx="180975" cy="267652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180975" cy="26765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2F741A2" id="Rectangle 28" o:spid="_x0000_s1026" style="position:absolute;margin-left:127.5pt;margin-top:30.7pt;width:14.25pt;height:210.7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" filled="f" strokecolor="black [3213]" strokeweight="1.5pt">
                <w10:wrap anchorx="margin"/>
              </v:rect>
            </w:pict>
          </mc:Fallback>
        </mc:AlternateContent>
      </w:r>
      <w:r>
        <w:rPr>
          <w:noProof/>
        </w:rPr>
        <w:drawing>
          <wp:inline distT="0" distB="0" distL="0" distR="0" wp14:anchorId="05E17336" wp14:editId="60943E93">
            <wp:extent cx="5476875" cy="311467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7FBEFF8" w14:textId="1FD4CB85" w:rsidR="00832750" w:rsidRPr="00EC3691" w:rsidRDefault="00832750" w:rsidP="00832750">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Fig</w:t>
      </w:r>
      <w:r w:rsidR="00EC3691" w:rsidRPr="00EC3691">
        <w:rPr>
          <w:rFonts w:ascii="Times New Roman" w:hAnsi="Times New Roman" w:cs="Times New Roman"/>
          <w:sz w:val="24"/>
          <w:szCs w:val="24"/>
        </w:rPr>
        <w:t>.</w:t>
      </w:r>
      <w:r w:rsidRPr="00EC3691">
        <w:rPr>
          <w:rFonts w:ascii="Times New Roman" w:hAnsi="Times New Roman" w:cs="Times New Roman"/>
          <w:sz w:val="24"/>
          <w:szCs w:val="24"/>
        </w:rPr>
        <w:t xml:space="preserve"> </w:t>
      </w:r>
      <w:r w:rsidR="00000F3F">
        <w:rPr>
          <w:rFonts w:ascii="Times New Roman" w:hAnsi="Times New Roman" w:cs="Times New Roman"/>
          <w:sz w:val="24"/>
          <w:szCs w:val="24"/>
        </w:rPr>
        <w:t>7</w:t>
      </w:r>
      <w:r w:rsidRPr="00EC3691">
        <w:rPr>
          <w:rFonts w:ascii="Times New Roman" w:hAnsi="Times New Roman" w:cs="Times New Roman"/>
          <w:sz w:val="24"/>
          <w:szCs w:val="24"/>
        </w:rPr>
        <w:t xml:space="preserve">: </w:t>
      </w:r>
      <w:r w:rsidR="00650E8C">
        <w:rPr>
          <w:rFonts w:ascii="Times New Roman" w:hAnsi="Times New Roman" w:cs="Times New Roman"/>
          <w:sz w:val="24"/>
          <w:szCs w:val="24"/>
        </w:rPr>
        <w:t>Tests of varus and valgus l</w:t>
      </w:r>
      <w:r w:rsidR="00650E8C" w:rsidRPr="00EC3691">
        <w:rPr>
          <w:rFonts w:ascii="Times New Roman" w:hAnsi="Times New Roman" w:cs="Times New Roman"/>
          <w:sz w:val="24"/>
          <w:szCs w:val="24"/>
        </w:rPr>
        <w:t>axity</w:t>
      </w:r>
      <w:r w:rsidR="00650E8C">
        <w:rPr>
          <w:rFonts w:ascii="Times New Roman" w:hAnsi="Times New Roman" w:cs="Times New Roman"/>
          <w:sz w:val="24"/>
          <w:szCs w:val="24"/>
        </w:rPr>
        <w:t xml:space="preserve"> </w:t>
      </w:r>
      <w:r w:rsidR="00650E8C" w:rsidRPr="00EC3691">
        <w:rPr>
          <w:rFonts w:ascii="Times New Roman" w:hAnsi="Times New Roman" w:cs="Times New Roman"/>
          <w:sz w:val="24"/>
          <w:szCs w:val="24"/>
        </w:rPr>
        <w:t>at 0</w:t>
      </w:r>
      <w:r w:rsidR="00650E8C">
        <w:rPr>
          <w:rFonts w:ascii="Times New Roman" w:hAnsi="Times New Roman" w:cs="Times New Roman"/>
          <w:sz w:val="24"/>
          <w:szCs w:val="24"/>
        </w:rPr>
        <w:t>°</w:t>
      </w:r>
      <w:r w:rsidR="00650E8C" w:rsidRPr="00EC3691">
        <w:rPr>
          <w:rFonts w:ascii="Times New Roman" w:hAnsi="Times New Roman" w:cs="Times New Roman"/>
          <w:sz w:val="24"/>
          <w:szCs w:val="24"/>
        </w:rPr>
        <w:t xml:space="preserve"> of flexion</w:t>
      </w:r>
      <w:r w:rsidR="00A5167C">
        <w:rPr>
          <w:rFonts w:ascii="Times New Roman" w:hAnsi="Times New Roman" w:cs="Times New Roman"/>
          <w:sz w:val="24"/>
          <w:szCs w:val="24"/>
        </w:rPr>
        <w:t xml:space="preserve"> (shown </w:t>
      </w:r>
      <w:r w:rsidR="00A5167C" w:rsidRPr="00EC3691">
        <w:rPr>
          <w:rFonts w:ascii="Times New Roman" w:hAnsi="Times New Roman" w:cs="Times New Roman"/>
          <w:sz w:val="24"/>
          <w:szCs w:val="24"/>
        </w:rPr>
        <w:t>in the black box</w:t>
      </w:r>
      <w:r w:rsidR="00A5167C">
        <w:rPr>
          <w:rFonts w:ascii="Times New Roman" w:hAnsi="Times New Roman" w:cs="Times New Roman"/>
          <w:sz w:val="24"/>
          <w:szCs w:val="24"/>
        </w:rPr>
        <w:t xml:space="preserve">) </w:t>
      </w:r>
      <w:r w:rsidR="00650E8C">
        <w:rPr>
          <w:rFonts w:ascii="Times New Roman" w:hAnsi="Times New Roman" w:cs="Times New Roman"/>
          <w:sz w:val="24"/>
          <w:szCs w:val="24"/>
        </w:rPr>
        <w:t>will be simulated</w:t>
      </w:r>
      <w:r w:rsidR="00650E8C" w:rsidRPr="00EC3691">
        <w:rPr>
          <w:rFonts w:ascii="Times New Roman" w:hAnsi="Times New Roman" w:cs="Times New Roman"/>
          <w:sz w:val="24"/>
          <w:szCs w:val="24"/>
        </w:rPr>
        <w:t xml:space="preserve">. </w:t>
      </w:r>
    </w:p>
    <w:p w14:paraId="1C6C5160" w14:textId="6B8796A1" w:rsidR="00CC670C" w:rsidRDefault="00CC670C" w:rsidP="00CC670C">
      <w:pPr>
        <w:pStyle w:val="ListParagraph"/>
        <w:ind w:left="1080"/>
        <w:rPr>
          <w:rFonts w:ascii="Times New Roman" w:hAnsi="Times New Roman" w:cs="Times New Roman"/>
          <w:sz w:val="24"/>
          <w:szCs w:val="24"/>
        </w:rPr>
      </w:pPr>
    </w:p>
    <w:p w14:paraId="4BAA8F2E" w14:textId="6943B8BE" w:rsidR="00000F3F" w:rsidRDefault="00000F3F" w:rsidP="00CC670C">
      <w:pPr>
        <w:pStyle w:val="ListParagraph"/>
        <w:ind w:left="1080"/>
        <w:rPr>
          <w:rFonts w:ascii="Times New Roman" w:hAnsi="Times New Roman" w:cs="Times New Roman"/>
          <w:sz w:val="24"/>
          <w:szCs w:val="24"/>
        </w:rPr>
      </w:pPr>
    </w:p>
    <w:p w14:paraId="7978C13B" w14:textId="5BD8322A" w:rsidR="00000F3F" w:rsidRPr="00EC3691" w:rsidRDefault="00000F3F" w:rsidP="00000F3F">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A</w:t>
      </w:r>
      <w:r w:rsidRPr="00EC3691">
        <w:rPr>
          <w:rFonts w:ascii="Times New Roman" w:hAnsi="Times New Roman" w:cs="Times New Roman"/>
          <w:sz w:val="24"/>
          <w:szCs w:val="24"/>
        </w:rPr>
        <w:t>t 0</w:t>
      </w:r>
      <w:r>
        <w:rPr>
          <w:rFonts w:ascii="Times New Roman" w:hAnsi="Times New Roman" w:cs="Times New Roman"/>
          <w:sz w:val="24"/>
          <w:szCs w:val="24"/>
        </w:rPr>
        <w:t>°</w:t>
      </w:r>
      <w:r w:rsidRPr="00EC3691">
        <w:rPr>
          <w:rFonts w:ascii="Times New Roman" w:hAnsi="Times New Roman" w:cs="Times New Roman"/>
          <w:sz w:val="24"/>
          <w:szCs w:val="24"/>
        </w:rPr>
        <w:t>of flexion</w:t>
      </w:r>
      <w:r>
        <w:rPr>
          <w:rFonts w:ascii="Times New Roman" w:hAnsi="Times New Roman" w:cs="Times New Roman"/>
          <w:sz w:val="24"/>
          <w:szCs w:val="24"/>
        </w:rPr>
        <w:t>, external and i</w:t>
      </w:r>
      <w:r w:rsidRPr="00EC3691">
        <w:rPr>
          <w:rFonts w:ascii="Times New Roman" w:hAnsi="Times New Roman" w:cs="Times New Roman"/>
          <w:sz w:val="24"/>
          <w:szCs w:val="24"/>
        </w:rPr>
        <w:t>nternal rotation moment</w:t>
      </w:r>
      <w:r>
        <w:rPr>
          <w:rFonts w:ascii="Times New Roman" w:hAnsi="Times New Roman" w:cs="Times New Roman"/>
          <w:sz w:val="24"/>
          <w:szCs w:val="24"/>
        </w:rPr>
        <w:t>s</w:t>
      </w:r>
      <w:r w:rsidRPr="00EC3691">
        <w:rPr>
          <w:rFonts w:ascii="Times New Roman" w:hAnsi="Times New Roman" w:cs="Times New Roman"/>
          <w:sz w:val="24"/>
          <w:szCs w:val="24"/>
        </w:rPr>
        <w:t xml:space="preserve"> </w:t>
      </w:r>
      <w:r>
        <w:rPr>
          <w:rFonts w:ascii="Times New Roman" w:hAnsi="Times New Roman" w:cs="Times New Roman"/>
          <w:sz w:val="24"/>
          <w:szCs w:val="24"/>
        </w:rPr>
        <w:t>will be applied. The internal rotation moments load the</w:t>
      </w:r>
      <w:r w:rsidRPr="00EC3691">
        <w:rPr>
          <w:rFonts w:ascii="Times New Roman" w:hAnsi="Times New Roman" w:cs="Times New Roman"/>
          <w:sz w:val="24"/>
          <w:szCs w:val="24"/>
        </w:rPr>
        <w:t xml:space="preserve"> POL (Fig</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8</w:t>
      </w:r>
      <w:r w:rsidRPr="00EC3691">
        <w:rPr>
          <w:rFonts w:ascii="Times New Roman" w:hAnsi="Times New Roman" w:cs="Times New Roman"/>
          <w:sz w:val="24"/>
          <w:szCs w:val="24"/>
        </w:rPr>
        <w:t>).</w:t>
      </w:r>
    </w:p>
    <w:p w14:paraId="2899F7A3" w14:textId="77777777" w:rsidR="00000F3F" w:rsidRDefault="00000F3F" w:rsidP="00000F3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20DA4CCA" wp14:editId="71C093BB">
                <wp:simplePos x="0" y="0"/>
                <wp:positionH relativeFrom="column">
                  <wp:posOffset>942975</wp:posOffset>
                </wp:positionH>
                <wp:positionV relativeFrom="paragraph">
                  <wp:posOffset>1047750</wp:posOffset>
                </wp:positionV>
                <wp:extent cx="219075" cy="24955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219075" cy="24955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5AACFC2" id="Rectangle 22" o:spid="_x0000_s1026" style="position:absolute;margin-left:74.25pt;margin-top:82.5pt;width:17.25pt;height:19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" filled="f" strokecolor="black [3213]" strokeweight="1.5pt"/>
            </w:pict>
          </mc:Fallback>
        </mc:AlternateContent>
      </w:r>
      <w:r>
        <w:rPr>
          <w:noProof/>
        </w:rPr>
        <w:drawing>
          <wp:inline distT="0" distB="0" distL="0" distR="0" wp14:anchorId="03F06F8A" wp14:editId="39F3A553">
            <wp:extent cx="5753100" cy="3872230"/>
            <wp:effectExtent l="0" t="0" r="0" b="139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5BDDDCA" w14:textId="77777777" w:rsidR="00000F3F" w:rsidRPr="00EC3691" w:rsidRDefault="00000F3F" w:rsidP="00000F3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531A30BA" wp14:editId="2ECC25AA">
                <wp:simplePos x="0" y="0"/>
                <wp:positionH relativeFrom="column">
                  <wp:posOffset>914400</wp:posOffset>
                </wp:positionH>
                <wp:positionV relativeFrom="paragraph">
                  <wp:posOffset>509905</wp:posOffset>
                </wp:positionV>
                <wp:extent cx="219075" cy="249555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219075" cy="24955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9023CB7" id="Rectangle 37" o:spid="_x0000_s1026" style="position:absolute;margin-left:1in;margin-top:40.15pt;width:17.25pt;height:19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" filled="f" strokecolor="black [3213]" strokeweight="1.5pt"/>
            </w:pict>
          </mc:Fallback>
        </mc:AlternateContent>
      </w:r>
      <w:r>
        <w:rPr>
          <w:noProof/>
        </w:rPr>
        <w:drawing>
          <wp:inline distT="0" distB="0" distL="0" distR="0" wp14:anchorId="68CDB948" wp14:editId="3749E6C8">
            <wp:extent cx="5800725" cy="3095625"/>
            <wp:effectExtent l="0" t="0" r="9525" b="952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FF2635A" w14:textId="53DDF934" w:rsidR="00000F3F" w:rsidRDefault="00000F3F" w:rsidP="00000F3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Pr>
          <w:rFonts w:ascii="Times New Roman" w:hAnsi="Times New Roman" w:cs="Times New Roman"/>
          <w:sz w:val="24"/>
          <w:szCs w:val="24"/>
        </w:rPr>
        <w:t>8</w:t>
      </w:r>
      <w:r w:rsidRPr="00EC3691">
        <w:rPr>
          <w:rFonts w:ascii="Times New Roman" w:hAnsi="Times New Roman" w:cs="Times New Roman"/>
          <w:sz w:val="24"/>
          <w:szCs w:val="24"/>
        </w:rPr>
        <w:t xml:space="preserve">: </w:t>
      </w:r>
      <w:r>
        <w:rPr>
          <w:rFonts w:ascii="Times New Roman" w:hAnsi="Times New Roman" w:cs="Times New Roman"/>
          <w:sz w:val="24"/>
          <w:szCs w:val="24"/>
        </w:rPr>
        <w:t>A test of external and internal rotation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at 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 will be simulated</w:t>
      </w:r>
      <w:r w:rsidRPr="00EC3691">
        <w:rPr>
          <w:rFonts w:ascii="Times New Roman" w:hAnsi="Times New Roman" w:cs="Times New Roman"/>
          <w:sz w:val="24"/>
          <w:szCs w:val="24"/>
        </w:rPr>
        <w:t xml:space="preserve">. </w:t>
      </w:r>
    </w:p>
    <w:p w14:paraId="1A6D3A47" w14:textId="2397B8BD" w:rsidR="00000F3F" w:rsidRPr="00EC3691" w:rsidRDefault="00BA2509" w:rsidP="00000F3F">
      <w:pPr>
        <w:pStyle w:val="ListParagraph"/>
        <w:numPr>
          <w:ilvl w:val="0"/>
          <w:numId w:val="13"/>
        </w:numPr>
        <w:spacing w:line="360" w:lineRule="auto"/>
        <w:rPr>
          <w:rFonts w:ascii="Times New Roman" w:hAnsi="Times New Roman" w:cs="Times New Roman"/>
          <w:sz w:val="24"/>
          <w:szCs w:val="24"/>
        </w:rPr>
      </w:pPr>
      <w:r w:rsidRPr="00EC3691">
        <w:rPr>
          <w:noProof/>
          <w:sz w:val="24"/>
          <w:szCs w:val="24"/>
        </w:rPr>
        <w:lastRenderedPageBreak/>
        <mc:AlternateContent>
          <mc:Choice Requires="wps">
            <w:drawing>
              <wp:anchor distT="0" distB="0" distL="114300" distR="114300" simplePos="0" relativeHeight="251737088" behindDoc="0" locked="0" layoutInCell="1" allowOverlap="1" wp14:anchorId="6FEDBAF9" wp14:editId="3EE85E4E">
                <wp:simplePos x="0" y="0"/>
                <wp:positionH relativeFrom="column">
                  <wp:posOffset>1664899</wp:posOffset>
                </wp:positionH>
                <wp:positionV relativeFrom="paragraph">
                  <wp:posOffset>4994694</wp:posOffset>
                </wp:positionV>
                <wp:extent cx="198228" cy="2105025"/>
                <wp:effectExtent l="0" t="0" r="11430" b="28575"/>
                <wp:wrapNone/>
                <wp:docPr id="35" name="Rectangle 35"/>
                <wp:cNvGraphicFramePr/>
                <a:graphic xmlns:a="http://schemas.openxmlformats.org/drawingml/2006/main">
                  <a:graphicData uri="http://schemas.microsoft.com/office/word/2010/wordprocessingShape">
                    <wps:wsp>
                      <wps:cNvSpPr/>
                      <wps:spPr>
                        <a:xfrm>
                          <a:off x="0" y="0"/>
                          <a:ext cx="198228" cy="21050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C41A537" id="Rectangle 35" o:spid="_x0000_s1026" style="position:absolute;margin-left:131.1pt;margin-top:393.3pt;width:15.6pt;height:165.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" filled="f" strokecolor="black [3213]" strokeweight="1.5pt"/>
            </w:pict>
          </mc:Fallback>
        </mc:AlternateContent>
      </w:r>
      <w:r w:rsidR="00000F3F">
        <w:rPr>
          <w:rFonts w:ascii="Times New Roman" w:eastAsiaTheme="minorEastAsia" w:hAnsi="Times New Roman" w:cs="Times New Roman"/>
          <w:sz w:val="24"/>
          <w:szCs w:val="24"/>
        </w:rPr>
        <w:t>A</w:t>
      </w:r>
      <w:r w:rsidR="00000F3F" w:rsidRPr="00EC3691">
        <w:rPr>
          <w:rFonts w:ascii="Times New Roman" w:eastAsiaTheme="minorEastAsia" w:hAnsi="Times New Roman" w:cs="Times New Roman"/>
          <w:sz w:val="24"/>
          <w:szCs w:val="24"/>
        </w:rPr>
        <w:t>t 30</w:t>
      </w:r>
      <w:r w:rsidR="00000F3F">
        <w:rPr>
          <w:rFonts w:ascii="Times New Roman" w:eastAsiaTheme="minorEastAsia" w:hAnsi="Times New Roman" w:cs="Times New Roman"/>
          <w:sz w:val="24"/>
          <w:szCs w:val="24"/>
        </w:rPr>
        <w:t>°</w:t>
      </w:r>
      <w:r w:rsidR="00000F3F" w:rsidRPr="00EC3691">
        <w:rPr>
          <w:rFonts w:ascii="Times New Roman" w:eastAsiaTheme="minorEastAsia" w:hAnsi="Times New Roman" w:cs="Times New Roman"/>
          <w:sz w:val="24"/>
          <w:szCs w:val="24"/>
        </w:rPr>
        <w:t xml:space="preserve"> of flexion</w:t>
      </w:r>
      <w:r w:rsidR="00000F3F">
        <w:rPr>
          <w:rFonts w:ascii="Times New Roman" w:eastAsiaTheme="minorEastAsia" w:hAnsi="Times New Roman" w:cs="Times New Roman"/>
          <w:sz w:val="24"/>
          <w:szCs w:val="24"/>
        </w:rPr>
        <w:t xml:space="preserve">, </w:t>
      </w:r>
      <w:r w:rsidR="00000F3F">
        <w:rPr>
          <w:noProof/>
        </w:rPr>
        <w:drawing>
          <wp:anchor distT="0" distB="0" distL="114300" distR="114300" simplePos="0" relativeHeight="251731968" behindDoc="1" locked="0" layoutInCell="1" allowOverlap="1" wp14:anchorId="1A720B52" wp14:editId="2428FB98">
            <wp:simplePos x="0" y="0"/>
            <wp:positionH relativeFrom="column">
              <wp:posOffset>142875</wp:posOffset>
            </wp:positionH>
            <wp:positionV relativeFrom="paragraph">
              <wp:posOffset>3804285</wp:posOffset>
            </wp:positionV>
            <wp:extent cx="5943600" cy="3448050"/>
            <wp:effectExtent l="0" t="0" r="0" b="0"/>
            <wp:wrapTight wrapText="bothSides">
              <wp:wrapPolygon edited="0">
                <wp:start x="0" y="0"/>
                <wp:lineTo x="0" y="21481"/>
                <wp:lineTo x="21531" y="21481"/>
                <wp:lineTo x="21531" y="0"/>
                <wp:lineTo x="0" y="0"/>
              </wp:wrapPolygon>
            </wp:wrapTight>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sidR="00000F3F" w:rsidRPr="00EC3691">
        <w:rPr>
          <w:noProof/>
          <w:sz w:val="24"/>
          <w:szCs w:val="24"/>
        </w:rPr>
        <mc:AlternateContent>
          <mc:Choice Requires="wps">
            <w:drawing>
              <wp:anchor distT="0" distB="0" distL="114300" distR="114300" simplePos="0" relativeHeight="251734016" behindDoc="0" locked="0" layoutInCell="1" allowOverlap="1" wp14:anchorId="5348AF8A" wp14:editId="26831940">
                <wp:simplePos x="0" y="0"/>
                <wp:positionH relativeFrom="column">
                  <wp:posOffset>1657350</wp:posOffset>
                </wp:positionH>
                <wp:positionV relativeFrom="paragraph">
                  <wp:posOffset>1216025</wp:posOffset>
                </wp:positionV>
                <wp:extent cx="200025" cy="23431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200025" cy="23431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0073FB9" id="Rectangle 8" o:spid="_x0000_s1026" style="position:absolute;margin-left:130.5pt;margin-top:95.75pt;width:15.75pt;height:18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" filled="f" strokecolor="black [3213]" strokeweight="1.5pt"/>
            </w:pict>
          </mc:Fallback>
        </mc:AlternateContent>
      </w:r>
      <w:r w:rsidR="00000F3F">
        <w:rPr>
          <w:noProof/>
        </w:rPr>
        <w:drawing>
          <wp:anchor distT="0" distB="0" distL="114300" distR="114300" simplePos="0" relativeHeight="251732992" behindDoc="1" locked="0" layoutInCell="1" allowOverlap="1" wp14:anchorId="0E6C771B" wp14:editId="72220BE4">
            <wp:simplePos x="0" y="0"/>
            <wp:positionH relativeFrom="column">
              <wp:posOffset>142875</wp:posOffset>
            </wp:positionH>
            <wp:positionV relativeFrom="paragraph">
              <wp:posOffset>571500</wp:posOffset>
            </wp:positionV>
            <wp:extent cx="5924550" cy="3152775"/>
            <wp:effectExtent l="0" t="0" r="0" b="9525"/>
            <wp:wrapTight wrapText="bothSides">
              <wp:wrapPolygon edited="0">
                <wp:start x="0" y="0"/>
                <wp:lineTo x="0" y="21535"/>
                <wp:lineTo x="21531" y="21535"/>
                <wp:lineTo x="21531" y="0"/>
                <wp:lineTo x="0" y="0"/>
              </wp:wrapPolygon>
            </wp:wrapTight>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000F3F">
        <w:rPr>
          <w:rFonts w:ascii="Times New Roman" w:eastAsiaTheme="minorEastAsia" w:hAnsi="Times New Roman" w:cs="Times New Roman"/>
          <w:sz w:val="24"/>
          <w:szCs w:val="24"/>
        </w:rPr>
        <w:t>a</w:t>
      </w:r>
      <w:r w:rsidR="00000F3F" w:rsidRPr="00EC3691">
        <w:rPr>
          <w:rFonts w:ascii="Times New Roman" w:eastAsiaTheme="minorEastAsia" w:hAnsi="Times New Roman" w:cs="Times New Roman"/>
          <w:sz w:val="24"/>
          <w:szCs w:val="24"/>
        </w:rPr>
        <w:t>nterior</w:t>
      </w:r>
      <w:r w:rsidR="00000F3F">
        <w:rPr>
          <w:rFonts w:ascii="Times New Roman" w:eastAsiaTheme="minorEastAsia" w:hAnsi="Times New Roman" w:cs="Times New Roman"/>
          <w:sz w:val="24"/>
          <w:szCs w:val="24"/>
        </w:rPr>
        <w:t xml:space="preserve"> and </w:t>
      </w:r>
      <w:r w:rsidR="00000F3F" w:rsidRPr="00EC3691">
        <w:rPr>
          <w:rFonts w:ascii="Times New Roman" w:eastAsiaTheme="minorEastAsia" w:hAnsi="Times New Roman" w:cs="Times New Roman"/>
          <w:sz w:val="24"/>
          <w:szCs w:val="24"/>
        </w:rPr>
        <w:t xml:space="preserve">posterior </w:t>
      </w:r>
      <w:r w:rsidR="00000F3F">
        <w:rPr>
          <w:rFonts w:ascii="Times New Roman" w:eastAsiaTheme="minorEastAsia" w:hAnsi="Times New Roman" w:cs="Times New Roman"/>
          <w:sz w:val="24"/>
          <w:szCs w:val="24"/>
        </w:rPr>
        <w:t>forces</w:t>
      </w:r>
      <w:r w:rsidR="00000F3F" w:rsidRPr="00EC3691">
        <w:rPr>
          <w:rFonts w:ascii="Times New Roman" w:eastAsiaTheme="minorEastAsia" w:hAnsi="Times New Roman" w:cs="Times New Roman"/>
          <w:sz w:val="24"/>
          <w:szCs w:val="24"/>
        </w:rPr>
        <w:t xml:space="preserve"> </w:t>
      </w:r>
      <w:r w:rsidR="00000F3F">
        <w:rPr>
          <w:rFonts w:ascii="Times New Roman" w:eastAsiaTheme="minorEastAsia" w:hAnsi="Times New Roman" w:cs="Times New Roman"/>
          <w:sz w:val="24"/>
          <w:szCs w:val="24"/>
        </w:rPr>
        <w:t>will be applied</w:t>
      </w:r>
      <w:r w:rsidR="00000F3F" w:rsidRPr="00EC3691">
        <w:rPr>
          <w:rFonts w:ascii="Times New Roman" w:eastAsiaTheme="minorEastAsia" w:hAnsi="Times New Roman" w:cs="Times New Roman"/>
          <w:sz w:val="24"/>
          <w:szCs w:val="24"/>
        </w:rPr>
        <w:t xml:space="preserve"> </w:t>
      </w:r>
      <w:r w:rsidR="00000F3F">
        <w:rPr>
          <w:rFonts w:ascii="Times New Roman" w:eastAsiaTheme="minorEastAsia" w:hAnsi="Times New Roman" w:cs="Times New Roman"/>
          <w:sz w:val="24"/>
          <w:szCs w:val="24"/>
        </w:rPr>
        <w:t>to load the</w:t>
      </w:r>
      <w:r w:rsidR="00000F3F" w:rsidRPr="00EC3691">
        <w:rPr>
          <w:rFonts w:ascii="Times New Roman" w:eastAsiaTheme="minorEastAsia" w:hAnsi="Times New Roman" w:cs="Times New Roman"/>
          <w:sz w:val="24"/>
          <w:szCs w:val="24"/>
        </w:rPr>
        <w:t xml:space="preserve"> ACL and PCL (Fig.</w:t>
      </w:r>
      <w:r w:rsidR="00000F3F">
        <w:rPr>
          <w:rFonts w:ascii="Times New Roman" w:eastAsiaTheme="minorEastAsia" w:hAnsi="Times New Roman" w:cs="Times New Roman"/>
          <w:sz w:val="24"/>
          <w:szCs w:val="24"/>
        </w:rPr>
        <w:t xml:space="preserve"> 9</w:t>
      </w:r>
      <w:r w:rsidR="00000F3F" w:rsidRPr="00EC3691">
        <w:rPr>
          <w:rFonts w:ascii="Times New Roman" w:eastAsiaTheme="minorEastAsia" w:hAnsi="Times New Roman" w:cs="Times New Roman"/>
          <w:sz w:val="24"/>
          <w:szCs w:val="24"/>
        </w:rPr>
        <w:t>).</w:t>
      </w:r>
    </w:p>
    <w:p w14:paraId="6B6184B1" w14:textId="04D84B35" w:rsidR="00000F3F" w:rsidRPr="00554FE4" w:rsidRDefault="00000F3F" w:rsidP="00000F3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Pr>
          <w:rFonts w:ascii="Times New Roman" w:hAnsi="Times New Roman" w:cs="Times New Roman"/>
          <w:sz w:val="24"/>
          <w:szCs w:val="24"/>
        </w:rPr>
        <w:t>9</w:t>
      </w:r>
      <w:r w:rsidRPr="00EC3691">
        <w:rPr>
          <w:rFonts w:ascii="Times New Roman" w:hAnsi="Times New Roman" w:cs="Times New Roman"/>
          <w:sz w:val="24"/>
          <w:szCs w:val="24"/>
        </w:rPr>
        <w:t xml:space="preserve">: </w:t>
      </w:r>
      <w:r>
        <w:rPr>
          <w:rFonts w:ascii="Times New Roman" w:hAnsi="Times New Roman" w:cs="Times New Roman"/>
          <w:sz w:val="24"/>
          <w:szCs w:val="24"/>
        </w:rPr>
        <w:t>Tests of anterior and posterior l</w:t>
      </w:r>
      <w:r w:rsidRPr="00EC3691">
        <w:rPr>
          <w:rFonts w:ascii="Times New Roman" w:hAnsi="Times New Roman" w:cs="Times New Roman"/>
          <w:sz w:val="24"/>
          <w:szCs w:val="24"/>
        </w:rPr>
        <w:t xml:space="preserve">axity at </w:t>
      </w:r>
      <w:r>
        <w:rPr>
          <w:rFonts w:ascii="Times New Roman" w:hAnsi="Times New Roman" w:cs="Times New Roman"/>
          <w:sz w:val="24"/>
          <w:szCs w:val="24"/>
        </w:rPr>
        <w:t xml:space="preserve">30° of flexion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r w:rsidRPr="00EC3691">
        <w:rPr>
          <w:rFonts w:ascii="Times New Roman" w:hAnsi="Times New Roman" w:cs="Times New Roman"/>
          <w:sz w:val="24"/>
          <w:szCs w:val="24"/>
        </w:rPr>
        <w:t xml:space="preserve">. </w:t>
      </w:r>
    </w:p>
    <w:p w14:paraId="172C5E68" w14:textId="77777777" w:rsidR="00000F3F" w:rsidRDefault="00000F3F" w:rsidP="00000F3F">
      <w:pPr>
        <w:pStyle w:val="ListParagraph"/>
        <w:ind w:left="1080"/>
        <w:jc w:val="center"/>
        <w:rPr>
          <w:rFonts w:ascii="Times New Roman" w:hAnsi="Times New Roman" w:cs="Times New Roman"/>
          <w:sz w:val="24"/>
          <w:szCs w:val="24"/>
        </w:rPr>
      </w:pPr>
    </w:p>
    <w:p w14:paraId="1C2E8909" w14:textId="77777777" w:rsidR="00000F3F" w:rsidRPr="00EC3691" w:rsidRDefault="00000F3F" w:rsidP="00000F3F">
      <w:pPr>
        <w:pStyle w:val="ListParagraph"/>
        <w:ind w:left="1080"/>
        <w:jc w:val="center"/>
        <w:rPr>
          <w:rFonts w:ascii="Times New Roman" w:hAnsi="Times New Roman" w:cs="Times New Roman"/>
          <w:sz w:val="24"/>
          <w:szCs w:val="24"/>
        </w:rPr>
      </w:pPr>
    </w:p>
    <w:p w14:paraId="404BDC29" w14:textId="06FA0345" w:rsidR="00000F3F" w:rsidRPr="00EC3691" w:rsidRDefault="00000F3F" w:rsidP="00BA2509">
      <w:pPr>
        <w:pStyle w:val="ListParagraph"/>
        <w:numPr>
          <w:ilvl w:val="0"/>
          <w:numId w:val="13"/>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t 3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v</w:t>
      </w:r>
      <w:r w:rsidRPr="00EC3691">
        <w:rPr>
          <w:rFonts w:ascii="Times New Roman" w:eastAsiaTheme="minorEastAsia" w:hAnsi="Times New Roman" w:cs="Times New Roman"/>
          <w:sz w:val="24"/>
          <w:szCs w:val="24"/>
        </w:rPr>
        <w:t>arus and valgus moment</w:t>
      </w:r>
      <w:r>
        <w:rPr>
          <w:rFonts w:ascii="Times New Roman" w:eastAsiaTheme="minorEastAsia" w:hAnsi="Times New Roman" w:cs="Times New Roman"/>
          <w:sz w:val="24"/>
          <w:szCs w:val="24"/>
        </w:rPr>
        <w:t>s</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ill be applied </w:t>
      </w:r>
      <w:r w:rsidRPr="00EC3691">
        <w:rPr>
          <w:rFonts w:ascii="Times New Roman" w:eastAsiaTheme="minorEastAsia" w:hAnsi="Times New Roman" w:cs="Times New Roman"/>
          <w:sz w:val="24"/>
          <w:szCs w:val="24"/>
        </w:rPr>
        <w:t>(Fig</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w:t>
      </w:r>
      <w:r w:rsidR="00BA2509">
        <w:rPr>
          <w:rFonts w:ascii="Times New Roman" w:eastAsiaTheme="minorEastAsia" w:hAnsi="Times New Roman" w:cs="Times New Roman"/>
          <w:sz w:val="24"/>
          <w:szCs w:val="24"/>
        </w:rPr>
        <w:t>10</w:t>
      </w:r>
      <w:r w:rsidRPr="00EC3691">
        <w:rPr>
          <w:rFonts w:ascii="Times New Roman" w:eastAsiaTheme="minorEastAsia" w:hAnsi="Times New Roman" w:cs="Times New Roman"/>
          <w:sz w:val="24"/>
          <w:szCs w:val="24"/>
        </w:rPr>
        <w:t>).</w:t>
      </w:r>
    </w:p>
    <w:p w14:paraId="3949EC15" w14:textId="77777777" w:rsidR="00000F3F" w:rsidRPr="00EC3691" w:rsidRDefault="00000F3F" w:rsidP="00000F3F">
      <w:pPr>
        <w:pStyle w:val="ListParagraph"/>
        <w:ind w:left="1080"/>
        <w:rPr>
          <w:rFonts w:ascii="Times New Roman" w:eastAsiaTheme="minorEastAsia" w:hAnsi="Times New Roman" w:cs="Times New Roman"/>
          <w:sz w:val="24"/>
          <w:szCs w:val="24"/>
        </w:rPr>
      </w:pPr>
    </w:p>
    <w:p w14:paraId="63F2BDA4" w14:textId="77777777" w:rsidR="00000F3F" w:rsidRDefault="00000F3F" w:rsidP="00000F3F">
      <w:pPr>
        <w:pStyle w:val="ListParagraph"/>
        <w:ind w:left="1080"/>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1F2F15CD" wp14:editId="6C642992">
                <wp:simplePos x="0" y="0"/>
                <wp:positionH relativeFrom="margin">
                  <wp:posOffset>2800350</wp:posOffset>
                </wp:positionH>
                <wp:positionV relativeFrom="paragraph">
                  <wp:posOffset>695325</wp:posOffset>
                </wp:positionV>
                <wp:extent cx="190500" cy="277177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190500" cy="27717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6F0B6A2" id="Rectangle 25" o:spid="_x0000_s1026" style="position:absolute;margin-left:220.5pt;margin-top:54.75pt;width:15pt;height:218.25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" filled="f" strokecolor="black [3213]" strokeweight="1.5pt">
                <w10:wrap anchorx="margin"/>
              </v:rect>
            </w:pict>
          </mc:Fallback>
        </mc:AlternateContent>
      </w:r>
      <w:r>
        <w:rPr>
          <w:noProof/>
        </w:rPr>
        <w:drawing>
          <wp:inline distT="0" distB="0" distL="0" distR="0" wp14:anchorId="599BA68C" wp14:editId="435120E6">
            <wp:extent cx="5553075" cy="3533775"/>
            <wp:effectExtent l="0" t="0" r="9525"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2621883" w14:textId="42FAA452" w:rsidR="00000F3F" w:rsidRDefault="00000F3F" w:rsidP="00000F3F">
      <w:pPr>
        <w:pStyle w:val="ListParagraph"/>
        <w:ind w:left="1080"/>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A6801CE" wp14:editId="231A050B">
                <wp:simplePos x="0" y="0"/>
                <wp:positionH relativeFrom="margin">
                  <wp:posOffset>2790825</wp:posOffset>
                </wp:positionH>
                <wp:positionV relativeFrom="paragraph">
                  <wp:posOffset>453390</wp:posOffset>
                </wp:positionV>
                <wp:extent cx="190500" cy="262890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190500" cy="26289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F107EB5" id="Rectangle 30" o:spid="_x0000_s1026" style="position:absolute;margin-left:219.75pt;margin-top:35.7pt;width:15pt;height:207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" filled="f" strokecolor="black [3213]" strokeweight="1.5pt">
                <w10:wrap anchorx="margin"/>
              </v:rect>
            </w:pict>
          </mc:Fallback>
        </mc:AlternateContent>
      </w:r>
      <w:r>
        <w:rPr>
          <w:noProof/>
        </w:rPr>
        <w:drawing>
          <wp:inline distT="0" distB="0" distL="0" distR="0" wp14:anchorId="38403C3B" wp14:editId="135376FB">
            <wp:extent cx="5543550" cy="3114675"/>
            <wp:effectExtent l="0" t="0" r="0"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47EAA25" w14:textId="77777777" w:rsidR="00BA2509" w:rsidRPr="00EC3691" w:rsidRDefault="00BA2509" w:rsidP="00000F3F">
      <w:pPr>
        <w:pStyle w:val="ListParagraph"/>
        <w:ind w:left="1080"/>
        <w:jc w:val="center"/>
        <w:rPr>
          <w:rFonts w:ascii="Times New Roman" w:hAnsi="Times New Roman" w:cs="Times New Roman"/>
          <w:sz w:val="24"/>
          <w:szCs w:val="24"/>
        </w:rPr>
      </w:pPr>
    </w:p>
    <w:p w14:paraId="385354EC" w14:textId="71AE3380" w:rsidR="00000F3F" w:rsidRPr="00EC3691" w:rsidRDefault="00000F3F" w:rsidP="00000F3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BA2509">
        <w:rPr>
          <w:rFonts w:ascii="Times New Roman" w:hAnsi="Times New Roman" w:cs="Times New Roman"/>
          <w:sz w:val="24"/>
          <w:szCs w:val="24"/>
        </w:rPr>
        <w:t>10</w:t>
      </w:r>
      <w:r w:rsidRPr="00EC3691">
        <w:rPr>
          <w:rFonts w:ascii="Times New Roman" w:hAnsi="Times New Roman" w:cs="Times New Roman"/>
          <w:sz w:val="24"/>
          <w:szCs w:val="24"/>
        </w:rPr>
        <w:t xml:space="preserve">: </w:t>
      </w:r>
      <w:r>
        <w:rPr>
          <w:rFonts w:ascii="Times New Roman" w:hAnsi="Times New Roman" w:cs="Times New Roman"/>
          <w:sz w:val="24"/>
          <w:szCs w:val="24"/>
        </w:rPr>
        <w:t>Tests of varus and valgus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at 3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 will be simulated</w:t>
      </w:r>
      <w:r w:rsidRPr="00EC3691">
        <w:rPr>
          <w:rFonts w:ascii="Times New Roman" w:hAnsi="Times New Roman" w:cs="Times New Roman"/>
          <w:sz w:val="24"/>
          <w:szCs w:val="24"/>
        </w:rPr>
        <w:t xml:space="preserve">. </w:t>
      </w:r>
    </w:p>
    <w:p w14:paraId="74B337B6" w14:textId="405C25F7" w:rsidR="00000F3F" w:rsidRDefault="00000F3F" w:rsidP="00CC670C">
      <w:pPr>
        <w:pStyle w:val="ListParagraph"/>
        <w:ind w:left="1080"/>
        <w:rPr>
          <w:rFonts w:ascii="Times New Roman" w:hAnsi="Times New Roman" w:cs="Times New Roman"/>
          <w:sz w:val="24"/>
          <w:szCs w:val="24"/>
        </w:rPr>
      </w:pPr>
    </w:p>
    <w:p w14:paraId="2A293B8A" w14:textId="77777777" w:rsidR="00D45A05" w:rsidRDefault="00D45A05" w:rsidP="00CC670C">
      <w:pPr>
        <w:pStyle w:val="ListParagraph"/>
        <w:ind w:left="1080"/>
        <w:rPr>
          <w:rFonts w:ascii="Times New Roman" w:hAnsi="Times New Roman" w:cs="Times New Roman"/>
          <w:sz w:val="24"/>
          <w:szCs w:val="24"/>
        </w:rPr>
      </w:pPr>
    </w:p>
    <w:p w14:paraId="02C7B3F8" w14:textId="7A0ED95B" w:rsidR="00BA2509" w:rsidRPr="00EC3691" w:rsidRDefault="00BA2509" w:rsidP="00BA2509">
      <w:pPr>
        <w:pStyle w:val="ListParagraph"/>
        <w:numPr>
          <w:ilvl w:val="0"/>
          <w:numId w:val="13"/>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 xml:space="preserve">t </w:t>
      </w:r>
      <w:r>
        <w:rPr>
          <w:rFonts w:ascii="Times New Roman" w:eastAsiaTheme="minorEastAsia" w:hAnsi="Times New Roman" w:cs="Times New Roman"/>
          <w:sz w:val="24"/>
          <w:szCs w:val="24"/>
        </w:rPr>
        <w:t>3</w:t>
      </w:r>
      <w:r w:rsidRPr="00EC3691">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external and i</w:t>
      </w:r>
      <w:r w:rsidRPr="00EC3691">
        <w:rPr>
          <w:rFonts w:ascii="Times New Roman" w:eastAsiaTheme="minorEastAsia" w:hAnsi="Times New Roman" w:cs="Times New Roman"/>
          <w:sz w:val="24"/>
          <w:szCs w:val="24"/>
        </w:rPr>
        <w:t xml:space="preserve">nternal rotation moment </w:t>
      </w:r>
      <w:r>
        <w:rPr>
          <w:rFonts w:ascii="Times New Roman" w:eastAsiaTheme="minorEastAsia" w:hAnsi="Times New Roman" w:cs="Times New Roman"/>
          <w:sz w:val="24"/>
          <w:szCs w:val="24"/>
        </w:rPr>
        <w:t>will be applied (Fig. 11).</w:t>
      </w:r>
    </w:p>
    <w:p w14:paraId="424FDAFB" w14:textId="77777777" w:rsidR="00BA2509" w:rsidRDefault="00BA2509" w:rsidP="00BA2509">
      <w:pPr>
        <w:jc w:val="center"/>
        <w:rPr>
          <w:noProof/>
        </w:rPr>
      </w:pPr>
      <w:r w:rsidRPr="00EC3691">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25EF20CC" wp14:editId="75C19BA8">
                <wp:simplePos x="0" y="0"/>
                <wp:positionH relativeFrom="column">
                  <wp:posOffset>1863306</wp:posOffset>
                </wp:positionH>
                <wp:positionV relativeFrom="paragraph">
                  <wp:posOffset>679306</wp:posOffset>
                </wp:positionV>
                <wp:extent cx="250166" cy="3009900"/>
                <wp:effectExtent l="0" t="0" r="17145" b="19050"/>
                <wp:wrapNone/>
                <wp:docPr id="40" name="Rectangle 40"/>
                <wp:cNvGraphicFramePr/>
                <a:graphic xmlns:a="http://schemas.openxmlformats.org/drawingml/2006/main">
                  <a:graphicData uri="http://schemas.microsoft.com/office/word/2010/wordprocessingShape">
                    <wps:wsp>
                      <wps:cNvSpPr/>
                      <wps:spPr>
                        <a:xfrm>
                          <a:off x="0" y="0"/>
                          <a:ext cx="250166" cy="30099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4D2412A" id="Rectangle 40" o:spid="_x0000_s1026" style="position:absolute;margin-left:146.7pt;margin-top:53.5pt;width:19.7pt;height:23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" filled="f" strokecolor="black [3213]" strokeweight="1.5pt"/>
            </w:pict>
          </mc:Fallback>
        </mc:AlternateContent>
      </w:r>
      <w:r w:rsidRPr="006E5FD1">
        <w:rPr>
          <w:noProof/>
        </w:rPr>
        <w:t xml:space="preserve"> </w:t>
      </w:r>
      <w:r>
        <w:rPr>
          <w:noProof/>
        </w:rPr>
        <w:drawing>
          <wp:inline distT="0" distB="0" distL="0" distR="0" wp14:anchorId="1BCC8265" wp14:editId="0FB32D05">
            <wp:extent cx="5753100" cy="3872230"/>
            <wp:effectExtent l="0" t="0" r="0" b="1397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C909745" w14:textId="77777777" w:rsidR="00BA2509" w:rsidRPr="00EC3691" w:rsidRDefault="00BA2509" w:rsidP="00BA2509">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67D2C180" wp14:editId="6E6B0D94">
                <wp:simplePos x="0" y="0"/>
                <wp:positionH relativeFrom="column">
                  <wp:posOffset>1837426</wp:posOffset>
                </wp:positionH>
                <wp:positionV relativeFrom="paragraph">
                  <wp:posOffset>327145</wp:posOffset>
                </wp:positionV>
                <wp:extent cx="232914" cy="2638425"/>
                <wp:effectExtent l="0" t="0" r="15240" b="28575"/>
                <wp:wrapNone/>
                <wp:docPr id="41" name="Rectangle 41"/>
                <wp:cNvGraphicFramePr/>
                <a:graphic xmlns:a="http://schemas.openxmlformats.org/drawingml/2006/main">
                  <a:graphicData uri="http://schemas.microsoft.com/office/word/2010/wordprocessingShape">
                    <wps:wsp>
                      <wps:cNvSpPr/>
                      <wps:spPr>
                        <a:xfrm>
                          <a:off x="0" y="0"/>
                          <a:ext cx="232914" cy="26384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7A9E399" id="Rectangle 41" o:spid="_x0000_s1026" style="position:absolute;margin-left:144.7pt;margin-top:25.75pt;width:18.35pt;height:207.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" filled="f" strokecolor="black [3213]" strokeweight="1.5pt"/>
            </w:pict>
          </mc:Fallback>
        </mc:AlternateContent>
      </w:r>
      <w:r>
        <w:rPr>
          <w:noProof/>
        </w:rPr>
        <w:drawing>
          <wp:inline distT="0" distB="0" distL="0" distR="0" wp14:anchorId="5683C281" wp14:editId="17C9B3DF">
            <wp:extent cx="5800725" cy="3095625"/>
            <wp:effectExtent l="0" t="0" r="9525" b="952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207F282" w14:textId="1612287B" w:rsidR="00BA2509" w:rsidRPr="00EC3691" w:rsidRDefault="00BA2509" w:rsidP="00BA2509">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Pr>
          <w:rFonts w:ascii="Times New Roman" w:hAnsi="Times New Roman" w:cs="Times New Roman"/>
          <w:sz w:val="24"/>
          <w:szCs w:val="24"/>
        </w:rPr>
        <w:t>11</w:t>
      </w:r>
      <w:r w:rsidRPr="00EC3691">
        <w:rPr>
          <w:rFonts w:ascii="Times New Roman" w:hAnsi="Times New Roman" w:cs="Times New Roman"/>
          <w:sz w:val="24"/>
          <w:szCs w:val="24"/>
        </w:rPr>
        <w:t xml:space="preserve">: </w:t>
      </w:r>
      <w:r>
        <w:rPr>
          <w:rFonts w:ascii="Times New Roman" w:hAnsi="Times New Roman" w:cs="Times New Roman"/>
          <w:sz w:val="24"/>
          <w:szCs w:val="24"/>
        </w:rPr>
        <w:t>Test of external and internal rotation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 xml:space="preserve">at </w:t>
      </w:r>
      <w:r>
        <w:rPr>
          <w:rFonts w:ascii="Times New Roman" w:hAnsi="Times New Roman" w:cs="Times New Roman"/>
          <w:sz w:val="24"/>
          <w:szCs w:val="24"/>
        </w:rPr>
        <w:t>3</w:t>
      </w:r>
      <w:r w:rsidRPr="00EC3691">
        <w:rPr>
          <w:rFonts w:ascii="Times New Roman" w:hAnsi="Times New Roman" w:cs="Times New Roman"/>
          <w:sz w:val="24"/>
          <w:szCs w:val="24"/>
        </w:rPr>
        <w:t>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r w:rsidRPr="00EC3691">
        <w:rPr>
          <w:rFonts w:ascii="Times New Roman" w:hAnsi="Times New Roman" w:cs="Times New Roman"/>
          <w:sz w:val="24"/>
          <w:szCs w:val="24"/>
        </w:rPr>
        <w:t xml:space="preserve">. </w:t>
      </w:r>
    </w:p>
    <w:p w14:paraId="7F33FEE0" w14:textId="19DDF16B" w:rsidR="00CC670C" w:rsidRPr="00CC670C" w:rsidRDefault="00000F3F" w:rsidP="00CC670C">
      <w:pPr>
        <w:pStyle w:val="ListParagraph"/>
        <w:numPr>
          <w:ilvl w:val="0"/>
          <w:numId w:val="13"/>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 xml:space="preserve">t </w:t>
      </w:r>
      <w:r>
        <w:rPr>
          <w:rFonts w:ascii="Times New Roman" w:eastAsiaTheme="minorEastAsia" w:hAnsi="Times New Roman" w:cs="Times New Roman"/>
          <w:sz w:val="24"/>
          <w:szCs w:val="24"/>
        </w:rPr>
        <w:t>9</w:t>
      </w:r>
      <w:r w:rsidRPr="00EC3691">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a</w:t>
      </w:r>
      <w:r w:rsidR="00CC670C" w:rsidRPr="00EC3691">
        <w:rPr>
          <w:rFonts w:ascii="Times New Roman" w:eastAsiaTheme="minorEastAsia" w:hAnsi="Times New Roman" w:cs="Times New Roman"/>
          <w:sz w:val="24"/>
          <w:szCs w:val="24"/>
        </w:rPr>
        <w:t>nterior</w:t>
      </w:r>
      <w:r w:rsidR="00CC670C">
        <w:rPr>
          <w:rFonts w:ascii="Times New Roman" w:eastAsiaTheme="minorEastAsia" w:hAnsi="Times New Roman" w:cs="Times New Roman"/>
          <w:sz w:val="24"/>
          <w:szCs w:val="24"/>
        </w:rPr>
        <w:t xml:space="preserve"> and </w:t>
      </w:r>
      <w:r w:rsidR="00CC670C" w:rsidRPr="00EC3691">
        <w:rPr>
          <w:rFonts w:ascii="Times New Roman" w:eastAsiaTheme="minorEastAsia" w:hAnsi="Times New Roman" w:cs="Times New Roman"/>
          <w:sz w:val="24"/>
          <w:szCs w:val="24"/>
        </w:rPr>
        <w:t xml:space="preserve">posterior </w:t>
      </w:r>
      <w:r w:rsidR="00CC670C">
        <w:rPr>
          <w:rFonts w:ascii="Times New Roman" w:eastAsiaTheme="minorEastAsia" w:hAnsi="Times New Roman" w:cs="Times New Roman"/>
          <w:sz w:val="24"/>
          <w:szCs w:val="24"/>
        </w:rPr>
        <w:t>forces</w:t>
      </w:r>
      <w:r w:rsidR="00CC670C" w:rsidRPr="00EC3691">
        <w:rPr>
          <w:rFonts w:ascii="Times New Roman" w:eastAsiaTheme="minorEastAsia" w:hAnsi="Times New Roman" w:cs="Times New Roman"/>
          <w:sz w:val="24"/>
          <w:szCs w:val="24"/>
        </w:rPr>
        <w:t xml:space="preserve"> </w:t>
      </w:r>
      <w:r w:rsidR="00CC670C">
        <w:rPr>
          <w:rFonts w:ascii="Times New Roman" w:eastAsiaTheme="minorEastAsia" w:hAnsi="Times New Roman" w:cs="Times New Roman"/>
          <w:sz w:val="24"/>
          <w:szCs w:val="24"/>
        </w:rPr>
        <w:t>will be applied</w:t>
      </w:r>
      <w:r w:rsidR="00CC670C" w:rsidRPr="00EC3691">
        <w:rPr>
          <w:rFonts w:ascii="Times New Roman" w:eastAsiaTheme="minorEastAsia" w:hAnsi="Times New Roman" w:cs="Times New Roman"/>
          <w:sz w:val="24"/>
          <w:szCs w:val="24"/>
        </w:rPr>
        <w:t xml:space="preserve"> </w:t>
      </w:r>
      <w:r w:rsidR="00CC670C">
        <w:rPr>
          <w:rFonts w:ascii="Times New Roman" w:eastAsiaTheme="minorEastAsia" w:hAnsi="Times New Roman" w:cs="Times New Roman"/>
          <w:sz w:val="24"/>
          <w:szCs w:val="24"/>
        </w:rPr>
        <w:t>to load the</w:t>
      </w:r>
      <w:r w:rsidR="00CC670C" w:rsidRPr="00EC3691">
        <w:rPr>
          <w:rFonts w:ascii="Times New Roman" w:eastAsiaTheme="minorEastAsia" w:hAnsi="Times New Roman" w:cs="Times New Roman"/>
          <w:sz w:val="24"/>
          <w:szCs w:val="24"/>
        </w:rPr>
        <w:t xml:space="preserve"> ACL and PCL</w:t>
      </w:r>
      <w:r w:rsidR="00CC670C">
        <w:rPr>
          <w:rFonts w:ascii="Times New Roman" w:eastAsiaTheme="minorEastAsia" w:hAnsi="Times New Roman" w:cs="Times New Roman"/>
          <w:sz w:val="24"/>
          <w:szCs w:val="24"/>
        </w:rPr>
        <w:t>, respectively</w:t>
      </w:r>
      <w:r w:rsidR="00CC670C" w:rsidRPr="00EC3691">
        <w:rPr>
          <w:rFonts w:ascii="Times New Roman" w:eastAsiaTheme="minorEastAsia" w:hAnsi="Times New Roman" w:cs="Times New Roman"/>
          <w:sz w:val="24"/>
          <w:szCs w:val="24"/>
        </w:rPr>
        <w:t xml:space="preserve"> (Fig.</w:t>
      </w:r>
      <w:r w:rsidR="00CC670C">
        <w:rPr>
          <w:rFonts w:ascii="Times New Roman" w:eastAsiaTheme="minorEastAsia" w:hAnsi="Times New Roman" w:cs="Times New Roman"/>
          <w:sz w:val="24"/>
          <w:szCs w:val="24"/>
        </w:rPr>
        <w:t xml:space="preserve"> </w:t>
      </w:r>
      <w:r w:rsidR="00EC65DF">
        <w:rPr>
          <w:rFonts w:ascii="Times New Roman" w:eastAsiaTheme="minorEastAsia" w:hAnsi="Times New Roman" w:cs="Times New Roman"/>
          <w:sz w:val="24"/>
          <w:szCs w:val="24"/>
        </w:rPr>
        <w:t>1</w:t>
      </w:r>
      <w:r w:rsidR="00BA2509">
        <w:rPr>
          <w:rFonts w:ascii="Times New Roman" w:eastAsiaTheme="minorEastAsia" w:hAnsi="Times New Roman" w:cs="Times New Roman"/>
          <w:sz w:val="24"/>
          <w:szCs w:val="24"/>
        </w:rPr>
        <w:t>2</w:t>
      </w:r>
      <w:r w:rsidR="00CC670C" w:rsidRPr="00EC3691">
        <w:rPr>
          <w:rFonts w:ascii="Times New Roman" w:eastAsiaTheme="minorEastAsia" w:hAnsi="Times New Roman" w:cs="Times New Roman"/>
          <w:sz w:val="24"/>
          <w:szCs w:val="24"/>
        </w:rPr>
        <w:t>).</w:t>
      </w:r>
    </w:p>
    <w:p w14:paraId="1F677797" w14:textId="179711BE" w:rsidR="00CC670C" w:rsidRPr="00CC670C" w:rsidRDefault="00EC65DF" w:rsidP="00CC670C">
      <w:pPr>
        <w:pStyle w:val="ListParagraph"/>
        <w:spacing w:line="360" w:lineRule="auto"/>
        <w:ind w:left="1080"/>
        <w:rPr>
          <w:rFonts w:ascii="Times New Roman" w:hAnsi="Times New Roman" w:cs="Times New Roman"/>
          <w:sz w:val="24"/>
          <w:szCs w:val="24"/>
        </w:rPr>
      </w:pPr>
      <w:r w:rsidRPr="00EC3691">
        <w:rPr>
          <w:noProof/>
          <w:sz w:val="24"/>
          <w:szCs w:val="24"/>
        </w:rPr>
        <mc:AlternateContent>
          <mc:Choice Requires="wps">
            <w:drawing>
              <wp:anchor distT="0" distB="0" distL="114300" distR="114300" simplePos="0" relativeHeight="251723776" behindDoc="0" locked="0" layoutInCell="1" allowOverlap="1" wp14:anchorId="4A4FD307" wp14:editId="35B18864">
                <wp:simplePos x="0" y="0"/>
                <wp:positionH relativeFrom="column">
                  <wp:posOffset>3019425</wp:posOffset>
                </wp:positionH>
                <wp:positionV relativeFrom="paragraph">
                  <wp:posOffset>4322445</wp:posOffset>
                </wp:positionV>
                <wp:extent cx="171450" cy="181927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71450" cy="18192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3220E1D" id="Rectangle 16" o:spid="_x0000_s1026" style="position:absolute;margin-left:237.75pt;margin-top:340.35pt;width:13.5pt;height:143.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" filled="f" strokecolor="black [3213]" strokeweight="1.5pt"/>
            </w:pict>
          </mc:Fallback>
        </mc:AlternateContent>
      </w:r>
      <w:r w:rsidRPr="00EC3691">
        <w:rPr>
          <w:noProof/>
        </w:rPr>
        <mc:AlternateContent>
          <mc:Choice Requires="wps">
            <w:drawing>
              <wp:anchor distT="0" distB="0" distL="114300" distR="114300" simplePos="0" relativeHeight="251722752" behindDoc="0" locked="0" layoutInCell="1" allowOverlap="1" wp14:anchorId="423A4F32" wp14:editId="34EE2C68">
                <wp:simplePos x="0" y="0"/>
                <wp:positionH relativeFrom="margin">
                  <wp:posOffset>3028950</wp:posOffset>
                </wp:positionH>
                <wp:positionV relativeFrom="paragraph">
                  <wp:posOffset>864235</wp:posOffset>
                </wp:positionV>
                <wp:extent cx="200025" cy="2343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200025" cy="234315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322389B" id="Rectangle 15" o:spid="_x0000_s1026" style="position:absolute;margin-left:238.5pt;margin-top:68.05pt;width:15.75pt;height:184.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" filled="f" strokecolor="black [3213]" strokeweight="1.5pt">
                <w10:wrap anchorx="margin"/>
              </v:rect>
            </w:pict>
          </mc:Fallback>
        </mc:AlternateContent>
      </w:r>
      <w:r w:rsidR="00CC670C">
        <w:rPr>
          <w:noProof/>
        </w:rPr>
        <w:drawing>
          <wp:anchor distT="0" distB="0" distL="114300" distR="114300" simplePos="0" relativeHeight="251656189" behindDoc="1" locked="0" layoutInCell="1" allowOverlap="1" wp14:anchorId="0D1B73F5" wp14:editId="449DE7CC">
            <wp:simplePos x="0" y="0"/>
            <wp:positionH relativeFrom="margin">
              <wp:align>right</wp:align>
            </wp:positionH>
            <wp:positionV relativeFrom="paragraph">
              <wp:posOffset>3427095</wp:posOffset>
            </wp:positionV>
            <wp:extent cx="5943600" cy="3448050"/>
            <wp:effectExtent l="0" t="0" r="0" b="0"/>
            <wp:wrapTight wrapText="bothSides">
              <wp:wrapPolygon edited="0">
                <wp:start x="0" y="0"/>
                <wp:lineTo x="0" y="21481"/>
                <wp:lineTo x="21531" y="21481"/>
                <wp:lineTo x="21531" y="0"/>
                <wp:lineTo x="0" y="0"/>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r w:rsidR="00CC670C">
        <w:rPr>
          <w:noProof/>
        </w:rPr>
        <w:drawing>
          <wp:anchor distT="0" distB="0" distL="114300" distR="114300" simplePos="0" relativeHeight="251657214" behindDoc="1" locked="0" layoutInCell="1" allowOverlap="1" wp14:anchorId="62075260" wp14:editId="2A6C04C9">
            <wp:simplePos x="0" y="0"/>
            <wp:positionH relativeFrom="margin">
              <wp:align>right</wp:align>
            </wp:positionH>
            <wp:positionV relativeFrom="paragraph">
              <wp:posOffset>198120</wp:posOffset>
            </wp:positionV>
            <wp:extent cx="5924550" cy="3152775"/>
            <wp:effectExtent l="0" t="0" r="0" b="9525"/>
            <wp:wrapTight wrapText="bothSides">
              <wp:wrapPolygon edited="0">
                <wp:start x="0" y="0"/>
                <wp:lineTo x="0" y="21535"/>
                <wp:lineTo x="21531" y="21535"/>
                <wp:lineTo x="21531" y="0"/>
                <wp:lineTo x="0" y="0"/>
              </wp:wrapPolygon>
            </wp:wrapTight>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anchor>
        </w:drawing>
      </w:r>
    </w:p>
    <w:p w14:paraId="575064DD" w14:textId="31DE0A4A" w:rsidR="00CC670C" w:rsidRPr="00554FE4" w:rsidRDefault="00CC670C" w:rsidP="00EC65DF">
      <w:pPr>
        <w:tabs>
          <w:tab w:val="center" w:pos="5220"/>
        </w:tabs>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EC65DF">
        <w:rPr>
          <w:rFonts w:ascii="Times New Roman" w:hAnsi="Times New Roman" w:cs="Times New Roman"/>
          <w:sz w:val="24"/>
          <w:szCs w:val="24"/>
        </w:rPr>
        <w:t>1</w:t>
      </w:r>
      <w:r w:rsidR="00BA2509">
        <w:rPr>
          <w:rFonts w:ascii="Times New Roman" w:hAnsi="Times New Roman" w:cs="Times New Roman"/>
          <w:sz w:val="24"/>
          <w:szCs w:val="24"/>
        </w:rPr>
        <w:t>2</w:t>
      </w:r>
      <w:r w:rsidRPr="00EC3691">
        <w:rPr>
          <w:rFonts w:ascii="Times New Roman" w:hAnsi="Times New Roman" w:cs="Times New Roman"/>
          <w:sz w:val="24"/>
          <w:szCs w:val="24"/>
        </w:rPr>
        <w:t xml:space="preserve">: </w:t>
      </w:r>
      <w:r>
        <w:rPr>
          <w:rFonts w:ascii="Times New Roman" w:hAnsi="Times New Roman" w:cs="Times New Roman"/>
          <w:sz w:val="24"/>
          <w:szCs w:val="24"/>
        </w:rPr>
        <w:t>Tests of anterior and posterior l</w:t>
      </w:r>
      <w:r w:rsidRPr="00EC3691">
        <w:rPr>
          <w:rFonts w:ascii="Times New Roman" w:hAnsi="Times New Roman" w:cs="Times New Roman"/>
          <w:sz w:val="24"/>
          <w:szCs w:val="24"/>
        </w:rPr>
        <w:t xml:space="preserve">axity at </w:t>
      </w:r>
      <w:r w:rsidR="00EC65DF">
        <w:rPr>
          <w:rFonts w:ascii="Times New Roman" w:hAnsi="Times New Roman" w:cs="Times New Roman"/>
          <w:sz w:val="24"/>
          <w:szCs w:val="24"/>
        </w:rPr>
        <w:t>9</w:t>
      </w:r>
      <w:r>
        <w:rPr>
          <w:rFonts w:ascii="Times New Roman" w:hAnsi="Times New Roman" w:cs="Times New Roman"/>
          <w:sz w:val="24"/>
          <w:szCs w:val="24"/>
        </w:rPr>
        <w:t xml:space="preserve">0° of flexion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r w:rsidRPr="00EC3691">
        <w:rPr>
          <w:rFonts w:ascii="Times New Roman" w:hAnsi="Times New Roman" w:cs="Times New Roman"/>
          <w:sz w:val="24"/>
          <w:szCs w:val="24"/>
        </w:rPr>
        <w:t>.</w:t>
      </w:r>
    </w:p>
    <w:p w14:paraId="7F21C060" w14:textId="6B7A7A02" w:rsidR="00000F3F" w:rsidRPr="00BA2509" w:rsidRDefault="00000F3F" w:rsidP="00BA2509">
      <w:pPr>
        <w:pStyle w:val="ListParagraph"/>
        <w:numPr>
          <w:ilvl w:val="0"/>
          <w:numId w:val="13"/>
        </w:numPr>
        <w:spacing w:line="360" w:lineRule="auto"/>
        <w:rPr>
          <w:rFonts w:ascii="Times New Roman" w:hAnsi="Times New Roman" w:cs="Times New Roman"/>
          <w:sz w:val="24"/>
          <w:szCs w:val="24"/>
        </w:rPr>
      </w:pPr>
      <w:r w:rsidRPr="00BA2509">
        <w:rPr>
          <w:rFonts w:ascii="Times New Roman" w:hAnsi="Times New Roman" w:cs="Times New Roman"/>
          <w:sz w:val="24"/>
          <w:szCs w:val="24"/>
        </w:rPr>
        <w:lastRenderedPageBreak/>
        <w:t xml:space="preserve">At 90° of flexion, varus and valgus moments will be applied to load </w:t>
      </w:r>
      <w:r w:rsidR="00BA2509">
        <w:rPr>
          <w:rFonts w:ascii="Times New Roman" w:hAnsi="Times New Roman" w:cs="Times New Roman"/>
          <w:sz w:val="24"/>
          <w:szCs w:val="24"/>
        </w:rPr>
        <w:t xml:space="preserve">the </w:t>
      </w:r>
      <w:r w:rsidRPr="00BA2509">
        <w:rPr>
          <w:rFonts w:ascii="Times New Roman" w:hAnsi="Times New Roman" w:cs="Times New Roman"/>
          <w:sz w:val="24"/>
          <w:szCs w:val="24"/>
        </w:rPr>
        <w:t>MCL, and LCL (Fig. 1</w:t>
      </w:r>
      <w:r w:rsidR="00BA2509" w:rsidRPr="00BA2509">
        <w:rPr>
          <w:rFonts w:ascii="Times New Roman" w:hAnsi="Times New Roman" w:cs="Times New Roman"/>
          <w:sz w:val="24"/>
          <w:szCs w:val="24"/>
        </w:rPr>
        <w:t>3</w:t>
      </w:r>
      <w:r w:rsidRPr="00BA2509">
        <w:rPr>
          <w:rFonts w:ascii="Times New Roman" w:hAnsi="Times New Roman" w:cs="Times New Roman"/>
          <w:sz w:val="24"/>
          <w:szCs w:val="24"/>
        </w:rPr>
        <w:t>)</w:t>
      </w:r>
      <w:r w:rsidR="00BA2509">
        <w:rPr>
          <w:rFonts w:ascii="Times New Roman" w:hAnsi="Times New Roman" w:cs="Times New Roman"/>
          <w:sz w:val="24"/>
          <w:szCs w:val="24"/>
        </w:rPr>
        <w:t>.</w:t>
      </w:r>
    </w:p>
    <w:p w14:paraId="4CDE1B82" w14:textId="77777777" w:rsidR="00000F3F" w:rsidRDefault="00000F3F" w:rsidP="00000F3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4AD8BA71" wp14:editId="777565E7">
                <wp:simplePos x="0" y="0"/>
                <wp:positionH relativeFrom="margin">
                  <wp:posOffset>3876675</wp:posOffset>
                </wp:positionH>
                <wp:positionV relativeFrom="paragraph">
                  <wp:posOffset>862965</wp:posOffset>
                </wp:positionV>
                <wp:extent cx="228600" cy="21717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228600" cy="21717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7055DDD" id="Rectangle 7" o:spid="_x0000_s1026" style="position:absolute;margin-left:305.25pt;margin-top:67.95pt;width:18pt;height:171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" filled="f" strokecolor="black [3213]" strokeweight="1.5pt">
                <w10:wrap anchorx="margin"/>
              </v:rect>
            </w:pict>
          </mc:Fallback>
        </mc:AlternateContent>
      </w:r>
      <w:r>
        <w:rPr>
          <w:noProof/>
        </w:rPr>
        <w:drawing>
          <wp:inline distT="0" distB="0" distL="0" distR="0" wp14:anchorId="6DD33B7D" wp14:editId="5B9E0BE4">
            <wp:extent cx="5505450" cy="3324225"/>
            <wp:effectExtent l="0" t="0" r="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FD23525" w14:textId="77777777" w:rsidR="00000F3F" w:rsidRPr="00EC3691" w:rsidRDefault="00000F3F" w:rsidP="00000F3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593B0FCE" wp14:editId="49DA33D8">
                <wp:simplePos x="0" y="0"/>
                <wp:positionH relativeFrom="margin">
                  <wp:posOffset>4010026</wp:posOffset>
                </wp:positionH>
                <wp:positionV relativeFrom="paragraph">
                  <wp:posOffset>405130</wp:posOffset>
                </wp:positionV>
                <wp:extent cx="228600" cy="25431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28600" cy="25431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C80E28F" id="Rectangle 9" o:spid="_x0000_s1026" style="position:absolute;margin-left:315.75pt;margin-top:31.9pt;width:18pt;height:200.2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" filled="f" strokecolor="black [3213]" strokeweight="1.5pt">
                <w10:wrap anchorx="margin"/>
              </v:rect>
            </w:pict>
          </mc:Fallback>
        </mc:AlternateContent>
      </w:r>
      <w:r>
        <w:rPr>
          <w:noProof/>
        </w:rPr>
        <w:drawing>
          <wp:inline distT="0" distB="0" distL="0" distR="0" wp14:anchorId="5303AF6C" wp14:editId="4F6DA6CA">
            <wp:extent cx="5476875" cy="3114675"/>
            <wp:effectExtent l="0" t="0" r="952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E4DD45D" w14:textId="1F2DFAD7" w:rsidR="00000F3F" w:rsidRPr="00EC3691" w:rsidRDefault="00000F3F" w:rsidP="00BA2509">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Fig. 1</w:t>
      </w:r>
      <w:r w:rsidR="00BA2509">
        <w:rPr>
          <w:rFonts w:ascii="Times New Roman" w:hAnsi="Times New Roman" w:cs="Times New Roman"/>
          <w:sz w:val="24"/>
          <w:szCs w:val="24"/>
        </w:rPr>
        <w:t>3</w:t>
      </w:r>
      <w:r w:rsidRPr="00EC3691">
        <w:rPr>
          <w:rFonts w:ascii="Times New Roman" w:hAnsi="Times New Roman" w:cs="Times New Roman"/>
          <w:sz w:val="24"/>
          <w:szCs w:val="24"/>
        </w:rPr>
        <w:t xml:space="preserve">: </w:t>
      </w:r>
      <w:r>
        <w:rPr>
          <w:rFonts w:ascii="Times New Roman" w:hAnsi="Times New Roman" w:cs="Times New Roman"/>
          <w:sz w:val="24"/>
          <w:szCs w:val="24"/>
        </w:rPr>
        <w:t>Tests of varus and valgus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 xml:space="preserve">at </w:t>
      </w:r>
      <w:r>
        <w:rPr>
          <w:rFonts w:ascii="Times New Roman" w:hAnsi="Times New Roman" w:cs="Times New Roman"/>
          <w:sz w:val="24"/>
          <w:szCs w:val="24"/>
        </w:rPr>
        <w:t>9</w:t>
      </w:r>
      <w:r w:rsidRPr="00EC3691">
        <w:rPr>
          <w:rFonts w:ascii="Times New Roman" w:hAnsi="Times New Roman" w:cs="Times New Roman"/>
          <w:sz w:val="24"/>
          <w:szCs w:val="24"/>
        </w:rPr>
        <w:t>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 will be simulated</w:t>
      </w:r>
      <w:r w:rsidRPr="00EC3691">
        <w:rPr>
          <w:rFonts w:ascii="Times New Roman" w:hAnsi="Times New Roman" w:cs="Times New Roman"/>
          <w:sz w:val="24"/>
          <w:szCs w:val="24"/>
        </w:rPr>
        <w:t>.</w:t>
      </w:r>
    </w:p>
    <w:p w14:paraId="592FB2C4" w14:textId="7FC2DFE7" w:rsidR="00CC670C" w:rsidRDefault="00CC670C" w:rsidP="00CC670C">
      <w:pPr>
        <w:pStyle w:val="ListParagraph"/>
        <w:ind w:left="1080"/>
        <w:rPr>
          <w:rFonts w:ascii="Times New Roman" w:hAnsi="Times New Roman" w:cs="Times New Roman"/>
          <w:sz w:val="24"/>
          <w:szCs w:val="24"/>
        </w:rPr>
      </w:pPr>
    </w:p>
    <w:p w14:paraId="19B5B3C5" w14:textId="59DE274B" w:rsidR="00000F3F" w:rsidRPr="00EC3691" w:rsidRDefault="00000F3F" w:rsidP="00BA2509">
      <w:pPr>
        <w:pStyle w:val="ListParagraph"/>
        <w:numPr>
          <w:ilvl w:val="0"/>
          <w:numId w:val="13"/>
        </w:numPr>
        <w:spacing w:line="36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A</w:t>
      </w:r>
      <w:r w:rsidRPr="00EC3691">
        <w:rPr>
          <w:rFonts w:ascii="Times New Roman" w:eastAsiaTheme="minorEastAsia" w:hAnsi="Times New Roman" w:cs="Times New Roman"/>
          <w:sz w:val="24"/>
          <w:szCs w:val="24"/>
        </w:rPr>
        <w:t>t 90</w:t>
      </w:r>
      <w:r>
        <w:rPr>
          <w:rFonts w:ascii="Times New Roman" w:eastAsiaTheme="minorEastAsia" w:hAnsi="Times New Roman" w:cs="Times New Roman"/>
          <w:sz w:val="24"/>
          <w:szCs w:val="24"/>
        </w:rPr>
        <w:t>°</w:t>
      </w:r>
      <w:r w:rsidRPr="00EC3691">
        <w:rPr>
          <w:rFonts w:ascii="Times New Roman" w:eastAsiaTheme="minorEastAsia" w:hAnsi="Times New Roman" w:cs="Times New Roman"/>
          <w:sz w:val="24"/>
          <w:szCs w:val="24"/>
        </w:rPr>
        <w:t xml:space="preserve"> of flexion</w:t>
      </w:r>
      <w:r>
        <w:rPr>
          <w:rFonts w:ascii="Times New Roman" w:eastAsiaTheme="minorEastAsia" w:hAnsi="Times New Roman" w:cs="Times New Roman"/>
          <w:sz w:val="24"/>
          <w:szCs w:val="24"/>
        </w:rPr>
        <w:t>, external and i</w:t>
      </w:r>
      <w:r w:rsidRPr="00EC3691">
        <w:rPr>
          <w:rFonts w:ascii="Times New Roman" w:eastAsiaTheme="minorEastAsia" w:hAnsi="Times New Roman" w:cs="Times New Roman"/>
          <w:sz w:val="24"/>
          <w:szCs w:val="24"/>
        </w:rPr>
        <w:t xml:space="preserve">nternal rotation moment </w:t>
      </w:r>
      <w:r>
        <w:rPr>
          <w:rFonts w:ascii="Times New Roman" w:eastAsiaTheme="minorEastAsia" w:hAnsi="Times New Roman" w:cs="Times New Roman"/>
          <w:sz w:val="24"/>
          <w:szCs w:val="24"/>
        </w:rPr>
        <w:t>will be applied. The internal rotation</w:t>
      </w:r>
      <w:r w:rsidR="00C4194B">
        <w:rPr>
          <w:rFonts w:ascii="Times New Roman" w:eastAsiaTheme="minorEastAsia" w:hAnsi="Times New Roman" w:cs="Times New Roman"/>
          <w:sz w:val="24"/>
          <w:szCs w:val="24"/>
        </w:rPr>
        <w:t xml:space="preserve"> moment is intended</w:t>
      </w:r>
      <w:r>
        <w:rPr>
          <w:rFonts w:ascii="Times New Roman" w:eastAsiaTheme="minorEastAsia" w:hAnsi="Times New Roman" w:cs="Times New Roman"/>
          <w:sz w:val="24"/>
          <w:szCs w:val="24"/>
        </w:rPr>
        <w:t xml:space="preserve"> to load the ALL (Fig. </w:t>
      </w:r>
      <w:r w:rsidR="00BA2509">
        <w:rPr>
          <w:rFonts w:ascii="Times New Roman" w:eastAsiaTheme="minorEastAsia" w:hAnsi="Times New Roman" w:cs="Times New Roman"/>
          <w:sz w:val="24"/>
          <w:szCs w:val="24"/>
        </w:rPr>
        <w:t>14</w:t>
      </w:r>
      <w:r>
        <w:rPr>
          <w:rFonts w:ascii="Times New Roman" w:eastAsiaTheme="minorEastAsia" w:hAnsi="Times New Roman" w:cs="Times New Roman"/>
          <w:sz w:val="24"/>
          <w:szCs w:val="24"/>
        </w:rPr>
        <w:t>).</w:t>
      </w:r>
    </w:p>
    <w:p w14:paraId="6ABE59D1" w14:textId="77777777" w:rsidR="00000F3F" w:rsidRDefault="00000F3F" w:rsidP="00000F3F">
      <w:pPr>
        <w:jc w:val="center"/>
        <w:rPr>
          <w:noProof/>
        </w:rPr>
      </w:pPr>
      <w:r w:rsidRPr="00EC3691">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4989D991" wp14:editId="486C6B9D">
                <wp:simplePos x="0" y="0"/>
                <wp:positionH relativeFrom="column">
                  <wp:posOffset>3131389</wp:posOffset>
                </wp:positionH>
                <wp:positionV relativeFrom="paragraph">
                  <wp:posOffset>546483</wp:posOffset>
                </wp:positionV>
                <wp:extent cx="215660" cy="3009900"/>
                <wp:effectExtent l="0" t="0" r="13335" b="19050"/>
                <wp:wrapNone/>
                <wp:docPr id="11" name="Rectangle 11"/>
                <wp:cNvGraphicFramePr/>
                <a:graphic xmlns:a="http://schemas.openxmlformats.org/drawingml/2006/main">
                  <a:graphicData uri="http://schemas.microsoft.com/office/word/2010/wordprocessingShape">
                    <wps:wsp>
                      <wps:cNvSpPr/>
                      <wps:spPr>
                        <a:xfrm>
                          <a:off x="0" y="0"/>
                          <a:ext cx="215660" cy="30099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C8073AB" id="Rectangle 11" o:spid="_x0000_s1026" style="position:absolute;margin-left:246.55pt;margin-top:43.05pt;width:17pt;height:23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" filled="f" strokecolor="black [3213]" strokeweight="1.5pt"/>
            </w:pict>
          </mc:Fallback>
        </mc:AlternateContent>
      </w:r>
      <w:r w:rsidRPr="006E5FD1">
        <w:rPr>
          <w:noProof/>
        </w:rPr>
        <w:t xml:space="preserve"> </w:t>
      </w:r>
      <w:r>
        <w:rPr>
          <w:noProof/>
        </w:rPr>
        <w:drawing>
          <wp:inline distT="0" distB="0" distL="0" distR="0" wp14:anchorId="02693B02" wp14:editId="1A096E75">
            <wp:extent cx="5753100" cy="3872230"/>
            <wp:effectExtent l="0" t="0" r="0" b="139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3888B2F" w14:textId="77777777" w:rsidR="00000F3F" w:rsidRPr="00EC3691" w:rsidRDefault="00000F3F" w:rsidP="00000F3F">
      <w:pPr>
        <w:jc w:val="center"/>
        <w:rPr>
          <w:rFonts w:ascii="Times New Roman" w:hAnsi="Times New Roman" w:cs="Times New Roman"/>
          <w:sz w:val="24"/>
          <w:szCs w:val="24"/>
        </w:rPr>
      </w:pPr>
      <w:r w:rsidRPr="00EC3691">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6DF30DB" wp14:editId="6B6234CC">
                <wp:simplePos x="0" y="0"/>
                <wp:positionH relativeFrom="column">
                  <wp:posOffset>3071004</wp:posOffset>
                </wp:positionH>
                <wp:positionV relativeFrom="paragraph">
                  <wp:posOffset>392730</wp:posOffset>
                </wp:positionV>
                <wp:extent cx="215660" cy="2638425"/>
                <wp:effectExtent l="0" t="0" r="13335" b="28575"/>
                <wp:wrapNone/>
                <wp:docPr id="33" name="Rectangle 33"/>
                <wp:cNvGraphicFramePr/>
                <a:graphic xmlns:a="http://schemas.openxmlformats.org/drawingml/2006/main">
                  <a:graphicData uri="http://schemas.microsoft.com/office/word/2010/wordprocessingShape">
                    <wps:wsp>
                      <wps:cNvSpPr/>
                      <wps:spPr>
                        <a:xfrm>
                          <a:off x="0" y="0"/>
                          <a:ext cx="215660" cy="26384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2F0CDD0" id="Rectangle 33" o:spid="_x0000_s1026" style="position:absolute;margin-left:241.8pt;margin-top:30.9pt;width:17pt;height:207.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" filled="f" strokecolor="black [3213]" strokeweight="1.5pt"/>
            </w:pict>
          </mc:Fallback>
        </mc:AlternateContent>
      </w:r>
      <w:r>
        <w:rPr>
          <w:noProof/>
        </w:rPr>
        <w:drawing>
          <wp:inline distT="0" distB="0" distL="0" distR="0" wp14:anchorId="31905E09" wp14:editId="0A7456B7">
            <wp:extent cx="5800725" cy="3095625"/>
            <wp:effectExtent l="0" t="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8503EE6" w14:textId="0B28FAA7" w:rsidR="00000F3F" w:rsidRPr="00EC3691" w:rsidRDefault="00000F3F" w:rsidP="00000F3F">
      <w:pPr>
        <w:pStyle w:val="ListParagraph"/>
        <w:ind w:left="1080"/>
        <w:jc w:val="center"/>
        <w:rPr>
          <w:rFonts w:ascii="Times New Roman" w:hAnsi="Times New Roman" w:cs="Times New Roman"/>
          <w:sz w:val="24"/>
          <w:szCs w:val="24"/>
        </w:rPr>
      </w:pPr>
      <w:r w:rsidRPr="00EC3691">
        <w:rPr>
          <w:rFonts w:ascii="Times New Roman" w:hAnsi="Times New Roman" w:cs="Times New Roman"/>
          <w:sz w:val="24"/>
          <w:szCs w:val="24"/>
        </w:rPr>
        <w:t xml:space="preserve">Fig. </w:t>
      </w:r>
      <w:r w:rsidR="00BA2509">
        <w:rPr>
          <w:rFonts w:ascii="Times New Roman" w:hAnsi="Times New Roman" w:cs="Times New Roman"/>
          <w:sz w:val="24"/>
          <w:szCs w:val="24"/>
        </w:rPr>
        <w:t>14</w:t>
      </w:r>
      <w:r w:rsidRPr="00EC3691">
        <w:rPr>
          <w:rFonts w:ascii="Times New Roman" w:hAnsi="Times New Roman" w:cs="Times New Roman"/>
          <w:sz w:val="24"/>
          <w:szCs w:val="24"/>
        </w:rPr>
        <w:t xml:space="preserve">: </w:t>
      </w:r>
      <w:r>
        <w:rPr>
          <w:rFonts w:ascii="Times New Roman" w:hAnsi="Times New Roman" w:cs="Times New Roman"/>
          <w:sz w:val="24"/>
          <w:szCs w:val="24"/>
        </w:rPr>
        <w:t>Test of external and internal rotation l</w:t>
      </w:r>
      <w:r w:rsidRPr="00EC3691">
        <w:rPr>
          <w:rFonts w:ascii="Times New Roman" w:hAnsi="Times New Roman" w:cs="Times New Roman"/>
          <w:sz w:val="24"/>
          <w:szCs w:val="24"/>
        </w:rPr>
        <w:t>axity</w:t>
      </w:r>
      <w:r>
        <w:rPr>
          <w:rFonts w:ascii="Times New Roman" w:hAnsi="Times New Roman" w:cs="Times New Roman"/>
          <w:sz w:val="24"/>
          <w:szCs w:val="24"/>
        </w:rPr>
        <w:t xml:space="preserve"> </w:t>
      </w:r>
      <w:r w:rsidRPr="00EC3691">
        <w:rPr>
          <w:rFonts w:ascii="Times New Roman" w:hAnsi="Times New Roman" w:cs="Times New Roman"/>
          <w:sz w:val="24"/>
          <w:szCs w:val="24"/>
        </w:rPr>
        <w:t>at 90</w:t>
      </w:r>
      <w:r>
        <w:rPr>
          <w:rFonts w:ascii="Times New Roman" w:hAnsi="Times New Roman" w:cs="Times New Roman"/>
          <w:sz w:val="24"/>
          <w:szCs w:val="24"/>
        </w:rPr>
        <w:t>°</w:t>
      </w:r>
      <w:r w:rsidRPr="00EC3691">
        <w:rPr>
          <w:rFonts w:ascii="Times New Roman" w:hAnsi="Times New Roman" w:cs="Times New Roman"/>
          <w:sz w:val="24"/>
          <w:szCs w:val="24"/>
        </w:rPr>
        <w:t xml:space="preserve"> of flexion</w:t>
      </w:r>
      <w:r>
        <w:rPr>
          <w:rFonts w:ascii="Times New Roman" w:hAnsi="Times New Roman" w:cs="Times New Roman"/>
          <w:sz w:val="24"/>
          <w:szCs w:val="24"/>
        </w:rPr>
        <w:t xml:space="preserve"> (shown </w:t>
      </w:r>
      <w:r w:rsidRPr="00EC3691">
        <w:rPr>
          <w:rFonts w:ascii="Times New Roman" w:hAnsi="Times New Roman" w:cs="Times New Roman"/>
          <w:sz w:val="24"/>
          <w:szCs w:val="24"/>
        </w:rPr>
        <w:t>in the black box</w:t>
      </w:r>
      <w:r>
        <w:rPr>
          <w:rFonts w:ascii="Times New Roman"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will be simulated</w:t>
      </w:r>
      <w:r w:rsidRPr="00EC3691">
        <w:rPr>
          <w:rFonts w:ascii="Times New Roman" w:hAnsi="Times New Roman" w:cs="Times New Roman"/>
          <w:sz w:val="24"/>
          <w:szCs w:val="24"/>
        </w:rPr>
        <w:t xml:space="preserve">. </w:t>
      </w:r>
    </w:p>
    <w:p w14:paraId="70232891" w14:textId="19923130" w:rsidR="00D5704E" w:rsidRPr="00EC3691" w:rsidRDefault="00C7176E" w:rsidP="00030058">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transition point</w:t>
      </w:r>
      <w:r w:rsidR="00D4308D">
        <w:rPr>
          <w:rFonts w:ascii="Times New Roman" w:hAnsi="Times New Roman" w:cs="Times New Roman"/>
          <w:sz w:val="24"/>
          <w:szCs w:val="24"/>
        </w:rPr>
        <w:t xml:space="preserve"> </w:t>
      </w:r>
      <w:r w:rsidR="00D4308D" w:rsidRPr="00EC3691">
        <w:rPr>
          <w:rFonts w:ascii="Times New Roman" w:hAnsi="Times New Roman" w:cs="Times New Roman"/>
          <w:sz w:val="24"/>
          <w:szCs w:val="24"/>
        </w:rPr>
        <w:t xml:space="preserve">(i.e., where the </w:t>
      </w:r>
      <w:r w:rsidR="00D4308D">
        <w:rPr>
          <w:rFonts w:ascii="Times New Roman" w:hAnsi="Times New Roman" w:cs="Times New Roman"/>
          <w:sz w:val="24"/>
          <w:szCs w:val="24"/>
        </w:rPr>
        <w:t xml:space="preserve">load-displacement response of the </w:t>
      </w:r>
      <w:r w:rsidR="00D4308D" w:rsidRPr="00EC3691">
        <w:rPr>
          <w:rFonts w:ascii="Times New Roman" w:hAnsi="Times New Roman" w:cs="Times New Roman"/>
          <w:sz w:val="24"/>
          <w:szCs w:val="24"/>
        </w:rPr>
        <w:t>joint</w:t>
      </w:r>
      <w:r w:rsidR="00D4308D">
        <w:rPr>
          <w:rFonts w:ascii="Times New Roman" w:hAnsi="Times New Roman" w:cs="Times New Roman"/>
          <w:sz w:val="24"/>
          <w:szCs w:val="24"/>
        </w:rPr>
        <w:t xml:space="preserve"> changes</w:t>
      </w:r>
      <w:r w:rsidR="00D4308D" w:rsidRPr="00EC3691">
        <w:rPr>
          <w:rFonts w:ascii="Times New Roman" w:hAnsi="Times New Roman" w:cs="Times New Roman"/>
          <w:sz w:val="24"/>
          <w:szCs w:val="24"/>
        </w:rPr>
        <w:t xml:space="preserve"> from less stiff to more</w:t>
      </w:r>
      <w:r w:rsidR="00E54D9C">
        <w:rPr>
          <w:rFonts w:ascii="Times New Roman" w:hAnsi="Times New Roman" w:cs="Times New Roman"/>
          <w:sz w:val="24"/>
          <w:szCs w:val="24"/>
        </w:rPr>
        <w:t xml:space="preserve"> </w:t>
      </w:r>
      <w:r w:rsidR="00D4308D" w:rsidRPr="00EC3691">
        <w:rPr>
          <w:rFonts w:ascii="Times New Roman" w:hAnsi="Times New Roman" w:cs="Times New Roman"/>
          <w:sz w:val="24"/>
          <w:szCs w:val="24"/>
        </w:rPr>
        <w:t>stiff)</w:t>
      </w:r>
      <w:r>
        <w:rPr>
          <w:rFonts w:ascii="Times New Roman" w:hAnsi="Times New Roman" w:cs="Times New Roman"/>
          <w:sz w:val="24"/>
          <w:szCs w:val="24"/>
        </w:rPr>
        <w:t xml:space="preserve"> from each of the experimental load-displacement responses (described above) will be utilized in our optimization algorithm.</w:t>
      </w:r>
      <w:r w:rsidR="00D4308D">
        <w:rPr>
          <w:rFonts w:ascii="Times New Roman" w:hAnsi="Times New Roman" w:cs="Times New Roman"/>
          <w:sz w:val="24"/>
          <w:szCs w:val="24"/>
        </w:rPr>
        <w:t xml:space="preserve"> We focus on the transition point only for the load-displacement response in the direction of the applied load (i.e., in t</w:t>
      </w:r>
      <w:r w:rsidR="003E5CC8">
        <w:rPr>
          <w:rFonts w:ascii="Times New Roman" w:hAnsi="Times New Roman" w:cs="Times New Roman"/>
          <w:sz w:val="24"/>
          <w:szCs w:val="24"/>
        </w:rPr>
        <w:t>he primary direction of motion)</w:t>
      </w:r>
      <w:r w:rsidR="00881680" w:rsidRPr="00EC3691">
        <w:rPr>
          <w:rFonts w:ascii="Times New Roman" w:hAnsi="Times New Roman" w:cs="Times New Roman"/>
          <w:sz w:val="24"/>
          <w:szCs w:val="24"/>
        </w:rPr>
        <w:t xml:space="preserve">. This </w:t>
      </w:r>
      <w:r>
        <w:rPr>
          <w:rFonts w:ascii="Times New Roman" w:hAnsi="Times New Roman" w:cs="Times New Roman"/>
          <w:sz w:val="24"/>
          <w:szCs w:val="24"/>
        </w:rPr>
        <w:t xml:space="preserve">transition </w:t>
      </w:r>
      <w:r w:rsidR="00881680" w:rsidRPr="00EC3691">
        <w:rPr>
          <w:rFonts w:ascii="Times New Roman" w:hAnsi="Times New Roman" w:cs="Times New Roman"/>
          <w:sz w:val="24"/>
          <w:szCs w:val="24"/>
        </w:rPr>
        <w:t>point will be defined u</w:t>
      </w:r>
      <w:r w:rsidR="001040A3" w:rsidRPr="00EC3691">
        <w:rPr>
          <w:rFonts w:ascii="Times New Roman" w:hAnsi="Times New Roman" w:cs="Times New Roman"/>
          <w:sz w:val="24"/>
          <w:szCs w:val="24"/>
        </w:rPr>
        <w:t>sing a previously</w:t>
      </w:r>
      <w:r>
        <w:rPr>
          <w:rFonts w:ascii="Times New Roman" w:hAnsi="Times New Roman" w:cs="Times New Roman"/>
          <w:sz w:val="24"/>
          <w:szCs w:val="24"/>
        </w:rPr>
        <w:t>-</w:t>
      </w:r>
      <w:r w:rsidR="001040A3" w:rsidRPr="00EC3691">
        <w:rPr>
          <w:rFonts w:ascii="Times New Roman" w:hAnsi="Times New Roman" w:cs="Times New Roman"/>
          <w:sz w:val="24"/>
          <w:szCs w:val="24"/>
        </w:rPr>
        <w:t>de</w:t>
      </w:r>
      <w:r>
        <w:rPr>
          <w:rFonts w:ascii="Times New Roman" w:hAnsi="Times New Roman" w:cs="Times New Roman"/>
          <w:sz w:val="24"/>
          <w:szCs w:val="24"/>
        </w:rPr>
        <w:t>scribed</w:t>
      </w:r>
      <w:r w:rsidR="001040A3" w:rsidRPr="00EC3691">
        <w:rPr>
          <w:rFonts w:ascii="Times New Roman" w:hAnsi="Times New Roman" w:cs="Times New Roman"/>
          <w:sz w:val="24"/>
          <w:szCs w:val="24"/>
        </w:rPr>
        <w:t xml:space="preserve"> ‘</w:t>
      </w:r>
      <w:proofErr w:type="spellStart"/>
      <w:r w:rsidR="001040A3" w:rsidRPr="00EC3691">
        <w:rPr>
          <w:rFonts w:ascii="Times New Roman" w:hAnsi="Times New Roman" w:cs="Times New Roman"/>
          <w:sz w:val="24"/>
          <w:szCs w:val="24"/>
        </w:rPr>
        <w:t>Kneedle</w:t>
      </w:r>
      <w:proofErr w:type="spellEnd"/>
      <w:r w:rsidR="001040A3" w:rsidRPr="00EC3691">
        <w:rPr>
          <w:rFonts w:ascii="Times New Roman" w:hAnsi="Times New Roman" w:cs="Times New Roman"/>
          <w:sz w:val="24"/>
          <w:szCs w:val="24"/>
        </w:rPr>
        <w:t>’ algorithm</w:t>
      </w:r>
      <w:r w:rsidR="00FC1B5E">
        <w:rPr>
          <w:rFonts w:ascii="Times New Roman" w:hAnsi="Times New Roman" w:cs="Times New Roman"/>
          <w:sz w:val="24"/>
          <w:szCs w:val="24"/>
        </w:rPr>
        <w:t xml:space="preserve"> </w:t>
      </w:r>
      <w:r w:rsidR="00FC1B5E">
        <w:rPr>
          <w:rFonts w:ascii="Times New Roman" w:hAnsi="Times New Roman" w:cs="Times New Roman"/>
          <w:sz w:val="24"/>
          <w:szCs w:val="24"/>
        </w:rPr>
        <w:fldChar w:fldCharType="begin"/>
      </w:r>
      <w:r w:rsidR="00FC1B5E">
        <w:rPr>
          <w:rFonts w:ascii="Times New Roman" w:hAnsi="Times New Roman" w:cs="Times New Roman"/>
          <w:sz w:val="24"/>
          <w:szCs w:val="24"/>
        </w:rPr>
        <w:instrText xml:space="preserve"> ADDIN EN.CITE &lt;EndNote&gt;&lt;Cite&gt;&lt;Author&gt;Satopaa&lt;/Author&gt;&lt;Year&gt;2011&lt;/Year&gt;&lt;RecNum&gt;128&lt;/RecNum&gt;&lt;DisplayText&gt;(Satopaa, Albrecht et al. 2011)&lt;/DisplayText&gt;&lt;record&gt;&lt;rec-number&gt;128&lt;/rec-number&gt;&lt;foreign-keys&gt;&lt;key app="EN" db-id="ez022rtvf00swte5ww1v5zz4299rxe5sav90"&gt;128&lt;/key&gt;&lt;/foreign-keys&gt;&lt;ref-type name="Conference Proceedings"&gt;10&lt;/ref-type&gt;&lt;contributors&gt;&lt;authors&gt;&lt;author&gt;Satopaa, Ville&lt;/author&gt;&lt;author&gt;Albrecht, Jeannie&lt;/author&gt;&lt;author&gt;Irwin, David&lt;/author&gt;&lt;author&gt;Raghavan, Barath&lt;/author&gt;&lt;/authors&gt;&lt;/contributors&gt;&lt;titles&gt;&lt;title&gt;Finding a&amp;quot; kneedle&amp;quot; in a haystack: Detecting knee points in system behavior&lt;/title&gt;&lt;secondary-title&gt;2011 31st international conference on distributed computing systems workshops&lt;/secondary-title&gt;&lt;/titles&gt;&lt;pages&gt;166-171&lt;/pages&gt;&lt;dates&gt;&lt;year&gt;2011&lt;/year&gt;&lt;/dates&gt;&lt;publisher&gt;IEEE&lt;/publisher&gt;&lt;isbn&gt;145770384X&lt;/isbn&gt;&lt;urls&gt;&lt;/urls&gt;&lt;/record&gt;&lt;/Cite&gt;&lt;/EndNote&gt;</w:instrText>
      </w:r>
      <w:r w:rsidR="00FC1B5E">
        <w:rPr>
          <w:rFonts w:ascii="Times New Roman" w:hAnsi="Times New Roman" w:cs="Times New Roman"/>
          <w:sz w:val="24"/>
          <w:szCs w:val="24"/>
        </w:rPr>
        <w:fldChar w:fldCharType="separate"/>
      </w:r>
      <w:r w:rsidR="00FC1B5E">
        <w:rPr>
          <w:rFonts w:ascii="Times New Roman" w:hAnsi="Times New Roman" w:cs="Times New Roman"/>
          <w:noProof/>
          <w:sz w:val="24"/>
          <w:szCs w:val="24"/>
        </w:rPr>
        <w:t>(</w:t>
      </w:r>
      <w:hyperlink w:anchor="_ENREF_9" w:tooltip="Satopaa, 2011 #128" w:history="1">
        <w:r w:rsidR="00106DA9">
          <w:rPr>
            <w:rFonts w:ascii="Times New Roman" w:hAnsi="Times New Roman" w:cs="Times New Roman"/>
            <w:noProof/>
            <w:sz w:val="24"/>
            <w:szCs w:val="24"/>
          </w:rPr>
          <w:t>Satopaa, Albrecht et al. 2011</w:t>
        </w:r>
      </w:hyperlink>
      <w:r w:rsidR="00FC1B5E">
        <w:rPr>
          <w:rFonts w:ascii="Times New Roman" w:hAnsi="Times New Roman" w:cs="Times New Roman"/>
          <w:noProof/>
          <w:sz w:val="24"/>
          <w:szCs w:val="24"/>
        </w:rPr>
        <w:t>)</w:t>
      </w:r>
      <w:r w:rsidR="00FC1B5E">
        <w:rPr>
          <w:rFonts w:ascii="Times New Roman" w:hAnsi="Times New Roman" w:cs="Times New Roman"/>
          <w:sz w:val="24"/>
          <w:szCs w:val="24"/>
        </w:rPr>
        <w:fldChar w:fldCharType="end"/>
      </w:r>
      <w:r w:rsidR="001040A3" w:rsidRPr="00EC3691">
        <w:rPr>
          <w:rFonts w:ascii="Times New Roman" w:hAnsi="Times New Roman" w:cs="Times New Roman"/>
          <w:sz w:val="24"/>
          <w:szCs w:val="24"/>
        </w:rPr>
        <w:t xml:space="preserve">, </w:t>
      </w:r>
      <w:r>
        <w:rPr>
          <w:rFonts w:ascii="Times New Roman" w:hAnsi="Times New Roman" w:cs="Times New Roman"/>
          <w:sz w:val="24"/>
          <w:szCs w:val="24"/>
        </w:rPr>
        <w:t xml:space="preserve">and corresponds to </w:t>
      </w:r>
      <w:r w:rsidR="001040A3" w:rsidRPr="00EC3691">
        <w:rPr>
          <w:rFonts w:ascii="Times New Roman" w:hAnsi="Times New Roman" w:cs="Times New Roman"/>
          <w:sz w:val="24"/>
          <w:szCs w:val="24"/>
        </w:rPr>
        <w:t xml:space="preserve">the points of maximum curvature </w:t>
      </w:r>
      <w:r w:rsidR="00D4308D">
        <w:rPr>
          <w:rFonts w:ascii="Times New Roman" w:hAnsi="Times New Roman" w:cs="Times New Roman"/>
          <w:sz w:val="24"/>
          <w:szCs w:val="24"/>
        </w:rPr>
        <w:t>of the load-displacement response of the knee in the direction of the applied load</w:t>
      </w:r>
      <w:r w:rsidR="00881680" w:rsidRPr="00EC3691">
        <w:rPr>
          <w:rFonts w:ascii="Times New Roman" w:hAnsi="Times New Roman" w:cs="Times New Roman"/>
          <w:sz w:val="24"/>
          <w:szCs w:val="24"/>
        </w:rPr>
        <w:t xml:space="preserve"> </w:t>
      </w:r>
      <w:r w:rsidR="00EC3691" w:rsidRPr="00EC3691">
        <w:rPr>
          <w:rFonts w:ascii="Times New Roman" w:hAnsi="Times New Roman" w:cs="Times New Roman"/>
          <w:sz w:val="24"/>
          <w:szCs w:val="24"/>
        </w:rPr>
        <w:t>(Fig.</w:t>
      </w:r>
      <w:r w:rsidR="00881680" w:rsidRPr="00EC3691">
        <w:rPr>
          <w:rFonts w:ascii="Times New Roman" w:hAnsi="Times New Roman" w:cs="Times New Roman"/>
          <w:sz w:val="24"/>
          <w:szCs w:val="24"/>
        </w:rPr>
        <w:t xml:space="preserve"> </w:t>
      </w:r>
      <w:r w:rsidR="00EC3691" w:rsidRPr="00EC3691">
        <w:rPr>
          <w:rFonts w:ascii="Times New Roman" w:hAnsi="Times New Roman" w:cs="Times New Roman"/>
          <w:sz w:val="24"/>
          <w:szCs w:val="24"/>
        </w:rPr>
        <w:t>1</w:t>
      </w:r>
      <w:r w:rsidR="00517869">
        <w:rPr>
          <w:rFonts w:ascii="Times New Roman" w:hAnsi="Times New Roman" w:cs="Times New Roman"/>
          <w:sz w:val="24"/>
          <w:szCs w:val="24"/>
        </w:rPr>
        <w:t>5</w:t>
      </w:r>
      <w:r w:rsidR="00881680" w:rsidRPr="00EC3691">
        <w:rPr>
          <w:rFonts w:ascii="Times New Roman" w:hAnsi="Times New Roman" w:cs="Times New Roman"/>
          <w:sz w:val="24"/>
          <w:szCs w:val="24"/>
        </w:rPr>
        <w:t xml:space="preserve">). </w:t>
      </w:r>
    </w:p>
    <w:p w14:paraId="0FD8474D" w14:textId="0964A1CE" w:rsidR="00881680" w:rsidRPr="00EC3691" w:rsidRDefault="00881680" w:rsidP="00881680">
      <w:pPr>
        <w:jc w:val="center"/>
        <w:rPr>
          <w:rFonts w:ascii="Times New Roman" w:hAnsi="Times New Roman" w:cs="Times New Roman"/>
          <w:sz w:val="24"/>
          <w:szCs w:val="24"/>
        </w:rPr>
      </w:pPr>
      <w:r w:rsidRPr="00EC3691">
        <w:rPr>
          <w:noProof/>
          <w:sz w:val="24"/>
          <w:szCs w:val="24"/>
        </w:rPr>
        <w:drawing>
          <wp:inline distT="0" distB="0" distL="0" distR="0" wp14:anchorId="756AC523" wp14:editId="1C19D7B6">
            <wp:extent cx="4610100" cy="28384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10100" cy="2838450"/>
                    </a:xfrm>
                    <a:prstGeom prst="rect">
                      <a:avLst/>
                    </a:prstGeom>
                  </pic:spPr>
                </pic:pic>
              </a:graphicData>
            </a:graphic>
          </wp:inline>
        </w:drawing>
      </w:r>
    </w:p>
    <w:p w14:paraId="77341BED" w14:textId="094CE16E" w:rsidR="00D5704E" w:rsidRPr="00EC3691" w:rsidRDefault="00881680" w:rsidP="00881680">
      <w:pPr>
        <w:jc w:val="center"/>
        <w:rPr>
          <w:rFonts w:ascii="Times New Roman" w:hAnsi="Times New Roman" w:cs="Times New Roman"/>
          <w:sz w:val="24"/>
          <w:szCs w:val="24"/>
        </w:rPr>
      </w:pPr>
      <w:r w:rsidRPr="00EC3691">
        <w:rPr>
          <w:rFonts w:ascii="Times New Roman" w:hAnsi="Times New Roman" w:cs="Times New Roman"/>
          <w:sz w:val="24"/>
          <w:szCs w:val="24"/>
        </w:rPr>
        <w:t>Fig</w:t>
      </w:r>
      <w:r w:rsidR="00EC3691" w:rsidRPr="00EC3691">
        <w:rPr>
          <w:rFonts w:ascii="Times New Roman" w:hAnsi="Times New Roman" w:cs="Times New Roman"/>
          <w:sz w:val="24"/>
          <w:szCs w:val="24"/>
        </w:rPr>
        <w:t>.</w:t>
      </w:r>
      <w:r w:rsidRPr="00EC3691">
        <w:rPr>
          <w:rFonts w:ascii="Times New Roman" w:hAnsi="Times New Roman" w:cs="Times New Roman"/>
          <w:sz w:val="24"/>
          <w:szCs w:val="24"/>
        </w:rPr>
        <w:t xml:space="preserve"> </w:t>
      </w:r>
      <w:r w:rsidR="00EC3691" w:rsidRPr="00EC3691">
        <w:rPr>
          <w:rFonts w:ascii="Times New Roman" w:hAnsi="Times New Roman" w:cs="Times New Roman"/>
          <w:sz w:val="24"/>
          <w:szCs w:val="24"/>
        </w:rPr>
        <w:t>1</w:t>
      </w:r>
      <w:r w:rsidR="00517869">
        <w:rPr>
          <w:rFonts w:ascii="Times New Roman" w:hAnsi="Times New Roman" w:cs="Times New Roman"/>
          <w:sz w:val="24"/>
          <w:szCs w:val="24"/>
        </w:rPr>
        <w:t>5</w:t>
      </w:r>
      <w:r w:rsidRPr="00EC3691">
        <w:rPr>
          <w:rFonts w:ascii="Times New Roman" w:hAnsi="Times New Roman" w:cs="Times New Roman"/>
          <w:sz w:val="24"/>
          <w:szCs w:val="24"/>
        </w:rPr>
        <w:t xml:space="preserve">: </w:t>
      </w:r>
      <w:r w:rsidR="00E57658" w:rsidRPr="00EC3691">
        <w:rPr>
          <w:rFonts w:ascii="Times New Roman" w:hAnsi="Times New Roman" w:cs="Times New Roman"/>
          <w:sz w:val="24"/>
          <w:szCs w:val="24"/>
        </w:rPr>
        <w:t>T</w:t>
      </w:r>
      <w:r w:rsidRPr="00EC3691">
        <w:rPr>
          <w:rFonts w:ascii="Times New Roman" w:hAnsi="Times New Roman" w:cs="Times New Roman"/>
          <w:sz w:val="24"/>
          <w:szCs w:val="24"/>
        </w:rPr>
        <w:t>ransition points</w:t>
      </w:r>
      <w:r w:rsidR="00C4194B">
        <w:rPr>
          <w:rFonts w:ascii="Times New Roman" w:hAnsi="Times New Roman" w:cs="Times New Roman"/>
          <w:sz w:val="24"/>
          <w:szCs w:val="24"/>
        </w:rPr>
        <w:t xml:space="preserve"> </w:t>
      </w:r>
      <w:r w:rsidR="00C4194B" w:rsidRPr="00EC3691">
        <w:rPr>
          <w:rFonts w:ascii="Times New Roman" w:hAnsi="Times New Roman" w:cs="Times New Roman"/>
          <w:sz w:val="24"/>
          <w:szCs w:val="24"/>
        </w:rPr>
        <w:t>(solid black circles)</w:t>
      </w:r>
      <w:r w:rsidRPr="00EC3691">
        <w:rPr>
          <w:rFonts w:ascii="Times New Roman" w:hAnsi="Times New Roman" w:cs="Times New Roman"/>
          <w:sz w:val="24"/>
          <w:szCs w:val="24"/>
        </w:rPr>
        <w:t xml:space="preserve"> in </w:t>
      </w:r>
      <w:r w:rsidR="00C4194B">
        <w:rPr>
          <w:rFonts w:ascii="Times New Roman" w:hAnsi="Times New Roman" w:cs="Times New Roman"/>
          <w:sz w:val="24"/>
          <w:szCs w:val="24"/>
        </w:rPr>
        <w:t xml:space="preserve">each </w:t>
      </w:r>
      <w:r w:rsidR="009B4A16">
        <w:rPr>
          <w:rFonts w:ascii="Times New Roman" w:hAnsi="Times New Roman" w:cs="Times New Roman"/>
          <w:sz w:val="24"/>
          <w:szCs w:val="24"/>
        </w:rPr>
        <w:t xml:space="preserve">primary </w:t>
      </w:r>
      <w:r w:rsidR="00C4194B">
        <w:rPr>
          <w:rFonts w:ascii="Times New Roman" w:hAnsi="Times New Roman" w:cs="Times New Roman"/>
          <w:sz w:val="24"/>
          <w:szCs w:val="24"/>
        </w:rPr>
        <w:t>loading direction</w:t>
      </w:r>
      <w:r w:rsidR="009B4A16">
        <w:rPr>
          <w:rFonts w:ascii="Times New Roman" w:hAnsi="Times New Roman" w:cs="Times New Roman"/>
          <w:sz w:val="24"/>
          <w:szCs w:val="24"/>
        </w:rPr>
        <w:t xml:space="preserve"> will be identified. For example,</w:t>
      </w:r>
      <w:r w:rsidR="00201FA2">
        <w:rPr>
          <w:rFonts w:ascii="Times New Roman" w:hAnsi="Times New Roman" w:cs="Times New Roman"/>
          <w:sz w:val="24"/>
          <w:szCs w:val="24"/>
        </w:rPr>
        <w:t xml:space="preserve"> </w:t>
      </w:r>
      <w:r w:rsidR="009B4A16">
        <w:rPr>
          <w:rFonts w:ascii="Times New Roman" w:hAnsi="Times New Roman" w:cs="Times New Roman"/>
          <w:sz w:val="24"/>
          <w:szCs w:val="24"/>
        </w:rPr>
        <w:t xml:space="preserve">transition points in the </w:t>
      </w:r>
      <w:r w:rsidRPr="00EC3691">
        <w:rPr>
          <w:rFonts w:ascii="Times New Roman" w:hAnsi="Times New Roman" w:cs="Times New Roman"/>
          <w:sz w:val="24"/>
          <w:szCs w:val="24"/>
        </w:rPr>
        <w:t>anterior and posterior directions</w:t>
      </w:r>
      <w:r w:rsidR="00C4194B">
        <w:rPr>
          <w:rFonts w:ascii="Times New Roman" w:hAnsi="Times New Roman" w:cs="Times New Roman"/>
          <w:sz w:val="24"/>
          <w:szCs w:val="24"/>
        </w:rPr>
        <w:t xml:space="preserve"> </w:t>
      </w:r>
      <w:r w:rsidR="009B4A16">
        <w:rPr>
          <w:rFonts w:ascii="Times New Roman" w:hAnsi="Times New Roman" w:cs="Times New Roman"/>
          <w:sz w:val="24"/>
          <w:szCs w:val="24"/>
        </w:rPr>
        <w:t>are shown</w:t>
      </w:r>
      <w:r w:rsidRPr="00EC3691">
        <w:rPr>
          <w:rFonts w:ascii="Times New Roman" w:hAnsi="Times New Roman" w:cs="Times New Roman"/>
          <w:sz w:val="24"/>
          <w:szCs w:val="24"/>
        </w:rPr>
        <w:t xml:space="preserve"> </w:t>
      </w:r>
      <w:r w:rsidR="00E57658" w:rsidRPr="00EC3691">
        <w:rPr>
          <w:rFonts w:ascii="Times New Roman" w:hAnsi="Times New Roman" w:cs="Times New Roman"/>
          <w:sz w:val="24"/>
          <w:szCs w:val="24"/>
        </w:rPr>
        <w:t xml:space="preserve"> </w:t>
      </w:r>
      <w:r w:rsidR="00CF6876">
        <w:rPr>
          <w:rFonts w:ascii="Times New Roman" w:hAnsi="Times New Roman" w:cs="Times New Roman"/>
          <w:sz w:val="24"/>
          <w:szCs w:val="24"/>
        </w:rPr>
        <w:fldChar w:fldCharType="begin"/>
      </w:r>
      <w:r w:rsidR="00CF6876">
        <w:rPr>
          <w:rFonts w:ascii="Times New Roman" w:hAnsi="Times New Roman" w:cs="Times New Roman"/>
          <w:sz w:val="24"/>
          <w:szCs w:val="24"/>
        </w:rPr>
        <w:instrText xml:space="preserve"> ADDIN EN.CITE &lt;EndNote&gt;&lt;Cite&gt;&lt;Author&gt;Imhauser&lt;/Author&gt;&lt;Year&gt;2017&lt;/Year&gt;&lt;RecNum&gt;19&lt;/RecNum&gt;&lt;DisplayText&gt;(Imhauser, Kent et al. 2017)&lt;/DisplayText&gt;&lt;record&gt;&lt;rec-number&gt;19&lt;/rec-number&gt;&lt;foreign-keys&gt;&lt;key app="EN" db-id="ez022rtvf00swte5ww1v5zz4299rxe5sav90"&gt;19&lt;/key&gt;&lt;/foreign-keys&gt;&lt;ref-type name="Journal Article"&gt;17&lt;/ref-type&gt;&lt;contributors&gt;&lt;authors&gt;&lt;author&gt;Imhauser, Carl W&lt;/author&gt;&lt;author&gt;Kent, Robert N&lt;/author&gt;&lt;author&gt;Boorman-Padgett, James&lt;/author&gt;&lt;author&gt;Thein, Ran&lt;/author&gt;&lt;author&gt;Wickiewicz, Thomas L&lt;/author&gt;&lt;author&gt;Pearle, Andrew D&lt;/author&gt;&lt;/authors&gt;&lt;/contributors&gt;&lt;titles&gt;&lt;title&gt;New parameters describing how knee ligaments carry force in situ predict interspecimen variations in laxity during simulated clinical exams&lt;/title&gt;&lt;secondary-title&gt;Journal of biomechanics&lt;/secondary-title&gt;&lt;/titles&gt;&lt;periodical&gt;&lt;full-title&gt;Journal of biomechanics&lt;/full-title&gt;&lt;/periodical&gt;&lt;pages&gt;212-218&lt;/pages&gt;&lt;volume&gt;64&lt;/volume&gt;&lt;dates&gt;&lt;year&gt;2017&lt;/year&gt;&lt;/dates&gt;&lt;isbn&gt;0021-9290&lt;/isbn&gt;&lt;urls&gt;&lt;/urls&gt;&lt;/record&gt;&lt;/Cite&gt;&lt;/EndNote&gt;</w:instrText>
      </w:r>
      <w:r w:rsidR="00CF6876">
        <w:rPr>
          <w:rFonts w:ascii="Times New Roman" w:hAnsi="Times New Roman" w:cs="Times New Roman"/>
          <w:sz w:val="24"/>
          <w:szCs w:val="24"/>
        </w:rPr>
        <w:fldChar w:fldCharType="separate"/>
      </w:r>
      <w:r w:rsidR="00CF6876">
        <w:rPr>
          <w:rFonts w:ascii="Times New Roman" w:hAnsi="Times New Roman" w:cs="Times New Roman"/>
          <w:noProof/>
          <w:sz w:val="24"/>
          <w:szCs w:val="24"/>
        </w:rPr>
        <w:t>(</w:t>
      </w:r>
      <w:hyperlink w:anchor="_ENREF_3" w:tooltip="Imhauser, 2017 #19" w:history="1">
        <w:r w:rsidR="00106DA9">
          <w:rPr>
            <w:rFonts w:ascii="Times New Roman" w:hAnsi="Times New Roman" w:cs="Times New Roman"/>
            <w:noProof/>
            <w:sz w:val="24"/>
            <w:szCs w:val="24"/>
          </w:rPr>
          <w:t>Imhauser, Kent et al. 2017</w:t>
        </w:r>
      </w:hyperlink>
      <w:r w:rsidR="00CF6876">
        <w:rPr>
          <w:rFonts w:ascii="Times New Roman" w:hAnsi="Times New Roman" w:cs="Times New Roman"/>
          <w:noProof/>
          <w:sz w:val="24"/>
          <w:szCs w:val="24"/>
        </w:rPr>
        <w:t>)</w:t>
      </w:r>
      <w:r w:rsidR="00CF6876">
        <w:rPr>
          <w:rFonts w:ascii="Times New Roman" w:hAnsi="Times New Roman" w:cs="Times New Roman"/>
          <w:sz w:val="24"/>
          <w:szCs w:val="24"/>
        </w:rPr>
        <w:fldChar w:fldCharType="end"/>
      </w:r>
      <w:r w:rsidRPr="00EC3691">
        <w:rPr>
          <w:rFonts w:ascii="Times New Roman" w:hAnsi="Times New Roman" w:cs="Times New Roman"/>
          <w:sz w:val="24"/>
          <w:szCs w:val="24"/>
        </w:rPr>
        <w:t xml:space="preserve">. </w:t>
      </w:r>
    </w:p>
    <w:p w14:paraId="252053D4" w14:textId="77777777" w:rsidR="00E57658" w:rsidRPr="00EC3691" w:rsidRDefault="00E57658" w:rsidP="00881680">
      <w:pPr>
        <w:jc w:val="center"/>
        <w:rPr>
          <w:rFonts w:ascii="Times New Roman" w:hAnsi="Times New Roman" w:cs="Times New Roman"/>
          <w:sz w:val="24"/>
          <w:szCs w:val="24"/>
        </w:rPr>
      </w:pPr>
    </w:p>
    <w:p w14:paraId="051B7250" w14:textId="2DC5A900" w:rsidR="00E57658" w:rsidRPr="0046168F" w:rsidRDefault="00E57658" w:rsidP="0046168F">
      <w:pPr>
        <w:pStyle w:val="ListParagraph"/>
        <w:numPr>
          <w:ilvl w:val="0"/>
          <w:numId w:val="12"/>
        </w:numPr>
        <w:spacing w:line="360" w:lineRule="auto"/>
        <w:jc w:val="both"/>
        <w:rPr>
          <w:rFonts w:ascii="Times New Roman" w:hAnsi="Times New Roman" w:cs="Times New Roman"/>
          <w:sz w:val="24"/>
          <w:szCs w:val="24"/>
        </w:rPr>
      </w:pPr>
      <w:r w:rsidRPr="0046168F">
        <w:rPr>
          <w:rFonts w:ascii="Times New Roman" w:hAnsi="Times New Roman" w:cs="Times New Roman"/>
          <w:sz w:val="24"/>
          <w:szCs w:val="24"/>
        </w:rPr>
        <w:t>A simulated annealing optimization algorithm</w:t>
      </w:r>
      <w:r w:rsidR="009B4A16">
        <w:rPr>
          <w:rFonts w:ascii="Times New Roman" w:hAnsi="Times New Roman" w:cs="Times New Roman"/>
          <w:sz w:val="24"/>
          <w:szCs w:val="24"/>
        </w:rPr>
        <w:t xml:space="preserve"> (</w:t>
      </w:r>
      <w:r w:rsidR="009B4A16" w:rsidRPr="0046168F">
        <w:rPr>
          <w:rFonts w:ascii="Times New Roman" w:hAnsi="Times New Roman" w:cs="Times New Roman"/>
          <w:sz w:val="24"/>
          <w:szCs w:val="24"/>
        </w:rPr>
        <w:t xml:space="preserve">using the </w:t>
      </w:r>
      <w:proofErr w:type="spellStart"/>
      <w:r w:rsidR="009B4A16" w:rsidRPr="0046168F">
        <w:rPr>
          <w:rFonts w:ascii="Times New Roman" w:hAnsi="Times New Roman" w:cs="Times New Roman"/>
          <w:sz w:val="24"/>
          <w:szCs w:val="24"/>
        </w:rPr>
        <w:t>Matlab</w:t>
      </w:r>
      <w:proofErr w:type="spellEnd"/>
      <w:r w:rsidR="009B4A16" w:rsidRPr="0046168F">
        <w:rPr>
          <w:rFonts w:ascii="Times New Roman" w:hAnsi="Times New Roman" w:cs="Times New Roman"/>
          <w:sz w:val="24"/>
          <w:szCs w:val="24"/>
        </w:rPr>
        <w:t xml:space="preserve"> statistical tool box</w:t>
      </w:r>
      <w:r w:rsidR="009B4A16">
        <w:rPr>
          <w:rFonts w:ascii="Times New Roman" w:hAnsi="Times New Roman" w:cs="Times New Roman"/>
          <w:sz w:val="24"/>
          <w:szCs w:val="24"/>
        </w:rPr>
        <w:t>)</w:t>
      </w:r>
      <w:r w:rsidRPr="0046168F">
        <w:rPr>
          <w:rFonts w:ascii="Times New Roman" w:hAnsi="Times New Roman" w:cs="Times New Roman"/>
          <w:sz w:val="24"/>
          <w:szCs w:val="24"/>
        </w:rPr>
        <w:t xml:space="preserve"> will be utilized </w:t>
      </w:r>
      <w:r w:rsidR="00FC1B5E" w:rsidRPr="0046168F">
        <w:rPr>
          <w:rFonts w:ascii="Times New Roman" w:hAnsi="Times New Roman" w:cs="Times New Roman"/>
          <w:sz w:val="24"/>
          <w:szCs w:val="24"/>
        </w:rPr>
        <w:t xml:space="preserve"> </w:t>
      </w:r>
      <w:r w:rsidR="0046168F" w:rsidRPr="0046168F">
        <w:rPr>
          <w:rFonts w:ascii="Times New Roman" w:hAnsi="Times New Roman" w:cs="Times New Roman"/>
          <w:sz w:val="24"/>
          <w:szCs w:val="24"/>
        </w:rPr>
        <w:t xml:space="preserve">to identify the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0046168F" w:rsidRPr="0046168F">
        <w:rPr>
          <w:rFonts w:ascii="Times New Roman" w:hAnsi="Times New Roman" w:cs="Times New Roman"/>
          <w:sz w:val="24"/>
          <w:szCs w:val="24"/>
        </w:rPr>
        <w:t xml:space="preserve"> that minimize the difference between transition points of the load-displacement responses measured in the cadaver experiment and predicted by the computer model for the loading conditions described above. </w:t>
      </w:r>
      <w:r w:rsidR="00FC1B5E" w:rsidRPr="0046168F">
        <w:rPr>
          <w:rFonts w:ascii="Times New Roman" w:hAnsi="Times New Roman" w:cs="Times New Roman"/>
          <w:sz w:val="24"/>
          <w:szCs w:val="24"/>
        </w:rPr>
        <w:fldChar w:fldCharType="begin"/>
      </w:r>
      <w:r w:rsidR="00FC1B5E" w:rsidRPr="0046168F">
        <w:rPr>
          <w:rFonts w:ascii="Times New Roman" w:hAnsi="Times New Roman" w:cs="Times New Roman"/>
          <w:sz w:val="24"/>
          <w:szCs w:val="24"/>
        </w:rPr>
        <w:instrText xml:space="preserve"> ADDIN EN.CITE &lt;EndNote&gt;&lt;Cite&gt;&lt;Author&gt;Kirkpatrick&lt;/Author&gt;&lt;Year&gt;1983&lt;/Year&gt;&lt;RecNum&gt;126&lt;/RecNum&gt;&lt;DisplayText&gt;(Kirkpatrick, Gelatt et al. 1983)&lt;/DisplayText&gt;&lt;record&gt;&lt;rec-number&gt;126&lt;/rec-number&gt;&lt;foreign-keys&gt;&lt;key app="EN" db-id="ez022rtvf00swte5ww1v5zz4299rxe5sav90"&gt;126&lt;/key&gt;&lt;/foreign-keys&gt;&lt;ref-type name="Journal Article"&gt;17&lt;/ref-type&gt;&lt;contributors&gt;&lt;authors&gt;&lt;author&gt;Kirkpatrick, Scott&lt;/author&gt;&lt;author&gt;Gelatt, C Daniel&lt;/author&gt;&lt;author&gt;Vecchi, Mario P&lt;/author&gt;&lt;/authors&gt;&lt;/contributors&gt;&lt;titles&gt;&lt;title&gt;Optimization by simulated annealing&lt;/title&gt;&lt;secondary-title&gt;science&lt;/secondary-title&gt;&lt;/titles&gt;&lt;periodical&gt;&lt;full-title&gt;science&lt;/full-title&gt;&lt;/periodical&gt;&lt;pages&gt;671-680&lt;/pages&gt;&lt;volume&gt;220&lt;/volume&gt;&lt;number&gt;4598&lt;/number&gt;&lt;dates&gt;&lt;year&gt;1983&lt;/year&gt;&lt;/dates&gt;&lt;isbn&gt;0036-8075&lt;/isbn&gt;&lt;urls&gt;&lt;/urls&gt;&lt;/record&gt;&lt;/Cite&gt;&lt;/EndNote&gt;</w:instrText>
      </w:r>
      <w:r w:rsidR="00FC1B5E" w:rsidRPr="0046168F">
        <w:rPr>
          <w:rFonts w:ascii="Times New Roman" w:hAnsi="Times New Roman" w:cs="Times New Roman"/>
          <w:sz w:val="24"/>
          <w:szCs w:val="24"/>
        </w:rPr>
        <w:fldChar w:fldCharType="separate"/>
      </w:r>
      <w:r w:rsidR="00FC1B5E" w:rsidRPr="0046168F">
        <w:rPr>
          <w:rFonts w:ascii="Times New Roman" w:hAnsi="Times New Roman" w:cs="Times New Roman"/>
          <w:noProof/>
          <w:sz w:val="24"/>
          <w:szCs w:val="24"/>
        </w:rPr>
        <w:t>(</w:t>
      </w:r>
      <w:hyperlink w:anchor="_ENREF_5" w:tooltip="Kirkpatrick, 1983 #126" w:history="1">
        <w:r w:rsidR="00106DA9" w:rsidRPr="0046168F">
          <w:rPr>
            <w:rFonts w:ascii="Times New Roman" w:hAnsi="Times New Roman" w:cs="Times New Roman"/>
            <w:noProof/>
            <w:sz w:val="24"/>
            <w:szCs w:val="24"/>
          </w:rPr>
          <w:t>Kirkpatrick, Gelatt et al. 1983</w:t>
        </w:r>
      </w:hyperlink>
      <w:r w:rsidR="00FC1B5E" w:rsidRPr="0046168F">
        <w:rPr>
          <w:rFonts w:ascii="Times New Roman" w:hAnsi="Times New Roman" w:cs="Times New Roman"/>
          <w:noProof/>
          <w:sz w:val="24"/>
          <w:szCs w:val="24"/>
        </w:rPr>
        <w:t>)</w:t>
      </w:r>
      <w:r w:rsidR="00FC1B5E" w:rsidRPr="0046168F">
        <w:rPr>
          <w:rFonts w:ascii="Times New Roman" w:hAnsi="Times New Roman" w:cs="Times New Roman"/>
          <w:sz w:val="24"/>
          <w:szCs w:val="24"/>
        </w:rPr>
        <w:fldChar w:fldCharType="end"/>
      </w:r>
      <w:r w:rsidR="009B1FF2" w:rsidRPr="0046168F">
        <w:rPr>
          <w:rFonts w:ascii="Times New Roman" w:hAnsi="Times New Roman" w:cs="Times New Roman"/>
          <w:sz w:val="24"/>
          <w:szCs w:val="24"/>
        </w:rPr>
        <w:t xml:space="preserve"> </w:t>
      </w:r>
    </w:p>
    <w:p w14:paraId="08FD094F" w14:textId="3E7EBD95" w:rsidR="00E57658" w:rsidRPr="00CC670C" w:rsidRDefault="009B1FF2" w:rsidP="0046168F">
      <w:pPr>
        <w:pStyle w:val="ListParagraph"/>
        <w:numPr>
          <w:ilvl w:val="0"/>
          <w:numId w:val="12"/>
        </w:numPr>
        <w:spacing w:line="360" w:lineRule="auto"/>
        <w:jc w:val="both"/>
        <w:rPr>
          <w:rFonts w:ascii="Times New Roman" w:hAnsi="Times New Roman" w:cs="Times New Roman"/>
          <w:sz w:val="24"/>
          <w:szCs w:val="24"/>
        </w:rPr>
      </w:pPr>
      <w:r w:rsidRPr="00F618DA">
        <w:rPr>
          <w:rFonts w:ascii="Times New Roman" w:hAnsi="Times New Roman" w:cs="Times New Roman"/>
          <w:sz w:val="24"/>
          <w:szCs w:val="24"/>
        </w:rPr>
        <w:t>T</w:t>
      </w:r>
      <w:r w:rsidR="00AC516E">
        <w:rPr>
          <w:rFonts w:ascii="Times New Roman" w:hAnsi="Times New Roman" w:cs="Times New Roman"/>
          <w:sz w:val="24"/>
          <w:szCs w:val="24"/>
        </w:rPr>
        <w:t>hirteen</w:t>
      </w:r>
      <w:r w:rsidRPr="00F618DA">
        <w:rPr>
          <w:rFonts w:ascii="Times New Roman" w:hAnsi="Times New Roman" w:cs="Times New Roman"/>
          <w:sz w:val="24"/>
          <w:szCs w:val="24"/>
        </w:rPr>
        <w:t xml:space="preserve"> variables representing the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Pr="00F618DA">
        <w:rPr>
          <w:rFonts w:ascii="Times New Roman" w:eastAsiaTheme="minorEastAsia" w:hAnsi="Times New Roman" w:cs="Times New Roman"/>
          <w:sz w:val="24"/>
          <w:szCs w:val="24"/>
        </w:rPr>
        <w:t xml:space="preserve"> of </w:t>
      </w:r>
      <w:proofErr w:type="spellStart"/>
      <w:r w:rsidRPr="00F618DA">
        <w:rPr>
          <w:rFonts w:ascii="Times New Roman" w:eastAsiaTheme="minorEastAsia" w:hAnsi="Times New Roman" w:cs="Times New Roman"/>
          <w:sz w:val="24"/>
          <w:szCs w:val="24"/>
        </w:rPr>
        <w:t>ACL</w:t>
      </w:r>
      <w:r w:rsidR="00F618DA" w:rsidRPr="00F618DA">
        <w:rPr>
          <w:rFonts w:ascii="Times New Roman" w:eastAsiaTheme="minorEastAsia" w:hAnsi="Times New Roman" w:cs="Times New Roman"/>
          <w:sz w:val="24"/>
          <w:szCs w:val="24"/>
          <w:vertAlign w:val="subscript"/>
        </w:rPr>
        <w:t>am</w:t>
      </w:r>
      <w:proofErr w:type="spellEnd"/>
      <w:r w:rsidRPr="00F618DA">
        <w:rPr>
          <w:rFonts w:ascii="Times New Roman" w:eastAsiaTheme="minorEastAsia" w:hAnsi="Times New Roman" w:cs="Times New Roman"/>
          <w:sz w:val="24"/>
          <w:szCs w:val="24"/>
        </w:rPr>
        <w:t>,</w:t>
      </w:r>
      <w:r w:rsidR="00F618DA" w:rsidRPr="00F618DA">
        <w:rPr>
          <w:rFonts w:ascii="Times New Roman" w:eastAsiaTheme="minorEastAsia" w:hAnsi="Times New Roman" w:cs="Times New Roman"/>
          <w:sz w:val="24"/>
          <w:szCs w:val="24"/>
        </w:rPr>
        <w:t xml:space="preserve"> </w:t>
      </w:r>
      <w:proofErr w:type="spellStart"/>
      <w:r w:rsidR="00F618DA" w:rsidRPr="00F618DA">
        <w:rPr>
          <w:rFonts w:ascii="Times New Roman" w:eastAsiaTheme="minorEastAsia" w:hAnsi="Times New Roman" w:cs="Times New Roman"/>
          <w:sz w:val="24"/>
          <w:szCs w:val="24"/>
        </w:rPr>
        <w:t>ACL</w:t>
      </w:r>
      <w:r w:rsidR="00F618DA" w:rsidRPr="00F618DA">
        <w:rPr>
          <w:rFonts w:ascii="Times New Roman" w:eastAsiaTheme="minorEastAsia" w:hAnsi="Times New Roman" w:cs="Times New Roman"/>
          <w:sz w:val="24"/>
          <w:szCs w:val="24"/>
          <w:vertAlign w:val="subscript"/>
        </w:rPr>
        <w:t>pl</w:t>
      </w:r>
      <w:proofErr w:type="spellEnd"/>
      <w:r w:rsidR="00F618DA" w:rsidRPr="00F618DA">
        <w:rPr>
          <w:rFonts w:ascii="Times New Roman" w:eastAsiaTheme="minorEastAsia" w:hAnsi="Times New Roman" w:cs="Times New Roman"/>
          <w:sz w:val="24"/>
          <w:szCs w:val="24"/>
        </w:rPr>
        <w:t>,</w:t>
      </w:r>
      <w:r w:rsidRPr="00F618DA">
        <w:rPr>
          <w:rFonts w:ascii="Times New Roman" w:eastAsiaTheme="minorEastAsia" w:hAnsi="Times New Roman" w:cs="Times New Roman"/>
          <w:sz w:val="24"/>
          <w:szCs w:val="24"/>
        </w:rPr>
        <w:t xml:space="preserve"> </w:t>
      </w:r>
      <w:proofErr w:type="spellStart"/>
      <w:r w:rsidR="00AC516E">
        <w:rPr>
          <w:rFonts w:ascii="Times New Roman" w:eastAsiaTheme="minorEastAsia" w:hAnsi="Times New Roman" w:cs="Times New Roman"/>
          <w:sz w:val="24"/>
          <w:szCs w:val="24"/>
        </w:rPr>
        <w:t>ACL</w:t>
      </w:r>
      <w:r w:rsidR="00AC516E" w:rsidRPr="00F92934">
        <w:rPr>
          <w:rFonts w:ascii="Times New Roman" w:eastAsiaTheme="minorEastAsia" w:hAnsi="Times New Roman" w:cs="Times New Roman"/>
          <w:sz w:val="24"/>
          <w:szCs w:val="24"/>
          <w:vertAlign w:val="subscript"/>
        </w:rPr>
        <w:t>al</w:t>
      </w:r>
      <w:proofErr w:type="spellEnd"/>
      <w:r w:rsidR="00AC516E">
        <w:rPr>
          <w:rFonts w:ascii="Times New Roman" w:eastAsiaTheme="minorEastAsia" w:hAnsi="Times New Roman" w:cs="Times New Roman"/>
          <w:sz w:val="24"/>
          <w:szCs w:val="24"/>
          <w:vertAlign w:val="subscript"/>
        </w:rPr>
        <w:t>,</w:t>
      </w:r>
      <w:r w:rsidR="00AC516E" w:rsidRPr="00F618DA">
        <w:rPr>
          <w:rFonts w:ascii="Times New Roman" w:eastAsiaTheme="minorEastAsia" w:hAnsi="Times New Roman" w:cs="Times New Roman"/>
          <w:sz w:val="24"/>
          <w:szCs w:val="24"/>
        </w:rPr>
        <w:t xml:space="preserve"> </w:t>
      </w:r>
      <w:proofErr w:type="spellStart"/>
      <w:r w:rsidRPr="00F618DA">
        <w:rPr>
          <w:rFonts w:ascii="Times New Roman" w:eastAsiaTheme="minorEastAsia" w:hAnsi="Times New Roman" w:cs="Times New Roman"/>
          <w:sz w:val="24"/>
          <w:szCs w:val="24"/>
        </w:rPr>
        <w:t>sMCL</w:t>
      </w:r>
      <w:proofErr w:type="spellEnd"/>
      <w:r w:rsidRPr="00F618DA">
        <w:rPr>
          <w:rFonts w:ascii="Times New Roman" w:eastAsiaTheme="minorEastAsia" w:hAnsi="Times New Roman" w:cs="Times New Roman"/>
          <w:sz w:val="24"/>
          <w:szCs w:val="24"/>
        </w:rPr>
        <w:t xml:space="preserve">, LCL, FFL, OPL, POL, MPC, LPC, </w:t>
      </w:r>
      <w:proofErr w:type="spellStart"/>
      <w:r w:rsidR="00F618DA" w:rsidRPr="00F618DA">
        <w:rPr>
          <w:rFonts w:ascii="Times New Roman" w:eastAsiaTheme="minorEastAsia" w:hAnsi="Times New Roman" w:cs="Times New Roman"/>
          <w:sz w:val="24"/>
          <w:szCs w:val="24"/>
        </w:rPr>
        <w:t>PCL</w:t>
      </w:r>
      <w:r w:rsidR="00F618DA" w:rsidRPr="00F618DA">
        <w:rPr>
          <w:rFonts w:ascii="Times New Roman" w:eastAsiaTheme="minorEastAsia" w:hAnsi="Times New Roman" w:cs="Times New Roman"/>
          <w:sz w:val="24"/>
          <w:szCs w:val="24"/>
          <w:vertAlign w:val="subscript"/>
        </w:rPr>
        <w:t>al</w:t>
      </w:r>
      <w:proofErr w:type="spellEnd"/>
      <w:r w:rsidR="00F618DA" w:rsidRPr="00F618DA">
        <w:rPr>
          <w:rFonts w:ascii="Times New Roman" w:eastAsiaTheme="minorEastAsia" w:hAnsi="Times New Roman" w:cs="Times New Roman"/>
          <w:sz w:val="24"/>
          <w:szCs w:val="24"/>
        </w:rPr>
        <w:t xml:space="preserve">, </w:t>
      </w:r>
      <w:r w:rsidRPr="00F618DA">
        <w:rPr>
          <w:rFonts w:ascii="Times New Roman" w:eastAsiaTheme="minorEastAsia" w:hAnsi="Times New Roman" w:cs="Times New Roman"/>
          <w:sz w:val="24"/>
          <w:szCs w:val="24"/>
        </w:rPr>
        <w:t xml:space="preserve">and </w:t>
      </w:r>
      <w:proofErr w:type="spellStart"/>
      <w:r w:rsidRPr="00F618DA">
        <w:rPr>
          <w:rFonts w:ascii="Times New Roman" w:eastAsiaTheme="minorEastAsia" w:hAnsi="Times New Roman" w:cs="Times New Roman"/>
          <w:sz w:val="24"/>
          <w:szCs w:val="24"/>
        </w:rPr>
        <w:t>PCL</w:t>
      </w:r>
      <w:r w:rsidR="00F618DA" w:rsidRPr="00F618DA">
        <w:rPr>
          <w:rFonts w:ascii="Times New Roman" w:eastAsiaTheme="minorEastAsia" w:hAnsi="Times New Roman" w:cs="Times New Roman"/>
          <w:sz w:val="24"/>
          <w:szCs w:val="24"/>
          <w:vertAlign w:val="subscript"/>
        </w:rPr>
        <w:t>pm</w:t>
      </w:r>
      <w:proofErr w:type="spellEnd"/>
      <w:r w:rsidRPr="00F618DA">
        <w:rPr>
          <w:rFonts w:ascii="Times New Roman" w:eastAsiaTheme="minorEastAsia" w:hAnsi="Times New Roman" w:cs="Times New Roman"/>
          <w:sz w:val="24"/>
          <w:szCs w:val="24"/>
        </w:rPr>
        <w:t xml:space="preserve"> will be included in the optimization </w:t>
      </w:r>
      <w:r w:rsidRPr="00F618DA">
        <w:rPr>
          <w:rFonts w:ascii="Times New Roman" w:eastAsiaTheme="minorEastAsia" w:hAnsi="Times New Roman" w:cs="Times New Roman"/>
          <w:sz w:val="24"/>
          <w:szCs w:val="24"/>
        </w:rPr>
        <w:lastRenderedPageBreak/>
        <w:t>algorithm.</w:t>
      </w:r>
      <w:r w:rsidR="00F0662A" w:rsidRPr="00F618DA">
        <w:rPr>
          <w:rFonts w:ascii="Times New Roman" w:eastAsiaTheme="minorEastAsia" w:hAnsi="Times New Roman" w:cs="Times New Roman"/>
          <w:sz w:val="24"/>
          <w:szCs w:val="24"/>
        </w:rPr>
        <w:t xml:space="preserve"> </w:t>
      </w:r>
      <w:r w:rsidR="00AE7F45">
        <w:rPr>
          <w:rFonts w:ascii="Times New Roman" w:eastAsiaTheme="minorEastAsia" w:hAnsi="Times New Roman" w:cs="Times New Roman"/>
          <w:sz w:val="24"/>
          <w:szCs w:val="24"/>
        </w:rPr>
        <w:t>The number of fibers of each ligament bundle was defined in Chapter 6 in the Specifications of the Model Development document.</w:t>
      </w:r>
    </w:p>
    <w:p w14:paraId="0B7C2DE3" w14:textId="77777777" w:rsidR="00CC670C" w:rsidRPr="00CC670C" w:rsidRDefault="00CC670C" w:rsidP="00CC670C">
      <w:pPr>
        <w:pStyle w:val="ListParagraph"/>
        <w:rPr>
          <w:rFonts w:ascii="Times New Roman" w:hAnsi="Times New Roman" w:cs="Times New Roman"/>
          <w:sz w:val="24"/>
          <w:szCs w:val="24"/>
        </w:rPr>
      </w:pPr>
    </w:p>
    <w:p w14:paraId="4A752794" w14:textId="0B31E925" w:rsidR="00CC670C" w:rsidRPr="00F618DA" w:rsidRDefault="00CC670C" w:rsidP="0046168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The slack length of all ligament fibers that attach the menisci to the tibia will be fixed as prescribed in the Specification</w:t>
      </w:r>
      <w:r w:rsidR="0046168F">
        <w:rPr>
          <w:rFonts w:ascii="Times New Roman" w:hAnsi="Times New Roman" w:cs="Times New Roman"/>
          <w:sz w:val="24"/>
          <w:szCs w:val="24"/>
        </w:rPr>
        <w:t>s</w:t>
      </w:r>
      <w:r>
        <w:rPr>
          <w:rFonts w:ascii="Times New Roman" w:hAnsi="Times New Roman" w:cs="Times New Roman"/>
          <w:sz w:val="24"/>
          <w:szCs w:val="24"/>
        </w:rPr>
        <w:t xml:space="preserve"> of </w:t>
      </w:r>
      <w:r w:rsidR="0046168F">
        <w:rPr>
          <w:rFonts w:ascii="Times New Roman" w:hAnsi="Times New Roman" w:cs="Times New Roman"/>
          <w:sz w:val="24"/>
          <w:szCs w:val="24"/>
        </w:rPr>
        <w:t xml:space="preserve">the </w:t>
      </w:r>
      <w:r>
        <w:rPr>
          <w:rFonts w:ascii="Times New Roman" w:hAnsi="Times New Roman" w:cs="Times New Roman"/>
          <w:sz w:val="24"/>
          <w:szCs w:val="24"/>
        </w:rPr>
        <w:t xml:space="preserve">Model Development document.  </w:t>
      </w:r>
    </w:p>
    <w:p w14:paraId="6E5ACF8C" w14:textId="77777777" w:rsidR="009B1FF2" w:rsidRPr="00EC3691" w:rsidRDefault="009B1FF2" w:rsidP="00FC1B5E">
      <w:pPr>
        <w:pStyle w:val="ListParagraph"/>
        <w:spacing w:line="360" w:lineRule="auto"/>
        <w:jc w:val="both"/>
        <w:rPr>
          <w:rFonts w:ascii="Times New Roman" w:hAnsi="Times New Roman" w:cs="Times New Roman"/>
          <w:sz w:val="24"/>
          <w:szCs w:val="24"/>
        </w:rPr>
      </w:pPr>
    </w:p>
    <w:p w14:paraId="2CD92260" w14:textId="225CF6A9" w:rsidR="009B1FF2" w:rsidRPr="00EC3691" w:rsidRDefault="002A570C" w:rsidP="0046168F">
      <w:pPr>
        <w:pStyle w:val="ListParagraph"/>
        <w:numPr>
          <w:ilvl w:val="0"/>
          <w:numId w:val="12"/>
        </w:num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T</w:t>
      </w:r>
      <w:r w:rsidRPr="00EC3691">
        <w:rPr>
          <w:rFonts w:ascii="Times New Roman" w:eastAsiaTheme="minorEastAsia" w:hAnsi="Times New Roman" w:cs="Times New Roman"/>
          <w:sz w:val="24"/>
          <w:szCs w:val="24"/>
        </w:rPr>
        <w:t>he slack length</w:t>
      </w:r>
      <w:r>
        <w:rPr>
          <w:rFonts w:ascii="Times New Roman" w:eastAsiaTheme="minorEastAsia" w:hAnsi="Times New Roman" w:cs="Times New Roman"/>
          <w:sz w:val="24"/>
          <w:szCs w:val="24"/>
        </w:rPr>
        <w:t>s obtained</w:t>
      </w:r>
      <w:r w:rsidRPr="00EC3691">
        <w:rPr>
          <w:rFonts w:ascii="Times New Roman" w:eastAsiaTheme="minorEastAsia" w:hAnsi="Times New Roman" w:cs="Times New Roman"/>
          <w:sz w:val="24"/>
          <w:szCs w:val="24"/>
        </w:rPr>
        <w:t xml:space="preserve"> f</w:t>
      </w:r>
      <w:r>
        <w:rPr>
          <w:rFonts w:ascii="Times New Roman" w:eastAsiaTheme="minorEastAsia" w:hAnsi="Times New Roman" w:cs="Times New Roman"/>
          <w:sz w:val="24"/>
          <w:szCs w:val="24"/>
        </w:rPr>
        <w:t>rom</w:t>
      </w:r>
      <w:r w:rsidRPr="00EC36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odel</w:t>
      </w:r>
      <w:r w:rsidRPr="00EC3691">
        <w:rPr>
          <w:rFonts w:ascii="Times New Roman" w:eastAsiaTheme="minorEastAsia" w:hAnsi="Times New Roman" w:cs="Times New Roman"/>
          <w:sz w:val="24"/>
          <w:szCs w:val="24"/>
        </w:rPr>
        <w:t xml:space="preserve"> calibration</w:t>
      </w:r>
      <w:r>
        <w:rPr>
          <w:rFonts w:ascii="Times New Roman" w:eastAsiaTheme="minorEastAsia" w:hAnsi="Times New Roman" w:cs="Times New Roman"/>
          <w:sz w:val="24"/>
          <w:szCs w:val="24"/>
        </w:rPr>
        <w:t>, level one</w:t>
      </w:r>
      <w:r w:rsidR="0046168F">
        <w:rPr>
          <w:rFonts w:ascii="Times New Roman" w:eastAsiaTheme="minorEastAsia" w:hAnsi="Times New Roman" w:cs="Times New Roman"/>
          <w:sz w:val="24"/>
          <w:szCs w:val="24"/>
        </w:rPr>
        <w:t>,</w:t>
      </w:r>
      <w:r w:rsidRPr="00EC3691">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9B4A16">
        <w:rPr>
          <w:rFonts w:ascii="Times New Roman" w:hAnsi="Times New Roman" w:cs="Times New Roman"/>
          <w:sz w:val="24"/>
          <w:szCs w:val="24"/>
        </w:rPr>
        <w:t>used</w:t>
      </w:r>
      <w:r>
        <w:rPr>
          <w:rFonts w:ascii="Times New Roman" w:hAnsi="Times New Roman" w:cs="Times New Roman"/>
          <w:sz w:val="24"/>
          <w:szCs w:val="24"/>
        </w:rPr>
        <w:t xml:space="preserve"> as t</w:t>
      </w:r>
      <w:r w:rsidR="009B1FF2" w:rsidRPr="00EC3691">
        <w:rPr>
          <w:rFonts w:ascii="Times New Roman" w:hAnsi="Times New Roman" w:cs="Times New Roman"/>
          <w:sz w:val="24"/>
          <w:szCs w:val="24"/>
        </w:rPr>
        <w:t xml:space="preserve">he initial values for </w:t>
      </w:r>
      <w:r w:rsidR="00C62AC3" w:rsidRPr="00EC3691">
        <w:rPr>
          <w:rFonts w:ascii="Times New Roman" w:hAnsi="Times New Roman" w:cs="Times New Roman"/>
          <w:sz w:val="24"/>
          <w:szCs w:val="24"/>
        </w:rPr>
        <w:t xml:space="preserve">the </w:t>
      </w:r>
      <w:r w:rsidR="009B1FF2" w:rsidRPr="00EC3691">
        <w:rPr>
          <w:rFonts w:ascii="Times New Roman" w:hAnsi="Times New Roman" w:cs="Times New Roman"/>
          <w:sz w:val="24"/>
          <w:szCs w:val="24"/>
        </w:rPr>
        <w:t xml:space="preserve">optimization variable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oMath>
      <w:r w:rsidR="00F0662A" w:rsidRPr="00EC3691">
        <w:rPr>
          <w:rFonts w:ascii="Times New Roman" w:eastAsiaTheme="minorEastAsia" w:hAnsi="Times New Roman" w:cs="Times New Roman"/>
          <w:sz w:val="24"/>
          <w:szCs w:val="24"/>
        </w:rPr>
        <w:t>.</w:t>
      </w:r>
    </w:p>
    <w:p w14:paraId="210881BC" w14:textId="77777777" w:rsidR="009B1FF2" w:rsidRPr="00EC3691" w:rsidRDefault="009B1FF2" w:rsidP="00FC1B5E">
      <w:pPr>
        <w:pStyle w:val="ListParagraph"/>
        <w:spacing w:line="360" w:lineRule="auto"/>
        <w:jc w:val="both"/>
        <w:rPr>
          <w:rFonts w:ascii="Times New Roman" w:hAnsi="Times New Roman" w:cs="Times New Roman"/>
          <w:sz w:val="24"/>
          <w:szCs w:val="24"/>
        </w:rPr>
      </w:pPr>
    </w:p>
    <w:p w14:paraId="5E65E05D" w14:textId="0DAEF327" w:rsidR="00D5704E" w:rsidRPr="00EC3691" w:rsidRDefault="00C62AC3" w:rsidP="0046168F">
      <w:pPr>
        <w:pStyle w:val="ListParagraph"/>
        <w:numPr>
          <w:ilvl w:val="0"/>
          <w:numId w:val="12"/>
        </w:numPr>
        <w:spacing w:line="360" w:lineRule="auto"/>
        <w:jc w:val="both"/>
        <w:rPr>
          <w:rFonts w:ascii="Times New Roman" w:hAnsi="Times New Roman" w:cs="Times New Roman"/>
          <w:sz w:val="24"/>
          <w:szCs w:val="24"/>
        </w:rPr>
      </w:pPr>
      <w:r w:rsidRPr="00EC3691">
        <w:rPr>
          <w:rFonts w:ascii="Times New Roman" w:hAnsi="Times New Roman" w:cs="Times New Roman"/>
          <w:sz w:val="24"/>
          <w:szCs w:val="24"/>
        </w:rPr>
        <w:t xml:space="preserve">The </w:t>
      </w:r>
      <w:r w:rsidR="001507D2">
        <w:rPr>
          <w:rFonts w:ascii="Times New Roman" w:hAnsi="Times New Roman" w:cs="Times New Roman"/>
          <w:sz w:val="24"/>
          <w:szCs w:val="24"/>
        </w:rPr>
        <w:t xml:space="preserve">goal of the </w:t>
      </w:r>
      <w:r w:rsidRPr="00EC3691">
        <w:rPr>
          <w:rFonts w:ascii="Times New Roman" w:hAnsi="Times New Roman" w:cs="Times New Roman"/>
          <w:sz w:val="24"/>
          <w:szCs w:val="24"/>
        </w:rPr>
        <w:t>objective function</w:t>
      </w:r>
      <w:r w:rsidR="0046168F">
        <w:rPr>
          <w:rFonts w:ascii="Times New Roman" w:hAnsi="Times New Roman" w:cs="Times New Roman"/>
          <w:sz w:val="24"/>
          <w:szCs w:val="24"/>
        </w:rPr>
        <w:t xml:space="preserve"> (Eq. 3)</w:t>
      </w:r>
      <w:r w:rsidR="00F0662A" w:rsidRPr="00EC3691">
        <w:rPr>
          <w:rFonts w:ascii="Times New Roman" w:hAnsi="Times New Roman" w:cs="Times New Roman"/>
          <w:sz w:val="24"/>
          <w:szCs w:val="24"/>
        </w:rPr>
        <w:t xml:space="preserve"> is to</w:t>
      </w:r>
      <w:r w:rsidRPr="00EC3691">
        <w:rPr>
          <w:rFonts w:ascii="Times New Roman" w:hAnsi="Times New Roman" w:cs="Times New Roman"/>
          <w:sz w:val="24"/>
          <w:szCs w:val="24"/>
        </w:rPr>
        <w:t xml:space="preserve"> minimize the difference between tibiofemoral </w:t>
      </w:r>
      <w:r w:rsidR="00F0662A" w:rsidRPr="00EC3691">
        <w:rPr>
          <w:rFonts w:ascii="Times New Roman" w:hAnsi="Times New Roman" w:cs="Times New Roman"/>
          <w:sz w:val="24"/>
          <w:szCs w:val="24"/>
        </w:rPr>
        <w:t>transition points</w:t>
      </w:r>
      <w:r w:rsidR="001507D2">
        <w:rPr>
          <w:rFonts w:ascii="Times New Roman" w:hAnsi="Times New Roman" w:cs="Times New Roman"/>
          <w:sz w:val="24"/>
          <w:szCs w:val="24"/>
        </w:rPr>
        <w:t xml:space="preserve"> for the load-displacement responses </w:t>
      </w:r>
      <w:r w:rsidR="00F0662A" w:rsidRPr="00EC3691">
        <w:rPr>
          <w:rFonts w:ascii="Times New Roman" w:hAnsi="Times New Roman" w:cs="Times New Roman"/>
          <w:sz w:val="24"/>
          <w:szCs w:val="24"/>
        </w:rPr>
        <w:t>obtained</w:t>
      </w:r>
      <w:r w:rsidRPr="00EC3691">
        <w:rPr>
          <w:rFonts w:ascii="Times New Roman" w:hAnsi="Times New Roman" w:cs="Times New Roman"/>
          <w:sz w:val="24"/>
          <w:szCs w:val="24"/>
        </w:rPr>
        <w:t xml:space="preserve"> from </w:t>
      </w:r>
      <w:r w:rsidR="009B4A16">
        <w:rPr>
          <w:rFonts w:ascii="Times New Roman" w:hAnsi="Times New Roman" w:cs="Times New Roman"/>
          <w:sz w:val="24"/>
          <w:szCs w:val="24"/>
        </w:rPr>
        <w:t xml:space="preserve">the </w:t>
      </w:r>
      <w:r w:rsidRPr="00EC3691">
        <w:rPr>
          <w:rFonts w:ascii="Times New Roman" w:hAnsi="Times New Roman" w:cs="Times New Roman"/>
          <w:sz w:val="24"/>
          <w:szCs w:val="24"/>
        </w:rPr>
        <w:t>simulations and those recorded during the selected experiments</w:t>
      </w:r>
      <w:r w:rsidR="00F0662A" w:rsidRPr="00EC3691">
        <w:rPr>
          <w:rFonts w:ascii="Times New Roman" w:hAnsi="Times New Roman" w:cs="Times New Roman"/>
          <w:sz w:val="24"/>
          <w:szCs w:val="24"/>
        </w:rPr>
        <w:t xml:space="preserve"> by optimizing the </w:t>
      </w:r>
      <w:r w:rsidR="00F618DA">
        <w:rPr>
          <w:rFonts w:ascii="Times New Roman" w:hAnsi="Times New Roman" w:cs="Times New Roman"/>
          <w:sz w:val="24"/>
          <w:szCs w:val="24"/>
        </w:rPr>
        <w:t>twelve</w:t>
      </w:r>
      <w:r w:rsidR="00F0662A" w:rsidRPr="00EC3691">
        <w:rPr>
          <w:rFonts w:ascii="Times New Roman" w:hAnsi="Times New Roman" w:cs="Times New Roman"/>
          <w:sz w:val="24"/>
          <w:szCs w:val="24"/>
        </w:rPr>
        <w:t xml:space="preserve"> variables described in </w:t>
      </w:r>
      <w:r w:rsidR="001507D2">
        <w:rPr>
          <w:rFonts w:ascii="Times New Roman" w:hAnsi="Times New Roman" w:cs="Times New Roman"/>
          <w:sz w:val="24"/>
          <w:szCs w:val="24"/>
        </w:rPr>
        <w:t>step</w:t>
      </w:r>
      <w:r w:rsidR="00F0662A" w:rsidRPr="00EC3691">
        <w:rPr>
          <w:rFonts w:ascii="Times New Roman" w:hAnsi="Times New Roman" w:cs="Times New Roman"/>
          <w:sz w:val="24"/>
          <w:szCs w:val="24"/>
        </w:rPr>
        <w:t xml:space="preserve"> 4</w:t>
      </w:r>
      <w:r w:rsidRPr="00EC3691">
        <w:rPr>
          <w:rFonts w:ascii="Times New Roman" w:hAnsi="Times New Roman" w:cs="Times New Roman"/>
          <w:sz w:val="24"/>
          <w:szCs w:val="24"/>
        </w:rPr>
        <w:t>.</w:t>
      </w:r>
      <w:r w:rsidR="00F07FB5" w:rsidRPr="00EC3691">
        <w:rPr>
          <w:rFonts w:ascii="Times New Roman" w:hAnsi="Times New Roman" w:cs="Times New Roman"/>
          <w:sz w:val="24"/>
          <w:szCs w:val="24"/>
        </w:rPr>
        <w:t xml:space="preserve"> </w:t>
      </w:r>
    </w:p>
    <w:p w14:paraId="055D2C2D" w14:textId="7BAF05F0" w:rsidR="00D5704E" w:rsidRPr="00EC3691" w:rsidRDefault="00C62AC3" w:rsidP="00D5704E">
      <w:pPr>
        <w:rPr>
          <w:rFonts w:ascii="Times New Roman" w:hAnsi="Times New Roman" w:cs="Times New Roman"/>
          <w:sz w:val="24"/>
          <w:szCs w:val="24"/>
        </w:rPr>
      </w:pPr>
      <m:oMath>
        <m:r>
          <w:rPr>
            <w:rFonts w:ascii="Cambria Math" w:hAnsi="Cambria Math" w:cs="Times New Roman"/>
            <w:sz w:val="24"/>
            <w:szCs w:val="24"/>
          </w:rPr>
          <m:t xml:space="preserve">minimize </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9</m:t>
            </m:r>
          </m:sup>
          <m:e>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d>
                      </m:e>
                    </m:d>
                  </m:e>
                  <m:sup>
                    <m:r>
                      <w:rPr>
                        <w:rFonts w:ascii="Cambria Math" w:hAnsi="Cambria Math" w:cs="Times New Roman"/>
                        <w:sz w:val="24"/>
                        <w:szCs w:val="24"/>
                      </w:rPr>
                      <m:t>2</m:t>
                    </m:r>
                  </m:sup>
                </m:sSup>
              </m:e>
            </m:rad>
          </m:e>
        </m:nary>
      </m:oMath>
      <w:r w:rsidR="00F07FB5" w:rsidRPr="00EC3691">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030058">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ab/>
      </w:r>
      <w:r w:rsidR="00030058">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 xml:space="preserve">(Eq. </w:t>
      </w:r>
      <w:r w:rsidR="00EC3691" w:rsidRPr="00EC3691">
        <w:rPr>
          <w:rFonts w:ascii="Times New Roman" w:eastAsiaTheme="minorEastAsia" w:hAnsi="Times New Roman" w:cs="Times New Roman"/>
          <w:sz w:val="24"/>
          <w:szCs w:val="24"/>
        </w:rPr>
        <w:t>3</w:t>
      </w:r>
      <w:r w:rsidR="00F07FB5" w:rsidRPr="00EC3691">
        <w:rPr>
          <w:rFonts w:ascii="Times New Roman" w:eastAsiaTheme="minorEastAsia" w:hAnsi="Times New Roman" w:cs="Times New Roman"/>
          <w:sz w:val="24"/>
          <w:szCs w:val="24"/>
        </w:rPr>
        <w:t>)</w:t>
      </w:r>
    </w:p>
    <w:p w14:paraId="62746C66" w14:textId="77777777" w:rsidR="00D5704E" w:rsidRPr="00EC3691" w:rsidRDefault="00D5704E" w:rsidP="00D5704E">
      <w:pPr>
        <w:rPr>
          <w:rFonts w:ascii="Times New Roman" w:hAnsi="Times New Roman" w:cs="Times New Roman"/>
          <w:sz w:val="24"/>
          <w:szCs w:val="24"/>
        </w:rPr>
      </w:pPr>
    </w:p>
    <w:p w14:paraId="276F6BC8" w14:textId="01AB5EA3" w:rsidR="00D5704E" w:rsidRDefault="00386C28" w:rsidP="00FC1B5E">
      <w:pPr>
        <w:spacing w:line="360" w:lineRule="auto"/>
        <w:ind w:firstLine="720"/>
        <w:jc w:val="both"/>
        <w:rPr>
          <w:rFonts w:ascii="Times New Roman" w:hAnsi="Times New Roman" w:cs="Times New Roman"/>
          <w:sz w:val="24"/>
          <w:szCs w:val="24"/>
        </w:rPr>
      </w:pPr>
      <w:r w:rsidRPr="00EC3691">
        <w:rPr>
          <w:rFonts w:ascii="Times New Roman" w:hAnsi="Times New Roman" w:cs="Times New Roman"/>
          <w:sz w:val="24"/>
          <w:szCs w:val="24"/>
        </w:rPr>
        <w:t>Where</w:t>
      </w:r>
      <w:r w:rsidR="00314F55" w:rsidRPr="00EC3691">
        <w:rPr>
          <w:rFonts w:ascii="Times New Roman" w:hAnsi="Times New Roman" w:cs="Times New Roman"/>
          <w:sz w:val="24"/>
          <w:szCs w:val="24"/>
        </w:rPr>
        <w:t xml:space="preserve"> </w:t>
      </w:r>
      <w:r w:rsidR="00F0662A" w:rsidRPr="00EC3691">
        <w:rPr>
          <w:rFonts w:ascii="Times New Roman" w:hAnsi="Times New Roman" w:cs="Times New Roman"/>
          <w:i/>
          <w:sz w:val="24"/>
          <w:szCs w:val="24"/>
        </w:rPr>
        <w:t>S</w:t>
      </w:r>
      <w:r w:rsidR="00314F55" w:rsidRPr="00EC3691">
        <w:rPr>
          <w:rFonts w:ascii="Times New Roman" w:hAnsi="Times New Roman" w:cs="Times New Roman"/>
          <w:sz w:val="24"/>
          <w:szCs w:val="24"/>
        </w:rPr>
        <w:t xml:space="preserve"> is the transition point of the </w:t>
      </w:r>
      <w:r w:rsidR="009B4A16">
        <w:rPr>
          <w:rFonts w:ascii="Times New Roman" w:hAnsi="Times New Roman" w:cs="Times New Roman"/>
          <w:sz w:val="24"/>
          <w:szCs w:val="24"/>
        </w:rPr>
        <w:t>load-displacement response in the loading directions described above</w:t>
      </w:r>
      <w:r w:rsidR="00314F55" w:rsidRPr="00EC3691">
        <w:rPr>
          <w:rFonts w:ascii="Times New Roman" w:hAnsi="Times New Roman" w:cs="Times New Roman"/>
          <w:sz w:val="24"/>
          <w:szCs w:val="24"/>
        </w:rPr>
        <w:t xml:space="preserve">. </w:t>
      </w:r>
      <w:r w:rsidR="00314F55" w:rsidRPr="00EC3691">
        <w:rPr>
          <w:rFonts w:ascii="Times New Roman" w:hAnsi="Times New Roman" w:cs="Times New Roman"/>
          <w:i/>
          <w:sz w:val="24"/>
          <w:szCs w:val="24"/>
        </w:rPr>
        <w:t xml:space="preserve">E </w:t>
      </w:r>
      <w:r w:rsidR="00314F55" w:rsidRPr="00EC3691">
        <w:rPr>
          <w:rFonts w:ascii="Times New Roman" w:hAnsi="Times New Roman" w:cs="Times New Roman"/>
          <w:sz w:val="24"/>
          <w:szCs w:val="24"/>
        </w:rPr>
        <w:t xml:space="preserve">is the transition point of the </w:t>
      </w:r>
      <w:r w:rsidR="009B4A16">
        <w:rPr>
          <w:rFonts w:ascii="Times New Roman" w:hAnsi="Times New Roman" w:cs="Times New Roman"/>
          <w:sz w:val="24"/>
          <w:szCs w:val="24"/>
        </w:rPr>
        <w:t>load-displacement response measured from the experimental data, also described above</w:t>
      </w:r>
      <w:r w:rsidR="00314F55" w:rsidRPr="00EC3691">
        <w:rPr>
          <w:rFonts w:ascii="Times New Roman" w:hAnsi="Times New Roman" w:cs="Times New Roman"/>
          <w:sz w:val="24"/>
          <w:szCs w:val="24"/>
        </w:rPr>
        <w:t>.</w:t>
      </w:r>
      <w:r w:rsidRPr="00EC3691">
        <w:rPr>
          <w:rFonts w:ascii="Times New Roman" w:hAnsi="Times New Roman" w:cs="Times New Roman"/>
          <w:sz w:val="24"/>
          <w:szCs w:val="24"/>
        </w:rPr>
        <w:t xml:space="preserve"> </w:t>
      </w:r>
      <w:r w:rsidR="00F07FB5" w:rsidRPr="00EC3691">
        <w:rPr>
          <w:rFonts w:ascii="Times New Roman" w:hAnsi="Times New Roman" w:cs="Times New Roman"/>
          <w:i/>
          <w:sz w:val="24"/>
          <w:szCs w:val="24"/>
        </w:rPr>
        <w:t>l</w:t>
      </w:r>
      <w:r w:rsidR="00F07FB5" w:rsidRPr="00EC3691">
        <w:rPr>
          <w:rFonts w:ascii="Times New Roman" w:hAnsi="Times New Roman" w:cs="Times New Roman"/>
          <w:i/>
          <w:sz w:val="24"/>
          <w:szCs w:val="24"/>
          <w:vertAlign w:val="subscript"/>
        </w:rPr>
        <w:t>0</w:t>
      </w:r>
      <w:r w:rsidR="00F07FB5" w:rsidRPr="00EC3691">
        <w:rPr>
          <w:rFonts w:ascii="Times New Roman" w:hAnsi="Times New Roman" w:cs="Times New Roman"/>
          <w:sz w:val="24"/>
          <w:szCs w:val="24"/>
        </w:rPr>
        <w:t xml:space="preserve"> </w:t>
      </w:r>
      <w:r w:rsidRPr="00EC3691">
        <w:rPr>
          <w:rFonts w:ascii="Times New Roman" w:hAnsi="Times New Roman" w:cs="Times New Roman"/>
          <w:sz w:val="24"/>
          <w:szCs w:val="24"/>
        </w:rPr>
        <w:t>is the set of slack lengths</w:t>
      </w:r>
      <w:r w:rsidR="00C25EC9" w:rsidRPr="00EC3691">
        <w:rPr>
          <w:rFonts w:ascii="Times New Roman" w:hAnsi="Times New Roman" w:cs="Times New Roman"/>
          <w:sz w:val="24"/>
          <w:szCs w:val="24"/>
        </w:rPr>
        <w:t xml:space="preserve"> </w:t>
      </w:r>
      <w:r w:rsidR="007435D1">
        <w:rPr>
          <w:rFonts w:ascii="Times New Roman" w:hAnsi="Times New Roman" w:cs="Times New Roman"/>
          <w:sz w:val="24"/>
          <w:szCs w:val="24"/>
        </w:rPr>
        <w:t>of</w:t>
      </w:r>
      <w:r w:rsidR="0056643A" w:rsidRPr="00EC3691">
        <w:rPr>
          <w:rFonts w:ascii="Times New Roman" w:hAnsi="Times New Roman" w:cs="Times New Roman"/>
          <w:sz w:val="24"/>
          <w:szCs w:val="24"/>
        </w:rPr>
        <w:t xml:space="preserve"> the fibers of each ligament </w:t>
      </w:r>
      <w:r w:rsidRPr="00EC3691">
        <w:rPr>
          <w:rFonts w:ascii="Times New Roman" w:hAnsi="Times New Roman" w:cs="Times New Roman"/>
          <w:sz w:val="24"/>
          <w:szCs w:val="24"/>
        </w:rPr>
        <w:t>that will be optimized</w:t>
      </w:r>
      <w:r w:rsidR="00314F55" w:rsidRPr="00EC3691">
        <w:rPr>
          <w:rFonts w:ascii="Times New Roman" w:hAnsi="Times New Roman" w:cs="Times New Roman"/>
          <w:sz w:val="24"/>
          <w:szCs w:val="24"/>
        </w:rPr>
        <w:t>.</w:t>
      </w:r>
      <w:r w:rsidRPr="00EC3691">
        <w:rPr>
          <w:rFonts w:ascii="Times New Roman" w:hAnsi="Times New Roman" w:cs="Times New Roman"/>
          <w:i/>
          <w:sz w:val="24"/>
          <w:szCs w:val="24"/>
        </w:rPr>
        <w:t xml:space="preserve"> i</w:t>
      </w:r>
      <w:r w:rsidRPr="00EC3691">
        <w:rPr>
          <w:rFonts w:ascii="Times New Roman" w:hAnsi="Times New Roman" w:cs="Times New Roman"/>
          <w:sz w:val="24"/>
          <w:szCs w:val="24"/>
        </w:rPr>
        <w:t xml:space="preserve"> indicates the </w:t>
      </w:r>
      <w:r w:rsidR="00314F55" w:rsidRPr="00EC3691">
        <w:rPr>
          <w:rFonts w:ascii="Times New Roman" w:hAnsi="Times New Roman" w:cs="Times New Roman"/>
          <w:sz w:val="24"/>
          <w:szCs w:val="24"/>
        </w:rPr>
        <w:t xml:space="preserve">simulated </w:t>
      </w:r>
      <w:r w:rsidRPr="00EC3691">
        <w:rPr>
          <w:rFonts w:ascii="Times New Roman" w:hAnsi="Times New Roman" w:cs="Times New Roman"/>
          <w:sz w:val="24"/>
          <w:szCs w:val="24"/>
        </w:rPr>
        <w:t>loading condition</w:t>
      </w:r>
      <w:r w:rsidR="00314F55" w:rsidRPr="00EC3691">
        <w:rPr>
          <w:rFonts w:ascii="Times New Roman" w:hAnsi="Times New Roman" w:cs="Times New Roman"/>
          <w:sz w:val="24"/>
          <w:szCs w:val="24"/>
        </w:rPr>
        <w:t xml:space="preserve">. </w:t>
      </w:r>
      <w:r w:rsidR="00314F55" w:rsidRPr="00EC3691">
        <w:rPr>
          <w:rFonts w:ascii="Times New Roman" w:hAnsi="Times New Roman" w:cs="Times New Roman"/>
          <w:i/>
          <w:sz w:val="24"/>
          <w:szCs w:val="24"/>
        </w:rPr>
        <w:t>w</w:t>
      </w:r>
      <w:r w:rsidR="00314F55" w:rsidRPr="00EC3691">
        <w:rPr>
          <w:rFonts w:ascii="Times New Roman" w:hAnsi="Times New Roman" w:cs="Times New Roman"/>
          <w:sz w:val="24"/>
          <w:szCs w:val="24"/>
        </w:rPr>
        <w:t xml:space="preserve"> is the weight of the applied translations and rotations, where anterior translation will have a weight of 2, varus/valgus rotation will have a weight of 2</w:t>
      </w:r>
      <w:r w:rsidR="002867A3">
        <w:rPr>
          <w:rFonts w:ascii="Times New Roman" w:hAnsi="Times New Roman" w:cs="Times New Roman"/>
          <w:sz w:val="24"/>
          <w:szCs w:val="24"/>
        </w:rPr>
        <w:t>,</w:t>
      </w:r>
      <w:r w:rsidR="00314F55" w:rsidRPr="00EC3691">
        <w:rPr>
          <w:rFonts w:ascii="Times New Roman" w:hAnsi="Times New Roman" w:cs="Times New Roman"/>
          <w:sz w:val="24"/>
          <w:szCs w:val="24"/>
        </w:rPr>
        <w:t xml:space="preserve"> </w:t>
      </w:r>
      <w:r w:rsidR="002867A3">
        <w:rPr>
          <w:rFonts w:ascii="Times New Roman" w:hAnsi="Times New Roman" w:cs="Times New Roman"/>
          <w:sz w:val="24"/>
          <w:szCs w:val="24"/>
        </w:rPr>
        <w:t>a</w:t>
      </w:r>
      <w:r w:rsidR="00314F55" w:rsidRPr="00EC3691">
        <w:rPr>
          <w:rFonts w:ascii="Times New Roman" w:hAnsi="Times New Roman" w:cs="Times New Roman"/>
          <w:sz w:val="24"/>
          <w:szCs w:val="24"/>
        </w:rPr>
        <w:t>nd internal/external rotation will have a weight of 1.</w:t>
      </w:r>
      <w:r w:rsidR="00932740">
        <w:rPr>
          <w:rFonts w:ascii="Times New Roman" w:hAnsi="Times New Roman" w:cs="Times New Roman"/>
          <w:sz w:val="24"/>
          <w:szCs w:val="24"/>
        </w:rPr>
        <w:t xml:space="preserve"> This weighting was selected because internal and external rotation are typically larger than varus/valgus rotation and anterior/posterior translation</w:t>
      </w:r>
      <w:r w:rsidR="0046168F">
        <w:rPr>
          <w:rFonts w:ascii="Times New Roman" w:hAnsi="Times New Roman" w:cs="Times New Roman"/>
          <w:sz w:val="24"/>
          <w:szCs w:val="24"/>
        </w:rPr>
        <w:t>s.</w:t>
      </w:r>
      <w:r w:rsidR="00932740">
        <w:rPr>
          <w:rFonts w:ascii="Times New Roman" w:hAnsi="Times New Roman" w:cs="Times New Roman"/>
          <w:sz w:val="24"/>
          <w:szCs w:val="24"/>
        </w:rPr>
        <w:t xml:space="preserve"> </w:t>
      </w:r>
      <w:r w:rsidR="00314F55" w:rsidRPr="00EC3691">
        <w:rPr>
          <w:rFonts w:ascii="Times New Roman" w:hAnsi="Times New Roman" w:cs="Times New Roman"/>
          <w:sz w:val="24"/>
          <w:szCs w:val="24"/>
        </w:rPr>
        <w:t xml:space="preserve"> </w:t>
      </w:r>
      <w:r w:rsidR="00F07FB5" w:rsidRPr="00EC3691">
        <w:rPr>
          <w:rFonts w:ascii="Times New Roman" w:hAnsi="Times New Roman" w:cs="Times New Roman"/>
          <w:sz w:val="24"/>
          <w:szCs w:val="24"/>
        </w:rPr>
        <w:t xml:space="preserve">This objective function was subject to one constraint that allow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F07FB5" w:rsidRPr="00EC3691">
        <w:rPr>
          <w:rFonts w:ascii="Times New Roman" w:hAnsi="Times New Roman" w:cs="Times New Roman"/>
          <w:sz w:val="24"/>
          <w:szCs w:val="24"/>
        </w:rPr>
        <w:t xml:space="preserve"> to vary ± </w:t>
      </w:r>
      <w:r w:rsidR="00F0662A" w:rsidRPr="00EC3691">
        <w:rPr>
          <w:rFonts w:ascii="Times New Roman" w:hAnsi="Times New Roman" w:cs="Times New Roman"/>
          <w:sz w:val="24"/>
          <w:szCs w:val="24"/>
        </w:rPr>
        <w:t>2</w:t>
      </w:r>
      <w:r w:rsidR="00F07FB5" w:rsidRPr="00EC3691">
        <w:rPr>
          <w:rFonts w:ascii="Times New Roman" w:hAnsi="Times New Roman" w:cs="Times New Roman"/>
          <w:sz w:val="24"/>
          <w:szCs w:val="24"/>
        </w:rPr>
        <w:t xml:space="preserve">0% from the initial value (Eq. </w:t>
      </w:r>
      <w:r w:rsidR="002A570C">
        <w:rPr>
          <w:rFonts w:ascii="Times New Roman" w:hAnsi="Times New Roman" w:cs="Times New Roman"/>
          <w:sz w:val="24"/>
          <w:szCs w:val="24"/>
        </w:rPr>
        <w:t>4</w:t>
      </w:r>
      <w:r w:rsidR="00F07FB5" w:rsidRPr="00EC3691">
        <w:rPr>
          <w:rFonts w:ascii="Times New Roman" w:hAnsi="Times New Roman" w:cs="Times New Roman"/>
          <w:sz w:val="24"/>
          <w:szCs w:val="24"/>
        </w:rPr>
        <w:t>).</w:t>
      </w:r>
    </w:p>
    <w:p w14:paraId="7886B29E" w14:textId="77777777" w:rsidR="00030058" w:rsidRPr="00EC3691" w:rsidRDefault="00030058" w:rsidP="00030058">
      <w:pPr>
        <w:spacing w:line="360" w:lineRule="auto"/>
        <w:ind w:firstLine="720"/>
        <w:rPr>
          <w:rFonts w:ascii="Times New Roman" w:hAnsi="Times New Roman" w:cs="Times New Roman"/>
          <w:sz w:val="24"/>
          <w:szCs w:val="24"/>
        </w:rPr>
      </w:pPr>
    </w:p>
    <w:p w14:paraId="627F44DE" w14:textId="77777777" w:rsidR="00D5704E" w:rsidRPr="00EC3691" w:rsidRDefault="00201FA2" w:rsidP="00D5704E">
      <w:pPr>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0-x</m:t>
            </m:r>
          </m:e>
        </m:d>
        <m:r>
          <w:rPr>
            <w:rFonts w:ascii="Cambria Math" w:eastAsiaTheme="minorEastAsia" w:hAnsi="Cambria Math" w:cs="Times New Roman"/>
            <w:sz w:val="24"/>
            <w:szCs w:val="24"/>
          </w:rPr>
          <m:t>%</m:t>
        </m:r>
      </m:oMath>
      <w:r w:rsidR="00F07FB5" w:rsidRPr="00EC3691">
        <w:rPr>
          <w:rFonts w:ascii="Times New Roman" w:eastAsiaTheme="minorEastAsia" w:hAnsi="Times New Roman" w:cs="Times New Roman"/>
          <w:sz w:val="24"/>
          <w:szCs w:val="24"/>
        </w:rPr>
        <w:t xml:space="preserve">  </w:t>
      </w:r>
      <w:r w:rsidR="00F0662A" w:rsidRPr="00EC3691">
        <w:rPr>
          <w:rFonts w:ascii="Times New Roman" w:eastAsiaTheme="minorEastAsia" w:hAnsi="Times New Roman" w:cs="Times New Roman"/>
          <w:sz w:val="24"/>
          <w:szCs w:val="24"/>
        </w:rPr>
        <w:t xml:space="preserve">         -20 ≤ x ≤ +20</w:t>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F07FB5" w:rsidRPr="00EC3691">
        <w:rPr>
          <w:rFonts w:ascii="Times New Roman" w:eastAsiaTheme="minorEastAsia" w:hAnsi="Times New Roman" w:cs="Times New Roman"/>
          <w:sz w:val="24"/>
          <w:szCs w:val="24"/>
        </w:rPr>
        <w:tab/>
      </w:r>
      <w:r w:rsidR="00030058">
        <w:rPr>
          <w:rFonts w:ascii="Times New Roman" w:eastAsiaTheme="minorEastAsia" w:hAnsi="Times New Roman" w:cs="Times New Roman"/>
          <w:sz w:val="24"/>
          <w:szCs w:val="24"/>
        </w:rPr>
        <w:t xml:space="preserve">     </w:t>
      </w:r>
      <w:proofErr w:type="gramStart"/>
      <w:r w:rsidR="00030058">
        <w:rPr>
          <w:rFonts w:ascii="Times New Roman" w:eastAsiaTheme="minorEastAsia" w:hAnsi="Times New Roman" w:cs="Times New Roman"/>
          <w:sz w:val="24"/>
          <w:szCs w:val="24"/>
        </w:rPr>
        <w:t xml:space="preserve">   </w:t>
      </w:r>
      <w:r w:rsidR="00F07FB5" w:rsidRPr="00EC3691">
        <w:rPr>
          <w:rFonts w:ascii="Times New Roman" w:eastAsiaTheme="minorEastAsia" w:hAnsi="Times New Roman" w:cs="Times New Roman"/>
          <w:sz w:val="24"/>
          <w:szCs w:val="24"/>
        </w:rPr>
        <w:t>(</w:t>
      </w:r>
      <w:proofErr w:type="gramEnd"/>
      <w:r w:rsidR="00F07FB5" w:rsidRPr="00EC3691">
        <w:rPr>
          <w:rFonts w:ascii="Times New Roman" w:eastAsiaTheme="minorEastAsia" w:hAnsi="Times New Roman" w:cs="Times New Roman"/>
          <w:sz w:val="24"/>
          <w:szCs w:val="24"/>
        </w:rPr>
        <w:t xml:space="preserve">Eq. </w:t>
      </w:r>
      <w:r w:rsidR="00EC3691" w:rsidRPr="00EC3691">
        <w:rPr>
          <w:rFonts w:ascii="Times New Roman" w:eastAsiaTheme="minorEastAsia" w:hAnsi="Times New Roman" w:cs="Times New Roman"/>
          <w:sz w:val="24"/>
          <w:szCs w:val="24"/>
        </w:rPr>
        <w:t>4</w:t>
      </w:r>
      <w:r w:rsidR="00F07FB5" w:rsidRPr="00EC3691">
        <w:rPr>
          <w:rFonts w:ascii="Times New Roman" w:eastAsiaTheme="minorEastAsia" w:hAnsi="Times New Roman" w:cs="Times New Roman"/>
          <w:sz w:val="24"/>
          <w:szCs w:val="24"/>
        </w:rPr>
        <w:t>)</w:t>
      </w:r>
    </w:p>
    <w:p w14:paraId="4781E106" w14:textId="77777777" w:rsidR="00D5704E" w:rsidRPr="00EC3691" w:rsidRDefault="002C661C" w:rsidP="00D5704E">
      <w:pPr>
        <w:rPr>
          <w:rFonts w:ascii="Times New Roman" w:hAnsi="Times New Roman" w:cs="Times New Roman"/>
          <w:sz w:val="24"/>
          <w:szCs w:val="24"/>
        </w:rPr>
      </w:pPr>
      <w:r w:rsidRPr="00EC3691">
        <w:rPr>
          <w:rFonts w:ascii="Times New Roman" w:hAnsi="Times New Roman" w:cs="Times New Roman"/>
          <w:sz w:val="24"/>
          <w:szCs w:val="24"/>
        </w:rPr>
        <w:t xml:space="preserve">Where </w:t>
      </w:r>
      <w:r w:rsidRPr="00EC3691">
        <w:rPr>
          <w:rFonts w:ascii="Times New Roman" w:hAnsi="Times New Roman" w:cs="Times New Roman"/>
          <w:i/>
          <w:sz w:val="24"/>
          <w:szCs w:val="24"/>
        </w:rPr>
        <w:t>l</w:t>
      </w:r>
      <w:r w:rsidRPr="00EC3691">
        <w:rPr>
          <w:rFonts w:ascii="Times New Roman" w:hAnsi="Times New Roman" w:cs="Times New Roman"/>
          <w:i/>
          <w:sz w:val="24"/>
          <w:szCs w:val="24"/>
          <w:vertAlign w:val="subscript"/>
        </w:rPr>
        <w:t>e</w:t>
      </w:r>
      <w:r w:rsidRPr="00EC3691">
        <w:rPr>
          <w:rFonts w:ascii="Times New Roman" w:hAnsi="Times New Roman" w:cs="Times New Roman"/>
          <w:sz w:val="24"/>
          <w:szCs w:val="24"/>
        </w:rPr>
        <w:t xml:space="preserve"> is the fiber’s </w:t>
      </w:r>
      <w:r w:rsidR="00F0662A" w:rsidRPr="00EC3691">
        <w:rPr>
          <w:rFonts w:ascii="Times New Roman" w:hAnsi="Times New Roman" w:cs="Times New Roman"/>
          <w:sz w:val="24"/>
          <w:szCs w:val="24"/>
        </w:rPr>
        <w:t>slack length obtained in model calibration level one.</w:t>
      </w:r>
      <w:r w:rsidRPr="00EC3691">
        <w:rPr>
          <w:rFonts w:ascii="Times New Roman" w:hAnsi="Times New Roman" w:cs="Times New Roman"/>
          <w:sz w:val="24"/>
          <w:szCs w:val="24"/>
        </w:rPr>
        <w:t xml:space="preserve">  </w:t>
      </w:r>
    </w:p>
    <w:p w14:paraId="60C858CE" w14:textId="1A6E7DBF" w:rsidR="00D5704E" w:rsidRPr="00EC65DF" w:rsidRDefault="002C661C" w:rsidP="00EC65DF">
      <w:pPr>
        <w:pStyle w:val="Heading1"/>
        <w:rPr>
          <w:rFonts w:ascii="Times New Roman" w:hAnsi="Times New Roman" w:cs="Times New Roman"/>
          <w:b/>
          <w:color w:val="auto"/>
        </w:rPr>
      </w:pPr>
      <w:r w:rsidRPr="00EC65DF">
        <w:rPr>
          <w:rFonts w:ascii="Times New Roman" w:hAnsi="Times New Roman" w:cs="Times New Roman"/>
          <w:b/>
          <w:color w:val="auto"/>
          <w:sz w:val="24"/>
        </w:rPr>
        <w:br w:type="page"/>
      </w:r>
      <w:bookmarkStart w:id="22" w:name="_Toc19695336"/>
      <w:r w:rsidR="00D5704E" w:rsidRPr="00EC65DF">
        <w:rPr>
          <w:rFonts w:ascii="Times New Roman" w:hAnsi="Times New Roman" w:cs="Times New Roman"/>
          <w:b/>
          <w:color w:val="auto"/>
        </w:rPr>
        <w:lastRenderedPageBreak/>
        <w:t>Simulation of all loading conditions</w:t>
      </w:r>
      <w:r w:rsidR="00D76C0C">
        <w:rPr>
          <w:rFonts w:ascii="Times New Roman" w:hAnsi="Times New Roman" w:cs="Times New Roman"/>
          <w:b/>
          <w:color w:val="auto"/>
        </w:rPr>
        <w:t xml:space="preserve"> </w:t>
      </w:r>
      <w:r w:rsidR="00D76C0C" w:rsidRPr="00D76C0C">
        <w:rPr>
          <w:rFonts w:ascii="Times New Roman" w:hAnsi="Times New Roman" w:cs="Times New Roman"/>
          <w:b/>
          <w:color w:val="auto"/>
        </w:rPr>
        <w:t>(</w:t>
      </w:r>
      <w:r w:rsidR="00D76C0C">
        <w:rPr>
          <w:rFonts w:ascii="Times New Roman" w:hAnsi="Times New Roman" w:cs="Times New Roman"/>
          <w:b/>
          <w:color w:val="auto"/>
        </w:rPr>
        <w:t xml:space="preserve">Endpoint </w:t>
      </w:r>
      <w:r w:rsidR="00D76C0C" w:rsidRPr="00D76C0C">
        <w:rPr>
          <w:rFonts w:ascii="Times New Roman" w:hAnsi="Times New Roman" w:cs="Times New Roman"/>
          <w:b/>
          <w:color w:val="auto"/>
        </w:rPr>
        <w:t>M&amp;S outputs)</w:t>
      </w:r>
      <w:bookmarkEnd w:id="22"/>
    </w:p>
    <w:p w14:paraId="0103C762" w14:textId="77777777" w:rsidR="002C661C" w:rsidRPr="00EC3691" w:rsidRDefault="002C661C" w:rsidP="00D5704E">
      <w:pPr>
        <w:rPr>
          <w:rFonts w:ascii="Times New Roman" w:hAnsi="Times New Roman" w:cs="Times New Roman"/>
          <w:sz w:val="24"/>
          <w:szCs w:val="24"/>
        </w:rPr>
      </w:pPr>
    </w:p>
    <w:p w14:paraId="0904A756" w14:textId="019E17D0" w:rsidR="00030058" w:rsidRPr="00EC3691" w:rsidRDefault="0046168F" w:rsidP="00030058">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 in </w:t>
      </w:r>
      <w:r w:rsidR="00030058">
        <w:rPr>
          <w:rFonts w:ascii="Times New Roman" w:eastAsia="Times New Roman" w:hAnsi="Times New Roman" w:cs="Times New Roman"/>
          <w:color w:val="000000"/>
          <w:sz w:val="24"/>
          <w:szCs w:val="24"/>
        </w:rPr>
        <w:t xml:space="preserve">model calibration level one, </w:t>
      </w:r>
      <w:r w:rsidR="00030058" w:rsidRPr="00EC3691">
        <w:rPr>
          <w:rFonts w:ascii="Times New Roman" w:eastAsia="Times New Roman" w:hAnsi="Times New Roman" w:cs="Times New Roman"/>
          <w:color w:val="000000"/>
          <w:sz w:val="24"/>
          <w:szCs w:val="24"/>
        </w:rPr>
        <w:t>we will run the calibrated knee model with all provided mechanical testing loads and compare model predictions of knee kinematics</w:t>
      </w:r>
      <w:r w:rsidR="00932740">
        <w:rPr>
          <w:rFonts w:ascii="Times New Roman" w:eastAsia="Times New Roman" w:hAnsi="Times New Roman" w:cs="Times New Roman"/>
          <w:color w:val="000000"/>
          <w:sz w:val="24"/>
          <w:szCs w:val="24"/>
        </w:rPr>
        <w:t xml:space="preserve"> (3 translations, 3 rotations)</w:t>
      </w:r>
      <w:r w:rsidR="00030058" w:rsidRPr="00EC3691">
        <w:rPr>
          <w:rFonts w:ascii="Times New Roman" w:eastAsia="Times New Roman" w:hAnsi="Times New Roman" w:cs="Times New Roman"/>
          <w:color w:val="000000"/>
          <w:sz w:val="24"/>
          <w:szCs w:val="24"/>
        </w:rPr>
        <w:t xml:space="preserve"> to the experimentally measured kinematics. This will be done as follow</w:t>
      </w:r>
      <w:r w:rsidR="007435D1">
        <w:rPr>
          <w:rFonts w:ascii="Times New Roman" w:eastAsia="Times New Roman" w:hAnsi="Times New Roman" w:cs="Times New Roman"/>
          <w:color w:val="000000"/>
          <w:sz w:val="24"/>
          <w:szCs w:val="24"/>
        </w:rPr>
        <w:t>s</w:t>
      </w:r>
      <w:r w:rsidR="00030058" w:rsidRPr="00EC3691">
        <w:rPr>
          <w:rFonts w:ascii="Times New Roman" w:eastAsia="Times New Roman" w:hAnsi="Times New Roman" w:cs="Times New Roman"/>
          <w:color w:val="000000"/>
          <w:sz w:val="24"/>
          <w:szCs w:val="24"/>
        </w:rPr>
        <w:t>:</w:t>
      </w:r>
    </w:p>
    <w:p w14:paraId="612EF9E9" w14:textId="77777777" w:rsidR="00DF5A61" w:rsidRPr="00EC3691" w:rsidRDefault="00DF5A61" w:rsidP="00DF5A61">
      <w:pPr>
        <w:pStyle w:val="ListParagraph"/>
        <w:spacing w:line="360" w:lineRule="auto"/>
        <w:rPr>
          <w:rFonts w:ascii="Times New Roman" w:eastAsia="Times New Roman" w:hAnsi="Times New Roman" w:cs="Times New Roman"/>
          <w:color w:val="000000"/>
          <w:sz w:val="24"/>
          <w:szCs w:val="24"/>
        </w:rPr>
      </w:pPr>
    </w:p>
    <w:p w14:paraId="62364B04" w14:textId="42713108" w:rsidR="00DF5A61" w:rsidRPr="009506F7" w:rsidRDefault="00DF5A61" w:rsidP="009506F7">
      <w:pPr>
        <w:pStyle w:val="ListParagraph"/>
        <w:numPr>
          <w:ilvl w:val="1"/>
          <w:numId w:val="4"/>
        </w:numPr>
        <w:spacing w:line="360" w:lineRule="auto"/>
        <w:rPr>
          <w:rFonts w:ascii="Times New Roman" w:eastAsia="Times New Roman" w:hAnsi="Times New Roman" w:cs="Times New Roman"/>
          <w:color w:val="000000"/>
          <w:sz w:val="24"/>
          <w:szCs w:val="24"/>
        </w:rPr>
      </w:pPr>
      <w:r w:rsidRPr="009506F7">
        <w:rPr>
          <w:rFonts w:ascii="Times New Roman" w:eastAsia="Times New Roman" w:hAnsi="Times New Roman" w:cs="Times New Roman"/>
          <w:color w:val="000000"/>
          <w:sz w:val="24"/>
          <w:szCs w:val="24"/>
        </w:rPr>
        <w:t xml:space="preserve">To simulate any laxity test, the knee will be flexed to the target flexion angle and the femur will be </w:t>
      </w:r>
      <w:r w:rsidR="003D1516" w:rsidRPr="009506F7">
        <w:rPr>
          <w:rFonts w:ascii="Times New Roman" w:eastAsia="Times New Roman" w:hAnsi="Times New Roman" w:cs="Times New Roman"/>
          <w:color w:val="000000"/>
          <w:sz w:val="24"/>
          <w:szCs w:val="24"/>
        </w:rPr>
        <w:t>fixed</w:t>
      </w:r>
      <w:r w:rsidRPr="009506F7">
        <w:rPr>
          <w:rFonts w:ascii="Times New Roman" w:eastAsia="Times New Roman" w:hAnsi="Times New Roman" w:cs="Times New Roman"/>
          <w:color w:val="000000"/>
          <w:sz w:val="24"/>
          <w:szCs w:val="24"/>
        </w:rPr>
        <w:t xml:space="preserve"> </w:t>
      </w:r>
      <w:r w:rsidR="00B1309A">
        <w:rPr>
          <w:rFonts w:ascii="Times New Roman" w:eastAsia="Times New Roman" w:hAnsi="Times New Roman" w:cs="Times New Roman"/>
          <w:color w:val="000000"/>
          <w:sz w:val="24"/>
          <w:szCs w:val="24"/>
        </w:rPr>
        <w:t>i</w:t>
      </w:r>
      <w:r w:rsidRPr="009506F7">
        <w:rPr>
          <w:rFonts w:ascii="Times New Roman" w:eastAsia="Times New Roman" w:hAnsi="Times New Roman" w:cs="Times New Roman"/>
          <w:color w:val="000000"/>
          <w:sz w:val="24"/>
          <w:szCs w:val="24"/>
        </w:rPr>
        <w:t xml:space="preserve">n that position. The primary load of the laxity test will be applied to the tibia </w:t>
      </w:r>
      <w:r w:rsidR="00B1309A">
        <w:rPr>
          <w:rFonts w:ascii="Times New Roman" w:eastAsia="Times New Roman" w:hAnsi="Times New Roman" w:cs="Times New Roman"/>
          <w:color w:val="000000"/>
          <w:sz w:val="24"/>
          <w:szCs w:val="24"/>
        </w:rPr>
        <w:t>with</w:t>
      </w:r>
      <w:r w:rsidRPr="009506F7">
        <w:rPr>
          <w:rFonts w:ascii="Times New Roman" w:eastAsia="Times New Roman" w:hAnsi="Times New Roman" w:cs="Times New Roman"/>
          <w:color w:val="000000"/>
          <w:sz w:val="24"/>
          <w:szCs w:val="24"/>
        </w:rPr>
        <w:t xml:space="preserve"> the tibia free to move in all directions</w:t>
      </w:r>
      <w:r w:rsidR="0046168F">
        <w:rPr>
          <w:rFonts w:ascii="Times New Roman" w:eastAsia="Times New Roman" w:hAnsi="Times New Roman" w:cs="Times New Roman"/>
          <w:color w:val="000000"/>
          <w:sz w:val="24"/>
          <w:szCs w:val="24"/>
        </w:rPr>
        <w:t>, except</w:t>
      </w:r>
      <w:r w:rsidRPr="009506F7">
        <w:rPr>
          <w:rFonts w:ascii="Times New Roman" w:eastAsia="Times New Roman" w:hAnsi="Times New Roman" w:cs="Times New Roman"/>
          <w:color w:val="000000"/>
          <w:sz w:val="24"/>
          <w:szCs w:val="24"/>
        </w:rPr>
        <w:t xml:space="preserve"> flexion, leaving it with five degrees of freedom. </w:t>
      </w:r>
    </w:p>
    <w:p w14:paraId="57E8BD75" w14:textId="77777777" w:rsidR="00DF5A61" w:rsidRPr="00EC3691" w:rsidRDefault="00DF5A61" w:rsidP="00DF5A61">
      <w:pPr>
        <w:pStyle w:val="ListParagraph"/>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 xml:space="preserve"> </w:t>
      </w:r>
    </w:p>
    <w:p w14:paraId="16B905A7" w14:textId="0E6C5450" w:rsidR="00DF5A61" w:rsidRPr="00EC3691" w:rsidRDefault="00DF5A61" w:rsidP="009506F7">
      <w:pPr>
        <w:pStyle w:val="ListParagraph"/>
        <w:numPr>
          <w:ilvl w:val="1"/>
          <w:numId w:val="4"/>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To simulate passive flexion, the femur will be flexed</w:t>
      </w:r>
      <w:r>
        <w:rPr>
          <w:rFonts w:ascii="Times New Roman" w:eastAsia="Times New Roman" w:hAnsi="Times New Roman" w:cs="Times New Roman"/>
          <w:color w:val="000000"/>
          <w:sz w:val="24"/>
          <w:szCs w:val="24"/>
        </w:rPr>
        <w:t xml:space="preserve"> about the transepicondylar axis</w:t>
      </w:r>
      <w:r w:rsidRPr="00EC3691">
        <w:rPr>
          <w:rFonts w:ascii="Times New Roman" w:eastAsia="Times New Roman" w:hAnsi="Times New Roman" w:cs="Times New Roman"/>
          <w:color w:val="000000"/>
          <w:sz w:val="24"/>
          <w:szCs w:val="24"/>
        </w:rPr>
        <w:t xml:space="preserve"> using displacement control</w:t>
      </w:r>
      <w:r w:rsidR="0046168F">
        <w:rPr>
          <w:rFonts w:ascii="Times New Roman" w:eastAsia="Times New Roman" w:hAnsi="Times New Roman" w:cs="Times New Roman"/>
          <w:color w:val="000000"/>
          <w:sz w:val="24"/>
          <w:szCs w:val="24"/>
        </w:rPr>
        <w:t xml:space="preserve"> </w:t>
      </w:r>
      <w:r w:rsidR="00312FB0">
        <w:rPr>
          <w:rFonts w:ascii="Times New Roman" w:eastAsia="Times New Roman" w:hAnsi="Times New Roman" w:cs="Times New Roman"/>
          <w:color w:val="000000"/>
          <w:sz w:val="24"/>
          <w:szCs w:val="24"/>
        </w:rPr>
        <w:t>with</w:t>
      </w:r>
      <w:r w:rsidR="0046168F">
        <w:rPr>
          <w:rFonts w:ascii="Times New Roman" w:eastAsia="Times New Roman" w:hAnsi="Times New Roman" w:cs="Times New Roman"/>
          <w:color w:val="000000"/>
          <w:sz w:val="24"/>
          <w:szCs w:val="24"/>
        </w:rPr>
        <w:t xml:space="preserve"> t</w:t>
      </w:r>
      <w:r w:rsidRPr="00EC3691">
        <w:rPr>
          <w:rFonts w:ascii="Times New Roman" w:eastAsia="Times New Roman" w:hAnsi="Times New Roman" w:cs="Times New Roman"/>
          <w:color w:val="000000"/>
          <w:sz w:val="24"/>
          <w:szCs w:val="24"/>
        </w:rPr>
        <w:t xml:space="preserve">he tibia free to move in all directions </w:t>
      </w:r>
      <w:r w:rsidR="0046168F">
        <w:rPr>
          <w:rFonts w:ascii="Times New Roman" w:eastAsia="Times New Roman" w:hAnsi="Times New Roman" w:cs="Times New Roman"/>
          <w:color w:val="000000"/>
          <w:sz w:val="24"/>
          <w:szCs w:val="24"/>
        </w:rPr>
        <w:t>(</w:t>
      </w:r>
      <w:r w:rsidRPr="00EC3691">
        <w:rPr>
          <w:rFonts w:ascii="Times New Roman" w:eastAsia="Times New Roman" w:hAnsi="Times New Roman" w:cs="Times New Roman"/>
          <w:color w:val="000000"/>
          <w:sz w:val="24"/>
          <w:szCs w:val="24"/>
        </w:rPr>
        <w:t>except flexion</w:t>
      </w:r>
      <w:r w:rsidR="0046168F">
        <w:rPr>
          <w:rFonts w:ascii="Times New Roman" w:eastAsia="Times New Roman" w:hAnsi="Times New Roman" w:cs="Times New Roman"/>
          <w:color w:val="000000"/>
          <w:sz w:val="24"/>
          <w:szCs w:val="24"/>
        </w:rPr>
        <w:t>)</w:t>
      </w:r>
      <w:r w:rsidRPr="00EC3691">
        <w:rPr>
          <w:rFonts w:ascii="Times New Roman" w:eastAsia="Times New Roman" w:hAnsi="Times New Roman" w:cs="Times New Roman"/>
          <w:color w:val="000000"/>
          <w:sz w:val="24"/>
          <w:szCs w:val="24"/>
        </w:rPr>
        <w:t xml:space="preserve"> under 20 N of compression.</w:t>
      </w:r>
    </w:p>
    <w:p w14:paraId="531A8A78" w14:textId="77777777" w:rsidR="00DF5A61" w:rsidRPr="00EC3691" w:rsidRDefault="00DF5A61" w:rsidP="00DF5A61">
      <w:pPr>
        <w:pStyle w:val="ListParagraph"/>
        <w:spacing w:line="360" w:lineRule="auto"/>
        <w:rPr>
          <w:rFonts w:ascii="Times New Roman" w:eastAsia="Times New Roman" w:hAnsi="Times New Roman" w:cs="Times New Roman"/>
          <w:color w:val="000000"/>
          <w:sz w:val="24"/>
          <w:szCs w:val="24"/>
        </w:rPr>
      </w:pPr>
    </w:p>
    <w:p w14:paraId="3C3EFD47" w14:textId="6CADF443" w:rsidR="00DF5A61" w:rsidRPr="00EC3691" w:rsidRDefault="00DF5A61" w:rsidP="009506F7">
      <w:pPr>
        <w:pStyle w:val="ListParagraph"/>
        <w:numPr>
          <w:ilvl w:val="1"/>
          <w:numId w:val="4"/>
        </w:numPr>
        <w:spacing w:line="360" w:lineRule="auto"/>
        <w:rPr>
          <w:rFonts w:ascii="Times New Roman" w:eastAsia="Times New Roman" w:hAnsi="Times New Roman" w:cs="Times New Roman"/>
          <w:color w:val="000000"/>
          <w:sz w:val="24"/>
          <w:szCs w:val="24"/>
        </w:rPr>
      </w:pPr>
      <w:r w:rsidRPr="00EC3691">
        <w:rPr>
          <w:rFonts w:ascii="Times New Roman" w:eastAsia="Times New Roman" w:hAnsi="Times New Roman" w:cs="Times New Roman"/>
          <w:color w:val="000000"/>
          <w:sz w:val="24"/>
          <w:szCs w:val="24"/>
        </w:rPr>
        <w:t>Model predictions of knee kinematics</w:t>
      </w:r>
      <w:r>
        <w:rPr>
          <w:rFonts w:ascii="Times New Roman" w:eastAsia="Times New Roman" w:hAnsi="Times New Roman" w:cs="Times New Roman"/>
          <w:color w:val="000000"/>
          <w:sz w:val="24"/>
          <w:szCs w:val="24"/>
        </w:rPr>
        <w:t xml:space="preserve"> for each laxity test (3 rotations and 3 translations)</w:t>
      </w:r>
      <w:r w:rsidRPr="00EC3691">
        <w:rPr>
          <w:rFonts w:ascii="Times New Roman" w:eastAsia="Times New Roman" w:hAnsi="Times New Roman" w:cs="Times New Roman"/>
          <w:color w:val="000000"/>
          <w:sz w:val="24"/>
          <w:szCs w:val="24"/>
        </w:rPr>
        <w:t xml:space="preserve"> will then be compared to </w:t>
      </w:r>
      <w:r>
        <w:rPr>
          <w:rFonts w:ascii="Times New Roman" w:eastAsia="Times New Roman" w:hAnsi="Times New Roman" w:cs="Times New Roman"/>
          <w:color w:val="000000"/>
          <w:sz w:val="24"/>
          <w:szCs w:val="24"/>
        </w:rPr>
        <w:t>the experimental data that was extracted in step 3.</w:t>
      </w:r>
    </w:p>
    <w:p w14:paraId="5690E177" w14:textId="578764E8" w:rsidR="00DF5A61" w:rsidRDefault="00DF5A61">
      <w:pPr>
        <w:rPr>
          <w:rFonts w:ascii="Times New Roman" w:hAnsi="Times New Roman" w:cs="Times New Roman"/>
          <w:sz w:val="24"/>
          <w:szCs w:val="24"/>
        </w:rPr>
      </w:pPr>
      <w:r>
        <w:rPr>
          <w:rFonts w:ascii="Times New Roman" w:hAnsi="Times New Roman" w:cs="Times New Roman"/>
          <w:sz w:val="24"/>
          <w:szCs w:val="24"/>
        </w:rPr>
        <w:br w:type="page"/>
      </w:r>
    </w:p>
    <w:p w14:paraId="00370981" w14:textId="18BE31B5" w:rsidR="00644EEB" w:rsidRDefault="00DF5A61" w:rsidP="00DF5A61">
      <w:pPr>
        <w:pStyle w:val="Heading2"/>
      </w:pPr>
      <w:bookmarkStart w:id="23" w:name="_Toc19695337"/>
      <w:r>
        <w:lastRenderedPageBreak/>
        <w:t>References</w:t>
      </w:r>
      <w:bookmarkEnd w:id="23"/>
    </w:p>
    <w:p w14:paraId="52098952" w14:textId="77777777" w:rsidR="00644EEB" w:rsidRDefault="00644EEB" w:rsidP="00030058">
      <w:pPr>
        <w:spacing w:line="360" w:lineRule="auto"/>
        <w:rPr>
          <w:rFonts w:ascii="Times New Roman" w:hAnsi="Times New Roman" w:cs="Times New Roman"/>
          <w:sz w:val="24"/>
          <w:szCs w:val="24"/>
        </w:rPr>
      </w:pPr>
    </w:p>
    <w:p w14:paraId="3309F8A5" w14:textId="77777777" w:rsidR="00106DA9" w:rsidRPr="009506F7" w:rsidRDefault="00644EEB" w:rsidP="009506F7">
      <w:pPr>
        <w:spacing w:after="0" w:line="36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24" w:name="_ENREF_1"/>
      <w:r w:rsidR="00106DA9" w:rsidRPr="009506F7">
        <w:rPr>
          <w:rFonts w:ascii="Times New Roman" w:hAnsi="Times New Roman" w:cs="Times New Roman"/>
          <w:noProof/>
          <w:sz w:val="24"/>
          <w:szCs w:val="24"/>
        </w:rPr>
        <w:t xml:space="preserve">Almeida, P. and A. Vilaça (2015). "The posterior condylar offset ratio and femoral anatomy in anterior versus posterior referencing total knee arthroplasty." </w:t>
      </w:r>
      <w:r w:rsidR="00106DA9" w:rsidRPr="009506F7">
        <w:rPr>
          <w:rFonts w:ascii="Times New Roman" w:hAnsi="Times New Roman" w:cs="Times New Roman"/>
          <w:noProof/>
          <w:sz w:val="24"/>
          <w:szCs w:val="24"/>
          <w:u w:val="single"/>
        </w:rPr>
        <w:t>Orthopaedics &amp; Traumatology: Surgery &amp; Research</w:t>
      </w:r>
      <w:r w:rsidR="00106DA9" w:rsidRPr="009506F7">
        <w:rPr>
          <w:rFonts w:ascii="Times New Roman" w:hAnsi="Times New Roman" w:cs="Times New Roman"/>
          <w:noProof/>
          <w:sz w:val="24"/>
          <w:szCs w:val="24"/>
        </w:rPr>
        <w:t xml:space="preserve"> </w:t>
      </w:r>
      <w:r w:rsidR="00106DA9" w:rsidRPr="009506F7">
        <w:rPr>
          <w:rFonts w:ascii="Times New Roman" w:hAnsi="Times New Roman" w:cs="Times New Roman"/>
          <w:b/>
          <w:noProof/>
          <w:sz w:val="24"/>
          <w:szCs w:val="24"/>
        </w:rPr>
        <w:t>101</w:t>
      </w:r>
      <w:r w:rsidR="00106DA9" w:rsidRPr="009506F7">
        <w:rPr>
          <w:rFonts w:ascii="Times New Roman" w:hAnsi="Times New Roman" w:cs="Times New Roman"/>
          <w:noProof/>
          <w:sz w:val="24"/>
          <w:szCs w:val="24"/>
        </w:rPr>
        <w:t>(6): 687-691.</w:t>
      </w:r>
      <w:bookmarkEnd w:id="24"/>
    </w:p>
    <w:p w14:paraId="61649746"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25" w:name="_ENREF_2"/>
      <w:r w:rsidRPr="009506F7">
        <w:rPr>
          <w:rFonts w:ascii="Times New Roman" w:hAnsi="Times New Roman" w:cs="Times New Roman"/>
          <w:noProof/>
          <w:sz w:val="24"/>
          <w:szCs w:val="24"/>
        </w:rPr>
        <w:t xml:space="preserve">Harris, M. D., A. J. Cyr, et al. (2016). "A combined experimental and computational approach to subject-specific analysis of knee joint laxity." </w:t>
      </w:r>
      <w:r w:rsidRPr="009506F7">
        <w:rPr>
          <w:rFonts w:ascii="Times New Roman" w:hAnsi="Times New Roman" w:cs="Times New Roman"/>
          <w:noProof/>
          <w:sz w:val="24"/>
          <w:szCs w:val="24"/>
          <w:u w:val="single"/>
        </w:rPr>
        <w:t>Journal of Biomechanical Engineering</w:t>
      </w:r>
      <w:r w:rsidRPr="009506F7">
        <w:rPr>
          <w:rFonts w:ascii="Times New Roman" w:hAnsi="Times New Roman" w:cs="Times New Roman"/>
          <w:noProof/>
          <w:sz w:val="24"/>
          <w:szCs w:val="24"/>
        </w:rPr>
        <w:t xml:space="preserve"> </w:t>
      </w:r>
      <w:r w:rsidRPr="009506F7">
        <w:rPr>
          <w:rFonts w:ascii="Times New Roman" w:hAnsi="Times New Roman" w:cs="Times New Roman"/>
          <w:b/>
          <w:noProof/>
          <w:sz w:val="24"/>
          <w:szCs w:val="24"/>
        </w:rPr>
        <w:t>138</w:t>
      </w:r>
      <w:r w:rsidRPr="009506F7">
        <w:rPr>
          <w:rFonts w:ascii="Times New Roman" w:hAnsi="Times New Roman" w:cs="Times New Roman"/>
          <w:noProof/>
          <w:sz w:val="24"/>
          <w:szCs w:val="24"/>
        </w:rPr>
        <w:t>(8): 081004.</w:t>
      </w:r>
      <w:bookmarkEnd w:id="25"/>
    </w:p>
    <w:p w14:paraId="3DB1C118"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26" w:name="_ENREF_3"/>
      <w:r w:rsidRPr="009506F7">
        <w:rPr>
          <w:rFonts w:ascii="Times New Roman" w:hAnsi="Times New Roman" w:cs="Times New Roman"/>
          <w:noProof/>
          <w:sz w:val="24"/>
          <w:szCs w:val="24"/>
        </w:rPr>
        <w:t xml:space="preserve">Imhauser, C. W., R. N. Kent, et al. (2017). "New parameters describing how knee ligaments carry force in situ predict interspecimen variations in laxity during simulated clinical exams." </w:t>
      </w:r>
      <w:r w:rsidRPr="009506F7">
        <w:rPr>
          <w:rFonts w:ascii="Times New Roman" w:hAnsi="Times New Roman" w:cs="Times New Roman"/>
          <w:noProof/>
          <w:sz w:val="24"/>
          <w:szCs w:val="24"/>
          <w:u w:val="single"/>
        </w:rPr>
        <w:t>Journal of biomechanics</w:t>
      </w:r>
      <w:r w:rsidRPr="009506F7">
        <w:rPr>
          <w:rFonts w:ascii="Times New Roman" w:hAnsi="Times New Roman" w:cs="Times New Roman"/>
          <w:noProof/>
          <w:sz w:val="24"/>
          <w:szCs w:val="24"/>
        </w:rPr>
        <w:t xml:space="preserve"> </w:t>
      </w:r>
      <w:r w:rsidRPr="009506F7">
        <w:rPr>
          <w:rFonts w:ascii="Times New Roman" w:hAnsi="Times New Roman" w:cs="Times New Roman"/>
          <w:b/>
          <w:noProof/>
          <w:sz w:val="24"/>
          <w:szCs w:val="24"/>
        </w:rPr>
        <w:t>64</w:t>
      </w:r>
      <w:r w:rsidRPr="009506F7">
        <w:rPr>
          <w:rFonts w:ascii="Times New Roman" w:hAnsi="Times New Roman" w:cs="Times New Roman"/>
          <w:noProof/>
          <w:sz w:val="24"/>
          <w:szCs w:val="24"/>
        </w:rPr>
        <w:t>: 212-218.</w:t>
      </w:r>
      <w:bookmarkEnd w:id="26"/>
    </w:p>
    <w:p w14:paraId="462D76A0"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27" w:name="_ENREF_4"/>
      <w:r w:rsidRPr="009506F7">
        <w:rPr>
          <w:rFonts w:ascii="Times New Roman" w:hAnsi="Times New Roman" w:cs="Times New Roman"/>
          <w:noProof/>
          <w:sz w:val="24"/>
          <w:szCs w:val="24"/>
        </w:rPr>
        <w:t xml:space="preserve">Kia, M., K. Schafer, et al. (2016). "A multibody knee model corroborates subject-specific experimental measurements of low ligament forces and kinematic coupling during passive flexion." </w:t>
      </w:r>
      <w:r w:rsidRPr="009506F7">
        <w:rPr>
          <w:rFonts w:ascii="Times New Roman" w:hAnsi="Times New Roman" w:cs="Times New Roman"/>
          <w:noProof/>
          <w:sz w:val="24"/>
          <w:szCs w:val="24"/>
          <w:u w:val="single"/>
        </w:rPr>
        <w:t>Journal of Biomechanical Engineering</w:t>
      </w:r>
      <w:r w:rsidRPr="009506F7">
        <w:rPr>
          <w:rFonts w:ascii="Times New Roman" w:hAnsi="Times New Roman" w:cs="Times New Roman"/>
          <w:noProof/>
          <w:sz w:val="24"/>
          <w:szCs w:val="24"/>
        </w:rPr>
        <w:t xml:space="preserve"> </w:t>
      </w:r>
      <w:r w:rsidRPr="009506F7">
        <w:rPr>
          <w:rFonts w:ascii="Times New Roman" w:hAnsi="Times New Roman" w:cs="Times New Roman"/>
          <w:b/>
          <w:noProof/>
          <w:sz w:val="24"/>
          <w:szCs w:val="24"/>
        </w:rPr>
        <w:t>138</w:t>
      </w:r>
      <w:r w:rsidRPr="009506F7">
        <w:rPr>
          <w:rFonts w:ascii="Times New Roman" w:hAnsi="Times New Roman" w:cs="Times New Roman"/>
          <w:noProof/>
          <w:sz w:val="24"/>
          <w:szCs w:val="24"/>
        </w:rPr>
        <w:t>(5): 051010.</w:t>
      </w:r>
      <w:bookmarkEnd w:id="27"/>
    </w:p>
    <w:p w14:paraId="25210678"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28" w:name="_ENREF_5"/>
      <w:r w:rsidRPr="009506F7">
        <w:rPr>
          <w:rFonts w:ascii="Times New Roman" w:hAnsi="Times New Roman" w:cs="Times New Roman"/>
          <w:noProof/>
          <w:sz w:val="24"/>
          <w:szCs w:val="24"/>
        </w:rPr>
        <w:t xml:space="preserve">Kirkpatrick, S., C. D. Gelatt, et al. (1983). "Optimization by simulated annealing." </w:t>
      </w:r>
      <w:r w:rsidRPr="009506F7">
        <w:rPr>
          <w:rFonts w:ascii="Times New Roman" w:hAnsi="Times New Roman" w:cs="Times New Roman"/>
          <w:noProof/>
          <w:sz w:val="24"/>
          <w:szCs w:val="24"/>
          <w:u w:val="single"/>
        </w:rPr>
        <w:t>science</w:t>
      </w:r>
      <w:r w:rsidRPr="009506F7">
        <w:rPr>
          <w:rFonts w:ascii="Times New Roman" w:hAnsi="Times New Roman" w:cs="Times New Roman"/>
          <w:noProof/>
          <w:sz w:val="24"/>
          <w:szCs w:val="24"/>
        </w:rPr>
        <w:t xml:space="preserve"> </w:t>
      </w:r>
      <w:r w:rsidRPr="009506F7">
        <w:rPr>
          <w:rFonts w:ascii="Times New Roman" w:hAnsi="Times New Roman" w:cs="Times New Roman"/>
          <w:b/>
          <w:noProof/>
          <w:sz w:val="24"/>
          <w:szCs w:val="24"/>
        </w:rPr>
        <w:t>220</w:t>
      </w:r>
      <w:r w:rsidRPr="009506F7">
        <w:rPr>
          <w:rFonts w:ascii="Times New Roman" w:hAnsi="Times New Roman" w:cs="Times New Roman"/>
          <w:noProof/>
          <w:sz w:val="24"/>
          <w:szCs w:val="24"/>
        </w:rPr>
        <w:t>(4598): 671-680.</w:t>
      </w:r>
      <w:bookmarkEnd w:id="28"/>
    </w:p>
    <w:p w14:paraId="6381B20D"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29" w:name="_ENREF_6"/>
      <w:r w:rsidRPr="009506F7">
        <w:rPr>
          <w:rFonts w:ascii="Times New Roman" w:hAnsi="Times New Roman" w:cs="Times New Roman"/>
          <w:noProof/>
          <w:sz w:val="24"/>
          <w:szCs w:val="24"/>
        </w:rPr>
        <w:t xml:space="preserve">Lasdon, L. S., R. L. Fox, et al. (1974). "Nonlinear optimization using the generalized reduced gradient method." </w:t>
      </w:r>
      <w:r w:rsidRPr="009506F7">
        <w:rPr>
          <w:rFonts w:ascii="Times New Roman" w:hAnsi="Times New Roman" w:cs="Times New Roman"/>
          <w:noProof/>
          <w:sz w:val="24"/>
          <w:szCs w:val="24"/>
          <w:u w:val="single"/>
        </w:rPr>
        <w:t>Revue française d'automatique, informatique, recherche opérationnelle. Recherche opérationnelle</w:t>
      </w:r>
      <w:r w:rsidRPr="009506F7">
        <w:rPr>
          <w:rFonts w:ascii="Times New Roman" w:hAnsi="Times New Roman" w:cs="Times New Roman"/>
          <w:noProof/>
          <w:sz w:val="24"/>
          <w:szCs w:val="24"/>
        </w:rPr>
        <w:t xml:space="preserve"> </w:t>
      </w:r>
      <w:r w:rsidRPr="009506F7">
        <w:rPr>
          <w:rFonts w:ascii="Times New Roman" w:hAnsi="Times New Roman" w:cs="Times New Roman"/>
          <w:b/>
          <w:noProof/>
          <w:sz w:val="24"/>
          <w:szCs w:val="24"/>
        </w:rPr>
        <w:t>8</w:t>
      </w:r>
      <w:r w:rsidRPr="009506F7">
        <w:rPr>
          <w:rFonts w:ascii="Times New Roman" w:hAnsi="Times New Roman" w:cs="Times New Roman"/>
          <w:noProof/>
          <w:sz w:val="24"/>
          <w:szCs w:val="24"/>
        </w:rPr>
        <w:t>(V3): 73-103.</w:t>
      </w:r>
      <w:bookmarkEnd w:id="29"/>
    </w:p>
    <w:p w14:paraId="553FE70F"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30" w:name="_ENREF_7"/>
      <w:r w:rsidRPr="009506F7">
        <w:rPr>
          <w:rFonts w:ascii="Times New Roman" w:hAnsi="Times New Roman" w:cs="Times New Roman"/>
          <w:noProof/>
          <w:sz w:val="24"/>
          <w:szCs w:val="24"/>
        </w:rPr>
        <w:t>Materialise, T. (2013). Mimics 17.0 Reference Guide. Materialise</w:t>
      </w:r>
      <w:r w:rsidRPr="009506F7">
        <w:rPr>
          <w:rFonts w:ascii="Times New Roman" w:hAnsi="Times New Roman" w:cs="Times New Roman"/>
          <w:b/>
          <w:noProof/>
          <w:sz w:val="24"/>
          <w:szCs w:val="24"/>
        </w:rPr>
        <w:t xml:space="preserve">: </w:t>
      </w:r>
      <w:r w:rsidRPr="009506F7">
        <w:rPr>
          <w:rFonts w:ascii="Times New Roman" w:hAnsi="Times New Roman" w:cs="Times New Roman"/>
          <w:noProof/>
          <w:sz w:val="24"/>
          <w:szCs w:val="24"/>
        </w:rPr>
        <w:t>575.</w:t>
      </w:r>
      <w:bookmarkEnd w:id="30"/>
    </w:p>
    <w:p w14:paraId="23A5352F"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31" w:name="_ENREF_8"/>
      <w:r w:rsidRPr="009506F7">
        <w:rPr>
          <w:rFonts w:ascii="Times New Roman" w:hAnsi="Times New Roman" w:cs="Times New Roman"/>
          <w:noProof/>
          <w:sz w:val="24"/>
          <w:szCs w:val="24"/>
        </w:rPr>
        <w:t>MSCsoftware, A. t. a. (2012). Adams Tutorial Kit for Mechanical Engineering Courses (second edition). M. software</w:t>
      </w:r>
      <w:r w:rsidRPr="009506F7">
        <w:rPr>
          <w:rFonts w:ascii="Times New Roman" w:hAnsi="Times New Roman" w:cs="Times New Roman"/>
          <w:b/>
          <w:noProof/>
          <w:sz w:val="24"/>
          <w:szCs w:val="24"/>
        </w:rPr>
        <w:t xml:space="preserve">: </w:t>
      </w:r>
      <w:r w:rsidRPr="009506F7">
        <w:rPr>
          <w:rFonts w:ascii="Times New Roman" w:hAnsi="Times New Roman" w:cs="Times New Roman"/>
          <w:noProof/>
          <w:sz w:val="24"/>
          <w:szCs w:val="24"/>
        </w:rPr>
        <w:t>309.</w:t>
      </w:r>
      <w:bookmarkEnd w:id="31"/>
    </w:p>
    <w:p w14:paraId="5EB18925" w14:textId="77777777" w:rsidR="00106DA9" w:rsidRPr="009506F7" w:rsidRDefault="00106DA9" w:rsidP="009506F7">
      <w:pPr>
        <w:spacing w:after="0" w:line="360" w:lineRule="auto"/>
        <w:ind w:left="720" w:hanging="720"/>
        <w:jc w:val="both"/>
        <w:rPr>
          <w:rFonts w:ascii="Times New Roman" w:hAnsi="Times New Roman" w:cs="Times New Roman"/>
          <w:noProof/>
          <w:sz w:val="24"/>
          <w:szCs w:val="24"/>
        </w:rPr>
      </w:pPr>
      <w:bookmarkStart w:id="32" w:name="_ENREF_9"/>
      <w:r w:rsidRPr="009506F7">
        <w:rPr>
          <w:rFonts w:ascii="Times New Roman" w:hAnsi="Times New Roman" w:cs="Times New Roman"/>
          <w:noProof/>
          <w:sz w:val="24"/>
          <w:szCs w:val="24"/>
        </w:rPr>
        <w:t xml:space="preserve">Satopaa, V., J. Albrecht, et al. (2011). </w:t>
      </w:r>
      <w:r w:rsidRPr="009506F7">
        <w:rPr>
          <w:rFonts w:ascii="Times New Roman" w:hAnsi="Times New Roman" w:cs="Times New Roman"/>
          <w:noProof/>
          <w:sz w:val="24"/>
          <w:szCs w:val="24"/>
          <w:u w:val="single"/>
        </w:rPr>
        <w:t>Finding a" kneedle" in a haystack: Detecting knee points in system behavior</w:t>
      </w:r>
      <w:r w:rsidRPr="009506F7">
        <w:rPr>
          <w:rFonts w:ascii="Times New Roman" w:hAnsi="Times New Roman" w:cs="Times New Roman"/>
          <w:noProof/>
          <w:sz w:val="24"/>
          <w:szCs w:val="24"/>
        </w:rPr>
        <w:t>. 2011 31st international conference on distributed computing systems workshops, IEEE.</w:t>
      </w:r>
      <w:bookmarkEnd w:id="32"/>
    </w:p>
    <w:p w14:paraId="4790DE18" w14:textId="77777777" w:rsidR="00106DA9" w:rsidRPr="009506F7" w:rsidRDefault="00106DA9" w:rsidP="009506F7">
      <w:pPr>
        <w:spacing w:line="360" w:lineRule="auto"/>
        <w:ind w:left="720" w:hanging="720"/>
        <w:jc w:val="both"/>
        <w:rPr>
          <w:rFonts w:ascii="Times New Roman" w:hAnsi="Times New Roman" w:cs="Times New Roman"/>
          <w:noProof/>
          <w:sz w:val="24"/>
          <w:szCs w:val="24"/>
        </w:rPr>
      </w:pPr>
      <w:bookmarkStart w:id="33" w:name="_ENREF_10"/>
      <w:r w:rsidRPr="009506F7">
        <w:rPr>
          <w:rFonts w:ascii="Times New Roman" w:hAnsi="Times New Roman" w:cs="Times New Roman"/>
          <w:noProof/>
          <w:sz w:val="24"/>
          <w:szCs w:val="24"/>
        </w:rPr>
        <w:t xml:space="preserve">Thein, R., J. Boorman-Padgett, et al. (2016). "Biomechanical assessment of the anterolateral ligament of the knee: a secondary restraint in simulated tests of the pivot shift and of anterior stability." </w:t>
      </w:r>
      <w:r w:rsidRPr="009506F7">
        <w:rPr>
          <w:rFonts w:ascii="Times New Roman" w:hAnsi="Times New Roman" w:cs="Times New Roman"/>
          <w:noProof/>
          <w:sz w:val="24"/>
          <w:szCs w:val="24"/>
          <w:u w:val="single"/>
        </w:rPr>
        <w:t>JBJS</w:t>
      </w:r>
      <w:r w:rsidRPr="009506F7">
        <w:rPr>
          <w:rFonts w:ascii="Times New Roman" w:hAnsi="Times New Roman" w:cs="Times New Roman"/>
          <w:noProof/>
          <w:sz w:val="24"/>
          <w:szCs w:val="24"/>
        </w:rPr>
        <w:t xml:space="preserve"> </w:t>
      </w:r>
      <w:r w:rsidRPr="009506F7">
        <w:rPr>
          <w:rFonts w:ascii="Times New Roman" w:hAnsi="Times New Roman" w:cs="Times New Roman"/>
          <w:b/>
          <w:noProof/>
          <w:sz w:val="24"/>
          <w:szCs w:val="24"/>
        </w:rPr>
        <w:t>98</w:t>
      </w:r>
      <w:r w:rsidRPr="009506F7">
        <w:rPr>
          <w:rFonts w:ascii="Times New Roman" w:hAnsi="Times New Roman" w:cs="Times New Roman"/>
          <w:noProof/>
          <w:sz w:val="24"/>
          <w:szCs w:val="24"/>
        </w:rPr>
        <w:t>(11): 937-943.</w:t>
      </w:r>
      <w:bookmarkEnd w:id="33"/>
    </w:p>
    <w:p w14:paraId="258D5D1C" w14:textId="4E705C47" w:rsidR="00106DA9" w:rsidRDefault="00106DA9" w:rsidP="00106DA9">
      <w:pPr>
        <w:spacing w:line="240" w:lineRule="auto"/>
        <w:jc w:val="both"/>
        <w:rPr>
          <w:rFonts w:ascii="Times New Roman" w:hAnsi="Times New Roman" w:cs="Times New Roman"/>
          <w:noProof/>
          <w:sz w:val="24"/>
          <w:szCs w:val="24"/>
        </w:rPr>
      </w:pPr>
    </w:p>
    <w:p w14:paraId="6299780D" w14:textId="1AAC82E3" w:rsidR="00F618DA" w:rsidRPr="00EC3691" w:rsidRDefault="00644EEB" w:rsidP="00030058">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618DA" w:rsidRPr="00EC3691" w:rsidSect="005B5E4B">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8BA50" w14:textId="77777777" w:rsidR="00201FA2" w:rsidRDefault="00201FA2" w:rsidP="00EC3691">
      <w:pPr>
        <w:spacing w:after="0" w:line="240" w:lineRule="auto"/>
      </w:pPr>
      <w:r>
        <w:separator/>
      </w:r>
    </w:p>
  </w:endnote>
  <w:endnote w:type="continuationSeparator" w:id="0">
    <w:p w14:paraId="488D4605" w14:textId="77777777" w:rsidR="00201FA2" w:rsidRDefault="00201FA2" w:rsidP="00EC3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urlz MT">
    <w:panose1 w:val="04040404050702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7294481"/>
      <w:docPartObj>
        <w:docPartGallery w:val="Page Numbers (Bottom of Page)"/>
        <w:docPartUnique/>
      </w:docPartObj>
    </w:sdtPr>
    <w:sdtEndPr>
      <w:rPr>
        <w:noProof/>
      </w:rPr>
    </w:sdtEndPr>
    <w:sdtContent>
      <w:p w14:paraId="4E0CEEC2" w14:textId="100EE719" w:rsidR="005B5E4B" w:rsidRDefault="005B5E4B">
        <w:pPr>
          <w:pStyle w:val="Footer"/>
          <w:jc w:val="center"/>
        </w:pPr>
        <w:r>
          <w:fldChar w:fldCharType="begin"/>
        </w:r>
        <w:r>
          <w:instrText xml:space="preserve"> PAGE   \* MERGEFORMAT </w:instrText>
        </w:r>
        <w:r>
          <w:fldChar w:fldCharType="separate"/>
        </w:r>
        <w:r w:rsidR="00F41EE0">
          <w:rPr>
            <w:noProof/>
          </w:rPr>
          <w:t>15</w:t>
        </w:r>
        <w:r>
          <w:rPr>
            <w:noProof/>
          </w:rPr>
          <w:fldChar w:fldCharType="end"/>
        </w:r>
      </w:p>
    </w:sdtContent>
  </w:sdt>
  <w:p w14:paraId="613054D4" w14:textId="77777777" w:rsidR="005B5E4B" w:rsidRDefault="005B5E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42574" w14:textId="77777777" w:rsidR="00201FA2" w:rsidRDefault="00201FA2" w:rsidP="00EC3691">
      <w:pPr>
        <w:spacing w:after="0" w:line="240" w:lineRule="auto"/>
      </w:pPr>
      <w:r>
        <w:separator/>
      </w:r>
    </w:p>
  </w:footnote>
  <w:footnote w:type="continuationSeparator" w:id="0">
    <w:p w14:paraId="4B07FFB7" w14:textId="77777777" w:rsidR="00201FA2" w:rsidRDefault="00201FA2" w:rsidP="00EC36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84CF3"/>
    <w:multiLevelType w:val="hybridMultilevel"/>
    <w:tmpl w:val="C00C04A6"/>
    <w:lvl w:ilvl="0" w:tplc="725EE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350CE"/>
    <w:multiLevelType w:val="hybridMultilevel"/>
    <w:tmpl w:val="D896780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C3F88"/>
    <w:multiLevelType w:val="hybridMultilevel"/>
    <w:tmpl w:val="E7C8A1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EA0131"/>
    <w:multiLevelType w:val="multilevel"/>
    <w:tmpl w:val="0BEA536E"/>
    <w:lvl w:ilvl="0">
      <w:start w:val="1"/>
      <w:numFmt w:val="bullet"/>
      <w:lvlText w:val=""/>
      <w:lvlJc w:val="left"/>
      <w:pPr>
        <w:tabs>
          <w:tab w:val="num" w:pos="1440"/>
        </w:tabs>
        <w:ind w:left="1440" w:hanging="360"/>
      </w:pPr>
      <w:rPr>
        <w:rFonts w:ascii="Symbol" w:hAnsi="Symbol" w:hint="default"/>
        <w:sz w:val="20"/>
      </w:rPr>
    </w:lvl>
    <w:lvl w:ilvl="1">
      <w:start w:val="1"/>
      <w:numFmt w:val="decimal"/>
      <w:lvlText w:val="%2-"/>
      <w:lvlJc w:val="left"/>
      <w:pPr>
        <w:ind w:left="72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6769E1"/>
    <w:multiLevelType w:val="hybridMultilevel"/>
    <w:tmpl w:val="B296A8A4"/>
    <w:lvl w:ilvl="0" w:tplc="1696DD7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C8550F"/>
    <w:multiLevelType w:val="hybridMultilevel"/>
    <w:tmpl w:val="97980804"/>
    <w:lvl w:ilvl="0" w:tplc="F00EEA1A">
      <w:start w:val="5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5E1A0C"/>
    <w:multiLevelType w:val="hybridMultilevel"/>
    <w:tmpl w:val="6608981C"/>
    <w:lvl w:ilvl="0" w:tplc="D09805D0">
      <w:start w:val="1"/>
      <w:numFmt w:val="lowerLetter"/>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EFE7180"/>
    <w:multiLevelType w:val="hybridMultilevel"/>
    <w:tmpl w:val="8E6438C2"/>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35679F"/>
    <w:multiLevelType w:val="hybridMultilevel"/>
    <w:tmpl w:val="A97EFA98"/>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8DD27A5"/>
    <w:multiLevelType w:val="hybridMultilevel"/>
    <w:tmpl w:val="5894BB72"/>
    <w:lvl w:ilvl="0" w:tplc="8A08BAC0">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CA309A0"/>
    <w:multiLevelType w:val="hybridMultilevel"/>
    <w:tmpl w:val="6608981C"/>
    <w:lvl w:ilvl="0" w:tplc="D09805D0">
      <w:start w:val="1"/>
      <w:numFmt w:val="lowerLetter"/>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0082BD5"/>
    <w:multiLevelType w:val="hybridMultilevel"/>
    <w:tmpl w:val="AC720730"/>
    <w:lvl w:ilvl="0" w:tplc="F0C0B7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B37013"/>
    <w:multiLevelType w:val="hybridMultilevel"/>
    <w:tmpl w:val="26E2328E"/>
    <w:lvl w:ilvl="0" w:tplc="59B86C3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2121CD"/>
    <w:multiLevelType w:val="hybridMultilevel"/>
    <w:tmpl w:val="50BA5830"/>
    <w:lvl w:ilvl="0" w:tplc="725EE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B17F1B"/>
    <w:multiLevelType w:val="hybridMultilevel"/>
    <w:tmpl w:val="EAE4B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FE77B8"/>
    <w:multiLevelType w:val="hybridMultilevel"/>
    <w:tmpl w:val="FB2EB838"/>
    <w:lvl w:ilvl="0" w:tplc="609A54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2B3C43"/>
    <w:multiLevelType w:val="hybridMultilevel"/>
    <w:tmpl w:val="A62C8A7A"/>
    <w:lvl w:ilvl="0" w:tplc="83328F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0F30DC"/>
    <w:multiLevelType w:val="hybridMultilevel"/>
    <w:tmpl w:val="3ECEE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0C6864"/>
    <w:multiLevelType w:val="hybridMultilevel"/>
    <w:tmpl w:val="B296A8A4"/>
    <w:lvl w:ilvl="0" w:tplc="1696DD7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5"/>
  </w:num>
  <w:num w:numId="3">
    <w:abstractNumId w:val="1"/>
  </w:num>
  <w:num w:numId="4">
    <w:abstractNumId w:val="3"/>
  </w:num>
  <w:num w:numId="5">
    <w:abstractNumId w:val="9"/>
  </w:num>
  <w:num w:numId="6">
    <w:abstractNumId w:val="11"/>
  </w:num>
  <w:num w:numId="7">
    <w:abstractNumId w:val="15"/>
  </w:num>
  <w:num w:numId="8">
    <w:abstractNumId w:val="7"/>
  </w:num>
  <w:num w:numId="9">
    <w:abstractNumId w:val="8"/>
  </w:num>
  <w:num w:numId="10">
    <w:abstractNumId w:val="16"/>
  </w:num>
  <w:num w:numId="11">
    <w:abstractNumId w:val="12"/>
  </w:num>
  <w:num w:numId="12">
    <w:abstractNumId w:val="18"/>
  </w:num>
  <w:num w:numId="13">
    <w:abstractNumId w:val="6"/>
  </w:num>
  <w:num w:numId="14">
    <w:abstractNumId w:val="0"/>
  </w:num>
  <w:num w:numId="15">
    <w:abstractNumId w:val="17"/>
  </w:num>
  <w:num w:numId="16">
    <w:abstractNumId w:val="14"/>
  </w:num>
  <w:num w:numId="17">
    <w:abstractNumId w:val="2"/>
  </w:num>
  <w:num w:numId="18">
    <w:abstractNumId w:val="4"/>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022rtvf00swte5ww1v5zz4299rxe5sav90&quot;&gt;Elmasry_Endnot_Library&lt;record-ids&gt;&lt;item&gt;3&lt;/item&gt;&lt;item&gt;19&lt;/item&gt;&lt;item&gt;26&lt;/item&gt;&lt;item&gt;81&lt;/item&gt;&lt;item&gt;82&lt;/item&gt;&lt;item&gt;86&lt;/item&gt;&lt;item&gt;126&lt;/item&gt;&lt;item&gt;127&lt;/item&gt;&lt;item&gt;128&lt;/item&gt;&lt;item&gt;129&lt;/item&gt;&lt;/record-ids&gt;&lt;/item&gt;&lt;/Libraries&gt;"/>
  </w:docVars>
  <w:rsids>
    <w:rsidRoot w:val="001515C4"/>
    <w:rsid w:val="00000F3F"/>
    <w:rsid w:val="00030058"/>
    <w:rsid w:val="000316CD"/>
    <w:rsid w:val="00091D3D"/>
    <w:rsid w:val="000961DF"/>
    <w:rsid w:val="000C2FD5"/>
    <w:rsid w:val="000E166A"/>
    <w:rsid w:val="001040A3"/>
    <w:rsid w:val="001059FA"/>
    <w:rsid w:val="00106DA9"/>
    <w:rsid w:val="0014511F"/>
    <w:rsid w:val="001507D2"/>
    <w:rsid w:val="001515C4"/>
    <w:rsid w:val="00154F6D"/>
    <w:rsid w:val="00171AC4"/>
    <w:rsid w:val="001B5A4E"/>
    <w:rsid w:val="001D536A"/>
    <w:rsid w:val="00200F10"/>
    <w:rsid w:val="00201FA2"/>
    <w:rsid w:val="00230EB8"/>
    <w:rsid w:val="002346E9"/>
    <w:rsid w:val="00252676"/>
    <w:rsid w:val="00262A60"/>
    <w:rsid w:val="00280186"/>
    <w:rsid w:val="0028047C"/>
    <w:rsid w:val="002867A3"/>
    <w:rsid w:val="002918D8"/>
    <w:rsid w:val="002A1A50"/>
    <w:rsid w:val="002A570C"/>
    <w:rsid w:val="002C661C"/>
    <w:rsid w:val="002E3496"/>
    <w:rsid w:val="002F4DF5"/>
    <w:rsid w:val="00303055"/>
    <w:rsid w:val="00312FB0"/>
    <w:rsid w:val="00314F55"/>
    <w:rsid w:val="00317FE8"/>
    <w:rsid w:val="003221D6"/>
    <w:rsid w:val="00327E44"/>
    <w:rsid w:val="00341209"/>
    <w:rsid w:val="00386C28"/>
    <w:rsid w:val="003D1516"/>
    <w:rsid w:val="003E5CC8"/>
    <w:rsid w:val="00417F15"/>
    <w:rsid w:val="0046168F"/>
    <w:rsid w:val="0046733B"/>
    <w:rsid w:val="004741FC"/>
    <w:rsid w:val="00481097"/>
    <w:rsid w:val="004B63AD"/>
    <w:rsid w:val="004C36A3"/>
    <w:rsid w:val="00517869"/>
    <w:rsid w:val="00524FE8"/>
    <w:rsid w:val="005401FB"/>
    <w:rsid w:val="00542029"/>
    <w:rsid w:val="00554A8D"/>
    <w:rsid w:val="00554FE4"/>
    <w:rsid w:val="0056643A"/>
    <w:rsid w:val="00572476"/>
    <w:rsid w:val="00594AF1"/>
    <w:rsid w:val="00596364"/>
    <w:rsid w:val="00596DD4"/>
    <w:rsid w:val="005B5E4B"/>
    <w:rsid w:val="005C68E0"/>
    <w:rsid w:val="005E08BC"/>
    <w:rsid w:val="005F06BD"/>
    <w:rsid w:val="005F39EB"/>
    <w:rsid w:val="0060282E"/>
    <w:rsid w:val="00613582"/>
    <w:rsid w:val="00625611"/>
    <w:rsid w:val="00644EEB"/>
    <w:rsid w:val="00650E8C"/>
    <w:rsid w:val="006660F9"/>
    <w:rsid w:val="0069513F"/>
    <w:rsid w:val="006B558D"/>
    <w:rsid w:val="006E5FD1"/>
    <w:rsid w:val="006F1810"/>
    <w:rsid w:val="006F60FB"/>
    <w:rsid w:val="00722BD0"/>
    <w:rsid w:val="0073037F"/>
    <w:rsid w:val="007435D1"/>
    <w:rsid w:val="00793A1F"/>
    <w:rsid w:val="007D6994"/>
    <w:rsid w:val="007E7DA5"/>
    <w:rsid w:val="007F1068"/>
    <w:rsid w:val="008025D4"/>
    <w:rsid w:val="008209C0"/>
    <w:rsid w:val="00827CE4"/>
    <w:rsid w:val="008314D7"/>
    <w:rsid w:val="00832750"/>
    <w:rsid w:val="00843AF8"/>
    <w:rsid w:val="00864AB9"/>
    <w:rsid w:val="00874C8C"/>
    <w:rsid w:val="00881680"/>
    <w:rsid w:val="00892820"/>
    <w:rsid w:val="008C1A95"/>
    <w:rsid w:val="008C2BF1"/>
    <w:rsid w:val="008C519D"/>
    <w:rsid w:val="008F2C8E"/>
    <w:rsid w:val="008F3A7B"/>
    <w:rsid w:val="00914191"/>
    <w:rsid w:val="00916270"/>
    <w:rsid w:val="00932740"/>
    <w:rsid w:val="009439A0"/>
    <w:rsid w:val="009506F7"/>
    <w:rsid w:val="009A5F13"/>
    <w:rsid w:val="009B1FF2"/>
    <w:rsid w:val="009B3E9A"/>
    <w:rsid w:val="009B4A16"/>
    <w:rsid w:val="009C2EE3"/>
    <w:rsid w:val="009D258F"/>
    <w:rsid w:val="00A2306D"/>
    <w:rsid w:val="00A33C61"/>
    <w:rsid w:val="00A37C84"/>
    <w:rsid w:val="00A51613"/>
    <w:rsid w:val="00A5167C"/>
    <w:rsid w:val="00A57420"/>
    <w:rsid w:val="00A61FDC"/>
    <w:rsid w:val="00A65E62"/>
    <w:rsid w:val="00A70715"/>
    <w:rsid w:val="00A87284"/>
    <w:rsid w:val="00A91F6B"/>
    <w:rsid w:val="00A97A36"/>
    <w:rsid w:val="00AA132B"/>
    <w:rsid w:val="00AB0131"/>
    <w:rsid w:val="00AC516E"/>
    <w:rsid w:val="00AC5E2B"/>
    <w:rsid w:val="00AE7F45"/>
    <w:rsid w:val="00B02112"/>
    <w:rsid w:val="00B1309A"/>
    <w:rsid w:val="00B16EA7"/>
    <w:rsid w:val="00B43134"/>
    <w:rsid w:val="00B6618D"/>
    <w:rsid w:val="00B83C14"/>
    <w:rsid w:val="00B93DC6"/>
    <w:rsid w:val="00BA2509"/>
    <w:rsid w:val="00BD752C"/>
    <w:rsid w:val="00BF532B"/>
    <w:rsid w:val="00C1335F"/>
    <w:rsid w:val="00C14929"/>
    <w:rsid w:val="00C166E1"/>
    <w:rsid w:val="00C24194"/>
    <w:rsid w:val="00C25EC9"/>
    <w:rsid w:val="00C4194B"/>
    <w:rsid w:val="00C45D52"/>
    <w:rsid w:val="00C53CA4"/>
    <w:rsid w:val="00C62AC3"/>
    <w:rsid w:val="00C6711C"/>
    <w:rsid w:val="00C7176E"/>
    <w:rsid w:val="00C96AA2"/>
    <w:rsid w:val="00CB4D64"/>
    <w:rsid w:val="00CC670C"/>
    <w:rsid w:val="00CD5241"/>
    <w:rsid w:val="00CF6876"/>
    <w:rsid w:val="00D23F30"/>
    <w:rsid w:val="00D405A1"/>
    <w:rsid w:val="00D4308D"/>
    <w:rsid w:val="00D45A05"/>
    <w:rsid w:val="00D5704E"/>
    <w:rsid w:val="00D73BF0"/>
    <w:rsid w:val="00D76C0C"/>
    <w:rsid w:val="00D83F28"/>
    <w:rsid w:val="00DA01C7"/>
    <w:rsid w:val="00DA3227"/>
    <w:rsid w:val="00DA3F80"/>
    <w:rsid w:val="00DF5A61"/>
    <w:rsid w:val="00E228A5"/>
    <w:rsid w:val="00E54D9C"/>
    <w:rsid w:val="00E57658"/>
    <w:rsid w:val="00E75E84"/>
    <w:rsid w:val="00EA5593"/>
    <w:rsid w:val="00EC1F77"/>
    <w:rsid w:val="00EC3691"/>
    <w:rsid w:val="00EC65DF"/>
    <w:rsid w:val="00F012DB"/>
    <w:rsid w:val="00F0662A"/>
    <w:rsid w:val="00F07FB5"/>
    <w:rsid w:val="00F41EE0"/>
    <w:rsid w:val="00F46F53"/>
    <w:rsid w:val="00F5648A"/>
    <w:rsid w:val="00F618DA"/>
    <w:rsid w:val="00FC1B5E"/>
    <w:rsid w:val="00FC51FF"/>
    <w:rsid w:val="00FC6859"/>
    <w:rsid w:val="00FD1E8E"/>
    <w:rsid w:val="00FD73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DA5B0"/>
  <w15:chartTrackingRefBased/>
  <w15:docId w15:val="{4AA2751A-C41D-44D2-AF6E-8CBDE2ABC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15C4"/>
  </w:style>
  <w:style w:type="paragraph" w:styleId="Heading1">
    <w:name w:val="heading 1"/>
    <w:basedOn w:val="Normal"/>
    <w:next w:val="Normal"/>
    <w:link w:val="Heading1Char"/>
    <w:uiPriority w:val="9"/>
    <w:qFormat/>
    <w:rsid w:val="001515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5704E"/>
    <w:pPr>
      <w:keepNext/>
      <w:keepLines/>
      <w:spacing w:before="40" w:after="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DF5A6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15C4"/>
    <w:pPr>
      <w:ind w:left="720"/>
      <w:contextualSpacing/>
    </w:pPr>
  </w:style>
  <w:style w:type="character" w:styleId="Hyperlink">
    <w:name w:val="Hyperlink"/>
    <w:basedOn w:val="DefaultParagraphFont"/>
    <w:uiPriority w:val="99"/>
    <w:unhideWhenUsed/>
    <w:rsid w:val="001515C4"/>
    <w:rPr>
      <w:color w:val="0563C1" w:themeColor="hyperlink"/>
      <w:u w:val="single"/>
    </w:rPr>
  </w:style>
  <w:style w:type="character" w:customStyle="1" w:styleId="Heading1Char">
    <w:name w:val="Heading 1 Char"/>
    <w:basedOn w:val="DefaultParagraphFont"/>
    <w:link w:val="Heading1"/>
    <w:uiPriority w:val="9"/>
    <w:rsid w:val="001515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5704E"/>
    <w:rPr>
      <w:rFonts w:ascii="Times New Roman" w:eastAsiaTheme="majorEastAsia" w:hAnsi="Times New Roman" w:cstheme="majorBidi"/>
      <w:b/>
      <w:color w:val="000000" w:themeColor="text1"/>
      <w:sz w:val="32"/>
      <w:szCs w:val="26"/>
    </w:rPr>
  </w:style>
  <w:style w:type="character" w:styleId="PlaceholderText">
    <w:name w:val="Placeholder Text"/>
    <w:basedOn w:val="DefaultParagraphFont"/>
    <w:uiPriority w:val="99"/>
    <w:semiHidden/>
    <w:rsid w:val="00F07FB5"/>
    <w:rPr>
      <w:color w:val="808080"/>
    </w:rPr>
  </w:style>
  <w:style w:type="paragraph" w:styleId="BalloonText">
    <w:name w:val="Balloon Text"/>
    <w:basedOn w:val="Normal"/>
    <w:link w:val="BalloonTextChar"/>
    <w:uiPriority w:val="99"/>
    <w:semiHidden/>
    <w:unhideWhenUsed/>
    <w:rsid w:val="00C25E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EC9"/>
    <w:rPr>
      <w:rFonts w:ascii="Segoe UI" w:hAnsi="Segoe UI" w:cs="Segoe UI"/>
      <w:sz w:val="18"/>
      <w:szCs w:val="18"/>
    </w:rPr>
  </w:style>
  <w:style w:type="table" w:styleId="TableGrid">
    <w:name w:val="Table Grid"/>
    <w:basedOn w:val="TableNormal"/>
    <w:uiPriority w:val="39"/>
    <w:rsid w:val="00EC3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36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C36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3691"/>
  </w:style>
  <w:style w:type="paragraph" w:styleId="Footer">
    <w:name w:val="footer"/>
    <w:basedOn w:val="Normal"/>
    <w:link w:val="FooterChar"/>
    <w:uiPriority w:val="99"/>
    <w:unhideWhenUsed/>
    <w:rsid w:val="00EC36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3691"/>
  </w:style>
  <w:style w:type="paragraph" w:styleId="TOCHeading">
    <w:name w:val="TOC Heading"/>
    <w:basedOn w:val="Heading1"/>
    <w:next w:val="Normal"/>
    <w:uiPriority w:val="39"/>
    <w:unhideWhenUsed/>
    <w:qFormat/>
    <w:rsid w:val="00030058"/>
    <w:pPr>
      <w:outlineLvl w:val="9"/>
    </w:pPr>
  </w:style>
  <w:style w:type="paragraph" w:styleId="TOC2">
    <w:name w:val="toc 2"/>
    <w:basedOn w:val="Normal"/>
    <w:next w:val="Normal"/>
    <w:autoRedefine/>
    <w:uiPriority w:val="39"/>
    <w:unhideWhenUsed/>
    <w:rsid w:val="00030058"/>
    <w:pPr>
      <w:spacing w:after="100"/>
      <w:ind w:left="220"/>
    </w:pPr>
  </w:style>
  <w:style w:type="character" w:styleId="CommentReference">
    <w:name w:val="annotation reference"/>
    <w:basedOn w:val="DefaultParagraphFont"/>
    <w:uiPriority w:val="99"/>
    <w:semiHidden/>
    <w:unhideWhenUsed/>
    <w:rsid w:val="00B16EA7"/>
    <w:rPr>
      <w:sz w:val="16"/>
      <w:szCs w:val="16"/>
    </w:rPr>
  </w:style>
  <w:style w:type="paragraph" w:styleId="CommentText">
    <w:name w:val="annotation text"/>
    <w:basedOn w:val="Normal"/>
    <w:link w:val="CommentTextChar"/>
    <w:uiPriority w:val="99"/>
    <w:semiHidden/>
    <w:unhideWhenUsed/>
    <w:rsid w:val="00B16EA7"/>
    <w:pPr>
      <w:spacing w:line="240" w:lineRule="auto"/>
    </w:pPr>
    <w:rPr>
      <w:sz w:val="20"/>
      <w:szCs w:val="20"/>
    </w:rPr>
  </w:style>
  <w:style w:type="character" w:customStyle="1" w:styleId="CommentTextChar">
    <w:name w:val="Comment Text Char"/>
    <w:basedOn w:val="DefaultParagraphFont"/>
    <w:link w:val="CommentText"/>
    <w:uiPriority w:val="99"/>
    <w:semiHidden/>
    <w:rsid w:val="00B16EA7"/>
    <w:rPr>
      <w:sz w:val="20"/>
      <w:szCs w:val="20"/>
    </w:rPr>
  </w:style>
  <w:style w:type="paragraph" w:styleId="CommentSubject">
    <w:name w:val="annotation subject"/>
    <w:basedOn w:val="CommentText"/>
    <w:next w:val="CommentText"/>
    <w:link w:val="CommentSubjectChar"/>
    <w:uiPriority w:val="99"/>
    <w:semiHidden/>
    <w:unhideWhenUsed/>
    <w:rsid w:val="00B16EA7"/>
    <w:rPr>
      <w:b/>
      <w:bCs/>
    </w:rPr>
  </w:style>
  <w:style w:type="character" w:customStyle="1" w:styleId="CommentSubjectChar">
    <w:name w:val="Comment Subject Char"/>
    <w:basedOn w:val="CommentTextChar"/>
    <w:link w:val="CommentSubject"/>
    <w:uiPriority w:val="99"/>
    <w:semiHidden/>
    <w:rsid w:val="00B16EA7"/>
    <w:rPr>
      <w:b/>
      <w:bCs/>
      <w:sz w:val="20"/>
      <w:szCs w:val="20"/>
    </w:rPr>
  </w:style>
  <w:style w:type="paragraph" w:styleId="Title">
    <w:name w:val="Title"/>
    <w:basedOn w:val="Normal"/>
    <w:next w:val="Normal"/>
    <w:link w:val="TitleChar"/>
    <w:uiPriority w:val="10"/>
    <w:qFormat/>
    <w:rsid w:val="00DF5A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5A6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DF5A61"/>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312FB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chart" Target="charts/chart11.xml"/><Relationship Id="rId21" Type="http://schemas.openxmlformats.org/officeDocument/2006/relationships/chart" Target="charts/chart6.xml"/><Relationship Id="rId34"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chart" Target="charts/chart18.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32" Type="http://schemas.openxmlformats.org/officeDocument/2006/relationships/chart" Target="charts/chart17.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simtk.org/plugins/moinmoin/kneehub/ModelCalibration" TargetMode="External"/><Relationship Id="rId23" Type="http://schemas.openxmlformats.org/officeDocument/2006/relationships/chart" Target="charts/chart8.xml"/><Relationship Id="rId28" Type="http://schemas.openxmlformats.org/officeDocument/2006/relationships/chart" Target="charts/chart13.xm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chart" Target="charts/chart4.xml"/><Relationship Id="rId31" Type="http://schemas.openxmlformats.org/officeDocument/2006/relationships/chart" Target="charts/chart16.xml"/><Relationship Id="rId4" Type="http://schemas.openxmlformats.org/officeDocument/2006/relationships/settings" Target="settings.xml"/><Relationship Id="rId9" Type="http://schemas.openxmlformats.org/officeDocument/2006/relationships/hyperlink" Target="mailto:elmasrys@hss.edu" TargetMode="External"/><Relationship Id="rId14" Type="http://schemas.openxmlformats.org/officeDocument/2006/relationships/image" Target="media/image5.png"/><Relationship Id="rId22" Type="http://schemas.openxmlformats.org/officeDocument/2006/relationships/chart" Target="charts/chart7.xml"/><Relationship Id="rId27" Type="http://schemas.openxmlformats.org/officeDocument/2006/relationships/chart" Target="charts/chart12.xml"/><Relationship Id="rId30" Type="http://schemas.openxmlformats.org/officeDocument/2006/relationships/chart" Target="charts/chart15.xml"/><Relationship Id="rId35" Type="http://schemas.openxmlformats.org/officeDocument/2006/relationships/footer" Target="footer1.xml"/><Relationship Id="rId8" Type="http://schemas.openxmlformats.org/officeDocument/2006/relationships/hyperlink" Target="mailto:imhauserc@hss.edu"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AP.csv"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VV.csv"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IE.csv"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IE.csv"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AP.csv"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AP.csv"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VV.csv"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VV.csv"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IE.csv"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IE.csv"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A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VV.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VV.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IE.c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IE.csv"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AP.csv"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AP.csv"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hssbiomech\projects\group_imhauser\Modeling\R01%20Reproducibility\Calibration%20phase\Input%20data\data-MC-DU02\DU02_INTACT_KE_VV.csv"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1833568880813"/>
          <c:y val="0.15856237583561722"/>
          <c:w val="0.75034490880947569"/>
          <c:h val="0.79828830788416638"/>
        </c:manualLayout>
      </c:layout>
      <c:lineChart>
        <c:grouping val="standard"/>
        <c:varyColors val="0"/>
        <c:ser>
          <c:idx val="0"/>
          <c:order val="0"/>
          <c:tx>
            <c:strRef>
              <c:f>DU02_INTACT_KE_AP!$A$1</c:f>
              <c:strCache>
                <c:ptCount val="1"/>
                <c:pt idx="0">
                  <c:v>TF FE (deg)</c:v>
                </c:pt>
              </c:strCache>
            </c:strRef>
          </c:tx>
          <c:spPr>
            <a:ln w="28575" cap="rnd">
              <a:solidFill>
                <a:schemeClr val="accent1"/>
              </a:solidFill>
              <a:round/>
            </a:ln>
            <a:effectLst/>
          </c:spPr>
          <c:marker>
            <c:symbol val="none"/>
          </c:marker>
          <c:val>
            <c:numRef>
              <c:f>DU02_INTACT_KE_AP!$A$2:$A$9001</c:f>
              <c:numCache>
                <c:formatCode>General</c:formatCode>
                <c:ptCount val="9000"/>
                <c:pt idx="0">
                  <c:v>8.3016000000000005</c:v>
                </c:pt>
                <c:pt idx="1">
                  <c:v>8.3012999999999995</c:v>
                </c:pt>
                <c:pt idx="2">
                  <c:v>8.3027999999999995</c:v>
                </c:pt>
                <c:pt idx="3">
                  <c:v>8.3036999999999992</c:v>
                </c:pt>
                <c:pt idx="4">
                  <c:v>8.3045000000000009</c:v>
                </c:pt>
                <c:pt idx="5">
                  <c:v>8.3111999999999995</c:v>
                </c:pt>
                <c:pt idx="6">
                  <c:v>8.3160000000000007</c:v>
                </c:pt>
                <c:pt idx="7">
                  <c:v>8.3222000000000005</c:v>
                </c:pt>
                <c:pt idx="8">
                  <c:v>8.3285</c:v>
                </c:pt>
                <c:pt idx="9">
                  <c:v>8.3398000000000003</c:v>
                </c:pt>
                <c:pt idx="10">
                  <c:v>8.3550000000000004</c:v>
                </c:pt>
                <c:pt idx="11">
                  <c:v>8.3663000000000007</c:v>
                </c:pt>
                <c:pt idx="12">
                  <c:v>8.3774999999999995</c:v>
                </c:pt>
                <c:pt idx="13">
                  <c:v>8.3886000000000003</c:v>
                </c:pt>
                <c:pt idx="14">
                  <c:v>8.4008000000000003</c:v>
                </c:pt>
                <c:pt idx="15">
                  <c:v>8.4183000000000003</c:v>
                </c:pt>
                <c:pt idx="16">
                  <c:v>8.4417000000000009</c:v>
                </c:pt>
                <c:pt idx="17">
                  <c:v>8.4649000000000001</c:v>
                </c:pt>
                <c:pt idx="18">
                  <c:v>8.4918999999999993</c:v>
                </c:pt>
                <c:pt idx="19">
                  <c:v>8.5212000000000003</c:v>
                </c:pt>
                <c:pt idx="20">
                  <c:v>8.5490999999999993</c:v>
                </c:pt>
                <c:pt idx="21">
                  <c:v>8.5784000000000002</c:v>
                </c:pt>
                <c:pt idx="22">
                  <c:v>8.6164000000000005</c:v>
                </c:pt>
                <c:pt idx="23">
                  <c:v>8.6584000000000003</c:v>
                </c:pt>
                <c:pt idx="24">
                  <c:v>8.6995000000000005</c:v>
                </c:pt>
                <c:pt idx="25">
                  <c:v>8.7308000000000003</c:v>
                </c:pt>
                <c:pt idx="26">
                  <c:v>8.7574000000000005</c:v>
                </c:pt>
                <c:pt idx="27">
                  <c:v>8.7789000000000001</c:v>
                </c:pt>
                <c:pt idx="28">
                  <c:v>8.7940000000000005</c:v>
                </c:pt>
                <c:pt idx="29">
                  <c:v>8.8002000000000002</c:v>
                </c:pt>
                <c:pt idx="30">
                  <c:v>8.8005999999999993</c:v>
                </c:pt>
                <c:pt idx="31">
                  <c:v>8.7929999999999993</c:v>
                </c:pt>
                <c:pt idx="32">
                  <c:v>8.7789999999999999</c:v>
                </c:pt>
                <c:pt idx="33">
                  <c:v>8.7611000000000008</c:v>
                </c:pt>
                <c:pt idx="34">
                  <c:v>8.7375000000000007</c:v>
                </c:pt>
                <c:pt idx="35">
                  <c:v>8.7117000000000004</c:v>
                </c:pt>
                <c:pt idx="36">
                  <c:v>8.6910000000000007</c:v>
                </c:pt>
                <c:pt idx="37">
                  <c:v>8.6683000000000003</c:v>
                </c:pt>
                <c:pt idx="38">
                  <c:v>8.6453000000000007</c:v>
                </c:pt>
                <c:pt idx="39">
                  <c:v>8.6205999999999996</c:v>
                </c:pt>
                <c:pt idx="40">
                  <c:v>8.5902999999999992</c:v>
                </c:pt>
                <c:pt idx="41">
                  <c:v>8.5579999999999998</c:v>
                </c:pt>
                <c:pt idx="42">
                  <c:v>8.5348000000000006</c:v>
                </c:pt>
                <c:pt idx="43">
                  <c:v>8.5207999999999995</c:v>
                </c:pt>
                <c:pt idx="44">
                  <c:v>8.5093999999999994</c:v>
                </c:pt>
                <c:pt idx="45">
                  <c:v>8.5001999999999995</c:v>
                </c:pt>
                <c:pt idx="46">
                  <c:v>8.4924999999999997</c:v>
                </c:pt>
                <c:pt idx="47">
                  <c:v>8.4811999999999994</c:v>
                </c:pt>
                <c:pt idx="48">
                  <c:v>8.4713999999999992</c:v>
                </c:pt>
                <c:pt idx="49">
                  <c:v>8.4600000000000009</c:v>
                </c:pt>
                <c:pt idx="50">
                  <c:v>8.4482999999999997</c:v>
                </c:pt>
                <c:pt idx="51">
                  <c:v>8.4362999999999992</c:v>
                </c:pt>
                <c:pt idx="52">
                  <c:v>8.4225999999999992</c:v>
                </c:pt>
                <c:pt idx="53">
                  <c:v>8.4067000000000007</c:v>
                </c:pt>
                <c:pt idx="54">
                  <c:v>8.3872</c:v>
                </c:pt>
                <c:pt idx="55">
                  <c:v>8.3695000000000004</c:v>
                </c:pt>
                <c:pt idx="56">
                  <c:v>8.3480000000000008</c:v>
                </c:pt>
                <c:pt idx="57">
                  <c:v>8.3268000000000004</c:v>
                </c:pt>
                <c:pt idx="58">
                  <c:v>8.3089999999999993</c:v>
                </c:pt>
                <c:pt idx="59">
                  <c:v>8.2903000000000002</c:v>
                </c:pt>
                <c:pt idx="60">
                  <c:v>8.2714999999999996</c:v>
                </c:pt>
                <c:pt idx="61">
                  <c:v>8.2540999999999993</c:v>
                </c:pt>
                <c:pt idx="62">
                  <c:v>8.2402999999999995</c:v>
                </c:pt>
                <c:pt idx="63">
                  <c:v>8.2311999999999994</c:v>
                </c:pt>
                <c:pt idx="64">
                  <c:v>8.2331000000000003</c:v>
                </c:pt>
                <c:pt idx="65">
                  <c:v>8.2421000000000006</c:v>
                </c:pt>
                <c:pt idx="66">
                  <c:v>8.2512000000000008</c:v>
                </c:pt>
                <c:pt idx="67">
                  <c:v>8.2639999999999993</c:v>
                </c:pt>
                <c:pt idx="68">
                  <c:v>8.2786000000000008</c:v>
                </c:pt>
                <c:pt idx="69">
                  <c:v>8.2873000000000001</c:v>
                </c:pt>
                <c:pt idx="70">
                  <c:v>8.2962000000000007</c:v>
                </c:pt>
                <c:pt idx="71">
                  <c:v>8.3064</c:v>
                </c:pt>
                <c:pt idx="72">
                  <c:v>8.3175000000000008</c:v>
                </c:pt>
                <c:pt idx="73">
                  <c:v>8.3369999999999997</c:v>
                </c:pt>
                <c:pt idx="74">
                  <c:v>8.3596000000000004</c:v>
                </c:pt>
                <c:pt idx="75">
                  <c:v>8.3782999999999994</c:v>
                </c:pt>
                <c:pt idx="76">
                  <c:v>8.3932000000000002</c:v>
                </c:pt>
                <c:pt idx="77">
                  <c:v>8.407</c:v>
                </c:pt>
                <c:pt idx="78">
                  <c:v>8.4189000000000007</c:v>
                </c:pt>
                <c:pt idx="79">
                  <c:v>8.4281000000000006</c:v>
                </c:pt>
                <c:pt idx="80">
                  <c:v>8.4390999999999998</c:v>
                </c:pt>
                <c:pt idx="81">
                  <c:v>8.4491999999999994</c:v>
                </c:pt>
                <c:pt idx="82">
                  <c:v>8.4574999999999996</c:v>
                </c:pt>
                <c:pt idx="83">
                  <c:v>8.4649999999999999</c:v>
                </c:pt>
                <c:pt idx="84">
                  <c:v>8.4777000000000005</c:v>
                </c:pt>
                <c:pt idx="85">
                  <c:v>8.4962999999999997</c:v>
                </c:pt>
                <c:pt idx="86">
                  <c:v>8.5190999999999999</c:v>
                </c:pt>
                <c:pt idx="87">
                  <c:v>8.5403000000000002</c:v>
                </c:pt>
                <c:pt idx="88">
                  <c:v>8.5632000000000001</c:v>
                </c:pt>
                <c:pt idx="89">
                  <c:v>8.5855999999999995</c:v>
                </c:pt>
                <c:pt idx="90">
                  <c:v>8.6056000000000008</c:v>
                </c:pt>
                <c:pt idx="91">
                  <c:v>8.6250999999999998</c:v>
                </c:pt>
                <c:pt idx="92">
                  <c:v>8.6460000000000008</c:v>
                </c:pt>
                <c:pt idx="93">
                  <c:v>8.6713000000000005</c:v>
                </c:pt>
                <c:pt idx="94">
                  <c:v>8.6981000000000002</c:v>
                </c:pt>
                <c:pt idx="95">
                  <c:v>8.7187999999999999</c:v>
                </c:pt>
                <c:pt idx="96">
                  <c:v>8.7370999999999999</c:v>
                </c:pt>
                <c:pt idx="97">
                  <c:v>8.7504000000000008</c:v>
                </c:pt>
                <c:pt idx="98">
                  <c:v>8.7634000000000007</c:v>
                </c:pt>
                <c:pt idx="99">
                  <c:v>8.7819000000000003</c:v>
                </c:pt>
                <c:pt idx="100">
                  <c:v>8.8027999999999995</c:v>
                </c:pt>
                <c:pt idx="101">
                  <c:v>8.8225999999999996</c:v>
                </c:pt>
                <c:pt idx="102">
                  <c:v>8.8369</c:v>
                </c:pt>
                <c:pt idx="103">
                  <c:v>8.8459000000000003</c:v>
                </c:pt>
                <c:pt idx="104">
                  <c:v>8.8474000000000004</c:v>
                </c:pt>
                <c:pt idx="105">
                  <c:v>8.8371999999999993</c:v>
                </c:pt>
                <c:pt idx="106">
                  <c:v>8.8063000000000002</c:v>
                </c:pt>
                <c:pt idx="107">
                  <c:v>8.7634000000000007</c:v>
                </c:pt>
                <c:pt idx="108">
                  <c:v>8.7119</c:v>
                </c:pt>
                <c:pt idx="109">
                  <c:v>8.6571999999999996</c:v>
                </c:pt>
                <c:pt idx="110">
                  <c:v>8.5876000000000001</c:v>
                </c:pt>
                <c:pt idx="111">
                  <c:v>8.5099</c:v>
                </c:pt>
                <c:pt idx="112">
                  <c:v>8.4276</c:v>
                </c:pt>
                <c:pt idx="113">
                  <c:v>8.3322000000000003</c:v>
                </c:pt>
                <c:pt idx="114">
                  <c:v>8.2324000000000002</c:v>
                </c:pt>
                <c:pt idx="115">
                  <c:v>8.1165000000000003</c:v>
                </c:pt>
                <c:pt idx="116">
                  <c:v>7.9954000000000001</c:v>
                </c:pt>
                <c:pt idx="117">
                  <c:v>7.8619000000000003</c:v>
                </c:pt>
                <c:pt idx="118">
                  <c:v>7.7207999999999997</c:v>
                </c:pt>
                <c:pt idx="119">
                  <c:v>7.5827999999999998</c:v>
                </c:pt>
                <c:pt idx="120">
                  <c:v>7.4469000000000003</c:v>
                </c:pt>
                <c:pt idx="121">
                  <c:v>7.3127000000000004</c:v>
                </c:pt>
                <c:pt idx="122">
                  <c:v>7.1840999999999999</c:v>
                </c:pt>
                <c:pt idx="123">
                  <c:v>7.0627000000000004</c:v>
                </c:pt>
                <c:pt idx="124">
                  <c:v>6.9471999999999996</c:v>
                </c:pt>
                <c:pt idx="125">
                  <c:v>6.8352000000000004</c:v>
                </c:pt>
                <c:pt idx="126">
                  <c:v>6.7327000000000004</c:v>
                </c:pt>
                <c:pt idx="127">
                  <c:v>6.6333000000000002</c:v>
                </c:pt>
                <c:pt idx="128">
                  <c:v>6.5327999999999999</c:v>
                </c:pt>
                <c:pt idx="129">
                  <c:v>6.4413999999999998</c:v>
                </c:pt>
                <c:pt idx="130">
                  <c:v>6.3474000000000004</c:v>
                </c:pt>
                <c:pt idx="131">
                  <c:v>6.2477999999999998</c:v>
                </c:pt>
                <c:pt idx="132">
                  <c:v>6.1504000000000003</c:v>
                </c:pt>
                <c:pt idx="133">
                  <c:v>6.0465</c:v>
                </c:pt>
                <c:pt idx="134">
                  <c:v>5.9428000000000001</c:v>
                </c:pt>
                <c:pt idx="135">
                  <c:v>5.8402000000000003</c:v>
                </c:pt>
                <c:pt idx="136">
                  <c:v>5.7342000000000004</c:v>
                </c:pt>
                <c:pt idx="137">
                  <c:v>5.6245000000000003</c:v>
                </c:pt>
                <c:pt idx="138">
                  <c:v>5.5174000000000003</c:v>
                </c:pt>
                <c:pt idx="139">
                  <c:v>5.4115000000000002</c:v>
                </c:pt>
                <c:pt idx="140">
                  <c:v>5.3091999999999997</c:v>
                </c:pt>
                <c:pt idx="141">
                  <c:v>5.2123999999999997</c:v>
                </c:pt>
                <c:pt idx="142">
                  <c:v>5.1105999999999998</c:v>
                </c:pt>
                <c:pt idx="143">
                  <c:v>5.0109000000000004</c:v>
                </c:pt>
                <c:pt idx="144">
                  <c:v>4.9123999999999999</c:v>
                </c:pt>
                <c:pt idx="145">
                  <c:v>4.8151000000000002</c:v>
                </c:pt>
                <c:pt idx="146">
                  <c:v>4.7222999999999997</c:v>
                </c:pt>
                <c:pt idx="147">
                  <c:v>4.6345000000000001</c:v>
                </c:pt>
                <c:pt idx="148">
                  <c:v>4.5544000000000002</c:v>
                </c:pt>
                <c:pt idx="149">
                  <c:v>4.4739000000000004</c:v>
                </c:pt>
                <c:pt idx="150">
                  <c:v>4.4016999999999999</c:v>
                </c:pt>
                <c:pt idx="151">
                  <c:v>4.3413000000000004</c:v>
                </c:pt>
                <c:pt idx="152">
                  <c:v>4.2877999999999998</c:v>
                </c:pt>
                <c:pt idx="153">
                  <c:v>4.2366999999999999</c:v>
                </c:pt>
                <c:pt idx="154">
                  <c:v>4.1894999999999998</c:v>
                </c:pt>
                <c:pt idx="155">
                  <c:v>4.1483999999999996</c:v>
                </c:pt>
                <c:pt idx="156">
                  <c:v>4.1094999999999997</c:v>
                </c:pt>
                <c:pt idx="157">
                  <c:v>4.0713999999999997</c:v>
                </c:pt>
                <c:pt idx="158">
                  <c:v>4.0345000000000004</c:v>
                </c:pt>
                <c:pt idx="159">
                  <c:v>4.0042999999999997</c:v>
                </c:pt>
                <c:pt idx="160">
                  <c:v>3.9775999999999998</c:v>
                </c:pt>
                <c:pt idx="161">
                  <c:v>3.9531999999999998</c:v>
                </c:pt>
                <c:pt idx="162">
                  <c:v>3.9346999999999999</c:v>
                </c:pt>
                <c:pt idx="163">
                  <c:v>3.9213</c:v>
                </c:pt>
                <c:pt idx="164">
                  <c:v>3.9133</c:v>
                </c:pt>
                <c:pt idx="165">
                  <c:v>3.9138000000000002</c:v>
                </c:pt>
                <c:pt idx="166">
                  <c:v>3.9247999999999998</c:v>
                </c:pt>
                <c:pt idx="167">
                  <c:v>3.9394</c:v>
                </c:pt>
                <c:pt idx="168">
                  <c:v>3.9565000000000001</c:v>
                </c:pt>
                <c:pt idx="169">
                  <c:v>3.9742000000000002</c:v>
                </c:pt>
                <c:pt idx="170">
                  <c:v>3.996</c:v>
                </c:pt>
                <c:pt idx="171">
                  <c:v>4.0183</c:v>
                </c:pt>
                <c:pt idx="172">
                  <c:v>4.0423</c:v>
                </c:pt>
                <c:pt idx="173">
                  <c:v>4.069</c:v>
                </c:pt>
                <c:pt idx="174">
                  <c:v>4.0891000000000002</c:v>
                </c:pt>
                <c:pt idx="175">
                  <c:v>4.1043000000000003</c:v>
                </c:pt>
                <c:pt idx="176">
                  <c:v>4.1155999999999997</c:v>
                </c:pt>
                <c:pt idx="177">
                  <c:v>4.1154000000000002</c:v>
                </c:pt>
                <c:pt idx="178">
                  <c:v>4.1036999999999999</c:v>
                </c:pt>
                <c:pt idx="179">
                  <c:v>4.0833000000000004</c:v>
                </c:pt>
                <c:pt idx="180">
                  <c:v>4.0521000000000003</c:v>
                </c:pt>
                <c:pt idx="181">
                  <c:v>4.0174000000000003</c:v>
                </c:pt>
                <c:pt idx="182">
                  <c:v>3.9775999999999998</c:v>
                </c:pt>
                <c:pt idx="183">
                  <c:v>3.9356</c:v>
                </c:pt>
                <c:pt idx="184">
                  <c:v>3.8932000000000002</c:v>
                </c:pt>
                <c:pt idx="185">
                  <c:v>3.8544</c:v>
                </c:pt>
                <c:pt idx="186">
                  <c:v>3.8176000000000001</c:v>
                </c:pt>
                <c:pt idx="187">
                  <c:v>3.7728000000000002</c:v>
                </c:pt>
                <c:pt idx="188">
                  <c:v>3.7246999999999999</c:v>
                </c:pt>
                <c:pt idx="189">
                  <c:v>3.6749000000000001</c:v>
                </c:pt>
                <c:pt idx="190">
                  <c:v>3.6208999999999998</c:v>
                </c:pt>
                <c:pt idx="191">
                  <c:v>3.569</c:v>
                </c:pt>
                <c:pt idx="192">
                  <c:v>3.5129999999999999</c:v>
                </c:pt>
                <c:pt idx="193">
                  <c:v>3.4651000000000001</c:v>
                </c:pt>
                <c:pt idx="194">
                  <c:v>3.4186999999999999</c:v>
                </c:pt>
                <c:pt idx="195">
                  <c:v>3.3767</c:v>
                </c:pt>
                <c:pt idx="196">
                  <c:v>3.3435000000000001</c:v>
                </c:pt>
                <c:pt idx="197">
                  <c:v>3.3098000000000001</c:v>
                </c:pt>
                <c:pt idx="198">
                  <c:v>3.2787000000000002</c:v>
                </c:pt>
                <c:pt idx="199">
                  <c:v>3.2507999999999999</c:v>
                </c:pt>
                <c:pt idx="200">
                  <c:v>3.2294</c:v>
                </c:pt>
                <c:pt idx="201">
                  <c:v>3.2031000000000001</c:v>
                </c:pt>
                <c:pt idx="202">
                  <c:v>3.1648000000000001</c:v>
                </c:pt>
                <c:pt idx="203">
                  <c:v>3.1333000000000002</c:v>
                </c:pt>
                <c:pt idx="204">
                  <c:v>3.1032000000000002</c:v>
                </c:pt>
                <c:pt idx="205">
                  <c:v>3.0615000000000001</c:v>
                </c:pt>
                <c:pt idx="206">
                  <c:v>3.0215999999999998</c:v>
                </c:pt>
                <c:pt idx="207">
                  <c:v>2.9973000000000001</c:v>
                </c:pt>
                <c:pt idx="208">
                  <c:v>2.9744000000000002</c:v>
                </c:pt>
                <c:pt idx="209">
                  <c:v>2.9558</c:v>
                </c:pt>
                <c:pt idx="210">
                  <c:v>2.9369000000000001</c:v>
                </c:pt>
                <c:pt idx="211">
                  <c:v>2.9281999999999999</c:v>
                </c:pt>
                <c:pt idx="212">
                  <c:v>2.9258999999999999</c:v>
                </c:pt>
                <c:pt idx="213">
                  <c:v>2.9380999999999999</c:v>
                </c:pt>
                <c:pt idx="214">
                  <c:v>2.9691000000000001</c:v>
                </c:pt>
                <c:pt idx="215">
                  <c:v>3.0257999999999998</c:v>
                </c:pt>
                <c:pt idx="216">
                  <c:v>3.1128999999999998</c:v>
                </c:pt>
                <c:pt idx="217">
                  <c:v>3.2153999999999998</c:v>
                </c:pt>
                <c:pt idx="218">
                  <c:v>3.3187000000000002</c:v>
                </c:pt>
                <c:pt idx="219">
                  <c:v>3.4293</c:v>
                </c:pt>
                <c:pt idx="220">
                  <c:v>3.5495000000000001</c:v>
                </c:pt>
                <c:pt idx="221">
                  <c:v>3.6764999999999999</c:v>
                </c:pt>
                <c:pt idx="222">
                  <c:v>3.8182</c:v>
                </c:pt>
                <c:pt idx="223">
                  <c:v>3.9453999999999998</c:v>
                </c:pt>
                <c:pt idx="224">
                  <c:v>4.0548000000000002</c:v>
                </c:pt>
                <c:pt idx="225">
                  <c:v>4.1421999999999999</c:v>
                </c:pt>
                <c:pt idx="226">
                  <c:v>4.2070999999999996</c:v>
                </c:pt>
                <c:pt idx="227">
                  <c:v>4.2625999999999999</c:v>
                </c:pt>
                <c:pt idx="228">
                  <c:v>4.3083999999999998</c:v>
                </c:pt>
                <c:pt idx="229">
                  <c:v>4.3449999999999998</c:v>
                </c:pt>
                <c:pt idx="230">
                  <c:v>4.3685</c:v>
                </c:pt>
                <c:pt idx="231">
                  <c:v>4.3613999999999997</c:v>
                </c:pt>
                <c:pt idx="232">
                  <c:v>4.3356000000000003</c:v>
                </c:pt>
                <c:pt idx="233">
                  <c:v>4.3087</c:v>
                </c:pt>
                <c:pt idx="234">
                  <c:v>4.2839999999999998</c:v>
                </c:pt>
                <c:pt idx="235">
                  <c:v>4.2676999999999996</c:v>
                </c:pt>
                <c:pt idx="236">
                  <c:v>4.2539999999999996</c:v>
                </c:pt>
                <c:pt idx="237">
                  <c:v>4.2423000000000002</c:v>
                </c:pt>
                <c:pt idx="238">
                  <c:v>4.2348999999999997</c:v>
                </c:pt>
                <c:pt idx="239">
                  <c:v>4.2301000000000002</c:v>
                </c:pt>
                <c:pt idx="240">
                  <c:v>4.2324999999999999</c:v>
                </c:pt>
                <c:pt idx="241">
                  <c:v>4.2403000000000004</c:v>
                </c:pt>
                <c:pt idx="242">
                  <c:v>4.2431000000000001</c:v>
                </c:pt>
                <c:pt idx="243">
                  <c:v>4.2491000000000003</c:v>
                </c:pt>
                <c:pt idx="244">
                  <c:v>4.2624000000000004</c:v>
                </c:pt>
                <c:pt idx="245">
                  <c:v>4.2877000000000001</c:v>
                </c:pt>
                <c:pt idx="246">
                  <c:v>4.3273999999999999</c:v>
                </c:pt>
                <c:pt idx="247">
                  <c:v>4.3787000000000003</c:v>
                </c:pt>
                <c:pt idx="248">
                  <c:v>4.4402999999999997</c:v>
                </c:pt>
                <c:pt idx="249">
                  <c:v>4.4999000000000002</c:v>
                </c:pt>
                <c:pt idx="250">
                  <c:v>4.5590000000000002</c:v>
                </c:pt>
                <c:pt idx="251">
                  <c:v>4.6154999999999999</c:v>
                </c:pt>
                <c:pt idx="252">
                  <c:v>4.6580000000000004</c:v>
                </c:pt>
                <c:pt idx="253">
                  <c:v>4.6924000000000001</c:v>
                </c:pt>
                <c:pt idx="254">
                  <c:v>4.7164000000000001</c:v>
                </c:pt>
                <c:pt idx="255">
                  <c:v>4.7370000000000001</c:v>
                </c:pt>
                <c:pt idx="256">
                  <c:v>4.7565</c:v>
                </c:pt>
                <c:pt idx="257">
                  <c:v>4.7786</c:v>
                </c:pt>
                <c:pt idx="258">
                  <c:v>4.8102</c:v>
                </c:pt>
                <c:pt idx="259">
                  <c:v>4.8441999999999998</c:v>
                </c:pt>
                <c:pt idx="260">
                  <c:v>4.8838999999999997</c:v>
                </c:pt>
                <c:pt idx="261">
                  <c:v>4.9237000000000002</c:v>
                </c:pt>
                <c:pt idx="262">
                  <c:v>4.9659000000000004</c:v>
                </c:pt>
                <c:pt idx="263">
                  <c:v>5.008</c:v>
                </c:pt>
                <c:pt idx="264">
                  <c:v>5.0522999999999998</c:v>
                </c:pt>
                <c:pt idx="265">
                  <c:v>5.0987999999999998</c:v>
                </c:pt>
                <c:pt idx="266">
                  <c:v>5.1524000000000001</c:v>
                </c:pt>
                <c:pt idx="267">
                  <c:v>5.2027999999999999</c:v>
                </c:pt>
                <c:pt idx="268">
                  <c:v>5.2476000000000003</c:v>
                </c:pt>
                <c:pt idx="269">
                  <c:v>5.3011999999999997</c:v>
                </c:pt>
                <c:pt idx="270">
                  <c:v>5.3627000000000002</c:v>
                </c:pt>
                <c:pt idx="271">
                  <c:v>5.4222000000000001</c:v>
                </c:pt>
                <c:pt idx="272">
                  <c:v>5.4741</c:v>
                </c:pt>
                <c:pt idx="273">
                  <c:v>5.5122999999999998</c:v>
                </c:pt>
                <c:pt idx="274">
                  <c:v>5.5366</c:v>
                </c:pt>
                <c:pt idx="275">
                  <c:v>5.5574000000000003</c:v>
                </c:pt>
                <c:pt idx="276">
                  <c:v>5.5732999999999997</c:v>
                </c:pt>
                <c:pt idx="277">
                  <c:v>5.577</c:v>
                </c:pt>
                <c:pt idx="278">
                  <c:v>5.5701000000000001</c:v>
                </c:pt>
                <c:pt idx="279">
                  <c:v>5.5637999999999996</c:v>
                </c:pt>
                <c:pt idx="280">
                  <c:v>5.5617999999999999</c:v>
                </c:pt>
                <c:pt idx="281">
                  <c:v>5.5629999999999997</c:v>
                </c:pt>
                <c:pt idx="282">
                  <c:v>5.5644</c:v>
                </c:pt>
                <c:pt idx="283">
                  <c:v>5.5656999999999996</c:v>
                </c:pt>
                <c:pt idx="284">
                  <c:v>5.5682999999999998</c:v>
                </c:pt>
                <c:pt idx="285">
                  <c:v>5.57</c:v>
                </c:pt>
                <c:pt idx="286">
                  <c:v>5.5685000000000002</c:v>
                </c:pt>
                <c:pt idx="287">
                  <c:v>5.5629</c:v>
                </c:pt>
                <c:pt idx="288">
                  <c:v>5.5522</c:v>
                </c:pt>
                <c:pt idx="289">
                  <c:v>5.5430000000000001</c:v>
                </c:pt>
                <c:pt idx="290">
                  <c:v>5.5502000000000002</c:v>
                </c:pt>
                <c:pt idx="291">
                  <c:v>5.5606</c:v>
                </c:pt>
                <c:pt idx="292">
                  <c:v>5.5705999999999998</c:v>
                </c:pt>
                <c:pt idx="293">
                  <c:v>5.5894000000000004</c:v>
                </c:pt>
                <c:pt idx="294">
                  <c:v>5.6140999999999996</c:v>
                </c:pt>
                <c:pt idx="295">
                  <c:v>5.6387</c:v>
                </c:pt>
                <c:pt idx="296">
                  <c:v>5.6582999999999997</c:v>
                </c:pt>
                <c:pt idx="297">
                  <c:v>5.6630000000000003</c:v>
                </c:pt>
                <c:pt idx="298">
                  <c:v>5.6585999999999999</c:v>
                </c:pt>
                <c:pt idx="299">
                  <c:v>5.6395</c:v>
                </c:pt>
                <c:pt idx="300">
                  <c:v>5.6116999999999999</c:v>
                </c:pt>
                <c:pt idx="301">
                  <c:v>5.5765000000000002</c:v>
                </c:pt>
                <c:pt idx="302">
                  <c:v>5.5414000000000003</c:v>
                </c:pt>
                <c:pt idx="303">
                  <c:v>5.5153999999999996</c:v>
                </c:pt>
                <c:pt idx="304">
                  <c:v>5.5063000000000004</c:v>
                </c:pt>
                <c:pt idx="305">
                  <c:v>5.5039999999999996</c:v>
                </c:pt>
                <c:pt idx="306">
                  <c:v>5.5026999999999999</c:v>
                </c:pt>
                <c:pt idx="307">
                  <c:v>5.5049999999999999</c:v>
                </c:pt>
                <c:pt idx="308">
                  <c:v>5.5049000000000001</c:v>
                </c:pt>
                <c:pt idx="309">
                  <c:v>5.5086000000000004</c:v>
                </c:pt>
                <c:pt idx="310">
                  <c:v>5.5183999999999997</c:v>
                </c:pt>
                <c:pt idx="311">
                  <c:v>5.5216000000000003</c:v>
                </c:pt>
                <c:pt idx="312">
                  <c:v>5.5148999999999999</c:v>
                </c:pt>
                <c:pt idx="313">
                  <c:v>5.4989999999999997</c:v>
                </c:pt>
                <c:pt idx="314">
                  <c:v>5.4828000000000001</c:v>
                </c:pt>
                <c:pt idx="315">
                  <c:v>5.4690000000000003</c:v>
                </c:pt>
                <c:pt idx="316">
                  <c:v>5.4644000000000004</c:v>
                </c:pt>
                <c:pt idx="317">
                  <c:v>5.4705000000000004</c:v>
                </c:pt>
                <c:pt idx="318">
                  <c:v>5.4823000000000004</c:v>
                </c:pt>
                <c:pt idx="319">
                  <c:v>5.4991000000000003</c:v>
                </c:pt>
                <c:pt idx="320">
                  <c:v>5.5270000000000001</c:v>
                </c:pt>
                <c:pt idx="321">
                  <c:v>5.5662000000000003</c:v>
                </c:pt>
                <c:pt idx="322">
                  <c:v>5.6071</c:v>
                </c:pt>
                <c:pt idx="323">
                  <c:v>5.6454000000000004</c:v>
                </c:pt>
                <c:pt idx="324">
                  <c:v>5.6734999999999998</c:v>
                </c:pt>
                <c:pt idx="325">
                  <c:v>5.6814</c:v>
                </c:pt>
                <c:pt idx="326">
                  <c:v>5.6684000000000001</c:v>
                </c:pt>
                <c:pt idx="327">
                  <c:v>5.6239999999999997</c:v>
                </c:pt>
                <c:pt idx="328">
                  <c:v>5.5622999999999996</c:v>
                </c:pt>
                <c:pt idx="329">
                  <c:v>5.4756</c:v>
                </c:pt>
                <c:pt idx="330">
                  <c:v>5.3631000000000002</c:v>
                </c:pt>
                <c:pt idx="331">
                  <c:v>5.2332999999999998</c:v>
                </c:pt>
                <c:pt idx="332">
                  <c:v>5.0937000000000001</c:v>
                </c:pt>
                <c:pt idx="333">
                  <c:v>4.9425999999999997</c:v>
                </c:pt>
                <c:pt idx="334">
                  <c:v>4.7839</c:v>
                </c:pt>
                <c:pt idx="335">
                  <c:v>4.6272000000000002</c:v>
                </c:pt>
                <c:pt idx="336">
                  <c:v>4.4877000000000002</c:v>
                </c:pt>
                <c:pt idx="337">
                  <c:v>4.3611000000000004</c:v>
                </c:pt>
                <c:pt idx="338">
                  <c:v>4.2386999999999997</c:v>
                </c:pt>
                <c:pt idx="339">
                  <c:v>4.1348000000000003</c:v>
                </c:pt>
                <c:pt idx="340">
                  <c:v>4.05</c:v>
                </c:pt>
                <c:pt idx="341">
                  <c:v>3.9769999999999999</c:v>
                </c:pt>
                <c:pt idx="342">
                  <c:v>3.9241000000000001</c:v>
                </c:pt>
                <c:pt idx="343">
                  <c:v>3.8965999999999998</c:v>
                </c:pt>
                <c:pt idx="344">
                  <c:v>3.8921999999999999</c:v>
                </c:pt>
                <c:pt idx="345">
                  <c:v>3.9144999999999999</c:v>
                </c:pt>
                <c:pt idx="346">
                  <c:v>3.9603000000000002</c:v>
                </c:pt>
                <c:pt idx="347">
                  <c:v>4.0164999999999997</c:v>
                </c:pt>
                <c:pt idx="348">
                  <c:v>4.0898000000000003</c:v>
                </c:pt>
                <c:pt idx="349">
                  <c:v>4.1920000000000002</c:v>
                </c:pt>
                <c:pt idx="350">
                  <c:v>4.3121</c:v>
                </c:pt>
                <c:pt idx="351">
                  <c:v>4.4466999999999999</c:v>
                </c:pt>
                <c:pt idx="352">
                  <c:v>4.5864000000000003</c:v>
                </c:pt>
                <c:pt idx="353">
                  <c:v>4.7214</c:v>
                </c:pt>
                <c:pt idx="354">
                  <c:v>4.8331999999999997</c:v>
                </c:pt>
                <c:pt idx="355">
                  <c:v>4.9050000000000002</c:v>
                </c:pt>
                <c:pt idx="356">
                  <c:v>4.9439000000000002</c:v>
                </c:pt>
                <c:pt idx="357">
                  <c:v>4.9617000000000004</c:v>
                </c:pt>
                <c:pt idx="358">
                  <c:v>4.9516999999999998</c:v>
                </c:pt>
                <c:pt idx="359">
                  <c:v>4.9207000000000001</c:v>
                </c:pt>
                <c:pt idx="360">
                  <c:v>4.8869999999999996</c:v>
                </c:pt>
                <c:pt idx="361">
                  <c:v>4.8686999999999996</c:v>
                </c:pt>
                <c:pt idx="362">
                  <c:v>4.8758999999999997</c:v>
                </c:pt>
                <c:pt idx="363">
                  <c:v>4.8917999999999999</c:v>
                </c:pt>
                <c:pt idx="364">
                  <c:v>4.9184999999999999</c:v>
                </c:pt>
                <c:pt idx="365">
                  <c:v>4.9603000000000002</c:v>
                </c:pt>
                <c:pt idx="366">
                  <c:v>5.0034999999999998</c:v>
                </c:pt>
                <c:pt idx="367">
                  <c:v>5.0423999999999998</c:v>
                </c:pt>
                <c:pt idx="368">
                  <c:v>5.0777000000000001</c:v>
                </c:pt>
                <c:pt idx="369">
                  <c:v>5.1092000000000004</c:v>
                </c:pt>
                <c:pt idx="370">
                  <c:v>5.1337999999999999</c:v>
                </c:pt>
                <c:pt idx="371">
                  <c:v>5.1527000000000003</c:v>
                </c:pt>
                <c:pt idx="372">
                  <c:v>5.1651999999999996</c:v>
                </c:pt>
                <c:pt idx="373">
                  <c:v>5.1757</c:v>
                </c:pt>
                <c:pt idx="374">
                  <c:v>5.1924999999999999</c:v>
                </c:pt>
                <c:pt idx="375">
                  <c:v>5.2115</c:v>
                </c:pt>
                <c:pt idx="376">
                  <c:v>5.2335000000000003</c:v>
                </c:pt>
                <c:pt idx="377">
                  <c:v>5.2607999999999997</c:v>
                </c:pt>
                <c:pt idx="378">
                  <c:v>5.2880000000000003</c:v>
                </c:pt>
                <c:pt idx="379">
                  <c:v>5.3159000000000001</c:v>
                </c:pt>
                <c:pt idx="380">
                  <c:v>5.3403</c:v>
                </c:pt>
                <c:pt idx="381">
                  <c:v>5.3639000000000001</c:v>
                </c:pt>
                <c:pt idx="382">
                  <c:v>5.3948</c:v>
                </c:pt>
                <c:pt idx="383">
                  <c:v>5.4255000000000004</c:v>
                </c:pt>
                <c:pt idx="384">
                  <c:v>5.4444999999999997</c:v>
                </c:pt>
                <c:pt idx="385">
                  <c:v>5.4516999999999998</c:v>
                </c:pt>
                <c:pt idx="386">
                  <c:v>5.4497</c:v>
                </c:pt>
                <c:pt idx="387">
                  <c:v>5.4405000000000001</c:v>
                </c:pt>
                <c:pt idx="388">
                  <c:v>5.4322999999999997</c:v>
                </c:pt>
                <c:pt idx="389">
                  <c:v>5.4256000000000002</c:v>
                </c:pt>
                <c:pt idx="390">
                  <c:v>5.4302000000000001</c:v>
                </c:pt>
                <c:pt idx="391">
                  <c:v>5.4429999999999996</c:v>
                </c:pt>
                <c:pt idx="392">
                  <c:v>5.4607000000000001</c:v>
                </c:pt>
                <c:pt idx="393">
                  <c:v>5.4816000000000003</c:v>
                </c:pt>
                <c:pt idx="394">
                  <c:v>5.5026999999999999</c:v>
                </c:pt>
                <c:pt idx="395">
                  <c:v>5.5239000000000003</c:v>
                </c:pt>
                <c:pt idx="396">
                  <c:v>5.5346000000000002</c:v>
                </c:pt>
                <c:pt idx="397">
                  <c:v>5.5387000000000004</c:v>
                </c:pt>
                <c:pt idx="398">
                  <c:v>5.5346000000000002</c:v>
                </c:pt>
                <c:pt idx="399">
                  <c:v>5.5220000000000002</c:v>
                </c:pt>
                <c:pt idx="400">
                  <c:v>5.5105000000000004</c:v>
                </c:pt>
                <c:pt idx="401">
                  <c:v>5.5094000000000003</c:v>
                </c:pt>
                <c:pt idx="402">
                  <c:v>5.52</c:v>
                </c:pt>
                <c:pt idx="403">
                  <c:v>5.5382999999999996</c:v>
                </c:pt>
                <c:pt idx="404">
                  <c:v>5.5621</c:v>
                </c:pt>
                <c:pt idx="405">
                  <c:v>5.5884</c:v>
                </c:pt>
                <c:pt idx="406">
                  <c:v>5.6082000000000001</c:v>
                </c:pt>
                <c:pt idx="407">
                  <c:v>5.6096000000000004</c:v>
                </c:pt>
                <c:pt idx="408">
                  <c:v>5.5895999999999999</c:v>
                </c:pt>
                <c:pt idx="409">
                  <c:v>5.5522999999999998</c:v>
                </c:pt>
                <c:pt idx="410">
                  <c:v>5.5063000000000004</c:v>
                </c:pt>
                <c:pt idx="411">
                  <c:v>5.4527000000000001</c:v>
                </c:pt>
                <c:pt idx="412">
                  <c:v>5.3875000000000002</c:v>
                </c:pt>
                <c:pt idx="413">
                  <c:v>5.3148999999999997</c:v>
                </c:pt>
                <c:pt idx="414">
                  <c:v>5.2355999999999998</c:v>
                </c:pt>
                <c:pt idx="415">
                  <c:v>5.1590999999999996</c:v>
                </c:pt>
                <c:pt idx="416">
                  <c:v>5.0856000000000003</c:v>
                </c:pt>
                <c:pt idx="417">
                  <c:v>5.0057999999999998</c:v>
                </c:pt>
                <c:pt idx="418">
                  <c:v>4.9332000000000003</c:v>
                </c:pt>
                <c:pt idx="419">
                  <c:v>4.8761999999999999</c:v>
                </c:pt>
                <c:pt idx="420">
                  <c:v>4.8330000000000002</c:v>
                </c:pt>
                <c:pt idx="421">
                  <c:v>4.8000999999999996</c:v>
                </c:pt>
                <c:pt idx="422">
                  <c:v>4.7751999999999999</c:v>
                </c:pt>
                <c:pt idx="423">
                  <c:v>4.7640000000000002</c:v>
                </c:pt>
                <c:pt idx="424">
                  <c:v>4.7709000000000001</c:v>
                </c:pt>
                <c:pt idx="425">
                  <c:v>4.7870999999999997</c:v>
                </c:pt>
                <c:pt idx="426">
                  <c:v>4.8079999999999998</c:v>
                </c:pt>
                <c:pt idx="427">
                  <c:v>4.8205999999999998</c:v>
                </c:pt>
                <c:pt idx="428">
                  <c:v>4.8354999999999997</c:v>
                </c:pt>
                <c:pt idx="429">
                  <c:v>4.8513000000000002</c:v>
                </c:pt>
                <c:pt idx="430">
                  <c:v>4.8601000000000001</c:v>
                </c:pt>
                <c:pt idx="431">
                  <c:v>4.8605999999999998</c:v>
                </c:pt>
                <c:pt idx="432">
                  <c:v>4.8528000000000002</c:v>
                </c:pt>
                <c:pt idx="433">
                  <c:v>4.8480999999999996</c:v>
                </c:pt>
                <c:pt idx="434">
                  <c:v>4.8512000000000004</c:v>
                </c:pt>
                <c:pt idx="435">
                  <c:v>4.8583999999999996</c:v>
                </c:pt>
                <c:pt idx="436">
                  <c:v>4.8780000000000001</c:v>
                </c:pt>
                <c:pt idx="437">
                  <c:v>4.8994999999999997</c:v>
                </c:pt>
                <c:pt idx="438">
                  <c:v>4.9226000000000001</c:v>
                </c:pt>
                <c:pt idx="439">
                  <c:v>4.9438000000000004</c:v>
                </c:pt>
                <c:pt idx="440">
                  <c:v>4.9554</c:v>
                </c:pt>
                <c:pt idx="441">
                  <c:v>4.9626999999999999</c:v>
                </c:pt>
                <c:pt idx="442">
                  <c:v>4.9706999999999999</c:v>
                </c:pt>
                <c:pt idx="443">
                  <c:v>4.9786999999999999</c:v>
                </c:pt>
                <c:pt idx="444">
                  <c:v>4.9893000000000001</c:v>
                </c:pt>
                <c:pt idx="445">
                  <c:v>4.9991000000000003</c:v>
                </c:pt>
                <c:pt idx="446">
                  <c:v>5.0133000000000001</c:v>
                </c:pt>
                <c:pt idx="447">
                  <c:v>5.0315000000000003</c:v>
                </c:pt>
                <c:pt idx="448">
                  <c:v>5.0583999999999998</c:v>
                </c:pt>
                <c:pt idx="449">
                  <c:v>5.0801999999999996</c:v>
                </c:pt>
                <c:pt idx="450">
                  <c:v>5.0970000000000004</c:v>
                </c:pt>
                <c:pt idx="451">
                  <c:v>5.1056999999999997</c:v>
                </c:pt>
                <c:pt idx="452">
                  <c:v>5.1063000000000001</c:v>
                </c:pt>
                <c:pt idx="453">
                  <c:v>5.0990000000000002</c:v>
                </c:pt>
                <c:pt idx="454">
                  <c:v>5.0837000000000003</c:v>
                </c:pt>
                <c:pt idx="455">
                  <c:v>5.0632999999999999</c:v>
                </c:pt>
                <c:pt idx="456">
                  <c:v>5.0388999999999999</c:v>
                </c:pt>
                <c:pt idx="457">
                  <c:v>5.0091999999999999</c:v>
                </c:pt>
                <c:pt idx="458">
                  <c:v>4.9675000000000002</c:v>
                </c:pt>
                <c:pt idx="459">
                  <c:v>4.9286000000000003</c:v>
                </c:pt>
                <c:pt idx="460">
                  <c:v>4.8918999999999997</c:v>
                </c:pt>
                <c:pt idx="461">
                  <c:v>4.8581000000000003</c:v>
                </c:pt>
                <c:pt idx="462">
                  <c:v>4.8307000000000002</c:v>
                </c:pt>
                <c:pt idx="463">
                  <c:v>4.8086000000000002</c:v>
                </c:pt>
                <c:pt idx="464">
                  <c:v>4.7984999999999998</c:v>
                </c:pt>
                <c:pt idx="465">
                  <c:v>4.8028000000000004</c:v>
                </c:pt>
                <c:pt idx="466">
                  <c:v>4.8159000000000001</c:v>
                </c:pt>
                <c:pt idx="467">
                  <c:v>4.8396999999999997</c:v>
                </c:pt>
                <c:pt idx="468">
                  <c:v>4.8822000000000001</c:v>
                </c:pt>
                <c:pt idx="469">
                  <c:v>4.9344000000000001</c:v>
                </c:pt>
                <c:pt idx="470">
                  <c:v>4.9934000000000003</c:v>
                </c:pt>
                <c:pt idx="471">
                  <c:v>5.0603999999999996</c:v>
                </c:pt>
                <c:pt idx="472">
                  <c:v>5.1346999999999996</c:v>
                </c:pt>
                <c:pt idx="473">
                  <c:v>5.2154999999999996</c:v>
                </c:pt>
                <c:pt idx="474">
                  <c:v>5.2971000000000004</c:v>
                </c:pt>
                <c:pt idx="475">
                  <c:v>5.367</c:v>
                </c:pt>
                <c:pt idx="476">
                  <c:v>5.4264999999999999</c:v>
                </c:pt>
                <c:pt idx="477">
                  <c:v>5.4775</c:v>
                </c:pt>
                <c:pt idx="478">
                  <c:v>5.5213000000000001</c:v>
                </c:pt>
                <c:pt idx="479">
                  <c:v>5.5662000000000003</c:v>
                </c:pt>
                <c:pt idx="480">
                  <c:v>5.6086999999999998</c:v>
                </c:pt>
                <c:pt idx="481">
                  <c:v>5.6481000000000003</c:v>
                </c:pt>
                <c:pt idx="482">
                  <c:v>5.6718999999999999</c:v>
                </c:pt>
                <c:pt idx="483">
                  <c:v>5.6776</c:v>
                </c:pt>
                <c:pt idx="484">
                  <c:v>5.6771000000000003</c:v>
                </c:pt>
                <c:pt idx="485">
                  <c:v>5.6738999999999997</c:v>
                </c:pt>
                <c:pt idx="486">
                  <c:v>5.6553000000000004</c:v>
                </c:pt>
                <c:pt idx="487">
                  <c:v>5.6420000000000003</c:v>
                </c:pt>
                <c:pt idx="488">
                  <c:v>5.6315</c:v>
                </c:pt>
                <c:pt idx="489">
                  <c:v>5.6227</c:v>
                </c:pt>
                <c:pt idx="490">
                  <c:v>5.6268000000000002</c:v>
                </c:pt>
                <c:pt idx="491">
                  <c:v>5.6433</c:v>
                </c:pt>
                <c:pt idx="492">
                  <c:v>5.6749999999999998</c:v>
                </c:pt>
                <c:pt idx="493">
                  <c:v>5.7206000000000001</c:v>
                </c:pt>
                <c:pt idx="494">
                  <c:v>5.7792000000000003</c:v>
                </c:pt>
                <c:pt idx="495">
                  <c:v>5.8433999999999999</c:v>
                </c:pt>
                <c:pt idx="496">
                  <c:v>5.9038000000000004</c:v>
                </c:pt>
                <c:pt idx="497">
                  <c:v>5.9572000000000003</c:v>
                </c:pt>
                <c:pt idx="498">
                  <c:v>6.0101000000000004</c:v>
                </c:pt>
                <c:pt idx="499">
                  <c:v>6.0579999999999998</c:v>
                </c:pt>
                <c:pt idx="500">
                  <c:v>6.1066000000000003</c:v>
                </c:pt>
                <c:pt idx="501">
                  <c:v>6.1536</c:v>
                </c:pt>
                <c:pt idx="502">
                  <c:v>6.1966000000000001</c:v>
                </c:pt>
                <c:pt idx="503">
                  <c:v>6.2355999999999998</c:v>
                </c:pt>
                <c:pt idx="504">
                  <c:v>6.2690999999999999</c:v>
                </c:pt>
                <c:pt idx="505">
                  <c:v>6.2942</c:v>
                </c:pt>
                <c:pt idx="506">
                  <c:v>6.3182</c:v>
                </c:pt>
                <c:pt idx="507">
                  <c:v>6.3452999999999999</c:v>
                </c:pt>
                <c:pt idx="508">
                  <c:v>6.3682999999999996</c:v>
                </c:pt>
                <c:pt idx="509">
                  <c:v>6.4005000000000001</c:v>
                </c:pt>
                <c:pt idx="510">
                  <c:v>6.4367000000000001</c:v>
                </c:pt>
                <c:pt idx="511">
                  <c:v>6.4775999999999998</c:v>
                </c:pt>
                <c:pt idx="512">
                  <c:v>6.5180999999999996</c:v>
                </c:pt>
                <c:pt idx="513">
                  <c:v>6.5503</c:v>
                </c:pt>
                <c:pt idx="514">
                  <c:v>6.5759999999999996</c:v>
                </c:pt>
                <c:pt idx="515">
                  <c:v>6.5891000000000002</c:v>
                </c:pt>
                <c:pt idx="516">
                  <c:v>6.5955000000000004</c:v>
                </c:pt>
                <c:pt idx="517">
                  <c:v>6.6035000000000004</c:v>
                </c:pt>
                <c:pt idx="518">
                  <c:v>6.6216999999999997</c:v>
                </c:pt>
                <c:pt idx="519">
                  <c:v>6.6459000000000001</c:v>
                </c:pt>
                <c:pt idx="520">
                  <c:v>6.6736000000000004</c:v>
                </c:pt>
                <c:pt idx="521">
                  <c:v>6.7058</c:v>
                </c:pt>
                <c:pt idx="522">
                  <c:v>6.7508999999999997</c:v>
                </c:pt>
                <c:pt idx="523">
                  <c:v>6.8098999999999998</c:v>
                </c:pt>
                <c:pt idx="524">
                  <c:v>6.8761999999999999</c:v>
                </c:pt>
                <c:pt idx="525">
                  <c:v>6.9478999999999997</c:v>
                </c:pt>
                <c:pt idx="526">
                  <c:v>7.0255000000000001</c:v>
                </c:pt>
                <c:pt idx="527">
                  <c:v>7.1043000000000003</c:v>
                </c:pt>
                <c:pt idx="528">
                  <c:v>7.1792999999999996</c:v>
                </c:pt>
                <c:pt idx="529">
                  <c:v>7.2527999999999997</c:v>
                </c:pt>
                <c:pt idx="530">
                  <c:v>7.3217999999999996</c:v>
                </c:pt>
                <c:pt idx="531">
                  <c:v>7.3859000000000004</c:v>
                </c:pt>
                <c:pt idx="532">
                  <c:v>7.4488000000000003</c:v>
                </c:pt>
                <c:pt idx="533">
                  <c:v>7.5115999999999996</c:v>
                </c:pt>
                <c:pt idx="534">
                  <c:v>7.5746000000000002</c:v>
                </c:pt>
                <c:pt idx="535">
                  <c:v>7.6376999999999997</c:v>
                </c:pt>
                <c:pt idx="536">
                  <c:v>7.7050999999999998</c:v>
                </c:pt>
                <c:pt idx="537">
                  <c:v>7.7709999999999999</c:v>
                </c:pt>
                <c:pt idx="538">
                  <c:v>7.8354999999999997</c:v>
                </c:pt>
                <c:pt idx="539">
                  <c:v>7.8897000000000004</c:v>
                </c:pt>
                <c:pt idx="540">
                  <c:v>7.9268000000000001</c:v>
                </c:pt>
                <c:pt idx="541">
                  <c:v>7.9471999999999996</c:v>
                </c:pt>
                <c:pt idx="542">
                  <c:v>7.9539</c:v>
                </c:pt>
                <c:pt idx="543">
                  <c:v>7.9551999999999996</c:v>
                </c:pt>
                <c:pt idx="544">
                  <c:v>7.9573999999999998</c:v>
                </c:pt>
                <c:pt idx="545">
                  <c:v>7.9646999999999997</c:v>
                </c:pt>
                <c:pt idx="546">
                  <c:v>7.9878999999999998</c:v>
                </c:pt>
                <c:pt idx="547">
                  <c:v>8.0220000000000002</c:v>
                </c:pt>
                <c:pt idx="548">
                  <c:v>8.0599000000000007</c:v>
                </c:pt>
                <c:pt idx="549">
                  <c:v>8.0988000000000007</c:v>
                </c:pt>
                <c:pt idx="550">
                  <c:v>8.1349999999999998</c:v>
                </c:pt>
                <c:pt idx="551">
                  <c:v>8.1664999999999992</c:v>
                </c:pt>
                <c:pt idx="552">
                  <c:v>8.1936</c:v>
                </c:pt>
                <c:pt idx="553">
                  <c:v>8.2138000000000009</c:v>
                </c:pt>
                <c:pt idx="554">
                  <c:v>8.2269000000000005</c:v>
                </c:pt>
                <c:pt idx="555">
                  <c:v>8.2408000000000001</c:v>
                </c:pt>
                <c:pt idx="556">
                  <c:v>8.2568999999999999</c:v>
                </c:pt>
                <c:pt idx="557">
                  <c:v>8.2744</c:v>
                </c:pt>
                <c:pt idx="558">
                  <c:v>8.2910000000000004</c:v>
                </c:pt>
                <c:pt idx="559">
                  <c:v>8.2977000000000007</c:v>
                </c:pt>
                <c:pt idx="560">
                  <c:v>8.2934000000000001</c:v>
                </c:pt>
                <c:pt idx="561">
                  <c:v>8.2811000000000003</c:v>
                </c:pt>
                <c:pt idx="562">
                  <c:v>8.2598000000000003</c:v>
                </c:pt>
                <c:pt idx="563">
                  <c:v>8.2279</c:v>
                </c:pt>
                <c:pt idx="564">
                  <c:v>8.2003000000000004</c:v>
                </c:pt>
                <c:pt idx="565">
                  <c:v>8.1816999999999993</c:v>
                </c:pt>
                <c:pt idx="566">
                  <c:v>8.1678999999999995</c:v>
                </c:pt>
                <c:pt idx="567">
                  <c:v>8.1672999999999991</c:v>
                </c:pt>
                <c:pt idx="568">
                  <c:v>8.1743000000000006</c:v>
                </c:pt>
                <c:pt idx="569">
                  <c:v>8.1867999999999999</c:v>
                </c:pt>
                <c:pt idx="570">
                  <c:v>8.2001000000000008</c:v>
                </c:pt>
                <c:pt idx="571">
                  <c:v>8.2148000000000003</c:v>
                </c:pt>
                <c:pt idx="572">
                  <c:v>8.2315000000000005</c:v>
                </c:pt>
                <c:pt idx="573">
                  <c:v>8.2500999999999998</c:v>
                </c:pt>
                <c:pt idx="574">
                  <c:v>8.2706</c:v>
                </c:pt>
                <c:pt idx="575">
                  <c:v>8.2986000000000004</c:v>
                </c:pt>
                <c:pt idx="576">
                  <c:v>8.3347999999999995</c:v>
                </c:pt>
                <c:pt idx="577">
                  <c:v>8.3704000000000001</c:v>
                </c:pt>
                <c:pt idx="578">
                  <c:v>8.3987999999999996</c:v>
                </c:pt>
                <c:pt idx="579">
                  <c:v>8.4306999999999999</c:v>
                </c:pt>
                <c:pt idx="580">
                  <c:v>8.4784000000000006</c:v>
                </c:pt>
                <c:pt idx="581">
                  <c:v>8.5307999999999993</c:v>
                </c:pt>
                <c:pt idx="582">
                  <c:v>8.5896000000000008</c:v>
                </c:pt>
                <c:pt idx="583">
                  <c:v>8.6524999999999999</c:v>
                </c:pt>
                <c:pt idx="584">
                  <c:v>8.7197999999999993</c:v>
                </c:pt>
                <c:pt idx="585">
                  <c:v>8.7963000000000005</c:v>
                </c:pt>
                <c:pt idx="586">
                  <c:v>8.8742999999999999</c:v>
                </c:pt>
                <c:pt idx="587">
                  <c:v>8.9548000000000005</c:v>
                </c:pt>
                <c:pt idx="588">
                  <c:v>9.0413999999999994</c:v>
                </c:pt>
                <c:pt idx="589">
                  <c:v>9.1260999999999992</c:v>
                </c:pt>
                <c:pt idx="590">
                  <c:v>9.2192000000000007</c:v>
                </c:pt>
                <c:pt idx="591">
                  <c:v>9.3110999999999997</c:v>
                </c:pt>
                <c:pt idx="592">
                  <c:v>9.3794000000000004</c:v>
                </c:pt>
                <c:pt idx="593">
                  <c:v>9.4328000000000003</c:v>
                </c:pt>
                <c:pt idx="594">
                  <c:v>9.4785000000000004</c:v>
                </c:pt>
                <c:pt idx="595">
                  <c:v>9.5037000000000003</c:v>
                </c:pt>
                <c:pt idx="596">
                  <c:v>9.5115999999999996</c:v>
                </c:pt>
                <c:pt idx="597">
                  <c:v>9.5103000000000009</c:v>
                </c:pt>
                <c:pt idx="598">
                  <c:v>9.5061999999999998</c:v>
                </c:pt>
                <c:pt idx="599">
                  <c:v>9.5093999999999994</c:v>
                </c:pt>
                <c:pt idx="600">
                  <c:v>9.5212000000000003</c:v>
                </c:pt>
                <c:pt idx="601">
                  <c:v>9.5419</c:v>
                </c:pt>
                <c:pt idx="602">
                  <c:v>9.5631000000000004</c:v>
                </c:pt>
                <c:pt idx="603">
                  <c:v>9.5767000000000007</c:v>
                </c:pt>
                <c:pt idx="604">
                  <c:v>9.5888000000000009</c:v>
                </c:pt>
                <c:pt idx="605">
                  <c:v>9.6013999999999999</c:v>
                </c:pt>
                <c:pt idx="606">
                  <c:v>9.6198999999999995</c:v>
                </c:pt>
                <c:pt idx="607">
                  <c:v>9.6340000000000003</c:v>
                </c:pt>
                <c:pt idx="608">
                  <c:v>9.6469000000000005</c:v>
                </c:pt>
                <c:pt idx="609">
                  <c:v>9.6597000000000008</c:v>
                </c:pt>
                <c:pt idx="610">
                  <c:v>9.6661000000000001</c:v>
                </c:pt>
                <c:pt idx="611">
                  <c:v>9.6671999999999993</c:v>
                </c:pt>
                <c:pt idx="612">
                  <c:v>9.6694999999999993</c:v>
                </c:pt>
                <c:pt idx="613">
                  <c:v>9.6682000000000006</c:v>
                </c:pt>
                <c:pt idx="614">
                  <c:v>9.6638000000000002</c:v>
                </c:pt>
                <c:pt idx="615">
                  <c:v>9.6515000000000004</c:v>
                </c:pt>
                <c:pt idx="616">
                  <c:v>9.625</c:v>
                </c:pt>
                <c:pt idx="617">
                  <c:v>9.5902999999999992</c:v>
                </c:pt>
                <c:pt idx="618">
                  <c:v>9.5557999999999996</c:v>
                </c:pt>
                <c:pt idx="619">
                  <c:v>9.5220000000000002</c:v>
                </c:pt>
                <c:pt idx="620">
                  <c:v>9.4951000000000008</c:v>
                </c:pt>
                <c:pt idx="621">
                  <c:v>9.4697999999999993</c:v>
                </c:pt>
                <c:pt idx="622">
                  <c:v>9.4452999999999996</c:v>
                </c:pt>
                <c:pt idx="623">
                  <c:v>9.4146999999999998</c:v>
                </c:pt>
                <c:pt idx="624">
                  <c:v>9.3709000000000007</c:v>
                </c:pt>
                <c:pt idx="625">
                  <c:v>9.3125999999999998</c:v>
                </c:pt>
                <c:pt idx="626">
                  <c:v>9.2393000000000001</c:v>
                </c:pt>
                <c:pt idx="627">
                  <c:v>9.1530000000000005</c:v>
                </c:pt>
                <c:pt idx="628">
                  <c:v>9.0678000000000001</c:v>
                </c:pt>
                <c:pt idx="629">
                  <c:v>8.9940999999999995</c:v>
                </c:pt>
                <c:pt idx="630">
                  <c:v>8.9295000000000009</c:v>
                </c:pt>
                <c:pt idx="631">
                  <c:v>8.8752999999999993</c:v>
                </c:pt>
                <c:pt idx="632">
                  <c:v>8.8086000000000002</c:v>
                </c:pt>
                <c:pt idx="633">
                  <c:v>8.7367000000000008</c:v>
                </c:pt>
                <c:pt idx="634">
                  <c:v>8.6602999999999994</c:v>
                </c:pt>
                <c:pt idx="635">
                  <c:v>8.5940999999999992</c:v>
                </c:pt>
                <c:pt idx="636">
                  <c:v>8.5484000000000009</c:v>
                </c:pt>
                <c:pt idx="637">
                  <c:v>8.5188000000000006</c:v>
                </c:pt>
                <c:pt idx="638">
                  <c:v>8.4994999999999994</c:v>
                </c:pt>
                <c:pt idx="639">
                  <c:v>8.4884000000000004</c:v>
                </c:pt>
                <c:pt idx="640">
                  <c:v>8.4817</c:v>
                </c:pt>
                <c:pt idx="641">
                  <c:v>8.4774999999999991</c:v>
                </c:pt>
                <c:pt idx="642">
                  <c:v>8.4741</c:v>
                </c:pt>
                <c:pt idx="643">
                  <c:v>8.4763000000000002</c:v>
                </c:pt>
                <c:pt idx="644">
                  <c:v>8.4870000000000001</c:v>
                </c:pt>
                <c:pt idx="645">
                  <c:v>8.5004000000000008</c:v>
                </c:pt>
                <c:pt idx="646">
                  <c:v>8.4967000000000006</c:v>
                </c:pt>
                <c:pt idx="647">
                  <c:v>8.4687999999999999</c:v>
                </c:pt>
                <c:pt idx="648">
                  <c:v>8.4172999999999991</c:v>
                </c:pt>
                <c:pt idx="649">
                  <c:v>8.3491</c:v>
                </c:pt>
                <c:pt idx="650">
                  <c:v>8.2775999999999996</c:v>
                </c:pt>
                <c:pt idx="651">
                  <c:v>8.2111999999999998</c:v>
                </c:pt>
                <c:pt idx="652">
                  <c:v>8.1405999999999992</c:v>
                </c:pt>
                <c:pt idx="653">
                  <c:v>8.0798000000000005</c:v>
                </c:pt>
                <c:pt idx="654">
                  <c:v>8.0342000000000002</c:v>
                </c:pt>
                <c:pt idx="655">
                  <c:v>7.9908000000000001</c:v>
                </c:pt>
                <c:pt idx="656">
                  <c:v>7.9515000000000002</c:v>
                </c:pt>
                <c:pt idx="657">
                  <c:v>7.9181999999999997</c:v>
                </c:pt>
                <c:pt idx="658">
                  <c:v>7.8875999999999999</c:v>
                </c:pt>
                <c:pt idx="659">
                  <c:v>7.8587999999999996</c:v>
                </c:pt>
                <c:pt idx="660">
                  <c:v>7.8293999999999997</c:v>
                </c:pt>
                <c:pt idx="661">
                  <c:v>7.8085000000000004</c:v>
                </c:pt>
                <c:pt idx="662">
                  <c:v>7.7986000000000004</c:v>
                </c:pt>
                <c:pt idx="663">
                  <c:v>7.7847999999999997</c:v>
                </c:pt>
                <c:pt idx="664">
                  <c:v>7.7675999999999998</c:v>
                </c:pt>
                <c:pt idx="665">
                  <c:v>7.7535999999999996</c:v>
                </c:pt>
                <c:pt idx="666">
                  <c:v>7.7404000000000002</c:v>
                </c:pt>
                <c:pt idx="667">
                  <c:v>7.7255000000000003</c:v>
                </c:pt>
                <c:pt idx="668">
                  <c:v>7.7043999999999997</c:v>
                </c:pt>
                <c:pt idx="669">
                  <c:v>7.6818</c:v>
                </c:pt>
                <c:pt idx="670">
                  <c:v>7.6672000000000002</c:v>
                </c:pt>
                <c:pt idx="671">
                  <c:v>7.6725000000000003</c:v>
                </c:pt>
                <c:pt idx="672">
                  <c:v>7.6885000000000003</c:v>
                </c:pt>
                <c:pt idx="673">
                  <c:v>7.7085999999999997</c:v>
                </c:pt>
                <c:pt idx="674">
                  <c:v>7.7401</c:v>
                </c:pt>
                <c:pt idx="675">
                  <c:v>7.7736999999999998</c:v>
                </c:pt>
                <c:pt idx="676">
                  <c:v>7.7923999999999998</c:v>
                </c:pt>
                <c:pt idx="677">
                  <c:v>7.7923</c:v>
                </c:pt>
                <c:pt idx="678">
                  <c:v>7.7873000000000001</c:v>
                </c:pt>
                <c:pt idx="679">
                  <c:v>7.7817999999999996</c:v>
                </c:pt>
                <c:pt idx="680">
                  <c:v>7.7663000000000002</c:v>
                </c:pt>
                <c:pt idx="681">
                  <c:v>7.7466999999999997</c:v>
                </c:pt>
                <c:pt idx="682">
                  <c:v>7.7404000000000002</c:v>
                </c:pt>
                <c:pt idx="683">
                  <c:v>7.742</c:v>
                </c:pt>
                <c:pt idx="684">
                  <c:v>7.7558999999999996</c:v>
                </c:pt>
                <c:pt idx="685">
                  <c:v>7.7789999999999999</c:v>
                </c:pt>
                <c:pt idx="686">
                  <c:v>7.7968999999999999</c:v>
                </c:pt>
                <c:pt idx="687">
                  <c:v>7.8137999999999996</c:v>
                </c:pt>
                <c:pt idx="688">
                  <c:v>7.8175999999999997</c:v>
                </c:pt>
                <c:pt idx="689">
                  <c:v>7.8030999999999997</c:v>
                </c:pt>
                <c:pt idx="690">
                  <c:v>7.7713000000000001</c:v>
                </c:pt>
                <c:pt idx="691">
                  <c:v>7.7310999999999996</c:v>
                </c:pt>
                <c:pt idx="692">
                  <c:v>7.6760000000000002</c:v>
                </c:pt>
                <c:pt idx="693">
                  <c:v>7.6124000000000001</c:v>
                </c:pt>
                <c:pt idx="694">
                  <c:v>7.5479000000000003</c:v>
                </c:pt>
                <c:pt idx="695">
                  <c:v>7.4969000000000001</c:v>
                </c:pt>
                <c:pt idx="696">
                  <c:v>7.4703999999999997</c:v>
                </c:pt>
                <c:pt idx="697">
                  <c:v>7.4768999999999997</c:v>
                </c:pt>
                <c:pt idx="698">
                  <c:v>7.5030000000000001</c:v>
                </c:pt>
                <c:pt idx="699">
                  <c:v>7.5410000000000004</c:v>
                </c:pt>
                <c:pt idx="700">
                  <c:v>7.5932000000000004</c:v>
                </c:pt>
                <c:pt idx="701">
                  <c:v>7.6534000000000004</c:v>
                </c:pt>
                <c:pt idx="702">
                  <c:v>7.7127999999999997</c:v>
                </c:pt>
                <c:pt idx="703">
                  <c:v>7.7615999999999996</c:v>
                </c:pt>
                <c:pt idx="704">
                  <c:v>7.7998000000000003</c:v>
                </c:pt>
                <c:pt idx="705">
                  <c:v>7.8259999999999996</c:v>
                </c:pt>
                <c:pt idx="706">
                  <c:v>7.8365</c:v>
                </c:pt>
                <c:pt idx="707">
                  <c:v>7.8372000000000002</c:v>
                </c:pt>
                <c:pt idx="708">
                  <c:v>7.8320999999999996</c:v>
                </c:pt>
                <c:pt idx="709">
                  <c:v>7.8281999999999998</c:v>
                </c:pt>
                <c:pt idx="710">
                  <c:v>7.8293999999999997</c:v>
                </c:pt>
                <c:pt idx="711">
                  <c:v>7.8428000000000004</c:v>
                </c:pt>
                <c:pt idx="712">
                  <c:v>7.8642000000000003</c:v>
                </c:pt>
                <c:pt idx="713">
                  <c:v>7.8863000000000003</c:v>
                </c:pt>
                <c:pt idx="714">
                  <c:v>7.9109999999999996</c:v>
                </c:pt>
                <c:pt idx="715">
                  <c:v>7.9402999999999997</c:v>
                </c:pt>
                <c:pt idx="716">
                  <c:v>7.9744000000000002</c:v>
                </c:pt>
                <c:pt idx="717">
                  <c:v>8.0079999999999991</c:v>
                </c:pt>
                <c:pt idx="718">
                  <c:v>8.0429999999999993</c:v>
                </c:pt>
                <c:pt idx="719">
                  <c:v>8.0777000000000001</c:v>
                </c:pt>
                <c:pt idx="720">
                  <c:v>8.1302000000000003</c:v>
                </c:pt>
                <c:pt idx="721">
                  <c:v>8.1858000000000004</c:v>
                </c:pt>
                <c:pt idx="722">
                  <c:v>8.2377000000000002</c:v>
                </c:pt>
                <c:pt idx="723">
                  <c:v>8.2927</c:v>
                </c:pt>
                <c:pt idx="724">
                  <c:v>8.3465000000000007</c:v>
                </c:pt>
                <c:pt idx="725">
                  <c:v>8.3901000000000003</c:v>
                </c:pt>
                <c:pt idx="726">
                  <c:v>8.4206000000000003</c:v>
                </c:pt>
                <c:pt idx="727">
                  <c:v>8.4351000000000003</c:v>
                </c:pt>
                <c:pt idx="728">
                  <c:v>8.4419000000000004</c:v>
                </c:pt>
                <c:pt idx="729">
                  <c:v>8.4461999999999993</c:v>
                </c:pt>
                <c:pt idx="730">
                  <c:v>8.4467999999999996</c:v>
                </c:pt>
                <c:pt idx="731">
                  <c:v>8.4464000000000006</c:v>
                </c:pt>
                <c:pt idx="732">
                  <c:v>8.4488000000000003</c:v>
                </c:pt>
                <c:pt idx="733">
                  <c:v>8.4504999999999999</c:v>
                </c:pt>
                <c:pt idx="734">
                  <c:v>8.4491999999999994</c:v>
                </c:pt>
                <c:pt idx="735">
                  <c:v>8.4506999999999994</c:v>
                </c:pt>
                <c:pt idx="736">
                  <c:v>8.4467999999999996</c:v>
                </c:pt>
                <c:pt idx="737">
                  <c:v>8.4457000000000004</c:v>
                </c:pt>
                <c:pt idx="738">
                  <c:v>8.4445999999999994</c:v>
                </c:pt>
                <c:pt idx="739">
                  <c:v>8.4422999999999995</c:v>
                </c:pt>
                <c:pt idx="740">
                  <c:v>8.4431999999999992</c:v>
                </c:pt>
                <c:pt idx="741">
                  <c:v>8.4482999999999997</c:v>
                </c:pt>
                <c:pt idx="742">
                  <c:v>8.4570000000000007</c:v>
                </c:pt>
                <c:pt idx="743">
                  <c:v>8.4716000000000005</c:v>
                </c:pt>
                <c:pt idx="744">
                  <c:v>8.4844000000000008</c:v>
                </c:pt>
                <c:pt idx="745">
                  <c:v>8.4969000000000001</c:v>
                </c:pt>
                <c:pt idx="746">
                  <c:v>8.5058000000000007</c:v>
                </c:pt>
                <c:pt idx="747">
                  <c:v>8.5013000000000005</c:v>
                </c:pt>
                <c:pt idx="748">
                  <c:v>8.4773999999999994</c:v>
                </c:pt>
                <c:pt idx="749">
                  <c:v>8.4443000000000001</c:v>
                </c:pt>
                <c:pt idx="750">
                  <c:v>8.4100999999999999</c:v>
                </c:pt>
                <c:pt idx="751">
                  <c:v>8.3836999999999993</c:v>
                </c:pt>
                <c:pt idx="752">
                  <c:v>8.3646999999999991</c:v>
                </c:pt>
                <c:pt idx="753">
                  <c:v>8.3482000000000003</c:v>
                </c:pt>
                <c:pt idx="754">
                  <c:v>8.3346999999999998</c:v>
                </c:pt>
                <c:pt idx="755">
                  <c:v>8.3267000000000007</c:v>
                </c:pt>
                <c:pt idx="756">
                  <c:v>8.3214000000000006</c:v>
                </c:pt>
                <c:pt idx="757">
                  <c:v>8.3167000000000009</c:v>
                </c:pt>
                <c:pt idx="758">
                  <c:v>8.3142999999999994</c:v>
                </c:pt>
                <c:pt idx="759">
                  <c:v>8.3095999999999997</c:v>
                </c:pt>
                <c:pt idx="760">
                  <c:v>8.2935999999999996</c:v>
                </c:pt>
                <c:pt idx="761">
                  <c:v>8.2695000000000007</c:v>
                </c:pt>
                <c:pt idx="762">
                  <c:v>8.2401</c:v>
                </c:pt>
                <c:pt idx="763">
                  <c:v>8.2044999999999995</c:v>
                </c:pt>
                <c:pt idx="764">
                  <c:v>8.1690000000000005</c:v>
                </c:pt>
                <c:pt idx="765">
                  <c:v>8.1351999999999993</c:v>
                </c:pt>
                <c:pt idx="766">
                  <c:v>8.1047999999999991</c:v>
                </c:pt>
                <c:pt idx="767">
                  <c:v>8.0749999999999993</c:v>
                </c:pt>
                <c:pt idx="768">
                  <c:v>8.0454000000000008</c:v>
                </c:pt>
                <c:pt idx="769">
                  <c:v>8.0161999999999995</c:v>
                </c:pt>
                <c:pt idx="770">
                  <c:v>7.9884000000000004</c:v>
                </c:pt>
                <c:pt idx="771">
                  <c:v>7.9661</c:v>
                </c:pt>
                <c:pt idx="772">
                  <c:v>7.9466000000000001</c:v>
                </c:pt>
                <c:pt idx="773">
                  <c:v>7.9273999999999996</c:v>
                </c:pt>
                <c:pt idx="774">
                  <c:v>7.9103000000000003</c:v>
                </c:pt>
                <c:pt idx="775">
                  <c:v>7.9047000000000001</c:v>
                </c:pt>
                <c:pt idx="776">
                  <c:v>7.9057000000000004</c:v>
                </c:pt>
                <c:pt idx="777">
                  <c:v>7.9160000000000004</c:v>
                </c:pt>
                <c:pt idx="778">
                  <c:v>7.9288999999999996</c:v>
                </c:pt>
                <c:pt idx="779">
                  <c:v>7.9436</c:v>
                </c:pt>
                <c:pt idx="780">
                  <c:v>7.9557000000000002</c:v>
                </c:pt>
                <c:pt idx="781">
                  <c:v>7.9698000000000002</c:v>
                </c:pt>
                <c:pt idx="782">
                  <c:v>7.9904000000000002</c:v>
                </c:pt>
                <c:pt idx="783">
                  <c:v>8.0084</c:v>
                </c:pt>
                <c:pt idx="784">
                  <c:v>8.0190000000000001</c:v>
                </c:pt>
                <c:pt idx="785">
                  <c:v>8.0077999999999996</c:v>
                </c:pt>
                <c:pt idx="786">
                  <c:v>7.9786000000000001</c:v>
                </c:pt>
                <c:pt idx="787">
                  <c:v>7.9499000000000004</c:v>
                </c:pt>
                <c:pt idx="788">
                  <c:v>7.9302999999999999</c:v>
                </c:pt>
                <c:pt idx="789">
                  <c:v>7.9298000000000002</c:v>
                </c:pt>
                <c:pt idx="790">
                  <c:v>7.9431000000000003</c:v>
                </c:pt>
                <c:pt idx="791">
                  <c:v>7.9421999999999997</c:v>
                </c:pt>
                <c:pt idx="792">
                  <c:v>7.9153000000000002</c:v>
                </c:pt>
                <c:pt idx="793">
                  <c:v>7.8757000000000001</c:v>
                </c:pt>
                <c:pt idx="794">
                  <c:v>7.8319999999999999</c:v>
                </c:pt>
                <c:pt idx="795">
                  <c:v>7.7874999999999996</c:v>
                </c:pt>
                <c:pt idx="796">
                  <c:v>7.7476000000000003</c:v>
                </c:pt>
                <c:pt idx="797">
                  <c:v>7.7024999999999997</c:v>
                </c:pt>
                <c:pt idx="798">
                  <c:v>7.6445999999999996</c:v>
                </c:pt>
                <c:pt idx="799">
                  <c:v>7.5812999999999997</c:v>
                </c:pt>
                <c:pt idx="800">
                  <c:v>7.5178000000000003</c:v>
                </c:pt>
                <c:pt idx="801">
                  <c:v>7.4734999999999996</c:v>
                </c:pt>
                <c:pt idx="802">
                  <c:v>7.4580000000000002</c:v>
                </c:pt>
                <c:pt idx="803">
                  <c:v>7.4622000000000002</c:v>
                </c:pt>
                <c:pt idx="804">
                  <c:v>7.4729000000000001</c:v>
                </c:pt>
                <c:pt idx="805">
                  <c:v>7.4785000000000004</c:v>
                </c:pt>
                <c:pt idx="806">
                  <c:v>7.4768999999999997</c:v>
                </c:pt>
                <c:pt idx="807">
                  <c:v>7.4657999999999998</c:v>
                </c:pt>
                <c:pt idx="808">
                  <c:v>7.4499000000000004</c:v>
                </c:pt>
                <c:pt idx="809">
                  <c:v>7.4257</c:v>
                </c:pt>
                <c:pt idx="810">
                  <c:v>7.3941999999999997</c:v>
                </c:pt>
                <c:pt idx="811">
                  <c:v>7.3513999999999999</c:v>
                </c:pt>
                <c:pt idx="812">
                  <c:v>7.3061999999999996</c:v>
                </c:pt>
                <c:pt idx="813">
                  <c:v>7.2507000000000001</c:v>
                </c:pt>
                <c:pt idx="814">
                  <c:v>7.1932999999999998</c:v>
                </c:pt>
                <c:pt idx="815">
                  <c:v>7.1462000000000003</c:v>
                </c:pt>
                <c:pt idx="816">
                  <c:v>7.1089000000000002</c:v>
                </c:pt>
                <c:pt idx="817">
                  <c:v>7.0735999999999999</c:v>
                </c:pt>
                <c:pt idx="818">
                  <c:v>7.0404</c:v>
                </c:pt>
                <c:pt idx="819">
                  <c:v>7.0166000000000004</c:v>
                </c:pt>
                <c:pt idx="820">
                  <c:v>7.0118</c:v>
                </c:pt>
                <c:pt idx="821">
                  <c:v>7.0255999999999998</c:v>
                </c:pt>
                <c:pt idx="822">
                  <c:v>7.0468999999999999</c:v>
                </c:pt>
                <c:pt idx="823">
                  <c:v>7.0679999999999996</c:v>
                </c:pt>
                <c:pt idx="824">
                  <c:v>7.0846</c:v>
                </c:pt>
                <c:pt idx="825">
                  <c:v>7.0993000000000004</c:v>
                </c:pt>
                <c:pt idx="826">
                  <c:v>7.1151</c:v>
                </c:pt>
                <c:pt idx="827">
                  <c:v>7.1247999999999996</c:v>
                </c:pt>
                <c:pt idx="828">
                  <c:v>7.1219000000000001</c:v>
                </c:pt>
                <c:pt idx="829">
                  <c:v>7.1006</c:v>
                </c:pt>
                <c:pt idx="830">
                  <c:v>7.0616000000000003</c:v>
                </c:pt>
                <c:pt idx="831">
                  <c:v>7.0134999999999996</c:v>
                </c:pt>
                <c:pt idx="832">
                  <c:v>6.9661999999999997</c:v>
                </c:pt>
                <c:pt idx="833">
                  <c:v>6.9321000000000002</c:v>
                </c:pt>
                <c:pt idx="834">
                  <c:v>6.9127999999999998</c:v>
                </c:pt>
                <c:pt idx="835">
                  <c:v>6.8874000000000004</c:v>
                </c:pt>
                <c:pt idx="836">
                  <c:v>6.8456999999999999</c:v>
                </c:pt>
                <c:pt idx="837">
                  <c:v>6.7998000000000003</c:v>
                </c:pt>
                <c:pt idx="838">
                  <c:v>6.7667999999999999</c:v>
                </c:pt>
                <c:pt idx="839">
                  <c:v>6.7465999999999999</c:v>
                </c:pt>
                <c:pt idx="840">
                  <c:v>6.7310999999999996</c:v>
                </c:pt>
                <c:pt idx="841">
                  <c:v>6.7175000000000002</c:v>
                </c:pt>
                <c:pt idx="842">
                  <c:v>6.7031000000000001</c:v>
                </c:pt>
                <c:pt idx="843">
                  <c:v>6.6894</c:v>
                </c:pt>
                <c:pt idx="844">
                  <c:v>6.6867999999999999</c:v>
                </c:pt>
                <c:pt idx="845">
                  <c:v>6.6985999999999999</c:v>
                </c:pt>
                <c:pt idx="846">
                  <c:v>6.7222</c:v>
                </c:pt>
                <c:pt idx="847">
                  <c:v>6.7441000000000004</c:v>
                </c:pt>
                <c:pt idx="848">
                  <c:v>6.7508999999999997</c:v>
                </c:pt>
                <c:pt idx="849">
                  <c:v>6.7346000000000004</c:v>
                </c:pt>
                <c:pt idx="850">
                  <c:v>6.7050999999999998</c:v>
                </c:pt>
                <c:pt idx="851">
                  <c:v>6.6814999999999998</c:v>
                </c:pt>
                <c:pt idx="852">
                  <c:v>6.6755000000000004</c:v>
                </c:pt>
                <c:pt idx="853">
                  <c:v>6.6863999999999999</c:v>
                </c:pt>
                <c:pt idx="854">
                  <c:v>6.7098000000000004</c:v>
                </c:pt>
                <c:pt idx="855">
                  <c:v>6.7404000000000002</c:v>
                </c:pt>
                <c:pt idx="856">
                  <c:v>6.7771999999999997</c:v>
                </c:pt>
                <c:pt idx="857">
                  <c:v>6.8216999999999999</c:v>
                </c:pt>
                <c:pt idx="858">
                  <c:v>6.8741000000000003</c:v>
                </c:pt>
                <c:pt idx="859">
                  <c:v>6.9259000000000004</c:v>
                </c:pt>
                <c:pt idx="860">
                  <c:v>6.9832999999999998</c:v>
                </c:pt>
                <c:pt idx="861">
                  <c:v>7.0404999999999998</c:v>
                </c:pt>
                <c:pt idx="862">
                  <c:v>7.0907999999999998</c:v>
                </c:pt>
                <c:pt idx="863">
                  <c:v>7.1330999999999998</c:v>
                </c:pt>
                <c:pt idx="864">
                  <c:v>7.1645000000000003</c:v>
                </c:pt>
                <c:pt idx="865">
                  <c:v>7.1914999999999996</c:v>
                </c:pt>
                <c:pt idx="866">
                  <c:v>7.2237</c:v>
                </c:pt>
                <c:pt idx="867">
                  <c:v>7.2572999999999999</c:v>
                </c:pt>
                <c:pt idx="868">
                  <c:v>7.3003999999999998</c:v>
                </c:pt>
                <c:pt idx="869">
                  <c:v>7.3531000000000004</c:v>
                </c:pt>
                <c:pt idx="870">
                  <c:v>7.4185999999999996</c:v>
                </c:pt>
                <c:pt idx="871">
                  <c:v>7.4869000000000003</c:v>
                </c:pt>
                <c:pt idx="872">
                  <c:v>7.5479000000000003</c:v>
                </c:pt>
                <c:pt idx="873">
                  <c:v>7.5928000000000004</c:v>
                </c:pt>
                <c:pt idx="874">
                  <c:v>7.6071</c:v>
                </c:pt>
                <c:pt idx="875">
                  <c:v>7.5987</c:v>
                </c:pt>
                <c:pt idx="876">
                  <c:v>7.5566000000000004</c:v>
                </c:pt>
                <c:pt idx="877">
                  <c:v>7.4932999999999996</c:v>
                </c:pt>
                <c:pt idx="878">
                  <c:v>7.4321999999999999</c:v>
                </c:pt>
                <c:pt idx="879">
                  <c:v>7.3771000000000004</c:v>
                </c:pt>
                <c:pt idx="880">
                  <c:v>7.3338000000000001</c:v>
                </c:pt>
                <c:pt idx="881">
                  <c:v>7.3202999999999996</c:v>
                </c:pt>
                <c:pt idx="882">
                  <c:v>7.3391999999999999</c:v>
                </c:pt>
                <c:pt idx="883">
                  <c:v>7.3819999999999997</c:v>
                </c:pt>
                <c:pt idx="884">
                  <c:v>7.4401999999999999</c:v>
                </c:pt>
                <c:pt idx="885">
                  <c:v>7.5004</c:v>
                </c:pt>
                <c:pt idx="886">
                  <c:v>7.5602999999999998</c:v>
                </c:pt>
                <c:pt idx="887">
                  <c:v>7.6334</c:v>
                </c:pt>
                <c:pt idx="888">
                  <c:v>7.7031999999999998</c:v>
                </c:pt>
                <c:pt idx="889">
                  <c:v>7.7592999999999996</c:v>
                </c:pt>
                <c:pt idx="890">
                  <c:v>7.8116000000000003</c:v>
                </c:pt>
                <c:pt idx="891">
                  <c:v>7.8674999999999997</c:v>
                </c:pt>
                <c:pt idx="892">
                  <c:v>7.9234999999999998</c:v>
                </c:pt>
                <c:pt idx="893">
                  <c:v>7.9759000000000002</c:v>
                </c:pt>
                <c:pt idx="894">
                  <c:v>8.0337999999999994</c:v>
                </c:pt>
                <c:pt idx="895">
                  <c:v>8.0919000000000008</c:v>
                </c:pt>
                <c:pt idx="896">
                  <c:v>8.1521000000000008</c:v>
                </c:pt>
                <c:pt idx="897">
                  <c:v>8.2110000000000003</c:v>
                </c:pt>
                <c:pt idx="898">
                  <c:v>8.2700999999999993</c:v>
                </c:pt>
                <c:pt idx="899">
                  <c:v>8.3178999999999998</c:v>
                </c:pt>
                <c:pt idx="900">
                  <c:v>8.3575999999999997</c:v>
                </c:pt>
                <c:pt idx="901">
                  <c:v>8.3949999999999996</c:v>
                </c:pt>
                <c:pt idx="902">
                  <c:v>8.4308999999999994</c:v>
                </c:pt>
                <c:pt idx="903">
                  <c:v>8.4633000000000003</c:v>
                </c:pt>
                <c:pt idx="904">
                  <c:v>8.4925999999999995</c:v>
                </c:pt>
                <c:pt idx="905">
                  <c:v>8.5210000000000008</c:v>
                </c:pt>
                <c:pt idx="906">
                  <c:v>8.5504999999999995</c:v>
                </c:pt>
                <c:pt idx="907">
                  <c:v>8.5756999999999994</c:v>
                </c:pt>
                <c:pt idx="908">
                  <c:v>8.5929000000000002</c:v>
                </c:pt>
                <c:pt idx="909">
                  <c:v>8.6013000000000002</c:v>
                </c:pt>
                <c:pt idx="910">
                  <c:v>8.6082999999999998</c:v>
                </c:pt>
                <c:pt idx="911">
                  <c:v>8.6187000000000005</c:v>
                </c:pt>
                <c:pt idx="912">
                  <c:v>8.6280000000000001</c:v>
                </c:pt>
                <c:pt idx="913">
                  <c:v>8.6359999999999992</c:v>
                </c:pt>
                <c:pt idx="914">
                  <c:v>8.6448</c:v>
                </c:pt>
                <c:pt idx="915">
                  <c:v>8.6622000000000003</c:v>
                </c:pt>
                <c:pt idx="916">
                  <c:v>8.6836000000000002</c:v>
                </c:pt>
                <c:pt idx="917">
                  <c:v>8.7012999999999998</c:v>
                </c:pt>
                <c:pt idx="918">
                  <c:v>8.7164999999999999</c:v>
                </c:pt>
                <c:pt idx="919">
                  <c:v>8.7308000000000003</c:v>
                </c:pt>
                <c:pt idx="920">
                  <c:v>8.7385000000000002</c:v>
                </c:pt>
                <c:pt idx="921">
                  <c:v>8.7418999999999993</c:v>
                </c:pt>
                <c:pt idx="922">
                  <c:v>8.7413000000000007</c:v>
                </c:pt>
                <c:pt idx="923">
                  <c:v>8.7354000000000003</c:v>
                </c:pt>
                <c:pt idx="924">
                  <c:v>8.7289999999999992</c:v>
                </c:pt>
                <c:pt idx="925">
                  <c:v>8.7236999999999991</c:v>
                </c:pt>
                <c:pt idx="926">
                  <c:v>8.7182999999999993</c:v>
                </c:pt>
                <c:pt idx="927">
                  <c:v>8.7110000000000003</c:v>
                </c:pt>
                <c:pt idx="928">
                  <c:v>8.7119999999999997</c:v>
                </c:pt>
                <c:pt idx="929">
                  <c:v>8.7270000000000003</c:v>
                </c:pt>
                <c:pt idx="930">
                  <c:v>8.7484999999999999</c:v>
                </c:pt>
                <c:pt idx="931">
                  <c:v>8.7781000000000002</c:v>
                </c:pt>
                <c:pt idx="932">
                  <c:v>8.8145000000000007</c:v>
                </c:pt>
                <c:pt idx="933">
                  <c:v>8.8493999999999993</c:v>
                </c:pt>
                <c:pt idx="934">
                  <c:v>8.8890999999999991</c:v>
                </c:pt>
                <c:pt idx="935">
                  <c:v>8.9301999999999992</c:v>
                </c:pt>
                <c:pt idx="936">
                  <c:v>8.9758999999999993</c:v>
                </c:pt>
                <c:pt idx="937">
                  <c:v>9.0248000000000008</c:v>
                </c:pt>
                <c:pt idx="938">
                  <c:v>9.0709999999999997</c:v>
                </c:pt>
                <c:pt idx="939">
                  <c:v>9.1148000000000007</c:v>
                </c:pt>
                <c:pt idx="940">
                  <c:v>9.1506000000000007</c:v>
                </c:pt>
                <c:pt idx="941">
                  <c:v>9.1773000000000007</c:v>
                </c:pt>
                <c:pt idx="942">
                  <c:v>9.1928999999999998</c:v>
                </c:pt>
                <c:pt idx="943">
                  <c:v>9.2018000000000004</c:v>
                </c:pt>
                <c:pt idx="944">
                  <c:v>9.1988000000000003</c:v>
                </c:pt>
                <c:pt idx="945">
                  <c:v>9.1852</c:v>
                </c:pt>
                <c:pt idx="946">
                  <c:v>9.1755999999999993</c:v>
                </c:pt>
                <c:pt idx="947">
                  <c:v>9.1747999999999994</c:v>
                </c:pt>
                <c:pt idx="948">
                  <c:v>9.1721000000000004</c:v>
                </c:pt>
                <c:pt idx="949">
                  <c:v>9.1675000000000004</c:v>
                </c:pt>
                <c:pt idx="950">
                  <c:v>9.1568000000000005</c:v>
                </c:pt>
                <c:pt idx="951">
                  <c:v>9.1389999999999993</c:v>
                </c:pt>
                <c:pt idx="952">
                  <c:v>9.1167999999999996</c:v>
                </c:pt>
                <c:pt idx="953">
                  <c:v>9.0882000000000005</c:v>
                </c:pt>
                <c:pt idx="954">
                  <c:v>9.0630000000000006</c:v>
                </c:pt>
                <c:pt idx="955">
                  <c:v>9.0509000000000004</c:v>
                </c:pt>
                <c:pt idx="956">
                  <c:v>9.0519999999999996</c:v>
                </c:pt>
                <c:pt idx="957">
                  <c:v>9.0702999999999996</c:v>
                </c:pt>
                <c:pt idx="958">
                  <c:v>9.0976999999999997</c:v>
                </c:pt>
                <c:pt idx="959">
                  <c:v>9.1265999999999998</c:v>
                </c:pt>
                <c:pt idx="960">
                  <c:v>9.1531000000000002</c:v>
                </c:pt>
                <c:pt idx="961">
                  <c:v>9.1735000000000007</c:v>
                </c:pt>
                <c:pt idx="962">
                  <c:v>9.1868999999999996</c:v>
                </c:pt>
                <c:pt idx="963">
                  <c:v>9.1896000000000004</c:v>
                </c:pt>
                <c:pt idx="964">
                  <c:v>9.1728000000000005</c:v>
                </c:pt>
                <c:pt idx="965">
                  <c:v>9.14</c:v>
                </c:pt>
                <c:pt idx="966">
                  <c:v>9.0978999999999992</c:v>
                </c:pt>
                <c:pt idx="967">
                  <c:v>9.0500000000000007</c:v>
                </c:pt>
                <c:pt idx="968">
                  <c:v>9.0061999999999998</c:v>
                </c:pt>
                <c:pt idx="969">
                  <c:v>8.9701000000000004</c:v>
                </c:pt>
                <c:pt idx="970">
                  <c:v>8.9365000000000006</c:v>
                </c:pt>
                <c:pt idx="971">
                  <c:v>8.8995999999999995</c:v>
                </c:pt>
                <c:pt idx="972">
                  <c:v>8.8681999999999999</c:v>
                </c:pt>
                <c:pt idx="973">
                  <c:v>8.8379999999999992</c:v>
                </c:pt>
                <c:pt idx="974">
                  <c:v>8.7982999999999993</c:v>
                </c:pt>
                <c:pt idx="975">
                  <c:v>8.7568000000000001</c:v>
                </c:pt>
                <c:pt idx="976">
                  <c:v>8.7247000000000003</c:v>
                </c:pt>
                <c:pt idx="977">
                  <c:v>8.7030999999999992</c:v>
                </c:pt>
                <c:pt idx="978">
                  <c:v>8.6826000000000008</c:v>
                </c:pt>
                <c:pt idx="979">
                  <c:v>8.6616</c:v>
                </c:pt>
                <c:pt idx="980">
                  <c:v>8.6379000000000001</c:v>
                </c:pt>
                <c:pt idx="981">
                  <c:v>8.6205999999999996</c:v>
                </c:pt>
                <c:pt idx="982">
                  <c:v>8.5960999999999999</c:v>
                </c:pt>
                <c:pt idx="983">
                  <c:v>8.5732999999999997</c:v>
                </c:pt>
                <c:pt idx="984">
                  <c:v>8.5526999999999997</c:v>
                </c:pt>
                <c:pt idx="985">
                  <c:v>8.5297999999999998</c:v>
                </c:pt>
                <c:pt idx="986">
                  <c:v>8.5068000000000001</c:v>
                </c:pt>
                <c:pt idx="987">
                  <c:v>8.4749999999999996</c:v>
                </c:pt>
                <c:pt idx="988">
                  <c:v>8.4380000000000006</c:v>
                </c:pt>
                <c:pt idx="989">
                  <c:v>8.4004999999999992</c:v>
                </c:pt>
                <c:pt idx="990">
                  <c:v>8.3703000000000003</c:v>
                </c:pt>
                <c:pt idx="991">
                  <c:v>8.3535000000000004</c:v>
                </c:pt>
                <c:pt idx="992">
                  <c:v>8.3407999999999998</c:v>
                </c:pt>
                <c:pt idx="993">
                  <c:v>8.3224</c:v>
                </c:pt>
                <c:pt idx="994">
                  <c:v>8.3016000000000005</c:v>
                </c:pt>
                <c:pt idx="995">
                  <c:v>8.282</c:v>
                </c:pt>
                <c:pt idx="996">
                  <c:v>8.2570999999999994</c:v>
                </c:pt>
                <c:pt idx="997">
                  <c:v>8.2338000000000005</c:v>
                </c:pt>
                <c:pt idx="998">
                  <c:v>8.2195999999999998</c:v>
                </c:pt>
                <c:pt idx="999">
                  <c:v>8.2142999999999997</c:v>
                </c:pt>
                <c:pt idx="1000">
                  <c:v>8.2172999999999998</c:v>
                </c:pt>
                <c:pt idx="1001">
                  <c:v>8.2270000000000003</c:v>
                </c:pt>
                <c:pt idx="1002">
                  <c:v>8.2384000000000004</c:v>
                </c:pt>
                <c:pt idx="1003">
                  <c:v>8.2530000000000001</c:v>
                </c:pt>
                <c:pt idx="1004">
                  <c:v>8.2632999999999992</c:v>
                </c:pt>
                <c:pt idx="1005">
                  <c:v>8.2721</c:v>
                </c:pt>
                <c:pt idx="1006">
                  <c:v>8.2832000000000008</c:v>
                </c:pt>
                <c:pt idx="1007">
                  <c:v>8.3023000000000007</c:v>
                </c:pt>
                <c:pt idx="1008">
                  <c:v>8.3226999999999993</c:v>
                </c:pt>
                <c:pt idx="1009">
                  <c:v>8.3467000000000002</c:v>
                </c:pt>
                <c:pt idx="1010">
                  <c:v>8.3729999999999993</c:v>
                </c:pt>
                <c:pt idx="1011">
                  <c:v>8.4013000000000009</c:v>
                </c:pt>
                <c:pt idx="1012">
                  <c:v>8.4245999999999999</c:v>
                </c:pt>
                <c:pt idx="1013">
                  <c:v>8.4383999999999997</c:v>
                </c:pt>
                <c:pt idx="1014">
                  <c:v>8.4353999999999996</c:v>
                </c:pt>
                <c:pt idx="1015">
                  <c:v>8.4138000000000002</c:v>
                </c:pt>
                <c:pt idx="1016">
                  <c:v>8.3720999999999997</c:v>
                </c:pt>
                <c:pt idx="1017">
                  <c:v>8.3265999999999991</c:v>
                </c:pt>
                <c:pt idx="1018">
                  <c:v>8.2911000000000001</c:v>
                </c:pt>
                <c:pt idx="1019">
                  <c:v>8.2688000000000006</c:v>
                </c:pt>
                <c:pt idx="1020">
                  <c:v>8.2599</c:v>
                </c:pt>
                <c:pt idx="1021">
                  <c:v>8.2588000000000008</c:v>
                </c:pt>
                <c:pt idx="1022">
                  <c:v>8.2607999999999997</c:v>
                </c:pt>
                <c:pt idx="1023">
                  <c:v>8.2642000000000007</c:v>
                </c:pt>
                <c:pt idx="1024">
                  <c:v>8.2723999999999993</c:v>
                </c:pt>
                <c:pt idx="1025">
                  <c:v>8.2860999999999994</c:v>
                </c:pt>
                <c:pt idx="1026">
                  <c:v>8.3010000000000002</c:v>
                </c:pt>
                <c:pt idx="1027">
                  <c:v>8.3123000000000005</c:v>
                </c:pt>
                <c:pt idx="1028">
                  <c:v>8.3232999999999997</c:v>
                </c:pt>
                <c:pt idx="1029">
                  <c:v>8.3285999999999998</c:v>
                </c:pt>
                <c:pt idx="1030">
                  <c:v>8.3230000000000004</c:v>
                </c:pt>
                <c:pt idx="1031">
                  <c:v>8.3153000000000006</c:v>
                </c:pt>
                <c:pt idx="1032">
                  <c:v>8.3167000000000009</c:v>
                </c:pt>
                <c:pt idx="1033">
                  <c:v>8.3389000000000006</c:v>
                </c:pt>
                <c:pt idx="1034">
                  <c:v>8.3741000000000003</c:v>
                </c:pt>
                <c:pt idx="1035">
                  <c:v>8.4257000000000009</c:v>
                </c:pt>
                <c:pt idx="1036">
                  <c:v>8.4953000000000003</c:v>
                </c:pt>
                <c:pt idx="1037">
                  <c:v>8.5661000000000005</c:v>
                </c:pt>
                <c:pt idx="1038">
                  <c:v>8.641</c:v>
                </c:pt>
                <c:pt idx="1039">
                  <c:v>8.7232000000000003</c:v>
                </c:pt>
                <c:pt idx="1040">
                  <c:v>8.8002000000000002</c:v>
                </c:pt>
                <c:pt idx="1041">
                  <c:v>8.8615999999999993</c:v>
                </c:pt>
                <c:pt idx="1042">
                  <c:v>8.8999000000000006</c:v>
                </c:pt>
                <c:pt idx="1043">
                  <c:v>8.9156999999999993</c:v>
                </c:pt>
                <c:pt idx="1044">
                  <c:v>8.9120000000000008</c:v>
                </c:pt>
                <c:pt idx="1045">
                  <c:v>8.8927999999999994</c:v>
                </c:pt>
                <c:pt idx="1046">
                  <c:v>8.8817000000000004</c:v>
                </c:pt>
                <c:pt idx="1047">
                  <c:v>8.8867999999999991</c:v>
                </c:pt>
                <c:pt idx="1048">
                  <c:v>8.9042999999999992</c:v>
                </c:pt>
                <c:pt idx="1049">
                  <c:v>8.9184000000000001</c:v>
                </c:pt>
                <c:pt idx="1050">
                  <c:v>8.9288000000000007</c:v>
                </c:pt>
                <c:pt idx="1051">
                  <c:v>8.9345999999999997</c:v>
                </c:pt>
                <c:pt idx="1052">
                  <c:v>8.9368999999999996</c:v>
                </c:pt>
                <c:pt idx="1053">
                  <c:v>8.9336000000000002</c:v>
                </c:pt>
                <c:pt idx="1054">
                  <c:v>8.9217999999999993</c:v>
                </c:pt>
                <c:pt idx="1055">
                  <c:v>8.9006000000000007</c:v>
                </c:pt>
                <c:pt idx="1056">
                  <c:v>8.8670000000000009</c:v>
                </c:pt>
                <c:pt idx="1057">
                  <c:v>8.8118999999999996</c:v>
                </c:pt>
                <c:pt idx="1058">
                  <c:v>8.7460000000000004</c:v>
                </c:pt>
                <c:pt idx="1059">
                  <c:v>8.6793999999999993</c:v>
                </c:pt>
                <c:pt idx="1060">
                  <c:v>8.6273</c:v>
                </c:pt>
                <c:pt idx="1061">
                  <c:v>8.5937000000000001</c:v>
                </c:pt>
                <c:pt idx="1062">
                  <c:v>8.5615000000000006</c:v>
                </c:pt>
                <c:pt idx="1063">
                  <c:v>8.5259</c:v>
                </c:pt>
                <c:pt idx="1064">
                  <c:v>8.4864999999999995</c:v>
                </c:pt>
                <c:pt idx="1065">
                  <c:v>8.4428000000000001</c:v>
                </c:pt>
                <c:pt idx="1066">
                  <c:v>8.3863000000000003</c:v>
                </c:pt>
                <c:pt idx="1067">
                  <c:v>8.3263999999999996</c:v>
                </c:pt>
                <c:pt idx="1068">
                  <c:v>8.2685999999999993</c:v>
                </c:pt>
                <c:pt idx="1069">
                  <c:v>8.2070000000000007</c:v>
                </c:pt>
                <c:pt idx="1070">
                  <c:v>8.1547999999999998</c:v>
                </c:pt>
                <c:pt idx="1071">
                  <c:v>8.1084999999999994</c:v>
                </c:pt>
                <c:pt idx="1072">
                  <c:v>8.0665999999999993</c:v>
                </c:pt>
                <c:pt idx="1073">
                  <c:v>8.0302000000000007</c:v>
                </c:pt>
                <c:pt idx="1074">
                  <c:v>7.9917999999999996</c:v>
                </c:pt>
                <c:pt idx="1075">
                  <c:v>7.9462000000000002</c:v>
                </c:pt>
                <c:pt idx="1076">
                  <c:v>7.907</c:v>
                </c:pt>
                <c:pt idx="1077">
                  <c:v>7.8663999999999996</c:v>
                </c:pt>
                <c:pt idx="1078">
                  <c:v>7.8022999999999998</c:v>
                </c:pt>
                <c:pt idx="1079">
                  <c:v>7.7356999999999996</c:v>
                </c:pt>
                <c:pt idx="1080">
                  <c:v>7.6726999999999999</c:v>
                </c:pt>
                <c:pt idx="1081">
                  <c:v>7.6006999999999998</c:v>
                </c:pt>
                <c:pt idx="1082">
                  <c:v>7.5209000000000001</c:v>
                </c:pt>
                <c:pt idx="1083">
                  <c:v>7.4428000000000001</c:v>
                </c:pt>
                <c:pt idx="1084">
                  <c:v>7.3676000000000004</c:v>
                </c:pt>
                <c:pt idx="1085">
                  <c:v>7.3164999999999996</c:v>
                </c:pt>
                <c:pt idx="1086">
                  <c:v>7.2835999999999999</c:v>
                </c:pt>
                <c:pt idx="1087">
                  <c:v>7.2619999999999996</c:v>
                </c:pt>
                <c:pt idx="1088">
                  <c:v>7.2657999999999996</c:v>
                </c:pt>
                <c:pt idx="1089">
                  <c:v>7.2774000000000001</c:v>
                </c:pt>
                <c:pt idx="1090">
                  <c:v>7.2987000000000002</c:v>
                </c:pt>
                <c:pt idx="1091">
                  <c:v>7.3342000000000001</c:v>
                </c:pt>
                <c:pt idx="1092">
                  <c:v>7.3876999999999997</c:v>
                </c:pt>
                <c:pt idx="1093">
                  <c:v>7.4501999999999997</c:v>
                </c:pt>
                <c:pt idx="1094">
                  <c:v>7.5115999999999996</c:v>
                </c:pt>
                <c:pt idx="1095">
                  <c:v>7.5814000000000004</c:v>
                </c:pt>
                <c:pt idx="1096">
                  <c:v>7.6482999999999999</c:v>
                </c:pt>
                <c:pt idx="1097">
                  <c:v>7.7108999999999996</c:v>
                </c:pt>
                <c:pt idx="1098">
                  <c:v>7.7683</c:v>
                </c:pt>
                <c:pt idx="1099">
                  <c:v>7.8291000000000004</c:v>
                </c:pt>
                <c:pt idx="1100">
                  <c:v>7.9012000000000002</c:v>
                </c:pt>
                <c:pt idx="1101">
                  <c:v>7.9827000000000004</c:v>
                </c:pt>
                <c:pt idx="1102">
                  <c:v>8.0890000000000004</c:v>
                </c:pt>
                <c:pt idx="1103">
                  <c:v>8.2195999999999998</c:v>
                </c:pt>
                <c:pt idx="1104">
                  <c:v>8.3653999999999993</c:v>
                </c:pt>
                <c:pt idx="1105">
                  <c:v>8.5286000000000008</c:v>
                </c:pt>
                <c:pt idx="1106">
                  <c:v>8.6991999999999994</c:v>
                </c:pt>
                <c:pt idx="1107">
                  <c:v>8.8767999999999994</c:v>
                </c:pt>
                <c:pt idx="1108">
                  <c:v>9.0559999999999992</c:v>
                </c:pt>
                <c:pt idx="1109">
                  <c:v>9.2302</c:v>
                </c:pt>
                <c:pt idx="1110">
                  <c:v>9.3984000000000005</c:v>
                </c:pt>
                <c:pt idx="1111">
                  <c:v>9.5566999999999993</c:v>
                </c:pt>
                <c:pt idx="1112">
                  <c:v>9.6969999999999992</c:v>
                </c:pt>
                <c:pt idx="1113">
                  <c:v>9.8353999999999999</c:v>
                </c:pt>
                <c:pt idx="1114">
                  <c:v>9.9718</c:v>
                </c:pt>
                <c:pt idx="1115">
                  <c:v>10.101000000000001</c:v>
                </c:pt>
                <c:pt idx="1116">
                  <c:v>10.215</c:v>
                </c:pt>
                <c:pt idx="1117">
                  <c:v>10.32</c:v>
                </c:pt>
                <c:pt idx="1118">
                  <c:v>10.420999999999999</c:v>
                </c:pt>
                <c:pt idx="1119">
                  <c:v>10.504</c:v>
                </c:pt>
                <c:pt idx="1120">
                  <c:v>10.58</c:v>
                </c:pt>
                <c:pt idx="1121">
                  <c:v>10.644</c:v>
                </c:pt>
                <c:pt idx="1122">
                  <c:v>10.692</c:v>
                </c:pt>
                <c:pt idx="1123">
                  <c:v>10.722</c:v>
                </c:pt>
                <c:pt idx="1124">
                  <c:v>10.741</c:v>
                </c:pt>
                <c:pt idx="1125">
                  <c:v>10.753</c:v>
                </c:pt>
                <c:pt idx="1126">
                  <c:v>10.766</c:v>
                </c:pt>
                <c:pt idx="1127">
                  <c:v>10.778</c:v>
                </c:pt>
                <c:pt idx="1128">
                  <c:v>10.795999999999999</c:v>
                </c:pt>
                <c:pt idx="1129">
                  <c:v>10.821</c:v>
                </c:pt>
                <c:pt idx="1130">
                  <c:v>10.852</c:v>
                </c:pt>
                <c:pt idx="1131">
                  <c:v>10.878</c:v>
                </c:pt>
                <c:pt idx="1132">
                  <c:v>10.898</c:v>
                </c:pt>
                <c:pt idx="1133">
                  <c:v>10.917</c:v>
                </c:pt>
                <c:pt idx="1134">
                  <c:v>10.941000000000001</c:v>
                </c:pt>
                <c:pt idx="1135">
                  <c:v>10.961</c:v>
                </c:pt>
                <c:pt idx="1136">
                  <c:v>10.978</c:v>
                </c:pt>
                <c:pt idx="1137">
                  <c:v>11.000999999999999</c:v>
                </c:pt>
                <c:pt idx="1138">
                  <c:v>11.031000000000001</c:v>
                </c:pt>
                <c:pt idx="1139">
                  <c:v>11.068</c:v>
                </c:pt>
                <c:pt idx="1140">
                  <c:v>11.098000000000001</c:v>
                </c:pt>
                <c:pt idx="1141">
                  <c:v>11.122999999999999</c:v>
                </c:pt>
                <c:pt idx="1142">
                  <c:v>11.151999999999999</c:v>
                </c:pt>
                <c:pt idx="1143">
                  <c:v>11.17</c:v>
                </c:pt>
                <c:pt idx="1144">
                  <c:v>11.182</c:v>
                </c:pt>
                <c:pt idx="1145">
                  <c:v>11.179</c:v>
                </c:pt>
                <c:pt idx="1146">
                  <c:v>11.164999999999999</c:v>
                </c:pt>
                <c:pt idx="1147">
                  <c:v>11.134</c:v>
                </c:pt>
                <c:pt idx="1148">
                  <c:v>11.096</c:v>
                </c:pt>
                <c:pt idx="1149">
                  <c:v>11.054</c:v>
                </c:pt>
                <c:pt idx="1150">
                  <c:v>11.013</c:v>
                </c:pt>
                <c:pt idx="1151">
                  <c:v>10.974</c:v>
                </c:pt>
                <c:pt idx="1152">
                  <c:v>10.942</c:v>
                </c:pt>
                <c:pt idx="1153">
                  <c:v>10.91</c:v>
                </c:pt>
                <c:pt idx="1154">
                  <c:v>10.879</c:v>
                </c:pt>
                <c:pt idx="1155">
                  <c:v>10.843999999999999</c:v>
                </c:pt>
                <c:pt idx="1156">
                  <c:v>10.804</c:v>
                </c:pt>
                <c:pt idx="1157">
                  <c:v>10.757</c:v>
                </c:pt>
                <c:pt idx="1158">
                  <c:v>10.702999999999999</c:v>
                </c:pt>
                <c:pt idx="1159">
                  <c:v>10.646000000000001</c:v>
                </c:pt>
                <c:pt idx="1160">
                  <c:v>10.595000000000001</c:v>
                </c:pt>
                <c:pt idx="1161">
                  <c:v>10.557</c:v>
                </c:pt>
                <c:pt idx="1162">
                  <c:v>10.523999999999999</c:v>
                </c:pt>
                <c:pt idx="1163">
                  <c:v>10.497</c:v>
                </c:pt>
                <c:pt idx="1164">
                  <c:v>10.481</c:v>
                </c:pt>
                <c:pt idx="1165">
                  <c:v>10.472</c:v>
                </c:pt>
                <c:pt idx="1166">
                  <c:v>10.458</c:v>
                </c:pt>
                <c:pt idx="1167">
                  <c:v>10.441000000000001</c:v>
                </c:pt>
                <c:pt idx="1168">
                  <c:v>10.416</c:v>
                </c:pt>
                <c:pt idx="1169">
                  <c:v>10.385</c:v>
                </c:pt>
                <c:pt idx="1170">
                  <c:v>10.359</c:v>
                </c:pt>
                <c:pt idx="1171">
                  <c:v>10.339</c:v>
                </c:pt>
                <c:pt idx="1172">
                  <c:v>10.327999999999999</c:v>
                </c:pt>
                <c:pt idx="1173">
                  <c:v>10.329000000000001</c:v>
                </c:pt>
                <c:pt idx="1174">
                  <c:v>10.333</c:v>
                </c:pt>
                <c:pt idx="1175">
                  <c:v>10.343</c:v>
                </c:pt>
                <c:pt idx="1176">
                  <c:v>10.37</c:v>
                </c:pt>
                <c:pt idx="1177">
                  <c:v>10.406000000000001</c:v>
                </c:pt>
                <c:pt idx="1178">
                  <c:v>10.433999999999999</c:v>
                </c:pt>
                <c:pt idx="1179">
                  <c:v>10.456</c:v>
                </c:pt>
                <c:pt idx="1180">
                  <c:v>10.478</c:v>
                </c:pt>
                <c:pt idx="1181">
                  <c:v>10.487</c:v>
                </c:pt>
                <c:pt idx="1182">
                  <c:v>10.481999999999999</c:v>
                </c:pt>
                <c:pt idx="1183">
                  <c:v>10.47</c:v>
                </c:pt>
                <c:pt idx="1184">
                  <c:v>10.45</c:v>
                </c:pt>
                <c:pt idx="1185">
                  <c:v>10.427</c:v>
                </c:pt>
                <c:pt idx="1186">
                  <c:v>10.406000000000001</c:v>
                </c:pt>
                <c:pt idx="1187">
                  <c:v>10.391999999999999</c:v>
                </c:pt>
                <c:pt idx="1188">
                  <c:v>10.374000000000001</c:v>
                </c:pt>
                <c:pt idx="1189">
                  <c:v>10.34</c:v>
                </c:pt>
                <c:pt idx="1190">
                  <c:v>10.285</c:v>
                </c:pt>
                <c:pt idx="1191">
                  <c:v>10.220000000000001</c:v>
                </c:pt>
                <c:pt idx="1192">
                  <c:v>10.153</c:v>
                </c:pt>
                <c:pt idx="1193">
                  <c:v>10.082000000000001</c:v>
                </c:pt>
                <c:pt idx="1194">
                  <c:v>10.023999999999999</c:v>
                </c:pt>
                <c:pt idx="1195">
                  <c:v>9.9819999999999993</c:v>
                </c:pt>
                <c:pt idx="1196">
                  <c:v>9.9566999999999997</c:v>
                </c:pt>
                <c:pt idx="1197">
                  <c:v>9.9472000000000005</c:v>
                </c:pt>
                <c:pt idx="1198">
                  <c:v>9.9586000000000006</c:v>
                </c:pt>
                <c:pt idx="1199">
                  <c:v>9.9885999999999999</c:v>
                </c:pt>
                <c:pt idx="1200">
                  <c:v>10.028</c:v>
                </c:pt>
                <c:pt idx="1201">
                  <c:v>10.058999999999999</c:v>
                </c:pt>
                <c:pt idx="1202">
                  <c:v>10.065</c:v>
                </c:pt>
                <c:pt idx="1203">
                  <c:v>10.048999999999999</c:v>
                </c:pt>
                <c:pt idx="1204">
                  <c:v>10.022</c:v>
                </c:pt>
                <c:pt idx="1205">
                  <c:v>9.9875000000000007</c:v>
                </c:pt>
                <c:pt idx="1206">
                  <c:v>9.9466000000000001</c:v>
                </c:pt>
                <c:pt idx="1207">
                  <c:v>9.8942999999999994</c:v>
                </c:pt>
                <c:pt idx="1208">
                  <c:v>9.8240999999999996</c:v>
                </c:pt>
                <c:pt idx="1209">
                  <c:v>9.7439999999999998</c:v>
                </c:pt>
                <c:pt idx="1210">
                  <c:v>9.6608000000000001</c:v>
                </c:pt>
                <c:pt idx="1211">
                  <c:v>9.5840999999999994</c:v>
                </c:pt>
                <c:pt idx="1212">
                  <c:v>9.5264000000000006</c:v>
                </c:pt>
                <c:pt idx="1213">
                  <c:v>9.4821000000000009</c:v>
                </c:pt>
                <c:pt idx="1214">
                  <c:v>9.4490999999999996</c:v>
                </c:pt>
                <c:pt idx="1215">
                  <c:v>9.4293999999999993</c:v>
                </c:pt>
                <c:pt idx="1216">
                  <c:v>9.4414999999999996</c:v>
                </c:pt>
                <c:pt idx="1217">
                  <c:v>9.5033999999999992</c:v>
                </c:pt>
                <c:pt idx="1218">
                  <c:v>9.5847999999999995</c:v>
                </c:pt>
                <c:pt idx="1219">
                  <c:v>9.6771999999999991</c:v>
                </c:pt>
                <c:pt idx="1220">
                  <c:v>9.7659000000000002</c:v>
                </c:pt>
                <c:pt idx="1221">
                  <c:v>9.8406000000000002</c:v>
                </c:pt>
                <c:pt idx="1222">
                  <c:v>9.8991000000000007</c:v>
                </c:pt>
                <c:pt idx="1223">
                  <c:v>9.9385999999999992</c:v>
                </c:pt>
                <c:pt idx="1224">
                  <c:v>9.9643999999999995</c:v>
                </c:pt>
                <c:pt idx="1225">
                  <c:v>9.9795999999999996</c:v>
                </c:pt>
                <c:pt idx="1226">
                  <c:v>9.9888999999999992</c:v>
                </c:pt>
                <c:pt idx="1227">
                  <c:v>9.9819999999999993</c:v>
                </c:pt>
                <c:pt idx="1228">
                  <c:v>9.9608000000000008</c:v>
                </c:pt>
                <c:pt idx="1229">
                  <c:v>9.9422999999999995</c:v>
                </c:pt>
                <c:pt idx="1230">
                  <c:v>9.9307999999999996</c:v>
                </c:pt>
                <c:pt idx="1231">
                  <c:v>9.9282000000000004</c:v>
                </c:pt>
                <c:pt idx="1232">
                  <c:v>9.9357000000000006</c:v>
                </c:pt>
                <c:pt idx="1233">
                  <c:v>9.9562000000000008</c:v>
                </c:pt>
                <c:pt idx="1234">
                  <c:v>9.9791000000000007</c:v>
                </c:pt>
                <c:pt idx="1235">
                  <c:v>10.010999999999999</c:v>
                </c:pt>
                <c:pt idx="1236">
                  <c:v>10.06</c:v>
                </c:pt>
                <c:pt idx="1237">
                  <c:v>10.122999999999999</c:v>
                </c:pt>
                <c:pt idx="1238">
                  <c:v>10.202999999999999</c:v>
                </c:pt>
                <c:pt idx="1239">
                  <c:v>10.297000000000001</c:v>
                </c:pt>
                <c:pt idx="1240">
                  <c:v>10.407999999999999</c:v>
                </c:pt>
                <c:pt idx="1241">
                  <c:v>10.525</c:v>
                </c:pt>
                <c:pt idx="1242">
                  <c:v>10.638999999999999</c:v>
                </c:pt>
                <c:pt idx="1243">
                  <c:v>10.733000000000001</c:v>
                </c:pt>
                <c:pt idx="1244">
                  <c:v>10.805999999999999</c:v>
                </c:pt>
                <c:pt idx="1245">
                  <c:v>10.862</c:v>
                </c:pt>
                <c:pt idx="1246">
                  <c:v>10.911</c:v>
                </c:pt>
                <c:pt idx="1247">
                  <c:v>10.958</c:v>
                </c:pt>
                <c:pt idx="1248">
                  <c:v>11.007</c:v>
                </c:pt>
                <c:pt idx="1249">
                  <c:v>11.058</c:v>
                </c:pt>
                <c:pt idx="1250">
                  <c:v>11.109</c:v>
                </c:pt>
                <c:pt idx="1251">
                  <c:v>11.15</c:v>
                </c:pt>
                <c:pt idx="1252">
                  <c:v>11.177</c:v>
                </c:pt>
                <c:pt idx="1253">
                  <c:v>11.19</c:v>
                </c:pt>
                <c:pt idx="1254">
                  <c:v>11.195</c:v>
                </c:pt>
                <c:pt idx="1255">
                  <c:v>11.191000000000001</c:v>
                </c:pt>
                <c:pt idx="1256">
                  <c:v>11.172000000000001</c:v>
                </c:pt>
                <c:pt idx="1257">
                  <c:v>11.147</c:v>
                </c:pt>
                <c:pt idx="1258">
                  <c:v>11.122999999999999</c:v>
                </c:pt>
                <c:pt idx="1259">
                  <c:v>11.109</c:v>
                </c:pt>
                <c:pt idx="1260">
                  <c:v>11.112</c:v>
                </c:pt>
                <c:pt idx="1261">
                  <c:v>11.131</c:v>
                </c:pt>
                <c:pt idx="1262">
                  <c:v>11.163</c:v>
                </c:pt>
                <c:pt idx="1263">
                  <c:v>11.211</c:v>
                </c:pt>
                <c:pt idx="1264">
                  <c:v>11.265000000000001</c:v>
                </c:pt>
                <c:pt idx="1265">
                  <c:v>11.311999999999999</c:v>
                </c:pt>
                <c:pt idx="1266">
                  <c:v>11.353</c:v>
                </c:pt>
                <c:pt idx="1267">
                  <c:v>11.385999999999999</c:v>
                </c:pt>
                <c:pt idx="1268">
                  <c:v>11.416</c:v>
                </c:pt>
                <c:pt idx="1269">
                  <c:v>11.45</c:v>
                </c:pt>
                <c:pt idx="1270">
                  <c:v>11.506</c:v>
                </c:pt>
                <c:pt idx="1271">
                  <c:v>11.523999999999999</c:v>
                </c:pt>
                <c:pt idx="1272">
                  <c:v>11.557</c:v>
                </c:pt>
                <c:pt idx="1273">
                  <c:v>11.582000000000001</c:v>
                </c:pt>
                <c:pt idx="1274">
                  <c:v>11.608000000000001</c:v>
                </c:pt>
                <c:pt idx="1275">
                  <c:v>11.629</c:v>
                </c:pt>
                <c:pt idx="1276">
                  <c:v>11.645</c:v>
                </c:pt>
                <c:pt idx="1277">
                  <c:v>11.663</c:v>
                </c:pt>
                <c:pt idx="1278">
                  <c:v>11.682</c:v>
                </c:pt>
                <c:pt idx="1279">
                  <c:v>11.696999999999999</c:v>
                </c:pt>
                <c:pt idx="1280">
                  <c:v>11.714</c:v>
                </c:pt>
                <c:pt idx="1281">
                  <c:v>11.726000000000001</c:v>
                </c:pt>
                <c:pt idx="1282">
                  <c:v>11.728999999999999</c:v>
                </c:pt>
                <c:pt idx="1283">
                  <c:v>11.728999999999999</c:v>
                </c:pt>
                <c:pt idx="1284">
                  <c:v>11.733000000000001</c:v>
                </c:pt>
                <c:pt idx="1285">
                  <c:v>11.739000000000001</c:v>
                </c:pt>
                <c:pt idx="1286">
                  <c:v>11.746</c:v>
                </c:pt>
                <c:pt idx="1287">
                  <c:v>11.760999999999999</c:v>
                </c:pt>
                <c:pt idx="1288">
                  <c:v>11.786</c:v>
                </c:pt>
                <c:pt idx="1289">
                  <c:v>11.82</c:v>
                </c:pt>
                <c:pt idx="1290">
                  <c:v>11.871</c:v>
                </c:pt>
                <c:pt idx="1291">
                  <c:v>11.936</c:v>
                </c:pt>
                <c:pt idx="1292">
                  <c:v>12.005000000000001</c:v>
                </c:pt>
                <c:pt idx="1293">
                  <c:v>12.08</c:v>
                </c:pt>
                <c:pt idx="1294">
                  <c:v>12.170999999999999</c:v>
                </c:pt>
                <c:pt idx="1295">
                  <c:v>12.272</c:v>
                </c:pt>
                <c:pt idx="1296">
                  <c:v>12.377000000000001</c:v>
                </c:pt>
                <c:pt idx="1297">
                  <c:v>12.476000000000001</c:v>
                </c:pt>
                <c:pt idx="1298">
                  <c:v>12.568</c:v>
                </c:pt>
                <c:pt idx="1299">
                  <c:v>12.66</c:v>
                </c:pt>
                <c:pt idx="1300">
                  <c:v>12.757999999999999</c:v>
                </c:pt>
                <c:pt idx="1301">
                  <c:v>12.865</c:v>
                </c:pt>
                <c:pt idx="1302">
                  <c:v>12.978999999999999</c:v>
                </c:pt>
                <c:pt idx="1303">
                  <c:v>13.1</c:v>
                </c:pt>
                <c:pt idx="1304">
                  <c:v>13.231</c:v>
                </c:pt>
                <c:pt idx="1305">
                  <c:v>13.367000000000001</c:v>
                </c:pt>
                <c:pt idx="1306">
                  <c:v>13.502000000000001</c:v>
                </c:pt>
                <c:pt idx="1307">
                  <c:v>13.627000000000001</c:v>
                </c:pt>
                <c:pt idx="1308">
                  <c:v>13.737</c:v>
                </c:pt>
                <c:pt idx="1309">
                  <c:v>13.84</c:v>
                </c:pt>
                <c:pt idx="1310">
                  <c:v>13.943</c:v>
                </c:pt>
                <c:pt idx="1311">
                  <c:v>14.031000000000001</c:v>
                </c:pt>
                <c:pt idx="1312">
                  <c:v>14.101000000000001</c:v>
                </c:pt>
                <c:pt idx="1313">
                  <c:v>14.156000000000001</c:v>
                </c:pt>
                <c:pt idx="1314">
                  <c:v>14.196999999999999</c:v>
                </c:pt>
                <c:pt idx="1315">
                  <c:v>14.233000000000001</c:v>
                </c:pt>
                <c:pt idx="1316">
                  <c:v>14.266</c:v>
                </c:pt>
                <c:pt idx="1317">
                  <c:v>14.294</c:v>
                </c:pt>
                <c:pt idx="1318">
                  <c:v>14.304</c:v>
                </c:pt>
                <c:pt idx="1319">
                  <c:v>14.302</c:v>
                </c:pt>
                <c:pt idx="1320">
                  <c:v>14.288</c:v>
                </c:pt>
                <c:pt idx="1321">
                  <c:v>14.265000000000001</c:v>
                </c:pt>
                <c:pt idx="1322">
                  <c:v>14.25</c:v>
                </c:pt>
                <c:pt idx="1323">
                  <c:v>14.242000000000001</c:v>
                </c:pt>
                <c:pt idx="1324">
                  <c:v>14.24</c:v>
                </c:pt>
                <c:pt idx="1325">
                  <c:v>14.25</c:v>
                </c:pt>
                <c:pt idx="1326">
                  <c:v>14.265000000000001</c:v>
                </c:pt>
                <c:pt idx="1327">
                  <c:v>14.292</c:v>
                </c:pt>
                <c:pt idx="1328">
                  <c:v>14.311</c:v>
                </c:pt>
                <c:pt idx="1329">
                  <c:v>14.307</c:v>
                </c:pt>
                <c:pt idx="1330">
                  <c:v>14.286</c:v>
                </c:pt>
                <c:pt idx="1331">
                  <c:v>14.247999999999999</c:v>
                </c:pt>
                <c:pt idx="1332">
                  <c:v>14.2</c:v>
                </c:pt>
                <c:pt idx="1333">
                  <c:v>14.138999999999999</c:v>
                </c:pt>
                <c:pt idx="1334">
                  <c:v>14.064</c:v>
                </c:pt>
                <c:pt idx="1335">
                  <c:v>13.98</c:v>
                </c:pt>
                <c:pt idx="1336">
                  <c:v>13.888999999999999</c:v>
                </c:pt>
                <c:pt idx="1337">
                  <c:v>13.785</c:v>
                </c:pt>
                <c:pt idx="1338">
                  <c:v>13.677</c:v>
                </c:pt>
                <c:pt idx="1339">
                  <c:v>13.571</c:v>
                </c:pt>
                <c:pt idx="1340">
                  <c:v>13.47</c:v>
                </c:pt>
                <c:pt idx="1341">
                  <c:v>13.374000000000001</c:v>
                </c:pt>
                <c:pt idx="1342">
                  <c:v>13.292</c:v>
                </c:pt>
                <c:pt idx="1343">
                  <c:v>13.217000000000001</c:v>
                </c:pt>
                <c:pt idx="1344">
                  <c:v>13.138</c:v>
                </c:pt>
                <c:pt idx="1345">
                  <c:v>13.058</c:v>
                </c:pt>
                <c:pt idx="1346">
                  <c:v>12.97</c:v>
                </c:pt>
                <c:pt idx="1347">
                  <c:v>12.888999999999999</c:v>
                </c:pt>
                <c:pt idx="1348">
                  <c:v>12.811999999999999</c:v>
                </c:pt>
                <c:pt idx="1349">
                  <c:v>12.741</c:v>
                </c:pt>
                <c:pt idx="1350">
                  <c:v>12.67</c:v>
                </c:pt>
                <c:pt idx="1351">
                  <c:v>12.605</c:v>
                </c:pt>
                <c:pt idx="1352">
                  <c:v>12.542</c:v>
                </c:pt>
                <c:pt idx="1353">
                  <c:v>12.473000000000001</c:v>
                </c:pt>
                <c:pt idx="1354">
                  <c:v>12.420999999999999</c:v>
                </c:pt>
                <c:pt idx="1355">
                  <c:v>12.385999999999999</c:v>
                </c:pt>
                <c:pt idx="1356">
                  <c:v>12.352</c:v>
                </c:pt>
                <c:pt idx="1357">
                  <c:v>12.307</c:v>
                </c:pt>
                <c:pt idx="1358">
                  <c:v>12.256</c:v>
                </c:pt>
                <c:pt idx="1359">
                  <c:v>12.196999999999999</c:v>
                </c:pt>
                <c:pt idx="1360">
                  <c:v>12.12</c:v>
                </c:pt>
                <c:pt idx="1361">
                  <c:v>12.05</c:v>
                </c:pt>
                <c:pt idx="1362">
                  <c:v>11.986000000000001</c:v>
                </c:pt>
                <c:pt idx="1363">
                  <c:v>11.922000000000001</c:v>
                </c:pt>
                <c:pt idx="1364">
                  <c:v>11.881</c:v>
                </c:pt>
                <c:pt idx="1365">
                  <c:v>11.867000000000001</c:v>
                </c:pt>
                <c:pt idx="1366">
                  <c:v>11.866</c:v>
                </c:pt>
                <c:pt idx="1367">
                  <c:v>11.866</c:v>
                </c:pt>
                <c:pt idx="1368">
                  <c:v>11.86</c:v>
                </c:pt>
                <c:pt idx="1369">
                  <c:v>11.843999999999999</c:v>
                </c:pt>
                <c:pt idx="1370">
                  <c:v>11.818</c:v>
                </c:pt>
                <c:pt idx="1371">
                  <c:v>11.785</c:v>
                </c:pt>
                <c:pt idx="1372">
                  <c:v>11.752000000000001</c:v>
                </c:pt>
                <c:pt idx="1373">
                  <c:v>11.726000000000001</c:v>
                </c:pt>
                <c:pt idx="1374">
                  <c:v>11.71</c:v>
                </c:pt>
                <c:pt idx="1375">
                  <c:v>11.702999999999999</c:v>
                </c:pt>
                <c:pt idx="1376">
                  <c:v>11.701000000000001</c:v>
                </c:pt>
                <c:pt idx="1377">
                  <c:v>11.696999999999999</c:v>
                </c:pt>
                <c:pt idx="1378">
                  <c:v>11.688000000000001</c:v>
                </c:pt>
                <c:pt idx="1379">
                  <c:v>11.675000000000001</c:v>
                </c:pt>
                <c:pt idx="1380">
                  <c:v>11.669</c:v>
                </c:pt>
                <c:pt idx="1381">
                  <c:v>11.667999999999999</c:v>
                </c:pt>
                <c:pt idx="1382">
                  <c:v>11.657999999999999</c:v>
                </c:pt>
                <c:pt idx="1383">
                  <c:v>11.657</c:v>
                </c:pt>
                <c:pt idx="1384">
                  <c:v>11.666</c:v>
                </c:pt>
                <c:pt idx="1385">
                  <c:v>11.678000000000001</c:v>
                </c:pt>
                <c:pt idx="1386">
                  <c:v>11.696999999999999</c:v>
                </c:pt>
                <c:pt idx="1387">
                  <c:v>11.724</c:v>
                </c:pt>
                <c:pt idx="1388">
                  <c:v>11.752000000000001</c:v>
                </c:pt>
                <c:pt idx="1389">
                  <c:v>11.79</c:v>
                </c:pt>
                <c:pt idx="1390">
                  <c:v>11.840999999999999</c:v>
                </c:pt>
                <c:pt idx="1391">
                  <c:v>11.9</c:v>
                </c:pt>
                <c:pt idx="1392">
                  <c:v>11.965999999999999</c:v>
                </c:pt>
                <c:pt idx="1393">
                  <c:v>12.034000000000001</c:v>
                </c:pt>
                <c:pt idx="1394">
                  <c:v>12.101000000000001</c:v>
                </c:pt>
                <c:pt idx="1395">
                  <c:v>12.166</c:v>
                </c:pt>
                <c:pt idx="1396">
                  <c:v>12.234999999999999</c:v>
                </c:pt>
                <c:pt idx="1397">
                  <c:v>12.29</c:v>
                </c:pt>
                <c:pt idx="1398">
                  <c:v>12.327</c:v>
                </c:pt>
                <c:pt idx="1399">
                  <c:v>12.359</c:v>
                </c:pt>
                <c:pt idx="1400">
                  <c:v>12.391999999999999</c:v>
                </c:pt>
                <c:pt idx="1401">
                  <c:v>12.429</c:v>
                </c:pt>
                <c:pt idx="1402">
                  <c:v>12.481999999999999</c:v>
                </c:pt>
                <c:pt idx="1403">
                  <c:v>12.552</c:v>
                </c:pt>
                <c:pt idx="1404">
                  <c:v>12.632999999999999</c:v>
                </c:pt>
                <c:pt idx="1405">
                  <c:v>12.73</c:v>
                </c:pt>
                <c:pt idx="1406">
                  <c:v>12.840999999999999</c:v>
                </c:pt>
                <c:pt idx="1407">
                  <c:v>12.965</c:v>
                </c:pt>
                <c:pt idx="1408">
                  <c:v>13.095000000000001</c:v>
                </c:pt>
                <c:pt idx="1409">
                  <c:v>13.223000000000001</c:v>
                </c:pt>
                <c:pt idx="1410">
                  <c:v>13.340999999999999</c:v>
                </c:pt>
                <c:pt idx="1411">
                  <c:v>13.457000000000001</c:v>
                </c:pt>
                <c:pt idx="1412">
                  <c:v>13.574999999999999</c:v>
                </c:pt>
                <c:pt idx="1413">
                  <c:v>13.683999999999999</c:v>
                </c:pt>
                <c:pt idx="1414">
                  <c:v>13.791</c:v>
                </c:pt>
                <c:pt idx="1415">
                  <c:v>13.898999999999999</c:v>
                </c:pt>
                <c:pt idx="1416">
                  <c:v>14.009</c:v>
                </c:pt>
                <c:pt idx="1417">
                  <c:v>14.122999999999999</c:v>
                </c:pt>
                <c:pt idx="1418">
                  <c:v>14.242000000000001</c:v>
                </c:pt>
                <c:pt idx="1419">
                  <c:v>14.366</c:v>
                </c:pt>
                <c:pt idx="1420">
                  <c:v>14.499000000000001</c:v>
                </c:pt>
                <c:pt idx="1421">
                  <c:v>14.64</c:v>
                </c:pt>
                <c:pt idx="1422">
                  <c:v>14.791</c:v>
                </c:pt>
                <c:pt idx="1423">
                  <c:v>14.952999999999999</c:v>
                </c:pt>
                <c:pt idx="1424">
                  <c:v>15.12</c:v>
                </c:pt>
                <c:pt idx="1425">
                  <c:v>15.295</c:v>
                </c:pt>
                <c:pt idx="1426">
                  <c:v>15.483000000000001</c:v>
                </c:pt>
                <c:pt idx="1427">
                  <c:v>15.680999999999999</c:v>
                </c:pt>
                <c:pt idx="1428">
                  <c:v>15.89</c:v>
                </c:pt>
                <c:pt idx="1429">
                  <c:v>16.100000000000001</c:v>
                </c:pt>
                <c:pt idx="1430">
                  <c:v>16.318999999999999</c:v>
                </c:pt>
                <c:pt idx="1431">
                  <c:v>16.541</c:v>
                </c:pt>
                <c:pt idx="1432">
                  <c:v>16.763999999999999</c:v>
                </c:pt>
                <c:pt idx="1433">
                  <c:v>16.986999999999998</c:v>
                </c:pt>
                <c:pt idx="1434">
                  <c:v>17.212</c:v>
                </c:pt>
                <c:pt idx="1435">
                  <c:v>17.434999999999999</c:v>
                </c:pt>
                <c:pt idx="1436">
                  <c:v>17.655000000000001</c:v>
                </c:pt>
                <c:pt idx="1437">
                  <c:v>17.881</c:v>
                </c:pt>
                <c:pt idx="1438">
                  <c:v>18.099</c:v>
                </c:pt>
                <c:pt idx="1439">
                  <c:v>18.309999999999999</c:v>
                </c:pt>
                <c:pt idx="1440">
                  <c:v>18.527999999999999</c:v>
                </c:pt>
                <c:pt idx="1441">
                  <c:v>18.748999999999999</c:v>
                </c:pt>
                <c:pt idx="1442">
                  <c:v>18.965</c:v>
                </c:pt>
                <c:pt idx="1443">
                  <c:v>19.183</c:v>
                </c:pt>
                <c:pt idx="1444">
                  <c:v>19.402000000000001</c:v>
                </c:pt>
                <c:pt idx="1445">
                  <c:v>19.623000000000001</c:v>
                </c:pt>
                <c:pt idx="1446">
                  <c:v>19.847000000000001</c:v>
                </c:pt>
                <c:pt idx="1447">
                  <c:v>20.067</c:v>
                </c:pt>
                <c:pt idx="1448">
                  <c:v>20.280999999999999</c:v>
                </c:pt>
                <c:pt idx="1449">
                  <c:v>20.501999999999999</c:v>
                </c:pt>
                <c:pt idx="1450">
                  <c:v>20.72</c:v>
                </c:pt>
                <c:pt idx="1451">
                  <c:v>20.927</c:v>
                </c:pt>
                <c:pt idx="1452">
                  <c:v>21.117999999999999</c:v>
                </c:pt>
                <c:pt idx="1453">
                  <c:v>21.298999999999999</c:v>
                </c:pt>
                <c:pt idx="1454">
                  <c:v>21.478999999999999</c:v>
                </c:pt>
                <c:pt idx="1455">
                  <c:v>21.646000000000001</c:v>
                </c:pt>
                <c:pt idx="1456">
                  <c:v>21.815000000000001</c:v>
                </c:pt>
                <c:pt idx="1457">
                  <c:v>21.986000000000001</c:v>
                </c:pt>
                <c:pt idx="1458">
                  <c:v>22.145</c:v>
                </c:pt>
                <c:pt idx="1459">
                  <c:v>22.295000000000002</c:v>
                </c:pt>
                <c:pt idx="1460">
                  <c:v>22.454999999999998</c:v>
                </c:pt>
                <c:pt idx="1461">
                  <c:v>22.611999999999998</c:v>
                </c:pt>
                <c:pt idx="1462">
                  <c:v>22.745999999999999</c:v>
                </c:pt>
                <c:pt idx="1463">
                  <c:v>22.872</c:v>
                </c:pt>
                <c:pt idx="1464">
                  <c:v>22.99</c:v>
                </c:pt>
                <c:pt idx="1465">
                  <c:v>23.091000000000001</c:v>
                </c:pt>
                <c:pt idx="1466">
                  <c:v>23.189</c:v>
                </c:pt>
                <c:pt idx="1467">
                  <c:v>23.282</c:v>
                </c:pt>
                <c:pt idx="1468">
                  <c:v>23.364999999999998</c:v>
                </c:pt>
                <c:pt idx="1469">
                  <c:v>23.446000000000002</c:v>
                </c:pt>
                <c:pt idx="1470">
                  <c:v>23.513000000000002</c:v>
                </c:pt>
                <c:pt idx="1471">
                  <c:v>23.577000000000002</c:v>
                </c:pt>
                <c:pt idx="1472">
                  <c:v>23.626999999999999</c:v>
                </c:pt>
                <c:pt idx="1473">
                  <c:v>23.664000000000001</c:v>
                </c:pt>
                <c:pt idx="1474">
                  <c:v>23.693000000000001</c:v>
                </c:pt>
                <c:pt idx="1475">
                  <c:v>23.7</c:v>
                </c:pt>
                <c:pt idx="1476">
                  <c:v>23.683</c:v>
                </c:pt>
                <c:pt idx="1477">
                  <c:v>23.649000000000001</c:v>
                </c:pt>
                <c:pt idx="1478">
                  <c:v>23.600999999999999</c:v>
                </c:pt>
                <c:pt idx="1479">
                  <c:v>23.538</c:v>
                </c:pt>
                <c:pt idx="1480">
                  <c:v>23.463000000000001</c:v>
                </c:pt>
                <c:pt idx="1481">
                  <c:v>23.39</c:v>
                </c:pt>
                <c:pt idx="1482">
                  <c:v>23.329000000000001</c:v>
                </c:pt>
                <c:pt idx="1483">
                  <c:v>23.288</c:v>
                </c:pt>
                <c:pt idx="1484">
                  <c:v>23.268000000000001</c:v>
                </c:pt>
                <c:pt idx="1485">
                  <c:v>23.274999999999999</c:v>
                </c:pt>
                <c:pt idx="1486">
                  <c:v>23.311</c:v>
                </c:pt>
                <c:pt idx="1487">
                  <c:v>23.373000000000001</c:v>
                </c:pt>
                <c:pt idx="1488">
                  <c:v>23.446000000000002</c:v>
                </c:pt>
                <c:pt idx="1489">
                  <c:v>23.53</c:v>
                </c:pt>
                <c:pt idx="1490">
                  <c:v>23.626000000000001</c:v>
                </c:pt>
                <c:pt idx="1491">
                  <c:v>23.728999999999999</c:v>
                </c:pt>
                <c:pt idx="1492">
                  <c:v>23.855</c:v>
                </c:pt>
                <c:pt idx="1493">
                  <c:v>23.998000000000001</c:v>
                </c:pt>
                <c:pt idx="1494">
                  <c:v>24.158999999999999</c:v>
                </c:pt>
                <c:pt idx="1495">
                  <c:v>24.327000000000002</c:v>
                </c:pt>
                <c:pt idx="1496">
                  <c:v>24.5</c:v>
                </c:pt>
                <c:pt idx="1497">
                  <c:v>24.672000000000001</c:v>
                </c:pt>
                <c:pt idx="1498">
                  <c:v>24.843</c:v>
                </c:pt>
                <c:pt idx="1499">
                  <c:v>25.007999999999999</c:v>
                </c:pt>
                <c:pt idx="1500">
                  <c:v>25.146000000000001</c:v>
                </c:pt>
                <c:pt idx="1501">
                  <c:v>25.251000000000001</c:v>
                </c:pt>
                <c:pt idx="1502">
                  <c:v>25.334</c:v>
                </c:pt>
                <c:pt idx="1503">
                  <c:v>25.393999999999998</c:v>
                </c:pt>
                <c:pt idx="1504">
                  <c:v>25.433</c:v>
                </c:pt>
                <c:pt idx="1505">
                  <c:v>25.463999999999999</c:v>
                </c:pt>
                <c:pt idx="1506">
                  <c:v>25.475000000000001</c:v>
                </c:pt>
                <c:pt idx="1507">
                  <c:v>25.48</c:v>
                </c:pt>
                <c:pt idx="1508">
                  <c:v>25.481999999999999</c:v>
                </c:pt>
                <c:pt idx="1509">
                  <c:v>25.48</c:v>
                </c:pt>
                <c:pt idx="1510">
                  <c:v>25.483000000000001</c:v>
                </c:pt>
                <c:pt idx="1511">
                  <c:v>25.498000000000001</c:v>
                </c:pt>
                <c:pt idx="1512">
                  <c:v>25.536000000000001</c:v>
                </c:pt>
                <c:pt idx="1513">
                  <c:v>25.588000000000001</c:v>
                </c:pt>
                <c:pt idx="1514">
                  <c:v>25.651</c:v>
                </c:pt>
                <c:pt idx="1515">
                  <c:v>25.73</c:v>
                </c:pt>
                <c:pt idx="1516">
                  <c:v>25.803999999999998</c:v>
                </c:pt>
                <c:pt idx="1517">
                  <c:v>25.863</c:v>
                </c:pt>
                <c:pt idx="1518">
                  <c:v>25.899000000000001</c:v>
                </c:pt>
                <c:pt idx="1519">
                  <c:v>25.914999999999999</c:v>
                </c:pt>
                <c:pt idx="1520">
                  <c:v>25.905000000000001</c:v>
                </c:pt>
                <c:pt idx="1521">
                  <c:v>25.867000000000001</c:v>
                </c:pt>
                <c:pt idx="1522">
                  <c:v>25.803999999999998</c:v>
                </c:pt>
                <c:pt idx="1523">
                  <c:v>25.727</c:v>
                </c:pt>
                <c:pt idx="1524">
                  <c:v>25.654</c:v>
                </c:pt>
                <c:pt idx="1525">
                  <c:v>25.591999999999999</c:v>
                </c:pt>
                <c:pt idx="1526">
                  <c:v>25.544</c:v>
                </c:pt>
                <c:pt idx="1527">
                  <c:v>25.516999999999999</c:v>
                </c:pt>
                <c:pt idx="1528">
                  <c:v>25.495999999999999</c:v>
                </c:pt>
                <c:pt idx="1529">
                  <c:v>25.457000000000001</c:v>
                </c:pt>
                <c:pt idx="1530">
                  <c:v>25.395</c:v>
                </c:pt>
                <c:pt idx="1531">
                  <c:v>25.33</c:v>
                </c:pt>
                <c:pt idx="1532">
                  <c:v>25.271999999999998</c:v>
                </c:pt>
                <c:pt idx="1533">
                  <c:v>25.241</c:v>
                </c:pt>
                <c:pt idx="1534">
                  <c:v>25.241</c:v>
                </c:pt>
                <c:pt idx="1535">
                  <c:v>25.27</c:v>
                </c:pt>
                <c:pt idx="1536">
                  <c:v>25.324000000000002</c:v>
                </c:pt>
                <c:pt idx="1537">
                  <c:v>25.388000000000002</c:v>
                </c:pt>
                <c:pt idx="1538">
                  <c:v>25.456</c:v>
                </c:pt>
                <c:pt idx="1539">
                  <c:v>25.53</c:v>
                </c:pt>
                <c:pt idx="1540">
                  <c:v>25.588999999999999</c:v>
                </c:pt>
                <c:pt idx="1541">
                  <c:v>25.619</c:v>
                </c:pt>
                <c:pt idx="1542">
                  <c:v>25.634</c:v>
                </c:pt>
                <c:pt idx="1543">
                  <c:v>25.634</c:v>
                </c:pt>
                <c:pt idx="1544">
                  <c:v>25.622</c:v>
                </c:pt>
                <c:pt idx="1545">
                  <c:v>25.594000000000001</c:v>
                </c:pt>
                <c:pt idx="1546">
                  <c:v>25.555</c:v>
                </c:pt>
                <c:pt idx="1547">
                  <c:v>25.518999999999998</c:v>
                </c:pt>
                <c:pt idx="1548">
                  <c:v>25.49</c:v>
                </c:pt>
                <c:pt idx="1549">
                  <c:v>25.466000000000001</c:v>
                </c:pt>
                <c:pt idx="1550">
                  <c:v>25.446000000000002</c:v>
                </c:pt>
                <c:pt idx="1551">
                  <c:v>25.422999999999998</c:v>
                </c:pt>
                <c:pt idx="1552">
                  <c:v>25.401</c:v>
                </c:pt>
                <c:pt idx="1553">
                  <c:v>25.378</c:v>
                </c:pt>
                <c:pt idx="1554">
                  <c:v>25.358000000000001</c:v>
                </c:pt>
                <c:pt idx="1555">
                  <c:v>25.358000000000001</c:v>
                </c:pt>
                <c:pt idx="1556">
                  <c:v>25.379000000000001</c:v>
                </c:pt>
                <c:pt idx="1557">
                  <c:v>25.411000000000001</c:v>
                </c:pt>
                <c:pt idx="1558">
                  <c:v>25.452999999999999</c:v>
                </c:pt>
                <c:pt idx="1559">
                  <c:v>25.501000000000001</c:v>
                </c:pt>
                <c:pt idx="1560">
                  <c:v>25.550999999999998</c:v>
                </c:pt>
                <c:pt idx="1561">
                  <c:v>25.594000000000001</c:v>
                </c:pt>
                <c:pt idx="1562">
                  <c:v>25.625</c:v>
                </c:pt>
                <c:pt idx="1563">
                  <c:v>25.646999999999998</c:v>
                </c:pt>
                <c:pt idx="1564">
                  <c:v>25.657</c:v>
                </c:pt>
                <c:pt idx="1565">
                  <c:v>25.652999999999999</c:v>
                </c:pt>
                <c:pt idx="1566">
                  <c:v>25.634</c:v>
                </c:pt>
                <c:pt idx="1567">
                  <c:v>25.613</c:v>
                </c:pt>
                <c:pt idx="1568">
                  <c:v>25.594999999999999</c:v>
                </c:pt>
                <c:pt idx="1569">
                  <c:v>25.587</c:v>
                </c:pt>
                <c:pt idx="1570">
                  <c:v>25.587</c:v>
                </c:pt>
                <c:pt idx="1571">
                  <c:v>25.600999999999999</c:v>
                </c:pt>
                <c:pt idx="1572">
                  <c:v>25.64</c:v>
                </c:pt>
                <c:pt idx="1573">
                  <c:v>25.690999999999999</c:v>
                </c:pt>
                <c:pt idx="1574">
                  <c:v>25.747</c:v>
                </c:pt>
                <c:pt idx="1575">
                  <c:v>25.814</c:v>
                </c:pt>
                <c:pt idx="1576">
                  <c:v>25.896999999999998</c:v>
                </c:pt>
                <c:pt idx="1577">
                  <c:v>25.995000000000001</c:v>
                </c:pt>
                <c:pt idx="1578">
                  <c:v>26.111000000000001</c:v>
                </c:pt>
                <c:pt idx="1579">
                  <c:v>26.234999999999999</c:v>
                </c:pt>
                <c:pt idx="1580">
                  <c:v>26.341999999999999</c:v>
                </c:pt>
                <c:pt idx="1581">
                  <c:v>26.416</c:v>
                </c:pt>
                <c:pt idx="1582">
                  <c:v>26.45</c:v>
                </c:pt>
                <c:pt idx="1583">
                  <c:v>26.434999999999999</c:v>
                </c:pt>
                <c:pt idx="1584">
                  <c:v>26.37</c:v>
                </c:pt>
                <c:pt idx="1585">
                  <c:v>26.26</c:v>
                </c:pt>
                <c:pt idx="1586">
                  <c:v>26.117999999999999</c:v>
                </c:pt>
                <c:pt idx="1587">
                  <c:v>25.960999999999999</c:v>
                </c:pt>
                <c:pt idx="1588">
                  <c:v>25.798999999999999</c:v>
                </c:pt>
                <c:pt idx="1589">
                  <c:v>25.638999999999999</c:v>
                </c:pt>
                <c:pt idx="1590">
                  <c:v>25.492000000000001</c:v>
                </c:pt>
                <c:pt idx="1591">
                  <c:v>25.369</c:v>
                </c:pt>
                <c:pt idx="1592">
                  <c:v>25.277000000000001</c:v>
                </c:pt>
                <c:pt idx="1593">
                  <c:v>25.204000000000001</c:v>
                </c:pt>
                <c:pt idx="1594">
                  <c:v>25.148</c:v>
                </c:pt>
                <c:pt idx="1595">
                  <c:v>25.114000000000001</c:v>
                </c:pt>
                <c:pt idx="1596">
                  <c:v>25.106999999999999</c:v>
                </c:pt>
                <c:pt idx="1597">
                  <c:v>25.122</c:v>
                </c:pt>
                <c:pt idx="1598">
                  <c:v>25.152999999999999</c:v>
                </c:pt>
                <c:pt idx="1599">
                  <c:v>25.199000000000002</c:v>
                </c:pt>
                <c:pt idx="1600">
                  <c:v>25.263999999999999</c:v>
                </c:pt>
                <c:pt idx="1601">
                  <c:v>25.344000000000001</c:v>
                </c:pt>
                <c:pt idx="1602">
                  <c:v>25.434000000000001</c:v>
                </c:pt>
                <c:pt idx="1603">
                  <c:v>25.535</c:v>
                </c:pt>
                <c:pt idx="1604">
                  <c:v>25.628</c:v>
                </c:pt>
                <c:pt idx="1605">
                  <c:v>25.725999999999999</c:v>
                </c:pt>
                <c:pt idx="1606">
                  <c:v>25.82</c:v>
                </c:pt>
                <c:pt idx="1607">
                  <c:v>25.91</c:v>
                </c:pt>
                <c:pt idx="1608">
                  <c:v>26</c:v>
                </c:pt>
                <c:pt idx="1609">
                  <c:v>26.084</c:v>
                </c:pt>
                <c:pt idx="1610">
                  <c:v>26.158000000000001</c:v>
                </c:pt>
                <c:pt idx="1611">
                  <c:v>26.213999999999999</c:v>
                </c:pt>
                <c:pt idx="1612">
                  <c:v>26.260999999999999</c:v>
                </c:pt>
                <c:pt idx="1613">
                  <c:v>26.291</c:v>
                </c:pt>
                <c:pt idx="1614">
                  <c:v>26.308</c:v>
                </c:pt>
                <c:pt idx="1615">
                  <c:v>26.311</c:v>
                </c:pt>
                <c:pt idx="1616">
                  <c:v>26.3</c:v>
                </c:pt>
                <c:pt idx="1617">
                  <c:v>26.279</c:v>
                </c:pt>
                <c:pt idx="1618">
                  <c:v>26.245999999999999</c:v>
                </c:pt>
                <c:pt idx="1619">
                  <c:v>26.207000000000001</c:v>
                </c:pt>
                <c:pt idx="1620">
                  <c:v>26.166</c:v>
                </c:pt>
                <c:pt idx="1621">
                  <c:v>26.13</c:v>
                </c:pt>
                <c:pt idx="1622">
                  <c:v>26.1</c:v>
                </c:pt>
                <c:pt idx="1623">
                  <c:v>26.082999999999998</c:v>
                </c:pt>
                <c:pt idx="1624">
                  <c:v>26.08</c:v>
                </c:pt>
                <c:pt idx="1625">
                  <c:v>26.08</c:v>
                </c:pt>
                <c:pt idx="1626">
                  <c:v>26.091000000000001</c:v>
                </c:pt>
                <c:pt idx="1627">
                  <c:v>26.114000000000001</c:v>
                </c:pt>
                <c:pt idx="1628">
                  <c:v>26.141999999999999</c:v>
                </c:pt>
                <c:pt idx="1629">
                  <c:v>26.173999999999999</c:v>
                </c:pt>
                <c:pt idx="1630">
                  <c:v>26.202999999999999</c:v>
                </c:pt>
                <c:pt idx="1631">
                  <c:v>26.225000000000001</c:v>
                </c:pt>
                <c:pt idx="1632">
                  <c:v>26.248999999999999</c:v>
                </c:pt>
                <c:pt idx="1633">
                  <c:v>26.273</c:v>
                </c:pt>
                <c:pt idx="1634">
                  <c:v>26.3</c:v>
                </c:pt>
                <c:pt idx="1635">
                  <c:v>26.334</c:v>
                </c:pt>
                <c:pt idx="1636">
                  <c:v>26.38</c:v>
                </c:pt>
                <c:pt idx="1637">
                  <c:v>26.436</c:v>
                </c:pt>
                <c:pt idx="1638">
                  <c:v>26.495000000000001</c:v>
                </c:pt>
                <c:pt idx="1639">
                  <c:v>26.559000000000001</c:v>
                </c:pt>
                <c:pt idx="1640">
                  <c:v>26.622</c:v>
                </c:pt>
                <c:pt idx="1641">
                  <c:v>26.675000000000001</c:v>
                </c:pt>
                <c:pt idx="1642">
                  <c:v>26.718</c:v>
                </c:pt>
                <c:pt idx="1643">
                  <c:v>26.75</c:v>
                </c:pt>
                <c:pt idx="1644">
                  <c:v>26.779</c:v>
                </c:pt>
                <c:pt idx="1645">
                  <c:v>26.798999999999999</c:v>
                </c:pt>
                <c:pt idx="1646">
                  <c:v>26.812999999999999</c:v>
                </c:pt>
                <c:pt idx="1647">
                  <c:v>26.821999999999999</c:v>
                </c:pt>
                <c:pt idx="1648">
                  <c:v>26.823</c:v>
                </c:pt>
                <c:pt idx="1649">
                  <c:v>26.808</c:v>
                </c:pt>
                <c:pt idx="1650">
                  <c:v>26.783000000000001</c:v>
                </c:pt>
                <c:pt idx="1651">
                  <c:v>26.748000000000001</c:v>
                </c:pt>
                <c:pt idx="1652">
                  <c:v>26.701000000000001</c:v>
                </c:pt>
                <c:pt idx="1653">
                  <c:v>26.643999999999998</c:v>
                </c:pt>
                <c:pt idx="1654">
                  <c:v>26.585999999999999</c:v>
                </c:pt>
                <c:pt idx="1655">
                  <c:v>26.532</c:v>
                </c:pt>
                <c:pt idx="1656">
                  <c:v>26.483000000000001</c:v>
                </c:pt>
                <c:pt idx="1657">
                  <c:v>26.44</c:v>
                </c:pt>
                <c:pt idx="1658">
                  <c:v>26.411999999999999</c:v>
                </c:pt>
                <c:pt idx="1659">
                  <c:v>26.396999999999998</c:v>
                </c:pt>
                <c:pt idx="1660">
                  <c:v>26.390999999999998</c:v>
                </c:pt>
                <c:pt idx="1661">
                  <c:v>26.388999999999999</c:v>
                </c:pt>
                <c:pt idx="1662">
                  <c:v>26.39</c:v>
                </c:pt>
                <c:pt idx="1663">
                  <c:v>26.393000000000001</c:v>
                </c:pt>
                <c:pt idx="1664">
                  <c:v>26.396999999999998</c:v>
                </c:pt>
                <c:pt idx="1665">
                  <c:v>26.39</c:v>
                </c:pt>
                <c:pt idx="1666">
                  <c:v>26.37</c:v>
                </c:pt>
                <c:pt idx="1667">
                  <c:v>26.346</c:v>
                </c:pt>
                <c:pt idx="1668">
                  <c:v>26.308</c:v>
                </c:pt>
                <c:pt idx="1669">
                  <c:v>26.253</c:v>
                </c:pt>
                <c:pt idx="1670">
                  <c:v>26.175999999999998</c:v>
                </c:pt>
                <c:pt idx="1671">
                  <c:v>26.096</c:v>
                </c:pt>
                <c:pt idx="1672">
                  <c:v>26.009</c:v>
                </c:pt>
                <c:pt idx="1673">
                  <c:v>25.913</c:v>
                </c:pt>
                <c:pt idx="1674">
                  <c:v>25.824999999999999</c:v>
                </c:pt>
                <c:pt idx="1675">
                  <c:v>25.748999999999999</c:v>
                </c:pt>
                <c:pt idx="1676">
                  <c:v>25.673999999999999</c:v>
                </c:pt>
                <c:pt idx="1677">
                  <c:v>25.6</c:v>
                </c:pt>
                <c:pt idx="1678">
                  <c:v>25.533999999999999</c:v>
                </c:pt>
                <c:pt idx="1679">
                  <c:v>25.466000000000001</c:v>
                </c:pt>
                <c:pt idx="1680">
                  <c:v>25.395</c:v>
                </c:pt>
                <c:pt idx="1681">
                  <c:v>25.321999999999999</c:v>
                </c:pt>
                <c:pt idx="1682">
                  <c:v>25.24</c:v>
                </c:pt>
                <c:pt idx="1683">
                  <c:v>25.172000000000001</c:v>
                </c:pt>
                <c:pt idx="1684">
                  <c:v>25.114999999999998</c:v>
                </c:pt>
                <c:pt idx="1685">
                  <c:v>25.065000000000001</c:v>
                </c:pt>
                <c:pt idx="1686">
                  <c:v>25.033000000000001</c:v>
                </c:pt>
                <c:pt idx="1687">
                  <c:v>25.007999999999999</c:v>
                </c:pt>
                <c:pt idx="1688">
                  <c:v>24.989000000000001</c:v>
                </c:pt>
                <c:pt idx="1689">
                  <c:v>24.981999999999999</c:v>
                </c:pt>
                <c:pt idx="1690">
                  <c:v>24.974</c:v>
                </c:pt>
                <c:pt idx="1691">
                  <c:v>24.957000000000001</c:v>
                </c:pt>
                <c:pt idx="1692">
                  <c:v>24.934000000000001</c:v>
                </c:pt>
                <c:pt idx="1693">
                  <c:v>24.902000000000001</c:v>
                </c:pt>
                <c:pt idx="1694">
                  <c:v>24.861999999999998</c:v>
                </c:pt>
                <c:pt idx="1695">
                  <c:v>24.817</c:v>
                </c:pt>
                <c:pt idx="1696">
                  <c:v>24.771000000000001</c:v>
                </c:pt>
                <c:pt idx="1697">
                  <c:v>24.722999999999999</c:v>
                </c:pt>
                <c:pt idx="1698">
                  <c:v>24.681000000000001</c:v>
                </c:pt>
                <c:pt idx="1699">
                  <c:v>24.643000000000001</c:v>
                </c:pt>
                <c:pt idx="1700">
                  <c:v>24.619</c:v>
                </c:pt>
                <c:pt idx="1701">
                  <c:v>24.606999999999999</c:v>
                </c:pt>
                <c:pt idx="1702">
                  <c:v>24.597999999999999</c:v>
                </c:pt>
                <c:pt idx="1703">
                  <c:v>24.591999999999999</c:v>
                </c:pt>
                <c:pt idx="1704">
                  <c:v>24.579000000000001</c:v>
                </c:pt>
                <c:pt idx="1705">
                  <c:v>24.559000000000001</c:v>
                </c:pt>
                <c:pt idx="1706">
                  <c:v>24.536000000000001</c:v>
                </c:pt>
                <c:pt idx="1707">
                  <c:v>24.51</c:v>
                </c:pt>
                <c:pt idx="1708">
                  <c:v>24.481000000000002</c:v>
                </c:pt>
                <c:pt idx="1709">
                  <c:v>24.463999999999999</c:v>
                </c:pt>
                <c:pt idx="1710">
                  <c:v>24.457000000000001</c:v>
                </c:pt>
                <c:pt idx="1711">
                  <c:v>24.452000000000002</c:v>
                </c:pt>
                <c:pt idx="1712">
                  <c:v>24.434999999999999</c:v>
                </c:pt>
                <c:pt idx="1713">
                  <c:v>24.408999999999999</c:v>
                </c:pt>
                <c:pt idx="1714">
                  <c:v>24.37</c:v>
                </c:pt>
                <c:pt idx="1715">
                  <c:v>24.306999999999999</c:v>
                </c:pt>
                <c:pt idx="1716">
                  <c:v>24.218</c:v>
                </c:pt>
                <c:pt idx="1717">
                  <c:v>24.111000000000001</c:v>
                </c:pt>
                <c:pt idx="1718">
                  <c:v>24</c:v>
                </c:pt>
                <c:pt idx="1719">
                  <c:v>23.888999999999999</c:v>
                </c:pt>
                <c:pt idx="1720">
                  <c:v>23.792000000000002</c:v>
                </c:pt>
                <c:pt idx="1721">
                  <c:v>23.715</c:v>
                </c:pt>
                <c:pt idx="1722">
                  <c:v>23.655000000000001</c:v>
                </c:pt>
                <c:pt idx="1723">
                  <c:v>23.603000000000002</c:v>
                </c:pt>
                <c:pt idx="1724">
                  <c:v>23.550999999999998</c:v>
                </c:pt>
                <c:pt idx="1725">
                  <c:v>23.489000000000001</c:v>
                </c:pt>
                <c:pt idx="1726">
                  <c:v>23.42</c:v>
                </c:pt>
                <c:pt idx="1727">
                  <c:v>23.346</c:v>
                </c:pt>
                <c:pt idx="1728">
                  <c:v>23.257999999999999</c:v>
                </c:pt>
                <c:pt idx="1729">
                  <c:v>23.149000000000001</c:v>
                </c:pt>
                <c:pt idx="1730">
                  <c:v>23.042999999999999</c:v>
                </c:pt>
                <c:pt idx="1731">
                  <c:v>22.943999999999999</c:v>
                </c:pt>
                <c:pt idx="1732">
                  <c:v>22.86</c:v>
                </c:pt>
                <c:pt idx="1733">
                  <c:v>22.79</c:v>
                </c:pt>
                <c:pt idx="1734">
                  <c:v>22.722000000000001</c:v>
                </c:pt>
                <c:pt idx="1735">
                  <c:v>22.657</c:v>
                </c:pt>
                <c:pt idx="1736">
                  <c:v>22.600999999999999</c:v>
                </c:pt>
                <c:pt idx="1737">
                  <c:v>22.547999999999998</c:v>
                </c:pt>
                <c:pt idx="1738">
                  <c:v>22.488</c:v>
                </c:pt>
                <c:pt idx="1739">
                  <c:v>22.425999999999998</c:v>
                </c:pt>
                <c:pt idx="1740">
                  <c:v>22.352</c:v>
                </c:pt>
                <c:pt idx="1741">
                  <c:v>22.286999999999999</c:v>
                </c:pt>
                <c:pt idx="1742">
                  <c:v>22.23</c:v>
                </c:pt>
                <c:pt idx="1743">
                  <c:v>22.183</c:v>
                </c:pt>
                <c:pt idx="1744">
                  <c:v>22.148</c:v>
                </c:pt>
                <c:pt idx="1745">
                  <c:v>22.12</c:v>
                </c:pt>
                <c:pt idx="1746">
                  <c:v>22.093</c:v>
                </c:pt>
                <c:pt idx="1747">
                  <c:v>22.077999999999999</c:v>
                </c:pt>
                <c:pt idx="1748">
                  <c:v>22.073</c:v>
                </c:pt>
                <c:pt idx="1749">
                  <c:v>22.068000000000001</c:v>
                </c:pt>
                <c:pt idx="1750">
                  <c:v>22.062000000000001</c:v>
                </c:pt>
                <c:pt idx="1751">
                  <c:v>22.064</c:v>
                </c:pt>
                <c:pt idx="1752">
                  <c:v>22.065999999999999</c:v>
                </c:pt>
                <c:pt idx="1753">
                  <c:v>22.08</c:v>
                </c:pt>
                <c:pt idx="1754">
                  <c:v>22.109000000000002</c:v>
                </c:pt>
                <c:pt idx="1755">
                  <c:v>22.148</c:v>
                </c:pt>
                <c:pt idx="1756">
                  <c:v>22.192</c:v>
                </c:pt>
                <c:pt idx="1757">
                  <c:v>22.233000000000001</c:v>
                </c:pt>
                <c:pt idx="1758">
                  <c:v>22.265000000000001</c:v>
                </c:pt>
                <c:pt idx="1759">
                  <c:v>22.286999999999999</c:v>
                </c:pt>
                <c:pt idx="1760">
                  <c:v>22.303000000000001</c:v>
                </c:pt>
                <c:pt idx="1761">
                  <c:v>22.311</c:v>
                </c:pt>
                <c:pt idx="1762">
                  <c:v>22.312999999999999</c:v>
                </c:pt>
                <c:pt idx="1763">
                  <c:v>22.314</c:v>
                </c:pt>
                <c:pt idx="1764">
                  <c:v>22.315999999999999</c:v>
                </c:pt>
                <c:pt idx="1765">
                  <c:v>22.314</c:v>
                </c:pt>
                <c:pt idx="1766">
                  <c:v>22.311</c:v>
                </c:pt>
                <c:pt idx="1767">
                  <c:v>22.308</c:v>
                </c:pt>
                <c:pt idx="1768">
                  <c:v>22.306000000000001</c:v>
                </c:pt>
                <c:pt idx="1769">
                  <c:v>22.298999999999999</c:v>
                </c:pt>
                <c:pt idx="1770">
                  <c:v>22.283999999999999</c:v>
                </c:pt>
                <c:pt idx="1771">
                  <c:v>22.265000000000001</c:v>
                </c:pt>
                <c:pt idx="1772">
                  <c:v>22.248999999999999</c:v>
                </c:pt>
                <c:pt idx="1773">
                  <c:v>22.238</c:v>
                </c:pt>
                <c:pt idx="1774">
                  <c:v>22.233000000000001</c:v>
                </c:pt>
                <c:pt idx="1775">
                  <c:v>22.241</c:v>
                </c:pt>
                <c:pt idx="1776">
                  <c:v>22.265999999999998</c:v>
                </c:pt>
                <c:pt idx="1777">
                  <c:v>22.303000000000001</c:v>
                </c:pt>
                <c:pt idx="1778">
                  <c:v>22.352</c:v>
                </c:pt>
                <c:pt idx="1779">
                  <c:v>22.411000000000001</c:v>
                </c:pt>
                <c:pt idx="1780">
                  <c:v>22.481999999999999</c:v>
                </c:pt>
                <c:pt idx="1781">
                  <c:v>22.547999999999998</c:v>
                </c:pt>
                <c:pt idx="1782">
                  <c:v>22.6</c:v>
                </c:pt>
                <c:pt idx="1783">
                  <c:v>22.646999999999998</c:v>
                </c:pt>
                <c:pt idx="1784">
                  <c:v>22.698</c:v>
                </c:pt>
                <c:pt idx="1785">
                  <c:v>22.754000000000001</c:v>
                </c:pt>
                <c:pt idx="1786">
                  <c:v>22.802</c:v>
                </c:pt>
                <c:pt idx="1787">
                  <c:v>22.847999999999999</c:v>
                </c:pt>
                <c:pt idx="1788">
                  <c:v>22.905999999999999</c:v>
                </c:pt>
                <c:pt idx="1789">
                  <c:v>22.975000000000001</c:v>
                </c:pt>
                <c:pt idx="1790">
                  <c:v>23.050999999999998</c:v>
                </c:pt>
                <c:pt idx="1791">
                  <c:v>23.134</c:v>
                </c:pt>
                <c:pt idx="1792">
                  <c:v>23.225000000000001</c:v>
                </c:pt>
                <c:pt idx="1793">
                  <c:v>23.327000000000002</c:v>
                </c:pt>
                <c:pt idx="1794">
                  <c:v>23.431000000000001</c:v>
                </c:pt>
                <c:pt idx="1795">
                  <c:v>23.54</c:v>
                </c:pt>
                <c:pt idx="1796">
                  <c:v>23.654</c:v>
                </c:pt>
                <c:pt idx="1797">
                  <c:v>23.771999999999998</c:v>
                </c:pt>
                <c:pt idx="1798">
                  <c:v>23.898</c:v>
                </c:pt>
                <c:pt idx="1799">
                  <c:v>24.03</c:v>
                </c:pt>
                <c:pt idx="1800">
                  <c:v>24.163</c:v>
                </c:pt>
                <c:pt idx="1801">
                  <c:v>24.295999999999999</c:v>
                </c:pt>
                <c:pt idx="1802">
                  <c:v>24.443000000000001</c:v>
                </c:pt>
                <c:pt idx="1803">
                  <c:v>24.591999999999999</c:v>
                </c:pt>
                <c:pt idx="1804">
                  <c:v>24.744</c:v>
                </c:pt>
                <c:pt idx="1805">
                  <c:v>24.901</c:v>
                </c:pt>
                <c:pt idx="1806">
                  <c:v>25.04</c:v>
                </c:pt>
                <c:pt idx="1807">
                  <c:v>25.167000000000002</c:v>
                </c:pt>
                <c:pt idx="1808">
                  <c:v>25.283000000000001</c:v>
                </c:pt>
                <c:pt idx="1809">
                  <c:v>25.382000000000001</c:v>
                </c:pt>
                <c:pt idx="1810">
                  <c:v>25.466999999999999</c:v>
                </c:pt>
                <c:pt idx="1811">
                  <c:v>25.536000000000001</c:v>
                </c:pt>
                <c:pt idx="1812">
                  <c:v>25.597999999999999</c:v>
                </c:pt>
                <c:pt idx="1813">
                  <c:v>25.652999999999999</c:v>
                </c:pt>
                <c:pt idx="1814">
                  <c:v>25.698</c:v>
                </c:pt>
                <c:pt idx="1815">
                  <c:v>25.731999999999999</c:v>
                </c:pt>
                <c:pt idx="1816">
                  <c:v>25.753</c:v>
                </c:pt>
                <c:pt idx="1817">
                  <c:v>25.765000000000001</c:v>
                </c:pt>
                <c:pt idx="1818">
                  <c:v>25.763999999999999</c:v>
                </c:pt>
                <c:pt idx="1819">
                  <c:v>25.757999999999999</c:v>
                </c:pt>
                <c:pt idx="1820">
                  <c:v>25.75</c:v>
                </c:pt>
                <c:pt idx="1821">
                  <c:v>25.738</c:v>
                </c:pt>
                <c:pt idx="1822">
                  <c:v>25.722000000000001</c:v>
                </c:pt>
                <c:pt idx="1823">
                  <c:v>25.695</c:v>
                </c:pt>
                <c:pt idx="1824">
                  <c:v>25.664999999999999</c:v>
                </c:pt>
                <c:pt idx="1825">
                  <c:v>25.634</c:v>
                </c:pt>
                <c:pt idx="1826">
                  <c:v>25.603999999999999</c:v>
                </c:pt>
                <c:pt idx="1827">
                  <c:v>25.576000000000001</c:v>
                </c:pt>
                <c:pt idx="1828">
                  <c:v>25.544</c:v>
                </c:pt>
                <c:pt idx="1829">
                  <c:v>25.515000000000001</c:v>
                </c:pt>
                <c:pt idx="1830">
                  <c:v>25.491</c:v>
                </c:pt>
                <c:pt idx="1831">
                  <c:v>25.469000000000001</c:v>
                </c:pt>
                <c:pt idx="1832">
                  <c:v>25.457000000000001</c:v>
                </c:pt>
                <c:pt idx="1833">
                  <c:v>25.454999999999998</c:v>
                </c:pt>
                <c:pt idx="1834">
                  <c:v>25.457999999999998</c:v>
                </c:pt>
                <c:pt idx="1835">
                  <c:v>25.47</c:v>
                </c:pt>
                <c:pt idx="1836">
                  <c:v>25.491</c:v>
                </c:pt>
                <c:pt idx="1837">
                  <c:v>25.523</c:v>
                </c:pt>
                <c:pt idx="1838">
                  <c:v>25.567</c:v>
                </c:pt>
                <c:pt idx="1839">
                  <c:v>25.619</c:v>
                </c:pt>
                <c:pt idx="1840">
                  <c:v>25.684999999999999</c:v>
                </c:pt>
                <c:pt idx="1841">
                  <c:v>25.754000000000001</c:v>
                </c:pt>
                <c:pt idx="1842">
                  <c:v>25.827999999999999</c:v>
                </c:pt>
                <c:pt idx="1843">
                  <c:v>25.905999999999999</c:v>
                </c:pt>
                <c:pt idx="1844">
                  <c:v>25.981000000000002</c:v>
                </c:pt>
                <c:pt idx="1845">
                  <c:v>26.058</c:v>
                </c:pt>
                <c:pt idx="1846">
                  <c:v>26.135000000000002</c:v>
                </c:pt>
                <c:pt idx="1847">
                  <c:v>26.199000000000002</c:v>
                </c:pt>
                <c:pt idx="1848">
                  <c:v>26.257000000000001</c:v>
                </c:pt>
                <c:pt idx="1849">
                  <c:v>26.317</c:v>
                </c:pt>
                <c:pt idx="1850">
                  <c:v>26.378</c:v>
                </c:pt>
                <c:pt idx="1851">
                  <c:v>26.44</c:v>
                </c:pt>
                <c:pt idx="1852">
                  <c:v>26.497</c:v>
                </c:pt>
                <c:pt idx="1853">
                  <c:v>26.547999999999998</c:v>
                </c:pt>
                <c:pt idx="1854">
                  <c:v>26.603999999999999</c:v>
                </c:pt>
                <c:pt idx="1855">
                  <c:v>26.646999999999998</c:v>
                </c:pt>
                <c:pt idx="1856">
                  <c:v>26.672999999999998</c:v>
                </c:pt>
                <c:pt idx="1857">
                  <c:v>26.696000000000002</c:v>
                </c:pt>
                <c:pt idx="1858">
                  <c:v>26.712</c:v>
                </c:pt>
                <c:pt idx="1859">
                  <c:v>26.712</c:v>
                </c:pt>
                <c:pt idx="1860">
                  <c:v>26.702999999999999</c:v>
                </c:pt>
                <c:pt idx="1861">
                  <c:v>26.69</c:v>
                </c:pt>
                <c:pt idx="1862">
                  <c:v>26.672999999999998</c:v>
                </c:pt>
                <c:pt idx="1863">
                  <c:v>26.649000000000001</c:v>
                </c:pt>
                <c:pt idx="1864">
                  <c:v>26.608000000000001</c:v>
                </c:pt>
                <c:pt idx="1865">
                  <c:v>26.552</c:v>
                </c:pt>
                <c:pt idx="1866">
                  <c:v>26.486000000000001</c:v>
                </c:pt>
                <c:pt idx="1867">
                  <c:v>26.414999999999999</c:v>
                </c:pt>
                <c:pt idx="1868">
                  <c:v>26.335999999999999</c:v>
                </c:pt>
                <c:pt idx="1869">
                  <c:v>26.247</c:v>
                </c:pt>
                <c:pt idx="1870">
                  <c:v>26.16</c:v>
                </c:pt>
                <c:pt idx="1871">
                  <c:v>26.091999999999999</c:v>
                </c:pt>
                <c:pt idx="1872">
                  <c:v>26.033999999999999</c:v>
                </c:pt>
                <c:pt idx="1873">
                  <c:v>25.984999999999999</c:v>
                </c:pt>
                <c:pt idx="1874">
                  <c:v>25.95</c:v>
                </c:pt>
                <c:pt idx="1875">
                  <c:v>25.925999999999998</c:v>
                </c:pt>
                <c:pt idx="1876">
                  <c:v>25.913</c:v>
                </c:pt>
                <c:pt idx="1877">
                  <c:v>25.914999999999999</c:v>
                </c:pt>
                <c:pt idx="1878">
                  <c:v>25.919</c:v>
                </c:pt>
                <c:pt idx="1879">
                  <c:v>25.923999999999999</c:v>
                </c:pt>
                <c:pt idx="1880">
                  <c:v>25.917000000000002</c:v>
                </c:pt>
                <c:pt idx="1881">
                  <c:v>25.902999999999999</c:v>
                </c:pt>
                <c:pt idx="1882">
                  <c:v>25.887</c:v>
                </c:pt>
                <c:pt idx="1883">
                  <c:v>25.876999999999999</c:v>
                </c:pt>
                <c:pt idx="1884">
                  <c:v>25.867999999999999</c:v>
                </c:pt>
                <c:pt idx="1885">
                  <c:v>25.866</c:v>
                </c:pt>
                <c:pt idx="1886">
                  <c:v>25.873000000000001</c:v>
                </c:pt>
                <c:pt idx="1887">
                  <c:v>25.885999999999999</c:v>
                </c:pt>
                <c:pt idx="1888">
                  <c:v>25.911999999999999</c:v>
                </c:pt>
                <c:pt idx="1889">
                  <c:v>25.956</c:v>
                </c:pt>
                <c:pt idx="1890">
                  <c:v>26.004000000000001</c:v>
                </c:pt>
                <c:pt idx="1891">
                  <c:v>26.045999999999999</c:v>
                </c:pt>
                <c:pt idx="1892">
                  <c:v>26.09</c:v>
                </c:pt>
                <c:pt idx="1893">
                  <c:v>26.14</c:v>
                </c:pt>
                <c:pt idx="1894">
                  <c:v>26.181999999999999</c:v>
                </c:pt>
                <c:pt idx="1895">
                  <c:v>26.221</c:v>
                </c:pt>
                <c:pt idx="1896">
                  <c:v>26.25</c:v>
                </c:pt>
                <c:pt idx="1897">
                  <c:v>26.271000000000001</c:v>
                </c:pt>
                <c:pt idx="1898">
                  <c:v>26.292000000000002</c:v>
                </c:pt>
                <c:pt idx="1899">
                  <c:v>26.308</c:v>
                </c:pt>
                <c:pt idx="1900">
                  <c:v>26.318999999999999</c:v>
                </c:pt>
                <c:pt idx="1901">
                  <c:v>26.327000000000002</c:v>
                </c:pt>
                <c:pt idx="1902">
                  <c:v>26.338000000000001</c:v>
                </c:pt>
                <c:pt idx="1903">
                  <c:v>26.364000000000001</c:v>
                </c:pt>
                <c:pt idx="1904">
                  <c:v>26.408999999999999</c:v>
                </c:pt>
                <c:pt idx="1905">
                  <c:v>26.460999999999999</c:v>
                </c:pt>
                <c:pt idx="1906">
                  <c:v>26.524999999999999</c:v>
                </c:pt>
                <c:pt idx="1907">
                  <c:v>26.594000000000001</c:v>
                </c:pt>
                <c:pt idx="1908">
                  <c:v>26.661999999999999</c:v>
                </c:pt>
                <c:pt idx="1909">
                  <c:v>26.728000000000002</c:v>
                </c:pt>
                <c:pt idx="1910">
                  <c:v>26.78</c:v>
                </c:pt>
                <c:pt idx="1911">
                  <c:v>26.82</c:v>
                </c:pt>
                <c:pt idx="1912">
                  <c:v>26.85</c:v>
                </c:pt>
                <c:pt idx="1913">
                  <c:v>26.869</c:v>
                </c:pt>
                <c:pt idx="1914">
                  <c:v>26.882000000000001</c:v>
                </c:pt>
                <c:pt idx="1915">
                  <c:v>26.893999999999998</c:v>
                </c:pt>
                <c:pt idx="1916">
                  <c:v>26.902999999999999</c:v>
                </c:pt>
                <c:pt idx="1917">
                  <c:v>26.902000000000001</c:v>
                </c:pt>
                <c:pt idx="1918">
                  <c:v>26.896000000000001</c:v>
                </c:pt>
                <c:pt idx="1919">
                  <c:v>26.879000000000001</c:v>
                </c:pt>
                <c:pt idx="1920">
                  <c:v>26.856999999999999</c:v>
                </c:pt>
                <c:pt idx="1921">
                  <c:v>26.835999999999999</c:v>
                </c:pt>
                <c:pt idx="1922">
                  <c:v>26.821000000000002</c:v>
                </c:pt>
                <c:pt idx="1923">
                  <c:v>26.818999999999999</c:v>
                </c:pt>
                <c:pt idx="1924">
                  <c:v>26.818000000000001</c:v>
                </c:pt>
                <c:pt idx="1925">
                  <c:v>26.82</c:v>
                </c:pt>
                <c:pt idx="1926">
                  <c:v>26.827999999999999</c:v>
                </c:pt>
                <c:pt idx="1927">
                  <c:v>26.853999999999999</c:v>
                </c:pt>
                <c:pt idx="1928">
                  <c:v>26.898</c:v>
                </c:pt>
                <c:pt idx="1929">
                  <c:v>26.946999999999999</c:v>
                </c:pt>
                <c:pt idx="1930">
                  <c:v>27.001000000000001</c:v>
                </c:pt>
                <c:pt idx="1931">
                  <c:v>27.05</c:v>
                </c:pt>
                <c:pt idx="1932">
                  <c:v>27.094000000000001</c:v>
                </c:pt>
                <c:pt idx="1933">
                  <c:v>27.134</c:v>
                </c:pt>
                <c:pt idx="1934">
                  <c:v>27.161999999999999</c:v>
                </c:pt>
                <c:pt idx="1935">
                  <c:v>27.175000000000001</c:v>
                </c:pt>
                <c:pt idx="1936">
                  <c:v>27.175000000000001</c:v>
                </c:pt>
                <c:pt idx="1937">
                  <c:v>27.169</c:v>
                </c:pt>
                <c:pt idx="1938">
                  <c:v>27.161000000000001</c:v>
                </c:pt>
                <c:pt idx="1939">
                  <c:v>27.145</c:v>
                </c:pt>
                <c:pt idx="1940">
                  <c:v>27.123000000000001</c:v>
                </c:pt>
                <c:pt idx="1941">
                  <c:v>27.094999999999999</c:v>
                </c:pt>
                <c:pt idx="1942">
                  <c:v>27.065999999999999</c:v>
                </c:pt>
                <c:pt idx="1943">
                  <c:v>27.041</c:v>
                </c:pt>
                <c:pt idx="1944">
                  <c:v>27.021999999999998</c:v>
                </c:pt>
                <c:pt idx="1945">
                  <c:v>27.009</c:v>
                </c:pt>
                <c:pt idx="1946">
                  <c:v>27.010999999999999</c:v>
                </c:pt>
                <c:pt idx="1947">
                  <c:v>27.026</c:v>
                </c:pt>
                <c:pt idx="1948">
                  <c:v>27.047999999999998</c:v>
                </c:pt>
                <c:pt idx="1949">
                  <c:v>27.068999999999999</c:v>
                </c:pt>
                <c:pt idx="1950">
                  <c:v>27.1</c:v>
                </c:pt>
                <c:pt idx="1951">
                  <c:v>27.143999999999998</c:v>
                </c:pt>
                <c:pt idx="1952">
                  <c:v>27.207999999999998</c:v>
                </c:pt>
                <c:pt idx="1953">
                  <c:v>27.294</c:v>
                </c:pt>
                <c:pt idx="1954">
                  <c:v>27.407</c:v>
                </c:pt>
                <c:pt idx="1955">
                  <c:v>27.553000000000001</c:v>
                </c:pt>
                <c:pt idx="1956">
                  <c:v>27.721</c:v>
                </c:pt>
                <c:pt idx="1957">
                  <c:v>27.890999999999998</c:v>
                </c:pt>
                <c:pt idx="1958">
                  <c:v>28.056999999999999</c:v>
                </c:pt>
                <c:pt idx="1959">
                  <c:v>28.204999999999998</c:v>
                </c:pt>
                <c:pt idx="1960">
                  <c:v>28.33</c:v>
                </c:pt>
                <c:pt idx="1961">
                  <c:v>28.437999999999999</c:v>
                </c:pt>
                <c:pt idx="1962">
                  <c:v>28.518999999999998</c:v>
                </c:pt>
                <c:pt idx="1963">
                  <c:v>28.573</c:v>
                </c:pt>
                <c:pt idx="1964">
                  <c:v>28.609000000000002</c:v>
                </c:pt>
                <c:pt idx="1965">
                  <c:v>28.634</c:v>
                </c:pt>
                <c:pt idx="1966">
                  <c:v>28.658000000000001</c:v>
                </c:pt>
                <c:pt idx="1967">
                  <c:v>28.684999999999999</c:v>
                </c:pt>
                <c:pt idx="1968">
                  <c:v>28.71</c:v>
                </c:pt>
                <c:pt idx="1969">
                  <c:v>28.738</c:v>
                </c:pt>
                <c:pt idx="1970">
                  <c:v>28.77</c:v>
                </c:pt>
                <c:pt idx="1971">
                  <c:v>28.815999999999999</c:v>
                </c:pt>
                <c:pt idx="1972">
                  <c:v>28.875</c:v>
                </c:pt>
                <c:pt idx="1973">
                  <c:v>28.940999999999999</c:v>
                </c:pt>
                <c:pt idx="1974">
                  <c:v>29.02</c:v>
                </c:pt>
                <c:pt idx="1975">
                  <c:v>29.111000000000001</c:v>
                </c:pt>
                <c:pt idx="1976">
                  <c:v>29.207000000000001</c:v>
                </c:pt>
                <c:pt idx="1977">
                  <c:v>29.306999999999999</c:v>
                </c:pt>
                <c:pt idx="1978">
                  <c:v>29.420999999999999</c:v>
                </c:pt>
                <c:pt idx="1979">
                  <c:v>29.544</c:v>
                </c:pt>
                <c:pt idx="1980">
                  <c:v>29.667999999999999</c:v>
                </c:pt>
                <c:pt idx="1981">
                  <c:v>29.803999999999998</c:v>
                </c:pt>
                <c:pt idx="1982">
                  <c:v>29.943000000000001</c:v>
                </c:pt>
                <c:pt idx="1983">
                  <c:v>30.079000000000001</c:v>
                </c:pt>
                <c:pt idx="1984">
                  <c:v>30.216999999999999</c:v>
                </c:pt>
                <c:pt idx="1985">
                  <c:v>30.361000000000001</c:v>
                </c:pt>
                <c:pt idx="1986">
                  <c:v>30.5</c:v>
                </c:pt>
                <c:pt idx="1987">
                  <c:v>30.640999999999998</c:v>
                </c:pt>
                <c:pt idx="1988">
                  <c:v>30.788</c:v>
                </c:pt>
                <c:pt idx="1989">
                  <c:v>30.934000000000001</c:v>
                </c:pt>
                <c:pt idx="1990">
                  <c:v>31.087</c:v>
                </c:pt>
                <c:pt idx="1991">
                  <c:v>31.25</c:v>
                </c:pt>
                <c:pt idx="1992">
                  <c:v>31.405999999999999</c:v>
                </c:pt>
                <c:pt idx="1993">
                  <c:v>31.562999999999999</c:v>
                </c:pt>
                <c:pt idx="1994">
                  <c:v>31.725999999999999</c:v>
                </c:pt>
                <c:pt idx="1995">
                  <c:v>31.864999999999998</c:v>
                </c:pt>
                <c:pt idx="1996">
                  <c:v>31.992999999999999</c:v>
                </c:pt>
                <c:pt idx="1997">
                  <c:v>32.093000000000004</c:v>
                </c:pt>
                <c:pt idx="1998">
                  <c:v>32.18</c:v>
                </c:pt>
                <c:pt idx="1999">
                  <c:v>32.262999999999998</c:v>
                </c:pt>
                <c:pt idx="2000">
                  <c:v>32.331000000000003</c:v>
                </c:pt>
                <c:pt idx="2001">
                  <c:v>32.395000000000003</c:v>
                </c:pt>
                <c:pt idx="2002">
                  <c:v>32.457000000000001</c:v>
                </c:pt>
                <c:pt idx="2003">
                  <c:v>32.51</c:v>
                </c:pt>
                <c:pt idx="2004">
                  <c:v>32.548999999999999</c:v>
                </c:pt>
                <c:pt idx="2005">
                  <c:v>32.58</c:v>
                </c:pt>
                <c:pt idx="2006">
                  <c:v>32.591999999999999</c:v>
                </c:pt>
                <c:pt idx="2007">
                  <c:v>32.581000000000003</c:v>
                </c:pt>
                <c:pt idx="2008">
                  <c:v>32.524000000000001</c:v>
                </c:pt>
                <c:pt idx="2009">
                  <c:v>32.433999999999997</c:v>
                </c:pt>
                <c:pt idx="2010">
                  <c:v>32.335000000000001</c:v>
                </c:pt>
                <c:pt idx="2011">
                  <c:v>32.235999999999997</c:v>
                </c:pt>
                <c:pt idx="2012">
                  <c:v>32.137999999999998</c:v>
                </c:pt>
                <c:pt idx="2013">
                  <c:v>32.045999999999999</c:v>
                </c:pt>
                <c:pt idx="2014">
                  <c:v>31.954999999999998</c:v>
                </c:pt>
                <c:pt idx="2015">
                  <c:v>31.86</c:v>
                </c:pt>
                <c:pt idx="2016">
                  <c:v>31.763000000000002</c:v>
                </c:pt>
                <c:pt idx="2017">
                  <c:v>31.658999999999999</c:v>
                </c:pt>
                <c:pt idx="2018">
                  <c:v>31.553000000000001</c:v>
                </c:pt>
                <c:pt idx="2019">
                  <c:v>31.443999999999999</c:v>
                </c:pt>
                <c:pt idx="2020">
                  <c:v>31.33</c:v>
                </c:pt>
                <c:pt idx="2021">
                  <c:v>31.222999999999999</c:v>
                </c:pt>
                <c:pt idx="2022">
                  <c:v>31.131</c:v>
                </c:pt>
                <c:pt idx="2023">
                  <c:v>31.050999999999998</c:v>
                </c:pt>
                <c:pt idx="2024">
                  <c:v>30.975999999999999</c:v>
                </c:pt>
                <c:pt idx="2025">
                  <c:v>30.908999999999999</c:v>
                </c:pt>
                <c:pt idx="2026">
                  <c:v>30.849</c:v>
                </c:pt>
                <c:pt idx="2027">
                  <c:v>30.788</c:v>
                </c:pt>
                <c:pt idx="2028">
                  <c:v>30.725000000000001</c:v>
                </c:pt>
                <c:pt idx="2029">
                  <c:v>30.658999999999999</c:v>
                </c:pt>
                <c:pt idx="2030">
                  <c:v>30.585000000000001</c:v>
                </c:pt>
                <c:pt idx="2031">
                  <c:v>30.52</c:v>
                </c:pt>
                <c:pt idx="2032">
                  <c:v>30.477</c:v>
                </c:pt>
                <c:pt idx="2033">
                  <c:v>30.454999999999998</c:v>
                </c:pt>
                <c:pt idx="2034">
                  <c:v>30.443999999999999</c:v>
                </c:pt>
                <c:pt idx="2035">
                  <c:v>30.449000000000002</c:v>
                </c:pt>
                <c:pt idx="2036">
                  <c:v>30.472000000000001</c:v>
                </c:pt>
                <c:pt idx="2037">
                  <c:v>30.509</c:v>
                </c:pt>
                <c:pt idx="2038">
                  <c:v>30.56</c:v>
                </c:pt>
                <c:pt idx="2039">
                  <c:v>30.628</c:v>
                </c:pt>
                <c:pt idx="2040">
                  <c:v>30.71</c:v>
                </c:pt>
                <c:pt idx="2041">
                  <c:v>30.812000000000001</c:v>
                </c:pt>
                <c:pt idx="2042">
                  <c:v>30.919</c:v>
                </c:pt>
                <c:pt idx="2043">
                  <c:v>31.033000000000001</c:v>
                </c:pt>
                <c:pt idx="2044">
                  <c:v>31.158999999999999</c:v>
                </c:pt>
                <c:pt idx="2045">
                  <c:v>31.279</c:v>
                </c:pt>
                <c:pt idx="2046">
                  <c:v>31.398</c:v>
                </c:pt>
                <c:pt idx="2047">
                  <c:v>31.524000000000001</c:v>
                </c:pt>
                <c:pt idx="2048">
                  <c:v>31.641999999999999</c:v>
                </c:pt>
                <c:pt idx="2049">
                  <c:v>31.754000000000001</c:v>
                </c:pt>
                <c:pt idx="2050">
                  <c:v>31.841000000000001</c:v>
                </c:pt>
                <c:pt idx="2051">
                  <c:v>31.908000000000001</c:v>
                </c:pt>
                <c:pt idx="2052">
                  <c:v>31.966000000000001</c:v>
                </c:pt>
                <c:pt idx="2053">
                  <c:v>32.014000000000003</c:v>
                </c:pt>
                <c:pt idx="2054">
                  <c:v>32.064999999999998</c:v>
                </c:pt>
                <c:pt idx="2055">
                  <c:v>32.121000000000002</c:v>
                </c:pt>
                <c:pt idx="2056">
                  <c:v>32.177999999999997</c:v>
                </c:pt>
                <c:pt idx="2057">
                  <c:v>32.250999999999998</c:v>
                </c:pt>
                <c:pt idx="2058">
                  <c:v>32.335999999999999</c:v>
                </c:pt>
                <c:pt idx="2059">
                  <c:v>32.408000000000001</c:v>
                </c:pt>
                <c:pt idx="2060">
                  <c:v>32.47</c:v>
                </c:pt>
                <c:pt idx="2061">
                  <c:v>32.517000000000003</c:v>
                </c:pt>
                <c:pt idx="2062">
                  <c:v>32.555999999999997</c:v>
                </c:pt>
                <c:pt idx="2063">
                  <c:v>32.598999999999997</c:v>
                </c:pt>
                <c:pt idx="2064">
                  <c:v>32.649000000000001</c:v>
                </c:pt>
                <c:pt idx="2065">
                  <c:v>32.703000000000003</c:v>
                </c:pt>
                <c:pt idx="2066">
                  <c:v>32.755000000000003</c:v>
                </c:pt>
                <c:pt idx="2067">
                  <c:v>32.811999999999998</c:v>
                </c:pt>
                <c:pt idx="2068">
                  <c:v>32.875999999999998</c:v>
                </c:pt>
                <c:pt idx="2069">
                  <c:v>32.944000000000003</c:v>
                </c:pt>
                <c:pt idx="2070">
                  <c:v>33.018999999999998</c:v>
                </c:pt>
                <c:pt idx="2071">
                  <c:v>33.091000000000001</c:v>
                </c:pt>
                <c:pt idx="2072">
                  <c:v>33.152999999999999</c:v>
                </c:pt>
                <c:pt idx="2073">
                  <c:v>33.222000000000001</c:v>
                </c:pt>
                <c:pt idx="2074">
                  <c:v>33.301000000000002</c:v>
                </c:pt>
                <c:pt idx="2075">
                  <c:v>33.374000000000002</c:v>
                </c:pt>
                <c:pt idx="2076">
                  <c:v>33.44</c:v>
                </c:pt>
                <c:pt idx="2077">
                  <c:v>33.511000000000003</c:v>
                </c:pt>
                <c:pt idx="2078">
                  <c:v>33.572000000000003</c:v>
                </c:pt>
                <c:pt idx="2079">
                  <c:v>33.615000000000002</c:v>
                </c:pt>
                <c:pt idx="2080">
                  <c:v>33.648000000000003</c:v>
                </c:pt>
                <c:pt idx="2081">
                  <c:v>33.682000000000002</c:v>
                </c:pt>
                <c:pt idx="2082">
                  <c:v>33.718000000000004</c:v>
                </c:pt>
                <c:pt idx="2083">
                  <c:v>33.76</c:v>
                </c:pt>
                <c:pt idx="2084">
                  <c:v>33.817999999999998</c:v>
                </c:pt>
                <c:pt idx="2085">
                  <c:v>33.896999999999998</c:v>
                </c:pt>
                <c:pt idx="2086">
                  <c:v>33.988</c:v>
                </c:pt>
                <c:pt idx="2087">
                  <c:v>34.064999999999998</c:v>
                </c:pt>
                <c:pt idx="2088">
                  <c:v>34.130000000000003</c:v>
                </c:pt>
                <c:pt idx="2089">
                  <c:v>34.191000000000003</c:v>
                </c:pt>
                <c:pt idx="2090">
                  <c:v>34.238999999999997</c:v>
                </c:pt>
                <c:pt idx="2091">
                  <c:v>34.28</c:v>
                </c:pt>
                <c:pt idx="2092">
                  <c:v>34.323</c:v>
                </c:pt>
                <c:pt idx="2093">
                  <c:v>34.365000000000002</c:v>
                </c:pt>
                <c:pt idx="2094">
                  <c:v>34.402000000000001</c:v>
                </c:pt>
                <c:pt idx="2095">
                  <c:v>34.435000000000002</c:v>
                </c:pt>
                <c:pt idx="2096">
                  <c:v>34.472000000000001</c:v>
                </c:pt>
                <c:pt idx="2097">
                  <c:v>34.514000000000003</c:v>
                </c:pt>
                <c:pt idx="2098">
                  <c:v>34.564</c:v>
                </c:pt>
                <c:pt idx="2099">
                  <c:v>34.621000000000002</c:v>
                </c:pt>
                <c:pt idx="2100">
                  <c:v>34.673000000000002</c:v>
                </c:pt>
                <c:pt idx="2101">
                  <c:v>34.722999999999999</c:v>
                </c:pt>
                <c:pt idx="2102">
                  <c:v>34.779000000000003</c:v>
                </c:pt>
                <c:pt idx="2103">
                  <c:v>34.847000000000001</c:v>
                </c:pt>
                <c:pt idx="2104">
                  <c:v>34.920999999999999</c:v>
                </c:pt>
                <c:pt idx="2105">
                  <c:v>35.000999999999998</c:v>
                </c:pt>
                <c:pt idx="2106">
                  <c:v>35.08</c:v>
                </c:pt>
                <c:pt idx="2107">
                  <c:v>35.155999999999999</c:v>
                </c:pt>
                <c:pt idx="2108">
                  <c:v>35.238999999999997</c:v>
                </c:pt>
                <c:pt idx="2109">
                  <c:v>35.323999999999998</c:v>
                </c:pt>
                <c:pt idx="2110">
                  <c:v>35.398000000000003</c:v>
                </c:pt>
                <c:pt idx="2111">
                  <c:v>35.476999999999997</c:v>
                </c:pt>
                <c:pt idx="2112">
                  <c:v>35.567</c:v>
                </c:pt>
                <c:pt idx="2113">
                  <c:v>35.668999999999997</c:v>
                </c:pt>
                <c:pt idx="2114">
                  <c:v>35.78</c:v>
                </c:pt>
                <c:pt idx="2115">
                  <c:v>35.909999999999997</c:v>
                </c:pt>
                <c:pt idx="2116">
                  <c:v>36.052999999999997</c:v>
                </c:pt>
                <c:pt idx="2117">
                  <c:v>36.19</c:v>
                </c:pt>
                <c:pt idx="2118">
                  <c:v>36.314999999999998</c:v>
                </c:pt>
                <c:pt idx="2119">
                  <c:v>36.445999999999998</c:v>
                </c:pt>
                <c:pt idx="2120">
                  <c:v>36.584000000000003</c:v>
                </c:pt>
                <c:pt idx="2121">
                  <c:v>36.731000000000002</c:v>
                </c:pt>
                <c:pt idx="2122">
                  <c:v>36.893000000000001</c:v>
                </c:pt>
                <c:pt idx="2123">
                  <c:v>37.069000000000003</c:v>
                </c:pt>
                <c:pt idx="2124">
                  <c:v>37.249000000000002</c:v>
                </c:pt>
                <c:pt idx="2125">
                  <c:v>37.442999999999998</c:v>
                </c:pt>
                <c:pt idx="2126">
                  <c:v>37.656999999999996</c:v>
                </c:pt>
                <c:pt idx="2127">
                  <c:v>37.856000000000002</c:v>
                </c:pt>
                <c:pt idx="2128">
                  <c:v>38.04</c:v>
                </c:pt>
                <c:pt idx="2129">
                  <c:v>38.222000000000001</c:v>
                </c:pt>
                <c:pt idx="2130">
                  <c:v>38.393000000000001</c:v>
                </c:pt>
                <c:pt idx="2131">
                  <c:v>38.536999999999999</c:v>
                </c:pt>
                <c:pt idx="2132">
                  <c:v>38.670999999999999</c:v>
                </c:pt>
                <c:pt idx="2133">
                  <c:v>38.814</c:v>
                </c:pt>
                <c:pt idx="2134">
                  <c:v>38.969000000000001</c:v>
                </c:pt>
                <c:pt idx="2135">
                  <c:v>39.137999999999998</c:v>
                </c:pt>
                <c:pt idx="2136">
                  <c:v>39.307000000000002</c:v>
                </c:pt>
                <c:pt idx="2137">
                  <c:v>39.457000000000001</c:v>
                </c:pt>
                <c:pt idx="2138">
                  <c:v>39.597000000000001</c:v>
                </c:pt>
                <c:pt idx="2139">
                  <c:v>39.734999999999999</c:v>
                </c:pt>
                <c:pt idx="2140">
                  <c:v>39.854999999999997</c:v>
                </c:pt>
                <c:pt idx="2141">
                  <c:v>39.957999999999998</c:v>
                </c:pt>
                <c:pt idx="2142">
                  <c:v>40.06</c:v>
                </c:pt>
                <c:pt idx="2143">
                  <c:v>40.161999999999999</c:v>
                </c:pt>
                <c:pt idx="2144">
                  <c:v>40.253</c:v>
                </c:pt>
                <c:pt idx="2145">
                  <c:v>40.33</c:v>
                </c:pt>
                <c:pt idx="2146">
                  <c:v>40.4</c:v>
                </c:pt>
                <c:pt idx="2147">
                  <c:v>40.457999999999998</c:v>
                </c:pt>
                <c:pt idx="2148">
                  <c:v>40.514000000000003</c:v>
                </c:pt>
                <c:pt idx="2149">
                  <c:v>40.561</c:v>
                </c:pt>
                <c:pt idx="2150">
                  <c:v>40.585999999999999</c:v>
                </c:pt>
                <c:pt idx="2151">
                  <c:v>40.600999999999999</c:v>
                </c:pt>
                <c:pt idx="2152">
                  <c:v>40.613999999999997</c:v>
                </c:pt>
                <c:pt idx="2153">
                  <c:v>40.627000000000002</c:v>
                </c:pt>
                <c:pt idx="2154">
                  <c:v>40.631</c:v>
                </c:pt>
                <c:pt idx="2155">
                  <c:v>40.624000000000002</c:v>
                </c:pt>
                <c:pt idx="2156">
                  <c:v>40.613</c:v>
                </c:pt>
                <c:pt idx="2157">
                  <c:v>40.6</c:v>
                </c:pt>
                <c:pt idx="2158">
                  <c:v>40.590000000000003</c:v>
                </c:pt>
                <c:pt idx="2159">
                  <c:v>40.572000000000003</c:v>
                </c:pt>
                <c:pt idx="2160">
                  <c:v>40.552</c:v>
                </c:pt>
                <c:pt idx="2161">
                  <c:v>40.530999999999999</c:v>
                </c:pt>
                <c:pt idx="2162">
                  <c:v>40.514000000000003</c:v>
                </c:pt>
                <c:pt idx="2163">
                  <c:v>40.496000000000002</c:v>
                </c:pt>
                <c:pt idx="2164">
                  <c:v>40.469000000000001</c:v>
                </c:pt>
                <c:pt idx="2165">
                  <c:v>40.432000000000002</c:v>
                </c:pt>
                <c:pt idx="2166">
                  <c:v>40.395000000000003</c:v>
                </c:pt>
                <c:pt idx="2167">
                  <c:v>40.366</c:v>
                </c:pt>
                <c:pt idx="2168">
                  <c:v>40.347000000000001</c:v>
                </c:pt>
                <c:pt idx="2169">
                  <c:v>40.326999999999998</c:v>
                </c:pt>
                <c:pt idx="2170">
                  <c:v>40.302</c:v>
                </c:pt>
                <c:pt idx="2171">
                  <c:v>40.274999999999999</c:v>
                </c:pt>
                <c:pt idx="2172">
                  <c:v>40.241999999999997</c:v>
                </c:pt>
                <c:pt idx="2173">
                  <c:v>40.203000000000003</c:v>
                </c:pt>
                <c:pt idx="2174">
                  <c:v>40.158999999999999</c:v>
                </c:pt>
                <c:pt idx="2175">
                  <c:v>40.116</c:v>
                </c:pt>
                <c:pt idx="2176">
                  <c:v>40.073999999999998</c:v>
                </c:pt>
                <c:pt idx="2177">
                  <c:v>40.029000000000003</c:v>
                </c:pt>
                <c:pt idx="2178">
                  <c:v>39.988999999999997</c:v>
                </c:pt>
                <c:pt idx="2179">
                  <c:v>39.948999999999998</c:v>
                </c:pt>
                <c:pt idx="2180">
                  <c:v>39.912999999999997</c:v>
                </c:pt>
                <c:pt idx="2181">
                  <c:v>39.881999999999998</c:v>
                </c:pt>
                <c:pt idx="2182">
                  <c:v>39.851999999999997</c:v>
                </c:pt>
                <c:pt idx="2183">
                  <c:v>39.822000000000003</c:v>
                </c:pt>
                <c:pt idx="2184">
                  <c:v>39.795000000000002</c:v>
                </c:pt>
                <c:pt idx="2185">
                  <c:v>39.779000000000003</c:v>
                </c:pt>
                <c:pt idx="2186">
                  <c:v>39.765999999999998</c:v>
                </c:pt>
                <c:pt idx="2187">
                  <c:v>39.758000000000003</c:v>
                </c:pt>
                <c:pt idx="2188">
                  <c:v>39.756999999999998</c:v>
                </c:pt>
                <c:pt idx="2189">
                  <c:v>39.758000000000003</c:v>
                </c:pt>
                <c:pt idx="2190">
                  <c:v>39.768000000000001</c:v>
                </c:pt>
                <c:pt idx="2191">
                  <c:v>39.787999999999997</c:v>
                </c:pt>
                <c:pt idx="2192">
                  <c:v>39.816000000000003</c:v>
                </c:pt>
                <c:pt idx="2193">
                  <c:v>39.845999999999997</c:v>
                </c:pt>
                <c:pt idx="2194">
                  <c:v>39.872</c:v>
                </c:pt>
                <c:pt idx="2195">
                  <c:v>39.902999999999999</c:v>
                </c:pt>
                <c:pt idx="2196">
                  <c:v>39.954999999999998</c:v>
                </c:pt>
                <c:pt idx="2197">
                  <c:v>40.000999999999998</c:v>
                </c:pt>
                <c:pt idx="2198">
                  <c:v>40.040999999999997</c:v>
                </c:pt>
                <c:pt idx="2199">
                  <c:v>40.091000000000001</c:v>
                </c:pt>
                <c:pt idx="2200">
                  <c:v>40.136000000000003</c:v>
                </c:pt>
                <c:pt idx="2201">
                  <c:v>40.173999999999999</c:v>
                </c:pt>
                <c:pt idx="2202">
                  <c:v>40.204000000000001</c:v>
                </c:pt>
                <c:pt idx="2203">
                  <c:v>40.225999999999999</c:v>
                </c:pt>
                <c:pt idx="2204">
                  <c:v>40.247</c:v>
                </c:pt>
                <c:pt idx="2205">
                  <c:v>40.268999999999998</c:v>
                </c:pt>
                <c:pt idx="2206">
                  <c:v>40.289000000000001</c:v>
                </c:pt>
                <c:pt idx="2207">
                  <c:v>40.308</c:v>
                </c:pt>
                <c:pt idx="2208">
                  <c:v>40.323999999999998</c:v>
                </c:pt>
                <c:pt idx="2209">
                  <c:v>40.338000000000001</c:v>
                </c:pt>
                <c:pt idx="2210">
                  <c:v>40.353999999999999</c:v>
                </c:pt>
                <c:pt idx="2211">
                  <c:v>40.366</c:v>
                </c:pt>
                <c:pt idx="2212">
                  <c:v>40.372999999999998</c:v>
                </c:pt>
                <c:pt idx="2213">
                  <c:v>40.380000000000003</c:v>
                </c:pt>
                <c:pt idx="2214">
                  <c:v>40.387</c:v>
                </c:pt>
                <c:pt idx="2215">
                  <c:v>40.393000000000001</c:v>
                </c:pt>
                <c:pt idx="2216">
                  <c:v>40.398000000000003</c:v>
                </c:pt>
                <c:pt idx="2217">
                  <c:v>40.405999999999999</c:v>
                </c:pt>
                <c:pt idx="2218">
                  <c:v>40.415999999999997</c:v>
                </c:pt>
                <c:pt idx="2219">
                  <c:v>40.42</c:v>
                </c:pt>
                <c:pt idx="2220">
                  <c:v>40.420999999999999</c:v>
                </c:pt>
                <c:pt idx="2221">
                  <c:v>40.426000000000002</c:v>
                </c:pt>
                <c:pt idx="2222">
                  <c:v>40.424999999999997</c:v>
                </c:pt>
                <c:pt idx="2223">
                  <c:v>40.414999999999999</c:v>
                </c:pt>
                <c:pt idx="2224">
                  <c:v>40.405000000000001</c:v>
                </c:pt>
                <c:pt idx="2225">
                  <c:v>40.395000000000003</c:v>
                </c:pt>
                <c:pt idx="2226">
                  <c:v>40.380000000000003</c:v>
                </c:pt>
                <c:pt idx="2227">
                  <c:v>40.363999999999997</c:v>
                </c:pt>
                <c:pt idx="2228">
                  <c:v>40.341000000000001</c:v>
                </c:pt>
                <c:pt idx="2229">
                  <c:v>40.317</c:v>
                </c:pt>
                <c:pt idx="2230">
                  <c:v>40.299999999999997</c:v>
                </c:pt>
                <c:pt idx="2231">
                  <c:v>40.283999999999999</c:v>
                </c:pt>
                <c:pt idx="2232">
                  <c:v>40.265000000000001</c:v>
                </c:pt>
                <c:pt idx="2233">
                  <c:v>40.247999999999998</c:v>
                </c:pt>
                <c:pt idx="2234">
                  <c:v>40.231999999999999</c:v>
                </c:pt>
                <c:pt idx="2235">
                  <c:v>40.210999999999999</c:v>
                </c:pt>
                <c:pt idx="2236">
                  <c:v>40.188000000000002</c:v>
                </c:pt>
                <c:pt idx="2237">
                  <c:v>40.17</c:v>
                </c:pt>
                <c:pt idx="2238">
                  <c:v>40.155999999999999</c:v>
                </c:pt>
                <c:pt idx="2239">
                  <c:v>40.145000000000003</c:v>
                </c:pt>
                <c:pt idx="2240">
                  <c:v>40.143000000000001</c:v>
                </c:pt>
                <c:pt idx="2241">
                  <c:v>40.14</c:v>
                </c:pt>
                <c:pt idx="2242">
                  <c:v>40.146999999999998</c:v>
                </c:pt>
                <c:pt idx="2243">
                  <c:v>40.164999999999999</c:v>
                </c:pt>
                <c:pt idx="2244">
                  <c:v>40.186</c:v>
                </c:pt>
                <c:pt idx="2245">
                  <c:v>40.22</c:v>
                </c:pt>
                <c:pt idx="2246">
                  <c:v>40.259</c:v>
                </c:pt>
                <c:pt idx="2247">
                  <c:v>40.296999999999997</c:v>
                </c:pt>
                <c:pt idx="2248">
                  <c:v>40.344999999999999</c:v>
                </c:pt>
                <c:pt idx="2249">
                  <c:v>40.401000000000003</c:v>
                </c:pt>
                <c:pt idx="2250">
                  <c:v>40.462000000000003</c:v>
                </c:pt>
                <c:pt idx="2251">
                  <c:v>40.529000000000003</c:v>
                </c:pt>
                <c:pt idx="2252">
                  <c:v>40.601999999999997</c:v>
                </c:pt>
                <c:pt idx="2253">
                  <c:v>40.683</c:v>
                </c:pt>
                <c:pt idx="2254">
                  <c:v>40.773000000000003</c:v>
                </c:pt>
                <c:pt idx="2255">
                  <c:v>40.863</c:v>
                </c:pt>
                <c:pt idx="2256">
                  <c:v>40.957000000000001</c:v>
                </c:pt>
                <c:pt idx="2257">
                  <c:v>41.040999999999997</c:v>
                </c:pt>
                <c:pt idx="2258">
                  <c:v>41.131999999999998</c:v>
                </c:pt>
                <c:pt idx="2259">
                  <c:v>41.238</c:v>
                </c:pt>
                <c:pt idx="2260">
                  <c:v>41.335000000000001</c:v>
                </c:pt>
                <c:pt idx="2261">
                  <c:v>41.427999999999997</c:v>
                </c:pt>
                <c:pt idx="2262">
                  <c:v>41.533999999999999</c:v>
                </c:pt>
                <c:pt idx="2263">
                  <c:v>41.646000000000001</c:v>
                </c:pt>
                <c:pt idx="2264">
                  <c:v>41.758000000000003</c:v>
                </c:pt>
                <c:pt idx="2265">
                  <c:v>41.865000000000002</c:v>
                </c:pt>
                <c:pt idx="2266">
                  <c:v>41.963999999999999</c:v>
                </c:pt>
                <c:pt idx="2267">
                  <c:v>42.039000000000001</c:v>
                </c:pt>
                <c:pt idx="2268">
                  <c:v>42.088999999999999</c:v>
                </c:pt>
                <c:pt idx="2269">
                  <c:v>42.125999999999998</c:v>
                </c:pt>
                <c:pt idx="2270">
                  <c:v>42.151000000000003</c:v>
                </c:pt>
                <c:pt idx="2271">
                  <c:v>42.155999999999999</c:v>
                </c:pt>
                <c:pt idx="2272">
                  <c:v>42.139000000000003</c:v>
                </c:pt>
                <c:pt idx="2273">
                  <c:v>42.110999999999997</c:v>
                </c:pt>
                <c:pt idx="2274">
                  <c:v>42.064</c:v>
                </c:pt>
                <c:pt idx="2275">
                  <c:v>41.994999999999997</c:v>
                </c:pt>
                <c:pt idx="2276">
                  <c:v>41.918999999999997</c:v>
                </c:pt>
                <c:pt idx="2277">
                  <c:v>41.819000000000003</c:v>
                </c:pt>
                <c:pt idx="2278">
                  <c:v>41.692999999999998</c:v>
                </c:pt>
                <c:pt idx="2279">
                  <c:v>41.564999999999998</c:v>
                </c:pt>
                <c:pt idx="2280">
                  <c:v>41.445999999999998</c:v>
                </c:pt>
                <c:pt idx="2281">
                  <c:v>41.320999999999998</c:v>
                </c:pt>
                <c:pt idx="2282">
                  <c:v>41.2</c:v>
                </c:pt>
                <c:pt idx="2283">
                  <c:v>41.091999999999999</c:v>
                </c:pt>
                <c:pt idx="2284">
                  <c:v>40.963999999999999</c:v>
                </c:pt>
                <c:pt idx="2285">
                  <c:v>40.832000000000001</c:v>
                </c:pt>
                <c:pt idx="2286">
                  <c:v>40.709000000000003</c:v>
                </c:pt>
                <c:pt idx="2287">
                  <c:v>40.582000000000001</c:v>
                </c:pt>
                <c:pt idx="2288">
                  <c:v>40.456000000000003</c:v>
                </c:pt>
                <c:pt idx="2289">
                  <c:v>40.350999999999999</c:v>
                </c:pt>
                <c:pt idx="2290">
                  <c:v>40.268999999999998</c:v>
                </c:pt>
                <c:pt idx="2291">
                  <c:v>40.210999999999999</c:v>
                </c:pt>
                <c:pt idx="2292">
                  <c:v>40.173999999999999</c:v>
                </c:pt>
                <c:pt idx="2293">
                  <c:v>40.146999999999998</c:v>
                </c:pt>
                <c:pt idx="2294">
                  <c:v>40.119999999999997</c:v>
                </c:pt>
                <c:pt idx="2295">
                  <c:v>40.091999999999999</c:v>
                </c:pt>
                <c:pt idx="2296">
                  <c:v>40.072000000000003</c:v>
                </c:pt>
                <c:pt idx="2297">
                  <c:v>40.06</c:v>
                </c:pt>
                <c:pt idx="2298">
                  <c:v>40.049999999999997</c:v>
                </c:pt>
                <c:pt idx="2299">
                  <c:v>40.052999999999997</c:v>
                </c:pt>
                <c:pt idx="2300">
                  <c:v>40.076000000000001</c:v>
                </c:pt>
                <c:pt idx="2301">
                  <c:v>40.109000000000002</c:v>
                </c:pt>
                <c:pt idx="2302">
                  <c:v>40.148000000000003</c:v>
                </c:pt>
                <c:pt idx="2303">
                  <c:v>40.188000000000002</c:v>
                </c:pt>
                <c:pt idx="2304">
                  <c:v>40.226999999999997</c:v>
                </c:pt>
                <c:pt idx="2305">
                  <c:v>40.249000000000002</c:v>
                </c:pt>
                <c:pt idx="2306">
                  <c:v>40.261000000000003</c:v>
                </c:pt>
                <c:pt idx="2307">
                  <c:v>40.271999999999998</c:v>
                </c:pt>
                <c:pt idx="2308">
                  <c:v>40.277999999999999</c:v>
                </c:pt>
                <c:pt idx="2309">
                  <c:v>40.289000000000001</c:v>
                </c:pt>
                <c:pt idx="2310">
                  <c:v>40.31</c:v>
                </c:pt>
                <c:pt idx="2311">
                  <c:v>40.345999999999997</c:v>
                </c:pt>
                <c:pt idx="2312">
                  <c:v>40.392000000000003</c:v>
                </c:pt>
                <c:pt idx="2313">
                  <c:v>40.442999999999998</c:v>
                </c:pt>
                <c:pt idx="2314">
                  <c:v>40.503999999999998</c:v>
                </c:pt>
                <c:pt idx="2315">
                  <c:v>40.573</c:v>
                </c:pt>
                <c:pt idx="2316">
                  <c:v>40.64</c:v>
                </c:pt>
                <c:pt idx="2317">
                  <c:v>40.697000000000003</c:v>
                </c:pt>
                <c:pt idx="2318">
                  <c:v>40.726999999999997</c:v>
                </c:pt>
                <c:pt idx="2319">
                  <c:v>40.729999999999997</c:v>
                </c:pt>
                <c:pt idx="2320">
                  <c:v>40.715000000000003</c:v>
                </c:pt>
                <c:pt idx="2321">
                  <c:v>40.698999999999998</c:v>
                </c:pt>
                <c:pt idx="2322">
                  <c:v>40.688000000000002</c:v>
                </c:pt>
                <c:pt idx="2323">
                  <c:v>40.677</c:v>
                </c:pt>
                <c:pt idx="2324">
                  <c:v>40.67</c:v>
                </c:pt>
                <c:pt idx="2325">
                  <c:v>40.667000000000002</c:v>
                </c:pt>
                <c:pt idx="2326">
                  <c:v>40.667000000000002</c:v>
                </c:pt>
                <c:pt idx="2327">
                  <c:v>40.661000000000001</c:v>
                </c:pt>
                <c:pt idx="2328">
                  <c:v>40.640999999999998</c:v>
                </c:pt>
                <c:pt idx="2329">
                  <c:v>40.610999999999997</c:v>
                </c:pt>
                <c:pt idx="2330">
                  <c:v>40.587000000000003</c:v>
                </c:pt>
                <c:pt idx="2331">
                  <c:v>40.582999999999998</c:v>
                </c:pt>
                <c:pt idx="2332">
                  <c:v>40.621000000000002</c:v>
                </c:pt>
                <c:pt idx="2333">
                  <c:v>40.658000000000001</c:v>
                </c:pt>
                <c:pt idx="2334">
                  <c:v>40.674999999999997</c:v>
                </c:pt>
                <c:pt idx="2335">
                  <c:v>40.679000000000002</c:v>
                </c:pt>
                <c:pt idx="2336">
                  <c:v>40.67</c:v>
                </c:pt>
                <c:pt idx="2337">
                  <c:v>40.643000000000001</c:v>
                </c:pt>
                <c:pt idx="2338">
                  <c:v>40.603999999999999</c:v>
                </c:pt>
                <c:pt idx="2339">
                  <c:v>40.546999999999997</c:v>
                </c:pt>
                <c:pt idx="2340">
                  <c:v>40.485999999999997</c:v>
                </c:pt>
                <c:pt idx="2341">
                  <c:v>40.427999999999997</c:v>
                </c:pt>
                <c:pt idx="2342">
                  <c:v>40.374000000000002</c:v>
                </c:pt>
                <c:pt idx="2343">
                  <c:v>40.347000000000001</c:v>
                </c:pt>
                <c:pt idx="2344">
                  <c:v>40.337000000000003</c:v>
                </c:pt>
                <c:pt idx="2345">
                  <c:v>40.338000000000001</c:v>
                </c:pt>
                <c:pt idx="2346">
                  <c:v>40.369</c:v>
                </c:pt>
                <c:pt idx="2347">
                  <c:v>40.430999999999997</c:v>
                </c:pt>
                <c:pt idx="2348">
                  <c:v>40.505000000000003</c:v>
                </c:pt>
                <c:pt idx="2349">
                  <c:v>40.603000000000002</c:v>
                </c:pt>
                <c:pt idx="2350">
                  <c:v>40.722999999999999</c:v>
                </c:pt>
                <c:pt idx="2351">
                  <c:v>40.841000000000001</c:v>
                </c:pt>
                <c:pt idx="2352">
                  <c:v>40.950000000000003</c:v>
                </c:pt>
                <c:pt idx="2353">
                  <c:v>41.058</c:v>
                </c:pt>
                <c:pt idx="2354">
                  <c:v>41.161000000000001</c:v>
                </c:pt>
                <c:pt idx="2355">
                  <c:v>41.231000000000002</c:v>
                </c:pt>
                <c:pt idx="2356">
                  <c:v>41.271000000000001</c:v>
                </c:pt>
                <c:pt idx="2357">
                  <c:v>41.311999999999998</c:v>
                </c:pt>
                <c:pt idx="2358">
                  <c:v>41.35</c:v>
                </c:pt>
                <c:pt idx="2359">
                  <c:v>41.375999999999998</c:v>
                </c:pt>
                <c:pt idx="2360">
                  <c:v>41.399000000000001</c:v>
                </c:pt>
                <c:pt idx="2361">
                  <c:v>41.423000000000002</c:v>
                </c:pt>
                <c:pt idx="2362">
                  <c:v>41.448999999999998</c:v>
                </c:pt>
                <c:pt idx="2363">
                  <c:v>41.466999999999999</c:v>
                </c:pt>
                <c:pt idx="2364">
                  <c:v>41.491</c:v>
                </c:pt>
                <c:pt idx="2365">
                  <c:v>41.521000000000001</c:v>
                </c:pt>
                <c:pt idx="2366">
                  <c:v>41.548000000000002</c:v>
                </c:pt>
                <c:pt idx="2367">
                  <c:v>41.566000000000003</c:v>
                </c:pt>
                <c:pt idx="2368">
                  <c:v>41.575000000000003</c:v>
                </c:pt>
                <c:pt idx="2369">
                  <c:v>41.576000000000001</c:v>
                </c:pt>
                <c:pt idx="2370">
                  <c:v>41.584000000000003</c:v>
                </c:pt>
                <c:pt idx="2371">
                  <c:v>41.606000000000002</c:v>
                </c:pt>
                <c:pt idx="2372">
                  <c:v>41.633000000000003</c:v>
                </c:pt>
                <c:pt idx="2373">
                  <c:v>41.664999999999999</c:v>
                </c:pt>
                <c:pt idx="2374">
                  <c:v>41.697000000000003</c:v>
                </c:pt>
                <c:pt idx="2375">
                  <c:v>41.731000000000002</c:v>
                </c:pt>
                <c:pt idx="2376">
                  <c:v>41.773000000000003</c:v>
                </c:pt>
                <c:pt idx="2377">
                  <c:v>41.841999999999999</c:v>
                </c:pt>
                <c:pt idx="2378">
                  <c:v>41.924999999999997</c:v>
                </c:pt>
                <c:pt idx="2379">
                  <c:v>42.012</c:v>
                </c:pt>
                <c:pt idx="2380">
                  <c:v>42.100999999999999</c:v>
                </c:pt>
                <c:pt idx="2381">
                  <c:v>42.162999999999997</c:v>
                </c:pt>
                <c:pt idx="2382">
                  <c:v>42.204999999999998</c:v>
                </c:pt>
                <c:pt idx="2383">
                  <c:v>42.231000000000002</c:v>
                </c:pt>
                <c:pt idx="2384">
                  <c:v>42.234999999999999</c:v>
                </c:pt>
                <c:pt idx="2385">
                  <c:v>42.228000000000002</c:v>
                </c:pt>
                <c:pt idx="2386">
                  <c:v>42.212000000000003</c:v>
                </c:pt>
                <c:pt idx="2387">
                  <c:v>42.186</c:v>
                </c:pt>
                <c:pt idx="2388">
                  <c:v>42.156999999999996</c:v>
                </c:pt>
                <c:pt idx="2389">
                  <c:v>42.128</c:v>
                </c:pt>
                <c:pt idx="2390">
                  <c:v>42.1</c:v>
                </c:pt>
                <c:pt idx="2391">
                  <c:v>42.078000000000003</c:v>
                </c:pt>
                <c:pt idx="2392">
                  <c:v>42.048000000000002</c:v>
                </c:pt>
                <c:pt idx="2393">
                  <c:v>42.026000000000003</c:v>
                </c:pt>
                <c:pt idx="2394">
                  <c:v>42.005000000000003</c:v>
                </c:pt>
                <c:pt idx="2395">
                  <c:v>41.978000000000002</c:v>
                </c:pt>
                <c:pt idx="2396">
                  <c:v>41.953000000000003</c:v>
                </c:pt>
                <c:pt idx="2397">
                  <c:v>41.915999999999997</c:v>
                </c:pt>
                <c:pt idx="2398">
                  <c:v>41.862000000000002</c:v>
                </c:pt>
                <c:pt idx="2399">
                  <c:v>41.811999999999998</c:v>
                </c:pt>
                <c:pt idx="2400">
                  <c:v>41.761000000000003</c:v>
                </c:pt>
                <c:pt idx="2401">
                  <c:v>41.694000000000003</c:v>
                </c:pt>
                <c:pt idx="2402">
                  <c:v>41.604999999999997</c:v>
                </c:pt>
                <c:pt idx="2403">
                  <c:v>41.500999999999998</c:v>
                </c:pt>
                <c:pt idx="2404">
                  <c:v>41.371000000000002</c:v>
                </c:pt>
                <c:pt idx="2405">
                  <c:v>41.198</c:v>
                </c:pt>
                <c:pt idx="2406">
                  <c:v>41.018000000000001</c:v>
                </c:pt>
                <c:pt idx="2407">
                  <c:v>40.869999999999997</c:v>
                </c:pt>
                <c:pt idx="2408">
                  <c:v>40.776000000000003</c:v>
                </c:pt>
                <c:pt idx="2409">
                  <c:v>40.734000000000002</c:v>
                </c:pt>
                <c:pt idx="2410">
                  <c:v>40.726999999999997</c:v>
                </c:pt>
                <c:pt idx="2411">
                  <c:v>40.749000000000002</c:v>
                </c:pt>
                <c:pt idx="2412">
                  <c:v>40.795000000000002</c:v>
                </c:pt>
                <c:pt idx="2413">
                  <c:v>40.843000000000004</c:v>
                </c:pt>
                <c:pt idx="2414">
                  <c:v>40.880000000000003</c:v>
                </c:pt>
                <c:pt idx="2415">
                  <c:v>40.923999999999999</c:v>
                </c:pt>
                <c:pt idx="2416">
                  <c:v>40.978000000000002</c:v>
                </c:pt>
                <c:pt idx="2417">
                  <c:v>41.052</c:v>
                </c:pt>
                <c:pt idx="2418">
                  <c:v>41.152000000000001</c:v>
                </c:pt>
                <c:pt idx="2419">
                  <c:v>41.250999999999998</c:v>
                </c:pt>
                <c:pt idx="2420">
                  <c:v>41.368000000000002</c:v>
                </c:pt>
                <c:pt idx="2421">
                  <c:v>41.518000000000001</c:v>
                </c:pt>
                <c:pt idx="2422">
                  <c:v>41.686</c:v>
                </c:pt>
                <c:pt idx="2423">
                  <c:v>41.863999999999997</c:v>
                </c:pt>
                <c:pt idx="2424">
                  <c:v>42.033000000000001</c:v>
                </c:pt>
                <c:pt idx="2425">
                  <c:v>42.188000000000002</c:v>
                </c:pt>
                <c:pt idx="2426">
                  <c:v>42.35</c:v>
                </c:pt>
                <c:pt idx="2427">
                  <c:v>42.514000000000003</c:v>
                </c:pt>
                <c:pt idx="2428">
                  <c:v>42.667000000000002</c:v>
                </c:pt>
                <c:pt idx="2429">
                  <c:v>42.808</c:v>
                </c:pt>
                <c:pt idx="2430">
                  <c:v>42.948999999999998</c:v>
                </c:pt>
                <c:pt idx="2431">
                  <c:v>43.091999999999999</c:v>
                </c:pt>
                <c:pt idx="2432">
                  <c:v>43.212000000000003</c:v>
                </c:pt>
                <c:pt idx="2433">
                  <c:v>43.314</c:v>
                </c:pt>
                <c:pt idx="2434">
                  <c:v>43.417000000000002</c:v>
                </c:pt>
                <c:pt idx="2435">
                  <c:v>43.518000000000001</c:v>
                </c:pt>
                <c:pt idx="2436">
                  <c:v>43.618000000000002</c:v>
                </c:pt>
                <c:pt idx="2437">
                  <c:v>43.71</c:v>
                </c:pt>
                <c:pt idx="2438">
                  <c:v>43.784999999999997</c:v>
                </c:pt>
                <c:pt idx="2439">
                  <c:v>43.847000000000001</c:v>
                </c:pt>
                <c:pt idx="2440">
                  <c:v>43.893000000000001</c:v>
                </c:pt>
                <c:pt idx="2441">
                  <c:v>43.93</c:v>
                </c:pt>
                <c:pt idx="2442">
                  <c:v>43.95</c:v>
                </c:pt>
                <c:pt idx="2443">
                  <c:v>43.962000000000003</c:v>
                </c:pt>
                <c:pt idx="2444">
                  <c:v>43.962000000000003</c:v>
                </c:pt>
                <c:pt idx="2445">
                  <c:v>43.957999999999998</c:v>
                </c:pt>
                <c:pt idx="2446">
                  <c:v>43.954999999999998</c:v>
                </c:pt>
                <c:pt idx="2447">
                  <c:v>43.953000000000003</c:v>
                </c:pt>
                <c:pt idx="2448">
                  <c:v>43.951000000000001</c:v>
                </c:pt>
                <c:pt idx="2449">
                  <c:v>43.944000000000003</c:v>
                </c:pt>
                <c:pt idx="2450">
                  <c:v>43.920999999999999</c:v>
                </c:pt>
                <c:pt idx="2451">
                  <c:v>43.887</c:v>
                </c:pt>
                <c:pt idx="2452">
                  <c:v>43.845999999999997</c:v>
                </c:pt>
                <c:pt idx="2453">
                  <c:v>43.802</c:v>
                </c:pt>
                <c:pt idx="2454">
                  <c:v>43.761000000000003</c:v>
                </c:pt>
                <c:pt idx="2455">
                  <c:v>43.719000000000001</c:v>
                </c:pt>
                <c:pt idx="2456">
                  <c:v>43.688000000000002</c:v>
                </c:pt>
                <c:pt idx="2457">
                  <c:v>43.66</c:v>
                </c:pt>
                <c:pt idx="2458">
                  <c:v>43.634999999999998</c:v>
                </c:pt>
                <c:pt idx="2459">
                  <c:v>43.616</c:v>
                </c:pt>
                <c:pt idx="2460">
                  <c:v>43.601999999999997</c:v>
                </c:pt>
                <c:pt idx="2461">
                  <c:v>43.59</c:v>
                </c:pt>
                <c:pt idx="2462">
                  <c:v>43.579000000000001</c:v>
                </c:pt>
                <c:pt idx="2463">
                  <c:v>43.573999999999998</c:v>
                </c:pt>
                <c:pt idx="2464">
                  <c:v>43.570999999999998</c:v>
                </c:pt>
                <c:pt idx="2465">
                  <c:v>43.57</c:v>
                </c:pt>
                <c:pt idx="2466">
                  <c:v>43.581000000000003</c:v>
                </c:pt>
                <c:pt idx="2467">
                  <c:v>43.597999999999999</c:v>
                </c:pt>
                <c:pt idx="2468">
                  <c:v>43.616</c:v>
                </c:pt>
                <c:pt idx="2469">
                  <c:v>43.637</c:v>
                </c:pt>
                <c:pt idx="2470">
                  <c:v>43.658000000000001</c:v>
                </c:pt>
                <c:pt idx="2471">
                  <c:v>43.679000000000002</c:v>
                </c:pt>
                <c:pt idx="2472">
                  <c:v>43.698999999999998</c:v>
                </c:pt>
                <c:pt idx="2473">
                  <c:v>43.713999999999999</c:v>
                </c:pt>
                <c:pt idx="2474">
                  <c:v>43.722999999999999</c:v>
                </c:pt>
                <c:pt idx="2475">
                  <c:v>43.725999999999999</c:v>
                </c:pt>
                <c:pt idx="2476">
                  <c:v>43.732999999999997</c:v>
                </c:pt>
                <c:pt idx="2477">
                  <c:v>43.747</c:v>
                </c:pt>
                <c:pt idx="2478">
                  <c:v>43.773000000000003</c:v>
                </c:pt>
                <c:pt idx="2479">
                  <c:v>43.811999999999998</c:v>
                </c:pt>
                <c:pt idx="2480">
                  <c:v>43.854999999999997</c:v>
                </c:pt>
                <c:pt idx="2481">
                  <c:v>43.905000000000001</c:v>
                </c:pt>
                <c:pt idx="2482">
                  <c:v>43.956000000000003</c:v>
                </c:pt>
                <c:pt idx="2483">
                  <c:v>44.006999999999998</c:v>
                </c:pt>
                <c:pt idx="2484">
                  <c:v>44.058999999999997</c:v>
                </c:pt>
                <c:pt idx="2485">
                  <c:v>44.109000000000002</c:v>
                </c:pt>
                <c:pt idx="2486">
                  <c:v>44.143000000000001</c:v>
                </c:pt>
                <c:pt idx="2487">
                  <c:v>44.179000000000002</c:v>
                </c:pt>
                <c:pt idx="2488">
                  <c:v>44.225999999999999</c:v>
                </c:pt>
                <c:pt idx="2489">
                  <c:v>44.268000000000001</c:v>
                </c:pt>
                <c:pt idx="2490">
                  <c:v>44.308</c:v>
                </c:pt>
                <c:pt idx="2491">
                  <c:v>44.343000000000004</c:v>
                </c:pt>
                <c:pt idx="2492">
                  <c:v>44.374000000000002</c:v>
                </c:pt>
                <c:pt idx="2493">
                  <c:v>44.405999999999999</c:v>
                </c:pt>
                <c:pt idx="2494">
                  <c:v>44.436999999999998</c:v>
                </c:pt>
                <c:pt idx="2495">
                  <c:v>44.475000000000001</c:v>
                </c:pt>
                <c:pt idx="2496">
                  <c:v>44.515000000000001</c:v>
                </c:pt>
                <c:pt idx="2497">
                  <c:v>44.55</c:v>
                </c:pt>
                <c:pt idx="2498">
                  <c:v>44.588000000000001</c:v>
                </c:pt>
                <c:pt idx="2499">
                  <c:v>44.628</c:v>
                </c:pt>
                <c:pt idx="2500">
                  <c:v>44.665999999999997</c:v>
                </c:pt>
                <c:pt idx="2501">
                  <c:v>44.704000000000001</c:v>
                </c:pt>
                <c:pt idx="2502">
                  <c:v>44.74</c:v>
                </c:pt>
                <c:pt idx="2503">
                  <c:v>44.764000000000003</c:v>
                </c:pt>
                <c:pt idx="2504">
                  <c:v>44.789000000000001</c:v>
                </c:pt>
                <c:pt idx="2505">
                  <c:v>44.814999999999998</c:v>
                </c:pt>
                <c:pt idx="2506">
                  <c:v>44.847000000000001</c:v>
                </c:pt>
                <c:pt idx="2507">
                  <c:v>44.874000000000002</c:v>
                </c:pt>
                <c:pt idx="2508">
                  <c:v>44.898000000000003</c:v>
                </c:pt>
                <c:pt idx="2509">
                  <c:v>44.924999999999997</c:v>
                </c:pt>
                <c:pt idx="2510">
                  <c:v>44.95</c:v>
                </c:pt>
                <c:pt idx="2511">
                  <c:v>44.970999999999997</c:v>
                </c:pt>
                <c:pt idx="2512">
                  <c:v>44.997</c:v>
                </c:pt>
                <c:pt idx="2513">
                  <c:v>45.030999999999999</c:v>
                </c:pt>
                <c:pt idx="2514">
                  <c:v>45.064</c:v>
                </c:pt>
                <c:pt idx="2515">
                  <c:v>45.098999999999997</c:v>
                </c:pt>
                <c:pt idx="2516">
                  <c:v>45.140999999999998</c:v>
                </c:pt>
                <c:pt idx="2517">
                  <c:v>45.183</c:v>
                </c:pt>
                <c:pt idx="2518">
                  <c:v>45.223999999999997</c:v>
                </c:pt>
                <c:pt idx="2519">
                  <c:v>45.267000000000003</c:v>
                </c:pt>
                <c:pt idx="2520">
                  <c:v>45.302999999999997</c:v>
                </c:pt>
                <c:pt idx="2521">
                  <c:v>45.332999999999998</c:v>
                </c:pt>
                <c:pt idx="2522">
                  <c:v>45.362000000000002</c:v>
                </c:pt>
                <c:pt idx="2523">
                  <c:v>45.392000000000003</c:v>
                </c:pt>
                <c:pt idx="2524">
                  <c:v>45.423000000000002</c:v>
                </c:pt>
                <c:pt idx="2525">
                  <c:v>45.454999999999998</c:v>
                </c:pt>
                <c:pt idx="2526">
                  <c:v>45.49</c:v>
                </c:pt>
                <c:pt idx="2527">
                  <c:v>45.527000000000001</c:v>
                </c:pt>
                <c:pt idx="2528">
                  <c:v>45.555</c:v>
                </c:pt>
                <c:pt idx="2529">
                  <c:v>45.582999999999998</c:v>
                </c:pt>
                <c:pt idx="2530">
                  <c:v>45.613</c:v>
                </c:pt>
                <c:pt idx="2531">
                  <c:v>45.637</c:v>
                </c:pt>
                <c:pt idx="2532">
                  <c:v>45.652999999999999</c:v>
                </c:pt>
                <c:pt idx="2533">
                  <c:v>45.667999999999999</c:v>
                </c:pt>
                <c:pt idx="2534">
                  <c:v>45.686</c:v>
                </c:pt>
                <c:pt idx="2535">
                  <c:v>45.704000000000001</c:v>
                </c:pt>
                <c:pt idx="2536">
                  <c:v>45.72</c:v>
                </c:pt>
                <c:pt idx="2537">
                  <c:v>45.74</c:v>
                </c:pt>
                <c:pt idx="2538">
                  <c:v>45.761000000000003</c:v>
                </c:pt>
                <c:pt idx="2539">
                  <c:v>45.774999999999999</c:v>
                </c:pt>
                <c:pt idx="2540">
                  <c:v>45.789000000000001</c:v>
                </c:pt>
                <c:pt idx="2541">
                  <c:v>45.792999999999999</c:v>
                </c:pt>
                <c:pt idx="2542">
                  <c:v>45.795000000000002</c:v>
                </c:pt>
                <c:pt idx="2543">
                  <c:v>45.790999999999997</c:v>
                </c:pt>
                <c:pt idx="2544">
                  <c:v>45.78</c:v>
                </c:pt>
                <c:pt idx="2545">
                  <c:v>45.768000000000001</c:v>
                </c:pt>
                <c:pt idx="2546">
                  <c:v>45.75</c:v>
                </c:pt>
                <c:pt idx="2547">
                  <c:v>45.734000000000002</c:v>
                </c:pt>
                <c:pt idx="2548">
                  <c:v>45.720999999999997</c:v>
                </c:pt>
                <c:pt idx="2549">
                  <c:v>45.704000000000001</c:v>
                </c:pt>
                <c:pt idx="2550">
                  <c:v>45.683</c:v>
                </c:pt>
                <c:pt idx="2551">
                  <c:v>45.667999999999999</c:v>
                </c:pt>
                <c:pt idx="2552">
                  <c:v>45.655000000000001</c:v>
                </c:pt>
                <c:pt idx="2553">
                  <c:v>45.637</c:v>
                </c:pt>
                <c:pt idx="2554">
                  <c:v>45.621000000000002</c:v>
                </c:pt>
                <c:pt idx="2555">
                  <c:v>45.603999999999999</c:v>
                </c:pt>
                <c:pt idx="2556">
                  <c:v>45.594000000000001</c:v>
                </c:pt>
                <c:pt idx="2557">
                  <c:v>45.588999999999999</c:v>
                </c:pt>
                <c:pt idx="2558">
                  <c:v>45.591000000000001</c:v>
                </c:pt>
                <c:pt idx="2559">
                  <c:v>45.607999999999997</c:v>
                </c:pt>
                <c:pt idx="2560">
                  <c:v>45.63</c:v>
                </c:pt>
                <c:pt idx="2561">
                  <c:v>45.652999999999999</c:v>
                </c:pt>
                <c:pt idx="2562">
                  <c:v>45.679000000000002</c:v>
                </c:pt>
                <c:pt idx="2563">
                  <c:v>45.698</c:v>
                </c:pt>
                <c:pt idx="2564">
                  <c:v>45.709000000000003</c:v>
                </c:pt>
                <c:pt idx="2565">
                  <c:v>45.719000000000001</c:v>
                </c:pt>
                <c:pt idx="2566">
                  <c:v>45.726999999999997</c:v>
                </c:pt>
                <c:pt idx="2567">
                  <c:v>45.746000000000002</c:v>
                </c:pt>
                <c:pt idx="2568">
                  <c:v>45.790999999999997</c:v>
                </c:pt>
                <c:pt idx="2569">
                  <c:v>45.853999999999999</c:v>
                </c:pt>
                <c:pt idx="2570">
                  <c:v>45.924999999999997</c:v>
                </c:pt>
                <c:pt idx="2571">
                  <c:v>45.981000000000002</c:v>
                </c:pt>
                <c:pt idx="2572">
                  <c:v>46.03</c:v>
                </c:pt>
                <c:pt idx="2573">
                  <c:v>46.088999999999999</c:v>
                </c:pt>
                <c:pt idx="2574">
                  <c:v>46.148000000000003</c:v>
                </c:pt>
                <c:pt idx="2575">
                  <c:v>46.2</c:v>
                </c:pt>
                <c:pt idx="2576">
                  <c:v>46.243000000000002</c:v>
                </c:pt>
                <c:pt idx="2577">
                  <c:v>46.277999999999999</c:v>
                </c:pt>
                <c:pt idx="2578">
                  <c:v>46.305999999999997</c:v>
                </c:pt>
                <c:pt idx="2579">
                  <c:v>46.328000000000003</c:v>
                </c:pt>
                <c:pt idx="2580">
                  <c:v>46.347000000000001</c:v>
                </c:pt>
                <c:pt idx="2581">
                  <c:v>46.368000000000002</c:v>
                </c:pt>
                <c:pt idx="2582">
                  <c:v>46.395000000000003</c:v>
                </c:pt>
                <c:pt idx="2583">
                  <c:v>46.43</c:v>
                </c:pt>
                <c:pt idx="2584">
                  <c:v>46.470999999999997</c:v>
                </c:pt>
                <c:pt idx="2585">
                  <c:v>46.517000000000003</c:v>
                </c:pt>
                <c:pt idx="2586">
                  <c:v>46.561999999999998</c:v>
                </c:pt>
                <c:pt idx="2587">
                  <c:v>46.600999999999999</c:v>
                </c:pt>
                <c:pt idx="2588">
                  <c:v>46.636000000000003</c:v>
                </c:pt>
                <c:pt idx="2589">
                  <c:v>46.662999999999997</c:v>
                </c:pt>
                <c:pt idx="2590">
                  <c:v>46.680999999999997</c:v>
                </c:pt>
                <c:pt idx="2591">
                  <c:v>46.695999999999998</c:v>
                </c:pt>
                <c:pt idx="2592">
                  <c:v>46.710999999999999</c:v>
                </c:pt>
                <c:pt idx="2593">
                  <c:v>46.731000000000002</c:v>
                </c:pt>
                <c:pt idx="2594">
                  <c:v>46.762999999999998</c:v>
                </c:pt>
                <c:pt idx="2595">
                  <c:v>46.795999999999999</c:v>
                </c:pt>
                <c:pt idx="2596">
                  <c:v>46.837000000000003</c:v>
                </c:pt>
                <c:pt idx="2597">
                  <c:v>46.865000000000002</c:v>
                </c:pt>
                <c:pt idx="2598">
                  <c:v>46.887999999999998</c:v>
                </c:pt>
                <c:pt idx="2599">
                  <c:v>46.905999999999999</c:v>
                </c:pt>
                <c:pt idx="2600">
                  <c:v>46.921999999999997</c:v>
                </c:pt>
                <c:pt idx="2601">
                  <c:v>46.933</c:v>
                </c:pt>
                <c:pt idx="2602">
                  <c:v>46.935000000000002</c:v>
                </c:pt>
                <c:pt idx="2603">
                  <c:v>46.93</c:v>
                </c:pt>
                <c:pt idx="2604">
                  <c:v>46.92</c:v>
                </c:pt>
                <c:pt idx="2605">
                  <c:v>46.908999999999999</c:v>
                </c:pt>
                <c:pt idx="2606">
                  <c:v>46.905999999999999</c:v>
                </c:pt>
                <c:pt idx="2607">
                  <c:v>46.905999999999999</c:v>
                </c:pt>
                <c:pt idx="2608">
                  <c:v>46.91</c:v>
                </c:pt>
                <c:pt idx="2609">
                  <c:v>46.908999999999999</c:v>
                </c:pt>
                <c:pt idx="2610">
                  <c:v>46.91</c:v>
                </c:pt>
                <c:pt idx="2611">
                  <c:v>46.911999999999999</c:v>
                </c:pt>
                <c:pt idx="2612">
                  <c:v>46.908999999999999</c:v>
                </c:pt>
                <c:pt idx="2613">
                  <c:v>46.906999999999996</c:v>
                </c:pt>
                <c:pt idx="2614">
                  <c:v>46.914000000000001</c:v>
                </c:pt>
                <c:pt idx="2615">
                  <c:v>46.921999999999997</c:v>
                </c:pt>
                <c:pt idx="2616">
                  <c:v>46.93</c:v>
                </c:pt>
                <c:pt idx="2617">
                  <c:v>46.936999999999998</c:v>
                </c:pt>
                <c:pt idx="2618">
                  <c:v>46.945</c:v>
                </c:pt>
                <c:pt idx="2619">
                  <c:v>46.959000000000003</c:v>
                </c:pt>
                <c:pt idx="2620">
                  <c:v>46.972000000000001</c:v>
                </c:pt>
                <c:pt idx="2621">
                  <c:v>46.982999999999997</c:v>
                </c:pt>
                <c:pt idx="2622">
                  <c:v>46.997</c:v>
                </c:pt>
                <c:pt idx="2623">
                  <c:v>47.01</c:v>
                </c:pt>
                <c:pt idx="2624">
                  <c:v>47.021999999999998</c:v>
                </c:pt>
                <c:pt idx="2625">
                  <c:v>47.033000000000001</c:v>
                </c:pt>
                <c:pt idx="2626">
                  <c:v>47.042999999999999</c:v>
                </c:pt>
                <c:pt idx="2627">
                  <c:v>47.045999999999999</c:v>
                </c:pt>
                <c:pt idx="2628">
                  <c:v>47.043999999999997</c:v>
                </c:pt>
                <c:pt idx="2629">
                  <c:v>47.036999999999999</c:v>
                </c:pt>
                <c:pt idx="2630">
                  <c:v>47.031999999999996</c:v>
                </c:pt>
                <c:pt idx="2631">
                  <c:v>47.036000000000001</c:v>
                </c:pt>
                <c:pt idx="2632">
                  <c:v>47.039000000000001</c:v>
                </c:pt>
                <c:pt idx="2633">
                  <c:v>47.037999999999997</c:v>
                </c:pt>
                <c:pt idx="2634">
                  <c:v>47.033999999999999</c:v>
                </c:pt>
                <c:pt idx="2635">
                  <c:v>47.021999999999998</c:v>
                </c:pt>
                <c:pt idx="2636">
                  <c:v>47.006999999999998</c:v>
                </c:pt>
                <c:pt idx="2637">
                  <c:v>46.997</c:v>
                </c:pt>
                <c:pt idx="2638">
                  <c:v>46.993000000000002</c:v>
                </c:pt>
                <c:pt idx="2639">
                  <c:v>46.991999999999997</c:v>
                </c:pt>
                <c:pt idx="2640">
                  <c:v>46.988999999999997</c:v>
                </c:pt>
                <c:pt idx="2641">
                  <c:v>46.987000000000002</c:v>
                </c:pt>
                <c:pt idx="2642">
                  <c:v>46.981000000000002</c:v>
                </c:pt>
                <c:pt idx="2643">
                  <c:v>46.976999999999997</c:v>
                </c:pt>
                <c:pt idx="2644">
                  <c:v>46.970999999999997</c:v>
                </c:pt>
                <c:pt idx="2645">
                  <c:v>46.966999999999999</c:v>
                </c:pt>
                <c:pt idx="2646">
                  <c:v>46.965000000000003</c:v>
                </c:pt>
                <c:pt idx="2647">
                  <c:v>46.957000000000001</c:v>
                </c:pt>
                <c:pt idx="2648">
                  <c:v>46.948999999999998</c:v>
                </c:pt>
                <c:pt idx="2649">
                  <c:v>46.94</c:v>
                </c:pt>
                <c:pt idx="2650">
                  <c:v>46.927999999999997</c:v>
                </c:pt>
                <c:pt idx="2651">
                  <c:v>46.914000000000001</c:v>
                </c:pt>
                <c:pt idx="2652">
                  <c:v>46.890999999999998</c:v>
                </c:pt>
                <c:pt idx="2653">
                  <c:v>46.859000000000002</c:v>
                </c:pt>
                <c:pt idx="2654">
                  <c:v>46.822000000000003</c:v>
                </c:pt>
                <c:pt idx="2655">
                  <c:v>46.790999999999997</c:v>
                </c:pt>
                <c:pt idx="2656">
                  <c:v>46.764000000000003</c:v>
                </c:pt>
                <c:pt idx="2657">
                  <c:v>46.731000000000002</c:v>
                </c:pt>
                <c:pt idx="2658">
                  <c:v>46.697000000000003</c:v>
                </c:pt>
                <c:pt idx="2659">
                  <c:v>46.667000000000002</c:v>
                </c:pt>
                <c:pt idx="2660">
                  <c:v>46.640999999999998</c:v>
                </c:pt>
                <c:pt idx="2661">
                  <c:v>46.619</c:v>
                </c:pt>
                <c:pt idx="2662">
                  <c:v>46.595999999999997</c:v>
                </c:pt>
                <c:pt idx="2663">
                  <c:v>46.584000000000003</c:v>
                </c:pt>
                <c:pt idx="2664">
                  <c:v>46.578000000000003</c:v>
                </c:pt>
                <c:pt idx="2665">
                  <c:v>46.573999999999998</c:v>
                </c:pt>
                <c:pt idx="2666">
                  <c:v>46.569000000000003</c:v>
                </c:pt>
                <c:pt idx="2667">
                  <c:v>46.564999999999998</c:v>
                </c:pt>
                <c:pt idx="2668">
                  <c:v>46.557000000000002</c:v>
                </c:pt>
                <c:pt idx="2669">
                  <c:v>46.551000000000002</c:v>
                </c:pt>
                <c:pt idx="2670">
                  <c:v>46.545999999999999</c:v>
                </c:pt>
                <c:pt idx="2671">
                  <c:v>46.546999999999997</c:v>
                </c:pt>
                <c:pt idx="2672">
                  <c:v>46.552</c:v>
                </c:pt>
                <c:pt idx="2673">
                  <c:v>46.564</c:v>
                </c:pt>
                <c:pt idx="2674">
                  <c:v>46.573</c:v>
                </c:pt>
                <c:pt idx="2675">
                  <c:v>46.570999999999998</c:v>
                </c:pt>
                <c:pt idx="2676">
                  <c:v>46.558</c:v>
                </c:pt>
                <c:pt idx="2677">
                  <c:v>46.536000000000001</c:v>
                </c:pt>
                <c:pt idx="2678">
                  <c:v>46.515000000000001</c:v>
                </c:pt>
                <c:pt idx="2679">
                  <c:v>46.503</c:v>
                </c:pt>
                <c:pt idx="2680">
                  <c:v>46.506999999999998</c:v>
                </c:pt>
                <c:pt idx="2681">
                  <c:v>46.514000000000003</c:v>
                </c:pt>
                <c:pt idx="2682">
                  <c:v>46.524000000000001</c:v>
                </c:pt>
                <c:pt idx="2683">
                  <c:v>46.53</c:v>
                </c:pt>
                <c:pt idx="2684">
                  <c:v>46.539000000000001</c:v>
                </c:pt>
                <c:pt idx="2685">
                  <c:v>46.54</c:v>
                </c:pt>
                <c:pt idx="2686">
                  <c:v>46.533999999999999</c:v>
                </c:pt>
                <c:pt idx="2687">
                  <c:v>46.53</c:v>
                </c:pt>
                <c:pt idx="2688">
                  <c:v>46.530999999999999</c:v>
                </c:pt>
                <c:pt idx="2689">
                  <c:v>46.533000000000001</c:v>
                </c:pt>
                <c:pt idx="2690">
                  <c:v>46.533999999999999</c:v>
                </c:pt>
                <c:pt idx="2691">
                  <c:v>46.539000000000001</c:v>
                </c:pt>
                <c:pt idx="2692">
                  <c:v>46.542000000000002</c:v>
                </c:pt>
                <c:pt idx="2693">
                  <c:v>46.564999999999998</c:v>
                </c:pt>
                <c:pt idx="2694">
                  <c:v>46.622</c:v>
                </c:pt>
                <c:pt idx="2695">
                  <c:v>46.7</c:v>
                </c:pt>
                <c:pt idx="2696">
                  <c:v>46.798999999999999</c:v>
                </c:pt>
                <c:pt idx="2697">
                  <c:v>46.939</c:v>
                </c:pt>
                <c:pt idx="2698">
                  <c:v>47.095999999999997</c:v>
                </c:pt>
                <c:pt idx="2699">
                  <c:v>47.268999999999998</c:v>
                </c:pt>
                <c:pt idx="2700">
                  <c:v>47.448999999999998</c:v>
                </c:pt>
                <c:pt idx="2701">
                  <c:v>47.625</c:v>
                </c:pt>
                <c:pt idx="2702">
                  <c:v>47.817</c:v>
                </c:pt>
                <c:pt idx="2703">
                  <c:v>47.994</c:v>
                </c:pt>
                <c:pt idx="2704">
                  <c:v>48.131999999999998</c:v>
                </c:pt>
                <c:pt idx="2705">
                  <c:v>48.25</c:v>
                </c:pt>
                <c:pt idx="2706">
                  <c:v>48.35</c:v>
                </c:pt>
                <c:pt idx="2707">
                  <c:v>48.444000000000003</c:v>
                </c:pt>
                <c:pt idx="2708">
                  <c:v>48.524000000000001</c:v>
                </c:pt>
                <c:pt idx="2709">
                  <c:v>48.587000000000003</c:v>
                </c:pt>
                <c:pt idx="2710">
                  <c:v>48.667000000000002</c:v>
                </c:pt>
                <c:pt idx="2711">
                  <c:v>48.756999999999998</c:v>
                </c:pt>
                <c:pt idx="2712">
                  <c:v>48.841999999999999</c:v>
                </c:pt>
                <c:pt idx="2713">
                  <c:v>48.927</c:v>
                </c:pt>
                <c:pt idx="2714">
                  <c:v>49.012999999999998</c:v>
                </c:pt>
                <c:pt idx="2715">
                  <c:v>49.103999999999999</c:v>
                </c:pt>
                <c:pt idx="2716">
                  <c:v>49.198</c:v>
                </c:pt>
                <c:pt idx="2717">
                  <c:v>49.287999999999997</c:v>
                </c:pt>
                <c:pt idx="2718">
                  <c:v>49.39</c:v>
                </c:pt>
                <c:pt idx="2719">
                  <c:v>49.499000000000002</c:v>
                </c:pt>
                <c:pt idx="2720">
                  <c:v>49.612000000000002</c:v>
                </c:pt>
                <c:pt idx="2721">
                  <c:v>49.744</c:v>
                </c:pt>
                <c:pt idx="2722">
                  <c:v>49.875999999999998</c:v>
                </c:pt>
                <c:pt idx="2723">
                  <c:v>50.030999999999999</c:v>
                </c:pt>
                <c:pt idx="2724">
                  <c:v>50.194000000000003</c:v>
                </c:pt>
                <c:pt idx="2725">
                  <c:v>50.35</c:v>
                </c:pt>
                <c:pt idx="2726">
                  <c:v>50.503</c:v>
                </c:pt>
                <c:pt idx="2727">
                  <c:v>50.668999999999997</c:v>
                </c:pt>
                <c:pt idx="2728">
                  <c:v>50.838000000000001</c:v>
                </c:pt>
                <c:pt idx="2729">
                  <c:v>50.978999999999999</c:v>
                </c:pt>
                <c:pt idx="2730">
                  <c:v>51.122999999999998</c:v>
                </c:pt>
                <c:pt idx="2731">
                  <c:v>51.262</c:v>
                </c:pt>
                <c:pt idx="2732">
                  <c:v>51.38</c:v>
                </c:pt>
                <c:pt idx="2733">
                  <c:v>51.48</c:v>
                </c:pt>
                <c:pt idx="2734">
                  <c:v>51.578000000000003</c:v>
                </c:pt>
                <c:pt idx="2735">
                  <c:v>51.691000000000003</c:v>
                </c:pt>
                <c:pt idx="2736">
                  <c:v>51.793999999999997</c:v>
                </c:pt>
                <c:pt idx="2737">
                  <c:v>51.902999999999999</c:v>
                </c:pt>
                <c:pt idx="2738">
                  <c:v>52.027999999999999</c:v>
                </c:pt>
                <c:pt idx="2739">
                  <c:v>52.162999999999997</c:v>
                </c:pt>
                <c:pt idx="2740">
                  <c:v>52.305</c:v>
                </c:pt>
                <c:pt idx="2741">
                  <c:v>52.442999999999998</c:v>
                </c:pt>
                <c:pt idx="2742">
                  <c:v>52.564999999999998</c:v>
                </c:pt>
                <c:pt idx="2743">
                  <c:v>52.698</c:v>
                </c:pt>
                <c:pt idx="2744">
                  <c:v>52.831000000000003</c:v>
                </c:pt>
                <c:pt idx="2745">
                  <c:v>52.941000000000003</c:v>
                </c:pt>
                <c:pt idx="2746">
                  <c:v>53.033000000000001</c:v>
                </c:pt>
                <c:pt idx="2747">
                  <c:v>53.122999999999998</c:v>
                </c:pt>
                <c:pt idx="2748">
                  <c:v>53.234999999999999</c:v>
                </c:pt>
                <c:pt idx="2749">
                  <c:v>53.322000000000003</c:v>
                </c:pt>
                <c:pt idx="2750">
                  <c:v>53.390999999999998</c:v>
                </c:pt>
                <c:pt idx="2751">
                  <c:v>53.468000000000004</c:v>
                </c:pt>
                <c:pt idx="2752">
                  <c:v>53.546999999999997</c:v>
                </c:pt>
                <c:pt idx="2753">
                  <c:v>53.622999999999998</c:v>
                </c:pt>
                <c:pt idx="2754">
                  <c:v>53.701000000000001</c:v>
                </c:pt>
                <c:pt idx="2755">
                  <c:v>53.767000000000003</c:v>
                </c:pt>
                <c:pt idx="2756">
                  <c:v>53.823999999999998</c:v>
                </c:pt>
                <c:pt idx="2757">
                  <c:v>53.875</c:v>
                </c:pt>
                <c:pt idx="2758">
                  <c:v>53.923999999999999</c:v>
                </c:pt>
                <c:pt idx="2759">
                  <c:v>53.978999999999999</c:v>
                </c:pt>
                <c:pt idx="2760">
                  <c:v>54.030999999999999</c:v>
                </c:pt>
                <c:pt idx="2761">
                  <c:v>54.082000000000001</c:v>
                </c:pt>
                <c:pt idx="2762">
                  <c:v>54.137</c:v>
                </c:pt>
                <c:pt idx="2763">
                  <c:v>54.191000000000003</c:v>
                </c:pt>
                <c:pt idx="2764">
                  <c:v>54.244999999999997</c:v>
                </c:pt>
                <c:pt idx="2765">
                  <c:v>54.307000000000002</c:v>
                </c:pt>
                <c:pt idx="2766">
                  <c:v>54.378</c:v>
                </c:pt>
                <c:pt idx="2767">
                  <c:v>54.451999999999998</c:v>
                </c:pt>
                <c:pt idx="2768">
                  <c:v>54.531999999999996</c:v>
                </c:pt>
                <c:pt idx="2769">
                  <c:v>54.610999999999997</c:v>
                </c:pt>
                <c:pt idx="2770">
                  <c:v>54.694000000000003</c:v>
                </c:pt>
                <c:pt idx="2771">
                  <c:v>54.783000000000001</c:v>
                </c:pt>
                <c:pt idx="2772">
                  <c:v>54.860999999999997</c:v>
                </c:pt>
                <c:pt idx="2773">
                  <c:v>54.92</c:v>
                </c:pt>
                <c:pt idx="2774">
                  <c:v>54.945999999999998</c:v>
                </c:pt>
                <c:pt idx="2775">
                  <c:v>54.954000000000001</c:v>
                </c:pt>
                <c:pt idx="2776">
                  <c:v>54.956000000000003</c:v>
                </c:pt>
                <c:pt idx="2777">
                  <c:v>54.954999999999998</c:v>
                </c:pt>
                <c:pt idx="2778">
                  <c:v>54.953000000000003</c:v>
                </c:pt>
                <c:pt idx="2779">
                  <c:v>54.951000000000001</c:v>
                </c:pt>
                <c:pt idx="2780">
                  <c:v>54.945</c:v>
                </c:pt>
                <c:pt idx="2781">
                  <c:v>54.948999999999998</c:v>
                </c:pt>
                <c:pt idx="2782">
                  <c:v>54.96</c:v>
                </c:pt>
                <c:pt idx="2783">
                  <c:v>54.959000000000003</c:v>
                </c:pt>
                <c:pt idx="2784">
                  <c:v>54.930999999999997</c:v>
                </c:pt>
                <c:pt idx="2785">
                  <c:v>54.887999999999998</c:v>
                </c:pt>
                <c:pt idx="2786">
                  <c:v>54.844000000000001</c:v>
                </c:pt>
                <c:pt idx="2787">
                  <c:v>54.793999999999997</c:v>
                </c:pt>
                <c:pt idx="2788">
                  <c:v>54.747999999999998</c:v>
                </c:pt>
                <c:pt idx="2789">
                  <c:v>54.71</c:v>
                </c:pt>
                <c:pt idx="2790">
                  <c:v>54.68</c:v>
                </c:pt>
                <c:pt idx="2791">
                  <c:v>54.661000000000001</c:v>
                </c:pt>
                <c:pt idx="2792">
                  <c:v>54.654000000000003</c:v>
                </c:pt>
                <c:pt idx="2793">
                  <c:v>54.652999999999999</c:v>
                </c:pt>
                <c:pt idx="2794">
                  <c:v>54.652000000000001</c:v>
                </c:pt>
                <c:pt idx="2795">
                  <c:v>54.649000000000001</c:v>
                </c:pt>
                <c:pt idx="2796">
                  <c:v>54.648000000000003</c:v>
                </c:pt>
                <c:pt idx="2797">
                  <c:v>54.652999999999999</c:v>
                </c:pt>
                <c:pt idx="2798">
                  <c:v>54.658999999999999</c:v>
                </c:pt>
                <c:pt idx="2799">
                  <c:v>54.665999999999997</c:v>
                </c:pt>
                <c:pt idx="2800">
                  <c:v>54.668999999999997</c:v>
                </c:pt>
                <c:pt idx="2801">
                  <c:v>54.671999999999997</c:v>
                </c:pt>
                <c:pt idx="2802">
                  <c:v>54.670999999999999</c:v>
                </c:pt>
                <c:pt idx="2803">
                  <c:v>54.658000000000001</c:v>
                </c:pt>
                <c:pt idx="2804">
                  <c:v>54.624000000000002</c:v>
                </c:pt>
                <c:pt idx="2805">
                  <c:v>54.588999999999999</c:v>
                </c:pt>
                <c:pt idx="2806">
                  <c:v>54.552</c:v>
                </c:pt>
                <c:pt idx="2807">
                  <c:v>54.503</c:v>
                </c:pt>
                <c:pt idx="2808">
                  <c:v>54.463999999999999</c:v>
                </c:pt>
                <c:pt idx="2809">
                  <c:v>54.435000000000002</c:v>
                </c:pt>
                <c:pt idx="2810">
                  <c:v>54.405000000000001</c:v>
                </c:pt>
                <c:pt idx="2811">
                  <c:v>54.384</c:v>
                </c:pt>
                <c:pt idx="2812">
                  <c:v>54.375999999999998</c:v>
                </c:pt>
                <c:pt idx="2813">
                  <c:v>54.372999999999998</c:v>
                </c:pt>
                <c:pt idx="2814">
                  <c:v>54.378</c:v>
                </c:pt>
                <c:pt idx="2815">
                  <c:v>54.378999999999998</c:v>
                </c:pt>
                <c:pt idx="2816">
                  <c:v>54.368000000000002</c:v>
                </c:pt>
                <c:pt idx="2817">
                  <c:v>54.334000000000003</c:v>
                </c:pt>
                <c:pt idx="2818">
                  <c:v>54.273000000000003</c:v>
                </c:pt>
                <c:pt idx="2819">
                  <c:v>54.204999999999998</c:v>
                </c:pt>
                <c:pt idx="2820">
                  <c:v>54.140999999999998</c:v>
                </c:pt>
                <c:pt idx="2821">
                  <c:v>54.076000000000001</c:v>
                </c:pt>
                <c:pt idx="2822">
                  <c:v>54.026000000000003</c:v>
                </c:pt>
                <c:pt idx="2823">
                  <c:v>53.984999999999999</c:v>
                </c:pt>
                <c:pt idx="2824">
                  <c:v>53.94</c:v>
                </c:pt>
                <c:pt idx="2825">
                  <c:v>53.911999999999999</c:v>
                </c:pt>
                <c:pt idx="2826">
                  <c:v>53.906999999999996</c:v>
                </c:pt>
                <c:pt idx="2827">
                  <c:v>53.927</c:v>
                </c:pt>
                <c:pt idx="2828">
                  <c:v>53.960999999999999</c:v>
                </c:pt>
                <c:pt idx="2829">
                  <c:v>54.002000000000002</c:v>
                </c:pt>
                <c:pt idx="2830">
                  <c:v>54.064</c:v>
                </c:pt>
                <c:pt idx="2831">
                  <c:v>54.137</c:v>
                </c:pt>
                <c:pt idx="2832">
                  <c:v>54.204999999999998</c:v>
                </c:pt>
                <c:pt idx="2833">
                  <c:v>54.283999999999999</c:v>
                </c:pt>
                <c:pt idx="2834">
                  <c:v>54.371000000000002</c:v>
                </c:pt>
                <c:pt idx="2835">
                  <c:v>54.453000000000003</c:v>
                </c:pt>
                <c:pt idx="2836">
                  <c:v>54.545000000000002</c:v>
                </c:pt>
                <c:pt idx="2837">
                  <c:v>54.648000000000003</c:v>
                </c:pt>
                <c:pt idx="2838">
                  <c:v>54.75</c:v>
                </c:pt>
                <c:pt idx="2839">
                  <c:v>54.868000000000002</c:v>
                </c:pt>
                <c:pt idx="2840">
                  <c:v>54.984999999999999</c:v>
                </c:pt>
                <c:pt idx="2841">
                  <c:v>55.101999999999997</c:v>
                </c:pt>
                <c:pt idx="2842">
                  <c:v>55.201000000000001</c:v>
                </c:pt>
                <c:pt idx="2843">
                  <c:v>55.283999999999999</c:v>
                </c:pt>
                <c:pt idx="2844">
                  <c:v>55.363</c:v>
                </c:pt>
                <c:pt idx="2845">
                  <c:v>55.430999999999997</c:v>
                </c:pt>
                <c:pt idx="2846">
                  <c:v>55.48</c:v>
                </c:pt>
                <c:pt idx="2847">
                  <c:v>55.542000000000002</c:v>
                </c:pt>
                <c:pt idx="2848">
                  <c:v>55.600999999999999</c:v>
                </c:pt>
                <c:pt idx="2849">
                  <c:v>55.645000000000003</c:v>
                </c:pt>
                <c:pt idx="2850">
                  <c:v>55.704999999999998</c:v>
                </c:pt>
                <c:pt idx="2851">
                  <c:v>55.783999999999999</c:v>
                </c:pt>
                <c:pt idx="2852">
                  <c:v>55.856999999999999</c:v>
                </c:pt>
                <c:pt idx="2853">
                  <c:v>55.908000000000001</c:v>
                </c:pt>
                <c:pt idx="2854">
                  <c:v>55.938000000000002</c:v>
                </c:pt>
                <c:pt idx="2855">
                  <c:v>55.963000000000001</c:v>
                </c:pt>
                <c:pt idx="2856">
                  <c:v>55.996000000000002</c:v>
                </c:pt>
                <c:pt idx="2857">
                  <c:v>56.024999999999999</c:v>
                </c:pt>
                <c:pt idx="2858">
                  <c:v>56.037999999999997</c:v>
                </c:pt>
                <c:pt idx="2859">
                  <c:v>56.046999999999997</c:v>
                </c:pt>
                <c:pt idx="2860">
                  <c:v>56.058999999999997</c:v>
                </c:pt>
                <c:pt idx="2861">
                  <c:v>56.073999999999998</c:v>
                </c:pt>
                <c:pt idx="2862">
                  <c:v>56.1</c:v>
                </c:pt>
                <c:pt idx="2863">
                  <c:v>56.143999999999998</c:v>
                </c:pt>
                <c:pt idx="2864">
                  <c:v>56.207000000000001</c:v>
                </c:pt>
                <c:pt idx="2865">
                  <c:v>56.276000000000003</c:v>
                </c:pt>
                <c:pt idx="2866">
                  <c:v>56.332000000000001</c:v>
                </c:pt>
                <c:pt idx="2867">
                  <c:v>56.384999999999998</c:v>
                </c:pt>
                <c:pt idx="2868">
                  <c:v>56.432000000000002</c:v>
                </c:pt>
                <c:pt idx="2869">
                  <c:v>56.468000000000004</c:v>
                </c:pt>
                <c:pt idx="2870">
                  <c:v>56.499000000000002</c:v>
                </c:pt>
                <c:pt idx="2871">
                  <c:v>56.533999999999999</c:v>
                </c:pt>
                <c:pt idx="2872">
                  <c:v>56.57</c:v>
                </c:pt>
                <c:pt idx="2873">
                  <c:v>56.603000000000002</c:v>
                </c:pt>
                <c:pt idx="2874">
                  <c:v>56.639000000000003</c:v>
                </c:pt>
                <c:pt idx="2875">
                  <c:v>56.680999999999997</c:v>
                </c:pt>
                <c:pt idx="2876">
                  <c:v>56.725000000000001</c:v>
                </c:pt>
                <c:pt idx="2877">
                  <c:v>56.776000000000003</c:v>
                </c:pt>
                <c:pt idx="2878">
                  <c:v>56.832000000000001</c:v>
                </c:pt>
                <c:pt idx="2879">
                  <c:v>56.883000000000003</c:v>
                </c:pt>
                <c:pt idx="2880">
                  <c:v>56.920999999999999</c:v>
                </c:pt>
                <c:pt idx="2881">
                  <c:v>56.95</c:v>
                </c:pt>
                <c:pt idx="2882">
                  <c:v>56.976999999999997</c:v>
                </c:pt>
                <c:pt idx="2883">
                  <c:v>57.003999999999998</c:v>
                </c:pt>
                <c:pt idx="2884">
                  <c:v>57.027999999999999</c:v>
                </c:pt>
                <c:pt idx="2885">
                  <c:v>57.048999999999999</c:v>
                </c:pt>
                <c:pt idx="2886">
                  <c:v>57.078000000000003</c:v>
                </c:pt>
                <c:pt idx="2887">
                  <c:v>57.124000000000002</c:v>
                </c:pt>
                <c:pt idx="2888">
                  <c:v>57.18</c:v>
                </c:pt>
                <c:pt idx="2889">
                  <c:v>57.244999999999997</c:v>
                </c:pt>
                <c:pt idx="2890">
                  <c:v>57.323</c:v>
                </c:pt>
                <c:pt idx="2891">
                  <c:v>57.4</c:v>
                </c:pt>
                <c:pt idx="2892">
                  <c:v>57.472000000000001</c:v>
                </c:pt>
                <c:pt idx="2893">
                  <c:v>57.543999999999997</c:v>
                </c:pt>
                <c:pt idx="2894">
                  <c:v>57.612000000000002</c:v>
                </c:pt>
                <c:pt idx="2895">
                  <c:v>57.680999999999997</c:v>
                </c:pt>
                <c:pt idx="2896">
                  <c:v>57.758000000000003</c:v>
                </c:pt>
                <c:pt idx="2897">
                  <c:v>57.832000000000001</c:v>
                </c:pt>
                <c:pt idx="2898">
                  <c:v>57.905000000000001</c:v>
                </c:pt>
                <c:pt idx="2899">
                  <c:v>58</c:v>
                </c:pt>
                <c:pt idx="2900">
                  <c:v>58.091999999999999</c:v>
                </c:pt>
                <c:pt idx="2901">
                  <c:v>58.15</c:v>
                </c:pt>
                <c:pt idx="2902">
                  <c:v>58.192999999999998</c:v>
                </c:pt>
                <c:pt idx="2903">
                  <c:v>58.231000000000002</c:v>
                </c:pt>
                <c:pt idx="2904">
                  <c:v>58.265000000000001</c:v>
                </c:pt>
                <c:pt idx="2905">
                  <c:v>58.298000000000002</c:v>
                </c:pt>
                <c:pt idx="2906">
                  <c:v>58.322000000000003</c:v>
                </c:pt>
                <c:pt idx="2907">
                  <c:v>58.33</c:v>
                </c:pt>
                <c:pt idx="2908">
                  <c:v>58.322000000000003</c:v>
                </c:pt>
                <c:pt idx="2909">
                  <c:v>58.311</c:v>
                </c:pt>
                <c:pt idx="2910">
                  <c:v>58.305</c:v>
                </c:pt>
                <c:pt idx="2911">
                  <c:v>58.308999999999997</c:v>
                </c:pt>
                <c:pt idx="2912">
                  <c:v>58.323</c:v>
                </c:pt>
                <c:pt idx="2913">
                  <c:v>58.345999999999997</c:v>
                </c:pt>
                <c:pt idx="2914">
                  <c:v>58.387999999999998</c:v>
                </c:pt>
                <c:pt idx="2915">
                  <c:v>58.447000000000003</c:v>
                </c:pt>
                <c:pt idx="2916">
                  <c:v>58.529000000000003</c:v>
                </c:pt>
                <c:pt idx="2917">
                  <c:v>58.652000000000001</c:v>
                </c:pt>
                <c:pt idx="2918">
                  <c:v>58.780999999999999</c:v>
                </c:pt>
                <c:pt idx="2919">
                  <c:v>58.924999999999997</c:v>
                </c:pt>
                <c:pt idx="2920">
                  <c:v>59.103999999999999</c:v>
                </c:pt>
                <c:pt idx="2921">
                  <c:v>59.286000000000001</c:v>
                </c:pt>
                <c:pt idx="2922">
                  <c:v>59.43</c:v>
                </c:pt>
                <c:pt idx="2923">
                  <c:v>59.554000000000002</c:v>
                </c:pt>
                <c:pt idx="2924">
                  <c:v>59.680999999999997</c:v>
                </c:pt>
                <c:pt idx="2925">
                  <c:v>59.79</c:v>
                </c:pt>
                <c:pt idx="2926">
                  <c:v>59.878</c:v>
                </c:pt>
                <c:pt idx="2927">
                  <c:v>59.948999999999998</c:v>
                </c:pt>
                <c:pt idx="2928">
                  <c:v>60.011000000000003</c:v>
                </c:pt>
                <c:pt idx="2929">
                  <c:v>60.061999999999998</c:v>
                </c:pt>
                <c:pt idx="2930">
                  <c:v>60.103000000000002</c:v>
                </c:pt>
                <c:pt idx="2931">
                  <c:v>60.131</c:v>
                </c:pt>
                <c:pt idx="2932">
                  <c:v>60.143999999999998</c:v>
                </c:pt>
                <c:pt idx="2933">
                  <c:v>60.151000000000003</c:v>
                </c:pt>
                <c:pt idx="2934">
                  <c:v>60.156999999999996</c:v>
                </c:pt>
                <c:pt idx="2935">
                  <c:v>60.154000000000003</c:v>
                </c:pt>
                <c:pt idx="2936">
                  <c:v>60.152000000000001</c:v>
                </c:pt>
                <c:pt idx="2937">
                  <c:v>60.158999999999999</c:v>
                </c:pt>
                <c:pt idx="2938">
                  <c:v>60.162999999999997</c:v>
                </c:pt>
                <c:pt idx="2939">
                  <c:v>60.164000000000001</c:v>
                </c:pt>
                <c:pt idx="2940">
                  <c:v>60.18</c:v>
                </c:pt>
                <c:pt idx="2941">
                  <c:v>60.207999999999998</c:v>
                </c:pt>
                <c:pt idx="2942">
                  <c:v>60.241999999999997</c:v>
                </c:pt>
                <c:pt idx="2943">
                  <c:v>60.277000000000001</c:v>
                </c:pt>
                <c:pt idx="2944">
                  <c:v>60.316000000000003</c:v>
                </c:pt>
                <c:pt idx="2945">
                  <c:v>60.378</c:v>
                </c:pt>
                <c:pt idx="2946">
                  <c:v>60.456000000000003</c:v>
                </c:pt>
                <c:pt idx="2947">
                  <c:v>60.521999999999998</c:v>
                </c:pt>
                <c:pt idx="2948">
                  <c:v>60.582000000000001</c:v>
                </c:pt>
                <c:pt idx="2949">
                  <c:v>60.64</c:v>
                </c:pt>
                <c:pt idx="2950">
                  <c:v>60.680999999999997</c:v>
                </c:pt>
                <c:pt idx="2951">
                  <c:v>60.726999999999997</c:v>
                </c:pt>
                <c:pt idx="2952">
                  <c:v>60.779000000000003</c:v>
                </c:pt>
                <c:pt idx="2953">
                  <c:v>60.82</c:v>
                </c:pt>
                <c:pt idx="2954">
                  <c:v>60.837000000000003</c:v>
                </c:pt>
                <c:pt idx="2955">
                  <c:v>60.835000000000001</c:v>
                </c:pt>
                <c:pt idx="2956">
                  <c:v>60.826999999999998</c:v>
                </c:pt>
                <c:pt idx="2957">
                  <c:v>60.802</c:v>
                </c:pt>
                <c:pt idx="2958">
                  <c:v>60.768000000000001</c:v>
                </c:pt>
                <c:pt idx="2959">
                  <c:v>60.728999999999999</c:v>
                </c:pt>
                <c:pt idx="2960">
                  <c:v>60.691000000000003</c:v>
                </c:pt>
                <c:pt idx="2961">
                  <c:v>60.658999999999999</c:v>
                </c:pt>
                <c:pt idx="2962">
                  <c:v>60.615000000000002</c:v>
                </c:pt>
                <c:pt idx="2963">
                  <c:v>60.56</c:v>
                </c:pt>
                <c:pt idx="2964">
                  <c:v>60.494999999999997</c:v>
                </c:pt>
                <c:pt idx="2965">
                  <c:v>60.44</c:v>
                </c:pt>
                <c:pt idx="2966">
                  <c:v>60.406999999999996</c:v>
                </c:pt>
                <c:pt idx="2967">
                  <c:v>60.401000000000003</c:v>
                </c:pt>
                <c:pt idx="2968">
                  <c:v>60.408999999999999</c:v>
                </c:pt>
                <c:pt idx="2969">
                  <c:v>60.43</c:v>
                </c:pt>
                <c:pt idx="2970">
                  <c:v>60.463999999999999</c:v>
                </c:pt>
                <c:pt idx="2971">
                  <c:v>60.503</c:v>
                </c:pt>
                <c:pt idx="2972">
                  <c:v>60.537999999999997</c:v>
                </c:pt>
                <c:pt idx="2973">
                  <c:v>60.567</c:v>
                </c:pt>
                <c:pt idx="2974">
                  <c:v>60.588000000000001</c:v>
                </c:pt>
                <c:pt idx="2975">
                  <c:v>60.609000000000002</c:v>
                </c:pt>
                <c:pt idx="2976">
                  <c:v>60.616999999999997</c:v>
                </c:pt>
                <c:pt idx="2977">
                  <c:v>60.606999999999999</c:v>
                </c:pt>
                <c:pt idx="2978">
                  <c:v>60.576999999999998</c:v>
                </c:pt>
                <c:pt idx="2979">
                  <c:v>60.54</c:v>
                </c:pt>
                <c:pt idx="2980">
                  <c:v>60.503</c:v>
                </c:pt>
                <c:pt idx="2981">
                  <c:v>60.454999999999998</c:v>
                </c:pt>
                <c:pt idx="2982">
                  <c:v>60.401000000000003</c:v>
                </c:pt>
                <c:pt idx="2983">
                  <c:v>60.338999999999999</c:v>
                </c:pt>
                <c:pt idx="2984">
                  <c:v>60.268999999999998</c:v>
                </c:pt>
                <c:pt idx="2985">
                  <c:v>60.186</c:v>
                </c:pt>
                <c:pt idx="2986">
                  <c:v>60.093000000000004</c:v>
                </c:pt>
                <c:pt idx="2987">
                  <c:v>59.987000000000002</c:v>
                </c:pt>
                <c:pt idx="2988">
                  <c:v>59.874000000000002</c:v>
                </c:pt>
                <c:pt idx="2989">
                  <c:v>59.759</c:v>
                </c:pt>
                <c:pt idx="2990">
                  <c:v>59.625</c:v>
                </c:pt>
                <c:pt idx="2991">
                  <c:v>59.484999999999999</c:v>
                </c:pt>
                <c:pt idx="2992">
                  <c:v>59.372</c:v>
                </c:pt>
                <c:pt idx="2993">
                  <c:v>59.273000000000003</c:v>
                </c:pt>
                <c:pt idx="2994">
                  <c:v>59.174999999999997</c:v>
                </c:pt>
                <c:pt idx="2995">
                  <c:v>59.051000000000002</c:v>
                </c:pt>
                <c:pt idx="2996">
                  <c:v>58.918999999999997</c:v>
                </c:pt>
                <c:pt idx="2997">
                  <c:v>58.78</c:v>
                </c:pt>
                <c:pt idx="2998">
                  <c:v>58.606999999999999</c:v>
                </c:pt>
                <c:pt idx="2999">
                  <c:v>58.436</c:v>
                </c:pt>
                <c:pt idx="3000">
                  <c:v>58.326000000000001</c:v>
                </c:pt>
                <c:pt idx="3001">
                  <c:v>58.279000000000003</c:v>
                </c:pt>
                <c:pt idx="3002">
                  <c:v>58.262999999999998</c:v>
                </c:pt>
                <c:pt idx="3003">
                  <c:v>58.244</c:v>
                </c:pt>
                <c:pt idx="3004">
                  <c:v>58.225000000000001</c:v>
                </c:pt>
                <c:pt idx="3005">
                  <c:v>58.21</c:v>
                </c:pt>
                <c:pt idx="3006">
                  <c:v>58.216999999999999</c:v>
                </c:pt>
                <c:pt idx="3007">
                  <c:v>58.268000000000001</c:v>
                </c:pt>
                <c:pt idx="3008">
                  <c:v>58.325000000000003</c:v>
                </c:pt>
                <c:pt idx="3009">
                  <c:v>58.363</c:v>
                </c:pt>
                <c:pt idx="3010">
                  <c:v>58.411000000000001</c:v>
                </c:pt>
                <c:pt idx="3011">
                  <c:v>58.478999999999999</c:v>
                </c:pt>
                <c:pt idx="3012">
                  <c:v>58.545000000000002</c:v>
                </c:pt>
                <c:pt idx="3013">
                  <c:v>58.62</c:v>
                </c:pt>
                <c:pt idx="3014">
                  <c:v>58.698</c:v>
                </c:pt>
                <c:pt idx="3015">
                  <c:v>58.792999999999999</c:v>
                </c:pt>
                <c:pt idx="3016">
                  <c:v>58.896999999999998</c:v>
                </c:pt>
                <c:pt idx="3017">
                  <c:v>59</c:v>
                </c:pt>
                <c:pt idx="3018">
                  <c:v>59.127000000000002</c:v>
                </c:pt>
                <c:pt idx="3019">
                  <c:v>59.235999999999997</c:v>
                </c:pt>
                <c:pt idx="3020">
                  <c:v>59.338000000000001</c:v>
                </c:pt>
                <c:pt idx="3021">
                  <c:v>59.436999999999998</c:v>
                </c:pt>
                <c:pt idx="3022">
                  <c:v>59.534999999999997</c:v>
                </c:pt>
                <c:pt idx="3023">
                  <c:v>59.618000000000002</c:v>
                </c:pt>
                <c:pt idx="3024">
                  <c:v>59.71</c:v>
                </c:pt>
                <c:pt idx="3025">
                  <c:v>59.796999999999997</c:v>
                </c:pt>
                <c:pt idx="3026">
                  <c:v>59.884</c:v>
                </c:pt>
                <c:pt idx="3027">
                  <c:v>59.966999999999999</c:v>
                </c:pt>
                <c:pt idx="3028">
                  <c:v>60.043999999999997</c:v>
                </c:pt>
                <c:pt idx="3029">
                  <c:v>60.124000000000002</c:v>
                </c:pt>
                <c:pt idx="3030">
                  <c:v>60.192999999999998</c:v>
                </c:pt>
                <c:pt idx="3031">
                  <c:v>60.250999999999998</c:v>
                </c:pt>
                <c:pt idx="3032">
                  <c:v>60.307000000000002</c:v>
                </c:pt>
                <c:pt idx="3033">
                  <c:v>60.366999999999997</c:v>
                </c:pt>
                <c:pt idx="3034">
                  <c:v>60.41</c:v>
                </c:pt>
                <c:pt idx="3035">
                  <c:v>60.444000000000003</c:v>
                </c:pt>
                <c:pt idx="3036">
                  <c:v>60.487000000000002</c:v>
                </c:pt>
                <c:pt idx="3037">
                  <c:v>60.536000000000001</c:v>
                </c:pt>
                <c:pt idx="3038">
                  <c:v>60.581000000000003</c:v>
                </c:pt>
                <c:pt idx="3039">
                  <c:v>60.618000000000002</c:v>
                </c:pt>
                <c:pt idx="3040">
                  <c:v>60.649000000000001</c:v>
                </c:pt>
                <c:pt idx="3041">
                  <c:v>60.68</c:v>
                </c:pt>
                <c:pt idx="3042">
                  <c:v>60.726999999999997</c:v>
                </c:pt>
                <c:pt idx="3043">
                  <c:v>60.786999999999999</c:v>
                </c:pt>
                <c:pt idx="3044">
                  <c:v>60.848999999999997</c:v>
                </c:pt>
                <c:pt idx="3045">
                  <c:v>60.914000000000001</c:v>
                </c:pt>
                <c:pt idx="3046">
                  <c:v>60.96</c:v>
                </c:pt>
                <c:pt idx="3047">
                  <c:v>60.996000000000002</c:v>
                </c:pt>
                <c:pt idx="3048">
                  <c:v>61.045999999999999</c:v>
                </c:pt>
                <c:pt idx="3049">
                  <c:v>61.101999999999997</c:v>
                </c:pt>
                <c:pt idx="3050">
                  <c:v>61.164999999999999</c:v>
                </c:pt>
                <c:pt idx="3051">
                  <c:v>61.231000000000002</c:v>
                </c:pt>
                <c:pt idx="3052">
                  <c:v>61.289000000000001</c:v>
                </c:pt>
                <c:pt idx="3053">
                  <c:v>61.365000000000002</c:v>
                </c:pt>
                <c:pt idx="3054">
                  <c:v>61.445999999999998</c:v>
                </c:pt>
                <c:pt idx="3055">
                  <c:v>61.517000000000003</c:v>
                </c:pt>
                <c:pt idx="3056">
                  <c:v>61.593000000000004</c:v>
                </c:pt>
                <c:pt idx="3057">
                  <c:v>61.677999999999997</c:v>
                </c:pt>
                <c:pt idx="3058">
                  <c:v>61.75</c:v>
                </c:pt>
                <c:pt idx="3059">
                  <c:v>61.796999999999997</c:v>
                </c:pt>
                <c:pt idx="3060">
                  <c:v>61.844999999999999</c:v>
                </c:pt>
                <c:pt idx="3061">
                  <c:v>61.893999999999998</c:v>
                </c:pt>
                <c:pt idx="3062">
                  <c:v>61.942999999999998</c:v>
                </c:pt>
                <c:pt idx="3063">
                  <c:v>61.991</c:v>
                </c:pt>
                <c:pt idx="3064">
                  <c:v>62.04</c:v>
                </c:pt>
                <c:pt idx="3065">
                  <c:v>62.091999999999999</c:v>
                </c:pt>
                <c:pt idx="3066">
                  <c:v>62.146000000000001</c:v>
                </c:pt>
                <c:pt idx="3067">
                  <c:v>62.195999999999998</c:v>
                </c:pt>
                <c:pt idx="3068">
                  <c:v>62.246000000000002</c:v>
                </c:pt>
                <c:pt idx="3069">
                  <c:v>62.304000000000002</c:v>
                </c:pt>
                <c:pt idx="3070">
                  <c:v>62.366</c:v>
                </c:pt>
                <c:pt idx="3071">
                  <c:v>62.418999999999997</c:v>
                </c:pt>
                <c:pt idx="3072">
                  <c:v>62.454999999999998</c:v>
                </c:pt>
                <c:pt idx="3073">
                  <c:v>62.48</c:v>
                </c:pt>
                <c:pt idx="3074">
                  <c:v>62.5</c:v>
                </c:pt>
                <c:pt idx="3075">
                  <c:v>62.518999999999998</c:v>
                </c:pt>
                <c:pt idx="3076">
                  <c:v>62.534999999999997</c:v>
                </c:pt>
                <c:pt idx="3077">
                  <c:v>62.555999999999997</c:v>
                </c:pt>
                <c:pt idx="3078">
                  <c:v>62.578000000000003</c:v>
                </c:pt>
                <c:pt idx="3079">
                  <c:v>62.591999999999999</c:v>
                </c:pt>
                <c:pt idx="3080">
                  <c:v>62.6</c:v>
                </c:pt>
                <c:pt idx="3081">
                  <c:v>62.609000000000002</c:v>
                </c:pt>
                <c:pt idx="3082">
                  <c:v>62.606000000000002</c:v>
                </c:pt>
                <c:pt idx="3083">
                  <c:v>62.593000000000004</c:v>
                </c:pt>
                <c:pt idx="3084">
                  <c:v>62.573999999999998</c:v>
                </c:pt>
                <c:pt idx="3085">
                  <c:v>62.548999999999999</c:v>
                </c:pt>
                <c:pt idx="3086">
                  <c:v>62.521999999999998</c:v>
                </c:pt>
                <c:pt idx="3087">
                  <c:v>62.496000000000002</c:v>
                </c:pt>
                <c:pt idx="3088">
                  <c:v>62.466999999999999</c:v>
                </c:pt>
                <c:pt idx="3089">
                  <c:v>62.432000000000002</c:v>
                </c:pt>
                <c:pt idx="3090">
                  <c:v>62.396999999999998</c:v>
                </c:pt>
                <c:pt idx="3091">
                  <c:v>62.363</c:v>
                </c:pt>
                <c:pt idx="3092">
                  <c:v>62.343000000000004</c:v>
                </c:pt>
                <c:pt idx="3093">
                  <c:v>62.345999999999997</c:v>
                </c:pt>
                <c:pt idx="3094">
                  <c:v>62.350999999999999</c:v>
                </c:pt>
                <c:pt idx="3095">
                  <c:v>62.351999999999997</c:v>
                </c:pt>
                <c:pt idx="3096">
                  <c:v>62.35</c:v>
                </c:pt>
                <c:pt idx="3097">
                  <c:v>62.34</c:v>
                </c:pt>
                <c:pt idx="3098">
                  <c:v>62.33</c:v>
                </c:pt>
                <c:pt idx="3099">
                  <c:v>62.302</c:v>
                </c:pt>
                <c:pt idx="3100">
                  <c:v>62.247999999999998</c:v>
                </c:pt>
                <c:pt idx="3101">
                  <c:v>62.192</c:v>
                </c:pt>
                <c:pt idx="3102">
                  <c:v>62.134</c:v>
                </c:pt>
                <c:pt idx="3103">
                  <c:v>62.057000000000002</c:v>
                </c:pt>
                <c:pt idx="3104">
                  <c:v>62</c:v>
                </c:pt>
                <c:pt idx="3105">
                  <c:v>61.948999999999998</c:v>
                </c:pt>
                <c:pt idx="3106">
                  <c:v>61.887</c:v>
                </c:pt>
                <c:pt idx="3107">
                  <c:v>61.826999999999998</c:v>
                </c:pt>
                <c:pt idx="3108">
                  <c:v>61.786999999999999</c:v>
                </c:pt>
                <c:pt idx="3109">
                  <c:v>61.747</c:v>
                </c:pt>
                <c:pt idx="3110">
                  <c:v>61.703000000000003</c:v>
                </c:pt>
                <c:pt idx="3111">
                  <c:v>61.671999999999997</c:v>
                </c:pt>
                <c:pt idx="3112">
                  <c:v>61.643999999999998</c:v>
                </c:pt>
                <c:pt idx="3113">
                  <c:v>61.613999999999997</c:v>
                </c:pt>
                <c:pt idx="3114">
                  <c:v>61.587000000000003</c:v>
                </c:pt>
                <c:pt idx="3115">
                  <c:v>61.576000000000001</c:v>
                </c:pt>
                <c:pt idx="3116">
                  <c:v>61.573999999999998</c:v>
                </c:pt>
                <c:pt idx="3117">
                  <c:v>61.582999999999998</c:v>
                </c:pt>
                <c:pt idx="3118">
                  <c:v>61.601999999999997</c:v>
                </c:pt>
                <c:pt idx="3119">
                  <c:v>61.633000000000003</c:v>
                </c:pt>
                <c:pt idx="3120">
                  <c:v>61.67</c:v>
                </c:pt>
                <c:pt idx="3121">
                  <c:v>61.71</c:v>
                </c:pt>
                <c:pt idx="3122">
                  <c:v>61.756</c:v>
                </c:pt>
                <c:pt idx="3123">
                  <c:v>61.805</c:v>
                </c:pt>
                <c:pt idx="3124">
                  <c:v>61.854999999999997</c:v>
                </c:pt>
                <c:pt idx="3125">
                  <c:v>61.905000000000001</c:v>
                </c:pt>
                <c:pt idx="3126">
                  <c:v>61.954000000000001</c:v>
                </c:pt>
                <c:pt idx="3127">
                  <c:v>62.003</c:v>
                </c:pt>
                <c:pt idx="3128">
                  <c:v>62.042999999999999</c:v>
                </c:pt>
                <c:pt idx="3129">
                  <c:v>62.076000000000001</c:v>
                </c:pt>
                <c:pt idx="3130">
                  <c:v>62.12</c:v>
                </c:pt>
                <c:pt idx="3131">
                  <c:v>62.167999999999999</c:v>
                </c:pt>
                <c:pt idx="3132">
                  <c:v>62.204999999999998</c:v>
                </c:pt>
                <c:pt idx="3133">
                  <c:v>62.244999999999997</c:v>
                </c:pt>
                <c:pt idx="3134">
                  <c:v>62.286999999999999</c:v>
                </c:pt>
                <c:pt idx="3135">
                  <c:v>62.323999999999998</c:v>
                </c:pt>
                <c:pt idx="3136">
                  <c:v>62.353999999999999</c:v>
                </c:pt>
                <c:pt idx="3137">
                  <c:v>62.372</c:v>
                </c:pt>
                <c:pt idx="3138">
                  <c:v>62.377000000000002</c:v>
                </c:pt>
                <c:pt idx="3139">
                  <c:v>62.371000000000002</c:v>
                </c:pt>
                <c:pt idx="3140">
                  <c:v>62.36</c:v>
                </c:pt>
                <c:pt idx="3141">
                  <c:v>62.345999999999997</c:v>
                </c:pt>
                <c:pt idx="3142">
                  <c:v>62.325000000000003</c:v>
                </c:pt>
                <c:pt idx="3143">
                  <c:v>62.296999999999997</c:v>
                </c:pt>
                <c:pt idx="3144">
                  <c:v>62.264000000000003</c:v>
                </c:pt>
                <c:pt idx="3145">
                  <c:v>62.225000000000001</c:v>
                </c:pt>
                <c:pt idx="3146">
                  <c:v>62.195</c:v>
                </c:pt>
                <c:pt idx="3147">
                  <c:v>62.170999999999999</c:v>
                </c:pt>
                <c:pt idx="3148">
                  <c:v>62.151000000000003</c:v>
                </c:pt>
                <c:pt idx="3149">
                  <c:v>62.131</c:v>
                </c:pt>
                <c:pt idx="3150">
                  <c:v>62.104999999999997</c:v>
                </c:pt>
                <c:pt idx="3151">
                  <c:v>62.076000000000001</c:v>
                </c:pt>
                <c:pt idx="3152">
                  <c:v>62.061999999999998</c:v>
                </c:pt>
                <c:pt idx="3153">
                  <c:v>62.070999999999998</c:v>
                </c:pt>
                <c:pt idx="3154">
                  <c:v>62.091999999999999</c:v>
                </c:pt>
                <c:pt idx="3155">
                  <c:v>62.125</c:v>
                </c:pt>
                <c:pt idx="3156">
                  <c:v>62.155999999999999</c:v>
                </c:pt>
                <c:pt idx="3157">
                  <c:v>62.170999999999999</c:v>
                </c:pt>
                <c:pt idx="3158">
                  <c:v>62.185000000000002</c:v>
                </c:pt>
                <c:pt idx="3159">
                  <c:v>62.206000000000003</c:v>
                </c:pt>
                <c:pt idx="3160">
                  <c:v>62.225999999999999</c:v>
                </c:pt>
                <c:pt idx="3161">
                  <c:v>62.246000000000002</c:v>
                </c:pt>
                <c:pt idx="3162">
                  <c:v>62.259</c:v>
                </c:pt>
                <c:pt idx="3163">
                  <c:v>62.268999999999998</c:v>
                </c:pt>
                <c:pt idx="3164">
                  <c:v>62.277999999999999</c:v>
                </c:pt>
                <c:pt idx="3165">
                  <c:v>62.283000000000001</c:v>
                </c:pt>
                <c:pt idx="3166">
                  <c:v>62.284999999999997</c:v>
                </c:pt>
                <c:pt idx="3167">
                  <c:v>62.28</c:v>
                </c:pt>
                <c:pt idx="3168">
                  <c:v>62.271000000000001</c:v>
                </c:pt>
                <c:pt idx="3169">
                  <c:v>62.253</c:v>
                </c:pt>
                <c:pt idx="3170">
                  <c:v>62.225999999999999</c:v>
                </c:pt>
                <c:pt idx="3171">
                  <c:v>62.194000000000003</c:v>
                </c:pt>
                <c:pt idx="3172">
                  <c:v>62.158999999999999</c:v>
                </c:pt>
                <c:pt idx="3173">
                  <c:v>62.13</c:v>
                </c:pt>
                <c:pt idx="3174">
                  <c:v>62.106000000000002</c:v>
                </c:pt>
                <c:pt idx="3175">
                  <c:v>62.084000000000003</c:v>
                </c:pt>
                <c:pt idx="3176">
                  <c:v>62.058999999999997</c:v>
                </c:pt>
                <c:pt idx="3177">
                  <c:v>62.033999999999999</c:v>
                </c:pt>
                <c:pt idx="3178">
                  <c:v>62.01</c:v>
                </c:pt>
                <c:pt idx="3179">
                  <c:v>61.988999999999997</c:v>
                </c:pt>
                <c:pt idx="3180">
                  <c:v>61.978000000000002</c:v>
                </c:pt>
                <c:pt idx="3181">
                  <c:v>61.970999999999997</c:v>
                </c:pt>
                <c:pt idx="3182">
                  <c:v>61.965000000000003</c:v>
                </c:pt>
                <c:pt idx="3183">
                  <c:v>61.963000000000001</c:v>
                </c:pt>
                <c:pt idx="3184">
                  <c:v>61.965000000000003</c:v>
                </c:pt>
                <c:pt idx="3185">
                  <c:v>61.969000000000001</c:v>
                </c:pt>
                <c:pt idx="3186">
                  <c:v>61.973999999999997</c:v>
                </c:pt>
                <c:pt idx="3187">
                  <c:v>61.976999999999997</c:v>
                </c:pt>
                <c:pt idx="3188">
                  <c:v>61.97</c:v>
                </c:pt>
                <c:pt idx="3189">
                  <c:v>61.96</c:v>
                </c:pt>
                <c:pt idx="3190">
                  <c:v>61.945</c:v>
                </c:pt>
                <c:pt idx="3191">
                  <c:v>61.923000000000002</c:v>
                </c:pt>
                <c:pt idx="3192">
                  <c:v>61.895000000000003</c:v>
                </c:pt>
                <c:pt idx="3193">
                  <c:v>61.87</c:v>
                </c:pt>
                <c:pt idx="3194">
                  <c:v>61.847999999999999</c:v>
                </c:pt>
                <c:pt idx="3195">
                  <c:v>61.826000000000001</c:v>
                </c:pt>
                <c:pt idx="3196">
                  <c:v>61.808</c:v>
                </c:pt>
                <c:pt idx="3197">
                  <c:v>61.795000000000002</c:v>
                </c:pt>
                <c:pt idx="3198">
                  <c:v>61.777999999999999</c:v>
                </c:pt>
                <c:pt idx="3199">
                  <c:v>61.758000000000003</c:v>
                </c:pt>
                <c:pt idx="3200">
                  <c:v>61.743000000000002</c:v>
                </c:pt>
                <c:pt idx="3201">
                  <c:v>61.732999999999997</c:v>
                </c:pt>
                <c:pt idx="3202">
                  <c:v>61.722000000000001</c:v>
                </c:pt>
                <c:pt idx="3203">
                  <c:v>61.707999999999998</c:v>
                </c:pt>
                <c:pt idx="3204">
                  <c:v>61.704999999999998</c:v>
                </c:pt>
                <c:pt idx="3205">
                  <c:v>61.701999999999998</c:v>
                </c:pt>
                <c:pt idx="3206">
                  <c:v>61.701000000000001</c:v>
                </c:pt>
                <c:pt idx="3207">
                  <c:v>61.712000000000003</c:v>
                </c:pt>
                <c:pt idx="3208">
                  <c:v>61.723999999999997</c:v>
                </c:pt>
                <c:pt idx="3209">
                  <c:v>61.741</c:v>
                </c:pt>
                <c:pt idx="3210">
                  <c:v>61.762999999999998</c:v>
                </c:pt>
                <c:pt idx="3211">
                  <c:v>61.792000000000002</c:v>
                </c:pt>
                <c:pt idx="3212">
                  <c:v>61.825000000000003</c:v>
                </c:pt>
                <c:pt idx="3213">
                  <c:v>61.844999999999999</c:v>
                </c:pt>
                <c:pt idx="3214">
                  <c:v>61.865000000000002</c:v>
                </c:pt>
                <c:pt idx="3215">
                  <c:v>61.886000000000003</c:v>
                </c:pt>
                <c:pt idx="3216">
                  <c:v>61.906999999999996</c:v>
                </c:pt>
                <c:pt idx="3217">
                  <c:v>61.933</c:v>
                </c:pt>
                <c:pt idx="3218">
                  <c:v>61.973999999999997</c:v>
                </c:pt>
                <c:pt idx="3219">
                  <c:v>62.02</c:v>
                </c:pt>
                <c:pt idx="3220">
                  <c:v>62.070999999999998</c:v>
                </c:pt>
                <c:pt idx="3221">
                  <c:v>62.107999999999997</c:v>
                </c:pt>
                <c:pt idx="3222">
                  <c:v>62.127000000000002</c:v>
                </c:pt>
                <c:pt idx="3223">
                  <c:v>62.139000000000003</c:v>
                </c:pt>
                <c:pt idx="3224">
                  <c:v>62.146999999999998</c:v>
                </c:pt>
                <c:pt idx="3225">
                  <c:v>62.161999999999999</c:v>
                </c:pt>
                <c:pt idx="3226">
                  <c:v>62.177</c:v>
                </c:pt>
                <c:pt idx="3227">
                  <c:v>62.186999999999998</c:v>
                </c:pt>
                <c:pt idx="3228">
                  <c:v>62.201000000000001</c:v>
                </c:pt>
                <c:pt idx="3229">
                  <c:v>62.222999999999999</c:v>
                </c:pt>
                <c:pt idx="3230">
                  <c:v>62.262</c:v>
                </c:pt>
                <c:pt idx="3231">
                  <c:v>62.316000000000003</c:v>
                </c:pt>
                <c:pt idx="3232">
                  <c:v>62.374000000000002</c:v>
                </c:pt>
                <c:pt idx="3233">
                  <c:v>62.427</c:v>
                </c:pt>
                <c:pt idx="3234">
                  <c:v>62.481000000000002</c:v>
                </c:pt>
                <c:pt idx="3235">
                  <c:v>62.527000000000001</c:v>
                </c:pt>
                <c:pt idx="3236">
                  <c:v>62.582000000000001</c:v>
                </c:pt>
                <c:pt idx="3237">
                  <c:v>62.643000000000001</c:v>
                </c:pt>
                <c:pt idx="3238">
                  <c:v>62.692999999999998</c:v>
                </c:pt>
                <c:pt idx="3239">
                  <c:v>62.744</c:v>
                </c:pt>
                <c:pt idx="3240">
                  <c:v>62.798999999999999</c:v>
                </c:pt>
                <c:pt idx="3241">
                  <c:v>62.869</c:v>
                </c:pt>
                <c:pt idx="3242">
                  <c:v>62.951000000000001</c:v>
                </c:pt>
                <c:pt idx="3243">
                  <c:v>63.034999999999997</c:v>
                </c:pt>
                <c:pt idx="3244">
                  <c:v>63.122</c:v>
                </c:pt>
                <c:pt idx="3245">
                  <c:v>63.226999999999997</c:v>
                </c:pt>
                <c:pt idx="3246">
                  <c:v>63.343000000000004</c:v>
                </c:pt>
                <c:pt idx="3247">
                  <c:v>63.451000000000001</c:v>
                </c:pt>
                <c:pt idx="3248">
                  <c:v>63.56</c:v>
                </c:pt>
                <c:pt idx="3249">
                  <c:v>63.662999999999997</c:v>
                </c:pt>
                <c:pt idx="3250">
                  <c:v>63.756</c:v>
                </c:pt>
                <c:pt idx="3251">
                  <c:v>63.865000000000002</c:v>
                </c:pt>
                <c:pt idx="3252">
                  <c:v>63.972000000000001</c:v>
                </c:pt>
                <c:pt idx="3253">
                  <c:v>64.06</c:v>
                </c:pt>
                <c:pt idx="3254">
                  <c:v>64.146000000000001</c:v>
                </c:pt>
                <c:pt idx="3255">
                  <c:v>64.245000000000005</c:v>
                </c:pt>
                <c:pt idx="3256">
                  <c:v>64.344999999999999</c:v>
                </c:pt>
                <c:pt idx="3257">
                  <c:v>64.426000000000002</c:v>
                </c:pt>
                <c:pt idx="3258">
                  <c:v>64.503</c:v>
                </c:pt>
                <c:pt idx="3259">
                  <c:v>64.578000000000003</c:v>
                </c:pt>
                <c:pt idx="3260">
                  <c:v>64.641000000000005</c:v>
                </c:pt>
                <c:pt idx="3261">
                  <c:v>64.712999999999994</c:v>
                </c:pt>
                <c:pt idx="3262">
                  <c:v>64.786000000000001</c:v>
                </c:pt>
                <c:pt idx="3263">
                  <c:v>64.858000000000004</c:v>
                </c:pt>
                <c:pt idx="3264">
                  <c:v>64.923000000000002</c:v>
                </c:pt>
                <c:pt idx="3265">
                  <c:v>64.986999999999995</c:v>
                </c:pt>
                <c:pt idx="3266">
                  <c:v>65.057000000000002</c:v>
                </c:pt>
                <c:pt idx="3267">
                  <c:v>65.134</c:v>
                </c:pt>
                <c:pt idx="3268">
                  <c:v>65.215000000000003</c:v>
                </c:pt>
                <c:pt idx="3269">
                  <c:v>65.292000000000002</c:v>
                </c:pt>
                <c:pt idx="3270">
                  <c:v>65.373000000000005</c:v>
                </c:pt>
                <c:pt idx="3271">
                  <c:v>65.480999999999995</c:v>
                </c:pt>
                <c:pt idx="3272">
                  <c:v>65.584999999999994</c:v>
                </c:pt>
                <c:pt idx="3273">
                  <c:v>65.677999999999997</c:v>
                </c:pt>
                <c:pt idx="3274">
                  <c:v>65.784999999999997</c:v>
                </c:pt>
                <c:pt idx="3275">
                  <c:v>65.908000000000001</c:v>
                </c:pt>
                <c:pt idx="3276">
                  <c:v>66.013999999999996</c:v>
                </c:pt>
                <c:pt idx="3277">
                  <c:v>66.096000000000004</c:v>
                </c:pt>
                <c:pt idx="3278">
                  <c:v>66.174000000000007</c:v>
                </c:pt>
                <c:pt idx="3279">
                  <c:v>66.257999999999996</c:v>
                </c:pt>
                <c:pt idx="3280">
                  <c:v>66.346999999999994</c:v>
                </c:pt>
                <c:pt idx="3281">
                  <c:v>66.432000000000002</c:v>
                </c:pt>
                <c:pt idx="3282">
                  <c:v>66.516000000000005</c:v>
                </c:pt>
                <c:pt idx="3283">
                  <c:v>66.593999999999994</c:v>
                </c:pt>
                <c:pt idx="3284">
                  <c:v>66.665000000000006</c:v>
                </c:pt>
                <c:pt idx="3285">
                  <c:v>66.742000000000004</c:v>
                </c:pt>
                <c:pt idx="3286">
                  <c:v>66.816999999999993</c:v>
                </c:pt>
                <c:pt idx="3287">
                  <c:v>66.878</c:v>
                </c:pt>
                <c:pt idx="3288">
                  <c:v>66.930999999999997</c:v>
                </c:pt>
                <c:pt idx="3289">
                  <c:v>66.998999999999995</c:v>
                </c:pt>
                <c:pt idx="3290">
                  <c:v>67.076999999999998</c:v>
                </c:pt>
                <c:pt idx="3291">
                  <c:v>67.144000000000005</c:v>
                </c:pt>
                <c:pt idx="3292">
                  <c:v>67.213999999999999</c:v>
                </c:pt>
                <c:pt idx="3293">
                  <c:v>67.298000000000002</c:v>
                </c:pt>
                <c:pt idx="3294">
                  <c:v>67.38</c:v>
                </c:pt>
                <c:pt idx="3295">
                  <c:v>67.441000000000003</c:v>
                </c:pt>
                <c:pt idx="3296">
                  <c:v>67.489000000000004</c:v>
                </c:pt>
                <c:pt idx="3297">
                  <c:v>67.540000000000006</c:v>
                </c:pt>
                <c:pt idx="3298">
                  <c:v>67.599000000000004</c:v>
                </c:pt>
                <c:pt idx="3299">
                  <c:v>67.668999999999997</c:v>
                </c:pt>
                <c:pt idx="3300">
                  <c:v>67.754000000000005</c:v>
                </c:pt>
                <c:pt idx="3301">
                  <c:v>67.84</c:v>
                </c:pt>
                <c:pt idx="3302">
                  <c:v>67.92</c:v>
                </c:pt>
                <c:pt idx="3303">
                  <c:v>68</c:v>
                </c:pt>
                <c:pt idx="3304">
                  <c:v>68.09</c:v>
                </c:pt>
                <c:pt idx="3305">
                  <c:v>68.177000000000007</c:v>
                </c:pt>
                <c:pt idx="3306">
                  <c:v>68.242000000000004</c:v>
                </c:pt>
                <c:pt idx="3307">
                  <c:v>68.298000000000002</c:v>
                </c:pt>
                <c:pt idx="3308">
                  <c:v>68.358999999999995</c:v>
                </c:pt>
                <c:pt idx="3309">
                  <c:v>68.424999999999997</c:v>
                </c:pt>
                <c:pt idx="3310">
                  <c:v>68.474000000000004</c:v>
                </c:pt>
                <c:pt idx="3311">
                  <c:v>68.503</c:v>
                </c:pt>
                <c:pt idx="3312">
                  <c:v>68.52</c:v>
                </c:pt>
                <c:pt idx="3313">
                  <c:v>68.534000000000006</c:v>
                </c:pt>
                <c:pt idx="3314">
                  <c:v>68.546999999999997</c:v>
                </c:pt>
                <c:pt idx="3315">
                  <c:v>68.555999999999997</c:v>
                </c:pt>
                <c:pt idx="3316">
                  <c:v>68.563000000000002</c:v>
                </c:pt>
                <c:pt idx="3317">
                  <c:v>68.566000000000003</c:v>
                </c:pt>
                <c:pt idx="3318">
                  <c:v>68.570999999999998</c:v>
                </c:pt>
                <c:pt idx="3319">
                  <c:v>68.578000000000003</c:v>
                </c:pt>
                <c:pt idx="3320">
                  <c:v>68.582999999999998</c:v>
                </c:pt>
                <c:pt idx="3321">
                  <c:v>68.59</c:v>
                </c:pt>
                <c:pt idx="3322">
                  <c:v>68.614999999999995</c:v>
                </c:pt>
                <c:pt idx="3323">
                  <c:v>68.658000000000001</c:v>
                </c:pt>
                <c:pt idx="3324">
                  <c:v>68.694000000000003</c:v>
                </c:pt>
                <c:pt idx="3325">
                  <c:v>68.730999999999995</c:v>
                </c:pt>
                <c:pt idx="3326">
                  <c:v>68.787999999999997</c:v>
                </c:pt>
                <c:pt idx="3327">
                  <c:v>68.838999999999999</c:v>
                </c:pt>
                <c:pt idx="3328">
                  <c:v>68.912999999999997</c:v>
                </c:pt>
                <c:pt idx="3329">
                  <c:v>69.010999999999996</c:v>
                </c:pt>
                <c:pt idx="3330">
                  <c:v>69.111999999999995</c:v>
                </c:pt>
                <c:pt idx="3331">
                  <c:v>69.215999999999994</c:v>
                </c:pt>
                <c:pt idx="3332">
                  <c:v>69.334000000000003</c:v>
                </c:pt>
                <c:pt idx="3333">
                  <c:v>69.47</c:v>
                </c:pt>
                <c:pt idx="3334">
                  <c:v>69.625</c:v>
                </c:pt>
                <c:pt idx="3335">
                  <c:v>69.787000000000006</c:v>
                </c:pt>
                <c:pt idx="3336">
                  <c:v>69.930000000000007</c:v>
                </c:pt>
                <c:pt idx="3337">
                  <c:v>70.066000000000003</c:v>
                </c:pt>
                <c:pt idx="3338">
                  <c:v>70.195999999999998</c:v>
                </c:pt>
                <c:pt idx="3339">
                  <c:v>70.302999999999997</c:v>
                </c:pt>
                <c:pt idx="3340">
                  <c:v>70.394000000000005</c:v>
                </c:pt>
                <c:pt idx="3341">
                  <c:v>70.468999999999994</c:v>
                </c:pt>
                <c:pt idx="3342">
                  <c:v>70.501999999999995</c:v>
                </c:pt>
                <c:pt idx="3343">
                  <c:v>70.510000000000005</c:v>
                </c:pt>
                <c:pt idx="3344">
                  <c:v>70.519000000000005</c:v>
                </c:pt>
                <c:pt idx="3345">
                  <c:v>70.509</c:v>
                </c:pt>
                <c:pt idx="3346">
                  <c:v>70.48</c:v>
                </c:pt>
                <c:pt idx="3347">
                  <c:v>70.453999999999994</c:v>
                </c:pt>
                <c:pt idx="3348">
                  <c:v>70.418000000000006</c:v>
                </c:pt>
                <c:pt idx="3349">
                  <c:v>70.369</c:v>
                </c:pt>
                <c:pt idx="3350">
                  <c:v>70.320999999999998</c:v>
                </c:pt>
                <c:pt idx="3351">
                  <c:v>70.274000000000001</c:v>
                </c:pt>
                <c:pt idx="3352">
                  <c:v>70.228999999999999</c:v>
                </c:pt>
                <c:pt idx="3353">
                  <c:v>70.198999999999998</c:v>
                </c:pt>
                <c:pt idx="3354">
                  <c:v>70.192999999999998</c:v>
                </c:pt>
                <c:pt idx="3355">
                  <c:v>70.207999999999998</c:v>
                </c:pt>
                <c:pt idx="3356">
                  <c:v>70.233999999999995</c:v>
                </c:pt>
                <c:pt idx="3357">
                  <c:v>70.260000000000005</c:v>
                </c:pt>
                <c:pt idx="3358">
                  <c:v>70.293000000000006</c:v>
                </c:pt>
                <c:pt idx="3359">
                  <c:v>70.332999999999998</c:v>
                </c:pt>
                <c:pt idx="3360">
                  <c:v>70.367000000000004</c:v>
                </c:pt>
                <c:pt idx="3361">
                  <c:v>70.388000000000005</c:v>
                </c:pt>
                <c:pt idx="3362">
                  <c:v>70.406000000000006</c:v>
                </c:pt>
                <c:pt idx="3363">
                  <c:v>70.436999999999998</c:v>
                </c:pt>
                <c:pt idx="3364">
                  <c:v>70.474000000000004</c:v>
                </c:pt>
                <c:pt idx="3365">
                  <c:v>70.507999999999996</c:v>
                </c:pt>
                <c:pt idx="3366">
                  <c:v>70.542000000000002</c:v>
                </c:pt>
                <c:pt idx="3367">
                  <c:v>70.575000000000003</c:v>
                </c:pt>
                <c:pt idx="3368">
                  <c:v>70.608000000000004</c:v>
                </c:pt>
                <c:pt idx="3369">
                  <c:v>70.631</c:v>
                </c:pt>
                <c:pt idx="3370">
                  <c:v>70.652000000000001</c:v>
                </c:pt>
                <c:pt idx="3371">
                  <c:v>70.688000000000002</c:v>
                </c:pt>
                <c:pt idx="3372">
                  <c:v>70.725999999999999</c:v>
                </c:pt>
                <c:pt idx="3373">
                  <c:v>70.756</c:v>
                </c:pt>
                <c:pt idx="3374">
                  <c:v>70.798000000000002</c:v>
                </c:pt>
                <c:pt idx="3375">
                  <c:v>70.849999999999994</c:v>
                </c:pt>
                <c:pt idx="3376">
                  <c:v>70.894000000000005</c:v>
                </c:pt>
                <c:pt idx="3377">
                  <c:v>70.954999999999998</c:v>
                </c:pt>
                <c:pt idx="3378">
                  <c:v>71.02</c:v>
                </c:pt>
                <c:pt idx="3379">
                  <c:v>71.075000000000003</c:v>
                </c:pt>
                <c:pt idx="3380">
                  <c:v>71.141999999999996</c:v>
                </c:pt>
                <c:pt idx="3381">
                  <c:v>71.222999999999999</c:v>
                </c:pt>
                <c:pt idx="3382">
                  <c:v>71.316000000000003</c:v>
                </c:pt>
                <c:pt idx="3383">
                  <c:v>71.414000000000001</c:v>
                </c:pt>
                <c:pt idx="3384">
                  <c:v>71.509</c:v>
                </c:pt>
                <c:pt idx="3385">
                  <c:v>71.614000000000004</c:v>
                </c:pt>
                <c:pt idx="3386">
                  <c:v>71.722999999999999</c:v>
                </c:pt>
                <c:pt idx="3387">
                  <c:v>71.831000000000003</c:v>
                </c:pt>
                <c:pt idx="3388">
                  <c:v>71.926000000000002</c:v>
                </c:pt>
                <c:pt idx="3389">
                  <c:v>72.001999999999995</c:v>
                </c:pt>
                <c:pt idx="3390">
                  <c:v>72.069999999999993</c:v>
                </c:pt>
                <c:pt idx="3391">
                  <c:v>72.132999999999996</c:v>
                </c:pt>
                <c:pt idx="3392">
                  <c:v>72.188999999999993</c:v>
                </c:pt>
                <c:pt idx="3393">
                  <c:v>72.241</c:v>
                </c:pt>
                <c:pt idx="3394">
                  <c:v>72.278000000000006</c:v>
                </c:pt>
                <c:pt idx="3395">
                  <c:v>72.302000000000007</c:v>
                </c:pt>
                <c:pt idx="3396">
                  <c:v>72.323999999999998</c:v>
                </c:pt>
                <c:pt idx="3397">
                  <c:v>72.352999999999994</c:v>
                </c:pt>
                <c:pt idx="3398">
                  <c:v>72.388000000000005</c:v>
                </c:pt>
                <c:pt idx="3399">
                  <c:v>72.427999999999997</c:v>
                </c:pt>
                <c:pt idx="3400">
                  <c:v>72.484999999999999</c:v>
                </c:pt>
                <c:pt idx="3401">
                  <c:v>72.55</c:v>
                </c:pt>
                <c:pt idx="3402">
                  <c:v>72.608999999999995</c:v>
                </c:pt>
                <c:pt idx="3403">
                  <c:v>72.671999999999997</c:v>
                </c:pt>
                <c:pt idx="3404">
                  <c:v>72.748000000000005</c:v>
                </c:pt>
                <c:pt idx="3405">
                  <c:v>72.819000000000003</c:v>
                </c:pt>
                <c:pt idx="3406">
                  <c:v>72.882999999999996</c:v>
                </c:pt>
                <c:pt idx="3407">
                  <c:v>72.974000000000004</c:v>
                </c:pt>
                <c:pt idx="3408">
                  <c:v>73.066000000000003</c:v>
                </c:pt>
                <c:pt idx="3409">
                  <c:v>73.143000000000001</c:v>
                </c:pt>
                <c:pt idx="3410">
                  <c:v>73.236000000000004</c:v>
                </c:pt>
                <c:pt idx="3411">
                  <c:v>73.326999999999998</c:v>
                </c:pt>
                <c:pt idx="3412">
                  <c:v>73.397000000000006</c:v>
                </c:pt>
                <c:pt idx="3413">
                  <c:v>73.459999999999994</c:v>
                </c:pt>
                <c:pt idx="3414">
                  <c:v>73.521000000000001</c:v>
                </c:pt>
                <c:pt idx="3415">
                  <c:v>73.584000000000003</c:v>
                </c:pt>
                <c:pt idx="3416">
                  <c:v>73.647000000000006</c:v>
                </c:pt>
                <c:pt idx="3417">
                  <c:v>73.697999999999993</c:v>
                </c:pt>
                <c:pt idx="3418">
                  <c:v>73.733000000000004</c:v>
                </c:pt>
                <c:pt idx="3419">
                  <c:v>73.751999999999995</c:v>
                </c:pt>
                <c:pt idx="3420">
                  <c:v>73.766999999999996</c:v>
                </c:pt>
                <c:pt idx="3421">
                  <c:v>73.784999999999997</c:v>
                </c:pt>
                <c:pt idx="3422">
                  <c:v>73.798000000000002</c:v>
                </c:pt>
                <c:pt idx="3423">
                  <c:v>73.808999999999997</c:v>
                </c:pt>
                <c:pt idx="3424">
                  <c:v>73.813999999999993</c:v>
                </c:pt>
                <c:pt idx="3425">
                  <c:v>73.808999999999997</c:v>
                </c:pt>
                <c:pt idx="3426">
                  <c:v>73.790000000000006</c:v>
                </c:pt>
                <c:pt idx="3427">
                  <c:v>73.766000000000005</c:v>
                </c:pt>
                <c:pt idx="3428">
                  <c:v>73.748000000000005</c:v>
                </c:pt>
                <c:pt idx="3429">
                  <c:v>73.727000000000004</c:v>
                </c:pt>
                <c:pt idx="3430">
                  <c:v>73.7</c:v>
                </c:pt>
                <c:pt idx="3431">
                  <c:v>73.665999999999997</c:v>
                </c:pt>
                <c:pt idx="3432">
                  <c:v>73.626000000000005</c:v>
                </c:pt>
                <c:pt idx="3433">
                  <c:v>73.561000000000007</c:v>
                </c:pt>
                <c:pt idx="3434">
                  <c:v>73.460999999999999</c:v>
                </c:pt>
                <c:pt idx="3435">
                  <c:v>73.361000000000004</c:v>
                </c:pt>
                <c:pt idx="3436">
                  <c:v>73.253</c:v>
                </c:pt>
                <c:pt idx="3437">
                  <c:v>73.135000000000005</c:v>
                </c:pt>
                <c:pt idx="3438">
                  <c:v>72.977000000000004</c:v>
                </c:pt>
                <c:pt idx="3439">
                  <c:v>72.784999999999997</c:v>
                </c:pt>
                <c:pt idx="3440">
                  <c:v>72.548000000000002</c:v>
                </c:pt>
                <c:pt idx="3441">
                  <c:v>72.278999999999996</c:v>
                </c:pt>
                <c:pt idx="3442">
                  <c:v>72.034999999999997</c:v>
                </c:pt>
                <c:pt idx="3443">
                  <c:v>71.825000000000003</c:v>
                </c:pt>
                <c:pt idx="3444">
                  <c:v>71.653999999999996</c:v>
                </c:pt>
                <c:pt idx="3445">
                  <c:v>71.510999999999996</c:v>
                </c:pt>
                <c:pt idx="3446">
                  <c:v>71.415000000000006</c:v>
                </c:pt>
                <c:pt idx="3447">
                  <c:v>71.325999999999993</c:v>
                </c:pt>
                <c:pt idx="3448">
                  <c:v>71.239999999999995</c:v>
                </c:pt>
                <c:pt idx="3449">
                  <c:v>71.165999999999997</c:v>
                </c:pt>
                <c:pt idx="3450">
                  <c:v>71.078000000000003</c:v>
                </c:pt>
                <c:pt idx="3451">
                  <c:v>70.959999999999994</c:v>
                </c:pt>
                <c:pt idx="3452">
                  <c:v>70.843000000000004</c:v>
                </c:pt>
                <c:pt idx="3453">
                  <c:v>70.721000000000004</c:v>
                </c:pt>
                <c:pt idx="3454">
                  <c:v>70.593000000000004</c:v>
                </c:pt>
                <c:pt idx="3455">
                  <c:v>70.480999999999995</c:v>
                </c:pt>
                <c:pt idx="3456">
                  <c:v>70.373000000000005</c:v>
                </c:pt>
                <c:pt idx="3457">
                  <c:v>70.317999999999998</c:v>
                </c:pt>
                <c:pt idx="3458">
                  <c:v>70.308000000000007</c:v>
                </c:pt>
                <c:pt idx="3459">
                  <c:v>70.320999999999998</c:v>
                </c:pt>
                <c:pt idx="3460">
                  <c:v>70.364000000000004</c:v>
                </c:pt>
                <c:pt idx="3461">
                  <c:v>70.427000000000007</c:v>
                </c:pt>
                <c:pt idx="3462">
                  <c:v>70.495000000000005</c:v>
                </c:pt>
                <c:pt idx="3463">
                  <c:v>70.58</c:v>
                </c:pt>
                <c:pt idx="3464">
                  <c:v>70.676000000000002</c:v>
                </c:pt>
                <c:pt idx="3465">
                  <c:v>70.756</c:v>
                </c:pt>
                <c:pt idx="3466">
                  <c:v>70.846999999999994</c:v>
                </c:pt>
                <c:pt idx="3467">
                  <c:v>70.918999999999997</c:v>
                </c:pt>
                <c:pt idx="3468">
                  <c:v>70.983999999999995</c:v>
                </c:pt>
                <c:pt idx="3469">
                  <c:v>71.058000000000007</c:v>
                </c:pt>
                <c:pt idx="3470">
                  <c:v>71.117999999999995</c:v>
                </c:pt>
                <c:pt idx="3471">
                  <c:v>71.176000000000002</c:v>
                </c:pt>
                <c:pt idx="3472">
                  <c:v>71.227999999999994</c:v>
                </c:pt>
                <c:pt idx="3473">
                  <c:v>71.263999999999996</c:v>
                </c:pt>
                <c:pt idx="3474">
                  <c:v>71.287999999999997</c:v>
                </c:pt>
                <c:pt idx="3475">
                  <c:v>71.302000000000007</c:v>
                </c:pt>
                <c:pt idx="3476">
                  <c:v>71.307000000000002</c:v>
                </c:pt>
                <c:pt idx="3477">
                  <c:v>71.304000000000002</c:v>
                </c:pt>
                <c:pt idx="3478">
                  <c:v>71.293000000000006</c:v>
                </c:pt>
                <c:pt idx="3479">
                  <c:v>71.268000000000001</c:v>
                </c:pt>
                <c:pt idx="3480">
                  <c:v>71.239000000000004</c:v>
                </c:pt>
                <c:pt idx="3481">
                  <c:v>71.206000000000003</c:v>
                </c:pt>
                <c:pt idx="3482">
                  <c:v>71.155000000000001</c:v>
                </c:pt>
                <c:pt idx="3483">
                  <c:v>71.094999999999999</c:v>
                </c:pt>
                <c:pt idx="3484">
                  <c:v>71.040000000000006</c:v>
                </c:pt>
                <c:pt idx="3485">
                  <c:v>70.992000000000004</c:v>
                </c:pt>
                <c:pt idx="3486">
                  <c:v>70.938000000000002</c:v>
                </c:pt>
                <c:pt idx="3487">
                  <c:v>70.864000000000004</c:v>
                </c:pt>
                <c:pt idx="3488">
                  <c:v>70.802999999999997</c:v>
                </c:pt>
                <c:pt idx="3489">
                  <c:v>70.757000000000005</c:v>
                </c:pt>
                <c:pt idx="3490">
                  <c:v>70.698999999999998</c:v>
                </c:pt>
                <c:pt idx="3491">
                  <c:v>70.641000000000005</c:v>
                </c:pt>
                <c:pt idx="3492">
                  <c:v>70.596999999999994</c:v>
                </c:pt>
                <c:pt idx="3493">
                  <c:v>70.546999999999997</c:v>
                </c:pt>
                <c:pt idx="3494">
                  <c:v>70.497</c:v>
                </c:pt>
                <c:pt idx="3495">
                  <c:v>70.454999999999998</c:v>
                </c:pt>
                <c:pt idx="3496">
                  <c:v>70.412999999999997</c:v>
                </c:pt>
                <c:pt idx="3497">
                  <c:v>70.370999999999995</c:v>
                </c:pt>
                <c:pt idx="3498">
                  <c:v>70.319000000000003</c:v>
                </c:pt>
                <c:pt idx="3499">
                  <c:v>70.256</c:v>
                </c:pt>
                <c:pt idx="3500">
                  <c:v>70.19</c:v>
                </c:pt>
                <c:pt idx="3501">
                  <c:v>70.129000000000005</c:v>
                </c:pt>
                <c:pt idx="3502">
                  <c:v>70.072999999999993</c:v>
                </c:pt>
                <c:pt idx="3503">
                  <c:v>70.019000000000005</c:v>
                </c:pt>
                <c:pt idx="3504">
                  <c:v>69.968999999999994</c:v>
                </c:pt>
                <c:pt idx="3505">
                  <c:v>69.915999999999997</c:v>
                </c:pt>
                <c:pt idx="3506">
                  <c:v>69.846000000000004</c:v>
                </c:pt>
                <c:pt idx="3507">
                  <c:v>69.781000000000006</c:v>
                </c:pt>
                <c:pt idx="3508">
                  <c:v>69.736000000000004</c:v>
                </c:pt>
                <c:pt idx="3509">
                  <c:v>69.697000000000003</c:v>
                </c:pt>
                <c:pt idx="3510">
                  <c:v>69.650000000000006</c:v>
                </c:pt>
                <c:pt idx="3511">
                  <c:v>69.599999999999994</c:v>
                </c:pt>
                <c:pt idx="3512">
                  <c:v>69.540000000000006</c:v>
                </c:pt>
                <c:pt idx="3513">
                  <c:v>69.47</c:v>
                </c:pt>
                <c:pt idx="3514">
                  <c:v>69.418999999999997</c:v>
                </c:pt>
                <c:pt idx="3515">
                  <c:v>69.393000000000001</c:v>
                </c:pt>
                <c:pt idx="3516">
                  <c:v>69.364000000000004</c:v>
                </c:pt>
                <c:pt idx="3517">
                  <c:v>69.328999999999994</c:v>
                </c:pt>
                <c:pt idx="3518">
                  <c:v>69.296000000000006</c:v>
                </c:pt>
                <c:pt idx="3519">
                  <c:v>69.262</c:v>
                </c:pt>
                <c:pt idx="3520">
                  <c:v>69.231999999999999</c:v>
                </c:pt>
                <c:pt idx="3521">
                  <c:v>69.207999999999998</c:v>
                </c:pt>
                <c:pt idx="3522">
                  <c:v>69.192999999999998</c:v>
                </c:pt>
                <c:pt idx="3523">
                  <c:v>69.183000000000007</c:v>
                </c:pt>
                <c:pt idx="3524">
                  <c:v>69.176000000000002</c:v>
                </c:pt>
                <c:pt idx="3525">
                  <c:v>69.168999999999997</c:v>
                </c:pt>
                <c:pt idx="3526">
                  <c:v>69.162000000000006</c:v>
                </c:pt>
                <c:pt idx="3527">
                  <c:v>69.153999999999996</c:v>
                </c:pt>
                <c:pt idx="3528">
                  <c:v>69.149000000000001</c:v>
                </c:pt>
                <c:pt idx="3529">
                  <c:v>69.137</c:v>
                </c:pt>
                <c:pt idx="3530">
                  <c:v>69.106999999999999</c:v>
                </c:pt>
                <c:pt idx="3531">
                  <c:v>69.073999999999998</c:v>
                </c:pt>
                <c:pt idx="3532">
                  <c:v>69.051000000000002</c:v>
                </c:pt>
                <c:pt idx="3533">
                  <c:v>69.031999999999996</c:v>
                </c:pt>
                <c:pt idx="3534">
                  <c:v>69.007000000000005</c:v>
                </c:pt>
                <c:pt idx="3535">
                  <c:v>68.975999999999999</c:v>
                </c:pt>
                <c:pt idx="3536">
                  <c:v>68.941999999999993</c:v>
                </c:pt>
                <c:pt idx="3537">
                  <c:v>68.915999999999997</c:v>
                </c:pt>
                <c:pt idx="3538">
                  <c:v>68.897000000000006</c:v>
                </c:pt>
                <c:pt idx="3539">
                  <c:v>68.87</c:v>
                </c:pt>
                <c:pt idx="3540">
                  <c:v>68.83</c:v>
                </c:pt>
                <c:pt idx="3541">
                  <c:v>68.798000000000002</c:v>
                </c:pt>
                <c:pt idx="3542">
                  <c:v>68.784999999999997</c:v>
                </c:pt>
                <c:pt idx="3543">
                  <c:v>68.768000000000001</c:v>
                </c:pt>
                <c:pt idx="3544">
                  <c:v>68.730999999999995</c:v>
                </c:pt>
                <c:pt idx="3545">
                  <c:v>68.692999999999998</c:v>
                </c:pt>
                <c:pt idx="3546">
                  <c:v>68.665000000000006</c:v>
                </c:pt>
                <c:pt idx="3547">
                  <c:v>68.626999999999995</c:v>
                </c:pt>
                <c:pt idx="3548">
                  <c:v>68.575999999999993</c:v>
                </c:pt>
                <c:pt idx="3549">
                  <c:v>68.518000000000001</c:v>
                </c:pt>
                <c:pt idx="3550">
                  <c:v>68.466999999999999</c:v>
                </c:pt>
                <c:pt idx="3551">
                  <c:v>68.433000000000007</c:v>
                </c:pt>
                <c:pt idx="3552">
                  <c:v>68.409000000000006</c:v>
                </c:pt>
                <c:pt idx="3553">
                  <c:v>68.394999999999996</c:v>
                </c:pt>
                <c:pt idx="3554">
                  <c:v>68.403999999999996</c:v>
                </c:pt>
                <c:pt idx="3555">
                  <c:v>68.423000000000002</c:v>
                </c:pt>
                <c:pt idx="3556">
                  <c:v>68.433000000000007</c:v>
                </c:pt>
                <c:pt idx="3557">
                  <c:v>68.44</c:v>
                </c:pt>
                <c:pt idx="3558">
                  <c:v>68.453000000000003</c:v>
                </c:pt>
                <c:pt idx="3559">
                  <c:v>68.465999999999994</c:v>
                </c:pt>
                <c:pt idx="3560">
                  <c:v>68.477999999999994</c:v>
                </c:pt>
                <c:pt idx="3561">
                  <c:v>68.491</c:v>
                </c:pt>
                <c:pt idx="3562">
                  <c:v>68.504999999999995</c:v>
                </c:pt>
                <c:pt idx="3563">
                  <c:v>68.528999999999996</c:v>
                </c:pt>
                <c:pt idx="3564">
                  <c:v>68.573999999999998</c:v>
                </c:pt>
                <c:pt idx="3565">
                  <c:v>68.637</c:v>
                </c:pt>
                <c:pt idx="3566">
                  <c:v>68.694999999999993</c:v>
                </c:pt>
                <c:pt idx="3567">
                  <c:v>68.744</c:v>
                </c:pt>
                <c:pt idx="3568">
                  <c:v>68.789000000000001</c:v>
                </c:pt>
                <c:pt idx="3569">
                  <c:v>68.831999999999994</c:v>
                </c:pt>
                <c:pt idx="3570">
                  <c:v>68.878</c:v>
                </c:pt>
                <c:pt idx="3571">
                  <c:v>68.92</c:v>
                </c:pt>
                <c:pt idx="3572">
                  <c:v>68.953000000000003</c:v>
                </c:pt>
                <c:pt idx="3573">
                  <c:v>68.984999999999999</c:v>
                </c:pt>
                <c:pt idx="3574">
                  <c:v>69.013000000000005</c:v>
                </c:pt>
                <c:pt idx="3575">
                  <c:v>69.031999999999996</c:v>
                </c:pt>
                <c:pt idx="3576">
                  <c:v>69.05</c:v>
                </c:pt>
                <c:pt idx="3577">
                  <c:v>69.069999999999993</c:v>
                </c:pt>
                <c:pt idx="3578">
                  <c:v>69.091999999999999</c:v>
                </c:pt>
                <c:pt idx="3579">
                  <c:v>69.103999999999999</c:v>
                </c:pt>
                <c:pt idx="3580">
                  <c:v>69.117999999999995</c:v>
                </c:pt>
                <c:pt idx="3581">
                  <c:v>69.13</c:v>
                </c:pt>
                <c:pt idx="3582">
                  <c:v>69.144999999999996</c:v>
                </c:pt>
                <c:pt idx="3583">
                  <c:v>69.162999999999997</c:v>
                </c:pt>
                <c:pt idx="3584">
                  <c:v>69.180999999999997</c:v>
                </c:pt>
                <c:pt idx="3585">
                  <c:v>69.192999999999998</c:v>
                </c:pt>
                <c:pt idx="3586">
                  <c:v>69.203000000000003</c:v>
                </c:pt>
                <c:pt idx="3587">
                  <c:v>69.206999999999994</c:v>
                </c:pt>
                <c:pt idx="3588">
                  <c:v>69.204999999999998</c:v>
                </c:pt>
                <c:pt idx="3589">
                  <c:v>69.194999999999993</c:v>
                </c:pt>
                <c:pt idx="3590">
                  <c:v>69.188000000000002</c:v>
                </c:pt>
                <c:pt idx="3591">
                  <c:v>69.195999999999998</c:v>
                </c:pt>
                <c:pt idx="3592">
                  <c:v>69.197999999999993</c:v>
                </c:pt>
                <c:pt idx="3593">
                  <c:v>69.198999999999998</c:v>
                </c:pt>
                <c:pt idx="3594">
                  <c:v>69.203000000000003</c:v>
                </c:pt>
                <c:pt idx="3595">
                  <c:v>69.209000000000003</c:v>
                </c:pt>
                <c:pt idx="3596">
                  <c:v>69.213999999999999</c:v>
                </c:pt>
                <c:pt idx="3597">
                  <c:v>69.213999999999999</c:v>
                </c:pt>
                <c:pt idx="3598">
                  <c:v>69.209999999999994</c:v>
                </c:pt>
                <c:pt idx="3599">
                  <c:v>69.204999999999998</c:v>
                </c:pt>
                <c:pt idx="3600">
                  <c:v>69.2</c:v>
                </c:pt>
                <c:pt idx="3601">
                  <c:v>69.186999999999998</c:v>
                </c:pt>
                <c:pt idx="3602">
                  <c:v>69.174000000000007</c:v>
                </c:pt>
                <c:pt idx="3603">
                  <c:v>69.167000000000002</c:v>
                </c:pt>
                <c:pt idx="3604">
                  <c:v>69.159000000000006</c:v>
                </c:pt>
                <c:pt idx="3605">
                  <c:v>69.146000000000001</c:v>
                </c:pt>
                <c:pt idx="3606">
                  <c:v>69.125</c:v>
                </c:pt>
                <c:pt idx="3607">
                  <c:v>69.102000000000004</c:v>
                </c:pt>
                <c:pt idx="3608">
                  <c:v>69.084000000000003</c:v>
                </c:pt>
                <c:pt idx="3609">
                  <c:v>69.069999999999993</c:v>
                </c:pt>
                <c:pt idx="3610">
                  <c:v>69.063000000000002</c:v>
                </c:pt>
                <c:pt idx="3611">
                  <c:v>69.061000000000007</c:v>
                </c:pt>
                <c:pt idx="3612">
                  <c:v>69.055999999999997</c:v>
                </c:pt>
                <c:pt idx="3613">
                  <c:v>69.046999999999997</c:v>
                </c:pt>
                <c:pt idx="3614">
                  <c:v>69.036000000000001</c:v>
                </c:pt>
                <c:pt idx="3615">
                  <c:v>69.021000000000001</c:v>
                </c:pt>
                <c:pt idx="3616">
                  <c:v>69.006</c:v>
                </c:pt>
                <c:pt idx="3617">
                  <c:v>68.984999999999999</c:v>
                </c:pt>
                <c:pt idx="3618">
                  <c:v>68.953999999999994</c:v>
                </c:pt>
                <c:pt idx="3619">
                  <c:v>68.926000000000002</c:v>
                </c:pt>
                <c:pt idx="3620">
                  <c:v>68.900999999999996</c:v>
                </c:pt>
                <c:pt idx="3621">
                  <c:v>68.885999999999996</c:v>
                </c:pt>
                <c:pt idx="3622">
                  <c:v>68.867999999999995</c:v>
                </c:pt>
                <c:pt idx="3623">
                  <c:v>68.847999999999999</c:v>
                </c:pt>
                <c:pt idx="3624">
                  <c:v>68.834000000000003</c:v>
                </c:pt>
                <c:pt idx="3625">
                  <c:v>68.826999999999998</c:v>
                </c:pt>
                <c:pt idx="3626">
                  <c:v>68.817999999999998</c:v>
                </c:pt>
                <c:pt idx="3627">
                  <c:v>68.808000000000007</c:v>
                </c:pt>
                <c:pt idx="3628">
                  <c:v>68.808000000000007</c:v>
                </c:pt>
                <c:pt idx="3629">
                  <c:v>68.811999999999998</c:v>
                </c:pt>
                <c:pt idx="3630">
                  <c:v>68.811999999999998</c:v>
                </c:pt>
                <c:pt idx="3631">
                  <c:v>68.819999999999993</c:v>
                </c:pt>
                <c:pt idx="3632">
                  <c:v>68.826999999999998</c:v>
                </c:pt>
                <c:pt idx="3633">
                  <c:v>68.828999999999994</c:v>
                </c:pt>
                <c:pt idx="3634">
                  <c:v>68.835999999999999</c:v>
                </c:pt>
                <c:pt idx="3635">
                  <c:v>68.849000000000004</c:v>
                </c:pt>
                <c:pt idx="3636">
                  <c:v>68.866</c:v>
                </c:pt>
                <c:pt idx="3637">
                  <c:v>68.89</c:v>
                </c:pt>
                <c:pt idx="3638">
                  <c:v>68.915999999999997</c:v>
                </c:pt>
                <c:pt idx="3639">
                  <c:v>68.936999999999998</c:v>
                </c:pt>
                <c:pt idx="3640">
                  <c:v>68.95</c:v>
                </c:pt>
                <c:pt idx="3641">
                  <c:v>68.962999999999994</c:v>
                </c:pt>
                <c:pt idx="3642">
                  <c:v>68.988</c:v>
                </c:pt>
                <c:pt idx="3643">
                  <c:v>69.022000000000006</c:v>
                </c:pt>
                <c:pt idx="3644">
                  <c:v>69.066000000000003</c:v>
                </c:pt>
                <c:pt idx="3645">
                  <c:v>69.117999999999995</c:v>
                </c:pt>
                <c:pt idx="3646">
                  <c:v>69.168999999999997</c:v>
                </c:pt>
                <c:pt idx="3647">
                  <c:v>69.23</c:v>
                </c:pt>
                <c:pt idx="3648">
                  <c:v>69.305000000000007</c:v>
                </c:pt>
                <c:pt idx="3649">
                  <c:v>69.403999999999996</c:v>
                </c:pt>
                <c:pt idx="3650">
                  <c:v>69.525000000000006</c:v>
                </c:pt>
                <c:pt idx="3651">
                  <c:v>69.671000000000006</c:v>
                </c:pt>
                <c:pt idx="3652">
                  <c:v>69.847999999999999</c:v>
                </c:pt>
                <c:pt idx="3653">
                  <c:v>70.031000000000006</c:v>
                </c:pt>
                <c:pt idx="3654">
                  <c:v>70.228999999999999</c:v>
                </c:pt>
                <c:pt idx="3655">
                  <c:v>70.44</c:v>
                </c:pt>
                <c:pt idx="3656">
                  <c:v>70.64</c:v>
                </c:pt>
                <c:pt idx="3657">
                  <c:v>70.831999999999994</c:v>
                </c:pt>
                <c:pt idx="3658">
                  <c:v>71.019000000000005</c:v>
                </c:pt>
                <c:pt idx="3659">
                  <c:v>71.222999999999999</c:v>
                </c:pt>
                <c:pt idx="3660">
                  <c:v>71.411000000000001</c:v>
                </c:pt>
                <c:pt idx="3661">
                  <c:v>71.581999999999994</c:v>
                </c:pt>
                <c:pt idx="3662">
                  <c:v>71.742999999999995</c:v>
                </c:pt>
                <c:pt idx="3663">
                  <c:v>71.903999999999996</c:v>
                </c:pt>
                <c:pt idx="3664">
                  <c:v>72.058999999999997</c:v>
                </c:pt>
                <c:pt idx="3665">
                  <c:v>72.215000000000003</c:v>
                </c:pt>
                <c:pt idx="3666">
                  <c:v>72.372</c:v>
                </c:pt>
                <c:pt idx="3667">
                  <c:v>72.525000000000006</c:v>
                </c:pt>
                <c:pt idx="3668">
                  <c:v>72.679000000000002</c:v>
                </c:pt>
                <c:pt idx="3669">
                  <c:v>72.825999999999993</c:v>
                </c:pt>
                <c:pt idx="3670">
                  <c:v>72.959000000000003</c:v>
                </c:pt>
                <c:pt idx="3671">
                  <c:v>73.093000000000004</c:v>
                </c:pt>
                <c:pt idx="3672">
                  <c:v>73.228999999999999</c:v>
                </c:pt>
                <c:pt idx="3673">
                  <c:v>73.366</c:v>
                </c:pt>
                <c:pt idx="3674">
                  <c:v>73.512</c:v>
                </c:pt>
                <c:pt idx="3675">
                  <c:v>73.667000000000002</c:v>
                </c:pt>
                <c:pt idx="3676">
                  <c:v>73.819000000000003</c:v>
                </c:pt>
                <c:pt idx="3677">
                  <c:v>73.974999999999994</c:v>
                </c:pt>
                <c:pt idx="3678">
                  <c:v>74.13</c:v>
                </c:pt>
                <c:pt idx="3679">
                  <c:v>74.295000000000002</c:v>
                </c:pt>
                <c:pt idx="3680">
                  <c:v>74.465999999999994</c:v>
                </c:pt>
                <c:pt idx="3681">
                  <c:v>74.643000000000001</c:v>
                </c:pt>
                <c:pt idx="3682">
                  <c:v>74.813000000000002</c:v>
                </c:pt>
                <c:pt idx="3683">
                  <c:v>74.975999999999999</c:v>
                </c:pt>
                <c:pt idx="3684">
                  <c:v>75.131</c:v>
                </c:pt>
                <c:pt idx="3685">
                  <c:v>75.283000000000001</c:v>
                </c:pt>
                <c:pt idx="3686">
                  <c:v>75.438000000000002</c:v>
                </c:pt>
                <c:pt idx="3687">
                  <c:v>75.599999999999994</c:v>
                </c:pt>
                <c:pt idx="3688">
                  <c:v>75.766000000000005</c:v>
                </c:pt>
                <c:pt idx="3689">
                  <c:v>75.921000000000006</c:v>
                </c:pt>
                <c:pt idx="3690">
                  <c:v>76.066000000000003</c:v>
                </c:pt>
                <c:pt idx="3691">
                  <c:v>76.203000000000003</c:v>
                </c:pt>
                <c:pt idx="3692">
                  <c:v>76.332999999999998</c:v>
                </c:pt>
                <c:pt idx="3693">
                  <c:v>76.471999999999994</c:v>
                </c:pt>
                <c:pt idx="3694">
                  <c:v>76.597999999999999</c:v>
                </c:pt>
                <c:pt idx="3695">
                  <c:v>76.709999999999994</c:v>
                </c:pt>
                <c:pt idx="3696">
                  <c:v>76.814999999999998</c:v>
                </c:pt>
                <c:pt idx="3697">
                  <c:v>76.921000000000006</c:v>
                </c:pt>
                <c:pt idx="3698">
                  <c:v>77.004000000000005</c:v>
                </c:pt>
                <c:pt idx="3699">
                  <c:v>77.069999999999993</c:v>
                </c:pt>
                <c:pt idx="3700">
                  <c:v>77.141000000000005</c:v>
                </c:pt>
                <c:pt idx="3701">
                  <c:v>77.204999999999998</c:v>
                </c:pt>
                <c:pt idx="3702">
                  <c:v>77.245999999999995</c:v>
                </c:pt>
                <c:pt idx="3703">
                  <c:v>77.275000000000006</c:v>
                </c:pt>
                <c:pt idx="3704">
                  <c:v>77.295000000000002</c:v>
                </c:pt>
                <c:pt idx="3705">
                  <c:v>77.314999999999998</c:v>
                </c:pt>
                <c:pt idx="3706">
                  <c:v>77.332999999999998</c:v>
                </c:pt>
                <c:pt idx="3707">
                  <c:v>77.349999999999994</c:v>
                </c:pt>
                <c:pt idx="3708">
                  <c:v>77.37</c:v>
                </c:pt>
                <c:pt idx="3709">
                  <c:v>77.388999999999996</c:v>
                </c:pt>
                <c:pt idx="3710">
                  <c:v>77.41</c:v>
                </c:pt>
                <c:pt idx="3711">
                  <c:v>77.423000000000002</c:v>
                </c:pt>
                <c:pt idx="3712">
                  <c:v>77.426000000000002</c:v>
                </c:pt>
                <c:pt idx="3713">
                  <c:v>77.42</c:v>
                </c:pt>
                <c:pt idx="3714">
                  <c:v>77.400999999999996</c:v>
                </c:pt>
                <c:pt idx="3715">
                  <c:v>77.384</c:v>
                </c:pt>
                <c:pt idx="3716">
                  <c:v>77.366</c:v>
                </c:pt>
                <c:pt idx="3717">
                  <c:v>77.343999999999994</c:v>
                </c:pt>
                <c:pt idx="3718">
                  <c:v>77.308000000000007</c:v>
                </c:pt>
                <c:pt idx="3719">
                  <c:v>77.287000000000006</c:v>
                </c:pt>
                <c:pt idx="3720">
                  <c:v>77.278000000000006</c:v>
                </c:pt>
                <c:pt idx="3721">
                  <c:v>77.263999999999996</c:v>
                </c:pt>
                <c:pt idx="3722">
                  <c:v>77.245000000000005</c:v>
                </c:pt>
                <c:pt idx="3723">
                  <c:v>77.228999999999999</c:v>
                </c:pt>
                <c:pt idx="3724">
                  <c:v>77.215999999999994</c:v>
                </c:pt>
                <c:pt idx="3725">
                  <c:v>77.212999999999994</c:v>
                </c:pt>
                <c:pt idx="3726">
                  <c:v>77.207999999999998</c:v>
                </c:pt>
                <c:pt idx="3727">
                  <c:v>77.2</c:v>
                </c:pt>
                <c:pt idx="3728">
                  <c:v>77.206000000000003</c:v>
                </c:pt>
                <c:pt idx="3729">
                  <c:v>77.224999999999994</c:v>
                </c:pt>
                <c:pt idx="3730">
                  <c:v>77.248999999999995</c:v>
                </c:pt>
                <c:pt idx="3731">
                  <c:v>77.272000000000006</c:v>
                </c:pt>
                <c:pt idx="3732">
                  <c:v>77.293999999999997</c:v>
                </c:pt>
                <c:pt idx="3733">
                  <c:v>77.317999999999998</c:v>
                </c:pt>
                <c:pt idx="3734">
                  <c:v>77.337999999999994</c:v>
                </c:pt>
                <c:pt idx="3735">
                  <c:v>77.367999999999995</c:v>
                </c:pt>
                <c:pt idx="3736">
                  <c:v>77.417000000000002</c:v>
                </c:pt>
                <c:pt idx="3737">
                  <c:v>77.472999999999999</c:v>
                </c:pt>
                <c:pt idx="3738">
                  <c:v>77.540000000000006</c:v>
                </c:pt>
                <c:pt idx="3739">
                  <c:v>77.616</c:v>
                </c:pt>
                <c:pt idx="3740">
                  <c:v>77.679000000000002</c:v>
                </c:pt>
                <c:pt idx="3741">
                  <c:v>77.745999999999995</c:v>
                </c:pt>
                <c:pt idx="3742">
                  <c:v>77.804000000000002</c:v>
                </c:pt>
                <c:pt idx="3743">
                  <c:v>77.858999999999995</c:v>
                </c:pt>
                <c:pt idx="3744">
                  <c:v>77.917000000000002</c:v>
                </c:pt>
                <c:pt idx="3745">
                  <c:v>77.974000000000004</c:v>
                </c:pt>
                <c:pt idx="3746">
                  <c:v>78.019000000000005</c:v>
                </c:pt>
                <c:pt idx="3747">
                  <c:v>78.046999999999997</c:v>
                </c:pt>
                <c:pt idx="3748">
                  <c:v>78.08</c:v>
                </c:pt>
                <c:pt idx="3749">
                  <c:v>78.120999999999995</c:v>
                </c:pt>
                <c:pt idx="3750">
                  <c:v>78.159000000000006</c:v>
                </c:pt>
                <c:pt idx="3751">
                  <c:v>78.204999999999998</c:v>
                </c:pt>
                <c:pt idx="3752">
                  <c:v>78.245999999999995</c:v>
                </c:pt>
                <c:pt idx="3753">
                  <c:v>78.28</c:v>
                </c:pt>
                <c:pt idx="3754">
                  <c:v>78.305999999999997</c:v>
                </c:pt>
                <c:pt idx="3755">
                  <c:v>78.325999999999993</c:v>
                </c:pt>
                <c:pt idx="3756">
                  <c:v>78.344999999999999</c:v>
                </c:pt>
                <c:pt idx="3757">
                  <c:v>78.372</c:v>
                </c:pt>
                <c:pt idx="3758">
                  <c:v>78.41</c:v>
                </c:pt>
                <c:pt idx="3759">
                  <c:v>78.47</c:v>
                </c:pt>
                <c:pt idx="3760">
                  <c:v>78.549000000000007</c:v>
                </c:pt>
                <c:pt idx="3761">
                  <c:v>78.643000000000001</c:v>
                </c:pt>
                <c:pt idx="3762">
                  <c:v>78.741</c:v>
                </c:pt>
                <c:pt idx="3763">
                  <c:v>78.852000000000004</c:v>
                </c:pt>
                <c:pt idx="3764">
                  <c:v>78.977000000000004</c:v>
                </c:pt>
                <c:pt idx="3765">
                  <c:v>79.106999999999999</c:v>
                </c:pt>
                <c:pt idx="3766">
                  <c:v>79.231999999999999</c:v>
                </c:pt>
                <c:pt idx="3767">
                  <c:v>79.350999999999999</c:v>
                </c:pt>
                <c:pt idx="3768">
                  <c:v>79.483000000000004</c:v>
                </c:pt>
                <c:pt idx="3769">
                  <c:v>79.616</c:v>
                </c:pt>
                <c:pt idx="3770">
                  <c:v>79.747</c:v>
                </c:pt>
                <c:pt idx="3771">
                  <c:v>79.846999999999994</c:v>
                </c:pt>
                <c:pt idx="3772">
                  <c:v>79.926000000000002</c:v>
                </c:pt>
                <c:pt idx="3773">
                  <c:v>79.989000000000004</c:v>
                </c:pt>
                <c:pt idx="3774">
                  <c:v>80.034999999999997</c:v>
                </c:pt>
                <c:pt idx="3775">
                  <c:v>80.063999999999993</c:v>
                </c:pt>
                <c:pt idx="3776">
                  <c:v>80.066000000000003</c:v>
                </c:pt>
                <c:pt idx="3777">
                  <c:v>80.039000000000001</c:v>
                </c:pt>
                <c:pt idx="3778">
                  <c:v>79.989000000000004</c:v>
                </c:pt>
                <c:pt idx="3779">
                  <c:v>79.900000000000006</c:v>
                </c:pt>
                <c:pt idx="3780">
                  <c:v>79.801000000000002</c:v>
                </c:pt>
                <c:pt idx="3781">
                  <c:v>79.679000000000002</c:v>
                </c:pt>
                <c:pt idx="3782">
                  <c:v>79.528000000000006</c:v>
                </c:pt>
                <c:pt idx="3783">
                  <c:v>79.402000000000001</c:v>
                </c:pt>
                <c:pt idx="3784">
                  <c:v>79.260000000000005</c:v>
                </c:pt>
                <c:pt idx="3785">
                  <c:v>79.120999999999995</c:v>
                </c:pt>
                <c:pt idx="3786">
                  <c:v>79.004000000000005</c:v>
                </c:pt>
                <c:pt idx="3787">
                  <c:v>78.932000000000002</c:v>
                </c:pt>
                <c:pt idx="3788">
                  <c:v>78.914000000000001</c:v>
                </c:pt>
                <c:pt idx="3789">
                  <c:v>78.941000000000003</c:v>
                </c:pt>
                <c:pt idx="3790">
                  <c:v>79.004999999999995</c:v>
                </c:pt>
                <c:pt idx="3791">
                  <c:v>79.105999999999995</c:v>
                </c:pt>
                <c:pt idx="3792">
                  <c:v>79.236000000000004</c:v>
                </c:pt>
                <c:pt idx="3793">
                  <c:v>79.358999999999995</c:v>
                </c:pt>
                <c:pt idx="3794">
                  <c:v>79.471999999999994</c:v>
                </c:pt>
                <c:pt idx="3795">
                  <c:v>79.581999999999994</c:v>
                </c:pt>
                <c:pt idx="3796">
                  <c:v>79.668000000000006</c:v>
                </c:pt>
                <c:pt idx="3797">
                  <c:v>79.739999999999995</c:v>
                </c:pt>
                <c:pt idx="3798">
                  <c:v>79.802000000000007</c:v>
                </c:pt>
                <c:pt idx="3799">
                  <c:v>79.856999999999999</c:v>
                </c:pt>
                <c:pt idx="3800">
                  <c:v>79.891999999999996</c:v>
                </c:pt>
                <c:pt idx="3801">
                  <c:v>79.900999999999996</c:v>
                </c:pt>
                <c:pt idx="3802">
                  <c:v>79.906999999999996</c:v>
                </c:pt>
                <c:pt idx="3803">
                  <c:v>79.908000000000001</c:v>
                </c:pt>
                <c:pt idx="3804">
                  <c:v>79.903999999999996</c:v>
                </c:pt>
                <c:pt idx="3805">
                  <c:v>79.893000000000001</c:v>
                </c:pt>
                <c:pt idx="3806">
                  <c:v>79.882999999999996</c:v>
                </c:pt>
                <c:pt idx="3807">
                  <c:v>79.875</c:v>
                </c:pt>
                <c:pt idx="3808">
                  <c:v>79.858000000000004</c:v>
                </c:pt>
                <c:pt idx="3809">
                  <c:v>79.834000000000003</c:v>
                </c:pt>
                <c:pt idx="3810">
                  <c:v>79.811000000000007</c:v>
                </c:pt>
                <c:pt idx="3811">
                  <c:v>79.799000000000007</c:v>
                </c:pt>
                <c:pt idx="3812">
                  <c:v>79.798000000000002</c:v>
                </c:pt>
                <c:pt idx="3813">
                  <c:v>79.802999999999997</c:v>
                </c:pt>
                <c:pt idx="3814">
                  <c:v>79.801000000000002</c:v>
                </c:pt>
                <c:pt idx="3815">
                  <c:v>79.802999999999997</c:v>
                </c:pt>
                <c:pt idx="3816">
                  <c:v>79.808999999999997</c:v>
                </c:pt>
                <c:pt idx="3817">
                  <c:v>79.822000000000003</c:v>
                </c:pt>
                <c:pt idx="3818">
                  <c:v>79.840999999999994</c:v>
                </c:pt>
                <c:pt idx="3819">
                  <c:v>79.870999999999995</c:v>
                </c:pt>
                <c:pt idx="3820">
                  <c:v>79.903000000000006</c:v>
                </c:pt>
                <c:pt idx="3821">
                  <c:v>79.950999999999993</c:v>
                </c:pt>
                <c:pt idx="3822">
                  <c:v>80.016999999999996</c:v>
                </c:pt>
                <c:pt idx="3823">
                  <c:v>80.069999999999993</c:v>
                </c:pt>
                <c:pt idx="3824">
                  <c:v>80.096999999999994</c:v>
                </c:pt>
                <c:pt idx="3825">
                  <c:v>80.114000000000004</c:v>
                </c:pt>
                <c:pt idx="3826">
                  <c:v>80.116</c:v>
                </c:pt>
                <c:pt idx="3827">
                  <c:v>80.100999999999999</c:v>
                </c:pt>
                <c:pt idx="3828">
                  <c:v>80.072999999999993</c:v>
                </c:pt>
                <c:pt idx="3829">
                  <c:v>80.034999999999997</c:v>
                </c:pt>
                <c:pt idx="3830">
                  <c:v>79.995999999999995</c:v>
                </c:pt>
                <c:pt idx="3831">
                  <c:v>79.960999999999999</c:v>
                </c:pt>
                <c:pt idx="3832">
                  <c:v>79.941000000000003</c:v>
                </c:pt>
                <c:pt idx="3833">
                  <c:v>79.936000000000007</c:v>
                </c:pt>
                <c:pt idx="3834">
                  <c:v>79.933999999999997</c:v>
                </c:pt>
                <c:pt idx="3835">
                  <c:v>79.926000000000002</c:v>
                </c:pt>
                <c:pt idx="3836">
                  <c:v>79.914000000000001</c:v>
                </c:pt>
                <c:pt idx="3837">
                  <c:v>79.900000000000006</c:v>
                </c:pt>
                <c:pt idx="3838">
                  <c:v>79.876000000000005</c:v>
                </c:pt>
                <c:pt idx="3839">
                  <c:v>79.840999999999994</c:v>
                </c:pt>
                <c:pt idx="3840">
                  <c:v>79.813000000000002</c:v>
                </c:pt>
                <c:pt idx="3841">
                  <c:v>79.789000000000001</c:v>
                </c:pt>
                <c:pt idx="3842">
                  <c:v>79.748000000000005</c:v>
                </c:pt>
                <c:pt idx="3843">
                  <c:v>79.713999999999999</c:v>
                </c:pt>
                <c:pt idx="3844">
                  <c:v>79.682000000000002</c:v>
                </c:pt>
                <c:pt idx="3845">
                  <c:v>79.632000000000005</c:v>
                </c:pt>
                <c:pt idx="3846">
                  <c:v>79.575999999999993</c:v>
                </c:pt>
                <c:pt idx="3847">
                  <c:v>79.504000000000005</c:v>
                </c:pt>
                <c:pt idx="3848">
                  <c:v>79.394999999999996</c:v>
                </c:pt>
                <c:pt idx="3849">
                  <c:v>79.260999999999996</c:v>
                </c:pt>
                <c:pt idx="3850">
                  <c:v>79.114000000000004</c:v>
                </c:pt>
                <c:pt idx="3851">
                  <c:v>78.957999999999998</c:v>
                </c:pt>
                <c:pt idx="3852">
                  <c:v>78.796000000000006</c:v>
                </c:pt>
                <c:pt idx="3853">
                  <c:v>78.646000000000001</c:v>
                </c:pt>
                <c:pt idx="3854">
                  <c:v>78.524000000000001</c:v>
                </c:pt>
                <c:pt idx="3855">
                  <c:v>78.415000000000006</c:v>
                </c:pt>
                <c:pt idx="3856">
                  <c:v>78.322000000000003</c:v>
                </c:pt>
                <c:pt idx="3857">
                  <c:v>78.25</c:v>
                </c:pt>
                <c:pt idx="3858">
                  <c:v>78.201999999999998</c:v>
                </c:pt>
                <c:pt idx="3859">
                  <c:v>78.171000000000006</c:v>
                </c:pt>
                <c:pt idx="3860">
                  <c:v>78.152000000000001</c:v>
                </c:pt>
                <c:pt idx="3861">
                  <c:v>78.138999999999996</c:v>
                </c:pt>
                <c:pt idx="3862">
                  <c:v>78.137</c:v>
                </c:pt>
                <c:pt idx="3863">
                  <c:v>78.147000000000006</c:v>
                </c:pt>
                <c:pt idx="3864">
                  <c:v>78.174000000000007</c:v>
                </c:pt>
                <c:pt idx="3865">
                  <c:v>78.209999999999994</c:v>
                </c:pt>
                <c:pt idx="3866">
                  <c:v>78.25</c:v>
                </c:pt>
                <c:pt idx="3867">
                  <c:v>78.293999999999997</c:v>
                </c:pt>
                <c:pt idx="3868">
                  <c:v>78.352999999999994</c:v>
                </c:pt>
                <c:pt idx="3869">
                  <c:v>78.423000000000002</c:v>
                </c:pt>
                <c:pt idx="3870">
                  <c:v>78.495000000000005</c:v>
                </c:pt>
                <c:pt idx="3871">
                  <c:v>78.561999999999998</c:v>
                </c:pt>
                <c:pt idx="3872">
                  <c:v>78.626000000000005</c:v>
                </c:pt>
                <c:pt idx="3873">
                  <c:v>78.683999999999997</c:v>
                </c:pt>
                <c:pt idx="3874">
                  <c:v>78.739000000000004</c:v>
                </c:pt>
                <c:pt idx="3875">
                  <c:v>78.799000000000007</c:v>
                </c:pt>
                <c:pt idx="3876">
                  <c:v>78.855000000000004</c:v>
                </c:pt>
                <c:pt idx="3877">
                  <c:v>78.912999999999997</c:v>
                </c:pt>
                <c:pt idx="3878">
                  <c:v>78.975999999999999</c:v>
                </c:pt>
                <c:pt idx="3879">
                  <c:v>79.043999999999997</c:v>
                </c:pt>
                <c:pt idx="3880">
                  <c:v>79.105000000000004</c:v>
                </c:pt>
                <c:pt idx="3881">
                  <c:v>79.149000000000001</c:v>
                </c:pt>
                <c:pt idx="3882">
                  <c:v>79.192999999999998</c:v>
                </c:pt>
                <c:pt idx="3883">
                  <c:v>79.231999999999999</c:v>
                </c:pt>
                <c:pt idx="3884">
                  <c:v>79.259</c:v>
                </c:pt>
                <c:pt idx="3885">
                  <c:v>79.277000000000001</c:v>
                </c:pt>
                <c:pt idx="3886">
                  <c:v>79.292000000000002</c:v>
                </c:pt>
                <c:pt idx="3887">
                  <c:v>79.295000000000002</c:v>
                </c:pt>
                <c:pt idx="3888">
                  <c:v>79.295000000000002</c:v>
                </c:pt>
                <c:pt idx="3889">
                  <c:v>79.301000000000002</c:v>
                </c:pt>
                <c:pt idx="3890">
                  <c:v>79.292000000000002</c:v>
                </c:pt>
                <c:pt idx="3891">
                  <c:v>79.27</c:v>
                </c:pt>
                <c:pt idx="3892">
                  <c:v>79.248999999999995</c:v>
                </c:pt>
                <c:pt idx="3893">
                  <c:v>79.222999999999999</c:v>
                </c:pt>
                <c:pt idx="3894">
                  <c:v>79.195999999999998</c:v>
                </c:pt>
                <c:pt idx="3895">
                  <c:v>79.167000000000002</c:v>
                </c:pt>
                <c:pt idx="3896">
                  <c:v>79.143000000000001</c:v>
                </c:pt>
                <c:pt idx="3897">
                  <c:v>79.123000000000005</c:v>
                </c:pt>
                <c:pt idx="3898">
                  <c:v>79.097999999999999</c:v>
                </c:pt>
                <c:pt idx="3899">
                  <c:v>79.072000000000003</c:v>
                </c:pt>
                <c:pt idx="3900">
                  <c:v>79.048000000000002</c:v>
                </c:pt>
                <c:pt idx="3901">
                  <c:v>79.021000000000001</c:v>
                </c:pt>
                <c:pt idx="3902">
                  <c:v>78.980999999999995</c:v>
                </c:pt>
                <c:pt idx="3903">
                  <c:v>78.930999999999997</c:v>
                </c:pt>
                <c:pt idx="3904">
                  <c:v>78.887</c:v>
                </c:pt>
                <c:pt idx="3905">
                  <c:v>78.846000000000004</c:v>
                </c:pt>
                <c:pt idx="3906">
                  <c:v>78.804000000000002</c:v>
                </c:pt>
                <c:pt idx="3907">
                  <c:v>78.762</c:v>
                </c:pt>
                <c:pt idx="3908">
                  <c:v>78.72</c:v>
                </c:pt>
                <c:pt idx="3909">
                  <c:v>78.680999999999997</c:v>
                </c:pt>
                <c:pt idx="3910">
                  <c:v>78.650000000000006</c:v>
                </c:pt>
                <c:pt idx="3911">
                  <c:v>78.625</c:v>
                </c:pt>
                <c:pt idx="3912">
                  <c:v>78.602000000000004</c:v>
                </c:pt>
                <c:pt idx="3913">
                  <c:v>78.585999999999999</c:v>
                </c:pt>
                <c:pt idx="3914">
                  <c:v>78.578999999999994</c:v>
                </c:pt>
                <c:pt idx="3915">
                  <c:v>78.572000000000003</c:v>
                </c:pt>
                <c:pt idx="3916">
                  <c:v>78.563000000000002</c:v>
                </c:pt>
                <c:pt idx="3917">
                  <c:v>78.549000000000007</c:v>
                </c:pt>
                <c:pt idx="3918">
                  <c:v>78.537000000000006</c:v>
                </c:pt>
                <c:pt idx="3919">
                  <c:v>78.531999999999996</c:v>
                </c:pt>
                <c:pt idx="3920">
                  <c:v>78.524000000000001</c:v>
                </c:pt>
                <c:pt idx="3921">
                  <c:v>78.507999999999996</c:v>
                </c:pt>
                <c:pt idx="3922">
                  <c:v>78.486999999999995</c:v>
                </c:pt>
                <c:pt idx="3923">
                  <c:v>78.463999999999999</c:v>
                </c:pt>
                <c:pt idx="3924">
                  <c:v>78.438000000000002</c:v>
                </c:pt>
                <c:pt idx="3925">
                  <c:v>78.397000000000006</c:v>
                </c:pt>
                <c:pt idx="3926">
                  <c:v>78.34</c:v>
                </c:pt>
                <c:pt idx="3927">
                  <c:v>78.277000000000001</c:v>
                </c:pt>
                <c:pt idx="3928">
                  <c:v>78.203000000000003</c:v>
                </c:pt>
                <c:pt idx="3929">
                  <c:v>78.116</c:v>
                </c:pt>
                <c:pt idx="3930">
                  <c:v>78.007999999999996</c:v>
                </c:pt>
                <c:pt idx="3931">
                  <c:v>77.891999999999996</c:v>
                </c:pt>
                <c:pt idx="3932">
                  <c:v>77.756</c:v>
                </c:pt>
                <c:pt idx="3933">
                  <c:v>77.608999999999995</c:v>
                </c:pt>
                <c:pt idx="3934">
                  <c:v>77.451999999999998</c:v>
                </c:pt>
                <c:pt idx="3935">
                  <c:v>77.290000000000006</c:v>
                </c:pt>
                <c:pt idx="3936">
                  <c:v>77.120999999999995</c:v>
                </c:pt>
                <c:pt idx="3937">
                  <c:v>76.953000000000003</c:v>
                </c:pt>
                <c:pt idx="3938">
                  <c:v>76.790999999999997</c:v>
                </c:pt>
                <c:pt idx="3939">
                  <c:v>76.634</c:v>
                </c:pt>
                <c:pt idx="3940">
                  <c:v>76.491</c:v>
                </c:pt>
                <c:pt idx="3941">
                  <c:v>76.367999999999995</c:v>
                </c:pt>
                <c:pt idx="3942">
                  <c:v>76.272000000000006</c:v>
                </c:pt>
                <c:pt idx="3943">
                  <c:v>76.186000000000007</c:v>
                </c:pt>
                <c:pt idx="3944">
                  <c:v>76.105999999999995</c:v>
                </c:pt>
                <c:pt idx="3945">
                  <c:v>76.016999999999996</c:v>
                </c:pt>
                <c:pt idx="3946">
                  <c:v>75.933000000000007</c:v>
                </c:pt>
                <c:pt idx="3947">
                  <c:v>75.841999999999999</c:v>
                </c:pt>
                <c:pt idx="3948">
                  <c:v>75.738</c:v>
                </c:pt>
                <c:pt idx="3949">
                  <c:v>75.634</c:v>
                </c:pt>
                <c:pt idx="3950">
                  <c:v>75.536000000000001</c:v>
                </c:pt>
                <c:pt idx="3951">
                  <c:v>75.438000000000002</c:v>
                </c:pt>
                <c:pt idx="3952">
                  <c:v>75.338999999999999</c:v>
                </c:pt>
                <c:pt idx="3953">
                  <c:v>75.247</c:v>
                </c:pt>
                <c:pt idx="3954">
                  <c:v>75.173000000000002</c:v>
                </c:pt>
                <c:pt idx="3955">
                  <c:v>75.099999999999994</c:v>
                </c:pt>
                <c:pt idx="3956">
                  <c:v>75.036000000000001</c:v>
                </c:pt>
                <c:pt idx="3957">
                  <c:v>74.971999999999994</c:v>
                </c:pt>
                <c:pt idx="3958">
                  <c:v>74.900000000000006</c:v>
                </c:pt>
                <c:pt idx="3959">
                  <c:v>74.849000000000004</c:v>
                </c:pt>
                <c:pt idx="3960">
                  <c:v>74.811999999999998</c:v>
                </c:pt>
                <c:pt idx="3961">
                  <c:v>74.778999999999996</c:v>
                </c:pt>
                <c:pt idx="3962">
                  <c:v>74.754999999999995</c:v>
                </c:pt>
                <c:pt idx="3963">
                  <c:v>74.725999999999999</c:v>
                </c:pt>
                <c:pt idx="3964">
                  <c:v>74.691000000000003</c:v>
                </c:pt>
                <c:pt idx="3965">
                  <c:v>74.661000000000001</c:v>
                </c:pt>
                <c:pt idx="3966">
                  <c:v>74.641000000000005</c:v>
                </c:pt>
                <c:pt idx="3967">
                  <c:v>74.620999999999995</c:v>
                </c:pt>
                <c:pt idx="3968">
                  <c:v>74.606999999999999</c:v>
                </c:pt>
                <c:pt idx="3969">
                  <c:v>74.593999999999994</c:v>
                </c:pt>
                <c:pt idx="3970">
                  <c:v>74.575999999999993</c:v>
                </c:pt>
                <c:pt idx="3971">
                  <c:v>74.56</c:v>
                </c:pt>
                <c:pt idx="3972">
                  <c:v>74.546999999999997</c:v>
                </c:pt>
                <c:pt idx="3973">
                  <c:v>74.536000000000001</c:v>
                </c:pt>
                <c:pt idx="3974">
                  <c:v>74.525999999999996</c:v>
                </c:pt>
                <c:pt idx="3975">
                  <c:v>74.513999999999996</c:v>
                </c:pt>
                <c:pt idx="3976">
                  <c:v>74.501000000000005</c:v>
                </c:pt>
                <c:pt idx="3977">
                  <c:v>74.471999999999994</c:v>
                </c:pt>
                <c:pt idx="3978">
                  <c:v>74.433000000000007</c:v>
                </c:pt>
                <c:pt idx="3979">
                  <c:v>74.387</c:v>
                </c:pt>
                <c:pt idx="3980">
                  <c:v>74.343000000000004</c:v>
                </c:pt>
                <c:pt idx="3981">
                  <c:v>74.302999999999997</c:v>
                </c:pt>
                <c:pt idx="3982">
                  <c:v>74.254000000000005</c:v>
                </c:pt>
                <c:pt idx="3983">
                  <c:v>74.206999999999994</c:v>
                </c:pt>
                <c:pt idx="3984">
                  <c:v>74.159000000000006</c:v>
                </c:pt>
                <c:pt idx="3985">
                  <c:v>74.114999999999995</c:v>
                </c:pt>
                <c:pt idx="3986">
                  <c:v>74.08</c:v>
                </c:pt>
                <c:pt idx="3987">
                  <c:v>74.057000000000002</c:v>
                </c:pt>
                <c:pt idx="3988">
                  <c:v>74.046999999999997</c:v>
                </c:pt>
                <c:pt idx="3989">
                  <c:v>74.037999999999997</c:v>
                </c:pt>
                <c:pt idx="3990">
                  <c:v>74.03</c:v>
                </c:pt>
                <c:pt idx="3991">
                  <c:v>74.024000000000001</c:v>
                </c:pt>
                <c:pt idx="3992">
                  <c:v>74.016000000000005</c:v>
                </c:pt>
                <c:pt idx="3993">
                  <c:v>74.009</c:v>
                </c:pt>
                <c:pt idx="3994">
                  <c:v>73.994</c:v>
                </c:pt>
                <c:pt idx="3995">
                  <c:v>73.959999999999994</c:v>
                </c:pt>
                <c:pt idx="3996">
                  <c:v>73.921999999999997</c:v>
                </c:pt>
                <c:pt idx="3997">
                  <c:v>73.882000000000005</c:v>
                </c:pt>
                <c:pt idx="3998">
                  <c:v>73.843999999999994</c:v>
                </c:pt>
                <c:pt idx="3999">
                  <c:v>73.805000000000007</c:v>
                </c:pt>
                <c:pt idx="4000">
                  <c:v>73.763000000000005</c:v>
                </c:pt>
                <c:pt idx="4001">
                  <c:v>73.718999999999994</c:v>
                </c:pt>
                <c:pt idx="4002">
                  <c:v>73.683999999999997</c:v>
                </c:pt>
                <c:pt idx="4003">
                  <c:v>73.656000000000006</c:v>
                </c:pt>
                <c:pt idx="4004">
                  <c:v>73.635999999999996</c:v>
                </c:pt>
                <c:pt idx="4005">
                  <c:v>73.62</c:v>
                </c:pt>
                <c:pt idx="4006">
                  <c:v>73.614000000000004</c:v>
                </c:pt>
                <c:pt idx="4007">
                  <c:v>73.608000000000004</c:v>
                </c:pt>
                <c:pt idx="4008">
                  <c:v>73.603999999999999</c:v>
                </c:pt>
                <c:pt idx="4009">
                  <c:v>73.605999999999995</c:v>
                </c:pt>
                <c:pt idx="4010">
                  <c:v>73.614999999999995</c:v>
                </c:pt>
                <c:pt idx="4011">
                  <c:v>73.620999999999995</c:v>
                </c:pt>
                <c:pt idx="4012">
                  <c:v>73.620999999999995</c:v>
                </c:pt>
                <c:pt idx="4013">
                  <c:v>73.620999999999995</c:v>
                </c:pt>
                <c:pt idx="4014">
                  <c:v>73.605000000000004</c:v>
                </c:pt>
                <c:pt idx="4015">
                  <c:v>73.576999999999998</c:v>
                </c:pt>
                <c:pt idx="4016">
                  <c:v>73.546999999999997</c:v>
                </c:pt>
                <c:pt idx="4017">
                  <c:v>73.516999999999996</c:v>
                </c:pt>
                <c:pt idx="4018">
                  <c:v>73.488</c:v>
                </c:pt>
                <c:pt idx="4019">
                  <c:v>73.459000000000003</c:v>
                </c:pt>
                <c:pt idx="4020">
                  <c:v>73.433000000000007</c:v>
                </c:pt>
                <c:pt idx="4021">
                  <c:v>73.408000000000001</c:v>
                </c:pt>
                <c:pt idx="4022">
                  <c:v>73.382999999999996</c:v>
                </c:pt>
                <c:pt idx="4023">
                  <c:v>73.355999999999995</c:v>
                </c:pt>
                <c:pt idx="4024">
                  <c:v>73.328000000000003</c:v>
                </c:pt>
                <c:pt idx="4025">
                  <c:v>73.307000000000002</c:v>
                </c:pt>
                <c:pt idx="4026">
                  <c:v>73.289000000000001</c:v>
                </c:pt>
                <c:pt idx="4027">
                  <c:v>73.278000000000006</c:v>
                </c:pt>
                <c:pt idx="4028">
                  <c:v>73.272999999999996</c:v>
                </c:pt>
                <c:pt idx="4029">
                  <c:v>73.275000000000006</c:v>
                </c:pt>
                <c:pt idx="4030">
                  <c:v>73.284000000000006</c:v>
                </c:pt>
                <c:pt idx="4031">
                  <c:v>73.296999999999997</c:v>
                </c:pt>
                <c:pt idx="4032">
                  <c:v>73.311000000000007</c:v>
                </c:pt>
                <c:pt idx="4033">
                  <c:v>73.331999999999994</c:v>
                </c:pt>
                <c:pt idx="4034">
                  <c:v>73.363</c:v>
                </c:pt>
                <c:pt idx="4035">
                  <c:v>73.406999999999996</c:v>
                </c:pt>
                <c:pt idx="4036">
                  <c:v>73.459000000000003</c:v>
                </c:pt>
                <c:pt idx="4037">
                  <c:v>73.525999999999996</c:v>
                </c:pt>
                <c:pt idx="4038">
                  <c:v>73.596000000000004</c:v>
                </c:pt>
                <c:pt idx="4039">
                  <c:v>73.686999999999998</c:v>
                </c:pt>
                <c:pt idx="4040">
                  <c:v>73.796000000000006</c:v>
                </c:pt>
                <c:pt idx="4041">
                  <c:v>73.899000000000001</c:v>
                </c:pt>
                <c:pt idx="4042">
                  <c:v>73.983999999999995</c:v>
                </c:pt>
                <c:pt idx="4043">
                  <c:v>74.087999999999994</c:v>
                </c:pt>
                <c:pt idx="4044">
                  <c:v>74.188000000000002</c:v>
                </c:pt>
                <c:pt idx="4045">
                  <c:v>74.292000000000002</c:v>
                </c:pt>
                <c:pt idx="4046">
                  <c:v>74.424000000000007</c:v>
                </c:pt>
                <c:pt idx="4047">
                  <c:v>74.570999999999998</c:v>
                </c:pt>
                <c:pt idx="4048">
                  <c:v>74.718000000000004</c:v>
                </c:pt>
                <c:pt idx="4049">
                  <c:v>74.872</c:v>
                </c:pt>
                <c:pt idx="4050">
                  <c:v>75.049000000000007</c:v>
                </c:pt>
                <c:pt idx="4051">
                  <c:v>75.234999999999999</c:v>
                </c:pt>
                <c:pt idx="4052">
                  <c:v>75.430999999999997</c:v>
                </c:pt>
                <c:pt idx="4053">
                  <c:v>75.637</c:v>
                </c:pt>
                <c:pt idx="4054">
                  <c:v>75.84</c:v>
                </c:pt>
                <c:pt idx="4055">
                  <c:v>76.046999999999997</c:v>
                </c:pt>
                <c:pt idx="4056">
                  <c:v>76.233000000000004</c:v>
                </c:pt>
                <c:pt idx="4057">
                  <c:v>76.406999999999996</c:v>
                </c:pt>
                <c:pt idx="4058">
                  <c:v>76.599999999999994</c:v>
                </c:pt>
                <c:pt idx="4059">
                  <c:v>76.801000000000002</c:v>
                </c:pt>
                <c:pt idx="4060">
                  <c:v>77.016999999999996</c:v>
                </c:pt>
                <c:pt idx="4061">
                  <c:v>77.245000000000005</c:v>
                </c:pt>
                <c:pt idx="4062">
                  <c:v>77.488</c:v>
                </c:pt>
                <c:pt idx="4063">
                  <c:v>77.759</c:v>
                </c:pt>
                <c:pt idx="4064">
                  <c:v>78.045000000000002</c:v>
                </c:pt>
                <c:pt idx="4065">
                  <c:v>78.334000000000003</c:v>
                </c:pt>
                <c:pt idx="4066">
                  <c:v>78.623000000000005</c:v>
                </c:pt>
                <c:pt idx="4067">
                  <c:v>78.915999999999997</c:v>
                </c:pt>
                <c:pt idx="4068">
                  <c:v>79.236999999999995</c:v>
                </c:pt>
                <c:pt idx="4069">
                  <c:v>79.564999999999998</c:v>
                </c:pt>
                <c:pt idx="4070">
                  <c:v>79.86</c:v>
                </c:pt>
                <c:pt idx="4071">
                  <c:v>80.138000000000005</c:v>
                </c:pt>
                <c:pt idx="4072">
                  <c:v>80.426000000000002</c:v>
                </c:pt>
                <c:pt idx="4073">
                  <c:v>80.713999999999999</c:v>
                </c:pt>
                <c:pt idx="4074">
                  <c:v>80.992000000000004</c:v>
                </c:pt>
                <c:pt idx="4075">
                  <c:v>81.262</c:v>
                </c:pt>
                <c:pt idx="4076">
                  <c:v>81.519000000000005</c:v>
                </c:pt>
                <c:pt idx="4077">
                  <c:v>81.778999999999996</c:v>
                </c:pt>
                <c:pt idx="4078">
                  <c:v>82.036000000000001</c:v>
                </c:pt>
                <c:pt idx="4079">
                  <c:v>82.287999999999997</c:v>
                </c:pt>
                <c:pt idx="4080">
                  <c:v>82.536000000000001</c:v>
                </c:pt>
                <c:pt idx="4081">
                  <c:v>82.775000000000006</c:v>
                </c:pt>
                <c:pt idx="4082">
                  <c:v>83.015000000000001</c:v>
                </c:pt>
                <c:pt idx="4083">
                  <c:v>83.26</c:v>
                </c:pt>
                <c:pt idx="4084">
                  <c:v>83.506</c:v>
                </c:pt>
                <c:pt idx="4085">
                  <c:v>83.753</c:v>
                </c:pt>
                <c:pt idx="4086">
                  <c:v>83.998999999999995</c:v>
                </c:pt>
                <c:pt idx="4087">
                  <c:v>84.230999999999995</c:v>
                </c:pt>
                <c:pt idx="4088">
                  <c:v>84.445999999999998</c:v>
                </c:pt>
                <c:pt idx="4089">
                  <c:v>84.656999999999996</c:v>
                </c:pt>
                <c:pt idx="4090">
                  <c:v>84.858999999999995</c:v>
                </c:pt>
                <c:pt idx="4091">
                  <c:v>85.05</c:v>
                </c:pt>
                <c:pt idx="4092">
                  <c:v>85.24</c:v>
                </c:pt>
                <c:pt idx="4093">
                  <c:v>85.429000000000002</c:v>
                </c:pt>
                <c:pt idx="4094">
                  <c:v>85.602000000000004</c:v>
                </c:pt>
                <c:pt idx="4095">
                  <c:v>85.772000000000006</c:v>
                </c:pt>
                <c:pt idx="4096">
                  <c:v>85.944999999999993</c:v>
                </c:pt>
                <c:pt idx="4097">
                  <c:v>86.108000000000004</c:v>
                </c:pt>
                <c:pt idx="4098">
                  <c:v>86.254000000000005</c:v>
                </c:pt>
                <c:pt idx="4099">
                  <c:v>86.38</c:v>
                </c:pt>
                <c:pt idx="4100">
                  <c:v>86.5</c:v>
                </c:pt>
                <c:pt idx="4101">
                  <c:v>86.593999999999994</c:v>
                </c:pt>
                <c:pt idx="4102">
                  <c:v>86.673000000000002</c:v>
                </c:pt>
                <c:pt idx="4103">
                  <c:v>86.757000000000005</c:v>
                </c:pt>
                <c:pt idx="4104">
                  <c:v>86.828999999999994</c:v>
                </c:pt>
                <c:pt idx="4105">
                  <c:v>86.894000000000005</c:v>
                </c:pt>
                <c:pt idx="4106">
                  <c:v>86.953000000000003</c:v>
                </c:pt>
                <c:pt idx="4107">
                  <c:v>87.019000000000005</c:v>
                </c:pt>
                <c:pt idx="4108">
                  <c:v>87.111000000000004</c:v>
                </c:pt>
                <c:pt idx="4109">
                  <c:v>87.195999999999998</c:v>
                </c:pt>
                <c:pt idx="4110">
                  <c:v>87.275999999999996</c:v>
                </c:pt>
                <c:pt idx="4111">
                  <c:v>87.355000000000004</c:v>
                </c:pt>
                <c:pt idx="4112">
                  <c:v>87.421000000000006</c:v>
                </c:pt>
                <c:pt idx="4113">
                  <c:v>87.47</c:v>
                </c:pt>
                <c:pt idx="4114">
                  <c:v>87.510999999999996</c:v>
                </c:pt>
                <c:pt idx="4115">
                  <c:v>87.552000000000007</c:v>
                </c:pt>
                <c:pt idx="4116">
                  <c:v>87.597999999999999</c:v>
                </c:pt>
                <c:pt idx="4117">
                  <c:v>87.637</c:v>
                </c:pt>
                <c:pt idx="4118">
                  <c:v>87.659000000000006</c:v>
                </c:pt>
                <c:pt idx="4119">
                  <c:v>87.677000000000007</c:v>
                </c:pt>
                <c:pt idx="4120">
                  <c:v>87.703000000000003</c:v>
                </c:pt>
                <c:pt idx="4121">
                  <c:v>87.727000000000004</c:v>
                </c:pt>
                <c:pt idx="4122">
                  <c:v>87.744</c:v>
                </c:pt>
                <c:pt idx="4123">
                  <c:v>87.763000000000005</c:v>
                </c:pt>
                <c:pt idx="4124">
                  <c:v>87.792000000000002</c:v>
                </c:pt>
                <c:pt idx="4125">
                  <c:v>87.802000000000007</c:v>
                </c:pt>
                <c:pt idx="4126">
                  <c:v>87.816000000000003</c:v>
                </c:pt>
                <c:pt idx="4127">
                  <c:v>87.820999999999998</c:v>
                </c:pt>
                <c:pt idx="4128">
                  <c:v>87.822000000000003</c:v>
                </c:pt>
                <c:pt idx="4129">
                  <c:v>87.823999999999998</c:v>
                </c:pt>
                <c:pt idx="4130">
                  <c:v>87.816000000000003</c:v>
                </c:pt>
                <c:pt idx="4131">
                  <c:v>87.808999999999997</c:v>
                </c:pt>
                <c:pt idx="4132">
                  <c:v>87.801000000000002</c:v>
                </c:pt>
                <c:pt idx="4133">
                  <c:v>87.8</c:v>
                </c:pt>
                <c:pt idx="4134">
                  <c:v>87.805999999999997</c:v>
                </c:pt>
                <c:pt idx="4135">
                  <c:v>87.816999999999993</c:v>
                </c:pt>
                <c:pt idx="4136">
                  <c:v>87.840999999999994</c:v>
                </c:pt>
                <c:pt idx="4137">
                  <c:v>87.89</c:v>
                </c:pt>
                <c:pt idx="4138">
                  <c:v>87.947000000000003</c:v>
                </c:pt>
                <c:pt idx="4139">
                  <c:v>87.998999999999995</c:v>
                </c:pt>
                <c:pt idx="4140">
                  <c:v>88.061999999999998</c:v>
                </c:pt>
                <c:pt idx="4141">
                  <c:v>88.13</c:v>
                </c:pt>
                <c:pt idx="4142">
                  <c:v>88.200999999999993</c:v>
                </c:pt>
                <c:pt idx="4143">
                  <c:v>88.284000000000006</c:v>
                </c:pt>
                <c:pt idx="4144">
                  <c:v>88.366</c:v>
                </c:pt>
                <c:pt idx="4145">
                  <c:v>88.444000000000003</c:v>
                </c:pt>
                <c:pt idx="4146">
                  <c:v>88.534999999999997</c:v>
                </c:pt>
                <c:pt idx="4147">
                  <c:v>88.623999999999995</c:v>
                </c:pt>
                <c:pt idx="4148">
                  <c:v>88.694999999999993</c:v>
                </c:pt>
                <c:pt idx="4149">
                  <c:v>88.774000000000001</c:v>
                </c:pt>
                <c:pt idx="4150">
                  <c:v>88.846999999999994</c:v>
                </c:pt>
                <c:pt idx="4151">
                  <c:v>88.921000000000006</c:v>
                </c:pt>
                <c:pt idx="4152">
                  <c:v>89.016000000000005</c:v>
                </c:pt>
                <c:pt idx="4153">
                  <c:v>89.105000000000004</c:v>
                </c:pt>
                <c:pt idx="4154">
                  <c:v>89.174999999999997</c:v>
                </c:pt>
                <c:pt idx="4155">
                  <c:v>89.257000000000005</c:v>
                </c:pt>
                <c:pt idx="4156">
                  <c:v>89.349000000000004</c:v>
                </c:pt>
                <c:pt idx="4157">
                  <c:v>89.436999999999998</c:v>
                </c:pt>
                <c:pt idx="4158">
                  <c:v>89.519000000000005</c:v>
                </c:pt>
                <c:pt idx="4159">
                  <c:v>89.611999999999995</c:v>
                </c:pt>
                <c:pt idx="4160">
                  <c:v>89.694999999999993</c:v>
                </c:pt>
                <c:pt idx="4161">
                  <c:v>89.763999999999996</c:v>
                </c:pt>
                <c:pt idx="4162">
                  <c:v>89.825000000000003</c:v>
                </c:pt>
                <c:pt idx="4163">
                  <c:v>89.873000000000005</c:v>
                </c:pt>
                <c:pt idx="4164">
                  <c:v>89.912000000000006</c:v>
                </c:pt>
                <c:pt idx="4165">
                  <c:v>89.936000000000007</c:v>
                </c:pt>
                <c:pt idx="4166">
                  <c:v>89.96</c:v>
                </c:pt>
                <c:pt idx="4167">
                  <c:v>89.986999999999995</c:v>
                </c:pt>
                <c:pt idx="4168">
                  <c:v>90.024000000000001</c:v>
                </c:pt>
                <c:pt idx="4169">
                  <c:v>90.061000000000007</c:v>
                </c:pt>
                <c:pt idx="4170">
                  <c:v>90.096999999999994</c:v>
                </c:pt>
                <c:pt idx="4171">
                  <c:v>90.123000000000005</c:v>
                </c:pt>
                <c:pt idx="4172">
                  <c:v>90.144000000000005</c:v>
                </c:pt>
                <c:pt idx="4173">
                  <c:v>90.16</c:v>
                </c:pt>
                <c:pt idx="4174">
                  <c:v>90.183999999999997</c:v>
                </c:pt>
                <c:pt idx="4175">
                  <c:v>90.215000000000003</c:v>
                </c:pt>
                <c:pt idx="4176">
                  <c:v>90.239000000000004</c:v>
                </c:pt>
                <c:pt idx="4177">
                  <c:v>90.268000000000001</c:v>
                </c:pt>
                <c:pt idx="4178">
                  <c:v>90.302000000000007</c:v>
                </c:pt>
                <c:pt idx="4179">
                  <c:v>90.337000000000003</c:v>
                </c:pt>
                <c:pt idx="4180">
                  <c:v>90.370999999999995</c:v>
                </c:pt>
                <c:pt idx="4181">
                  <c:v>90.417000000000002</c:v>
                </c:pt>
                <c:pt idx="4182">
                  <c:v>90.477999999999994</c:v>
                </c:pt>
                <c:pt idx="4183">
                  <c:v>90.546000000000006</c:v>
                </c:pt>
                <c:pt idx="4184">
                  <c:v>90.613</c:v>
                </c:pt>
                <c:pt idx="4185">
                  <c:v>90.694999999999993</c:v>
                </c:pt>
                <c:pt idx="4186">
                  <c:v>90.784999999999997</c:v>
                </c:pt>
                <c:pt idx="4187">
                  <c:v>90.864999999999995</c:v>
                </c:pt>
                <c:pt idx="4188">
                  <c:v>90.951999999999998</c:v>
                </c:pt>
                <c:pt idx="4189">
                  <c:v>91.037999999999997</c:v>
                </c:pt>
                <c:pt idx="4190">
                  <c:v>91.105999999999995</c:v>
                </c:pt>
                <c:pt idx="4191">
                  <c:v>91.164000000000001</c:v>
                </c:pt>
                <c:pt idx="4192">
                  <c:v>91.206000000000003</c:v>
                </c:pt>
                <c:pt idx="4193">
                  <c:v>91.241</c:v>
                </c:pt>
                <c:pt idx="4194">
                  <c:v>91.266000000000005</c:v>
                </c:pt>
                <c:pt idx="4195">
                  <c:v>91.290999999999997</c:v>
                </c:pt>
                <c:pt idx="4196">
                  <c:v>91.316999999999993</c:v>
                </c:pt>
                <c:pt idx="4197">
                  <c:v>91.332999999999998</c:v>
                </c:pt>
                <c:pt idx="4198">
                  <c:v>91.343000000000004</c:v>
                </c:pt>
                <c:pt idx="4199">
                  <c:v>91.346999999999994</c:v>
                </c:pt>
                <c:pt idx="4200">
                  <c:v>91.347999999999999</c:v>
                </c:pt>
                <c:pt idx="4201">
                  <c:v>91.352000000000004</c:v>
                </c:pt>
                <c:pt idx="4202">
                  <c:v>91.353999999999999</c:v>
                </c:pt>
                <c:pt idx="4203">
                  <c:v>91.343999999999994</c:v>
                </c:pt>
                <c:pt idx="4204">
                  <c:v>91.331999999999994</c:v>
                </c:pt>
                <c:pt idx="4205">
                  <c:v>91.32</c:v>
                </c:pt>
                <c:pt idx="4206">
                  <c:v>91.317999999999998</c:v>
                </c:pt>
                <c:pt idx="4207">
                  <c:v>91.319000000000003</c:v>
                </c:pt>
                <c:pt idx="4208">
                  <c:v>91.322000000000003</c:v>
                </c:pt>
                <c:pt idx="4209">
                  <c:v>91.340999999999994</c:v>
                </c:pt>
                <c:pt idx="4210">
                  <c:v>91.364999999999995</c:v>
                </c:pt>
                <c:pt idx="4211">
                  <c:v>91.391999999999996</c:v>
                </c:pt>
                <c:pt idx="4212">
                  <c:v>91.426000000000002</c:v>
                </c:pt>
                <c:pt idx="4213">
                  <c:v>91.456000000000003</c:v>
                </c:pt>
                <c:pt idx="4214">
                  <c:v>91.484999999999999</c:v>
                </c:pt>
                <c:pt idx="4215">
                  <c:v>91.528000000000006</c:v>
                </c:pt>
                <c:pt idx="4216">
                  <c:v>91.578000000000003</c:v>
                </c:pt>
                <c:pt idx="4217">
                  <c:v>91.623999999999995</c:v>
                </c:pt>
                <c:pt idx="4218">
                  <c:v>91.662000000000006</c:v>
                </c:pt>
                <c:pt idx="4219">
                  <c:v>91.698999999999998</c:v>
                </c:pt>
                <c:pt idx="4220">
                  <c:v>91.727999999999994</c:v>
                </c:pt>
                <c:pt idx="4221">
                  <c:v>91.769000000000005</c:v>
                </c:pt>
                <c:pt idx="4222">
                  <c:v>91.808999999999997</c:v>
                </c:pt>
                <c:pt idx="4223">
                  <c:v>91.831000000000003</c:v>
                </c:pt>
                <c:pt idx="4224">
                  <c:v>91.858000000000004</c:v>
                </c:pt>
                <c:pt idx="4225">
                  <c:v>91.884</c:v>
                </c:pt>
                <c:pt idx="4226">
                  <c:v>91.897999999999996</c:v>
                </c:pt>
                <c:pt idx="4227">
                  <c:v>91.909000000000006</c:v>
                </c:pt>
                <c:pt idx="4228">
                  <c:v>91.915999999999997</c:v>
                </c:pt>
                <c:pt idx="4229">
                  <c:v>91.921000000000006</c:v>
                </c:pt>
                <c:pt idx="4230">
                  <c:v>91.923000000000002</c:v>
                </c:pt>
                <c:pt idx="4231">
                  <c:v>91.912999999999997</c:v>
                </c:pt>
                <c:pt idx="4232">
                  <c:v>91.905000000000001</c:v>
                </c:pt>
                <c:pt idx="4233">
                  <c:v>91.891999999999996</c:v>
                </c:pt>
                <c:pt idx="4234">
                  <c:v>91.872</c:v>
                </c:pt>
                <c:pt idx="4235">
                  <c:v>91.843999999999994</c:v>
                </c:pt>
                <c:pt idx="4236">
                  <c:v>91.81</c:v>
                </c:pt>
                <c:pt idx="4237">
                  <c:v>91.762</c:v>
                </c:pt>
                <c:pt idx="4238">
                  <c:v>91.691999999999993</c:v>
                </c:pt>
                <c:pt idx="4239">
                  <c:v>91.597999999999999</c:v>
                </c:pt>
                <c:pt idx="4240">
                  <c:v>91.495000000000005</c:v>
                </c:pt>
                <c:pt idx="4241">
                  <c:v>91.366</c:v>
                </c:pt>
                <c:pt idx="4242">
                  <c:v>91.215000000000003</c:v>
                </c:pt>
                <c:pt idx="4243">
                  <c:v>91.066999999999993</c:v>
                </c:pt>
                <c:pt idx="4244">
                  <c:v>90.915999999999997</c:v>
                </c:pt>
                <c:pt idx="4245">
                  <c:v>90.765000000000001</c:v>
                </c:pt>
                <c:pt idx="4246">
                  <c:v>90.614000000000004</c:v>
                </c:pt>
                <c:pt idx="4247">
                  <c:v>90.462999999999994</c:v>
                </c:pt>
                <c:pt idx="4248">
                  <c:v>90.29</c:v>
                </c:pt>
                <c:pt idx="4249">
                  <c:v>90.096000000000004</c:v>
                </c:pt>
                <c:pt idx="4250">
                  <c:v>89.897999999999996</c:v>
                </c:pt>
                <c:pt idx="4251">
                  <c:v>89.694999999999993</c:v>
                </c:pt>
                <c:pt idx="4252">
                  <c:v>89.495999999999995</c:v>
                </c:pt>
                <c:pt idx="4253">
                  <c:v>89.31</c:v>
                </c:pt>
                <c:pt idx="4254">
                  <c:v>89.132999999999996</c:v>
                </c:pt>
                <c:pt idx="4255">
                  <c:v>88.951999999999998</c:v>
                </c:pt>
                <c:pt idx="4256">
                  <c:v>88.766000000000005</c:v>
                </c:pt>
                <c:pt idx="4257">
                  <c:v>88.575000000000003</c:v>
                </c:pt>
                <c:pt idx="4258">
                  <c:v>88.38</c:v>
                </c:pt>
                <c:pt idx="4259">
                  <c:v>88.185000000000002</c:v>
                </c:pt>
                <c:pt idx="4260">
                  <c:v>87.998000000000005</c:v>
                </c:pt>
                <c:pt idx="4261">
                  <c:v>87.813000000000002</c:v>
                </c:pt>
                <c:pt idx="4262">
                  <c:v>87.625</c:v>
                </c:pt>
                <c:pt idx="4263">
                  <c:v>87.432000000000002</c:v>
                </c:pt>
                <c:pt idx="4264">
                  <c:v>87.25</c:v>
                </c:pt>
                <c:pt idx="4265">
                  <c:v>87.096999999999994</c:v>
                </c:pt>
                <c:pt idx="4266">
                  <c:v>86.968000000000004</c:v>
                </c:pt>
                <c:pt idx="4267">
                  <c:v>86.852999999999994</c:v>
                </c:pt>
                <c:pt idx="4268">
                  <c:v>86.763999999999996</c:v>
                </c:pt>
                <c:pt idx="4269">
                  <c:v>86.706000000000003</c:v>
                </c:pt>
                <c:pt idx="4270">
                  <c:v>86.683000000000007</c:v>
                </c:pt>
                <c:pt idx="4271">
                  <c:v>86.692999999999998</c:v>
                </c:pt>
                <c:pt idx="4272">
                  <c:v>86.72</c:v>
                </c:pt>
                <c:pt idx="4273">
                  <c:v>86.753</c:v>
                </c:pt>
                <c:pt idx="4274">
                  <c:v>86.777000000000001</c:v>
                </c:pt>
                <c:pt idx="4275">
                  <c:v>86.787999999999997</c:v>
                </c:pt>
                <c:pt idx="4276">
                  <c:v>86.784999999999997</c:v>
                </c:pt>
                <c:pt idx="4277">
                  <c:v>86.757000000000005</c:v>
                </c:pt>
                <c:pt idx="4278">
                  <c:v>86.710999999999999</c:v>
                </c:pt>
                <c:pt idx="4279">
                  <c:v>86.641999999999996</c:v>
                </c:pt>
                <c:pt idx="4280">
                  <c:v>86.552999999999997</c:v>
                </c:pt>
                <c:pt idx="4281">
                  <c:v>86.460999999999999</c:v>
                </c:pt>
                <c:pt idx="4282">
                  <c:v>86.358000000000004</c:v>
                </c:pt>
                <c:pt idx="4283">
                  <c:v>86.251999999999995</c:v>
                </c:pt>
                <c:pt idx="4284">
                  <c:v>86.158000000000001</c:v>
                </c:pt>
                <c:pt idx="4285">
                  <c:v>86.066999999999993</c:v>
                </c:pt>
                <c:pt idx="4286">
                  <c:v>85.965000000000003</c:v>
                </c:pt>
                <c:pt idx="4287">
                  <c:v>85.876999999999995</c:v>
                </c:pt>
                <c:pt idx="4288">
                  <c:v>85.801000000000002</c:v>
                </c:pt>
                <c:pt idx="4289">
                  <c:v>85.731999999999999</c:v>
                </c:pt>
                <c:pt idx="4290">
                  <c:v>85.688000000000002</c:v>
                </c:pt>
                <c:pt idx="4291">
                  <c:v>85.662000000000006</c:v>
                </c:pt>
                <c:pt idx="4292">
                  <c:v>85.643000000000001</c:v>
                </c:pt>
                <c:pt idx="4293">
                  <c:v>85.620999999999995</c:v>
                </c:pt>
                <c:pt idx="4294">
                  <c:v>85.597999999999999</c:v>
                </c:pt>
                <c:pt idx="4295">
                  <c:v>85.584999999999994</c:v>
                </c:pt>
                <c:pt idx="4296">
                  <c:v>85.584000000000003</c:v>
                </c:pt>
                <c:pt idx="4297">
                  <c:v>85.588999999999999</c:v>
                </c:pt>
                <c:pt idx="4298">
                  <c:v>85.588999999999999</c:v>
                </c:pt>
                <c:pt idx="4299">
                  <c:v>85.575999999999993</c:v>
                </c:pt>
                <c:pt idx="4300">
                  <c:v>85.548000000000002</c:v>
                </c:pt>
                <c:pt idx="4301">
                  <c:v>85.498999999999995</c:v>
                </c:pt>
                <c:pt idx="4302">
                  <c:v>85.44</c:v>
                </c:pt>
                <c:pt idx="4303">
                  <c:v>85.373999999999995</c:v>
                </c:pt>
                <c:pt idx="4304">
                  <c:v>85.29</c:v>
                </c:pt>
                <c:pt idx="4305">
                  <c:v>85.192999999999998</c:v>
                </c:pt>
                <c:pt idx="4306">
                  <c:v>85.091999999999999</c:v>
                </c:pt>
                <c:pt idx="4307">
                  <c:v>84.998999999999995</c:v>
                </c:pt>
                <c:pt idx="4308">
                  <c:v>84.915999999999997</c:v>
                </c:pt>
                <c:pt idx="4309">
                  <c:v>84.832999999999998</c:v>
                </c:pt>
                <c:pt idx="4310">
                  <c:v>84.763000000000005</c:v>
                </c:pt>
                <c:pt idx="4311">
                  <c:v>84.721000000000004</c:v>
                </c:pt>
                <c:pt idx="4312">
                  <c:v>84.688000000000002</c:v>
                </c:pt>
                <c:pt idx="4313">
                  <c:v>84.66</c:v>
                </c:pt>
                <c:pt idx="4314">
                  <c:v>84.652000000000001</c:v>
                </c:pt>
                <c:pt idx="4315">
                  <c:v>84.662000000000006</c:v>
                </c:pt>
                <c:pt idx="4316">
                  <c:v>84.69</c:v>
                </c:pt>
                <c:pt idx="4317">
                  <c:v>84.742999999999995</c:v>
                </c:pt>
                <c:pt idx="4318">
                  <c:v>84.811000000000007</c:v>
                </c:pt>
                <c:pt idx="4319">
                  <c:v>84.900999999999996</c:v>
                </c:pt>
                <c:pt idx="4320">
                  <c:v>85.007000000000005</c:v>
                </c:pt>
                <c:pt idx="4321">
                  <c:v>85.138000000000005</c:v>
                </c:pt>
                <c:pt idx="4322">
                  <c:v>85.295000000000002</c:v>
                </c:pt>
                <c:pt idx="4323">
                  <c:v>85.465000000000003</c:v>
                </c:pt>
                <c:pt idx="4324">
                  <c:v>85.647999999999996</c:v>
                </c:pt>
                <c:pt idx="4325">
                  <c:v>85.835999999999999</c:v>
                </c:pt>
                <c:pt idx="4326">
                  <c:v>86.04</c:v>
                </c:pt>
                <c:pt idx="4327">
                  <c:v>86.245000000000005</c:v>
                </c:pt>
                <c:pt idx="4328">
                  <c:v>86.445999999999998</c:v>
                </c:pt>
                <c:pt idx="4329">
                  <c:v>86.653000000000006</c:v>
                </c:pt>
                <c:pt idx="4330">
                  <c:v>86.863</c:v>
                </c:pt>
                <c:pt idx="4331">
                  <c:v>87.064999999999998</c:v>
                </c:pt>
                <c:pt idx="4332">
                  <c:v>87.25</c:v>
                </c:pt>
                <c:pt idx="4333">
                  <c:v>87.424999999999997</c:v>
                </c:pt>
                <c:pt idx="4334">
                  <c:v>87.567999999999998</c:v>
                </c:pt>
                <c:pt idx="4335">
                  <c:v>87.683000000000007</c:v>
                </c:pt>
                <c:pt idx="4336">
                  <c:v>87.789000000000001</c:v>
                </c:pt>
                <c:pt idx="4337">
                  <c:v>87.876999999999995</c:v>
                </c:pt>
                <c:pt idx="4338">
                  <c:v>87.950999999999993</c:v>
                </c:pt>
                <c:pt idx="4339">
                  <c:v>88.021000000000001</c:v>
                </c:pt>
                <c:pt idx="4340">
                  <c:v>88.09</c:v>
                </c:pt>
                <c:pt idx="4341">
                  <c:v>88.146000000000001</c:v>
                </c:pt>
                <c:pt idx="4342">
                  <c:v>88.177999999999997</c:v>
                </c:pt>
                <c:pt idx="4343">
                  <c:v>88.186999999999998</c:v>
                </c:pt>
                <c:pt idx="4344">
                  <c:v>88.179000000000002</c:v>
                </c:pt>
                <c:pt idx="4345">
                  <c:v>88.162000000000006</c:v>
                </c:pt>
                <c:pt idx="4346">
                  <c:v>88.149000000000001</c:v>
                </c:pt>
                <c:pt idx="4347">
                  <c:v>88.137</c:v>
                </c:pt>
                <c:pt idx="4348">
                  <c:v>88.132000000000005</c:v>
                </c:pt>
                <c:pt idx="4349">
                  <c:v>88.138999999999996</c:v>
                </c:pt>
                <c:pt idx="4350">
                  <c:v>88.152000000000001</c:v>
                </c:pt>
                <c:pt idx="4351">
                  <c:v>88.179000000000002</c:v>
                </c:pt>
                <c:pt idx="4352">
                  <c:v>88.222999999999999</c:v>
                </c:pt>
                <c:pt idx="4353">
                  <c:v>88.302000000000007</c:v>
                </c:pt>
                <c:pt idx="4354">
                  <c:v>88.42</c:v>
                </c:pt>
                <c:pt idx="4355">
                  <c:v>88.563999999999993</c:v>
                </c:pt>
                <c:pt idx="4356">
                  <c:v>88.733000000000004</c:v>
                </c:pt>
                <c:pt idx="4357">
                  <c:v>88.94</c:v>
                </c:pt>
                <c:pt idx="4358">
                  <c:v>89.165000000000006</c:v>
                </c:pt>
                <c:pt idx="4359">
                  <c:v>89.393000000000001</c:v>
                </c:pt>
                <c:pt idx="4360">
                  <c:v>89.619</c:v>
                </c:pt>
                <c:pt idx="4361">
                  <c:v>89.846999999999994</c:v>
                </c:pt>
                <c:pt idx="4362">
                  <c:v>90.051000000000002</c:v>
                </c:pt>
                <c:pt idx="4363">
                  <c:v>90.244</c:v>
                </c:pt>
                <c:pt idx="4364">
                  <c:v>90.457999999999998</c:v>
                </c:pt>
                <c:pt idx="4365">
                  <c:v>90.650999999999996</c:v>
                </c:pt>
                <c:pt idx="4366">
                  <c:v>90.807000000000002</c:v>
                </c:pt>
                <c:pt idx="4367">
                  <c:v>90.936000000000007</c:v>
                </c:pt>
                <c:pt idx="4368">
                  <c:v>91.043999999999997</c:v>
                </c:pt>
                <c:pt idx="4369">
                  <c:v>91.13</c:v>
                </c:pt>
                <c:pt idx="4370">
                  <c:v>91.204999999999998</c:v>
                </c:pt>
                <c:pt idx="4371">
                  <c:v>91.26</c:v>
                </c:pt>
                <c:pt idx="4372">
                  <c:v>91.286000000000001</c:v>
                </c:pt>
                <c:pt idx="4373">
                  <c:v>91.281000000000006</c:v>
                </c:pt>
                <c:pt idx="4374">
                  <c:v>91.253</c:v>
                </c:pt>
                <c:pt idx="4375">
                  <c:v>91.200999999999993</c:v>
                </c:pt>
                <c:pt idx="4376">
                  <c:v>91.128</c:v>
                </c:pt>
                <c:pt idx="4377">
                  <c:v>91.03</c:v>
                </c:pt>
                <c:pt idx="4378">
                  <c:v>90.912000000000006</c:v>
                </c:pt>
                <c:pt idx="4379">
                  <c:v>90.792000000000002</c:v>
                </c:pt>
                <c:pt idx="4380">
                  <c:v>90.656000000000006</c:v>
                </c:pt>
                <c:pt idx="4381">
                  <c:v>90.509</c:v>
                </c:pt>
                <c:pt idx="4382">
                  <c:v>90.353999999999999</c:v>
                </c:pt>
                <c:pt idx="4383">
                  <c:v>90.2</c:v>
                </c:pt>
                <c:pt idx="4384">
                  <c:v>90.042000000000002</c:v>
                </c:pt>
                <c:pt idx="4385">
                  <c:v>89.866</c:v>
                </c:pt>
                <c:pt idx="4386">
                  <c:v>89.673000000000002</c:v>
                </c:pt>
                <c:pt idx="4387">
                  <c:v>89.478999999999999</c:v>
                </c:pt>
                <c:pt idx="4388">
                  <c:v>89.287999999999997</c:v>
                </c:pt>
                <c:pt idx="4389">
                  <c:v>89.106999999999999</c:v>
                </c:pt>
                <c:pt idx="4390">
                  <c:v>88.908000000000001</c:v>
                </c:pt>
                <c:pt idx="4391">
                  <c:v>88.698999999999998</c:v>
                </c:pt>
                <c:pt idx="4392">
                  <c:v>88.495000000000005</c:v>
                </c:pt>
                <c:pt idx="4393">
                  <c:v>88.29</c:v>
                </c:pt>
                <c:pt idx="4394">
                  <c:v>88.105000000000004</c:v>
                </c:pt>
                <c:pt idx="4395">
                  <c:v>87.94</c:v>
                </c:pt>
                <c:pt idx="4396">
                  <c:v>87.784999999999997</c:v>
                </c:pt>
                <c:pt idx="4397">
                  <c:v>87.658000000000001</c:v>
                </c:pt>
                <c:pt idx="4398">
                  <c:v>87.542000000000002</c:v>
                </c:pt>
                <c:pt idx="4399">
                  <c:v>87.433000000000007</c:v>
                </c:pt>
                <c:pt idx="4400">
                  <c:v>87.335999999999999</c:v>
                </c:pt>
                <c:pt idx="4401">
                  <c:v>87.259</c:v>
                </c:pt>
                <c:pt idx="4402">
                  <c:v>87.218000000000004</c:v>
                </c:pt>
                <c:pt idx="4403">
                  <c:v>87.194999999999993</c:v>
                </c:pt>
                <c:pt idx="4404">
                  <c:v>87.194000000000003</c:v>
                </c:pt>
                <c:pt idx="4405">
                  <c:v>87.233000000000004</c:v>
                </c:pt>
                <c:pt idx="4406">
                  <c:v>87.304000000000002</c:v>
                </c:pt>
                <c:pt idx="4407">
                  <c:v>87.393000000000001</c:v>
                </c:pt>
                <c:pt idx="4408">
                  <c:v>87.524000000000001</c:v>
                </c:pt>
                <c:pt idx="4409">
                  <c:v>87.676000000000002</c:v>
                </c:pt>
                <c:pt idx="4410">
                  <c:v>87.841999999999999</c:v>
                </c:pt>
                <c:pt idx="4411">
                  <c:v>88.031999999999996</c:v>
                </c:pt>
                <c:pt idx="4412">
                  <c:v>88.224999999999994</c:v>
                </c:pt>
                <c:pt idx="4413">
                  <c:v>88.426000000000002</c:v>
                </c:pt>
                <c:pt idx="4414">
                  <c:v>88.638000000000005</c:v>
                </c:pt>
                <c:pt idx="4415">
                  <c:v>88.861000000000004</c:v>
                </c:pt>
                <c:pt idx="4416">
                  <c:v>89.081000000000003</c:v>
                </c:pt>
                <c:pt idx="4417">
                  <c:v>89.287999999999997</c:v>
                </c:pt>
                <c:pt idx="4418">
                  <c:v>89.477000000000004</c:v>
                </c:pt>
                <c:pt idx="4419">
                  <c:v>89.656999999999996</c:v>
                </c:pt>
                <c:pt idx="4420">
                  <c:v>89.808999999999997</c:v>
                </c:pt>
                <c:pt idx="4421">
                  <c:v>89.94</c:v>
                </c:pt>
                <c:pt idx="4422">
                  <c:v>90.072999999999993</c:v>
                </c:pt>
                <c:pt idx="4423">
                  <c:v>90.191000000000003</c:v>
                </c:pt>
                <c:pt idx="4424">
                  <c:v>90.295000000000002</c:v>
                </c:pt>
                <c:pt idx="4425">
                  <c:v>90.394999999999996</c:v>
                </c:pt>
                <c:pt idx="4426">
                  <c:v>90.486000000000004</c:v>
                </c:pt>
                <c:pt idx="4427">
                  <c:v>90.564999999999998</c:v>
                </c:pt>
                <c:pt idx="4428">
                  <c:v>90.632999999999996</c:v>
                </c:pt>
                <c:pt idx="4429">
                  <c:v>90.691000000000003</c:v>
                </c:pt>
                <c:pt idx="4430">
                  <c:v>90.745000000000005</c:v>
                </c:pt>
                <c:pt idx="4431">
                  <c:v>90.790999999999997</c:v>
                </c:pt>
                <c:pt idx="4432">
                  <c:v>90.843999999999994</c:v>
                </c:pt>
                <c:pt idx="4433">
                  <c:v>90.906999999999996</c:v>
                </c:pt>
                <c:pt idx="4434">
                  <c:v>90.984999999999999</c:v>
                </c:pt>
                <c:pt idx="4435">
                  <c:v>91.066999999999993</c:v>
                </c:pt>
                <c:pt idx="4436">
                  <c:v>91.150999999999996</c:v>
                </c:pt>
                <c:pt idx="4437">
                  <c:v>91.241</c:v>
                </c:pt>
                <c:pt idx="4438">
                  <c:v>91.352000000000004</c:v>
                </c:pt>
                <c:pt idx="4439">
                  <c:v>91.481999999999999</c:v>
                </c:pt>
                <c:pt idx="4440">
                  <c:v>91.614000000000004</c:v>
                </c:pt>
                <c:pt idx="4441">
                  <c:v>91.759</c:v>
                </c:pt>
                <c:pt idx="4442">
                  <c:v>91.929000000000002</c:v>
                </c:pt>
                <c:pt idx="4443">
                  <c:v>92.114000000000004</c:v>
                </c:pt>
                <c:pt idx="4444">
                  <c:v>92.316000000000003</c:v>
                </c:pt>
                <c:pt idx="4445">
                  <c:v>92.518000000000001</c:v>
                </c:pt>
                <c:pt idx="4446">
                  <c:v>92.72</c:v>
                </c:pt>
                <c:pt idx="4447">
                  <c:v>92.906000000000006</c:v>
                </c:pt>
                <c:pt idx="4448">
                  <c:v>93.085999999999999</c:v>
                </c:pt>
                <c:pt idx="4449">
                  <c:v>93.265000000000001</c:v>
                </c:pt>
                <c:pt idx="4450">
                  <c:v>93.429000000000002</c:v>
                </c:pt>
                <c:pt idx="4451">
                  <c:v>93.6</c:v>
                </c:pt>
                <c:pt idx="4452">
                  <c:v>93.787999999999997</c:v>
                </c:pt>
                <c:pt idx="4453">
                  <c:v>93.971000000000004</c:v>
                </c:pt>
                <c:pt idx="4454">
                  <c:v>94.161000000000001</c:v>
                </c:pt>
                <c:pt idx="4455">
                  <c:v>94.361000000000004</c:v>
                </c:pt>
                <c:pt idx="4456">
                  <c:v>94.572000000000003</c:v>
                </c:pt>
                <c:pt idx="4457">
                  <c:v>94.793000000000006</c:v>
                </c:pt>
                <c:pt idx="4458">
                  <c:v>95.021000000000001</c:v>
                </c:pt>
                <c:pt idx="4459">
                  <c:v>95.26</c:v>
                </c:pt>
                <c:pt idx="4460">
                  <c:v>95.501999999999995</c:v>
                </c:pt>
                <c:pt idx="4461">
                  <c:v>95.725999999999999</c:v>
                </c:pt>
                <c:pt idx="4462">
                  <c:v>95.944999999999993</c:v>
                </c:pt>
                <c:pt idx="4463">
                  <c:v>96.14</c:v>
                </c:pt>
                <c:pt idx="4464">
                  <c:v>96.316000000000003</c:v>
                </c:pt>
                <c:pt idx="4465">
                  <c:v>96.471000000000004</c:v>
                </c:pt>
                <c:pt idx="4466">
                  <c:v>96.608999999999995</c:v>
                </c:pt>
                <c:pt idx="4467">
                  <c:v>96.727000000000004</c:v>
                </c:pt>
                <c:pt idx="4468">
                  <c:v>96.825000000000003</c:v>
                </c:pt>
                <c:pt idx="4469">
                  <c:v>96.908000000000001</c:v>
                </c:pt>
                <c:pt idx="4470">
                  <c:v>96.962000000000003</c:v>
                </c:pt>
                <c:pt idx="4471">
                  <c:v>97.004999999999995</c:v>
                </c:pt>
                <c:pt idx="4472">
                  <c:v>97.034999999999997</c:v>
                </c:pt>
                <c:pt idx="4473">
                  <c:v>97.051000000000002</c:v>
                </c:pt>
                <c:pt idx="4474">
                  <c:v>97.061999999999998</c:v>
                </c:pt>
                <c:pt idx="4475">
                  <c:v>97.075999999999993</c:v>
                </c:pt>
                <c:pt idx="4476">
                  <c:v>97.09</c:v>
                </c:pt>
                <c:pt idx="4477">
                  <c:v>97.11</c:v>
                </c:pt>
                <c:pt idx="4478">
                  <c:v>97.137</c:v>
                </c:pt>
                <c:pt idx="4479">
                  <c:v>97.168000000000006</c:v>
                </c:pt>
                <c:pt idx="4480">
                  <c:v>97.2</c:v>
                </c:pt>
                <c:pt idx="4481">
                  <c:v>97.236999999999995</c:v>
                </c:pt>
                <c:pt idx="4482">
                  <c:v>97.271000000000001</c:v>
                </c:pt>
                <c:pt idx="4483">
                  <c:v>97.296999999999997</c:v>
                </c:pt>
                <c:pt idx="4484">
                  <c:v>97.33</c:v>
                </c:pt>
                <c:pt idx="4485">
                  <c:v>97.366</c:v>
                </c:pt>
                <c:pt idx="4486">
                  <c:v>97.391000000000005</c:v>
                </c:pt>
                <c:pt idx="4487">
                  <c:v>97.402000000000001</c:v>
                </c:pt>
                <c:pt idx="4488">
                  <c:v>97.421999999999997</c:v>
                </c:pt>
                <c:pt idx="4489">
                  <c:v>97.451999999999998</c:v>
                </c:pt>
                <c:pt idx="4490">
                  <c:v>97.483000000000004</c:v>
                </c:pt>
                <c:pt idx="4491">
                  <c:v>97.519000000000005</c:v>
                </c:pt>
                <c:pt idx="4492">
                  <c:v>97.555000000000007</c:v>
                </c:pt>
                <c:pt idx="4493">
                  <c:v>97.591999999999999</c:v>
                </c:pt>
                <c:pt idx="4494">
                  <c:v>97.629000000000005</c:v>
                </c:pt>
                <c:pt idx="4495">
                  <c:v>97.656999999999996</c:v>
                </c:pt>
                <c:pt idx="4496">
                  <c:v>97.680999999999997</c:v>
                </c:pt>
                <c:pt idx="4497">
                  <c:v>97.706999999999994</c:v>
                </c:pt>
                <c:pt idx="4498">
                  <c:v>97.74</c:v>
                </c:pt>
                <c:pt idx="4499">
                  <c:v>97.778000000000006</c:v>
                </c:pt>
                <c:pt idx="4500">
                  <c:v>97.825000000000003</c:v>
                </c:pt>
                <c:pt idx="4501">
                  <c:v>97.864999999999995</c:v>
                </c:pt>
                <c:pt idx="4502">
                  <c:v>97.915999999999997</c:v>
                </c:pt>
                <c:pt idx="4503">
                  <c:v>97.963999999999999</c:v>
                </c:pt>
                <c:pt idx="4504">
                  <c:v>98.012</c:v>
                </c:pt>
                <c:pt idx="4505">
                  <c:v>98.066999999999993</c:v>
                </c:pt>
                <c:pt idx="4506">
                  <c:v>98.105999999999995</c:v>
                </c:pt>
                <c:pt idx="4507">
                  <c:v>98.13</c:v>
                </c:pt>
                <c:pt idx="4508">
                  <c:v>98.158000000000001</c:v>
                </c:pt>
                <c:pt idx="4509">
                  <c:v>98.188000000000002</c:v>
                </c:pt>
                <c:pt idx="4510">
                  <c:v>98.218999999999994</c:v>
                </c:pt>
                <c:pt idx="4511">
                  <c:v>98.26</c:v>
                </c:pt>
                <c:pt idx="4512">
                  <c:v>98.296000000000006</c:v>
                </c:pt>
                <c:pt idx="4513">
                  <c:v>98.34</c:v>
                </c:pt>
                <c:pt idx="4514">
                  <c:v>98.39</c:v>
                </c:pt>
                <c:pt idx="4515">
                  <c:v>98.432000000000002</c:v>
                </c:pt>
                <c:pt idx="4516">
                  <c:v>98.468000000000004</c:v>
                </c:pt>
                <c:pt idx="4517">
                  <c:v>98.495999999999995</c:v>
                </c:pt>
                <c:pt idx="4518">
                  <c:v>98.525000000000006</c:v>
                </c:pt>
                <c:pt idx="4519">
                  <c:v>98.563999999999993</c:v>
                </c:pt>
                <c:pt idx="4520">
                  <c:v>98.61</c:v>
                </c:pt>
                <c:pt idx="4521">
                  <c:v>98.656999999999996</c:v>
                </c:pt>
                <c:pt idx="4522">
                  <c:v>98.709000000000003</c:v>
                </c:pt>
                <c:pt idx="4523">
                  <c:v>98.778000000000006</c:v>
                </c:pt>
                <c:pt idx="4524">
                  <c:v>98.864000000000004</c:v>
                </c:pt>
                <c:pt idx="4525">
                  <c:v>98.966999999999999</c:v>
                </c:pt>
                <c:pt idx="4526">
                  <c:v>99.078000000000003</c:v>
                </c:pt>
                <c:pt idx="4527">
                  <c:v>99.18</c:v>
                </c:pt>
                <c:pt idx="4528">
                  <c:v>99.29</c:v>
                </c:pt>
                <c:pt idx="4529">
                  <c:v>99.397000000000006</c:v>
                </c:pt>
                <c:pt idx="4530">
                  <c:v>99.492000000000004</c:v>
                </c:pt>
                <c:pt idx="4531">
                  <c:v>99.575000000000003</c:v>
                </c:pt>
                <c:pt idx="4532">
                  <c:v>99.646000000000001</c:v>
                </c:pt>
                <c:pt idx="4533">
                  <c:v>99.7</c:v>
                </c:pt>
                <c:pt idx="4534">
                  <c:v>99.736999999999995</c:v>
                </c:pt>
                <c:pt idx="4535">
                  <c:v>99.762</c:v>
                </c:pt>
                <c:pt idx="4536">
                  <c:v>99.775999999999996</c:v>
                </c:pt>
                <c:pt idx="4537">
                  <c:v>99.781000000000006</c:v>
                </c:pt>
                <c:pt idx="4538">
                  <c:v>99.77</c:v>
                </c:pt>
                <c:pt idx="4539">
                  <c:v>99.751000000000005</c:v>
                </c:pt>
                <c:pt idx="4540">
                  <c:v>99.721999999999994</c:v>
                </c:pt>
                <c:pt idx="4541">
                  <c:v>99.691000000000003</c:v>
                </c:pt>
                <c:pt idx="4542">
                  <c:v>99.656000000000006</c:v>
                </c:pt>
                <c:pt idx="4543">
                  <c:v>99.626999999999995</c:v>
                </c:pt>
                <c:pt idx="4544">
                  <c:v>99.611000000000004</c:v>
                </c:pt>
                <c:pt idx="4545">
                  <c:v>99.606999999999999</c:v>
                </c:pt>
                <c:pt idx="4546">
                  <c:v>99.614999999999995</c:v>
                </c:pt>
                <c:pt idx="4547">
                  <c:v>99.632999999999996</c:v>
                </c:pt>
                <c:pt idx="4548">
                  <c:v>99.658000000000001</c:v>
                </c:pt>
                <c:pt idx="4549">
                  <c:v>99.691000000000003</c:v>
                </c:pt>
                <c:pt idx="4550">
                  <c:v>99.721999999999994</c:v>
                </c:pt>
                <c:pt idx="4551">
                  <c:v>99.75</c:v>
                </c:pt>
                <c:pt idx="4552">
                  <c:v>99.778999999999996</c:v>
                </c:pt>
                <c:pt idx="4553">
                  <c:v>99.805000000000007</c:v>
                </c:pt>
                <c:pt idx="4554">
                  <c:v>99.825000000000003</c:v>
                </c:pt>
                <c:pt idx="4555">
                  <c:v>99.841999999999999</c:v>
                </c:pt>
                <c:pt idx="4556">
                  <c:v>99.846999999999994</c:v>
                </c:pt>
                <c:pt idx="4557">
                  <c:v>99.847999999999999</c:v>
                </c:pt>
                <c:pt idx="4558">
                  <c:v>99.843999999999994</c:v>
                </c:pt>
                <c:pt idx="4559">
                  <c:v>99.838999999999999</c:v>
                </c:pt>
                <c:pt idx="4560">
                  <c:v>99.828000000000003</c:v>
                </c:pt>
                <c:pt idx="4561">
                  <c:v>99.802999999999997</c:v>
                </c:pt>
                <c:pt idx="4562">
                  <c:v>99.78</c:v>
                </c:pt>
                <c:pt idx="4563">
                  <c:v>99.772000000000006</c:v>
                </c:pt>
                <c:pt idx="4564">
                  <c:v>99.766000000000005</c:v>
                </c:pt>
                <c:pt idx="4565">
                  <c:v>99.757000000000005</c:v>
                </c:pt>
                <c:pt idx="4566">
                  <c:v>99.753</c:v>
                </c:pt>
                <c:pt idx="4567">
                  <c:v>99.763999999999996</c:v>
                </c:pt>
                <c:pt idx="4568">
                  <c:v>99.781000000000006</c:v>
                </c:pt>
                <c:pt idx="4569">
                  <c:v>99.798000000000002</c:v>
                </c:pt>
                <c:pt idx="4570">
                  <c:v>99.820999999999998</c:v>
                </c:pt>
                <c:pt idx="4571">
                  <c:v>99.840999999999994</c:v>
                </c:pt>
                <c:pt idx="4572">
                  <c:v>99.856999999999999</c:v>
                </c:pt>
                <c:pt idx="4573">
                  <c:v>99.869</c:v>
                </c:pt>
                <c:pt idx="4574">
                  <c:v>99.887</c:v>
                </c:pt>
                <c:pt idx="4575">
                  <c:v>99.912999999999997</c:v>
                </c:pt>
                <c:pt idx="4576">
                  <c:v>99.942999999999998</c:v>
                </c:pt>
                <c:pt idx="4577">
                  <c:v>99.965999999999994</c:v>
                </c:pt>
                <c:pt idx="4578">
                  <c:v>99.98</c:v>
                </c:pt>
                <c:pt idx="4579">
                  <c:v>99.975999999999999</c:v>
                </c:pt>
                <c:pt idx="4580">
                  <c:v>99.965999999999994</c:v>
                </c:pt>
                <c:pt idx="4581">
                  <c:v>99.956000000000003</c:v>
                </c:pt>
                <c:pt idx="4582">
                  <c:v>99.942999999999998</c:v>
                </c:pt>
                <c:pt idx="4583">
                  <c:v>99.927999999999997</c:v>
                </c:pt>
                <c:pt idx="4584">
                  <c:v>99.900999999999996</c:v>
                </c:pt>
                <c:pt idx="4585">
                  <c:v>99.878</c:v>
                </c:pt>
                <c:pt idx="4586">
                  <c:v>99.858999999999995</c:v>
                </c:pt>
                <c:pt idx="4587">
                  <c:v>99.825000000000003</c:v>
                </c:pt>
                <c:pt idx="4588">
                  <c:v>99.79</c:v>
                </c:pt>
                <c:pt idx="4589">
                  <c:v>99.768000000000001</c:v>
                </c:pt>
                <c:pt idx="4590">
                  <c:v>99.754000000000005</c:v>
                </c:pt>
                <c:pt idx="4591">
                  <c:v>99.742000000000004</c:v>
                </c:pt>
                <c:pt idx="4592">
                  <c:v>99.727000000000004</c:v>
                </c:pt>
                <c:pt idx="4593">
                  <c:v>99.718000000000004</c:v>
                </c:pt>
                <c:pt idx="4594">
                  <c:v>99.710999999999999</c:v>
                </c:pt>
                <c:pt idx="4595">
                  <c:v>99.71</c:v>
                </c:pt>
                <c:pt idx="4596">
                  <c:v>99.704999999999998</c:v>
                </c:pt>
                <c:pt idx="4597">
                  <c:v>99.692999999999998</c:v>
                </c:pt>
                <c:pt idx="4598">
                  <c:v>99.673000000000002</c:v>
                </c:pt>
                <c:pt idx="4599">
                  <c:v>99.653000000000006</c:v>
                </c:pt>
                <c:pt idx="4600">
                  <c:v>99.641999999999996</c:v>
                </c:pt>
                <c:pt idx="4601">
                  <c:v>99.623999999999995</c:v>
                </c:pt>
                <c:pt idx="4602">
                  <c:v>99.600999999999999</c:v>
                </c:pt>
                <c:pt idx="4603">
                  <c:v>99.555999999999997</c:v>
                </c:pt>
                <c:pt idx="4604">
                  <c:v>99.495999999999995</c:v>
                </c:pt>
                <c:pt idx="4605">
                  <c:v>99.427000000000007</c:v>
                </c:pt>
                <c:pt idx="4606">
                  <c:v>99.35</c:v>
                </c:pt>
                <c:pt idx="4607">
                  <c:v>99.275999999999996</c:v>
                </c:pt>
                <c:pt idx="4608">
                  <c:v>99.210999999999999</c:v>
                </c:pt>
                <c:pt idx="4609">
                  <c:v>99.134</c:v>
                </c:pt>
                <c:pt idx="4610">
                  <c:v>99.052999999999997</c:v>
                </c:pt>
                <c:pt idx="4611">
                  <c:v>98.968999999999994</c:v>
                </c:pt>
                <c:pt idx="4612">
                  <c:v>98.885999999999996</c:v>
                </c:pt>
                <c:pt idx="4613">
                  <c:v>98.804000000000002</c:v>
                </c:pt>
                <c:pt idx="4614">
                  <c:v>98.741</c:v>
                </c:pt>
                <c:pt idx="4615">
                  <c:v>98.685000000000002</c:v>
                </c:pt>
                <c:pt idx="4616">
                  <c:v>98.644999999999996</c:v>
                </c:pt>
                <c:pt idx="4617">
                  <c:v>98.608999999999995</c:v>
                </c:pt>
                <c:pt idx="4618">
                  <c:v>98.572000000000003</c:v>
                </c:pt>
                <c:pt idx="4619">
                  <c:v>98.543000000000006</c:v>
                </c:pt>
                <c:pt idx="4620">
                  <c:v>98.521000000000001</c:v>
                </c:pt>
                <c:pt idx="4621">
                  <c:v>98.506</c:v>
                </c:pt>
                <c:pt idx="4622">
                  <c:v>98.501000000000005</c:v>
                </c:pt>
                <c:pt idx="4623">
                  <c:v>98.495999999999995</c:v>
                </c:pt>
                <c:pt idx="4624">
                  <c:v>98.488</c:v>
                </c:pt>
                <c:pt idx="4625">
                  <c:v>98.472999999999999</c:v>
                </c:pt>
                <c:pt idx="4626">
                  <c:v>98.448999999999998</c:v>
                </c:pt>
                <c:pt idx="4627">
                  <c:v>98.415999999999997</c:v>
                </c:pt>
                <c:pt idx="4628">
                  <c:v>98.369</c:v>
                </c:pt>
                <c:pt idx="4629">
                  <c:v>98.32</c:v>
                </c:pt>
                <c:pt idx="4630">
                  <c:v>98.257999999999996</c:v>
                </c:pt>
                <c:pt idx="4631">
                  <c:v>98.197000000000003</c:v>
                </c:pt>
                <c:pt idx="4632">
                  <c:v>98.123999999999995</c:v>
                </c:pt>
                <c:pt idx="4633">
                  <c:v>98.037000000000006</c:v>
                </c:pt>
                <c:pt idx="4634">
                  <c:v>97.941999999999993</c:v>
                </c:pt>
                <c:pt idx="4635">
                  <c:v>97.846000000000004</c:v>
                </c:pt>
                <c:pt idx="4636">
                  <c:v>97.745999999999995</c:v>
                </c:pt>
                <c:pt idx="4637">
                  <c:v>97.643000000000001</c:v>
                </c:pt>
                <c:pt idx="4638">
                  <c:v>97.552000000000007</c:v>
                </c:pt>
                <c:pt idx="4639">
                  <c:v>97.474000000000004</c:v>
                </c:pt>
                <c:pt idx="4640">
                  <c:v>97.406999999999996</c:v>
                </c:pt>
                <c:pt idx="4641">
                  <c:v>97.35</c:v>
                </c:pt>
                <c:pt idx="4642">
                  <c:v>97.305999999999997</c:v>
                </c:pt>
                <c:pt idx="4643">
                  <c:v>97.277000000000001</c:v>
                </c:pt>
                <c:pt idx="4644">
                  <c:v>97.259</c:v>
                </c:pt>
                <c:pt idx="4645">
                  <c:v>97.257000000000005</c:v>
                </c:pt>
                <c:pt idx="4646">
                  <c:v>97.262</c:v>
                </c:pt>
                <c:pt idx="4647">
                  <c:v>97.274000000000001</c:v>
                </c:pt>
                <c:pt idx="4648">
                  <c:v>97.292000000000002</c:v>
                </c:pt>
                <c:pt idx="4649">
                  <c:v>97.311999999999998</c:v>
                </c:pt>
                <c:pt idx="4650">
                  <c:v>97.334000000000003</c:v>
                </c:pt>
                <c:pt idx="4651">
                  <c:v>97.363</c:v>
                </c:pt>
                <c:pt idx="4652">
                  <c:v>97.376000000000005</c:v>
                </c:pt>
                <c:pt idx="4653">
                  <c:v>97.403999999999996</c:v>
                </c:pt>
                <c:pt idx="4654">
                  <c:v>97.421000000000006</c:v>
                </c:pt>
                <c:pt idx="4655">
                  <c:v>97.421000000000006</c:v>
                </c:pt>
                <c:pt idx="4656">
                  <c:v>97.415999999999997</c:v>
                </c:pt>
                <c:pt idx="4657">
                  <c:v>97.415000000000006</c:v>
                </c:pt>
                <c:pt idx="4658">
                  <c:v>97.415000000000006</c:v>
                </c:pt>
                <c:pt idx="4659">
                  <c:v>97.418000000000006</c:v>
                </c:pt>
                <c:pt idx="4660">
                  <c:v>97.418000000000006</c:v>
                </c:pt>
                <c:pt idx="4661">
                  <c:v>97.415999999999997</c:v>
                </c:pt>
                <c:pt idx="4662">
                  <c:v>97.41</c:v>
                </c:pt>
                <c:pt idx="4663">
                  <c:v>97.394000000000005</c:v>
                </c:pt>
                <c:pt idx="4664">
                  <c:v>97.379000000000005</c:v>
                </c:pt>
                <c:pt idx="4665">
                  <c:v>97.367000000000004</c:v>
                </c:pt>
                <c:pt idx="4666">
                  <c:v>97.361000000000004</c:v>
                </c:pt>
                <c:pt idx="4667">
                  <c:v>97.361000000000004</c:v>
                </c:pt>
                <c:pt idx="4668">
                  <c:v>97.367999999999995</c:v>
                </c:pt>
                <c:pt idx="4669">
                  <c:v>97.378</c:v>
                </c:pt>
                <c:pt idx="4670">
                  <c:v>97.391000000000005</c:v>
                </c:pt>
                <c:pt idx="4671">
                  <c:v>97.41</c:v>
                </c:pt>
                <c:pt idx="4672">
                  <c:v>97.429000000000002</c:v>
                </c:pt>
                <c:pt idx="4673">
                  <c:v>97.436000000000007</c:v>
                </c:pt>
                <c:pt idx="4674">
                  <c:v>97.438000000000002</c:v>
                </c:pt>
                <c:pt idx="4675">
                  <c:v>97.441000000000003</c:v>
                </c:pt>
                <c:pt idx="4676">
                  <c:v>97.438999999999993</c:v>
                </c:pt>
                <c:pt idx="4677">
                  <c:v>97.433000000000007</c:v>
                </c:pt>
                <c:pt idx="4678">
                  <c:v>97.430999999999997</c:v>
                </c:pt>
                <c:pt idx="4679">
                  <c:v>97.427999999999997</c:v>
                </c:pt>
                <c:pt idx="4680">
                  <c:v>97.418000000000006</c:v>
                </c:pt>
                <c:pt idx="4681">
                  <c:v>97.400999999999996</c:v>
                </c:pt>
                <c:pt idx="4682">
                  <c:v>97.375</c:v>
                </c:pt>
                <c:pt idx="4683">
                  <c:v>97.334999999999994</c:v>
                </c:pt>
                <c:pt idx="4684">
                  <c:v>97.289000000000001</c:v>
                </c:pt>
                <c:pt idx="4685">
                  <c:v>97.233999999999995</c:v>
                </c:pt>
                <c:pt idx="4686">
                  <c:v>97.165999999999997</c:v>
                </c:pt>
                <c:pt idx="4687">
                  <c:v>97.093999999999994</c:v>
                </c:pt>
                <c:pt idx="4688">
                  <c:v>97.016999999999996</c:v>
                </c:pt>
                <c:pt idx="4689">
                  <c:v>96.947000000000003</c:v>
                </c:pt>
                <c:pt idx="4690">
                  <c:v>96.894999999999996</c:v>
                </c:pt>
                <c:pt idx="4691">
                  <c:v>96.847999999999999</c:v>
                </c:pt>
                <c:pt idx="4692">
                  <c:v>96.805999999999997</c:v>
                </c:pt>
                <c:pt idx="4693">
                  <c:v>96.77</c:v>
                </c:pt>
                <c:pt idx="4694">
                  <c:v>96.727000000000004</c:v>
                </c:pt>
                <c:pt idx="4695">
                  <c:v>96.671999999999997</c:v>
                </c:pt>
                <c:pt idx="4696">
                  <c:v>96.61</c:v>
                </c:pt>
                <c:pt idx="4697">
                  <c:v>96.546999999999997</c:v>
                </c:pt>
                <c:pt idx="4698">
                  <c:v>96.495999999999995</c:v>
                </c:pt>
                <c:pt idx="4699">
                  <c:v>96.459000000000003</c:v>
                </c:pt>
                <c:pt idx="4700">
                  <c:v>96.433999999999997</c:v>
                </c:pt>
                <c:pt idx="4701">
                  <c:v>96.427000000000007</c:v>
                </c:pt>
                <c:pt idx="4702">
                  <c:v>96.442999999999998</c:v>
                </c:pt>
                <c:pt idx="4703">
                  <c:v>96.472999999999999</c:v>
                </c:pt>
                <c:pt idx="4704">
                  <c:v>96.501000000000005</c:v>
                </c:pt>
                <c:pt idx="4705">
                  <c:v>96.534000000000006</c:v>
                </c:pt>
                <c:pt idx="4706">
                  <c:v>96.570999999999998</c:v>
                </c:pt>
                <c:pt idx="4707">
                  <c:v>96.597999999999999</c:v>
                </c:pt>
                <c:pt idx="4708">
                  <c:v>96.620999999999995</c:v>
                </c:pt>
                <c:pt idx="4709">
                  <c:v>96.620999999999995</c:v>
                </c:pt>
                <c:pt idx="4710">
                  <c:v>96.6</c:v>
                </c:pt>
                <c:pt idx="4711">
                  <c:v>96.563000000000002</c:v>
                </c:pt>
                <c:pt idx="4712">
                  <c:v>96.501999999999995</c:v>
                </c:pt>
                <c:pt idx="4713">
                  <c:v>96.415999999999997</c:v>
                </c:pt>
                <c:pt idx="4714">
                  <c:v>96.32</c:v>
                </c:pt>
                <c:pt idx="4715">
                  <c:v>96.2</c:v>
                </c:pt>
                <c:pt idx="4716">
                  <c:v>96.07</c:v>
                </c:pt>
                <c:pt idx="4717">
                  <c:v>95.936999999999998</c:v>
                </c:pt>
                <c:pt idx="4718">
                  <c:v>95.8</c:v>
                </c:pt>
                <c:pt idx="4719">
                  <c:v>95.643000000000001</c:v>
                </c:pt>
                <c:pt idx="4720">
                  <c:v>95.488</c:v>
                </c:pt>
                <c:pt idx="4721">
                  <c:v>95.394000000000005</c:v>
                </c:pt>
                <c:pt idx="4722">
                  <c:v>95.367999999999995</c:v>
                </c:pt>
                <c:pt idx="4723">
                  <c:v>95.391999999999996</c:v>
                </c:pt>
                <c:pt idx="4724">
                  <c:v>95.448999999999998</c:v>
                </c:pt>
                <c:pt idx="4725">
                  <c:v>95.515000000000001</c:v>
                </c:pt>
                <c:pt idx="4726">
                  <c:v>95.608999999999995</c:v>
                </c:pt>
                <c:pt idx="4727">
                  <c:v>95.721999999999994</c:v>
                </c:pt>
                <c:pt idx="4728">
                  <c:v>95.853999999999999</c:v>
                </c:pt>
                <c:pt idx="4729">
                  <c:v>96.003</c:v>
                </c:pt>
                <c:pt idx="4730">
                  <c:v>96.16</c:v>
                </c:pt>
                <c:pt idx="4731">
                  <c:v>96.325999999999993</c:v>
                </c:pt>
                <c:pt idx="4732">
                  <c:v>96.506</c:v>
                </c:pt>
                <c:pt idx="4733">
                  <c:v>96.701999999999998</c:v>
                </c:pt>
                <c:pt idx="4734">
                  <c:v>96.908000000000001</c:v>
                </c:pt>
                <c:pt idx="4735">
                  <c:v>97.113</c:v>
                </c:pt>
                <c:pt idx="4736">
                  <c:v>97.308000000000007</c:v>
                </c:pt>
                <c:pt idx="4737">
                  <c:v>97.489000000000004</c:v>
                </c:pt>
                <c:pt idx="4738">
                  <c:v>97.658000000000001</c:v>
                </c:pt>
                <c:pt idx="4739">
                  <c:v>97.822999999999993</c:v>
                </c:pt>
                <c:pt idx="4740">
                  <c:v>97.977000000000004</c:v>
                </c:pt>
                <c:pt idx="4741">
                  <c:v>98.114000000000004</c:v>
                </c:pt>
                <c:pt idx="4742">
                  <c:v>98.234999999999999</c:v>
                </c:pt>
                <c:pt idx="4743">
                  <c:v>98.328000000000003</c:v>
                </c:pt>
                <c:pt idx="4744">
                  <c:v>98.400999999999996</c:v>
                </c:pt>
                <c:pt idx="4745">
                  <c:v>98.456000000000003</c:v>
                </c:pt>
                <c:pt idx="4746">
                  <c:v>98.488</c:v>
                </c:pt>
                <c:pt idx="4747">
                  <c:v>98.507000000000005</c:v>
                </c:pt>
                <c:pt idx="4748">
                  <c:v>98.513999999999996</c:v>
                </c:pt>
                <c:pt idx="4749">
                  <c:v>98.509</c:v>
                </c:pt>
                <c:pt idx="4750">
                  <c:v>98.494</c:v>
                </c:pt>
                <c:pt idx="4751">
                  <c:v>98.471000000000004</c:v>
                </c:pt>
                <c:pt idx="4752">
                  <c:v>98.435000000000002</c:v>
                </c:pt>
                <c:pt idx="4753">
                  <c:v>98.388999999999996</c:v>
                </c:pt>
                <c:pt idx="4754">
                  <c:v>98.337999999999994</c:v>
                </c:pt>
                <c:pt idx="4755">
                  <c:v>98.281999999999996</c:v>
                </c:pt>
                <c:pt idx="4756">
                  <c:v>98.212999999999994</c:v>
                </c:pt>
                <c:pt idx="4757">
                  <c:v>98.144000000000005</c:v>
                </c:pt>
                <c:pt idx="4758">
                  <c:v>98.066999999999993</c:v>
                </c:pt>
                <c:pt idx="4759">
                  <c:v>97.992999999999995</c:v>
                </c:pt>
                <c:pt idx="4760">
                  <c:v>97.92</c:v>
                </c:pt>
                <c:pt idx="4761">
                  <c:v>97.856999999999999</c:v>
                </c:pt>
                <c:pt idx="4762">
                  <c:v>97.784000000000006</c:v>
                </c:pt>
                <c:pt idx="4763">
                  <c:v>97.718000000000004</c:v>
                </c:pt>
                <c:pt idx="4764">
                  <c:v>97.661000000000001</c:v>
                </c:pt>
                <c:pt idx="4765">
                  <c:v>97.6</c:v>
                </c:pt>
                <c:pt idx="4766">
                  <c:v>97.546000000000006</c:v>
                </c:pt>
                <c:pt idx="4767">
                  <c:v>97.492999999999995</c:v>
                </c:pt>
                <c:pt idx="4768">
                  <c:v>97.448999999999998</c:v>
                </c:pt>
                <c:pt idx="4769">
                  <c:v>97.421999999999997</c:v>
                </c:pt>
                <c:pt idx="4770">
                  <c:v>97.406999999999996</c:v>
                </c:pt>
                <c:pt idx="4771">
                  <c:v>97.391000000000005</c:v>
                </c:pt>
                <c:pt idx="4772">
                  <c:v>97.37</c:v>
                </c:pt>
                <c:pt idx="4773">
                  <c:v>97.356999999999999</c:v>
                </c:pt>
                <c:pt idx="4774">
                  <c:v>97.361000000000004</c:v>
                </c:pt>
                <c:pt idx="4775">
                  <c:v>97.352999999999994</c:v>
                </c:pt>
                <c:pt idx="4776">
                  <c:v>97.337999999999994</c:v>
                </c:pt>
                <c:pt idx="4777">
                  <c:v>97.334999999999994</c:v>
                </c:pt>
                <c:pt idx="4778">
                  <c:v>97.334999999999994</c:v>
                </c:pt>
                <c:pt idx="4779">
                  <c:v>97.337000000000003</c:v>
                </c:pt>
                <c:pt idx="4780">
                  <c:v>97.343999999999994</c:v>
                </c:pt>
                <c:pt idx="4781">
                  <c:v>97.355000000000004</c:v>
                </c:pt>
                <c:pt idx="4782">
                  <c:v>97.373000000000005</c:v>
                </c:pt>
                <c:pt idx="4783">
                  <c:v>97.408000000000001</c:v>
                </c:pt>
                <c:pt idx="4784">
                  <c:v>97.454999999999998</c:v>
                </c:pt>
                <c:pt idx="4785">
                  <c:v>97.513999999999996</c:v>
                </c:pt>
                <c:pt idx="4786">
                  <c:v>97.588999999999999</c:v>
                </c:pt>
                <c:pt idx="4787">
                  <c:v>97.682000000000002</c:v>
                </c:pt>
                <c:pt idx="4788">
                  <c:v>97.778000000000006</c:v>
                </c:pt>
                <c:pt idx="4789">
                  <c:v>97.888000000000005</c:v>
                </c:pt>
                <c:pt idx="4790">
                  <c:v>98.007999999999996</c:v>
                </c:pt>
                <c:pt idx="4791">
                  <c:v>98.132000000000005</c:v>
                </c:pt>
                <c:pt idx="4792">
                  <c:v>98.266999999999996</c:v>
                </c:pt>
                <c:pt idx="4793">
                  <c:v>98.397000000000006</c:v>
                </c:pt>
                <c:pt idx="4794">
                  <c:v>98.507999999999996</c:v>
                </c:pt>
                <c:pt idx="4795">
                  <c:v>98.594999999999999</c:v>
                </c:pt>
                <c:pt idx="4796">
                  <c:v>98.665999999999997</c:v>
                </c:pt>
                <c:pt idx="4797">
                  <c:v>98.727000000000004</c:v>
                </c:pt>
                <c:pt idx="4798">
                  <c:v>98.775999999999996</c:v>
                </c:pt>
                <c:pt idx="4799">
                  <c:v>98.808999999999997</c:v>
                </c:pt>
                <c:pt idx="4800">
                  <c:v>98.817999999999998</c:v>
                </c:pt>
                <c:pt idx="4801">
                  <c:v>98.793000000000006</c:v>
                </c:pt>
                <c:pt idx="4802">
                  <c:v>98.741</c:v>
                </c:pt>
                <c:pt idx="4803">
                  <c:v>98.671000000000006</c:v>
                </c:pt>
                <c:pt idx="4804">
                  <c:v>98.564999999999998</c:v>
                </c:pt>
                <c:pt idx="4805">
                  <c:v>98.442999999999998</c:v>
                </c:pt>
                <c:pt idx="4806">
                  <c:v>98.320999999999998</c:v>
                </c:pt>
                <c:pt idx="4807">
                  <c:v>98.171999999999997</c:v>
                </c:pt>
                <c:pt idx="4808">
                  <c:v>98.013999999999996</c:v>
                </c:pt>
                <c:pt idx="4809">
                  <c:v>97.867999999999995</c:v>
                </c:pt>
                <c:pt idx="4810">
                  <c:v>97.734999999999999</c:v>
                </c:pt>
                <c:pt idx="4811">
                  <c:v>97.608000000000004</c:v>
                </c:pt>
                <c:pt idx="4812">
                  <c:v>97.474999999999994</c:v>
                </c:pt>
                <c:pt idx="4813">
                  <c:v>97.35</c:v>
                </c:pt>
                <c:pt idx="4814">
                  <c:v>97.238</c:v>
                </c:pt>
                <c:pt idx="4815">
                  <c:v>97.155000000000001</c:v>
                </c:pt>
                <c:pt idx="4816">
                  <c:v>97.078000000000003</c:v>
                </c:pt>
                <c:pt idx="4817">
                  <c:v>97.006</c:v>
                </c:pt>
                <c:pt idx="4818">
                  <c:v>96.953999999999994</c:v>
                </c:pt>
                <c:pt idx="4819">
                  <c:v>96.915000000000006</c:v>
                </c:pt>
                <c:pt idx="4820">
                  <c:v>96.882000000000005</c:v>
                </c:pt>
                <c:pt idx="4821">
                  <c:v>96.852999999999994</c:v>
                </c:pt>
                <c:pt idx="4822">
                  <c:v>96.835999999999999</c:v>
                </c:pt>
                <c:pt idx="4823">
                  <c:v>96.823999999999998</c:v>
                </c:pt>
                <c:pt idx="4824">
                  <c:v>96.820999999999998</c:v>
                </c:pt>
                <c:pt idx="4825">
                  <c:v>96.82</c:v>
                </c:pt>
                <c:pt idx="4826">
                  <c:v>96.823999999999998</c:v>
                </c:pt>
                <c:pt idx="4827">
                  <c:v>96.837999999999994</c:v>
                </c:pt>
                <c:pt idx="4828">
                  <c:v>96.856999999999999</c:v>
                </c:pt>
                <c:pt idx="4829">
                  <c:v>96.873999999999995</c:v>
                </c:pt>
                <c:pt idx="4830">
                  <c:v>96.893000000000001</c:v>
                </c:pt>
                <c:pt idx="4831">
                  <c:v>96.914000000000001</c:v>
                </c:pt>
                <c:pt idx="4832">
                  <c:v>96.941000000000003</c:v>
                </c:pt>
                <c:pt idx="4833">
                  <c:v>96.966999999999999</c:v>
                </c:pt>
                <c:pt idx="4834">
                  <c:v>96.986999999999995</c:v>
                </c:pt>
                <c:pt idx="4835">
                  <c:v>97.001000000000005</c:v>
                </c:pt>
                <c:pt idx="4836">
                  <c:v>97.027000000000001</c:v>
                </c:pt>
                <c:pt idx="4837">
                  <c:v>97.046000000000006</c:v>
                </c:pt>
                <c:pt idx="4838">
                  <c:v>97.048000000000002</c:v>
                </c:pt>
                <c:pt idx="4839">
                  <c:v>97.061999999999998</c:v>
                </c:pt>
                <c:pt idx="4840">
                  <c:v>97.081999999999994</c:v>
                </c:pt>
                <c:pt idx="4841">
                  <c:v>97.096999999999994</c:v>
                </c:pt>
                <c:pt idx="4842">
                  <c:v>97.11</c:v>
                </c:pt>
                <c:pt idx="4843">
                  <c:v>97.134</c:v>
                </c:pt>
                <c:pt idx="4844">
                  <c:v>97.171999999999997</c:v>
                </c:pt>
                <c:pt idx="4845">
                  <c:v>97.212999999999994</c:v>
                </c:pt>
                <c:pt idx="4846">
                  <c:v>97.254999999999995</c:v>
                </c:pt>
                <c:pt idx="4847">
                  <c:v>97.292000000000002</c:v>
                </c:pt>
                <c:pt idx="4848">
                  <c:v>97.32</c:v>
                </c:pt>
                <c:pt idx="4849">
                  <c:v>97.340999999999994</c:v>
                </c:pt>
                <c:pt idx="4850">
                  <c:v>97.347999999999999</c:v>
                </c:pt>
                <c:pt idx="4851">
                  <c:v>97.344999999999999</c:v>
                </c:pt>
                <c:pt idx="4852">
                  <c:v>97.331999999999994</c:v>
                </c:pt>
                <c:pt idx="4853">
                  <c:v>97.305999999999997</c:v>
                </c:pt>
                <c:pt idx="4854">
                  <c:v>97.275000000000006</c:v>
                </c:pt>
                <c:pt idx="4855">
                  <c:v>97.242000000000004</c:v>
                </c:pt>
                <c:pt idx="4856">
                  <c:v>97.215000000000003</c:v>
                </c:pt>
                <c:pt idx="4857">
                  <c:v>97.197999999999993</c:v>
                </c:pt>
                <c:pt idx="4858">
                  <c:v>97.186999999999998</c:v>
                </c:pt>
                <c:pt idx="4859">
                  <c:v>97.180999999999997</c:v>
                </c:pt>
                <c:pt idx="4860">
                  <c:v>97.188999999999993</c:v>
                </c:pt>
                <c:pt idx="4861">
                  <c:v>97.206000000000003</c:v>
                </c:pt>
                <c:pt idx="4862">
                  <c:v>97.228999999999999</c:v>
                </c:pt>
                <c:pt idx="4863">
                  <c:v>97.260999999999996</c:v>
                </c:pt>
                <c:pt idx="4864">
                  <c:v>97.292000000000002</c:v>
                </c:pt>
                <c:pt idx="4865">
                  <c:v>97.332999999999998</c:v>
                </c:pt>
                <c:pt idx="4866">
                  <c:v>97.381</c:v>
                </c:pt>
                <c:pt idx="4867">
                  <c:v>97.453999999999994</c:v>
                </c:pt>
                <c:pt idx="4868">
                  <c:v>97.540999999999997</c:v>
                </c:pt>
                <c:pt idx="4869">
                  <c:v>97.647999999999996</c:v>
                </c:pt>
                <c:pt idx="4870">
                  <c:v>97.774000000000001</c:v>
                </c:pt>
                <c:pt idx="4871">
                  <c:v>97.911000000000001</c:v>
                </c:pt>
                <c:pt idx="4872">
                  <c:v>98.046000000000006</c:v>
                </c:pt>
                <c:pt idx="4873">
                  <c:v>98.177000000000007</c:v>
                </c:pt>
                <c:pt idx="4874">
                  <c:v>98.317999999999998</c:v>
                </c:pt>
                <c:pt idx="4875">
                  <c:v>98.459000000000003</c:v>
                </c:pt>
                <c:pt idx="4876">
                  <c:v>98.606999999999999</c:v>
                </c:pt>
                <c:pt idx="4877">
                  <c:v>98.751000000000005</c:v>
                </c:pt>
                <c:pt idx="4878">
                  <c:v>98.885000000000005</c:v>
                </c:pt>
                <c:pt idx="4879">
                  <c:v>99.025000000000006</c:v>
                </c:pt>
                <c:pt idx="4880">
                  <c:v>99.168999999999997</c:v>
                </c:pt>
                <c:pt idx="4881">
                  <c:v>99.32</c:v>
                </c:pt>
                <c:pt idx="4882">
                  <c:v>99.492000000000004</c:v>
                </c:pt>
                <c:pt idx="4883">
                  <c:v>99.683000000000007</c:v>
                </c:pt>
                <c:pt idx="4884">
                  <c:v>99.885000000000005</c:v>
                </c:pt>
                <c:pt idx="4885">
                  <c:v>100.09</c:v>
                </c:pt>
                <c:pt idx="4886">
                  <c:v>100.31</c:v>
                </c:pt>
                <c:pt idx="4887">
                  <c:v>100.54</c:v>
                </c:pt>
                <c:pt idx="4888">
                  <c:v>100.78</c:v>
                </c:pt>
                <c:pt idx="4889">
                  <c:v>101</c:v>
                </c:pt>
                <c:pt idx="4890">
                  <c:v>101.21</c:v>
                </c:pt>
                <c:pt idx="4891">
                  <c:v>101.42</c:v>
                </c:pt>
                <c:pt idx="4892">
                  <c:v>101.61</c:v>
                </c:pt>
                <c:pt idx="4893">
                  <c:v>101.82</c:v>
                </c:pt>
                <c:pt idx="4894">
                  <c:v>102.04</c:v>
                </c:pt>
                <c:pt idx="4895">
                  <c:v>102.26</c:v>
                </c:pt>
                <c:pt idx="4896">
                  <c:v>102.49</c:v>
                </c:pt>
                <c:pt idx="4897">
                  <c:v>102.71</c:v>
                </c:pt>
                <c:pt idx="4898">
                  <c:v>102.94</c:v>
                </c:pt>
                <c:pt idx="4899">
                  <c:v>103.15</c:v>
                </c:pt>
                <c:pt idx="4900">
                  <c:v>103.35</c:v>
                </c:pt>
                <c:pt idx="4901">
                  <c:v>103.56</c:v>
                </c:pt>
                <c:pt idx="4902">
                  <c:v>103.75</c:v>
                </c:pt>
                <c:pt idx="4903">
                  <c:v>103.95</c:v>
                </c:pt>
                <c:pt idx="4904">
                  <c:v>104.14</c:v>
                </c:pt>
                <c:pt idx="4905">
                  <c:v>104.32</c:v>
                </c:pt>
                <c:pt idx="4906">
                  <c:v>104.5</c:v>
                </c:pt>
                <c:pt idx="4907">
                  <c:v>104.7</c:v>
                </c:pt>
                <c:pt idx="4908">
                  <c:v>104.91</c:v>
                </c:pt>
                <c:pt idx="4909">
                  <c:v>105.13</c:v>
                </c:pt>
                <c:pt idx="4910">
                  <c:v>105.36</c:v>
                </c:pt>
                <c:pt idx="4911">
                  <c:v>105.59</c:v>
                </c:pt>
                <c:pt idx="4912">
                  <c:v>105.81</c:v>
                </c:pt>
                <c:pt idx="4913">
                  <c:v>106.05</c:v>
                </c:pt>
                <c:pt idx="4914">
                  <c:v>106.29</c:v>
                </c:pt>
                <c:pt idx="4915">
                  <c:v>106.52</c:v>
                </c:pt>
                <c:pt idx="4916">
                  <c:v>106.73</c:v>
                </c:pt>
                <c:pt idx="4917">
                  <c:v>106.95</c:v>
                </c:pt>
                <c:pt idx="4918">
                  <c:v>107.17</c:v>
                </c:pt>
                <c:pt idx="4919">
                  <c:v>107.39</c:v>
                </c:pt>
                <c:pt idx="4920">
                  <c:v>107.58</c:v>
                </c:pt>
                <c:pt idx="4921">
                  <c:v>107.75</c:v>
                </c:pt>
                <c:pt idx="4922">
                  <c:v>107.93</c:v>
                </c:pt>
                <c:pt idx="4923">
                  <c:v>108.09</c:v>
                </c:pt>
                <c:pt idx="4924">
                  <c:v>108.24</c:v>
                </c:pt>
                <c:pt idx="4925">
                  <c:v>108.37</c:v>
                </c:pt>
                <c:pt idx="4926">
                  <c:v>108.5</c:v>
                </c:pt>
                <c:pt idx="4927">
                  <c:v>108.62</c:v>
                </c:pt>
                <c:pt idx="4928">
                  <c:v>108.72</c:v>
                </c:pt>
                <c:pt idx="4929">
                  <c:v>108.81</c:v>
                </c:pt>
                <c:pt idx="4930">
                  <c:v>108.91</c:v>
                </c:pt>
                <c:pt idx="4931">
                  <c:v>108.98</c:v>
                </c:pt>
                <c:pt idx="4932">
                  <c:v>109.03</c:v>
                </c:pt>
                <c:pt idx="4933">
                  <c:v>109.09</c:v>
                </c:pt>
                <c:pt idx="4934">
                  <c:v>109.14</c:v>
                </c:pt>
                <c:pt idx="4935">
                  <c:v>109.18</c:v>
                </c:pt>
                <c:pt idx="4936">
                  <c:v>109.2</c:v>
                </c:pt>
                <c:pt idx="4937">
                  <c:v>109.21</c:v>
                </c:pt>
                <c:pt idx="4938">
                  <c:v>109.21</c:v>
                </c:pt>
                <c:pt idx="4939">
                  <c:v>109.22</c:v>
                </c:pt>
                <c:pt idx="4940">
                  <c:v>109.21</c:v>
                </c:pt>
                <c:pt idx="4941">
                  <c:v>109.2</c:v>
                </c:pt>
                <c:pt idx="4942">
                  <c:v>109.2</c:v>
                </c:pt>
                <c:pt idx="4943">
                  <c:v>109.19</c:v>
                </c:pt>
                <c:pt idx="4944">
                  <c:v>109.19</c:v>
                </c:pt>
                <c:pt idx="4945">
                  <c:v>109.18</c:v>
                </c:pt>
                <c:pt idx="4946">
                  <c:v>109.17</c:v>
                </c:pt>
                <c:pt idx="4947">
                  <c:v>109.15</c:v>
                </c:pt>
                <c:pt idx="4948">
                  <c:v>109.15</c:v>
                </c:pt>
                <c:pt idx="4949">
                  <c:v>109.16</c:v>
                </c:pt>
                <c:pt idx="4950">
                  <c:v>109.18</c:v>
                </c:pt>
                <c:pt idx="4951">
                  <c:v>109.21</c:v>
                </c:pt>
                <c:pt idx="4952">
                  <c:v>109.26</c:v>
                </c:pt>
                <c:pt idx="4953">
                  <c:v>109.3</c:v>
                </c:pt>
                <c:pt idx="4954">
                  <c:v>109.35</c:v>
                </c:pt>
                <c:pt idx="4955">
                  <c:v>109.4</c:v>
                </c:pt>
                <c:pt idx="4956">
                  <c:v>109.45</c:v>
                </c:pt>
                <c:pt idx="4957">
                  <c:v>109.5</c:v>
                </c:pt>
                <c:pt idx="4958">
                  <c:v>109.55</c:v>
                </c:pt>
                <c:pt idx="4959">
                  <c:v>109.58</c:v>
                </c:pt>
                <c:pt idx="4960">
                  <c:v>109.61</c:v>
                </c:pt>
                <c:pt idx="4961">
                  <c:v>109.62</c:v>
                </c:pt>
                <c:pt idx="4962">
                  <c:v>109.62</c:v>
                </c:pt>
                <c:pt idx="4963">
                  <c:v>109.62</c:v>
                </c:pt>
                <c:pt idx="4964">
                  <c:v>109.58</c:v>
                </c:pt>
                <c:pt idx="4965">
                  <c:v>109.54</c:v>
                </c:pt>
                <c:pt idx="4966">
                  <c:v>109.49</c:v>
                </c:pt>
                <c:pt idx="4967">
                  <c:v>109.44</c:v>
                </c:pt>
                <c:pt idx="4968">
                  <c:v>109.38</c:v>
                </c:pt>
                <c:pt idx="4969">
                  <c:v>109.32</c:v>
                </c:pt>
                <c:pt idx="4970">
                  <c:v>109.26</c:v>
                </c:pt>
                <c:pt idx="4971">
                  <c:v>109.2</c:v>
                </c:pt>
                <c:pt idx="4972">
                  <c:v>109.14</c:v>
                </c:pt>
                <c:pt idx="4973">
                  <c:v>109.08</c:v>
                </c:pt>
                <c:pt idx="4974">
                  <c:v>109.01</c:v>
                </c:pt>
                <c:pt idx="4975">
                  <c:v>108.95</c:v>
                </c:pt>
                <c:pt idx="4976">
                  <c:v>108.91</c:v>
                </c:pt>
                <c:pt idx="4977">
                  <c:v>108.86</c:v>
                </c:pt>
                <c:pt idx="4978">
                  <c:v>108.82</c:v>
                </c:pt>
                <c:pt idx="4979">
                  <c:v>108.78</c:v>
                </c:pt>
                <c:pt idx="4980">
                  <c:v>108.74</c:v>
                </c:pt>
                <c:pt idx="4981">
                  <c:v>108.69</c:v>
                </c:pt>
                <c:pt idx="4982">
                  <c:v>108.63</c:v>
                </c:pt>
                <c:pt idx="4983">
                  <c:v>108.57</c:v>
                </c:pt>
                <c:pt idx="4984">
                  <c:v>108.5</c:v>
                </c:pt>
                <c:pt idx="4985">
                  <c:v>108.42</c:v>
                </c:pt>
                <c:pt idx="4986">
                  <c:v>108.36</c:v>
                </c:pt>
                <c:pt idx="4987">
                  <c:v>108.29</c:v>
                </c:pt>
                <c:pt idx="4988">
                  <c:v>108.24</c:v>
                </c:pt>
                <c:pt idx="4989">
                  <c:v>108.19</c:v>
                </c:pt>
                <c:pt idx="4990">
                  <c:v>108.13</c:v>
                </c:pt>
                <c:pt idx="4991">
                  <c:v>108.07</c:v>
                </c:pt>
                <c:pt idx="4992">
                  <c:v>108.01</c:v>
                </c:pt>
                <c:pt idx="4993">
                  <c:v>107.95</c:v>
                </c:pt>
                <c:pt idx="4994">
                  <c:v>107.89</c:v>
                </c:pt>
                <c:pt idx="4995">
                  <c:v>107.84</c:v>
                </c:pt>
                <c:pt idx="4996">
                  <c:v>107.8</c:v>
                </c:pt>
                <c:pt idx="4997">
                  <c:v>107.79</c:v>
                </c:pt>
                <c:pt idx="4998">
                  <c:v>107.8</c:v>
                </c:pt>
                <c:pt idx="4999">
                  <c:v>107.82</c:v>
                </c:pt>
                <c:pt idx="5000">
                  <c:v>107.85</c:v>
                </c:pt>
                <c:pt idx="5001">
                  <c:v>107.91</c:v>
                </c:pt>
                <c:pt idx="5002">
                  <c:v>107.97</c:v>
                </c:pt>
                <c:pt idx="5003">
                  <c:v>108.03</c:v>
                </c:pt>
                <c:pt idx="5004">
                  <c:v>108.09</c:v>
                </c:pt>
                <c:pt idx="5005">
                  <c:v>108.16</c:v>
                </c:pt>
                <c:pt idx="5006">
                  <c:v>108.22</c:v>
                </c:pt>
                <c:pt idx="5007">
                  <c:v>108.28</c:v>
                </c:pt>
                <c:pt idx="5008">
                  <c:v>108.34</c:v>
                </c:pt>
                <c:pt idx="5009">
                  <c:v>108.42</c:v>
                </c:pt>
                <c:pt idx="5010">
                  <c:v>108.49</c:v>
                </c:pt>
                <c:pt idx="5011">
                  <c:v>108.54</c:v>
                </c:pt>
                <c:pt idx="5012">
                  <c:v>108.57</c:v>
                </c:pt>
                <c:pt idx="5013">
                  <c:v>108.6</c:v>
                </c:pt>
                <c:pt idx="5014">
                  <c:v>108.62</c:v>
                </c:pt>
                <c:pt idx="5015">
                  <c:v>108.6</c:v>
                </c:pt>
                <c:pt idx="5016">
                  <c:v>108.56</c:v>
                </c:pt>
                <c:pt idx="5017">
                  <c:v>108.5</c:v>
                </c:pt>
                <c:pt idx="5018">
                  <c:v>108.41</c:v>
                </c:pt>
                <c:pt idx="5019">
                  <c:v>108.32</c:v>
                </c:pt>
                <c:pt idx="5020">
                  <c:v>108.23</c:v>
                </c:pt>
                <c:pt idx="5021">
                  <c:v>108.14</c:v>
                </c:pt>
                <c:pt idx="5022">
                  <c:v>108.05</c:v>
                </c:pt>
                <c:pt idx="5023">
                  <c:v>107.97</c:v>
                </c:pt>
                <c:pt idx="5024">
                  <c:v>107.9</c:v>
                </c:pt>
                <c:pt idx="5025">
                  <c:v>107.82</c:v>
                </c:pt>
                <c:pt idx="5026">
                  <c:v>107.75</c:v>
                </c:pt>
                <c:pt idx="5027">
                  <c:v>107.68</c:v>
                </c:pt>
                <c:pt idx="5028">
                  <c:v>107.62</c:v>
                </c:pt>
                <c:pt idx="5029">
                  <c:v>107.57</c:v>
                </c:pt>
                <c:pt idx="5030">
                  <c:v>107.54</c:v>
                </c:pt>
                <c:pt idx="5031">
                  <c:v>107.52</c:v>
                </c:pt>
                <c:pt idx="5032">
                  <c:v>107.5</c:v>
                </c:pt>
                <c:pt idx="5033">
                  <c:v>107.47</c:v>
                </c:pt>
                <c:pt idx="5034">
                  <c:v>107.44</c:v>
                </c:pt>
                <c:pt idx="5035">
                  <c:v>107.4</c:v>
                </c:pt>
                <c:pt idx="5036">
                  <c:v>107.34</c:v>
                </c:pt>
                <c:pt idx="5037">
                  <c:v>107.28</c:v>
                </c:pt>
                <c:pt idx="5038">
                  <c:v>107.21</c:v>
                </c:pt>
                <c:pt idx="5039">
                  <c:v>107.13</c:v>
                </c:pt>
                <c:pt idx="5040">
                  <c:v>107.05</c:v>
                </c:pt>
                <c:pt idx="5041">
                  <c:v>106.98</c:v>
                </c:pt>
                <c:pt idx="5042">
                  <c:v>106.89</c:v>
                </c:pt>
                <c:pt idx="5043">
                  <c:v>106.81</c:v>
                </c:pt>
                <c:pt idx="5044">
                  <c:v>106.73</c:v>
                </c:pt>
                <c:pt idx="5045">
                  <c:v>106.67</c:v>
                </c:pt>
                <c:pt idx="5046">
                  <c:v>106.62</c:v>
                </c:pt>
                <c:pt idx="5047">
                  <c:v>106.57</c:v>
                </c:pt>
                <c:pt idx="5048">
                  <c:v>106.54</c:v>
                </c:pt>
                <c:pt idx="5049">
                  <c:v>106.52</c:v>
                </c:pt>
                <c:pt idx="5050">
                  <c:v>106.52</c:v>
                </c:pt>
                <c:pt idx="5051">
                  <c:v>106.53</c:v>
                </c:pt>
                <c:pt idx="5052">
                  <c:v>106.57</c:v>
                </c:pt>
                <c:pt idx="5053">
                  <c:v>106.62</c:v>
                </c:pt>
                <c:pt idx="5054">
                  <c:v>106.69</c:v>
                </c:pt>
                <c:pt idx="5055">
                  <c:v>106.75</c:v>
                </c:pt>
                <c:pt idx="5056">
                  <c:v>106.8</c:v>
                </c:pt>
                <c:pt idx="5057">
                  <c:v>106.84</c:v>
                </c:pt>
                <c:pt idx="5058">
                  <c:v>106.88</c:v>
                </c:pt>
                <c:pt idx="5059">
                  <c:v>106.92</c:v>
                </c:pt>
                <c:pt idx="5060">
                  <c:v>106.94</c:v>
                </c:pt>
                <c:pt idx="5061">
                  <c:v>106.97</c:v>
                </c:pt>
                <c:pt idx="5062">
                  <c:v>106.99</c:v>
                </c:pt>
                <c:pt idx="5063">
                  <c:v>107</c:v>
                </c:pt>
                <c:pt idx="5064">
                  <c:v>107</c:v>
                </c:pt>
                <c:pt idx="5065">
                  <c:v>107.01</c:v>
                </c:pt>
                <c:pt idx="5066">
                  <c:v>107</c:v>
                </c:pt>
                <c:pt idx="5067">
                  <c:v>106.99</c:v>
                </c:pt>
                <c:pt idx="5068">
                  <c:v>107</c:v>
                </c:pt>
                <c:pt idx="5069">
                  <c:v>107.01</c:v>
                </c:pt>
                <c:pt idx="5070">
                  <c:v>107.03</c:v>
                </c:pt>
                <c:pt idx="5071">
                  <c:v>107.07</c:v>
                </c:pt>
                <c:pt idx="5072">
                  <c:v>107.11</c:v>
                </c:pt>
                <c:pt idx="5073">
                  <c:v>107.16</c:v>
                </c:pt>
                <c:pt idx="5074">
                  <c:v>107.2</c:v>
                </c:pt>
                <c:pt idx="5075">
                  <c:v>107.25</c:v>
                </c:pt>
                <c:pt idx="5076">
                  <c:v>107.3</c:v>
                </c:pt>
                <c:pt idx="5077">
                  <c:v>107.35</c:v>
                </c:pt>
                <c:pt idx="5078">
                  <c:v>107.39</c:v>
                </c:pt>
                <c:pt idx="5079">
                  <c:v>107.45</c:v>
                </c:pt>
                <c:pt idx="5080">
                  <c:v>107.49</c:v>
                </c:pt>
                <c:pt idx="5081">
                  <c:v>107.53</c:v>
                </c:pt>
                <c:pt idx="5082">
                  <c:v>107.55</c:v>
                </c:pt>
                <c:pt idx="5083">
                  <c:v>107.54</c:v>
                </c:pt>
                <c:pt idx="5084">
                  <c:v>107.51</c:v>
                </c:pt>
                <c:pt idx="5085">
                  <c:v>107.47</c:v>
                </c:pt>
                <c:pt idx="5086">
                  <c:v>107.42</c:v>
                </c:pt>
                <c:pt idx="5087">
                  <c:v>107.36</c:v>
                </c:pt>
                <c:pt idx="5088">
                  <c:v>107.29</c:v>
                </c:pt>
                <c:pt idx="5089">
                  <c:v>107.23</c:v>
                </c:pt>
                <c:pt idx="5090">
                  <c:v>107.16</c:v>
                </c:pt>
                <c:pt idx="5091">
                  <c:v>107.09</c:v>
                </c:pt>
                <c:pt idx="5092">
                  <c:v>107.02</c:v>
                </c:pt>
                <c:pt idx="5093">
                  <c:v>106.95</c:v>
                </c:pt>
                <c:pt idx="5094">
                  <c:v>106.89</c:v>
                </c:pt>
                <c:pt idx="5095">
                  <c:v>106.85</c:v>
                </c:pt>
                <c:pt idx="5096">
                  <c:v>106.82</c:v>
                </c:pt>
                <c:pt idx="5097">
                  <c:v>106.8</c:v>
                </c:pt>
                <c:pt idx="5098">
                  <c:v>106.82</c:v>
                </c:pt>
                <c:pt idx="5099">
                  <c:v>106.85</c:v>
                </c:pt>
                <c:pt idx="5100">
                  <c:v>106.89</c:v>
                </c:pt>
                <c:pt idx="5101">
                  <c:v>106.95</c:v>
                </c:pt>
                <c:pt idx="5102">
                  <c:v>107.02</c:v>
                </c:pt>
                <c:pt idx="5103">
                  <c:v>107.11</c:v>
                </c:pt>
                <c:pt idx="5104">
                  <c:v>107.21</c:v>
                </c:pt>
                <c:pt idx="5105">
                  <c:v>107.32</c:v>
                </c:pt>
                <c:pt idx="5106">
                  <c:v>107.45</c:v>
                </c:pt>
                <c:pt idx="5107">
                  <c:v>107.59</c:v>
                </c:pt>
                <c:pt idx="5108">
                  <c:v>107.73</c:v>
                </c:pt>
                <c:pt idx="5109">
                  <c:v>107.87</c:v>
                </c:pt>
                <c:pt idx="5110">
                  <c:v>108.03</c:v>
                </c:pt>
                <c:pt idx="5111">
                  <c:v>108.19</c:v>
                </c:pt>
                <c:pt idx="5112">
                  <c:v>108.35</c:v>
                </c:pt>
                <c:pt idx="5113">
                  <c:v>108.48</c:v>
                </c:pt>
                <c:pt idx="5114">
                  <c:v>108.61</c:v>
                </c:pt>
                <c:pt idx="5115">
                  <c:v>108.72</c:v>
                </c:pt>
                <c:pt idx="5116">
                  <c:v>108.83</c:v>
                </c:pt>
                <c:pt idx="5117">
                  <c:v>108.92</c:v>
                </c:pt>
                <c:pt idx="5118">
                  <c:v>108.99</c:v>
                </c:pt>
                <c:pt idx="5119">
                  <c:v>109.05</c:v>
                </c:pt>
                <c:pt idx="5120">
                  <c:v>109.11</c:v>
                </c:pt>
                <c:pt idx="5121">
                  <c:v>109.15</c:v>
                </c:pt>
                <c:pt idx="5122">
                  <c:v>109.18</c:v>
                </c:pt>
                <c:pt idx="5123">
                  <c:v>109.2</c:v>
                </c:pt>
                <c:pt idx="5124">
                  <c:v>109.21</c:v>
                </c:pt>
                <c:pt idx="5125">
                  <c:v>109.22</c:v>
                </c:pt>
                <c:pt idx="5126">
                  <c:v>109.22</c:v>
                </c:pt>
                <c:pt idx="5127">
                  <c:v>109.21</c:v>
                </c:pt>
                <c:pt idx="5128">
                  <c:v>109.19</c:v>
                </c:pt>
                <c:pt idx="5129">
                  <c:v>109.18</c:v>
                </c:pt>
                <c:pt idx="5130">
                  <c:v>109.15</c:v>
                </c:pt>
                <c:pt idx="5131">
                  <c:v>109.12</c:v>
                </c:pt>
                <c:pt idx="5132">
                  <c:v>109.1</c:v>
                </c:pt>
                <c:pt idx="5133">
                  <c:v>109.06</c:v>
                </c:pt>
                <c:pt idx="5134">
                  <c:v>109.03</c:v>
                </c:pt>
                <c:pt idx="5135">
                  <c:v>109.01</c:v>
                </c:pt>
                <c:pt idx="5136">
                  <c:v>108.98</c:v>
                </c:pt>
                <c:pt idx="5137">
                  <c:v>108.95</c:v>
                </c:pt>
                <c:pt idx="5138">
                  <c:v>108.92</c:v>
                </c:pt>
                <c:pt idx="5139">
                  <c:v>108.89</c:v>
                </c:pt>
                <c:pt idx="5140">
                  <c:v>108.87</c:v>
                </c:pt>
                <c:pt idx="5141">
                  <c:v>108.86</c:v>
                </c:pt>
                <c:pt idx="5142">
                  <c:v>108.85</c:v>
                </c:pt>
                <c:pt idx="5143">
                  <c:v>108.85</c:v>
                </c:pt>
                <c:pt idx="5144">
                  <c:v>108.84</c:v>
                </c:pt>
                <c:pt idx="5145">
                  <c:v>108.83</c:v>
                </c:pt>
                <c:pt idx="5146">
                  <c:v>108.81</c:v>
                </c:pt>
                <c:pt idx="5147">
                  <c:v>108.79</c:v>
                </c:pt>
                <c:pt idx="5148">
                  <c:v>108.76</c:v>
                </c:pt>
                <c:pt idx="5149">
                  <c:v>108.73</c:v>
                </c:pt>
                <c:pt idx="5150">
                  <c:v>108.71</c:v>
                </c:pt>
                <c:pt idx="5151">
                  <c:v>108.68</c:v>
                </c:pt>
                <c:pt idx="5152">
                  <c:v>108.65</c:v>
                </c:pt>
                <c:pt idx="5153">
                  <c:v>108.62</c:v>
                </c:pt>
                <c:pt idx="5154">
                  <c:v>108.61</c:v>
                </c:pt>
                <c:pt idx="5155">
                  <c:v>108.59</c:v>
                </c:pt>
                <c:pt idx="5156">
                  <c:v>108.59</c:v>
                </c:pt>
                <c:pt idx="5157">
                  <c:v>108.6</c:v>
                </c:pt>
                <c:pt idx="5158">
                  <c:v>108.61</c:v>
                </c:pt>
                <c:pt idx="5159">
                  <c:v>108.63</c:v>
                </c:pt>
                <c:pt idx="5160">
                  <c:v>108.65</c:v>
                </c:pt>
                <c:pt idx="5161">
                  <c:v>108.67</c:v>
                </c:pt>
                <c:pt idx="5162">
                  <c:v>108.7</c:v>
                </c:pt>
                <c:pt idx="5163">
                  <c:v>108.74</c:v>
                </c:pt>
                <c:pt idx="5164">
                  <c:v>108.78</c:v>
                </c:pt>
                <c:pt idx="5165">
                  <c:v>108.82</c:v>
                </c:pt>
                <c:pt idx="5166">
                  <c:v>108.88</c:v>
                </c:pt>
                <c:pt idx="5167">
                  <c:v>108.94</c:v>
                </c:pt>
                <c:pt idx="5168">
                  <c:v>109.01</c:v>
                </c:pt>
                <c:pt idx="5169">
                  <c:v>109.08</c:v>
                </c:pt>
                <c:pt idx="5170">
                  <c:v>109.15</c:v>
                </c:pt>
                <c:pt idx="5171">
                  <c:v>109.23</c:v>
                </c:pt>
                <c:pt idx="5172">
                  <c:v>109.3</c:v>
                </c:pt>
                <c:pt idx="5173">
                  <c:v>109.37</c:v>
                </c:pt>
                <c:pt idx="5174">
                  <c:v>109.41</c:v>
                </c:pt>
                <c:pt idx="5175">
                  <c:v>109.46</c:v>
                </c:pt>
                <c:pt idx="5176">
                  <c:v>109.49</c:v>
                </c:pt>
                <c:pt idx="5177">
                  <c:v>109.52</c:v>
                </c:pt>
                <c:pt idx="5178">
                  <c:v>109.54</c:v>
                </c:pt>
                <c:pt idx="5179">
                  <c:v>109.56</c:v>
                </c:pt>
                <c:pt idx="5180">
                  <c:v>109.61</c:v>
                </c:pt>
                <c:pt idx="5181">
                  <c:v>109.66</c:v>
                </c:pt>
                <c:pt idx="5182">
                  <c:v>109.73</c:v>
                </c:pt>
                <c:pt idx="5183">
                  <c:v>109.81</c:v>
                </c:pt>
                <c:pt idx="5184">
                  <c:v>109.9</c:v>
                </c:pt>
                <c:pt idx="5185">
                  <c:v>110.01</c:v>
                </c:pt>
                <c:pt idx="5186">
                  <c:v>110.14</c:v>
                </c:pt>
                <c:pt idx="5187">
                  <c:v>110.26</c:v>
                </c:pt>
                <c:pt idx="5188">
                  <c:v>110.37</c:v>
                </c:pt>
                <c:pt idx="5189">
                  <c:v>110.49</c:v>
                </c:pt>
                <c:pt idx="5190">
                  <c:v>110.6</c:v>
                </c:pt>
                <c:pt idx="5191">
                  <c:v>110.72</c:v>
                </c:pt>
                <c:pt idx="5192">
                  <c:v>110.84</c:v>
                </c:pt>
                <c:pt idx="5193">
                  <c:v>110.96</c:v>
                </c:pt>
                <c:pt idx="5194">
                  <c:v>111.06</c:v>
                </c:pt>
                <c:pt idx="5195">
                  <c:v>111.17</c:v>
                </c:pt>
                <c:pt idx="5196">
                  <c:v>111.27</c:v>
                </c:pt>
                <c:pt idx="5197">
                  <c:v>111.38</c:v>
                </c:pt>
                <c:pt idx="5198">
                  <c:v>111.49</c:v>
                </c:pt>
                <c:pt idx="5199">
                  <c:v>111.6</c:v>
                </c:pt>
                <c:pt idx="5200">
                  <c:v>111.7</c:v>
                </c:pt>
                <c:pt idx="5201">
                  <c:v>111.79</c:v>
                </c:pt>
                <c:pt idx="5202">
                  <c:v>111.89</c:v>
                </c:pt>
                <c:pt idx="5203">
                  <c:v>111.97</c:v>
                </c:pt>
                <c:pt idx="5204">
                  <c:v>112.06</c:v>
                </c:pt>
                <c:pt idx="5205">
                  <c:v>112.14</c:v>
                </c:pt>
                <c:pt idx="5206">
                  <c:v>112.18</c:v>
                </c:pt>
                <c:pt idx="5207">
                  <c:v>112.22</c:v>
                </c:pt>
                <c:pt idx="5208">
                  <c:v>112.26</c:v>
                </c:pt>
                <c:pt idx="5209">
                  <c:v>112.29</c:v>
                </c:pt>
                <c:pt idx="5210">
                  <c:v>112.34</c:v>
                </c:pt>
                <c:pt idx="5211">
                  <c:v>112.39</c:v>
                </c:pt>
                <c:pt idx="5212">
                  <c:v>112.43</c:v>
                </c:pt>
                <c:pt idx="5213">
                  <c:v>112.45</c:v>
                </c:pt>
                <c:pt idx="5214">
                  <c:v>112.47</c:v>
                </c:pt>
                <c:pt idx="5215">
                  <c:v>112.48</c:v>
                </c:pt>
                <c:pt idx="5216">
                  <c:v>112.51</c:v>
                </c:pt>
                <c:pt idx="5217">
                  <c:v>112.53</c:v>
                </c:pt>
                <c:pt idx="5218">
                  <c:v>112.56</c:v>
                </c:pt>
                <c:pt idx="5219">
                  <c:v>112.58</c:v>
                </c:pt>
                <c:pt idx="5220">
                  <c:v>112.61</c:v>
                </c:pt>
                <c:pt idx="5221">
                  <c:v>112.64</c:v>
                </c:pt>
                <c:pt idx="5222">
                  <c:v>112.68</c:v>
                </c:pt>
                <c:pt idx="5223">
                  <c:v>112.73</c:v>
                </c:pt>
                <c:pt idx="5224">
                  <c:v>112.76</c:v>
                </c:pt>
                <c:pt idx="5225">
                  <c:v>112.8</c:v>
                </c:pt>
                <c:pt idx="5226">
                  <c:v>112.85</c:v>
                </c:pt>
                <c:pt idx="5227">
                  <c:v>112.9</c:v>
                </c:pt>
                <c:pt idx="5228">
                  <c:v>112.96</c:v>
                </c:pt>
                <c:pt idx="5229">
                  <c:v>113.01</c:v>
                </c:pt>
                <c:pt idx="5230">
                  <c:v>113.06</c:v>
                </c:pt>
                <c:pt idx="5231">
                  <c:v>113.12</c:v>
                </c:pt>
                <c:pt idx="5232">
                  <c:v>113.16</c:v>
                </c:pt>
                <c:pt idx="5233">
                  <c:v>113.19</c:v>
                </c:pt>
                <c:pt idx="5234">
                  <c:v>113.23</c:v>
                </c:pt>
                <c:pt idx="5235">
                  <c:v>113.29</c:v>
                </c:pt>
                <c:pt idx="5236">
                  <c:v>113.34</c:v>
                </c:pt>
                <c:pt idx="5237">
                  <c:v>113.38</c:v>
                </c:pt>
                <c:pt idx="5238">
                  <c:v>113.43</c:v>
                </c:pt>
                <c:pt idx="5239">
                  <c:v>113.47</c:v>
                </c:pt>
                <c:pt idx="5240">
                  <c:v>113.51</c:v>
                </c:pt>
                <c:pt idx="5241">
                  <c:v>113.56</c:v>
                </c:pt>
                <c:pt idx="5242">
                  <c:v>113.63</c:v>
                </c:pt>
                <c:pt idx="5243">
                  <c:v>113.69</c:v>
                </c:pt>
                <c:pt idx="5244">
                  <c:v>113.75</c:v>
                </c:pt>
                <c:pt idx="5245">
                  <c:v>113.8</c:v>
                </c:pt>
                <c:pt idx="5246">
                  <c:v>113.84</c:v>
                </c:pt>
                <c:pt idx="5247">
                  <c:v>113.87</c:v>
                </c:pt>
                <c:pt idx="5248">
                  <c:v>113.91</c:v>
                </c:pt>
                <c:pt idx="5249">
                  <c:v>113.94</c:v>
                </c:pt>
                <c:pt idx="5250">
                  <c:v>113.96</c:v>
                </c:pt>
                <c:pt idx="5251">
                  <c:v>113.98</c:v>
                </c:pt>
                <c:pt idx="5252">
                  <c:v>114.01</c:v>
                </c:pt>
                <c:pt idx="5253">
                  <c:v>114.03</c:v>
                </c:pt>
                <c:pt idx="5254">
                  <c:v>114.05</c:v>
                </c:pt>
                <c:pt idx="5255">
                  <c:v>114.06</c:v>
                </c:pt>
                <c:pt idx="5256">
                  <c:v>114.06</c:v>
                </c:pt>
                <c:pt idx="5257">
                  <c:v>114.05</c:v>
                </c:pt>
                <c:pt idx="5258">
                  <c:v>114.04</c:v>
                </c:pt>
                <c:pt idx="5259">
                  <c:v>114.03</c:v>
                </c:pt>
                <c:pt idx="5260">
                  <c:v>114</c:v>
                </c:pt>
                <c:pt idx="5261">
                  <c:v>113.96</c:v>
                </c:pt>
                <c:pt idx="5262">
                  <c:v>113.93</c:v>
                </c:pt>
                <c:pt idx="5263">
                  <c:v>113.89</c:v>
                </c:pt>
                <c:pt idx="5264">
                  <c:v>113.85</c:v>
                </c:pt>
                <c:pt idx="5265">
                  <c:v>113.83</c:v>
                </c:pt>
                <c:pt idx="5266">
                  <c:v>113.82</c:v>
                </c:pt>
                <c:pt idx="5267">
                  <c:v>113.81</c:v>
                </c:pt>
                <c:pt idx="5268">
                  <c:v>113.8</c:v>
                </c:pt>
                <c:pt idx="5269">
                  <c:v>113.78</c:v>
                </c:pt>
                <c:pt idx="5270">
                  <c:v>113.76</c:v>
                </c:pt>
                <c:pt idx="5271">
                  <c:v>113.74</c:v>
                </c:pt>
                <c:pt idx="5272">
                  <c:v>113.73</c:v>
                </c:pt>
                <c:pt idx="5273">
                  <c:v>113.73</c:v>
                </c:pt>
                <c:pt idx="5274">
                  <c:v>113.74</c:v>
                </c:pt>
                <c:pt idx="5275">
                  <c:v>113.77</c:v>
                </c:pt>
                <c:pt idx="5276">
                  <c:v>113.81</c:v>
                </c:pt>
                <c:pt idx="5277">
                  <c:v>113.86</c:v>
                </c:pt>
                <c:pt idx="5278">
                  <c:v>113.91</c:v>
                </c:pt>
                <c:pt idx="5279">
                  <c:v>113.94</c:v>
                </c:pt>
                <c:pt idx="5280">
                  <c:v>113.96</c:v>
                </c:pt>
                <c:pt idx="5281">
                  <c:v>113.97</c:v>
                </c:pt>
                <c:pt idx="5282">
                  <c:v>113.98</c:v>
                </c:pt>
                <c:pt idx="5283">
                  <c:v>113.97</c:v>
                </c:pt>
                <c:pt idx="5284">
                  <c:v>113.97</c:v>
                </c:pt>
                <c:pt idx="5285">
                  <c:v>113.96</c:v>
                </c:pt>
                <c:pt idx="5286">
                  <c:v>113.94</c:v>
                </c:pt>
                <c:pt idx="5287">
                  <c:v>113.93</c:v>
                </c:pt>
                <c:pt idx="5288">
                  <c:v>113.93</c:v>
                </c:pt>
                <c:pt idx="5289">
                  <c:v>113.94</c:v>
                </c:pt>
                <c:pt idx="5290">
                  <c:v>113.95</c:v>
                </c:pt>
                <c:pt idx="5291">
                  <c:v>113.94</c:v>
                </c:pt>
                <c:pt idx="5292">
                  <c:v>113.91</c:v>
                </c:pt>
                <c:pt idx="5293">
                  <c:v>113.87</c:v>
                </c:pt>
                <c:pt idx="5294">
                  <c:v>113.79</c:v>
                </c:pt>
                <c:pt idx="5295">
                  <c:v>113.69</c:v>
                </c:pt>
                <c:pt idx="5296">
                  <c:v>113.57</c:v>
                </c:pt>
                <c:pt idx="5297">
                  <c:v>113.44</c:v>
                </c:pt>
                <c:pt idx="5298">
                  <c:v>113.31</c:v>
                </c:pt>
                <c:pt idx="5299">
                  <c:v>113.18</c:v>
                </c:pt>
                <c:pt idx="5300">
                  <c:v>113.06</c:v>
                </c:pt>
                <c:pt idx="5301">
                  <c:v>112.95</c:v>
                </c:pt>
                <c:pt idx="5302">
                  <c:v>112.84</c:v>
                </c:pt>
                <c:pt idx="5303">
                  <c:v>112.72</c:v>
                </c:pt>
                <c:pt idx="5304">
                  <c:v>112.61</c:v>
                </c:pt>
                <c:pt idx="5305">
                  <c:v>112.49</c:v>
                </c:pt>
                <c:pt idx="5306">
                  <c:v>112.37</c:v>
                </c:pt>
                <c:pt idx="5307">
                  <c:v>112.26</c:v>
                </c:pt>
                <c:pt idx="5308">
                  <c:v>112.15</c:v>
                </c:pt>
                <c:pt idx="5309">
                  <c:v>112.06</c:v>
                </c:pt>
                <c:pt idx="5310">
                  <c:v>112</c:v>
                </c:pt>
                <c:pt idx="5311">
                  <c:v>111.95</c:v>
                </c:pt>
                <c:pt idx="5312">
                  <c:v>111.91</c:v>
                </c:pt>
                <c:pt idx="5313">
                  <c:v>111.9</c:v>
                </c:pt>
                <c:pt idx="5314">
                  <c:v>111.9</c:v>
                </c:pt>
                <c:pt idx="5315">
                  <c:v>111.92</c:v>
                </c:pt>
                <c:pt idx="5316">
                  <c:v>111.95</c:v>
                </c:pt>
                <c:pt idx="5317">
                  <c:v>112</c:v>
                </c:pt>
                <c:pt idx="5318">
                  <c:v>112.06</c:v>
                </c:pt>
                <c:pt idx="5319">
                  <c:v>112.12</c:v>
                </c:pt>
                <c:pt idx="5320">
                  <c:v>112.19</c:v>
                </c:pt>
                <c:pt idx="5321">
                  <c:v>112.26</c:v>
                </c:pt>
                <c:pt idx="5322">
                  <c:v>112.33</c:v>
                </c:pt>
                <c:pt idx="5323">
                  <c:v>112.4</c:v>
                </c:pt>
                <c:pt idx="5324">
                  <c:v>112.48</c:v>
                </c:pt>
                <c:pt idx="5325">
                  <c:v>112.56</c:v>
                </c:pt>
                <c:pt idx="5326">
                  <c:v>112.63</c:v>
                </c:pt>
                <c:pt idx="5327">
                  <c:v>112.7</c:v>
                </c:pt>
                <c:pt idx="5328">
                  <c:v>112.79</c:v>
                </c:pt>
                <c:pt idx="5329">
                  <c:v>112.88</c:v>
                </c:pt>
                <c:pt idx="5330">
                  <c:v>112.95</c:v>
                </c:pt>
                <c:pt idx="5331">
                  <c:v>113.04</c:v>
                </c:pt>
                <c:pt idx="5332">
                  <c:v>113.12</c:v>
                </c:pt>
                <c:pt idx="5333">
                  <c:v>113.19</c:v>
                </c:pt>
                <c:pt idx="5334">
                  <c:v>113.26</c:v>
                </c:pt>
                <c:pt idx="5335">
                  <c:v>113.31</c:v>
                </c:pt>
                <c:pt idx="5336">
                  <c:v>113.36</c:v>
                </c:pt>
                <c:pt idx="5337">
                  <c:v>113.4</c:v>
                </c:pt>
                <c:pt idx="5338">
                  <c:v>113.43</c:v>
                </c:pt>
                <c:pt idx="5339">
                  <c:v>113.45</c:v>
                </c:pt>
                <c:pt idx="5340">
                  <c:v>113.47</c:v>
                </c:pt>
                <c:pt idx="5341">
                  <c:v>113.48</c:v>
                </c:pt>
                <c:pt idx="5342">
                  <c:v>113.49</c:v>
                </c:pt>
                <c:pt idx="5343">
                  <c:v>113.5</c:v>
                </c:pt>
                <c:pt idx="5344">
                  <c:v>113.5</c:v>
                </c:pt>
                <c:pt idx="5345">
                  <c:v>113.51</c:v>
                </c:pt>
                <c:pt idx="5346">
                  <c:v>113.52</c:v>
                </c:pt>
                <c:pt idx="5347">
                  <c:v>113.53</c:v>
                </c:pt>
                <c:pt idx="5348">
                  <c:v>113.54</c:v>
                </c:pt>
                <c:pt idx="5349">
                  <c:v>113.55</c:v>
                </c:pt>
                <c:pt idx="5350">
                  <c:v>113.55</c:v>
                </c:pt>
                <c:pt idx="5351">
                  <c:v>113.56</c:v>
                </c:pt>
                <c:pt idx="5352">
                  <c:v>113.58</c:v>
                </c:pt>
                <c:pt idx="5353">
                  <c:v>113.59</c:v>
                </c:pt>
                <c:pt idx="5354">
                  <c:v>113.61</c:v>
                </c:pt>
                <c:pt idx="5355">
                  <c:v>113.64</c:v>
                </c:pt>
                <c:pt idx="5356">
                  <c:v>113.67</c:v>
                </c:pt>
                <c:pt idx="5357">
                  <c:v>113.7</c:v>
                </c:pt>
                <c:pt idx="5358">
                  <c:v>113.73</c:v>
                </c:pt>
                <c:pt idx="5359">
                  <c:v>113.76</c:v>
                </c:pt>
                <c:pt idx="5360">
                  <c:v>113.77</c:v>
                </c:pt>
                <c:pt idx="5361">
                  <c:v>113.78</c:v>
                </c:pt>
                <c:pt idx="5362">
                  <c:v>113.79</c:v>
                </c:pt>
                <c:pt idx="5363">
                  <c:v>113.8</c:v>
                </c:pt>
                <c:pt idx="5364">
                  <c:v>113.81</c:v>
                </c:pt>
                <c:pt idx="5365">
                  <c:v>113.82</c:v>
                </c:pt>
                <c:pt idx="5366">
                  <c:v>113.84</c:v>
                </c:pt>
                <c:pt idx="5367">
                  <c:v>113.88</c:v>
                </c:pt>
                <c:pt idx="5368">
                  <c:v>113.92</c:v>
                </c:pt>
                <c:pt idx="5369">
                  <c:v>113.96</c:v>
                </c:pt>
                <c:pt idx="5370">
                  <c:v>114.02</c:v>
                </c:pt>
                <c:pt idx="5371">
                  <c:v>114.08</c:v>
                </c:pt>
                <c:pt idx="5372">
                  <c:v>114.15</c:v>
                </c:pt>
                <c:pt idx="5373">
                  <c:v>114.21</c:v>
                </c:pt>
                <c:pt idx="5374">
                  <c:v>114.27</c:v>
                </c:pt>
                <c:pt idx="5375">
                  <c:v>114.34</c:v>
                </c:pt>
                <c:pt idx="5376">
                  <c:v>114.41</c:v>
                </c:pt>
                <c:pt idx="5377">
                  <c:v>114.49</c:v>
                </c:pt>
                <c:pt idx="5378">
                  <c:v>114.57</c:v>
                </c:pt>
                <c:pt idx="5379">
                  <c:v>114.64</c:v>
                </c:pt>
                <c:pt idx="5380">
                  <c:v>114.71</c:v>
                </c:pt>
                <c:pt idx="5381">
                  <c:v>114.77</c:v>
                </c:pt>
                <c:pt idx="5382">
                  <c:v>114.83</c:v>
                </c:pt>
                <c:pt idx="5383">
                  <c:v>114.88</c:v>
                </c:pt>
                <c:pt idx="5384">
                  <c:v>114.92</c:v>
                </c:pt>
                <c:pt idx="5385">
                  <c:v>114.94</c:v>
                </c:pt>
                <c:pt idx="5386">
                  <c:v>114.95</c:v>
                </c:pt>
                <c:pt idx="5387">
                  <c:v>114.95</c:v>
                </c:pt>
                <c:pt idx="5388">
                  <c:v>114.92</c:v>
                </c:pt>
                <c:pt idx="5389">
                  <c:v>114.87</c:v>
                </c:pt>
                <c:pt idx="5390">
                  <c:v>114.81</c:v>
                </c:pt>
                <c:pt idx="5391">
                  <c:v>114.75</c:v>
                </c:pt>
                <c:pt idx="5392">
                  <c:v>114.67</c:v>
                </c:pt>
                <c:pt idx="5393">
                  <c:v>114.59</c:v>
                </c:pt>
                <c:pt idx="5394">
                  <c:v>114.51</c:v>
                </c:pt>
                <c:pt idx="5395">
                  <c:v>114.43</c:v>
                </c:pt>
                <c:pt idx="5396">
                  <c:v>114.34</c:v>
                </c:pt>
                <c:pt idx="5397">
                  <c:v>114.24</c:v>
                </c:pt>
                <c:pt idx="5398">
                  <c:v>114.13</c:v>
                </c:pt>
                <c:pt idx="5399">
                  <c:v>114.03</c:v>
                </c:pt>
                <c:pt idx="5400">
                  <c:v>113.92</c:v>
                </c:pt>
                <c:pt idx="5401">
                  <c:v>113.82</c:v>
                </c:pt>
                <c:pt idx="5402">
                  <c:v>113.72</c:v>
                </c:pt>
                <c:pt idx="5403">
                  <c:v>113.63</c:v>
                </c:pt>
                <c:pt idx="5404">
                  <c:v>113.55</c:v>
                </c:pt>
                <c:pt idx="5405">
                  <c:v>113.48</c:v>
                </c:pt>
                <c:pt idx="5406">
                  <c:v>113.42</c:v>
                </c:pt>
                <c:pt idx="5407">
                  <c:v>113.37</c:v>
                </c:pt>
                <c:pt idx="5408">
                  <c:v>113.34</c:v>
                </c:pt>
                <c:pt idx="5409">
                  <c:v>113.32</c:v>
                </c:pt>
                <c:pt idx="5410">
                  <c:v>113.32</c:v>
                </c:pt>
                <c:pt idx="5411">
                  <c:v>113.34</c:v>
                </c:pt>
                <c:pt idx="5412">
                  <c:v>113.37</c:v>
                </c:pt>
                <c:pt idx="5413">
                  <c:v>113.41</c:v>
                </c:pt>
                <c:pt idx="5414">
                  <c:v>113.44</c:v>
                </c:pt>
                <c:pt idx="5415">
                  <c:v>113.49</c:v>
                </c:pt>
                <c:pt idx="5416">
                  <c:v>113.55</c:v>
                </c:pt>
                <c:pt idx="5417">
                  <c:v>113.61</c:v>
                </c:pt>
                <c:pt idx="5418">
                  <c:v>113.67</c:v>
                </c:pt>
                <c:pt idx="5419">
                  <c:v>113.73</c:v>
                </c:pt>
                <c:pt idx="5420">
                  <c:v>113.78</c:v>
                </c:pt>
                <c:pt idx="5421">
                  <c:v>113.84</c:v>
                </c:pt>
                <c:pt idx="5422">
                  <c:v>113.88</c:v>
                </c:pt>
                <c:pt idx="5423">
                  <c:v>113.92</c:v>
                </c:pt>
                <c:pt idx="5424">
                  <c:v>113.94</c:v>
                </c:pt>
                <c:pt idx="5425">
                  <c:v>113.94</c:v>
                </c:pt>
                <c:pt idx="5426">
                  <c:v>113.92</c:v>
                </c:pt>
                <c:pt idx="5427">
                  <c:v>113.89</c:v>
                </c:pt>
                <c:pt idx="5428">
                  <c:v>113.84</c:v>
                </c:pt>
                <c:pt idx="5429">
                  <c:v>113.77</c:v>
                </c:pt>
                <c:pt idx="5430">
                  <c:v>113.68</c:v>
                </c:pt>
                <c:pt idx="5431">
                  <c:v>113.58</c:v>
                </c:pt>
                <c:pt idx="5432">
                  <c:v>113.48</c:v>
                </c:pt>
                <c:pt idx="5433">
                  <c:v>113.38</c:v>
                </c:pt>
                <c:pt idx="5434">
                  <c:v>113.27</c:v>
                </c:pt>
                <c:pt idx="5435">
                  <c:v>113.18</c:v>
                </c:pt>
                <c:pt idx="5436">
                  <c:v>113.11</c:v>
                </c:pt>
                <c:pt idx="5437">
                  <c:v>113.06</c:v>
                </c:pt>
                <c:pt idx="5438">
                  <c:v>113.05</c:v>
                </c:pt>
                <c:pt idx="5439">
                  <c:v>113.04</c:v>
                </c:pt>
                <c:pt idx="5440">
                  <c:v>113.06</c:v>
                </c:pt>
                <c:pt idx="5441">
                  <c:v>113.08</c:v>
                </c:pt>
                <c:pt idx="5442">
                  <c:v>113.11</c:v>
                </c:pt>
                <c:pt idx="5443">
                  <c:v>113.12</c:v>
                </c:pt>
                <c:pt idx="5444">
                  <c:v>113.14</c:v>
                </c:pt>
                <c:pt idx="5445">
                  <c:v>113.16</c:v>
                </c:pt>
                <c:pt idx="5446">
                  <c:v>113.18</c:v>
                </c:pt>
                <c:pt idx="5447">
                  <c:v>113.21</c:v>
                </c:pt>
                <c:pt idx="5448">
                  <c:v>113.25</c:v>
                </c:pt>
                <c:pt idx="5449">
                  <c:v>113.28</c:v>
                </c:pt>
                <c:pt idx="5450">
                  <c:v>113.3</c:v>
                </c:pt>
                <c:pt idx="5451">
                  <c:v>113.29</c:v>
                </c:pt>
                <c:pt idx="5452">
                  <c:v>113.27</c:v>
                </c:pt>
                <c:pt idx="5453">
                  <c:v>113.22</c:v>
                </c:pt>
                <c:pt idx="5454">
                  <c:v>113.17</c:v>
                </c:pt>
                <c:pt idx="5455">
                  <c:v>113.13</c:v>
                </c:pt>
                <c:pt idx="5456">
                  <c:v>113.09</c:v>
                </c:pt>
                <c:pt idx="5457">
                  <c:v>113.05</c:v>
                </c:pt>
                <c:pt idx="5458">
                  <c:v>113.02</c:v>
                </c:pt>
                <c:pt idx="5459">
                  <c:v>112.98</c:v>
                </c:pt>
                <c:pt idx="5460">
                  <c:v>112.94</c:v>
                </c:pt>
                <c:pt idx="5461">
                  <c:v>112.9</c:v>
                </c:pt>
                <c:pt idx="5462">
                  <c:v>112.87</c:v>
                </c:pt>
                <c:pt idx="5463">
                  <c:v>112.84</c:v>
                </c:pt>
                <c:pt idx="5464">
                  <c:v>112.84</c:v>
                </c:pt>
                <c:pt idx="5465">
                  <c:v>112.86</c:v>
                </c:pt>
                <c:pt idx="5466">
                  <c:v>112.9</c:v>
                </c:pt>
                <c:pt idx="5467">
                  <c:v>112.94</c:v>
                </c:pt>
                <c:pt idx="5468">
                  <c:v>113</c:v>
                </c:pt>
                <c:pt idx="5469">
                  <c:v>113.06</c:v>
                </c:pt>
                <c:pt idx="5470">
                  <c:v>113.12</c:v>
                </c:pt>
                <c:pt idx="5471">
                  <c:v>113.19</c:v>
                </c:pt>
                <c:pt idx="5472">
                  <c:v>113.26</c:v>
                </c:pt>
                <c:pt idx="5473">
                  <c:v>113.31</c:v>
                </c:pt>
                <c:pt idx="5474">
                  <c:v>113.38</c:v>
                </c:pt>
                <c:pt idx="5475">
                  <c:v>113.44</c:v>
                </c:pt>
                <c:pt idx="5476">
                  <c:v>113.5</c:v>
                </c:pt>
                <c:pt idx="5477">
                  <c:v>113.54</c:v>
                </c:pt>
                <c:pt idx="5478">
                  <c:v>113.57</c:v>
                </c:pt>
                <c:pt idx="5479">
                  <c:v>113.59</c:v>
                </c:pt>
                <c:pt idx="5480">
                  <c:v>113.6</c:v>
                </c:pt>
                <c:pt idx="5481">
                  <c:v>113.6</c:v>
                </c:pt>
                <c:pt idx="5482">
                  <c:v>113.57</c:v>
                </c:pt>
                <c:pt idx="5483">
                  <c:v>113.55</c:v>
                </c:pt>
                <c:pt idx="5484">
                  <c:v>113.52</c:v>
                </c:pt>
                <c:pt idx="5485">
                  <c:v>113.49</c:v>
                </c:pt>
                <c:pt idx="5486">
                  <c:v>113.45</c:v>
                </c:pt>
                <c:pt idx="5487">
                  <c:v>113.39</c:v>
                </c:pt>
                <c:pt idx="5488">
                  <c:v>113.33</c:v>
                </c:pt>
                <c:pt idx="5489">
                  <c:v>113.26</c:v>
                </c:pt>
                <c:pt idx="5490">
                  <c:v>113.18</c:v>
                </c:pt>
                <c:pt idx="5491">
                  <c:v>113.08</c:v>
                </c:pt>
                <c:pt idx="5492">
                  <c:v>112.99</c:v>
                </c:pt>
                <c:pt idx="5493">
                  <c:v>112.91</c:v>
                </c:pt>
                <c:pt idx="5494">
                  <c:v>112.86</c:v>
                </c:pt>
                <c:pt idx="5495">
                  <c:v>112.84</c:v>
                </c:pt>
                <c:pt idx="5496">
                  <c:v>112.84</c:v>
                </c:pt>
                <c:pt idx="5497">
                  <c:v>112.86</c:v>
                </c:pt>
                <c:pt idx="5498">
                  <c:v>112.88</c:v>
                </c:pt>
                <c:pt idx="5499">
                  <c:v>112.91</c:v>
                </c:pt>
                <c:pt idx="5500">
                  <c:v>112.93</c:v>
                </c:pt>
                <c:pt idx="5501">
                  <c:v>112.96</c:v>
                </c:pt>
                <c:pt idx="5502">
                  <c:v>112.98</c:v>
                </c:pt>
                <c:pt idx="5503">
                  <c:v>113.01</c:v>
                </c:pt>
                <c:pt idx="5504">
                  <c:v>113.02</c:v>
                </c:pt>
                <c:pt idx="5505">
                  <c:v>113.03</c:v>
                </c:pt>
                <c:pt idx="5506">
                  <c:v>113.03</c:v>
                </c:pt>
                <c:pt idx="5507">
                  <c:v>113.02</c:v>
                </c:pt>
                <c:pt idx="5508">
                  <c:v>113.01</c:v>
                </c:pt>
                <c:pt idx="5509">
                  <c:v>113</c:v>
                </c:pt>
                <c:pt idx="5510">
                  <c:v>112.99</c:v>
                </c:pt>
                <c:pt idx="5511">
                  <c:v>112.99</c:v>
                </c:pt>
                <c:pt idx="5512">
                  <c:v>113</c:v>
                </c:pt>
                <c:pt idx="5513">
                  <c:v>112.99</c:v>
                </c:pt>
                <c:pt idx="5514">
                  <c:v>112.98</c:v>
                </c:pt>
                <c:pt idx="5515">
                  <c:v>112.94</c:v>
                </c:pt>
                <c:pt idx="5516">
                  <c:v>112.9</c:v>
                </c:pt>
                <c:pt idx="5517">
                  <c:v>112.83</c:v>
                </c:pt>
                <c:pt idx="5518">
                  <c:v>112.73</c:v>
                </c:pt>
                <c:pt idx="5519">
                  <c:v>112.65</c:v>
                </c:pt>
                <c:pt idx="5520">
                  <c:v>112.55</c:v>
                </c:pt>
                <c:pt idx="5521">
                  <c:v>112.42</c:v>
                </c:pt>
                <c:pt idx="5522">
                  <c:v>112.28</c:v>
                </c:pt>
                <c:pt idx="5523">
                  <c:v>112.14</c:v>
                </c:pt>
                <c:pt idx="5524">
                  <c:v>111.99</c:v>
                </c:pt>
                <c:pt idx="5525">
                  <c:v>111.82</c:v>
                </c:pt>
                <c:pt idx="5526">
                  <c:v>111.65</c:v>
                </c:pt>
                <c:pt idx="5527">
                  <c:v>111.5</c:v>
                </c:pt>
                <c:pt idx="5528">
                  <c:v>111.41</c:v>
                </c:pt>
                <c:pt idx="5529">
                  <c:v>111.39</c:v>
                </c:pt>
                <c:pt idx="5530">
                  <c:v>111.41</c:v>
                </c:pt>
                <c:pt idx="5531">
                  <c:v>111.47</c:v>
                </c:pt>
                <c:pt idx="5532">
                  <c:v>111.57</c:v>
                </c:pt>
                <c:pt idx="5533">
                  <c:v>111.68</c:v>
                </c:pt>
                <c:pt idx="5534">
                  <c:v>111.8</c:v>
                </c:pt>
                <c:pt idx="5535">
                  <c:v>111.93</c:v>
                </c:pt>
                <c:pt idx="5536">
                  <c:v>112.1</c:v>
                </c:pt>
                <c:pt idx="5537">
                  <c:v>112.29</c:v>
                </c:pt>
                <c:pt idx="5538">
                  <c:v>112.49</c:v>
                </c:pt>
                <c:pt idx="5539">
                  <c:v>112.71</c:v>
                </c:pt>
                <c:pt idx="5540">
                  <c:v>112.94</c:v>
                </c:pt>
                <c:pt idx="5541">
                  <c:v>113.16</c:v>
                </c:pt>
                <c:pt idx="5542">
                  <c:v>113.38</c:v>
                </c:pt>
                <c:pt idx="5543">
                  <c:v>113.59</c:v>
                </c:pt>
                <c:pt idx="5544">
                  <c:v>113.8</c:v>
                </c:pt>
                <c:pt idx="5545">
                  <c:v>113.99</c:v>
                </c:pt>
                <c:pt idx="5546">
                  <c:v>114.17</c:v>
                </c:pt>
                <c:pt idx="5547">
                  <c:v>114.32</c:v>
                </c:pt>
                <c:pt idx="5548">
                  <c:v>114.45</c:v>
                </c:pt>
                <c:pt idx="5549">
                  <c:v>114.57</c:v>
                </c:pt>
                <c:pt idx="5550">
                  <c:v>114.65</c:v>
                </c:pt>
                <c:pt idx="5551">
                  <c:v>114.71</c:v>
                </c:pt>
                <c:pt idx="5552">
                  <c:v>114.77</c:v>
                </c:pt>
                <c:pt idx="5553">
                  <c:v>114.8</c:v>
                </c:pt>
                <c:pt idx="5554">
                  <c:v>114.8</c:v>
                </c:pt>
                <c:pt idx="5555">
                  <c:v>114.8</c:v>
                </c:pt>
                <c:pt idx="5556">
                  <c:v>114.78</c:v>
                </c:pt>
                <c:pt idx="5557">
                  <c:v>114.75</c:v>
                </c:pt>
                <c:pt idx="5558">
                  <c:v>114.72</c:v>
                </c:pt>
                <c:pt idx="5559">
                  <c:v>114.68</c:v>
                </c:pt>
                <c:pt idx="5560">
                  <c:v>114.66</c:v>
                </c:pt>
                <c:pt idx="5561">
                  <c:v>114.64</c:v>
                </c:pt>
                <c:pt idx="5562">
                  <c:v>114.62</c:v>
                </c:pt>
                <c:pt idx="5563">
                  <c:v>114.6</c:v>
                </c:pt>
                <c:pt idx="5564">
                  <c:v>114.58</c:v>
                </c:pt>
                <c:pt idx="5565">
                  <c:v>114.56</c:v>
                </c:pt>
                <c:pt idx="5566">
                  <c:v>114.55</c:v>
                </c:pt>
                <c:pt idx="5567">
                  <c:v>114.54</c:v>
                </c:pt>
                <c:pt idx="5568">
                  <c:v>114.53</c:v>
                </c:pt>
                <c:pt idx="5569">
                  <c:v>114.52</c:v>
                </c:pt>
                <c:pt idx="5570">
                  <c:v>114.51</c:v>
                </c:pt>
                <c:pt idx="5571">
                  <c:v>114.49</c:v>
                </c:pt>
                <c:pt idx="5572">
                  <c:v>114.47</c:v>
                </c:pt>
                <c:pt idx="5573">
                  <c:v>114.45</c:v>
                </c:pt>
                <c:pt idx="5574">
                  <c:v>114.42</c:v>
                </c:pt>
                <c:pt idx="5575">
                  <c:v>114.4</c:v>
                </c:pt>
                <c:pt idx="5576">
                  <c:v>114.37</c:v>
                </c:pt>
                <c:pt idx="5577">
                  <c:v>114.34</c:v>
                </c:pt>
                <c:pt idx="5578">
                  <c:v>114.32</c:v>
                </c:pt>
                <c:pt idx="5579">
                  <c:v>114.29</c:v>
                </c:pt>
                <c:pt idx="5580">
                  <c:v>114.25</c:v>
                </c:pt>
                <c:pt idx="5581">
                  <c:v>114.22</c:v>
                </c:pt>
                <c:pt idx="5582">
                  <c:v>114.17</c:v>
                </c:pt>
                <c:pt idx="5583">
                  <c:v>114.13</c:v>
                </c:pt>
                <c:pt idx="5584">
                  <c:v>114.08</c:v>
                </c:pt>
                <c:pt idx="5585">
                  <c:v>114.03</c:v>
                </c:pt>
                <c:pt idx="5586">
                  <c:v>113.97</c:v>
                </c:pt>
                <c:pt idx="5587">
                  <c:v>113.9</c:v>
                </c:pt>
                <c:pt idx="5588">
                  <c:v>113.83</c:v>
                </c:pt>
                <c:pt idx="5589">
                  <c:v>113.76</c:v>
                </c:pt>
                <c:pt idx="5590">
                  <c:v>113.69</c:v>
                </c:pt>
                <c:pt idx="5591">
                  <c:v>113.61</c:v>
                </c:pt>
                <c:pt idx="5592">
                  <c:v>113.53</c:v>
                </c:pt>
                <c:pt idx="5593">
                  <c:v>113.45</c:v>
                </c:pt>
                <c:pt idx="5594">
                  <c:v>113.39</c:v>
                </c:pt>
                <c:pt idx="5595">
                  <c:v>113.34</c:v>
                </c:pt>
                <c:pt idx="5596">
                  <c:v>113.3</c:v>
                </c:pt>
                <c:pt idx="5597">
                  <c:v>113.25</c:v>
                </c:pt>
                <c:pt idx="5598">
                  <c:v>113.22</c:v>
                </c:pt>
                <c:pt idx="5599">
                  <c:v>113.19</c:v>
                </c:pt>
                <c:pt idx="5600">
                  <c:v>113.18</c:v>
                </c:pt>
                <c:pt idx="5601">
                  <c:v>113.15</c:v>
                </c:pt>
                <c:pt idx="5602">
                  <c:v>113.11</c:v>
                </c:pt>
                <c:pt idx="5603">
                  <c:v>113.08</c:v>
                </c:pt>
                <c:pt idx="5604">
                  <c:v>113.03</c:v>
                </c:pt>
                <c:pt idx="5605">
                  <c:v>113</c:v>
                </c:pt>
                <c:pt idx="5606">
                  <c:v>112.97</c:v>
                </c:pt>
                <c:pt idx="5607">
                  <c:v>112.95</c:v>
                </c:pt>
                <c:pt idx="5608">
                  <c:v>112.93</c:v>
                </c:pt>
                <c:pt idx="5609">
                  <c:v>112.91</c:v>
                </c:pt>
                <c:pt idx="5610">
                  <c:v>112.92</c:v>
                </c:pt>
                <c:pt idx="5611">
                  <c:v>112.93</c:v>
                </c:pt>
                <c:pt idx="5612">
                  <c:v>112.94</c:v>
                </c:pt>
                <c:pt idx="5613">
                  <c:v>112.94</c:v>
                </c:pt>
                <c:pt idx="5614">
                  <c:v>112.96</c:v>
                </c:pt>
                <c:pt idx="5615">
                  <c:v>112.97</c:v>
                </c:pt>
                <c:pt idx="5616">
                  <c:v>112.97</c:v>
                </c:pt>
                <c:pt idx="5617">
                  <c:v>112.99</c:v>
                </c:pt>
                <c:pt idx="5618">
                  <c:v>112.99</c:v>
                </c:pt>
                <c:pt idx="5619">
                  <c:v>112.99</c:v>
                </c:pt>
                <c:pt idx="5620">
                  <c:v>112.99</c:v>
                </c:pt>
                <c:pt idx="5621">
                  <c:v>113</c:v>
                </c:pt>
                <c:pt idx="5622">
                  <c:v>113.02</c:v>
                </c:pt>
                <c:pt idx="5623">
                  <c:v>113.07</c:v>
                </c:pt>
                <c:pt idx="5624">
                  <c:v>113.14</c:v>
                </c:pt>
                <c:pt idx="5625">
                  <c:v>113.2</c:v>
                </c:pt>
                <c:pt idx="5626">
                  <c:v>113.26</c:v>
                </c:pt>
                <c:pt idx="5627">
                  <c:v>113.32</c:v>
                </c:pt>
                <c:pt idx="5628">
                  <c:v>113.37</c:v>
                </c:pt>
                <c:pt idx="5629">
                  <c:v>113.39</c:v>
                </c:pt>
                <c:pt idx="5630">
                  <c:v>113.39</c:v>
                </c:pt>
                <c:pt idx="5631">
                  <c:v>113.39</c:v>
                </c:pt>
                <c:pt idx="5632">
                  <c:v>113.38</c:v>
                </c:pt>
                <c:pt idx="5633">
                  <c:v>113.36</c:v>
                </c:pt>
                <c:pt idx="5634">
                  <c:v>113.35</c:v>
                </c:pt>
                <c:pt idx="5635">
                  <c:v>113.34</c:v>
                </c:pt>
                <c:pt idx="5636">
                  <c:v>113.33</c:v>
                </c:pt>
                <c:pt idx="5637">
                  <c:v>113.33</c:v>
                </c:pt>
                <c:pt idx="5638">
                  <c:v>113.34</c:v>
                </c:pt>
                <c:pt idx="5639">
                  <c:v>113.35</c:v>
                </c:pt>
                <c:pt idx="5640">
                  <c:v>113.37</c:v>
                </c:pt>
                <c:pt idx="5641">
                  <c:v>113.39</c:v>
                </c:pt>
                <c:pt idx="5642">
                  <c:v>113.41</c:v>
                </c:pt>
                <c:pt idx="5643">
                  <c:v>113.43</c:v>
                </c:pt>
                <c:pt idx="5644">
                  <c:v>113.44</c:v>
                </c:pt>
                <c:pt idx="5645">
                  <c:v>113.47</c:v>
                </c:pt>
                <c:pt idx="5646">
                  <c:v>113.5</c:v>
                </c:pt>
                <c:pt idx="5647">
                  <c:v>113.53</c:v>
                </c:pt>
                <c:pt idx="5648">
                  <c:v>113.56</c:v>
                </c:pt>
                <c:pt idx="5649">
                  <c:v>113.58</c:v>
                </c:pt>
                <c:pt idx="5650">
                  <c:v>113.6</c:v>
                </c:pt>
                <c:pt idx="5651">
                  <c:v>113.63</c:v>
                </c:pt>
                <c:pt idx="5652">
                  <c:v>113.64</c:v>
                </c:pt>
                <c:pt idx="5653">
                  <c:v>113.66</c:v>
                </c:pt>
                <c:pt idx="5654">
                  <c:v>113.67</c:v>
                </c:pt>
                <c:pt idx="5655">
                  <c:v>113.68</c:v>
                </c:pt>
                <c:pt idx="5656">
                  <c:v>113.68</c:v>
                </c:pt>
                <c:pt idx="5657">
                  <c:v>113.69</c:v>
                </c:pt>
                <c:pt idx="5658">
                  <c:v>113.69</c:v>
                </c:pt>
                <c:pt idx="5659">
                  <c:v>113.7</c:v>
                </c:pt>
                <c:pt idx="5660">
                  <c:v>113.69</c:v>
                </c:pt>
                <c:pt idx="5661">
                  <c:v>113.69</c:v>
                </c:pt>
                <c:pt idx="5662">
                  <c:v>113.69</c:v>
                </c:pt>
                <c:pt idx="5663">
                  <c:v>113.71</c:v>
                </c:pt>
                <c:pt idx="5664">
                  <c:v>113.76</c:v>
                </c:pt>
                <c:pt idx="5665">
                  <c:v>113.8</c:v>
                </c:pt>
                <c:pt idx="5666">
                  <c:v>113.84</c:v>
                </c:pt>
                <c:pt idx="5667">
                  <c:v>113.88</c:v>
                </c:pt>
                <c:pt idx="5668">
                  <c:v>113.91</c:v>
                </c:pt>
                <c:pt idx="5669">
                  <c:v>113.92</c:v>
                </c:pt>
                <c:pt idx="5670">
                  <c:v>113.91</c:v>
                </c:pt>
                <c:pt idx="5671">
                  <c:v>113.89</c:v>
                </c:pt>
                <c:pt idx="5672">
                  <c:v>113.86</c:v>
                </c:pt>
                <c:pt idx="5673">
                  <c:v>113.81</c:v>
                </c:pt>
                <c:pt idx="5674">
                  <c:v>113.76</c:v>
                </c:pt>
                <c:pt idx="5675">
                  <c:v>113.72</c:v>
                </c:pt>
                <c:pt idx="5676">
                  <c:v>113.69</c:v>
                </c:pt>
                <c:pt idx="5677">
                  <c:v>113.66</c:v>
                </c:pt>
                <c:pt idx="5678">
                  <c:v>113.64</c:v>
                </c:pt>
                <c:pt idx="5679">
                  <c:v>113.6</c:v>
                </c:pt>
                <c:pt idx="5680">
                  <c:v>113.57</c:v>
                </c:pt>
                <c:pt idx="5681">
                  <c:v>113.53</c:v>
                </c:pt>
                <c:pt idx="5682">
                  <c:v>113.49</c:v>
                </c:pt>
                <c:pt idx="5683">
                  <c:v>113.45</c:v>
                </c:pt>
                <c:pt idx="5684">
                  <c:v>113.42</c:v>
                </c:pt>
                <c:pt idx="5685">
                  <c:v>113.38</c:v>
                </c:pt>
                <c:pt idx="5686">
                  <c:v>113.35</c:v>
                </c:pt>
                <c:pt idx="5687">
                  <c:v>113.3</c:v>
                </c:pt>
                <c:pt idx="5688">
                  <c:v>113.26</c:v>
                </c:pt>
                <c:pt idx="5689">
                  <c:v>113.22</c:v>
                </c:pt>
                <c:pt idx="5690">
                  <c:v>113.16</c:v>
                </c:pt>
                <c:pt idx="5691">
                  <c:v>113.12</c:v>
                </c:pt>
                <c:pt idx="5692">
                  <c:v>113.1</c:v>
                </c:pt>
                <c:pt idx="5693">
                  <c:v>113.08</c:v>
                </c:pt>
                <c:pt idx="5694">
                  <c:v>113.06</c:v>
                </c:pt>
                <c:pt idx="5695">
                  <c:v>113.05</c:v>
                </c:pt>
                <c:pt idx="5696">
                  <c:v>113.03</c:v>
                </c:pt>
                <c:pt idx="5697">
                  <c:v>113</c:v>
                </c:pt>
                <c:pt idx="5698">
                  <c:v>112.99</c:v>
                </c:pt>
                <c:pt idx="5699">
                  <c:v>112.97</c:v>
                </c:pt>
                <c:pt idx="5700">
                  <c:v>112.97</c:v>
                </c:pt>
                <c:pt idx="5701">
                  <c:v>112.97</c:v>
                </c:pt>
                <c:pt idx="5702">
                  <c:v>112.96</c:v>
                </c:pt>
                <c:pt idx="5703">
                  <c:v>112.95</c:v>
                </c:pt>
                <c:pt idx="5704">
                  <c:v>112.93</c:v>
                </c:pt>
                <c:pt idx="5705">
                  <c:v>112.91</c:v>
                </c:pt>
                <c:pt idx="5706">
                  <c:v>112.89</c:v>
                </c:pt>
                <c:pt idx="5707">
                  <c:v>112.89</c:v>
                </c:pt>
                <c:pt idx="5708">
                  <c:v>112.89</c:v>
                </c:pt>
                <c:pt idx="5709">
                  <c:v>112.9</c:v>
                </c:pt>
                <c:pt idx="5710">
                  <c:v>112.91</c:v>
                </c:pt>
                <c:pt idx="5711">
                  <c:v>112.93</c:v>
                </c:pt>
                <c:pt idx="5712">
                  <c:v>112.97</c:v>
                </c:pt>
                <c:pt idx="5713">
                  <c:v>113.02</c:v>
                </c:pt>
                <c:pt idx="5714">
                  <c:v>113.07</c:v>
                </c:pt>
                <c:pt idx="5715">
                  <c:v>113.14</c:v>
                </c:pt>
                <c:pt idx="5716">
                  <c:v>113.21</c:v>
                </c:pt>
                <c:pt idx="5717">
                  <c:v>113.27</c:v>
                </c:pt>
                <c:pt idx="5718">
                  <c:v>113.33</c:v>
                </c:pt>
                <c:pt idx="5719">
                  <c:v>113.41</c:v>
                </c:pt>
                <c:pt idx="5720">
                  <c:v>113.48</c:v>
                </c:pt>
                <c:pt idx="5721">
                  <c:v>113.53</c:v>
                </c:pt>
                <c:pt idx="5722">
                  <c:v>113.59</c:v>
                </c:pt>
                <c:pt idx="5723">
                  <c:v>113.64</c:v>
                </c:pt>
                <c:pt idx="5724">
                  <c:v>113.69</c:v>
                </c:pt>
                <c:pt idx="5725">
                  <c:v>113.73</c:v>
                </c:pt>
                <c:pt idx="5726">
                  <c:v>113.77</c:v>
                </c:pt>
                <c:pt idx="5727">
                  <c:v>113.83</c:v>
                </c:pt>
                <c:pt idx="5728">
                  <c:v>113.89</c:v>
                </c:pt>
                <c:pt idx="5729">
                  <c:v>113.95</c:v>
                </c:pt>
                <c:pt idx="5730">
                  <c:v>114</c:v>
                </c:pt>
                <c:pt idx="5731">
                  <c:v>114.04</c:v>
                </c:pt>
                <c:pt idx="5732">
                  <c:v>114.07</c:v>
                </c:pt>
                <c:pt idx="5733">
                  <c:v>114.09</c:v>
                </c:pt>
                <c:pt idx="5734">
                  <c:v>114.09</c:v>
                </c:pt>
                <c:pt idx="5735">
                  <c:v>114.09</c:v>
                </c:pt>
                <c:pt idx="5736">
                  <c:v>114.07</c:v>
                </c:pt>
                <c:pt idx="5737">
                  <c:v>114.04</c:v>
                </c:pt>
                <c:pt idx="5738">
                  <c:v>113.99</c:v>
                </c:pt>
                <c:pt idx="5739">
                  <c:v>113.94</c:v>
                </c:pt>
                <c:pt idx="5740">
                  <c:v>113.86</c:v>
                </c:pt>
                <c:pt idx="5741">
                  <c:v>113.77</c:v>
                </c:pt>
                <c:pt idx="5742">
                  <c:v>113.67</c:v>
                </c:pt>
                <c:pt idx="5743">
                  <c:v>113.55</c:v>
                </c:pt>
                <c:pt idx="5744">
                  <c:v>113.43</c:v>
                </c:pt>
                <c:pt idx="5745">
                  <c:v>113.31</c:v>
                </c:pt>
                <c:pt idx="5746">
                  <c:v>113.2</c:v>
                </c:pt>
                <c:pt idx="5747">
                  <c:v>113.1</c:v>
                </c:pt>
                <c:pt idx="5748">
                  <c:v>113.02</c:v>
                </c:pt>
                <c:pt idx="5749">
                  <c:v>112.96</c:v>
                </c:pt>
                <c:pt idx="5750">
                  <c:v>112.93</c:v>
                </c:pt>
                <c:pt idx="5751">
                  <c:v>112.92</c:v>
                </c:pt>
                <c:pt idx="5752">
                  <c:v>112.93</c:v>
                </c:pt>
                <c:pt idx="5753">
                  <c:v>112.96</c:v>
                </c:pt>
                <c:pt idx="5754">
                  <c:v>113</c:v>
                </c:pt>
                <c:pt idx="5755">
                  <c:v>113.05</c:v>
                </c:pt>
                <c:pt idx="5756">
                  <c:v>113.12</c:v>
                </c:pt>
                <c:pt idx="5757">
                  <c:v>113.2</c:v>
                </c:pt>
                <c:pt idx="5758">
                  <c:v>113.29</c:v>
                </c:pt>
                <c:pt idx="5759">
                  <c:v>113.4</c:v>
                </c:pt>
                <c:pt idx="5760">
                  <c:v>113.53</c:v>
                </c:pt>
                <c:pt idx="5761">
                  <c:v>113.66</c:v>
                </c:pt>
                <c:pt idx="5762">
                  <c:v>113.79</c:v>
                </c:pt>
                <c:pt idx="5763">
                  <c:v>113.93</c:v>
                </c:pt>
                <c:pt idx="5764">
                  <c:v>114.08</c:v>
                </c:pt>
                <c:pt idx="5765">
                  <c:v>114.23</c:v>
                </c:pt>
                <c:pt idx="5766">
                  <c:v>114.38</c:v>
                </c:pt>
                <c:pt idx="5767">
                  <c:v>114.52</c:v>
                </c:pt>
                <c:pt idx="5768">
                  <c:v>114.65</c:v>
                </c:pt>
                <c:pt idx="5769">
                  <c:v>114.77</c:v>
                </c:pt>
                <c:pt idx="5770">
                  <c:v>114.89</c:v>
                </c:pt>
                <c:pt idx="5771">
                  <c:v>115.01</c:v>
                </c:pt>
                <c:pt idx="5772">
                  <c:v>115.13</c:v>
                </c:pt>
                <c:pt idx="5773">
                  <c:v>115.25</c:v>
                </c:pt>
                <c:pt idx="5774">
                  <c:v>115.37</c:v>
                </c:pt>
                <c:pt idx="5775">
                  <c:v>115.49</c:v>
                </c:pt>
                <c:pt idx="5776">
                  <c:v>115.63</c:v>
                </c:pt>
                <c:pt idx="5777">
                  <c:v>115.76</c:v>
                </c:pt>
                <c:pt idx="5778">
                  <c:v>115.89</c:v>
                </c:pt>
                <c:pt idx="5779">
                  <c:v>116.02</c:v>
                </c:pt>
                <c:pt idx="5780">
                  <c:v>116.15</c:v>
                </c:pt>
                <c:pt idx="5781">
                  <c:v>116.26</c:v>
                </c:pt>
                <c:pt idx="5782">
                  <c:v>116.37</c:v>
                </c:pt>
                <c:pt idx="5783">
                  <c:v>116.46</c:v>
                </c:pt>
                <c:pt idx="5784">
                  <c:v>116.55</c:v>
                </c:pt>
                <c:pt idx="5785">
                  <c:v>116.64</c:v>
                </c:pt>
                <c:pt idx="5786">
                  <c:v>116.74</c:v>
                </c:pt>
                <c:pt idx="5787">
                  <c:v>116.87</c:v>
                </c:pt>
                <c:pt idx="5788">
                  <c:v>116.99</c:v>
                </c:pt>
                <c:pt idx="5789">
                  <c:v>117.1</c:v>
                </c:pt>
                <c:pt idx="5790">
                  <c:v>117.23</c:v>
                </c:pt>
                <c:pt idx="5791">
                  <c:v>117.36</c:v>
                </c:pt>
                <c:pt idx="5792">
                  <c:v>117.49</c:v>
                </c:pt>
                <c:pt idx="5793">
                  <c:v>117.61</c:v>
                </c:pt>
                <c:pt idx="5794">
                  <c:v>117.71</c:v>
                </c:pt>
                <c:pt idx="5795">
                  <c:v>117.79</c:v>
                </c:pt>
                <c:pt idx="5796">
                  <c:v>117.86</c:v>
                </c:pt>
                <c:pt idx="5797">
                  <c:v>117.9</c:v>
                </c:pt>
                <c:pt idx="5798">
                  <c:v>117.92</c:v>
                </c:pt>
                <c:pt idx="5799">
                  <c:v>117.93</c:v>
                </c:pt>
                <c:pt idx="5800">
                  <c:v>117.94</c:v>
                </c:pt>
                <c:pt idx="5801">
                  <c:v>117.94</c:v>
                </c:pt>
                <c:pt idx="5802">
                  <c:v>117.93</c:v>
                </c:pt>
                <c:pt idx="5803">
                  <c:v>117.91</c:v>
                </c:pt>
                <c:pt idx="5804">
                  <c:v>117.89</c:v>
                </c:pt>
                <c:pt idx="5805">
                  <c:v>117.87</c:v>
                </c:pt>
                <c:pt idx="5806">
                  <c:v>117.85</c:v>
                </c:pt>
                <c:pt idx="5807">
                  <c:v>117.84</c:v>
                </c:pt>
                <c:pt idx="5808">
                  <c:v>117.83</c:v>
                </c:pt>
                <c:pt idx="5809">
                  <c:v>117.82</c:v>
                </c:pt>
                <c:pt idx="5810">
                  <c:v>117.81</c:v>
                </c:pt>
                <c:pt idx="5811">
                  <c:v>117.79</c:v>
                </c:pt>
                <c:pt idx="5812">
                  <c:v>117.78</c:v>
                </c:pt>
                <c:pt idx="5813">
                  <c:v>117.76</c:v>
                </c:pt>
                <c:pt idx="5814">
                  <c:v>117.75</c:v>
                </c:pt>
                <c:pt idx="5815">
                  <c:v>117.75</c:v>
                </c:pt>
                <c:pt idx="5816">
                  <c:v>117.74</c:v>
                </c:pt>
                <c:pt idx="5817">
                  <c:v>117.72</c:v>
                </c:pt>
                <c:pt idx="5818">
                  <c:v>117.7</c:v>
                </c:pt>
                <c:pt idx="5819">
                  <c:v>117.68</c:v>
                </c:pt>
                <c:pt idx="5820">
                  <c:v>117.66</c:v>
                </c:pt>
                <c:pt idx="5821">
                  <c:v>117.65</c:v>
                </c:pt>
                <c:pt idx="5822">
                  <c:v>117.63</c:v>
                </c:pt>
                <c:pt idx="5823">
                  <c:v>117.61</c:v>
                </c:pt>
                <c:pt idx="5824">
                  <c:v>117.59</c:v>
                </c:pt>
                <c:pt idx="5825">
                  <c:v>117.56</c:v>
                </c:pt>
                <c:pt idx="5826">
                  <c:v>117.51</c:v>
                </c:pt>
                <c:pt idx="5827">
                  <c:v>117.45</c:v>
                </c:pt>
                <c:pt idx="5828">
                  <c:v>117.4</c:v>
                </c:pt>
                <c:pt idx="5829">
                  <c:v>117.35</c:v>
                </c:pt>
                <c:pt idx="5830">
                  <c:v>117.31</c:v>
                </c:pt>
                <c:pt idx="5831">
                  <c:v>117.28</c:v>
                </c:pt>
                <c:pt idx="5832">
                  <c:v>117.24</c:v>
                </c:pt>
                <c:pt idx="5833">
                  <c:v>117.22</c:v>
                </c:pt>
                <c:pt idx="5834">
                  <c:v>117.2</c:v>
                </c:pt>
                <c:pt idx="5835">
                  <c:v>117.17</c:v>
                </c:pt>
                <c:pt idx="5836">
                  <c:v>117.14</c:v>
                </c:pt>
                <c:pt idx="5837">
                  <c:v>117.1</c:v>
                </c:pt>
                <c:pt idx="5838">
                  <c:v>117.08</c:v>
                </c:pt>
                <c:pt idx="5839">
                  <c:v>117.05</c:v>
                </c:pt>
                <c:pt idx="5840">
                  <c:v>117.01</c:v>
                </c:pt>
                <c:pt idx="5841">
                  <c:v>116.96</c:v>
                </c:pt>
                <c:pt idx="5842">
                  <c:v>116.91</c:v>
                </c:pt>
                <c:pt idx="5843">
                  <c:v>116.85</c:v>
                </c:pt>
                <c:pt idx="5844">
                  <c:v>116.78</c:v>
                </c:pt>
                <c:pt idx="5845">
                  <c:v>116.71</c:v>
                </c:pt>
                <c:pt idx="5846">
                  <c:v>116.61</c:v>
                </c:pt>
                <c:pt idx="5847">
                  <c:v>116.5</c:v>
                </c:pt>
                <c:pt idx="5848">
                  <c:v>116.39</c:v>
                </c:pt>
                <c:pt idx="5849">
                  <c:v>116.26</c:v>
                </c:pt>
                <c:pt idx="5850">
                  <c:v>116.13</c:v>
                </c:pt>
                <c:pt idx="5851">
                  <c:v>116</c:v>
                </c:pt>
                <c:pt idx="5852">
                  <c:v>115.88</c:v>
                </c:pt>
                <c:pt idx="5853">
                  <c:v>115.78</c:v>
                </c:pt>
                <c:pt idx="5854">
                  <c:v>115.71</c:v>
                </c:pt>
                <c:pt idx="5855">
                  <c:v>115.63</c:v>
                </c:pt>
                <c:pt idx="5856">
                  <c:v>115.56</c:v>
                </c:pt>
                <c:pt idx="5857">
                  <c:v>115.49</c:v>
                </c:pt>
                <c:pt idx="5858">
                  <c:v>115.42</c:v>
                </c:pt>
                <c:pt idx="5859">
                  <c:v>115.35</c:v>
                </c:pt>
                <c:pt idx="5860">
                  <c:v>115.26</c:v>
                </c:pt>
                <c:pt idx="5861">
                  <c:v>115.19</c:v>
                </c:pt>
                <c:pt idx="5862">
                  <c:v>115.12</c:v>
                </c:pt>
                <c:pt idx="5863">
                  <c:v>115.06</c:v>
                </c:pt>
                <c:pt idx="5864">
                  <c:v>115.02</c:v>
                </c:pt>
                <c:pt idx="5865">
                  <c:v>114.98</c:v>
                </c:pt>
                <c:pt idx="5866">
                  <c:v>114.96</c:v>
                </c:pt>
                <c:pt idx="5867">
                  <c:v>114.96</c:v>
                </c:pt>
                <c:pt idx="5868">
                  <c:v>114.98</c:v>
                </c:pt>
                <c:pt idx="5869">
                  <c:v>114.99</c:v>
                </c:pt>
                <c:pt idx="5870">
                  <c:v>115.02</c:v>
                </c:pt>
                <c:pt idx="5871">
                  <c:v>115.06</c:v>
                </c:pt>
                <c:pt idx="5872">
                  <c:v>115.1</c:v>
                </c:pt>
                <c:pt idx="5873">
                  <c:v>115.14</c:v>
                </c:pt>
                <c:pt idx="5874">
                  <c:v>115.18</c:v>
                </c:pt>
                <c:pt idx="5875">
                  <c:v>115.21</c:v>
                </c:pt>
                <c:pt idx="5876">
                  <c:v>115.23</c:v>
                </c:pt>
                <c:pt idx="5877">
                  <c:v>115.23</c:v>
                </c:pt>
                <c:pt idx="5878">
                  <c:v>115.21</c:v>
                </c:pt>
                <c:pt idx="5879">
                  <c:v>115.19</c:v>
                </c:pt>
                <c:pt idx="5880">
                  <c:v>115.15</c:v>
                </c:pt>
                <c:pt idx="5881">
                  <c:v>115.11</c:v>
                </c:pt>
                <c:pt idx="5882">
                  <c:v>115.05</c:v>
                </c:pt>
                <c:pt idx="5883">
                  <c:v>114.98</c:v>
                </c:pt>
                <c:pt idx="5884">
                  <c:v>114.9</c:v>
                </c:pt>
                <c:pt idx="5885">
                  <c:v>114.82</c:v>
                </c:pt>
                <c:pt idx="5886">
                  <c:v>114.76</c:v>
                </c:pt>
                <c:pt idx="5887">
                  <c:v>114.7</c:v>
                </c:pt>
                <c:pt idx="5888">
                  <c:v>114.65</c:v>
                </c:pt>
                <c:pt idx="5889">
                  <c:v>114.6</c:v>
                </c:pt>
                <c:pt idx="5890">
                  <c:v>114.56</c:v>
                </c:pt>
                <c:pt idx="5891">
                  <c:v>114.54</c:v>
                </c:pt>
                <c:pt idx="5892">
                  <c:v>114.53</c:v>
                </c:pt>
                <c:pt idx="5893">
                  <c:v>114.52</c:v>
                </c:pt>
                <c:pt idx="5894">
                  <c:v>114.53</c:v>
                </c:pt>
                <c:pt idx="5895">
                  <c:v>114.54</c:v>
                </c:pt>
                <c:pt idx="5896">
                  <c:v>114.55</c:v>
                </c:pt>
                <c:pt idx="5897">
                  <c:v>114.57</c:v>
                </c:pt>
                <c:pt idx="5898">
                  <c:v>114.59</c:v>
                </c:pt>
                <c:pt idx="5899">
                  <c:v>114.62</c:v>
                </c:pt>
                <c:pt idx="5900">
                  <c:v>114.64</c:v>
                </c:pt>
                <c:pt idx="5901">
                  <c:v>114.67</c:v>
                </c:pt>
                <c:pt idx="5902">
                  <c:v>114.71</c:v>
                </c:pt>
                <c:pt idx="5903">
                  <c:v>114.76</c:v>
                </c:pt>
                <c:pt idx="5904">
                  <c:v>114.81</c:v>
                </c:pt>
                <c:pt idx="5905">
                  <c:v>114.87</c:v>
                </c:pt>
                <c:pt idx="5906">
                  <c:v>114.94</c:v>
                </c:pt>
                <c:pt idx="5907">
                  <c:v>115</c:v>
                </c:pt>
                <c:pt idx="5908">
                  <c:v>115.06</c:v>
                </c:pt>
                <c:pt idx="5909">
                  <c:v>115.1</c:v>
                </c:pt>
                <c:pt idx="5910">
                  <c:v>115.15</c:v>
                </c:pt>
                <c:pt idx="5911">
                  <c:v>115.19</c:v>
                </c:pt>
                <c:pt idx="5912">
                  <c:v>115.22</c:v>
                </c:pt>
                <c:pt idx="5913">
                  <c:v>115.24</c:v>
                </c:pt>
                <c:pt idx="5914">
                  <c:v>115.24</c:v>
                </c:pt>
                <c:pt idx="5915">
                  <c:v>115.23</c:v>
                </c:pt>
                <c:pt idx="5916">
                  <c:v>115.2</c:v>
                </c:pt>
                <c:pt idx="5917">
                  <c:v>115.17</c:v>
                </c:pt>
                <c:pt idx="5918">
                  <c:v>115.12</c:v>
                </c:pt>
                <c:pt idx="5919">
                  <c:v>115.07</c:v>
                </c:pt>
                <c:pt idx="5920">
                  <c:v>115.01</c:v>
                </c:pt>
                <c:pt idx="5921">
                  <c:v>114.95</c:v>
                </c:pt>
                <c:pt idx="5922">
                  <c:v>114.9</c:v>
                </c:pt>
                <c:pt idx="5923">
                  <c:v>114.85</c:v>
                </c:pt>
                <c:pt idx="5924">
                  <c:v>114.79</c:v>
                </c:pt>
                <c:pt idx="5925">
                  <c:v>114.72</c:v>
                </c:pt>
                <c:pt idx="5926">
                  <c:v>114.65</c:v>
                </c:pt>
                <c:pt idx="5927">
                  <c:v>114.57</c:v>
                </c:pt>
                <c:pt idx="5928">
                  <c:v>114.47</c:v>
                </c:pt>
                <c:pt idx="5929">
                  <c:v>114.35</c:v>
                </c:pt>
                <c:pt idx="5930">
                  <c:v>114.23</c:v>
                </c:pt>
                <c:pt idx="5931">
                  <c:v>114.09</c:v>
                </c:pt>
                <c:pt idx="5932">
                  <c:v>113.92</c:v>
                </c:pt>
                <c:pt idx="5933">
                  <c:v>113.75</c:v>
                </c:pt>
                <c:pt idx="5934">
                  <c:v>113.55</c:v>
                </c:pt>
                <c:pt idx="5935">
                  <c:v>113.34</c:v>
                </c:pt>
                <c:pt idx="5936">
                  <c:v>113.14</c:v>
                </c:pt>
                <c:pt idx="5937">
                  <c:v>112.95</c:v>
                </c:pt>
                <c:pt idx="5938">
                  <c:v>112.76</c:v>
                </c:pt>
                <c:pt idx="5939">
                  <c:v>112.59</c:v>
                </c:pt>
                <c:pt idx="5940">
                  <c:v>112.42</c:v>
                </c:pt>
                <c:pt idx="5941">
                  <c:v>112.24</c:v>
                </c:pt>
                <c:pt idx="5942">
                  <c:v>112.06</c:v>
                </c:pt>
                <c:pt idx="5943">
                  <c:v>111.89</c:v>
                </c:pt>
                <c:pt idx="5944">
                  <c:v>111.72</c:v>
                </c:pt>
                <c:pt idx="5945">
                  <c:v>111.54</c:v>
                </c:pt>
                <c:pt idx="5946">
                  <c:v>111.34</c:v>
                </c:pt>
                <c:pt idx="5947">
                  <c:v>111.14</c:v>
                </c:pt>
                <c:pt idx="5948">
                  <c:v>110.93</c:v>
                </c:pt>
                <c:pt idx="5949">
                  <c:v>110.72</c:v>
                </c:pt>
                <c:pt idx="5950">
                  <c:v>110.5</c:v>
                </c:pt>
                <c:pt idx="5951">
                  <c:v>110.28</c:v>
                </c:pt>
                <c:pt idx="5952">
                  <c:v>110.04</c:v>
                </c:pt>
                <c:pt idx="5953">
                  <c:v>109.81</c:v>
                </c:pt>
                <c:pt idx="5954">
                  <c:v>109.57</c:v>
                </c:pt>
                <c:pt idx="5955">
                  <c:v>109.32</c:v>
                </c:pt>
                <c:pt idx="5956">
                  <c:v>109.07</c:v>
                </c:pt>
                <c:pt idx="5957">
                  <c:v>108.81</c:v>
                </c:pt>
                <c:pt idx="5958">
                  <c:v>108.54</c:v>
                </c:pt>
                <c:pt idx="5959">
                  <c:v>108.27</c:v>
                </c:pt>
                <c:pt idx="5960">
                  <c:v>108</c:v>
                </c:pt>
                <c:pt idx="5961">
                  <c:v>107.74</c:v>
                </c:pt>
                <c:pt idx="5962">
                  <c:v>107.47</c:v>
                </c:pt>
                <c:pt idx="5963">
                  <c:v>107.22</c:v>
                </c:pt>
                <c:pt idx="5964">
                  <c:v>106.99</c:v>
                </c:pt>
                <c:pt idx="5965">
                  <c:v>106.76</c:v>
                </c:pt>
                <c:pt idx="5966">
                  <c:v>106.54</c:v>
                </c:pt>
                <c:pt idx="5967">
                  <c:v>106.31</c:v>
                </c:pt>
                <c:pt idx="5968">
                  <c:v>106.09</c:v>
                </c:pt>
                <c:pt idx="5969">
                  <c:v>105.86</c:v>
                </c:pt>
                <c:pt idx="5970">
                  <c:v>105.64</c:v>
                </c:pt>
                <c:pt idx="5971">
                  <c:v>105.41</c:v>
                </c:pt>
                <c:pt idx="5972">
                  <c:v>105.18</c:v>
                </c:pt>
                <c:pt idx="5973">
                  <c:v>104.96</c:v>
                </c:pt>
                <c:pt idx="5974">
                  <c:v>104.73</c:v>
                </c:pt>
                <c:pt idx="5975">
                  <c:v>104.51</c:v>
                </c:pt>
                <c:pt idx="5976">
                  <c:v>104.28</c:v>
                </c:pt>
                <c:pt idx="5977">
                  <c:v>104.06</c:v>
                </c:pt>
                <c:pt idx="5978">
                  <c:v>103.85</c:v>
                </c:pt>
                <c:pt idx="5979">
                  <c:v>103.64</c:v>
                </c:pt>
                <c:pt idx="5980">
                  <c:v>103.42</c:v>
                </c:pt>
                <c:pt idx="5981">
                  <c:v>103.22</c:v>
                </c:pt>
                <c:pt idx="5982">
                  <c:v>103.01</c:v>
                </c:pt>
                <c:pt idx="5983">
                  <c:v>102.82</c:v>
                </c:pt>
                <c:pt idx="5984">
                  <c:v>102.63</c:v>
                </c:pt>
                <c:pt idx="5985">
                  <c:v>102.45</c:v>
                </c:pt>
                <c:pt idx="5986">
                  <c:v>102.26</c:v>
                </c:pt>
                <c:pt idx="5987">
                  <c:v>102.09</c:v>
                </c:pt>
                <c:pt idx="5988">
                  <c:v>101.92</c:v>
                </c:pt>
                <c:pt idx="5989">
                  <c:v>101.76</c:v>
                </c:pt>
                <c:pt idx="5990">
                  <c:v>101.59</c:v>
                </c:pt>
                <c:pt idx="5991">
                  <c:v>101.43</c:v>
                </c:pt>
                <c:pt idx="5992">
                  <c:v>101.29</c:v>
                </c:pt>
                <c:pt idx="5993">
                  <c:v>101.14</c:v>
                </c:pt>
                <c:pt idx="5994">
                  <c:v>100.99</c:v>
                </c:pt>
                <c:pt idx="5995">
                  <c:v>100.85</c:v>
                </c:pt>
                <c:pt idx="5996">
                  <c:v>100.72</c:v>
                </c:pt>
                <c:pt idx="5997">
                  <c:v>100.58</c:v>
                </c:pt>
                <c:pt idx="5998">
                  <c:v>100.44</c:v>
                </c:pt>
                <c:pt idx="5999">
                  <c:v>100.3</c:v>
                </c:pt>
                <c:pt idx="6000">
                  <c:v>100.17</c:v>
                </c:pt>
                <c:pt idx="6001">
                  <c:v>100.04</c:v>
                </c:pt>
                <c:pt idx="6002">
                  <c:v>99.903999999999996</c:v>
                </c:pt>
                <c:pt idx="6003">
                  <c:v>99.781000000000006</c:v>
                </c:pt>
                <c:pt idx="6004">
                  <c:v>99.664000000000001</c:v>
                </c:pt>
                <c:pt idx="6005">
                  <c:v>99.540999999999997</c:v>
                </c:pt>
                <c:pt idx="6006">
                  <c:v>99.435000000000002</c:v>
                </c:pt>
                <c:pt idx="6007">
                  <c:v>99.334000000000003</c:v>
                </c:pt>
                <c:pt idx="6008">
                  <c:v>99.227999999999994</c:v>
                </c:pt>
                <c:pt idx="6009">
                  <c:v>99.135000000000005</c:v>
                </c:pt>
                <c:pt idx="6010">
                  <c:v>99.058000000000007</c:v>
                </c:pt>
                <c:pt idx="6011">
                  <c:v>98.98</c:v>
                </c:pt>
                <c:pt idx="6012">
                  <c:v>98.897000000000006</c:v>
                </c:pt>
                <c:pt idx="6013">
                  <c:v>98.831999999999994</c:v>
                </c:pt>
                <c:pt idx="6014">
                  <c:v>98.784999999999997</c:v>
                </c:pt>
                <c:pt idx="6015">
                  <c:v>98.733999999999995</c:v>
                </c:pt>
                <c:pt idx="6016">
                  <c:v>98.686000000000007</c:v>
                </c:pt>
                <c:pt idx="6017">
                  <c:v>98.643000000000001</c:v>
                </c:pt>
                <c:pt idx="6018">
                  <c:v>98.602999999999994</c:v>
                </c:pt>
                <c:pt idx="6019">
                  <c:v>98.567999999999998</c:v>
                </c:pt>
                <c:pt idx="6020">
                  <c:v>98.521000000000001</c:v>
                </c:pt>
                <c:pt idx="6021">
                  <c:v>98.47</c:v>
                </c:pt>
                <c:pt idx="6022">
                  <c:v>98.414000000000001</c:v>
                </c:pt>
                <c:pt idx="6023">
                  <c:v>98.353999999999999</c:v>
                </c:pt>
                <c:pt idx="6024">
                  <c:v>98.286000000000001</c:v>
                </c:pt>
                <c:pt idx="6025">
                  <c:v>98.221000000000004</c:v>
                </c:pt>
                <c:pt idx="6026">
                  <c:v>98.168999999999997</c:v>
                </c:pt>
                <c:pt idx="6027">
                  <c:v>98.126000000000005</c:v>
                </c:pt>
                <c:pt idx="6028">
                  <c:v>98.094999999999999</c:v>
                </c:pt>
                <c:pt idx="6029">
                  <c:v>98.076999999999998</c:v>
                </c:pt>
                <c:pt idx="6030">
                  <c:v>98.072000000000003</c:v>
                </c:pt>
                <c:pt idx="6031">
                  <c:v>98.072999999999993</c:v>
                </c:pt>
                <c:pt idx="6032">
                  <c:v>98.075000000000003</c:v>
                </c:pt>
                <c:pt idx="6033">
                  <c:v>98.075999999999993</c:v>
                </c:pt>
                <c:pt idx="6034">
                  <c:v>98.063000000000002</c:v>
                </c:pt>
                <c:pt idx="6035">
                  <c:v>98.045000000000002</c:v>
                </c:pt>
                <c:pt idx="6036">
                  <c:v>98.019000000000005</c:v>
                </c:pt>
                <c:pt idx="6037">
                  <c:v>97.986000000000004</c:v>
                </c:pt>
                <c:pt idx="6038">
                  <c:v>97.936000000000007</c:v>
                </c:pt>
                <c:pt idx="6039">
                  <c:v>97.878</c:v>
                </c:pt>
                <c:pt idx="6040">
                  <c:v>97.816000000000003</c:v>
                </c:pt>
                <c:pt idx="6041">
                  <c:v>97.748999999999995</c:v>
                </c:pt>
                <c:pt idx="6042">
                  <c:v>97.673000000000002</c:v>
                </c:pt>
                <c:pt idx="6043">
                  <c:v>97.590999999999994</c:v>
                </c:pt>
                <c:pt idx="6044">
                  <c:v>97.522000000000006</c:v>
                </c:pt>
                <c:pt idx="6045">
                  <c:v>97.468999999999994</c:v>
                </c:pt>
                <c:pt idx="6046">
                  <c:v>97.429000000000002</c:v>
                </c:pt>
                <c:pt idx="6047">
                  <c:v>97.382999999999996</c:v>
                </c:pt>
                <c:pt idx="6048">
                  <c:v>97.328999999999994</c:v>
                </c:pt>
                <c:pt idx="6049">
                  <c:v>97.289000000000001</c:v>
                </c:pt>
                <c:pt idx="6050">
                  <c:v>97.27</c:v>
                </c:pt>
                <c:pt idx="6051">
                  <c:v>97.257000000000005</c:v>
                </c:pt>
                <c:pt idx="6052">
                  <c:v>97.256</c:v>
                </c:pt>
                <c:pt idx="6053">
                  <c:v>97.262</c:v>
                </c:pt>
                <c:pt idx="6054">
                  <c:v>97.265000000000001</c:v>
                </c:pt>
                <c:pt idx="6055">
                  <c:v>97.277000000000001</c:v>
                </c:pt>
                <c:pt idx="6056">
                  <c:v>97.305999999999997</c:v>
                </c:pt>
                <c:pt idx="6057">
                  <c:v>97.334000000000003</c:v>
                </c:pt>
                <c:pt idx="6058">
                  <c:v>97.343999999999994</c:v>
                </c:pt>
                <c:pt idx="6059">
                  <c:v>97.337000000000003</c:v>
                </c:pt>
                <c:pt idx="6060">
                  <c:v>97.304000000000002</c:v>
                </c:pt>
                <c:pt idx="6061">
                  <c:v>97.247</c:v>
                </c:pt>
                <c:pt idx="6062">
                  <c:v>97.185000000000002</c:v>
                </c:pt>
                <c:pt idx="6063">
                  <c:v>97.117999999999995</c:v>
                </c:pt>
                <c:pt idx="6064">
                  <c:v>97.036000000000001</c:v>
                </c:pt>
                <c:pt idx="6065">
                  <c:v>96.947999999999993</c:v>
                </c:pt>
                <c:pt idx="6066">
                  <c:v>96.849000000000004</c:v>
                </c:pt>
                <c:pt idx="6067">
                  <c:v>96.748000000000005</c:v>
                </c:pt>
                <c:pt idx="6068">
                  <c:v>96.644999999999996</c:v>
                </c:pt>
                <c:pt idx="6069">
                  <c:v>96.563000000000002</c:v>
                </c:pt>
                <c:pt idx="6070">
                  <c:v>96.484999999999999</c:v>
                </c:pt>
                <c:pt idx="6071">
                  <c:v>96.399000000000001</c:v>
                </c:pt>
                <c:pt idx="6072">
                  <c:v>96.320999999999998</c:v>
                </c:pt>
                <c:pt idx="6073">
                  <c:v>96.236000000000004</c:v>
                </c:pt>
                <c:pt idx="6074">
                  <c:v>96.152000000000001</c:v>
                </c:pt>
                <c:pt idx="6075">
                  <c:v>96.097999999999999</c:v>
                </c:pt>
                <c:pt idx="6076">
                  <c:v>96.078000000000003</c:v>
                </c:pt>
                <c:pt idx="6077">
                  <c:v>96.084999999999994</c:v>
                </c:pt>
                <c:pt idx="6078">
                  <c:v>96.12</c:v>
                </c:pt>
                <c:pt idx="6079">
                  <c:v>96.179000000000002</c:v>
                </c:pt>
                <c:pt idx="6080">
                  <c:v>96.251999999999995</c:v>
                </c:pt>
                <c:pt idx="6081">
                  <c:v>96.328999999999994</c:v>
                </c:pt>
                <c:pt idx="6082">
                  <c:v>96.391000000000005</c:v>
                </c:pt>
                <c:pt idx="6083">
                  <c:v>96.43</c:v>
                </c:pt>
                <c:pt idx="6084">
                  <c:v>96.453000000000003</c:v>
                </c:pt>
                <c:pt idx="6085">
                  <c:v>96.459000000000003</c:v>
                </c:pt>
                <c:pt idx="6086">
                  <c:v>96.459000000000003</c:v>
                </c:pt>
                <c:pt idx="6087">
                  <c:v>96.453000000000003</c:v>
                </c:pt>
                <c:pt idx="6088">
                  <c:v>96.438000000000002</c:v>
                </c:pt>
                <c:pt idx="6089">
                  <c:v>96.415000000000006</c:v>
                </c:pt>
                <c:pt idx="6090">
                  <c:v>96.387</c:v>
                </c:pt>
                <c:pt idx="6091">
                  <c:v>96.356999999999999</c:v>
                </c:pt>
                <c:pt idx="6092">
                  <c:v>96.319000000000003</c:v>
                </c:pt>
                <c:pt idx="6093">
                  <c:v>96.272999999999996</c:v>
                </c:pt>
                <c:pt idx="6094">
                  <c:v>96.213999999999999</c:v>
                </c:pt>
                <c:pt idx="6095">
                  <c:v>96.147999999999996</c:v>
                </c:pt>
                <c:pt idx="6096">
                  <c:v>96.070999999999998</c:v>
                </c:pt>
                <c:pt idx="6097">
                  <c:v>95.98</c:v>
                </c:pt>
                <c:pt idx="6098">
                  <c:v>95.894000000000005</c:v>
                </c:pt>
                <c:pt idx="6099">
                  <c:v>95.820999999999998</c:v>
                </c:pt>
                <c:pt idx="6100">
                  <c:v>95.753</c:v>
                </c:pt>
                <c:pt idx="6101">
                  <c:v>95.706999999999994</c:v>
                </c:pt>
                <c:pt idx="6102">
                  <c:v>95.676000000000002</c:v>
                </c:pt>
                <c:pt idx="6103">
                  <c:v>95.650999999999996</c:v>
                </c:pt>
                <c:pt idx="6104">
                  <c:v>95.638000000000005</c:v>
                </c:pt>
                <c:pt idx="6105">
                  <c:v>95.629000000000005</c:v>
                </c:pt>
                <c:pt idx="6106">
                  <c:v>95.629000000000005</c:v>
                </c:pt>
                <c:pt idx="6107">
                  <c:v>95.641999999999996</c:v>
                </c:pt>
                <c:pt idx="6108">
                  <c:v>95.662999999999997</c:v>
                </c:pt>
                <c:pt idx="6109">
                  <c:v>95.691000000000003</c:v>
                </c:pt>
                <c:pt idx="6110">
                  <c:v>95.715000000000003</c:v>
                </c:pt>
                <c:pt idx="6111">
                  <c:v>95.736999999999995</c:v>
                </c:pt>
                <c:pt idx="6112">
                  <c:v>95.757000000000005</c:v>
                </c:pt>
                <c:pt idx="6113">
                  <c:v>95.778000000000006</c:v>
                </c:pt>
                <c:pt idx="6114">
                  <c:v>95.796999999999997</c:v>
                </c:pt>
                <c:pt idx="6115">
                  <c:v>95.807000000000002</c:v>
                </c:pt>
                <c:pt idx="6116">
                  <c:v>95.81</c:v>
                </c:pt>
                <c:pt idx="6117">
                  <c:v>95.8</c:v>
                </c:pt>
                <c:pt idx="6118">
                  <c:v>95.784000000000006</c:v>
                </c:pt>
                <c:pt idx="6119">
                  <c:v>95.768000000000001</c:v>
                </c:pt>
                <c:pt idx="6120">
                  <c:v>95.763000000000005</c:v>
                </c:pt>
                <c:pt idx="6121">
                  <c:v>95.774000000000001</c:v>
                </c:pt>
                <c:pt idx="6122">
                  <c:v>95.790999999999997</c:v>
                </c:pt>
                <c:pt idx="6123">
                  <c:v>95.802999999999997</c:v>
                </c:pt>
                <c:pt idx="6124">
                  <c:v>95.81</c:v>
                </c:pt>
                <c:pt idx="6125">
                  <c:v>95.817999999999998</c:v>
                </c:pt>
                <c:pt idx="6126">
                  <c:v>95.831000000000003</c:v>
                </c:pt>
                <c:pt idx="6127">
                  <c:v>95.847999999999999</c:v>
                </c:pt>
                <c:pt idx="6128">
                  <c:v>95.87</c:v>
                </c:pt>
                <c:pt idx="6129">
                  <c:v>95.894000000000005</c:v>
                </c:pt>
                <c:pt idx="6130">
                  <c:v>95.91</c:v>
                </c:pt>
                <c:pt idx="6131">
                  <c:v>95.91</c:v>
                </c:pt>
                <c:pt idx="6132">
                  <c:v>95.912000000000006</c:v>
                </c:pt>
                <c:pt idx="6133">
                  <c:v>95.92</c:v>
                </c:pt>
                <c:pt idx="6134">
                  <c:v>95.929000000000002</c:v>
                </c:pt>
                <c:pt idx="6135">
                  <c:v>95.93</c:v>
                </c:pt>
                <c:pt idx="6136">
                  <c:v>95.929000000000002</c:v>
                </c:pt>
                <c:pt idx="6137">
                  <c:v>95.933999999999997</c:v>
                </c:pt>
                <c:pt idx="6138">
                  <c:v>95.936999999999998</c:v>
                </c:pt>
                <c:pt idx="6139">
                  <c:v>95.932000000000002</c:v>
                </c:pt>
                <c:pt idx="6140">
                  <c:v>95.932000000000002</c:v>
                </c:pt>
                <c:pt idx="6141">
                  <c:v>95.960999999999999</c:v>
                </c:pt>
                <c:pt idx="6142">
                  <c:v>96.007999999999996</c:v>
                </c:pt>
                <c:pt idx="6143">
                  <c:v>96.055000000000007</c:v>
                </c:pt>
                <c:pt idx="6144">
                  <c:v>96.102000000000004</c:v>
                </c:pt>
                <c:pt idx="6145">
                  <c:v>96.153999999999996</c:v>
                </c:pt>
                <c:pt idx="6146">
                  <c:v>96.201999999999998</c:v>
                </c:pt>
                <c:pt idx="6147">
                  <c:v>96.227999999999994</c:v>
                </c:pt>
                <c:pt idx="6148">
                  <c:v>96.222999999999999</c:v>
                </c:pt>
                <c:pt idx="6149">
                  <c:v>96.194000000000003</c:v>
                </c:pt>
                <c:pt idx="6150">
                  <c:v>96.144999999999996</c:v>
                </c:pt>
                <c:pt idx="6151">
                  <c:v>96.08</c:v>
                </c:pt>
                <c:pt idx="6152">
                  <c:v>96.001999999999995</c:v>
                </c:pt>
                <c:pt idx="6153">
                  <c:v>95.905000000000001</c:v>
                </c:pt>
                <c:pt idx="6154">
                  <c:v>95.793999999999997</c:v>
                </c:pt>
                <c:pt idx="6155">
                  <c:v>95.665000000000006</c:v>
                </c:pt>
                <c:pt idx="6156">
                  <c:v>95.531000000000006</c:v>
                </c:pt>
                <c:pt idx="6157">
                  <c:v>95.379000000000005</c:v>
                </c:pt>
                <c:pt idx="6158">
                  <c:v>95.233999999999995</c:v>
                </c:pt>
                <c:pt idx="6159">
                  <c:v>95.102000000000004</c:v>
                </c:pt>
                <c:pt idx="6160">
                  <c:v>94.975999999999999</c:v>
                </c:pt>
                <c:pt idx="6161">
                  <c:v>94.847999999999999</c:v>
                </c:pt>
                <c:pt idx="6162">
                  <c:v>94.721999999999994</c:v>
                </c:pt>
                <c:pt idx="6163">
                  <c:v>94.611999999999995</c:v>
                </c:pt>
                <c:pt idx="6164">
                  <c:v>94.504999999999995</c:v>
                </c:pt>
                <c:pt idx="6165">
                  <c:v>94.400999999999996</c:v>
                </c:pt>
                <c:pt idx="6166">
                  <c:v>94.320999999999998</c:v>
                </c:pt>
                <c:pt idx="6167">
                  <c:v>94.253</c:v>
                </c:pt>
                <c:pt idx="6168">
                  <c:v>94.188999999999993</c:v>
                </c:pt>
                <c:pt idx="6169">
                  <c:v>94.132000000000005</c:v>
                </c:pt>
                <c:pt idx="6170">
                  <c:v>94.085999999999999</c:v>
                </c:pt>
                <c:pt idx="6171">
                  <c:v>94.058999999999997</c:v>
                </c:pt>
                <c:pt idx="6172">
                  <c:v>94.04</c:v>
                </c:pt>
                <c:pt idx="6173">
                  <c:v>94.024000000000001</c:v>
                </c:pt>
                <c:pt idx="6174">
                  <c:v>94.019000000000005</c:v>
                </c:pt>
                <c:pt idx="6175">
                  <c:v>94.022000000000006</c:v>
                </c:pt>
                <c:pt idx="6176">
                  <c:v>94.021000000000001</c:v>
                </c:pt>
                <c:pt idx="6177">
                  <c:v>94.022999999999996</c:v>
                </c:pt>
                <c:pt idx="6178">
                  <c:v>94.027000000000001</c:v>
                </c:pt>
                <c:pt idx="6179">
                  <c:v>94.036000000000001</c:v>
                </c:pt>
                <c:pt idx="6180">
                  <c:v>94.046999999999997</c:v>
                </c:pt>
                <c:pt idx="6181">
                  <c:v>94.055999999999997</c:v>
                </c:pt>
                <c:pt idx="6182">
                  <c:v>94.066000000000003</c:v>
                </c:pt>
                <c:pt idx="6183">
                  <c:v>94.072999999999993</c:v>
                </c:pt>
                <c:pt idx="6184">
                  <c:v>94.078000000000003</c:v>
                </c:pt>
                <c:pt idx="6185">
                  <c:v>94.078000000000003</c:v>
                </c:pt>
                <c:pt idx="6186">
                  <c:v>94.075000000000003</c:v>
                </c:pt>
                <c:pt idx="6187">
                  <c:v>94.072999999999993</c:v>
                </c:pt>
                <c:pt idx="6188">
                  <c:v>94.07</c:v>
                </c:pt>
                <c:pt idx="6189">
                  <c:v>94.061999999999998</c:v>
                </c:pt>
                <c:pt idx="6190">
                  <c:v>94.05</c:v>
                </c:pt>
                <c:pt idx="6191">
                  <c:v>94.037000000000006</c:v>
                </c:pt>
                <c:pt idx="6192">
                  <c:v>94.022999999999996</c:v>
                </c:pt>
                <c:pt idx="6193">
                  <c:v>94.010999999999996</c:v>
                </c:pt>
                <c:pt idx="6194">
                  <c:v>94.006</c:v>
                </c:pt>
                <c:pt idx="6195">
                  <c:v>93.998999999999995</c:v>
                </c:pt>
                <c:pt idx="6196">
                  <c:v>93.98</c:v>
                </c:pt>
                <c:pt idx="6197">
                  <c:v>93.956999999999994</c:v>
                </c:pt>
                <c:pt idx="6198">
                  <c:v>93.923000000000002</c:v>
                </c:pt>
                <c:pt idx="6199">
                  <c:v>93.882999999999996</c:v>
                </c:pt>
                <c:pt idx="6200">
                  <c:v>93.85</c:v>
                </c:pt>
                <c:pt idx="6201">
                  <c:v>93.819000000000003</c:v>
                </c:pt>
                <c:pt idx="6202">
                  <c:v>93.799000000000007</c:v>
                </c:pt>
                <c:pt idx="6203">
                  <c:v>93.783000000000001</c:v>
                </c:pt>
                <c:pt idx="6204">
                  <c:v>93.78</c:v>
                </c:pt>
                <c:pt idx="6205">
                  <c:v>93.787000000000006</c:v>
                </c:pt>
                <c:pt idx="6206">
                  <c:v>93.795000000000002</c:v>
                </c:pt>
                <c:pt idx="6207">
                  <c:v>93.802000000000007</c:v>
                </c:pt>
                <c:pt idx="6208">
                  <c:v>93.817999999999998</c:v>
                </c:pt>
                <c:pt idx="6209">
                  <c:v>93.843000000000004</c:v>
                </c:pt>
                <c:pt idx="6210">
                  <c:v>93.873000000000005</c:v>
                </c:pt>
                <c:pt idx="6211">
                  <c:v>93.897999999999996</c:v>
                </c:pt>
                <c:pt idx="6212">
                  <c:v>93.911000000000001</c:v>
                </c:pt>
                <c:pt idx="6213">
                  <c:v>93.915000000000006</c:v>
                </c:pt>
                <c:pt idx="6214">
                  <c:v>93.918999999999997</c:v>
                </c:pt>
                <c:pt idx="6215">
                  <c:v>93.941000000000003</c:v>
                </c:pt>
                <c:pt idx="6216">
                  <c:v>93.971000000000004</c:v>
                </c:pt>
                <c:pt idx="6217">
                  <c:v>93.998999999999995</c:v>
                </c:pt>
                <c:pt idx="6218">
                  <c:v>94.039000000000001</c:v>
                </c:pt>
                <c:pt idx="6219">
                  <c:v>94.087000000000003</c:v>
                </c:pt>
                <c:pt idx="6220">
                  <c:v>94.141999999999996</c:v>
                </c:pt>
                <c:pt idx="6221">
                  <c:v>94.210999999999999</c:v>
                </c:pt>
                <c:pt idx="6222">
                  <c:v>94.290999999999997</c:v>
                </c:pt>
                <c:pt idx="6223">
                  <c:v>94.363</c:v>
                </c:pt>
                <c:pt idx="6224">
                  <c:v>94.438999999999993</c:v>
                </c:pt>
                <c:pt idx="6225">
                  <c:v>94.510999999999996</c:v>
                </c:pt>
                <c:pt idx="6226">
                  <c:v>94.557000000000002</c:v>
                </c:pt>
                <c:pt idx="6227">
                  <c:v>94.578999999999994</c:v>
                </c:pt>
                <c:pt idx="6228">
                  <c:v>94.58</c:v>
                </c:pt>
                <c:pt idx="6229">
                  <c:v>94.557000000000002</c:v>
                </c:pt>
                <c:pt idx="6230">
                  <c:v>94.494</c:v>
                </c:pt>
                <c:pt idx="6231">
                  <c:v>94.418000000000006</c:v>
                </c:pt>
                <c:pt idx="6232">
                  <c:v>94.338999999999999</c:v>
                </c:pt>
                <c:pt idx="6233">
                  <c:v>94.253</c:v>
                </c:pt>
                <c:pt idx="6234">
                  <c:v>94.182000000000002</c:v>
                </c:pt>
                <c:pt idx="6235">
                  <c:v>94.111000000000004</c:v>
                </c:pt>
                <c:pt idx="6236">
                  <c:v>94.042000000000002</c:v>
                </c:pt>
                <c:pt idx="6237">
                  <c:v>93.962999999999994</c:v>
                </c:pt>
                <c:pt idx="6238">
                  <c:v>93.888999999999996</c:v>
                </c:pt>
                <c:pt idx="6239">
                  <c:v>93.822999999999993</c:v>
                </c:pt>
                <c:pt idx="6240">
                  <c:v>93.753</c:v>
                </c:pt>
                <c:pt idx="6241">
                  <c:v>93.677999999999997</c:v>
                </c:pt>
                <c:pt idx="6242">
                  <c:v>93.61</c:v>
                </c:pt>
                <c:pt idx="6243">
                  <c:v>93.551000000000002</c:v>
                </c:pt>
                <c:pt idx="6244">
                  <c:v>93.503</c:v>
                </c:pt>
                <c:pt idx="6245">
                  <c:v>93.468999999999994</c:v>
                </c:pt>
                <c:pt idx="6246">
                  <c:v>93.435000000000002</c:v>
                </c:pt>
                <c:pt idx="6247">
                  <c:v>93.409000000000006</c:v>
                </c:pt>
                <c:pt idx="6248">
                  <c:v>93.393000000000001</c:v>
                </c:pt>
                <c:pt idx="6249">
                  <c:v>93.385999999999996</c:v>
                </c:pt>
                <c:pt idx="6250">
                  <c:v>93.400999999999996</c:v>
                </c:pt>
                <c:pt idx="6251">
                  <c:v>93.429000000000002</c:v>
                </c:pt>
                <c:pt idx="6252">
                  <c:v>93.463999999999999</c:v>
                </c:pt>
                <c:pt idx="6253">
                  <c:v>93.492999999999995</c:v>
                </c:pt>
                <c:pt idx="6254">
                  <c:v>93.522999999999996</c:v>
                </c:pt>
                <c:pt idx="6255">
                  <c:v>93.555000000000007</c:v>
                </c:pt>
                <c:pt idx="6256">
                  <c:v>93.58</c:v>
                </c:pt>
                <c:pt idx="6257">
                  <c:v>93.599000000000004</c:v>
                </c:pt>
                <c:pt idx="6258">
                  <c:v>93.626999999999995</c:v>
                </c:pt>
                <c:pt idx="6259">
                  <c:v>93.644000000000005</c:v>
                </c:pt>
                <c:pt idx="6260">
                  <c:v>93.65</c:v>
                </c:pt>
                <c:pt idx="6261">
                  <c:v>93.631</c:v>
                </c:pt>
                <c:pt idx="6262">
                  <c:v>93.575000000000003</c:v>
                </c:pt>
                <c:pt idx="6263">
                  <c:v>93.509</c:v>
                </c:pt>
                <c:pt idx="6264">
                  <c:v>93.418999999999997</c:v>
                </c:pt>
                <c:pt idx="6265">
                  <c:v>93.334000000000003</c:v>
                </c:pt>
                <c:pt idx="6266">
                  <c:v>93.263999999999996</c:v>
                </c:pt>
                <c:pt idx="6267">
                  <c:v>93.192999999999998</c:v>
                </c:pt>
                <c:pt idx="6268">
                  <c:v>93.138000000000005</c:v>
                </c:pt>
                <c:pt idx="6269">
                  <c:v>93.099000000000004</c:v>
                </c:pt>
                <c:pt idx="6270">
                  <c:v>93.084000000000003</c:v>
                </c:pt>
                <c:pt idx="6271">
                  <c:v>93.093999999999994</c:v>
                </c:pt>
                <c:pt idx="6272">
                  <c:v>93.12</c:v>
                </c:pt>
                <c:pt idx="6273">
                  <c:v>93.156999999999996</c:v>
                </c:pt>
                <c:pt idx="6274">
                  <c:v>93.18</c:v>
                </c:pt>
                <c:pt idx="6275">
                  <c:v>93.177999999999997</c:v>
                </c:pt>
                <c:pt idx="6276">
                  <c:v>93.15</c:v>
                </c:pt>
                <c:pt idx="6277">
                  <c:v>93.090999999999994</c:v>
                </c:pt>
                <c:pt idx="6278">
                  <c:v>93.025000000000006</c:v>
                </c:pt>
                <c:pt idx="6279">
                  <c:v>92.956999999999994</c:v>
                </c:pt>
                <c:pt idx="6280">
                  <c:v>92.870999999999995</c:v>
                </c:pt>
                <c:pt idx="6281">
                  <c:v>92.781000000000006</c:v>
                </c:pt>
                <c:pt idx="6282">
                  <c:v>92.673000000000002</c:v>
                </c:pt>
                <c:pt idx="6283">
                  <c:v>92.549000000000007</c:v>
                </c:pt>
                <c:pt idx="6284">
                  <c:v>92.430999999999997</c:v>
                </c:pt>
                <c:pt idx="6285">
                  <c:v>92.308000000000007</c:v>
                </c:pt>
                <c:pt idx="6286">
                  <c:v>92.177999999999997</c:v>
                </c:pt>
                <c:pt idx="6287">
                  <c:v>92.067999999999998</c:v>
                </c:pt>
                <c:pt idx="6288">
                  <c:v>91.988</c:v>
                </c:pt>
                <c:pt idx="6289">
                  <c:v>91.935000000000002</c:v>
                </c:pt>
                <c:pt idx="6290">
                  <c:v>91.894000000000005</c:v>
                </c:pt>
                <c:pt idx="6291">
                  <c:v>91.863</c:v>
                </c:pt>
                <c:pt idx="6292">
                  <c:v>91.84</c:v>
                </c:pt>
                <c:pt idx="6293">
                  <c:v>91.823999999999998</c:v>
                </c:pt>
                <c:pt idx="6294">
                  <c:v>91.807000000000002</c:v>
                </c:pt>
                <c:pt idx="6295">
                  <c:v>91.796999999999997</c:v>
                </c:pt>
                <c:pt idx="6296">
                  <c:v>91.783000000000001</c:v>
                </c:pt>
                <c:pt idx="6297">
                  <c:v>91.759</c:v>
                </c:pt>
                <c:pt idx="6298">
                  <c:v>91.728999999999999</c:v>
                </c:pt>
                <c:pt idx="6299">
                  <c:v>91.694000000000003</c:v>
                </c:pt>
                <c:pt idx="6300">
                  <c:v>91.649000000000001</c:v>
                </c:pt>
                <c:pt idx="6301">
                  <c:v>91.597999999999999</c:v>
                </c:pt>
                <c:pt idx="6302">
                  <c:v>91.554000000000002</c:v>
                </c:pt>
                <c:pt idx="6303">
                  <c:v>91.49</c:v>
                </c:pt>
                <c:pt idx="6304">
                  <c:v>91.43</c:v>
                </c:pt>
                <c:pt idx="6305">
                  <c:v>91.385000000000005</c:v>
                </c:pt>
                <c:pt idx="6306">
                  <c:v>91.347999999999999</c:v>
                </c:pt>
                <c:pt idx="6307">
                  <c:v>91.323999999999998</c:v>
                </c:pt>
                <c:pt idx="6308">
                  <c:v>91.316000000000003</c:v>
                </c:pt>
                <c:pt idx="6309">
                  <c:v>91.32</c:v>
                </c:pt>
                <c:pt idx="6310">
                  <c:v>91.326999999999998</c:v>
                </c:pt>
                <c:pt idx="6311">
                  <c:v>91.331000000000003</c:v>
                </c:pt>
                <c:pt idx="6312">
                  <c:v>91.325000000000003</c:v>
                </c:pt>
                <c:pt idx="6313">
                  <c:v>91.313000000000002</c:v>
                </c:pt>
                <c:pt idx="6314">
                  <c:v>91.301000000000002</c:v>
                </c:pt>
                <c:pt idx="6315">
                  <c:v>91.292000000000002</c:v>
                </c:pt>
                <c:pt idx="6316">
                  <c:v>91.286000000000001</c:v>
                </c:pt>
                <c:pt idx="6317">
                  <c:v>91.28</c:v>
                </c:pt>
                <c:pt idx="6318">
                  <c:v>91.275000000000006</c:v>
                </c:pt>
                <c:pt idx="6319">
                  <c:v>91.272999999999996</c:v>
                </c:pt>
                <c:pt idx="6320">
                  <c:v>91.278999999999996</c:v>
                </c:pt>
                <c:pt idx="6321">
                  <c:v>91.287999999999997</c:v>
                </c:pt>
                <c:pt idx="6322">
                  <c:v>91.295000000000002</c:v>
                </c:pt>
                <c:pt idx="6323">
                  <c:v>91.308000000000007</c:v>
                </c:pt>
                <c:pt idx="6324">
                  <c:v>91.334999999999994</c:v>
                </c:pt>
                <c:pt idx="6325">
                  <c:v>91.373000000000005</c:v>
                </c:pt>
                <c:pt idx="6326">
                  <c:v>91.414000000000001</c:v>
                </c:pt>
                <c:pt idx="6327">
                  <c:v>91.444000000000003</c:v>
                </c:pt>
                <c:pt idx="6328">
                  <c:v>91.463999999999999</c:v>
                </c:pt>
                <c:pt idx="6329">
                  <c:v>91.507000000000005</c:v>
                </c:pt>
                <c:pt idx="6330">
                  <c:v>91.555999999999997</c:v>
                </c:pt>
                <c:pt idx="6331">
                  <c:v>91.584000000000003</c:v>
                </c:pt>
                <c:pt idx="6332">
                  <c:v>91.61</c:v>
                </c:pt>
                <c:pt idx="6333">
                  <c:v>91.653000000000006</c:v>
                </c:pt>
                <c:pt idx="6334">
                  <c:v>91.695999999999998</c:v>
                </c:pt>
                <c:pt idx="6335">
                  <c:v>91.728999999999999</c:v>
                </c:pt>
                <c:pt idx="6336">
                  <c:v>91.756</c:v>
                </c:pt>
                <c:pt idx="6337">
                  <c:v>91.775000000000006</c:v>
                </c:pt>
                <c:pt idx="6338">
                  <c:v>91.790999999999997</c:v>
                </c:pt>
                <c:pt idx="6339">
                  <c:v>91.784000000000006</c:v>
                </c:pt>
                <c:pt idx="6340">
                  <c:v>91.757000000000005</c:v>
                </c:pt>
                <c:pt idx="6341">
                  <c:v>91.727000000000004</c:v>
                </c:pt>
                <c:pt idx="6342">
                  <c:v>91.685000000000002</c:v>
                </c:pt>
                <c:pt idx="6343">
                  <c:v>91.631</c:v>
                </c:pt>
                <c:pt idx="6344">
                  <c:v>91.563999999999993</c:v>
                </c:pt>
                <c:pt idx="6345">
                  <c:v>91.484999999999999</c:v>
                </c:pt>
                <c:pt idx="6346">
                  <c:v>91.399000000000001</c:v>
                </c:pt>
                <c:pt idx="6347">
                  <c:v>91.311000000000007</c:v>
                </c:pt>
                <c:pt idx="6348">
                  <c:v>91.231999999999999</c:v>
                </c:pt>
                <c:pt idx="6349">
                  <c:v>91.180999999999997</c:v>
                </c:pt>
                <c:pt idx="6350">
                  <c:v>91.156000000000006</c:v>
                </c:pt>
                <c:pt idx="6351">
                  <c:v>91.138000000000005</c:v>
                </c:pt>
                <c:pt idx="6352">
                  <c:v>91.13</c:v>
                </c:pt>
                <c:pt idx="6353">
                  <c:v>91.141999999999996</c:v>
                </c:pt>
                <c:pt idx="6354">
                  <c:v>91.174000000000007</c:v>
                </c:pt>
                <c:pt idx="6355">
                  <c:v>91.212999999999994</c:v>
                </c:pt>
                <c:pt idx="6356">
                  <c:v>91.263999999999996</c:v>
                </c:pt>
                <c:pt idx="6357">
                  <c:v>91.316000000000003</c:v>
                </c:pt>
                <c:pt idx="6358">
                  <c:v>91.39</c:v>
                </c:pt>
                <c:pt idx="6359">
                  <c:v>91.486999999999995</c:v>
                </c:pt>
                <c:pt idx="6360">
                  <c:v>91.594999999999999</c:v>
                </c:pt>
                <c:pt idx="6361">
                  <c:v>91.706000000000003</c:v>
                </c:pt>
                <c:pt idx="6362">
                  <c:v>91.834999999999994</c:v>
                </c:pt>
                <c:pt idx="6363">
                  <c:v>91.989000000000004</c:v>
                </c:pt>
                <c:pt idx="6364">
                  <c:v>92.153999999999996</c:v>
                </c:pt>
                <c:pt idx="6365">
                  <c:v>92.317999999999998</c:v>
                </c:pt>
                <c:pt idx="6366">
                  <c:v>92.492000000000004</c:v>
                </c:pt>
                <c:pt idx="6367">
                  <c:v>92.674999999999997</c:v>
                </c:pt>
                <c:pt idx="6368">
                  <c:v>92.867000000000004</c:v>
                </c:pt>
                <c:pt idx="6369">
                  <c:v>93.078000000000003</c:v>
                </c:pt>
                <c:pt idx="6370">
                  <c:v>93.293999999999997</c:v>
                </c:pt>
                <c:pt idx="6371">
                  <c:v>93.486999999999995</c:v>
                </c:pt>
                <c:pt idx="6372">
                  <c:v>93.665999999999997</c:v>
                </c:pt>
                <c:pt idx="6373">
                  <c:v>93.85</c:v>
                </c:pt>
                <c:pt idx="6374">
                  <c:v>94.043999999999997</c:v>
                </c:pt>
                <c:pt idx="6375">
                  <c:v>94.224000000000004</c:v>
                </c:pt>
                <c:pt idx="6376">
                  <c:v>94.385000000000005</c:v>
                </c:pt>
                <c:pt idx="6377">
                  <c:v>94.537000000000006</c:v>
                </c:pt>
                <c:pt idx="6378">
                  <c:v>94.674999999999997</c:v>
                </c:pt>
                <c:pt idx="6379">
                  <c:v>94.79</c:v>
                </c:pt>
                <c:pt idx="6380">
                  <c:v>94.891999999999996</c:v>
                </c:pt>
                <c:pt idx="6381">
                  <c:v>94.971999999999994</c:v>
                </c:pt>
                <c:pt idx="6382">
                  <c:v>95.031000000000006</c:v>
                </c:pt>
                <c:pt idx="6383">
                  <c:v>95.075999999999993</c:v>
                </c:pt>
                <c:pt idx="6384">
                  <c:v>95.097999999999999</c:v>
                </c:pt>
                <c:pt idx="6385">
                  <c:v>95.11</c:v>
                </c:pt>
                <c:pt idx="6386">
                  <c:v>95.11</c:v>
                </c:pt>
                <c:pt idx="6387">
                  <c:v>95.100999999999999</c:v>
                </c:pt>
                <c:pt idx="6388">
                  <c:v>95.075999999999993</c:v>
                </c:pt>
                <c:pt idx="6389">
                  <c:v>95.058999999999997</c:v>
                </c:pt>
                <c:pt idx="6390">
                  <c:v>95.028999999999996</c:v>
                </c:pt>
                <c:pt idx="6391">
                  <c:v>94.992000000000004</c:v>
                </c:pt>
                <c:pt idx="6392">
                  <c:v>94.953000000000003</c:v>
                </c:pt>
                <c:pt idx="6393">
                  <c:v>94.906999999999996</c:v>
                </c:pt>
                <c:pt idx="6394">
                  <c:v>94.864000000000004</c:v>
                </c:pt>
                <c:pt idx="6395">
                  <c:v>94.823999999999998</c:v>
                </c:pt>
                <c:pt idx="6396">
                  <c:v>94.786000000000001</c:v>
                </c:pt>
                <c:pt idx="6397">
                  <c:v>94.748999999999995</c:v>
                </c:pt>
                <c:pt idx="6398">
                  <c:v>94.715000000000003</c:v>
                </c:pt>
                <c:pt idx="6399">
                  <c:v>94.694000000000003</c:v>
                </c:pt>
                <c:pt idx="6400">
                  <c:v>94.682000000000002</c:v>
                </c:pt>
                <c:pt idx="6401">
                  <c:v>94.679000000000002</c:v>
                </c:pt>
                <c:pt idx="6402">
                  <c:v>94.685000000000002</c:v>
                </c:pt>
                <c:pt idx="6403">
                  <c:v>94.691999999999993</c:v>
                </c:pt>
                <c:pt idx="6404">
                  <c:v>94.703999999999994</c:v>
                </c:pt>
                <c:pt idx="6405">
                  <c:v>94.721000000000004</c:v>
                </c:pt>
                <c:pt idx="6406">
                  <c:v>94.734999999999999</c:v>
                </c:pt>
                <c:pt idx="6407">
                  <c:v>94.745999999999995</c:v>
                </c:pt>
                <c:pt idx="6408">
                  <c:v>94.751999999999995</c:v>
                </c:pt>
                <c:pt idx="6409">
                  <c:v>94.748999999999995</c:v>
                </c:pt>
                <c:pt idx="6410">
                  <c:v>94.734999999999999</c:v>
                </c:pt>
                <c:pt idx="6411">
                  <c:v>94.707999999999998</c:v>
                </c:pt>
                <c:pt idx="6412">
                  <c:v>94.668999999999997</c:v>
                </c:pt>
                <c:pt idx="6413">
                  <c:v>94.611000000000004</c:v>
                </c:pt>
                <c:pt idx="6414">
                  <c:v>94.543999999999997</c:v>
                </c:pt>
                <c:pt idx="6415">
                  <c:v>94.462999999999994</c:v>
                </c:pt>
                <c:pt idx="6416">
                  <c:v>94.346999999999994</c:v>
                </c:pt>
                <c:pt idx="6417">
                  <c:v>94.215999999999994</c:v>
                </c:pt>
                <c:pt idx="6418">
                  <c:v>94.066000000000003</c:v>
                </c:pt>
                <c:pt idx="6419">
                  <c:v>93.911000000000001</c:v>
                </c:pt>
                <c:pt idx="6420">
                  <c:v>93.745999999999995</c:v>
                </c:pt>
                <c:pt idx="6421">
                  <c:v>93.575999999999993</c:v>
                </c:pt>
                <c:pt idx="6422">
                  <c:v>93.418000000000006</c:v>
                </c:pt>
                <c:pt idx="6423">
                  <c:v>93.257000000000005</c:v>
                </c:pt>
                <c:pt idx="6424">
                  <c:v>93.108000000000004</c:v>
                </c:pt>
                <c:pt idx="6425">
                  <c:v>92.968000000000004</c:v>
                </c:pt>
                <c:pt idx="6426">
                  <c:v>92.834000000000003</c:v>
                </c:pt>
                <c:pt idx="6427">
                  <c:v>92.706999999999994</c:v>
                </c:pt>
                <c:pt idx="6428">
                  <c:v>92.603999999999999</c:v>
                </c:pt>
                <c:pt idx="6429">
                  <c:v>92.516999999999996</c:v>
                </c:pt>
                <c:pt idx="6430">
                  <c:v>92.430999999999997</c:v>
                </c:pt>
                <c:pt idx="6431">
                  <c:v>92.364999999999995</c:v>
                </c:pt>
                <c:pt idx="6432">
                  <c:v>92.317999999999998</c:v>
                </c:pt>
                <c:pt idx="6433">
                  <c:v>92.278999999999996</c:v>
                </c:pt>
                <c:pt idx="6434">
                  <c:v>92.242999999999995</c:v>
                </c:pt>
                <c:pt idx="6435">
                  <c:v>92.210999999999999</c:v>
                </c:pt>
                <c:pt idx="6436">
                  <c:v>92.182000000000002</c:v>
                </c:pt>
                <c:pt idx="6437">
                  <c:v>92.162000000000006</c:v>
                </c:pt>
                <c:pt idx="6438">
                  <c:v>92.141000000000005</c:v>
                </c:pt>
                <c:pt idx="6439">
                  <c:v>92.113</c:v>
                </c:pt>
                <c:pt idx="6440">
                  <c:v>92.075999999999993</c:v>
                </c:pt>
                <c:pt idx="6441">
                  <c:v>92.034000000000006</c:v>
                </c:pt>
                <c:pt idx="6442">
                  <c:v>91.988</c:v>
                </c:pt>
                <c:pt idx="6443">
                  <c:v>91.915000000000006</c:v>
                </c:pt>
                <c:pt idx="6444">
                  <c:v>91.835999999999999</c:v>
                </c:pt>
                <c:pt idx="6445">
                  <c:v>91.76</c:v>
                </c:pt>
                <c:pt idx="6446">
                  <c:v>91.665999999999997</c:v>
                </c:pt>
                <c:pt idx="6447">
                  <c:v>91.576999999999998</c:v>
                </c:pt>
                <c:pt idx="6448">
                  <c:v>91.486000000000004</c:v>
                </c:pt>
                <c:pt idx="6449">
                  <c:v>91.393000000000001</c:v>
                </c:pt>
                <c:pt idx="6450">
                  <c:v>91.313000000000002</c:v>
                </c:pt>
                <c:pt idx="6451">
                  <c:v>91.233999999999995</c:v>
                </c:pt>
                <c:pt idx="6452">
                  <c:v>91.152000000000001</c:v>
                </c:pt>
                <c:pt idx="6453">
                  <c:v>91.075999999999993</c:v>
                </c:pt>
                <c:pt idx="6454">
                  <c:v>91.01</c:v>
                </c:pt>
                <c:pt idx="6455">
                  <c:v>90.942999999999998</c:v>
                </c:pt>
                <c:pt idx="6456">
                  <c:v>90.87</c:v>
                </c:pt>
                <c:pt idx="6457">
                  <c:v>90.799000000000007</c:v>
                </c:pt>
                <c:pt idx="6458">
                  <c:v>90.728999999999999</c:v>
                </c:pt>
                <c:pt idx="6459">
                  <c:v>90.653999999999996</c:v>
                </c:pt>
                <c:pt idx="6460">
                  <c:v>90.596000000000004</c:v>
                </c:pt>
                <c:pt idx="6461">
                  <c:v>90.552000000000007</c:v>
                </c:pt>
                <c:pt idx="6462">
                  <c:v>90.516000000000005</c:v>
                </c:pt>
                <c:pt idx="6463">
                  <c:v>90.491</c:v>
                </c:pt>
                <c:pt idx="6464">
                  <c:v>90.486000000000004</c:v>
                </c:pt>
                <c:pt idx="6465">
                  <c:v>90.504999999999995</c:v>
                </c:pt>
                <c:pt idx="6466">
                  <c:v>90.539000000000001</c:v>
                </c:pt>
                <c:pt idx="6467">
                  <c:v>90.570999999999998</c:v>
                </c:pt>
                <c:pt idx="6468">
                  <c:v>90.596999999999994</c:v>
                </c:pt>
                <c:pt idx="6469">
                  <c:v>90.614999999999995</c:v>
                </c:pt>
                <c:pt idx="6470">
                  <c:v>90.629000000000005</c:v>
                </c:pt>
                <c:pt idx="6471">
                  <c:v>90.64</c:v>
                </c:pt>
                <c:pt idx="6472">
                  <c:v>90.658000000000001</c:v>
                </c:pt>
                <c:pt idx="6473">
                  <c:v>90.686999999999998</c:v>
                </c:pt>
                <c:pt idx="6474">
                  <c:v>90.725999999999999</c:v>
                </c:pt>
                <c:pt idx="6475">
                  <c:v>90.75</c:v>
                </c:pt>
                <c:pt idx="6476">
                  <c:v>90.757000000000005</c:v>
                </c:pt>
                <c:pt idx="6477">
                  <c:v>90.742999999999995</c:v>
                </c:pt>
                <c:pt idx="6478">
                  <c:v>90.713999999999999</c:v>
                </c:pt>
                <c:pt idx="6479">
                  <c:v>90.673000000000002</c:v>
                </c:pt>
                <c:pt idx="6480">
                  <c:v>90.635999999999996</c:v>
                </c:pt>
                <c:pt idx="6481">
                  <c:v>90.594999999999999</c:v>
                </c:pt>
                <c:pt idx="6482">
                  <c:v>90.54</c:v>
                </c:pt>
                <c:pt idx="6483">
                  <c:v>90.503</c:v>
                </c:pt>
                <c:pt idx="6484">
                  <c:v>90.474999999999994</c:v>
                </c:pt>
                <c:pt idx="6485">
                  <c:v>90.436000000000007</c:v>
                </c:pt>
                <c:pt idx="6486">
                  <c:v>90.385000000000005</c:v>
                </c:pt>
                <c:pt idx="6487">
                  <c:v>90.349000000000004</c:v>
                </c:pt>
                <c:pt idx="6488">
                  <c:v>90.337999999999994</c:v>
                </c:pt>
                <c:pt idx="6489">
                  <c:v>90.337999999999994</c:v>
                </c:pt>
                <c:pt idx="6490">
                  <c:v>90.34</c:v>
                </c:pt>
                <c:pt idx="6491">
                  <c:v>90.347999999999999</c:v>
                </c:pt>
                <c:pt idx="6492">
                  <c:v>90.358000000000004</c:v>
                </c:pt>
                <c:pt idx="6493">
                  <c:v>90.361999999999995</c:v>
                </c:pt>
                <c:pt idx="6494">
                  <c:v>90.356999999999999</c:v>
                </c:pt>
                <c:pt idx="6495">
                  <c:v>90.36</c:v>
                </c:pt>
                <c:pt idx="6496">
                  <c:v>90.372</c:v>
                </c:pt>
                <c:pt idx="6497">
                  <c:v>90.388000000000005</c:v>
                </c:pt>
                <c:pt idx="6498">
                  <c:v>90.399000000000001</c:v>
                </c:pt>
                <c:pt idx="6499">
                  <c:v>90.403999999999996</c:v>
                </c:pt>
                <c:pt idx="6500">
                  <c:v>90.406000000000006</c:v>
                </c:pt>
                <c:pt idx="6501">
                  <c:v>90.403999999999996</c:v>
                </c:pt>
                <c:pt idx="6502">
                  <c:v>90.400999999999996</c:v>
                </c:pt>
                <c:pt idx="6503">
                  <c:v>90.406000000000006</c:v>
                </c:pt>
                <c:pt idx="6504">
                  <c:v>90.406000000000006</c:v>
                </c:pt>
                <c:pt idx="6505">
                  <c:v>90.403000000000006</c:v>
                </c:pt>
                <c:pt idx="6506">
                  <c:v>90.402000000000001</c:v>
                </c:pt>
                <c:pt idx="6507">
                  <c:v>90.4</c:v>
                </c:pt>
                <c:pt idx="6508">
                  <c:v>90.397999999999996</c:v>
                </c:pt>
                <c:pt idx="6509">
                  <c:v>90.396000000000001</c:v>
                </c:pt>
                <c:pt idx="6510">
                  <c:v>90.4</c:v>
                </c:pt>
                <c:pt idx="6511">
                  <c:v>90.408000000000001</c:v>
                </c:pt>
                <c:pt idx="6512">
                  <c:v>90.423000000000002</c:v>
                </c:pt>
                <c:pt idx="6513">
                  <c:v>90.444999999999993</c:v>
                </c:pt>
                <c:pt idx="6514">
                  <c:v>90.468000000000004</c:v>
                </c:pt>
                <c:pt idx="6515">
                  <c:v>90.489000000000004</c:v>
                </c:pt>
                <c:pt idx="6516">
                  <c:v>90.506</c:v>
                </c:pt>
                <c:pt idx="6517">
                  <c:v>90.518000000000001</c:v>
                </c:pt>
                <c:pt idx="6518">
                  <c:v>90.537000000000006</c:v>
                </c:pt>
                <c:pt idx="6519">
                  <c:v>90.564999999999998</c:v>
                </c:pt>
                <c:pt idx="6520">
                  <c:v>90.605999999999995</c:v>
                </c:pt>
                <c:pt idx="6521">
                  <c:v>90.656000000000006</c:v>
                </c:pt>
                <c:pt idx="6522">
                  <c:v>90.715000000000003</c:v>
                </c:pt>
                <c:pt idx="6523">
                  <c:v>90.772999999999996</c:v>
                </c:pt>
                <c:pt idx="6524">
                  <c:v>90.834999999999994</c:v>
                </c:pt>
                <c:pt idx="6525">
                  <c:v>90.882999999999996</c:v>
                </c:pt>
                <c:pt idx="6526">
                  <c:v>90.92</c:v>
                </c:pt>
                <c:pt idx="6527">
                  <c:v>90.951999999999998</c:v>
                </c:pt>
                <c:pt idx="6528">
                  <c:v>90.977000000000004</c:v>
                </c:pt>
                <c:pt idx="6529">
                  <c:v>90.988</c:v>
                </c:pt>
                <c:pt idx="6530">
                  <c:v>90.989000000000004</c:v>
                </c:pt>
                <c:pt idx="6531">
                  <c:v>90.992000000000004</c:v>
                </c:pt>
                <c:pt idx="6532">
                  <c:v>91</c:v>
                </c:pt>
                <c:pt idx="6533">
                  <c:v>91.013999999999996</c:v>
                </c:pt>
                <c:pt idx="6534">
                  <c:v>91.05</c:v>
                </c:pt>
                <c:pt idx="6535">
                  <c:v>91.108999999999995</c:v>
                </c:pt>
                <c:pt idx="6536">
                  <c:v>91.171999999999997</c:v>
                </c:pt>
                <c:pt idx="6537">
                  <c:v>91.227000000000004</c:v>
                </c:pt>
                <c:pt idx="6538">
                  <c:v>91.284999999999997</c:v>
                </c:pt>
                <c:pt idx="6539">
                  <c:v>91.337000000000003</c:v>
                </c:pt>
                <c:pt idx="6540">
                  <c:v>91.378</c:v>
                </c:pt>
                <c:pt idx="6541">
                  <c:v>91.418000000000006</c:v>
                </c:pt>
                <c:pt idx="6542">
                  <c:v>91.444999999999993</c:v>
                </c:pt>
                <c:pt idx="6543">
                  <c:v>91.445999999999998</c:v>
                </c:pt>
                <c:pt idx="6544">
                  <c:v>91.427999999999997</c:v>
                </c:pt>
                <c:pt idx="6545">
                  <c:v>91.408000000000001</c:v>
                </c:pt>
                <c:pt idx="6546">
                  <c:v>91.376000000000005</c:v>
                </c:pt>
                <c:pt idx="6547">
                  <c:v>91.325000000000003</c:v>
                </c:pt>
                <c:pt idx="6548">
                  <c:v>91.257000000000005</c:v>
                </c:pt>
                <c:pt idx="6549">
                  <c:v>91.186000000000007</c:v>
                </c:pt>
                <c:pt idx="6550">
                  <c:v>91.102999999999994</c:v>
                </c:pt>
                <c:pt idx="6551">
                  <c:v>91.003</c:v>
                </c:pt>
                <c:pt idx="6552">
                  <c:v>90.894000000000005</c:v>
                </c:pt>
                <c:pt idx="6553">
                  <c:v>90.78</c:v>
                </c:pt>
                <c:pt idx="6554">
                  <c:v>90.650999999999996</c:v>
                </c:pt>
                <c:pt idx="6555">
                  <c:v>90.516000000000005</c:v>
                </c:pt>
                <c:pt idx="6556">
                  <c:v>90.37</c:v>
                </c:pt>
                <c:pt idx="6557">
                  <c:v>90.197999999999993</c:v>
                </c:pt>
                <c:pt idx="6558">
                  <c:v>90.028999999999996</c:v>
                </c:pt>
                <c:pt idx="6559">
                  <c:v>89.87</c:v>
                </c:pt>
                <c:pt idx="6560">
                  <c:v>89.694000000000003</c:v>
                </c:pt>
                <c:pt idx="6561">
                  <c:v>89.5</c:v>
                </c:pt>
                <c:pt idx="6562">
                  <c:v>89.308000000000007</c:v>
                </c:pt>
                <c:pt idx="6563">
                  <c:v>89.096000000000004</c:v>
                </c:pt>
                <c:pt idx="6564">
                  <c:v>88.888999999999996</c:v>
                </c:pt>
                <c:pt idx="6565">
                  <c:v>88.697000000000003</c:v>
                </c:pt>
                <c:pt idx="6566">
                  <c:v>88.494</c:v>
                </c:pt>
                <c:pt idx="6567">
                  <c:v>88.302000000000007</c:v>
                </c:pt>
                <c:pt idx="6568">
                  <c:v>88.116</c:v>
                </c:pt>
                <c:pt idx="6569">
                  <c:v>87.944000000000003</c:v>
                </c:pt>
                <c:pt idx="6570">
                  <c:v>87.792000000000002</c:v>
                </c:pt>
                <c:pt idx="6571">
                  <c:v>87.643000000000001</c:v>
                </c:pt>
                <c:pt idx="6572">
                  <c:v>87.512</c:v>
                </c:pt>
                <c:pt idx="6573">
                  <c:v>87.402000000000001</c:v>
                </c:pt>
                <c:pt idx="6574">
                  <c:v>87.304000000000002</c:v>
                </c:pt>
                <c:pt idx="6575">
                  <c:v>87.222999999999999</c:v>
                </c:pt>
                <c:pt idx="6576">
                  <c:v>87.168000000000006</c:v>
                </c:pt>
                <c:pt idx="6577">
                  <c:v>87.138999999999996</c:v>
                </c:pt>
                <c:pt idx="6578">
                  <c:v>87.122</c:v>
                </c:pt>
                <c:pt idx="6579">
                  <c:v>87.119</c:v>
                </c:pt>
                <c:pt idx="6580">
                  <c:v>87.137</c:v>
                </c:pt>
                <c:pt idx="6581">
                  <c:v>87.17</c:v>
                </c:pt>
                <c:pt idx="6582">
                  <c:v>87.215000000000003</c:v>
                </c:pt>
                <c:pt idx="6583">
                  <c:v>87.277000000000001</c:v>
                </c:pt>
                <c:pt idx="6584">
                  <c:v>87.364999999999995</c:v>
                </c:pt>
                <c:pt idx="6585">
                  <c:v>87.478999999999999</c:v>
                </c:pt>
                <c:pt idx="6586">
                  <c:v>87.575999999999993</c:v>
                </c:pt>
                <c:pt idx="6587">
                  <c:v>87.700999999999993</c:v>
                </c:pt>
                <c:pt idx="6588">
                  <c:v>87.825999999999993</c:v>
                </c:pt>
                <c:pt idx="6589">
                  <c:v>87.956999999999994</c:v>
                </c:pt>
                <c:pt idx="6590">
                  <c:v>88.081000000000003</c:v>
                </c:pt>
                <c:pt idx="6591">
                  <c:v>88.195999999999998</c:v>
                </c:pt>
                <c:pt idx="6592">
                  <c:v>88.314999999999998</c:v>
                </c:pt>
                <c:pt idx="6593">
                  <c:v>88.424999999999997</c:v>
                </c:pt>
                <c:pt idx="6594">
                  <c:v>88.522000000000006</c:v>
                </c:pt>
                <c:pt idx="6595">
                  <c:v>88.602999999999994</c:v>
                </c:pt>
                <c:pt idx="6596">
                  <c:v>88.659000000000006</c:v>
                </c:pt>
                <c:pt idx="6597">
                  <c:v>88.691000000000003</c:v>
                </c:pt>
                <c:pt idx="6598">
                  <c:v>88.712000000000003</c:v>
                </c:pt>
                <c:pt idx="6599">
                  <c:v>88.725999999999999</c:v>
                </c:pt>
                <c:pt idx="6600">
                  <c:v>88.73</c:v>
                </c:pt>
                <c:pt idx="6601">
                  <c:v>88.733999999999995</c:v>
                </c:pt>
                <c:pt idx="6602">
                  <c:v>88.741</c:v>
                </c:pt>
                <c:pt idx="6603">
                  <c:v>88.745000000000005</c:v>
                </c:pt>
                <c:pt idx="6604">
                  <c:v>88.747</c:v>
                </c:pt>
                <c:pt idx="6605">
                  <c:v>88.753</c:v>
                </c:pt>
                <c:pt idx="6606">
                  <c:v>88.757999999999996</c:v>
                </c:pt>
                <c:pt idx="6607">
                  <c:v>88.763999999999996</c:v>
                </c:pt>
                <c:pt idx="6608">
                  <c:v>88.768000000000001</c:v>
                </c:pt>
                <c:pt idx="6609">
                  <c:v>88.768000000000001</c:v>
                </c:pt>
                <c:pt idx="6610">
                  <c:v>88.751000000000005</c:v>
                </c:pt>
                <c:pt idx="6611">
                  <c:v>88.724999999999994</c:v>
                </c:pt>
                <c:pt idx="6612">
                  <c:v>88.692999999999998</c:v>
                </c:pt>
                <c:pt idx="6613">
                  <c:v>88.653000000000006</c:v>
                </c:pt>
                <c:pt idx="6614">
                  <c:v>88.617999999999995</c:v>
                </c:pt>
                <c:pt idx="6615">
                  <c:v>88.575999999999993</c:v>
                </c:pt>
                <c:pt idx="6616">
                  <c:v>88.52</c:v>
                </c:pt>
                <c:pt idx="6617">
                  <c:v>88.466999999999999</c:v>
                </c:pt>
                <c:pt idx="6618">
                  <c:v>88.415999999999997</c:v>
                </c:pt>
                <c:pt idx="6619">
                  <c:v>88.382000000000005</c:v>
                </c:pt>
                <c:pt idx="6620">
                  <c:v>88.335999999999999</c:v>
                </c:pt>
                <c:pt idx="6621">
                  <c:v>88.295000000000002</c:v>
                </c:pt>
                <c:pt idx="6622">
                  <c:v>88.251999999999995</c:v>
                </c:pt>
                <c:pt idx="6623">
                  <c:v>88.197999999999993</c:v>
                </c:pt>
                <c:pt idx="6624">
                  <c:v>88.144000000000005</c:v>
                </c:pt>
                <c:pt idx="6625">
                  <c:v>88.073999999999998</c:v>
                </c:pt>
                <c:pt idx="6626">
                  <c:v>88.01</c:v>
                </c:pt>
                <c:pt idx="6627">
                  <c:v>87.962999999999994</c:v>
                </c:pt>
                <c:pt idx="6628">
                  <c:v>87.903999999999996</c:v>
                </c:pt>
                <c:pt idx="6629">
                  <c:v>87.853999999999999</c:v>
                </c:pt>
                <c:pt idx="6630">
                  <c:v>87.816999999999993</c:v>
                </c:pt>
                <c:pt idx="6631">
                  <c:v>87.766999999999996</c:v>
                </c:pt>
                <c:pt idx="6632">
                  <c:v>87.704999999999998</c:v>
                </c:pt>
                <c:pt idx="6633">
                  <c:v>87.647000000000006</c:v>
                </c:pt>
                <c:pt idx="6634">
                  <c:v>87.605000000000004</c:v>
                </c:pt>
                <c:pt idx="6635">
                  <c:v>87.584000000000003</c:v>
                </c:pt>
                <c:pt idx="6636">
                  <c:v>87.575999999999993</c:v>
                </c:pt>
                <c:pt idx="6637">
                  <c:v>87.582999999999998</c:v>
                </c:pt>
                <c:pt idx="6638">
                  <c:v>87.594999999999999</c:v>
                </c:pt>
                <c:pt idx="6639">
                  <c:v>87.608000000000004</c:v>
                </c:pt>
                <c:pt idx="6640">
                  <c:v>87.616</c:v>
                </c:pt>
                <c:pt idx="6641">
                  <c:v>87.625</c:v>
                </c:pt>
                <c:pt idx="6642">
                  <c:v>87.625</c:v>
                </c:pt>
                <c:pt idx="6643">
                  <c:v>87.606999999999999</c:v>
                </c:pt>
                <c:pt idx="6644">
                  <c:v>87.563999999999993</c:v>
                </c:pt>
                <c:pt idx="6645">
                  <c:v>87.497</c:v>
                </c:pt>
                <c:pt idx="6646">
                  <c:v>87.412000000000006</c:v>
                </c:pt>
                <c:pt idx="6647">
                  <c:v>87.31</c:v>
                </c:pt>
                <c:pt idx="6648">
                  <c:v>87.188000000000002</c:v>
                </c:pt>
                <c:pt idx="6649">
                  <c:v>87.051000000000002</c:v>
                </c:pt>
                <c:pt idx="6650">
                  <c:v>86.897999999999996</c:v>
                </c:pt>
                <c:pt idx="6651">
                  <c:v>86.754999999999995</c:v>
                </c:pt>
                <c:pt idx="6652">
                  <c:v>86.617000000000004</c:v>
                </c:pt>
                <c:pt idx="6653">
                  <c:v>86.457999999999998</c:v>
                </c:pt>
                <c:pt idx="6654">
                  <c:v>86.313999999999993</c:v>
                </c:pt>
                <c:pt idx="6655">
                  <c:v>86.19</c:v>
                </c:pt>
                <c:pt idx="6656">
                  <c:v>86.070999999999998</c:v>
                </c:pt>
                <c:pt idx="6657">
                  <c:v>85.953999999999994</c:v>
                </c:pt>
                <c:pt idx="6658">
                  <c:v>85.846000000000004</c:v>
                </c:pt>
                <c:pt idx="6659">
                  <c:v>85.766999999999996</c:v>
                </c:pt>
                <c:pt idx="6660">
                  <c:v>85.706999999999994</c:v>
                </c:pt>
                <c:pt idx="6661">
                  <c:v>85.649000000000001</c:v>
                </c:pt>
                <c:pt idx="6662">
                  <c:v>85.594999999999999</c:v>
                </c:pt>
                <c:pt idx="6663">
                  <c:v>85.540999999999997</c:v>
                </c:pt>
                <c:pt idx="6664">
                  <c:v>85.491</c:v>
                </c:pt>
                <c:pt idx="6665">
                  <c:v>85.453999999999994</c:v>
                </c:pt>
                <c:pt idx="6666">
                  <c:v>85.432000000000002</c:v>
                </c:pt>
                <c:pt idx="6667">
                  <c:v>85.423000000000002</c:v>
                </c:pt>
                <c:pt idx="6668">
                  <c:v>85.415000000000006</c:v>
                </c:pt>
                <c:pt idx="6669">
                  <c:v>85.408000000000001</c:v>
                </c:pt>
                <c:pt idx="6670">
                  <c:v>85.403999999999996</c:v>
                </c:pt>
                <c:pt idx="6671">
                  <c:v>85.400999999999996</c:v>
                </c:pt>
                <c:pt idx="6672">
                  <c:v>85.400999999999996</c:v>
                </c:pt>
                <c:pt idx="6673">
                  <c:v>85.405000000000001</c:v>
                </c:pt>
                <c:pt idx="6674">
                  <c:v>85.405000000000001</c:v>
                </c:pt>
                <c:pt idx="6675">
                  <c:v>85.385999999999996</c:v>
                </c:pt>
                <c:pt idx="6676">
                  <c:v>85.364000000000004</c:v>
                </c:pt>
                <c:pt idx="6677">
                  <c:v>85.325999999999993</c:v>
                </c:pt>
                <c:pt idx="6678">
                  <c:v>85.28</c:v>
                </c:pt>
                <c:pt idx="6679">
                  <c:v>85.236999999999995</c:v>
                </c:pt>
                <c:pt idx="6680">
                  <c:v>85.191000000000003</c:v>
                </c:pt>
                <c:pt idx="6681">
                  <c:v>85.14</c:v>
                </c:pt>
                <c:pt idx="6682">
                  <c:v>85.090999999999994</c:v>
                </c:pt>
                <c:pt idx="6683">
                  <c:v>85.054000000000002</c:v>
                </c:pt>
                <c:pt idx="6684">
                  <c:v>85.022000000000006</c:v>
                </c:pt>
                <c:pt idx="6685">
                  <c:v>84.988</c:v>
                </c:pt>
                <c:pt idx="6686">
                  <c:v>84.954999999999998</c:v>
                </c:pt>
                <c:pt idx="6687">
                  <c:v>84.935000000000002</c:v>
                </c:pt>
                <c:pt idx="6688">
                  <c:v>84.927999999999997</c:v>
                </c:pt>
                <c:pt idx="6689">
                  <c:v>84.933000000000007</c:v>
                </c:pt>
                <c:pt idx="6690">
                  <c:v>84.948999999999998</c:v>
                </c:pt>
                <c:pt idx="6691">
                  <c:v>84.981999999999999</c:v>
                </c:pt>
                <c:pt idx="6692">
                  <c:v>85.028000000000006</c:v>
                </c:pt>
                <c:pt idx="6693">
                  <c:v>85.069000000000003</c:v>
                </c:pt>
                <c:pt idx="6694">
                  <c:v>85.094999999999999</c:v>
                </c:pt>
                <c:pt idx="6695">
                  <c:v>85.102999999999994</c:v>
                </c:pt>
                <c:pt idx="6696">
                  <c:v>85.100999999999999</c:v>
                </c:pt>
                <c:pt idx="6697">
                  <c:v>85.102999999999994</c:v>
                </c:pt>
                <c:pt idx="6698">
                  <c:v>85.105000000000004</c:v>
                </c:pt>
                <c:pt idx="6699">
                  <c:v>85.102999999999994</c:v>
                </c:pt>
                <c:pt idx="6700">
                  <c:v>85.096000000000004</c:v>
                </c:pt>
                <c:pt idx="6701">
                  <c:v>85.078000000000003</c:v>
                </c:pt>
                <c:pt idx="6702">
                  <c:v>85.055999999999997</c:v>
                </c:pt>
                <c:pt idx="6703">
                  <c:v>85.033000000000001</c:v>
                </c:pt>
                <c:pt idx="6704">
                  <c:v>85.013000000000005</c:v>
                </c:pt>
                <c:pt idx="6705">
                  <c:v>84.995999999999995</c:v>
                </c:pt>
                <c:pt idx="6706">
                  <c:v>84.983999999999995</c:v>
                </c:pt>
                <c:pt idx="6707">
                  <c:v>84.974999999999994</c:v>
                </c:pt>
                <c:pt idx="6708">
                  <c:v>84.968999999999994</c:v>
                </c:pt>
                <c:pt idx="6709">
                  <c:v>84.971000000000004</c:v>
                </c:pt>
                <c:pt idx="6710">
                  <c:v>84.983000000000004</c:v>
                </c:pt>
                <c:pt idx="6711">
                  <c:v>85.006</c:v>
                </c:pt>
                <c:pt idx="6712">
                  <c:v>85.034000000000006</c:v>
                </c:pt>
                <c:pt idx="6713">
                  <c:v>85.064999999999998</c:v>
                </c:pt>
                <c:pt idx="6714">
                  <c:v>85.087999999999994</c:v>
                </c:pt>
                <c:pt idx="6715">
                  <c:v>85.105999999999995</c:v>
                </c:pt>
                <c:pt idx="6716">
                  <c:v>85.122</c:v>
                </c:pt>
                <c:pt idx="6717">
                  <c:v>85.135999999999996</c:v>
                </c:pt>
                <c:pt idx="6718">
                  <c:v>85.156000000000006</c:v>
                </c:pt>
                <c:pt idx="6719">
                  <c:v>85.183999999999997</c:v>
                </c:pt>
                <c:pt idx="6720">
                  <c:v>85.213999999999999</c:v>
                </c:pt>
                <c:pt idx="6721">
                  <c:v>85.25</c:v>
                </c:pt>
                <c:pt idx="6722">
                  <c:v>85.302000000000007</c:v>
                </c:pt>
                <c:pt idx="6723">
                  <c:v>85.344999999999999</c:v>
                </c:pt>
                <c:pt idx="6724">
                  <c:v>85.38</c:v>
                </c:pt>
                <c:pt idx="6725">
                  <c:v>85.430999999999997</c:v>
                </c:pt>
                <c:pt idx="6726">
                  <c:v>85.483999999999995</c:v>
                </c:pt>
                <c:pt idx="6727">
                  <c:v>85.521000000000001</c:v>
                </c:pt>
                <c:pt idx="6728">
                  <c:v>85.548000000000002</c:v>
                </c:pt>
                <c:pt idx="6729">
                  <c:v>85.563000000000002</c:v>
                </c:pt>
                <c:pt idx="6730">
                  <c:v>85.563999999999993</c:v>
                </c:pt>
                <c:pt idx="6731">
                  <c:v>85.552000000000007</c:v>
                </c:pt>
                <c:pt idx="6732">
                  <c:v>85.525999999999996</c:v>
                </c:pt>
                <c:pt idx="6733">
                  <c:v>85.495000000000005</c:v>
                </c:pt>
                <c:pt idx="6734">
                  <c:v>85.457999999999998</c:v>
                </c:pt>
                <c:pt idx="6735">
                  <c:v>85.412999999999997</c:v>
                </c:pt>
                <c:pt idx="6736">
                  <c:v>85.364000000000004</c:v>
                </c:pt>
                <c:pt idx="6737">
                  <c:v>85.319000000000003</c:v>
                </c:pt>
                <c:pt idx="6738">
                  <c:v>85.290999999999997</c:v>
                </c:pt>
                <c:pt idx="6739">
                  <c:v>85.287999999999997</c:v>
                </c:pt>
                <c:pt idx="6740">
                  <c:v>85.322000000000003</c:v>
                </c:pt>
                <c:pt idx="6741">
                  <c:v>85.385999999999996</c:v>
                </c:pt>
                <c:pt idx="6742">
                  <c:v>85.465000000000003</c:v>
                </c:pt>
                <c:pt idx="6743">
                  <c:v>85.525000000000006</c:v>
                </c:pt>
                <c:pt idx="6744">
                  <c:v>85.590999999999994</c:v>
                </c:pt>
                <c:pt idx="6745">
                  <c:v>85.67</c:v>
                </c:pt>
                <c:pt idx="6746">
                  <c:v>85.757999999999996</c:v>
                </c:pt>
                <c:pt idx="6747">
                  <c:v>85.864000000000004</c:v>
                </c:pt>
                <c:pt idx="6748">
                  <c:v>85.971999999999994</c:v>
                </c:pt>
                <c:pt idx="6749">
                  <c:v>86.091999999999999</c:v>
                </c:pt>
                <c:pt idx="6750">
                  <c:v>86.212999999999994</c:v>
                </c:pt>
                <c:pt idx="6751">
                  <c:v>86.334999999999994</c:v>
                </c:pt>
                <c:pt idx="6752">
                  <c:v>86.463999999999999</c:v>
                </c:pt>
                <c:pt idx="6753">
                  <c:v>86.59</c:v>
                </c:pt>
                <c:pt idx="6754">
                  <c:v>86.701999999999998</c:v>
                </c:pt>
                <c:pt idx="6755">
                  <c:v>86.813000000000002</c:v>
                </c:pt>
                <c:pt idx="6756">
                  <c:v>86.929000000000002</c:v>
                </c:pt>
                <c:pt idx="6757">
                  <c:v>87.05</c:v>
                </c:pt>
                <c:pt idx="6758">
                  <c:v>87.182000000000002</c:v>
                </c:pt>
                <c:pt idx="6759">
                  <c:v>87.322999999999993</c:v>
                </c:pt>
                <c:pt idx="6760">
                  <c:v>87.466999999999999</c:v>
                </c:pt>
                <c:pt idx="6761">
                  <c:v>87.599000000000004</c:v>
                </c:pt>
                <c:pt idx="6762">
                  <c:v>87.722999999999999</c:v>
                </c:pt>
                <c:pt idx="6763">
                  <c:v>87.837000000000003</c:v>
                </c:pt>
                <c:pt idx="6764">
                  <c:v>87.941000000000003</c:v>
                </c:pt>
                <c:pt idx="6765">
                  <c:v>88.028999999999996</c:v>
                </c:pt>
                <c:pt idx="6766">
                  <c:v>88.09</c:v>
                </c:pt>
                <c:pt idx="6767">
                  <c:v>88.149000000000001</c:v>
                </c:pt>
                <c:pt idx="6768">
                  <c:v>88.207999999999998</c:v>
                </c:pt>
                <c:pt idx="6769">
                  <c:v>88.227999999999994</c:v>
                </c:pt>
                <c:pt idx="6770">
                  <c:v>88.227000000000004</c:v>
                </c:pt>
                <c:pt idx="6771">
                  <c:v>88.218000000000004</c:v>
                </c:pt>
                <c:pt idx="6772">
                  <c:v>88.188999999999993</c:v>
                </c:pt>
                <c:pt idx="6773">
                  <c:v>88.138000000000005</c:v>
                </c:pt>
                <c:pt idx="6774">
                  <c:v>88.070999999999998</c:v>
                </c:pt>
                <c:pt idx="6775">
                  <c:v>87.984999999999999</c:v>
                </c:pt>
                <c:pt idx="6776">
                  <c:v>87.876000000000005</c:v>
                </c:pt>
                <c:pt idx="6777">
                  <c:v>87.748999999999995</c:v>
                </c:pt>
                <c:pt idx="6778">
                  <c:v>87.608999999999995</c:v>
                </c:pt>
                <c:pt idx="6779">
                  <c:v>87.471000000000004</c:v>
                </c:pt>
                <c:pt idx="6780">
                  <c:v>87.331000000000003</c:v>
                </c:pt>
                <c:pt idx="6781">
                  <c:v>87.186000000000007</c:v>
                </c:pt>
                <c:pt idx="6782">
                  <c:v>87.040999999999997</c:v>
                </c:pt>
                <c:pt idx="6783">
                  <c:v>86.91</c:v>
                </c:pt>
                <c:pt idx="6784">
                  <c:v>86.78</c:v>
                </c:pt>
                <c:pt idx="6785">
                  <c:v>86.662000000000006</c:v>
                </c:pt>
                <c:pt idx="6786">
                  <c:v>86.546000000000006</c:v>
                </c:pt>
                <c:pt idx="6787">
                  <c:v>86.433000000000007</c:v>
                </c:pt>
                <c:pt idx="6788">
                  <c:v>86.331999999999994</c:v>
                </c:pt>
                <c:pt idx="6789">
                  <c:v>86.227000000000004</c:v>
                </c:pt>
                <c:pt idx="6790">
                  <c:v>86.132000000000005</c:v>
                </c:pt>
                <c:pt idx="6791">
                  <c:v>86.058000000000007</c:v>
                </c:pt>
                <c:pt idx="6792">
                  <c:v>85.986000000000004</c:v>
                </c:pt>
                <c:pt idx="6793">
                  <c:v>85.921999999999997</c:v>
                </c:pt>
                <c:pt idx="6794">
                  <c:v>85.87</c:v>
                </c:pt>
                <c:pt idx="6795">
                  <c:v>85.819000000000003</c:v>
                </c:pt>
                <c:pt idx="6796">
                  <c:v>85.768000000000001</c:v>
                </c:pt>
                <c:pt idx="6797">
                  <c:v>85.715999999999994</c:v>
                </c:pt>
                <c:pt idx="6798">
                  <c:v>85.667000000000002</c:v>
                </c:pt>
                <c:pt idx="6799">
                  <c:v>85.625</c:v>
                </c:pt>
                <c:pt idx="6800">
                  <c:v>85.590999999999994</c:v>
                </c:pt>
                <c:pt idx="6801">
                  <c:v>85.567999999999998</c:v>
                </c:pt>
                <c:pt idx="6802">
                  <c:v>85.546000000000006</c:v>
                </c:pt>
                <c:pt idx="6803">
                  <c:v>85.531999999999996</c:v>
                </c:pt>
                <c:pt idx="6804">
                  <c:v>85.528000000000006</c:v>
                </c:pt>
                <c:pt idx="6805">
                  <c:v>85.537999999999997</c:v>
                </c:pt>
                <c:pt idx="6806">
                  <c:v>85.561000000000007</c:v>
                </c:pt>
                <c:pt idx="6807">
                  <c:v>85.594999999999999</c:v>
                </c:pt>
                <c:pt idx="6808">
                  <c:v>85.638999999999996</c:v>
                </c:pt>
                <c:pt idx="6809">
                  <c:v>85.686000000000007</c:v>
                </c:pt>
                <c:pt idx="6810">
                  <c:v>85.724999999999994</c:v>
                </c:pt>
                <c:pt idx="6811">
                  <c:v>85.77</c:v>
                </c:pt>
                <c:pt idx="6812">
                  <c:v>85.828999999999994</c:v>
                </c:pt>
                <c:pt idx="6813">
                  <c:v>85.876999999999995</c:v>
                </c:pt>
                <c:pt idx="6814">
                  <c:v>85.909000000000006</c:v>
                </c:pt>
                <c:pt idx="6815">
                  <c:v>85.951999999999998</c:v>
                </c:pt>
                <c:pt idx="6816">
                  <c:v>86.001999999999995</c:v>
                </c:pt>
                <c:pt idx="6817">
                  <c:v>86.055999999999997</c:v>
                </c:pt>
                <c:pt idx="6818">
                  <c:v>86.111999999999995</c:v>
                </c:pt>
                <c:pt idx="6819">
                  <c:v>86.165000000000006</c:v>
                </c:pt>
                <c:pt idx="6820">
                  <c:v>86.22</c:v>
                </c:pt>
                <c:pt idx="6821">
                  <c:v>86.27</c:v>
                </c:pt>
                <c:pt idx="6822">
                  <c:v>86.307000000000002</c:v>
                </c:pt>
                <c:pt idx="6823">
                  <c:v>86.337999999999994</c:v>
                </c:pt>
                <c:pt idx="6824">
                  <c:v>86.364000000000004</c:v>
                </c:pt>
                <c:pt idx="6825">
                  <c:v>86.41</c:v>
                </c:pt>
                <c:pt idx="6826">
                  <c:v>86.45</c:v>
                </c:pt>
                <c:pt idx="6827">
                  <c:v>86.48</c:v>
                </c:pt>
                <c:pt idx="6828">
                  <c:v>86.52</c:v>
                </c:pt>
                <c:pt idx="6829">
                  <c:v>86.564999999999998</c:v>
                </c:pt>
                <c:pt idx="6830">
                  <c:v>86.6</c:v>
                </c:pt>
                <c:pt idx="6831">
                  <c:v>86.635999999999996</c:v>
                </c:pt>
                <c:pt idx="6832">
                  <c:v>86.667000000000002</c:v>
                </c:pt>
                <c:pt idx="6833">
                  <c:v>86.697000000000003</c:v>
                </c:pt>
                <c:pt idx="6834">
                  <c:v>86.709000000000003</c:v>
                </c:pt>
                <c:pt idx="6835">
                  <c:v>86.697999999999993</c:v>
                </c:pt>
                <c:pt idx="6836">
                  <c:v>86.680999999999997</c:v>
                </c:pt>
                <c:pt idx="6837">
                  <c:v>86.647000000000006</c:v>
                </c:pt>
                <c:pt idx="6838">
                  <c:v>86.597999999999999</c:v>
                </c:pt>
                <c:pt idx="6839">
                  <c:v>86.534999999999997</c:v>
                </c:pt>
                <c:pt idx="6840">
                  <c:v>86.45</c:v>
                </c:pt>
                <c:pt idx="6841">
                  <c:v>86.356999999999999</c:v>
                </c:pt>
                <c:pt idx="6842">
                  <c:v>86.256</c:v>
                </c:pt>
                <c:pt idx="6843">
                  <c:v>86.147000000000006</c:v>
                </c:pt>
                <c:pt idx="6844">
                  <c:v>86.028000000000006</c:v>
                </c:pt>
                <c:pt idx="6845">
                  <c:v>85.899000000000001</c:v>
                </c:pt>
                <c:pt idx="6846">
                  <c:v>85.777000000000001</c:v>
                </c:pt>
                <c:pt idx="6847">
                  <c:v>85.647000000000006</c:v>
                </c:pt>
                <c:pt idx="6848">
                  <c:v>85.510999999999996</c:v>
                </c:pt>
                <c:pt idx="6849">
                  <c:v>85.39</c:v>
                </c:pt>
                <c:pt idx="6850">
                  <c:v>85.275999999999996</c:v>
                </c:pt>
                <c:pt idx="6851">
                  <c:v>85.183999999999997</c:v>
                </c:pt>
                <c:pt idx="6852">
                  <c:v>85.102000000000004</c:v>
                </c:pt>
                <c:pt idx="6853">
                  <c:v>85.012</c:v>
                </c:pt>
                <c:pt idx="6854">
                  <c:v>84.924999999999997</c:v>
                </c:pt>
                <c:pt idx="6855">
                  <c:v>84.86</c:v>
                </c:pt>
                <c:pt idx="6856">
                  <c:v>84.82</c:v>
                </c:pt>
                <c:pt idx="6857">
                  <c:v>84.795000000000002</c:v>
                </c:pt>
                <c:pt idx="6858">
                  <c:v>84.8</c:v>
                </c:pt>
                <c:pt idx="6859">
                  <c:v>84.825000000000003</c:v>
                </c:pt>
                <c:pt idx="6860">
                  <c:v>84.853999999999999</c:v>
                </c:pt>
                <c:pt idx="6861">
                  <c:v>84.891000000000005</c:v>
                </c:pt>
                <c:pt idx="6862">
                  <c:v>84.930999999999997</c:v>
                </c:pt>
                <c:pt idx="6863">
                  <c:v>84.975999999999999</c:v>
                </c:pt>
                <c:pt idx="6864">
                  <c:v>85.012</c:v>
                </c:pt>
                <c:pt idx="6865">
                  <c:v>85.036000000000001</c:v>
                </c:pt>
                <c:pt idx="6866">
                  <c:v>85.051000000000002</c:v>
                </c:pt>
                <c:pt idx="6867">
                  <c:v>85.052000000000007</c:v>
                </c:pt>
                <c:pt idx="6868">
                  <c:v>85.043000000000006</c:v>
                </c:pt>
                <c:pt idx="6869">
                  <c:v>85.025000000000006</c:v>
                </c:pt>
                <c:pt idx="6870">
                  <c:v>85.010999999999996</c:v>
                </c:pt>
                <c:pt idx="6871">
                  <c:v>84.992000000000004</c:v>
                </c:pt>
                <c:pt idx="6872">
                  <c:v>84.96</c:v>
                </c:pt>
                <c:pt idx="6873">
                  <c:v>84.917000000000002</c:v>
                </c:pt>
                <c:pt idx="6874">
                  <c:v>84.858000000000004</c:v>
                </c:pt>
                <c:pt idx="6875">
                  <c:v>84.786000000000001</c:v>
                </c:pt>
                <c:pt idx="6876">
                  <c:v>84.706999999999994</c:v>
                </c:pt>
                <c:pt idx="6877">
                  <c:v>84.617000000000004</c:v>
                </c:pt>
                <c:pt idx="6878">
                  <c:v>84.525999999999996</c:v>
                </c:pt>
                <c:pt idx="6879">
                  <c:v>84.438999999999993</c:v>
                </c:pt>
                <c:pt idx="6880">
                  <c:v>84.361999999999995</c:v>
                </c:pt>
                <c:pt idx="6881">
                  <c:v>84.301000000000002</c:v>
                </c:pt>
                <c:pt idx="6882">
                  <c:v>84.238</c:v>
                </c:pt>
                <c:pt idx="6883">
                  <c:v>84.197000000000003</c:v>
                </c:pt>
                <c:pt idx="6884">
                  <c:v>84.164000000000001</c:v>
                </c:pt>
                <c:pt idx="6885">
                  <c:v>84.117999999999995</c:v>
                </c:pt>
                <c:pt idx="6886">
                  <c:v>84.09</c:v>
                </c:pt>
                <c:pt idx="6887">
                  <c:v>84.067999999999998</c:v>
                </c:pt>
                <c:pt idx="6888">
                  <c:v>84.043000000000006</c:v>
                </c:pt>
                <c:pt idx="6889">
                  <c:v>84.019000000000005</c:v>
                </c:pt>
                <c:pt idx="6890">
                  <c:v>83.998000000000005</c:v>
                </c:pt>
                <c:pt idx="6891">
                  <c:v>83.974000000000004</c:v>
                </c:pt>
                <c:pt idx="6892">
                  <c:v>83.957999999999998</c:v>
                </c:pt>
                <c:pt idx="6893">
                  <c:v>83.945999999999998</c:v>
                </c:pt>
                <c:pt idx="6894">
                  <c:v>83.941000000000003</c:v>
                </c:pt>
                <c:pt idx="6895">
                  <c:v>83.950999999999993</c:v>
                </c:pt>
                <c:pt idx="6896">
                  <c:v>83.972999999999999</c:v>
                </c:pt>
                <c:pt idx="6897">
                  <c:v>84.001999999999995</c:v>
                </c:pt>
                <c:pt idx="6898">
                  <c:v>84.04</c:v>
                </c:pt>
                <c:pt idx="6899">
                  <c:v>84.072000000000003</c:v>
                </c:pt>
                <c:pt idx="6900">
                  <c:v>84.088999999999999</c:v>
                </c:pt>
                <c:pt idx="6901">
                  <c:v>84.082999999999998</c:v>
                </c:pt>
                <c:pt idx="6902">
                  <c:v>84.069000000000003</c:v>
                </c:pt>
                <c:pt idx="6903">
                  <c:v>84.051000000000002</c:v>
                </c:pt>
                <c:pt idx="6904">
                  <c:v>84.028000000000006</c:v>
                </c:pt>
                <c:pt idx="6905">
                  <c:v>83.997</c:v>
                </c:pt>
                <c:pt idx="6906">
                  <c:v>83.959000000000003</c:v>
                </c:pt>
                <c:pt idx="6907">
                  <c:v>83.924999999999997</c:v>
                </c:pt>
                <c:pt idx="6908">
                  <c:v>83.893000000000001</c:v>
                </c:pt>
                <c:pt idx="6909">
                  <c:v>83.869</c:v>
                </c:pt>
                <c:pt idx="6910">
                  <c:v>83.846999999999994</c:v>
                </c:pt>
                <c:pt idx="6911">
                  <c:v>83.822000000000003</c:v>
                </c:pt>
                <c:pt idx="6912">
                  <c:v>83.808999999999997</c:v>
                </c:pt>
                <c:pt idx="6913">
                  <c:v>83.793000000000006</c:v>
                </c:pt>
                <c:pt idx="6914">
                  <c:v>83.781999999999996</c:v>
                </c:pt>
                <c:pt idx="6915">
                  <c:v>83.774000000000001</c:v>
                </c:pt>
                <c:pt idx="6916">
                  <c:v>83.774000000000001</c:v>
                </c:pt>
                <c:pt idx="6917">
                  <c:v>83.781000000000006</c:v>
                </c:pt>
                <c:pt idx="6918">
                  <c:v>83.793999999999997</c:v>
                </c:pt>
                <c:pt idx="6919">
                  <c:v>83.805999999999997</c:v>
                </c:pt>
                <c:pt idx="6920">
                  <c:v>83.81</c:v>
                </c:pt>
                <c:pt idx="6921">
                  <c:v>83.81</c:v>
                </c:pt>
                <c:pt idx="6922">
                  <c:v>83.81</c:v>
                </c:pt>
                <c:pt idx="6923">
                  <c:v>83.808999999999997</c:v>
                </c:pt>
                <c:pt idx="6924">
                  <c:v>83.8</c:v>
                </c:pt>
                <c:pt idx="6925">
                  <c:v>83.787000000000006</c:v>
                </c:pt>
                <c:pt idx="6926">
                  <c:v>83.775999999999996</c:v>
                </c:pt>
                <c:pt idx="6927">
                  <c:v>83.760999999999996</c:v>
                </c:pt>
                <c:pt idx="6928">
                  <c:v>83.739000000000004</c:v>
                </c:pt>
                <c:pt idx="6929">
                  <c:v>83.715999999999994</c:v>
                </c:pt>
                <c:pt idx="6930">
                  <c:v>83.688000000000002</c:v>
                </c:pt>
                <c:pt idx="6931">
                  <c:v>83.653999999999996</c:v>
                </c:pt>
                <c:pt idx="6932">
                  <c:v>83.62</c:v>
                </c:pt>
                <c:pt idx="6933">
                  <c:v>83.581999999999994</c:v>
                </c:pt>
                <c:pt idx="6934">
                  <c:v>83.537000000000006</c:v>
                </c:pt>
                <c:pt idx="6935">
                  <c:v>83.494</c:v>
                </c:pt>
                <c:pt idx="6936">
                  <c:v>83.462999999999994</c:v>
                </c:pt>
                <c:pt idx="6937">
                  <c:v>83.441000000000003</c:v>
                </c:pt>
                <c:pt idx="6938">
                  <c:v>83.424999999999997</c:v>
                </c:pt>
                <c:pt idx="6939">
                  <c:v>83.415000000000006</c:v>
                </c:pt>
                <c:pt idx="6940">
                  <c:v>83.409000000000006</c:v>
                </c:pt>
                <c:pt idx="6941">
                  <c:v>83.406000000000006</c:v>
                </c:pt>
                <c:pt idx="6942">
                  <c:v>83.409000000000006</c:v>
                </c:pt>
                <c:pt idx="6943">
                  <c:v>83.415000000000006</c:v>
                </c:pt>
                <c:pt idx="6944">
                  <c:v>83.417000000000002</c:v>
                </c:pt>
                <c:pt idx="6945">
                  <c:v>83.423000000000002</c:v>
                </c:pt>
                <c:pt idx="6946">
                  <c:v>83.433000000000007</c:v>
                </c:pt>
                <c:pt idx="6947">
                  <c:v>83.447999999999993</c:v>
                </c:pt>
                <c:pt idx="6948">
                  <c:v>83.457999999999998</c:v>
                </c:pt>
                <c:pt idx="6949">
                  <c:v>83.465999999999994</c:v>
                </c:pt>
                <c:pt idx="6950">
                  <c:v>83.471999999999994</c:v>
                </c:pt>
                <c:pt idx="6951">
                  <c:v>83.468999999999994</c:v>
                </c:pt>
                <c:pt idx="6952">
                  <c:v>83.46</c:v>
                </c:pt>
                <c:pt idx="6953">
                  <c:v>83.447000000000003</c:v>
                </c:pt>
                <c:pt idx="6954">
                  <c:v>83.430999999999997</c:v>
                </c:pt>
                <c:pt idx="6955">
                  <c:v>83.417000000000002</c:v>
                </c:pt>
                <c:pt idx="6956">
                  <c:v>83.4</c:v>
                </c:pt>
                <c:pt idx="6957">
                  <c:v>83.384</c:v>
                </c:pt>
                <c:pt idx="6958">
                  <c:v>83.372</c:v>
                </c:pt>
                <c:pt idx="6959">
                  <c:v>83.366</c:v>
                </c:pt>
                <c:pt idx="6960">
                  <c:v>83.367000000000004</c:v>
                </c:pt>
                <c:pt idx="6961">
                  <c:v>83.373000000000005</c:v>
                </c:pt>
                <c:pt idx="6962">
                  <c:v>83.388999999999996</c:v>
                </c:pt>
                <c:pt idx="6963">
                  <c:v>83.411000000000001</c:v>
                </c:pt>
                <c:pt idx="6964">
                  <c:v>83.435000000000002</c:v>
                </c:pt>
                <c:pt idx="6965">
                  <c:v>83.450999999999993</c:v>
                </c:pt>
                <c:pt idx="6966">
                  <c:v>83.465000000000003</c:v>
                </c:pt>
                <c:pt idx="6967">
                  <c:v>83.472999999999999</c:v>
                </c:pt>
                <c:pt idx="6968">
                  <c:v>83.468000000000004</c:v>
                </c:pt>
                <c:pt idx="6969">
                  <c:v>83.462000000000003</c:v>
                </c:pt>
                <c:pt idx="6970">
                  <c:v>83.45</c:v>
                </c:pt>
                <c:pt idx="6971">
                  <c:v>83.429000000000002</c:v>
                </c:pt>
                <c:pt idx="6972">
                  <c:v>83.399000000000001</c:v>
                </c:pt>
                <c:pt idx="6973">
                  <c:v>83.36</c:v>
                </c:pt>
                <c:pt idx="6974">
                  <c:v>83.31</c:v>
                </c:pt>
                <c:pt idx="6975">
                  <c:v>83.265000000000001</c:v>
                </c:pt>
                <c:pt idx="6976">
                  <c:v>83.200999999999993</c:v>
                </c:pt>
                <c:pt idx="6977">
                  <c:v>83.132000000000005</c:v>
                </c:pt>
                <c:pt idx="6978">
                  <c:v>83.051000000000002</c:v>
                </c:pt>
                <c:pt idx="6979">
                  <c:v>82.950999999999993</c:v>
                </c:pt>
                <c:pt idx="6980">
                  <c:v>82.837000000000003</c:v>
                </c:pt>
                <c:pt idx="6981">
                  <c:v>82.712000000000003</c:v>
                </c:pt>
                <c:pt idx="6982">
                  <c:v>82.572999999999993</c:v>
                </c:pt>
                <c:pt idx="6983">
                  <c:v>82.412999999999997</c:v>
                </c:pt>
                <c:pt idx="6984">
                  <c:v>82.236000000000004</c:v>
                </c:pt>
                <c:pt idx="6985">
                  <c:v>82.052999999999997</c:v>
                </c:pt>
                <c:pt idx="6986">
                  <c:v>81.867999999999995</c:v>
                </c:pt>
                <c:pt idx="6987">
                  <c:v>81.688999999999993</c:v>
                </c:pt>
                <c:pt idx="6988">
                  <c:v>81.501000000000005</c:v>
                </c:pt>
                <c:pt idx="6989">
                  <c:v>81.311000000000007</c:v>
                </c:pt>
                <c:pt idx="6990">
                  <c:v>81.126999999999995</c:v>
                </c:pt>
                <c:pt idx="6991">
                  <c:v>80.947999999999993</c:v>
                </c:pt>
                <c:pt idx="6992">
                  <c:v>80.760999999999996</c:v>
                </c:pt>
                <c:pt idx="6993">
                  <c:v>80.564999999999998</c:v>
                </c:pt>
                <c:pt idx="6994">
                  <c:v>80.379000000000005</c:v>
                </c:pt>
                <c:pt idx="6995">
                  <c:v>80.183000000000007</c:v>
                </c:pt>
                <c:pt idx="6996">
                  <c:v>79.971999999999994</c:v>
                </c:pt>
                <c:pt idx="6997">
                  <c:v>79.768000000000001</c:v>
                </c:pt>
                <c:pt idx="6998">
                  <c:v>79.555000000000007</c:v>
                </c:pt>
                <c:pt idx="6999">
                  <c:v>79.338999999999999</c:v>
                </c:pt>
                <c:pt idx="7000">
                  <c:v>79.138999999999996</c:v>
                </c:pt>
                <c:pt idx="7001">
                  <c:v>78.95</c:v>
                </c:pt>
                <c:pt idx="7002">
                  <c:v>78.748999999999995</c:v>
                </c:pt>
                <c:pt idx="7003">
                  <c:v>78.555000000000007</c:v>
                </c:pt>
                <c:pt idx="7004">
                  <c:v>78.384</c:v>
                </c:pt>
                <c:pt idx="7005">
                  <c:v>78.218999999999994</c:v>
                </c:pt>
                <c:pt idx="7006">
                  <c:v>78.070999999999998</c:v>
                </c:pt>
                <c:pt idx="7007">
                  <c:v>77.95</c:v>
                </c:pt>
                <c:pt idx="7008">
                  <c:v>77.84</c:v>
                </c:pt>
                <c:pt idx="7009">
                  <c:v>77.747</c:v>
                </c:pt>
                <c:pt idx="7010">
                  <c:v>77.656000000000006</c:v>
                </c:pt>
                <c:pt idx="7011">
                  <c:v>77.570999999999998</c:v>
                </c:pt>
                <c:pt idx="7012">
                  <c:v>77.507000000000005</c:v>
                </c:pt>
                <c:pt idx="7013">
                  <c:v>77.457999999999998</c:v>
                </c:pt>
                <c:pt idx="7014">
                  <c:v>77.418000000000006</c:v>
                </c:pt>
                <c:pt idx="7015">
                  <c:v>77.39</c:v>
                </c:pt>
                <c:pt idx="7016">
                  <c:v>77.378</c:v>
                </c:pt>
                <c:pt idx="7017">
                  <c:v>77.379000000000005</c:v>
                </c:pt>
                <c:pt idx="7018">
                  <c:v>77.393000000000001</c:v>
                </c:pt>
                <c:pt idx="7019">
                  <c:v>77.421999999999997</c:v>
                </c:pt>
                <c:pt idx="7020">
                  <c:v>77.463999999999999</c:v>
                </c:pt>
                <c:pt idx="7021">
                  <c:v>77.504999999999995</c:v>
                </c:pt>
                <c:pt idx="7022">
                  <c:v>77.55</c:v>
                </c:pt>
                <c:pt idx="7023">
                  <c:v>77.608999999999995</c:v>
                </c:pt>
                <c:pt idx="7024">
                  <c:v>77.677000000000007</c:v>
                </c:pt>
                <c:pt idx="7025">
                  <c:v>77.756</c:v>
                </c:pt>
                <c:pt idx="7026">
                  <c:v>77.843000000000004</c:v>
                </c:pt>
                <c:pt idx="7027">
                  <c:v>77.927000000000007</c:v>
                </c:pt>
                <c:pt idx="7028">
                  <c:v>78.013999999999996</c:v>
                </c:pt>
                <c:pt idx="7029">
                  <c:v>78.099999999999994</c:v>
                </c:pt>
                <c:pt idx="7030">
                  <c:v>78.186000000000007</c:v>
                </c:pt>
                <c:pt idx="7031">
                  <c:v>78.272999999999996</c:v>
                </c:pt>
                <c:pt idx="7032">
                  <c:v>78.355000000000004</c:v>
                </c:pt>
                <c:pt idx="7033">
                  <c:v>78.433999999999997</c:v>
                </c:pt>
                <c:pt idx="7034">
                  <c:v>78.507999999999996</c:v>
                </c:pt>
                <c:pt idx="7035">
                  <c:v>78.573999999999998</c:v>
                </c:pt>
                <c:pt idx="7036">
                  <c:v>78.623000000000005</c:v>
                </c:pt>
                <c:pt idx="7037">
                  <c:v>78.673000000000002</c:v>
                </c:pt>
                <c:pt idx="7038">
                  <c:v>78.706000000000003</c:v>
                </c:pt>
                <c:pt idx="7039">
                  <c:v>78.733999999999995</c:v>
                </c:pt>
                <c:pt idx="7040">
                  <c:v>78.751000000000005</c:v>
                </c:pt>
                <c:pt idx="7041">
                  <c:v>78.766999999999996</c:v>
                </c:pt>
                <c:pt idx="7042">
                  <c:v>78.772000000000006</c:v>
                </c:pt>
                <c:pt idx="7043">
                  <c:v>78.769000000000005</c:v>
                </c:pt>
                <c:pt idx="7044">
                  <c:v>78.760000000000005</c:v>
                </c:pt>
                <c:pt idx="7045">
                  <c:v>78.751999999999995</c:v>
                </c:pt>
                <c:pt idx="7046">
                  <c:v>78.742000000000004</c:v>
                </c:pt>
                <c:pt idx="7047">
                  <c:v>78.727000000000004</c:v>
                </c:pt>
                <c:pt idx="7048">
                  <c:v>78.701999999999998</c:v>
                </c:pt>
                <c:pt idx="7049">
                  <c:v>78.674999999999997</c:v>
                </c:pt>
                <c:pt idx="7050">
                  <c:v>78.641000000000005</c:v>
                </c:pt>
                <c:pt idx="7051">
                  <c:v>78.61</c:v>
                </c:pt>
                <c:pt idx="7052">
                  <c:v>78.585999999999999</c:v>
                </c:pt>
                <c:pt idx="7053">
                  <c:v>78.572000000000003</c:v>
                </c:pt>
                <c:pt idx="7054">
                  <c:v>78.569000000000003</c:v>
                </c:pt>
                <c:pt idx="7055">
                  <c:v>78.581000000000003</c:v>
                </c:pt>
                <c:pt idx="7056">
                  <c:v>78.605000000000004</c:v>
                </c:pt>
                <c:pt idx="7057">
                  <c:v>78.628</c:v>
                </c:pt>
                <c:pt idx="7058">
                  <c:v>78.650999999999996</c:v>
                </c:pt>
                <c:pt idx="7059">
                  <c:v>78.676000000000002</c:v>
                </c:pt>
                <c:pt idx="7060">
                  <c:v>78.701999999999998</c:v>
                </c:pt>
                <c:pt idx="7061">
                  <c:v>78.716999999999999</c:v>
                </c:pt>
                <c:pt idx="7062">
                  <c:v>78.728999999999999</c:v>
                </c:pt>
                <c:pt idx="7063">
                  <c:v>78.751999999999995</c:v>
                </c:pt>
                <c:pt idx="7064">
                  <c:v>78.775000000000006</c:v>
                </c:pt>
                <c:pt idx="7065">
                  <c:v>78.801000000000002</c:v>
                </c:pt>
                <c:pt idx="7066">
                  <c:v>78.814999999999998</c:v>
                </c:pt>
                <c:pt idx="7067">
                  <c:v>78.823999999999998</c:v>
                </c:pt>
                <c:pt idx="7068">
                  <c:v>78.822999999999993</c:v>
                </c:pt>
                <c:pt idx="7069">
                  <c:v>78.799000000000007</c:v>
                </c:pt>
                <c:pt idx="7070">
                  <c:v>78.763999999999996</c:v>
                </c:pt>
                <c:pt idx="7071">
                  <c:v>78.701999999999998</c:v>
                </c:pt>
                <c:pt idx="7072">
                  <c:v>78.647000000000006</c:v>
                </c:pt>
                <c:pt idx="7073">
                  <c:v>78.584999999999994</c:v>
                </c:pt>
                <c:pt idx="7074">
                  <c:v>78.510999999999996</c:v>
                </c:pt>
                <c:pt idx="7075">
                  <c:v>78.44</c:v>
                </c:pt>
                <c:pt idx="7076">
                  <c:v>78.36</c:v>
                </c:pt>
                <c:pt idx="7077">
                  <c:v>78.274000000000001</c:v>
                </c:pt>
                <c:pt idx="7078">
                  <c:v>78.180000000000007</c:v>
                </c:pt>
                <c:pt idx="7079">
                  <c:v>78.078000000000003</c:v>
                </c:pt>
                <c:pt idx="7080">
                  <c:v>77.98</c:v>
                </c:pt>
                <c:pt idx="7081">
                  <c:v>77.881</c:v>
                </c:pt>
                <c:pt idx="7082">
                  <c:v>77.774000000000001</c:v>
                </c:pt>
                <c:pt idx="7083">
                  <c:v>77.685000000000002</c:v>
                </c:pt>
                <c:pt idx="7084">
                  <c:v>77.608999999999995</c:v>
                </c:pt>
                <c:pt idx="7085">
                  <c:v>77.522999999999996</c:v>
                </c:pt>
                <c:pt idx="7086">
                  <c:v>77.441999999999993</c:v>
                </c:pt>
                <c:pt idx="7087">
                  <c:v>77.367000000000004</c:v>
                </c:pt>
                <c:pt idx="7088">
                  <c:v>77.296999999999997</c:v>
                </c:pt>
                <c:pt idx="7089">
                  <c:v>77.239000000000004</c:v>
                </c:pt>
                <c:pt idx="7090">
                  <c:v>77.204999999999998</c:v>
                </c:pt>
                <c:pt idx="7091">
                  <c:v>77.176000000000002</c:v>
                </c:pt>
                <c:pt idx="7092">
                  <c:v>77.152000000000001</c:v>
                </c:pt>
                <c:pt idx="7093">
                  <c:v>77.14</c:v>
                </c:pt>
                <c:pt idx="7094">
                  <c:v>77.132000000000005</c:v>
                </c:pt>
                <c:pt idx="7095">
                  <c:v>77.126000000000005</c:v>
                </c:pt>
                <c:pt idx="7096">
                  <c:v>77.125</c:v>
                </c:pt>
                <c:pt idx="7097">
                  <c:v>77.120999999999995</c:v>
                </c:pt>
                <c:pt idx="7098">
                  <c:v>77.117999999999995</c:v>
                </c:pt>
                <c:pt idx="7099">
                  <c:v>77.120999999999995</c:v>
                </c:pt>
                <c:pt idx="7100">
                  <c:v>77.111000000000004</c:v>
                </c:pt>
                <c:pt idx="7101">
                  <c:v>77.084999999999994</c:v>
                </c:pt>
                <c:pt idx="7102">
                  <c:v>77.072999999999993</c:v>
                </c:pt>
                <c:pt idx="7103">
                  <c:v>77.06</c:v>
                </c:pt>
                <c:pt idx="7104">
                  <c:v>77.043999999999997</c:v>
                </c:pt>
                <c:pt idx="7105">
                  <c:v>77.031999999999996</c:v>
                </c:pt>
                <c:pt idx="7106">
                  <c:v>77.007000000000005</c:v>
                </c:pt>
                <c:pt idx="7107">
                  <c:v>76.953999999999994</c:v>
                </c:pt>
                <c:pt idx="7108">
                  <c:v>76.891999999999996</c:v>
                </c:pt>
                <c:pt idx="7109">
                  <c:v>76.831999999999994</c:v>
                </c:pt>
                <c:pt idx="7110">
                  <c:v>76.753</c:v>
                </c:pt>
                <c:pt idx="7111">
                  <c:v>76.671999999999997</c:v>
                </c:pt>
                <c:pt idx="7112">
                  <c:v>76.611999999999995</c:v>
                </c:pt>
                <c:pt idx="7113">
                  <c:v>76.569000000000003</c:v>
                </c:pt>
                <c:pt idx="7114">
                  <c:v>76.53</c:v>
                </c:pt>
                <c:pt idx="7115">
                  <c:v>76.507999999999996</c:v>
                </c:pt>
                <c:pt idx="7116">
                  <c:v>76.498999999999995</c:v>
                </c:pt>
                <c:pt idx="7117">
                  <c:v>76.503</c:v>
                </c:pt>
                <c:pt idx="7118">
                  <c:v>76.52</c:v>
                </c:pt>
                <c:pt idx="7119">
                  <c:v>76.548000000000002</c:v>
                </c:pt>
                <c:pt idx="7120">
                  <c:v>76.578000000000003</c:v>
                </c:pt>
                <c:pt idx="7121">
                  <c:v>76.611000000000004</c:v>
                </c:pt>
                <c:pt idx="7122">
                  <c:v>76.644000000000005</c:v>
                </c:pt>
                <c:pt idx="7123">
                  <c:v>76.667000000000002</c:v>
                </c:pt>
                <c:pt idx="7124">
                  <c:v>76.694999999999993</c:v>
                </c:pt>
                <c:pt idx="7125">
                  <c:v>76.715999999999994</c:v>
                </c:pt>
                <c:pt idx="7126">
                  <c:v>76.731999999999999</c:v>
                </c:pt>
                <c:pt idx="7127">
                  <c:v>76.742999999999995</c:v>
                </c:pt>
                <c:pt idx="7128">
                  <c:v>76.751000000000005</c:v>
                </c:pt>
                <c:pt idx="7129">
                  <c:v>76.766000000000005</c:v>
                </c:pt>
                <c:pt idx="7130">
                  <c:v>76.778000000000006</c:v>
                </c:pt>
                <c:pt idx="7131">
                  <c:v>76.777000000000001</c:v>
                </c:pt>
                <c:pt idx="7132">
                  <c:v>76.766000000000005</c:v>
                </c:pt>
                <c:pt idx="7133">
                  <c:v>76.745000000000005</c:v>
                </c:pt>
                <c:pt idx="7134">
                  <c:v>76.706000000000003</c:v>
                </c:pt>
                <c:pt idx="7135">
                  <c:v>76.650000000000006</c:v>
                </c:pt>
                <c:pt idx="7136">
                  <c:v>76.59</c:v>
                </c:pt>
                <c:pt idx="7137">
                  <c:v>76.55</c:v>
                </c:pt>
                <c:pt idx="7138">
                  <c:v>76.531999999999996</c:v>
                </c:pt>
                <c:pt idx="7139">
                  <c:v>76.534999999999997</c:v>
                </c:pt>
                <c:pt idx="7140">
                  <c:v>76.546999999999997</c:v>
                </c:pt>
                <c:pt idx="7141">
                  <c:v>76.561000000000007</c:v>
                </c:pt>
                <c:pt idx="7142">
                  <c:v>76.578000000000003</c:v>
                </c:pt>
                <c:pt idx="7143">
                  <c:v>76.602000000000004</c:v>
                </c:pt>
                <c:pt idx="7144">
                  <c:v>76.632999999999996</c:v>
                </c:pt>
                <c:pt idx="7145">
                  <c:v>76.671000000000006</c:v>
                </c:pt>
                <c:pt idx="7146">
                  <c:v>76.706999999999994</c:v>
                </c:pt>
                <c:pt idx="7147">
                  <c:v>76.741</c:v>
                </c:pt>
                <c:pt idx="7148">
                  <c:v>76.769000000000005</c:v>
                </c:pt>
                <c:pt idx="7149">
                  <c:v>76.796000000000006</c:v>
                </c:pt>
                <c:pt idx="7150">
                  <c:v>76.826999999999998</c:v>
                </c:pt>
                <c:pt idx="7151">
                  <c:v>76.858999999999995</c:v>
                </c:pt>
                <c:pt idx="7152">
                  <c:v>76.876000000000005</c:v>
                </c:pt>
                <c:pt idx="7153">
                  <c:v>76.885000000000005</c:v>
                </c:pt>
                <c:pt idx="7154">
                  <c:v>76.900999999999996</c:v>
                </c:pt>
                <c:pt idx="7155">
                  <c:v>76.903999999999996</c:v>
                </c:pt>
                <c:pt idx="7156">
                  <c:v>76.882000000000005</c:v>
                </c:pt>
                <c:pt idx="7157">
                  <c:v>76.849999999999994</c:v>
                </c:pt>
                <c:pt idx="7158">
                  <c:v>76.802999999999997</c:v>
                </c:pt>
                <c:pt idx="7159">
                  <c:v>76.739999999999995</c:v>
                </c:pt>
                <c:pt idx="7160">
                  <c:v>76.665000000000006</c:v>
                </c:pt>
                <c:pt idx="7161">
                  <c:v>76.582999999999998</c:v>
                </c:pt>
                <c:pt idx="7162">
                  <c:v>76.513999999999996</c:v>
                </c:pt>
                <c:pt idx="7163">
                  <c:v>76.468000000000004</c:v>
                </c:pt>
                <c:pt idx="7164">
                  <c:v>76.436999999999998</c:v>
                </c:pt>
                <c:pt idx="7165">
                  <c:v>76.418999999999997</c:v>
                </c:pt>
                <c:pt idx="7166">
                  <c:v>76.421000000000006</c:v>
                </c:pt>
                <c:pt idx="7167">
                  <c:v>76.433999999999997</c:v>
                </c:pt>
                <c:pt idx="7168">
                  <c:v>76.457999999999998</c:v>
                </c:pt>
                <c:pt idx="7169">
                  <c:v>76.472999999999999</c:v>
                </c:pt>
                <c:pt idx="7170">
                  <c:v>76.465999999999994</c:v>
                </c:pt>
                <c:pt idx="7171">
                  <c:v>76.459999999999994</c:v>
                </c:pt>
                <c:pt idx="7172">
                  <c:v>76.468999999999994</c:v>
                </c:pt>
                <c:pt idx="7173">
                  <c:v>76.481999999999999</c:v>
                </c:pt>
                <c:pt idx="7174">
                  <c:v>76.492999999999995</c:v>
                </c:pt>
                <c:pt idx="7175">
                  <c:v>76.495000000000005</c:v>
                </c:pt>
                <c:pt idx="7176">
                  <c:v>76.497</c:v>
                </c:pt>
                <c:pt idx="7177">
                  <c:v>76.495999999999995</c:v>
                </c:pt>
                <c:pt idx="7178">
                  <c:v>76.494</c:v>
                </c:pt>
                <c:pt idx="7179">
                  <c:v>76.488</c:v>
                </c:pt>
                <c:pt idx="7180">
                  <c:v>76.477000000000004</c:v>
                </c:pt>
                <c:pt idx="7181">
                  <c:v>76.468999999999994</c:v>
                </c:pt>
                <c:pt idx="7182">
                  <c:v>76.465999999999994</c:v>
                </c:pt>
                <c:pt idx="7183">
                  <c:v>76.459000000000003</c:v>
                </c:pt>
                <c:pt idx="7184">
                  <c:v>76.454999999999998</c:v>
                </c:pt>
                <c:pt idx="7185">
                  <c:v>76.453999999999994</c:v>
                </c:pt>
                <c:pt idx="7186">
                  <c:v>76.456999999999994</c:v>
                </c:pt>
                <c:pt idx="7187">
                  <c:v>76.459999999999994</c:v>
                </c:pt>
                <c:pt idx="7188">
                  <c:v>76.462999999999994</c:v>
                </c:pt>
                <c:pt idx="7189">
                  <c:v>76.465999999999994</c:v>
                </c:pt>
                <c:pt idx="7190">
                  <c:v>76.47</c:v>
                </c:pt>
                <c:pt idx="7191">
                  <c:v>76.465000000000003</c:v>
                </c:pt>
                <c:pt idx="7192">
                  <c:v>76.456000000000003</c:v>
                </c:pt>
                <c:pt idx="7193">
                  <c:v>76.447000000000003</c:v>
                </c:pt>
                <c:pt idx="7194">
                  <c:v>76.430999999999997</c:v>
                </c:pt>
                <c:pt idx="7195">
                  <c:v>76.412999999999997</c:v>
                </c:pt>
                <c:pt idx="7196">
                  <c:v>76.397000000000006</c:v>
                </c:pt>
                <c:pt idx="7197">
                  <c:v>76.379000000000005</c:v>
                </c:pt>
                <c:pt idx="7198">
                  <c:v>76.367000000000004</c:v>
                </c:pt>
                <c:pt idx="7199">
                  <c:v>76.36</c:v>
                </c:pt>
                <c:pt idx="7200">
                  <c:v>76.356999999999999</c:v>
                </c:pt>
                <c:pt idx="7201">
                  <c:v>76.358000000000004</c:v>
                </c:pt>
                <c:pt idx="7202">
                  <c:v>76.364000000000004</c:v>
                </c:pt>
                <c:pt idx="7203">
                  <c:v>76.373000000000005</c:v>
                </c:pt>
                <c:pt idx="7204">
                  <c:v>76.385999999999996</c:v>
                </c:pt>
                <c:pt idx="7205">
                  <c:v>76.411000000000001</c:v>
                </c:pt>
                <c:pt idx="7206">
                  <c:v>76.435000000000002</c:v>
                </c:pt>
                <c:pt idx="7207">
                  <c:v>76.459999999999994</c:v>
                </c:pt>
                <c:pt idx="7208">
                  <c:v>76.477000000000004</c:v>
                </c:pt>
                <c:pt idx="7209">
                  <c:v>76.486999999999995</c:v>
                </c:pt>
                <c:pt idx="7210">
                  <c:v>76.494</c:v>
                </c:pt>
                <c:pt idx="7211">
                  <c:v>76.498999999999995</c:v>
                </c:pt>
                <c:pt idx="7212">
                  <c:v>76.507999999999996</c:v>
                </c:pt>
                <c:pt idx="7213">
                  <c:v>76.516000000000005</c:v>
                </c:pt>
                <c:pt idx="7214">
                  <c:v>76.525999999999996</c:v>
                </c:pt>
                <c:pt idx="7215">
                  <c:v>76.540999999999997</c:v>
                </c:pt>
                <c:pt idx="7216">
                  <c:v>76.56</c:v>
                </c:pt>
                <c:pt idx="7217">
                  <c:v>76.58</c:v>
                </c:pt>
                <c:pt idx="7218">
                  <c:v>76.602999999999994</c:v>
                </c:pt>
                <c:pt idx="7219">
                  <c:v>76.623000000000005</c:v>
                </c:pt>
                <c:pt idx="7220">
                  <c:v>76.643000000000001</c:v>
                </c:pt>
                <c:pt idx="7221">
                  <c:v>76.656000000000006</c:v>
                </c:pt>
                <c:pt idx="7222">
                  <c:v>76.665000000000006</c:v>
                </c:pt>
                <c:pt idx="7223">
                  <c:v>76.679000000000002</c:v>
                </c:pt>
                <c:pt idx="7224">
                  <c:v>76.692999999999998</c:v>
                </c:pt>
                <c:pt idx="7225">
                  <c:v>76.713999999999999</c:v>
                </c:pt>
                <c:pt idx="7226">
                  <c:v>76.73</c:v>
                </c:pt>
                <c:pt idx="7227">
                  <c:v>76.742999999999995</c:v>
                </c:pt>
                <c:pt idx="7228">
                  <c:v>76.751999999999995</c:v>
                </c:pt>
                <c:pt idx="7229">
                  <c:v>76.757000000000005</c:v>
                </c:pt>
                <c:pt idx="7230">
                  <c:v>76.759</c:v>
                </c:pt>
                <c:pt idx="7231">
                  <c:v>76.751999999999995</c:v>
                </c:pt>
                <c:pt idx="7232">
                  <c:v>76.742999999999995</c:v>
                </c:pt>
                <c:pt idx="7233">
                  <c:v>76.734999999999999</c:v>
                </c:pt>
                <c:pt idx="7234">
                  <c:v>76.73</c:v>
                </c:pt>
                <c:pt idx="7235">
                  <c:v>76.721000000000004</c:v>
                </c:pt>
                <c:pt idx="7236">
                  <c:v>76.709999999999994</c:v>
                </c:pt>
                <c:pt idx="7237">
                  <c:v>76.698999999999998</c:v>
                </c:pt>
                <c:pt idx="7238">
                  <c:v>76.688999999999993</c:v>
                </c:pt>
                <c:pt idx="7239">
                  <c:v>76.679000000000002</c:v>
                </c:pt>
                <c:pt idx="7240">
                  <c:v>76.668000000000006</c:v>
                </c:pt>
                <c:pt idx="7241">
                  <c:v>76.656000000000006</c:v>
                </c:pt>
                <c:pt idx="7242">
                  <c:v>76.647000000000006</c:v>
                </c:pt>
                <c:pt idx="7243">
                  <c:v>76.637</c:v>
                </c:pt>
                <c:pt idx="7244">
                  <c:v>76.632999999999996</c:v>
                </c:pt>
                <c:pt idx="7245">
                  <c:v>76.628</c:v>
                </c:pt>
                <c:pt idx="7246">
                  <c:v>76.616</c:v>
                </c:pt>
                <c:pt idx="7247">
                  <c:v>76.608000000000004</c:v>
                </c:pt>
                <c:pt idx="7248">
                  <c:v>76.600999999999999</c:v>
                </c:pt>
                <c:pt idx="7249">
                  <c:v>76.597999999999999</c:v>
                </c:pt>
                <c:pt idx="7250">
                  <c:v>76.594999999999999</c:v>
                </c:pt>
                <c:pt idx="7251">
                  <c:v>76.596000000000004</c:v>
                </c:pt>
                <c:pt idx="7252">
                  <c:v>76.597999999999999</c:v>
                </c:pt>
                <c:pt idx="7253">
                  <c:v>76.600999999999999</c:v>
                </c:pt>
                <c:pt idx="7254">
                  <c:v>76.602000000000004</c:v>
                </c:pt>
                <c:pt idx="7255">
                  <c:v>76.603999999999999</c:v>
                </c:pt>
                <c:pt idx="7256">
                  <c:v>76.608999999999995</c:v>
                </c:pt>
                <c:pt idx="7257">
                  <c:v>76.614000000000004</c:v>
                </c:pt>
                <c:pt idx="7258">
                  <c:v>76.617999999999995</c:v>
                </c:pt>
                <c:pt idx="7259">
                  <c:v>76.629000000000005</c:v>
                </c:pt>
                <c:pt idx="7260">
                  <c:v>76.638999999999996</c:v>
                </c:pt>
                <c:pt idx="7261">
                  <c:v>76.650999999999996</c:v>
                </c:pt>
                <c:pt idx="7262">
                  <c:v>76.665999999999997</c:v>
                </c:pt>
                <c:pt idx="7263">
                  <c:v>76.679000000000002</c:v>
                </c:pt>
                <c:pt idx="7264">
                  <c:v>76.686000000000007</c:v>
                </c:pt>
                <c:pt idx="7265">
                  <c:v>76.692999999999998</c:v>
                </c:pt>
                <c:pt idx="7266">
                  <c:v>76.700999999999993</c:v>
                </c:pt>
                <c:pt idx="7267">
                  <c:v>76.703000000000003</c:v>
                </c:pt>
                <c:pt idx="7268">
                  <c:v>76.697999999999993</c:v>
                </c:pt>
                <c:pt idx="7269">
                  <c:v>76.692999999999998</c:v>
                </c:pt>
                <c:pt idx="7270">
                  <c:v>76.691999999999993</c:v>
                </c:pt>
                <c:pt idx="7271">
                  <c:v>76.694999999999993</c:v>
                </c:pt>
                <c:pt idx="7272">
                  <c:v>76.694999999999993</c:v>
                </c:pt>
                <c:pt idx="7273">
                  <c:v>76.680999999999997</c:v>
                </c:pt>
                <c:pt idx="7274">
                  <c:v>76.647000000000006</c:v>
                </c:pt>
                <c:pt idx="7275">
                  <c:v>76.608000000000004</c:v>
                </c:pt>
                <c:pt idx="7276">
                  <c:v>76.573999999999998</c:v>
                </c:pt>
                <c:pt idx="7277">
                  <c:v>76.53</c:v>
                </c:pt>
                <c:pt idx="7278">
                  <c:v>76.48</c:v>
                </c:pt>
                <c:pt idx="7279">
                  <c:v>76.433999999999997</c:v>
                </c:pt>
                <c:pt idx="7280">
                  <c:v>76.388999999999996</c:v>
                </c:pt>
                <c:pt idx="7281">
                  <c:v>76.332999999999998</c:v>
                </c:pt>
                <c:pt idx="7282">
                  <c:v>76.284000000000006</c:v>
                </c:pt>
                <c:pt idx="7283">
                  <c:v>76.234999999999999</c:v>
                </c:pt>
                <c:pt idx="7284">
                  <c:v>76.183999999999997</c:v>
                </c:pt>
                <c:pt idx="7285">
                  <c:v>76.156000000000006</c:v>
                </c:pt>
                <c:pt idx="7286">
                  <c:v>76.126000000000005</c:v>
                </c:pt>
                <c:pt idx="7287">
                  <c:v>76.084000000000003</c:v>
                </c:pt>
                <c:pt idx="7288">
                  <c:v>76.054000000000002</c:v>
                </c:pt>
                <c:pt idx="7289">
                  <c:v>76.033000000000001</c:v>
                </c:pt>
                <c:pt idx="7290">
                  <c:v>76.013000000000005</c:v>
                </c:pt>
                <c:pt idx="7291">
                  <c:v>76.001999999999995</c:v>
                </c:pt>
                <c:pt idx="7292">
                  <c:v>76.004000000000005</c:v>
                </c:pt>
                <c:pt idx="7293">
                  <c:v>76.016000000000005</c:v>
                </c:pt>
                <c:pt idx="7294">
                  <c:v>76.042000000000002</c:v>
                </c:pt>
                <c:pt idx="7295">
                  <c:v>76.081999999999994</c:v>
                </c:pt>
                <c:pt idx="7296">
                  <c:v>76.128</c:v>
                </c:pt>
                <c:pt idx="7297">
                  <c:v>76.174999999999997</c:v>
                </c:pt>
                <c:pt idx="7298">
                  <c:v>76.22</c:v>
                </c:pt>
                <c:pt idx="7299">
                  <c:v>76.277000000000001</c:v>
                </c:pt>
                <c:pt idx="7300">
                  <c:v>76.338999999999999</c:v>
                </c:pt>
                <c:pt idx="7301">
                  <c:v>76.393000000000001</c:v>
                </c:pt>
                <c:pt idx="7302">
                  <c:v>76.444000000000003</c:v>
                </c:pt>
                <c:pt idx="7303">
                  <c:v>76.498999999999995</c:v>
                </c:pt>
                <c:pt idx="7304">
                  <c:v>76.540999999999997</c:v>
                </c:pt>
                <c:pt idx="7305">
                  <c:v>76.563000000000002</c:v>
                </c:pt>
                <c:pt idx="7306">
                  <c:v>76.566999999999993</c:v>
                </c:pt>
                <c:pt idx="7307">
                  <c:v>76.557000000000002</c:v>
                </c:pt>
                <c:pt idx="7308">
                  <c:v>76.536000000000001</c:v>
                </c:pt>
                <c:pt idx="7309">
                  <c:v>76.507000000000005</c:v>
                </c:pt>
                <c:pt idx="7310">
                  <c:v>76.471000000000004</c:v>
                </c:pt>
                <c:pt idx="7311">
                  <c:v>76.429000000000002</c:v>
                </c:pt>
                <c:pt idx="7312">
                  <c:v>76.39</c:v>
                </c:pt>
                <c:pt idx="7313">
                  <c:v>76.334999999999994</c:v>
                </c:pt>
                <c:pt idx="7314">
                  <c:v>76.284999999999997</c:v>
                </c:pt>
                <c:pt idx="7315">
                  <c:v>76.228999999999999</c:v>
                </c:pt>
                <c:pt idx="7316">
                  <c:v>76.17</c:v>
                </c:pt>
                <c:pt idx="7317">
                  <c:v>76.132000000000005</c:v>
                </c:pt>
                <c:pt idx="7318">
                  <c:v>76.106999999999999</c:v>
                </c:pt>
                <c:pt idx="7319">
                  <c:v>76.090999999999994</c:v>
                </c:pt>
                <c:pt idx="7320">
                  <c:v>76.078999999999994</c:v>
                </c:pt>
                <c:pt idx="7321">
                  <c:v>76.069000000000003</c:v>
                </c:pt>
                <c:pt idx="7322">
                  <c:v>76.069000000000003</c:v>
                </c:pt>
                <c:pt idx="7323">
                  <c:v>76.064999999999998</c:v>
                </c:pt>
                <c:pt idx="7324">
                  <c:v>76.061999999999998</c:v>
                </c:pt>
                <c:pt idx="7325">
                  <c:v>76.058999999999997</c:v>
                </c:pt>
                <c:pt idx="7326">
                  <c:v>76.048000000000002</c:v>
                </c:pt>
                <c:pt idx="7327">
                  <c:v>76.040999999999997</c:v>
                </c:pt>
                <c:pt idx="7328">
                  <c:v>76.036000000000001</c:v>
                </c:pt>
                <c:pt idx="7329">
                  <c:v>76.021000000000001</c:v>
                </c:pt>
                <c:pt idx="7330">
                  <c:v>76.004999999999995</c:v>
                </c:pt>
                <c:pt idx="7331">
                  <c:v>75.983999999999995</c:v>
                </c:pt>
                <c:pt idx="7332">
                  <c:v>75.965000000000003</c:v>
                </c:pt>
                <c:pt idx="7333">
                  <c:v>75.941000000000003</c:v>
                </c:pt>
                <c:pt idx="7334">
                  <c:v>75.915999999999997</c:v>
                </c:pt>
                <c:pt idx="7335">
                  <c:v>75.894000000000005</c:v>
                </c:pt>
                <c:pt idx="7336">
                  <c:v>75.867999999999995</c:v>
                </c:pt>
                <c:pt idx="7337">
                  <c:v>75.838999999999999</c:v>
                </c:pt>
                <c:pt idx="7338">
                  <c:v>75.816999999999993</c:v>
                </c:pt>
                <c:pt idx="7339">
                  <c:v>75.796000000000006</c:v>
                </c:pt>
                <c:pt idx="7340">
                  <c:v>75.78</c:v>
                </c:pt>
                <c:pt idx="7341">
                  <c:v>75.766999999999996</c:v>
                </c:pt>
                <c:pt idx="7342">
                  <c:v>75.748000000000005</c:v>
                </c:pt>
                <c:pt idx="7343">
                  <c:v>75.727999999999994</c:v>
                </c:pt>
                <c:pt idx="7344">
                  <c:v>75.713999999999999</c:v>
                </c:pt>
                <c:pt idx="7345">
                  <c:v>75.710999999999999</c:v>
                </c:pt>
                <c:pt idx="7346">
                  <c:v>75.707999999999998</c:v>
                </c:pt>
                <c:pt idx="7347">
                  <c:v>75.709999999999994</c:v>
                </c:pt>
                <c:pt idx="7348">
                  <c:v>75.715999999999994</c:v>
                </c:pt>
                <c:pt idx="7349">
                  <c:v>75.718000000000004</c:v>
                </c:pt>
                <c:pt idx="7350">
                  <c:v>75.721999999999994</c:v>
                </c:pt>
                <c:pt idx="7351">
                  <c:v>75.725999999999999</c:v>
                </c:pt>
                <c:pt idx="7352">
                  <c:v>75.733000000000004</c:v>
                </c:pt>
                <c:pt idx="7353">
                  <c:v>75.739000000000004</c:v>
                </c:pt>
                <c:pt idx="7354">
                  <c:v>75.738</c:v>
                </c:pt>
                <c:pt idx="7355">
                  <c:v>75.733999999999995</c:v>
                </c:pt>
                <c:pt idx="7356">
                  <c:v>75.724000000000004</c:v>
                </c:pt>
                <c:pt idx="7357">
                  <c:v>75.721999999999994</c:v>
                </c:pt>
                <c:pt idx="7358">
                  <c:v>75.721000000000004</c:v>
                </c:pt>
                <c:pt idx="7359">
                  <c:v>75.724000000000004</c:v>
                </c:pt>
                <c:pt idx="7360">
                  <c:v>75.725999999999999</c:v>
                </c:pt>
                <c:pt idx="7361">
                  <c:v>75.727000000000004</c:v>
                </c:pt>
                <c:pt idx="7362">
                  <c:v>75.722999999999999</c:v>
                </c:pt>
                <c:pt idx="7363">
                  <c:v>75.715999999999994</c:v>
                </c:pt>
                <c:pt idx="7364">
                  <c:v>75.709999999999994</c:v>
                </c:pt>
                <c:pt idx="7365">
                  <c:v>75.706999999999994</c:v>
                </c:pt>
                <c:pt idx="7366">
                  <c:v>75.703000000000003</c:v>
                </c:pt>
                <c:pt idx="7367">
                  <c:v>75.695999999999998</c:v>
                </c:pt>
                <c:pt idx="7368">
                  <c:v>75.686000000000007</c:v>
                </c:pt>
                <c:pt idx="7369">
                  <c:v>75.676000000000002</c:v>
                </c:pt>
                <c:pt idx="7370">
                  <c:v>75.667000000000002</c:v>
                </c:pt>
                <c:pt idx="7371">
                  <c:v>75.662000000000006</c:v>
                </c:pt>
                <c:pt idx="7372">
                  <c:v>75.658000000000001</c:v>
                </c:pt>
                <c:pt idx="7373">
                  <c:v>75.656999999999996</c:v>
                </c:pt>
                <c:pt idx="7374">
                  <c:v>75.656999999999996</c:v>
                </c:pt>
                <c:pt idx="7375">
                  <c:v>75.652000000000001</c:v>
                </c:pt>
                <c:pt idx="7376">
                  <c:v>75.659000000000006</c:v>
                </c:pt>
                <c:pt idx="7377">
                  <c:v>75.668000000000006</c:v>
                </c:pt>
                <c:pt idx="7378">
                  <c:v>75.682000000000002</c:v>
                </c:pt>
                <c:pt idx="7379">
                  <c:v>75.7</c:v>
                </c:pt>
                <c:pt idx="7380">
                  <c:v>75.716999999999999</c:v>
                </c:pt>
                <c:pt idx="7381">
                  <c:v>75.725999999999999</c:v>
                </c:pt>
                <c:pt idx="7382">
                  <c:v>75.725999999999999</c:v>
                </c:pt>
                <c:pt idx="7383">
                  <c:v>75.721999999999994</c:v>
                </c:pt>
                <c:pt idx="7384">
                  <c:v>75.706999999999994</c:v>
                </c:pt>
                <c:pt idx="7385">
                  <c:v>75.680000000000007</c:v>
                </c:pt>
                <c:pt idx="7386">
                  <c:v>75.641000000000005</c:v>
                </c:pt>
                <c:pt idx="7387">
                  <c:v>75.596999999999994</c:v>
                </c:pt>
                <c:pt idx="7388">
                  <c:v>75.537999999999997</c:v>
                </c:pt>
                <c:pt idx="7389">
                  <c:v>75.453999999999994</c:v>
                </c:pt>
                <c:pt idx="7390">
                  <c:v>75.358000000000004</c:v>
                </c:pt>
                <c:pt idx="7391">
                  <c:v>75.256</c:v>
                </c:pt>
                <c:pt idx="7392">
                  <c:v>75.138000000000005</c:v>
                </c:pt>
                <c:pt idx="7393">
                  <c:v>75.009</c:v>
                </c:pt>
                <c:pt idx="7394">
                  <c:v>74.881</c:v>
                </c:pt>
                <c:pt idx="7395">
                  <c:v>74.739000000000004</c:v>
                </c:pt>
                <c:pt idx="7396">
                  <c:v>74.602999999999994</c:v>
                </c:pt>
                <c:pt idx="7397">
                  <c:v>74.462999999999994</c:v>
                </c:pt>
                <c:pt idx="7398">
                  <c:v>74.31</c:v>
                </c:pt>
                <c:pt idx="7399">
                  <c:v>74.144999999999996</c:v>
                </c:pt>
                <c:pt idx="7400">
                  <c:v>73.991</c:v>
                </c:pt>
                <c:pt idx="7401">
                  <c:v>73.835999999999999</c:v>
                </c:pt>
                <c:pt idx="7402">
                  <c:v>73.680000000000007</c:v>
                </c:pt>
                <c:pt idx="7403">
                  <c:v>73.516000000000005</c:v>
                </c:pt>
                <c:pt idx="7404">
                  <c:v>73.343999999999994</c:v>
                </c:pt>
                <c:pt idx="7405">
                  <c:v>73.17</c:v>
                </c:pt>
                <c:pt idx="7406">
                  <c:v>73.010999999999996</c:v>
                </c:pt>
                <c:pt idx="7407">
                  <c:v>72.849000000000004</c:v>
                </c:pt>
                <c:pt idx="7408">
                  <c:v>72.694000000000003</c:v>
                </c:pt>
                <c:pt idx="7409">
                  <c:v>72.546999999999997</c:v>
                </c:pt>
                <c:pt idx="7410">
                  <c:v>72.388000000000005</c:v>
                </c:pt>
                <c:pt idx="7411">
                  <c:v>72.227000000000004</c:v>
                </c:pt>
                <c:pt idx="7412">
                  <c:v>72.058000000000007</c:v>
                </c:pt>
                <c:pt idx="7413">
                  <c:v>71.894000000000005</c:v>
                </c:pt>
                <c:pt idx="7414">
                  <c:v>71.730999999999995</c:v>
                </c:pt>
                <c:pt idx="7415">
                  <c:v>71.558000000000007</c:v>
                </c:pt>
                <c:pt idx="7416">
                  <c:v>71.391999999999996</c:v>
                </c:pt>
                <c:pt idx="7417">
                  <c:v>71.238</c:v>
                </c:pt>
                <c:pt idx="7418">
                  <c:v>71.093999999999994</c:v>
                </c:pt>
                <c:pt idx="7419">
                  <c:v>70.924000000000007</c:v>
                </c:pt>
                <c:pt idx="7420">
                  <c:v>70.759</c:v>
                </c:pt>
                <c:pt idx="7421">
                  <c:v>70.611999999999995</c:v>
                </c:pt>
                <c:pt idx="7422">
                  <c:v>70.475999999999999</c:v>
                </c:pt>
                <c:pt idx="7423">
                  <c:v>70.34</c:v>
                </c:pt>
                <c:pt idx="7424">
                  <c:v>70.215000000000003</c:v>
                </c:pt>
                <c:pt idx="7425">
                  <c:v>70.096999999999994</c:v>
                </c:pt>
                <c:pt idx="7426">
                  <c:v>69.995999999999995</c:v>
                </c:pt>
                <c:pt idx="7427">
                  <c:v>69.905000000000001</c:v>
                </c:pt>
                <c:pt idx="7428">
                  <c:v>69.822000000000003</c:v>
                </c:pt>
                <c:pt idx="7429">
                  <c:v>69.747</c:v>
                </c:pt>
                <c:pt idx="7430">
                  <c:v>69.673000000000002</c:v>
                </c:pt>
                <c:pt idx="7431">
                  <c:v>69.616</c:v>
                </c:pt>
                <c:pt idx="7432">
                  <c:v>69.573999999999998</c:v>
                </c:pt>
                <c:pt idx="7433">
                  <c:v>69.552999999999997</c:v>
                </c:pt>
                <c:pt idx="7434">
                  <c:v>69.542000000000002</c:v>
                </c:pt>
                <c:pt idx="7435">
                  <c:v>69.531999999999996</c:v>
                </c:pt>
                <c:pt idx="7436">
                  <c:v>69.525999999999996</c:v>
                </c:pt>
                <c:pt idx="7437">
                  <c:v>69.527000000000001</c:v>
                </c:pt>
                <c:pt idx="7438">
                  <c:v>69.527000000000001</c:v>
                </c:pt>
                <c:pt idx="7439">
                  <c:v>69.525999999999996</c:v>
                </c:pt>
                <c:pt idx="7440">
                  <c:v>69.533000000000001</c:v>
                </c:pt>
                <c:pt idx="7441">
                  <c:v>69.545000000000002</c:v>
                </c:pt>
                <c:pt idx="7442">
                  <c:v>69.555999999999997</c:v>
                </c:pt>
                <c:pt idx="7443">
                  <c:v>69.575999999999993</c:v>
                </c:pt>
                <c:pt idx="7444">
                  <c:v>69.606999999999999</c:v>
                </c:pt>
                <c:pt idx="7445">
                  <c:v>69.646000000000001</c:v>
                </c:pt>
                <c:pt idx="7446">
                  <c:v>69.692999999999998</c:v>
                </c:pt>
                <c:pt idx="7447">
                  <c:v>69.725999999999999</c:v>
                </c:pt>
                <c:pt idx="7448">
                  <c:v>69.757000000000005</c:v>
                </c:pt>
                <c:pt idx="7449">
                  <c:v>69.789000000000001</c:v>
                </c:pt>
                <c:pt idx="7450">
                  <c:v>69.816999999999993</c:v>
                </c:pt>
                <c:pt idx="7451">
                  <c:v>69.84</c:v>
                </c:pt>
                <c:pt idx="7452">
                  <c:v>69.847999999999999</c:v>
                </c:pt>
                <c:pt idx="7453">
                  <c:v>69.838999999999999</c:v>
                </c:pt>
                <c:pt idx="7454">
                  <c:v>69.817999999999998</c:v>
                </c:pt>
                <c:pt idx="7455">
                  <c:v>69.796999999999997</c:v>
                </c:pt>
                <c:pt idx="7456">
                  <c:v>69.769000000000005</c:v>
                </c:pt>
                <c:pt idx="7457">
                  <c:v>69.725999999999999</c:v>
                </c:pt>
                <c:pt idx="7458">
                  <c:v>69.694999999999993</c:v>
                </c:pt>
                <c:pt idx="7459">
                  <c:v>69.673000000000002</c:v>
                </c:pt>
                <c:pt idx="7460">
                  <c:v>69.635000000000005</c:v>
                </c:pt>
                <c:pt idx="7461">
                  <c:v>69.581999999999994</c:v>
                </c:pt>
                <c:pt idx="7462">
                  <c:v>69.536000000000001</c:v>
                </c:pt>
                <c:pt idx="7463">
                  <c:v>69.504999999999995</c:v>
                </c:pt>
                <c:pt idx="7464">
                  <c:v>69.456999999999994</c:v>
                </c:pt>
                <c:pt idx="7465">
                  <c:v>69.41</c:v>
                </c:pt>
                <c:pt idx="7466">
                  <c:v>69.367999999999995</c:v>
                </c:pt>
                <c:pt idx="7467">
                  <c:v>69.325999999999993</c:v>
                </c:pt>
                <c:pt idx="7468">
                  <c:v>69.298000000000002</c:v>
                </c:pt>
                <c:pt idx="7469">
                  <c:v>69.290000000000006</c:v>
                </c:pt>
                <c:pt idx="7470">
                  <c:v>69.290999999999997</c:v>
                </c:pt>
                <c:pt idx="7471">
                  <c:v>69.296000000000006</c:v>
                </c:pt>
                <c:pt idx="7472">
                  <c:v>69.308999999999997</c:v>
                </c:pt>
                <c:pt idx="7473">
                  <c:v>69.325000000000003</c:v>
                </c:pt>
                <c:pt idx="7474">
                  <c:v>69.341999999999999</c:v>
                </c:pt>
                <c:pt idx="7475">
                  <c:v>69.367000000000004</c:v>
                </c:pt>
                <c:pt idx="7476">
                  <c:v>69.397999999999996</c:v>
                </c:pt>
                <c:pt idx="7477">
                  <c:v>69.438000000000002</c:v>
                </c:pt>
                <c:pt idx="7478">
                  <c:v>69.477000000000004</c:v>
                </c:pt>
                <c:pt idx="7479">
                  <c:v>69.518000000000001</c:v>
                </c:pt>
                <c:pt idx="7480">
                  <c:v>69.558999999999997</c:v>
                </c:pt>
                <c:pt idx="7481">
                  <c:v>69.59</c:v>
                </c:pt>
                <c:pt idx="7482">
                  <c:v>69.614000000000004</c:v>
                </c:pt>
                <c:pt idx="7483">
                  <c:v>69.634</c:v>
                </c:pt>
                <c:pt idx="7484">
                  <c:v>69.649000000000001</c:v>
                </c:pt>
                <c:pt idx="7485">
                  <c:v>69.649000000000001</c:v>
                </c:pt>
                <c:pt idx="7486">
                  <c:v>69.632000000000005</c:v>
                </c:pt>
                <c:pt idx="7487">
                  <c:v>69.599000000000004</c:v>
                </c:pt>
                <c:pt idx="7488">
                  <c:v>69.555000000000007</c:v>
                </c:pt>
                <c:pt idx="7489">
                  <c:v>69.510999999999996</c:v>
                </c:pt>
                <c:pt idx="7490">
                  <c:v>69.450999999999993</c:v>
                </c:pt>
                <c:pt idx="7491">
                  <c:v>69.378</c:v>
                </c:pt>
                <c:pt idx="7492">
                  <c:v>69.320999999999998</c:v>
                </c:pt>
                <c:pt idx="7493">
                  <c:v>69.272000000000006</c:v>
                </c:pt>
                <c:pt idx="7494">
                  <c:v>69.218000000000004</c:v>
                </c:pt>
                <c:pt idx="7495">
                  <c:v>69.161000000000001</c:v>
                </c:pt>
                <c:pt idx="7496">
                  <c:v>69.117000000000004</c:v>
                </c:pt>
                <c:pt idx="7497">
                  <c:v>69.087000000000003</c:v>
                </c:pt>
                <c:pt idx="7498">
                  <c:v>69.061000000000007</c:v>
                </c:pt>
                <c:pt idx="7499">
                  <c:v>69.043999999999997</c:v>
                </c:pt>
                <c:pt idx="7500">
                  <c:v>69.039000000000001</c:v>
                </c:pt>
                <c:pt idx="7501">
                  <c:v>69.046000000000006</c:v>
                </c:pt>
                <c:pt idx="7502">
                  <c:v>69.08</c:v>
                </c:pt>
                <c:pt idx="7503">
                  <c:v>69.128</c:v>
                </c:pt>
                <c:pt idx="7504">
                  <c:v>69.171999999999997</c:v>
                </c:pt>
                <c:pt idx="7505">
                  <c:v>69.209000000000003</c:v>
                </c:pt>
                <c:pt idx="7506">
                  <c:v>69.239999999999995</c:v>
                </c:pt>
                <c:pt idx="7507">
                  <c:v>69.27</c:v>
                </c:pt>
                <c:pt idx="7508">
                  <c:v>69.298000000000002</c:v>
                </c:pt>
                <c:pt idx="7509">
                  <c:v>69.334000000000003</c:v>
                </c:pt>
                <c:pt idx="7510">
                  <c:v>69.364999999999995</c:v>
                </c:pt>
                <c:pt idx="7511">
                  <c:v>69.388000000000005</c:v>
                </c:pt>
                <c:pt idx="7512">
                  <c:v>69.415999999999997</c:v>
                </c:pt>
                <c:pt idx="7513">
                  <c:v>69.444000000000003</c:v>
                </c:pt>
                <c:pt idx="7514">
                  <c:v>69.471000000000004</c:v>
                </c:pt>
                <c:pt idx="7515">
                  <c:v>69.495999999999995</c:v>
                </c:pt>
                <c:pt idx="7516">
                  <c:v>69.513000000000005</c:v>
                </c:pt>
                <c:pt idx="7517">
                  <c:v>69.527000000000001</c:v>
                </c:pt>
                <c:pt idx="7518">
                  <c:v>69.539000000000001</c:v>
                </c:pt>
                <c:pt idx="7519">
                  <c:v>69.552999999999997</c:v>
                </c:pt>
                <c:pt idx="7520">
                  <c:v>69.572000000000003</c:v>
                </c:pt>
                <c:pt idx="7521">
                  <c:v>69.600999999999999</c:v>
                </c:pt>
                <c:pt idx="7522">
                  <c:v>69.634</c:v>
                </c:pt>
                <c:pt idx="7523">
                  <c:v>69.673000000000002</c:v>
                </c:pt>
                <c:pt idx="7524">
                  <c:v>69.703999999999994</c:v>
                </c:pt>
                <c:pt idx="7525">
                  <c:v>69.727000000000004</c:v>
                </c:pt>
                <c:pt idx="7526">
                  <c:v>69.756</c:v>
                </c:pt>
                <c:pt idx="7527">
                  <c:v>69.787000000000006</c:v>
                </c:pt>
                <c:pt idx="7528">
                  <c:v>69.825999999999993</c:v>
                </c:pt>
                <c:pt idx="7529">
                  <c:v>69.873999999999995</c:v>
                </c:pt>
                <c:pt idx="7530">
                  <c:v>69.927000000000007</c:v>
                </c:pt>
                <c:pt idx="7531">
                  <c:v>69.978999999999999</c:v>
                </c:pt>
                <c:pt idx="7532">
                  <c:v>70.016999999999996</c:v>
                </c:pt>
                <c:pt idx="7533">
                  <c:v>70.052999999999997</c:v>
                </c:pt>
                <c:pt idx="7534">
                  <c:v>70.099000000000004</c:v>
                </c:pt>
                <c:pt idx="7535">
                  <c:v>70.143000000000001</c:v>
                </c:pt>
                <c:pt idx="7536">
                  <c:v>70.177999999999997</c:v>
                </c:pt>
                <c:pt idx="7537">
                  <c:v>70.209999999999994</c:v>
                </c:pt>
                <c:pt idx="7538">
                  <c:v>70.245000000000005</c:v>
                </c:pt>
                <c:pt idx="7539">
                  <c:v>70.290000000000006</c:v>
                </c:pt>
                <c:pt idx="7540">
                  <c:v>70.344999999999999</c:v>
                </c:pt>
                <c:pt idx="7541">
                  <c:v>70.400999999999996</c:v>
                </c:pt>
                <c:pt idx="7542">
                  <c:v>70.445999999999998</c:v>
                </c:pt>
                <c:pt idx="7543">
                  <c:v>70.484999999999999</c:v>
                </c:pt>
                <c:pt idx="7544">
                  <c:v>70.518000000000001</c:v>
                </c:pt>
                <c:pt idx="7545">
                  <c:v>70.546000000000006</c:v>
                </c:pt>
                <c:pt idx="7546">
                  <c:v>70.58</c:v>
                </c:pt>
                <c:pt idx="7547">
                  <c:v>70.635999999999996</c:v>
                </c:pt>
                <c:pt idx="7548">
                  <c:v>70.709000000000003</c:v>
                </c:pt>
                <c:pt idx="7549">
                  <c:v>70.757999999999996</c:v>
                </c:pt>
                <c:pt idx="7550">
                  <c:v>70.804000000000002</c:v>
                </c:pt>
                <c:pt idx="7551">
                  <c:v>70.86</c:v>
                </c:pt>
                <c:pt idx="7552">
                  <c:v>70.905000000000001</c:v>
                </c:pt>
                <c:pt idx="7553">
                  <c:v>70.957999999999998</c:v>
                </c:pt>
                <c:pt idx="7554">
                  <c:v>71.010999999999996</c:v>
                </c:pt>
                <c:pt idx="7555">
                  <c:v>71.055999999999997</c:v>
                </c:pt>
                <c:pt idx="7556">
                  <c:v>71.102999999999994</c:v>
                </c:pt>
                <c:pt idx="7557">
                  <c:v>71.147000000000006</c:v>
                </c:pt>
                <c:pt idx="7558">
                  <c:v>71.195999999999998</c:v>
                </c:pt>
                <c:pt idx="7559">
                  <c:v>71.227999999999994</c:v>
                </c:pt>
                <c:pt idx="7560">
                  <c:v>71.242000000000004</c:v>
                </c:pt>
                <c:pt idx="7561">
                  <c:v>71.278999999999996</c:v>
                </c:pt>
                <c:pt idx="7562">
                  <c:v>71.325999999999993</c:v>
                </c:pt>
                <c:pt idx="7563">
                  <c:v>71.358000000000004</c:v>
                </c:pt>
                <c:pt idx="7564">
                  <c:v>71.394000000000005</c:v>
                </c:pt>
                <c:pt idx="7565">
                  <c:v>71.438000000000002</c:v>
                </c:pt>
                <c:pt idx="7566">
                  <c:v>71.474000000000004</c:v>
                </c:pt>
                <c:pt idx="7567">
                  <c:v>71.504000000000005</c:v>
                </c:pt>
                <c:pt idx="7568">
                  <c:v>71.537000000000006</c:v>
                </c:pt>
                <c:pt idx="7569">
                  <c:v>71.578999999999994</c:v>
                </c:pt>
                <c:pt idx="7570">
                  <c:v>71.611000000000004</c:v>
                </c:pt>
                <c:pt idx="7571">
                  <c:v>71.62</c:v>
                </c:pt>
                <c:pt idx="7572">
                  <c:v>71.638999999999996</c:v>
                </c:pt>
                <c:pt idx="7573">
                  <c:v>71.66</c:v>
                </c:pt>
                <c:pt idx="7574">
                  <c:v>71.656000000000006</c:v>
                </c:pt>
                <c:pt idx="7575">
                  <c:v>71.656000000000006</c:v>
                </c:pt>
                <c:pt idx="7576">
                  <c:v>71.647999999999996</c:v>
                </c:pt>
                <c:pt idx="7577">
                  <c:v>71.600999999999999</c:v>
                </c:pt>
                <c:pt idx="7578">
                  <c:v>71.528999999999996</c:v>
                </c:pt>
                <c:pt idx="7579">
                  <c:v>71.445999999999998</c:v>
                </c:pt>
                <c:pt idx="7580">
                  <c:v>71.370999999999995</c:v>
                </c:pt>
                <c:pt idx="7581">
                  <c:v>71.289000000000001</c:v>
                </c:pt>
                <c:pt idx="7582">
                  <c:v>71.203999999999994</c:v>
                </c:pt>
                <c:pt idx="7583">
                  <c:v>71.122</c:v>
                </c:pt>
                <c:pt idx="7584">
                  <c:v>71.043000000000006</c:v>
                </c:pt>
                <c:pt idx="7585">
                  <c:v>70.977999999999994</c:v>
                </c:pt>
                <c:pt idx="7586">
                  <c:v>70.909000000000006</c:v>
                </c:pt>
                <c:pt idx="7587">
                  <c:v>70.841999999999999</c:v>
                </c:pt>
                <c:pt idx="7588">
                  <c:v>70.796999999999997</c:v>
                </c:pt>
                <c:pt idx="7589">
                  <c:v>70.756</c:v>
                </c:pt>
                <c:pt idx="7590">
                  <c:v>70.716999999999999</c:v>
                </c:pt>
                <c:pt idx="7591">
                  <c:v>70.686000000000007</c:v>
                </c:pt>
                <c:pt idx="7592">
                  <c:v>70.668999999999997</c:v>
                </c:pt>
                <c:pt idx="7593">
                  <c:v>70.67</c:v>
                </c:pt>
                <c:pt idx="7594">
                  <c:v>70.692999999999998</c:v>
                </c:pt>
                <c:pt idx="7595">
                  <c:v>70.721000000000004</c:v>
                </c:pt>
                <c:pt idx="7596">
                  <c:v>70.744</c:v>
                </c:pt>
                <c:pt idx="7597">
                  <c:v>70.763000000000005</c:v>
                </c:pt>
                <c:pt idx="7598">
                  <c:v>70.787000000000006</c:v>
                </c:pt>
                <c:pt idx="7599">
                  <c:v>70.805000000000007</c:v>
                </c:pt>
                <c:pt idx="7600">
                  <c:v>70.817999999999998</c:v>
                </c:pt>
                <c:pt idx="7601">
                  <c:v>70.835999999999999</c:v>
                </c:pt>
                <c:pt idx="7602">
                  <c:v>70.853999999999999</c:v>
                </c:pt>
                <c:pt idx="7603">
                  <c:v>70.869</c:v>
                </c:pt>
                <c:pt idx="7604">
                  <c:v>70.885999999999996</c:v>
                </c:pt>
                <c:pt idx="7605">
                  <c:v>70.899000000000001</c:v>
                </c:pt>
                <c:pt idx="7606">
                  <c:v>70.908000000000001</c:v>
                </c:pt>
                <c:pt idx="7607">
                  <c:v>70.91</c:v>
                </c:pt>
                <c:pt idx="7608">
                  <c:v>70.912000000000006</c:v>
                </c:pt>
                <c:pt idx="7609">
                  <c:v>70.915999999999997</c:v>
                </c:pt>
                <c:pt idx="7610">
                  <c:v>70.915000000000006</c:v>
                </c:pt>
                <c:pt idx="7611">
                  <c:v>70.914000000000001</c:v>
                </c:pt>
                <c:pt idx="7612">
                  <c:v>70.914000000000001</c:v>
                </c:pt>
                <c:pt idx="7613">
                  <c:v>70.912999999999997</c:v>
                </c:pt>
                <c:pt idx="7614">
                  <c:v>70.912999999999997</c:v>
                </c:pt>
                <c:pt idx="7615">
                  <c:v>70.912000000000006</c:v>
                </c:pt>
                <c:pt idx="7616">
                  <c:v>70.912000000000006</c:v>
                </c:pt>
                <c:pt idx="7617">
                  <c:v>70.906000000000006</c:v>
                </c:pt>
                <c:pt idx="7618">
                  <c:v>70.896000000000001</c:v>
                </c:pt>
                <c:pt idx="7619">
                  <c:v>70.884</c:v>
                </c:pt>
                <c:pt idx="7620">
                  <c:v>70.873000000000005</c:v>
                </c:pt>
                <c:pt idx="7621">
                  <c:v>70.867999999999995</c:v>
                </c:pt>
                <c:pt idx="7622">
                  <c:v>70.86</c:v>
                </c:pt>
                <c:pt idx="7623">
                  <c:v>70.847999999999999</c:v>
                </c:pt>
                <c:pt idx="7624">
                  <c:v>70.834000000000003</c:v>
                </c:pt>
                <c:pt idx="7625">
                  <c:v>70.816999999999993</c:v>
                </c:pt>
                <c:pt idx="7626">
                  <c:v>70.802999999999997</c:v>
                </c:pt>
                <c:pt idx="7627">
                  <c:v>70.784999999999997</c:v>
                </c:pt>
                <c:pt idx="7628">
                  <c:v>70.766000000000005</c:v>
                </c:pt>
                <c:pt idx="7629">
                  <c:v>70.744</c:v>
                </c:pt>
                <c:pt idx="7630">
                  <c:v>70.727000000000004</c:v>
                </c:pt>
                <c:pt idx="7631">
                  <c:v>70.710999999999999</c:v>
                </c:pt>
                <c:pt idx="7632">
                  <c:v>70.697999999999993</c:v>
                </c:pt>
                <c:pt idx="7633">
                  <c:v>70.692999999999998</c:v>
                </c:pt>
                <c:pt idx="7634">
                  <c:v>70.694999999999993</c:v>
                </c:pt>
                <c:pt idx="7635">
                  <c:v>70.703000000000003</c:v>
                </c:pt>
                <c:pt idx="7636">
                  <c:v>70.710999999999999</c:v>
                </c:pt>
                <c:pt idx="7637">
                  <c:v>70.718999999999994</c:v>
                </c:pt>
                <c:pt idx="7638">
                  <c:v>70.731999999999999</c:v>
                </c:pt>
                <c:pt idx="7639">
                  <c:v>70.748999999999995</c:v>
                </c:pt>
                <c:pt idx="7640">
                  <c:v>70.77</c:v>
                </c:pt>
                <c:pt idx="7641">
                  <c:v>70.784999999999997</c:v>
                </c:pt>
                <c:pt idx="7642">
                  <c:v>70.801000000000002</c:v>
                </c:pt>
                <c:pt idx="7643">
                  <c:v>70.822999999999993</c:v>
                </c:pt>
                <c:pt idx="7644">
                  <c:v>70.843999999999994</c:v>
                </c:pt>
                <c:pt idx="7645">
                  <c:v>70.867000000000004</c:v>
                </c:pt>
                <c:pt idx="7646">
                  <c:v>70.888000000000005</c:v>
                </c:pt>
                <c:pt idx="7647">
                  <c:v>70.902000000000001</c:v>
                </c:pt>
                <c:pt idx="7648">
                  <c:v>70.915000000000006</c:v>
                </c:pt>
                <c:pt idx="7649">
                  <c:v>70.923000000000002</c:v>
                </c:pt>
                <c:pt idx="7650">
                  <c:v>70.927000000000007</c:v>
                </c:pt>
                <c:pt idx="7651">
                  <c:v>70.932000000000002</c:v>
                </c:pt>
                <c:pt idx="7652">
                  <c:v>70.927000000000007</c:v>
                </c:pt>
                <c:pt idx="7653">
                  <c:v>70.921999999999997</c:v>
                </c:pt>
                <c:pt idx="7654">
                  <c:v>70.918999999999997</c:v>
                </c:pt>
                <c:pt idx="7655">
                  <c:v>70.918999999999997</c:v>
                </c:pt>
                <c:pt idx="7656">
                  <c:v>70.918999999999997</c:v>
                </c:pt>
                <c:pt idx="7657">
                  <c:v>70.923000000000002</c:v>
                </c:pt>
                <c:pt idx="7658">
                  <c:v>70.927000000000007</c:v>
                </c:pt>
                <c:pt idx="7659">
                  <c:v>70.938000000000002</c:v>
                </c:pt>
                <c:pt idx="7660">
                  <c:v>70.944999999999993</c:v>
                </c:pt>
                <c:pt idx="7661">
                  <c:v>70.95</c:v>
                </c:pt>
                <c:pt idx="7662">
                  <c:v>70.956999999999994</c:v>
                </c:pt>
                <c:pt idx="7663">
                  <c:v>70.962999999999994</c:v>
                </c:pt>
                <c:pt idx="7664">
                  <c:v>70.971000000000004</c:v>
                </c:pt>
                <c:pt idx="7665">
                  <c:v>70.986999999999995</c:v>
                </c:pt>
                <c:pt idx="7666">
                  <c:v>71.007000000000005</c:v>
                </c:pt>
                <c:pt idx="7667">
                  <c:v>71.028999999999996</c:v>
                </c:pt>
                <c:pt idx="7668">
                  <c:v>71.057000000000002</c:v>
                </c:pt>
                <c:pt idx="7669">
                  <c:v>71.087999999999994</c:v>
                </c:pt>
                <c:pt idx="7670">
                  <c:v>71.108000000000004</c:v>
                </c:pt>
                <c:pt idx="7671">
                  <c:v>71.120999999999995</c:v>
                </c:pt>
                <c:pt idx="7672">
                  <c:v>71.135000000000005</c:v>
                </c:pt>
                <c:pt idx="7673">
                  <c:v>71.135000000000005</c:v>
                </c:pt>
                <c:pt idx="7674">
                  <c:v>71.122</c:v>
                </c:pt>
                <c:pt idx="7675">
                  <c:v>71.105999999999995</c:v>
                </c:pt>
                <c:pt idx="7676">
                  <c:v>71.090999999999994</c:v>
                </c:pt>
                <c:pt idx="7677">
                  <c:v>71.087000000000003</c:v>
                </c:pt>
                <c:pt idx="7678">
                  <c:v>71.084999999999994</c:v>
                </c:pt>
                <c:pt idx="7679">
                  <c:v>71.078999999999994</c:v>
                </c:pt>
                <c:pt idx="7680">
                  <c:v>71.075000000000003</c:v>
                </c:pt>
                <c:pt idx="7681">
                  <c:v>71.078000000000003</c:v>
                </c:pt>
                <c:pt idx="7682">
                  <c:v>71.081999999999994</c:v>
                </c:pt>
                <c:pt idx="7683">
                  <c:v>71.087000000000003</c:v>
                </c:pt>
                <c:pt idx="7684">
                  <c:v>71.088999999999999</c:v>
                </c:pt>
                <c:pt idx="7685">
                  <c:v>71.09</c:v>
                </c:pt>
                <c:pt idx="7686">
                  <c:v>71.093000000000004</c:v>
                </c:pt>
                <c:pt idx="7687">
                  <c:v>71.099999999999994</c:v>
                </c:pt>
                <c:pt idx="7688">
                  <c:v>71.099999999999994</c:v>
                </c:pt>
                <c:pt idx="7689">
                  <c:v>71.106999999999999</c:v>
                </c:pt>
                <c:pt idx="7690">
                  <c:v>71.116</c:v>
                </c:pt>
                <c:pt idx="7691">
                  <c:v>71.128</c:v>
                </c:pt>
                <c:pt idx="7692">
                  <c:v>71.141000000000005</c:v>
                </c:pt>
                <c:pt idx="7693">
                  <c:v>71.156000000000006</c:v>
                </c:pt>
                <c:pt idx="7694">
                  <c:v>71.165000000000006</c:v>
                </c:pt>
                <c:pt idx="7695">
                  <c:v>71.165000000000006</c:v>
                </c:pt>
                <c:pt idx="7696">
                  <c:v>71.165999999999997</c:v>
                </c:pt>
                <c:pt idx="7697">
                  <c:v>71.16</c:v>
                </c:pt>
                <c:pt idx="7698">
                  <c:v>71.141000000000005</c:v>
                </c:pt>
                <c:pt idx="7699">
                  <c:v>71.114999999999995</c:v>
                </c:pt>
                <c:pt idx="7700">
                  <c:v>71.087000000000003</c:v>
                </c:pt>
                <c:pt idx="7701">
                  <c:v>71.061000000000007</c:v>
                </c:pt>
                <c:pt idx="7702">
                  <c:v>71.02</c:v>
                </c:pt>
                <c:pt idx="7703">
                  <c:v>70.956000000000003</c:v>
                </c:pt>
                <c:pt idx="7704">
                  <c:v>70.888000000000005</c:v>
                </c:pt>
                <c:pt idx="7705">
                  <c:v>70.825000000000003</c:v>
                </c:pt>
                <c:pt idx="7706">
                  <c:v>70.763000000000005</c:v>
                </c:pt>
                <c:pt idx="7707">
                  <c:v>70.698999999999998</c:v>
                </c:pt>
                <c:pt idx="7708">
                  <c:v>70.617000000000004</c:v>
                </c:pt>
                <c:pt idx="7709">
                  <c:v>70.537999999999997</c:v>
                </c:pt>
                <c:pt idx="7710">
                  <c:v>70.483999999999995</c:v>
                </c:pt>
                <c:pt idx="7711">
                  <c:v>70.433000000000007</c:v>
                </c:pt>
                <c:pt idx="7712">
                  <c:v>70.381</c:v>
                </c:pt>
                <c:pt idx="7713">
                  <c:v>70.349999999999994</c:v>
                </c:pt>
                <c:pt idx="7714">
                  <c:v>70.334999999999994</c:v>
                </c:pt>
                <c:pt idx="7715">
                  <c:v>70.322000000000003</c:v>
                </c:pt>
                <c:pt idx="7716">
                  <c:v>70.311999999999998</c:v>
                </c:pt>
                <c:pt idx="7717">
                  <c:v>70.314999999999998</c:v>
                </c:pt>
                <c:pt idx="7718">
                  <c:v>70.319999999999993</c:v>
                </c:pt>
                <c:pt idx="7719">
                  <c:v>70.326999999999998</c:v>
                </c:pt>
                <c:pt idx="7720">
                  <c:v>70.337999999999994</c:v>
                </c:pt>
                <c:pt idx="7721">
                  <c:v>70.350999999999999</c:v>
                </c:pt>
                <c:pt idx="7722">
                  <c:v>70.364999999999995</c:v>
                </c:pt>
                <c:pt idx="7723">
                  <c:v>70.38</c:v>
                </c:pt>
                <c:pt idx="7724">
                  <c:v>70.394000000000005</c:v>
                </c:pt>
                <c:pt idx="7725">
                  <c:v>70.402000000000001</c:v>
                </c:pt>
                <c:pt idx="7726">
                  <c:v>70.414000000000001</c:v>
                </c:pt>
                <c:pt idx="7727">
                  <c:v>70.429000000000002</c:v>
                </c:pt>
                <c:pt idx="7728">
                  <c:v>70.441999999999993</c:v>
                </c:pt>
                <c:pt idx="7729">
                  <c:v>70.448999999999998</c:v>
                </c:pt>
                <c:pt idx="7730">
                  <c:v>70.453999999999994</c:v>
                </c:pt>
                <c:pt idx="7731">
                  <c:v>70.453999999999994</c:v>
                </c:pt>
                <c:pt idx="7732">
                  <c:v>70.45</c:v>
                </c:pt>
                <c:pt idx="7733">
                  <c:v>70.441000000000003</c:v>
                </c:pt>
                <c:pt idx="7734">
                  <c:v>70.427000000000007</c:v>
                </c:pt>
                <c:pt idx="7735">
                  <c:v>70.406000000000006</c:v>
                </c:pt>
                <c:pt idx="7736">
                  <c:v>70.382000000000005</c:v>
                </c:pt>
                <c:pt idx="7737">
                  <c:v>70.355000000000004</c:v>
                </c:pt>
                <c:pt idx="7738">
                  <c:v>70.311999999999998</c:v>
                </c:pt>
                <c:pt idx="7739">
                  <c:v>70.251999999999995</c:v>
                </c:pt>
                <c:pt idx="7740">
                  <c:v>70.203000000000003</c:v>
                </c:pt>
                <c:pt idx="7741">
                  <c:v>70.174999999999997</c:v>
                </c:pt>
                <c:pt idx="7742">
                  <c:v>70.138999999999996</c:v>
                </c:pt>
                <c:pt idx="7743">
                  <c:v>70.091999999999999</c:v>
                </c:pt>
                <c:pt idx="7744">
                  <c:v>70.046999999999997</c:v>
                </c:pt>
                <c:pt idx="7745">
                  <c:v>70.024000000000001</c:v>
                </c:pt>
                <c:pt idx="7746">
                  <c:v>70.012</c:v>
                </c:pt>
                <c:pt idx="7747">
                  <c:v>69.997</c:v>
                </c:pt>
                <c:pt idx="7748">
                  <c:v>69.989999999999995</c:v>
                </c:pt>
                <c:pt idx="7749">
                  <c:v>69.991</c:v>
                </c:pt>
                <c:pt idx="7750">
                  <c:v>70.001999999999995</c:v>
                </c:pt>
                <c:pt idx="7751">
                  <c:v>70.022999999999996</c:v>
                </c:pt>
                <c:pt idx="7752">
                  <c:v>70.043000000000006</c:v>
                </c:pt>
                <c:pt idx="7753">
                  <c:v>70.064999999999998</c:v>
                </c:pt>
                <c:pt idx="7754">
                  <c:v>70.100999999999999</c:v>
                </c:pt>
                <c:pt idx="7755">
                  <c:v>70.152000000000001</c:v>
                </c:pt>
                <c:pt idx="7756">
                  <c:v>70.206000000000003</c:v>
                </c:pt>
                <c:pt idx="7757">
                  <c:v>70.242000000000004</c:v>
                </c:pt>
                <c:pt idx="7758">
                  <c:v>70.277000000000001</c:v>
                </c:pt>
                <c:pt idx="7759">
                  <c:v>70.322999999999993</c:v>
                </c:pt>
                <c:pt idx="7760">
                  <c:v>70.372</c:v>
                </c:pt>
                <c:pt idx="7761">
                  <c:v>70.408000000000001</c:v>
                </c:pt>
                <c:pt idx="7762">
                  <c:v>70.430000000000007</c:v>
                </c:pt>
                <c:pt idx="7763">
                  <c:v>70.453000000000003</c:v>
                </c:pt>
                <c:pt idx="7764">
                  <c:v>70.471000000000004</c:v>
                </c:pt>
                <c:pt idx="7765">
                  <c:v>70.481999999999999</c:v>
                </c:pt>
                <c:pt idx="7766">
                  <c:v>70.486999999999995</c:v>
                </c:pt>
                <c:pt idx="7767">
                  <c:v>70.483999999999995</c:v>
                </c:pt>
                <c:pt idx="7768">
                  <c:v>70.486000000000004</c:v>
                </c:pt>
                <c:pt idx="7769">
                  <c:v>70.486999999999995</c:v>
                </c:pt>
                <c:pt idx="7770">
                  <c:v>70.486000000000004</c:v>
                </c:pt>
                <c:pt idx="7771">
                  <c:v>70.494</c:v>
                </c:pt>
                <c:pt idx="7772">
                  <c:v>70.498000000000005</c:v>
                </c:pt>
                <c:pt idx="7773">
                  <c:v>70.504000000000005</c:v>
                </c:pt>
                <c:pt idx="7774">
                  <c:v>70.510000000000005</c:v>
                </c:pt>
                <c:pt idx="7775">
                  <c:v>70.516000000000005</c:v>
                </c:pt>
                <c:pt idx="7776">
                  <c:v>70.525999999999996</c:v>
                </c:pt>
                <c:pt idx="7777">
                  <c:v>70.537999999999997</c:v>
                </c:pt>
                <c:pt idx="7778">
                  <c:v>70.552000000000007</c:v>
                </c:pt>
                <c:pt idx="7779">
                  <c:v>70.566000000000003</c:v>
                </c:pt>
                <c:pt idx="7780">
                  <c:v>70.581000000000003</c:v>
                </c:pt>
                <c:pt idx="7781">
                  <c:v>70.587000000000003</c:v>
                </c:pt>
                <c:pt idx="7782">
                  <c:v>70.59</c:v>
                </c:pt>
                <c:pt idx="7783">
                  <c:v>70.584000000000003</c:v>
                </c:pt>
                <c:pt idx="7784">
                  <c:v>70.578999999999994</c:v>
                </c:pt>
                <c:pt idx="7785">
                  <c:v>70.582999999999998</c:v>
                </c:pt>
                <c:pt idx="7786">
                  <c:v>70.581999999999994</c:v>
                </c:pt>
                <c:pt idx="7787">
                  <c:v>70.552000000000007</c:v>
                </c:pt>
                <c:pt idx="7788">
                  <c:v>70.506</c:v>
                </c:pt>
                <c:pt idx="7789">
                  <c:v>70.456999999999994</c:v>
                </c:pt>
                <c:pt idx="7790">
                  <c:v>70.393000000000001</c:v>
                </c:pt>
                <c:pt idx="7791">
                  <c:v>70.317999999999998</c:v>
                </c:pt>
                <c:pt idx="7792">
                  <c:v>70.234999999999999</c:v>
                </c:pt>
                <c:pt idx="7793">
                  <c:v>70.134</c:v>
                </c:pt>
                <c:pt idx="7794">
                  <c:v>70.016000000000005</c:v>
                </c:pt>
                <c:pt idx="7795">
                  <c:v>69.894000000000005</c:v>
                </c:pt>
                <c:pt idx="7796">
                  <c:v>69.757999999999996</c:v>
                </c:pt>
                <c:pt idx="7797">
                  <c:v>69.606999999999999</c:v>
                </c:pt>
                <c:pt idx="7798">
                  <c:v>69.432000000000002</c:v>
                </c:pt>
                <c:pt idx="7799">
                  <c:v>69.254000000000005</c:v>
                </c:pt>
                <c:pt idx="7800">
                  <c:v>69.057000000000002</c:v>
                </c:pt>
                <c:pt idx="7801">
                  <c:v>68.853999999999999</c:v>
                </c:pt>
                <c:pt idx="7802">
                  <c:v>68.637</c:v>
                </c:pt>
                <c:pt idx="7803">
                  <c:v>68.421000000000006</c:v>
                </c:pt>
                <c:pt idx="7804">
                  <c:v>68.197000000000003</c:v>
                </c:pt>
                <c:pt idx="7805">
                  <c:v>67.944000000000003</c:v>
                </c:pt>
                <c:pt idx="7806">
                  <c:v>67.683999999999997</c:v>
                </c:pt>
                <c:pt idx="7807">
                  <c:v>67.415999999999997</c:v>
                </c:pt>
                <c:pt idx="7808">
                  <c:v>67.143000000000001</c:v>
                </c:pt>
                <c:pt idx="7809">
                  <c:v>66.843999999999994</c:v>
                </c:pt>
                <c:pt idx="7810">
                  <c:v>66.531000000000006</c:v>
                </c:pt>
                <c:pt idx="7811">
                  <c:v>66.227000000000004</c:v>
                </c:pt>
                <c:pt idx="7812">
                  <c:v>65.903999999999996</c:v>
                </c:pt>
                <c:pt idx="7813">
                  <c:v>65.587000000000003</c:v>
                </c:pt>
                <c:pt idx="7814">
                  <c:v>65.275000000000006</c:v>
                </c:pt>
                <c:pt idx="7815">
                  <c:v>64.957999999999998</c:v>
                </c:pt>
                <c:pt idx="7816">
                  <c:v>64.626999999999995</c:v>
                </c:pt>
                <c:pt idx="7817">
                  <c:v>64.301000000000002</c:v>
                </c:pt>
                <c:pt idx="7818">
                  <c:v>63.993000000000002</c:v>
                </c:pt>
                <c:pt idx="7819">
                  <c:v>63.677999999999997</c:v>
                </c:pt>
                <c:pt idx="7820">
                  <c:v>63.375</c:v>
                </c:pt>
                <c:pt idx="7821">
                  <c:v>63.094999999999999</c:v>
                </c:pt>
                <c:pt idx="7822">
                  <c:v>62.819000000000003</c:v>
                </c:pt>
                <c:pt idx="7823">
                  <c:v>62.552999999999997</c:v>
                </c:pt>
                <c:pt idx="7824">
                  <c:v>62.301000000000002</c:v>
                </c:pt>
                <c:pt idx="7825">
                  <c:v>62.057000000000002</c:v>
                </c:pt>
                <c:pt idx="7826">
                  <c:v>61.829000000000001</c:v>
                </c:pt>
                <c:pt idx="7827">
                  <c:v>61.616999999999997</c:v>
                </c:pt>
                <c:pt idx="7828">
                  <c:v>61.399000000000001</c:v>
                </c:pt>
                <c:pt idx="7829">
                  <c:v>61.197000000000003</c:v>
                </c:pt>
                <c:pt idx="7830">
                  <c:v>61.018000000000001</c:v>
                </c:pt>
                <c:pt idx="7831">
                  <c:v>60.848999999999997</c:v>
                </c:pt>
                <c:pt idx="7832">
                  <c:v>60.689</c:v>
                </c:pt>
                <c:pt idx="7833">
                  <c:v>60.545000000000002</c:v>
                </c:pt>
                <c:pt idx="7834">
                  <c:v>60.411000000000001</c:v>
                </c:pt>
                <c:pt idx="7835">
                  <c:v>60.290999999999997</c:v>
                </c:pt>
                <c:pt idx="7836">
                  <c:v>60.183999999999997</c:v>
                </c:pt>
                <c:pt idx="7837">
                  <c:v>60.101999999999997</c:v>
                </c:pt>
                <c:pt idx="7838">
                  <c:v>60.036000000000001</c:v>
                </c:pt>
                <c:pt idx="7839">
                  <c:v>59.975999999999999</c:v>
                </c:pt>
                <c:pt idx="7840">
                  <c:v>59.921999999999997</c:v>
                </c:pt>
                <c:pt idx="7841">
                  <c:v>59.874000000000002</c:v>
                </c:pt>
                <c:pt idx="7842">
                  <c:v>59.838000000000001</c:v>
                </c:pt>
                <c:pt idx="7843">
                  <c:v>59.820999999999998</c:v>
                </c:pt>
                <c:pt idx="7844">
                  <c:v>59.83</c:v>
                </c:pt>
                <c:pt idx="7845">
                  <c:v>59.851999999999997</c:v>
                </c:pt>
                <c:pt idx="7846">
                  <c:v>59.877000000000002</c:v>
                </c:pt>
                <c:pt idx="7847">
                  <c:v>59.908000000000001</c:v>
                </c:pt>
                <c:pt idx="7848">
                  <c:v>59.96</c:v>
                </c:pt>
                <c:pt idx="7849">
                  <c:v>60.015000000000001</c:v>
                </c:pt>
                <c:pt idx="7850">
                  <c:v>60.064</c:v>
                </c:pt>
                <c:pt idx="7851">
                  <c:v>60.145000000000003</c:v>
                </c:pt>
                <c:pt idx="7852">
                  <c:v>60.231000000000002</c:v>
                </c:pt>
                <c:pt idx="7853">
                  <c:v>60.311999999999998</c:v>
                </c:pt>
                <c:pt idx="7854">
                  <c:v>60.401000000000003</c:v>
                </c:pt>
                <c:pt idx="7855">
                  <c:v>60.482999999999997</c:v>
                </c:pt>
                <c:pt idx="7856">
                  <c:v>60.585999999999999</c:v>
                </c:pt>
                <c:pt idx="7857">
                  <c:v>60.706000000000003</c:v>
                </c:pt>
                <c:pt idx="7858">
                  <c:v>60.814</c:v>
                </c:pt>
                <c:pt idx="7859">
                  <c:v>60.927</c:v>
                </c:pt>
                <c:pt idx="7860">
                  <c:v>61.055999999999997</c:v>
                </c:pt>
                <c:pt idx="7861">
                  <c:v>61.16</c:v>
                </c:pt>
                <c:pt idx="7862">
                  <c:v>61.27</c:v>
                </c:pt>
                <c:pt idx="7863">
                  <c:v>61.406999999999996</c:v>
                </c:pt>
                <c:pt idx="7864">
                  <c:v>61.533000000000001</c:v>
                </c:pt>
                <c:pt idx="7865">
                  <c:v>61.639000000000003</c:v>
                </c:pt>
                <c:pt idx="7866">
                  <c:v>61.747</c:v>
                </c:pt>
                <c:pt idx="7867">
                  <c:v>61.838999999999999</c:v>
                </c:pt>
                <c:pt idx="7868">
                  <c:v>61.908999999999999</c:v>
                </c:pt>
                <c:pt idx="7869">
                  <c:v>61.99</c:v>
                </c:pt>
                <c:pt idx="7870">
                  <c:v>62.06</c:v>
                </c:pt>
                <c:pt idx="7871">
                  <c:v>62.103999999999999</c:v>
                </c:pt>
                <c:pt idx="7872">
                  <c:v>62.134</c:v>
                </c:pt>
                <c:pt idx="7873">
                  <c:v>62.173999999999999</c:v>
                </c:pt>
                <c:pt idx="7874">
                  <c:v>62.192</c:v>
                </c:pt>
                <c:pt idx="7875">
                  <c:v>62.21</c:v>
                </c:pt>
                <c:pt idx="7876">
                  <c:v>62.241</c:v>
                </c:pt>
                <c:pt idx="7877">
                  <c:v>62.25</c:v>
                </c:pt>
                <c:pt idx="7878">
                  <c:v>62.281999999999996</c:v>
                </c:pt>
                <c:pt idx="7879">
                  <c:v>62.314</c:v>
                </c:pt>
                <c:pt idx="7880">
                  <c:v>62.343000000000004</c:v>
                </c:pt>
                <c:pt idx="7881">
                  <c:v>62.383000000000003</c:v>
                </c:pt>
                <c:pt idx="7882">
                  <c:v>62.427</c:v>
                </c:pt>
                <c:pt idx="7883">
                  <c:v>62.485999999999997</c:v>
                </c:pt>
                <c:pt idx="7884">
                  <c:v>62.555</c:v>
                </c:pt>
                <c:pt idx="7885">
                  <c:v>62.648000000000003</c:v>
                </c:pt>
                <c:pt idx="7886">
                  <c:v>62.75</c:v>
                </c:pt>
                <c:pt idx="7887">
                  <c:v>62.845999999999997</c:v>
                </c:pt>
                <c:pt idx="7888">
                  <c:v>62.956000000000003</c:v>
                </c:pt>
                <c:pt idx="7889">
                  <c:v>63.072000000000003</c:v>
                </c:pt>
                <c:pt idx="7890">
                  <c:v>63.177999999999997</c:v>
                </c:pt>
                <c:pt idx="7891">
                  <c:v>63.271999999999998</c:v>
                </c:pt>
                <c:pt idx="7892">
                  <c:v>63.34</c:v>
                </c:pt>
                <c:pt idx="7893">
                  <c:v>63.412999999999997</c:v>
                </c:pt>
                <c:pt idx="7894">
                  <c:v>63.481000000000002</c:v>
                </c:pt>
                <c:pt idx="7895">
                  <c:v>63.527000000000001</c:v>
                </c:pt>
                <c:pt idx="7896">
                  <c:v>63.546999999999997</c:v>
                </c:pt>
                <c:pt idx="7897">
                  <c:v>63.534999999999997</c:v>
                </c:pt>
                <c:pt idx="7898">
                  <c:v>63.488999999999997</c:v>
                </c:pt>
                <c:pt idx="7899">
                  <c:v>63.426000000000002</c:v>
                </c:pt>
                <c:pt idx="7900">
                  <c:v>63.351999999999997</c:v>
                </c:pt>
                <c:pt idx="7901">
                  <c:v>63.252000000000002</c:v>
                </c:pt>
                <c:pt idx="7902">
                  <c:v>63.148000000000003</c:v>
                </c:pt>
                <c:pt idx="7903">
                  <c:v>63.045999999999999</c:v>
                </c:pt>
                <c:pt idx="7904">
                  <c:v>62.941000000000003</c:v>
                </c:pt>
                <c:pt idx="7905">
                  <c:v>62.83</c:v>
                </c:pt>
                <c:pt idx="7906">
                  <c:v>62.728999999999999</c:v>
                </c:pt>
                <c:pt idx="7907">
                  <c:v>62.622999999999998</c:v>
                </c:pt>
                <c:pt idx="7908">
                  <c:v>62.515999999999998</c:v>
                </c:pt>
                <c:pt idx="7909">
                  <c:v>62.424999999999997</c:v>
                </c:pt>
                <c:pt idx="7910">
                  <c:v>62.348999999999997</c:v>
                </c:pt>
                <c:pt idx="7911">
                  <c:v>62.296999999999997</c:v>
                </c:pt>
                <c:pt idx="7912">
                  <c:v>62.262999999999998</c:v>
                </c:pt>
                <c:pt idx="7913">
                  <c:v>62.246000000000002</c:v>
                </c:pt>
                <c:pt idx="7914">
                  <c:v>62.262999999999998</c:v>
                </c:pt>
                <c:pt idx="7915">
                  <c:v>62.311</c:v>
                </c:pt>
                <c:pt idx="7916">
                  <c:v>62.378</c:v>
                </c:pt>
                <c:pt idx="7917">
                  <c:v>62.448999999999998</c:v>
                </c:pt>
                <c:pt idx="7918">
                  <c:v>62.518000000000001</c:v>
                </c:pt>
                <c:pt idx="7919">
                  <c:v>62.593000000000004</c:v>
                </c:pt>
                <c:pt idx="7920">
                  <c:v>62.671999999999997</c:v>
                </c:pt>
                <c:pt idx="7921">
                  <c:v>62.747999999999998</c:v>
                </c:pt>
                <c:pt idx="7922">
                  <c:v>62.814999999999998</c:v>
                </c:pt>
                <c:pt idx="7923">
                  <c:v>62.881</c:v>
                </c:pt>
                <c:pt idx="7924">
                  <c:v>62.938000000000002</c:v>
                </c:pt>
                <c:pt idx="7925">
                  <c:v>62.973999999999997</c:v>
                </c:pt>
                <c:pt idx="7926">
                  <c:v>62.981999999999999</c:v>
                </c:pt>
                <c:pt idx="7927">
                  <c:v>62.960999999999999</c:v>
                </c:pt>
                <c:pt idx="7928">
                  <c:v>62.911999999999999</c:v>
                </c:pt>
                <c:pt idx="7929">
                  <c:v>62.863</c:v>
                </c:pt>
                <c:pt idx="7930">
                  <c:v>62.792000000000002</c:v>
                </c:pt>
                <c:pt idx="7931">
                  <c:v>62.677</c:v>
                </c:pt>
                <c:pt idx="7932">
                  <c:v>62.557000000000002</c:v>
                </c:pt>
                <c:pt idx="7933">
                  <c:v>62.429000000000002</c:v>
                </c:pt>
                <c:pt idx="7934">
                  <c:v>62.290999999999997</c:v>
                </c:pt>
                <c:pt idx="7935">
                  <c:v>62.170999999999999</c:v>
                </c:pt>
                <c:pt idx="7936">
                  <c:v>62.045000000000002</c:v>
                </c:pt>
                <c:pt idx="7937">
                  <c:v>61.926000000000002</c:v>
                </c:pt>
                <c:pt idx="7938">
                  <c:v>61.823</c:v>
                </c:pt>
                <c:pt idx="7939">
                  <c:v>61.741</c:v>
                </c:pt>
                <c:pt idx="7940">
                  <c:v>61.686999999999998</c:v>
                </c:pt>
                <c:pt idx="7941">
                  <c:v>61.645000000000003</c:v>
                </c:pt>
                <c:pt idx="7942">
                  <c:v>61.616</c:v>
                </c:pt>
                <c:pt idx="7943">
                  <c:v>61.594000000000001</c:v>
                </c:pt>
                <c:pt idx="7944">
                  <c:v>61.584000000000003</c:v>
                </c:pt>
                <c:pt idx="7945">
                  <c:v>61.587000000000003</c:v>
                </c:pt>
                <c:pt idx="7946">
                  <c:v>61.594000000000001</c:v>
                </c:pt>
                <c:pt idx="7947">
                  <c:v>61.61</c:v>
                </c:pt>
                <c:pt idx="7948">
                  <c:v>61.643000000000001</c:v>
                </c:pt>
                <c:pt idx="7949">
                  <c:v>61.686999999999998</c:v>
                </c:pt>
                <c:pt idx="7950">
                  <c:v>61.725000000000001</c:v>
                </c:pt>
                <c:pt idx="7951">
                  <c:v>61.753</c:v>
                </c:pt>
                <c:pt idx="7952">
                  <c:v>61.765000000000001</c:v>
                </c:pt>
                <c:pt idx="7953">
                  <c:v>61.771000000000001</c:v>
                </c:pt>
                <c:pt idx="7954">
                  <c:v>61.777000000000001</c:v>
                </c:pt>
                <c:pt idx="7955">
                  <c:v>61.777999999999999</c:v>
                </c:pt>
                <c:pt idx="7956">
                  <c:v>61.781999999999996</c:v>
                </c:pt>
                <c:pt idx="7957">
                  <c:v>61.795000000000002</c:v>
                </c:pt>
                <c:pt idx="7958">
                  <c:v>61.811999999999998</c:v>
                </c:pt>
                <c:pt idx="7959">
                  <c:v>61.834000000000003</c:v>
                </c:pt>
                <c:pt idx="7960">
                  <c:v>61.853000000000002</c:v>
                </c:pt>
                <c:pt idx="7961">
                  <c:v>61.863</c:v>
                </c:pt>
                <c:pt idx="7962">
                  <c:v>61.868000000000002</c:v>
                </c:pt>
                <c:pt idx="7963">
                  <c:v>61.872999999999998</c:v>
                </c:pt>
                <c:pt idx="7964">
                  <c:v>61.884999999999998</c:v>
                </c:pt>
                <c:pt idx="7965">
                  <c:v>61.911999999999999</c:v>
                </c:pt>
                <c:pt idx="7966">
                  <c:v>61.96</c:v>
                </c:pt>
                <c:pt idx="7967">
                  <c:v>62.02</c:v>
                </c:pt>
                <c:pt idx="7968">
                  <c:v>62.084000000000003</c:v>
                </c:pt>
                <c:pt idx="7969">
                  <c:v>62.151000000000003</c:v>
                </c:pt>
                <c:pt idx="7970">
                  <c:v>62.216000000000001</c:v>
                </c:pt>
                <c:pt idx="7971">
                  <c:v>62.265999999999998</c:v>
                </c:pt>
                <c:pt idx="7972">
                  <c:v>62.286000000000001</c:v>
                </c:pt>
                <c:pt idx="7973">
                  <c:v>62.302999999999997</c:v>
                </c:pt>
                <c:pt idx="7974">
                  <c:v>62.326999999999998</c:v>
                </c:pt>
                <c:pt idx="7975">
                  <c:v>62.356999999999999</c:v>
                </c:pt>
                <c:pt idx="7976">
                  <c:v>62.38</c:v>
                </c:pt>
                <c:pt idx="7977">
                  <c:v>62.398000000000003</c:v>
                </c:pt>
                <c:pt idx="7978">
                  <c:v>62.402999999999999</c:v>
                </c:pt>
                <c:pt idx="7979">
                  <c:v>62.402999999999999</c:v>
                </c:pt>
                <c:pt idx="7980">
                  <c:v>62.405000000000001</c:v>
                </c:pt>
                <c:pt idx="7981">
                  <c:v>62.405999999999999</c:v>
                </c:pt>
                <c:pt idx="7982">
                  <c:v>62.396000000000001</c:v>
                </c:pt>
                <c:pt idx="7983">
                  <c:v>62.389000000000003</c:v>
                </c:pt>
                <c:pt idx="7984">
                  <c:v>62.395000000000003</c:v>
                </c:pt>
                <c:pt idx="7985">
                  <c:v>62.405999999999999</c:v>
                </c:pt>
                <c:pt idx="7986">
                  <c:v>62.4</c:v>
                </c:pt>
                <c:pt idx="7987">
                  <c:v>62.37</c:v>
                </c:pt>
                <c:pt idx="7988">
                  <c:v>62.345999999999997</c:v>
                </c:pt>
                <c:pt idx="7989">
                  <c:v>62.307000000000002</c:v>
                </c:pt>
                <c:pt idx="7990">
                  <c:v>62.253</c:v>
                </c:pt>
                <c:pt idx="7991">
                  <c:v>62.216999999999999</c:v>
                </c:pt>
                <c:pt idx="7992">
                  <c:v>62.177999999999997</c:v>
                </c:pt>
                <c:pt idx="7993">
                  <c:v>62.161999999999999</c:v>
                </c:pt>
                <c:pt idx="7994">
                  <c:v>62.155999999999999</c:v>
                </c:pt>
                <c:pt idx="7995">
                  <c:v>62.134</c:v>
                </c:pt>
                <c:pt idx="7996">
                  <c:v>62.152999999999999</c:v>
                </c:pt>
                <c:pt idx="7997">
                  <c:v>62.188000000000002</c:v>
                </c:pt>
                <c:pt idx="7998">
                  <c:v>62.203000000000003</c:v>
                </c:pt>
                <c:pt idx="7999">
                  <c:v>62.243000000000002</c:v>
                </c:pt>
                <c:pt idx="8000">
                  <c:v>62.286000000000001</c:v>
                </c:pt>
                <c:pt idx="8001">
                  <c:v>62.335999999999999</c:v>
                </c:pt>
                <c:pt idx="8002">
                  <c:v>62.389000000000003</c:v>
                </c:pt>
                <c:pt idx="8003">
                  <c:v>62.454999999999998</c:v>
                </c:pt>
                <c:pt idx="8004">
                  <c:v>62.539000000000001</c:v>
                </c:pt>
                <c:pt idx="8005">
                  <c:v>62.625</c:v>
                </c:pt>
                <c:pt idx="8006">
                  <c:v>62.713000000000001</c:v>
                </c:pt>
                <c:pt idx="8007">
                  <c:v>62.81</c:v>
                </c:pt>
                <c:pt idx="8008">
                  <c:v>62.892000000000003</c:v>
                </c:pt>
                <c:pt idx="8009">
                  <c:v>62.988</c:v>
                </c:pt>
                <c:pt idx="8010">
                  <c:v>63.075000000000003</c:v>
                </c:pt>
                <c:pt idx="8011">
                  <c:v>63.158000000000001</c:v>
                </c:pt>
                <c:pt idx="8012">
                  <c:v>63.247999999999998</c:v>
                </c:pt>
                <c:pt idx="8013">
                  <c:v>63.34</c:v>
                </c:pt>
                <c:pt idx="8014">
                  <c:v>63.420999999999999</c:v>
                </c:pt>
                <c:pt idx="8015">
                  <c:v>63.500999999999998</c:v>
                </c:pt>
                <c:pt idx="8016">
                  <c:v>63.591999999999999</c:v>
                </c:pt>
                <c:pt idx="8017">
                  <c:v>63.658000000000001</c:v>
                </c:pt>
                <c:pt idx="8018">
                  <c:v>63.707000000000001</c:v>
                </c:pt>
                <c:pt idx="8019">
                  <c:v>63.747</c:v>
                </c:pt>
                <c:pt idx="8020">
                  <c:v>63.79</c:v>
                </c:pt>
                <c:pt idx="8021">
                  <c:v>63.826000000000001</c:v>
                </c:pt>
                <c:pt idx="8022">
                  <c:v>63.844999999999999</c:v>
                </c:pt>
                <c:pt idx="8023">
                  <c:v>63.853999999999999</c:v>
                </c:pt>
                <c:pt idx="8024">
                  <c:v>63.847000000000001</c:v>
                </c:pt>
                <c:pt idx="8025">
                  <c:v>63.826000000000001</c:v>
                </c:pt>
                <c:pt idx="8026">
                  <c:v>63.795999999999999</c:v>
                </c:pt>
                <c:pt idx="8027">
                  <c:v>63.753999999999998</c:v>
                </c:pt>
                <c:pt idx="8028">
                  <c:v>63.710999999999999</c:v>
                </c:pt>
                <c:pt idx="8029">
                  <c:v>63.667999999999999</c:v>
                </c:pt>
                <c:pt idx="8030">
                  <c:v>63.622</c:v>
                </c:pt>
                <c:pt idx="8031">
                  <c:v>63.566000000000003</c:v>
                </c:pt>
                <c:pt idx="8032">
                  <c:v>63.506999999999998</c:v>
                </c:pt>
                <c:pt idx="8033">
                  <c:v>63.457999999999998</c:v>
                </c:pt>
                <c:pt idx="8034">
                  <c:v>63.411999999999999</c:v>
                </c:pt>
                <c:pt idx="8035">
                  <c:v>63.354999999999997</c:v>
                </c:pt>
                <c:pt idx="8036">
                  <c:v>63.29</c:v>
                </c:pt>
                <c:pt idx="8037">
                  <c:v>63.231999999999999</c:v>
                </c:pt>
                <c:pt idx="8038">
                  <c:v>63.183999999999997</c:v>
                </c:pt>
                <c:pt idx="8039">
                  <c:v>63.146000000000001</c:v>
                </c:pt>
                <c:pt idx="8040">
                  <c:v>63.115000000000002</c:v>
                </c:pt>
                <c:pt idx="8041">
                  <c:v>63.067</c:v>
                </c:pt>
                <c:pt idx="8042">
                  <c:v>63.005000000000003</c:v>
                </c:pt>
                <c:pt idx="8043">
                  <c:v>62.939</c:v>
                </c:pt>
                <c:pt idx="8044">
                  <c:v>62.860999999999997</c:v>
                </c:pt>
                <c:pt idx="8045">
                  <c:v>62.786999999999999</c:v>
                </c:pt>
                <c:pt idx="8046">
                  <c:v>62.734999999999999</c:v>
                </c:pt>
                <c:pt idx="8047">
                  <c:v>62.686</c:v>
                </c:pt>
                <c:pt idx="8048">
                  <c:v>62.627000000000002</c:v>
                </c:pt>
                <c:pt idx="8049">
                  <c:v>62.585000000000001</c:v>
                </c:pt>
                <c:pt idx="8050">
                  <c:v>62.551000000000002</c:v>
                </c:pt>
                <c:pt idx="8051">
                  <c:v>62.521000000000001</c:v>
                </c:pt>
                <c:pt idx="8052">
                  <c:v>62.487000000000002</c:v>
                </c:pt>
                <c:pt idx="8053">
                  <c:v>62.454999999999998</c:v>
                </c:pt>
                <c:pt idx="8054">
                  <c:v>62.420999999999999</c:v>
                </c:pt>
                <c:pt idx="8055">
                  <c:v>62.387999999999998</c:v>
                </c:pt>
                <c:pt idx="8056">
                  <c:v>62.347999999999999</c:v>
                </c:pt>
                <c:pt idx="8057">
                  <c:v>62.302999999999997</c:v>
                </c:pt>
                <c:pt idx="8058">
                  <c:v>62.265999999999998</c:v>
                </c:pt>
                <c:pt idx="8059">
                  <c:v>62.238999999999997</c:v>
                </c:pt>
                <c:pt idx="8060">
                  <c:v>62.22</c:v>
                </c:pt>
                <c:pt idx="8061">
                  <c:v>62.210999999999999</c:v>
                </c:pt>
                <c:pt idx="8062">
                  <c:v>62.209000000000003</c:v>
                </c:pt>
                <c:pt idx="8063">
                  <c:v>62.210999999999999</c:v>
                </c:pt>
                <c:pt idx="8064">
                  <c:v>62.219000000000001</c:v>
                </c:pt>
                <c:pt idx="8065">
                  <c:v>62.234000000000002</c:v>
                </c:pt>
                <c:pt idx="8066">
                  <c:v>62.253</c:v>
                </c:pt>
                <c:pt idx="8067">
                  <c:v>62.267000000000003</c:v>
                </c:pt>
                <c:pt idx="8068">
                  <c:v>62.280999999999999</c:v>
                </c:pt>
                <c:pt idx="8069">
                  <c:v>62.298000000000002</c:v>
                </c:pt>
                <c:pt idx="8070">
                  <c:v>62.308</c:v>
                </c:pt>
                <c:pt idx="8071">
                  <c:v>62.32</c:v>
                </c:pt>
                <c:pt idx="8072">
                  <c:v>62.335000000000001</c:v>
                </c:pt>
                <c:pt idx="8073">
                  <c:v>62.347999999999999</c:v>
                </c:pt>
                <c:pt idx="8074">
                  <c:v>62.357999999999997</c:v>
                </c:pt>
                <c:pt idx="8075">
                  <c:v>62.37</c:v>
                </c:pt>
                <c:pt idx="8076">
                  <c:v>62.384999999999998</c:v>
                </c:pt>
                <c:pt idx="8077">
                  <c:v>62.4</c:v>
                </c:pt>
                <c:pt idx="8078">
                  <c:v>62.417000000000002</c:v>
                </c:pt>
                <c:pt idx="8079">
                  <c:v>62.43</c:v>
                </c:pt>
                <c:pt idx="8080">
                  <c:v>62.441000000000003</c:v>
                </c:pt>
                <c:pt idx="8081">
                  <c:v>62.454999999999998</c:v>
                </c:pt>
                <c:pt idx="8082">
                  <c:v>62.466999999999999</c:v>
                </c:pt>
                <c:pt idx="8083">
                  <c:v>62.478000000000002</c:v>
                </c:pt>
                <c:pt idx="8084">
                  <c:v>62.484999999999999</c:v>
                </c:pt>
                <c:pt idx="8085">
                  <c:v>62.484000000000002</c:v>
                </c:pt>
                <c:pt idx="8086">
                  <c:v>62.476999999999997</c:v>
                </c:pt>
                <c:pt idx="8087">
                  <c:v>62.463000000000001</c:v>
                </c:pt>
                <c:pt idx="8088">
                  <c:v>62.435000000000002</c:v>
                </c:pt>
                <c:pt idx="8089">
                  <c:v>62.398000000000003</c:v>
                </c:pt>
                <c:pt idx="8090">
                  <c:v>62.356999999999999</c:v>
                </c:pt>
                <c:pt idx="8091">
                  <c:v>62.319000000000003</c:v>
                </c:pt>
                <c:pt idx="8092">
                  <c:v>62.273000000000003</c:v>
                </c:pt>
                <c:pt idx="8093">
                  <c:v>62.24</c:v>
                </c:pt>
                <c:pt idx="8094">
                  <c:v>62.234000000000002</c:v>
                </c:pt>
                <c:pt idx="8095">
                  <c:v>62.204999999999998</c:v>
                </c:pt>
                <c:pt idx="8096">
                  <c:v>62.167000000000002</c:v>
                </c:pt>
                <c:pt idx="8097">
                  <c:v>62.149000000000001</c:v>
                </c:pt>
                <c:pt idx="8098">
                  <c:v>62.134</c:v>
                </c:pt>
                <c:pt idx="8099">
                  <c:v>62.112000000000002</c:v>
                </c:pt>
                <c:pt idx="8100">
                  <c:v>62.093000000000004</c:v>
                </c:pt>
                <c:pt idx="8101">
                  <c:v>62.073</c:v>
                </c:pt>
                <c:pt idx="8102">
                  <c:v>62.042999999999999</c:v>
                </c:pt>
                <c:pt idx="8103">
                  <c:v>62.008000000000003</c:v>
                </c:pt>
                <c:pt idx="8104">
                  <c:v>61.99</c:v>
                </c:pt>
                <c:pt idx="8105">
                  <c:v>61.975999999999999</c:v>
                </c:pt>
                <c:pt idx="8106">
                  <c:v>61.947000000000003</c:v>
                </c:pt>
                <c:pt idx="8107">
                  <c:v>61.914999999999999</c:v>
                </c:pt>
                <c:pt idx="8108">
                  <c:v>61.881999999999998</c:v>
                </c:pt>
                <c:pt idx="8109">
                  <c:v>61.845999999999997</c:v>
                </c:pt>
                <c:pt idx="8110">
                  <c:v>61.808999999999997</c:v>
                </c:pt>
                <c:pt idx="8111">
                  <c:v>61.764000000000003</c:v>
                </c:pt>
                <c:pt idx="8112">
                  <c:v>61.713999999999999</c:v>
                </c:pt>
                <c:pt idx="8113">
                  <c:v>61.674999999999997</c:v>
                </c:pt>
                <c:pt idx="8114">
                  <c:v>61.655000000000001</c:v>
                </c:pt>
                <c:pt idx="8115">
                  <c:v>61.637999999999998</c:v>
                </c:pt>
                <c:pt idx="8116">
                  <c:v>61.613999999999997</c:v>
                </c:pt>
                <c:pt idx="8117">
                  <c:v>61.594999999999999</c:v>
                </c:pt>
                <c:pt idx="8118">
                  <c:v>61.585000000000001</c:v>
                </c:pt>
                <c:pt idx="8119">
                  <c:v>61.58</c:v>
                </c:pt>
                <c:pt idx="8120">
                  <c:v>61.572000000000003</c:v>
                </c:pt>
                <c:pt idx="8121">
                  <c:v>61.576000000000001</c:v>
                </c:pt>
                <c:pt idx="8122">
                  <c:v>61.582999999999998</c:v>
                </c:pt>
                <c:pt idx="8123">
                  <c:v>61.598999999999997</c:v>
                </c:pt>
                <c:pt idx="8124">
                  <c:v>61.619</c:v>
                </c:pt>
                <c:pt idx="8125">
                  <c:v>61.634</c:v>
                </c:pt>
                <c:pt idx="8126">
                  <c:v>61.643000000000001</c:v>
                </c:pt>
                <c:pt idx="8127">
                  <c:v>61.652000000000001</c:v>
                </c:pt>
                <c:pt idx="8128">
                  <c:v>61.661999999999999</c:v>
                </c:pt>
                <c:pt idx="8129">
                  <c:v>61.671999999999997</c:v>
                </c:pt>
                <c:pt idx="8130">
                  <c:v>61.683999999999997</c:v>
                </c:pt>
                <c:pt idx="8131">
                  <c:v>61.689</c:v>
                </c:pt>
                <c:pt idx="8132">
                  <c:v>61.683999999999997</c:v>
                </c:pt>
                <c:pt idx="8133">
                  <c:v>61.682000000000002</c:v>
                </c:pt>
                <c:pt idx="8134">
                  <c:v>61.673999999999999</c:v>
                </c:pt>
                <c:pt idx="8135">
                  <c:v>61.664000000000001</c:v>
                </c:pt>
                <c:pt idx="8136">
                  <c:v>61.651000000000003</c:v>
                </c:pt>
                <c:pt idx="8137">
                  <c:v>61.637999999999998</c:v>
                </c:pt>
                <c:pt idx="8138">
                  <c:v>61.625</c:v>
                </c:pt>
                <c:pt idx="8139">
                  <c:v>61.619</c:v>
                </c:pt>
                <c:pt idx="8140">
                  <c:v>61.625</c:v>
                </c:pt>
                <c:pt idx="8141">
                  <c:v>61.639000000000003</c:v>
                </c:pt>
                <c:pt idx="8142">
                  <c:v>61.654000000000003</c:v>
                </c:pt>
                <c:pt idx="8143">
                  <c:v>61.667000000000002</c:v>
                </c:pt>
                <c:pt idx="8144">
                  <c:v>61.68</c:v>
                </c:pt>
                <c:pt idx="8145">
                  <c:v>61.688000000000002</c:v>
                </c:pt>
                <c:pt idx="8146">
                  <c:v>61.692</c:v>
                </c:pt>
                <c:pt idx="8147">
                  <c:v>61.692</c:v>
                </c:pt>
                <c:pt idx="8148">
                  <c:v>61.692</c:v>
                </c:pt>
                <c:pt idx="8149">
                  <c:v>61.698</c:v>
                </c:pt>
                <c:pt idx="8150">
                  <c:v>61.707999999999998</c:v>
                </c:pt>
                <c:pt idx="8151">
                  <c:v>61.725999999999999</c:v>
                </c:pt>
                <c:pt idx="8152">
                  <c:v>61.749000000000002</c:v>
                </c:pt>
                <c:pt idx="8153">
                  <c:v>61.773000000000003</c:v>
                </c:pt>
                <c:pt idx="8154">
                  <c:v>61.789000000000001</c:v>
                </c:pt>
                <c:pt idx="8155">
                  <c:v>61.793999999999997</c:v>
                </c:pt>
                <c:pt idx="8156">
                  <c:v>61.783000000000001</c:v>
                </c:pt>
                <c:pt idx="8157">
                  <c:v>61.767000000000003</c:v>
                </c:pt>
                <c:pt idx="8158">
                  <c:v>61.744</c:v>
                </c:pt>
                <c:pt idx="8159">
                  <c:v>61.725000000000001</c:v>
                </c:pt>
                <c:pt idx="8160">
                  <c:v>61.710999999999999</c:v>
                </c:pt>
                <c:pt idx="8161">
                  <c:v>61.7</c:v>
                </c:pt>
                <c:pt idx="8162">
                  <c:v>61.686999999999998</c:v>
                </c:pt>
                <c:pt idx="8163">
                  <c:v>61.674999999999997</c:v>
                </c:pt>
                <c:pt idx="8164">
                  <c:v>61.673999999999999</c:v>
                </c:pt>
                <c:pt idx="8165">
                  <c:v>61.682000000000002</c:v>
                </c:pt>
                <c:pt idx="8166">
                  <c:v>61.698</c:v>
                </c:pt>
                <c:pt idx="8167">
                  <c:v>61.719000000000001</c:v>
                </c:pt>
                <c:pt idx="8168">
                  <c:v>61.741</c:v>
                </c:pt>
                <c:pt idx="8169">
                  <c:v>61.76</c:v>
                </c:pt>
                <c:pt idx="8170">
                  <c:v>61.786000000000001</c:v>
                </c:pt>
                <c:pt idx="8171">
                  <c:v>61.814999999999998</c:v>
                </c:pt>
                <c:pt idx="8172">
                  <c:v>61.844999999999999</c:v>
                </c:pt>
                <c:pt idx="8173">
                  <c:v>61.872</c:v>
                </c:pt>
                <c:pt idx="8174">
                  <c:v>61.902999999999999</c:v>
                </c:pt>
                <c:pt idx="8175">
                  <c:v>61.942</c:v>
                </c:pt>
                <c:pt idx="8176">
                  <c:v>61.978000000000002</c:v>
                </c:pt>
                <c:pt idx="8177">
                  <c:v>62.000999999999998</c:v>
                </c:pt>
                <c:pt idx="8178">
                  <c:v>62.018000000000001</c:v>
                </c:pt>
                <c:pt idx="8179">
                  <c:v>62.033999999999999</c:v>
                </c:pt>
                <c:pt idx="8180">
                  <c:v>62.048999999999999</c:v>
                </c:pt>
                <c:pt idx="8181">
                  <c:v>62.061</c:v>
                </c:pt>
                <c:pt idx="8182">
                  <c:v>62.07</c:v>
                </c:pt>
                <c:pt idx="8183">
                  <c:v>62.075000000000003</c:v>
                </c:pt>
                <c:pt idx="8184">
                  <c:v>62.082000000000001</c:v>
                </c:pt>
                <c:pt idx="8185">
                  <c:v>62.087000000000003</c:v>
                </c:pt>
                <c:pt idx="8186">
                  <c:v>62.091000000000001</c:v>
                </c:pt>
                <c:pt idx="8187">
                  <c:v>62.097999999999999</c:v>
                </c:pt>
                <c:pt idx="8188">
                  <c:v>62.104999999999997</c:v>
                </c:pt>
                <c:pt idx="8189">
                  <c:v>62.103999999999999</c:v>
                </c:pt>
                <c:pt idx="8190">
                  <c:v>62.1</c:v>
                </c:pt>
                <c:pt idx="8191">
                  <c:v>62.094000000000001</c:v>
                </c:pt>
                <c:pt idx="8192">
                  <c:v>62.091000000000001</c:v>
                </c:pt>
                <c:pt idx="8193">
                  <c:v>62.094000000000001</c:v>
                </c:pt>
                <c:pt idx="8194">
                  <c:v>62.098999999999997</c:v>
                </c:pt>
                <c:pt idx="8195">
                  <c:v>62.100999999999999</c:v>
                </c:pt>
                <c:pt idx="8196">
                  <c:v>62.09</c:v>
                </c:pt>
                <c:pt idx="8197">
                  <c:v>62.058</c:v>
                </c:pt>
                <c:pt idx="8198">
                  <c:v>62.03</c:v>
                </c:pt>
                <c:pt idx="8199">
                  <c:v>62.006999999999998</c:v>
                </c:pt>
                <c:pt idx="8200">
                  <c:v>61.981999999999999</c:v>
                </c:pt>
                <c:pt idx="8201">
                  <c:v>61.953000000000003</c:v>
                </c:pt>
                <c:pt idx="8202">
                  <c:v>61.914000000000001</c:v>
                </c:pt>
                <c:pt idx="8203">
                  <c:v>61.868000000000002</c:v>
                </c:pt>
                <c:pt idx="8204">
                  <c:v>61.811999999999998</c:v>
                </c:pt>
                <c:pt idx="8205">
                  <c:v>61.750999999999998</c:v>
                </c:pt>
                <c:pt idx="8206">
                  <c:v>61.685000000000002</c:v>
                </c:pt>
                <c:pt idx="8207">
                  <c:v>61.595999999999997</c:v>
                </c:pt>
                <c:pt idx="8208">
                  <c:v>61.497</c:v>
                </c:pt>
                <c:pt idx="8209">
                  <c:v>61.39</c:v>
                </c:pt>
                <c:pt idx="8210">
                  <c:v>61.283000000000001</c:v>
                </c:pt>
                <c:pt idx="8211">
                  <c:v>61.177</c:v>
                </c:pt>
                <c:pt idx="8212">
                  <c:v>61.075000000000003</c:v>
                </c:pt>
                <c:pt idx="8213">
                  <c:v>60.965000000000003</c:v>
                </c:pt>
                <c:pt idx="8214">
                  <c:v>60.863</c:v>
                </c:pt>
                <c:pt idx="8215">
                  <c:v>60.777999999999999</c:v>
                </c:pt>
                <c:pt idx="8216">
                  <c:v>60.691000000000003</c:v>
                </c:pt>
                <c:pt idx="8217">
                  <c:v>60.588000000000001</c:v>
                </c:pt>
                <c:pt idx="8218">
                  <c:v>60.491999999999997</c:v>
                </c:pt>
                <c:pt idx="8219">
                  <c:v>60.415999999999997</c:v>
                </c:pt>
                <c:pt idx="8220">
                  <c:v>60.331000000000003</c:v>
                </c:pt>
                <c:pt idx="8221">
                  <c:v>60.23</c:v>
                </c:pt>
                <c:pt idx="8222">
                  <c:v>60.121000000000002</c:v>
                </c:pt>
                <c:pt idx="8223">
                  <c:v>60.018999999999998</c:v>
                </c:pt>
                <c:pt idx="8224">
                  <c:v>59.951999999999998</c:v>
                </c:pt>
                <c:pt idx="8225">
                  <c:v>59.881999999999998</c:v>
                </c:pt>
                <c:pt idx="8226">
                  <c:v>59.808</c:v>
                </c:pt>
                <c:pt idx="8227">
                  <c:v>59.73</c:v>
                </c:pt>
                <c:pt idx="8228">
                  <c:v>59.656999999999996</c:v>
                </c:pt>
                <c:pt idx="8229">
                  <c:v>59.597000000000001</c:v>
                </c:pt>
                <c:pt idx="8230">
                  <c:v>59.529000000000003</c:v>
                </c:pt>
                <c:pt idx="8231">
                  <c:v>59.451999999999998</c:v>
                </c:pt>
                <c:pt idx="8232">
                  <c:v>59.372999999999998</c:v>
                </c:pt>
                <c:pt idx="8233">
                  <c:v>59.317999999999998</c:v>
                </c:pt>
                <c:pt idx="8234">
                  <c:v>59.26</c:v>
                </c:pt>
                <c:pt idx="8235">
                  <c:v>59.183999999999997</c:v>
                </c:pt>
                <c:pt idx="8236">
                  <c:v>59.101999999999997</c:v>
                </c:pt>
                <c:pt idx="8237">
                  <c:v>59.003999999999998</c:v>
                </c:pt>
                <c:pt idx="8238">
                  <c:v>58.911999999999999</c:v>
                </c:pt>
                <c:pt idx="8239">
                  <c:v>58.832999999999998</c:v>
                </c:pt>
                <c:pt idx="8240">
                  <c:v>58.732999999999997</c:v>
                </c:pt>
                <c:pt idx="8241">
                  <c:v>58.625999999999998</c:v>
                </c:pt>
                <c:pt idx="8242">
                  <c:v>58.530999999999999</c:v>
                </c:pt>
                <c:pt idx="8243">
                  <c:v>58.424999999999997</c:v>
                </c:pt>
                <c:pt idx="8244">
                  <c:v>58.326000000000001</c:v>
                </c:pt>
                <c:pt idx="8245">
                  <c:v>58.238</c:v>
                </c:pt>
                <c:pt idx="8246">
                  <c:v>58.155999999999999</c:v>
                </c:pt>
                <c:pt idx="8247">
                  <c:v>58.073999999999998</c:v>
                </c:pt>
                <c:pt idx="8248">
                  <c:v>57.978000000000002</c:v>
                </c:pt>
                <c:pt idx="8249">
                  <c:v>57.902999999999999</c:v>
                </c:pt>
                <c:pt idx="8250">
                  <c:v>57.856000000000002</c:v>
                </c:pt>
                <c:pt idx="8251">
                  <c:v>57.817999999999998</c:v>
                </c:pt>
                <c:pt idx="8252">
                  <c:v>57.786999999999999</c:v>
                </c:pt>
                <c:pt idx="8253">
                  <c:v>57.765999999999998</c:v>
                </c:pt>
                <c:pt idx="8254">
                  <c:v>57.749000000000002</c:v>
                </c:pt>
                <c:pt idx="8255">
                  <c:v>57.738999999999997</c:v>
                </c:pt>
                <c:pt idx="8256">
                  <c:v>57.725999999999999</c:v>
                </c:pt>
                <c:pt idx="8257">
                  <c:v>57.713999999999999</c:v>
                </c:pt>
                <c:pt idx="8258">
                  <c:v>57.706000000000003</c:v>
                </c:pt>
                <c:pt idx="8259">
                  <c:v>57.694000000000003</c:v>
                </c:pt>
                <c:pt idx="8260">
                  <c:v>57.682000000000002</c:v>
                </c:pt>
                <c:pt idx="8261">
                  <c:v>57.671999999999997</c:v>
                </c:pt>
                <c:pt idx="8262">
                  <c:v>57.66</c:v>
                </c:pt>
                <c:pt idx="8263">
                  <c:v>57.646999999999998</c:v>
                </c:pt>
                <c:pt idx="8264">
                  <c:v>57.636000000000003</c:v>
                </c:pt>
                <c:pt idx="8265">
                  <c:v>57.622999999999998</c:v>
                </c:pt>
                <c:pt idx="8266">
                  <c:v>57.606000000000002</c:v>
                </c:pt>
                <c:pt idx="8267">
                  <c:v>57.585000000000001</c:v>
                </c:pt>
                <c:pt idx="8268">
                  <c:v>57.558</c:v>
                </c:pt>
                <c:pt idx="8269">
                  <c:v>57.524999999999999</c:v>
                </c:pt>
                <c:pt idx="8270">
                  <c:v>57.481999999999999</c:v>
                </c:pt>
                <c:pt idx="8271">
                  <c:v>57.415999999999997</c:v>
                </c:pt>
                <c:pt idx="8272">
                  <c:v>57.331000000000003</c:v>
                </c:pt>
                <c:pt idx="8273">
                  <c:v>57.238999999999997</c:v>
                </c:pt>
                <c:pt idx="8274">
                  <c:v>57.125</c:v>
                </c:pt>
                <c:pt idx="8275">
                  <c:v>57.024999999999999</c:v>
                </c:pt>
                <c:pt idx="8276">
                  <c:v>56.914000000000001</c:v>
                </c:pt>
                <c:pt idx="8277">
                  <c:v>56.780999999999999</c:v>
                </c:pt>
                <c:pt idx="8278">
                  <c:v>56.652000000000001</c:v>
                </c:pt>
                <c:pt idx="8279">
                  <c:v>56.512</c:v>
                </c:pt>
                <c:pt idx="8280">
                  <c:v>56.369</c:v>
                </c:pt>
                <c:pt idx="8281">
                  <c:v>56.219000000000001</c:v>
                </c:pt>
                <c:pt idx="8282">
                  <c:v>56.061999999999998</c:v>
                </c:pt>
                <c:pt idx="8283">
                  <c:v>55.878999999999998</c:v>
                </c:pt>
                <c:pt idx="8284">
                  <c:v>55.704999999999998</c:v>
                </c:pt>
                <c:pt idx="8285">
                  <c:v>55.527000000000001</c:v>
                </c:pt>
                <c:pt idx="8286">
                  <c:v>55.343000000000004</c:v>
                </c:pt>
                <c:pt idx="8287">
                  <c:v>55.182000000000002</c:v>
                </c:pt>
                <c:pt idx="8288">
                  <c:v>55.06</c:v>
                </c:pt>
                <c:pt idx="8289">
                  <c:v>54.963999999999999</c:v>
                </c:pt>
                <c:pt idx="8290">
                  <c:v>54.892000000000003</c:v>
                </c:pt>
                <c:pt idx="8291">
                  <c:v>54.841000000000001</c:v>
                </c:pt>
                <c:pt idx="8292">
                  <c:v>54.814</c:v>
                </c:pt>
                <c:pt idx="8293">
                  <c:v>54.819000000000003</c:v>
                </c:pt>
                <c:pt idx="8294">
                  <c:v>54.848999999999997</c:v>
                </c:pt>
                <c:pt idx="8295">
                  <c:v>54.895000000000003</c:v>
                </c:pt>
                <c:pt idx="8296">
                  <c:v>54.972000000000001</c:v>
                </c:pt>
                <c:pt idx="8297">
                  <c:v>55.064999999999998</c:v>
                </c:pt>
                <c:pt idx="8298">
                  <c:v>55.161000000000001</c:v>
                </c:pt>
                <c:pt idx="8299">
                  <c:v>55.274000000000001</c:v>
                </c:pt>
                <c:pt idx="8300">
                  <c:v>55.402000000000001</c:v>
                </c:pt>
                <c:pt idx="8301">
                  <c:v>55.536000000000001</c:v>
                </c:pt>
                <c:pt idx="8302">
                  <c:v>55.667999999999999</c:v>
                </c:pt>
                <c:pt idx="8303">
                  <c:v>55.802</c:v>
                </c:pt>
                <c:pt idx="8304">
                  <c:v>55.930999999999997</c:v>
                </c:pt>
                <c:pt idx="8305">
                  <c:v>56.05</c:v>
                </c:pt>
                <c:pt idx="8306">
                  <c:v>56.152000000000001</c:v>
                </c:pt>
                <c:pt idx="8307">
                  <c:v>56.231999999999999</c:v>
                </c:pt>
                <c:pt idx="8308">
                  <c:v>56.302</c:v>
                </c:pt>
                <c:pt idx="8309">
                  <c:v>56.365000000000002</c:v>
                </c:pt>
                <c:pt idx="8310">
                  <c:v>56.418999999999997</c:v>
                </c:pt>
                <c:pt idx="8311">
                  <c:v>56.45</c:v>
                </c:pt>
                <c:pt idx="8312">
                  <c:v>56.47</c:v>
                </c:pt>
                <c:pt idx="8313">
                  <c:v>56.488999999999997</c:v>
                </c:pt>
                <c:pt idx="8314">
                  <c:v>56.51</c:v>
                </c:pt>
                <c:pt idx="8315">
                  <c:v>56.536000000000001</c:v>
                </c:pt>
                <c:pt idx="8316">
                  <c:v>56.558999999999997</c:v>
                </c:pt>
                <c:pt idx="8317">
                  <c:v>56.576000000000001</c:v>
                </c:pt>
                <c:pt idx="8318">
                  <c:v>56.591999999999999</c:v>
                </c:pt>
                <c:pt idx="8319">
                  <c:v>56.61</c:v>
                </c:pt>
                <c:pt idx="8320">
                  <c:v>56.631999999999998</c:v>
                </c:pt>
                <c:pt idx="8321">
                  <c:v>56.658999999999999</c:v>
                </c:pt>
                <c:pt idx="8322">
                  <c:v>56.698</c:v>
                </c:pt>
                <c:pt idx="8323">
                  <c:v>56.744</c:v>
                </c:pt>
                <c:pt idx="8324">
                  <c:v>56.781999999999996</c:v>
                </c:pt>
                <c:pt idx="8325">
                  <c:v>56.816000000000003</c:v>
                </c:pt>
                <c:pt idx="8326">
                  <c:v>56.850999999999999</c:v>
                </c:pt>
                <c:pt idx="8327">
                  <c:v>56.887999999999998</c:v>
                </c:pt>
                <c:pt idx="8328">
                  <c:v>56.917000000000002</c:v>
                </c:pt>
                <c:pt idx="8329">
                  <c:v>56.947000000000003</c:v>
                </c:pt>
                <c:pt idx="8330">
                  <c:v>56.97</c:v>
                </c:pt>
                <c:pt idx="8331">
                  <c:v>56.991</c:v>
                </c:pt>
                <c:pt idx="8332">
                  <c:v>57.018999999999998</c:v>
                </c:pt>
                <c:pt idx="8333">
                  <c:v>57.040999999999997</c:v>
                </c:pt>
                <c:pt idx="8334">
                  <c:v>57.063000000000002</c:v>
                </c:pt>
                <c:pt idx="8335">
                  <c:v>57.087000000000003</c:v>
                </c:pt>
                <c:pt idx="8336">
                  <c:v>57.112000000000002</c:v>
                </c:pt>
                <c:pt idx="8337">
                  <c:v>57.137</c:v>
                </c:pt>
                <c:pt idx="8338">
                  <c:v>57.161000000000001</c:v>
                </c:pt>
                <c:pt idx="8339">
                  <c:v>57.188000000000002</c:v>
                </c:pt>
                <c:pt idx="8340">
                  <c:v>57.222999999999999</c:v>
                </c:pt>
                <c:pt idx="8341">
                  <c:v>57.253</c:v>
                </c:pt>
                <c:pt idx="8342">
                  <c:v>57.28</c:v>
                </c:pt>
                <c:pt idx="8343">
                  <c:v>57.305999999999997</c:v>
                </c:pt>
                <c:pt idx="8344">
                  <c:v>57.350999999999999</c:v>
                </c:pt>
                <c:pt idx="8345">
                  <c:v>57.396999999999998</c:v>
                </c:pt>
                <c:pt idx="8346">
                  <c:v>57.430999999999997</c:v>
                </c:pt>
                <c:pt idx="8347">
                  <c:v>57.460999999999999</c:v>
                </c:pt>
                <c:pt idx="8348">
                  <c:v>57.493000000000002</c:v>
                </c:pt>
                <c:pt idx="8349">
                  <c:v>57.529000000000003</c:v>
                </c:pt>
                <c:pt idx="8350">
                  <c:v>57.569000000000003</c:v>
                </c:pt>
                <c:pt idx="8351">
                  <c:v>57.61</c:v>
                </c:pt>
                <c:pt idx="8352">
                  <c:v>57.651000000000003</c:v>
                </c:pt>
                <c:pt idx="8353">
                  <c:v>57.692999999999998</c:v>
                </c:pt>
                <c:pt idx="8354">
                  <c:v>57.737000000000002</c:v>
                </c:pt>
                <c:pt idx="8355">
                  <c:v>57.777000000000001</c:v>
                </c:pt>
                <c:pt idx="8356">
                  <c:v>57.808999999999997</c:v>
                </c:pt>
                <c:pt idx="8357">
                  <c:v>57.835000000000001</c:v>
                </c:pt>
                <c:pt idx="8358">
                  <c:v>57.856000000000002</c:v>
                </c:pt>
                <c:pt idx="8359">
                  <c:v>57.881999999999998</c:v>
                </c:pt>
                <c:pt idx="8360">
                  <c:v>57.914999999999999</c:v>
                </c:pt>
                <c:pt idx="8361">
                  <c:v>57.939</c:v>
                </c:pt>
                <c:pt idx="8362">
                  <c:v>57.957000000000001</c:v>
                </c:pt>
                <c:pt idx="8363">
                  <c:v>57.975999999999999</c:v>
                </c:pt>
                <c:pt idx="8364">
                  <c:v>57.987000000000002</c:v>
                </c:pt>
                <c:pt idx="8365">
                  <c:v>57.997</c:v>
                </c:pt>
                <c:pt idx="8366">
                  <c:v>58.01</c:v>
                </c:pt>
                <c:pt idx="8367">
                  <c:v>58.036999999999999</c:v>
                </c:pt>
                <c:pt idx="8368">
                  <c:v>58.067</c:v>
                </c:pt>
                <c:pt idx="8369">
                  <c:v>58.094000000000001</c:v>
                </c:pt>
                <c:pt idx="8370">
                  <c:v>58.139000000000003</c:v>
                </c:pt>
                <c:pt idx="8371">
                  <c:v>58.192999999999998</c:v>
                </c:pt>
                <c:pt idx="8372">
                  <c:v>58.241999999999997</c:v>
                </c:pt>
                <c:pt idx="8373">
                  <c:v>58.277999999999999</c:v>
                </c:pt>
                <c:pt idx="8374">
                  <c:v>58.305999999999997</c:v>
                </c:pt>
                <c:pt idx="8375">
                  <c:v>58.335999999999999</c:v>
                </c:pt>
                <c:pt idx="8376">
                  <c:v>58.362000000000002</c:v>
                </c:pt>
                <c:pt idx="8377">
                  <c:v>58.387999999999998</c:v>
                </c:pt>
                <c:pt idx="8378">
                  <c:v>58.415999999999997</c:v>
                </c:pt>
                <c:pt idx="8379">
                  <c:v>58.435000000000002</c:v>
                </c:pt>
                <c:pt idx="8380">
                  <c:v>58.433999999999997</c:v>
                </c:pt>
                <c:pt idx="8381">
                  <c:v>58.426000000000002</c:v>
                </c:pt>
                <c:pt idx="8382">
                  <c:v>58.414999999999999</c:v>
                </c:pt>
                <c:pt idx="8383">
                  <c:v>58.4</c:v>
                </c:pt>
                <c:pt idx="8384">
                  <c:v>58.378</c:v>
                </c:pt>
                <c:pt idx="8385">
                  <c:v>58.347000000000001</c:v>
                </c:pt>
                <c:pt idx="8386">
                  <c:v>58.317999999999998</c:v>
                </c:pt>
                <c:pt idx="8387">
                  <c:v>58.29</c:v>
                </c:pt>
                <c:pt idx="8388">
                  <c:v>58.262</c:v>
                </c:pt>
                <c:pt idx="8389">
                  <c:v>58.234999999999999</c:v>
                </c:pt>
                <c:pt idx="8390">
                  <c:v>58.213000000000001</c:v>
                </c:pt>
                <c:pt idx="8391">
                  <c:v>58.206000000000003</c:v>
                </c:pt>
                <c:pt idx="8392">
                  <c:v>58.207000000000001</c:v>
                </c:pt>
                <c:pt idx="8393">
                  <c:v>58.21</c:v>
                </c:pt>
                <c:pt idx="8394">
                  <c:v>58.207999999999998</c:v>
                </c:pt>
                <c:pt idx="8395">
                  <c:v>58.198999999999998</c:v>
                </c:pt>
                <c:pt idx="8396">
                  <c:v>58.183999999999997</c:v>
                </c:pt>
                <c:pt idx="8397">
                  <c:v>58.152000000000001</c:v>
                </c:pt>
                <c:pt idx="8398">
                  <c:v>58.136000000000003</c:v>
                </c:pt>
                <c:pt idx="8399">
                  <c:v>58.128999999999998</c:v>
                </c:pt>
                <c:pt idx="8400">
                  <c:v>58.143999999999998</c:v>
                </c:pt>
                <c:pt idx="8401">
                  <c:v>58.216999999999999</c:v>
                </c:pt>
                <c:pt idx="8402">
                  <c:v>58.307000000000002</c:v>
                </c:pt>
                <c:pt idx="8403">
                  <c:v>58.387999999999998</c:v>
                </c:pt>
                <c:pt idx="8404">
                  <c:v>58.457999999999998</c:v>
                </c:pt>
                <c:pt idx="8405">
                  <c:v>58.540999999999997</c:v>
                </c:pt>
                <c:pt idx="8406">
                  <c:v>58.628999999999998</c:v>
                </c:pt>
                <c:pt idx="8407">
                  <c:v>58.701999999999998</c:v>
                </c:pt>
                <c:pt idx="8408">
                  <c:v>58.784999999999997</c:v>
                </c:pt>
                <c:pt idx="8409">
                  <c:v>58.860999999999997</c:v>
                </c:pt>
                <c:pt idx="8410">
                  <c:v>58.918999999999997</c:v>
                </c:pt>
                <c:pt idx="8411">
                  <c:v>58.981000000000002</c:v>
                </c:pt>
                <c:pt idx="8412">
                  <c:v>59.031999999999996</c:v>
                </c:pt>
                <c:pt idx="8413">
                  <c:v>59.076999999999998</c:v>
                </c:pt>
                <c:pt idx="8414">
                  <c:v>59.122999999999998</c:v>
                </c:pt>
                <c:pt idx="8415">
                  <c:v>59.151000000000003</c:v>
                </c:pt>
                <c:pt idx="8416">
                  <c:v>59.167999999999999</c:v>
                </c:pt>
                <c:pt idx="8417">
                  <c:v>59.171999999999997</c:v>
                </c:pt>
                <c:pt idx="8418">
                  <c:v>59.170999999999999</c:v>
                </c:pt>
                <c:pt idx="8419">
                  <c:v>59.167000000000002</c:v>
                </c:pt>
                <c:pt idx="8420">
                  <c:v>59.152999999999999</c:v>
                </c:pt>
                <c:pt idx="8421">
                  <c:v>59.121000000000002</c:v>
                </c:pt>
                <c:pt idx="8422">
                  <c:v>59.076000000000001</c:v>
                </c:pt>
                <c:pt idx="8423">
                  <c:v>59.029000000000003</c:v>
                </c:pt>
                <c:pt idx="8424">
                  <c:v>58.972000000000001</c:v>
                </c:pt>
                <c:pt idx="8425">
                  <c:v>58.901000000000003</c:v>
                </c:pt>
                <c:pt idx="8426">
                  <c:v>58.829000000000001</c:v>
                </c:pt>
                <c:pt idx="8427">
                  <c:v>58.737000000000002</c:v>
                </c:pt>
                <c:pt idx="8428">
                  <c:v>58.634999999999998</c:v>
                </c:pt>
                <c:pt idx="8429">
                  <c:v>58.53</c:v>
                </c:pt>
                <c:pt idx="8430">
                  <c:v>58.424999999999997</c:v>
                </c:pt>
                <c:pt idx="8431">
                  <c:v>58.313000000000002</c:v>
                </c:pt>
                <c:pt idx="8432">
                  <c:v>58.198</c:v>
                </c:pt>
                <c:pt idx="8433">
                  <c:v>58.079000000000001</c:v>
                </c:pt>
                <c:pt idx="8434">
                  <c:v>57.969000000000001</c:v>
                </c:pt>
                <c:pt idx="8435">
                  <c:v>57.859000000000002</c:v>
                </c:pt>
                <c:pt idx="8436">
                  <c:v>57.732999999999997</c:v>
                </c:pt>
                <c:pt idx="8437">
                  <c:v>57.621000000000002</c:v>
                </c:pt>
                <c:pt idx="8438">
                  <c:v>57.512999999999998</c:v>
                </c:pt>
                <c:pt idx="8439">
                  <c:v>57.405999999999999</c:v>
                </c:pt>
                <c:pt idx="8440">
                  <c:v>57.301000000000002</c:v>
                </c:pt>
                <c:pt idx="8441">
                  <c:v>57.19</c:v>
                </c:pt>
                <c:pt idx="8442">
                  <c:v>57.076000000000001</c:v>
                </c:pt>
                <c:pt idx="8443">
                  <c:v>56.96</c:v>
                </c:pt>
                <c:pt idx="8444">
                  <c:v>56.847999999999999</c:v>
                </c:pt>
                <c:pt idx="8445">
                  <c:v>56.732999999999997</c:v>
                </c:pt>
                <c:pt idx="8446">
                  <c:v>56.62</c:v>
                </c:pt>
                <c:pt idx="8447">
                  <c:v>56.515999999999998</c:v>
                </c:pt>
                <c:pt idx="8448">
                  <c:v>56.435000000000002</c:v>
                </c:pt>
                <c:pt idx="8449">
                  <c:v>56.34</c:v>
                </c:pt>
                <c:pt idx="8450">
                  <c:v>56.244999999999997</c:v>
                </c:pt>
                <c:pt idx="8451">
                  <c:v>56.164000000000001</c:v>
                </c:pt>
                <c:pt idx="8452">
                  <c:v>56.081000000000003</c:v>
                </c:pt>
                <c:pt idx="8453">
                  <c:v>56.003999999999998</c:v>
                </c:pt>
                <c:pt idx="8454">
                  <c:v>55.902000000000001</c:v>
                </c:pt>
                <c:pt idx="8455">
                  <c:v>55.807000000000002</c:v>
                </c:pt>
                <c:pt idx="8456">
                  <c:v>55.741</c:v>
                </c:pt>
                <c:pt idx="8457">
                  <c:v>55.677999999999997</c:v>
                </c:pt>
                <c:pt idx="8458">
                  <c:v>55.619</c:v>
                </c:pt>
                <c:pt idx="8459">
                  <c:v>55.576000000000001</c:v>
                </c:pt>
                <c:pt idx="8460">
                  <c:v>55.537999999999997</c:v>
                </c:pt>
                <c:pt idx="8461">
                  <c:v>55.5</c:v>
                </c:pt>
                <c:pt idx="8462">
                  <c:v>55.463000000000001</c:v>
                </c:pt>
                <c:pt idx="8463">
                  <c:v>55.429000000000002</c:v>
                </c:pt>
                <c:pt idx="8464">
                  <c:v>55.395000000000003</c:v>
                </c:pt>
                <c:pt idx="8465">
                  <c:v>55.372999999999998</c:v>
                </c:pt>
                <c:pt idx="8466">
                  <c:v>55.36</c:v>
                </c:pt>
                <c:pt idx="8467">
                  <c:v>55.359000000000002</c:v>
                </c:pt>
                <c:pt idx="8468">
                  <c:v>55.372</c:v>
                </c:pt>
                <c:pt idx="8469">
                  <c:v>55.393999999999998</c:v>
                </c:pt>
                <c:pt idx="8470">
                  <c:v>55.423000000000002</c:v>
                </c:pt>
                <c:pt idx="8471">
                  <c:v>55.466000000000001</c:v>
                </c:pt>
                <c:pt idx="8472">
                  <c:v>55.518000000000001</c:v>
                </c:pt>
                <c:pt idx="8473">
                  <c:v>55.573</c:v>
                </c:pt>
                <c:pt idx="8474">
                  <c:v>55.622</c:v>
                </c:pt>
                <c:pt idx="8475">
                  <c:v>55.658000000000001</c:v>
                </c:pt>
                <c:pt idx="8476">
                  <c:v>55.680999999999997</c:v>
                </c:pt>
                <c:pt idx="8477">
                  <c:v>55.698</c:v>
                </c:pt>
                <c:pt idx="8478">
                  <c:v>55.707999999999998</c:v>
                </c:pt>
                <c:pt idx="8479">
                  <c:v>55.712000000000003</c:v>
                </c:pt>
                <c:pt idx="8480">
                  <c:v>55.709000000000003</c:v>
                </c:pt>
                <c:pt idx="8481">
                  <c:v>55.707999999999998</c:v>
                </c:pt>
                <c:pt idx="8482">
                  <c:v>55.707999999999998</c:v>
                </c:pt>
                <c:pt idx="8483">
                  <c:v>55.712000000000003</c:v>
                </c:pt>
                <c:pt idx="8484">
                  <c:v>55.722999999999999</c:v>
                </c:pt>
                <c:pt idx="8485">
                  <c:v>55.746000000000002</c:v>
                </c:pt>
                <c:pt idx="8486">
                  <c:v>55.783000000000001</c:v>
                </c:pt>
                <c:pt idx="8487">
                  <c:v>55.82</c:v>
                </c:pt>
                <c:pt idx="8488">
                  <c:v>55.853000000000002</c:v>
                </c:pt>
                <c:pt idx="8489">
                  <c:v>55.878999999999998</c:v>
                </c:pt>
                <c:pt idx="8490">
                  <c:v>55.908000000000001</c:v>
                </c:pt>
                <c:pt idx="8491">
                  <c:v>55.956000000000003</c:v>
                </c:pt>
                <c:pt idx="8492">
                  <c:v>55.996000000000002</c:v>
                </c:pt>
                <c:pt idx="8493">
                  <c:v>56.036000000000001</c:v>
                </c:pt>
                <c:pt idx="8494">
                  <c:v>56.085999999999999</c:v>
                </c:pt>
                <c:pt idx="8495">
                  <c:v>56.139000000000003</c:v>
                </c:pt>
                <c:pt idx="8496">
                  <c:v>56.186999999999998</c:v>
                </c:pt>
                <c:pt idx="8497">
                  <c:v>56.222000000000001</c:v>
                </c:pt>
                <c:pt idx="8498">
                  <c:v>56.26</c:v>
                </c:pt>
                <c:pt idx="8499">
                  <c:v>56.293999999999997</c:v>
                </c:pt>
                <c:pt idx="8500">
                  <c:v>56.319000000000003</c:v>
                </c:pt>
                <c:pt idx="8501">
                  <c:v>56.326999999999998</c:v>
                </c:pt>
                <c:pt idx="8502">
                  <c:v>56.329000000000001</c:v>
                </c:pt>
                <c:pt idx="8503">
                  <c:v>56.331000000000003</c:v>
                </c:pt>
                <c:pt idx="8504">
                  <c:v>56.322000000000003</c:v>
                </c:pt>
                <c:pt idx="8505">
                  <c:v>56.356999999999999</c:v>
                </c:pt>
                <c:pt idx="8506">
                  <c:v>56.375999999999998</c:v>
                </c:pt>
                <c:pt idx="8507">
                  <c:v>56.395000000000003</c:v>
                </c:pt>
                <c:pt idx="8508">
                  <c:v>56.414000000000001</c:v>
                </c:pt>
                <c:pt idx="8509">
                  <c:v>56.436</c:v>
                </c:pt>
                <c:pt idx="8510">
                  <c:v>56.457000000000001</c:v>
                </c:pt>
                <c:pt idx="8511">
                  <c:v>56.475999999999999</c:v>
                </c:pt>
                <c:pt idx="8512">
                  <c:v>56.484000000000002</c:v>
                </c:pt>
                <c:pt idx="8513">
                  <c:v>56.481000000000002</c:v>
                </c:pt>
                <c:pt idx="8514">
                  <c:v>56.470999999999997</c:v>
                </c:pt>
                <c:pt idx="8515">
                  <c:v>56.46</c:v>
                </c:pt>
                <c:pt idx="8516">
                  <c:v>56.447000000000003</c:v>
                </c:pt>
                <c:pt idx="8517">
                  <c:v>56.427999999999997</c:v>
                </c:pt>
                <c:pt idx="8518">
                  <c:v>56.408000000000001</c:v>
                </c:pt>
                <c:pt idx="8519">
                  <c:v>56.39</c:v>
                </c:pt>
                <c:pt idx="8520">
                  <c:v>56.372999999999998</c:v>
                </c:pt>
                <c:pt idx="8521">
                  <c:v>56.35</c:v>
                </c:pt>
                <c:pt idx="8522">
                  <c:v>56.320999999999998</c:v>
                </c:pt>
                <c:pt idx="8523">
                  <c:v>56.286999999999999</c:v>
                </c:pt>
                <c:pt idx="8524">
                  <c:v>56.249000000000002</c:v>
                </c:pt>
                <c:pt idx="8525">
                  <c:v>56.216000000000001</c:v>
                </c:pt>
                <c:pt idx="8526">
                  <c:v>56.177</c:v>
                </c:pt>
                <c:pt idx="8527">
                  <c:v>56.131999999999998</c:v>
                </c:pt>
                <c:pt idx="8528">
                  <c:v>56.091999999999999</c:v>
                </c:pt>
                <c:pt idx="8529">
                  <c:v>56.054000000000002</c:v>
                </c:pt>
                <c:pt idx="8530">
                  <c:v>56.012999999999998</c:v>
                </c:pt>
                <c:pt idx="8531">
                  <c:v>55.973999999999997</c:v>
                </c:pt>
                <c:pt idx="8532">
                  <c:v>55.944000000000003</c:v>
                </c:pt>
                <c:pt idx="8533">
                  <c:v>55.924999999999997</c:v>
                </c:pt>
                <c:pt idx="8534">
                  <c:v>55.920999999999999</c:v>
                </c:pt>
                <c:pt idx="8535">
                  <c:v>55.92</c:v>
                </c:pt>
                <c:pt idx="8536">
                  <c:v>55.911000000000001</c:v>
                </c:pt>
                <c:pt idx="8537">
                  <c:v>55.899000000000001</c:v>
                </c:pt>
                <c:pt idx="8538">
                  <c:v>55.889000000000003</c:v>
                </c:pt>
                <c:pt idx="8539">
                  <c:v>55.875</c:v>
                </c:pt>
                <c:pt idx="8540">
                  <c:v>55.854999999999997</c:v>
                </c:pt>
                <c:pt idx="8541">
                  <c:v>55.838000000000001</c:v>
                </c:pt>
                <c:pt idx="8542">
                  <c:v>55.825000000000003</c:v>
                </c:pt>
                <c:pt idx="8543">
                  <c:v>55.817999999999998</c:v>
                </c:pt>
                <c:pt idx="8544">
                  <c:v>55.822000000000003</c:v>
                </c:pt>
                <c:pt idx="8545">
                  <c:v>55.826000000000001</c:v>
                </c:pt>
                <c:pt idx="8546">
                  <c:v>55.835999999999999</c:v>
                </c:pt>
                <c:pt idx="8547">
                  <c:v>55.850999999999999</c:v>
                </c:pt>
                <c:pt idx="8548">
                  <c:v>55.868000000000002</c:v>
                </c:pt>
                <c:pt idx="8549">
                  <c:v>55.881</c:v>
                </c:pt>
                <c:pt idx="8550">
                  <c:v>55.890999999999998</c:v>
                </c:pt>
                <c:pt idx="8551">
                  <c:v>55.893000000000001</c:v>
                </c:pt>
                <c:pt idx="8552">
                  <c:v>55.877000000000002</c:v>
                </c:pt>
                <c:pt idx="8553">
                  <c:v>55.832999999999998</c:v>
                </c:pt>
                <c:pt idx="8554">
                  <c:v>55.774000000000001</c:v>
                </c:pt>
                <c:pt idx="8555">
                  <c:v>55.718000000000004</c:v>
                </c:pt>
                <c:pt idx="8556">
                  <c:v>55.68</c:v>
                </c:pt>
                <c:pt idx="8557">
                  <c:v>55.621000000000002</c:v>
                </c:pt>
                <c:pt idx="8558">
                  <c:v>55.542000000000002</c:v>
                </c:pt>
                <c:pt idx="8559">
                  <c:v>55.478000000000002</c:v>
                </c:pt>
                <c:pt idx="8560">
                  <c:v>55.418999999999997</c:v>
                </c:pt>
                <c:pt idx="8561">
                  <c:v>55.323</c:v>
                </c:pt>
                <c:pt idx="8562">
                  <c:v>55.192999999999998</c:v>
                </c:pt>
                <c:pt idx="8563">
                  <c:v>55.03</c:v>
                </c:pt>
                <c:pt idx="8564">
                  <c:v>54.847999999999999</c:v>
                </c:pt>
                <c:pt idx="8565">
                  <c:v>54.658999999999999</c:v>
                </c:pt>
                <c:pt idx="8566">
                  <c:v>54.470999999999997</c:v>
                </c:pt>
                <c:pt idx="8567">
                  <c:v>54.277000000000001</c:v>
                </c:pt>
                <c:pt idx="8568">
                  <c:v>54.093000000000004</c:v>
                </c:pt>
                <c:pt idx="8569">
                  <c:v>53.914000000000001</c:v>
                </c:pt>
                <c:pt idx="8570">
                  <c:v>53.764000000000003</c:v>
                </c:pt>
                <c:pt idx="8571">
                  <c:v>53.65</c:v>
                </c:pt>
                <c:pt idx="8572">
                  <c:v>53.542999999999999</c:v>
                </c:pt>
                <c:pt idx="8573">
                  <c:v>53.454000000000001</c:v>
                </c:pt>
                <c:pt idx="8574">
                  <c:v>53.369</c:v>
                </c:pt>
                <c:pt idx="8575">
                  <c:v>53.283000000000001</c:v>
                </c:pt>
                <c:pt idx="8576">
                  <c:v>53.215000000000003</c:v>
                </c:pt>
                <c:pt idx="8577">
                  <c:v>53.155000000000001</c:v>
                </c:pt>
                <c:pt idx="8578">
                  <c:v>53.082999999999998</c:v>
                </c:pt>
                <c:pt idx="8579">
                  <c:v>53.000999999999998</c:v>
                </c:pt>
                <c:pt idx="8580">
                  <c:v>52.924999999999997</c:v>
                </c:pt>
                <c:pt idx="8581">
                  <c:v>52.859000000000002</c:v>
                </c:pt>
                <c:pt idx="8582">
                  <c:v>52.81</c:v>
                </c:pt>
                <c:pt idx="8583">
                  <c:v>52.767000000000003</c:v>
                </c:pt>
                <c:pt idx="8584">
                  <c:v>52.728000000000002</c:v>
                </c:pt>
                <c:pt idx="8585">
                  <c:v>52.689</c:v>
                </c:pt>
                <c:pt idx="8586">
                  <c:v>52.648000000000003</c:v>
                </c:pt>
                <c:pt idx="8587">
                  <c:v>52.607999999999997</c:v>
                </c:pt>
                <c:pt idx="8588">
                  <c:v>52.564999999999998</c:v>
                </c:pt>
                <c:pt idx="8589">
                  <c:v>52.526000000000003</c:v>
                </c:pt>
                <c:pt idx="8590">
                  <c:v>52.476999999999997</c:v>
                </c:pt>
                <c:pt idx="8591">
                  <c:v>52.414999999999999</c:v>
                </c:pt>
                <c:pt idx="8592">
                  <c:v>52.338000000000001</c:v>
                </c:pt>
                <c:pt idx="8593">
                  <c:v>52.241999999999997</c:v>
                </c:pt>
                <c:pt idx="8594">
                  <c:v>52.125999999999998</c:v>
                </c:pt>
                <c:pt idx="8595">
                  <c:v>51.99</c:v>
                </c:pt>
                <c:pt idx="8596">
                  <c:v>51.841999999999999</c:v>
                </c:pt>
                <c:pt idx="8597">
                  <c:v>51.664999999999999</c:v>
                </c:pt>
                <c:pt idx="8598">
                  <c:v>51.475000000000001</c:v>
                </c:pt>
                <c:pt idx="8599">
                  <c:v>51.268000000000001</c:v>
                </c:pt>
                <c:pt idx="8600">
                  <c:v>51.037999999999997</c:v>
                </c:pt>
                <c:pt idx="8601">
                  <c:v>50.802999999999997</c:v>
                </c:pt>
                <c:pt idx="8602">
                  <c:v>50.561999999999998</c:v>
                </c:pt>
                <c:pt idx="8603">
                  <c:v>50.308</c:v>
                </c:pt>
                <c:pt idx="8604">
                  <c:v>50.064</c:v>
                </c:pt>
                <c:pt idx="8605">
                  <c:v>49.814999999999998</c:v>
                </c:pt>
                <c:pt idx="8606">
                  <c:v>49.564</c:v>
                </c:pt>
                <c:pt idx="8607">
                  <c:v>49.326999999999998</c:v>
                </c:pt>
                <c:pt idx="8608">
                  <c:v>49.098999999999997</c:v>
                </c:pt>
                <c:pt idx="8609">
                  <c:v>48.863999999999997</c:v>
                </c:pt>
                <c:pt idx="8610">
                  <c:v>48.616999999999997</c:v>
                </c:pt>
                <c:pt idx="8611">
                  <c:v>48.363999999999997</c:v>
                </c:pt>
                <c:pt idx="8612">
                  <c:v>48.1</c:v>
                </c:pt>
                <c:pt idx="8613">
                  <c:v>47.817</c:v>
                </c:pt>
                <c:pt idx="8614">
                  <c:v>47.551000000000002</c:v>
                </c:pt>
                <c:pt idx="8615">
                  <c:v>47.298000000000002</c:v>
                </c:pt>
                <c:pt idx="8616">
                  <c:v>47.027999999999999</c:v>
                </c:pt>
                <c:pt idx="8617">
                  <c:v>46.758000000000003</c:v>
                </c:pt>
                <c:pt idx="8618">
                  <c:v>46.466000000000001</c:v>
                </c:pt>
                <c:pt idx="8619">
                  <c:v>46.168999999999997</c:v>
                </c:pt>
                <c:pt idx="8620">
                  <c:v>45.865000000000002</c:v>
                </c:pt>
                <c:pt idx="8621">
                  <c:v>45.552999999999997</c:v>
                </c:pt>
                <c:pt idx="8622">
                  <c:v>45.249000000000002</c:v>
                </c:pt>
                <c:pt idx="8623">
                  <c:v>44.963000000000001</c:v>
                </c:pt>
                <c:pt idx="8624">
                  <c:v>44.68</c:v>
                </c:pt>
                <c:pt idx="8625">
                  <c:v>44.401000000000003</c:v>
                </c:pt>
                <c:pt idx="8626">
                  <c:v>44.134</c:v>
                </c:pt>
                <c:pt idx="8627">
                  <c:v>43.86</c:v>
                </c:pt>
                <c:pt idx="8628">
                  <c:v>43.622999999999998</c:v>
                </c:pt>
                <c:pt idx="8629">
                  <c:v>43.42</c:v>
                </c:pt>
                <c:pt idx="8630">
                  <c:v>43.243000000000002</c:v>
                </c:pt>
                <c:pt idx="8631">
                  <c:v>43.094999999999999</c:v>
                </c:pt>
                <c:pt idx="8632">
                  <c:v>42.95</c:v>
                </c:pt>
                <c:pt idx="8633">
                  <c:v>42.817999999999998</c:v>
                </c:pt>
                <c:pt idx="8634">
                  <c:v>42.712000000000003</c:v>
                </c:pt>
                <c:pt idx="8635">
                  <c:v>42.606999999999999</c:v>
                </c:pt>
                <c:pt idx="8636">
                  <c:v>42.500999999999998</c:v>
                </c:pt>
                <c:pt idx="8637">
                  <c:v>42.390999999999998</c:v>
                </c:pt>
                <c:pt idx="8638">
                  <c:v>42.268000000000001</c:v>
                </c:pt>
                <c:pt idx="8639">
                  <c:v>42.136000000000003</c:v>
                </c:pt>
                <c:pt idx="8640">
                  <c:v>42.012</c:v>
                </c:pt>
                <c:pt idx="8641">
                  <c:v>41.902999999999999</c:v>
                </c:pt>
                <c:pt idx="8642">
                  <c:v>41.811</c:v>
                </c:pt>
                <c:pt idx="8643">
                  <c:v>41.73</c:v>
                </c:pt>
                <c:pt idx="8644">
                  <c:v>41.664999999999999</c:v>
                </c:pt>
                <c:pt idx="8645">
                  <c:v>41.622</c:v>
                </c:pt>
                <c:pt idx="8646">
                  <c:v>41.601999999999997</c:v>
                </c:pt>
                <c:pt idx="8647">
                  <c:v>41.6</c:v>
                </c:pt>
                <c:pt idx="8648">
                  <c:v>41.6</c:v>
                </c:pt>
                <c:pt idx="8649">
                  <c:v>41.598999999999997</c:v>
                </c:pt>
                <c:pt idx="8650">
                  <c:v>41.585999999999999</c:v>
                </c:pt>
                <c:pt idx="8651">
                  <c:v>41.581000000000003</c:v>
                </c:pt>
                <c:pt idx="8652">
                  <c:v>41.576000000000001</c:v>
                </c:pt>
                <c:pt idx="8653">
                  <c:v>41.56</c:v>
                </c:pt>
                <c:pt idx="8654">
                  <c:v>41.554000000000002</c:v>
                </c:pt>
                <c:pt idx="8655">
                  <c:v>41.564</c:v>
                </c:pt>
                <c:pt idx="8656">
                  <c:v>41.597000000000001</c:v>
                </c:pt>
                <c:pt idx="8657">
                  <c:v>41.652000000000001</c:v>
                </c:pt>
                <c:pt idx="8658">
                  <c:v>41.715000000000003</c:v>
                </c:pt>
                <c:pt idx="8659">
                  <c:v>41.777000000000001</c:v>
                </c:pt>
                <c:pt idx="8660">
                  <c:v>41.851999999999997</c:v>
                </c:pt>
                <c:pt idx="8661">
                  <c:v>41.929000000000002</c:v>
                </c:pt>
                <c:pt idx="8662">
                  <c:v>42.01</c:v>
                </c:pt>
                <c:pt idx="8663">
                  <c:v>42.1</c:v>
                </c:pt>
                <c:pt idx="8664">
                  <c:v>42.176000000000002</c:v>
                </c:pt>
                <c:pt idx="8665">
                  <c:v>42.238999999999997</c:v>
                </c:pt>
                <c:pt idx="8666">
                  <c:v>42.304000000000002</c:v>
                </c:pt>
                <c:pt idx="8667">
                  <c:v>42.365000000000002</c:v>
                </c:pt>
                <c:pt idx="8668">
                  <c:v>42.418999999999997</c:v>
                </c:pt>
                <c:pt idx="8669">
                  <c:v>42.465000000000003</c:v>
                </c:pt>
                <c:pt idx="8670">
                  <c:v>42.503</c:v>
                </c:pt>
                <c:pt idx="8671">
                  <c:v>42.53</c:v>
                </c:pt>
                <c:pt idx="8672">
                  <c:v>42.545999999999999</c:v>
                </c:pt>
                <c:pt idx="8673">
                  <c:v>42.548000000000002</c:v>
                </c:pt>
                <c:pt idx="8674">
                  <c:v>42.523000000000003</c:v>
                </c:pt>
                <c:pt idx="8675">
                  <c:v>42.497</c:v>
                </c:pt>
                <c:pt idx="8676">
                  <c:v>42.468000000000004</c:v>
                </c:pt>
                <c:pt idx="8677">
                  <c:v>42.41</c:v>
                </c:pt>
                <c:pt idx="8678">
                  <c:v>42.341000000000001</c:v>
                </c:pt>
                <c:pt idx="8679">
                  <c:v>42.256</c:v>
                </c:pt>
                <c:pt idx="8680">
                  <c:v>42.179000000000002</c:v>
                </c:pt>
                <c:pt idx="8681">
                  <c:v>42.100999999999999</c:v>
                </c:pt>
                <c:pt idx="8682">
                  <c:v>42.02</c:v>
                </c:pt>
                <c:pt idx="8683">
                  <c:v>41.933</c:v>
                </c:pt>
                <c:pt idx="8684">
                  <c:v>41.845999999999997</c:v>
                </c:pt>
                <c:pt idx="8685">
                  <c:v>41.762</c:v>
                </c:pt>
                <c:pt idx="8686">
                  <c:v>41.66</c:v>
                </c:pt>
                <c:pt idx="8687">
                  <c:v>41.557000000000002</c:v>
                </c:pt>
                <c:pt idx="8688">
                  <c:v>41.438000000000002</c:v>
                </c:pt>
                <c:pt idx="8689">
                  <c:v>41.323</c:v>
                </c:pt>
                <c:pt idx="8690">
                  <c:v>41.231999999999999</c:v>
                </c:pt>
                <c:pt idx="8691">
                  <c:v>41.15</c:v>
                </c:pt>
                <c:pt idx="8692">
                  <c:v>41.082999999999998</c:v>
                </c:pt>
                <c:pt idx="8693">
                  <c:v>41.040999999999997</c:v>
                </c:pt>
                <c:pt idx="8694">
                  <c:v>41.018000000000001</c:v>
                </c:pt>
                <c:pt idx="8695">
                  <c:v>41</c:v>
                </c:pt>
                <c:pt idx="8696">
                  <c:v>40.988999999999997</c:v>
                </c:pt>
                <c:pt idx="8697">
                  <c:v>40.991999999999997</c:v>
                </c:pt>
                <c:pt idx="8698">
                  <c:v>40.997</c:v>
                </c:pt>
                <c:pt idx="8699">
                  <c:v>41.005000000000003</c:v>
                </c:pt>
                <c:pt idx="8700">
                  <c:v>41.027000000000001</c:v>
                </c:pt>
                <c:pt idx="8701">
                  <c:v>41.061</c:v>
                </c:pt>
                <c:pt idx="8702">
                  <c:v>41.097999999999999</c:v>
                </c:pt>
                <c:pt idx="8703">
                  <c:v>41.131999999999998</c:v>
                </c:pt>
                <c:pt idx="8704">
                  <c:v>41.173999999999999</c:v>
                </c:pt>
                <c:pt idx="8705">
                  <c:v>41.220999999999997</c:v>
                </c:pt>
                <c:pt idx="8706">
                  <c:v>41.290999999999997</c:v>
                </c:pt>
                <c:pt idx="8707">
                  <c:v>41.371000000000002</c:v>
                </c:pt>
                <c:pt idx="8708">
                  <c:v>41.442999999999998</c:v>
                </c:pt>
                <c:pt idx="8709">
                  <c:v>41.526000000000003</c:v>
                </c:pt>
                <c:pt idx="8710">
                  <c:v>41.613</c:v>
                </c:pt>
                <c:pt idx="8711">
                  <c:v>41.712000000000003</c:v>
                </c:pt>
                <c:pt idx="8712">
                  <c:v>41.817</c:v>
                </c:pt>
                <c:pt idx="8713">
                  <c:v>41.926000000000002</c:v>
                </c:pt>
                <c:pt idx="8714">
                  <c:v>42.036000000000001</c:v>
                </c:pt>
                <c:pt idx="8715">
                  <c:v>42.158999999999999</c:v>
                </c:pt>
                <c:pt idx="8716">
                  <c:v>42.295000000000002</c:v>
                </c:pt>
                <c:pt idx="8717">
                  <c:v>42.427</c:v>
                </c:pt>
                <c:pt idx="8718">
                  <c:v>42.558999999999997</c:v>
                </c:pt>
                <c:pt idx="8719">
                  <c:v>42.68</c:v>
                </c:pt>
                <c:pt idx="8720">
                  <c:v>42.777000000000001</c:v>
                </c:pt>
                <c:pt idx="8721">
                  <c:v>42.866</c:v>
                </c:pt>
                <c:pt idx="8722">
                  <c:v>42.945999999999998</c:v>
                </c:pt>
                <c:pt idx="8723">
                  <c:v>43.01</c:v>
                </c:pt>
                <c:pt idx="8724">
                  <c:v>43.055999999999997</c:v>
                </c:pt>
                <c:pt idx="8725">
                  <c:v>43.087000000000003</c:v>
                </c:pt>
                <c:pt idx="8726">
                  <c:v>43.12</c:v>
                </c:pt>
                <c:pt idx="8727">
                  <c:v>43.151000000000003</c:v>
                </c:pt>
                <c:pt idx="8728">
                  <c:v>43.183999999999997</c:v>
                </c:pt>
                <c:pt idx="8729">
                  <c:v>43.225000000000001</c:v>
                </c:pt>
                <c:pt idx="8730">
                  <c:v>43.27</c:v>
                </c:pt>
                <c:pt idx="8731">
                  <c:v>43.317999999999998</c:v>
                </c:pt>
                <c:pt idx="8732">
                  <c:v>43.357999999999997</c:v>
                </c:pt>
                <c:pt idx="8733">
                  <c:v>43.384</c:v>
                </c:pt>
                <c:pt idx="8734">
                  <c:v>43.396000000000001</c:v>
                </c:pt>
                <c:pt idx="8735">
                  <c:v>43.387</c:v>
                </c:pt>
                <c:pt idx="8736">
                  <c:v>43.356999999999999</c:v>
                </c:pt>
                <c:pt idx="8737">
                  <c:v>43.320999999999998</c:v>
                </c:pt>
                <c:pt idx="8738">
                  <c:v>43.29</c:v>
                </c:pt>
                <c:pt idx="8739">
                  <c:v>43.250999999999998</c:v>
                </c:pt>
                <c:pt idx="8740">
                  <c:v>43.213000000000001</c:v>
                </c:pt>
                <c:pt idx="8741">
                  <c:v>43.158999999999999</c:v>
                </c:pt>
                <c:pt idx="8742">
                  <c:v>43.082000000000001</c:v>
                </c:pt>
                <c:pt idx="8743">
                  <c:v>43.009</c:v>
                </c:pt>
                <c:pt idx="8744">
                  <c:v>42.936999999999998</c:v>
                </c:pt>
                <c:pt idx="8745">
                  <c:v>42.860999999999997</c:v>
                </c:pt>
                <c:pt idx="8746">
                  <c:v>42.798999999999999</c:v>
                </c:pt>
                <c:pt idx="8747">
                  <c:v>42.741999999999997</c:v>
                </c:pt>
                <c:pt idx="8748">
                  <c:v>42.695</c:v>
                </c:pt>
                <c:pt idx="8749">
                  <c:v>42.668999999999997</c:v>
                </c:pt>
                <c:pt idx="8750">
                  <c:v>42.667999999999999</c:v>
                </c:pt>
                <c:pt idx="8751">
                  <c:v>42.69</c:v>
                </c:pt>
                <c:pt idx="8752">
                  <c:v>42.722999999999999</c:v>
                </c:pt>
                <c:pt idx="8753">
                  <c:v>42.753999999999998</c:v>
                </c:pt>
                <c:pt idx="8754">
                  <c:v>42.771000000000001</c:v>
                </c:pt>
                <c:pt idx="8755">
                  <c:v>42.765000000000001</c:v>
                </c:pt>
                <c:pt idx="8756">
                  <c:v>42.743000000000002</c:v>
                </c:pt>
                <c:pt idx="8757">
                  <c:v>42.722000000000001</c:v>
                </c:pt>
                <c:pt idx="8758">
                  <c:v>42.698999999999998</c:v>
                </c:pt>
                <c:pt idx="8759">
                  <c:v>42.673000000000002</c:v>
                </c:pt>
                <c:pt idx="8760">
                  <c:v>42.656999999999996</c:v>
                </c:pt>
                <c:pt idx="8761">
                  <c:v>42.634999999999998</c:v>
                </c:pt>
                <c:pt idx="8762">
                  <c:v>42.588999999999999</c:v>
                </c:pt>
                <c:pt idx="8763">
                  <c:v>42.521999999999998</c:v>
                </c:pt>
                <c:pt idx="8764">
                  <c:v>42.445999999999998</c:v>
                </c:pt>
                <c:pt idx="8765">
                  <c:v>42.363</c:v>
                </c:pt>
                <c:pt idx="8766">
                  <c:v>42.271000000000001</c:v>
                </c:pt>
                <c:pt idx="8767">
                  <c:v>42.185000000000002</c:v>
                </c:pt>
                <c:pt idx="8768">
                  <c:v>42.115000000000002</c:v>
                </c:pt>
                <c:pt idx="8769">
                  <c:v>42.07</c:v>
                </c:pt>
                <c:pt idx="8770">
                  <c:v>42.027000000000001</c:v>
                </c:pt>
                <c:pt idx="8771">
                  <c:v>41.987000000000002</c:v>
                </c:pt>
                <c:pt idx="8772">
                  <c:v>41.942</c:v>
                </c:pt>
                <c:pt idx="8773">
                  <c:v>41.887</c:v>
                </c:pt>
                <c:pt idx="8774">
                  <c:v>41.841000000000001</c:v>
                </c:pt>
                <c:pt idx="8775">
                  <c:v>41.793999999999997</c:v>
                </c:pt>
                <c:pt idx="8776">
                  <c:v>41.74</c:v>
                </c:pt>
                <c:pt idx="8777">
                  <c:v>41.691000000000003</c:v>
                </c:pt>
                <c:pt idx="8778">
                  <c:v>41.655000000000001</c:v>
                </c:pt>
                <c:pt idx="8779">
                  <c:v>41.631</c:v>
                </c:pt>
                <c:pt idx="8780">
                  <c:v>41.606999999999999</c:v>
                </c:pt>
                <c:pt idx="8781">
                  <c:v>41.573999999999998</c:v>
                </c:pt>
                <c:pt idx="8782">
                  <c:v>41.542000000000002</c:v>
                </c:pt>
                <c:pt idx="8783">
                  <c:v>41.506999999999998</c:v>
                </c:pt>
                <c:pt idx="8784">
                  <c:v>41.466000000000001</c:v>
                </c:pt>
                <c:pt idx="8785">
                  <c:v>41.423000000000002</c:v>
                </c:pt>
                <c:pt idx="8786">
                  <c:v>41.354999999999997</c:v>
                </c:pt>
                <c:pt idx="8787">
                  <c:v>41.261000000000003</c:v>
                </c:pt>
                <c:pt idx="8788">
                  <c:v>41.15</c:v>
                </c:pt>
                <c:pt idx="8789">
                  <c:v>41.021000000000001</c:v>
                </c:pt>
                <c:pt idx="8790">
                  <c:v>40.892000000000003</c:v>
                </c:pt>
                <c:pt idx="8791">
                  <c:v>40.765999999999998</c:v>
                </c:pt>
                <c:pt idx="8792">
                  <c:v>40.637</c:v>
                </c:pt>
                <c:pt idx="8793">
                  <c:v>40.49</c:v>
                </c:pt>
                <c:pt idx="8794">
                  <c:v>40.335000000000001</c:v>
                </c:pt>
                <c:pt idx="8795">
                  <c:v>40.180999999999997</c:v>
                </c:pt>
                <c:pt idx="8796">
                  <c:v>40.033000000000001</c:v>
                </c:pt>
                <c:pt idx="8797">
                  <c:v>39.881999999999998</c:v>
                </c:pt>
                <c:pt idx="8798">
                  <c:v>39.734000000000002</c:v>
                </c:pt>
                <c:pt idx="8799">
                  <c:v>39.587000000000003</c:v>
                </c:pt>
                <c:pt idx="8800">
                  <c:v>39.445</c:v>
                </c:pt>
                <c:pt idx="8801">
                  <c:v>39.302</c:v>
                </c:pt>
                <c:pt idx="8802">
                  <c:v>39.180999999999997</c:v>
                </c:pt>
                <c:pt idx="8803">
                  <c:v>39.097999999999999</c:v>
                </c:pt>
                <c:pt idx="8804">
                  <c:v>39.045000000000002</c:v>
                </c:pt>
                <c:pt idx="8805">
                  <c:v>39.024999999999999</c:v>
                </c:pt>
                <c:pt idx="8806">
                  <c:v>39.033999999999999</c:v>
                </c:pt>
                <c:pt idx="8807">
                  <c:v>39.058999999999997</c:v>
                </c:pt>
                <c:pt idx="8808">
                  <c:v>39.100999999999999</c:v>
                </c:pt>
                <c:pt idx="8809">
                  <c:v>39.158999999999999</c:v>
                </c:pt>
                <c:pt idx="8810">
                  <c:v>39.216000000000001</c:v>
                </c:pt>
                <c:pt idx="8811">
                  <c:v>39.271999999999998</c:v>
                </c:pt>
                <c:pt idx="8812">
                  <c:v>39.308</c:v>
                </c:pt>
                <c:pt idx="8813">
                  <c:v>39.323999999999998</c:v>
                </c:pt>
                <c:pt idx="8814">
                  <c:v>39.323</c:v>
                </c:pt>
                <c:pt idx="8815">
                  <c:v>39.295999999999999</c:v>
                </c:pt>
                <c:pt idx="8816">
                  <c:v>39.262</c:v>
                </c:pt>
                <c:pt idx="8817">
                  <c:v>39.218000000000004</c:v>
                </c:pt>
                <c:pt idx="8818">
                  <c:v>39.152000000000001</c:v>
                </c:pt>
                <c:pt idx="8819">
                  <c:v>39.063000000000002</c:v>
                </c:pt>
                <c:pt idx="8820">
                  <c:v>38.939</c:v>
                </c:pt>
                <c:pt idx="8821">
                  <c:v>38.799999999999997</c:v>
                </c:pt>
                <c:pt idx="8822">
                  <c:v>38.642000000000003</c:v>
                </c:pt>
                <c:pt idx="8823">
                  <c:v>38.472999999999999</c:v>
                </c:pt>
                <c:pt idx="8824">
                  <c:v>38.295000000000002</c:v>
                </c:pt>
                <c:pt idx="8825">
                  <c:v>38.112000000000002</c:v>
                </c:pt>
                <c:pt idx="8826">
                  <c:v>37.944000000000003</c:v>
                </c:pt>
                <c:pt idx="8827">
                  <c:v>37.784999999999997</c:v>
                </c:pt>
                <c:pt idx="8828">
                  <c:v>37.639000000000003</c:v>
                </c:pt>
                <c:pt idx="8829">
                  <c:v>37.506999999999998</c:v>
                </c:pt>
                <c:pt idx="8830">
                  <c:v>37.395000000000003</c:v>
                </c:pt>
                <c:pt idx="8831">
                  <c:v>37.319000000000003</c:v>
                </c:pt>
                <c:pt idx="8832">
                  <c:v>37.290999999999997</c:v>
                </c:pt>
                <c:pt idx="8833">
                  <c:v>37.298000000000002</c:v>
                </c:pt>
                <c:pt idx="8834">
                  <c:v>37.296999999999997</c:v>
                </c:pt>
                <c:pt idx="8835">
                  <c:v>37.28</c:v>
                </c:pt>
                <c:pt idx="8836">
                  <c:v>37.244999999999997</c:v>
                </c:pt>
                <c:pt idx="8837">
                  <c:v>37.186999999999998</c:v>
                </c:pt>
                <c:pt idx="8838">
                  <c:v>37.125</c:v>
                </c:pt>
                <c:pt idx="8839">
                  <c:v>37.067</c:v>
                </c:pt>
                <c:pt idx="8840">
                  <c:v>37.030999999999999</c:v>
                </c:pt>
                <c:pt idx="8841">
                  <c:v>37.027000000000001</c:v>
                </c:pt>
                <c:pt idx="8842">
                  <c:v>37.046999999999997</c:v>
                </c:pt>
                <c:pt idx="8843">
                  <c:v>37.097000000000001</c:v>
                </c:pt>
                <c:pt idx="8844">
                  <c:v>37.171999999999997</c:v>
                </c:pt>
                <c:pt idx="8845">
                  <c:v>37.252000000000002</c:v>
                </c:pt>
                <c:pt idx="8846">
                  <c:v>37.32</c:v>
                </c:pt>
                <c:pt idx="8847">
                  <c:v>37.356000000000002</c:v>
                </c:pt>
                <c:pt idx="8848">
                  <c:v>37.366999999999997</c:v>
                </c:pt>
                <c:pt idx="8849">
                  <c:v>37.356999999999999</c:v>
                </c:pt>
                <c:pt idx="8850">
                  <c:v>37.331000000000003</c:v>
                </c:pt>
                <c:pt idx="8851">
                  <c:v>37.289000000000001</c:v>
                </c:pt>
                <c:pt idx="8852">
                  <c:v>37.234999999999999</c:v>
                </c:pt>
                <c:pt idx="8853">
                  <c:v>37.161999999999999</c:v>
                </c:pt>
                <c:pt idx="8854">
                  <c:v>37.084000000000003</c:v>
                </c:pt>
                <c:pt idx="8855">
                  <c:v>37.015000000000001</c:v>
                </c:pt>
                <c:pt idx="8856">
                  <c:v>36.948</c:v>
                </c:pt>
                <c:pt idx="8857">
                  <c:v>36.874000000000002</c:v>
                </c:pt>
                <c:pt idx="8858">
                  <c:v>36.795000000000002</c:v>
                </c:pt>
                <c:pt idx="8859">
                  <c:v>36.722999999999999</c:v>
                </c:pt>
                <c:pt idx="8860">
                  <c:v>36.651000000000003</c:v>
                </c:pt>
                <c:pt idx="8861">
                  <c:v>36.57</c:v>
                </c:pt>
                <c:pt idx="8862">
                  <c:v>36.493000000000002</c:v>
                </c:pt>
                <c:pt idx="8863">
                  <c:v>36.42</c:v>
                </c:pt>
                <c:pt idx="8864">
                  <c:v>36.343000000000004</c:v>
                </c:pt>
                <c:pt idx="8865">
                  <c:v>36.274000000000001</c:v>
                </c:pt>
                <c:pt idx="8866">
                  <c:v>36.225999999999999</c:v>
                </c:pt>
                <c:pt idx="8867">
                  <c:v>36.204000000000001</c:v>
                </c:pt>
                <c:pt idx="8868">
                  <c:v>36.191000000000003</c:v>
                </c:pt>
                <c:pt idx="8869">
                  <c:v>36.216000000000001</c:v>
                </c:pt>
                <c:pt idx="8870">
                  <c:v>36.298999999999999</c:v>
                </c:pt>
                <c:pt idx="8871">
                  <c:v>36.405999999999999</c:v>
                </c:pt>
                <c:pt idx="8872">
                  <c:v>36.527999999999999</c:v>
                </c:pt>
                <c:pt idx="8873">
                  <c:v>36.648000000000003</c:v>
                </c:pt>
                <c:pt idx="8874">
                  <c:v>36.756</c:v>
                </c:pt>
                <c:pt idx="8875">
                  <c:v>36.850999999999999</c:v>
                </c:pt>
                <c:pt idx="8876">
                  <c:v>36.915999999999997</c:v>
                </c:pt>
                <c:pt idx="8877">
                  <c:v>36.936999999999998</c:v>
                </c:pt>
                <c:pt idx="8878">
                  <c:v>36.905999999999999</c:v>
                </c:pt>
                <c:pt idx="8879">
                  <c:v>36.832000000000001</c:v>
                </c:pt>
                <c:pt idx="8880">
                  <c:v>36.719000000000001</c:v>
                </c:pt>
                <c:pt idx="8881">
                  <c:v>36.569000000000003</c:v>
                </c:pt>
                <c:pt idx="8882">
                  <c:v>36.393999999999998</c:v>
                </c:pt>
                <c:pt idx="8883">
                  <c:v>36.218000000000004</c:v>
                </c:pt>
                <c:pt idx="8884">
                  <c:v>36.039000000000001</c:v>
                </c:pt>
                <c:pt idx="8885">
                  <c:v>35.856999999999999</c:v>
                </c:pt>
                <c:pt idx="8886">
                  <c:v>35.697000000000003</c:v>
                </c:pt>
                <c:pt idx="8887">
                  <c:v>35.575000000000003</c:v>
                </c:pt>
                <c:pt idx="8888">
                  <c:v>35.487000000000002</c:v>
                </c:pt>
                <c:pt idx="8889">
                  <c:v>35.439</c:v>
                </c:pt>
                <c:pt idx="8890">
                  <c:v>35.426000000000002</c:v>
                </c:pt>
                <c:pt idx="8891">
                  <c:v>35.445</c:v>
                </c:pt>
                <c:pt idx="8892">
                  <c:v>35.491999999999997</c:v>
                </c:pt>
                <c:pt idx="8893">
                  <c:v>35.564999999999998</c:v>
                </c:pt>
                <c:pt idx="8894">
                  <c:v>35.673999999999999</c:v>
                </c:pt>
                <c:pt idx="8895">
                  <c:v>35.790999999999997</c:v>
                </c:pt>
                <c:pt idx="8896">
                  <c:v>35.896999999999998</c:v>
                </c:pt>
                <c:pt idx="8897">
                  <c:v>36.023000000000003</c:v>
                </c:pt>
                <c:pt idx="8898">
                  <c:v>36.162999999999997</c:v>
                </c:pt>
                <c:pt idx="8899">
                  <c:v>36.299999999999997</c:v>
                </c:pt>
                <c:pt idx="8900">
                  <c:v>36.43</c:v>
                </c:pt>
                <c:pt idx="8901">
                  <c:v>36.542000000000002</c:v>
                </c:pt>
                <c:pt idx="8902">
                  <c:v>36.661000000000001</c:v>
                </c:pt>
                <c:pt idx="8903">
                  <c:v>36.764000000000003</c:v>
                </c:pt>
                <c:pt idx="8904">
                  <c:v>36.841999999999999</c:v>
                </c:pt>
                <c:pt idx="8905">
                  <c:v>36.911000000000001</c:v>
                </c:pt>
                <c:pt idx="8906">
                  <c:v>36.97</c:v>
                </c:pt>
                <c:pt idx="8907">
                  <c:v>37.015000000000001</c:v>
                </c:pt>
                <c:pt idx="8908">
                  <c:v>37.061999999999998</c:v>
                </c:pt>
                <c:pt idx="8909">
                  <c:v>37.113999999999997</c:v>
                </c:pt>
                <c:pt idx="8910">
                  <c:v>37.152000000000001</c:v>
                </c:pt>
                <c:pt idx="8911">
                  <c:v>37.171999999999997</c:v>
                </c:pt>
                <c:pt idx="8912">
                  <c:v>37.192</c:v>
                </c:pt>
                <c:pt idx="8913">
                  <c:v>37.194000000000003</c:v>
                </c:pt>
                <c:pt idx="8914">
                  <c:v>37.183</c:v>
                </c:pt>
                <c:pt idx="8915">
                  <c:v>37.180999999999997</c:v>
                </c:pt>
                <c:pt idx="8916">
                  <c:v>37.192</c:v>
                </c:pt>
                <c:pt idx="8917">
                  <c:v>37.21</c:v>
                </c:pt>
                <c:pt idx="8918">
                  <c:v>37.231000000000002</c:v>
                </c:pt>
                <c:pt idx="8919">
                  <c:v>37.253</c:v>
                </c:pt>
                <c:pt idx="8920">
                  <c:v>37.274999999999999</c:v>
                </c:pt>
                <c:pt idx="8921">
                  <c:v>37.301000000000002</c:v>
                </c:pt>
                <c:pt idx="8922">
                  <c:v>37.317</c:v>
                </c:pt>
                <c:pt idx="8923">
                  <c:v>37.326000000000001</c:v>
                </c:pt>
                <c:pt idx="8924">
                  <c:v>37.325000000000003</c:v>
                </c:pt>
                <c:pt idx="8925">
                  <c:v>37.319000000000003</c:v>
                </c:pt>
                <c:pt idx="8926">
                  <c:v>37.316000000000003</c:v>
                </c:pt>
                <c:pt idx="8927">
                  <c:v>37.32</c:v>
                </c:pt>
                <c:pt idx="8928">
                  <c:v>37.340000000000003</c:v>
                </c:pt>
                <c:pt idx="8929">
                  <c:v>37.375999999999998</c:v>
                </c:pt>
                <c:pt idx="8930">
                  <c:v>37.421999999999997</c:v>
                </c:pt>
                <c:pt idx="8931">
                  <c:v>37.479999999999997</c:v>
                </c:pt>
                <c:pt idx="8932">
                  <c:v>37.549999999999997</c:v>
                </c:pt>
                <c:pt idx="8933">
                  <c:v>37.630000000000003</c:v>
                </c:pt>
                <c:pt idx="8934">
                  <c:v>37.712000000000003</c:v>
                </c:pt>
                <c:pt idx="8935">
                  <c:v>37.787999999999997</c:v>
                </c:pt>
                <c:pt idx="8936">
                  <c:v>37.845999999999997</c:v>
                </c:pt>
                <c:pt idx="8937">
                  <c:v>37.904000000000003</c:v>
                </c:pt>
                <c:pt idx="8938">
                  <c:v>37.966000000000001</c:v>
                </c:pt>
                <c:pt idx="8939">
                  <c:v>38.034999999999997</c:v>
                </c:pt>
                <c:pt idx="8940">
                  <c:v>38.119999999999997</c:v>
                </c:pt>
                <c:pt idx="8941">
                  <c:v>38.207000000000001</c:v>
                </c:pt>
                <c:pt idx="8942">
                  <c:v>38.283999999999999</c:v>
                </c:pt>
                <c:pt idx="8943">
                  <c:v>38.362000000000002</c:v>
                </c:pt>
                <c:pt idx="8944">
                  <c:v>38.447000000000003</c:v>
                </c:pt>
                <c:pt idx="8945">
                  <c:v>38.540999999999997</c:v>
                </c:pt>
                <c:pt idx="8946">
                  <c:v>38.628</c:v>
                </c:pt>
                <c:pt idx="8947">
                  <c:v>38.704999999999998</c:v>
                </c:pt>
                <c:pt idx="8948">
                  <c:v>38.774000000000001</c:v>
                </c:pt>
                <c:pt idx="8949">
                  <c:v>38.832000000000001</c:v>
                </c:pt>
                <c:pt idx="8950">
                  <c:v>38.906999999999996</c:v>
                </c:pt>
                <c:pt idx="8951">
                  <c:v>38.99</c:v>
                </c:pt>
                <c:pt idx="8952">
                  <c:v>39.07</c:v>
                </c:pt>
                <c:pt idx="8953">
                  <c:v>39.162999999999997</c:v>
                </c:pt>
                <c:pt idx="8954">
                  <c:v>39.267000000000003</c:v>
                </c:pt>
                <c:pt idx="8955">
                  <c:v>39.362000000000002</c:v>
                </c:pt>
                <c:pt idx="8956">
                  <c:v>39.445999999999998</c:v>
                </c:pt>
                <c:pt idx="8957">
                  <c:v>39.533000000000001</c:v>
                </c:pt>
                <c:pt idx="8958">
                  <c:v>39.622999999999998</c:v>
                </c:pt>
                <c:pt idx="8959">
                  <c:v>39.726999999999997</c:v>
                </c:pt>
                <c:pt idx="8960">
                  <c:v>39.811999999999998</c:v>
                </c:pt>
                <c:pt idx="8961">
                  <c:v>39.884</c:v>
                </c:pt>
                <c:pt idx="8962">
                  <c:v>39.962000000000003</c:v>
                </c:pt>
                <c:pt idx="8963">
                  <c:v>40.011000000000003</c:v>
                </c:pt>
                <c:pt idx="8964">
                  <c:v>40.043999999999997</c:v>
                </c:pt>
                <c:pt idx="8965">
                  <c:v>40.064999999999998</c:v>
                </c:pt>
                <c:pt idx="8966">
                  <c:v>40.07</c:v>
                </c:pt>
                <c:pt idx="8967">
                  <c:v>40.063000000000002</c:v>
                </c:pt>
                <c:pt idx="8968">
                  <c:v>40.045000000000002</c:v>
                </c:pt>
                <c:pt idx="8969">
                  <c:v>40.024000000000001</c:v>
                </c:pt>
                <c:pt idx="8970">
                  <c:v>40.008000000000003</c:v>
                </c:pt>
                <c:pt idx="8971">
                  <c:v>39.996000000000002</c:v>
                </c:pt>
                <c:pt idx="8972">
                  <c:v>39.987000000000002</c:v>
                </c:pt>
                <c:pt idx="8973">
                  <c:v>39.984999999999999</c:v>
                </c:pt>
                <c:pt idx="8974">
                  <c:v>39.997</c:v>
                </c:pt>
                <c:pt idx="8975">
                  <c:v>40.024999999999999</c:v>
                </c:pt>
                <c:pt idx="8976">
                  <c:v>40.067999999999998</c:v>
                </c:pt>
                <c:pt idx="8977">
                  <c:v>40.112000000000002</c:v>
                </c:pt>
                <c:pt idx="8978">
                  <c:v>40.152999999999999</c:v>
                </c:pt>
                <c:pt idx="8979">
                  <c:v>40.197000000000003</c:v>
                </c:pt>
                <c:pt idx="8980">
                  <c:v>40.226999999999997</c:v>
                </c:pt>
                <c:pt idx="8981">
                  <c:v>40.246000000000002</c:v>
                </c:pt>
                <c:pt idx="8982">
                  <c:v>40.261000000000003</c:v>
                </c:pt>
                <c:pt idx="8983">
                  <c:v>40.273000000000003</c:v>
                </c:pt>
                <c:pt idx="8984">
                  <c:v>40.274000000000001</c:v>
                </c:pt>
                <c:pt idx="8985">
                  <c:v>40.26</c:v>
                </c:pt>
                <c:pt idx="8986">
                  <c:v>40.241999999999997</c:v>
                </c:pt>
                <c:pt idx="8987">
                  <c:v>40.225000000000001</c:v>
                </c:pt>
                <c:pt idx="8988">
                  <c:v>40.204999999999998</c:v>
                </c:pt>
                <c:pt idx="8989">
                  <c:v>40.182000000000002</c:v>
                </c:pt>
                <c:pt idx="8990">
                  <c:v>40.152999999999999</c:v>
                </c:pt>
                <c:pt idx="8991">
                  <c:v>40.118000000000002</c:v>
                </c:pt>
                <c:pt idx="8992">
                  <c:v>40.073999999999998</c:v>
                </c:pt>
                <c:pt idx="8993">
                  <c:v>40.029000000000003</c:v>
                </c:pt>
                <c:pt idx="8994">
                  <c:v>39.988999999999997</c:v>
                </c:pt>
                <c:pt idx="8995">
                  <c:v>39.962000000000003</c:v>
                </c:pt>
                <c:pt idx="8996">
                  <c:v>39.945</c:v>
                </c:pt>
                <c:pt idx="8997">
                  <c:v>39.938000000000002</c:v>
                </c:pt>
                <c:pt idx="8998">
                  <c:v>39.944000000000003</c:v>
                </c:pt>
                <c:pt idx="8999">
                  <c:v>39.962000000000003</c:v>
                </c:pt>
              </c:numCache>
            </c:numRef>
          </c:val>
          <c:smooth val="0"/>
          <c:extLst>
            <c:ext xmlns:c16="http://schemas.microsoft.com/office/drawing/2014/chart" uri="{C3380CC4-5D6E-409C-BE32-E72D297353CC}">
              <c16:uniqueId val="{00000000-3BBF-4E7C-801D-D3372DD21A47}"/>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AP!$E$1</c:f>
              <c:strCache>
                <c:ptCount val="1"/>
                <c:pt idx="0">
                  <c:v>TF AP (mm)</c:v>
                </c:pt>
              </c:strCache>
            </c:strRef>
          </c:tx>
          <c:spPr>
            <a:ln w="28575" cap="rnd">
              <a:solidFill>
                <a:schemeClr val="accent2"/>
              </a:solidFill>
              <a:round/>
            </a:ln>
            <a:effectLst/>
          </c:spPr>
          <c:marker>
            <c:symbol val="none"/>
          </c:marker>
          <c:val>
            <c:numRef>
              <c:f>DU02_INTACT_KE_AP!$E$2:$E$9001</c:f>
              <c:numCache>
                <c:formatCode>General</c:formatCode>
                <c:ptCount val="9000"/>
                <c:pt idx="0">
                  <c:v>-14.827</c:v>
                </c:pt>
                <c:pt idx="1">
                  <c:v>-14.864000000000001</c:v>
                </c:pt>
                <c:pt idx="2">
                  <c:v>-14.914</c:v>
                </c:pt>
                <c:pt idx="3">
                  <c:v>-14.942</c:v>
                </c:pt>
                <c:pt idx="4">
                  <c:v>-14.952999999999999</c:v>
                </c:pt>
                <c:pt idx="5">
                  <c:v>-14.942</c:v>
                </c:pt>
                <c:pt idx="6">
                  <c:v>-14.996</c:v>
                </c:pt>
                <c:pt idx="7">
                  <c:v>-15.007</c:v>
                </c:pt>
                <c:pt idx="8">
                  <c:v>-14.96</c:v>
                </c:pt>
                <c:pt idx="9">
                  <c:v>-14.922000000000001</c:v>
                </c:pt>
                <c:pt idx="10">
                  <c:v>-14.917</c:v>
                </c:pt>
                <c:pt idx="11">
                  <c:v>-15.010999999999999</c:v>
                </c:pt>
                <c:pt idx="12">
                  <c:v>-14.978999999999999</c:v>
                </c:pt>
                <c:pt idx="13">
                  <c:v>-14.954000000000001</c:v>
                </c:pt>
                <c:pt idx="14">
                  <c:v>-14.904999999999999</c:v>
                </c:pt>
                <c:pt idx="15">
                  <c:v>-14.864000000000001</c:v>
                </c:pt>
                <c:pt idx="16">
                  <c:v>-14.895</c:v>
                </c:pt>
                <c:pt idx="17">
                  <c:v>-14.872999999999999</c:v>
                </c:pt>
                <c:pt idx="18">
                  <c:v>-14.84</c:v>
                </c:pt>
                <c:pt idx="19">
                  <c:v>-14.823</c:v>
                </c:pt>
                <c:pt idx="20">
                  <c:v>-14.827999999999999</c:v>
                </c:pt>
                <c:pt idx="21">
                  <c:v>-14.856</c:v>
                </c:pt>
                <c:pt idx="22">
                  <c:v>-14.85</c:v>
                </c:pt>
                <c:pt idx="23">
                  <c:v>-14.95</c:v>
                </c:pt>
                <c:pt idx="24">
                  <c:v>-15.005000000000001</c:v>
                </c:pt>
                <c:pt idx="25">
                  <c:v>-15.009</c:v>
                </c:pt>
                <c:pt idx="26">
                  <c:v>-15.048999999999999</c:v>
                </c:pt>
                <c:pt idx="27">
                  <c:v>-15.015000000000001</c:v>
                </c:pt>
                <c:pt idx="28">
                  <c:v>-14.999000000000001</c:v>
                </c:pt>
                <c:pt idx="29">
                  <c:v>-14.872</c:v>
                </c:pt>
                <c:pt idx="30">
                  <c:v>-14.907</c:v>
                </c:pt>
                <c:pt idx="31">
                  <c:v>-14.895</c:v>
                </c:pt>
                <c:pt idx="32">
                  <c:v>-14.845000000000001</c:v>
                </c:pt>
                <c:pt idx="33">
                  <c:v>-14.878</c:v>
                </c:pt>
                <c:pt idx="34">
                  <c:v>-14.881</c:v>
                </c:pt>
                <c:pt idx="35">
                  <c:v>-14.91</c:v>
                </c:pt>
                <c:pt idx="36">
                  <c:v>-14.949</c:v>
                </c:pt>
                <c:pt idx="37">
                  <c:v>-14.99</c:v>
                </c:pt>
                <c:pt idx="38">
                  <c:v>-14.983000000000001</c:v>
                </c:pt>
                <c:pt idx="39">
                  <c:v>-15</c:v>
                </c:pt>
                <c:pt idx="40">
                  <c:v>-15.087</c:v>
                </c:pt>
                <c:pt idx="41">
                  <c:v>-15.143000000000001</c:v>
                </c:pt>
                <c:pt idx="42">
                  <c:v>-15.172000000000001</c:v>
                </c:pt>
                <c:pt idx="43">
                  <c:v>-15.103</c:v>
                </c:pt>
                <c:pt idx="44">
                  <c:v>-15.061999999999999</c:v>
                </c:pt>
                <c:pt idx="45">
                  <c:v>-15</c:v>
                </c:pt>
                <c:pt idx="46">
                  <c:v>-14.933</c:v>
                </c:pt>
                <c:pt idx="47">
                  <c:v>-14.887</c:v>
                </c:pt>
                <c:pt idx="48">
                  <c:v>-14.882</c:v>
                </c:pt>
                <c:pt idx="49">
                  <c:v>-14.834</c:v>
                </c:pt>
                <c:pt idx="50">
                  <c:v>-14.858000000000001</c:v>
                </c:pt>
                <c:pt idx="51">
                  <c:v>-14.977</c:v>
                </c:pt>
                <c:pt idx="52">
                  <c:v>-14.956</c:v>
                </c:pt>
                <c:pt idx="53">
                  <c:v>-14.958</c:v>
                </c:pt>
                <c:pt idx="54">
                  <c:v>-14.84</c:v>
                </c:pt>
                <c:pt idx="55">
                  <c:v>-14.954000000000001</c:v>
                </c:pt>
                <c:pt idx="56">
                  <c:v>-14.941000000000001</c:v>
                </c:pt>
                <c:pt idx="57">
                  <c:v>-14.994999999999999</c:v>
                </c:pt>
                <c:pt idx="58">
                  <c:v>-14.968</c:v>
                </c:pt>
                <c:pt idx="59">
                  <c:v>-15.032</c:v>
                </c:pt>
                <c:pt idx="60">
                  <c:v>-15.066000000000001</c:v>
                </c:pt>
                <c:pt idx="61">
                  <c:v>-15.081</c:v>
                </c:pt>
                <c:pt idx="62">
                  <c:v>-15.026999999999999</c:v>
                </c:pt>
                <c:pt idx="63">
                  <c:v>-15.081</c:v>
                </c:pt>
                <c:pt idx="64">
                  <c:v>-15.108000000000001</c:v>
                </c:pt>
                <c:pt idx="65">
                  <c:v>-15.01</c:v>
                </c:pt>
                <c:pt idx="66">
                  <c:v>-14.957000000000001</c:v>
                </c:pt>
                <c:pt idx="67">
                  <c:v>-14.944000000000001</c:v>
                </c:pt>
                <c:pt idx="68">
                  <c:v>-15.090999999999999</c:v>
                </c:pt>
                <c:pt idx="69">
                  <c:v>-15.035</c:v>
                </c:pt>
                <c:pt idx="70">
                  <c:v>-15.007</c:v>
                </c:pt>
                <c:pt idx="71">
                  <c:v>-15.007</c:v>
                </c:pt>
                <c:pt idx="72">
                  <c:v>-14.981999999999999</c:v>
                </c:pt>
                <c:pt idx="73">
                  <c:v>-15.03</c:v>
                </c:pt>
                <c:pt idx="74">
                  <c:v>-15.077</c:v>
                </c:pt>
                <c:pt idx="75">
                  <c:v>-15.038</c:v>
                </c:pt>
                <c:pt idx="76">
                  <c:v>-15.071</c:v>
                </c:pt>
                <c:pt idx="77">
                  <c:v>-15.052</c:v>
                </c:pt>
                <c:pt idx="78">
                  <c:v>-15.025</c:v>
                </c:pt>
                <c:pt idx="79">
                  <c:v>-15.026999999999999</c:v>
                </c:pt>
                <c:pt idx="80">
                  <c:v>-15.03</c:v>
                </c:pt>
                <c:pt idx="81">
                  <c:v>-14.997999999999999</c:v>
                </c:pt>
                <c:pt idx="82">
                  <c:v>-15.03</c:v>
                </c:pt>
                <c:pt idx="83">
                  <c:v>-15.026</c:v>
                </c:pt>
                <c:pt idx="84">
                  <c:v>-15.057</c:v>
                </c:pt>
                <c:pt idx="85">
                  <c:v>-15.118</c:v>
                </c:pt>
                <c:pt idx="86">
                  <c:v>-15.166</c:v>
                </c:pt>
                <c:pt idx="87">
                  <c:v>-15.082000000000001</c:v>
                </c:pt>
                <c:pt idx="88">
                  <c:v>-15.08</c:v>
                </c:pt>
                <c:pt idx="89">
                  <c:v>-15.128</c:v>
                </c:pt>
                <c:pt idx="90">
                  <c:v>-15.177</c:v>
                </c:pt>
                <c:pt idx="91">
                  <c:v>-15.109</c:v>
                </c:pt>
                <c:pt idx="92">
                  <c:v>-15.069000000000001</c:v>
                </c:pt>
                <c:pt idx="93">
                  <c:v>-14.96</c:v>
                </c:pt>
                <c:pt idx="94">
                  <c:v>-14.901999999999999</c:v>
                </c:pt>
                <c:pt idx="95">
                  <c:v>-14.817</c:v>
                </c:pt>
                <c:pt idx="96">
                  <c:v>-14.805999999999999</c:v>
                </c:pt>
                <c:pt idx="97">
                  <c:v>-14.862</c:v>
                </c:pt>
                <c:pt idx="98">
                  <c:v>-14.904999999999999</c:v>
                </c:pt>
                <c:pt idx="99">
                  <c:v>-14.848000000000001</c:v>
                </c:pt>
                <c:pt idx="100">
                  <c:v>-14.942</c:v>
                </c:pt>
                <c:pt idx="101">
                  <c:v>-15.042</c:v>
                </c:pt>
                <c:pt idx="102">
                  <c:v>-15.067</c:v>
                </c:pt>
                <c:pt idx="103">
                  <c:v>-15.12</c:v>
                </c:pt>
                <c:pt idx="104">
                  <c:v>-15.066000000000001</c:v>
                </c:pt>
                <c:pt idx="105">
                  <c:v>-15.144</c:v>
                </c:pt>
                <c:pt idx="106">
                  <c:v>-15.031000000000001</c:v>
                </c:pt>
                <c:pt idx="107">
                  <c:v>-14.95</c:v>
                </c:pt>
                <c:pt idx="108">
                  <c:v>-15.015000000000001</c:v>
                </c:pt>
                <c:pt idx="109">
                  <c:v>-15</c:v>
                </c:pt>
                <c:pt idx="110">
                  <c:v>-14.946</c:v>
                </c:pt>
                <c:pt idx="111">
                  <c:v>-14.872</c:v>
                </c:pt>
                <c:pt idx="112">
                  <c:v>-14.930999999999999</c:v>
                </c:pt>
                <c:pt idx="113">
                  <c:v>-14.987</c:v>
                </c:pt>
                <c:pt idx="114">
                  <c:v>-15.051</c:v>
                </c:pt>
                <c:pt idx="115">
                  <c:v>-14.94</c:v>
                </c:pt>
                <c:pt idx="116">
                  <c:v>-14.975</c:v>
                </c:pt>
                <c:pt idx="117">
                  <c:v>-14.941000000000001</c:v>
                </c:pt>
                <c:pt idx="118">
                  <c:v>-14.954000000000001</c:v>
                </c:pt>
                <c:pt idx="119">
                  <c:v>-14.815</c:v>
                </c:pt>
                <c:pt idx="120">
                  <c:v>-14.603999999999999</c:v>
                </c:pt>
                <c:pt idx="121">
                  <c:v>-14.568</c:v>
                </c:pt>
                <c:pt idx="122">
                  <c:v>-14.643000000000001</c:v>
                </c:pt>
                <c:pt idx="123">
                  <c:v>-14.645</c:v>
                </c:pt>
                <c:pt idx="124">
                  <c:v>-14.561999999999999</c:v>
                </c:pt>
                <c:pt idx="125">
                  <c:v>-14.507</c:v>
                </c:pt>
                <c:pt idx="126">
                  <c:v>-14.491</c:v>
                </c:pt>
                <c:pt idx="127">
                  <c:v>-14.384</c:v>
                </c:pt>
                <c:pt idx="128">
                  <c:v>-14.327999999999999</c:v>
                </c:pt>
                <c:pt idx="129">
                  <c:v>-14.439</c:v>
                </c:pt>
                <c:pt idx="130">
                  <c:v>-14.327</c:v>
                </c:pt>
                <c:pt idx="131">
                  <c:v>-14.262</c:v>
                </c:pt>
                <c:pt idx="132">
                  <c:v>-14.382999999999999</c:v>
                </c:pt>
                <c:pt idx="133">
                  <c:v>-14.239000000000001</c:v>
                </c:pt>
                <c:pt idx="134">
                  <c:v>-14.22</c:v>
                </c:pt>
                <c:pt idx="135">
                  <c:v>-14.204000000000001</c:v>
                </c:pt>
                <c:pt idx="136">
                  <c:v>-14.291</c:v>
                </c:pt>
                <c:pt idx="137">
                  <c:v>-14.263999999999999</c:v>
                </c:pt>
                <c:pt idx="138">
                  <c:v>-14.247</c:v>
                </c:pt>
                <c:pt idx="139">
                  <c:v>-14.206</c:v>
                </c:pt>
                <c:pt idx="140">
                  <c:v>-14.22</c:v>
                </c:pt>
                <c:pt idx="141">
                  <c:v>-14.218</c:v>
                </c:pt>
                <c:pt idx="142">
                  <c:v>-14.113</c:v>
                </c:pt>
                <c:pt idx="143">
                  <c:v>-14.016999999999999</c:v>
                </c:pt>
                <c:pt idx="144">
                  <c:v>-14.079000000000001</c:v>
                </c:pt>
                <c:pt idx="145">
                  <c:v>-14.127000000000001</c:v>
                </c:pt>
                <c:pt idx="146">
                  <c:v>-14.034000000000001</c:v>
                </c:pt>
                <c:pt idx="147">
                  <c:v>-14.010999999999999</c:v>
                </c:pt>
                <c:pt idx="148">
                  <c:v>-14.023999999999999</c:v>
                </c:pt>
                <c:pt idx="149">
                  <c:v>-14.007</c:v>
                </c:pt>
                <c:pt idx="150">
                  <c:v>-14.029</c:v>
                </c:pt>
                <c:pt idx="151">
                  <c:v>-13.981999999999999</c:v>
                </c:pt>
                <c:pt idx="152">
                  <c:v>-13.984</c:v>
                </c:pt>
                <c:pt idx="153">
                  <c:v>-13.981</c:v>
                </c:pt>
                <c:pt idx="154">
                  <c:v>-13.829000000000001</c:v>
                </c:pt>
                <c:pt idx="155">
                  <c:v>-13.846</c:v>
                </c:pt>
                <c:pt idx="156">
                  <c:v>-13.888999999999999</c:v>
                </c:pt>
                <c:pt idx="157">
                  <c:v>-13.824</c:v>
                </c:pt>
                <c:pt idx="158">
                  <c:v>-13.853</c:v>
                </c:pt>
                <c:pt idx="159">
                  <c:v>-13.917</c:v>
                </c:pt>
                <c:pt idx="160">
                  <c:v>-13.831</c:v>
                </c:pt>
                <c:pt idx="161">
                  <c:v>-13.721</c:v>
                </c:pt>
                <c:pt idx="162">
                  <c:v>-13.737</c:v>
                </c:pt>
                <c:pt idx="163">
                  <c:v>-13.792</c:v>
                </c:pt>
                <c:pt idx="164">
                  <c:v>-13.771000000000001</c:v>
                </c:pt>
                <c:pt idx="165">
                  <c:v>-13.705</c:v>
                </c:pt>
                <c:pt idx="166">
                  <c:v>-13.760999999999999</c:v>
                </c:pt>
                <c:pt idx="167">
                  <c:v>-13.808999999999999</c:v>
                </c:pt>
                <c:pt idx="168">
                  <c:v>-13.856</c:v>
                </c:pt>
                <c:pt idx="169">
                  <c:v>-13.847</c:v>
                </c:pt>
                <c:pt idx="170">
                  <c:v>-13.891</c:v>
                </c:pt>
                <c:pt idx="171">
                  <c:v>-13.884</c:v>
                </c:pt>
                <c:pt idx="172">
                  <c:v>-13.903</c:v>
                </c:pt>
                <c:pt idx="173">
                  <c:v>-13.91</c:v>
                </c:pt>
                <c:pt idx="174">
                  <c:v>-13.753</c:v>
                </c:pt>
                <c:pt idx="175">
                  <c:v>-13.72</c:v>
                </c:pt>
                <c:pt idx="176">
                  <c:v>-13.826000000000001</c:v>
                </c:pt>
                <c:pt idx="177">
                  <c:v>-13.808999999999999</c:v>
                </c:pt>
                <c:pt idx="178">
                  <c:v>-13.771000000000001</c:v>
                </c:pt>
                <c:pt idx="179">
                  <c:v>-13.856</c:v>
                </c:pt>
                <c:pt idx="180">
                  <c:v>-13.898</c:v>
                </c:pt>
                <c:pt idx="181">
                  <c:v>-13.868</c:v>
                </c:pt>
                <c:pt idx="182">
                  <c:v>-13.692</c:v>
                </c:pt>
                <c:pt idx="183">
                  <c:v>-13.664999999999999</c:v>
                </c:pt>
                <c:pt idx="184">
                  <c:v>-13.69</c:v>
                </c:pt>
                <c:pt idx="185">
                  <c:v>-13.613</c:v>
                </c:pt>
                <c:pt idx="186">
                  <c:v>-13.587999999999999</c:v>
                </c:pt>
                <c:pt idx="187">
                  <c:v>-13.552</c:v>
                </c:pt>
                <c:pt idx="188">
                  <c:v>-13.555</c:v>
                </c:pt>
                <c:pt idx="189">
                  <c:v>-13.577999999999999</c:v>
                </c:pt>
                <c:pt idx="190">
                  <c:v>-13.462999999999999</c:v>
                </c:pt>
                <c:pt idx="191">
                  <c:v>-13.48</c:v>
                </c:pt>
                <c:pt idx="192">
                  <c:v>-13.41</c:v>
                </c:pt>
                <c:pt idx="193">
                  <c:v>-13.476000000000001</c:v>
                </c:pt>
                <c:pt idx="194">
                  <c:v>-13.385999999999999</c:v>
                </c:pt>
                <c:pt idx="195">
                  <c:v>-13.242000000000001</c:v>
                </c:pt>
                <c:pt idx="196">
                  <c:v>-13.161</c:v>
                </c:pt>
                <c:pt idx="197">
                  <c:v>-13.138</c:v>
                </c:pt>
                <c:pt idx="198">
                  <c:v>-13.193</c:v>
                </c:pt>
                <c:pt idx="199">
                  <c:v>-13.045</c:v>
                </c:pt>
                <c:pt idx="200">
                  <c:v>-12.972</c:v>
                </c:pt>
                <c:pt idx="201">
                  <c:v>-12.907999999999999</c:v>
                </c:pt>
                <c:pt idx="202">
                  <c:v>-12.848000000000001</c:v>
                </c:pt>
                <c:pt idx="203">
                  <c:v>-12.881</c:v>
                </c:pt>
                <c:pt idx="204">
                  <c:v>-12.776999999999999</c:v>
                </c:pt>
                <c:pt idx="205">
                  <c:v>-12.808</c:v>
                </c:pt>
                <c:pt idx="206">
                  <c:v>-12.731999999999999</c:v>
                </c:pt>
                <c:pt idx="207">
                  <c:v>-12.708</c:v>
                </c:pt>
                <c:pt idx="208">
                  <c:v>-12.76</c:v>
                </c:pt>
                <c:pt idx="209">
                  <c:v>-12.728999999999999</c:v>
                </c:pt>
                <c:pt idx="210">
                  <c:v>-12.689</c:v>
                </c:pt>
                <c:pt idx="211">
                  <c:v>-12.845000000000001</c:v>
                </c:pt>
                <c:pt idx="212">
                  <c:v>-12.856999999999999</c:v>
                </c:pt>
                <c:pt idx="213">
                  <c:v>-12.871</c:v>
                </c:pt>
                <c:pt idx="214">
                  <c:v>-12.853</c:v>
                </c:pt>
                <c:pt idx="215">
                  <c:v>-12.794</c:v>
                </c:pt>
                <c:pt idx="216">
                  <c:v>-12.656000000000001</c:v>
                </c:pt>
                <c:pt idx="217">
                  <c:v>-12.548999999999999</c:v>
                </c:pt>
                <c:pt idx="218">
                  <c:v>-12.586</c:v>
                </c:pt>
                <c:pt idx="219">
                  <c:v>-12.526999999999999</c:v>
                </c:pt>
                <c:pt idx="220">
                  <c:v>-12.461</c:v>
                </c:pt>
                <c:pt idx="221">
                  <c:v>-12.327999999999999</c:v>
                </c:pt>
                <c:pt idx="222">
                  <c:v>-12.337999999999999</c:v>
                </c:pt>
                <c:pt idx="223">
                  <c:v>-12.366</c:v>
                </c:pt>
                <c:pt idx="224">
                  <c:v>-12.484999999999999</c:v>
                </c:pt>
                <c:pt idx="225">
                  <c:v>-12.584</c:v>
                </c:pt>
                <c:pt idx="226">
                  <c:v>-12.526999999999999</c:v>
                </c:pt>
                <c:pt idx="227">
                  <c:v>-12.465999999999999</c:v>
                </c:pt>
                <c:pt idx="228">
                  <c:v>-12.414</c:v>
                </c:pt>
                <c:pt idx="229">
                  <c:v>-12.212999999999999</c:v>
                </c:pt>
                <c:pt idx="230">
                  <c:v>-12.273999999999999</c:v>
                </c:pt>
                <c:pt idx="231">
                  <c:v>-12.191000000000001</c:v>
                </c:pt>
                <c:pt idx="232">
                  <c:v>-11.97</c:v>
                </c:pt>
                <c:pt idx="233">
                  <c:v>-11.896000000000001</c:v>
                </c:pt>
                <c:pt idx="234">
                  <c:v>-11.666</c:v>
                </c:pt>
                <c:pt idx="235">
                  <c:v>-11.478</c:v>
                </c:pt>
                <c:pt idx="236">
                  <c:v>-11.318</c:v>
                </c:pt>
                <c:pt idx="237">
                  <c:v>-11.31</c:v>
                </c:pt>
                <c:pt idx="238">
                  <c:v>-11.366</c:v>
                </c:pt>
                <c:pt idx="239">
                  <c:v>-11.425000000000001</c:v>
                </c:pt>
                <c:pt idx="240">
                  <c:v>-11.619</c:v>
                </c:pt>
                <c:pt idx="241">
                  <c:v>-11.606</c:v>
                </c:pt>
                <c:pt idx="242">
                  <c:v>-11.61</c:v>
                </c:pt>
                <c:pt idx="243">
                  <c:v>-11.712</c:v>
                </c:pt>
                <c:pt idx="244">
                  <c:v>-11.801</c:v>
                </c:pt>
                <c:pt idx="245">
                  <c:v>-11.803000000000001</c:v>
                </c:pt>
                <c:pt idx="246">
                  <c:v>-11.731999999999999</c:v>
                </c:pt>
                <c:pt idx="247">
                  <c:v>-11.471</c:v>
                </c:pt>
                <c:pt idx="248">
                  <c:v>-11.382999999999999</c:v>
                </c:pt>
                <c:pt idx="249">
                  <c:v>-11.207000000000001</c:v>
                </c:pt>
                <c:pt idx="250">
                  <c:v>-11.081</c:v>
                </c:pt>
                <c:pt idx="251">
                  <c:v>-11.012</c:v>
                </c:pt>
                <c:pt idx="252">
                  <c:v>-10.898</c:v>
                </c:pt>
                <c:pt idx="253">
                  <c:v>-10.85</c:v>
                </c:pt>
                <c:pt idx="254">
                  <c:v>-10.922000000000001</c:v>
                </c:pt>
                <c:pt idx="255">
                  <c:v>-10.994999999999999</c:v>
                </c:pt>
                <c:pt idx="256">
                  <c:v>-10.949</c:v>
                </c:pt>
                <c:pt idx="257">
                  <c:v>-10.914999999999999</c:v>
                </c:pt>
                <c:pt idx="258">
                  <c:v>-10.948</c:v>
                </c:pt>
                <c:pt idx="259">
                  <c:v>-10.88</c:v>
                </c:pt>
                <c:pt idx="260">
                  <c:v>-10.856999999999999</c:v>
                </c:pt>
                <c:pt idx="261">
                  <c:v>-10.794</c:v>
                </c:pt>
                <c:pt idx="262">
                  <c:v>-10.808999999999999</c:v>
                </c:pt>
                <c:pt idx="263">
                  <c:v>-10.731</c:v>
                </c:pt>
                <c:pt idx="264">
                  <c:v>-10.811999999999999</c:v>
                </c:pt>
                <c:pt idx="265">
                  <c:v>-10.891999999999999</c:v>
                </c:pt>
                <c:pt idx="266">
                  <c:v>-11.029</c:v>
                </c:pt>
                <c:pt idx="267">
                  <c:v>-11.039</c:v>
                </c:pt>
                <c:pt idx="268">
                  <c:v>-11.071</c:v>
                </c:pt>
                <c:pt idx="269">
                  <c:v>-11.128</c:v>
                </c:pt>
                <c:pt idx="270">
                  <c:v>-11.15</c:v>
                </c:pt>
                <c:pt idx="271">
                  <c:v>-11.14</c:v>
                </c:pt>
                <c:pt idx="272">
                  <c:v>-11.154</c:v>
                </c:pt>
                <c:pt idx="273">
                  <c:v>-11.172000000000001</c:v>
                </c:pt>
                <c:pt idx="274">
                  <c:v>-11.166</c:v>
                </c:pt>
                <c:pt idx="275">
                  <c:v>-11.223000000000001</c:v>
                </c:pt>
                <c:pt idx="276">
                  <c:v>-11.342000000000001</c:v>
                </c:pt>
                <c:pt idx="277">
                  <c:v>-11.319000000000001</c:v>
                </c:pt>
                <c:pt idx="278">
                  <c:v>-11.234999999999999</c:v>
                </c:pt>
                <c:pt idx="279">
                  <c:v>-11.162000000000001</c:v>
                </c:pt>
                <c:pt idx="280">
                  <c:v>-11.191000000000001</c:v>
                </c:pt>
                <c:pt idx="281">
                  <c:v>-11.15</c:v>
                </c:pt>
                <c:pt idx="282">
                  <c:v>-11.019</c:v>
                </c:pt>
                <c:pt idx="283">
                  <c:v>-10.962999999999999</c:v>
                </c:pt>
                <c:pt idx="284">
                  <c:v>-10.919</c:v>
                </c:pt>
                <c:pt idx="285">
                  <c:v>-10.903</c:v>
                </c:pt>
                <c:pt idx="286">
                  <c:v>-10.925000000000001</c:v>
                </c:pt>
                <c:pt idx="287">
                  <c:v>-11.045999999999999</c:v>
                </c:pt>
                <c:pt idx="288">
                  <c:v>-11.129</c:v>
                </c:pt>
                <c:pt idx="289">
                  <c:v>-11.188000000000001</c:v>
                </c:pt>
                <c:pt idx="290">
                  <c:v>-11.234999999999999</c:v>
                </c:pt>
                <c:pt idx="291">
                  <c:v>-11.157</c:v>
                </c:pt>
                <c:pt idx="292">
                  <c:v>-11.032999999999999</c:v>
                </c:pt>
                <c:pt idx="293">
                  <c:v>-10.884</c:v>
                </c:pt>
                <c:pt idx="294">
                  <c:v>-10.746</c:v>
                </c:pt>
                <c:pt idx="295">
                  <c:v>-10.621</c:v>
                </c:pt>
                <c:pt idx="296">
                  <c:v>-10.625</c:v>
                </c:pt>
                <c:pt idx="297">
                  <c:v>-10.581</c:v>
                </c:pt>
                <c:pt idx="298">
                  <c:v>-10.659000000000001</c:v>
                </c:pt>
                <c:pt idx="299">
                  <c:v>-10.618</c:v>
                </c:pt>
                <c:pt idx="300">
                  <c:v>-10.613</c:v>
                </c:pt>
                <c:pt idx="301">
                  <c:v>-10.657</c:v>
                </c:pt>
                <c:pt idx="302">
                  <c:v>-10.641999999999999</c:v>
                </c:pt>
                <c:pt idx="303">
                  <c:v>-10.606</c:v>
                </c:pt>
                <c:pt idx="304">
                  <c:v>-10.555999999999999</c:v>
                </c:pt>
                <c:pt idx="305">
                  <c:v>-10.566000000000001</c:v>
                </c:pt>
                <c:pt idx="306">
                  <c:v>-10.505000000000001</c:v>
                </c:pt>
                <c:pt idx="307">
                  <c:v>-10.494</c:v>
                </c:pt>
                <c:pt idx="308">
                  <c:v>-10.476000000000001</c:v>
                </c:pt>
                <c:pt idx="309">
                  <c:v>-10.555</c:v>
                </c:pt>
                <c:pt idx="310">
                  <c:v>-10.542</c:v>
                </c:pt>
                <c:pt idx="311">
                  <c:v>-10.438000000000001</c:v>
                </c:pt>
                <c:pt idx="312">
                  <c:v>-10.384</c:v>
                </c:pt>
                <c:pt idx="313">
                  <c:v>-10.41</c:v>
                </c:pt>
                <c:pt idx="314">
                  <c:v>-10.462</c:v>
                </c:pt>
                <c:pt idx="315">
                  <c:v>-10.477</c:v>
                </c:pt>
                <c:pt idx="316">
                  <c:v>-10.629</c:v>
                </c:pt>
                <c:pt idx="317">
                  <c:v>-10.644</c:v>
                </c:pt>
                <c:pt idx="318">
                  <c:v>-10.621</c:v>
                </c:pt>
                <c:pt idx="319">
                  <c:v>-10.81</c:v>
                </c:pt>
                <c:pt idx="320">
                  <c:v>-11.077</c:v>
                </c:pt>
                <c:pt idx="321">
                  <c:v>-11.237</c:v>
                </c:pt>
                <c:pt idx="322">
                  <c:v>-11.178000000000001</c:v>
                </c:pt>
                <c:pt idx="323">
                  <c:v>-11.265000000000001</c:v>
                </c:pt>
                <c:pt idx="324">
                  <c:v>-11.464</c:v>
                </c:pt>
                <c:pt idx="325">
                  <c:v>-11.704000000000001</c:v>
                </c:pt>
                <c:pt idx="326">
                  <c:v>-11.981999999999999</c:v>
                </c:pt>
                <c:pt idx="327">
                  <c:v>-11.862</c:v>
                </c:pt>
                <c:pt idx="328">
                  <c:v>-11.624000000000001</c:v>
                </c:pt>
                <c:pt idx="329">
                  <c:v>-11.622999999999999</c:v>
                </c:pt>
                <c:pt idx="330">
                  <c:v>-12.042999999999999</c:v>
                </c:pt>
                <c:pt idx="331">
                  <c:v>-12.47</c:v>
                </c:pt>
                <c:pt idx="332">
                  <c:v>-12.657</c:v>
                </c:pt>
                <c:pt idx="333">
                  <c:v>-12.526</c:v>
                </c:pt>
                <c:pt idx="334">
                  <c:v>-12.492000000000001</c:v>
                </c:pt>
                <c:pt idx="335">
                  <c:v>-12.558999999999999</c:v>
                </c:pt>
                <c:pt idx="336">
                  <c:v>-13.055</c:v>
                </c:pt>
                <c:pt idx="337">
                  <c:v>-13.616</c:v>
                </c:pt>
                <c:pt idx="338">
                  <c:v>-13.608000000000001</c:v>
                </c:pt>
                <c:pt idx="339">
                  <c:v>-13.417</c:v>
                </c:pt>
                <c:pt idx="340">
                  <c:v>-13.289</c:v>
                </c:pt>
                <c:pt idx="341">
                  <c:v>-13.419</c:v>
                </c:pt>
                <c:pt idx="342">
                  <c:v>-13.609</c:v>
                </c:pt>
                <c:pt idx="343">
                  <c:v>-13.782999999999999</c:v>
                </c:pt>
                <c:pt idx="344">
                  <c:v>-13.898999999999999</c:v>
                </c:pt>
                <c:pt idx="345">
                  <c:v>-13.981999999999999</c:v>
                </c:pt>
                <c:pt idx="346">
                  <c:v>-14.11</c:v>
                </c:pt>
                <c:pt idx="347">
                  <c:v>-14.138</c:v>
                </c:pt>
                <c:pt idx="348">
                  <c:v>-14.010999999999999</c:v>
                </c:pt>
                <c:pt idx="349">
                  <c:v>-14.292</c:v>
                </c:pt>
                <c:pt idx="350">
                  <c:v>-14.471</c:v>
                </c:pt>
                <c:pt idx="351">
                  <c:v>-14.045</c:v>
                </c:pt>
                <c:pt idx="352">
                  <c:v>-13.93</c:v>
                </c:pt>
                <c:pt idx="353">
                  <c:v>-14.319000000000001</c:v>
                </c:pt>
                <c:pt idx="354">
                  <c:v>-14.37</c:v>
                </c:pt>
                <c:pt idx="355">
                  <c:v>-14.151999999999999</c:v>
                </c:pt>
                <c:pt idx="356">
                  <c:v>-13.993</c:v>
                </c:pt>
                <c:pt idx="357">
                  <c:v>-14.035</c:v>
                </c:pt>
                <c:pt idx="358">
                  <c:v>-14.333</c:v>
                </c:pt>
                <c:pt idx="359">
                  <c:v>-14.516</c:v>
                </c:pt>
                <c:pt idx="360">
                  <c:v>-14.426</c:v>
                </c:pt>
                <c:pt idx="361">
                  <c:v>-14.205</c:v>
                </c:pt>
                <c:pt idx="362">
                  <c:v>-14.055999999999999</c:v>
                </c:pt>
                <c:pt idx="363">
                  <c:v>-14.085000000000001</c:v>
                </c:pt>
                <c:pt idx="364">
                  <c:v>-14.103</c:v>
                </c:pt>
                <c:pt idx="365">
                  <c:v>-13.971</c:v>
                </c:pt>
                <c:pt idx="366">
                  <c:v>-13.917</c:v>
                </c:pt>
                <c:pt idx="367">
                  <c:v>-13.984</c:v>
                </c:pt>
                <c:pt idx="368">
                  <c:v>-14.053000000000001</c:v>
                </c:pt>
                <c:pt idx="369">
                  <c:v>-14.141</c:v>
                </c:pt>
                <c:pt idx="370">
                  <c:v>-14.231</c:v>
                </c:pt>
                <c:pt idx="371">
                  <c:v>-14.377000000000001</c:v>
                </c:pt>
                <c:pt idx="372">
                  <c:v>-14.455</c:v>
                </c:pt>
                <c:pt idx="373">
                  <c:v>-14.476000000000001</c:v>
                </c:pt>
                <c:pt idx="374">
                  <c:v>-14.675000000000001</c:v>
                </c:pt>
                <c:pt idx="375">
                  <c:v>-14.904</c:v>
                </c:pt>
                <c:pt idx="376">
                  <c:v>-15.016999999999999</c:v>
                </c:pt>
                <c:pt idx="377">
                  <c:v>-15.122999999999999</c:v>
                </c:pt>
                <c:pt idx="378">
                  <c:v>-15.092000000000001</c:v>
                </c:pt>
                <c:pt idx="379">
                  <c:v>-14.952999999999999</c:v>
                </c:pt>
                <c:pt idx="380">
                  <c:v>-14.797000000000001</c:v>
                </c:pt>
                <c:pt idx="381">
                  <c:v>-14.695</c:v>
                </c:pt>
                <c:pt idx="382">
                  <c:v>-14.64</c:v>
                </c:pt>
                <c:pt idx="383">
                  <c:v>-14.653</c:v>
                </c:pt>
                <c:pt idx="384">
                  <c:v>-14.724</c:v>
                </c:pt>
                <c:pt idx="385">
                  <c:v>-14.86</c:v>
                </c:pt>
                <c:pt idx="386">
                  <c:v>-15.019</c:v>
                </c:pt>
                <c:pt idx="387">
                  <c:v>-15.129</c:v>
                </c:pt>
                <c:pt idx="388">
                  <c:v>-15.298</c:v>
                </c:pt>
                <c:pt idx="389">
                  <c:v>-15.368</c:v>
                </c:pt>
                <c:pt idx="390">
                  <c:v>-15.352</c:v>
                </c:pt>
                <c:pt idx="391">
                  <c:v>-15.262</c:v>
                </c:pt>
                <c:pt idx="392">
                  <c:v>-15.08</c:v>
                </c:pt>
                <c:pt idx="393">
                  <c:v>-15.048999999999999</c:v>
                </c:pt>
                <c:pt idx="394">
                  <c:v>-15.177</c:v>
                </c:pt>
                <c:pt idx="395">
                  <c:v>-15.291</c:v>
                </c:pt>
                <c:pt idx="396">
                  <c:v>-15.268000000000001</c:v>
                </c:pt>
                <c:pt idx="397">
                  <c:v>-15.287000000000001</c:v>
                </c:pt>
                <c:pt idx="398">
                  <c:v>-15.307</c:v>
                </c:pt>
                <c:pt idx="399">
                  <c:v>-15.332000000000001</c:v>
                </c:pt>
                <c:pt idx="400">
                  <c:v>-15.422000000000001</c:v>
                </c:pt>
                <c:pt idx="401">
                  <c:v>-15.581</c:v>
                </c:pt>
                <c:pt idx="402">
                  <c:v>-15.754</c:v>
                </c:pt>
                <c:pt idx="403">
                  <c:v>-15.766999999999999</c:v>
                </c:pt>
                <c:pt idx="404">
                  <c:v>-15.622</c:v>
                </c:pt>
                <c:pt idx="405">
                  <c:v>-15.544</c:v>
                </c:pt>
                <c:pt idx="406">
                  <c:v>-15.576000000000001</c:v>
                </c:pt>
                <c:pt idx="407">
                  <c:v>-15.581</c:v>
                </c:pt>
                <c:pt idx="408">
                  <c:v>-15.677</c:v>
                </c:pt>
                <c:pt idx="409">
                  <c:v>-15.772</c:v>
                </c:pt>
                <c:pt idx="410">
                  <c:v>-15.887</c:v>
                </c:pt>
                <c:pt idx="411">
                  <c:v>-15.881</c:v>
                </c:pt>
                <c:pt idx="412">
                  <c:v>-15.916</c:v>
                </c:pt>
                <c:pt idx="413">
                  <c:v>-16.079999999999998</c:v>
                </c:pt>
                <c:pt idx="414">
                  <c:v>-16.064</c:v>
                </c:pt>
                <c:pt idx="415">
                  <c:v>-16.131</c:v>
                </c:pt>
                <c:pt idx="416">
                  <c:v>-16.181999999999999</c:v>
                </c:pt>
                <c:pt idx="417">
                  <c:v>-16.227</c:v>
                </c:pt>
                <c:pt idx="418">
                  <c:v>-16.341000000000001</c:v>
                </c:pt>
                <c:pt idx="419">
                  <c:v>-16.428000000000001</c:v>
                </c:pt>
                <c:pt idx="420">
                  <c:v>-16.478000000000002</c:v>
                </c:pt>
                <c:pt idx="421">
                  <c:v>-16.471</c:v>
                </c:pt>
                <c:pt idx="422">
                  <c:v>-16.457999999999998</c:v>
                </c:pt>
                <c:pt idx="423">
                  <c:v>-16.390999999999998</c:v>
                </c:pt>
                <c:pt idx="424">
                  <c:v>-16.344000000000001</c:v>
                </c:pt>
                <c:pt idx="425">
                  <c:v>-16.291</c:v>
                </c:pt>
                <c:pt idx="426">
                  <c:v>-16.326000000000001</c:v>
                </c:pt>
                <c:pt idx="427">
                  <c:v>-16.201000000000001</c:v>
                </c:pt>
                <c:pt idx="428">
                  <c:v>-16.167000000000002</c:v>
                </c:pt>
                <c:pt idx="429">
                  <c:v>-16.148</c:v>
                </c:pt>
                <c:pt idx="430">
                  <c:v>-16.067</c:v>
                </c:pt>
                <c:pt idx="431">
                  <c:v>-16.058</c:v>
                </c:pt>
                <c:pt idx="432">
                  <c:v>-15.958</c:v>
                </c:pt>
                <c:pt idx="433">
                  <c:v>-15.968</c:v>
                </c:pt>
                <c:pt idx="434">
                  <c:v>-16.087</c:v>
                </c:pt>
                <c:pt idx="435">
                  <c:v>-16.081</c:v>
                </c:pt>
                <c:pt idx="436">
                  <c:v>-16.117999999999999</c:v>
                </c:pt>
                <c:pt idx="437">
                  <c:v>-15.996</c:v>
                </c:pt>
                <c:pt idx="438">
                  <c:v>-15.98</c:v>
                </c:pt>
                <c:pt idx="439">
                  <c:v>-15.977</c:v>
                </c:pt>
                <c:pt idx="440">
                  <c:v>-16.027999999999999</c:v>
                </c:pt>
                <c:pt idx="441">
                  <c:v>-16.126000000000001</c:v>
                </c:pt>
                <c:pt idx="442">
                  <c:v>-16.241</c:v>
                </c:pt>
                <c:pt idx="443">
                  <c:v>-16.265999999999998</c:v>
                </c:pt>
                <c:pt idx="444">
                  <c:v>-16.285</c:v>
                </c:pt>
                <c:pt idx="445">
                  <c:v>-16.334</c:v>
                </c:pt>
                <c:pt idx="446">
                  <c:v>-16.478000000000002</c:v>
                </c:pt>
                <c:pt idx="447">
                  <c:v>-16.518999999999998</c:v>
                </c:pt>
                <c:pt idx="448">
                  <c:v>-16.684999999999999</c:v>
                </c:pt>
                <c:pt idx="449">
                  <c:v>-16.689</c:v>
                </c:pt>
                <c:pt idx="450">
                  <c:v>-16.695</c:v>
                </c:pt>
                <c:pt idx="451">
                  <c:v>-16.765000000000001</c:v>
                </c:pt>
                <c:pt idx="452">
                  <c:v>-16.859000000000002</c:v>
                </c:pt>
                <c:pt idx="453">
                  <c:v>-16.934000000000001</c:v>
                </c:pt>
                <c:pt idx="454">
                  <c:v>-16.803000000000001</c:v>
                </c:pt>
                <c:pt idx="455">
                  <c:v>-16.806999999999999</c:v>
                </c:pt>
                <c:pt idx="456">
                  <c:v>-16.872</c:v>
                </c:pt>
                <c:pt idx="457">
                  <c:v>-16.882999999999999</c:v>
                </c:pt>
                <c:pt idx="458">
                  <c:v>-16.783999999999999</c:v>
                </c:pt>
                <c:pt idx="459">
                  <c:v>-16.751000000000001</c:v>
                </c:pt>
                <c:pt idx="460">
                  <c:v>-16.704000000000001</c:v>
                </c:pt>
                <c:pt idx="461">
                  <c:v>-16.623000000000001</c:v>
                </c:pt>
                <c:pt idx="462">
                  <c:v>-16.652000000000001</c:v>
                </c:pt>
                <c:pt idx="463">
                  <c:v>-16.719000000000001</c:v>
                </c:pt>
                <c:pt idx="464">
                  <c:v>-16.715</c:v>
                </c:pt>
                <c:pt idx="465">
                  <c:v>-16.725000000000001</c:v>
                </c:pt>
                <c:pt idx="466">
                  <c:v>-16.748000000000001</c:v>
                </c:pt>
                <c:pt idx="467">
                  <c:v>-16.641999999999999</c:v>
                </c:pt>
                <c:pt idx="468">
                  <c:v>-16.576000000000001</c:v>
                </c:pt>
                <c:pt idx="469">
                  <c:v>-16.338000000000001</c:v>
                </c:pt>
                <c:pt idx="470">
                  <c:v>-16.003</c:v>
                </c:pt>
                <c:pt idx="471">
                  <c:v>-15.731</c:v>
                </c:pt>
                <c:pt idx="472">
                  <c:v>-15.589</c:v>
                </c:pt>
                <c:pt idx="473">
                  <c:v>-15.385</c:v>
                </c:pt>
                <c:pt idx="474">
                  <c:v>-15.266999999999999</c:v>
                </c:pt>
                <c:pt idx="475">
                  <c:v>-15.146000000000001</c:v>
                </c:pt>
                <c:pt idx="476">
                  <c:v>-15.209</c:v>
                </c:pt>
                <c:pt idx="477">
                  <c:v>-15.209</c:v>
                </c:pt>
                <c:pt idx="478">
                  <c:v>-15.095000000000001</c:v>
                </c:pt>
                <c:pt idx="479">
                  <c:v>-14.971</c:v>
                </c:pt>
                <c:pt idx="480">
                  <c:v>-14.724</c:v>
                </c:pt>
                <c:pt idx="481">
                  <c:v>-14.548999999999999</c:v>
                </c:pt>
                <c:pt idx="482">
                  <c:v>-14.372</c:v>
                </c:pt>
                <c:pt idx="483">
                  <c:v>-14.199</c:v>
                </c:pt>
                <c:pt idx="484">
                  <c:v>-14.121</c:v>
                </c:pt>
                <c:pt idx="485">
                  <c:v>-14.074</c:v>
                </c:pt>
                <c:pt idx="486">
                  <c:v>-14.013</c:v>
                </c:pt>
                <c:pt idx="487">
                  <c:v>-14.12</c:v>
                </c:pt>
                <c:pt idx="488">
                  <c:v>-14.262</c:v>
                </c:pt>
                <c:pt idx="489">
                  <c:v>-14.326000000000001</c:v>
                </c:pt>
                <c:pt idx="490">
                  <c:v>-14.26</c:v>
                </c:pt>
                <c:pt idx="491">
                  <c:v>-14.138999999999999</c:v>
                </c:pt>
                <c:pt idx="492">
                  <c:v>-14.082000000000001</c:v>
                </c:pt>
                <c:pt idx="493">
                  <c:v>-14.023</c:v>
                </c:pt>
                <c:pt idx="494">
                  <c:v>-13.99</c:v>
                </c:pt>
                <c:pt idx="495">
                  <c:v>-13.946</c:v>
                </c:pt>
                <c:pt idx="496">
                  <c:v>-13.904</c:v>
                </c:pt>
                <c:pt idx="497">
                  <c:v>-14.035</c:v>
                </c:pt>
                <c:pt idx="498">
                  <c:v>-14.084</c:v>
                </c:pt>
                <c:pt idx="499">
                  <c:v>-14.066000000000001</c:v>
                </c:pt>
                <c:pt idx="500">
                  <c:v>-14.021000000000001</c:v>
                </c:pt>
                <c:pt idx="501">
                  <c:v>-13.936</c:v>
                </c:pt>
                <c:pt idx="502">
                  <c:v>-13.907999999999999</c:v>
                </c:pt>
                <c:pt idx="503">
                  <c:v>-13.895</c:v>
                </c:pt>
                <c:pt idx="504">
                  <c:v>-13.920999999999999</c:v>
                </c:pt>
                <c:pt idx="505">
                  <c:v>-13.834</c:v>
                </c:pt>
                <c:pt idx="506">
                  <c:v>-13.865</c:v>
                </c:pt>
                <c:pt idx="507">
                  <c:v>-14</c:v>
                </c:pt>
                <c:pt idx="508">
                  <c:v>-13.926</c:v>
                </c:pt>
                <c:pt idx="509">
                  <c:v>-13.928000000000001</c:v>
                </c:pt>
                <c:pt idx="510">
                  <c:v>-13.895</c:v>
                </c:pt>
                <c:pt idx="511">
                  <c:v>-13.848000000000001</c:v>
                </c:pt>
                <c:pt idx="512">
                  <c:v>-13.885999999999999</c:v>
                </c:pt>
                <c:pt idx="513">
                  <c:v>-13.84</c:v>
                </c:pt>
                <c:pt idx="514">
                  <c:v>-13.750999999999999</c:v>
                </c:pt>
                <c:pt idx="515">
                  <c:v>-13.712999999999999</c:v>
                </c:pt>
                <c:pt idx="516">
                  <c:v>-13.64</c:v>
                </c:pt>
                <c:pt idx="517">
                  <c:v>-13.595000000000001</c:v>
                </c:pt>
                <c:pt idx="518">
                  <c:v>-13.567</c:v>
                </c:pt>
                <c:pt idx="519">
                  <c:v>-13.507</c:v>
                </c:pt>
                <c:pt idx="520">
                  <c:v>-13.45</c:v>
                </c:pt>
                <c:pt idx="521">
                  <c:v>-13.289</c:v>
                </c:pt>
                <c:pt idx="522">
                  <c:v>-13.207000000000001</c:v>
                </c:pt>
                <c:pt idx="523">
                  <c:v>-13.148</c:v>
                </c:pt>
                <c:pt idx="524">
                  <c:v>-12.955</c:v>
                </c:pt>
                <c:pt idx="525">
                  <c:v>-12.704000000000001</c:v>
                </c:pt>
                <c:pt idx="526">
                  <c:v>-12.516999999999999</c:v>
                </c:pt>
                <c:pt idx="527">
                  <c:v>-12.45</c:v>
                </c:pt>
                <c:pt idx="528">
                  <c:v>-12.321</c:v>
                </c:pt>
                <c:pt idx="529">
                  <c:v>-12.29</c:v>
                </c:pt>
                <c:pt idx="530">
                  <c:v>-12.377000000000001</c:v>
                </c:pt>
                <c:pt idx="531">
                  <c:v>-12.414999999999999</c:v>
                </c:pt>
                <c:pt idx="532">
                  <c:v>-12.436</c:v>
                </c:pt>
                <c:pt idx="533">
                  <c:v>-12.286</c:v>
                </c:pt>
                <c:pt idx="534">
                  <c:v>-12.189</c:v>
                </c:pt>
                <c:pt idx="535">
                  <c:v>-12.147</c:v>
                </c:pt>
                <c:pt idx="536">
                  <c:v>-12.085000000000001</c:v>
                </c:pt>
                <c:pt idx="537">
                  <c:v>-12.111000000000001</c:v>
                </c:pt>
                <c:pt idx="538">
                  <c:v>-12.292999999999999</c:v>
                </c:pt>
                <c:pt idx="539">
                  <c:v>-12.236000000000001</c:v>
                </c:pt>
                <c:pt idx="540">
                  <c:v>-12.098000000000001</c:v>
                </c:pt>
                <c:pt idx="541">
                  <c:v>-12.03</c:v>
                </c:pt>
                <c:pt idx="542">
                  <c:v>-11.962999999999999</c:v>
                </c:pt>
                <c:pt idx="543">
                  <c:v>-11.816000000000001</c:v>
                </c:pt>
                <c:pt idx="544">
                  <c:v>-11.869</c:v>
                </c:pt>
                <c:pt idx="545">
                  <c:v>-11.843999999999999</c:v>
                </c:pt>
                <c:pt idx="546">
                  <c:v>-11.768000000000001</c:v>
                </c:pt>
                <c:pt idx="547">
                  <c:v>-11.651999999999999</c:v>
                </c:pt>
                <c:pt idx="548">
                  <c:v>-11.497999999999999</c:v>
                </c:pt>
                <c:pt idx="549">
                  <c:v>-11.414</c:v>
                </c:pt>
                <c:pt idx="550">
                  <c:v>-11.41</c:v>
                </c:pt>
                <c:pt idx="551">
                  <c:v>-11.39</c:v>
                </c:pt>
                <c:pt idx="552">
                  <c:v>-11.327</c:v>
                </c:pt>
                <c:pt idx="553">
                  <c:v>-11.275</c:v>
                </c:pt>
                <c:pt idx="554">
                  <c:v>-11.218</c:v>
                </c:pt>
                <c:pt idx="555">
                  <c:v>-11.188000000000001</c:v>
                </c:pt>
                <c:pt idx="556">
                  <c:v>-11.099</c:v>
                </c:pt>
                <c:pt idx="557">
                  <c:v>-11.073</c:v>
                </c:pt>
                <c:pt idx="558">
                  <c:v>-11.04</c:v>
                </c:pt>
                <c:pt idx="559">
                  <c:v>-11.048</c:v>
                </c:pt>
                <c:pt idx="560">
                  <c:v>-10.959</c:v>
                </c:pt>
                <c:pt idx="561">
                  <c:v>-10.981999999999999</c:v>
                </c:pt>
                <c:pt idx="562">
                  <c:v>-11.042</c:v>
                </c:pt>
                <c:pt idx="563">
                  <c:v>-10.954000000000001</c:v>
                </c:pt>
                <c:pt idx="564">
                  <c:v>-10.955</c:v>
                </c:pt>
                <c:pt idx="565">
                  <c:v>-10.936999999999999</c:v>
                </c:pt>
                <c:pt idx="566">
                  <c:v>-10.948</c:v>
                </c:pt>
                <c:pt idx="567">
                  <c:v>-10.893000000000001</c:v>
                </c:pt>
                <c:pt idx="568">
                  <c:v>-10.815</c:v>
                </c:pt>
                <c:pt idx="569">
                  <c:v>-10.821999999999999</c:v>
                </c:pt>
                <c:pt idx="570">
                  <c:v>-10.737</c:v>
                </c:pt>
                <c:pt idx="571">
                  <c:v>-10.734</c:v>
                </c:pt>
                <c:pt idx="572">
                  <c:v>-10.688000000000001</c:v>
                </c:pt>
                <c:pt idx="573">
                  <c:v>-10.67</c:v>
                </c:pt>
                <c:pt idx="574">
                  <c:v>-10.715</c:v>
                </c:pt>
                <c:pt idx="575">
                  <c:v>-10.683999999999999</c:v>
                </c:pt>
                <c:pt idx="576">
                  <c:v>-10.663</c:v>
                </c:pt>
                <c:pt idx="577">
                  <c:v>-10.62</c:v>
                </c:pt>
                <c:pt idx="578">
                  <c:v>-10.725</c:v>
                </c:pt>
                <c:pt idx="579">
                  <c:v>-10.685</c:v>
                </c:pt>
                <c:pt idx="580">
                  <c:v>-10.689</c:v>
                </c:pt>
                <c:pt idx="581">
                  <c:v>-10.763</c:v>
                </c:pt>
                <c:pt idx="582">
                  <c:v>-10.757999999999999</c:v>
                </c:pt>
                <c:pt idx="583">
                  <c:v>-10.726000000000001</c:v>
                </c:pt>
                <c:pt idx="584">
                  <c:v>-10.701000000000001</c:v>
                </c:pt>
                <c:pt idx="585">
                  <c:v>-10.747</c:v>
                </c:pt>
                <c:pt idx="586">
                  <c:v>-10.659000000000001</c:v>
                </c:pt>
                <c:pt idx="587">
                  <c:v>-10.491</c:v>
                </c:pt>
                <c:pt idx="588">
                  <c:v>-10.391</c:v>
                </c:pt>
                <c:pt idx="589">
                  <c:v>-10.319000000000001</c:v>
                </c:pt>
                <c:pt idx="590">
                  <c:v>-10.28</c:v>
                </c:pt>
                <c:pt idx="591">
                  <c:v>-10.145</c:v>
                </c:pt>
                <c:pt idx="592">
                  <c:v>-9.9967000000000006</c:v>
                </c:pt>
                <c:pt idx="593">
                  <c:v>-10.007</c:v>
                </c:pt>
                <c:pt idx="594">
                  <c:v>-10.095000000000001</c:v>
                </c:pt>
                <c:pt idx="595">
                  <c:v>-10.132</c:v>
                </c:pt>
                <c:pt idx="596">
                  <c:v>-10.291</c:v>
                </c:pt>
                <c:pt idx="597">
                  <c:v>-10.275</c:v>
                </c:pt>
                <c:pt idx="598">
                  <c:v>-10.231999999999999</c:v>
                </c:pt>
                <c:pt idx="599">
                  <c:v>-10.276</c:v>
                </c:pt>
                <c:pt idx="600">
                  <c:v>-10.218999999999999</c:v>
                </c:pt>
                <c:pt idx="601">
                  <c:v>-10.116</c:v>
                </c:pt>
                <c:pt idx="602">
                  <c:v>-10.055999999999999</c:v>
                </c:pt>
                <c:pt idx="603">
                  <c:v>-9.9619</c:v>
                </c:pt>
                <c:pt idx="604">
                  <c:v>-10.055</c:v>
                </c:pt>
                <c:pt idx="605">
                  <c:v>-9.9701000000000004</c:v>
                </c:pt>
                <c:pt idx="606">
                  <c:v>-9.9414999999999996</c:v>
                </c:pt>
                <c:pt idx="607">
                  <c:v>-9.8979999999999997</c:v>
                </c:pt>
                <c:pt idx="608">
                  <c:v>-9.8491999999999997</c:v>
                </c:pt>
                <c:pt idx="609">
                  <c:v>-9.8809000000000005</c:v>
                </c:pt>
                <c:pt idx="610">
                  <c:v>-9.9214000000000002</c:v>
                </c:pt>
                <c:pt idx="611">
                  <c:v>-9.8310999999999993</c:v>
                </c:pt>
                <c:pt idx="612">
                  <c:v>-9.8401999999999994</c:v>
                </c:pt>
                <c:pt idx="613">
                  <c:v>-9.8179999999999996</c:v>
                </c:pt>
                <c:pt idx="614">
                  <c:v>-9.8504000000000005</c:v>
                </c:pt>
                <c:pt idx="615">
                  <c:v>-9.9385999999999992</c:v>
                </c:pt>
                <c:pt idx="616">
                  <c:v>-10.009</c:v>
                </c:pt>
                <c:pt idx="617">
                  <c:v>-10.005000000000001</c:v>
                </c:pt>
                <c:pt idx="618">
                  <c:v>-9.9999000000000002</c:v>
                </c:pt>
                <c:pt idx="619">
                  <c:v>-9.9242000000000008</c:v>
                </c:pt>
                <c:pt idx="620">
                  <c:v>-9.8391999999999999</c:v>
                </c:pt>
                <c:pt idx="621">
                  <c:v>-9.8478999999999992</c:v>
                </c:pt>
                <c:pt idx="622">
                  <c:v>-9.8764000000000003</c:v>
                </c:pt>
                <c:pt idx="623">
                  <c:v>-9.7065000000000001</c:v>
                </c:pt>
                <c:pt idx="624">
                  <c:v>-9.7123000000000008</c:v>
                </c:pt>
                <c:pt idx="625">
                  <c:v>-9.6637000000000004</c:v>
                </c:pt>
                <c:pt idx="626">
                  <c:v>-9.6927000000000003</c:v>
                </c:pt>
                <c:pt idx="627">
                  <c:v>-9.7507000000000001</c:v>
                </c:pt>
                <c:pt idx="628">
                  <c:v>-9.7775999999999996</c:v>
                </c:pt>
                <c:pt idx="629">
                  <c:v>-9.7518999999999991</c:v>
                </c:pt>
                <c:pt idx="630">
                  <c:v>-9.5829000000000004</c:v>
                </c:pt>
                <c:pt idx="631">
                  <c:v>-9.5640000000000001</c:v>
                </c:pt>
                <c:pt idx="632">
                  <c:v>-9.4895999999999994</c:v>
                </c:pt>
                <c:pt idx="633">
                  <c:v>-9.5241000000000007</c:v>
                </c:pt>
                <c:pt idx="634">
                  <c:v>-9.6268999999999991</c:v>
                </c:pt>
                <c:pt idx="635">
                  <c:v>-9.6783000000000001</c:v>
                </c:pt>
                <c:pt idx="636">
                  <c:v>-9.6507000000000005</c:v>
                </c:pt>
                <c:pt idx="637">
                  <c:v>-9.6267999999999994</c:v>
                </c:pt>
                <c:pt idx="638">
                  <c:v>-9.5167999999999999</c:v>
                </c:pt>
                <c:pt idx="639">
                  <c:v>-9.3604000000000003</c:v>
                </c:pt>
                <c:pt idx="640">
                  <c:v>-9.3179999999999996</c:v>
                </c:pt>
                <c:pt idx="641">
                  <c:v>-9.3659999999999997</c:v>
                </c:pt>
                <c:pt idx="642">
                  <c:v>-9.5472999999999999</c:v>
                </c:pt>
                <c:pt idx="643">
                  <c:v>-9.6610999999999994</c:v>
                </c:pt>
                <c:pt idx="644">
                  <c:v>-9.6897000000000002</c:v>
                </c:pt>
                <c:pt idx="645">
                  <c:v>-9.7134999999999998</c:v>
                </c:pt>
                <c:pt idx="646">
                  <c:v>-9.6382999999999992</c:v>
                </c:pt>
                <c:pt idx="647">
                  <c:v>-9.5138999999999996</c:v>
                </c:pt>
                <c:pt idx="648">
                  <c:v>-9.4032</c:v>
                </c:pt>
                <c:pt idx="649">
                  <c:v>-9.3934999999999995</c:v>
                </c:pt>
                <c:pt idx="650">
                  <c:v>-9.4982000000000006</c:v>
                </c:pt>
                <c:pt idx="651">
                  <c:v>-9.3472000000000008</c:v>
                </c:pt>
                <c:pt idx="652">
                  <c:v>-9.3630999999999993</c:v>
                </c:pt>
                <c:pt idx="653">
                  <c:v>-9.3919999999999995</c:v>
                </c:pt>
                <c:pt idx="654">
                  <c:v>-9.2645999999999997</c:v>
                </c:pt>
                <c:pt idx="655">
                  <c:v>-9.3678000000000008</c:v>
                </c:pt>
                <c:pt idx="656">
                  <c:v>-9.3969000000000005</c:v>
                </c:pt>
                <c:pt idx="657">
                  <c:v>-9.3949999999999996</c:v>
                </c:pt>
                <c:pt idx="658">
                  <c:v>-9.4641999999999999</c:v>
                </c:pt>
                <c:pt idx="659">
                  <c:v>-9.5068000000000001</c:v>
                </c:pt>
                <c:pt idx="660">
                  <c:v>-9.4344999999999999</c:v>
                </c:pt>
                <c:pt idx="661">
                  <c:v>-9.2468000000000004</c:v>
                </c:pt>
                <c:pt idx="662">
                  <c:v>-9.0815999999999999</c:v>
                </c:pt>
                <c:pt idx="663">
                  <c:v>-8.8903999999999996</c:v>
                </c:pt>
                <c:pt idx="664">
                  <c:v>-8.7767999999999997</c:v>
                </c:pt>
                <c:pt idx="665">
                  <c:v>-8.6922999999999995</c:v>
                </c:pt>
                <c:pt idx="666">
                  <c:v>-8.6964000000000006</c:v>
                </c:pt>
                <c:pt idx="667">
                  <c:v>-8.7393999999999998</c:v>
                </c:pt>
                <c:pt idx="668">
                  <c:v>-8.8841999999999999</c:v>
                </c:pt>
                <c:pt idx="669">
                  <c:v>-9.0455000000000005</c:v>
                </c:pt>
                <c:pt idx="670">
                  <c:v>-9.0686</c:v>
                </c:pt>
                <c:pt idx="671">
                  <c:v>-9.1144999999999996</c:v>
                </c:pt>
                <c:pt idx="672">
                  <c:v>-9.1427999999999994</c:v>
                </c:pt>
                <c:pt idx="673">
                  <c:v>-9.1159999999999997</c:v>
                </c:pt>
                <c:pt idx="674">
                  <c:v>-9.0798000000000005</c:v>
                </c:pt>
                <c:pt idx="675">
                  <c:v>-9.0549999999999997</c:v>
                </c:pt>
                <c:pt idx="676">
                  <c:v>-9.0028000000000006</c:v>
                </c:pt>
                <c:pt idx="677">
                  <c:v>-9.0837000000000003</c:v>
                </c:pt>
                <c:pt idx="678">
                  <c:v>-9.3793000000000006</c:v>
                </c:pt>
                <c:pt idx="679">
                  <c:v>-9.7395999999999994</c:v>
                </c:pt>
                <c:pt idx="680">
                  <c:v>-9.8193000000000001</c:v>
                </c:pt>
                <c:pt idx="681">
                  <c:v>-9.7359000000000009</c:v>
                </c:pt>
                <c:pt idx="682">
                  <c:v>-9.9527999999999999</c:v>
                </c:pt>
                <c:pt idx="683">
                  <c:v>-10.284000000000001</c:v>
                </c:pt>
                <c:pt idx="684">
                  <c:v>-10.664</c:v>
                </c:pt>
                <c:pt idx="685">
                  <c:v>-11.042999999999999</c:v>
                </c:pt>
                <c:pt idx="686">
                  <c:v>-11.173</c:v>
                </c:pt>
                <c:pt idx="687">
                  <c:v>-11.377000000000001</c:v>
                </c:pt>
                <c:pt idx="688">
                  <c:v>-11.465999999999999</c:v>
                </c:pt>
                <c:pt idx="689">
                  <c:v>-11.615</c:v>
                </c:pt>
                <c:pt idx="690">
                  <c:v>-11.618</c:v>
                </c:pt>
                <c:pt idx="691">
                  <c:v>-11.916</c:v>
                </c:pt>
                <c:pt idx="692">
                  <c:v>-12.217000000000001</c:v>
                </c:pt>
                <c:pt idx="693">
                  <c:v>-12.422000000000001</c:v>
                </c:pt>
                <c:pt idx="694">
                  <c:v>-12.834</c:v>
                </c:pt>
                <c:pt idx="695">
                  <c:v>-13.201000000000001</c:v>
                </c:pt>
                <c:pt idx="696">
                  <c:v>-13.38</c:v>
                </c:pt>
                <c:pt idx="697">
                  <c:v>-13.503</c:v>
                </c:pt>
                <c:pt idx="698">
                  <c:v>-13.494</c:v>
                </c:pt>
                <c:pt idx="699">
                  <c:v>-13.451000000000001</c:v>
                </c:pt>
                <c:pt idx="700">
                  <c:v>-13.571</c:v>
                </c:pt>
                <c:pt idx="701">
                  <c:v>-13.523</c:v>
                </c:pt>
                <c:pt idx="702">
                  <c:v>-13.555</c:v>
                </c:pt>
                <c:pt idx="703">
                  <c:v>-13.616</c:v>
                </c:pt>
                <c:pt idx="704">
                  <c:v>-13.675000000000001</c:v>
                </c:pt>
                <c:pt idx="705">
                  <c:v>-13.763</c:v>
                </c:pt>
                <c:pt idx="706">
                  <c:v>-13.847</c:v>
                </c:pt>
                <c:pt idx="707">
                  <c:v>-13.907</c:v>
                </c:pt>
                <c:pt idx="708">
                  <c:v>-13.923999999999999</c:v>
                </c:pt>
                <c:pt idx="709">
                  <c:v>-13.962999999999999</c:v>
                </c:pt>
                <c:pt idx="710">
                  <c:v>-13.95</c:v>
                </c:pt>
                <c:pt idx="711">
                  <c:v>-14.031000000000001</c:v>
                </c:pt>
                <c:pt idx="712">
                  <c:v>-14.167999999999999</c:v>
                </c:pt>
                <c:pt idx="713">
                  <c:v>-14.096</c:v>
                </c:pt>
                <c:pt idx="714">
                  <c:v>-14.039</c:v>
                </c:pt>
                <c:pt idx="715">
                  <c:v>-14.045999999999999</c:v>
                </c:pt>
                <c:pt idx="716">
                  <c:v>-14.18</c:v>
                </c:pt>
                <c:pt idx="717">
                  <c:v>-14.222</c:v>
                </c:pt>
                <c:pt idx="718">
                  <c:v>-14.250999999999999</c:v>
                </c:pt>
                <c:pt idx="719">
                  <c:v>-14.225</c:v>
                </c:pt>
                <c:pt idx="720">
                  <c:v>-14.311999999999999</c:v>
                </c:pt>
                <c:pt idx="721">
                  <c:v>-14.275</c:v>
                </c:pt>
                <c:pt idx="722">
                  <c:v>-14.257999999999999</c:v>
                </c:pt>
                <c:pt idx="723">
                  <c:v>-14.218</c:v>
                </c:pt>
                <c:pt idx="724">
                  <c:v>-14.253</c:v>
                </c:pt>
                <c:pt idx="725">
                  <c:v>-14.234</c:v>
                </c:pt>
                <c:pt idx="726">
                  <c:v>-14.285</c:v>
                </c:pt>
                <c:pt idx="727">
                  <c:v>-14.393000000000001</c:v>
                </c:pt>
                <c:pt idx="728">
                  <c:v>-14.397</c:v>
                </c:pt>
                <c:pt idx="729">
                  <c:v>-14.467000000000001</c:v>
                </c:pt>
                <c:pt idx="730">
                  <c:v>-14.49</c:v>
                </c:pt>
                <c:pt idx="731">
                  <c:v>-14.526</c:v>
                </c:pt>
                <c:pt idx="732">
                  <c:v>-14.621</c:v>
                </c:pt>
                <c:pt idx="733">
                  <c:v>-14.691000000000001</c:v>
                </c:pt>
                <c:pt idx="734">
                  <c:v>-14.773</c:v>
                </c:pt>
                <c:pt idx="735">
                  <c:v>-14.826000000000001</c:v>
                </c:pt>
                <c:pt idx="736">
                  <c:v>-14.843999999999999</c:v>
                </c:pt>
                <c:pt idx="737">
                  <c:v>-14.967000000000001</c:v>
                </c:pt>
                <c:pt idx="738">
                  <c:v>-15.064</c:v>
                </c:pt>
                <c:pt idx="739">
                  <c:v>-15.141</c:v>
                </c:pt>
                <c:pt idx="740">
                  <c:v>-15.279</c:v>
                </c:pt>
                <c:pt idx="741">
                  <c:v>-15.255000000000001</c:v>
                </c:pt>
                <c:pt idx="742">
                  <c:v>-15.321</c:v>
                </c:pt>
                <c:pt idx="743">
                  <c:v>-15.323</c:v>
                </c:pt>
                <c:pt idx="744">
                  <c:v>-15.271000000000001</c:v>
                </c:pt>
                <c:pt idx="745">
                  <c:v>-15.246</c:v>
                </c:pt>
                <c:pt idx="746">
                  <c:v>-15.273999999999999</c:v>
                </c:pt>
                <c:pt idx="747">
                  <c:v>-15.395</c:v>
                </c:pt>
                <c:pt idx="748">
                  <c:v>-15.519</c:v>
                </c:pt>
                <c:pt idx="749">
                  <c:v>-15.685</c:v>
                </c:pt>
                <c:pt idx="750">
                  <c:v>-15.763</c:v>
                </c:pt>
                <c:pt idx="751">
                  <c:v>-15.769</c:v>
                </c:pt>
                <c:pt idx="752">
                  <c:v>-15.842000000000001</c:v>
                </c:pt>
                <c:pt idx="753">
                  <c:v>-15.807</c:v>
                </c:pt>
                <c:pt idx="754">
                  <c:v>-15.917999999999999</c:v>
                </c:pt>
                <c:pt idx="755">
                  <c:v>-16.093</c:v>
                </c:pt>
                <c:pt idx="756">
                  <c:v>-16.154</c:v>
                </c:pt>
                <c:pt idx="757">
                  <c:v>-16.233000000000001</c:v>
                </c:pt>
                <c:pt idx="758">
                  <c:v>-16.36</c:v>
                </c:pt>
                <c:pt idx="759">
                  <c:v>-16.425000000000001</c:v>
                </c:pt>
                <c:pt idx="760">
                  <c:v>-16.498999999999999</c:v>
                </c:pt>
                <c:pt idx="761">
                  <c:v>-16.843</c:v>
                </c:pt>
                <c:pt idx="762">
                  <c:v>-17.196999999999999</c:v>
                </c:pt>
                <c:pt idx="763">
                  <c:v>-17.338999999999999</c:v>
                </c:pt>
                <c:pt idx="764">
                  <c:v>-17.477</c:v>
                </c:pt>
                <c:pt idx="765">
                  <c:v>-17.617000000000001</c:v>
                </c:pt>
                <c:pt idx="766">
                  <c:v>-17.614000000000001</c:v>
                </c:pt>
                <c:pt idx="767">
                  <c:v>-17.718</c:v>
                </c:pt>
                <c:pt idx="768">
                  <c:v>-17.791</c:v>
                </c:pt>
                <c:pt idx="769">
                  <c:v>-17.82</c:v>
                </c:pt>
                <c:pt idx="770">
                  <c:v>-17.84</c:v>
                </c:pt>
                <c:pt idx="771">
                  <c:v>-17.838999999999999</c:v>
                </c:pt>
                <c:pt idx="772">
                  <c:v>-17.878</c:v>
                </c:pt>
                <c:pt idx="773">
                  <c:v>-18.04</c:v>
                </c:pt>
                <c:pt idx="774">
                  <c:v>-17.972000000000001</c:v>
                </c:pt>
                <c:pt idx="775">
                  <c:v>-17.914999999999999</c:v>
                </c:pt>
                <c:pt idx="776">
                  <c:v>-17.736999999999998</c:v>
                </c:pt>
                <c:pt idx="777">
                  <c:v>-17.693000000000001</c:v>
                </c:pt>
                <c:pt idx="778">
                  <c:v>-17.728000000000002</c:v>
                </c:pt>
                <c:pt idx="779">
                  <c:v>-17.881</c:v>
                </c:pt>
                <c:pt idx="780">
                  <c:v>-18.059999999999999</c:v>
                </c:pt>
                <c:pt idx="781">
                  <c:v>-18.193999999999999</c:v>
                </c:pt>
                <c:pt idx="782">
                  <c:v>-18.222999999999999</c:v>
                </c:pt>
                <c:pt idx="783">
                  <c:v>-18.199000000000002</c:v>
                </c:pt>
                <c:pt idx="784">
                  <c:v>-18.291</c:v>
                </c:pt>
                <c:pt idx="785">
                  <c:v>-18.428000000000001</c:v>
                </c:pt>
                <c:pt idx="786">
                  <c:v>-18.657</c:v>
                </c:pt>
                <c:pt idx="787">
                  <c:v>-18.931000000000001</c:v>
                </c:pt>
                <c:pt idx="788">
                  <c:v>-18.786000000000001</c:v>
                </c:pt>
                <c:pt idx="789">
                  <c:v>-18.605</c:v>
                </c:pt>
                <c:pt idx="790">
                  <c:v>-18.512</c:v>
                </c:pt>
                <c:pt idx="791">
                  <c:v>-18.41</c:v>
                </c:pt>
                <c:pt idx="792">
                  <c:v>-18.274999999999999</c:v>
                </c:pt>
                <c:pt idx="793">
                  <c:v>-18.516999999999999</c:v>
                </c:pt>
                <c:pt idx="794">
                  <c:v>-18.747</c:v>
                </c:pt>
                <c:pt idx="795">
                  <c:v>-19.03</c:v>
                </c:pt>
                <c:pt idx="796">
                  <c:v>-19.175000000000001</c:v>
                </c:pt>
                <c:pt idx="797">
                  <c:v>-19.074999999999999</c:v>
                </c:pt>
                <c:pt idx="798">
                  <c:v>-19.071999999999999</c:v>
                </c:pt>
                <c:pt idx="799">
                  <c:v>-19.248000000000001</c:v>
                </c:pt>
                <c:pt idx="800">
                  <c:v>-19.439</c:v>
                </c:pt>
                <c:pt idx="801">
                  <c:v>-19.486000000000001</c:v>
                </c:pt>
                <c:pt idx="802">
                  <c:v>-19.388000000000002</c:v>
                </c:pt>
                <c:pt idx="803">
                  <c:v>-19.25</c:v>
                </c:pt>
                <c:pt idx="804">
                  <c:v>-19.154</c:v>
                </c:pt>
                <c:pt idx="805">
                  <c:v>-19.16</c:v>
                </c:pt>
                <c:pt idx="806">
                  <c:v>-19.154</c:v>
                </c:pt>
                <c:pt idx="807">
                  <c:v>-19.213999999999999</c:v>
                </c:pt>
                <c:pt idx="808">
                  <c:v>-19.260999999999999</c:v>
                </c:pt>
                <c:pt idx="809">
                  <c:v>-19.256</c:v>
                </c:pt>
                <c:pt idx="810">
                  <c:v>-19.172999999999998</c:v>
                </c:pt>
                <c:pt idx="811">
                  <c:v>-19.181000000000001</c:v>
                </c:pt>
                <c:pt idx="812">
                  <c:v>-19.245999999999999</c:v>
                </c:pt>
                <c:pt idx="813">
                  <c:v>-19.167000000000002</c:v>
                </c:pt>
                <c:pt idx="814">
                  <c:v>-19.100000000000001</c:v>
                </c:pt>
                <c:pt idx="815">
                  <c:v>-19.065000000000001</c:v>
                </c:pt>
                <c:pt idx="816">
                  <c:v>-19.125</c:v>
                </c:pt>
                <c:pt idx="817">
                  <c:v>-19.186</c:v>
                </c:pt>
                <c:pt idx="818">
                  <c:v>-19.262</c:v>
                </c:pt>
                <c:pt idx="819">
                  <c:v>-19.332000000000001</c:v>
                </c:pt>
                <c:pt idx="820">
                  <c:v>-19.393999999999998</c:v>
                </c:pt>
                <c:pt idx="821">
                  <c:v>-19.338999999999999</c:v>
                </c:pt>
                <c:pt idx="822">
                  <c:v>-19.23</c:v>
                </c:pt>
                <c:pt idx="823">
                  <c:v>-19.256</c:v>
                </c:pt>
                <c:pt idx="824">
                  <c:v>-19.321000000000002</c:v>
                </c:pt>
                <c:pt idx="825">
                  <c:v>-19.291</c:v>
                </c:pt>
                <c:pt idx="826">
                  <c:v>-19.611999999999998</c:v>
                </c:pt>
                <c:pt idx="827">
                  <c:v>-19.751000000000001</c:v>
                </c:pt>
                <c:pt idx="828">
                  <c:v>-19.707000000000001</c:v>
                </c:pt>
                <c:pt idx="829">
                  <c:v>-19.638999999999999</c:v>
                </c:pt>
                <c:pt idx="830">
                  <c:v>-19.721</c:v>
                </c:pt>
                <c:pt idx="831">
                  <c:v>-19.919</c:v>
                </c:pt>
                <c:pt idx="832">
                  <c:v>-20.036999999999999</c:v>
                </c:pt>
                <c:pt idx="833">
                  <c:v>-20.073</c:v>
                </c:pt>
                <c:pt idx="834">
                  <c:v>-19.937000000000001</c:v>
                </c:pt>
                <c:pt idx="835">
                  <c:v>-19.754000000000001</c:v>
                </c:pt>
                <c:pt idx="836">
                  <c:v>-19.683</c:v>
                </c:pt>
                <c:pt idx="837">
                  <c:v>-19.748999999999999</c:v>
                </c:pt>
                <c:pt idx="838">
                  <c:v>-19.884</c:v>
                </c:pt>
                <c:pt idx="839">
                  <c:v>-19.861000000000001</c:v>
                </c:pt>
                <c:pt idx="840">
                  <c:v>-19.846</c:v>
                </c:pt>
                <c:pt idx="841">
                  <c:v>-19.896999999999998</c:v>
                </c:pt>
                <c:pt idx="842">
                  <c:v>-19.998000000000001</c:v>
                </c:pt>
                <c:pt idx="843">
                  <c:v>-20.074000000000002</c:v>
                </c:pt>
                <c:pt idx="844">
                  <c:v>-20.196999999999999</c:v>
                </c:pt>
                <c:pt idx="845">
                  <c:v>-20.204000000000001</c:v>
                </c:pt>
                <c:pt idx="846">
                  <c:v>-20.125</c:v>
                </c:pt>
                <c:pt idx="847">
                  <c:v>-20.074000000000002</c:v>
                </c:pt>
                <c:pt idx="848">
                  <c:v>-20.048999999999999</c:v>
                </c:pt>
                <c:pt idx="849">
                  <c:v>-20.141999999999999</c:v>
                </c:pt>
                <c:pt idx="850">
                  <c:v>-20.236999999999998</c:v>
                </c:pt>
                <c:pt idx="851">
                  <c:v>-20.274000000000001</c:v>
                </c:pt>
                <c:pt idx="852">
                  <c:v>-20.222000000000001</c:v>
                </c:pt>
                <c:pt idx="853">
                  <c:v>-20.128</c:v>
                </c:pt>
                <c:pt idx="854">
                  <c:v>-20.071999999999999</c:v>
                </c:pt>
                <c:pt idx="855">
                  <c:v>-19.994</c:v>
                </c:pt>
                <c:pt idx="856">
                  <c:v>-19.896000000000001</c:v>
                </c:pt>
                <c:pt idx="857">
                  <c:v>-19.748999999999999</c:v>
                </c:pt>
                <c:pt idx="858">
                  <c:v>-19.510999999999999</c:v>
                </c:pt>
                <c:pt idx="859">
                  <c:v>-19.164000000000001</c:v>
                </c:pt>
                <c:pt idx="860">
                  <c:v>-18.815000000000001</c:v>
                </c:pt>
                <c:pt idx="861">
                  <c:v>-18.545000000000002</c:v>
                </c:pt>
                <c:pt idx="862">
                  <c:v>-18.518000000000001</c:v>
                </c:pt>
                <c:pt idx="863">
                  <c:v>-18.366</c:v>
                </c:pt>
                <c:pt idx="864">
                  <c:v>-17.891999999999999</c:v>
                </c:pt>
                <c:pt idx="865">
                  <c:v>-17.646999999999998</c:v>
                </c:pt>
                <c:pt idx="866">
                  <c:v>-17.510000000000002</c:v>
                </c:pt>
                <c:pt idx="867">
                  <c:v>-17.12</c:v>
                </c:pt>
                <c:pt idx="868">
                  <c:v>-16.728999999999999</c:v>
                </c:pt>
                <c:pt idx="869">
                  <c:v>-16.262</c:v>
                </c:pt>
                <c:pt idx="870">
                  <c:v>-15.955</c:v>
                </c:pt>
                <c:pt idx="871">
                  <c:v>-15.638999999999999</c:v>
                </c:pt>
                <c:pt idx="872">
                  <c:v>-15.307</c:v>
                </c:pt>
                <c:pt idx="873">
                  <c:v>-15.085000000000001</c:v>
                </c:pt>
                <c:pt idx="874">
                  <c:v>-14.673999999999999</c:v>
                </c:pt>
                <c:pt idx="875">
                  <c:v>-14.467000000000001</c:v>
                </c:pt>
                <c:pt idx="876">
                  <c:v>-14.436999999999999</c:v>
                </c:pt>
                <c:pt idx="877">
                  <c:v>-14.395</c:v>
                </c:pt>
                <c:pt idx="878">
                  <c:v>-14.404999999999999</c:v>
                </c:pt>
                <c:pt idx="879">
                  <c:v>-14.422000000000001</c:v>
                </c:pt>
                <c:pt idx="880">
                  <c:v>-14.518000000000001</c:v>
                </c:pt>
                <c:pt idx="881">
                  <c:v>-14.481999999999999</c:v>
                </c:pt>
                <c:pt idx="882">
                  <c:v>-14.494</c:v>
                </c:pt>
                <c:pt idx="883">
                  <c:v>-14.442</c:v>
                </c:pt>
                <c:pt idx="884">
                  <c:v>-14.327</c:v>
                </c:pt>
                <c:pt idx="885">
                  <c:v>-14.249000000000001</c:v>
                </c:pt>
                <c:pt idx="886">
                  <c:v>-14.196999999999999</c:v>
                </c:pt>
                <c:pt idx="887">
                  <c:v>-14.183</c:v>
                </c:pt>
                <c:pt idx="888">
                  <c:v>-14.196</c:v>
                </c:pt>
                <c:pt idx="889">
                  <c:v>-14.238</c:v>
                </c:pt>
                <c:pt idx="890">
                  <c:v>-14.368</c:v>
                </c:pt>
                <c:pt idx="891">
                  <c:v>-14.385</c:v>
                </c:pt>
                <c:pt idx="892">
                  <c:v>-14.355</c:v>
                </c:pt>
                <c:pt idx="893">
                  <c:v>-14.363</c:v>
                </c:pt>
                <c:pt idx="894">
                  <c:v>-14.467000000000001</c:v>
                </c:pt>
                <c:pt idx="895">
                  <c:v>-14.28</c:v>
                </c:pt>
                <c:pt idx="896">
                  <c:v>-14.368</c:v>
                </c:pt>
                <c:pt idx="897">
                  <c:v>-14.429</c:v>
                </c:pt>
                <c:pt idx="898">
                  <c:v>-14.425000000000001</c:v>
                </c:pt>
                <c:pt idx="899">
                  <c:v>-14.342000000000001</c:v>
                </c:pt>
                <c:pt idx="900">
                  <c:v>-14.334</c:v>
                </c:pt>
                <c:pt idx="901">
                  <c:v>-14.308999999999999</c:v>
                </c:pt>
                <c:pt idx="902">
                  <c:v>-14.256</c:v>
                </c:pt>
                <c:pt idx="903">
                  <c:v>-14.282</c:v>
                </c:pt>
                <c:pt idx="904">
                  <c:v>-14.298</c:v>
                </c:pt>
                <c:pt idx="905">
                  <c:v>-14.278</c:v>
                </c:pt>
                <c:pt idx="906">
                  <c:v>-14.363</c:v>
                </c:pt>
                <c:pt idx="907">
                  <c:v>-14.323</c:v>
                </c:pt>
                <c:pt idx="908">
                  <c:v>-14.255000000000001</c:v>
                </c:pt>
                <c:pt idx="909">
                  <c:v>-14.263</c:v>
                </c:pt>
                <c:pt idx="910">
                  <c:v>-14.343999999999999</c:v>
                </c:pt>
                <c:pt idx="911">
                  <c:v>-14.337</c:v>
                </c:pt>
                <c:pt idx="912">
                  <c:v>-14.323</c:v>
                </c:pt>
                <c:pt idx="913">
                  <c:v>-14.315</c:v>
                </c:pt>
                <c:pt idx="914">
                  <c:v>-14.199</c:v>
                </c:pt>
                <c:pt idx="915">
                  <c:v>-14.206</c:v>
                </c:pt>
                <c:pt idx="916">
                  <c:v>-14.179</c:v>
                </c:pt>
                <c:pt idx="917">
                  <c:v>-14.073</c:v>
                </c:pt>
                <c:pt idx="918">
                  <c:v>-13.958</c:v>
                </c:pt>
                <c:pt idx="919">
                  <c:v>-14.02</c:v>
                </c:pt>
                <c:pt idx="920">
                  <c:v>-13.888</c:v>
                </c:pt>
                <c:pt idx="921">
                  <c:v>-13.723000000000001</c:v>
                </c:pt>
                <c:pt idx="922">
                  <c:v>-13.715</c:v>
                </c:pt>
                <c:pt idx="923">
                  <c:v>-13.702999999999999</c:v>
                </c:pt>
                <c:pt idx="924">
                  <c:v>-13.58</c:v>
                </c:pt>
                <c:pt idx="925">
                  <c:v>-13.446999999999999</c:v>
                </c:pt>
                <c:pt idx="926">
                  <c:v>-13.443</c:v>
                </c:pt>
                <c:pt idx="927">
                  <c:v>-13.346</c:v>
                </c:pt>
                <c:pt idx="928">
                  <c:v>-13.196</c:v>
                </c:pt>
                <c:pt idx="929">
                  <c:v>-13.015000000000001</c:v>
                </c:pt>
                <c:pt idx="930">
                  <c:v>-12.893000000000001</c:v>
                </c:pt>
                <c:pt idx="931">
                  <c:v>-12.66</c:v>
                </c:pt>
                <c:pt idx="932">
                  <c:v>-12.521000000000001</c:v>
                </c:pt>
                <c:pt idx="933">
                  <c:v>-12.276</c:v>
                </c:pt>
                <c:pt idx="934">
                  <c:v>-12.157999999999999</c:v>
                </c:pt>
                <c:pt idx="935">
                  <c:v>-12.054</c:v>
                </c:pt>
                <c:pt idx="936">
                  <c:v>-11.925000000000001</c:v>
                </c:pt>
                <c:pt idx="937">
                  <c:v>-11.808999999999999</c:v>
                </c:pt>
                <c:pt idx="938">
                  <c:v>-11.73</c:v>
                </c:pt>
                <c:pt idx="939">
                  <c:v>-11.682</c:v>
                </c:pt>
                <c:pt idx="940">
                  <c:v>-11.635</c:v>
                </c:pt>
                <c:pt idx="941">
                  <c:v>-11.667</c:v>
                </c:pt>
                <c:pt idx="942">
                  <c:v>-11.625</c:v>
                </c:pt>
                <c:pt idx="943">
                  <c:v>-11.590999999999999</c:v>
                </c:pt>
                <c:pt idx="944">
                  <c:v>-11.571999999999999</c:v>
                </c:pt>
                <c:pt idx="945">
                  <c:v>-11.404</c:v>
                </c:pt>
                <c:pt idx="946">
                  <c:v>-11.202999999999999</c:v>
                </c:pt>
                <c:pt idx="947">
                  <c:v>-11.015000000000001</c:v>
                </c:pt>
                <c:pt idx="948">
                  <c:v>-10.819000000000001</c:v>
                </c:pt>
                <c:pt idx="949">
                  <c:v>-10.629</c:v>
                </c:pt>
                <c:pt idx="950">
                  <c:v>-10.593</c:v>
                </c:pt>
                <c:pt idx="951">
                  <c:v>-10.63</c:v>
                </c:pt>
                <c:pt idx="952">
                  <c:v>-10.497999999999999</c:v>
                </c:pt>
                <c:pt idx="953">
                  <c:v>-10.34</c:v>
                </c:pt>
                <c:pt idx="954">
                  <c:v>-10.246</c:v>
                </c:pt>
                <c:pt idx="955">
                  <c:v>-10.288</c:v>
                </c:pt>
                <c:pt idx="956">
                  <c:v>-10.148999999999999</c:v>
                </c:pt>
                <c:pt idx="957">
                  <c:v>-10.119</c:v>
                </c:pt>
                <c:pt idx="958">
                  <c:v>-10.179</c:v>
                </c:pt>
                <c:pt idx="959">
                  <c:v>-10.29</c:v>
                </c:pt>
                <c:pt idx="960">
                  <c:v>-10.238</c:v>
                </c:pt>
                <c:pt idx="961">
                  <c:v>-10.125</c:v>
                </c:pt>
                <c:pt idx="962">
                  <c:v>-10.029</c:v>
                </c:pt>
                <c:pt idx="963">
                  <c:v>-9.9929000000000006</c:v>
                </c:pt>
                <c:pt idx="964">
                  <c:v>-9.9198000000000004</c:v>
                </c:pt>
                <c:pt idx="965">
                  <c:v>-9.7723999999999993</c:v>
                </c:pt>
                <c:pt idx="966">
                  <c:v>-9.7173999999999996</c:v>
                </c:pt>
                <c:pt idx="967">
                  <c:v>-9.6758000000000006</c:v>
                </c:pt>
                <c:pt idx="968">
                  <c:v>-9.6477000000000004</c:v>
                </c:pt>
                <c:pt idx="969">
                  <c:v>-9.5045999999999999</c:v>
                </c:pt>
                <c:pt idx="970">
                  <c:v>-9.3285999999999998</c:v>
                </c:pt>
                <c:pt idx="971">
                  <c:v>-9.2438000000000002</c:v>
                </c:pt>
                <c:pt idx="972">
                  <c:v>-9.3118999999999996</c:v>
                </c:pt>
                <c:pt idx="973">
                  <c:v>-9.2522000000000002</c:v>
                </c:pt>
                <c:pt idx="974">
                  <c:v>-9.2324000000000002</c:v>
                </c:pt>
                <c:pt idx="975">
                  <c:v>-9.1631999999999998</c:v>
                </c:pt>
                <c:pt idx="976">
                  <c:v>-9.1369000000000007</c:v>
                </c:pt>
                <c:pt idx="977">
                  <c:v>-9.0538000000000007</c:v>
                </c:pt>
                <c:pt idx="978">
                  <c:v>-8.8401999999999994</c:v>
                </c:pt>
                <c:pt idx="979">
                  <c:v>-8.7944999999999993</c:v>
                </c:pt>
                <c:pt idx="980">
                  <c:v>-8.8917999999999999</c:v>
                </c:pt>
                <c:pt idx="981">
                  <c:v>-9.0538000000000007</c:v>
                </c:pt>
                <c:pt idx="982">
                  <c:v>-8.9902999999999995</c:v>
                </c:pt>
                <c:pt idx="983">
                  <c:v>-8.9468999999999994</c:v>
                </c:pt>
                <c:pt idx="984">
                  <c:v>-8.9389000000000003</c:v>
                </c:pt>
                <c:pt idx="985">
                  <c:v>-8.8772000000000002</c:v>
                </c:pt>
                <c:pt idx="986">
                  <c:v>-8.8553999999999995</c:v>
                </c:pt>
                <c:pt idx="987">
                  <c:v>-8.9895999999999994</c:v>
                </c:pt>
                <c:pt idx="988">
                  <c:v>-9.0770999999999997</c:v>
                </c:pt>
                <c:pt idx="989">
                  <c:v>-9.1859999999999999</c:v>
                </c:pt>
                <c:pt idx="990">
                  <c:v>-9.0909999999999993</c:v>
                </c:pt>
                <c:pt idx="991">
                  <c:v>-9.0341000000000005</c:v>
                </c:pt>
                <c:pt idx="992">
                  <c:v>-9.0785</c:v>
                </c:pt>
                <c:pt idx="993">
                  <c:v>-8.9946000000000002</c:v>
                </c:pt>
                <c:pt idx="994">
                  <c:v>-8.9358000000000004</c:v>
                </c:pt>
                <c:pt idx="995">
                  <c:v>-8.9025999999999996</c:v>
                </c:pt>
                <c:pt idx="996">
                  <c:v>-8.8139000000000003</c:v>
                </c:pt>
                <c:pt idx="997">
                  <c:v>-8.8110999999999997</c:v>
                </c:pt>
                <c:pt idx="998">
                  <c:v>-8.7802000000000007</c:v>
                </c:pt>
                <c:pt idx="999">
                  <c:v>-8.6869999999999994</c:v>
                </c:pt>
                <c:pt idx="1000">
                  <c:v>-8.6698000000000004</c:v>
                </c:pt>
                <c:pt idx="1001">
                  <c:v>-8.6784999999999997</c:v>
                </c:pt>
                <c:pt idx="1002">
                  <c:v>-8.6533999999999995</c:v>
                </c:pt>
                <c:pt idx="1003">
                  <c:v>-8.6014999999999997</c:v>
                </c:pt>
                <c:pt idx="1004">
                  <c:v>-8.6082000000000001</c:v>
                </c:pt>
                <c:pt idx="1005">
                  <c:v>-8.5823</c:v>
                </c:pt>
                <c:pt idx="1006">
                  <c:v>-8.5643999999999991</c:v>
                </c:pt>
                <c:pt idx="1007">
                  <c:v>-8.5283999999999995</c:v>
                </c:pt>
                <c:pt idx="1008">
                  <c:v>-8.4497</c:v>
                </c:pt>
                <c:pt idx="1009">
                  <c:v>-8.5109999999999992</c:v>
                </c:pt>
                <c:pt idx="1010">
                  <c:v>-8.5231999999999992</c:v>
                </c:pt>
                <c:pt idx="1011">
                  <c:v>-8.4018999999999995</c:v>
                </c:pt>
                <c:pt idx="1012">
                  <c:v>-8.3788999999999998</c:v>
                </c:pt>
                <c:pt idx="1013">
                  <c:v>-8.4445999999999994</c:v>
                </c:pt>
                <c:pt idx="1014">
                  <c:v>-8.4770000000000003</c:v>
                </c:pt>
                <c:pt idx="1015">
                  <c:v>-8.5555000000000003</c:v>
                </c:pt>
                <c:pt idx="1016">
                  <c:v>-8.6411999999999995</c:v>
                </c:pt>
                <c:pt idx="1017">
                  <c:v>-8.6850000000000005</c:v>
                </c:pt>
                <c:pt idx="1018">
                  <c:v>-8.6539999999999999</c:v>
                </c:pt>
                <c:pt idx="1019">
                  <c:v>-8.5001999999999995</c:v>
                </c:pt>
                <c:pt idx="1020">
                  <c:v>-8.4275000000000002</c:v>
                </c:pt>
                <c:pt idx="1021">
                  <c:v>-8.5132999999999992</c:v>
                </c:pt>
                <c:pt idx="1022">
                  <c:v>-8.6152999999999995</c:v>
                </c:pt>
                <c:pt idx="1023">
                  <c:v>-8.6481999999999992</c:v>
                </c:pt>
                <c:pt idx="1024">
                  <c:v>-8.5629000000000008</c:v>
                </c:pt>
                <c:pt idx="1025">
                  <c:v>-8.5351999999999997</c:v>
                </c:pt>
                <c:pt idx="1026">
                  <c:v>-8.5475999999999992</c:v>
                </c:pt>
                <c:pt idx="1027">
                  <c:v>-8.5053999999999998</c:v>
                </c:pt>
                <c:pt idx="1028">
                  <c:v>-8.4097000000000008</c:v>
                </c:pt>
                <c:pt idx="1029">
                  <c:v>-8.4192</c:v>
                </c:pt>
                <c:pt idx="1030">
                  <c:v>-8.4131999999999998</c:v>
                </c:pt>
                <c:pt idx="1031">
                  <c:v>-8.4116</c:v>
                </c:pt>
                <c:pt idx="1032">
                  <c:v>-8.4598999999999993</c:v>
                </c:pt>
                <c:pt idx="1033">
                  <c:v>-8.5175999999999998</c:v>
                </c:pt>
                <c:pt idx="1034">
                  <c:v>-8.5042000000000009</c:v>
                </c:pt>
                <c:pt idx="1035">
                  <c:v>-8.5167999999999999</c:v>
                </c:pt>
                <c:pt idx="1036">
                  <c:v>-8.5244</c:v>
                </c:pt>
                <c:pt idx="1037">
                  <c:v>-8.5291999999999994</c:v>
                </c:pt>
                <c:pt idx="1038">
                  <c:v>-8.4962</c:v>
                </c:pt>
                <c:pt idx="1039">
                  <c:v>-8.4807000000000006</c:v>
                </c:pt>
                <c:pt idx="1040">
                  <c:v>-8.4411000000000005</c:v>
                </c:pt>
                <c:pt idx="1041">
                  <c:v>-8.3589000000000002</c:v>
                </c:pt>
                <c:pt idx="1042">
                  <c:v>-8.2297999999999991</c:v>
                </c:pt>
                <c:pt idx="1043">
                  <c:v>-8.2088999999999999</c:v>
                </c:pt>
                <c:pt idx="1044">
                  <c:v>-8.3933</c:v>
                </c:pt>
                <c:pt idx="1045">
                  <c:v>-8.4903999999999993</c:v>
                </c:pt>
                <c:pt idx="1046">
                  <c:v>-8.5747999999999998</c:v>
                </c:pt>
                <c:pt idx="1047">
                  <c:v>-8.6044999999999998</c:v>
                </c:pt>
                <c:pt idx="1048">
                  <c:v>-8.6499000000000006</c:v>
                </c:pt>
                <c:pt idx="1049">
                  <c:v>-8.6303000000000001</c:v>
                </c:pt>
                <c:pt idx="1050">
                  <c:v>-8.6217000000000006</c:v>
                </c:pt>
                <c:pt idx="1051">
                  <c:v>-8.7521000000000004</c:v>
                </c:pt>
                <c:pt idx="1052">
                  <c:v>-8.7937999999999992</c:v>
                </c:pt>
                <c:pt idx="1053">
                  <c:v>-8.8108000000000004</c:v>
                </c:pt>
                <c:pt idx="1054">
                  <c:v>-8.8413000000000004</c:v>
                </c:pt>
                <c:pt idx="1055">
                  <c:v>-8.7874999999999996</c:v>
                </c:pt>
                <c:pt idx="1056">
                  <c:v>-8.8734000000000002</c:v>
                </c:pt>
                <c:pt idx="1057">
                  <c:v>-8.8607999999999993</c:v>
                </c:pt>
                <c:pt idx="1058">
                  <c:v>-8.9280000000000008</c:v>
                </c:pt>
                <c:pt idx="1059">
                  <c:v>-9.0187000000000008</c:v>
                </c:pt>
                <c:pt idx="1060">
                  <c:v>-9.0612999999999992</c:v>
                </c:pt>
                <c:pt idx="1061">
                  <c:v>-9.0606000000000009</c:v>
                </c:pt>
                <c:pt idx="1062">
                  <c:v>-8.9420000000000002</c:v>
                </c:pt>
                <c:pt idx="1063">
                  <c:v>-8.9834999999999994</c:v>
                </c:pt>
                <c:pt idx="1064">
                  <c:v>-8.9398</c:v>
                </c:pt>
                <c:pt idx="1065">
                  <c:v>-8.9213000000000005</c:v>
                </c:pt>
                <c:pt idx="1066">
                  <c:v>-8.9123999999999999</c:v>
                </c:pt>
                <c:pt idx="1067">
                  <c:v>-9.0030999999999999</c:v>
                </c:pt>
                <c:pt idx="1068">
                  <c:v>-9.0595999999999997</c:v>
                </c:pt>
                <c:pt idx="1069">
                  <c:v>-9.1753</c:v>
                </c:pt>
                <c:pt idx="1070">
                  <c:v>-9.3056999999999999</c:v>
                </c:pt>
                <c:pt idx="1071">
                  <c:v>-9.3063000000000002</c:v>
                </c:pt>
                <c:pt idx="1072">
                  <c:v>-9.3222000000000005</c:v>
                </c:pt>
                <c:pt idx="1073">
                  <c:v>-9.4517000000000007</c:v>
                </c:pt>
                <c:pt idx="1074">
                  <c:v>-9.4857999999999993</c:v>
                </c:pt>
                <c:pt idx="1075">
                  <c:v>-9.5914000000000001</c:v>
                </c:pt>
                <c:pt idx="1076">
                  <c:v>-9.6905000000000001</c:v>
                </c:pt>
                <c:pt idx="1077">
                  <c:v>-9.8928999999999991</c:v>
                </c:pt>
                <c:pt idx="1078">
                  <c:v>-10.026</c:v>
                </c:pt>
                <c:pt idx="1079">
                  <c:v>-10.183</c:v>
                </c:pt>
                <c:pt idx="1080">
                  <c:v>-10.414</c:v>
                </c:pt>
                <c:pt idx="1081">
                  <c:v>-10.792</c:v>
                </c:pt>
                <c:pt idx="1082">
                  <c:v>-11.071</c:v>
                </c:pt>
                <c:pt idx="1083">
                  <c:v>-11.25</c:v>
                </c:pt>
                <c:pt idx="1084">
                  <c:v>-11.262</c:v>
                </c:pt>
                <c:pt idx="1085">
                  <c:v>-11.452999999999999</c:v>
                </c:pt>
                <c:pt idx="1086">
                  <c:v>-11.629</c:v>
                </c:pt>
                <c:pt idx="1087">
                  <c:v>-11.968999999999999</c:v>
                </c:pt>
                <c:pt idx="1088">
                  <c:v>-12.319000000000001</c:v>
                </c:pt>
                <c:pt idx="1089">
                  <c:v>-12.522</c:v>
                </c:pt>
                <c:pt idx="1090">
                  <c:v>-12.654</c:v>
                </c:pt>
                <c:pt idx="1091">
                  <c:v>-12.701000000000001</c:v>
                </c:pt>
                <c:pt idx="1092">
                  <c:v>-12.686</c:v>
                </c:pt>
                <c:pt idx="1093">
                  <c:v>-12.785</c:v>
                </c:pt>
                <c:pt idx="1094">
                  <c:v>-12.874000000000001</c:v>
                </c:pt>
                <c:pt idx="1095">
                  <c:v>-13.018000000000001</c:v>
                </c:pt>
                <c:pt idx="1096">
                  <c:v>-13.13</c:v>
                </c:pt>
                <c:pt idx="1097">
                  <c:v>-13.159000000000001</c:v>
                </c:pt>
                <c:pt idx="1098">
                  <c:v>-13.302</c:v>
                </c:pt>
                <c:pt idx="1099">
                  <c:v>-13.427</c:v>
                </c:pt>
                <c:pt idx="1100">
                  <c:v>-13.622</c:v>
                </c:pt>
                <c:pt idx="1101">
                  <c:v>-13.901</c:v>
                </c:pt>
                <c:pt idx="1102">
                  <c:v>-14.071</c:v>
                </c:pt>
                <c:pt idx="1103">
                  <c:v>-14.148</c:v>
                </c:pt>
                <c:pt idx="1104">
                  <c:v>-14.19</c:v>
                </c:pt>
                <c:pt idx="1105">
                  <c:v>-14.286</c:v>
                </c:pt>
                <c:pt idx="1106">
                  <c:v>-14.332000000000001</c:v>
                </c:pt>
                <c:pt idx="1107">
                  <c:v>-14.23</c:v>
                </c:pt>
                <c:pt idx="1108">
                  <c:v>-14.284000000000001</c:v>
                </c:pt>
                <c:pt idx="1109">
                  <c:v>-14.393000000000001</c:v>
                </c:pt>
                <c:pt idx="1110">
                  <c:v>-14.372</c:v>
                </c:pt>
                <c:pt idx="1111">
                  <c:v>-14.486000000000001</c:v>
                </c:pt>
                <c:pt idx="1112">
                  <c:v>-14.577999999999999</c:v>
                </c:pt>
                <c:pt idx="1113">
                  <c:v>-14.739000000000001</c:v>
                </c:pt>
                <c:pt idx="1114">
                  <c:v>-14.85</c:v>
                </c:pt>
                <c:pt idx="1115">
                  <c:v>-14.877000000000001</c:v>
                </c:pt>
                <c:pt idx="1116">
                  <c:v>-14.904</c:v>
                </c:pt>
                <c:pt idx="1117">
                  <c:v>-14.869</c:v>
                </c:pt>
                <c:pt idx="1118">
                  <c:v>-14.837</c:v>
                </c:pt>
                <c:pt idx="1119">
                  <c:v>-14.776</c:v>
                </c:pt>
                <c:pt idx="1120">
                  <c:v>-14.834</c:v>
                </c:pt>
                <c:pt idx="1121">
                  <c:v>-14.84</c:v>
                </c:pt>
                <c:pt idx="1122">
                  <c:v>-14.821999999999999</c:v>
                </c:pt>
                <c:pt idx="1123">
                  <c:v>-14.853999999999999</c:v>
                </c:pt>
                <c:pt idx="1124">
                  <c:v>-14.973000000000001</c:v>
                </c:pt>
                <c:pt idx="1125">
                  <c:v>-14.948</c:v>
                </c:pt>
                <c:pt idx="1126">
                  <c:v>-14.99</c:v>
                </c:pt>
                <c:pt idx="1127">
                  <c:v>-14.948</c:v>
                </c:pt>
                <c:pt idx="1128">
                  <c:v>-14.904999999999999</c:v>
                </c:pt>
                <c:pt idx="1129">
                  <c:v>-14.9</c:v>
                </c:pt>
                <c:pt idx="1130">
                  <c:v>-14.935</c:v>
                </c:pt>
                <c:pt idx="1131">
                  <c:v>-14.861000000000001</c:v>
                </c:pt>
                <c:pt idx="1132">
                  <c:v>-14.923999999999999</c:v>
                </c:pt>
                <c:pt idx="1133">
                  <c:v>-15.074999999999999</c:v>
                </c:pt>
                <c:pt idx="1134">
                  <c:v>-15.164</c:v>
                </c:pt>
                <c:pt idx="1135">
                  <c:v>-15.118</c:v>
                </c:pt>
                <c:pt idx="1136">
                  <c:v>-15.148999999999999</c:v>
                </c:pt>
                <c:pt idx="1137">
                  <c:v>-15.233000000000001</c:v>
                </c:pt>
                <c:pt idx="1138">
                  <c:v>-15.212999999999999</c:v>
                </c:pt>
                <c:pt idx="1139">
                  <c:v>-15.272</c:v>
                </c:pt>
                <c:pt idx="1140">
                  <c:v>-15.297000000000001</c:v>
                </c:pt>
                <c:pt idx="1141">
                  <c:v>-15.368</c:v>
                </c:pt>
                <c:pt idx="1142">
                  <c:v>-15.333</c:v>
                </c:pt>
                <c:pt idx="1143">
                  <c:v>-15.361000000000001</c:v>
                </c:pt>
                <c:pt idx="1144">
                  <c:v>-15.401</c:v>
                </c:pt>
                <c:pt idx="1145">
                  <c:v>-15.513</c:v>
                </c:pt>
                <c:pt idx="1146">
                  <c:v>-15.645</c:v>
                </c:pt>
                <c:pt idx="1147">
                  <c:v>-15.669</c:v>
                </c:pt>
                <c:pt idx="1148">
                  <c:v>-15.794</c:v>
                </c:pt>
                <c:pt idx="1149">
                  <c:v>-15.871</c:v>
                </c:pt>
                <c:pt idx="1150">
                  <c:v>-15.978999999999999</c:v>
                </c:pt>
                <c:pt idx="1151">
                  <c:v>-16.065000000000001</c:v>
                </c:pt>
                <c:pt idx="1152">
                  <c:v>-16.274999999999999</c:v>
                </c:pt>
                <c:pt idx="1153">
                  <c:v>-16.411999999999999</c:v>
                </c:pt>
                <c:pt idx="1154">
                  <c:v>-16.515000000000001</c:v>
                </c:pt>
                <c:pt idx="1155">
                  <c:v>-16.577999999999999</c:v>
                </c:pt>
                <c:pt idx="1156">
                  <c:v>-16.681999999999999</c:v>
                </c:pt>
                <c:pt idx="1157">
                  <c:v>-16.884</c:v>
                </c:pt>
                <c:pt idx="1158">
                  <c:v>-16.991</c:v>
                </c:pt>
                <c:pt idx="1159">
                  <c:v>-16.995999999999999</c:v>
                </c:pt>
                <c:pt idx="1160">
                  <c:v>-17.062999999999999</c:v>
                </c:pt>
                <c:pt idx="1161">
                  <c:v>-17.134</c:v>
                </c:pt>
                <c:pt idx="1162">
                  <c:v>-17.289000000000001</c:v>
                </c:pt>
                <c:pt idx="1163">
                  <c:v>-17.443000000000001</c:v>
                </c:pt>
                <c:pt idx="1164">
                  <c:v>-17.510000000000002</c:v>
                </c:pt>
                <c:pt idx="1165">
                  <c:v>-17.510999999999999</c:v>
                </c:pt>
                <c:pt idx="1166">
                  <c:v>-17.413</c:v>
                </c:pt>
                <c:pt idx="1167">
                  <c:v>-17.436</c:v>
                </c:pt>
                <c:pt idx="1168">
                  <c:v>-17.52</c:v>
                </c:pt>
                <c:pt idx="1169">
                  <c:v>-17.614000000000001</c:v>
                </c:pt>
                <c:pt idx="1170">
                  <c:v>-17.789000000000001</c:v>
                </c:pt>
                <c:pt idx="1171">
                  <c:v>-17.856000000000002</c:v>
                </c:pt>
                <c:pt idx="1172">
                  <c:v>-17.940999999999999</c:v>
                </c:pt>
                <c:pt idx="1173">
                  <c:v>-18.033000000000001</c:v>
                </c:pt>
                <c:pt idx="1174">
                  <c:v>-18.117000000000001</c:v>
                </c:pt>
                <c:pt idx="1175">
                  <c:v>-18.204000000000001</c:v>
                </c:pt>
                <c:pt idx="1176">
                  <c:v>-18.277999999999999</c:v>
                </c:pt>
                <c:pt idx="1177">
                  <c:v>-18.401</c:v>
                </c:pt>
                <c:pt idx="1178">
                  <c:v>-18.382999999999999</c:v>
                </c:pt>
                <c:pt idx="1179">
                  <c:v>-18.494</c:v>
                </c:pt>
                <c:pt idx="1180">
                  <c:v>-18.628</c:v>
                </c:pt>
                <c:pt idx="1181">
                  <c:v>-18.728999999999999</c:v>
                </c:pt>
                <c:pt idx="1182">
                  <c:v>-18.86</c:v>
                </c:pt>
                <c:pt idx="1183">
                  <c:v>-18.963000000000001</c:v>
                </c:pt>
                <c:pt idx="1184">
                  <c:v>-19.071000000000002</c:v>
                </c:pt>
                <c:pt idx="1185">
                  <c:v>-19.106999999999999</c:v>
                </c:pt>
                <c:pt idx="1186">
                  <c:v>-19.119</c:v>
                </c:pt>
                <c:pt idx="1187">
                  <c:v>-19.071999999999999</c:v>
                </c:pt>
                <c:pt idx="1188">
                  <c:v>-19.084</c:v>
                </c:pt>
                <c:pt idx="1189">
                  <c:v>-19.12</c:v>
                </c:pt>
                <c:pt idx="1190">
                  <c:v>-19.295000000000002</c:v>
                </c:pt>
                <c:pt idx="1191">
                  <c:v>-19.422999999999998</c:v>
                </c:pt>
                <c:pt idx="1192">
                  <c:v>-19.459</c:v>
                </c:pt>
                <c:pt idx="1193">
                  <c:v>-19.463999999999999</c:v>
                </c:pt>
                <c:pt idx="1194">
                  <c:v>-19.626999999999999</c:v>
                </c:pt>
                <c:pt idx="1195">
                  <c:v>-19.614999999999998</c:v>
                </c:pt>
                <c:pt idx="1196">
                  <c:v>-19.71</c:v>
                </c:pt>
                <c:pt idx="1197">
                  <c:v>-19.706</c:v>
                </c:pt>
                <c:pt idx="1198">
                  <c:v>-19.638000000000002</c:v>
                </c:pt>
                <c:pt idx="1199">
                  <c:v>-19.541</c:v>
                </c:pt>
                <c:pt idx="1200">
                  <c:v>-19.463999999999999</c:v>
                </c:pt>
                <c:pt idx="1201">
                  <c:v>-19.506</c:v>
                </c:pt>
                <c:pt idx="1202">
                  <c:v>-19.478999999999999</c:v>
                </c:pt>
                <c:pt idx="1203">
                  <c:v>-19.515999999999998</c:v>
                </c:pt>
                <c:pt idx="1204">
                  <c:v>-19.495999999999999</c:v>
                </c:pt>
                <c:pt idx="1205">
                  <c:v>-19.53</c:v>
                </c:pt>
                <c:pt idx="1206">
                  <c:v>-19.532</c:v>
                </c:pt>
                <c:pt idx="1207">
                  <c:v>-19.475000000000001</c:v>
                </c:pt>
                <c:pt idx="1208">
                  <c:v>-19.478999999999999</c:v>
                </c:pt>
                <c:pt idx="1209">
                  <c:v>-19.594000000000001</c:v>
                </c:pt>
                <c:pt idx="1210">
                  <c:v>-19.670999999999999</c:v>
                </c:pt>
                <c:pt idx="1211">
                  <c:v>-19.677</c:v>
                </c:pt>
                <c:pt idx="1212">
                  <c:v>-19.744</c:v>
                </c:pt>
                <c:pt idx="1213">
                  <c:v>-19.731000000000002</c:v>
                </c:pt>
                <c:pt idx="1214">
                  <c:v>-19.754000000000001</c:v>
                </c:pt>
                <c:pt idx="1215">
                  <c:v>-19.870999999999999</c:v>
                </c:pt>
                <c:pt idx="1216">
                  <c:v>-20.013999999999999</c:v>
                </c:pt>
                <c:pt idx="1217">
                  <c:v>-20.081</c:v>
                </c:pt>
                <c:pt idx="1218">
                  <c:v>-20.067</c:v>
                </c:pt>
                <c:pt idx="1219">
                  <c:v>-19.928999999999998</c:v>
                </c:pt>
                <c:pt idx="1220">
                  <c:v>-19.835999999999999</c:v>
                </c:pt>
                <c:pt idx="1221">
                  <c:v>-19.881</c:v>
                </c:pt>
                <c:pt idx="1222">
                  <c:v>-19.954000000000001</c:v>
                </c:pt>
                <c:pt idx="1223">
                  <c:v>-20.094999999999999</c:v>
                </c:pt>
                <c:pt idx="1224">
                  <c:v>-20.177</c:v>
                </c:pt>
                <c:pt idx="1225">
                  <c:v>-20.016999999999999</c:v>
                </c:pt>
                <c:pt idx="1226">
                  <c:v>-20.047000000000001</c:v>
                </c:pt>
                <c:pt idx="1227">
                  <c:v>-20.05</c:v>
                </c:pt>
                <c:pt idx="1228">
                  <c:v>-20.085000000000001</c:v>
                </c:pt>
                <c:pt idx="1229">
                  <c:v>-20.187999999999999</c:v>
                </c:pt>
                <c:pt idx="1230">
                  <c:v>-20.295999999999999</c:v>
                </c:pt>
                <c:pt idx="1231">
                  <c:v>-20.181000000000001</c:v>
                </c:pt>
                <c:pt idx="1232">
                  <c:v>-19.928999999999998</c:v>
                </c:pt>
                <c:pt idx="1233">
                  <c:v>-19.881</c:v>
                </c:pt>
                <c:pt idx="1234">
                  <c:v>-19.82</c:v>
                </c:pt>
                <c:pt idx="1235">
                  <c:v>-19.806999999999999</c:v>
                </c:pt>
                <c:pt idx="1236">
                  <c:v>-19.754999999999999</c:v>
                </c:pt>
                <c:pt idx="1237">
                  <c:v>-19.521999999999998</c:v>
                </c:pt>
                <c:pt idx="1238">
                  <c:v>-19.459</c:v>
                </c:pt>
                <c:pt idx="1239">
                  <c:v>-19.349</c:v>
                </c:pt>
                <c:pt idx="1240">
                  <c:v>-19.126000000000001</c:v>
                </c:pt>
                <c:pt idx="1241">
                  <c:v>-18.954999999999998</c:v>
                </c:pt>
                <c:pt idx="1242">
                  <c:v>-18.757000000000001</c:v>
                </c:pt>
                <c:pt idx="1243">
                  <c:v>-18.564</c:v>
                </c:pt>
                <c:pt idx="1244">
                  <c:v>-18.335000000000001</c:v>
                </c:pt>
                <c:pt idx="1245">
                  <c:v>-17.952999999999999</c:v>
                </c:pt>
                <c:pt idx="1246">
                  <c:v>-17.649000000000001</c:v>
                </c:pt>
                <c:pt idx="1247">
                  <c:v>-17.22</c:v>
                </c:pt>
                <c:pt idx="1248">
                  <c:v>-16.835000000000001</c:v>
                </c:pt>
                <c:pt idx="1249">
                  <c:v>-16.725999999999999</c:v>
                </c:pt>
                <c:pt idx="1250">
                  <c:v>-16.533999999999999</c:v>
                </c:pt>
                <c:pt idx="1251">
                  <c:v>-16.210999999999999</c:v>
                </c:pt>
                <c:pt idx="1252">
                  <c:v>-15.939</c:v>
                </c:pt>
                <c:pt idx="1253">
                  <c:v>-15.541</c:v>
                </c:pt>
                <c:pt idx="1254">
                  <c:v>-15.337999999999999</c:v>
                </c:pt>
                <c:pt idx="1255">
                  <c:v>-15.266</c:v>
                </c:pt>
                <c:pt idx="1256">
                  <c:v>-15.233000000000001</c:v>
                </c:pt>
                <c:pt idx="1257">
                  <c:v>-15.343999999999999</c:v>
                </c:pt>
                <c:pt idx="1258">
                  <c:v>-15.568</c:v>
                </c:pt>
                <c:pt idx="1259">
                  <c:v>-15.614000000000001</c:v>
                </c:pt>
                <c:pt idx="1260">
                  <c:v>-15.603999999999999</c:v>
                </c:pt>
                <c:pt idx="1261">
                  <c:v>-15.558999999999999</c:v>
                </c:pt>
                <c:pt idx="1262">
                  <c:v>-15.422000000000001</c:v>
                </c:pt>
                <c:pt idx="1263">
                  <c:v>-15.34</c:v>
                </c:pt>
                <c:pt idx="1264">
                  <c:v>-15.212999999999999</c:v>
                </c:pt>
                <c:pt idx="1265">
                  <c:v>-15.169</c:v>
                </c:pt>
                <c:pt idx="1266">
                  <c:v>-15.012</c:v>
                </c:pt>
                <c:pt idx="1267">
                  <c:v>-14.984999999999999</c:v>
                </c:pt>
                <c:pt idx="1268">
                  <c:v>-14.948</c:v>
                </c:pt>
                <c:pt idx="1269">
                  <c:v>-15.037000000000001</c:v>
                </c:pt>
                <c:pt idx="1270">
                  <c:v>-14.816000000000001</c:v>
                </c:pt>
                <c:pt idx="1271">
                  <c:v>-15.105</c:v>
                </c:pt>
                <c:pt idx="1272">
                  <c:v>-15.178000000000001</c:v>
                </c:pt>
                <c:pt idx="1273">
                  <c:v>-15.151999999999999</c:v>
                </c:pt>
                <c:pt idx="1274">
                  <c:v>-15.183</c:v>
                </c:pt>
                <c:pt idx="1275">
                  <c:v>-15.164999999999999</c:v>
                </c:pt>
                <c:pt idx="1276">
                  <c:v>-15.144</c:v>
                </c:pt>
                <c:pt idx="1277">
                  <c:v>-15.06</c:v>
                </c:pt>
                <c:pt idx="1278">
                  <c:v>-14.933999999999999</c:v>
                </c:pt>
                <c:pt idx="1279">
                  <c:v>-14.955</c:v>
                </c:pt>
                <c:pt idx="1280">
                  <c:v>-15.005000000000001</c:v>
                </c:pt>
                <c:pt idx="1281">
                  <c:v>-15.003</c:v>
                </c:pt>
                <c:pt idx="1282">
                  <c:v>-14.87</c:v>
                </c:pt>
                <c:pt idx="1283">
                  <c:v>-14.769</c:v>
                </c:pt>
                <c:pt idx="1284">
                  <c:v>-14.763</c:v>
                </c:pt>
                <c:pt idx="1285">
                  <c:v>-14.773</c:v>
                </c:pt>
                <c:pt idx="1286">
                  <c:v>-14.621</c:v>
                </c:pt>
                <c:pt idx="1287">
                  <c:v>-14.428000000000001</c:v>
                </c:pt>
                <c:pt idx="1288">
                  <c:v>-14.337999999999999</c:v>
                </c:pt>
                <c:pt idx="1289">
                  <c:v>-14.269</c:v>
                </c:pt>
                <c:pt idx="1290">
                  <c:v>-14.250999999999999</c:v>
                </c:pt>
                <c:pt idx="1291">
                  <c:v>-14.217000000000001</c:v>
                </c:pt>
                <c:pt idx="1292">
                  <c:v>-14.209</c:v>
                </c:pt>
                <c:pt idx="1293">
                  <c:v>-14.087999999999999</c:v>
                </c:pt>
                <c:pt idx="1294">
                  <c:v>-13.882999999999999</c:v>
                </c:pt>
                <c:pt idx="1295">
                  <c:v>-13.632999999999999</c:v>
                </c:pt>
                <c:pt idx="1296">
                  <c:v>-13.42</c:v>
                </c:pt>
                <c:pt idx="1297">
                  <c:v>-13.212999999999999</c:v>
                </c:pt>
                <c:pt idx="1298">
                  <c:v>-13.051</c:v>
                </c:pt>
                <c:pt idx="1299">
                  <c:v>-12.927</c:v>
                </c:pt>
                <c:pt idx="1300">
                  <c:v>-12.789</c:v>
                </c:pt>
                <c:pt idx="1301">
                  <c:v>-12.756</c:v>
                </c:pt>
                <c:pt idx="1302">
                  <c:v>-12.597</c:v>
                </c:pt>
                <c:pt idx="1303">
                  <c:v>-12.407999999999999</c:v>
                </c:pt>
                <c:pt idx="1304">
                  <c:v>-12.305999999999999</c:v>
                </c:pt>
                <c:pt idx="1305">
                  <c:v>-12.202999999999999</c:v>
                </c:pt>
                <c:pt idx="1306">
                  <c:v>-12.15</c:v>
                </c:pt>
                <c:pt idx="1307">
                  <c:v>-12.092000000000001</c:v>
                </c:pt>
                <c:pt idx="1308">
                  <c:v>-12.004</c:v>
                </c:pt>
                <c:pt idx="1309">
                  <c:v>-11.792999999999999</c:v>
                </c:pt>
                <c:pt idx="1310">
                  <c:v>-11.590999999999999</c:v>
                </c:pt>
                <c:pt idx="1311">
                  <c:v>-11.452999999999999</c:v>
                </c:pt>
                <c:pt idx="1312">
                  <c:v>-11.307</c:v>
                </c:pt>
                <c:pt idx="1313">
                  <c:v>-11.257</c:v>
                </c:pt>
                <c:pt idx="1314">
                  <c:v>-11.211</c:v>
                </c:pt>
                <c:pt idx="1315">
                  <c:v>-11.167999999999999</c:v>
                </c:pt>
                <c:pt idx="1316">
                  <c:v>-11.157</c:v>
                </c:pt>
                <c:pt idx="1317">
                  <c:v>-11.09</c:v>
                </c:pt>
                <c:pt idx="1318">
                  <c:v>-11.042</c:v>
                </c:pt>
                <c:pt idx="1319">
                  <c:v>-11.069000000000001</c:v>
                </c:pt>
                <c:pt idx="1320">
                  <c:v>-11.164</c:v>
                </c:pt>
                <c:pt idx="1321">
                  <c:v>-11.089</c:v>
                </c:pt>
                <c:pt idx="1322">
                  <c:v>-10.961</c:v>
                </c:pt>
                <c:pt idx="1323">
                  <c:v>-10.958</c:v>
                </c:pt>
                <c:pt idx="1324">
                  <c:v>-10.859</c:v>
                </c:pt>
                <c:pt idx="1325">
                  <c:v>-10.784000000000001</c:v>
                </c:pt>
                <c:pt idx="1326">
                  <c:v>-10.685</c:v>
                </c:pt>
                <c:pt idx="1327">
                  <c:v>-10.57</c:v>
                </c:pt>
                <c:pt idx="1328">
                  <c:v>-10.505000000000001</c:v>
                </c:pt>
                <c:pt idx="1329">
                  <c:v>-10.342000000000001</c:v>
                </c:pt>
                <c:pt idx="1330">
                  <c:v>-10.263999999999999</c:v>
                </c:pt>
                <c:pt idx="1331">
                  <c:v>-10.166</c:v>
                </c:pt>
                <c:pt idx="1332">
                  <c:v>-10.148999999999999</c:v>
                </c:pt>
                <c:pt idx="1333">
                  <c:v>-10.032999999999999</c:v>
                </c:pt>
                <c:pt idx="1334">
                  <c:v>-10.042999999999999</c:v>
                </c:pt>
                <c:pt idx="1335">
                  <c:v>-10.02</c:v>
                </c:pt>
                <c:pt idx="1336">
                  <c:v>-9.9229000000000003</c:v>
                </c:pt>
                <c:pt idx="1337">
                  <c:v>-9.8996999999999993</c:v>
                </c:pt>
                <c:pt idx="1338">
                  <c:v>-9.8774999999999995</c:v>
                </c:pt>
                <c:pt idx="1339">
                  <c:v>-9.7903000000000002</c:v>
                </c:pt>
                <c:pt idx="1340">
                  <c:v>-9.7239000000000004</c:v>
                </c:pt>
                <c:pt idx="1341">
                  <c:v>-9.6340000000000003</c:v>
                </c:pt>
                <c:pt idx="1342">
                  <c:v>-9.4588999999999999</c:v>
                </c:pt>
                <c:pt idx="1343">
                  <c:v>-9.2408999999999999</c:v>
                </c:pt>
                <c:pt idx="1344">
                  <c:v>-9.2151999999999994</c:v>
                </c:pt>
                <c:pt idx="1345">
                  <c:v>-9.2338000000000005</c:v>
                </c:pt>
                <c:pt idx="1346">
                  <c:v>-9.3134999999999994</c:v>
                </c:pt>
                <c:pt idx="1347">
                  <c:v>-9.2716999999999992</c:v>
                </c:pt>
                <c:pt idx="1348">
                  <c:v>-9.2296999999999993</c:v>
                </c:pt>
                <c:pt idx="1349">
                  <c:v>-9.1731999999999996</c:v>
                </c:pt>
                <c:pt idx="1350">
                  <c:v>-9.1191999999999993</c:v>
                </c:pt>
                <c:pt idx="1351">
                  <c:v>-9.0799000000000003</c:v>
                </c:pt>
                <c:pt idx="1352">
                  <c:v>-9.0618999999999996</c:v>
                </c:pt>
                <c:pt idx="1353">
                  <c:v>-9.0127000000000006</c:v>
                </c:pt>
                <c:pt idx="1354">
                  <c:v>-8.9885000000000002</c:v>
                </c:pt>
                <c:pt idx="1355">
                  <c:v>-9.0281000000000002</c:v>
                </c:pt>
                <c:pt idx="1356">
                  <c:v>-8.9985999999999997</c:v>
                </c:pt>
                <c:pt idx="1357">
                  <c:v>-8.8192000000000004</c:v>
                </c:pt>
                <c:pt idx="1358">
                  <c:v>-8.7682000000000002</c:v>
                </c:pt>
                <c:pt idx="1359">
                  <c:v>-8.6710999999999991</c:v>
                </c:pt>
                <c:pt idx="1360">
                  <c:v>-8.4753000000000007</c:v>
                </c:pt>
                <c:pt idx="1361">
                  <c:v>-8.4810999999999996</c:v>
                </c:pt>
                <c:pt idx="1362">
                  <c:v>-8.4841999999999995</c:v>
                </c:pt>
                <c:pt idx="1363">
                  <c:v>-8.5111000000000008</c:v>
                </c:pt>
                <c:pt idx="1364">
                  <c:v>-8.4657999999999998</c:v>
                </c:pt>
                <c:pt idx="1365">
                  <c:v>-8.4883000000000006</c:v>
                </c:pt>
                <c:pt idx="1366">
                  <c:v>-8.4994999999999994</c:v>
                </c:pt>
                <c:pt idx="1367">
                  <c:v>-8.4921000000000006</c:v>
                </c:pt>
                <c:pt idx="1368">
                  <c:v>-8.4723000000000006</c:v>
                </c:pt>
                <c:pt idx="1369">
                  <c:v>-8.3673000000000002</c:v>
                </c:pt>
                <c:pt idx="1370">
                  <c:v>-8.2942</c:v>
                </c:pt>
                <c:pt idx="1371">
                  <c:v>-8.3779000000000003</c:v>
                </c:pt>
                <c:pt idx="1372">
                  <c:v>-8.4106000000000005</c:v>
                </c:pt>
                <c:pt idx="1373">
                  <c:v>-8.4260000000000002</c:v>
                </c:pt>
                <c:pt idx="1374">
                  <c:v>-8.4138000000000002</c:v>
                </c:pt>
                <c:pt idx="1375">
                  <c:v>-8.3444000000000003</c:v>
                </c:pt>
                <c:pt idx="1376">
                  <c:v>-8.3820999999999994</c:v>
                </c:pt>
                <c:pt idx="1377">
                  <c:v>-8.3847000000000005</c:v>
                </c:pt>
                <c:pt idx="1378">
                  <c:v>-8.4646000000000008</c:v>
                </c:pt>
                <c:pt idx="1379">
                  <c:v>-8.4945000000000004</c:v>
                </c:pt>
                <c:pt idx="1380">
                  <c:v>-8.6179000000000006</c:v>
                </c:pt>
                <c:pt idx="1381">
                  <c:v>-8.8071000000000002</c:v>
                </c:pt>
                <c:pt idx="1382">
                  <c:v>-8.9145000000000003</c:v>
                </c:pt>
                <c:pt idx="1383">
                  <c:v>-9.1628000000000007</c:v>
                </c:pt>
                <c:pt idx="1384">
                  <c:v>-9.4314</c:v>
                </c:pt>
                <c:pt idx="1385">
                  <c:v>-9.6936</c:v>
                </c:pt>
                <c:pt idx="1386">
                  <c:v>-10.039</c:v>
                </c:pt>
                <c:pt idx="1387">
                  <c:v>-10.356999999999999</c:v>
                </c:pt>
                <c:pt idx="1388">
                  <c:v>-10.577999999999999</c:v>
                </c:pt>
                <c:pt idx="1389">
                  <c:v>-10.742000000000001</c:v>
                </c:pt>
                <c:pt idx="1390">
                  <c:v>-10.941000000000001</c:v>
                </c:pt>
                <c:pt idx="1391">
                  <c:v>-11.192</c:v>
                </c:pt>
                <c:pt idx="1392">
                  <c:v>-11.433999999999999</c:v>
                </c:pt>
                <c:pt idx="1393">
                  <c:v>-11.621</c:v>
                </c:pt>
                <c:pt idx="1394">
                  <c:v>-11.792999999999999</c:v>
                </c:pt>
                <c:pt idx="1395">
                  <c:v>-12.012</c:v>
                </c:pt>
                <c:pt idx="1396">
                  <c:v>-12.209</c:v>
                </c:pt>
                <c:pt idx="1397">
                  <c:v>-12.432</c:v>
                </c:pt>
                <c:pt idx="1398">
                  <c:v>-12.544</c:v>
                </c:pt>
                <c:pt idx="1399">
                  <c:v>-12.629</c:v>
                </c:pt>
                <c:pt idx="1400">
                  <c:v>-12.644</c:v>
                </c:pt>
                <c:pt idx="1401">
                  <c:v>-12.888</c:v>
                </c:pt>
                <c:pt idx="1402">
                  <c:v>-13.085000000000001</c:v>
                </c:pt>
                <c:pt idx="1403">
                  <c:v>-13.355</c:v>
                </c:pt>
                <c:pt idx="1404">
                  <c:v>-13.536</c:v>
                </c:pt>
                <c:pt idx="1405">
                  <c:v>-13.750999999999999</c:v>
                </c:pt>
                <c:pt idx="1406">
                  <c:v>-13.92</c:v>
                </c:pt>
                <c:pt idx="1407">
                  <c:v>-14.003</c:v>
                </c:pt>
                <c:pt idx="1408">
                  <c:v>-13.967000000000001</c:v>
                </c:pt>
                <c:pt idx="1409">
                  <c:v>-14.013999999999999</c:v>
                </c:pt>
                <c:pt idx="1410">
                  <c:v>-14.13</c:v>
                </c:pt>
                <c:pt idx="1411">
                  <c:v>-14.175000000000001</c:v>
                </c:pt>
                <c:pt idx="1412">
                  <c:v>-14.15</c:v>
                </c:pt>
                <c:pt idx="1413">
                  <c:v>-14.242000000000001</c:v>
                </c:pt>
                <c:pt idx="1414">
                  <c:v>-14.297000000000001</c:v>
                </c:pt>
                <c:pt idx="1415">
                  <c:v>-14.47</c:v>
                </c:pt>
                <c:pt idx="1416">
                  <c:v>-14.536</c:v>
                </c:pt>
                <c:pt idx="1417">
                  <c:v>-14.567</c:v>
                </c:pt>
                <c:pt idx="1418">
                  <c:v>-14.728</c:v>
                </c:pt>
                <c:pt idx="1419">
                  <c:v>-14.744999999999999</c:v>
                </c:pt>
                <c:pt idx="1420">
                  <c:v>-14.84</c:v>
                </c:pt>
                <c:pt idx="1421">
                  <c:v>-14.922000000000001</c:v>
                </c:pt>
                <c:pt idx="1422">
                  <c:v>-14.958</c:v>
                </c:pt>
                <c:pt idx="1423">
                  <c:v>-15.119</c:v>
                </c:pt>
                <c:pt idx="1424">
                  <c:v>-15.234999999999999</c:v>
                </c:pt>
                <c:pt idx="1425">
                  <c:v>-15.385</c:v>
                </c:pt>
                <c:pt idx="1426">
                  <c:v>-15.462999999999999</c:v>
                </c:pt>
                <c:pt idx="1427">
                  <c:v>-15.425000000000001</c:v>
                </c:pt>
                <c:pt idx="1428">
                  <c:v>-15.46</c:v>
                </c:pt>
                <c:pt idx="1429">
                  <c:v>-15.41</c:v>
                </c:pt>
                <c:pt idx="1430">
                  <c:v>-15.459</c:v>
                </c:pt>
                <c:pt idx="1431">
                  <c:v>-15.507</c:v>
                </c:pt>
                <c:pt idx="1432">
                  <c:v>-15.622</c:v>
                </c:pt>
                <c:pt idx="1433">
                  <c:v>-15.648999999999999</c:v>
                </c:pt>
                <c:pt idx="1434">
                  <c:v>-15.689</c:v>
                </c:pt>
                <c:pt idx="1435">
                  <c:v>-15.835000000000001</c:v>
                </c:pt>
                <c:pt idx="1436">
                  <c:v>-15.943</c:v>
                </c:pt>
                <c:pt idx="1437">
                  <c:v>-15.945</c:v>
                </c:pt>
                <c:pt idx="1438">
                  <c:v>-16.012</c:v>
                </c:pt>
                <c:pt idx="1439">
                  <c:v>-16.18</c:v>
                </c:pt>
                <c:pt idx="1440">
                  <c:v>-16.274000000000001</c:v>
                </c:pt>
                <c:pt idx="1441">
                  <c:v>-16.414000000000001</c:v>
                </c:pt>
                <c:pt idx="1442">
                  <c:v>-16.545000000000002</c:v>
                </c:pt>
                <c:pt idx="1443">
                  <c:v>-16.66</c:v>
                </c:pt>
                <c:pt idx="1444">
                  <c:v>-16.756</c:v>
                </c:pt>
                <c:pt idx="1445">
                  <c:v>-16.809999999999999</c:v>
                </c:pt>
                <c:pt idx="1446">
                  <c:v>-16.905000000000001</c:v>
                </c:pt>
                <c:pt idx="1447">
                  <c:v>-16.981000000000002</c:v>
                </c:pt>
                <c:pt idx="1448">
                  <c:v>-17.003</c:v>
                </c:pt>
                <c:pt idx="1449">
                  <c:v>-16.978000000000002</c:v>
                </c:pt>
                <c:pt idx="1450">
                  <c:v>-17.044</c:v>
                </c:pt>
                <c:pt idx="1451">
                  <c:v>-17.297999999999998</c:v>
                </c:pt>
                <c:pt idx="1452">
                  <c:v>-17.498000000000001</c:v>
                </c:pt>
                <c:pt idx="1453">
                  <c:v>-17.553000000000001</c:v>
                </c:pt>
                <c:pt idx="1454">
                  <c:v>-17.579000000000001</c:v>
                </c:pt>
                <c:pt idx="1455">
                  <c:v>-17.562999999999999</c:v>
                </c:pt>
                <c:pt idx="1456">
                  <c:v>-17.581</c:v>
                </c:pt>
                <c:pt idx="1457">
                  <c:v>-17.562999999999999</c:v>
                </c:pt>
                <c:pt idx="1458">
                  <c:v>-17.64</c:v>
                </c:pt>
                <c:pt idx="1459">
                  <c:v>-17.669</c:v>
                </c:pt>
                <c:pt idx="1460">
                  <c:v>-17.725999999999999</c:v>
                </c:pt>
                <c:pt idx="1461">
                  <c:v>-17.783000000000001</c:v>
                </c:pt>
                <c:pt idx="1462">
                  <c:v>-17.792000000000002</c:v>
                </c:pt>
                <c:pt idx="1463">
                  <c:v>-17.797000000000001</c:v>
                </c:pt>
                <c:pt idx="1464">
                  <c:v>-17.856000000000002</c:v>
                </c:pt>
                <c:pt idx="1465">
                  <c:v>-17.841999999999999</c:v>
                </c:pt>
                <c:pt idx="1466">
                  <c:v>-17.803999999999998</c:v>
                </c:pt>
                <c:pt idx="1467">
                  <c:v>-18.015999999999998</c:v>
                </c:pt>
                <c:pt idx="1468">
                  <c:v>-18.167000000000002</c:v>
                </c:pt>
                <c:pt idx="1469">
                  <c:v>-18.305</c:v>
                </c:pt>
                <c:pt idx="1470">
                  <c:v>-18.324000000000002</c:v>
                </c:pt>
                <c:pt idx="1471">
                  <c:v>-18.376999999999999</c:v>
                </c:pt>
                <c:pt idx="1472">
                  <c:v>-18.402000000000001</c:v>
                </c:pt>
                <c:pt idx="1473">
                  <c:v>-18.27</c:v>
                </c:pt>
                <c:pt idx="1474">
                  <c:v>-18.253</c:v>
                </c:pt>
                <c:pt idx="1475">
                  <c:v>-18.231999999999999</c:v>
                </c:pt>
                <c:pt idx="1476">
                  <c:v>-18.326000000000001</c:v>
                </c:pt>
                <c:pt idx="1477">
                  <c:v>-18.449000000000002</c:v>
                </c:pt>
                <c:pt idx="1478">
                  <c:v>-18.597000000000001</c:v>
                </c:pt>
                <c:pt idx="1479">
                  <c:v>-18.8</c:v>
                </c:pt>
                <c:pt idx="1480">
                  <c:v>-18.997</c:v>
                </c:pt>
                <c:pt idx="1481">
                  <c:v>-19.262</c:v>
                </c:pt>
                <c:pt idx="1482">
                  <c:v>-19.544</c:v>
                </c:pt>
                <c:pt idx="1483">
                  <c:v>-19.716000000000001</c:v>
                </c:pt>
                <c:pt idx="1484">
                  <c:v>-19.742000000000001</c:v>
                </c:pt>
                <c:pt idx="1485">
                  <c:v>-19.844000000000001</c:v>
                </c:pt>
                <c:pt idx="1486">
                  <c:v>-19.986000000000001</c:v>
                </c:pt>
                <c:pt idx="1487">
                  <c:v>-20.094999999999999</c:v>
                </c:pt>
                <c:pt idx="1488">
                  <c:v>-20.126000000000001</c:v>
                </c:pt>
                <c:pt idx="1489">
                  <c:v>-20.196000000000002</c:v>
                </c:pt>
                <c:pt idx="1490">
                  <c:v>-20.068000000000001</c:v>
                </c:pt>
                <c:pt idx="1491">
                  <c:v>-19.989999999999998</c:v>
                </c:pt>
                <c:pt idx="1492">
                  <c:v>-19.911000000000001</c:v>
                </c:pt>
                <c:pt idx="1493">
                  <c:v>-19.917999999999999</c:v>
                </c:pt>
                <c:pt idx="1494">
                  <c:v>-19.946000000000002</c:v>
                </c:pt>
                <c:pt idx="1495">
                  <c:v>-19.995999999999999</c:v>
                </c:pt>
                <c:pt idx="1496">
                  <c:v>-20.056000000000001</c:v>
                </c:pt>
                <c:pt idx="1497">
                  <c:v>-20.114000000000001</c:v>
                </c:pt>
                <c:pt idx="1498">
                  <c:v>-20.125</c:v>
                </c:pt>
                <c:pt idx="1499">
                  <c:v>-20.041</c:v>
                </c:pt>
                <c:pt idx="1500">
                  <c:v>-20.189</c:v>
                </c:pt>
                <c:pt idx="1501">
                  <c:v>-20.459</c:v>
                </c:pt>
                <c:pt idx="1502">
                  <c:v>-20.54</c:v>
                </c:pt>
                <c:pt idx="1503">
                  <c:v>-20.718</c:v>
                </c:pt>
                <c:pt idx="1504">
                  <c:v>-20.806999999999999</c:v>
                </c:pt>
                <c:pt idx="1505">
                  <c:v>-20.997</c:v>
                </c:pt>
                <c:pt idx="1506">
                  <c:v>-20.998000000000001</c:v>
                </c:pt>
                <c:pt idx="1507">
                  <c:v>-21.062999999999999</c:v>
                </c:pt>
                <c:pt idx="1508">
                  <c:v>-21.187999999999999</c:v>
                </c:pt>
                <c:pt idx="1509">
                  <c:v>-21.262</c:v>
                </c:pt>
                <c:pt idx="1510">
                  <c:v>-21.431999999999999</c:v>
                </c:pt>
                <c:pt idx="1511">
                  <c:v>-21.483000000000001</c:v>
                </c:pt>
                <c:pt idx="1512">
                  <c:v>-21.504000000000001</c:v>
                </c:pt>
                <c:pt idx="1513">
                  <c:v>-21.477</c:v>
                </c:pt>
                <c:pt idx="1514">
                  <c:v>-21.472999999999999</c:v>
                </c:pt>
                <c:pt idx="1515">
                  <c:v>-21.495000000000001</c:v>
                </c:pt>
                <c:pt idx="1516">
                  <c:v>-21.523</c:v>
                </c:pt>
                <c:pt idx="1517">
                  <c:v>-21.545999999999999</c:v>
                </c:pt>
                <c:pt idx="1518">
                  <c:v>-21.626999999999999</c:v>
                </c:pt>
                <c:pt idx="1519">
                  <c:v>-21.756</c:v>
                </c:pt>
                <c:pt idx="1520">
                  <c:v>-21.728999999999999</c:v>
                </c:pt>
                <c:pt idx="1521">
                  <c:v>-21.693999999999999</c:v>
                </c:pt>
                <c:pt idx="1522">
                  <c:v>-21.492999999999999</c:v>
                </c:pt>
                <c:pt idx="1523">
                  <c:v>-21.349</c:v>
                </c:pt>
                <c:pt idx="1524">
                  <c:v>-21.31</c:v>
                </c:pt>
                <c:pt idx="1525">
                  <c:v>-21.33</c:v>
                </c:pt>
                <c:pt idx="1526">
                  <c:v>-21.323</c:v>
                </c:pt>
                <c:pt idx="1527">
                  <c:v>-21.478000000000002</c:v>
                </c:pt>
                <c:pt idx="1528">
                  <c:v>-21.637</c:v>
                </c:pt>
                <c:pt idx="1529">
                  <c:v>-21.678000000000001</c:v>
                </c:pt>
                <c:pt idx="1530">
                  <c:v>-21.734000000000002</c:v>
                </c:pt>
                <c:pt idx="1531">
                  <c:v>-21.725000000000001</c:v>
                </c:pt>
                <c:pt idx="1532">
                  <c:v>-21.573</c:v>
                </c:pt>
                <c:pt idx="1533">
                  <c:v>-21.678999999999998</c:v>
                </c:pt>
                <c:pt idx="1534">
                  <c:v>-21.687999999999999</c:v>
                </c:pt>
                <c:pt idx="1535">
                  <c:v>-21.667999999999999</c:v>
                </c:pt>
                <c:pt idx="1536">
                  <c:v>-21.675000000000001</c:v>
                </c:pt>
                <c:pt idx="1537">
                  <c:v>-21.72</c:v>
                </c:pt>
                <c:pt idx="1538">
                  <c:v>-21.675000000000001</c:v>
                </c:pt>
                <c:pt idx="1539">
                  <c:v>-21.637</c:v>
                </c:pt>
                <c:pt idx="1540">
                  <c:v>-21.696999999999999</c:v>
                </c:pt>
                <c:pt idx="1541">
                  <c:v>-21.683</c:v>
                </c:pt>
                <c:pt idx="1542">
                  <c:v>-21.709</c:v>
                </c:pt>
                <c:pt idx="1543">
                  <c:v>-21.75</c:v>
                </c:pt>
                <c:pt idx="1544">
                  <c:v>-21.777999999999999</c:v>
                </c:pt>
                <c:pt idx="1545">
                  <c:v>-21.692</c:v>
                </c:pt>
                <c:pt idx="1546">
                  <c:v>-21.66</c:v>
                </c:pt>
                <c:pt idx="1547">
                  <c:v>-21.742999999999999</c:v>
                </c:pt>
                <c:pt idx="1548">
                  <c:v>-21.779</c:v>
                </c:pt>
                <c:pt idx="1549">
                  <c:v>-21.802</c:v>
                </c:pt>
                <c:pt idx="1550">
                  <c:v>-21.859000000000002</c:v>
                </c:pt>
                <c:pt idx="1551">
                  <c:v>-21.884</c:v>
                </c:pt>
                <c:pt idx="1552">
                  <c:v>-22</c:v>
                </c:pt>
                <c:pt idx="1553">
                  <c:v>-22.079000000000001</c:v>
                </c:pt>
                <c:pt idx="1554">
                  <c:v>-22.076000000000001</c:v>
                </c:pt>
                <c:pt idx="1555">
                  <c:v>-21.998999999999999</c:v>
                </c:pt>
                <c:pt idx="1556">
                  <c:v>-22.038</c:v>
                </c:pt>
                <c:pt idx="1557">
                  <c:v>-21.988</c:v>
                </c:pt>
                <c:pt idx="1558">
                  <c:v>-21.919</c:v>
                </c:pt>
                <c:pt idx="1559">
                  <c:v>-21.92</c:v>
                </c:pt>
                <c:pt idx="1560">
                  <c:v>-21.977</c:v>
                </c:pt>
                <c:pt idx="1561">
                  <c:v>-21.867000000000001</c:v>
                </c:pt>
                <c:pt idx="1562">
                  <c:v>-21.713999999999999</c:v>
                </c:pt>
                <c:pt idx="1563">
                  <c:v>-21.614999999999998</c:v>
                </c:pt>
                <c:pt idx="1564">
                  <c:v>-21.582000000000001</c:v>
                </c:pt>
                <c:pt idx="1565">
                  <c:v>-21.556000000000001</c:v>
                </c:pt>
                <c:pt idx="1566">
                  <c:v>-21.512</c:v>
                </c:pt>
                <c:pt idx="1567">
                  <c:v>-21.492999999999999</c:v>
                </c:pt>
                <c:pt idx="1568">
                  <c:v>-21.45</c:v>
                </c:pt>
                <c:pt idx="1569">
                  <c:v>-21.344000000000001</c:v>
                </c:pt>
                <c:pt idx="1570">
                  <c:v>-21.42</c:v>
                </c:pt>
                <c:pt idx="1571">
                  <c:v>-21.385999999999999</c:v>
                </c:pt>
                <c:pt idx="1572">
                  <c:v>-21.469000000000001</c:v>
                </c:pt>
                <c:pt idx="1573">
                  <c:v>-21.526</c:v>
                </c:pt>
                <c:pt idx="1574">
                  <c:v>-21.452999999999999</c:v>
                </c:pt>
                <c:pt idx="1575">
                  <c:v>-21.37</c:v>
                </c:pt>
                <c:pt idx="1576">
                  <c:v>-21.274000000000001</c:v>
                </c:pt>
                <c:pt idx="1577">
                  <c:v>-21.004000000000001</c:v>
                </c:pt>
                <c:pt idx="1578">
                  <c:v>-20.695</c:v>
                </c:pt>
                <c:pt idx="1579">
                  <c:v>-20.318999999999999</c:v>
                </c:pt>
                <c:pt idx="1580">
                  <c:v>-19.867999999999999</c:v>
                </c:pt>
                <c:pt idx="1581">
                  <c:v>-19.742000000000001</c:v>
                </c:pt>
                <c:pt idx="1582">
                  <c:v>-19.725000000000001</c:v>
                </c:pt>
                <c:pt idx="1583">
                  <c:v>-19.675999999999998</c:v>
                </c:pt>
                <c:pt idx="1584">
                  <c:v>-19.588999999999999</c:v>
                </c:pt>
                <c:pt idx="1585">
                  <c:v>-19.305</c:v>
                </c:pt>
                <c:pt idx="1586">
                  <c:v>-19.114000000000001</c:v>
                </c:pt>
                <c:pt idx="1587">
                  <c:v>-18.984000000000002</c:v>
                </c:pt>
                <c:pt idx="1588">
                  <c:v>-18.908000000000001</c:v>
                </c:pt>
                <c:pt idx="1589">
                  <c:v>-18.91</c:v>
                </c:pt>
                <c:pt idx="1590">
                  <c:v>-18.98</c:v>
                </c:pt>
                <c:pt idx="1591">
                  <c:v>-19.030999999999999</c:v>
                </c:pt>
                <c:pt idx="1592">
                  <c:v>-18.838999999999999</c:v>
                </c:pt>
                <c:pt idx="1593">
                  <c:v>-18.739999999999998</c:v>
                </c:pt>
                <c:pt idx="1594">
                  <c:v>-18.707999999999998</c:v>
                </c:pt>
                <c:pt idx="1595">
                  <c:v>-18.585999999999999</c:v>
                </c:pt>
                <c:pt idx="1596">
                  <c:v>-18.521999999999998</c:v>
                </c:pt>
                <c:pt idx="1597">
                  <c:v>-18.445</c:v>
                </c:pt>
                <c:pt idx="1598">
                  <c:v>-18.449000000000002</c:v>
                </c:pt>
                <c:pt idx="1599">
                  <c:v>-18.489999999999998</c:v>
                </c:pt>
                <c:pt idx="1600">
                  <c:v>-18.414000000000001</c:v>
                </c:pt>
                <c:pt idx="1601">
                  <c:v>-18.431000000000001</c:v>
                </c:pt>
                <c:pt idx="1602">
                  <c:v>-18.434999999999999</c:v>
                </c:pt>
                <c:pt idx="1603">
                  <c:v>-18.38</c:v>
                </c:pt>
                <c:pt idx="1604">
                  <c:v>-18.295000000000002</c:v>
                </c:pt>
                <c:pt idx="1605">
                  <c:v>-18.257999999999999</c:v>
                </c:pt>
                <c:pt idx="1606">
                  <c:v>-18.213999999999999</c:v>
                </c:pt>
                <c:pt idx="1607">
                  <c:v>-18.146000000000001</c:v>
                </c:pt>
                <c:pt idx="1608">
                  <c:v>-18.198</c:v>
                </c:pt>
                <c:pt idx="1609">
                  <c:v>-18.207000000000001</c:v>
                </c:pt>
                <c:pt idx="1610">
                  <c:v>-18.213000000000001</c:v>
                </c:pt>
                <c:pt idx="1611">
                  <c:v>-18.25</c:v>
                </c:pt>
                <c:pt idx="1612">
                  <c:v>-18.172000000000001</c:v>
                </c:pt>
                <c:pt idx="1613">
                  <c:v>-18.045999999999999</c:v>
                </c:pt>
                <c:pt idx="1614">
                  <c:v>-18.106999999999999</c:v>
                </c:pt>
                <c:pt idx="1615">
                  <c:v>-18.172999999999998</c:v>
                </c:pt>
                <c:pt idx="1616">
                  <c:v>-18.091000000000001</c:v>
                </c:pt>
                <c:pt idx="1617">
                  <c:v>-18.155999999999999</c:v>
                </c:pt>
                <c:pt idx="1618">
                  <c:v>-18.143000000000001</c:v>
                </c:pt>
                <c:pt idx="1619">
                  <c:v>-18.178000000000001</c:v>
                </c:pt>
                <c:pt idx="1620">
                  <c:v>-18.157</c:v>
                </c:pt>
                <c:pt idx="1621">
                  <c:v>-18.181999999999999</c:v>
                </c:pt>
                <c:pt idx="1622">
                  <c:v>-18.120999999999999</c:v>
                </c:pt>
                <c:pt idx="1623">
                  <c:v>-18.109000000000002</c:v>
                </c:pt>
                <c:pt idx="1624">
                  <c:v>-18.117000000000001</c:v>
                </c:pt>
                <c:pt idx="1625">
                  <c:v>-18.129000000000001</c:v>
                </c:pt>
                <c:pt idx="1626">
                  <c:v>-18.007999999999999</c:v>
                </c:pt>
                <c:pt idx="1627">
                  <c:v>-17.901</c:v>
                </c:pt>
                <c:pt idx="1628">
                  <c:v>-17.783999999999999</c:v>
                </c:pt>
                <c:pt idx="1629">
                  <c:v>-17.550999999999998</c:v>
                </c:pt>
                <c:pt idx="1630">
                  <c:v>-17.407</c:v>
                </c:pt>
                <c:pt idx="1631">
                  <c:v>-17.251999999999999</c:v>
                </c:pt>
                <c:pt idx="1632">
                  <c:v>-17.073</c:v>
                </c:pt>
                <c:pt idx="1633">
                  <c:v>-16.940999999999999</c:v>
                </c:pt>
                <c:pt idx="1634">
                  <c:v>-16.824000000000002</c:v>
                </c:pt>
                <c:pt idx="1635">
                  <c:v>-16.504000000000001</c:v>
                </c:pt>
                <c:pt idx="1636">
                  <c:v>-16.215</c:v>
                </c:pt>
                <c:pt idx="1637">
                  <c:v>-15.872</c:v>
                </c:pt>
                <c:pt idx="1638">
                  <c:v>-15.590999999999999</c:v>
                </c:pt>
                <c:pt idx="1639">
                  <c:v>-15.282999999999999</c:v>
                </c:pt>
                <c:pt idx="1640">
                  <c:v>-15.085000000000001</c:v>
                </c:pt>
                <c:pt idx="1641">
                  <c:v>-14.923999999999999</c:v>
                </c:pt>
                <c:pt idx="1642">
                  <c:v>-14.776</c:v>
                </c:pt>
                <c:pt idx="1643">
                  <c:v>-14.709</c:v>
                </c:pt>
                <c:pt idx="1644">
                  <c:v>-14.552</c:v>
                </c:pt>
                <c:pt idx="1645">
                  <c:v>-14.346</c:v>
                </c:pt>
                <c:pt idx="1646">
                  <c:v>-14.278</c:v>
                </c:pt>
                <c:pt idx="1647">
                  <c:v>-14.102</c:v>
                </c:pt>
                <c:pt idx="1648">
                  <c:v>-13.901999999999999</c:v>
                </c:pt>
                <c:pt idx="1649">
                  <c:v>-13.801</c:v>
                </c:pt>
                <c:pt idx="1650">
                  <c:v>-13.577</c:v>
                </c:pt>
                <c:pt idx="1651">
                  <c:v>-13.38</c:v>
                </c:pt>
                <c:pt idx="1652">
                  <c:v>-13.315</c:v>
                </c:pt>
                <c:pt idx="1653">
                  <c:v>-13.316000000000001</c:v>
                </c:pt>
                <c:pt idx="1654">
                  <c:v>-13.214</c:v>
                </c:pt>
                <c:pt idx="1655">
                  <c:v>-13.019</c:v>
                </c:pt>
                <c:pt idx="1656">
                  <c:v>-12.99</c:v>
                </c:pt>
                <c:pt idx="1657">
                  <c:v>-12.923</c:v>
                </c:pt>
                <c:pt idx="1658">
                  <c:v>-12.923</c:v>
                </c:pt>
                <c:pt idx="1659">
                  <c:v>-12.935</c:v>
                </c:pt>
                <c:pt idx="1660">
                  <c:v>-12.874000000000001</c:v>
                </c:pt>
                <c:pt idx="1661">
                  <c:v>-12.727</c:v>
                </c:pt>
                <c:pt idx="1662">
                  <c:v>-12.667</c:v>
                </c:pt>
                <c:pt idx="1663">
                  <c:v>-12.516</c:v>
                </c:pt>
                <c:pt idx="1664">
                  <c:v>-12.42</c:v>
                </c:pt>
                <c:pt idx="1665">
                  <c:v>-12.372</c:v>
                </c:pt>
                <c:pt idx="1666">
                  <c:v>-12.340999999999999</c:v>
                </c:pt>
                <c:pt idx="1667">
                  <c:v>-12.343</c:v>
                </c:pt>
                <c:pt idx="1668">
                  <c:v>-12.416</c:v>
                </c:pt>
                <c:pt idx="1669">
                  <c:v>-12.377000000000001</c:v>
                </c:pt>
                <c:pt idx="1670">
                  <c:v>-12.32</c:v>
                </c:pt>
                <c:pt idx="1671">
                  <c:v>-12.358000000000001</c:v>
                </c:pt>
                <c:pt idx="1672">
                  <c:v>-12.287000000000001</c:v>
                </c:pt>
                <c:pt idx="1673">
                  <c:v>-12.214</c:v>
                </c:pt>
                <c:pt idx="1674">
                  <c:v>-12.13</c:v>
                </c:pt>
                <c:pt idx="1675">
                  <c:v>-12.076000000000001</c:v>
                </c:pt>
                <c:pt idx="1676">
                  <c:v>-12</c:v>
                </c:pt>
                <c:pt idx="1677">
                  <c:v>-11.839</c:v>
                </c:pt>
                <c:pt idx="1678">
                  <c:v>-11.709</c:v>
                </c:pt>
                <c:pt idx="1679">
                  <c:v>-11.627000000000001</c:v>
                </c:pt>
                <c:pt idx="1680">
                  <c:v>-11.643000000000001</c:v>
                </c:pt>
                <c:pt idx="1681">
                  <c:v>-11.656000000000001</c:v>
                </c:pt>
                <c:pt idx="1682">
                  <c:v>-11.648999999999999</c:v>
                </c:pt>
                <c:pt idx="1683">
                  <c:v>-11.638</c:v>
                </c:pt>
                <c:pt idx="1684">
                  <c:v>-11.57</c:v>
                </c:pt>
                <c:pt idx="1685">
                  <c:v>-11.523999999999999</c:v>
                </c:pt>
                <c:pt idx="1686">
                  <c:v>-11.483000000000001</c:v>
                </c:pt>
                <c:pt idx="1687">
                  <c:v>-11.397</c:v>
                </c:pt>
                <c:pt idx="1688">
                  <c:v>-11.329000000000001</c:v>
                </c:pt>
                <c:pt idx="1689">
                  <c:v>-11.321999999999999</c:v>
                </c:pt>
                <c:pt idx="1690">
                  <c:v>-11.375999999999999</c:v>
                </c:pt>
                <c:pt idx="1691">
                  <c:v>-11.281000000000001</c:v>
                </c:pt>
                <c:pt idx="1692">
                  <c:v>-11.192</c:v>
                </c:pt>
                <c:pt idx="1693">
                  <c:v>-11.238</c:v>
                </c:pt>
                <c:pt idx="1694">
                  <c:v>-11.238</c:v>
                </c:pt>
                <c:pt idx="1695">
                  <c:v>-11.257999999999999</c:v>
                </c:pt>
                <c:pt idx="1696">
                  <c:v>-11.374000000000001</c:v>
                </c:pt>
                <c:pt idx="1697">
                  <c:v>-11.228999999999999</c:v>
                </c:pt>
                <c:pt idx="1698">
                  <c:v>-11.14</c:v>
                </c:pt>
                <c:pt idx="1699">
                  <c:v>-11.077999999999999</c:v>
                </c:pt>
                <c:pt idx="1700">
                  <c:v>-11.090999999999999</c:v>
                </c:pt>
                <c:pt idx="1701">
                  <c:v>-11.196999999999999</c:v>
                </c:pt>
                <c:pt idx="1702">
                  <c:v>-11.250999999999999</c:v>
                </c:pt>
                <c:pt idx="1703">
                  <c:v>-11.278</c:v>
                </c:pt>
                <c:pt idx="1704">
                  <c:v>-11.273999999999999</c:v>
                </c:pt>
                <c:pt idx="1705">
                  <c:v>-11.263</c:v>
                </c:pt>
                <c:pt idx="1706">
                  <c:v>-11.382</c:v>
                </c:pt>
                <c:pt idx="1707">
                  <c:v>-11.429</c:v>
                </c:pt>
                <c:pt idx="1708">
                  <c:v>-11.263</c:v>
                </c:pt>
                <c:pt idx="1709">
                  <c:v>-11.206</c:v>
                </c:pt>
                <c:pt idx="1710">
                  <c:v>-11.262</c:v>
                </c:pt>
                <c:pt idx="1711">
                  <c:v>-11.194000000000001</c:v>
                </c:pt>
                <c:pt idx="1712">
                  <c:v>-11.093999999999999</c:v>
                </c:pt>
                <c:pt idx="1713">
                  <c:v>-11.13</c:v>
                </c:pt>
                <c:pt idx="1714">
                  <c:v>-11.228999999999999</c:v>
                </c:pt>
                <c:pt idx="1715">
                  <c:v>-11.208</c:v>
                </c:pt>
                <c:pt idx="1716">
                  <c:v>-11.189</c:v>
                </c:pt>
                <c:pt idx="1717">
                  <c:v>-11.234</c:v>
                </c:pt>
                <c:pt idx="1718">
                  <c:v>-11.194000000000001</c:v>
                </c:pt>
                <c:pt idx="1719">
                  <c:v>-11.186999999999999</c:v>
                </c:pt>
                <c:pt idx="1720">
                  <c:v>-11.170999999999999</c:v>
                </c:pt>
                <c:pt idx="1721">
                  <c:v>-11.066000000000001</c:v>
                </c:pt>
                <c:pt idx="1722">
                  <c:v>-10.955</c:v>
                </c:pt>
                <c:pt idx="1723">
                  <c:v>-10.936999999999999</c:v>
                </c:pt>
                <c:pt idx="1724">
                  <c:v>-10.944000000000001</c:v>
                </c:pt>
                <c:pt idx="1725">
                  <c:v>-10.897</c:v>
                </c:pt>
                <c:pt idx="1726">
                  <c:v>-10.898</c:v>
                </c:pt>
                <c:pt idx="1727">
                  <c:v>-10.888</c:v>
                </c:pt>
                <c:pt idx="1728">
                  <c:v>-10.816000000000001</c:v>
                </c:pt>
                <c:pt idx="1729">
                  <c:v>-10.911</c:v>
                </c:pt>
                <c:pt idx="1730">
                  <c:v>-10.914999999999999</c:v>
                </c:pt>
                <c:pt idx="1731">
                  <c:v>-10.843999999999999</c:v>
                </c:pt>
                <c:pt idx="1732">
                  <c:v>-10.888</c:v>
                </c:pt>
                <c:pt idx="1733">
                  <c:v>-10.904</c:v>
                </c:pt>
                <c:pt idx="1734">
                  <c:v>-10.879</c:v>
                </c:pt>
                <c:pt idx="1735">
                  <c:v>-10.882</c:v>
                </c:pt>
                <c:pt idx="1736">
                  <c:v>-10.933</c:v>
                </c:pt>
                <c:pt idx="1737">
                  <c:v>-10.959</c:v>
                </c:pt>
                <c:pt idx="1738">
                  <c:v>-10.93</c:v>
                </c:pt>
                <c:pt idx="1739">
                  <c:v>-10.973000000000001</c:v>
                </c:pt>
                <c:pt idx="1740">
                  <c:v>-10.996</c:v>
                </c:pt>
                <c:pt idx="1741">
                  <c:v>-11.002000000000001</c:v>
                </c:pt>
                <c:pt idx="1742">
                  <c:v>-11.039</c:v>
                </c:pt>
                <c:pt idx="1743">
                  <c:v>-11.018000000000001</c:v>
                </c:pt>
                <c:pt idx="1744">
                  <c:v>-11.031000000000001</c:v>
                </c:pt>
                <c:pt idx="1745">
                  <c:v>-11.057</c:v>
                </c:pt>
                <c:pt idx="1746">
                  <c:v>-11.1</c:v>
                </c:pt>
                <c:pt idx="1747">
                  <c:v>-11.086</c:v>
                </c:pt>
                <c:pt idx="1748">
                  <c:v>-11.1</c:v>
                </c:pt>
                <c:pt idx="1749">
                  <c:v>-11.058999999999999</c:v>
                </c:pt>
                <c:pt idx="1750">
                  <c:v>-10.968999999999999</c:v>
                </c:pt>
                <c:pt idx="1751">
                  <c:v>-10.907999999999999</c:v>
                </c:pt>
                <c:pt idx="1752">
                  <c:v>-10.872999999999999</c:v>
                </c:pt>
                <c:pt idx="1753">
                  <c:v>-10.922000000000001</c:v>
                </c:pt>
                <c:pt idx="1754">
                  <c:v>-11.016999999999999</c:v>
                </c:pt>
                <c:pt idx="1755">
                  <c:v>-11.013999999999999</c:v>
                </c:pt>
                <c:pt idx="1756">
                  <c:v>-10.987</c:v>
                </c:pt>
                <c:pt idx="1757">
                  <c:v>-10.856999999999999</c:v>
                </c:pt>
                <c:pt idx="1758">
                  <c:v>-10.895</c:v>
                </c:pt>
                <c:pt idx="1759">
                  <c:v>-10.86</c:v>
                </c:pt>
                <c:pt idx="1760">
                  <c:v>-10.816000000000001</c:v>
                </c:pt>
                <c:pt idx="1761">
                  <c:v>-10.76</c:v>
                </c:pt>
                <c:pt idx="1762">
                  <c:v>-10.723000000000001</c:v>
                </c:pt>
                <c:pt idx="1763">
                  <c:v>-10.67</c:v>
                </c:pt>
                <c:pt idx="1764">
                  <c:v>-10.571</c:v>
                </c:pt>
                <c:pt idx="1765">
                  <c:v>-10.542999999999999</c:v>
                </c:pt>
                <c:pt idx="1766">
                  <c:v>-10.535</c:v>
                </c:pt>
                <c:pt idx="1767">
                  <c:v>-10.581</c:v>
                </c:pt>
                <c:pt idx="1768">
                  <c:v>-10.637</c:v>
                </c:pt>
                <c:pt idx="1769">
                  <c:v>-10.657999999999999</c:v>
                </c:pt>
                <c:pt idx="1770">
                  <c:v>-10.678000000000001</c:v>
                </c:pt>
                <c:pt idx="1771">
                  <c:v>-10.715</c:v>
                </c:pt>
                <c:pt idx="1772">
                  <c:v>-10.728999999999999</c:v>
                </c:pt>
                <c:pt idx="1773">
                  <c:v>-10.765000000000001</c:v>
                </c:pt>
                <c:pt idx="1774">
                  <c:v>-10.798</c:v>
                </c:pt>
                <c:pt idx="1775">
                  <c:v>-10.906000000000001</c:v>
                </c:pt>
                <c:pt idx="1776">
                  <c:v>-11.131</c:v>
                </c:pt>
                <c:pt idx="1777">
                  <c:v>-11.343999999999999</c:v>
                </c:pt>
                <c:pt idx="1778">
                  <c:v>-11.62</c:v>
                </c:pt>
                <c:pt idx="1779">
                  <c:v>-11.804</c:v>
                </c:pt>
                <c:pt idx="1780">
                  <c:v>-12.044</c:v>
                </c:pt>
                <c:pt idx="1781">
                  <c:v>-12.247</c:v>
                </c:pt>
                <c:pt idx="1782">
                  <c:v>-12.477</c:v>
                </c:pt>
                <c:pt idx="1783">
                  <c:v>-12.707000000000001</c:v>
                </c:pt>
                <c:pt idx="1784">
                  <c:v>-12.958</c:v>
                </c:pt>
                <c:pt idx="1785">
                  <c:v>-13.260999999999999</c:v>
                </c:pt>
                <c:pt idx="1786">
                  <c:v>-13.554</c:v>
                </c:pt>
                <c:pt idx="1787">
                  <c:v>-13.673</c:v>
                </c:pt>
                <c:pt idx="1788">
                  <c:v>-13.789</c:v>
                </c:pt>
                <c:pt idx="1789">
                  <c:v>-14.035</c:v>
                </c:pt>
                <c:pt idx="1790">
                  <c:v>-14.202999999999999</c:v>
                </c:pt>
                <c:pt idx="1791">
                  <c:v>-14.499000000000001</c:v>
                </c:pt>
                <c:pt idx="1792">
                  <c:v>-14.757999999999999</c:v>
                </c:pt>
                <c:pt idx="1793">
                  <c:v>-15.035</c:v>
                </c:pt>
                <c:pt idx="1794">
                  <c:v>-15.31</c:v>
                </c:pt>
                <c:pt idx="1795">
                  <c:v>-15.548999999999999</c:v>
                </c:pt>
                <c:pt idx="1796">
                  <c:v>-15.589</c:v>
                </c:pt>
                <c:pt idx="1797">
                  <c:v>-15.741</c:v>
                </c:pt>
                <c:pt idx="1798">
                  <c:v>-15.930999999999999</c:v>
                </c:pt>
                <c:pt idx="1799">
                  <c:v>-16.032</c:v>
                </c:pt>
                <c:pt idx="1800">
                  <c:v>-16.175000000000001</c:v>
                </c:pt>
                <c:pt idx="1801">
                  <c:v>-16.420000000000002</c:v>
                </c:pt>
                <c:pt idx="1802">
                  <c:v>-16.637</c:v>
                </c:pt>
                <c:pt idx="1803">
                  <c:v>-16.783999999999999</c:v>
                </c:pt>
                <c:pt idx="1804">
                  <c:v>-16.917000000000002</c:v>
                </c:pt>
                <c:pt idx="1805">
                  <c:v>-17.033999999999999</c:v>
                </c:pt>
                <c:pt idx="1806">
                  <c:v>-17.152000000000001</c:v>
                </c:pt>
                <c:pt idx="1807">
                  <c:v>-17.242000000000001</c:v>
                </c:pt>
                <c:pt idx="1808">
                  <c:v>-17.260999999999999</c:v>
                </c:pt>
                <c:pt idx="1809">
                  <c:v>-17.373999999999999</c:v>
                </c:pt>
                <c:pt idx="1810">
                  <c:v>-17.47</c:v>
                </c:pt>
                <c:pt idx="1811">
                  <c:v>-17.521000000000001</c:v>
                </c:pt>
                <c:pt idx="1812">
                  <c:v>-17.558</c:v>
                </c:pt>
                <c:pt idx="1813">
                  <c:v>-17.658000000000001</c:v>
                </c:pt>
                <c:pt idx="1814">
                  <c:v>-17.594999999999999</c:v>
                </c:pt>
                <c:pt idx="1815">
                  <c:v>-17.571999999999999</c:v>
                </c:pt>
                <c:pt idx="1816">
                  <c:v>-17.605</c:v>
                </c:pt>
                <c:pt idx="1817">
                  <c:v>-17.61</c:v>
                </c:pt>
                <c:pt idx="1818">
                  <c:v>-17.582999999999998</c:v>
                </c:pt>
                <c:pt idx="1819">
                  <c:v>-17.623000000000001</c:v>
                </c:pt>
                <c:pt idx="1820">
                  <c:v>-17.687999999999999</c:v>
                </c:pt>
                <c:pt idx="1821">
                  <c:v>-17.623999999999999</c:v>
                </c:pt>
                <c:pt idx="1822">
                  <c:v>-17.631</c:v>
                </c:pt>
                <c:pt idx="1823">
                  <c:v>-17.686</c:v>
                </c:pt>
                <c:pt idx="1824">
                  <c:v>-17.687999999999999</c:v>
                </c:pt>
                <c:pt idx="1825">
                  <c:v>-17.706</c:v>
                </c:pt>
                <c:pt idx="1826">
                  <c:v>-17.664000000000001</c:v>
                </c:pt>
                <c:pt idx="1827">
                  <c:v>-17.724</c:v>
                </c:pt>
                <c:pt idx="1828">
                  <c:v>-17.797000000000001</c:v>
                </c:pt>
                <c:pt idx="1829">
                  <c:v>-17.713999999999999</c:v>
                </c:pt>
                <c:pt idx="1830">
                  <c:v>-17.681999999999999</c:v>
                </c:pt>
                <c:pt idx="1831">
                  <c:v>-17.745999999999999</c:v>
                </c:pt>
                <c:pt idx="1832">
                  <c:v>-17.776</c:v>
                </c:pt>
                <c:pt idx="1833">
                  <c:v>-17.742000000000001</c:v>
                </c:pt>
                <c:pt idx="1834">
                  <c:v>-17.721</c:v>
                </c:pt>
                <c:pt idx="1835">
                  <c:v>-17.795000000000002</c:v>
                </c:pt>
                <c:pt idx="1836">
                  <c:v>-17.878</c:v>
                </c:pt>
                <c:pt idx="1837">
                  <c:v>-17.841000000000001</c:v>
                </c:pt>
                <c:pt idx="1838">
                  <c:v>-17.872</c:v>
                </c:pt>
                <c:pt idx="1839">
                  <c:v>-17.914000000000001</c:v>
                </c:pt>
                <c:pt idx="1840">
                  <c:v>-17.942</c:v>
                </c:pt>
                <c:pt idx="1841">
                  <c:v>-17.849</c:v>
                </c:pt>
                <c:pt idx="1842">
                  <c:v>-17.896999999999998</c:v>
                </c:pt>
                <c:pt idx="1843">
                  <c:v>-17.916</c:v>
                </c:pt>
                <c:pt idx="1844">
                  <c:v>-17.965</c:v>
                </c:pt>
                <c:pt idx="1845">
                  <c:v>-18.007999999999999</c:v>
                </c:pt>
                <c:pt idx="1846">
                  <c:v>-18.023</c:v>
                </c:pt>
                <c:pt idx="1847">
                  <c:v>-18.148</c:v>
                </c:pt>
                <c:pt idx="1848">
                  <c:v>-18.108000000000001</c:v>
                </c:pt>
                <c:pt idx="1849">
                  <c:v>-17.992999999999999</c:v>
                </c:pt>
                <c:pt idx="1850">
                  <c:v>-18.056999999999999</c:v>
                </c:pt>
                <c:pt idx="1851">
                  <c:v>-18.084</c:v>
                </c:pt>
                <c:pt idx="1852">
                  <c:v>-18.103000000000002</c:v>
                </c:pt>
                <c:pt idx="1853">
                  <c:v>-18.106999999999999</c:v>
                </c:pt>
                <c:pt idx="1854">
                  <c:v>-18.181000000000001</c:v>
                </c:pt>
                <c:pt idx="1855">
                  <c:v>-18.291</c:v>
                </c:pt>
                <c:pt idx="1856">
                  <c:v>-18.411000000000001</c:v>
                </c:pt>
                <c:pt idx="1857">
                  <c:v>-18.468</c:v>
                </c:pt>
                <c:pt idx="1858">
                  <c:v>-18.631</c:v>
                </c:pt>
                <c:pt idx="1859">
                  <c:v>-18.785</c:v>
                </c:pt>
                <c:pt idx="1860">
                  <c:v>-18.96</c:v>
                </c:pt>
                <c:pt idx="1861">
                  <c:v>-19.087</c:v>
                </c:pt>
                <c:pt idx="1862">
                  <c:v>-18.998000000000001</c:v>
                </c:pt>
                <c:pt idx="1863">
                  <c:v>-19.029</c:v>
                </c:pt>
                <c:pt idx="1864">
                  <c:v>-19.084</c:v>
                </c:pt>
                <c:pt idx="1865">
                  <c:v>-19.14</c:v>
                </c:pt>
                <c:pt idx="1866">
                  <c:v>-19.16</c:v>
                </c:pt>
                <c:pt idx="1867">
                  <c:v>-19.234000000000002</c:v>
                </c:pt>
                <c:pt idx="1868">
                  <c:v>-19.372</c:v>
                </c:pt>
                <c:pt idx="1869">
                  <c:v>-19.552</c:v>
                </c:pt>
                <c:pt idx="1870">
                  <c:v>-19.669</c:v>
                </c:pt>
                <c:pt idx="1871">
                  <c:v>-19.704999999999998</c:v>
                </c:pt>
                <c:pt idx="1872">
                  <c:v>-19.771999999999998</c:v>
                </c:pt>
                <c:pt idx="1873">
                  <c:v>-19.934000000000001</c:v>
                </c:pt>
                <c:pt idx="1874">
                  <c:v>-19.940999999999999</c:v>
                </c:pt>
                <c:pt idx="1875">
                  <c:v>-19.844000000000001</c:v>
                </c:pt>
                <c:pt idx="1876">
                  <c:v>-19.867999999999999</c:v>
                </c:pt>
                <c:pt idx="1877">
                  <c:v>-19.844000000000001</c:v>
                </c:pt>
                <c:pt idx="1878">
                  <c:v>-19.768000000000001</c:v>
                </c:pt>
                <c:pt idx="1879">
                  <c:v>-19.803999999999998</c:v>
                </c:pt>
                <c:pt idx="1880">
                  <c:v>-19.891999999999999</c:v>
                </c:pt>
                <c:pt idx="1881">
                  <c:v>-20</c:v>
                </c:pt>
                <c:pt idx="1882">
                  <c:v>-20.074999999999999</c:v>
                </c:pt>
                <c:pt idx="1883">
                  <c:v>-20.071999999999999</c:v>
                </c:pt>
                <c:pt idx="1884">
                  <c:v>-19.962</c:v>
                </c:pt>
                <c:pt idx="1885">
                  <c:v>-19.940999999999999</c:v>
                </c:pt>
                <c:pt idx="1886">
                  <c:v>-20.077999999999999</c:v>
                </c:pt>
                <c:pt idx="1887">
                  <c:v>-20.3</c:v>
                </c:pt>
                <c:pt idx="1888">
                  <c:v>-20.395</c:v>
                </c:pt>
                <c:pt idx="1889">
                  <c:v>-20.436</c:v>
                </c:pt>
                <c:pt idx="1890">
                  <c:v>-20.486000000000001</c:v>
                </c:pt>
                <c:pt idx="1891">
                  <c:v>-20.591999999999999</c:v>
                </c:pt>
                <c:pt idx="1892">
                  <c:v>-20.648</c:v>
                </c:pt>
                <c:pt idx="1893">
                  <c:v>-20.722000000000001</c:v>
                </c:pt>
                <c:pt idx="1894">
                  <c:v>-20.858000000000001</c:v>
                </c:pt>
                <c:pt idx="1895">
                  <c:v>-21.003</c:v>
                </c:pt>
                <c:pt idx="1896">
                  <c:v>-21.164000000000001</c:v>
                </c:pt>
                <c:pt idx="1897">
                  <c:v>-21.172999999999998</c:v>
                </c:pt>
                <c:pt idx="1898">
                  <c:v>-21.28</c:v>
                </c:pt>
                <c:pt idx="1899">
                  <c:v>-21.312999999999999</c:v>
                </c:pt>
                <c:pt idx="1900">
                  <c:v>-21.385999999999999</c:v>
                </c:pt>
                <c:pt idx="1901">
                  <c:v>-21.436</c:v>
                </c:pt>
                <c:pt idx="1902">
                  <c:v>-21.454999999999998</c:v>
                </c:pt>
                <c:pt idx="1903">
                  <c:v>-21.445</c:v>
                </c:pt>
                <c:pt idx="1904">
                  <c:v>-21.521999999999998</c:v>
                </c:pt>
                <c:pt idx="1905">
                  <c:v>-21.434000000000001</c:v>
                </c:pt>
                <c:pt idx="1906">
                  <c:v>-21.49</c:v>
                </c:pt>
                <c:pt idx="1907">
                  <c:v>-21.603000000000002</c:v>
                </c:pt>
                <c:pt idx="1908">
                  <c:v>-21.626999999999999</c:v>
                </c:pt>
                <c:pt idx="1909">
                  <c:v>-21.658999999999999</c:v>
                </c:pt>
                <c:pt idx="1910">
                  <c:v>-21.597999999999999</c:v>
                </c:pt>
                <c:pt idx="1911">
                  <c:v>-21.562000000000001</c:v>
                </c:pt>
                <c:pt idx="1912">
                  <c:v>-21.535</c:v>
                </c:pt>
                <c:pt idx="1913">
                  <c:v>-21.56</c:v>
                </c:pt>
                <c:pt idx="1914">
                  <c:v>-21.617000000000001</c:v>
                </c:pt>
                <c:pt idx="1915">
                  <c:v>-21.641999999999999</c:v>
                </c:pt>
                <c:pt idx="1916">
                  <c:v>-21.731999999999999</c:v>
                </c:pt>
                <c:pt idx="1917">
                  <c:v>-21.696999999999999</c:v>
                </c:pt>
                <c:pt idx="1918">
                  <c:v>-21.681000000000001</c:v>
                </c:pt>
                <c:pt idx="1919">
                  <c:v>-21.838000000000001</c:v>
                </c:pt>
                <c:pt idx="1920">
                  <c:v>-21.815000000000001</c:v>
                </c:pt>
                <c:pt idx="1921">
                  <c:v>-21.856000000000002</c:v>
                </c:pt>
                <c:pt idx="1922">
                  <c:v>-21.802</c:v>
                </c:pt>
                <c:pt idx="1923">
                  <c:v>-21.794</c:v>
                </c:pt>
                <c:pt idx="1924">
                  <c:v>-21.753</c:v>
                </c:pt>
                <c:pt idx="1925">
                  <c:v>-21.733000000000001</c:v>
                </c:pt>
                <c:pt idx="1926">
                  <c:v>-21.812999999999999</c:v>
                </c:pt>
                <c:pt idx="1927">
                  <c:v>-21.863</c:v>
                </c:pt>
                <c:pt idx="1928">
                  <c:v>-21.844000000000001</c:v>
                </c:pt>
                <c:pt idx="1929">
                  <c:v>-21.788</c:v>
                </c:pt>
                <c:pt idx="1930">
                  <c:v>-21.765999999999998</c:v>
                </c:pt>
                <c:pt idx="1931">
                  <c:v>-21.797000000000001</c:v>
                </c:pt>
                <c:pt idx="1932">
                  <c:v>-21.87</c:v>
                </c:pt>
                <c:pt idx="1933">
                  <c:v>-21.931000000000001</c:v>
                </c:pt>
                <c:pt idx="1934">
                  <c:v>-21.904</c:v>
                </c:pt>
                <c:pt idx="1935">
                  <c:v>-21.937000000000001</c:v>
                </c:pt>
                <c:pt idx="1936">
                  <c:v>-21.864000000000001</c:v>
                </c:pt>
                <c:pt idx="1937">
                  <c:v>-21.811</c:v>
                </c:pt>
                <c:pt idx="1938">
                  <c:v>-21.861999999999998</c:v>
                </c:pt>
                <c:pt idx="1939">
                  <c:v>-21.960999999999999</c:v>
                </c:pt>
                <c:pt idx="1940">
                  <c:v>-21.988</c:v>
                </c:pt>
                <c:pt idx="1941">
                  <c:v>-21.908999999999999</c:v>
                </c:pt>
                <c:pt idx="1942">
                  <c:v>-21.876999999999999</c:v>
                </c:pt>
                <c:pt idx="1943">
                  <c:v>-21.823</c:v>
                </c:pt>
                <c:pt idx="1944">
                  <c:v>-21.794</c:v>
                </c:pt>
                <c:pt idx="1945">
                  <c:v>-21.81</c:v>
                </c:pt>
                <c:pt idx="1946">
                  <c:v>-21.934999999999999</c:v>
                </c:pt>
                <c:pt idx="1947">
                  <c:v>-21.968</c:v>
                </c:pt>
                <c:pt idx="1948">
                  <c:v>-21.992999999999999</c:v>
                </c:pt>
                <c:pt idx="1949">
                  <c:v>-22.009</c:v>
                </c:pt>
                <c:pt idx="1950">
                  <c:v>-22.013999999999999</c:v>
                </c:pt>
                <c:pt idx="1951">
                  <c:v>-21.827999999999999</c:v>
                </c:pt>
                <c:pt idx="1952">
                  <c:v>-21.753</c:v>
                </c:pt>
                <c:pt idx="1953">
                  <c:v>-21.733000000000001</c:v>
                </c:pt>
                <c:pt idx="1954">
                  <c:v>-21.757000000000001</c:v>
                </c:pt>
                <c:pt idx="1955">
                  <c:v>-21.728000000000002</c:v>
                </c:pt>
                <c:pt idx="1956">
                  <c:v>-21.652999999999999</c:v>
                </c:pt>
                <c:pt idx="1957">
                  <c:v>-21.347999999999999</c:v>
                </c:pt>
                <c:pt idx="1958">
                  <c:v>-20.946999999999999</c:v>
                </c:pt>
                <c:pt idx="1959">
                  <c:v>-20.495000000000001</c:v>
                </c:pt>
                <c:pt idx="1960">
                  <c:v>-20.251999999999999</c:v>
                </c:pt>
                <c:pt idx="1961">
                  <c:v>-20.187999999999999</c:v>
                </c:pt>
                <c:pt idx="1962">
                  <c:v>-20.16</c:v>
                </c:pt>
                <c:pt idx="1963">
                  <c:v>-20.045000000000002</c:v>
                </c:pt>
                <c:pt idx="1964">
                  <c:v>-19.795000000000002</c:v>
                </c:pt>
                <c:pt idx="1965">
                  <c:v>-19.635999999999999</c:v>
                </c:pt>
                <c:pt idx="1966">
                  <c:v>-19.518000000000001</c:v>
                </c:pt>
                <c:pt idx="1967">
                  <c:v>-19.491</c:v>
                </c:pt>
                <c:pt idx="1968">
                  <c:v>-19.437000000000001</c:v>
                </c:pt>
                <c:pt idx="1969">
                  <c:v>-19.420000000000002</c:v>
                </c:pt>
                <c:pt idx="1970">
                  <c:v>-19.440000000000001</c:v>
                </c:pt>
                <c:pt idx="1971">
                  <c:v>-19.367000000000001</c:v>
                </c:pt>
                <c:pt idx="1972">
                  <c:v>-19.367999999999999</c:v>
                </c:pt>
                <c:pt idx="1973">
                  <c:v>-19.387</c:v>
                </c:pt>
                <c:pt idx="1974">
                  <c:v>-19.341999999999999</c:v>
                </c:pt>
                <c:pt idx="1975">
                  <c:v>-19.279</c:v>
                </c:pt>
                <c:pt idx="1976">
                  <c:v>-19.361999999999998</c:v>
                </c:pt>
                <c:pt idx="1977">
                  <c:v>-19.298999999999999</c:v>
                </c:pt>
                <c:pt idx="1978">
                  <c:v>-19.311</c:v>
                </c:pt>
                <c:pt idx="1979">
                  <c:v>-19.416</c:v>
                </c:pt>
                <c:pt idx="1980">
                  <c:v>-19.466000000000001</c:v>
                </c:pt>
                <c:pt idx="1981">
                  <c:v>-19.425999999999998</c:v>
                </c:pt>
                <c:pt idx="1982">
                  <c:v>-19.417000000000002</c:v>
                </c:pt>
                <c:pt idx="1983">
                  <c:v>-19.437999999999999</c:v>
                </c:pt>
                <c:pt idx="1984">
                  <c:v>-19.352</c:v>
                </c:pt>
                <c:pt idx="1985">
                  <c:v>-19.391999999999999</c:v>
                </c:pt>
                <c:pt idx="1986">
                  <c:v>-19.433</c:v>
                </c:pt>
                <c:pt idx="1987">
                  <c:v>-19.486000000000001</c:v>
                </c:pt>
                <c:pt idx="1988">
                  <c:v>-19.504999999999999</c:v>
                </c:pt>
                <c:pt idx="1989">
                  <c:v>-19.536000000000001</c:v>
                </c:pt>
                <c:pt idx="1990">
                  <c:v>-19.544</c:v>
                </c:pt>
                <c:pt idx="1991">
                  <c:v>-19.518999999999998</c:v>
                </c:pt>
                <c:pt idx="1992">
                  <c:v>-19.548999999999999</c:v>
                </c:pt>
                <c:pt idx="1993">
                  <c:v>-19.477</c:v>
                </c:pt>
                <c:pt idx="1994">
                  <c:v>-19.363</c:v>
                </c:pt>
                <c:pt idx="1995">
                  <c:v>-19.312999999999999</c:v>
                </c:pt>
                <c:pt idx="1996">
                  <c:v>-19.274999999999999</c:v>
                </c:pt>
                <c:pt idx="1997">
                  <c:v>-19.279</c:v>
                </c:pt>
                <c:pt idx="1998">
                  <c:v>-19.288</c:v>
                </c:pt>
                <c:pt idx="1999">
                  <c:v>-19.256</c:v>
                </c:pt>
                <c:pt idx="2000">
                  <c:v>-19.187999999999999</c:v>
                </c:pt>
                <c:pt idx="2001">
                  <c:v>-19.178000000000001</c:v>
                </c:pt>
                <c:pt idx="2002">
                  <c:v>-19.163</c:v>
                </c:pt>
                <c:pt idx="2003">
                  <c:v>-19.088999999999999</c:v>
                </c:pt>
                <c:pt idx="2004">
                  <c:v>-19.085999999999999</c:v>
                </c:pt>
                <c:pt idx="2005">
                  <c:v>-19.085000000000001</c:v>
                </c:pt>
                <c:pt idx="2006">
                  <c:v>-19.093</c:v>
                </c:pt>
                <c:pt idx="2007">
                  <c:v>-19.04</c:v>
                </c:pt>
                <c:pt idx="2008">
                  <c:v>-19.077999999999999</c:v>
                </c:pt>
                <c:pt idx="2009">
                  <c:v>-19.100999999999999</c:v>
                </c:pt>
                <c:pt idx="2010">
                  <c:v>-19.164999999999999</c:v>
                </c:pt>
                <c:pt idx="2011">
                  <c:v>-19.154</c:v>
                </c:pt>
                <c:pt idx="2012">
                  <c:v>-19.036000000000001</c:v>
                </c:pt>
                <c:pt idx="2013">
                  <c:v>-18.876999999999999</c:v>
                </c:pt>
                <c:pt idx="2014">
                  <c:v>-18.852</c:v>
                </c:pt>
                <c:pt idx="2015">
                  <c:v>-18.821000000000002</c:v>
                </c:pt>
                <c:pt idx="2016">
                  <c:v>-18.904</c:v>
                </c:pt>
                <c:pt idx="2017">
                  <c:v>-18.88</c:v>
                </c:pt>
                <c:pt idx="2018">
                  <c:v>-18.803999999999998</c:v>
                </c:pt>
                <c:pt idx="2019">
                  <c:v>-18.754999999999999</c:v>
                </c:pt>
                <c:pt idx="2020">
                  <c:v>-18.756</c:v>
                </c:pt>
                <c:pt idx="2021">
                  <c:v>-18.684999999999999</c:v>
                </c:pt>
                <c:pt idx="2022">
                  <c:v>-18.66</c:v>
                </c:pt>
                <c:pt idx="2023">
                  <c:v>-18.754000000000001</c:v>
                </c:pt>
                <c:pt idx="2024">
                  <c:v>-18.713000000000001</c:v>
                </c:pt>
                <c:pt idx="2025">
                  <c:v>-18.683</c:v>
                </c:pt>
                <c:pt idx="2026">
                  <c:v>-18.582999999999998</c:v>
                </c:pt>
                <c:pt idx="2027">
                  <c:v>-18.497</c:v>
                </c:pt>
                <c:pt idx="2028">
                  <c:v>-18.417000000000002</c:v>
                </c:pt>
                <c:pt idx="2029">
                  <c:v>-18.405000000000001</c:v>
                </c:pt>
                <c:pt idx="2030">
                  <c:v>-18.475000000000001</c:v>
                </c:pt>
                <c:pt idx="2031">
                  <c:v>-18.55</c:v>
                </c:pt>
                <c:pt idx="2032">
                  <c:v>-18.617000000000001</c:v>
                </c:pt>
                <c:pt idx="2033">
                  <c:v>-18.661000000000001</c:v>
                </c:pt>
                <c:pt idx="2034">
                  <c:v>-18.704000000000001</c:v>
                </c:pt>
                <c:pt idx="2035">
                  <c:v>-18.835000000000001</c:v>
                </c:pt>
                <c:pt idx="2036">
                  <c:v>-18.905999999999999</c:v>
                </c:pt>
                <c:pt idx="2037">
                  <c:v>-18.98</c:v>
                </c:pt>
                <c:pt idx="2038">
                  <c:v>-19.219000000000001</c:v>
                </c:pt>
                <c:pt idx="2039">
                  <c:v>-19.523</c:v>
                </c:pt>
                <c:pt idx="2040">
                  <c:v>-19.696999999999999</c:v>
                </c:pt>
                <c:pt idx="2041">
                  <c:v>-19.821000000000002</c:v>
                </c:pt>
                <c:pt idx="2042">
                  <c:v>-19.856000000000002</c:v>
                </c:pt>
                <c:pt idx="2043">
                  <c:v>-19.878</c:v>
                </c:pt>
                <c:pt idx="2044">
                  <c:v>-19.690000000000001</c:v>
                </c:pt>
                <c:pt idx="2045">
                  <c:v>-19.623999999999999</c:v>
                </c:pt>
                <c:pt idx="2046">
                  <c:v>-19.600000000000001</c:v>
                </c:pt>
                <c:pt idx="2047">
                  <c:v>-19.556000000000001</c:v>
                </c:pt>
                <c:pt idx="2048">
                  <c:v>-19.640999999999998</c:v>
                </c:pt>
                <c:pt idx="2049">
                  <c:v>-19.63</c:v>
                </c:pt>
                <c:pt idx="2050">
                  <c:v>-19.655999999999999</c:v>
                </c:pt>
                <c:pt idx="2051">
                  <c:v>-19.696999999999999</c:v>
                </c:pt>
                <c:pt idx="2052">
                  <c:v>-19.704999999999998</c:v>
                </c:pt>
                <c:pt idx="2053">
                  <c:v>-19.795999999999999</c:v>
                </c:pt>
                <c:pt idx="2054">
                  <c:v>-19.863</c:v>
                </c:pt>
                <c:pt idx="2055">
                  <c:v>-20.015000000000001</c:v>
                </c:pt>
                <c:pt idx="2056">
                  <c:v>-20.123000000000001</c:v>
                </c:pt>
                <c:pt idx="2057">
                  <c:v>-20.172000000000001</c:v>
                </c:pt>
                <c:pt idx="2058">
                  <c:v>-20.14</c:v>
                </c:pt>
                <c:pt idx="2059">
                  <c:v>-20.076000000000001</c:v>
                </c:pt>
                <c:pt idx="2060">
                  <c:v>-20.024000000000001</c:v>
                </c:pt>
                <c:pt idx="2061">
                  <c:v>-19.949000000000002</c:v>
                </c:pt>
                <c:pt idx="2062">
                  <c:v>-19.864000000000001</c:v>
                </c:pt>
                <c:pt idx="2063">
                  <c:v>-19.901</c:v>
                </c:pt>
                <c:pt idx="2064">
                  <c:v>-19.861999999999998</c:v>
                </c:pt>
                <c:pt idx="2065">
                  <c:v>-19.902000000000001</c:v>
                </c:pt>
                <c:pt idx="2066">
                  <c:v>-19.968</c:v>
                </c:pt>
                <c:pt idx="2067">
                  <c:v>-20.035</c:v>
                </c:pt>
                <c:pt idx="2068">
                  <c:v>-20.100000000000001</c:v>
                </c:pt>
                <c:pt idx="2069">
                  <c:v>-20.026</c:v>
                </c:pt>
                <c:pt idx="2070">
                  <c:v>-20.030999999999999</c:v>
                </c:pt>
                <c:pt idx="2071">
                  <c:v>-20.135000000000002</c:v>
                </c:pt>
                <c:pt idx="2072">
                  <c:v>-20.189</c:v>
                </c:pt>
                <c:pt idx="2073">
                  <c:v>-20.141999999999999</c:v>
                </c:pt>
                <c:pt idx="2074">
                  <c:v>-20.155000000000001</c:v>
                </c:pt>
                <c:pt idx="2075">
                  <c:v>-20.154</c:v>
                </c:pt>
                <c:pt idx="2076">
                  <c:v>-20.123000000000001</c:v>
                </c:pt>
                <c:pt idx="2077">
                  <c:v>-20.003</c:v>
                </c:pt>
                <c:pt idx="2078">
                  <c:v>-20.076000000000001</c:v>
                </c:pt>
                <c:pt idx="2079">
                  <c:v>-20.143999999999998</c:v>
                </c:pt>
                <c:pt idx="2080">
                  <c:v>-20.158000000000001</c:v>
                </c:pt>
                <c:pt idx="2081">
                  <c:v>-20.137</c:v>
                </c:pt>
                <c:pt idx="2082">
                  <c:v>-20.106999999999999</c:v>
                </c:pt>
                <c:pt idx="2083">
                  <c:v>-20.082999999999998</c:v>
                </c:pt>
                <c:pt idx="2084">
                  <c:v>-20.068000000000001</c:v>
                </c:pt>
                <c:pt idx="2085">
                  <c:v>-20.085999999999999</c:v>
                </c:pt>
                <c:pt idx="2086">
                  <c:v>-20.033000000000001</c:v>
                </c:pt>
                <c:pt idx="2087">
                  <c:v>-20.117999999999999</c:v>
                </c:pt>
                <c:pt idx="2088">
                  <c:v>-20.18</c:v>
                </c:pt>
                <c:pt idx="2089">
                  <c:v>-20.204999999999998</c:v>
                </c:pt>
                <c:pt idx="2090">
                  <c:v>-20.178000000000001</c:v>
                </c:pt>
                <c:pt idx="2091">
                  <c:v>-20.16</c:v>
                </c:pt>
                <c:pt idx="2092">
                  <c:v>-20.169</c:v>
                </c:pt>
                <c:pt idx="2093">
                  <c:v>-20.082000000000001</c:v>
                </c:pt>
                <c:pt idx="2094">
                  <c:v>-20.093</c:v>
                </c:pt>
                <c:pt idx="2095">
                  <c:v>-20.11</c:v>
                </c:pt>
                <c:pt idx="2096">
                  <c:v>-20.132999999999999</c:v>
                </c:pt>
                <c:pt idx="2097">
                  <c:v>-20.123000000000001</c:v>
                </c:pt>
                <c:pt idx="2098">
                  <c:v>-20.042000000000002</c:v>
                </c:pt>
                <c:pt idx="2099">
                  <c:v>-20.004000000000001</c:v>
                </c:pt>
                <c:pt idx="2100">
                  <c:v>-19.951000000000001</c:v>
                </c:pt>
                <c:pt idx="2101">
                  <c:v>-20.033000000000001</c:v>
                </c:pt>
                <c:pt idx="2102">
                  <c:v>-20.113</c:v>
                </c:pt>
                <c:pt idx="2103">
                  <c:v>-20.093</c:v>
                </c:pt>
                <c:pt idx="2104">
                  <c:v>-20.006</c:v>
                </c:pt>
                <c:pt idx="2105">
                  <c:v>-20.039000000000001</c:v>
                </c:pt>
                <c:pt idx="2106">
                  <c:v>-20.065000000000001</c:v>
                </c:pt>
                <c:pt idx="2107">
                  <c:v>-20.085999999999999</c:v>
                </c:pt>
                <c:pt idx="2108">
                  <c:v>-20.189</c:v>
                </c:pt>
                <c:pt idx="2109">
                  <c:v>-20.254999999999999</c:v>
                </c:pt>
                <c:pt idx="2110">
                  <c:v>-20.196000000000002</c:v>
                </c:pt>
                <c:pt idx="2111">
                  <c:v>-20.134</c:v>
                </c:pt>
                <c:pt idx="2112">
                  <c:v>-20.183</c:v>
                </c:pt>
                <c:pt idx="2113">
                  <c:v>-20.183</c:v>
                </c:pt>
                <c:pt idx="2114">
                  <c:v>-20.065000000000001</c:v>
                </c:pt>
                <c:pt idx="2115">
                  <c:v>-20</c:v>
                </c:pt>
                <c:pt idx="2116">
                  <c:v>-19.946999999999999</c:v>
                </c:pt>
                <c:pt idx="2117">
                  <c:v>-19.923999999999999</c:v>
                </c:pt>
                <c:pt idx="2118">
                  <c:v>-19.867999999999999</c:v>
                </c:pt>
                <c:pt idx="2119">
                  <c:v>-19.795999999999999</c:v>
                </c:pt>
                <c:pt idx="2120">
                  <c:v>-19.707000000000001</c:v>
                </c:pt>
                <c:pt idx="2121">
                  <c:v>-19.658999999999999</c:v>
                </c:pt>
                <c:pt idx="2122">
                  <c:v>-19.690000000000001</c:v>
                </c:pt>
                <c:pt idx="2123">
                  <c:v>-19.646000000000001</c:v>
                </c:pt>
                <c:pt idx="2124">
                  <c:v>-19.803999999999998</c:v>
                </c:pt>
                <c:pt idx="2125">
                  <c:v>-19.863</c:v>
                </c:pt>
                <c:pt idx="2126">
                  <c:v>-19.779</c:v>
                </c:pt>
                <c:pt idx="2127">
                  <c:v>-19.742999999999999</c:v>
                </c:pt>
                <c:pt idx="2128">
                  <c:v>-19.779</c:v>
                </c:pt>
                <c:pt idx="2129">
                  <c:v>-19.731000000000002</c:v>
                </c:pt>
                <c:pt idx="2130">
                  <c:v>-19.55</c:v>
                </c:pt>
                <c:pt idx="2131">
                  <c:v>-19.603999999999999</c:v>
                </c:pt>
                <c:pt idx="2132">
                  <c:v>-19.655999999999999</c:v>
                </c:pt>
                <c:pt idx="2133">
                  <c:v>-19.643999999999998</c:v>
                </c:pt>
                <c:pt idx="2134">
                  <c:v>-19.677</c:v>
                </c:pt>
                <c:pt idx="2135">
                  <c:v>-19.710999999999999</c:v>
                </c:pt>
                <c:pt idx="2136">
                  <c:v>-19.66</c:v>
                </c:pt>
                <c:pt idx="2137">
                  <c:v>-19.655999999999999</c:v>
                </c:pt>
                <c:pt idx="2138">
                  <c:v>-19.734000000000002</c:v>
                </c:pt>
                <c:pt idx="2139">
                  <c:v>-19.7</c:v>
                </c:pt>
                <c:pt idx="2140">
                  <c:v>-19.725000000000001</c:v>
                </c:pt>
                <c:pt idx="2141">
                  <c:v>-19.789000000000001</c:v>
                </c:pt>
                <c:pt idx="2142">
                  <c:v>-19.795999999999999</c:v>
                </c:pt>
                <c:pt idx="2143">
                  <c:v>-19.798999999999999</c:v>
                </c:pt>
                <c:pt idx="2144">
                  <c:v>-19.887</c:v>
                </c:pt>
                <c:pt idx="2145">
                  <c:v>-20.029</c:v>
                </c:pt>
                <c:pt idx="2146">
                  <c:v>-20.138000000000002</c:v>
                </c:pt>
                <c:pt idx="2147">
                  <c:v>-20.131</c:v>
                </c:pt>
                <c:pt idx="2148">
                  <c:v>-20.018000000000001</c:v>
                </c:pt>
                <c:pt idx="2149">
                  <c:v>-19.975000000000001</c:v>
                </c:pt>
                <c:pt idx="2150">
                  <c:v>-19.965</c:v>
                </c:pt>
                <c:pt idx="2151">
                  <c:v>-19.949000000000002</c:v>
                </c:pt>
                <c:pt idx="2152">
                  <c:v>-19.925000000000001</c:v>
                </c:pt>
                <c:pt idx="2153">
                  <c:v>-19.922000000000001</c:v>
                </c:pt>
                <c:pt idx="2154">
                  <c:v>-19.952999999999999</c:v>
                </c:pt>
                <c:pt idx="2155">
                  <c:v>-19.93</c:v>
                </c:pt>
                <c:pt idx="2156">
                  <c:v>-19.826000000000001</c:v>
                </c:pt>
                <c:pt idx="2157">
                  <c:v>-19.777999999999999</c:v>
                </c:pt>
                <c:pt idx="2158">
                  <c:v>-19.79</c:v>
                </c:pt>
                <c:pt idx="2159">
                  <c:v>-19.850999999999999</c:v>
                </c:pt>
                <c:pt idx="2160">
                  <c:v>-19.920999999999999</c:v>
                </c:pt>
                <c:pt idx="2161">
                  <c:v>-19.975999999999999</c:v>
                </c:pt>
                <c:pt idx="2162">
                  <c:v>-19.922999999999998</c:v>
                </c:pt>
                <c:pt idx="2163">
                  <c:v>-19.923999999999999</c:v>
                </c:pt>
                <c:pt idx="2164">
                  <c:v>-19.861999999999998</c:v>
                </c:pt>
                <c:pt idx="2165">
                  <c:v>-19.823</c:v>
                </c:pt>
                <c:pt idx="2166">
                  <c:v>-19.838000000000001</c:v>
                </c:pt>
                <c:pt idx="2167">
                  <c:v>-19.916</c:v>
                </c:pt>
                <c:pt idx="2168">
                  <c:v>-19.93</c:v>
                </c:pt>
                <c:pt idx="2169">
                  <c:v>-19.946999999999999</c:v>
                </c:pt>
                <c:pt idx="2170">
                  <c:v>-19.954999999999998</c:v>
                </c:pt>
                <c:pt idx="2171">
                  <c:v>-19.873999999999999</c:v>
                </c:pt>
                <c:pt idx="2172">
                  <c:v>-19.866</c:v>
                </c:pt>
                <c:pt idx="2173">
                  <c:v>-19.869</c:v>
                </c:pt>
                <c:pt idx="2174">
                  <c:v>-19.803999999999998</c:v>
                </c:pt>
                <c:pt idx="2175">
                  <c:v>-19.786000000000001</c:v>
                </c:pt>
                <c:pt idx="2176">
                  <c:v>-19.823</c:v>
                </c:pt>
                <c:pt idx="2177">
                  <c:v>-19.739000000000001</c:v>
                </c:pt>
                <c:pt idx="2178">
                  <c:v>-19.763000000000002</c:v>
                </c:pt>
                <c:pt idx="2179">
                  <c:v>-19.72</c:v>
                </c:pt>
                <c:pt idx="2180">
                  <c:v>-19.704000000000001</c:v>
                </c:pt>
                <c:pt idx="2181">
                  <c:v>-19.763999999999999</c:v>
                </c:pt>
                <c:pt idx="2182">
                  <c:v>-19.71</c:v>
                </c:pt>
                <c:pt idx="2183">
                  <c:v>-19.719000000000001</c:v>
                </c:pt>
                <c:pt idx="2184">
                  <c:v>-19.675000000000001</c:v>
                </c:pt>
                <c:pt idx="2185">
                  <c:v>-19.687999999999999</c:v>
                </c:pt>
                <c:pt idx="2186">
                  <c:v>-19.728999999999999</c:v>
                </c:pt>
                <c:pt idx="2187">
                  <c:v>-19.68</c:v>
                </c:pt>
                <c:pt idx="2188">
                  <c:v>-19.710999999999999</c:v>
                </c:pt>
                <c:pt idx="2189">
                  <c:v>-19.677</c:v>
                </c:pt>
                <c:pt idx="2190">
                  <c:v>-19.739999999999998</c:v>
                </c:pt>
                <c:pt idx="2191">
                  <c:v>-19.748999999999999</c:v>
                </c:pt>
                <c:pt idx="2192">
                  <c:v>-19.803999999999998</c:v>
                </c:pt>
                <c:pt idx="2193">
                  <c:v>-19.843</c:v>
                </c:pt>
                <c:pt idx="2194">
                  <c:v>-19.863</c:v>
                </c:pt>
                <c:pt idx="2195">
                  <c:v>-19.846</c:v>
                </c:pt>
                <c:pt idx="2196">
                  <c:v>-19.773</c:v>
                </c:pt>
                <c:pt idx="2197">
                  <c:v>-19.713000000000001</c:v>
                </c:pt>
                <c:pt idx="2198">
                  <c:v>-19.707000000000001</c:v>
                </c:pt>
                <c:pt idx="2199">
                  <c:v>-19.736999999999998</c:v>
                </c:pt>
                <c:pt idx="2200">
                  <c:v>-19.823</c:v>
                </c:pt>
                <c:pt idx="2201">
                  <c:v>-19.751000000000001</c:v>
                </c:pt>
                <c:pt idx="2202">
                  <c:v>-19.786999999999999</c:v>
                </c:pt>
                <c:pt idx="2203">
                  <c:v>-19.809000000000001</c:v>
                </c:pt>
                <c:pt idx="2204">
                  <c:v>-19.827000000000002</c:v>
                </c:pt>
                <c:pt idx="2205">
                  <c:v>-19.754000000000001</c:v>
                </c:pt>
                <c:pt idx="2206">
                  <c:v>-19.777000000000001</c:v>
                </c:pt>
                <c:pt idx="2207">
                  <c:v>-19.777000000000001</c:v>
                </c:pt>
                <c:pt idx="2208">
                  <c:v>-19.763999999999999</c:v>
                </c:pt>
                <c:pt idx="2209">
                  <c:v>-19.765999999999998</c:v>
                </c:pt>
                <c:pt idx="2210">
                  <c:v>-19.715</c:v>
                </c:pt>
                <c:pt idx="2211">
                  <c:v>-19.677</c:v>
                </c:pt>
                <c:pt idx="2212">
                  <c:v>-19.699000000000002</c:v>
                </c:pt>
                <c:pt idx="2213">
                  <c:v>-19.702000000000002</c:v>
                </c:pt>
                <c:pt idx="2214">
                  <c:v>-19.747</c:v>
                </c:pt>
                <c:pt idx="2215">
                  <c:v>-19.712</c:v>
                </c:pt>
                <c:pt idx="2216">
                  <c:v>-19.707999999999998</c:v>
                </c:pt>
                <c:pt idx="2217">
                  <c:v>-19.698</c:v>
                </c:pt>
                <c:pt idx="2218">
                  <c:v>-19.654</c:v>
                </c:pt>
                <c:pt idx="2219">
                  <c:v>-19.707000000000001</c:v>
                </c:pt>
                <c:pt idx="2220">
                  <c:v>-19.657</c:v>
                </c:pt>
                <c:pt idx="2221">
                  <c:v>-19.672999999999998</c:v>
                </c:pt>
                <c:pt idx="2222">
                  <c:v>-19.678999999999998</c:v>
                </c:pt>
                <c:pt idx="2223">
                  <c:v>-19.594999999999999</c:v>
                </c:pt>
                <c:pt idx="2224">
                  <c:v>-19.696999999999999</c:v>
                </c:pt>
                <c:pt idx="2225">
                  <c:v>-19.673999999999999</c:v>
                </c:pt>
                <c:pt idx="2226">
                  <c:v>-19.651</c:v>
                </c:pt>
                <c:pt idx="2227">
                  <c:v>-19.64</c:v>
                </c:pt>
                <c:pt idx="2228">
                  <c:v>-19.646999999999998</c:v>
                </c:pt>
                <c:pt idx="2229">
                  <c:v>-19.652999999999999</c:v>
                </c:pt>
                <c:pt idx="2230">
                  <c:v>-19.652000000000001</c:v>
                </c:pt>
                <c:pt idx="2231">
                  <c:v>-19.597999999999999</c:v>
                </c:pt>
                <c:pt idx="2232">
                  <c:v>-19.582000000000001</c:v>
                </c:pt>
                <c:pt idx="2233">
                  <c:v>-19.66</c:v>
                </c:pt>
                <c:pt idx="2234">
                  <c:v>-19.643000000000001</c:v>
                </c:pt>
                <c:pt idx="2235">
                  <c:v>-19.634</c:v>
                </c:pt>
                <c:pt idx="2236">
                  <c:v>-19.66</c:v>
                </c:pt>
                <c:pt idx="2237">
                  <c:v>-19.664000000000001</c:v>
                </c:pt>
                <c:pt idx="2238">
                  <c:v>-19.670999999999999</c:v>
                </c:pt>
                <c:pt idx="2239">
                  <c:v>-19.673999999999999</c:v>
                </c:pt>
                <c:pt idx="2240">
                  <c:v>-19.728000000000002</c:v>
                </c:pt>
                <c:pt idx="2241">
                  <c:v>-19.693999999999999</c:v>
                </c:pt>
                <c:pt idx="2242">
                  <c:v>-19.742999999999999</c:v>
                </c:pt>
                <c:pt idx="2243">
                  <c:v>-19.663</c:v>
                </c:pt>
                <c:pt idx="2244">
                  <c:v>-19.693999999999999</c:v>
                </c:pt>
                <c:pt idx="2245">
                  <c:v>-19.728999999999999</c:v>
                </c:pt>
                <c:pt idx="2246">
                  <c:v>-19.733000000000001</c:v>
                </c:pt>
                <c:pt idx="2247">
                  <c:v>-19.678000000000001</c:v>
                </c:pt>
                <c:pt idx="2248">
                  <c:v>-19.632000000000001</c:v>
                </c:pt>
                <c:pt idx="2249">
                  <c:v>-19.585999999999999</c:v>
                </c:pt>
                <c:pt idx="2250">
                  <c:v>-19.582000000000001</c:v>
                </c:pt>
                <c:pt idx="2251">
                  <c:v>-19.545999999999999</c:v>
                </c:pt>
                <c:pt idx="2252">
                  <c:v>-19.469000000000001</c:v>
                </c:pt>
                <c:pt idx="2253">
                  <c:v>-19.503</c:v>
                </c:pt>
                <c:pt idx="2254">
                  <c:v>-19.460999999999999</c:v>
                </c:pt>
                <c:pt idx="2255">
                  <c:v>-19.341999999999999</c:v>
                </c:pt>
                <c:pt idx="2256">
                  <c:v>-19.414000000000001</c:v>
                </c:pt>
                <c:pt idx="2257">
                  <c:v>-19.538</c:v>
                </c:pt>
                <c:pt idx="2258">
                  <c:v>-19.507000000000001</c:v>
                </c:pt>
                <c:pt idx="2259">
                  <c:v>-19.471</c:v>
                </c:pt>
                <c:pt idx="2260">
                  <c:v>-19.399000000000001</c:v>
                </c:pt>
                <c:pt idx="2261">
                  <c:v>-19.413</c:v>
                </c:pt>
                <c:pt idx="2262">
                  <c:v>-19.574000000000002</c:v>
                </c:pt>
                <c:pt idx="2263">
                  <c:v>-19.550999999999998</c:v>
                </c:pt>
                <c:pt idx="2264">
                  <c:v>-19.559999999999999</c:v>
                </c:pt>
                <c:pt idx="2265">
                  <c:v>-19.635999999999999</c:v>
                </c:pt>
                <c:pt idx="2266">
                  <c:v>-19.553000000000001</c:v>
                </c:pt>
                <c:pt idx="2267">
                  <c:v>-19.515000000000001</c:v>
                </c:pt>
                <c:pt idx="2268">
                  <c:v>-19.527999999999999</c:v>
                </c:pt>
                <c:pt idx="2269">
                  <c:v>-19.484000000000002</c:v>
                </c:pt>
                <c:pt idx="2270">
                  <c:v>-19.469000000000001</c:v>
                </c:pt>
                <c:pt idx="2271">
                  <c:v>-19.428000000000001</c:v>
                </c:pt>
                <c:pt idx="2272">
                  <c:v>-19.460999999999999</c:v>
                </c:pt>
                <c:pt idx="2273">
                  <c:v>-19.472000000000001</c:v>
                </c:pt>
                <c:pt idx="2274">
                  <c:v>-19.541</c:v>
                </c:pt>
                <c:pt idx="2275">
                  <c:v>-19.62</c:v>
                </c:pt>
                <c:pt idx="2276">
                  <c:v>-19.649000000000001</c:v>
                </c:pt>
                <c:pt idx="2277">
                  <c:v>-19.687000000000001</c:v>
                </c:pt>
                <c:pt idx="2278">
                  <c:v>-19.709</c:v>
                </c:pt>
                <c:pt idx="2279">
                  <c:v>-19.734000000000002</c:v>
                </c:pt>
                <c:pt idx="2280">
                  <c:v>-19.728999999999999</c:v>
                </c:pt>
                <c:pt idx="2281">
                  <c:v>-19.776</c:v>
                </c:pt>
                <c:pt idx="2282">
                  <c:v>-19.765000000000001</c:v>
                </c:pt>
                <c:pt idx="2283">
                  <c:v>-19.747</c:v>
                </c:pt>
                <c:pt idx="2284">
                  <c:v>-19.786999999999999</c:v>
                </c:pt>
                <c:pt idx="2285">
                  <c:v>-19.786999999999999</c:v>
                </c:pt>
                <c:pt idx="2286">
                  <c:v>-19.699000000000002</c:v>
                </c:pt>
                <c:pt idx="2287">
                  <c:v>-19.651</c:v>
                </c:pt>
                <c:pt idx="2288">
                  <c:v>-19.594999999999999</c:v>
                </c:pt>
                <c:pt idx="2289">
                  <c:v>-19.521999999999998</c:v>
                </c:pt>
                <c:pt idx="2290">
                  <c:v>-19.507000000000001</c:v>
                </c:pt>
                <c:pt idx="2291">
                  <c:v>-19.39</c:v>
                </c:pt>
                <c:pt idx="2292">
                  <c:v>-19.271999999999998</c:v>
                </c:pt>
                <c:pt idx="2293">
                  <c:v>-19.138000000000002</c:v>
                </c:pt>
                <c:pt idx="2294">
                  <c:v>-18.942</c:v>
                </c:pt>
                <c:pt idx="2295">
                  <c:v>-18.785</c:v>
                </c:pt>
                <c:pt idx="2296">
                  <c:v>-18.774999999999999</c:v>
                </c:pt>
                <c:pt idx="2297">
                  <c:v>-18.733000000000001</c:v>
                </c:pt>
                <c:pt idx="2298">
                  <c:v>-18.675000000000001</c:v>
                </c:pt>
                <c:pt idx="2299">
                  <c:v>-18.55</c:v>
                </c:pt>
                <c:pt idx="2300">
                  <c:v>-18.38</c:v>
                </c:pt>
                <c:pt idx="2301">
                  <c:v>-18.213000000000001</c:v>
                </c:pt>
                <c:pt idx="2302">
                  <c:v>-18.099</c:v>
                </c:pt>
                <c:pt idx="2303">
                  <c:v>-18.085999999999999</c:v>
                </c:pt>
                <c:pt idx="2304">
                  <c:v>-18.052</c:v>
                </c:pt>
                <c:pt idx="2305">
                  <c:v>-18.11</c:v>
                </c:pt>
                <c:pt idx="2306">
                  <c:v>-18.120999999999999</c:v>
                </c:pt>
                <c:pt idx="2307">
                  <c:v>-18.131</c:v>
                </c:pt>
                <c:pt idx="2308">
                  <c:v>-18.100999999999999</c:v>
                </c:pt>
                <c:pt idx="2309">
                  <c:v>-18.056999999999999</c:v>
                </c:pt>
                <c:pt idx="2310">
                  <c:v>-17.939</c:v>
                </c:pt>
                <c:pt idx="2311">
                  <c:v>-17.812000000000001</c:v>
                </c:pt>
                <c:pt idx="2312">
                  <c:v>-17.527999999999999</c:v>
                </c:pt>
                <c:pt idx="2313">
                  <c:v>-17.216000000000001</c:v>
                </c:pt>
                <c:pt idx="2314">
                  <c:v>-16.917000000000002</c:v>
                </c:pt>
                <c:pt idx="2315">
                  <c:v>-16.626999999999999</c:v>
                </c:pt>
                <c:pt idx="2316">
                  <c:v>-16.170999999999999</c:v>
                </c:pt>
                <c:pt idx="2317">
                  <c:v>-15.805</c:v>
                </c:pt>
                <c:pt idx="2318">
                  <c:v>-15.632999999999999</c:v>
                </c:pt>
                <c:pt idx="2319">
                  <c:v>-15.590999999999999</c:v>
                </c:pt>
                <c:pt idx="2320">
                  <c:v>-15.567</c:v>
                </c:pt>
                <c:pt idx="2321">
                  <c:v>-15.502000000000001</c:v>
                </c:pt>
                <c:pt idx="2322">
                  <c:v>-15.436</c:v>
                </c:pt>
                <c:pt idx="2323">
                  <c:v>-15.581</c:v>
                </c:pt>
                <c:pt idx="2324">
                  <c:v>-15.624000000000001</c:v>
                </c:pt>
                <c:pt idx="2325">
                  <c:v>-15.678000000000001</c:v>
                </c:pt>
                <c:pt idx="2326">
                  <c:v>-15.865</c:v>
                </c:pt>
                <c:pt idx="2327">
                  <c:v>-15.999000000000001</c:v>
                </c:pt>
                <c:pt idx="2328">
                  <c:v>-16.09</c:v>
                </c:pt>
                <c:pt idx="2329">
                  <c:v>-16.222000000000001</c:v>
                </c:pt>
                <c:pt idx="2330">
                  <c:v>-16.239999999999998</c:v>
                </c:pt>
                <c:pt idx="2331">
                  <c:v>-15.907999999999999</c:v>
                </c:pt>
                <c:pt idx="2332">
                  <c:v>-15.409000000000001</c:v>
                </c:pt>
                <c:pt idx="2333">
                  <c:v>-14.917999999999999</c:v>
                </c:pt>
                <c:pt idx="2334">
                  <c:v>-14.593</c:v>
                </c:pt>
                <c:pt idx="2335">
                  <c:v>-14.476000000000001</c:v>
                </c:pt>
                <c:pt idx="2336">
                  <c:v>-14.48</c:v>
                </c:pt>
                <c:pt idx="2337">
                  <c:v>-14.465999999999999</c:v>
                </c:pt>
                <c:pt idx="2338">
                  <c:v>-14.459</c:v>
                </c:pt>
                <c:pt idx="2339">
                  <c:v>-14.55</c:v>
                </c:pt>
                <c:pt idx="2340">
                  <c:v>-14.492000000000001</c:v>
                </c:pt>
                <c:pt idx="2341">
                  <c:v>-14.601000000000001</c:v>
                </c:pt>
                <c:pt idx="2342">
                  <c:v>-14.81</c:v>
                </c:pt>
                <c:pt idx="2343">
                  <c:v>-15.041</c:v>
                </c:pt>
                <c:pt idx="2344">
                  <c:v>-15.156000000000001</c:v>
                </c:pt>
                <c:pt idx="2345">
                  <c:v>-15.096</c:v>
                </c:pt>
                <c:pt idx="2346">
                  <c:v>-14.894</c:v>
                </c:pt>
                <c:pt idx="2347">
                  <c:v>-14.695</c:v>
                </c:pt>
                <c:pt idx="2348">
                  <c:v>-14.523999999999999</c:v>
                </c:pt>
                <c:pt idx="2349">
                  <c:v>-14.323</c:v>
                </c:pt>
                <c:pt idx="2350">
                  <c:v>-14.186999999999999</c:v>
                </c:pt>
                <c:pt idx="2351">
                  <c:v>-14.097</c:v>
                </c:pt>
                <c:pt idx="2352">
                  <c:v>-14.176</c:v>
                </c:pt>
                <c:pt idx="2353">
                  <c:v>-14.202</c:v>
                </c:pt>
                <c:pt idx="2354">
                  <c:v>-14.177</c:v>
                </c:pt>
                <c:pt idx="2355">
                  <c:v>-14.234</c:v>
                </c:pt>
                <c:pt idx="2356">
                  <c:v>-14.326000000000001</c:v>
                </c:pt>
                <c:pt idx="2357">
                  <c:v>-14.404999999999999</c:v>
                </c:pt>
                <c:pt idx="2358">
                  <c:v>-14.456</c:v>
                </c:pt>
                <c:pt idx="2359">
                  <c:v>-14.464</c:v>
                </c:pt>
                <c:pt idx="2360">
                  <c:v>-14.493</c:v>
                </c:pt>
                <c:pt idx="2361">
                  <c:v>-14.486000000000001</c:v>
                </c:pt>
                <c:pt idx="2362">
                  <c:v>-14.496</c:v>
                </c:pt>
                <c:pt idx="2363">
                  <c:v>-14.366</c:v>
                </c:pt>
                <c:pt idx="2364">
                  <c:v>-14.231999999999999</c:v>
                </c:pt>
                <c:pt idx="2365">
                  <c:v>-14.045</c:v>
                </c:pt>
                <c:pt idx="2366">
                  <c:v>-13.988</c:v>
                </c:pt>
                <c:pt idx="2367">
                  <c:v>-13.974</c:v>
                </c:pt>
                <c:pt idx="2368">
                  <c:v>-14.023</c:v>
                </c:pt>
                <c:pt idx="2369">
                  <c:v>-14.08</c:v>
                </c:pt>
                <c:pt idx="2370">
                  <c:v>-14.196999999999999</c:v>
                </c:pt>
                <c:pt idx="2371">
                  <c:v>-14.226000000000001</c:v>
                </c:pt>
                <c:pt idx="2372">
                  <c:v>-14.141999999999999</c:v>
                </c:pt>
                <c:pt idx="2373">
                  <c:v>-14.141</c:v>
                </c:pt>
                <c:pt idx="2374">
                  <c:v>-14.147</c:v>
                </c:pt>
                <c:pt idx="2375">
                  <c:v>-14.260999999999999</c:v>
                </c:pt>
                <c:pt idx="2376">
                  <c:v>-14.233000000000001</c:v>
                </c:pt>
                <c:pt idx="2377">
                  <c:v>-14.106999999999999</c:v>
                </c:pt>
                <c:pt idx="2378">
                  <c:v>-14.048999999999999</c:v>
                </c:pt>
                <c:pt idx="2379">
                  <c:v>-13.946</c:v>
                </c:pt>
                <c:pt idx="2380">
                  <c:v>-13.896000000000001</c:v>
                </c:pt>
                <c:pt idx="2381">
                  <c:v>-13.930999999999999</c:v>
                </c:pt>
                <c:pt idx="2382">
                  <c:v>-13.965</c:v>
                </c:pt>
                <c:pt idx="2383">
                  <c:v>-13.884</c:v>
                </c:pt>
                <c:pt idx="2384">
                  <c:v>-13.903</c:v>
                </c:pt>
                <c:pt idx="2385">
                  <c:v>-13.923999999999999</c:v>
                </c:pt>
                <c:pt idx="2386">
                  <c:v>-13.955</c:v>
                </c:pt>
                <c:pt idx="2387">
                  <c:v>-14.016</c:v>
                </c:pt>
                <c:pt idx="2388">
                  <c:v>-14.042</c:v>
                </c:pt>
                <c:pt idx="2389">
                  <c:v>-14.137</c:v>
                </c:pt>
                <c:pt idx="2390">
                  <c:v>-14.254</c:v>
                </c:pt>
                <c:pt idx="2391">
                  <c:v>-14.257999999999999</c:v>
                </c:pt>
                <c:pt idx="2392">
                  <c:v>-14.398999999999999</c:v>
                </c:pt>
                <c:pt idx="2393">
                  <c:v>-14.528</c:v>
                </c:pt>
                <c:pt idx="2394">
                  <c:v>-14.691000000000001</c:v>
                </c:pt>
                <c:pt idx="2395">
                  <c:v>-14.821999999999999</c:v>
                </c:pt>
                <c:pt idx="2396">
                  <c:v>-14.936999999999999</c:v>
                </c:pt>
                <c:pt idx="2397">
                  <c:v>-15.12</c:v>
                </c:pt>
                <c:pt idx="2398">
                  <c:v>-15.301</c:v>
                </c:pt>
                <c:pt idx="2399">
                  <c:v>-15.427</c:v>
                </c:pt>
                <c:pt idx="2400">
                  <c:v>-15.744999999999999</c:v>
                </c:pt>
                <c:pt idx="2401">
                  <c:v>-16.074999999999999</c:v>
                </c:pt>
                <c:pt idx="2402">
                  <c:v>-16.437000000000001</c:v>
                </c:pt>
                <c:pt idx="2403">
                  <c:v>-16.734999999999999</c:v>
                </c:pt>
                <c:pt idx="2404">
                  <c:v>-17.210999999999999</c:v>
                </c:pt>
                <c:pt idx="2405">
                  <c:v>-17.788</c:v>
                </c:pt>
                <c:pt idx="2406">
                  <c:v>-18.405999999999999</c:v>
                </c:pt>
                <c:pt idx="2407">
                  <c:v>-18.998000000000001</c:v>
                </c:pt>
                <c:pt idx="2408">
                  <c:v>-19.236999999999998</c:v>
                </c:pt>
                <c:pt idx="2409">
                  <c:v>-19.321999999999999</c:v>
                </c:pt>
                <c:pt idx="2410">
                  <c:v>-19.38</c:v>
                </c:pt>
                <c:pt idx="2411">
                  <c:v>-19.454000000000001</c:v>
                </c:pt>
                <c:pt idx="2412">
                  <c:v>-19.466000000000001</c:v>
                </c:pt>
                <c:pt idx="2413">
                  <c:v>-19.530999999999999</c:v>
                </c:pt>
                <c:pt idx="2414">
                  <c:v>-19.690000000000001</c:v>
                </c:pt>
                <c:pt idx="2415">
                  <c:v>-19.891999999999999</c:v>
                </c:pt>
                <c:pt idx="2416">
                  <c:v>-19.969000000000001</c:v>
                </c:pt>
                <c:pt idx="2417">
                  <c:v>-19.893000000000001</c:v>
                </c:pt>
                <c:pt idx="2418">
                  <c:v>-19.971</c:v>
                </c:pt>
                <c:pt idx="2419">
                  <c:v>-20.023</c:v>
                </c:pt>
                <c:pt idx="2420">
                  <c:v>-20.126000000000001</c:v>
                </c:pt>
                <c:pt idx="2421">
                  <c:v>-20.170999999999999</c:v>
                </c:pt>
                <c:pt idx="2422">
                  <c:v>-20.091000000000001</c:v>
                </c:pt>
                <c:pt idx="2423">
                  <c:v>-20.100999999999999</c:v>
                </c:pt>
                <c:pt idx="2424">
                  <c:v>-20.157</c:v>
                </c:pt>
                <c:pt idx="2425">
                  <c:v>-20.164999999999999</c:v>
                </c:pt>
                <c:pt idx="2426">
                  <c:v>-20.163</c:v>
                </c:pt>
                <c:pt idx="2427">
                  <c:v>-20.151</c:v>
                </c:pt>
                <c:pt idx="2428">
                  <c:v>-20.277000000000001</c:v>
                </c:pt>
                <c:pt idx="2429">
                  <c:v>-20.344999999999999</c:v>
                </c:pt>
                <c:pt idx="2430">
                  <c:v>-20.312000000000001</c:v>
                </c:pt>
                <c:pt idx="2431">
                  <c:v>-20.228999999999999</c:v>
                </c:pt>
                <c:pt idx="2432">
                  <c:v>-20.184999999999999</c:v>
                </c:pt>
                <c:pt idx="2433">
                  <c:v>-20.14</c:v>
                </c:pt>
                <c:pt idx="2434">
                  <c:v>-20.175000000000001</c:v>
                </c:pt>
                <c:pt idx="2435">
                  <c:v>-20.189</c:v>
                </c:pt>
                <c:pt idx="2436">
                  <c:v>-20.22</c:v>
                </c:pt>
                <c:pt idx="2437">
                  <c:v>-20.155999999999999</c:v>
                </c:pt>
                <c:pt idx="2438">
                  <c:v>-20.114000000000001</c:v>
                </c:pt>
                <c:pt idx="2439">
                  <c:v>-20.103000000000002</c:v>
                </c:pt>
                <c:pt idx="2440">
                  <c:v>-20.065000000000001</c:v>
                </c:pt>
                <c:pt idx="2441">
                  <c:v>-20.068000000000001</c:v>
                </c:pt>
                <c:pt idx="2442">
                  <c:v>-20.05</c:v>
                </c:pt>
                <c:pt idx="2443">
                  <c:v>-20.065999999999999</c:v>
                </c:pt>
                <c:pt idx="2444">
                  <c:v>-20.007999999999999</c:v>
                </c:pt>
                <c:pt idx="2445">
                  <c:v>-20.004999999999999</c:v>
                </c:pt>
                <c:pt idx="2446">
                  <c:v>-19.966000000000001</c:v>
                </c:pt>
                <c:pt idx="2447">
                  <c:v>-19.952000000000002</c:v>
                </c:pt>
                <c:pt idx="2448">
                  <c:v>-19.914999999999999</c:v>
                </c:pt>
                <c:pt idx="2449">
                  <c:v>-19.998000000000001</c:v>
                </c:pt>
                <c:pt idx="2450">
                  <c:v>-19.905999999999999</c:v>
                </c:pt>
                <c:pt idx="2451">
                  <c:v>-19.934000000000001</c:v>
                </c:pt>
                <c:pt idx="2452">
                  <c:v>-19.91</c:v>
                </c:pt>
                <c:pt idx="2453">
                  <c:v>-19.968</c:v>
                </c:pt>
                <c:pt idx="2454">
                  <c:v>-19.975999999999999</c:v>
                </c:pt>
                <c:pt idx="2455">
                  <c:v>-19.975999999999999</c:v>
                </c:pt>
                <c:pt idx="2456">
                  <c:v>-20.015000000000001</c:v>
                </c:pt>
                <c:pt idx="2457">
                  <c:v>-20.007999999999999</c:v>
                </c:pt>
                <c:pt idx="2458">
                  <c:v>-20.042000000000002</c:v>
                </c:pt>
                <c:pt idx="2459">
                  <c:v>-19.981999999999999</c:v>
                </c:pt>
                <c:pt idx="2460">
                  <c:v>-19.991</c:v>
                </c:pt>
                <c:pt idx="2461">
                  <c:v>-20.042999999999999</c:v>
                </c:pt>
                <c:pt idx="2462">
                  <c:v>-20.021999999999998</c:v>
                </c:pt>
                <c:pt idx="2463">
                  <c:v>-20.027000000000001</c:v>
                </c:pt>
                <c:pt idx="2464">
                  <c:v>-20.071000000000002</c:v>
                </c:pt>
                <c:pt idx="2465">
                  <c:v>-19.948</c:v>
                </c:pt>
                <c:pt idx="2466">
                  <c:v>-19.942</c:v>
                </c:pt>
                <c:pt idx="2467">
                  <c:v>-19.95</c:v>
                </c:pt>
                <c:pt idx="2468">
                  <c:v>-19.974</c:v>
                </c:pt>
                <c:pt idx="2469">
                  <c:v>-20.026</c:v>
                </c:pt>
                <c:pt idx="2470">
                  <c:v>-19.992000000000001</c:v>
                </c:pt>
                <c:pt idx="2471">
                  <c:v>-19.914999999999999</c:v>
                </c:pt>
                <c:pt idx="2472">
                  <c:v>-19.913</c:v>
                </c:pt>
                <c:pt idx="2473">
                  <c:v>-19.890999999999998</c:v>
                </c:pt>
                <c:pt idx="2474">
                  <c:v>-19.981000000000002</c:v>
                </c:pt>
                <c:pt idx="2475">
                  <c:v>-20.065999999999999</c:v>
                </c:pt>
                <c:pt idx="2476">
                  <c:v>-20.13</c:v>
                </c:pt>
                <c:pt idx="2477">
                  <c:v>-20.166</c:v>
                </c:pt>
                <c:pt idx="2478">
                  <c:v>-20.146999999999998</c:v>
                </c:pt>
                <c:pt idx="2479">
                  <c:v>-20.138999999999999</c:v>
                </c:pt>
                <c:pt idx="2480">
                  <c:v>-20.145</c:v>
                </c:pt>
                <c:pt idx="2481">
                  <c:v>-20.184000000000001</c:v>
                </c:pt>
                <c:pt idx="2482">
                  <c:v>-20.242000000000001</c:v>
                </c:pt>
                <c:pt idx="2483">
                  <c:v>-20.178999999999998</c:v>
                </c:pt>
                <c:pt idx="2484">
                  <c:v>-20.045000000000002</c:v>
                </c:pt>
                <c:pt idx="2485">
                  <c:v>-20.010999999999999</c:v>
                </c:pt>
                <c:pt idx="2486">
                  <c:v>-20.045999999999999</c:v>
                </c:pt>
                <c:pt idx="2487">
                  <c:v>-20.146999999999998</c:v>
                </c:pt>
                <c:pt idx="2488">
                  <c:v>-20.175000000000001</c:v>
                </c:pt>
                <c:pt idx="2489">
                  <c:v>-20.155000000000001</c:v>
                </c:pt>
                <c:pt idx="2490">
                  <c:v>-20.228000000000002</c:v>
                </c:pt>
                <c:pt idx="2491">
                  <c:v>-20.218</c:v>
                </c:pt>
                <c:pt idx="2492">
                  <c:v>-20.239000000000001</c:v>
                </c:pt>
                <c:pt idx="2493">
                  <c:v>-20.263999999999999</c:v>
                </c:pt>
                <c:pt idx="2494">
                  <c:v>-20.257999999999999</c:v>
                </c:pt>
                <c:pt idx="2495">
                  <c:v>-20.222999999999999</c:v>
                </c:pt>
                <c:pt idx="2496">
                  <c:v>-20.25</c:v>
                </c:pt>
                <c:pt idx="2497">
                  <c:v>-20.201000000000001</c:v>
                </c:pt>
                <c:pt idx="2498">
                  <c:v>-20.152999999999999</c:v>
                </c:pt>
                <c:pt idx="2499">
                  <c:v>-20.145</c:v>
                </c:pt>
                <c:pt idx="2500">
                  <c:v>-20.146000000000001</c:v>
                </c:pt>
                <c:pt idx="2501">
                  <c:v>-20.091999999999999</c:v>
                </c:pt>
                <c:pt idx="2502">
                  <c:v>-20.088999999999999</c:v>
                </c:pt>
                <c:pt idx="2503">
                  <c:v>-20.11</c:v>
                </c:pt>
                <c:pt idx="2504">
                  <c:v>-20.077000000000002</c:v>
                </c:pt>
                <c:pt idx="2505">
                  <c:v>-20.059000000000001</c:v>
                </c:pt>
                <c:pt idx="2506">
                  <c:v>-20.068999999999999</c:v>
                </c:pt>
                <c:pt idx="2507">
                  <c:v>-20.079000000000001</c:v>
                </c:pt>
                <c:pt idx="2508">
                  <c:v>-20.11</c:v>
                </c:pt>
                <c:pt idx="2509">
                  <c:v>-20.065999999999999</c:v>
                </c:pt>
                <c:pt idx="2510">
                  <c:v>-20.021000000000001</c:v>
                </c:pt>
                <c:pt idx="2511">
                  <c:v>-19.992000000000001</c:v>
                </c:pt>
                <c:pt idx="2512">
                  <c:v>-19.956</c:v>
                </c:pt>
                <c:pt idx="2513">
                  <c:v>-19.873000000000001</c:v>
                </c:pt>
                <c:pt idx="2514">
                  <c:v>-19.88</c:v>
                </c:pt>
                <c:pt idx="2515">
                  <c:v>-19.887</c:v>
                </c:pt>
                <c:pt idx="2516">
                  <c:v>-19.873999999999999</c:v>
                </c:pt>
                <c:pt idx="2517">
                  <c:v>-19.878</c:v>
                </c:pt>
                <c:pt idx="2518">
                  <c:v>-19.853000000000002</c:v>
                </c:pt>
                <c:pt idx="2519">
                  <c:v>-19.844000000000001</c:v>
                </c:pt>
                <c:pt idx="2520">
                  <c:v>-19.847999999999999</c:v>
                </c:pt>
                <c:pt idx="2521">
                  <c:v>-19.808</c:v>
                </c:pt>
                <c:pt idx="2522">
                  <c:v>-19.867000000000001</c:v>
                </c:pt>
                <c:pt idx="2523">
                  <c:v>-19.908999999999999</c:v>
                </c:pt>
                <c:pt idx="2524">
                  <c:v>-19.928000000000001</c:v>
                </c:pt>
                <c:pt idx="2525">
                  <c:v>-19.899000000000001</c:v>
                </c:pt>
                <c:pt idx="2526">
                  <c:v>-19.821999999999999</c:v>
                </c:pt>
                <c:pt idx="2527">
                  <c:v>-19.882000000000001</c:v>
                </c:pt>
                <c:pt idx="2528">
                  <c:v>-19.864999999999998</c:v>
                </c:pt>
                <c:pt idx="2529">
                  <c:v>-19.885999999999999</c:v>
                </c:pt>
                <c:pt idx="2530">
                  <c:v>-19.998999999999999</c:v>
                </c:pt>
                <c:pt idx="2531">
                  <c:v>-20.023</c:v>
                </c:pt>
                <c:pt idx="2532">
                  <c:v>-19.951000000000001</c:v>
                </c:pt>
                <c:pt idx="2533">
                  <c:v>-19.908999999999999</c:v>
                </c:pt>
                <c:pt idx="2534">
                  <c:v>-19.972000000000001</c:v>
                </c:pt>
                <c:pt idx="2535">
                  <c:v>-20.039000000000001</c:v>
                </c:pt>
                <c:pt idx="2536">
                  <c:v>-20.077000000000002</c:v>
                </c:pt>
                <c:pt idx="2537">
                  <c:v>-20.024999999999999</c:v>
                </c:pt>
                <c:pt idx="2538">
                  <c:v>-20.021000000000001</c:v>
                </c:pt>
                <c:pt idx="2539">
                  <c:v>-20.082999999999998</c:v>
                </c:pt>
                <c:pt idx="2540">
                  <c:v>-20.068000000000001</c:v>
                </c:pt>
                <c:pt idx="2541">
                  <c:v>-20.065000000000001</c:v>
                </c:pt>
                <c:pt idx="2542">
                  <c:v>-20.077999999999999</c:v>
                </c:pt>
                <c:pt idx="2543">
                  <c:v>-20.189</c:v>
                </c:pt>
                <c:pt idx="2544">
                  <c:v>-20.181999999999999</c:v>
                </c:pt>
                <c:pt idx="2545">
                  <c:v>-20.22</c:v>
                </c:pt>
                <c:pt idx="2546">
                  <c:v>-20.207000000000001</c:v>
                </c:pt>
                <c:pt idx="2547">
                  <c:v>-20.195</c:v>
                </c:pt>
                <c:pt idx="2548">
                  <c:v>-20.239000000000001</c:v>
                </c:pt>
                <c:pt idx="2549">
                  <c:v>-20.164000000000001</c:v>
                </c:pt>
                <c:pt idx="2550">
                  <c:v>-20.140999999999998</c:v>
                </c:pt>
                <c:pt idx="2551">
                  <c:v>-20.254000000000001</c:v>
                </c:pt>
                <c:pt idx="2552">
                  <c:v>-20.306999999999999</c:v>
                </c:pt>
                <c:pt idx="2553">
                  <c:v>-20.234999999999999</c:v>
                </c:pt>
                <c:pt idx="2554">
                  <c:v>-20.228999999999999</c:v>
                </c:pt>
                <c:pt idx="2555">
                  <c:v>-20.311</c:v>
                </c:pt>
                <c:pt idx="2556">
                  <c:v>-20.273</c:v>
                </c:pt>
                <c:pt idx="2557">
                  <c:v>-20.303000000000001</c:v>
                </c:pt>
                <c:pt idx="2558">
                  <c:v>-20.309999999999999</c:v>
                </c:pt>
                <c:pt idx="2559">
                  <c:v>-20.356999999999999</c:v>
                </c:pt>
                <c:pt idx="2560">
                  <c:v>-20.367999999999999</c:v>
                </c:pt>
                <c:pt idx="2561">
                  <c:v>-20.376999999999999</c:v>
                </c:pt>
                <c:pt idx="2562">
                  <c:v>-20.414999999999999</c:v>
                </c:pt>
                <c:pt idx="2563">
                  <c:v>-20.484999999999999</c:v>
                </c:pt>
                <c:pt idx="2564">
                  <c:v>-20.561</c:v>
                </c:pt>
                <c:pt idx="2565">
                  <c:v>-20.651</c:v>
                </c:pt>
                <c:pt idx="2566">
                  <c:v>-20.645</c:v>
                </c:pt>
                <c:pt idx="2567">
                  <c:v>-20.713999999999999</c:v>
                </c:pt>
                <c:pt idx="2568">
                  <c:v>-20.683</c:v>
                </c:pt>
                <c:pt idx="2569">
                  <c:v>-20.695</c:v>
                </c:pt>
                <c:pt idx="2570">
                  <c:v>-20.739000000000001</c:v>
                </c:pt>
                <c:pt idx="2571">
                  <c:v>-20.722999999999999</c:v>
                </c:pt>
                <c:pt idx="2572">
                  <c:v>-20.754000000000001</c:v>
                </c:pt>
                <c:pt idx="2573">
                  <c:v>-20.79</c:v>
                </c:pt>
                <c:pt idx="2574">
                  <c:v>-20.760999999999999</c:v>
                </c:pt>
                <c:pt idx="2575">
                  <c:v>-20.773</c:v>
                </c:pt>
                <c:pt idx="2576">
                  <c:v>-20.882999999999999</c:v>
                </c:pt>
                <c:pt idx="2577">
                  <c:v>-20.838999999999999</c:v>
                </c:pt>
                <c:pt idx="2578">
                  <c:v>-20.856000000000002</c:v>
                </c:pt>
                <c:pt idx="2579">
                  <c:v>-20.873000000000001</c:v>
                </c:pt>
                <c:pt idx="2580">
                  <c:v>-20.856000000000002</c:v>
                </c:pt>
                <c:pt idx="2581">
                  <c:v>-20.876000000000001</c:v>
                </c:pt>
                <c:pt idx="2582">
                  <c:v>-20.895</c:v>
                </c:pt>
                <c:pt idx="2583">
                  <c:v>-20.949000000000002</c:v>
                </c:pt>
                <c:pt idx="2584">
                  <c:v>-21.006</c:v>
                </c:pt>
                <c:pt idx="2585">
                  <c:v>-21.044</c:v>
                </c:pt>
                <c:pt idx="2586">
                  <c:v>-21.074999999999999</c:v>
                </c:pt>
                <c:pt idx="2587">
                  <c:v>-21.167999999999999</c:v>
                </c:pt>
                <c:pt idx="2588">
                  <c:v>-21.161000000000001</c:v>
                </c:pt>
                <c:pt idx="2589">
                  <c:v>-21.228999999999999</c:v>
                </c:pt>
                <c:pt idx="2590">
                  <c:v>-21.324000000000002</c:v>
                </c:pt>
                <c:pt idx="2591">
                  <c:v>-21.449000000000002</c:v>
                </c:pt>
                <c:pt idx="2592">
                  <c:v>-21.44</c:v>
                </c:pt>
                <c:pt idx="2593">
                  <c:v>-21.405999999999999</c:v>
                </c:pt>
                <c:pt idx="2594">
                  <c:v>-21.378</c:v>
                </c:pt>
                <c:pt idx="2595">
                  <c:v>-21.286000000000001</c:v>
                </c:pt>
                <c:pt idx="2596">
                  <c:v>-21.282</c:v>
                </c:pt>
                <c:pt idx="2597">
                  <c:v>-21.257999999999999</c:v>
                </c:pt>
                <c:pt idx="2598">
                  <c:v>-21.279</c:v>
                </c:pt>
                <c:pt idx="2599">
                  <c:v>-21.27</c:v>
                </c:pt>
                <c:pt idx="2600">
                  <c:v>-21.262</c:v>
                </c:pt>
                <c:pt idx="2601">
                  <c:v>-21.381</c:v>
                </c:pt>
                <c:pt idx="2602">
                  <c:v>-21.428000000000001</c:v>
                </c:pt>
                <c:pt idx="2603">
                  <c:v>-21.524999999999999</c:v>
                </c:pt>
                <c:pt idx="2604">
                  <c:v>-21.677</c:v>
                </c:pt>
                <c:pt idx="2605">
                  <c:v>-21.736000000000001</c:v>
                </c:pt>
                <c:pt idx="2606">
                  <c:v>-21.747</c:v>
                </c:pt>
                <c:pt idx="2607">
                  <c:v>-21.765000000000001</c:v>
                </c:pt>
                <c:pt idx="2608">
                  <c:v>-21.748999999999999</c:v>
                </c:pt>
                <c:pt idx="2609">
                  <c:v>-21.748999999999999</c:v>
                </c:pt>
                <c:pt idx="2610">
                  <c:v>-21.744</c:v>
                </c:pt>
                <c:pt idx="2611">
                  <c:v>-21.695</c:v>
                </c:pt>
                <c:pt idx="2612">
                  <c:v>-21.702000000000002</c:v>
                </c:pt>
                <c:pt idx="2613">
                  <c:v>-21.716000000000001</c:v>
                </c:pt>
                <c:pt idx="2614">
                  <c:v>-21.774000000000001</c:v>
                </c:pt>
                <c:pt idx="2615">
                  <c:v>-21.783999999999999</c:v>
                </c:pt>
                <c:pt idx="2616">
                  <c:v>-21.797000000000001</c:v>
                </c:pt>
                <c:pt idx="2617">
                  <c:v>-21.823</c:v>
                </c:pt>
                <c:pt idx="2618">
                  <c:v>-21.847999999999999</c:v>
                </c:pt>
                <c:pt idx="2619">
                  <c:v>-21.869</c:v>
                </c:pt>
                <c:pt idx="2620">
                  <c:v>-21.853999999999999</c:v>
                </c:pt>
                <c:pt idx="2621">
                  <c:v>-21.814</c:v>
                </c:pt>
                <c:pt idx="2622">
                  <c:v>-21.824999999999999</c:v>
                </c:pt>
                <c:pt idx="2623">
                  <c:v>-21.876999999999999</c:v>
                </c:pt>
                <c:pt idx="2624">
                  <c:v>-21.84</c:v>
                </c:pt>
                <c:pt idx="2625">
                  <c:v>-21.821999999999999</c:v>
                </c:pt>
                <c:pt idx="2626">
                  <c:v>-21.875</c:v>
                </c:pt>
                <c:pt idx="2627">
                  <c:v>-21.882000000000001</c:v>
                </c:pt>
                <c:pt idx="2628">
                  <c:v>-21.843</c:v>
                </c:pt>
                <c:pt idx="2629">
                  <c:v>-21.815999999999999</c:v>
                </c:pt>
                <c:pt idx="2630">
                  <c:v>-21.859000000000002</c:v>
                </c:pt>
                <c:pt idx="2631">
                  <c:v>-21.838000000000001</c:v>
                </c:pt>
                <c:pt idx="2632">
                  <c:v>-21.838999999999999</c:v>
                </c:pt>
                <c:pt idx="2633">
                  <c:v>-21.882999999999999</c:v>
                </c:pt>
                <c:pt idx="2634">
                  <c:v>-21.885000000000002</c:v>
                </c:pt>
                <c:pt idx="2635">
                  <c:v>-21.911999999999999</c:v>
                </c:pt>
                <c:pt idx="2636">
                  <c:v>-21.873999999999999</c:v>
                </c:pt>
                <c:pt idx="2637">
                  <c:v>-21.852</c:v>
                </c:pt>
                <c:pt idx="2638">
                  <c:v>-21.881</c:v>
                </c:pt>
                <c:pt idx="2639">
                  <c:v>-21.88</c:v>
                </c:pt>
                <c:pt idx="2640">
                  <c:v>-21.88</c:v>
                </c:pt>
                <c:pt idx="2641">
                  <c:v>-21.893999999999998</c:v>
                </c:pt>
                <c:pt idx="2642">
                  <c:v>-21.965</c:v>
                </c:pt>
                <c:pt idx="2643">
                  <c:v>-21.969000000000001</c:v>
                </c:pt>
                <c:pt idx="2644">
                  <c:v>-21.954000000000001</c:v>
                </c:pt>
                <c:pt idx="2645">
                  <c:v>-21.901</c:v>
                </c:pt>
                <c:pt idx="2646">
                  <c:v>-21.864999999999998</c:v>
                </c:pt>
                <c:pt idx="2647">
                  <c:v>-21.870999999999999</c:v>
                </c:pt>
                <c:pt idx="2648">
                  <c:v>-21.934999999999999</c:v>
                </c:pt>
                <c:pt idx="2649">
                  <c:v>-21.933</c:v>
                </c:pt>
                <c:pt idx="2650">
                  <c:v>-21.902999999999999</c:v>
                </c:pt>
                <c:pt idx="2651">
                  <c:v>-21.859000000000002</c:v>
                </c:pt>
                <c:pt idx="2652">
                  <c:v>-21.891999999999999</c:v>
                </c:pt>
                <c:pt idx="2653">
                  <c:v>-21.920999999999999</c:v>
                </c:pt>
                <c:pt idx="2654">
                  <c:v>-21.983000000000001</c:v>
                </c:pt>
                <c:pt idx="2655">
                  <c:v>-22.004000000000001</c:v>
                </c:pt>
                <c:pt idx="2656">
                  <c:v>-21.899000000000001</c:v>
                </c:pt>
                <c:pt idx="2657">
                  <c:v>-21.902000000000001</c:v>
                </c:pt>
                <c:pt idx="2658">
                  <c:v>-21.917999999999999</c:v>
                </c:pt>
                <c:pt idx="2659">
                  <c:v>-21.885999999999999</c:v>
                </c:pt>
                <c:pt idx="2660">
                  <c:v>-21.873999999999999</c:v>
                </c:pt>
                <c:pt idx="2661">
                  <c:v>-21.925000000000001</c:v>
                </c:pt>
                <c:pt idx="2662">
                  <c:v>-21.863</c:v>
                </c:pt>
                <c:pt idx="2663">
                  <c:v>-21.827000000000002</c:v>
                </c:pt>
                <c:pt idx="2664">
                  <c:v>-21.855</c:v>
                </c:pt>
                <c:pt idx="2665">
                  <c:v>-21.783999999999999</c:v>
                </c:pt>
                <c:pt idx="2666">
                  <c:v>-21.84</c:v>
                </c:pt>
                <c:pt idx="2667">
                  <c:v>-21.866</c:v>
                </c:pt>
                <c:pt idx="2668">
                  <c:v>-21.888999999999999</c:v>
                </c:pt>
                <c:pt idx="2669">
                  <c:v>-21.853999999999999</c:v>
                </c:pt>
                <c:pt idx="2670">
                  <c:v>-21.803999999999998</c:v>
                </c:pt>
                <c:pt idx="2671">
                  <c:v>-21.798999999999999</c:v>
                </c:pt>
                <c:pt idx="2672">
                  <c:v>-21.754999999999999</c:v>
                </c:pt>
                <c:pt idx="2673">
                  <c:v>-21.785</c:v>
                </c:pt>
                <c:pt idx="2674">
                  <c:v>-21.885000000000002</c:v>
                </c:pt>
                <c:pt idx="2675">
                  <c:v>-21.978000000000002</c:v>
                </c:pt>
                <c:pt idx="2676">
                  <c:v>-21.936</c:v>
                </c:pt>
                <c:pt idx="2677">
                  <c:v>-21.777999999999999</c:v>
                </c:pt>
                <c:pt idx="2678">
                  <c:v>-21.748000000000001</c:v>
                </c:pt>
                <c:pt idx="2679">
                  <c:v>-21.77</c:v>
                </c:pt>
                <c:pt idx="2680">
                  <c:v>-21.785</c:v>
                </c:pt>
                <c:pt idx="2681">
                  <c:v>-21.812000000000001</c:v>
                </c:pt>
                <c:pt idx="2682">
                  <c:v>-21.783999999999999</c:v>
                </c:pt>
                <c:pt idx="2683">
                  <c:v>-21.777999999999999</c:v>
                </c:pt>
                <c:pt idx="2684">
                  <c:v>-21.745999999999999</c:v>
                </c:pt>
                <c:pt idx="2685">
                  <c:v>-21.669</c:v>
                </c:pt>
                <c:pt idx="2686">
                  <c:v>-21.631</c:v>
                </c:pt>
                <c:pt idx="2687">
                  <c:v>-21.789000000000001</c:v>
                </c:pt>
                <c:pt idx="2688">
                  <c:v>-21.788</c:v>
                </c:pt>
                <c:pt idx="2689">
                  <c:v>-21.725000000000001</c:v>
                </c:pt>
                <c:pt idx="2690">
                  <c:v>-21.742999999999999</c:v>
                </c:pt>
                <c:pt idx="2691">
                  <c:v>-21.795999999999999</c:v>
                </c:pt>
                <c:pt idx="2692">
                  <c:v>-21.736000000000001</c:v>
                </c:pt>
                <c:pt idx="2693">
                  <c:v>-21.693000000000001</c:v>
                </c:pt>
                <c:pt idx="2694">
                  <c:v>-21.629000000000001</c:v>
                </c:pt>
                <c:pt idx="2695">
                  <c:v>-21.669</c:v>
                </c:pt>
                <c:pt idx="2696">
                  <c:v>-21.638000000000002</c:v>
                </c:pt>
                <c:pt idx="2697">
                  <c:v>-21.498999999999999</c:v>
                </c:pt>
                <c:pt idx="2698">
                  <c:v>-21.268000000000001</c:v>
                </c:pt>
                <c:pt idx="2699">
                  <c:v>-21.065000000000001</c:v>
                </c:pt>
                <c:pt idx="2700">
                  <c:v>-20.797000000000001</c:v>
                </c:pt>
                <c:pt idx="2701">
                  <c:v>-20.658999999999999</c:v>
                </c:pt>
                <c:pt idx="2702">
                  <c:v>-20.391999999999999</c:v>
                </c:pt>
                <c:pt idx="2703">
                  <c:v>-20.216999999999999</c:v>
                </c:pt>
                <c:pt idx="2704">
                  <c:v>-20.13</c:v>
                </c:pt>
                <c:pt idx="2705">
                  <c:v>-20.085000000000001</c:v>
                </c:pt>
                <c:pt idx="2706">
                  <c:v>-20.050999999999998</c:v>
                </c:pt>
                <c:pt idx="2707">
                  <c:v>-20</c:v>
                </c:pt>
                <c:pt idx="2708">
                  <c:v>-19.948</c:v>
                </c:pt>
                <c:pt idx="2709">
                  <c:v>-19.905000000000001</c:v>
                </c:pt>
                <c:pt idx="2710">
                  <c:v>-19.969000000000001</c:v>
                </c:pt>
                <c:pt idx="2711">
                  <c:v>-19.981999999999999</c:v>
                </c:pt>
                <c:pt idx="2712">
                  <c:v>-19.998000000000001</c:v>
                </c:pt>
                <c:pt idx="2713">
                  <c:v>-20.010999999999999</c:v>
                </c:pt>
                <c:pt idx="2714">
                  <c:v>-19.978999999999999</c:v>
                </c:pt>
                <c:pt idx="2715">
                  <c:v>-19.920999999999999</c:v>
                </c:pt>
                <c:pt idx="2716">
                  <c:v>-19.951000000000001</c:v>
                </c:pt>
                <c:pt idx="2717">
                  <c:v>-19.893000000000001</c:v>
                </c:pt>
                <c:pt idx="2718">
                  <c:v>-19.771000000000001</c:v>
                </c:pt>
                <c:pt idx="2719">
                  <c:v>-19.725000000000001</c:v>
                </c:pt>
                <c:pt idx="2720">
                  <c:v>-19.736000000000001</c:v>
                </c:pt>
                <c:pt idx="2721">
                  <c:v>-19.719000000000001</c:v>
                </c:pt>
                <c:pt idx="2722">
                  <c:v>-19.818999999999999</c:v>
                </c:pt>
                <c:pt idx="2723">
                  <c:v>-19.774999999999999</c:v>
                </c:pt>
                <c:pt idx="2724">
                  <c:v>-19.725000000000001</c:v>
                </c:pt>
                <c:pt idx="2725">
                  <c:v>-19.754999999999999</c:v>
                </c:pt>
                <c:pt idx="2726">
                  <c:v>-19.786999999999999</c:v>
                </c:pt>
                <c:pt idx="2727">
                  <c:v>-19.693000000000001</c:v>
                </c:pt>
                <c:pt idx="2728">
                  <c:v>-19.63</c:v>
                </c:pt>
                <c:pt idx="2729">
                  <c:v>-19.646999999999998</c:v>
                </c:pt>
                <c:pt idx="2730">
                  <c:v>-19.555</c:v>
                </c:pt>
                <c:pt idx="2731">
                  <c:v>-19.515000000000001</c:v>
                </c:pt>
                <c:pt idx="2732">
                  <c:v>-19.484000000000002</c:v>
                </c:pt>
                <c:pt idx="2733">
                  <c:v>-19.425999999999998</c:v>
                </c:pt>
                <c:pt idx="2734">
                  <c:v>-19.488</c:v>
                </c:pt>
                <c:pt idx="2735">
                  <c:v>-19.498999999999999</c:v>
                </c:pt>
                <c:pt idx="2736">
                  <c:v>-19.466999999999999</c:v>
                </c:pt>
                <c:pt idx="2737">
                  <c:v>-19.411000000000001</c:v>
                </c:pt>
                <c:pt idx="2738">
                  <c:v>-19.324999999999999</c:v>
                </c:pt>
                <c:pt idx="2739">
                  <c:v>-19.273</c:v>
                </c:pt>
                <c:pt idx="2740">
                  <c:v>-19.169</c:v>
                </c:pt>
                <c:pt idx="2741">
                  <c:v>-19.027000000000001</c:v>
                </c:pt>
                <c:pt idx="2742">
                  <c:v>-18.885999999999999</c:v>
                </c:pt>
                <c:pt idx="2743">
                  <c:v>-18.739000000000001</c:v>
                </c:pt>
                <c:pt idx="2744">
                  <c:v>-18.651</c:v>
                </c:pt>
                <c:pt idx="2745">
                  <c:v>-18.661999999999999</c:v>
                </c:pt>
                <c:pt idx="2746">
                  <c:v>-18.686</c:v>
                </c:pt>
                <c:pt idx="2747">
                  <c:v>-18.646000000000001</c:v>
                </c:pt>
                <c:pt idx="2748">
                  <c:v>-18.638000000000002</c:v>
                </c:pt>
                <c:pt idx="2749">
                  <c:v>-18.693999999999999</c:v>
                </c:pt>
                <c:pt idx="2750">
                  <c:v>-18.766999999999999</c:v>
                </c:pt>
                <c:pt idx="2751">
                  <c:v>-18.72</c:v>
                </c:pt>
                <c:pt idx="2752">
                  <c:v>-18.702999999999999</c:v>
                </c:pt>
                <c:pt idx="2753">
                  <c:v>-18.695</c:v>
                </c:pt>
                <c:pt idx="2754">
                  <c:v>-18.693999999999999</c:v>
                </c:pt>
                <c:pt idx="2755">
                  <c:v>-18.66</c:v>
                </c:pt>
                <c:pt idx="2756">
                  <c:v>-18.635999999999999</c:v>
                </c:pt>
                <c:pt idx="2757">
                  <c:v>-18.631</c:v>
                </c:pt>
                <c:pt idx="2758">
                  <c:v>-18.687999999999999</c:v>
                </c:pt>
                <c:pt idx="2759">
                  <c:v>-18.667000000000002</c:v>
                </c:pt>
                <c:pt idx="2760">
                  <c:v>-18.52</c:v>
                </c:pt>
                <c:pt idx="2761">
                  <c:v>-18.513000000000002</c:v>
                </c:pt>
                <c:pt idx="2762">
                  <c:v>-18.428999999999998</c:v>
                </c:pt>
                <c:pt idx="2763">
                  <c:v>-18.289000000000001</c:v>
                </c:pt>
                <c:pt idx="2764">
                  <c:v>-18.221</c:v>
                </c:pt>
                <c:pt idx="2765">
                  <c:v>-18.177</c:v>
                </c:pt>
                <c:pt idx="2766">
                  <c:v>-18.151</c:v>
                </c:pt>
                <c:pt idx="2767">
                  <c:v>-18.120999999999999</c:v>
                </c:pt>
                <c:pt idx="2768">
                  <c:v>-18.108000000000001</c:v>
                </c:pt>
                <c:pt idx="2769">
                  <c:v>-18.056999999999999</c:v>
                </c:pt>
                <c:pt idx="2770">
                  <c:v>-18.048999999999999</c:v>
                </c:pt>
                <c:pt idx="2771">
                  <c:v>-17.998999999999999</c:v>
                </c:pt>
                <c:pt idx="2772">
                  <c:v>-17.940999999999999</c:v>
                </c:pt>
                <c:pt idx="2773">
                  <c:v>-17.986999999999998</c:v>
                </c:pt>
                <c:pt idx="2774">
                  <c:v>-18.033999999999999</c:v>
                </c:pt>
                <c:pt idx="2775">
                  <c:v>-18.010999999999999</c:v>
                </c:pt>
                <c:pt idx="2776">
                  <c:v>-17.940999999999999</c:v>
                </c:pt>
                <c:pt idx="2777">
                  <c:v>-17.814</c:v>
                </c:pt>
                <c:pt idx="2778">
                  <c:v>-17.690999999999999</c:v>
                </c:pt>
                <c:pt idx="2779">
                  <c:v>-17.725000000000001</c:v>
                </c:pt>
                <c:pt idx="2780">
                  <c:v>-17.713999999999999</c:v>
                </c:pt>
                <c:pt idx="2781">
                  <c:v>-17.734999999999999</c:v>
                </c:pt>
                <c:pt idx="2782">
                  <c:v>-17.693000000000001</c:v>
                </c:pt>
                <c:pt idx="2783">
                  <c:v>-17.544</c:v>
                </c:pt>
                <c:pt idx="2784">
                  <c:v>-17.507999999999999</c:v>
                </c:pt>
                <c:pt idx="2785">
                  <c:v>-17.420999999999999</c:v>
                </c:pt>
                <c:pt idx="2786">
                  <c:v>-17.352</c:v>
                </c:pt>
                <c:pt idx="2787">
                  <c:v>-17.196000000000002</c:v>
                </c:pt>
                <c:pt idx="2788">
                  <c:v>-17.050999999999998</c:v>
                </c:pt>
                <c:pt idx="2789">
                  <c:v>-17.030999999999999</c:v>
                </c:pt>
                <c:pt idx="2790">
                  <c:v>-16.914999999999999</c:v>
                </c:pt>
                <c:pt idx="2791">
                  <c:v>-16.846</c:v>
                </c:pt>
                <c:pt idx="2792">
                  <c:v>-16.815000000000001</c:v>
                </c:pt>
                <c:pt idx="2793">
                  <c:v>-16.745999999999999</c:v>
                </c:pt>
                <c:pt idx="2794">
                  <c:v>-16.681999999999999</c:v>
                </c:pt>
                <c:pt idx="2795">
                  <c:v>-16.634</c:v>
                </c:pt>
                <c:pt idx="2796">
                  <c:v>-16.542999999999999</c:v>
                </c:pt>
                <c:pt idx="2797">
                  <c:v>-16.366</c:v>
                </c:pt>
                <c:pt idx="2798">
                  <c:v>-16.181000000000001</c:v>
                </c:pt>
                <c:pt idx="2799">
                  <c:v>-16.035</c:v>
                </c:pt>
                <c:pt idx="2800">
                  <c:v>-15.927</c:v>
                </c:pt>
                <c:pt idx="2801">
                  <c:v>-15.88</c:v>
                </c:pt>
                <c:pt idx="2802">
                  <c:v>-15.867000000000001</c:v>
                </c:pt>
                <c:pt idx="2803">
                  <c:v>-15.863</c:v>
                </c:pt>
                <c:pt idx="2804">
                  <c:v>-15.914999999999999</c:v>
                </c:pt>
                <c:pt idx="2805">
                  <c:v>-15.912000000000001</c:v>
                </c:pt>
                <c:pt idx="2806">
                  <c:v>-15.923999999999999</c:v>
                </c:pt>
                <c:pt idx="2807">
                  <c:v>-16.042000000000002</c:v>
                </c:pt>
                <c:pt idx="2808">
                  <c:v>-16</c:v>
                </c:pt>
                <c:pt idx="2809">
                  <c:v>-15.996</c:v>
                </c:pt>
                <c:pt idx="2810">
                  <c:v>-16.041</c:v>
                </c:pt>
                <c:pt idx="2811">
                  <c:v>-16.155000000000001</c:v>
                </c:pt>
                <c:pt idx="2812">
                  <c:v>-16.213000000000001</c:v>
                </c:pt>
                <c:pt idx="2813">
                  <c:v>-16.349</c:v>
                </c:pt>
                <c:pt idx="2814">
                  <c:v>-16.494</c:v>
                </c:pt>
                <c:pt idx="2815">
                  <c:v>-16.497</c:v>
                </c:pt>
                <c:pt idx="2816">
                  <c:v>-16.536999999999999</c:v>
                </c:pt>
                <c:pt idx="2817">
                  <c:v>-16.632000000000001</c:v>
                </c:pt>
                <c:pt idx="2818">
                  <c:v>-16.79</c:v>
                </c:pt>
                <c:pt idx="2819">
                  <c:v>-16.981999999999999</c:v>
                </c:pt>
                <c:pt idx="2820">
                  <c:v>-17.132999999999999</c:v>
                </c:pt>
                <c:pt idx="2821">
                  <c:v>-17.305</c:v>
                </c:pt>
                <c:pt idx="2822">
                  <c:v>-17.486999999999998</c:v>
                </c:pt>
                <c:pt idx="2823">
                  <c:v>-17.658000000000001</c:v>
                </c:pt>
                <c:pt idx="2824">
                  <c:v>-17.805</c:v>
                </c:pt>
                <c:pt idx="2825">
                  <c:v>-17.805</c:v>
                </c:pt>
                <c:pt idx="2826">
                  <c:v>-17.873000000000001</c:v>
                </c:pt>
                <c:pt idx="2827">
                  <c:v>-17.916</c:v>
                </c:pt>
                <c:pt idx="2828">
                  <c:v>-17.873000000000001</c:v>
                </c:pt>
                <c:pt idx="2829">
                  <c:v>-17.952999999999999</c:v>
                </c:pt>
                <c:pt idx="2830">
                  <c:v>-17.988</c:v>
                </c:pt>
                <c:pt idx="2831">
                  <c:v>-18.071000000000002</c:v>
                </c:pt>
                <c:pt idx="2832">
                  <c:v>-18.241</c:v>
                </c:pt>
                <c:pt idx="2833">
                  <c:v>-18.335000000000001</c:v>
                </c:pt>
                <c:pt idx="2834">
                  <c:v>-18.346</c:v>
                </c:pt>
                <c:pt idx="2835">
                  <c:v>-18.379000000000001</c:v>
                </c:pt>
                <c:pt idx="2836">
                  <c:v>-18.484999999999999</c:v>
                </c:pt>
                <c:pt idx="2837">
                  <c:v>-18.521999999999998</c:v>
                </c:pt>
                <c:pt idx="2838">
                  <c:v>-18.649999999999999</c:v>
                </c:pt>
                <c:pt idx="2839">
                  <c:v>-18.707999999999998</c:v>
                </c:pt>
                <c:pt idx="2840">
                  <c:v>-18.748999999999999</c:v>
                </c:pt>
                <c:pt idx="2841">
                  <c:v>-18.645</c:v>
                </c:pt>
                <c:pt idx="2842">
                  <c:v>-18.63</c:v>
                </c:pt>
                <c:pt idx="2843">
                  <c:v>-18.63</c:v>
                </c:pt>
                <c:pt idx="2844">
                  <c:v>-18.651</c:v>
                </c:pt>
                <c:pt idx="2845">
                  <c:v>-18.684999999999999</c:v>
                </c:pt>
                <c:pt idx="2846">
                  <c:v>-18.768000000000001</c:v>
                </c:pt>
                <c:pt idx="2847">
                  <c:v>-18.847999999999999</c:v>
                </c:pt>
                <c:pt idx="2848">
                  <c:v>-18.832999999999998</c:v>
                </c:pt>
                <c:pt idx="2849">
                  <c:v>-18.837</c:v>
                </c:pt>
                <c:pt idx="2850">
                  <c:v>-18.79</c:v>
                </c:pt>
                <c:pt idx="2851">
                  <c:v>-18.748999999999999</c:v>
                </c:pt>
                <c:pt idx="2852">
                  <c:v>-18.725000000000001</c:v>
                </c:pt>
                <c:pt idx="2853">
                  <c:v>-18.815999999999999</c:v>
                </c:pt>
                <c:pt idx="2854">
                  <c:v>-18.91</c:v>
                </c:pt>
                <c:pt idx="2855">
                  <c:v>-18.917999999999999</c:v>
                </c:pt>
                <c:pt idx="2856">
                  <c:v>-18.861000000000001</c:v>
                </c:pt>
                <c:pt idx="2857">
                  <c:v>-18.788</c:v>
                </c:pt>
                <c:pt idx="2858">
                  <c:v>-18.808</c:v>
                </c:pt>
                <c:pt idx="2859">
                  <c:v>-18.864999999999998</c:v>
                </c:pt>
                <c:pt idx="2860">
                  <c:v>-18.876999999999999</c:v>
                </c:pt>
                <c:pt idx="2861">
                  <c:v>-18.925999999999998</c:v>
                </c:pt>
                <c:pt idx="2862">
                  <c:v>-18.904</c:v>
                </c:pt>
                <c:pt idx="2863">
                  <c:v>-18.798999999999999</c:v>
                </c:pt>
                <c:pt idx="2864">
                  <c:v>-18.760999999999999</c:v>
                </c:pt>
                <c:pt idx="2865">
                  <c:v>-18.742000000000001</c:v>
                </c:pt>
                <c:pt idx="2866">
                  <c:v>-18.699000000000002</c:v>
                </c:pt>
                <c:pt idx="2867">
                  <c:v>-18.699000000000002</c:v>
                </c:pt>
                <c:pt idx="2868">
                  <c:v>-18.657</c:v>
                </c:pt>
                <c:pt idx="2869">
                  <c:v>-18.681000000000001</c:v>
                </c:pt>
                <c:pt idx="2870">
                  <c:v>-18.706</c:v>
                </c:pt>
                <c:pt idx="2871">
                  <c:v>-18.693000000000001</c:v>
                </c:pt>
                <c:pt idx="2872">
                  <c:v>-18.678999999999998</c:v>
                </c:pt>
                <c:pt idx="2873">
                  <c:v>-18.678000000000001</c:v>
                </c:pt>
                <c:pt idx="2874">
                  <c:v>-18.658999999999999</c:v>
                </c:pt>
                <c:pt idx="2875">
                  <c:v>-18.606999999999999</c:v>
                </c:pt>
                <c:pt idx="2876">
                  <c:v>-18.523</c:v>
                </c:pt>
                <c:pt idx="2877">
                  <c:v>-18.475999999999999</c:v>
                </c:pt>
                <c:pt idx="2878">
                  <c:v>-18.422000000000001</c:v>
                </c:pt>
                <c:pt idx="2879">
                  <c:v>-18.375</c:v>
                </c:pt>
                <c:pt idx="2880">
                  <c:v>-18.280999999999999</c:v>
                </c:pt>
                <c:pt idx="2881">
                  <c:v>-18.277999999999999</c:v>
                </c:pt>
                <c:pt idx="2882">
                  <c:v>-18.274000000000001</c:v>
                </c:pt>
                <c:pt idx="2883">
                  <c:v>-18.190000000000001</c:v>
                </c:pt>
                <c:pt idx="2884">
                  <c:v>-18.120999999999999</c:v>
                </c:pt>
                <c:pt idx="2885">
                  <c:v>-18.071000000000002</c:v>
                </c:pt>
                <c:pt idx="2886">
                  <c:v>-17.998000000000001</c:v>
                </c:pt>
                <c:pt idx="2887">
                  <c:v>-17.885999999999999</c:v>
                </c:pt>
                <c:pt idx="2888">
                  <c:v>-17.731999999999999</c:v>
                </c:pt>
                <c:pt idx="2889">
                  <c:v>-17.553999999999998</c:v>
                </c:pt>
                <c:pt idx="2890">
                  <c:v>-17.518999999999998</c:v>
                </c:pt>
                <c:pt idx="2891">
                  <c:v>-17.518000000000001</c:v>
                </c:pt>
                <c:pt idx="2892">
                  <c:v>-17.486999999999998</c:v>
                </c:pt>
                <c:pt idx="2893">
                  <c:v>-17.416</c:v>
                </c:pt>
                <c:pt idx="2894">
                  <c:v>-17.323</c:v>
                </c:pt>
                <c:pt idx="2895">
                  <c:v>-17.265000000000001</c:v>
                </c:pt>
                <c:pt idx="2896">
                  <c:v>-17.138999999999999</c:v>
                </c:pt>
                <c:pt idx="2897">
                  <c:v>-17.079000000000001</c:v>
                </c:pt>
                <c:pt idx="2898">
                  <c:v>-17.074999999999999</c:v>
                </c:pt>
                <c:pt idx="2899">
                  <c:v>-16.902000000000001</c:v>
                </c:pt>
                <c:pt idx="2900">
                  <c:v>-16.699000000000002</c:v>
                </c:pt>
                <c:pt idx="2901">
                  <c:v>-16.483000000000001</c:v>
                </c:pt>
                <c:pt idx="2902">
                  <c:v>-16.288</c:v>
                </c:pt>
                <c:pt idx="2903">
                  <c:v>-16.062000000000001</c:v>
                </c:pt>
                <c:pt idx="2904">
                  <c:v>-15.776</c:v>
                </c:pt>
                <c:pt idx="2905">
                  <c:v>-15.49</c:v>
                </c:pt>
                <c:pt idx="2906">
                  <c:v>-15.335000000000001</c:v>
                </c:pt>
                <c:pt idx="2907">
                  <c:v>-15.253</c:v>
                </c:pt>
                <c:pt idx="2908">
                  <c:v>-15.246</c:v>
                </c:pt>
                <c:pt idx="2909">
                  <c:v>-15.215999999999999</c:v>
                </c:pt>
                <c:pt idx="2910">
                  <c:v>-15.218</c:v>
                </c:pt>
                <c:pt idx="2911">
                  <c:v>-15.221</c:v>
                </c:pt>
                <c:pt idx="2912">
                  <c:v>-15.228999999999999</c:v>
                </c:pt>
                <c:pt idx="2913">
                  <c:v>-15.256</c:v>
                </c:pt>
                <c:pt idx="2914">
                  <c:v>-15.276</c:v>
                </c:pt>
                <c:pt idx="2915">
                  <c:v>-15.272</c:v>
                </c:pt>
                <c:pt idx="2916">
                  <c:v>-15.14</c:v>
                </c:pt>
                <c:pt idx="2917">
                  <c:v>-14.927</c:v>
                </c:pt>
                <c:pt idx="2918">
                  <c:v>-14.781000000000001</c:v>
                </c:pt>
                <c:pt idx="2919">
                  <c:v>-14.547000000000001</c:v>
                </c:pt>
                <c:pt idx="2920">
                  <c:v>-14.16</c:v>
                </c:pt>
                <c:pt idx="2921">
                  <c:v>-13.856999999999999</c:v>
                </c:pt>
                <c:pt idx="2922">
                  <c:v>-13.69</c:v>
                </c:pt>
                <c:pt idx="2923">
                  <c:v>-13.603</c:v>
                </c:pt>
                <c:pt idx="2924">
                  <c:v>-13.499000000000001</c:v>
                </c:pt>
                <c:pt idx="2925">
                  <c:v>-13.438000000000001</c:v>
                </c:pt>
                <c:pt idx="2926">
                  <c:v>-13.381</c:v>
                </c:pt>
                <c:pt idx="2927">
                  <c:v>-13.372999999999999</c:v>
                </c:pt>
                <c:pt idx="2928">
                  <c:v>-13.416</c:v>
                </c:pt>
                <c:pt idx="2929">
                  <c:v>-13.423</c:v>
                </c:pt>
                <c:pt idx="2930">
                  <c:v>-13.385</c:v>
                </c:pt>
                <c:pt idx="2931">
                  <c:v>-13.414</c:v>
                </c:pt>
                <c:pt idx="2932">
                  <c:v>-13.484</c:v>
                </c:pt>
                <c:pt idx="2933">
                  <c:v>-13.446</c:v>
                </c:pt>
                <c:pt idx="2934">
                  <c:v>-13.448</c:v>
                </c:pt>
                <c:pt idx="2935">
                  <c:v>-13.452</c:v>
                </c:pt>
                <c:pt idx="2936">
                  <c:v>-13.429</c:v>
                </c:pt>
                <c:pt idx="2937">
                  <c:v>-13.407999999999999</c:v>
                </c:pt>
                <c:pt idx="2938">
                  <c:v>-13.356</c:v>
                </c:pt>
                <c:pt idx="2939">
                  <c:v>-13.321</c:v>
                </c:pt>
                <c:pt idx="2940">
                  <c:v>-13.308</c:v>
                </c:pt>
                <c:pt idx="2941">
                  <c:v>-13.31</c:v>
                </c:pt>
                <c:pt idx="2942">
                  <c:v>-13.319000000000001</c:v>
                </c:pt>
                <c:pt idx="2943">
                  <c:v>-13.359</c:v>
                </c:pt>
                <c:pt idx="2944">
                  <c:v>-13.352</c:v>
                </c:pt>
                <c:pt idx="2945">
                  <c:v>-13.334</c:v>
                </c:pt>
                <c:pt idx="2946">
                  <c:v>-13.254</c:v>
                </c:pt>
                <c:pt idx="2947">
                  <c:v>-13.279</c:v>
                </c:pt>
                <c:pt idx="2948">
                  <c:v>-13.282</c:v>
                </c:pt>
                <c:pt idx="2949">
                  <c:v>-13.196999999999999</c:v>
                </c:pt>
                <c:pt idx="2950">
                  <c:v>-13.121</c:v>
                </c:pt>
                <c:pt idx="2951">
                  <c:v>-13.044</c:v>
                </c:pt>
                <c:pt idx="2952">
                  <c:v>-12.930999999999999</c:v>
                </c:pt>
                <c:pt idx="2953">
                  <c:v>-12.907</c:v>
                </c:pt>
                <c:pt idx="2954">
                  <c:v>-12.91</c:v>
                </c:pt>
                <c:pt idx="2955">
                  <c:v>-12.88</c:v>
                </c:pt>
                <c:pt idx="2956">
                  <c:v>-12.827999999999999</c:v>
                </c:pt>
                <c:pt idx="2957">
                  <c:v>-12.853</c:v>
                </c:pt>
                <c:pt idx="2958">
                  <c:v>-12.875999999999999</c:v>
                </c:pt>
                <c:pt idx="2959">
                  <c:v>-12.904</c:v>
                </c:pt>
                <c:pt idx="2960">
                  <c:v>-12.912000000000001</c:v>
                </c:pt>
                <c:pt idx="2961">
                  <c:v>-12.856</c:v>
                </c:pt>
                <c:pt idx="2962">
                  <c:v>-12.853</c:v>
                </c:pt>
                <c:pt idx="2963">
                  <c:v>-12.858000000000001</c:v>
                </c:pt>
                <c:pt idx="2964">
                  <c:v>-12.849</c:v>
                </c:pt>
                <c:pt idx="2965">
                  <c:v>-12.88</c:v>
                </c:pt>
                <c:pt idx="2966">
                  <c:v>-12.898999999999999</c:v>
                </c:pt>
                <c:pt idx="2967">
                  <c:v>-12.871</c:v>
                </c:pt>
                <c:pt idx="2968">
                  <c:v>-12.849</c:v>
                </c:pt>
                <c:pt idx="2969">
                  <c:v>-12.823</c:v>
                </c:pt>
                <c:pt idx="2970">
                  <c:v>-12.756</c:v>
                </c:pt>
                <c:pt idx="2971">
                  <c:v>-12.701000000000001</c:v>
                </c:pt>
                <c:pt idx="2972">
                  <c:v>-12.721</c:v>
                </c:pt>
                <c:pt idx="2973">
                  <c:v>-12.741</c:v>
                </c:pt>
                <c:pt idx="2974">
                  <c:v>-12.717000000000001</c:v>
                </c:pt>
                <c:pt idx="2975">
                  <c:v>-12.669</c:v>
                </c:pt>
                <c:pt idx="2976">
                  <c:v>-12.667999999999999</c:v>
                </c:pt>
                <c:pt idx="2977">
                  <c:v>-12.707000000000001</c:v>
                </c:pt>
                <c:pt idx="2978">
                  <c:v>-12.706</c:v>
                </c:pt>
                <c:pt idx="2979">
                  <c:v>-12.76</c:v>
                </c:pt>
                <c:pt idx="2980">
                  <c:v>-12.746</c:v>
                </c:pt>
                <c:pt idx="2981">
                  <c:v>-12.736000000000001</c:v>
                </c:pt>
                <c:pt idx="2982">
                  <c:v>-12.683</c:v>
                </c:pt>
                <c:pt idx="2983">
                  <c:v>-12.693</c:v>
                </c:pt>
                <c:pt idx="2984">
                  <c:v>-12.829000000000001</c:v>
                </c:pt>
                <c:pt idx="2985">
                  <c:v>-12.907999999999999</c:v>
                </c:pt>
                <c:pt idx="2986">
                  <c:v>-13.013999999999999</c:v>
                </c:pt>
                <c:pt idx="2987">
                  <c:v>-13.058999999999999</c:v>
                </c:pt>
                <c:pt idx="2988">
                  <c:v>-13.125</c:v>
                </c:pt>
                <c:pt idx="2989">
                  <c:v>-13.259</c:v>
                </c:pt>
                <c:pt idx="2990">
                  <c:v>-13.426</c:v>
                </c:pt>
                <c:pt idx="2991">
                  <c:v>-13.568</c:v>
                </c:pt>
                <c:pt idx="2992">
                  <c:v>-13.795</c:v>
                </c:pt>
                <c:pt idx="2993">
                  <c:v>-14.073</c:v>
                </c:pt>
                <c:pt idx="2994">
                  <c:v>-14.387</c:v>
                </c:pt>
                <c:pt idx="2995">
                  <c:v>-14.718999999999999</c:v>
                </c:pt>
                <c:pt idx="2996">
                  <c:v>-15.246</c:v>
                </c:pt>
                <c:pt idx="2997">
                  <c:v>-15.826000000000001</c:v>
                </c:pt>
                <c:pt idx="2998">
                  <c:v>-16.545000000000002</c:v>
                </c:pt>
                <c:pt idx="2999">
                  <c:v>-17.134</c:v>
                </c:pt>
                <c:pt idx="3000">
                  <c:v>-17.510000000000002</c:v>
                </c:pt>
                <c:pt idx="3001">
                  <c:v>-17.626000000000001</c:v>
                </c:pt>
                <c:pt idx="3002">
                  <c:v>-17.663</c:v>
                </c:pt>
                <c:pt idx="3003">
                  <c:v>-17.701000000000001</c:v>
                </c:pt>
                <c:pt idx="3004">
                  <c:v>-17.817</c:v>
                </c:pt>
                <c:pt idx="3005">
                  <c:v>-18.023</c:v>
                </c:pt>
                <c:pt idx="3006">
                  <c:v>-18.190000000000001</c:v>
                </c:pt>
                <c:pt idx="3007">
                  <c:v>-18.108000000000001</c:v>
                </c:pt>
                <c:pt idx="3008">
                  <c:v>-18.041</c:v>
                </c:pt>
                <c:pt idx="3009">
                  <c:v>-18.12</c:v>
                </c:pt>
                <c:pt idx="3010">
                  <c:v>-18.216999999999999</c:v>
                </c:pt>
                <c:pt idx="3011">
                  <c:v>-18.128</c:v>
                </c:pt>
                <c:pt idx="3012">
                  <c:v>-18.143000000000001</c:v>
                </c:pt>
                <c:pt idx="3013">
                  <c:v>-18.225000000000001</c:v>
                </c:pt>
                <c:pt idx="3014">
                  <c:v>-18.265999999999998</c:v>
                </c:pt>
                <c:pt idx="3015">
                  <c:v>-18.170000000000002</c:v>
                </c:pt>
                <c:pt idx="3016">
                  <c:v>-18.11</c:v>
                </c:pt>
                <c:pt idx="3017">
                  <c:v>-18.14</c:v>
                </c:pt>
                <c:pt idx="3018">
                  <c:v>-18.091999999999999</c:v>
                </c:pt>
                <c:pt idx="3019">
                  <c:v>-18.024000000000001</c:v>
                </c:pt>
                <c:pt idx="3020">
                  <c:v>-18.045000000000002</c:v>
                </c:pt>
                <c:pt idx="3021">
                  <c:v>-18.114999999999998</c:v>
                </c:pt>
                <c:pt idx="3022">
                  <c:v>-18.071999999999999</c:v>
                </c:pt>
                <c:pt idx="3023">
                  <c:v>-18.094999999999999</c:v>
                </c:pt>
                <c:pt idx="3024">
                  <c:v>-18.097999999999999</c:v>
                </c:pt>
                <c:pt idx="3025">
                  <c:v>-18.082000000000001</c:v>
                </c:pt>
                <c:pt idx="3026">
                  <c:v>-18.103999999999999</c:v>
                </c:pt>
                <c:pt idx="3027">
                  <c:v>-18.052</c:v>
                </c:pt>
                <c:pt idx="3028">
                  <c:v>-17.956</c:v>
                </c:pt>
                <c:pt idx="3029">
                  <c:v>-17.876000000000001</c:v>
                </c:pt>
                <c:pt idx="3030">
                  <c:v>-17.885000000000002</c:v>
                </c:pt>
                <c:pt idx="3031">
                  <c:v>-17.832000000000001</c:v>
                </c:pt>
                <c:pt idx="3032">
                  <c:v>-17.861000000000001</c:v>
                </c:pt>
                <c:pt idx="3033">
                  <c:v>-17.920000000000002</c:v>
                </c:pt>
                <c:pt idx="3034">
                  <c:v>-17.917999999999999</c:v>
                </c:pt>
                <c:pt idx="3035">
                  <c:v>-17.920999999999999</c:v>
                </c:pt>
                <c:pt idx="3036">
                  <c:v>-17.937999999999999</c:v>
                </c:pt>
                <c:pt idx="3037">
                  <c:v>-17.870999999999999</c:v>
                </c:pt>
                <c:pt idx="3038">
                  <c:v>-17.849</c:v>
                </c:pt>
                <c:pt idx="3039">
                  <c:v>-17.847000000000001</c:v>
                </c:pt>
                <c:pt idx="3040">
                  <c:v>-17.864000000000001</c:v>
                </c:pt>
                <c:pt idx="3041">
                  <c:v>-17.908999999999999</c:v>
                </c:pt>
                <c:pt idx="3042">
                  <c:v>-17.913</c:v>
                </c:pt>
                <c:pt idx="3043">
                  <c:v>-17.852</c:v>
                </c:pt>
                <c:pt idx="3044">
                  <c:v>-17.777999999999999</c:v>
                </c:pt>
                <c:pt idx="3045">
                  <c:v>-17.693999999999999</c:v>
                </c:pt>
                <c:pt idx="3046">
                  <c:v>-17.690999999999999</c:v>
                </c:pt>
                <c:pt idx="3047">
                  <c:v>-17.745000000000001</c:v>
                </c:pt>
                <c:pt idx="3048">
                  <c:v>-17.745999999999999</c:v>
                </c:pt>
                <c:pt idx="3049">
                  <c:v>-17.616</c:v>
                </c:pt>
                <c:pt idx="3050">
                  <c:v>-17.565000000000001</c:v>
                </c:pt>
                <c:pt idx="3051">
                  <c:v>-17.536999999999999</c:v>
                </c:pt>
                <c:pt idx="3052">
                  <c:v>-17.582000000000001</c:v>
                </c:pt>
                <c:pt idx="3053">
                  <c:v>-17.565000000000001</c:v>
                </c:pt>
                <c:pt idx="3054">
                  <c:v>-17.538</c:v>
                </c:pt>
                <c:pt idx="3055">
                  <c:v>-17.527999999999999</c:v>
                </c:pt>
                <c:pt idx="3056">
                  <c:v>-17.541</c:v>
                </c:pt>
                <c:pt idx="3057">
                  <c:v>-17.474</c:v>
                </c:pt>
                <c:pt idx="3058">
                  <c:v>-17.43</c:v>
                </c:pt>
                <c:pt idx="3059">
                  <c:v>-17.478000000000002</c:v>
                </c:pt>
                <c:pt idx="3060">
                  <c:v>-17.524999999999999</c:v>
                </c:pt>
                <c:pt idx="3061">
                  <c:v>-17.536000000000001</c:v>
                </c:pt>
                <c:pt idx="3062">
                  <c:v>-17.524000000000001</c:v>
                </c:pt>
                <c:pt idx="3063">
                  <c:v>-17.515000000000001</c:v>
                </c:pt>
                <c:pt idx="3064">
                  <c:v>-17.509</c:v>
                </c:pt>
                <c:pt idx="3065">
                  <c:v>-17.491</c:v>
                </c:pt>
                <c:pt idx="3066">
                  <c:v>-17.443999999999999</c:v>
                </c:pt>
                <c:pt idx="3067">
                  <c:v>-17.506</c:v>
                </c:pt>
                <c:pt idx="3068">
                  <c:v>-17.574999999999999</c:v>
                </c:pt>
                <c:pt idx="3069">
                  <c:v>-17.565000000000001</c:v>
                </c:pt>
                <c:pt idx="3070">
                  <c:v>-17.588000000000001</c:v>
                </c:pt>
                <c:pt idx="3071">
                  <c:v>-17.516999999999999</c:v>
                </c:pt>
                <c:pt idx="3072">
                  <c:v>-17.506</c:v>
                </c:pt>
                <c:pt idx="3073">
                  <c:v>-17.588999999999999</c:v>
                </c:pt>
                <c:pt idx="3074">
                  <c:v>-17.613</c:v>
                </c:pt>
                <c:pt idx="3075">
                  <c:v>-17.632999999999999</c:v>
                </c:pt>
                <c:pt idx="3076">
                  <c:v>-17.696999999999999</c:v>
                </c:pt>
                <c:pt idx="3077">
                  <c:v>-17.654</c:v>
                </c:pt>
                <c:pt idx="3078">
                  <c:v>-17.648</c:v>
                </c:pt>
                <c:pt idx="3079">
                  <c:v>-17.672999999999998</c:v>
                </c:pt>
                <c:pt idx="3080">
                  <c:v>-17.782</c:v>
                </c:pt>
                <c:pt idx="3081">
                  <c:v>-17.802</c:v>
                </c:pt>
                <c:pt idx="3082">
                  <c:v>-17.791</c:v>
                </c:pt>
                <c:pt idx="3083">
                  <c:v>-17.782</c:v>
                </c:pt>
                <c:pt idx="3084">
                  <c:v>-17.853999999999999</c:v>
                </c:pt>
                <c:pt idx="3085">
                  <c:v>-17.899000000000001</c:v>
                </c:pt>
                <c:pt idx="3086">
                  <c:v>-17.957999999999998</c:v>
                </c:pt>
                <c:pt idx="3087">
                  <c:v>-18.03</c:v>
                </c:pt>
                <c:pt idx="3088">
                  <c:v>-18.091999999999999</c:v>
                </c:pt>
                <c:pt idx="3089">
                  <c:v>-18.201000000000001</c:v>
                </c:pt>
                <c:pt idx="3090">
                  <c:v>-18.285</c:v>
                </c:pt>
                <c:pt idx="3091">
                  <c:v>-18.297000000000001</c:v>
                </c:pt>
                <c:pt idx="3092">
                  <c:v>-18.295000000000002</c:v>
                </c:pt>
                <c:pt idx="3093">
                  <c:v>-18.274999999999999</c:v>
                </c:pt>
                <c:pt idx="3094">
                  <c:v>-18.27</c:v>
                </c:pt>
                <c:pt idx="3095">
                  <c:v>-18.276</c:v>
                </c:pt>
                <c:pt idx="3096">
                  <c:v>-18.265999999999998</c:v>
                </c:pt>
                <c:pt idx="3097">
                  <c:v>-18.326000000000001</c:v>
                </c:pt>
                <c:pt idx="3098">
                  <c:v>-18.314</c:v>
                </c:pt>
                <c:pt idx="3099">
                  <c:v>-18.364000000000001</c:v>
                </c:pt>
                <c:pt idx="3100">
                  <c:v>-18.414000000000001</c:v>
                </c:pt>
                <c:pt idx="3101">
                  <c:v>-18.423999999999999</c:v>
                </c:pt>
                <c:pt idx="3102">
                  <c:v>-18.527999999999999</c:v>
                </c:pt>
                <c:pt idx="3103">
                  <c:v>-18.645</c:v>
                </c:pt>
                <c:pt idx="3104">
                  <c:v>-18.670999999999999</c:v>
                </c:pt>
                <c:pt idx="3105">
                  <c:v>-18.715</c:v>
                </c:pt>
                <c:pt idx="3106">
                  <c:v>-18.795000000000002</c:v>
                </c:pt>
                <c:pt idx="3107">
                  <c:v>-18.803999999999998</c:v>
                </c:pt>
                <c:pt idx="3108">
                  <c:v>-18.803000000000001</c:v>
                </c:pt>
                <c:pt idx="3109">
                  <c:v>-18.812000000000001</c:v>
                </c:pt>
                <c:pt idx="3110">
                  <c:v>-18.876000000000001</c:v>
                </c:pt>
                <c:pt idx="3111">
                  <c:v>-18.89</c:v>
                </c:pt>
                <c:pt idx="3112">
                  <c:v>-18.861000000000001</c:v>
                </c:pt>
                <c:pt idx="3113">
                  <c:v>-18.835999999999999</c:v>
                </c:pt>
                <c:pt idx="3114">
                  <c:v>-18.847000000000001</c:v>
                </c:pt>
                <c:pt idx="3115">
                  <c:v>-18.866</c:v>
                </c:pt>
                <c:pt idx="3116">
                  <c:v>-18.879000000000001</c:v>
                </c:pt>
                <c:pt idx="3117">
                  <c:v>-18.914000000000001</c:v>
                </c:pt>
                <c:pt idx="3118">
                  <c:v>-18.936</c:v>
                </c:pt>
                <c:pt idx="3119">
                  <c:v>-18.931999999999999</c:v>
                </c:pt>
                <c:pt idx="3120">
                  <c:v>-18.946999999999999</c:v>
                </c:pt>
                <c:pt idx="3121">
                  <c:v>-18.89</c:v>
                </c:pt>
                <c:pt idx="3122">
                  <c:v>-18.831</c:v>
                </c:pt>
                <c:pt idx="3123">
                  <c:v>-18.814</c:v>
                </c:pt>
                <c:pt idx="3124">
                  <c:v>-18.893999999999998</c:v>
                </c:pt>
                <c:pt idx="3125">
                  <c:v>-18.95</c:v>
                </c:pt>
                <c:pt idx="3126">
                  <c:v>-18.972999999999999</c:v>
                </c:pt>
                <c:pt idx="3127">
                  <c:v>-18.95</c:v>
                </c:pt>
                <c:pt idx="3128">
                  <c:v>-18.969000000000001</c:v>
                </c:pt>
                <c:pt idx="3129">
                  <c:v>-18.986999999999998</c:v>
                </c:pt>
                <c:pt idx="3130">
                  <c:v>-18.992999999999999</c:v>
                </c:pt>
                <c:pt idx="3131">
                  <c:v>-18.974</c:v>
                </c:pt>
                <c:pt idx="3132">
                  <c:v>-18.959</c:v>
                </c:pt>
                <c:pt idx="3133">
                  <c:v>-18.913</c:v>
                </c:pt>
                <c:pt idx="3134">
                  <c:v>-18.887</c:v>
                </c:pt>
                <c:pt idx="3135">
                  <c:v>-18.898</c:v>
                </c:pt>
                <c:pt idx="3136">
                  <c:v>-18.907</c:v>
                </c:pt>
                <c:pt idx="3137">
                  <c:v>-18.927</c:v>
                </c:pt>
                <c:pt idx="3138">
                  <c:v>-19.004000000000001</c:v>
                </c:pt>
                <c:pt idx="3139">
                  <c:v>-19.085999999999999</c:v>
                </c:pt>
                <c:pt idx="3140">
                  <c:v>-19.138000000000002</c:v>
                </c:pt>
                <c:pt idx="3141">
                  <c:v>-19.135999999999999</c:v>
                </c:pt>
                <c:pt idx="3142">
                  <c:v>-19.155999999999999</c:v>
                </c:pt>
                <c:pt idx="3143">
                  <c:v>-19.2</c:v>
                </c:pt>
                <c:pt idx="3144">
                  <c:v>-19.213999999999999</c:v>
                </c:pt>
                <c:pt idx="3145">
                  <c:v>-19.292999999999999</c:v>
                </c:pt>
                <c:pt idx="3146">
                  <c:v>-19.305</c:v>
                </c:pt>
                <c:pt idx="3147">
                  <c:v>-19.265999999999998</c:v>
                </c:pt>
                <c:pt idx="3148">
                  <c:v>-19.23</c:v>
                </c:pt>
                <c:pt idx="3149">
                  <c:v>-19.213000000000001</c:v>
                </c:pt>
                <c:pt idx="3150">
                  <c:v>-19.212</c:v>
                </c:pt>
                <c:pt idx="3151">
                  <c:v>-19.274000000000001</c:v>
                </c:pt>
                <c:pt idx="3152">
                  <c:v>-19.384</c:v>
                </c:pt>
                <c:pt idx="3153">
                  <c:v>-19.356999999999999</c:v>
                </c:pt>
                <c:pt idx="3154">
                  <c:v>-19.329999999999998</c:v>
                </c:pt>
                <c:pt idx="3155">
                  <c:v>-19.34</c:v>
                </c:pt>
                <c:pt idx="3156">
                  <c:v>-19.289000000000001</c:v>
                </c:pt>
                <c:pt idx="3157">
                  <c:v>-19.288</c:v>
                </c:pt>
                <c:pt idx="3158">
                  <c:v>-19.32</c:v>
                </c:pt>
                <c:pt idx="3159">
                  <c:v>-19.326000000000001</c:v>
                </c:pt>
                <c:pt idx="3160">
                  <c:v>-19.317</c:v>
                </c:pt>
                <c:pt idx="3161">
                  <c:v>-19.302</c:v>
                </c:pt>
                <c:pt idx="3162">
                  <c:v>-19.260000000000002</c:v>
                </c:pt>
                <c:pt idx="3163">
                  <c:v>-19.279</c:v>
                </c:pt>
                <c:pt idx="3164">
                  <c:v>-19.268000000000001</c:v>
                </c:pt>
                <c:pt idx="3165">
                  <c:v>-19.280999999999999</c:v>
                </c:pt>
                <c:pt idx="3166">
                  <c:v>-19.21</c:v>
                </c:pt>
                <c:pt idx="3167">
                  <c:v>-19.245000000000001</c:v>
                </c:pt>
                <c:pt idx="3168">
                  <c:v>-19.283999999999999</c:v>
                </c:pt>
                <c:pt idx="3169">
                  <c:v>-19.292000000000002</c:v>
                </c:pt>
                <c:pt idx="3170">
                  <c:v>-19.303000000000001</c:v>
                </c:pt>
                <c:pt idx="3171">
                  <c:v>-19.385999999999999</c:v>
                </c:pt>
                <c:pt idx="3172">
                  <c:v>-19.407</c:v>
                </c:pt>
                <c:pt idx="3173">
                  <c:v>-19.422000000000001</c:v>
                </c:pt>
                <c:pt idx="3174">
                  <c:v>-19.408000000000001</c:v>
                </c:pt>
                <c:pt idx="3175">
                  <c:v>-19.404</c:v>
                </c:pt>
                <c:pt idx="3176">
                  <c:v>-19.398</c:v>
                </c:pt>
                <c:pt idx="3177">
                  <c:v>-19.428999999999998</c:v>
                </c:pt>
                <c:pt idx="3178">
                  <c:v>-19.423999999999999</c:v>
                </c:pt>
                <c:pt idx="3179">
                  <c:v>-19.466999999999999</c:v>
                </c:pt>
                <c:pt idx="3180">
                  <c:v>-19.489000000000001</c:v>
                </c:pt>
                <c:pt idx="3181">
                  <c:v>-19.463999999999999</c:v>
                </c:pt>
                <c:pt idx="3182">
                  <c:v>-19.474</c:v>
                </c:pt>
                <c:pt idx="3183">
                  <c:v>-19.478000000000002</c:v>
                </c:pt>
                <c:pt idx="3184">
                  <c:v>-19.45</c:v>
                </c:pt>
                <c:pt idx="3185">
                  <c:v>-19.443999999999999</c:v>
                </c:pt>
                <c:pt idx="3186">
                  <c:v>-19.420999999999999</c:v>
                </c:pt>
                <c:pt idx="3187">
                  <c:v>-19.419</c:v>
                </c:pt>
                <c:pt idx="3188">
                  <c:v>-19.433</c:v>
                </c:pt>
                <c:pt idx="3189">
                  <c:v>-19.475999999999999</c:v>
                </c:pt>
                <c:pt idx="3190">
                  <c:v>-19.451000000000001</c:v>
                </c:pt>
                <c:pt idx="3191">
                  <c:v>-19.501000000000001</c:v>
                </c:pt>
                <c:pt idx="3192">
                  <c:v>-19.565000000000001</c:v>
                </c:pt>
                <c:pt idx="3193">
                  <c:v>-19.593</c:v>
                </c:pt>
                <c:pt idx="3194">
                  <c:v>-19.594999999999999</c:v>
                </c:pt>
                <c:pt idx="3195">
                  <c:v>-19.617000000000001</c:v>
                </c:pt>
                <c:pt idx="3196">
                  <c:v>-19.576000000000001</c:v>
                </c:pt>
                <c:pt idx="3197">
                  <c:v>-19.584</c:v>
                </c:pt>
                <c:pt idx="3198">
                  <c:v>-19.588000000000001</c:v>
                </c:pt>
                <c:pt idx="3199">
                  <c:v>-19.588000000000001</c:v>
                </c:pt>
                <c:pt idx="3200">
                  <c:v>-19.582999999999998</c:v>
                </c:pt>
                <c:pt idx="3201">
                  <c:v>-19.634</c:v>
                </c:pt>
                <c:pt idx="3202">
                  <c:v>-19.611000000000001</c:v>
                </c:pt>
                <c:pt idx="3203">
                  <c:v>-19.594000000000001</c:v>
                </c:pt>
                <c:pt idx="3204">
                  <c:v>-19.606000000000002</c:v>
                </c:pt>
                <c:pt idx="3205">
                  <c:v>-19.613</c:v>
                </c:pt>
                <c:pt idx="3206">
                  <c:v>-19.587</c:v>
                </c:pt>
                <c:pt idx="3207">
                  <c:v>-19.504000000000001</c:v>
                </c:pt>
                <c:pt idx="3208">
                  <c:v>-19.448</c:v>
                </c:pt>
                <c:pt idx="3209">
                  <c:v>-19.414999999999999</c:v>
                </c:pt>
                <c:pt idx="3210">
                  <c:v>-19.356000000000002</c:v>
                </c:pt>
                <c:pt idx="3211">
                  <c:v>-19.216999999999999</c:v>
                </c:pt>
                <c:pt idx="3212">
                  <c:v>-19.099</c:v>
                </c:pt>
                <c:pt idx="3213">
                  <c:v>-19.010000000000002</c:v>
                </c:pt>
                <c:pt idx="3214">
                  <c:v>-18.969000000000001</c:v>
                </c:pt>
                <c:pt idx="3215">
                  <c:v>-18.864999999999998</c:v>
                </c:pt>
                <c:pt idx="3216">
                  <c:v>-18.782</c:v>
                </c:pt>
                <c:pt idx="3217">
                  <c:v>-18.683</c:v>
                </c:pt>
                <c:pt idx="3218">
                  <c:v>-18.545999999999999</c:v>
                </c:pt>
                <c:pt idx="3219">
                  <c:v>-18.48</c:v>
                </c:pt>
                <c:pt idx="3220">
                  <c:v>-18.280999999999999</c:v>
                </c:pt>
                <c:pt idx="3221">
                  <c:v>-18.106999999999999</c:v>
                </c:pt>
                <c:pt idx="3222">
                  <c:v>-18.067</c:v>
                </c:pt>
                <c:pt idx="3223">
                  <c:v>-17.981999999999999</c:v>
                </c:pt>
                <c:pt idx="3224">
                  <c:v>-17.893999999999998</c:v>
                </c:pt>
                <c:pt idx="3225">
                  <c:v>-17.777000000000001</c:v>
                </c:pt>
                <c:pt idx="3226">
                  <c:v>-17.681000000000001</c:v>
                </c:pt>
                <c:pt idx="3227">
                  <c:v>-17.606000000000002</c:v>
                </c:pt>
                <c:pt idx="3228">
                  <c:v>-17.614000000000001</c:v>
                </c:pt>
                <c:pt idx="3229">
                  <c:v>-17.611999999999998</c:v>
                </c:pt>
                <c:pt idx="3230">
                  <c:v>-17.62</c:v>
                </c:pt>
                <c:pt idx="3231">
                  <c:v>-17.582999999999998</c:v>
                </c:pt>
                <c:pt idx="3232">
                  <c:v>-17.553999999999998</c:v>
                </c:pt>
                <c:pt idx="3233">
                  <c:v>-17.52</c:v>
                </c:pt>
                <c:pt idx="3234">
                  <c:v>-17.446999999999999</c:v>
                </c:pt>
                <c:pt idx="3235">
                  <c:v>-17.405999999999999</c:v>
                </c:pt>
                <c:pt idx="3236">
                  <c:v>-17.385000000000002</c:v>
                </c:pt>
                <c:pt idx="3237">
                  <c:v>-17.385000000000002</c:v>
                </c:pt>
                <c:pt idx="3238">
                  <c:v>-17.408000000000001</c:v>
                </c:pt>
                <c:pt idx="3239">
                  <c:v>-17.343</c:v>
                </c:pt>
                <c:pt idx="3240">
                  <c:v>-17.277000000000001</c:v>
                </c:pt>
                <c:pt idx="3241">
                  <c:v>-17.245999999999999</c:v>
                </c:pt>
                <c:pt idx="3242">
                  <c:v>-17.28</c:v>
                </c:pt>
                <c:pt idx="3243">
                  <c:v>-17.22</c:v>
                </c:pt>
                <c:pt idx="3244">
                  <c:v>-17.222000000000001</c:v>
                </c:pt>
                <c:pt idx="3245">
                  <c:v>-17.164999999999999</c:v>
                </c:pt>
                <c:pt idx="3246">
                  <c:v>-17.106000000000002</c:v>
                </c:pt>
                <c:pt idx="3247">
                  <c:v>-17.140999999999998</c:v>
                </c:pt>
                <c:pt idx="3248">
                  <c:v>-17.123999999999999</c:v>
                </c:pt>
                <c:pt idx="3249">
                  <c:v>-17.099</c:v>
                </c:pt>
                <c:pt idx="3250">
                  <c:v>-17.158000000000001</c:v>
                </c:pt>
                <c:pt idx="3251">
                  <c:v>-17.21</c:v>
                </c:pt>
                <c:pt idx="3252">
                  <c:v>-17.126000000000001</c:v>
                </c:pt>
                <c:pt idx="3253">
                  <c:v>-17.091999999999999</c:v>
                </c:pt>
                <c:pt idx="3254">
                  <c:v>-17.048999999999999</c:v>
                </c:pt>
                <c:pt idx="3255">
                  <c:v>-17.013999999999999</c:v>
                </c:pt>
                <c:pt idx="3256">
                  <c:v>-16.966999999999999</c:v>
                </c:pt>
                <c:pt idx="3257">
                  <c:v>-16.951000000000001</c:v>
                </c:pt>
                <c:pt idx="3258">
                  <c:v>-16.957000000000001</c:v>
                </c:pt>
                <c:pt idx="3259">
                  <c:v>-16.943999999999999</c:v>
                </c:pt>
                <c:pt idx="3260">
                  <c:v>-16.98</c:v>
                </c:pt>
                <c:pt idx="3261">
                  <c:v>-17</c:v>
                </c:pt>
                <c:pt idx="3262">
                  <c:v>-16.998000000000001</c:v>
                </c:pt>
                <c:pt idx="3263">
                  <c:v>-16.981999999999999</c:v>
                </c:pt>
                <c:pt idx="3264">
                  <c:v>-16.951000000000001</c:v>
                </c:pt>
                <c:pt idx="3265">
                  <c:v>-16.997</c:v>
                </c:pt>
                <c:pt idx="3266">
                  <c:v>-17.001999999999999</c:v>
                </c:pt>
                <c:pt idx="3267">
                  <c:v>-16.975000000000001</c:v>
                </c:pt>
                <c:pt idx="3268">
                  <c:v>-16.992000000000001</c:v>
                </c:pt>
                <c:pt idx="3269">
                  <c:v>-17.029</c:v>
                </c:pt>
                <c:pt idx="3270">
                  <c:v>-17.097000000000001</c:v>
                </c:pt>
                <c:pt idx="3271">
                  <c:v>-17.082999999999998</c:v>
                </c:pt>
                <c:pt idx="3272">
                  <c:v>-16.995999999999999</c:v>
                </c:pt>
                <c:pt idx="3273">
                  <c:v>-16.954000000000001</c:v>
                </c:pt>
                <c:pt idx="3274">
                  <c:v>-16.905000000000001</c:v>
                </c:pt>
                <c:pt idx="3275">
                  <c:v>-16.832000000000001</c:v>
                </c:pt>
                <c:pt idx="3276">
                  <c:v>-16.727</c:v>
                </c:pt>
                <c:pt idx="3277">
                  <c:v>-16.706</c:v>
                </c:pt>
                <c:pt idx="3278">
                  <c:v>-16.702999999999999</c:v>
                </c:pt>
                <c:pt idx="3279">
                  <c:v>-16.798999999999999</c:v>
                </c:pt>
                <c:pt idx="3280">
                  <c:v>-16.834</c:v>
                </c:pt>
                <c:pt idx="3281">
                  <c:v>-16.867000000000001</c:v>
                </c:pt>
                <c:pt idx="3282">
                  <c:v>-16.861000000000001</c:v>
                </c:pt>
                <c:pt idx="3283">
                  <c:v>-16.88</c:v>
                </c:pt>
                <c:pt idx="3284">
                  <c:v>-16.838000000000001</c:v>
                </c:pt>
                <c:pt idx="3285">
                  <c:v>-16.751000000000001</c:v>
                </c:pt>
                <c:pt idx="3286">
                  <c:v>-16.719000000000001</c:v>
                </c:pt>
                <c:pt idx="3287">
                  <c:v>-16.739000000000001</c:v>
                </c:pt>
                <c:pt idx="3288">
                  <c:v>-16.734999999999999</c:v>
                </c:pt>
                <c:pt idx="3289">
                  <c:v>-16.664999999999999</c:v>
                </c:pt>
                <c:pt idx="3290">
                  <c:v>-16.597000000000001</c:v>
                </c:pt>
                <c:pt idx="3291">
                  <c:v>-16.579000000000001</c:v>
                </c:pt>
                <c:pt idx="3292">
                  <c:v>-16.619</c:v>
                </c:pt>
                <c:pt idx="3293">
                  <c:v>-16.568000000000001</c:v>
                </c:pt>
                <c:pt idx="3294">
                  <c:v>-16.538</c:v>
                </c:pt>
                <c:pt idx="3295">
                  <c:v>-16.498000000000001</c:v>
                </c:pt>
                <c:pt idx="3296">
                  <c:v>-16.548999999999999</c:v>
                </c:pt>
                <c:pt idx="3297">
                  <c:v>-16.620999999999999</c:v>
                </c:pt>
                <c:pt idx="3298">
                  <c:v>-16.641999999999999</c:v>
                </c:pt>
                <c:pt idx="3299">
                  <c:v>-16.600000000000001</c:v>
                </c:pt>
                <c:pt idx="3300">
                  <c:v>-16.556999999999999</c:v>
                </c:pt>
                <c:pt idx="3301">
                  <c:v>-16.535</c:v>
                </c:pt>
                <c:pt idx="3302">
                  <c:v>-16.571999999999999</c:v>
                </c:pt>
                <c:pt idx="3303">
                  <c:v>-16.565999999999999</c:v>
                </c:pt>
                <c:pt idx="3304">
                  <c:v>-16.448</c:v>
                </c:pt>
                <c:pt idx="3305">
                  <c:v>-16.396000000000001</c:v>
                </c:pt>
                <c:pt idx="3306">
                  <c:v>-16.381</c:v>
                </c:pt>
                <c:pt idx="3307">
                  <c:v>-16.443000000000001</c:v>
                </c:pt>
                <c:pt idx="3308">
                  <c:v>-16.427</c:v>
                </c:pt>
                <c:pt idx="3309">
                  <c:v>-16.385999999999999</c:v>
                </c:pt>
                <c:pt idx="3310">
                  <c:v>-16.329000000000001</c:v>
                </c:pt>
                <c:pt idx="3311">
                  <c:v>-16.292000000000002</c:v>
                </c:pt>
                <c:pt idx="3312">
                  <c:v>-16.25</c:v>
                </c:pt>
                <c:pt idx="3313">
                  <c:v>-16.210999999999999</c:v>
                </c:pt>
                <c:pt idx="3314">
                  <c:v>-16.228999999999999</c:v>
                </c:pt>
                <c:pt idx="3315">
                  <c:v>-16.2</c:v>
                </c:pt>
                <c:pt idx="3316">
                  <c:v>-16.227</c:v>
                </c:pt>
                <c:pt idx="3317">
                  <c:v>-16.268000000000001</c:v>
                </c:pt>
                <c:pt idx="3318">
                  <c:v>-16.257000000000001</c:v>
                </c:pt>
                <c:pt idx="3319">
                  <c:v>-16.218</c:v>
                </c:pt>
                <c:pt idx="3320">
                  <c:v>-16.216999999999999</c:v>
                </c:pt>
                <c:pt idx="3321">
                  <c:v>-16.257999999999999</c:v>
                </c:pt>
                <c:pt idx="3322">
                  <c:v>-16.186</c:v>
                </c:pt>
                <c:pt idx="3323">
                  <c:v>-16.155999999999999</c:v>
                </c:pt>
                <c:pt idx="3324">
                  <c:v>-16.175000000000001</c:v>
                </c:pt>
                <c:pt idx="3325">
                  <c:v>-16.175000000000001</c:v>
                </c:pt>
                <c:pt idx="3326">
                  <c:v>-16.113</c:v>
                </c:pt>
                <c:pt idx="3327">
                  <c:v>-16.067</c:v>
                </c:pt>
                <c:pt idx="3328">
                  <c:v>-16.018000000000001</c:v>
                </c:pt>
                <c:pt idx="3329">
                  <c:v>-15.868</c:v>
                </c:pt>
                <c:pt idx="3330">
                  <c:v>-15.73</c:v>
                </c:pt>
                <c:pt idx="3331">
                  <c:v>-15.667999999999999</c:v>
                </c:pt>
                <c:pt idx="3332">
                  <c:v>-15.670999999999999</c:v>
                </c:pt>
                <c:pt idx="3333">
                  <c:v>-15.577999999999999</c:v>
                </c:pt>
                <c:pt idx="3334">
                  <c:v>-15.403</c:v>
                </c:pt>
                <c:pt idx="3335">
                  <c:v>-15.311</c:v>
                </c:pt>
                <c:pt idx="3336">
                  <c:v>-15.242000000000001</c:v>
                </c:pt>
                <c:pt idx="3337">
                  <c:v>-15.225</c:v>
                </c:pt>
                <c:pt idx="3338">
                  <c:v>-15.238</c:v>
                </c:pt>
                <c:pt idx="3339">
                  <c:v>-15.272</c:v>
                </c:pt>
                <c:pt idx="3340">
                  <c:v>-15.243</c:v>
                </c:pt>
                <c:pt idx="3341">
                  <c:v>-15.196999999999999</c:v>
                </c:pt>
                <c:pt idx="3342">
                  <c:v>-15.189</c:v>
                </c:pt>
                <c:pt idx="3343">
                  <c:v>-15.313000000000001</c:v>
                </c:pt>
                <c:pt idx="3344">
                  <c:v>-15.331</c:v>
                </c:pt>
                <c:pt idx="3345">
                  <c:v>-15.292999999999999</c:v>
                </c:pt>
                <c:pt idx="3346">
                  <c:v>-15.301</c:v>
                </c:pt>
                <c:pt idx="3347">
                  <c:v>-15.218</c:v>
                </c:pt>
                <c:pt idx="3348">
                  <c:v>-15.144</c:v>
                </c:pt>
                <c:pt idx="3349">
                  <c:v>-15.097</c:v>
                </c:pt>
                <c:pt idx="3350">
                  <c:v>-15.023</c:v>
                </c:pt>
                <c:pt idx="3351">
                  <c:v>-14.872999999999999</c:v>
                </c:pt>
                <c:pt idx="3352">
                  <c:v>-14.79</c:v>
                </c:pt>
                <c:pt idx="3353">
                  <c:v>-14.722</c:v>
                </c:pt>
                <c:pt idx="3354">
                  <c:v>-14.547000000000001</c:v>
                </c:pt>
                <c:pt idx="3355">
                  <c:v>-14.323</c:v>
                </c:pt>
                <c:pt idx="3356">
                  <c:v>-14.089</c:v>
                </c:pt>
                <c:pt idx="3357">
                  <c:v>-13.954000000000001</c:v>
                </c:pt>
                <c:pt idx="3358">
                  <c:v>-13.833</c:v>
                </c:pt>
                <c:pt idx="3359">
                  <c:v>-13.744</c:v>
                </c:pt>
                <c:pt idx="3360">
                  <c:v>-13.718999999999999</c:v>
                </c:pt>
                <c:pt idx="3361">
                  <c:v>-13.824999999999999</c:v>
                </c:pt>
                <c:pt idx="3362">
                  <c:v>-13.993</c:v>
                </c:pt>
                <c:pt idx="3363">
                  <c:v>-14.135</c:v>
                </c:pt>
                <c:pt idx="3364">
                  <c:v>-14.204000000000001</c:v>
                </c:pt>
                <c:pt idx="3365">
                  <c:v>-14.254</c:v>
                </c:pt>
                <c:pt idx="3366">
                  <c:v>-14.335000000000001</c:v>
                </c:pt>
                <c:pt idx="3367">
                  <c:v>-14.305</c:v>
                </c:pt>
                <c:pt idx="3368">
                  <c:v>-14.246</c:v>
                </c:pt>
                <c:pt idx="3369">
                  <c:v>-14.202</c:v>
                </c:pt>
                <c:pt idx="3370">
                  <c:v>-14.12</c:v>
                </c:pt>
                <c:pt idx="3371">
                  <c:v>-13.944000000000001</c:v>
                </c:pt>
                <c:pt idx="3372">
                  <c:v>-13.797000000000001</c:v>
                </c:pt>
                <c:pt idx="3373">
                  <c:v>-13.641</c:v>
                </c:pt>
                <c:pt idx="3374">
                  <c:v>-13.492000000000001</c:v>
                </c:pt>
                <c:pt idx="3375">
                  <c:v>-13.323</c:v>
                </c:pt>
                <c:pt idx="3376">
                  <c:v>-13.090999999999999</c:v>
                </c:pt>
                <c:pt idx="3377">
                  <c:v>-12.821</c:v>
                </c:pt>
                <c:pt idx="3378">
                  <c:v>-12.59</c:v>
                </c:pt>
                <c:pt idx="3379">
                  <c:v>-12.385999999999999</c:v>
                </c:pt>
                <c:pt idx="3380">
                  <c:v>-12.233000000000001</c:v>
                </c:pt>
                <c:pt idx="3381">
                  <c:v>-12.16</c:v>
                </c:pt>
                <c:pt idx="3382">
                  <c:v>-12.118</c:v>
                </c:pt>
                <c:pt idx="3383">
                  <c:v>-12.117000000000001</c:v>
                </c:pt>
                <c:pt idx="3384">
                  <c:v>-12.102</c:v>
                </c:pt>
                <c:pt idx="3385">
                  <c:v>-12.103999999999999</c:v>
                </c:pt>
                <c:pt idx="3386">
                  <c:v>-12.089</c:v>
                </c:pt>
                <c:pt idx="3387">
                  <c:v>-12.003</c:v>
                </c:pt>
                <c:pt idx="3388">
                  <c:v>-11.972</c:v>
                </c:pt>
                <c:pt idx="3389">
                  <c:v>-12.01</c:v>
                </c:pt>
                <c:pt idx="3390">
                  <c:v>-12.096</c:v>
                </c:pt>
                <c:pt idx="3391">
                  <c:v>-12.16</c:v>
                </c:pt>
                <c:pt idx="3392">
                  <c:v>-12.16</c:v>
                </c:pt>
                <c:pt idx="3393">
                  <c:v>-12.095000000000001</c:v>
                </c:pt>
                <c:pt idx="3394">
                  <c:v>-12.137</c:v>
                </c:pt>
                <c:pt idx="3395">
                  <c:v>-12.173999999999999</c:v>
                </c:pt>
                <c:pt idx="3396">
                  <c:v>-12.225</c:v>
                </c:pt>
                <c:pt idx="3397">
                  <c:v>-12.268000000000001</c:v>
                </c:pt>
                <c:pt idx="3398">
                  <c:v>-12.252000000000001</c:v>
                </c:pt>
                <c:pt idx="3399">
                  <c:v>-12.18</c:v>
                </c:pt>
                <c:pt idx="3400">
                  <c:v>-12.154999999999999</c:v>
                </c:pt>
                <c:pt idx="3401">
                  <c:v>-12.180999999999999</c:v>
                </c:pt>
                <c:pt idx="3402">
                  <c:v>-12.228</c:v>
                </c:pt>
                <c:pt idx="3403">
                  <c:v>-12.298</c:v>
                </c:pt>
                <c:pt idx="3404">
                  <c:v>-12.260999999999999</c:v>
                </c:pt>
                <c:pt idx="3405">
                  <c:v>-12.179</c:v>
                </c:pt>
                <c:pt idx="3406">
                  <c:v>-12.196999999999999</c:v>
                </c:pt>
                <c:pt idx="3407">
                  <c:v>-12.156000000000001</c:v>
                </c:pt>
                <c:pt idx="3408">
                  <c:v>-12.041</c:v>
                </c:pt>
                <c:pt idx="3409">
                  <c:v>-11.957000000000001</c:v>
                </c:pt>
                <c:pt idx="3410">
                  <c:v>-11.802</c:v>
                </c:pt>
                <c:pt idx="3411">
                  <c:v>-11.708</c:v>
                </c:pt>
                <c:pt idx="3412">
                  <c:v>-11.654</c:v>
                </c:pt>
                <c:pt idx="3413">
                  <c:v>-11.593</c:v>
                </c:pt>
                <c:pt idx="3414">
                  <c:v>-11.53</c:v>
                </c:pt>
                <c:pt idx="3415">
                  <c:v>-11.423</c:v>
                </c:pt>
                <c:pt idx="3416">
                  <c:v>-11.351000000000001</c:v>
                </c:pt>
                <c:pt idx="3417">
                  <c:v>-11.282</c:v>
                </c:pt>
                <c:pt idx="3418">
                  <c:v>-11.255000000000001</c:v>
                </c:pt>
                <c:pt idx="3419">
                  <c:v>-11.234</c:v>
                </c:pt>
                <c:pt idx="3420">
                  <c:v>-11.254</c:v>
                </c:pt>
                <c:pt idx="3421">
                  <c:v>-11.3</c:v>
                </c:pt>
                <c:pt idx="3422">
                  <c:v>-11.313000000000001</c:v>
                </c:pt>
                <c:pt idx="3423">
                  <c:v>-11.326000000000001</c:v>
                </c:pt>
                <c:pt idx="3424">
                  <c:v>-11.384</c:v>
                </c:pt>
                <c:pt idx="3425">
                  <c:v>-11.456</c:v>
                </c:pt>
                <c:pt idx="3426">
                  <c:v>-11.539</c:v>
                </c:pt>
                <c:pt idx="3427">
                  <c:v>-11.582000000000001</c:v>
                </c:pt>
                <c:pt idx="3428">
                  <c:v>-11.577999999999999</c:v>
                </c:pt>
                <c:pt idx="3429">
                  <c:v>-11.603999999999999</c:v>
                </c:pt>
                <c:pt idx="3430">
                  <c:v>-11.585000000000001</c:v>
                </c:pt>
                <c:pt idx="3431">
                  <c:v>-11.598000000000001</c:v>
                </c:pt>
                <c:pt idx="3432">
                  <c:v>-11.654</c:v>
                </c:pt>
                <c:pt idx="3433">
                  <c:v>-11.813000000000001</c:v>
                </c:pt>
                <c:pt idx="3434">
                  <c:v>-12.063000000000001</c:v>
                </c:pt>
                <c:pt idx="3435">
                  <c:v>-12.236000000000001</c:v>
                </c:pt>
                <c:pt idx="3436">
                  <c:v>-12.42</c:v>
                </c:pt>
                <c:pt idx="3437">
                  <c:v>-12.855</c:v>
                </c:pt>
                <c:pt idx="3438">
                  <c:v>-13.121</c:v>
                </c:pt>
                <c:pt idx="3439">
                  <c:v>-13.223000000000001</c:v>
                </c:pt>
                <c:pt idx="3440">
                  <c:v>-13.445</c:v>
                </c:pt>
                <c:pt idx="3441">
                  <c:v>-13.654</c:v>
                </c:pt>
                <c:pt idx="3442">
                  <c:v>-13.923999999999999</c:v>
                </c:pt>
                <c:pt idx="3443">
                  <c:v>-14.164</c:v>
                </c:pt>
                <c:pt idx="3444">
                  <c:v>-14.526</c:v>
                </c:pt>
                <c:pt idx="3445">
                  <c:v>-14.901999999999999</c:v>
                </c:pt>
                <c:pt idx="3446">
                  <c:v>-15.006</c:v>
                </c:pt>
                <c:pt idx="3447">
                  <c:v>-15.096</c:v>
                </c:pt>
                <c:pt idx="3448">
                  <c:v>-15.122999999999999</c:v>
                </c:pt>
                <c:pt idx="3449">
                  <c:v>-15.066000000000001</c:v>
                </c:pt>
                <c:pt idx="3450">
                  <c:v>-15.122999999999999</c:v>
                </c:pt>
                <c:pt idx="3451">
                  <c:v>-15.236000000000001</c:v>
                </c:pt>
                <c:pt idx="3452">
                  <c:v>-15.409000000000001</c:v>
                </c:pt>
                <c:pt idx="3453">
                  <c:v>-15.558</c:v>
                </c:pt>
                <c:pt idx="3454">
                  <c:v>-15.609</c:v>
                </c:pt>
                <c:pt idx="3455">
                  <c:v>-15.595000000000001</c:v>
                </c:pt>
                <c:pt idx="3456">
                  <c:v>-15.731</c:v>
                </c:pt>
                <c:pt idx="3457">
                  <c:v>-15.733000000000001</c:v>
                </c:pt>
                <c:pt idx="3458">
                  <c:v>-15.715</c:v>
                </c:pt>
                <c:pt idx="3459">
                  <c:v>-15.77</c:v>
                </c:pt>
                <c:pt idx="3460">
                  <c:v>-15.849</c:v>
                </c:pt>
                <c:pt idx="3461">
                  <c:v>-15.893000000000001</c:v>
                </c:pt>
                <c:pt idx="3462">
                  <c:v>-15.891</c:v>
                </c:pt>
                <c:pt idx="3463">
                  <c:v>-15.862</c:v>
                </c:pt>
                <c:pt idx="3464">
                  <c:v>-15.826000000000001</c:v>
                </c:pt>
                <c:pt idx="3465">
                  <c:v>-15.852</c:v>
                </c:pt>
                <c:pt idx="3466">
                  <c:v>-15.81</c:v>
                </c:pt>
                <c:pt idx="3467">
                  <c:v>-15.818</c:v>
                </c:pt>
                <c:pt idx="3468">
                  <c:v>-15.840999999999999</c:v>
                </c:pt>
                <c:pt idx="3469">
                  <c:v>-15.79</c:v>
                </c:pt>
                <c:pt idx="3470">
                  <c:v>-15.757</c:v>
                </c:pt>
                <c:pt idx="3471">
                  <c:v>-15.695</c:v>
                </c:pt>
                <c:pt idx="3472">
                  <c:v>-15.667999999999999</c:v>
                </c:pt>
                <c:pt idx="3473">
                  <c:v>-15.678000000000001</c:v>
                </c:pt>
                <c:pt idx="3474">
                  <c:v>-15.67</c:v>
                </c:pt>
                <c:pt idx="3475">
                  <c:v>-15.695</c:v>
                </c:pt>
                <c:pt idx="3476">
                  <c:v>-15.69</c:v>
                </c:pt>
                <c:pt idx="3477">
                  <c:v>-15.675000000000001</c:v>
                </c:pt>
                <c:pt idx="3478">
                  <c:v>-15.715</c:v>
                </c:pt>
                <c:pt idx="3479">
                  <c:v>-15.753</c:v>
                </c:pt>
                <c:pt idx="3480">
                  <c:v>-15.737</c:v>
                </c:pt>
                <c:pt idx="3481">
                  <c:v>-15.715</c:v>
                </c:pt>
                <c:pt idx="3482">
                  <c:v>-15.733000000000001</c:v>
                </c:pt>
                <c:pt idx="3483">
                  <c:v>-15.747999999999999</c:v>
                </c:pt>
                <c:pt idx="3484">
                  <c:v>-15.808</c:v>
                </c:pt>
                <c:pt idx="3485">
                  <c:v>-15.819000000000001</c:v>
                </c:pt>
                <c:pt idx="3486">
                  <c:v>-15.845000000000001</c:v>
                </c:pt>
                <c:pt idx="3487">
                  <c:v>-15.882</c:v>
                </c:pt>
                <c:pt idx="3488">
                  <c:v>-15.893000000000001</c:v>
                </c:pt>
                <c:pt idx="3489">
                  <c:v>-15.872999999999999</c:v>
                </c:pt>
                <c:pt idx="3490">
                  <c:v>-15.933999999999999</c:v>
                </c:pt>
                <c:pt idx="3491">
                  <c:v>-15.946999999999999</c:v>
                </c:pt>
                <c:pt idx="3492">
                  <c:v>-15.942</c:v>
                </c:pt>
                <c:pt idx="3493">
                  <c:v>-15.964</c:v>
                </c:pt>
                <c:pt idx="3494">
                  <c:v>-16.015999999999998</c:v>
                </c:pt>
                <c:pt idx="3495">
                  <c:v>-16.024999999999999</c:v>
                </c:pt>
                <c:pt idx="3496">
                  <c:v>-15.97</c:v>
                </c:pt>
                <c:pt idx="3497">
                  <c:v>-15.923999999999999</c:v>
                </c:pt>
                <c:pt idx="3498">
                  <c:v>-15.968</c:v>
                </c:pt>
                <c:pt idx="3499">
                  <c:v>-15.964</c:v>
                </c:pt>
                <c:pt idx="3500">
                  <c:v>-16.007000000000001</c:v>
                </c:pt>
                <c:pt idx="3501">
                  <c:v>-16.038</c:v>
                </c:pt>
                <c:pt idx="3502">
                  <c:v>-16.111000000000001</c:v>
                </c:pt>
                <c:pt idx="3503">
                  <c:v>-16.100000000000001</c:v>
                </c:pt>
                <c:pt idx="3504">
                  <c:v>-16.077000000000002</c:v>
                </c:pt>
                <c:pt idx="3505">
                  <c:v>-16.053000000000001</c:v>
                </c:pt>
                <c:pt idx="3506">
                  <c:v>-16.152000000000001</c:v>
                </c:pt>
                <c:pt idx="3507">
                  <c:v>-16.225999999999999</c:v>
                </c:pt>
                <c:pt idx="3508">
                  <c:v>-16.260000000000002</c:v>
                </c:pt>
                <c:pt idx="3509">
                  <c:v>-16.231000000000002</c:v>
                </c:pt>
                <c:pt idx="3510">
                  <c:v>-16.241</c:v>
                </c:pt>
                <c:pt idx="3511">
                  <c:v>-16.236000000000001</c:v>
                </c:pt>
                <c:pt idx="3512">
                  <c:v>-16.248000000000001</c:v>
                </c:pt>
                <c:pt idx="3513">
                  <c:v>-16.314</c:v>
                </c:pt>
                <c:pt idx="3514">
                  <c:v>-16.326000000000001</c:v>
                </c:pt>
                <c:pt idx="3515">
                  <c:v>-16.34</c:v>
                </c:pt>
                <c:pt idx="3516">
                  <c:v>-16.315999999999999</c:v>
                </c:pt>
                <c:pt idx="3517">
                  <c:v>-16.323</c:v>
                </c:pt>
                <c:pt idx="3518">
                  <c:v>-16.352</c:v>
                </c:pt>
                <c:pt idx="3519">
                  <c:v>-16.39</c:v>
                </c:pt>
                <c:pt idx="3520">
                  <c:v>-16.452999999999999</c:v>
                </c:pt>
                <c:pt idx="3521">
                  <c:v>-16.456</c:v>
                </c:pt>
                <c:pt idx="3522">
                  <c:v>-16.425000000000001</c:v>
                </c:pt>
                <c:pt idx="3523">
                  <c:v>-16.419</c:v>
                </c:pt>
                <c:pt idx="3524">
                  <c:v>-16.425999999999998</c:v>
                </c:pt>
                <c:pt idx="3525">
                  <c:v>-16.443999999999999</c:v>
                </c:pt>
                <c:pt idx="3526">
                  <c:v>-16.459</c:v>
                </c:pt>
                <c:pt idx="3527">
                  <c:v>-16.469000000000001</c:v>
                </c:pt>
                <c:pt idx="3528">
                  <c:v>-16.431000000000001</c:v>
                </c:pt>
                <c:pt idx="3529">
                  <c:v>-16.396999999999998</c:v>
                </c:pt>
                <c:pt idx="3530">
                  <c:v>-16.417000000000002</c:v>
                </c:pt>
                <c:pt idx="3531">
                  <c:v>-16.454000000000001</c:v>
                </c:pt>
                <c:pt idx="3532">
                  <c:v>-16.462</c:v>
                </c:pt>
                <c:pt idx="3533">
                  <c:v>-16.459</c:v>
                </c:pt>
                <c:pt idx="3534">
                  <c:v>-16.459</c:v>
                </c:pt>
                <c:pt idx="3535">
                  <c:v>-16.495999999999999</c:v>
                </c:pt>
                <c:pt idx="3536">
                  <c:v>-16.576000000000001</c:v>
                </c:pt>
                <c:pt idx="3537">
                  <c:v>-16.597999999999999</c:v>
                </c:pt>
                <c:pt idx="3538">
                  <c:v>-16.585999999999999</c:v>
                </c:pt>
                <c:pt idx="3539">
                  <c:v>-16.658000000000001</c:v>
                </c:pt>
                <c:pt idx="3540">
                  <c:v>-16.756</c:v>
                </c:pt>
                <c:pt idx="3541">
                  <c:v>-16.846</c:v>
                </c:pt>
                <c:pt idx="3542">
                  <c:v>-16.898</c:v>
                </c:pt>
                <c:pt idx="3543">
                  <c:v>-16.93</c:v>
                </c:pt>
                <c:pt idx="3544">
                  <c:v>-17.018000000000001</c:v>
                </c:pt>
                <c:pt idx="3545">
                  <c:v>-17.065000000000001</c:v>
                </c:pt>
                <c:pt idx="3546">
                  <c:v>-17.053999999999998</c:v>
                </c:pt>
                <c:pt idx="3547">
                  <c:v>-17.062999999999999</c:v>
                </c:pt>
                <c:pt idx="3548">
                  <c:v>-17.11</c:v>
                </c:pt>
                <c:pt idx="3549">
                  <c:v>-17.172000000000001</c:v>
                </c:pt>
                <c:pt idx="3550">
                  <c:v>-17.248000000000001</c:v>
                </c:pt>
                <c:pt idx="3551">
                  <c:v>-17.282</c:v>
                </c:pt>
                <c:pt idx="3552">
                  <c:v>-17.34</c:v>
                </c:pt>
                <c:pt idx="3553">
                  <c:v>-17.388999999999999</c:v>
                </c:pt>
                <c:pt idx="3554">
                  <c:v>-17.344000000000001</c:v>
                </c:pt>
                <c:pt idx="3555">
                  <c:v>-17.335999999999999</c:v>
                </c:pt>
                <c:pt idx="3556">
                  <c:v>-17.305</c:v>
                </c:pt>
                <c:pt idx="3557">
                  <c:v>-17.402999999999999</c:v>
                </c:pt>
                <c:pt idx="3558">
                  <c:v>-17.427</c:v>
                </c:pt>
                <c:pt idx="3559">
                  <c:v>-17.460999999999999</c:v>
                </c:pt>
                <c:pt idx="3560">
                  <c:v>-17.466000000000001</c:v>
                </c:pt>
                <c:pt idx="3561">
                  <c:v>-17.492999999999999</c:v>
                </c:pt>
                <c:pt idx="3562">
                  <c:v>-17.509</c:v>
                </c:pt>
                <c:pt idx="3563">
                  <c:v>-17.585000000000001</c:v>
                </c:pt>
                <c:pt idx="3564">
                  <c:v>-17.594000000000001</c:v>
                </c:pt>
                <c:pt idx="3565">
                  <c:v>-17.533999999999999</c:v>
                </c:pt>
                <c:pt idx="3566">
                  <c:v>-17.469000000000001</c:v>
                </c:pt>
                <c:pt idx="3567">
                  <c:v>-17.460999999999999</c:v>
                </c:pt>
                <c:pt idx="3568">
                  <c:v>-17.488</c:v>
                </c:pt>
                <c:pt idx="3569">
                  <c:v>-17.494</c:v>
                </c:pt>
                <c:pt idx="3570">
                  <c:v>-17.506</c:v>
                </c:pt>
                <c:pt idx="3571">
                  <c:v>-17.512</c:v>
                </c:pt>
                <c:pt idx="3572">
                  <c:v>-17.561</c:v>
                </c:pt>
                <c:pt idx="3573">
                  <c:v>-17.565999999999999</c:v>
                </c:pt>
                <c:pt idx="3574">
                  <c:v>-17.516999999999999</c:v>
                </c:pt>
                <c:pt idx="3575">
                  <c:v>-17.52</c:v>
                </c:pt>
                <c:pt idx="3576">
                  <c:v>-17.541</c:v>
                </c:pt>
                <c:pt idx="3577">
                  <c:v>-17.597000000000001</c:v>
                </c:pt>
                <c:pt idx="3578">
                  <c:v>-17.629000000000001</c:v>
                </c:pt>
                <c:pt idx="3579">
                  <c:v>-17.614000000000001</c:v>
                </c:pt>
                <c:pt idx="3580">
                  <c:v>-17.606000000000002</c:v>
                </c:pt>
                <c:pt idx="3581">
                  <c:v>-17.599</c:v>
                </c:pt>
                <c:pt idx="3582">
                  <c:v>-17.576000000000001</c:v>
                </c:pt>
                <c:pt idx="3583">
                  <c:v>-17.591000000000001</c:v>
                </c:pt>
                <c:pt idx="3584">
                  <c:v>-17.613</c:v>
                </c:pt>
                <c:pt idx="3585">
                  <c:v>-17.646000000000001</c:v>
                </c:pt>
                <c:pt idx="3586">
                  <c:v>-17.693000000000001</c:v>
                </c:pt>
                <c:pt idx="3587">
                  <c:v>-17.696000000000002</c:v>
                </c:pt>
                <c:pt idx="3588">
                  <c:v>-17.713999999999999</c:v>
                </c:pt>
                <c:pt idx="3589">
                  <c:v>-17.756</c:v>
                </c:pt>
                <c:pt idx="3590">
                  <c:v>-17.748999999999999</c:v>
                </c:pt>
                <c:pt idx="3591">
                  <c:v>-17.712</c:v>
                </c:pt>
                <c:pt idx="3592">
                  <c:v>-17.713999999999999</c:v>
                </c:pt>
                <c:pt idx="3593">
                  <c:v>-17.718</c:v>
                </c:pt>
                <c:pt idx="3594">
                  <c:v>-17.721</c:v>
                </c:pt>
                <c:pt idx="3595">
                  <c:v>-17.760000000000002</c:v>
                </c:pt>
                <c:pt idx="3596">
                  <c:v>-17.798999999999999</c:v>
                </c:pt>
                <c:pt idx="3597">
                  <c:v>-17.783000000000001</c:v>
                </c:pt>
                <c:pt idx="3598">
                  <c:v>-17.806000000000001</c:v>
                </c:pt>
                <c:pt idx="3599">
                  <c:v>-17.792000000000002</c:v>
                </c:pt>
                <c:pt idx="3600">
                  <c:v>-17.75</c:v>
                </c:pt>
                <c:pt idx="3601">
                  <c:v>-17.716999999999999</c:v>
                </c:pt>
                <c:pt idx="3602">
                  <c:v>-17.733000000000001</c:v>
                </c:pt>
                <c:pt idx="3603">
                  <c:v>-17.774999999999999</c:v>
                </c:pt>
                <c:pt idx="3604">
                  <c:v>-17.742000000000001</c:v>
                </c:pt>
                <c:pt idx="3605">
                  <c:v>-17.779</c:v>
                </c:pt>
                <c:pt idx="3606">
                  <c:v>-17.831</c:v>
                </c:pt>
                <c:pt idx="3607">
                  <c:v>-17.858000000000001</c:v>
                </c:pt>
                <c:pt idx="3608">
                  <c:v>-17.861999999999998</c:v>
                </c:pt>
                <c:pt idx="3609">
                  <c:v>-17.812999999999999</c:v>
                </c:pt>
                <c:pt idx="3610">
                  <c:v>-17.84</c:v>
                </c:pt>
                <c:pt idx="3611">
                  <c:v>-17.86</c:v>
                </c:pt>
                <c:pt idx="3612">
                  <c:v>-17.841999999999999</c:v>
                </c:pt>
                <c:pt idx="3613">
                  <c:v>-17.832999999999998</c:v>
                </c:pt>
                <c:pt idx="3614">
                  <c:v>-17.826000000000001</c:v>
                </c:pt>
                <c:pt idx="3615">
                  <c:v>-17.818999999999999</c:v>
                </c:pt>
                <c:pt idx="3616">
                  <c:v>-17.821999999999999</c:v>
                </c:pt>
                <c:pt idx="3617">
                  <c:v>-17.884</c:v>
                </c:pt>
                <c:pt idx="3618">
                  <c:v>-17.896999999999998</c:v>
                </c:pt>
                <c:pt idx="3619">
                  <c:v>-17.896000000000001</c:v>
                </c:pt>
                <c:pt idx="3620">
                  <c:v>-17.893000000000001</c:v>
                </c:pt>
                <c:pt idx="3621">
                  <c:v>-17.856000000000002</c:v>
                </c:pt>
                <c:pt idx="3622">
                  <c:v>-17.856000000000002</c:v>
                </c:pt>
                <c:pt idx="3623">
                  <c:v>-17.834</c:v>
                </c:pt>
                <c:pt idx="3624">
                  <c:v>-17.803000000000001</c:v>
                </c:pt>
                <c:pt idx="3625">
                  <c:v>-17.786999999999999</c:v>
                </c:pt>
                <c:pt idx="3626">
                  <c:v>-17.8</c:v>
                </c:pt>
                <c:pt idx="3627">
                  <c:v>-17.821000000000002</c:v>
                </c:pt>
                <c:pt idx="3628">
                  <c:v>-17.837</c:v>
                </c:pt>
                <c:pt idx="3629">
                  <c:v>-17.834</c:v>
                </c:pt>
                <c:pt idx="3630">
                  <c:v>-17.869</c:v>
                </c:pt>
                <c:pt idx="3631">
                  <c:v>-17.888999999999999</c:v>
                </c:pt>
                <c:pt idx="3632">
                  <c:v>-17.904</c:v>
                </c:pt>
                <c:pt idx="3633">
                  <c:v>-17.84</c:v>
                </c:pt>
                <c:pt idx="3634">
                  <c:v>-17.853999999999999</c:v>
                </c:pt>
                <c:pt idx="3635">
                  <c:v>-17.853999999999999</c:v>
                </c:pt>
                <c:pt idx="3636">
                  <c:v>-17.834</c:v>
                </c:pt>
                <c:pt idx="3637">
                  <c:v>-17.798999999999999</c:v>
                </c:pt>
                <c:pt idx="3638">
                  <c:v>-17.704000000000001</c:v>
                </c:pt>
                <c:pt idx="3639">
                  <c:v>-17.631</c:v>
                </c:pt>
                <c:pt idx="3640">
                  <c:v>-17.608000000000001</c:v>
                </c:pt>
                <c:pt idx="3641">
                  <c:v>-17.565999999999999</c:v>
                </c:pt>
                <c:pt idx="3642">
                  <c:v>-17.518000000000001</c:v>
                </c:pt>
                <c:pt idx="3643">
                  <c:v>-17.417999999999999</c:v>
                </c:pt>
                <c:pt idx="3644">
                  <c:v>-17.315000000000001</c:v>
                </c:pt>
                <c:pt idx="3645">
                  <c:v>-17.190999999999999</c:v>
                </c:pt>
                <c:pt idx="3646">
                  <c:v>-17.170999999999999</c:v>
                </c:pt>
                <c:pt idx="3647">
                  <c:v>-17.088000000000001</c:v>
                </c:pt>
                <c:pt idx="3648">
                  <c:v>-17.013999999999999</c:v>
                </c:pt>
                <c:pt idx="3649">
                  <c:v>-16.966999999999999</c:v>
                </c:pt>
                <c:pt idx="3650">
                  <c:v>-16.847000000000001</c:v>
                </c:pt>
                <c:pt idx="3651">
                  <c:v>-16.797000000000001</c:v>
                </c:pt>
                <c:pt idx="3652">
                  <c:v>-16.669</c:v>
                </c:pt>
                <c:pt idx="3653">
                  <c:v>-16.523</c:v>
                </c:pt>
                <c:pt idx="3654">
                  <c:v>-16.442</c:v>
                </c:pt>
                <c:pt idx="3655">
                  <c:v>-16.347999999999999</c:v>
                </c:pt>
                <c:pt idx="3656">
                  <c:v>-16.222999999999999</c:v>
                </c:pt>
                <c:pt idx="3657">
                  <c:v>-16.100000000000001</c:v>
                </c:pt>
                <c:pt idx="3658">
                  <c:v>-16.068000000000001</c:v>
                </c:pt>
                <c:pt idx="3659">
                  <c:v>-15.973000000000001</c:v>
                </c:pt>
                <c:pt idx="3660">
                  <c:v>-15.819000000000001</c:v>
                </c:pt>
                <c:pt idx="3661">
                  <c:v>-15.77</c:v>
                </c:pt>
                <c:pt idx="3662">
                  <c:v>-15.760999999999999</c:v>
                </c:pt>
                <c:pt idx="3663">
                  <c:v>-15.736000000000001</c:v>
                </c:pt>
                <c:pt idx="3664">
                  <c:v>-15.746</c:v>
                </c:pt>
                <c:pt idx="3665">
                  <c:v>-15.712999999999999</c:v>
                </c:pt>
                <c:pt idx="3666">
                  <c:v>-15.596</c:v>
                </c:pt>
                <c:pt idx="3667">
                  <c:v>-15.57</c:v>
                </c:pt>
                <c:pt idx="3668">
                  <c:v>-15.46</c:v>
                </c:pt>
                <c:pt idx="3669">
                  <c:v>-15.352</c:v>
                </c:pt>
                <c:pt idx="3670">
                  <c:v>-15.391</c:v>
                </c:pt>
                <c:pt idx="3671">
                  <c:v>-15.375</c:v>
                </c:pt>
                <c:pt idx="3672">
                  <c:v>-15.337999999999999</c:v>
                </c:pt>
                <c:pt idx="3673">
                  <c:v>-15.305</c:v>
                </c:pt>
                <c:pt idx="3674">
                  <c:v>-15.228999999999999</c:v>
                </c:pt>
                <c:pt idx="3675">
                  <c:v>-15.106</c:v>
                </c:pt>
                <c:pt idx="3676">
                  <c:v>-15.054</c:v>
                </c:pt>
                <c:pt idx="3677">
                  <c:v>-15.058999999999999</c:v>
                </c:pt>
                <c:pt idx="3678">
                  <c:v>-14.988</c:v>
                </c:pt>
                <c:pt idx="3679">
                  <c:v>-14.968</c:v>
                </c:pt>
                <c:pt idx="3680">
                  <c:v>-14.946999999999999</c:v>
                </c:pt>
                <c:pt idx="3681">
                  <c:v>-14.846</c:v>
                </c:pt>
                <c:pt idx="3682">
                  <c:v>-14.766</c:v>
                </c:pt>
                <c:pt idx="3683">
                  <c:v>-14.803000000000001</c:v>
                </c:pt>
                <c:pt idx="3684">
                  <c:v>-14.762</c:v>
                </c:pt>
                <c:pt idx="3685">
                  <c:v>-14.766999999999999</c:v>
                </c:pt>
                <c:pt idx="3686">
                  <c:v>-14.776</c:v>
                </c:pt>
                <c:pt idx="3687">
                  <c:v>-14.696</c:v>
                </c:pt>
                <c:pt idx="3688">
                  <c:v>-14.602</c:v>
                </c:pt>
                <c:pt idx="3689">
                  <c:v>-14.592000000000001</c:v>
                </c:pt>
                <c:pt idx="3690">
                  <c:v>-14.531000000000001</c:v>
                </c:pt>
                <c:pt idx="3691">
                  <c:v>-14.483000000000001</c:v>
                </c:pt>
                <c:pt idx="3692">
                  <c:v>-14.474</c:v>
                </c:pt>
                <c:pt idx="3693">
                  <c:v>-14.388999999999999</c:v>
                </c:pt>
                <c:pt idx="3694">
                  <c:v>-14.345000000000001</c:v>
                </c:pt>
                <c:pt idx="3695">
                  <c:v>-14.287000000000001</c:v>
                </c:pt>
                <c:pt idx="3696">
                  <c:v>-14.276</c:v>
                </c:pt>
                <c:pt idx="3697">
                  <c:v>-14.247999999999999</c:v>
                </c:pt>
                <c:pt idx="3698">
                  <c:v>-14.228</c:v>
                </c:pt>
                <c:pt idx="3699">
                  <c:v>-14.253</c:v>
                </c:pt>
                <c:pt idx="3700">
                  <c:v>-14.169</c:v>
                </c:pt>
                <c:pt idx="3701">
                  <c:v>-14.087</c:v>
                </c:pt>
                <c:pt idx="3702">
                  <c:v>-14.074999999999999</c:v>
                </c:pt>
                <c:pt idx="3703">
                  <c:v>-14.07</c:v>
                </c:pt>
                <c:pt idx="3704">
                  <c:v>-14.082000000000001</c:v>
                </c:pt>
                <c:pt idx="3705">
                  <c:v>-14.069000000000001</c:v>
                </c:pt>
                <c:pt idx="3706">
                  <c:v>-14.064</c:v>
                </c:pt>
                <c:pt idx="3707">
                  <c:v>-14.083</c:v>
                </c:pt>
                <c:pt idx="3708">
                  <c:v>-14.067</c:v>
                </c:pt>
                <c:pt idx="3709">
                  <c:v>-14.05</c:v>
                </c:pt>
                <c:pt idx="3710">
                  <c:v>-14.05</c:v>
                </c:pt>
                <c:pt idx="3711">
                  <c:v>-14.038</c:v>
                </c:pt>
                <c:pt idx="3712">
                  <c:v>-13.978</c:v>
                </c:pt>
                <c:pt idx="3713">
                  <c:v>-13.929</c:v>
                </c:pt>
                <c:pt idx="3714">
                  <c:v>-13.958</c:v>
                </c:pt>
                <c:pt idx="3715">
                  <c:v>-13.923999999999999</c:v>
                </c:pt>
                <c:pt idx="3716">
                  <c:v>-13.891</c:v>
                </c:pt>
                <c:pt idx="3717">
                  <c:v>-13.875</c:v>
                </c:pt>
                <c:pt idx="3718">
                  <c:v>-13.941000000000001</c:v>
                </c:pt>
                <c:pt idx="3719">
                  <c:v>-13.952</c:v>
                </c:pt>
                <c:pt idx="3720">
                  <c:v>-13.917999999999999</c:v>
                </c:pt>
                <c:pt idx="3721">
                  <c:v>-13.920999999999999</c:v>
                </c:pt>
                <c:pt idx="3722">
                  <c:v>-13.944000000000001</c:v>
                </c:pt>
                <c:pt idx="3723">
                  <c:v>-13.965</c:v>
                </c:pt>
                <c:pt idx="3724">
                  <c:v>-13.909000000000001</c:v>
                </c:pt>
                <c:pt idx="3725">
                  <c:v>-13.836</c:v>
                </c:pt>
                <c:pt idx="3726">
                  <c:v>-13.837999999999999</c:v>
                </c:pt>
                <c:pt idx="3727">
                  <c:v>-13.874000000000001</c:v>
                </c:pt>
                <c:pt idx="3728">
                  <c:v>-13.862</c:v>
                </c:pt>
                <c:pt idx="3729">
                  <c:v>-13.813000000000001</c:v>
                </c:pt>
                <c:pt idx="3730">
                  <c:v>-13.726000000000001</c:v>
                </c:pt>
                <c:pt idx="3731">
                  <c:v>-13.647</c:v>
                </c:pt>
                <c:pt idx="3732">
                  <c:v>-13.564</c:v>
                </c:pt>
                <c:pt idx="3733">
                  <c:v>-13.507999999999999</c:v>
                </c:pt>
                <c:pt idx="3734">
                  <c:v>-13.553000000000001</c:v>
                </c:pt>
                <c:pt idx="3735">
                  <c:v>-13.542999999999999</c:v>
                </c:pt>
                <c:pt idx="3736">
                  <c:v>-13.494</c:v>
                </c:pt>
                <c:pt idx="3737">
                  <c:v>-13.414999999999999</c:v>
                </c:pt>
                <c:pt idx="3738">
                  <c:v>-13.3</c:v>
                </c:pt>
                <c:pt idx="3739">
                  <c:v>-13.169</c:v>
                </c:pt>
                <c:pt idx="3740">
                  <c:v>-13.054</c:v>
                </c:pt>
                <c:pt idx="3741">
                  <c:v>-12.930999999999999</c:v>
                </c:pt>
                <c:pt idx="3742">
                  <c:v>-12.849</c:v>
                </c:pt>
                <c:pt idx="3743">
                  <c:v>-12.747999999999999</c:v>
                </c:pt>
                <c:pt idx="3744">
                  <c:v>-12.58</c:v>
                </c:pt>
                <c:pt idx="3745">
                  <c:v>-12.443</c:v>
                </c:pt>
                <c:pt idx="3746">
                  <c:v>-12.314</c:v>
                </c:pt>
                <c:pt idx="3747">
                  <c:v>-12.257</c:v>
                </c:pt>
                <c:pt idx="3748">
                  <c:v>-12.153</c:v>
                </c:pt>
                <c:pt idx="3749">
                  <c:v>-12.045</c:v>
                </c:pt>
                <c:pt idx="3750">
                  <c:v>-11.922000000000001</c:v>
                </c:pt>
                <c:pt idx="3751">
                  <c:v>-11.752000000000001</c:v>
                </c:pt>
                <c:pt idx="3752">
                  <c:v>-11.624000000000001</c:v>
                </c:pt>
                <c:pt idx="3753">
                  <c:v>-11.503</c:v>
                </c:pt>
                <c:pt idx="3754">
                  <c:v>-11.364000000000001</c:v>
                </c:pt>
                <c:pt idx="3755">
                  <c:v>-11.228</c:v>
                </c:pt>
                <c:pt idx="3756">
                  <c:v>-11.135999999999999</c:v>
                </c:pt>
                <c:pt idx="3757">
                  <c:v>-11.007999999999999</c:v>
                </c:pt>
                <c:pt idx="3758">
                  <c:v>-10.781000000000001</c:v>
                </c:pt>
                <c:pt idx="3759">
                  <c:v>-10.558</c:v>
                </c:pt>
                <c:pt idx="3760">
                  <c:v>-10.319000000000001</c:v>
                </c:pt>
                <c:pt idx="3761">
                  <c:v>-10.134</c:v>
                </c:pt>
                <c:pt idx="3762">
                  <c:v>-10.013</c:v>
                </c:pt>
                <c:pt idx="3763">
                  <c:v>-9.8788999999999998</c:v>
                </c:pt>
                <c:pt idx="3764">
                  <c:v>-9.7109000000000005</c:v>
                </c:pt>
                <c:pt idx="3765">
                  <c:v>-9.5650999999999993</c:v>
                </c:pt>
                <c:pt idx="3766">
                  <c:v>-9.5314999999999994</c:v>
                </c:pt>
                <c:pt idx="3767">
                  <c:v>-9.5328999999999997</c:v>
                </c:pt>
                <c:pt idx="3768">
                  <c:v>-9.3923000000000005</c:v>
                </c:pt>
                <c:pt idx="3769">
                  <c:v>-9.2234999999999996</c:v>
                </c:pt>
                <c:pt idx="3770">
                  <c:v>-9.1356000000000002</c:v>
                </c:pt>
                <c:pt idx="3771">
                  <c:v>-9.1684999999999999</c:v>
                </c:pt>
                <c:pt idx="3772">
                  <c:v>-9.1610999999999994</c:v>
                </c:pt>
                <c:pt idx="3773">
                  <c:v>-9.1168999999999993</c:v>
                </c:pt>
                <c:pt idx="3774">
                  <c:v>-9.1559000000000008</c:v>
                </c:pt>
                <c:pt idx="3775">
                  <c:v>-9.1335999999999995</c:v>
                </c:pt>
                <c:pt idx="3776">
                  <c:v>-9.1111000000000004</c:v>
                </c:pt>
                <c:pt idx="3777">
                  <c:v>-9.1347000000000005</c:v>
                </c:pt>
                <c:pt idx="3778">
                  <c:v>-9.1057000000000006</c:v>
                </c:pt>
                <c:pt idx="3779">
                  <c:v>-9.1872000000000007</c:v>
                </c:pt>
                <c:pt idx="3780">
                  <c:v>-9.2129999999999992</c:v>
                </c:pt>
                <c:pt idx="3781">
                  <c:v>-9.1797000000000004</c:v>
                </c:pt>
                <c:pt idx="3782">
                  <c:v>-9.3054000000000006</c:v>
                </c:pt>
                <c:pt idx="3783">
                  <c:v>-9.3048999999999999</c:v>
                </c:pt>
                <c:pt idx="3784">
                  <c:v>-9.2490000000000006</c:v>
                </c:pt>
                <c:pt idx="3785">
                  <c:v>-9.2510999999999992</c:v>
                </c:pt>
                <c:pt idx="3786">
                  <c:v>-9.4313000000000002</c:v>
                </c:pt>
                <c:pt idx="3787">
                  <c:v>-9.4638000000000009</c:v>
                </c:pt>
                <c:pt idx="3788">
                  <c:v>-9.4388000000000005</c:v>
                </c:pt>
                <c:pt idx="3789">
                  <c:v>-9.4954999999999998</c:v>
                </c:pt>
                <c:pt idx="3790">
                  <c:v>-9.4947999999999997</c:v>
                </c:pt>
                <c:pt idx="3791">
                  <c:v>-9.3739000000000008</c:v>
                </c:pt>
                <c:pt idx="3792">
                  <c:v>-9.1664999999999992</c:v>
                </c:pt>
                <c:pt idx="3793">
                  <c:v>-8.9556000000000004</c:v>
                </c:pt>
                <c:pt idx="3794">
                  <c:v>-8.8780999999999999</c:v>
                </c:pt>
                <c:pt idx="3795">
                  <c:v>-8.8544999999999998</c:v>
                </c:pt>
                <c:pt idx="3796">
                  <c:v>-8.8733000000000004</c:v>
                </c:pt>
                <c:pt idx="3797">
                  <c:v>-8.8621999999999996</c:v>
                </c:pt>
                <c:pt idx="3798">
                  <c:v>-8.8614999999999995</c:v>
                </c:pt>
                <c:pt idx="3799">
                  <c:v>-8.8099000000000007</c:v>
                </c:pt>
                <c:pt idx="3800">
                  <c:v>-8.7809000000000008</c:v>
                </c:pt>
                <c:pt idx="3801">
                  <c:v>-8.8308999999999997</c:v>
                </c:pt>
                <c:pt idx="3802">
                  <c:v>-8.8122000000000007</c:v>
                </c:pt>
                <c:pt idx="3803">
                  <c:v>-8.7111000000000001</c:v>
                </c:pt>
                <c:pt idx="3804">
                  <c:v>-8.7484999999999999</c:v>
                </c:pt>
                <c:pt idx="3805">
                  <c:v>-8.8132999999999999</c:v>
                </c:pt>
                <c:pt idx="3806">
                  <c:v>-8.8634000000000004</c:v>
                </c:pt>
                <c:pt idx="3807">
                  <c:v>-8.9023000000000003</c:v>
                </c:pt>
                <c:pt idx="3808">
                  <c:v>-8.9328000000000003</c:v>
                </c:pt>
                <c:pt idx="3809">
                  <c:v>-8.9053000000000004</c:v>
                </c:pt>
                <c:pt idx="3810">
                  <c:v>-8.8762000000000008</c:v>
                </c:pt>
                <c:pt idx="3811">
                  <c:v>-8.8635000000000002</c:v>
                </c:pt>
                <c:pt idx="3812">
                  <c:v>-8.8268000000000004</c:v>
                </c:pt>
                <c:pt idx="3813">
                  <c:v>-8.7174999999999994</c:v>
                </c:pt>
                <c:pt idx="3814">
                  <c:v>-8.6896000000000004</c:v>
                </c:pt>
                <c:pt idx="3815">
                  <c:v>-8.6974999999999998</c:v>
                </c:pt>
                <c:pt idx="3816">
                  <c:v>-8.6205999999999996</c:v>
                </c:pt>
                <c:pt idx="3817">
                  <c:v>-8.4777000000000005</c:v>
                </c:pt>
                <c:pt idx="3818">
                  <c:v>-8.3789999999999996</c:v>
                </c:pt>
                <c:pt idx="3819">
                  <c:v>-8.2931000000000008</c:v>
                </c:pt>
                <c:pt idx="3820">
                  <c:v>-8.2850999999999999</c:v>
                </c:pt>
                <c:pt idx="3821">
                  <c:v>-8.2697000000000003</c:v>
                </c:pt>
                <c:pt idx="3822">
                  <c:v>-8.2027999999999999</c:v>
                </c:pt>
                <c:pt idx="3823">
                  <c:v>-8.2078000000000007</c:v>
                </c:pt>
                <c:pt idx="3824">
                  <c:v>-8.2700999999999993</c:v>
                </c:pt>
                <c:pt idx="3825">
                  <c:v>-8.3046000000000006</c:v>
                </c:pt>
                <c:pt idx="3826">
                  <c:v>-8.3310999999999993</c:v>
                </c:pt>
                <c:pt idx="3827">
                  <c:v>-8.3285999999999998</c:v>
                </c:pt>
                <c:pt idx="3828">
                  <c:v>-8.3454999999999995</c:v>
                </c:pt>
                <c:pt idx="3829">
                  <c:v>-8.3497000000000003</c:v>
                </c:pt>
                <c:pt idx="3830">
                  <c:v>-8.3927999999999994</c:v>
                </c:pt>
                <c:pt idx="3831">
                  <c:v>-8.4398</c:v>
                </c:pt>
                <c:pt idx="3832">
                  <c:v>-8.4370999999999992</c:v>
                </c:pt>
                <c:pt idx="3833">
                  <c:v>-8.3653999999999993</c:v>
                </c:pt>
                <c:pt idx="3834">
                  <c:v>-8.3496000000000006</c:v>
                </c:pt>
                <c:pt idx="3835">
                  <c:v>-8.3325999999999993</c:v>
                </c:pt>
                <c:pt idx="3836">
                  <c:v>-8.3556000000000008</c:v>
                </c:pt>
                <c:pt idx="3837">
                  <c:v>-8.4090000000000007</c:v>
                </c:pt>
                <c:pt idx="3838">
                  <c:v>-8.4610000000000003</c:v>
                </c:pt>
                <c:pt idx="3839">
                  <c:v>-8.5402000000000005</c:v>
                </c:pt>
                <c:pt idx="3840">
                  <c:v>-8.5783000000000005</c:v>
                </c:pt>
                <c:pt idx="3841">
                  <c:v>-8.5892999999999997</c:v>
                </c:pt>
                <c:pt idx="3842">
                  <c:v>-8.6797000000000004</c:v>
                </c:pt>
                <c:pt idx="3843">
                  <c:v>-8.7649000000000008</c:v>
                </c:pt>
                <c:pt idx="3844">
                  <c:v>-8.8903999999999996</c:v>
                </c:pt>
                <c:pt idx="3845">
                  <c:v>-9.1338000000000008</c:v>
                </c:pt>
                <c:pt idx="3846">
                  <c:v>-9.3130000000000006</c:v>
                </c:pt>
                <c:pt idx="3847">
                  <c:v>-9.5091000000000001</c:v>
                </c:pt>
                <c:pt idx="3848">
                  <c:v>-9.8035999999999994</c:v>
                </c:pt>
                <c:pt idx="3849">
                  <c:v>-10.087</c:v>
                </c:pt>
                <c:pt idx="3850">
                  <c:v>-10.364000000000001</c:v>
                </c:pt>
                <c:pt idx="3851">
                  <c:v>-10.654</c:v>
                </c:pt>
                <c:pt idx="3852">
                  <c:v>-11.000999999999999</c:v>
                </c:pt>
                <c:pt idx="3853">
                  <c:v>-11.342000000000001</c:v>
                </c:pt>
                <c:pt idx="3854">
                  <c:v>-11.585000000000001</c:v>
                </c:pt>
                <c:pt idx="3855">
                  <c:v>-11.824999999999999</c:v>
                </c:pt>
                <c:pt idx="3856">
                  <c:v>-12.092000000000001</c:v>
                </c:pt>
                <c:pt idx="3857">
                  <c:v>-12.333</c:v>
                </c:pt>
                <c:pt idx="3858">
                  <c:v>-12.474</c:v>
                </c:pt>
                <c:pt idx="3859">
                  <c:v>-12.529</c:v>
                </c:pt>
                <c:pt idx="3860">
                  <c:v>-12.614000000000001</c:v>
                </c:pt>
                <c:pt idx="3861">
                  <c:v>-12.679</c:v>
                </c:pt>
                <c:pt idx="3862">
                  <c:v>-12.73</c:v>
                </c:pt>
                <c:pt idx="3863">
                  <c:v>-12.768000000000001</c:v>
                </c:pt>
                <c:pt idx="3864">
                  <c:v>-12.773999999999999</c:v>
                </c:pt>
                <c:pt idx="3865">
                  <c:v>-12.755000000000001</c:v>
                </c:pt>
                <c:pt idx="3866">
                  <c:v>-12.752000000000001</c:v>
                </c:pt>
                <c:pt idx="3867">
                  <c:v>-12.819000000000001</c:v>
                </c:pt>
                <c:pt idx="3868">
                  <c:v>-12.826000000000001</c:v>
                </c:pt>
                <c:pt idx="3869">
                  <c:v>-12.778</c:v>
                </c:pt>
                <c:pt idx="3870">
                  <c:v>-12.746</c:v>
                </c:pt>
                <c:pt idx="3871">
                  <c:v>-12.726000000000001</c:v>
                </c:pt>
                <c:pt idx="3872">
                  <c:v>-12.704000000000001</c:v>
                </c:pt>
                <c:pt idx="3873">
                  <c:v>-12.709</c:v>
                </c:pt>
                <c:pt idx="3874">
                  <c:v>-12.717000000000001</c:v>
                </c:pt>
                <c:pt idx="3875">
                  <c:v>-12.707000000000001</c:v>
                </c:pt>
                <c:pt idx="3876">
                  <c:v>-12.744</c:v>
                </c:pt>
                <c:pt idx="3877">
                  <c:v>-12.762</c:v>
                </c:pt>
                <c:pt idx="3878">
                  <c:v>-12.78</c:v>
                </c:pt>
                <c:pt idx="3879">
                  <c:v>-12.831</c:v>
                </c:pt>
                <c:pt idx="3880">
                  <c:v>-12.904</c:v>
                </c:pt>
                <c:pt idx="3881">
                  <c:v>-12.92</c:v>
                </c:pt>
                <c:pt idx="3882">
                  <c:v>-12.935</c:v>
                </c:pt>
                <c:pt idx="3883">
                  <c:v>-12.962</c:v>
                </c:pt>
                <c:pt idx="3884">
                  <c:v>-12.996</c:v>
                </c:pt>
                <c:pt idx="3885">
                  <c:v>-13.016999999999999</c:v>
                </c:pt>
                <c:pt idx="3886">
                  <c:v>-13.016999999999999</c:v>
                </c:pt>
                <c:pt idx="3887">
                  <c:v>-13.007999999999999</c:v>
                </c:pt>
                <c:pt idx="3888">
                  <c:v>-12.994999999999999</c:v>
                </c:pt>
                <c:pt idx="3889">
                  <c:v>-12.951000000000001</c:v>
                </c:pt>
                <c:pt idx="3890">
                  <c:v>-12.988</c:v>
                </c:pt>
                <c:pt idx="3891">
                  <c:v>-13.063000000000001</c:v>
                </c:pt>
                <c:pt idx="3892">
                  <c:v>-13.096</c:v>
                </c:pt>
                <c:pt idx="3893">
                  <c:v>-13.125</c:v>
                </c:pt>
                <c:pt idx="3894">
                  <c:v>-13.143000000000001</c:v>
                </c:pt>
                <c:pt idx="3895">
                  <c:v>-13.135999999999999</c:v>
                </c:pt>
                <c:pt idx="3896">
                  <c:v>-13.13</c:v>
                </c:pt>
                <c:pt idx="3897">
                  <c:v>-13.156000000000001</c:v>
                </c:pt>
                <c:pt idx="3898">
                  <c:v>-13.144</c:v>
                </c:pt>
                <c:pt idx="3899">
                  <c:v>-13.177</c:v>
                </c:pt>
                <c:pt idx="3900">
                  <c:v>-13.228999999999999</c:v>
                </c:pt>
                <c:pt idx="3901">
                  <c:v>-13.241</c:v>
                </c:pt>
                <c:pt idx="3902">
                  <c:v>-13.278</c:v>
                </c:pt>
                <c:pt idx="3903">
                  <c:v>-13.348000000000001</c:v>
                </c:pt>
                <c:pt idx="3904">
                  <c:v>-13.334</c:v>
                </c:pt>
                <c:pt idx="3905">
                  <c:v>-13.353999999999999</c:v>
                </c:pt>
                <c:pt idx="3906">
                  <c:v>-13.41</c:v>
                </c:pt>
                <c:pt idx="3907">
                  <c:v>-13.407</c:v>
                </c:pt>
                <c:pt idx="3908">
                  <c:v>-13.43</c:v>
                </c:pt>
                <c:pt idx="3909">
                  <c:v>-13.444000000000001</c:v>
                </c:pt>
                <c:pt idx="3910">
                  <c:v>-13.442</c:v>
                </c:pt>
                <c:pt idx="3911">
                  <c:v>-13.468999999999999</c:v>
                </c:pt>
                <c:pt idx="3912">
                  <c:v>-13.519</c:v>
                </c:pt>
                <c:pt idx="3913">
                  <c:v>-13.523</c:v>
                </c:pt>
                <c:pt idx="3914">
                  <c:v>-13.523</c:v>
                </c:pt>
                <c:pt idx="3915">
                  <c:v>-13.491</c:v>
                </c:pt>
                <c:pt idx="3916">
                  <c:v>-13.53</c:v>
                </c:pt>
                <c:pt idx="3917">
                  <c:v>-13.522</c:v>
                </c:pt>
                <c:pt idx="3918">
                  <c:v>-13.522</c:v>
                </c:pt>
                <c:pt idx="3919">
                  <c:v>-13.552</c:v>
                </c:pt>
                <c:pt idx="3920">
                  <c:v>-13.597</c:v>
                </c:pt>
                <c:pt idx="3921">
                  <c:v>-13.627000000000001</c:v>
                </c:pt>
                <c:pt idx="3922">
                  <c:v>-13.63</c:v>
                </c:pt>
                <c:pt idx="3923">
                  <c:v>-13.65</c:v>
                </c:pt>
                <c:pt idx="3924">
                  <c:v>-13.61</c:v>
                </c:pt>
                <c:pt idx="3925">
                  <c:v>-13.638999999999999</c:v>
                </c:pt>
                <c:pt idx="3926">
                  <c:v>-13.71</c:v>
                </c:pt>
                <c:pt idx="3927">
                  <c:v>-13.727</c:v>
                </c:pt>
                <c:pt idx="3928">
                  <c:v>-13.760999999999999</c:v>
                </c:pt>
                <c:pt idx="3929">
                  <c:v>-13.817</c:v>
                </c:pt>
                <c:pt idx="3930">
                  <c:v>-13.865</c:v>
                </c:pt>
                <c:pt idx="3931">
                  <c:v>-13.819000000000001</c:v>
                </c:pt>
                <c:pt idx="3932">
                  <c:v>-13.803000000000001</c:v>
                </c:pt>
                <c:pt idx="3933">
                  <c:v>-13.898</c:v>
                </c:pt>
                <c:pt idx="3934">
                  <c:v>-13.98</c:v>
                </c:pt>
                <c:pt idx="3935">
                  <c:v>-14.022</c:v>
                </c:pt>
                <c:pt idx="3936">
                  <c:v>-14.093</c:v>
                </c:pt>
                <c:pt idx="3937">
                  <c:v>-14.214</c:v>
                </c:pt>
                <c:pt idx="3938">
                  <c:v>-14.272</c:v>
                </c:pt>
                <c:pt idx="3939">
                  <c:v>-14.314</c:v>
                </c:pt>
                <c:pt idx="3940">
                  <c:v>-14.45</c:v>
                </c:pt>
                <c:pt idx="3941">
                  <c:v>-14.54</c:v>
                </c:pt>
                <c:pt idx="3942">
                  <c:v>-14.561999999999999</c:v>
                </c:pt>
                <c:pt idx="3943">
                  <c:v>-14.558</c:v>
                </c:pt>
                <c:pt idx="3944">
                  <c:v>-14.587999999999999</c:v>
                </c:pt>
                <c:pt idx="3945">
                  <c:v>-14.635999999999999</c:v>
                </c:pt>
                <c:pt idx="3946">
                  <c:v>-14.637</c:v>
                </c:pt>
                <c:pt idx="3947">
                  <c:v>-14.686999999999999</c:v>
                </c:pt>
                <c:pt idx="3948">
                  <c:v>-14.811</c:v>
                </c:pt>
                <c:pt idx="3949">
                  <c:v>-14.939</c:v>
                </c:pt>
                <c:pt idx="3950">
                  <c:v>-14.959</c:v>
                </c:pt>
                <c:pt idx="3951">
                  <c:v>-14.978</c:v>
                </c:pt>
                <c:pt idx="3952">
                  <c:v>-15.048999999999999</c:v>
                </c:pt>
                <c:pt idx="3953">
                  <c:v>-15.162000000000001</c:v>
                </c:pt>
                <c:pt idx="3954">
                  <c:v>-15.228</c:v>
                </c:pt>
                <c:pt idx="3955">
                  <c:v>-15.26</c:v>
                </c:pt>
                <c:pt idx="3956">
                  <c:v>-15.287000000000001</c:v>
                </c:pt>
                <c:pt idx="3957">
                  <c:v>-15.353</c:v>
                </c:pt>
                <c:pt idx="3958">
                  <c:v>-15.433</c:v>
                </c:pt>
                <c:pt idx="3959">
                  <c:v>-15.472</c:v>
                </c:pt>
                <c:pt idx="3960">
                  <c:v>-15.526</c:v>
                </c:pt>
                <c:pt idx="3961">
                  <c:v>-15.53</c:v>
                </c:pt>
                <c:pt idx="3962">
                  <c:v>-15.535</c:v>
                </c:pt>
                <c:pt idx="3963">
                  <c:v>-15.589</c:v>
                </c:pt>
                <c:pt idx="3964">
                  <c:v>-15.609</c:v>
                </c:pt>
                <c:pt idx="3965">
                  <c:v>-15.631</c:v>
                </c:pt>
                <c:pt idx="3966">
                  <c:v>-15.679</c:v>
                </c:pt>
                <c:pt idx="3967">
                  <c:v>-15.72</c:v>
                </c:pt>
                <c:pt idx="3968">
                  <c:v>-15.709</c:v>
                </c:pt>
                <c:pt idx="3969">
                  <c:v>-15.7</c:v>
                </c:pt>
                <c:pt idx="3970">
                  <c:v>-15.722</c:v>
                </c:pt>
                <c:pt idx="3971">
                  <c:v>-15.704000000000001</c:v>
                </c:pt>
                <c:pt idx="3972">
                  <c:v>-15.682</c:v>
                </c:pt>
                <c:pt idx="3973">
                  <c:v>-15.62</c:v>
                </c:pt>
                <c:pt idx="3974">
                  <c:v>-15.573</c:v>
                </c:pt>
                <c:pt idx="3975">
                  <c:v>-15.561999999999999</c:v>
                </c:pt>
                <c:pt idx="3976">
                  <c:v>-15.493</c:v>
                </c:pt>
                <c:pt idx="3977">
                  <c:v>-15.488</c:v>
                </c:pt>
                <c:pt idx="3978">
                  <c:v>-15.536</c:v>
                </c:pt>
                <c:pt idx="3979">
                  <c:v>-15.571999999999999</c:v>
                </c:pt>
                <c:pt idx="3980">
                  <c:v>-15.52</c:v>
                </c:pt>
                <c:pt idx="3981">
                  <c:v>-15.436999999999999</c:v>
                </c:pt>
                <c:pt idx="3982">
                  <c:v>-15.432</c:v>
                </c:pt>
                <c:pt idx="3983">
                  <c:v>-15.467000000000001</c:v>
                </c:pt>
                <c:pt idx="3984">
                  <c:v>-15.494</c:v>
                </c:pt>
                <c:pt idx="3985">
                  <c:v>-15.526</c:v>
                </c:pt>
                <c:pt idx="3986">
                  <c:v>-15.602</c:v>
                </c:pt>
                <c:pt idx="3987">
                  <c:v>-15.635</c:v>
                </c:pt>
                <c:pt idx="3988">
                  <c:v>-15.628</c:v>
                </c:pt>
                <c:pt idx="3989">
                  <c:v>-15.653</c:v>
                </c:pt>
                <c:pt idx="3990">
                  <c:v>-15.709</c:v>
                </c:pt>
                <c:pt idx="3991">
                  <c:v>-15.712999999999999</c:v>
                </c:pt>
                <c:pt idx="3992">
                  <c:v>-15.734999999999999</c:v>
                </c:pt>
                <c:pt idx="3993">
                  <c:v>-15.737</c:v>
                </c:pt>
                <c:pt idx="3994">
                  <c:v>-15.778</c:v>
                </c:pt>
                <c:pt idx="3995">
                  <c:v>-15.851000000000001</c:v>
                </c:pt>
                <c:pt idx="3996">
                  <c:v>-15.896000000000001</c:v>
                </c:pt>
                <c:pt idx="3997">
                  <c:v>-15.91</c:v>
                </c:pt>
                <c:pt idx="3998">
                  <c:v>-15.932</c:v>
                </c:pt>
                <c:pt idx="3999">
                  <c:v>-15.95</c:v>
                </c:pt>
                <c:pt idx="4000">
                  <c:v>-16.013000000000002</c:v>
                </c:pt>
                <c:pt idx="4001">
                  <c:v>-16.111000000000001</c:v>
                </c:pt>
                <c:pt idx="4002">
                  <c:v>-16.207000000000001</c:v>
                </c:pt>
                <c:pt idx="4003">
                  <c:v>-16.254999999999999</c:v>
                </c:pt>
                <c:pt idx="4004">
                  <c:v>-16.291</c:v>
                </c:pt>
                <c:pt idx="4005">
                  <c:v>-16.286000000000001</c:v>
                </c:pt>
                <c:pt idx="4006">
                  <c:v>-16.265000000000001</c:v>
                </c:pt>
                <c:pt idx="4007">
                  <c:v>-16.277000000000001</c:v>
                </c:pt>
                <c:pt idx="4008">
                  <c:v>-16.318999999999999</c:v>
                </c:pt>
                <c:pt idx="4009">
                  <c:v>-16.303999999999998</c:v>
                </c:pt>
                <c:pt idx="4010">
                  <c:v>-16.285</c:v>
                </c:pt>
                <c:pt idx="4011">
                  <c:v>-16.292999999999999</c:v>
                </c:pt>
                <c:pt idx="4012">
                  <c:v>-16.347999999999999</c:v>
                </c:pt>
                <c:pt idx="4013">
                  <c:v>-16.334</c:v>
                </c:pt>
                <c:pt idx="4014">
                  <c:v>-16.369</c:v>
                </c:pt>
                <c:pt idx="4015">
                  <c:v>-16.422000000000001</c:v>
                </c:pt>
                <c:pt idx="4016">
                  <c:v>-16.442</c:v>
                </c:pt>
                <c:pt idx="4017">
                  <c:v>-16.443999999999999</c:v>
                </c:pt>
                <c:pt idx="4018">
                  <c:v>-16.445</c:v>
                </c:pt>
                <c:pt idx="4019">
                  <c:v>-16.427</c:v>
                </c:pt>
                <c:pt idx="4020">
                  <c:v>-16.396999999999998</c:v>
                </c:pt>
                <c:pt idx="4021">
                  <c:v>-16.393999999999998</c:v>
                </c:pt>
                <c:pt idx="4022">
                  <c:v>-16.423999999999999</c:v>
                </c:pt>
                <c:pt idx="4023">
                  <c:v>-16.497</c:v>
                </c:pt>
                <c:pt idx="4024">
                  <c:v>-16.457000000000001</c:v>
                </c:pt>
                <c:pt idx="4025">
                  <c:v>-16.46</c:v>
                </c:pt>
                <c:pt idx="4026">
                  <c:v>-16.443999999999999</c:v>
                </c:pt>
                <c:pt idx="4027">
                  <c:v>-16.405999999999999</c:v>
                </c:pt>
                <c:pt idx="4028">
                  <c:v>-16.388999999999999</c:v>
                </c:pt>
                <c:pt idx="4029">
                  <c:v>-16.407</c:v>
                </c:pt>
                <c:pt idx="4030">
                  <c:v>-16.341999999999999</c:v>
                </c:pt>
                <c:pt idx="4031">
                  <c:v>-16.331</c:v>
                </c:pt>
                <c:pt idx="4032">
                  <c:v>-16.297999999999998</c:v>
                </c:pt>
                <c:pt idx="4033">
                  <c:v>-16.306000000000001</c:v>
                </c:pt>
                <c:pt idx="4034">
                  <c:v>-16.257999999999999</c:v>
                </c:pt>
                <c:pt idx="4035">
                  <c:v>-16.234000000000002</c:v>
                </c:pt>
                <c:pt idx="4036">
                  <c:v>-16.271000000000001</c:v>
                </c:pt>
                <c:pt idx="4037">
                  <c:v>-16.213000000000001</c:v>
                </c:pt>
                <c:pt idx="4038">
                  <c:v>-16.129000000000001</c:v>
                </c:pt>
                <c:pt idx="4039">
                  <c:v>-16.033000000000001</c:v>
                </c:pt>
                <c:pt idx="4040">
                  <c:v>-15.938000000000001</c:v>
                </c:pt>
                <c:pt idx="4041">
                  <c:v>-15.846</c:v>
                </c:pt>
                <c:pt idx="4042">
                  <c:v>-15.837</c:v>
                </c:pt>
                <c:pt idx="4043">
                  <c:v>-15.791</c:v>
                </c:pt>
                <c:pt idx="4044">
                  <c:v>-15.765000000000001</c:v>
                </c:pt>
                <c:pt idx="4045">
                  <c:v>-15.73</c:v>
                </c:pt>
                <c:pt idx="4046">
                  <c:v>-15.661</c:v>
                </c:pt>
                <c:pt idx="4047">
                  <c:v>-15.54</c:v>
                </c:pt>
                <c:pt idx="4048">
                  <c:v>-15.46</c:v>
                </c:pt>
                <c:pt idx="4049">
                  <c:v>-15.363</c:v>
                </c:pt>
                <c:pt idx="4050">
                  <c:v>-15.228999999999999</c:v>
                </c:pt>
                <c:pt idx="4051">
                  <c:v>-15.138999999999999</c:v>
                </c:pt>
                <c:pt idx="4052">
                  <c:v>-14.994999999999999</c:v>
                </c:pt>
                <c:pt idx="4053">
                  <c:v>-14.821</c:v>
                </c:pt>
                <c:pt idx="4054">
                  <c:v>-14.617000000000001</c:v>
                </c:pt>
                <c:pt idx="4055">
                  <c:v>-14.475</c:v>
                </c:pt>
                <c:pt idx="4056">
                  <c:v>-14.385999999999999</c:v>
                </c:pt>
                <c:pt idx="4057">
                  <c:v>-14.365</c:v>
                </c:pt>
                <c:pt idx="4058">
                  <c:v>-14.284000000000001</c:v>
                </c:pt>
                <c:pt idx="4059">
                  <c:v>-14.29</c:v>
                </c:pt>
                <c:pt idx="4060">
                  <c:v>-14.28</c:v>
                </c:pt>
                <c:pt idx="4061">
                  <c:v>-14.202999999999999</c:v>
                </c:pt>
                <c:pt idx="4062">
                  <c:v>-14.16</c:v>
                </c:pt>
                <c:pt idx="4063">
                  <c:v>-14.032999999999999</c:v>
                </c:pt>
                <c:pt idx="4064">
                  <c:v>-13.874000000000001</c:v>
                </c:pt>
                <c:pt idx="4065">
                  <c:v>-13.768000000000001</c:v>
                </c:pt>
                <c:pt idx="4066">
                  <c:v>-13.679</c:v>
                </c:pt>
                <c:pt idx="4067">
                  <c:v>-13.595000000000001</c:v>
                </c:pt>
                <c:pt idx="4068">
                  <c:v>-13.446</c:v>
                </c:pt>
                <c:pt idx="4069">
                  <c:v>-13.234999999999999</c:v>
                </c:pt>
                <c:pt idx="4070">
                  <c:v>-13.098000000000001</c:v>
                </c:pt>
                <c:pt idx="4071">
                  <c:v>-13.006</c:v>
                </c:pt>
                <c:pt idx="4072">
                  <c:v>-12.942</c:v>
                </c:pt>
                <c:pt idx="4073">
                  <c:v>-12.853</c:v>
                </c:pt>
                <c:pt idx="4074">
                  <c:v>-12.718</c:v>
                </c:pt>
                <c:pt idx="4075">
                  <c:v>-12.615</c:v>
                </c:pt>
                <c:pt idx="4076">
                  <c:v>-12.558999999999999</c:v>
                </c:pt>
                <c:pt idx="4077">
                  <c:v>-12.455</c:v>
                </c:pt>
                <c:pt idx="4078">
                  <c:v>-12.356999999999999</c:v>
                </c:pt>
                <c:pt idx="4079">
                  <c:v>-12.301</c:v>
                </c:pt>
                <c:pt idx="4080">
                  <c:v>-12.275</c:v>
                </c:pt>
                <c:pt idx="4081">
                  <c:v>-12.223000000000001</c:v>
                </c:pt>
                <c:pt idx="4082">
                  <c:v>-12.178000000000001</c:v>
                </c:pt>
                <c:pt idx="4083">
                  <c:v>-12.087</c:v>
                </c:pt>
                <c:pt idx="4084">
                  <c:v>-11.993</c:v>
                </c:pt>
                <c:pt idx="4085">
                  <c:v>-11.914999999999999</c:v>
                </c:pt>
                <c:pt idx="4086">
                  <c:v>-11.763</c:v>
                </c:pt>
                <c:pt idx="4087">
                  <c:v>-11.680999999999999</c:v>
                </c:pt>
                <c:pt idx="4088">
                  <c:v>-11.651999999999999</c:v>
                </c:pt>
                <c:pt idx="4089">
                  <c:v>-11.635999999999999</c:v>
                </c:pt>
                <c:pt idx="4090">
                  <c:v>-11.581</c:v>
                </c:pt>
                <c:pt idx="4091">
                  <c:v>-11.504</c:v>
                </c:pt>
                <c:pt idx="4092">
                  <c:v>-11.430999999999999</c:v>
                </c:pt>
                <c:pt idx="4093">
                  <c:v>-11.281000000000001</c:v>
                </c:pt>
                <c:pt idx="4094">
                  <c:v>-11.234</c:v>
                </c:pt>
                <c:pt idx="4095">
                  <c:v>-11.239000000000001</c:v>
                </c:pt>
                <c:pt idx="4096">
                  <c:v>-11.205</c:v>
                </c:pt>
                <c:pt idx="4097">
                  <c:v>-11.176</c:v>
                </c:pt>
                <c:pt idx="4098">
                  <c:v>-11.153</c:v>
                </c:pt>
                <c:pt idx="4099">
                  <c:v>-11.143000000000001</c:v>
                </c:pt>
                <c:pt idx="4100">
                  <c:v>-11.098000000000001</c:v>
                </c:pt>
                <c:pt idx="4101">
                  <c:v>-11.054</c:v>
                </c:pt>
                <c:pt idx="4102">
                  <c:v>-11.064</c:v>
                </c:pt>
                <c:pt idx="4103">
                  <c:v>-10.987</c:v>
                </c:pt>
                <c:pt idx="4104">
                  <c:v>-10.928000000000001</c:v>
                </c:pt>
                <c:pt idx="4105">
                  <c:v>-10.897</c:v>
                </c:pt>
                <c:pt idx="4106">
                  <c:v>-10.907999999999999</c:v>
                </c:pt>
                <c:pt idx="4107">
                  <c:v>-10.888</c:v>
                </c:pt>
                <c:pt idx="4108">
                  <c:v>-10.746</c:v>
                </c:pt>
                <c:pt idx="4109">
                  <c:v>-10.664</c:v>
                </c:pt>
                <c:pt idx="4110">
                  <c:v>-10.576000000000001</c:v>
                </c:pt>
                <c:pt idx="4111">
                  <c:v>-10.507</c:v>
                </c:pt>
                <c:pt idx="4112">
                  <c:v>-10.465999999999999</c:v>
                </c:pt>
                <c:pt idx="4113">
                  <c:v>-10.459</c:v>
                </c:pt>
                <c:pt idx="4114">
                  <c:v>-10.494999999999999</c:v>
                </c:pt>
                <c:pt idx="4115">
                  <c:v>-10.487</c:v>
                </c:pt>
                <c:pt idx="4116">
                  <c:v>-10.462999999999999</c:v>
                </c:pt>
                <c:pt idx="4117">
                  <c:v>-10.429</c:v>
                </c:pt>
                <c:pt idx="4118">
                  <c:v>-10.427</c:v>
                </c:pt>
                <c:pt idx="4119">
                  <c:v>-10.41</c:v>
                </c:pt>
                <c:pt idx="4120">
                  <c:v>-10.359</c:v>
                </c:pt>
                <c:pt idx="4121">
                  <c:v>-10.319000000000001</c:v>
                </c:pt>
                <c:pt idx="4122">
                  <c:v>-10.359</c:v>
                </c:pt>
                <c:pt idx="4123">
                  <c:v>-10.38</c:v>
                </c:pt>
                <c:pt idx="4124">
                  <c:v>-10.304</c:v>
                </c:pt>
                <c:pt idx="4125">
                  <c:v>-10.315</c:v>
                </c:pt>
                <c:pt idx="4126">
                  <c:v>-10.282999999999999</c:v>
                </c:pt>
                <c:pt idx="4127">
                  <c:v>-10.292</c:v>
                </c:pt>
                <c:pt idx="4128">
                  <c:v>-10.333</c:v>
                </c:pt>
                <c:pt idx="4129">
                  <c:v>-10.353999999999999</c:v>
                </c:pt>
                <c:pt idx="4130">
                  <c:v>-10.348000000000001</c:v>
                </c:pt>
                <c:pt idx="4131">
                  <c:v>-10.321</c:v>
                </c:pt>
                <c:pt idx="4132">
                  <c:v>-10.289</c:v>
                </c:pt>
                <c:pt idx="4133">
                  <c:v>-10.221</c:v>
                </c:pt>
                <c:pt idx="4134">
                  <c:v>-10.134</c:v>
                </c:pt>
                <c:pt idx="4135">
                  <c:v>-10.090999999999999</c:v>
                </c:pt>
                <c:pt idx="4136">
                  <c:v>-10.039</c:v>
                </c:pt>
                <c:pt idx="4137">
                  <c:v>-9.9336000000000002</c:v>
                </c:pt>
                <c:pt idx="4138">
                  <c:v>-9.8665000000000003</c:v>
                </c:pt>
                <c:pt idx="4139">
                  <c:v>-9.8754000000000008</c:v>
                </c:pt>
                <c:pt idx="4140">
                  <c:v>-9.7906999999999993</c:v>
                </c:pt>
                <c:pt idx="4141">
                  <c:v>-9.6974999999999998</c:v>
                </c:pt>
                <c:pt idx="4142">
                  <c:v>-9.6175999999999995</c:v>
                </c:pt>
                <c:pt idx="4143">
                  <c:v>-9.5541</c:v>
                </c:pt>
                <c:pt idx="4144">
                  <c:v>-9.5244999999999997</c:v>
                </c:pt>
                <c:pt idx="4145">
                  <c:v>-9.5382999999999996</c:v>
                </c:pt>
                <c:pt idx="4146">
                  <c:v>-9.4504999999999999</c:v>
                </c:pt>
                <c:pt idx="4147">
                  <c:v>-9.3779000000000003</c:v>
                </c:pt>
                <c:pt idx="4148">
                  <c:v>-9.3457000000000008</c:v>
                </c:pt>
                <c:pt idx="4149">
                  <c:v>-9.3465000000000007</c:v>
                </c:pt>
                <c:pt idx="4150">
                  <c:v>-9.3537999999999997</c:v>
                </c:pt>
                <c:pt idx="4151">
                  <c:v>-9.3460999999999999</c:v>
                </c:pt>
                <c:pt idx="4152">
                  <c:v>-9.2369000000000003</c:v>
                </c:pt>
                <c:pt idx="4153">
                  <c:v>-9.1768000000000001</c:v>
                </c:pt>
                <c:pt idx="4154">
                  <c:v>-9.1471</c:v>
                </c:pt>
                <c:pt idx="4155">
                  <c:v>-9.0951000000000004</c:v>
                </c:pt>
                <c:pt idx="4156">
                  <c:v>-9.0213000000000001</c:v>
                </c:pt>
                <c:pt idx="4157">
                  <c:v>-8.9961000000000002</c:v>
                </c:pt>
                <c:pt idx="4158">
                  <c:v>-8.9891000000000005</c:v>
                </c:pt>
                <c:pt idx="4159">
                  <c:v>-8.9496000000000002</c:v>
                </c:pt>
                <c:pt idx="4160">
                  <c:v>-8.9318000000000008</c:v>
                </c:pt>
                <c:pt idx="4161">
                  <c:v>-8.8749000000000002</c:v>
                </c:pt>
                <c:pt idx="4162">
                  <c:v>-8.7766999999999999</c:v>
                </c:pt>
                <c:pt idx="4163">
                  <c:v>-8.6946999999999992</c:v>
                </c:pt>
                <c:pt idx="4164">
                  <c:v>-8.6144999999999996</c:v>
                </c:pt>
                <c:pt idx="4165">
                  <c:v>-8.5648999999999997</c:v>
                </c:pt>
                <c:pt idx="4166">
                  <c:v>-8.5594000000000001</c:v>
                </c:pt>
                <c:pt idx="4167">
                  <c:v>-8.5587</c:v>
                </c:pt>
                <c:pt idx="4168">
                  <c:v>-8.5070999999999994</c:v>
                </c:pt>
                <c:pt idx="4169">
                  <c:v>-8.4931999999999999</c:v>
                </c:pt>
                <c:pt idx="4170">
                  <c:v>-8.4327000000000005</c:v>
                </c:pt>
                <c:pt idx="4171">
                  <c:v>-8.4529999999999994</c:v>
                </c:pt>
                <c:pt idx="4172">
                  <c:v>-8.4536999999999995</c:v>
                </c:pt>
                <c:pt idx="4173">
                  <c:v>-8.4937000000000005</c:v>
                </c:pt>
                <c:pt idx="4174">
                  <c:v>-8.4812999999999992</c:v>
                </c:pt>
                <c:pt idx="4175">
                  <c:v>-8.4214000000000002</c:v>
                </c:pt>
                <c:pt idx="4176">
                  <c:v>-8.4014000000000006</c:v>
                </c:pt>
                <c:pt idx="4177">
                  <c:v>-8.3429000000000002</c:v>
                </c:pt>
                <c:pt idx="4178">
                  <c:v>-8.2658000000000005</c:v>
                </c:pt>
                <c:pt idx="4179">
                  <c:v>-8.1816999999999993</c:v>
                </c:pt>
                <c:pt idx="4180">
                  <c:v>-8.1586999999999996</c:v>
                </c:pt>
                <c:pt idx="4181">
                  <c:v>-8.1377000000000006</c:v>
                </c:pt>
                <c:pt idx="4182">
                  <c:v>-8.0952000000000002</c:v>
                </c:pt>
                <c:pt idx="4183">
                  <c:v>-8.0292999999999992</c:v>
                </c:pt>
                <c:pt idx="4184">
                  <c:v>-7.9819000000000004</c:v>
                </c:pt>
                <c:pt idx="4185">
                  <c:v>-7.8430999999999997</c:v>
                </c:pt>
                <c:pt idx="4186">
                  <c:v>-7.6513</c:v>
                </c:pt>
                <c:pt idx="4187">
                  <c:v>-7.5312000000000001</c:v>
                </c:pt>
                <c:pt idx="4188">
                  <c:v>-7.3038999999999996</c:v>
                </c:pt>
                <c:pt idx="4189">
                  <c:v>-7.0542999999999996</c:v>
                </c:pt>
                <c:pt idx="4190">
                  <c:v>-6.8986000000000001</c:v>
                </c:pt>
                <c:pt idx="4191">
                  <c:v>-6.7263000000000002</c:v>
                </c:pt>
                <c:pt idx="4192">
                  <c:v>-6.5956000000000001</c:v>
                </c:pt>
                <c:pt idx="4193">
                  <c:v>-6.51</c:v>
                </c:pt>
                <c:pt idx="4194">
                  <c:v>-6.4382000000000001</c:v>
                </c:pt>
                <c:pt idx="4195">
                  <c:v>-6.3869999999999996</c:v>
                </c:pt>
                <c:pt idx="4196">
                  <c:v>-6.3270999999999997</c:v>
                </c:pt>
                <c:pt idx="4197">
                  <c:v>-6.3144999999999998</c:v>
                </c:pt>
                <c:pt idx="4198">
                  <c:v>-6.3022999999999998</c:v>
                </c:pt>
                <c:pt idx="4199">
                  <c:v>-6.2779999999999996</c:v>
                </c:pt>
                <c:pt idx="4200">
                  <c:v>-6.2450999999999999</c:v>
                </c:pt>
                <c:pt idx="4201">
                  <c:v>-6.1962999999999999</c:v>
                </c:pt>
                <c:pt idx="4202">
                  <c:v>-6.1550000000000002</c:v>
                </c:pt>
                <c:pt idx="4203">
                  <c:v>-6.1249000000000002</c:v>
                </c:pt>
                <c:pt idx="4204">
                  <c:v>-6.1212999999999997</c:v>
                </c:pt>
                <c:pt idx="4205">
                  <c:v>-6.0952000000000002</c:v>
                </c:pt>
                <c:pt idx="4206">
                  <c:v>-6.0476999999999999</c:v>
                </c:pt>
                <c:pt idx="4207">
                  <c:v>-6.0269000000000004</c:v>
                </c:pt>
                <c:pt idx="4208">
                  <c:v>-6.0654000000000003</c:v>
                </c:pt>
                <c:pt idx="4209">
                  <c:v>-6.0528000000000004</c:v>
                </c:pt>
                <c:pt idx="4210">
                  <c:v>-6.0214999999999996</c:v>
                </c:pt>
                <c:pt idx="4211">
                  <c:v>-5.9911000000000003</c:v>
                </c:pt>
                <c:pt idx="4212">
                  <c:v>-5.9002999999999997</c:v>
                </c:pt>
                <c:pt idx="4213">
                  <c:v>-5.8554000000000004</c:v>
                </c:pt>
                <c:pt idx="4214">
                  <c:v>-5.8375000000000004</c:v>
                </c:pt>
                <c:pt idx="4215">
                  <c:v>-5.7588999999999997</c:v>
                </c:pt>
                <c:pt idx="4216">
                  <c:v>-5.6276000000000002</c:v>
                </c:pt>
                <c:pt idx="4217">
                  <c:v>-5.4767000000000001</c:v>
                </c:pt>
                <c:pt idx="4218">
                  <c:v>-5.3659999999999997</c:v>
                </c:pt>
                <c:pt idx="4219">
                  <c:v>-5.2908999999999997</c:v>
                </c:pt>
                <c:pt idx="4220">
                  <c:v>-5.2549999999999999</c:v>
                </c:pt>
                <c:pt idx="4221">
                  <c:v>-5.1574999999999998</c:v>
                </c:pt>
                <c:pt idx="4222">
                  <c:v>-5.1017000000000001</c:v>
                </c:pt>
                <c:pt idx="4223">
                  <c:v>-5.0842999999999998</c:v>
                </c:pt>
                <c:pt idx="4224">
                  <c:v>-5.0461</c:v>
                </c:pt>
                <c:pt idx="4225">
                  <c:v>-5.0251999999999999</c:v>
                </c:pt>
                <c:pt idx="4226">
                  <c:v>-4.9756</c:v>
                </c:pt>
                <c:pt idx="4227">
                  <c:v>-4.9397000000000002</c:v>
                </c:pt>
                <c:pt idx="4228">
                  <c:v>-4.9221000000000004</c:v>
                </c:pt>
                <c:pt idx="4229">
                  <c:v>-4.9156000000000004</c:v>
                </c:pt>
                <c:pt idx="4230">
                  <c:v>-4.9231999999999996</c:v>
                </c:pt>
                <c:pt idx="4231">
                  <c:v>-4.9908000000000001</c:v>
                </c:pt>
                <c:pt idx="4232">
                  <c:v>-5.0989000000000004</c:v>
                </c:pt>
                <c:pt idx="4233">
                  <c:v>-5.2683</c:v>
                </c:pt>
                <c:pt idx="4234">
                  <c:v>-5.4203999999999999</c:v>
                </c:pt>
                <c:pt idx="4235">
                  <c:v>-5.5880999999999998</c:v>
                </c:pt>
                <c:pt idx="4236">
                  <c:v>-5.7864000000000004</c:v>
                </c:pt>
                <c:pt idx="4237">
                  <c:v>-6.0049000000000001</c:v>
                </c:pt>
                <c:pt idx="4238">
                  <c:v>-6.2752999999999997</c:v>
                </c:pt>
                <c:pt idx="4239">
                  <c:v>-6.5780000000000003</c:v>
                </c:pt>
                <c:pt idx="4240">
                  <c:v>-6.8028000000000004</c:v>
                </c:pt>
                <c:pt idx="4241">
                  <c:v>-7.0441000000000003</c:v>
                </c:pt>
                <c:pt idx="4242">
                  <c:v>-7.3354999999999997</c:v>
                </c:pt>
                <c:pt idx="4243">
                  <c:v>-7.5731999999999999</c:v>
                </c:pt>
                <c:pt idx="4244">
                  <c:v>-7.7381000000000002</c:v>
                </c:pt>
                <c:pt idx="4245">
                  <c:v>-7.8556999999999997</c:v>
                </c:pt>
                <c:pt idx="4246">
                  <c:v>-7.9476000000000004</c:v>
                </c:pt>
                <c:pt idx="4247">
                  <c:v>-8.0170999999999992</c:v>
                </c:pt>
                <c:pt idx="4248">
                  <c:v>-8.0777000000000001</c:v>
                </c:pt>
                <c:pt idx="4249">
                  <c:v>-8.2103999999999999</c:v>
                </c:pt>
                <c:pt idx="4250">
                  <c:v>-8.3704000000000001</c:v>
                </c:pt>
                <c:pt idx="4251">
                  <c:v>-8.5327000000000002</c:v>
                </c:pt>
                <c:pt idx="4252">
                  <c:v>-8.6552000000000007</c:v>
                </c:pt>
                <c:pt idx="4253">
                  <c:v>-8.6843000000000004</c:v>
                </c:pt>
                <c:pt idx="4254">
                  <c:v>-8.6742000000000008</c:v>
                </c:pt>
                <c:pt idx="4255">
                  <c:v>-8.7446000000000002</c:v>
                </c:pt>
                <c:pt idx="4256">
                  <c:v>-8.8005999999999993</c:v>
                </c:pt>
                <c:pt idx="4257">
                  <c:v>-8.8844999999999992</c:v>
                </c:pt>
                <c:pt idx="4258">
                  <c:v>-8.9596999999999998</c:v>
                </c:pt>
                <c:pt idx="4259">
                  <c:v>-9.0202000000000009</c:v>
                </c:pt>
                <c:pt idx="4260">
                  <c:v>-9.1530000000000005</c:v>
                </c:pt>
                <c:pt idx="4261">
                  <c:v>-9.2634000000000007</c:v>
                </c:pt>
                <c:pt idx="4262">
                  <c:v>-9.4177999999999997</c:v>
                </c:pt>
                <c:pt idx="4263">
                  <c:v>-9.5576000000000008</c:v>
                </c:pt>
                <c:pt idx="4264">
                  <c:v>-9.6716999999999995</c:v>
                </c:pt>
                <c:pt idx="4265">
                  <c:v>-9.7157999999999998</c:v>
                </c:pt>
                <c:pt idx="4266">
                  <c:v>-9.7664000000000009</c:v>
                </c:pt>
                <c:pt idx="4267">
                  <c:v>-9.8805999999999994</c:v>
                </c:pt>
                <c:pt idx="4268">
                  <c:v>-9.9755000000000003</c:v>
                </c:pt>
                <c:pt idx="4269">
                  <c:v>-10.005000000000001</c:v>
                </c:pt>
                <c:pt idx="4270">
                  <c:v>-10.103999999999999</c:v>
                </c:pt>
                <c:pt idx="4271">
                  <c:v>-10.151999999999999</c:v>
                </c:pt>
                <c:pt idx="4272">
                  <c:v>-10.183</c:v>
                </c:pt>
                <c:pt idx="4273">
                  <c:v>-10.195</c:v>
                </c:pt>
                <c:pt idx="4274">
                  <c:v>-10.215999999999999</c:v>
                </c:pt>
                <c:pt idx="4275">
                  <c:v>-10.256</c:v>
                </c:pt>
                <c:pt idx="4276">
                  <c:v>-10.24</c:v>
                </c:pt>
                <c:pt idx="4277">
                  <c:v>-10.194000000000001</c:v>
                </c:pt>
                <c:pt idx="4278">
                  <c:v>-10.172000000000001</c:v>
                </c:pt>
                <c:pt idx="4279">
                  <c:v>-10.237</c:v>
                </c:pt>
                <c:pt idx="4280">
                  <c:v>-10.298</c:v>
                </c:pt>
                <c:pt idx="4281">
                  <c:v>-10.34</c:v>
                </c:pt>
                <c:pt idx="4282">
                  <c:v>-10.396000000000001</c:v>
                </c:pt>
                <c:pt idx="4283">
                  <c:v>-10.407999999999999</c:v>
                </c:pt>
                <c:pt idx="4284">
                  <c:v>-10.443</c:v>
                </c:pt>
                <c:pt idx="4285">
                  <c:v>-10.497</c:v>
                </c:pt>
                <c:pt idx="4286">
                  <c:v>-10.599</c:v>
                </c:pt>
                <c:pt idx="4287">
                  <c:v>-10.64</c:v>
                </c:pt>
                <c:pt idx="4288">
                  <c:v>-10.661</c:v>
                </c:pt>
                <c:pt idx="4289">
                  <c:v>-10.645</c:v>
                </c:pt>
                <c:pt idx="4290">
                  <c:v>-10.615</c:v>
                </c:pt>
                <c:pt idx="4291">
                  <c:v>-10.59</c:v>
                </c:pt>
                <c:pt idx="4292">
                  <c:v>-10.601000000000001</c:v>
                </c:pt>
                <c:pt idx="4293">
                  <c:v>-10.656000000000001</c:v>
                </c:pt>
                <c:pt idx="4294">
                  <c:v>-10.69</c:v>
                </c:pt>
                <c:pt idx="4295">
                  <c:v>-10.695</c:v>
                </c:pt>
                <c:pt idx="4296">
                  <c:v>-10.667</c:v>
                </c:pt>
                <c:pt idx="4297">
                  <c:v>-10.62</c:v>
                </c:pt>
                <c:pt idx="4298">
                  <c:v>-10.615</c:v>
                </c:pt>
                <c:pt idx="4299">
                  <c:v>-10.66</c:v>
                </c:pt>
                <c:pt idx="4300">
                  <c:v>-10.704000000000001</c:v>
                </c:pt>
                <c:pt idx="4301">
                  <c:v>-10.791</c:v>
                </c:pt>
                <c:pt idx="4302">
                  <c:v>-10.872</c:v>
                </c:pt>
                <c:pt idx="4303">
                  <c:v>-10.869</c:v>
                </c:pt>
                <c:pt idx="4304">
                  <c:v>-10.858000000000001</c:v>
                </c:pt>
                <c:pt idx="4305">
                  <c:v>-10.858000000000001</c:v>
                </c:pt>
                <c:pt idx="4306">
                  <c:v>-10.82</c:v>
                </c:pt>
                <c:pt idx="4307">
                  <c:v>-10.792999999999999</c:v>
                </c:pt>
                <c:pt idx="4308">
                  <c:v>-10.744999999999999</c:v>
                </c:pt>
                <c:pt idx="4309">
                  <c:v>-10.776999999999999</c:v>
                </c:pt>
                <c:pt idx="4310">
                  <c:v>-10.75</c:v>
                </c:pt>
                <c:pt idx="4311">
                  <c:v>-10.627000000000001</c:v>
                </c:pt>
                <c:pt idx="4312">
                  <c:v>-10.458</c:v>
                </c:pt>
                <c:pt idx="4313">
                  <c:v>-10.339</c:v>
                </c:pt>
                <c:pt idx="4314">
                  <c:v>-10.236000000000001</c:v>
                </c:pt>
                <c:pt idx="4315">
                  <c:v>-10.17</c:v>
                </c:pt>
                <c:pt idx="4316">
                  <c:v>-10.127000000000001</c:v>
                </c:pt>
                <c:pt idx="4317">
                  <c:v>-10.086</c:v>
                </c:pt>
                <c:pt idx="4318">
                  <c:v>-10.066000000000001</c:v>
                </c:pt>
                <c:pt idx="4319">
                  <c:v>-9.9620999999999995</c:v>
                </c:pt>
                <c:pt idx="4320">
                  <c:v>-9.8329000000000004</c:v>
                </c:pt>
                <c:pt idx="4321">
                  <c:v>-9.6905999999999999</c:v>
                </c:pt>
                <c:pt idx="4322">
                  <c:v>-9.5923999999999996</c:v>
                </c:pt>
                <c:pt idx="4323">
                  <c:v>-9.5570000000000004</c:v>
                </c:pt>
                <c:pt idx="4324">
                  <c:v>-9.5054999999999996</c:v>
                </c:pt>
                <c:pt idx="4325">
                  <c:v>-9.4398</c:v>
                </c:pt>
                <c:pt idx="4326">
                  <c:v>-9.3760999999999992</c:v>
                </c:pt>
                <c:pt idx="4327">
                  <c:v>-9.2543000000000006</c:v>
                </c:pt>
                <c:pt idx="4328">
                  <c:v>-9.1270000000000007</c:v>
                </c:pt>
                <c:pt idx="4329">
                  <c:v>-8.9583999999999993</c:v>
                </c:pt>
                <c:pt idx="4330">
                  <c:v>-8.8143999999999991</c:v>
                </c:pt>
                <c:pt idx="4331">
                  <c:v>-8.6974999999999998</c:v>
                </c:pt>
                <c:pt idx="4332">
                  <c:v>-8.5617999999999999</c:v>
                </c:pt>
                <c:pt idx="4333">
                  <c:v>-8.4198000000000004</c:v>
                </c:pt>
                <c:pt idx="4334">
                  <c:v>-8.3261000000000003</c:v>
                </c:pt>
                <c:pt idx="4335">
                  <c:v>-8.2756000000000007</c:v>
                </c:pt>
                <c:pt idx="4336">
                  <c:v>-8.2467000000000006</c:v>
                </c:pt>
                <c:pt idx="4337">
                  <c:v>-8.1829000000000001</c:v>
                </c:pt>
                <c:pt idx="4338">
                  <c:v>-8.1997999999999998</c:v>
                </c:pt>
                <c:pt idx="4339">
                  <c:v>-8.1999999999999993</c:v>
                </c:pt>
                <c:pt idx="4340">
                  <c:v>-8.1422000000000008</c:v>
                </c:pt>
                <c:pt idx="4341">
                  <c:v>-8.1476000000000006</c:v>
                </c:pt>
                <c:pt idx="4342">
                  <c:v>-8.1954999999999991</c:v>
                </c:pt>
                <c:pt idx="4343">
                  <c:v>-8.2560000000000002</c:v>
                </c:pt>
                <c:pt idx="4344">
                  <c:v>-8.2591999999999999</c:v>
                </c:pt>
                <c:pt idx="4345">
                  <c:v>-8.3125</c:v>
                </c:pt>
                <c:pt idx="4346">
                  <c:v>-8.3340999999999994</c:v>
                </c:pt>
                <c:pt idx="4347">
                  <c:v>-8.4196000000000009</c:v>
                </c:pt>
                <c:pt idx="4348">
                  <c:v>-8.4764999999999997</c:v>
                </c:pt>
                <c:pt idx="4349">
                  <c:v>-8.4990000000000006</c:v>
                </c:pt>
                <c:pt idx="4350">
                  <c:v>-8.5335999999999999</c:v>
                </c:pt>
                <c:pt idx="4351">
                  <c:v>-8.4794999999999998</c:v>
                </c:pt>
                <c:pt idx="4352">
                  <c:v>-8.4418000000000006</c:v>
                </c:pt>
                <c:pt idx="4353">
                  <c:v>-8.3559999999999999</c:v>
                </c:pt>
                <c:pt idx="4354">
                  <c:v>-8.2170000000000005</c:v>
                </c:pt>
                <c:pt idx="4355">
                  <c:v>-8.0978999999999992</c:v>
                </c:pt>
                <c:pt idx="4356">
                  <c:v>-8.0205000000000002</c:v>
                </c:pt>
                <c:pt idx="4357">
                  <c:v>-7.8545999999999996</c:v>
                </c:pt>
                <c:pt idx="4358">
                  <c:v>-7.7643000000000004</c:v>
                </c:pt>
                <c:pt idx="4359">
                  <c:v>-7.7472000000000003</c:v>
                </c:pt>
                <c:pt idx="4360">
                  <c:v>-7.7148000000000003</c:v>
                </c:pt>
                <c:pt idx="4361">
                  <c:v>-7.6517999999999997</c:v>
                </c:pt>
                <c:pt idx="4362">
                  <c:v>-7.5991</c:v>
                </c:pt>
                <c:pt idx="4363">
                  <c:v>-7.4961000000000002</c:v>
                </c:pt>
                <c:pt idx="4364">
                  <c:v>-7.3121</c:v>
                </c:pt>
                <c:pt idx="4365">
                  <c:v>-7.1868999999999996</c:v>
                </c:pt>
                <c:pt idx="4366">
                  <c:v>-7.1443000000000003</c:v>
                </c:pt>
                <c:pt idx="4367">
                  <c:v>-7.1539000000000001</c:v>
                </c:pt>
                <c:pt idx="4368">
                  <c:v>-7.1588000000000003</c:v>
                </c:pt>
                <c:pt idx="4369">
                  <c:v>-7.2207999999999997</c:v>
                </c:pt>
                <c:pt idx="4370">
                  <c:v>-7.2564000000000002</c:v>
                </c:pt>
                <c:pt idx="4371">
                  <c:v>-7.2495000000000003</c:v>
                </c:pt>
                <c:pt idx="4372">
                  <c:v>-7.2701000000000002</c:v>
                </c:pt>
                <c:pt idx="4373">
                  <c:v>-7.2915000000000001</c:v>
                </c:pt>
                <c:pt idx="4374">
                  <c:v>-7.3193000000000001</c:v>
                </c:pt>
                <c:pt idx="4375">
                  <c:v>-7.3624000000000001</c:v>
                </c:pt>
                <c:pt idx="4376">
                  <c:v>-7.36</c:v>
                </c:pt>
                <c:pt idx="4377">
                  <c:v>-7.3578999999999999</c:v>
                </c:pt>
                <c:pt idx="4378">
                  <c:v>-7.4092000000000002</c:v>
                </c:pt>
                <c:pt idx="4379">
                  <c:v>-7.4897</c:v>
                </c:pt>
                <c:pt idx="4380">
                  <c:v>-7.6336000000000004</c:v>
                </c:pt>
                <c:pt idx="4381">
                  <c:v>-7.7286999999999999</c:v>
                </c:pt>
                <c:pt idx="4382">
                  <c:v>-7.8442999999999996</c:v>
                </c:pt>
                <c:pt idx="4383">
                  <c:v>-7.9771000000000001</c:v>
                </c:pt>
                <c:pt idx="4384">
                  <c:v>-8.1012000000000004</c:v>
                </c:pt>
                <c:pt idx="4385">
                  <c:v>-8.2126999999999999</c:v>
                </c:pt>
                <c:pt idx="4386">
                  <c:v>-8.4024999999999999</c:v>
                </c:pt>
                <c:pt idx="4387">
                  <c:v>-8.6060999999999996</c:v>
                </c:pt>
                <c:pt idx="4388">
                  <c:v>-8.7593999999999994</c:v>
                </c:pt>
                <c:pt idx="4389">
                  <c:v>-8.8389000000000006</c:v>
                </c:pt>
                <c:pt idx="4390">
                  <c:v>-8.9639000000000006</c:v>
                </c:pt>
                <c:pt idx="4391">
                  <c:v>-9.0996000000000006</c:v>
                </c:pt>
                <c:pt idx="4392">
                  <c:v>-9.2096</c:v>
                </c:pt>
                <c:pt idx="4393">
                  <c:v>-9.3613</c:v>
                </c:pt>
                <c:pt idx="4394">
                  <c:v>-9.4725000000000001</c:v>
                </c:pt>
                <c:pt idx="4395">
                  <c:v>-9.6051000000000002</c:v>
                </c:pt>
                <c:pt idx="4396">
                  <c:v>-9.7834000000000003</c:v>
                </c:pt>
                <c:pt idx="4397">
                  <c:v>-9.8871000000000002</c:v>
                </c:pt>
                <c:pt idx="4398">
                  <c:v>-9.9685000000000006</c:v>
                </c:pt>
                <c:pt idx="4399">
                  <c:v>-10.087999999999999</c:v>
                </c:pt>
                <c:pt idx="4400">
                  <c:v>-10.199</c:v>
                </c:pt>
                <c:pt idx="4401">
                  <c:v>-10.26</c:v>
                </c:pt>
                <c:pt idx="4402">
                  <c:v>-10.259</c:v>
                </c:pt>
                <c:pt idx="4403">
                  <c:v>-10.292</c:v>
                </c:pt>
                <c:pt idx="4404">
                  <c:v>-10.324</c:v>
                </c:pt>
                <c:pt idx="4405">
                  <c:v>-10.298</c:v>
                </c:pt>
                <c:pt idx="4406">
                  <c:v>-10.234999999999999</c:v>
                </c:pt>
                <c:pt idx="4407">
                  <c:v>-10.234999999999999</c:v>
                </c:pt>
                <c:pt idx="4408">
                  <c:v>-10.16</c:v>
                </c:pt>
                <c:pt idx="4409">
                  <c:v>-10.063000000000001</c:v>
                </c:pt>
                <c:pt idx="4410">
                  <c:v>-10.005000000000001</c:v>
                </c:pt>
                <c:pt idx="4411">
                  <c:v>-9.8879999999999999</c:v>
                </c:pt>
                <c:pt idx="4412">
                  <c:v>-9.8400999999999996</c:v>
                </c:pt>
                <c:pt idx="4413">
                  <c:v>-9.8068000000000008</c:v>
                </c:pt>
                <c:pt idx="4414">
                  <c:v>-9.7644000000000002</c:v>
                </c:pt>
                <c:pt idx="4415">
                  <c:v>-9.6641999999999992</c:v>
                </c:pt>
                <c:pt idx="4416">
                  <c:v>-9.5668000000000006</c:v>
                </c:pt>
                <c:pt idx="4417">
                  <c:v>-9.4423999999999992</c:v>
                </c:pt>
                <c:pt idx="4418">
                  <c:v>-9.3768999999999991</c:v>
                </c:pt>
                <c:pt idx="4419">
                  <c:v>-9.2507999999999999</c:v>
                </c:pt>
                <c:pt idx="4420">
                  <c:v>-9.1913999999999998</c:v>
                </c:pt>
                <c:pt idx="4421">
                  <c:v>-9.2053999999999991</c:v>
                </c:pt>
                <c:pt idx="4422">
                  <c:v>-9.1553000000000004</c:v>
                </c:pt>
                <c:pt idx="4423">
                  <c:v>-9.1382999999999992</c:v>
                </c:pt>
                <c:pt idx="4424">
                  <c:v>-9.1278000000000006</c:v>
                </c:pt>
                <c:pt idx="4425">
                  <c:v>-9.0715000000000003</c:v>
                </c:pt>
                <c:pt idx="4426">
                  <c:v>-9.0382999999999996</c:v>
                </c:pt>
                <c:pt idx="4427">
                  <c:v>-9.0220000000000002</c:v>
                </c:pt>
                <c:pt idx="4428">
                  <c:v>-9.0454000000000008</c:v>
                </c:pt>
                <c:pt idx="4429">
                  <c:v>-8.9896999999999991</c:v>
                </c:pt>
                <c:pt idx="4430">
                  <c:v>-9.0017999999999994</c:v>
                </c:pt>
                <c:pt idx="4431">
                  <c:v>-9.0109999999999992</c:v>
                </c:pt>
                <c:pt idx="4432">
                  <c:v>-8.9802999999999997</c:v>
                </c:pt>
                <c:pt idx="4433">
                  <c:v>-8.9445999999999994</c:v>
                </c:pt>
                <c:pt idx="4434">
                  <c:v>-8.8851999999999993</c:v>
                </c:pt>
                <c:pt idx="4435">
                  <c:v>-8.8300999999999998</c:v>
                </c:pt>
                <c:pt idx="4436">
                  <c:v>-8.8520000000000003</c:v>
                </c:pt>
                <c:pt idx="4437">
                  <c:v>-8.8977000000000004</c:v>
                </c:pt>
                <c:pt idx="4438">
                  <c:v>-8.8870000000000005</c:v>
                </c:pt>
                <c:pt idx="4439">
                  <c:v>-8.8080999999999996</c:v>
                </c:pt>
                <c:pt idx="4440">
                  <c:v>-8.8110999999999997</c:v>
                </c:pt>
                <c:pt idx="4441">
                  <c:v>-8.8010000000000002</c:v>
                </c:pt>
                <c:pt idx="4442">
                  <c:v>-8.7989999999999995</c:v>
                </c:pt>
                <c:pt idx="4443">
                  <c:v>-8.8040000000000003</c:v>
                </c:pt>
                <c:pt idx="4444">
                  <c:v>-8.7576999999999998</c:v>
                </c:pt>
                <c:pt idx="4445">
                  <c:v>-8.7220999999999993</c:v>
                </c:pt>
                <c:pt idx="4446">
                  <c:v>-8.6515000000000004</c:v>
                </c:pt>
                <c:pt idx="4447">
                  <c:v>-8.6218000000000004</c:v>
                </c:pt>
                <c:pt idx="4448">
                  <c:v>-8.6097999999999999</c:v>
                </c:pt>
                <c:pt idx="4449">
                  <c:v>-8.5707000000000004</c:v>
                </c:pt>
                <c:pt idx="4450">
                  <c:v>-8.5663</c:v>
                </c:pt>
                <c:pt idx="4451">
                  <c:v>-8.5297000000000001</c:v>
                </c:pt>
                <c:pt idx="4452">
                  <c:v>-8.4780999999999995</c:v>
                </c:pt>
                <c:pt idx="4453">
                  <c:v>-8.5061999999999998</c:v>
                </c:pt>
                <c:pt idx="4454">
                  <c:v>-8.4595000000000002</c:v>
                </c:pt>
                <c:pt idx="4455">
                  <c:v>-8.3935999999999993</c:v>
                </c:pt>
                <c:pt idx="4456">
                  <c:v>-8.3358000000000008</c:v>
                </c:pt>
                <c:pt idx="4457">
                  <c:v>-8.2331000000000003</c:v>
                </c:pt>
                <c:pt idx="4458">
                  <c:v>-8.1776999999999997</c:v>
                </c:pt>
                <c:pt idx="4459">
                  <c:v>-8.0916999999999994</c:v>
                </c:pt>
                <c:pt idx="4460">
                  <c:v>-7.9743000000000004</c:v>
                </c:pt>
                <c:pt idx="4461">
                  <c:v>-7.9431000000000003</c:v>
                </c:pt>
                <c:pt idx="4462">
                  <c:v>-7.9005999999999998</c:v>
                </c:pt>
                <c:pt idx="4463">
                  <c:v>-7.8738999999999999</c:v>
                </c:pt>
                <c:pt idx="4464">
                  <c:v>-7.843</c:v>
                </c:pt>
                <c:pt idx="4465">
                  <c:v>-7.8422999999999998</c:v>
                </c:pt>
                <c:pt idx="4466">
                  <c:v>-7.7961</c:v>
                </c:pt>
                <c:pt idx="4467">
                  <c:v>-7.7541000000000002</c:v>
                </c:pt>
                <c:pt idx="4468">
                  <c:v>-7.7306999999999997</c:v>
                </c:pt>
                <c:pt idx="4469">
                  <c:v>-7.6832000000000003</c:v>
                </c:pt>
                <c:pt idx="4470">
                  <c:v>-7.7146999999999997</c:v>
                </c:pt>
                <c:pt idx="4471">
                  <c:v>-7.6402000000000001</c:v>
                </c:pt>
                <c:pt idx="4472">
                  <c:v>-7.6158999999999999</c:v>
                </c:pt>
                <c:pt idx="4473">
                  <c:v>-7.6768000000000001</c:v>
                </c:pt>
                <c:pt idx="4474">
                  <c:v>-7.7125000000000004</c:v>
                </c:pt>
                <c:pt idx="4475">
                  <c:v>-7.6798000000000002</c:v>
                </c:pt>
                <c:pt idx="4476">
                  <c:v>-7.6959999999999997</c:v>
                </c:pt>
                <c:pt idx="4477">
                  <c:v>-7.6904000000000003</c:v>
                </c:pt>
                <c:pt idx="4478">
                  <c:v>-7.6970999999999998</c:v>
                </c:pt>
                <c:pt idx="4479">
                  <c:v>-7.7046000000000001</c:v>
                </c:pt>
                <c:pt idx="4480">
                  <c:v>-7.7244000000000002</c:v>
                </c:pt>
                <c:pt idx="4481">
                  <c:v>-7.6993</c:v>
                </c:pt>
                <c:pt idx="4482">
                  <c:v>-7.6230000000000002</c:v>
                </c:pt>
                <c:pt idx="4483">
                  <c:v>-7.6513999999999998</c:v>
                </c:pt>
                <c:pt idx="4484">
                  <c:v>-7.6424000000000003</c:v>
                </c:pt>
                <c:pt idx="4485">
                  <c:v>-7.585</c:v>
                </c:pt>
                <c:pt idx="4486">
                  <c:v>-7.5625999999999998</c:v>
                </c:pt>
                <c:pt idx="4487">
                  <c:v>-7.6543999999999999</c:v>
                </c:pt>
                <c:pt idx="4488">
                  <c:v>-7.6813000000000002</c:v>
                </c:pt>
                <c:pt idx="4489">
                  <c:v>-7.6569000000000003</c:v>
                </c:pt>
                <c:pt idx="4490">
                  <c:v>-7.6485000000000003</c:v>
                </c:pt>
                <c:pt idx="4491">
                  <c:v>-7.6200999999999999</c:v>
                </c:pt>
                <c:pt idx="4492">
                  <c:v>-7.6010999999999997</c:v>
                </c:pt>
                <c:pt idx="4493">
                  <c:v>-7.5610999999999997</c:v>
                </c:pt>
                <c:pt idx="4494">
                  <c:v>-7.4905999999999997</c:v>
                </c:pt>
                <c:pt idx="4495">
                  <c:v>-7.4515000000000002</c:v>
                </c:pt>
                <c:pt idx="4496">
                  <c:v>-7.4006999999999996</c:v>
                </c:pt>
                <c:pt idx="4497">
                  <c:v>-7.3773</c:v>
                </c:pt>
                <c:pt idx="4498">
                  <c:v>-7.4048999999999996</c:v>
                </c:pt>
                <c:pt idx="4499">
                  <c:v>-7.4223999999999997</c:v>
                </c:pt>
                <c:pt idx="4500">
                  <c:v>-7.3932000000000002</c:v>
                </c:pt>
                <c:pt idx="4501">
                  <c:v>-7.3808999999999996</c:v>
                </c:pt>
                <c:pt idx="4502">
                  <c:v>-7.4004000000000003</c:v>
                </c:pt>
                <c:pt idx="4503">
                  <c:v>-7.4626999999999999</c:v>
                </c:pt>
                <c:pt idx="4504">
                  <c:v>-7.4865000000000004</c:v>
                </c:pt>
                <c:pt idx="4505">
                  <c:v>-7.4032</c:v>
                </c:pt>
                <c:pt idx="4506">
                  <c:v>-7.3339999999999996</c:v>
                </c:pt>
                <c:pt idx="4507">
                  <c:v>-7.3231000000000002</c:v>
                </c:pt>
                <c:pt idx="4508">
                  <c:v>-7.2782</c:v>
                </c:pt>
                <c:pt idx="4509">
                  <c:v>-7.1802999999999999</c:v>
                </c:pt>
                <c:pt idx="4510">
                  <c:v>-7.0979000000000001</c:v>
                </c:pt>
                <c:pt idx="4511">
                  <c:v>-7.0605000000000002</c:v>
                </c:pt>
                <c:pt idx="4512">
                  <c:v>-7.0423999999999998</c:v>
                </c:pt>
                <c:pt idx="4513">
                  <c:v>-6.9728000000000003</c:v>
                </c:pt>
                <c:pt idx="4514">
                  <c:v>-6.9526000000000003</c:v>
                </c:pt>
                <c:pt idx="4515">
                  <c:v>-6.9355000000000002</c:v>
                </c:pt>
                <c:pt idx="4516">
                  <c:v>-6.9169</c:v>
                </c:pt>
                <c:pt idx="4517">
                  <c:v>-6.9309000000000003</c:v>
                </c:pt>
                <c:pt idx="4518">
                  <c:v>-6.8962000000000003</c:v>
                </c:pt>
                <c:pt idx="4519">
                  <c:v>-6.8151999999999999</c:v>
                </c:pt>
                <c:pt idx="4520">
                  <c:v>-6.7294999999999998</c:v>
                </c:pt>
                <c:pt idx="4521">
                  <c:v>-6.6600999999999999</c:v>
                </c:pt>
                <c:pt idx="4522">
                  <c:v>-6.6158000000000001</c:v>
                </c:pt>
                <c:pt idx="4523">
                  <c:v>-6.5678000000000001</c:v>
                </c:pt>
                <c:pt idx="4524">
                  <c:v>-6.5106000000000002</c:v>
                </c:pt>
                <c:pt idx="4525">
                  <c:v>-6.3808999999999996</c:v>
                </c:pt>
                <c:pt idx="4526">
                  <c:v>-6.2244999999999999</c:v>
                </c:pt>
                <c:pt idx="4527">
                  <c:v>-6.17</c:v>
                </c:pt>
                <c:pt idx="4528">
                  <c:v>-6.0526</c:v>
                </c:pt>
                <c:pt idx="4529">
                  <c:v>-5.9579000000000004</c:v>
                </c:pt>
                <c:pt idx="4530">
                  <c:v>-5.8342999999999998</c:v>
                </c:pt>
                <c:pt idx="4531">
                  <c:v>-5.7076000000000002</c:v>
                </c:pt>
                <c:pt idx="4532">
                  <c:v>-5.6506999999999996</c:v>
                </c:pt>
                <c:pt idx="4533">
                  <c:v>-5.6165000000000003</c:v>
                </c:pt>
                <c:pt idx="4534">
                  <c:v>-5.5366999999999997</c:v>
                </c:pt>
                <c:pt idx="4535">
                  <c:v>-5.4915000000000003</c:v>
                </c:pt>
                <c:pt idx="4536">
                  <c:v>-5.4744000000000002</c:v>
                </c:pt>
                <c:pt idx="4537">
                  <c:v>-5.4702999999999999</c:v>
                </c:pt>
                <c:pt idx="4538">
                  <c:v>-5.4779</c:v>
                </c:pt>
                <c:pt idx="4539">
                  <c:v>-5.4432999999999998</c:v>
                </c:pt>
                <c:pt idx="4540">
                  <c:v>-5.4443000000000001</c:v>
                </c:pt>
                <c:pt idx="4541">
                  <c:v>-5.4181999999999997</c:v>
                </c:pt>
                <c:pt idx="4542">
                  <c:v>-5.4245999999999999</c:v>
                </c:pt>
                <c:pt idx="4543">
                  <c:v>-5.4341999999999997</c:v>
                </c:pt>
                <c:pt idx="4544">
                  <c:v>-5.4371999999999998</c:v>
                </c:pt>
                <c:pt idx="4545">
                  <c:v>-5.4699</c:v>
                </c:pt>
                <c:pt idx="4546">
                  <c:v>-5.4753999999999996</c:v>
                </c:pt>
                <c:pt idx="4547">
                  <c:v>-5.4782000000000002</c:v>
                </c:pt>
                <c:pt idx="4548">
                  <c:v>-5.5439999999999996</c:v>
                </c:pt>
                <c:pt idx="4549">
                  <c:v>-5.5613999999999999</c:v>
                </c:pt>
                <c:pt idx="4550">
                  <c:v>-5.5340999999999996</c:v>
                </c:pt>
                <c:pt idx="4551">
                  <c:v>-5.5317999999999996</c:v>
                </c:pt>
                <c:pt idx="4552">
                  <c:v>-5.5046999999999997</c:v>
                </c:pt>
                <c:pt idx="4553">
                  <c:v>-5.5019999999999998</c:v>
                </c:pt>
                <c:pt idx="4554">
                  <c:v>-5.4953000000000003</c:v>
                </c:pt>
                <c:pt idx="4555">
                  <c:v>-5.399</c:v>
                </c:pt>
                <c:pt idx="4556">
                  <c:v>-5.3884999999999996</c:v>
                </c:pt>
                <c:pt idx="4557">
                  <c:v>-5.3841999999999999</c:v>
                </c:pt>
                <c:pt idx="4558">
                  <c:v>-5.3562000000000003</c:v>
                </c:pt>
                <c:pt idx="4559">
                  <c:v>-5.3372000000000002</c:v>
                </c:pt>
                <c:pt idx="4560">
                  <c:v>-5.3074000000000003</c:v>
                </c:pt>
                <c:pt idx="4561">
                  <c:v>-5.3720999999999997</c:v>
                </c:pt>
                <c:pt idx="4562">
                  <c:v>-5.4337</c:v>
                </c:pt>
                <c:pt idx="4563">
                  <c:v>-5.3851000000000004</c:v>
                </c:pt>
                <c:pt idx="4564">
                  <c:v>-5.3723999999999998</c:v>
                </c:pt>
                <c:pt idx="4565">
                  <c:v>-5.4076000000000004</c:v>
                </c:pt>
                <c:pt idx="4566">
                  <c:v>-5.4405000000000001</c:v>
                </c:pt>
                <c:pt idx="4567">
                  <c:v>-5.3974000000000002</c:v>
                </c:pt>
                <c:pt idx="4568">
                  <c:v>-5.3700999999999999</c:v>
                </c:pt>
                <c:pt idx="4569">
                  <c:v>-5.3392999999999997</c:v>
                </c:pt>
                <c:pt idx="4570">
                  <c:v>-5.3015999999999996</c:v>
                </c:pt>
                <c:pt idx="4571">
                  <c:v>-5.2302999999999997</c:v>
                </c:pt>
                <c:pt idx="4572">
                  <c:v>-5.1656000000000004</c:v>
                </c:pt>
                <c:pt idx="4573">
                  <c:v>-5.1436000000000002</c:v>
                </c:pt>
                <c:pt idx="4574">
                  <c:v>-5.1174999999999997</c:v>
                </c:pt>
                <c:pt idx="4575">
                  <c:v>-5.0467000000000004</c:v>
                </c:pt>
                <c:pt idx="4576">
                  <c:v>-4.9786999999999999</c:v>
                </c:pt>
                <c:pt idx="4577">
                  <c:v>-4.968</c:v>
                </c:pt>
                <c:pt idx="4578">
                  <c:v>-4.8992000000000004</c:v>
                </c:pt>
                <c:pt idx="4579">
                  <c:v>-4.8586999999999998</c:v>
                </c:pt>
                <c:pt idx="4580">
                  <c:v>-4.8078000000000003</c:v>
                </c:pt>
                <c:pt idx="4581">
                  <c:v>-4.7464000000000004</c:v>
                </c:pt>
                <c:pt idx="4582">
                  <c:v>-4.7171000000000003</c:v>
                </c:pt>
                <c:pt idx="4583">
                  <c:v>-4.7152000000000003</c:v>
                </c:pt>
                <c:pt idx="4584">
                  <c:v>-4.7104999999999997</c:v>
                </c:pt>
                <c:pt idx="4585">
                  <c:v>-4.7034000000000002</c:v>
                </c:pt>
                <c:pt idx="4586">
                  <c:v>-4.7016999999999998</c:v>
                </c:pt>
                <c:pt idx="4587">
                  <c:v>-4.7286000000000001</c:v>
                </c:pt>
                <c:pt idx="4588">
                  <c:v>-4.7031000000000001</c:v>
                </c:pt>
                <c:pt idx="4589">
                  <c:v>-4.6204000000000001</c:v>
                </c:pt>
                <c:pt idx="4590">
                  <c:v>-4.5183</c:v>
                </c:pt>
                <c:pt idx="4591">
                  <c:v>-4.3822999999999999</c:v>
                </c:pt>
                <c:pt idx="4592">
                  <c:v>-4.2617000000000003</c:v>
                </c:pt>
                <c:pt idx="4593">
                  <c:v>-4.1210000000000004</c:v>
                </c:pt>
                <c:pt idx="4594">
                  <c:v>-4.0113000000000003</c:v>
                </c:pt>
                <c:pt idx="4595">
                  <c:v>-3.8401000000000001</c:v>
                </c:pt>
                <c:pt idx="4596">
                  <c:v>-3.6650999999999998</c:v>
                </c:pt>
                <c:pt idx="4597">
                  <c:v>-3.4977</c:v>
                </c:pt>
                <c:pt idx="4598">
                  <c:v>-3.2988</c:v>
                </c:pt>
                <c:pt idx="4599">
                  <c:v>-3.1257999999999999</c:v>
                </c:pt>
                <c:pt idx="4600">
                  <c:v>-2.8744999999999998</c:v>
                </c:pt>
                <c:pt idx="4601">
                  <c:v>-2.5642999999999998</c:v>
                </c:pt>
                <c:pt idx="4602">
                  <c:v>-2.2892000000000001</c:v>
                </c:pt>
                <c:pt idx="4603">
                  <c:v>-2.1038000000000001</c:v>
                </c:pt>
                <c:pt idx="4604">
                  <c:v>-1.9639</c:v>
                </c:pt>
                <c:pt idx="4605">
                  <c:v>-1.9537</c:v>
                </c:pt>
                <c:pt idx="4606">
                  <c:v>-1.9930000000000001</c:v>
                </c:pt>
                <c:pt idx="4607">
                  <c:v>-2.0390999999999999</c:v>
                </c:pt>
                <c:pt idx="4608">
                  <c:v>-2.0114000000000001</c:v>
                </c:pt>
                <c:pt idx="4609">
                  <c:v>-2.0181</c:v>
                </c:pt>
                <c:pt idx="4610">
                  <c:v>-2.0600999999999998</c:v>
                </c:pt>
                <c:pt idx="4611">
                  <c:v>-2.1355</c:v>
                </c:pt>
                <c:pt idx="4612">
                  <c:v>-2.1701000000000001</c:v>
                </c:pt>
                <c:pt idx="4613">
                  <c:v>-2.2688999999999999</c:v>
                </c:pt>
                <c:pt idx="4614">
                  <c:v>-2.2875000000000001</c:v>
                </c:pt>
                <c:pt idx="4615">
                  <c:v>-2.2911999999999999</c:v>
                </c:pt>
                <c:pt idx="4616">
                  <c:v>-2.2604000000000002</c:v>
                </c:pt>
                <c:pt idx="4617">
                  <c:v>-2.2696000000000001</c:v>
                </c:pt>
                <c:pt idx="4618">
                  <c:v>-2.3269000000000002</c:v>
                </c:pt>
                <c:pt idx="4619">
                  <c:v>-2.3767999999999998</c:v>
                </c:pt>
                <c:pt idx="4620">
                  <c:v>-2.3816000000000002</c:v>
                </c:pt>
                <c:pt idx="4621">
                  <c:v>-2.3319999999999999</c:v>
                </c:pt>
                <c:pt idx="4622">
                  <c:v>-2.2486999999999999</c:v>
                </c:pt>
                <c:pt idx="4623">
                  <c:v>-2.2157</c:v>
                </c:pt>
                <c:pt idx="4624">
                  <c:v>-2.1808000000000001</c:v>
                </c:pt>
                <c:pt idx="4625">
                  <c:v>-2.1768999999999998</c:v>
                </c:pt>
                <c:pt idx="4626">
                  <c:v>-2.2021999999999999</c:v>
                </c:pt>
                <c:pt idx="4627">
                  <c:v>-2.2183000000000002</c:v>
                </c:pt>
                <c:pt idx="4628">
                  <c:v>-2.2848000000000002</c:v>
                </c:pt>
                <c:pt idx="4629">
                  <c:v>-2.3250000000000002</c:v>
                </c:pt>
                <c:pt idx="4630">
                  <c:v>-2.3751000000000002</c:v>
                </c:pt>
                <c:pt idx="4631">
                  <c:v>-2.3748999999999998</c:v>
                </c:pt>
                <c:pt idx="4632">
                  <c:v>-2.3889999999999998</c:v>
                </c:pt>
                <c:pt idx="4633">
                  <c:v>-2.4239999999999999</c:v>
                </c:pt>
                <c:pt idx="4634">
                  <c:v>-2.4287000000000001</c:v>
                </c:pt>
                <c:pt idx="4635">
                  <c:v>-2.4085000000000001</c:v>
                </c:pt>
                <c:pt idx="4636">
                  <c:v>-2.4487999999999999</c:v>
                </c:pt>
                <c:pt idx="4637">
                  <c:v>-2.4445000000000001</c:v>
                </c:pt>
                <c:pt idx="4638">
                  <c:v>-2.4668999999999999</c:v>
                </c:pt>
                <c:pt idx="4639">
                  <c:v>-2.4851000000000001</c:v>
                </c:pt>
                <c:pt idx="4640">
                  <c:v>-2.5017</c:v>
                </c:pt>
                <c:pt idx="4641">
                  <c:v>-2.5125999999999999</c:v>
                </c:pt>
                <c:pt idx="4642">
                  <c:v>-2.5243000000000002</c:v>
                </c:pt>
                <c:pt idx="4643">
                  <c:v>-2.5495999999999999</c:v>
                </c:pt>
                <c:pt idx="4644">
                  <c:v>-2.5589</c:v>
                </c:pt>
                <c:pt idx="4645">
                  <c:v>-2.5596000000000001</c:v>
                </c:pt>
                <c:pt idx="4646">
                  <c:v>-2.5484</c:v>
                </c:pt>
                <c:pt idx="4647">
                  <c:v>-2.5354000000000001</c:v>
                </c:pt>
                <c:pt idx="4648">
                  <c:v>-2.5007999999999999</c:v>
                </c:pt>
                <c:pt idx="4649">
                  <c:v>-2.4584999999999999</c:v>
                </c:pt>
                <c:pt idx="4650">
                  <c:v>-2.4655</c:v>
                </c:pt>
                <c:pt idx="4651">
                  <c:v>-2.4426999999999999</c:v>
                </c:pt>
                <c:pt idx="4652">
                  <c:v>-2.4887999999999999</c:v>
                </c:pt>
                <c:pt idx="4653">
                  <c:v>-2.4157000000000002</c:v>
                </c:pt>
                <c:pt idx="4654">
                  <c:v>-2.3742999999999999</c:v>
                </c:pt>
                <c:pt idx="4655">
                  <c:v>-2.3721999999999999</c:v>
                </c:pt>
                <c:pt idx="4656">
                  <c:v>-2.4216000000000002</c:v>
                </c:pt>
                <c:pt idx="4657">
                  <c:v>-2.4157000000000002</c:v>
                </c:pt>
                <c:pt idx="4658">
                  <c:v>-2.3633000000000002</c:v>
                </c:pt>
                <c:pt idx="4659">
                  <c:v>-2.3096999999999999</c:v>
                </c:pt>
                <c:pt idx="4660">
                  <c:v>-2.2749000000000001</c:v>
                </c:pt>
                <c:pt idx="4661">
                  <c:v>-2.2299000000000002</c:v>
                </c:pt>
                <c:pt idx="4662">
                  <c:v>-2.1313</c:v>
                </c:pt>
                <c:pt idx="4663">
                  <c:v>-2.1238000000000001</c:v>
                </c:pt>
                <c:pt idx="4664">
                  <c:v>-2.1059999999999999</c:v>
                </c:pt>
                <c:pt idx="4665">
                  <c:v>-2.0962000000000001</c:v>
                </c:pt>
                <c:pt idx="4666">
                  <c:v>-2.0888</c:v>
                </c:pt>
                <c:pt idx="4667">
                  <c:v>-2.0996000000000001</c:v>
                </c:pt>
                <c:pt idx="4668">
                  <c:v>-2.1328999999999998</c:v>
                </c:pt>
                <c:pt idx="4669">
                  <c:v>-2.177</c:v>
                </c:pt>
                <c:pt idx="4670">
                  <c:v>-2.1674000000000002</c:v>
                </c:pt>
                <c:pt idx="4671">
                  <c:v>-2.1208</c:v>
                </c:pt>
                <c:pt idx="4672">
                  <c:v>-2.0259999999999998</c:v>
                </c:pt>
                <c:pt idx="4673">
                  <c:v>-2.0024000000000002</c:v>
                </c:pt>
                <c:pt idx="4674">
                  <c:v>-1.9738</c:v>
                </c:pt>
                <c:pt idx="4675">
                  <c:v>-1.9545999999999999</c:v>
                </c:pt>
                <c:pt idx="4676">
                  <c:v>-1.9712000000000001</c:v>
                </c:pt>
                <c:pt idx="4677">
                  <c:v>-2.0024000000000002</c:v>
                </c:pt>
                <c:pt idx="4678">
                  <c:v>-2.0158</c:v>
                </c:pt>
                <c:pt idx="4679">
                  <c:v>-2.0059</c:v>
                </c:pt>
                <c:pt idx="4680">
                  <c:v>-1.9918</c:v>
                </c:pt>
                <c:pt idx="4681">
                  <c:v>-1.9852000000000001</c:v>
                </c:pt>
                <c:pt idx="4682">
                  <c:v>-1.9483999999999999</c:v>
                </c:pt>
                <c:pt idx="4683">
                  <c:v>-1.9475</c:v>
                </c:pt>
                <c:pt idx="4684">
                  <c:v>-1.9318</c:v>
                </c:pt>
                <c:pt idx="4685">
                  <c:v>-1.9044000000000001</c:v>
                </c:pt>
                <c:pt idx="4686">
                  <c:v>-1.9652000000000001</c:v>
                </c:pt>
                <c:pt idx="4687">
                  <c:v>-2.0038</c:v>
                </c:pt>
                <c:pt idx="4688">
                  <c:v>-2.0449999999999999</c:v>
                </c:pt>
                <c:pt idx="4689">
                  <c:v>-2.1341999999999999</c:v>
                </c:pt>
                <c:pt idx="4690">
                  <c:v>-2.1833</c:v>
                </c:pt>
                <c:pt idx="4691">
                  <c:v>-2.2498</c:v>
                </c:pt>
                <c:pt idx="4692">
                  <c:v>-2.3614000000000002</c:v>
                </c:pt>
                <c:pt idx="4693">
                  <c:v>-2.3972000000000002</c:v>
                </c:pt>
                <c:pt idx="4694">
                  <c:v>-2.4133</c:v>
                </c:pt>
                <c:pt idx="4695">
                  <c:v>-2.4430000000000001</c:v>
                </c:pt>
                <c:pt idx="4696">
                  <c:v>-2.4668000000000001</c:v>
                </c:pt>
                <c:pt idx="4697">
                  <c:v>-2.4923999999999999</c:v>
                </c:pt>
                <c:pt idx="4698">
                  <c:v>-2.4843999999999999</c:v>
                </c:pt>
                <c:pt idx="4699">
                  <c:v>-2.4824000000000002</c:v>
                </c:pt>
                <c:pt idx="4700">
                  <c:v>-2.524</c:v>
                </c:pt>
                <c:pt idx="4701">
                  <c:v>-2.5746000000000002</c:v>
                </c:pt>
                <c:pt idx="4702">
                  <c:v>-2.5556999999999999</c:v>
                </c:pt>
                <c:pt idx="4703">
                  <c:v>-2.5339</c:v>
                </c:pt>
                <c:pt idx="4704">
                  <c:v>-2.5</c:v>
                </c:pt>
                <c:pt idx="4705">
                  <c:v>-2.4941</c:v>
                </c:pt>
                <c:pt idx="4706">
                  <c:v>-2.4605000000000001</c:v>
                </c:pt>
                <c:pt idx="4707">
                  <c:v>-2.4931000000000001</c:v>
                </c:pt>
                <c:pt idx="4708">
                  <c:v>-2.5013000000000001</c:v>
                </c:pt>
                <c:pt idx="4709">
                  <c:v>-2.5855999999999999</c:v>
                </c:pt>
                <c:pt idx="4710">
                  <c:v>-2.6690999999999998</c:v>
                </c:pt>
                <c:pt idx="4711">
                  <c:v>-2.7608000000000001</c:v>
                </c:pt>
                <c:pt idx="4712">
                  <c:v>-2.8955000000000002</c:v>
                </c:pt>
                <c:pt idx="4713">
                  <c:v>-3.105</c:v>
                </c:pt>
                <c:pt idx="4714">
                  <c:v>-3.2957999999999998</c:v>
                </c:pt>
                <c:pt idx="4715">
                  <c:v>-3.6032000000000002</c:v>
                </c:pt>
                <c:pt idx="4716">
                  <c:v>-3.9552</c:v>
                </c:pt>
                <c:pt idx="4717">
                  <c:v>-4.2405999999999997</c:v>
                </c:pt>
                <c:pt idx="4718">
                  <c:v>-4.5340999999999996</c:v>
                </c:pt>
                <c:pt idx="4719">
                  <c:v>-5.0505000000000004</c:v>
                </c:pt>
                <c:pt idx="4720">
                  <c:v>-5.5777000000000001</c:v>
                </c:pt>
                <c:pt idx="4721">
                  <c:v>-5.9451000000000001</c:v>
                </c:pt>
                <c:pt idx="4722">
                  <c:v>-6.1016000000000004</c:v>
                </c:pt>
                <c:pt idx="4723">
                  <c:v>-6.1140999999999996</c:v>
                </c:pt>
                <c:pt idx="4724">
                  <c:v>-6.0976999999999997</c:v>
                </c:pt>
                <c:pt idx="4725">
                  <c:v>-6.1666999999999996</c:v>
                </c:pt>
                <c:pt idx="4726">
                  <c:v>-6.1855000000000002</c:v>
                </c:pt>
                <c:pt idx="4727">
                  <c:v>-6.2343000000000002</c:v>
                </c:pt>
                <c:pt idx="4728">
                  <c:v>-6.2198000000000002</c:v>
                </c:pt>
                <c:pt idx="4729">
                  <c:v>-6.16</c:v>
                </c:pt>
                <c:pt idx="4730">
                  <c:v>-6.101</c:v>
                </c:pt>
                <c:pt idx="4731">
                  <c:v>-6.0891999999999999</c:v>
                </c:pt>
                <c:pt idx="4732">
                  <c:v>-6.0595999999999997</c:v>
                </c:pt>
                <c:pt idx="4733">
                  <c:v>-5.9817999999999998</c:v>
                </c:pt>
                <c:pt idx="4734">
                  <c:v>-5.9120999999999997</c:v>
                </c:pt>
                <c:pt idx="4735">
                  <c:v>-5.8449</c:v>
                </c:pt>
                <c:pt idx="4736">
                  <c:v>-5.7770999999999999</c:v>
                </c:pt>
                <c:pt idx="4737">
                  <c:v>-5.6982999999999997</c:v>
                </c:pt>
                <c:pt idx="4738">
                  <c:v>-5.6280000000000001</c:v>
                </c:pt>
                <c:pt idx="4739">
                  <c:v>-5.5496999999999996</c:v>
                </c:pt>
                <c:pt idx="4740">
                  <c:v>-5.5019999999999998</c:v>
                </c:pt>
                <c:pt idx="4741">
                  <c:v>-5.5071000000000003</c:v>
                </c:pt>
                <c:pt idx="4742">
                  <c:v>-5.4546999999999999</c:v>
                </c:pt>
                <c:pt idx="4743">
                  <c:v>-5.4314999999999998</c:v>
                </c:pt>
                <c:pt idx="4744">
                  <c:v>-5.3967000000000001</c:v>
                </c:pt>
                <c:pt idx="4745">
                  <c:v>-5.3666999999999998</c:v>
                </c:pt>
                <c:pt idx="4746">
                  <c:v>-5.3456000000000001</c:v>
                </c:pt>
                <c:pt idx="4747">
                  <c:v>-5.3446999999999996</c:v>
                </c:pt>
                <c:pt idx="4748">
                  <c:v>-5.3727999999999998</c:v>
                </c:pt>
                <c:pt idx="4749">
                  <c:v>-5.3606999999999996</c:v>
                </c:pt>
                <c:pt idx="4750">
                  <c:v>-5.4023000000000003</c:v>
                </c:pt>
                <c:pt idx="4751">
                  <c:v>-5.4223999999999997</c:v>
                </c:pt>
                <c:pt idx="4752">
                  <c:v>-5.4638</c:v>
                </c:pt>
                <c:pt idx="4753">
                  <c:v>-5.5019999999999998</c:v>
                </c:pt>
                <c:pt idx="4754">
                  <c:v>-5.5319000000000003</c:v>
                </c:pt>
                <c:pt idx="4755">
                  <c:v>-5.5664999999999996</c:v>
                </c:pt>
                <c:pt idx="4756">
                  <c:v>-5.5974000000000004</c:v>
                </c:pt>
                <c:pt idx="4757">
                  <c:v>-5.6033999999999997</c:v>
                </c:pt>
                <c:pt idx="4758">
                  <c:v>-5.6702000000000004</c:v>
                </c:pt>
                <c:pt idx="4759">
                  <c:v>-5.7137000000000002</c:v>
                </c:pt>
                <c:pt idx="4760">
                  <c:v>-5.7845000000000004</c:v>
                </c:pt>
                <c:pt idx="4761">
                  <c:v>-5.7538</c:v>
                </c:pt>
                <c:pt idx="4762">
                  <c:v>-5.8575999999999997</c:v>
                </c:pt>
                <c:pt idx="4763">
                  <c:v>-5.8585000000000003</c:v>
                </c:pt>
                <c:pt idx="4764">
                  <c:v>-5.8398000000000003</c:v>
                </c:pt>
                <c:pt idx="4765">
                  <c:v>-5.8658000000000001</c:v>
                </c:pt>
                <c:pt idx="4766">
                  <c:v>-5.8552</c:v>
                </c:pt>
                <c:pt idx="4767">
                  <c:v>-5.9092000000000002</c:v>
                </c:pt>
                <c:pt idx="4768">
                  <c:v>-5.9629000000000003</c:v>
                </c:pt>
                <c:pt idx="4769">
                  <c:v>-5.9554</c:v>
                </c:pt>
                <c:pt idx="4770">
                  <c:v>-5.9630999999999998</c:v>
                </c:pt>
                <c:pt idx="4771">
                  <c:v>-5.9871999999999996</c:v>
                </c:pt>
                <c:pt idx="4772">
                  <c:v>-6.03</c:v>
                </c:pt>
                <c:pt idx="4773">
                  <c:v>-6.1071999999999997</c:v>
                </c:pt>
                <c:pt idx="4774">
                  <c:v>-6.0975999999999999</c:v>
                </c:pt>
                <c:pt idx="4775">
                  <c:v>-6.1311</c:v>
                </c:pt>
                <c:pt idx="4776">
                  <c:v>-6.1833999999999998</c:v>
                </c:pt>
                <c:pt idx="4777">
                  <c:v>-6.2408999999999999</c:v>
                </c:pt>
                <c:pt idx="4778">
                  <c:v>-6.2443</c:v>
                </c:pt>
                <c:pt idx="4779">
                  <c:v>-6.2393000000000001</c:v>
                </c:pt>
                <c:pt idx="4780">
                  <c:v>-6.2243000000000004</c:v>
                </c:pt>
                <c:pt idx="4781">
                  <c:v>-6.2794999999999996</c:v>
                </c:pt>
                <c:pt idx="4782">
                  <c:v>-6.3281000000000001</c:v>
                </c:pt>
                <c:pt idx="4783">
                  <c:v>-6.3085000000000004</c:v>
                </c:pt>
                <c:pt idx="4784">
                  <c:v>-6.3045999999999998</c:v>
                </c:pt>
                <c:pt idx="4785">
                  <c:v>-6.2637999999999998</c:v>
                </c:pt>
                <c:pt idx="4786">
                  <c:v>-6.2675999999999998</c:v>
                </c:pt>
                <c:pt idx="4787">
                  <c:v>-6.2549000000000001</c:v>
                </c:pt>
                <c:pt idx="4788">
                  <c:v>-6.2195</c:v>
                </c:pt>
                <c:pt idx="4789">
                  <c:v>-6.1829000000000001</c:v>
                </c:pt>
                <c:pt idx="4790">
                  <c:v>-6.1475999999999997</c:v>
                </c:pt>
                <c:pt idx="4791">
                  <c:v>-6.1609999999999996</c:v>
                </c:pt>
                <c:pt idx="4792">
                  <c:v>-6.1661999999999999</c:v>
                </c:pt>
                <c:pt idx="4793">
                  <c:v>-6.1687000000000003</c:v>
                </c:pt>
                <c:pt idx="4794">
                  <c:v>-6.1203000000000003</c:v>
                </c:pt>
                <c:pt idx="4795">
                  <c:v>-6.1218000000000004</c:v>
                </c:pt>
                <c:pt idx="4796">
                  <c:v>-6.1547000000000001</c:v>
                </c:pt>
                <c:pt idx="4797">
                  <c:v>-6.2186000000000003</c:v>
                </c:pt>
                <c:pt idx="4798">
                  <c:v>-6.2411000000000003</c:v>
                </c:pt>
                <c:pt idx="4799">
                  <c:v>-6.2366999999999999</c:v>
                </c:pt>
                <c:pt idx="4800">
                  <c:v>-6.2484000000000002</c:v>
                </c:pt>
                <c:pt idx="4801">
                  <c:v>-6.2929000000000004</c:v>
                </c:pt>
                <c:pt idx="4802">
                  <c:v>-6.3708999999999998</c:v>
                </c:pt>
                <c:pt idx="4803">
                  <c:v>-6.4320000000000004</c:v>
                </c:pt>
                <c:pt idx="4804">
                  <c:v>-6.5629999999999997</c:v>
                </c:pt>
                <c:pt idx="4805">
                  <c:v>-6.6858000000000004</c:v>
                </c:pt>
                <c:pt idx="4806">
                  <c:v>-6.7641</c:v>
                </c:pt>
                <c:pt idx="4807">
                  <c:v>-6.9128999999999996</c:v>
                </c:pt>
                <c:pt idx="4808">
                  <c:v>-7.0561999999999996</c:v>
                </c:pt>
                <c:pt idx="4809">
                  <c:v>-7.1448</c:v>
                </c:pt>
                <c:pt idx="4810">
                  <c:v>-7.1860999999999997</c:v>
                </c:pt>
                <c:pt idx="4811">
                  <c:v>-7.2504999999999997</c:v>
                </c:pt>
                <c:pt idx="4812">
                  <c:v>-7.3131000000000004</c:v>
                </c:pt>
                <c:pt idx="4813">
                  <c:v>-7.3672000000000004</c:v>
                </c:pt>
                <c:pt idx="4814">
                  <c:v>-7.4396000000000004</c:v>
                </c:pt>
                <c:pt idx="4815">
                  <c:v>-7.4349999999999996</c:v>
                </c:pt>
                <c:pt idx="4816">
                  <c:v>-7.4869000000000003</c:v>
                </c:pt>
                <c:pt idx="4817">
                  <c:v>-7.5420999999999996</c:v>
                </c:pt>
                <c:pt idx="4818">
                  <c:v>-7.5822000000000003</c:v>
                </c:pt>
                <c:pt idx="4819">
                  <c:v>-7.5850999999999997</c:v>
                </c:pt>
                <c:pt idx="4820">
                  <c:v>-7.5850999999999997</c:v>
                </c:pt>
                <c:pt idx="4821">
                  <c:v>-7.6211000000000002</c:v>
                </c:pt>
                <c:pt idx="4822">
                  <c:v>-7.6128999999999998</c:v>
                </c:pt>
                <c:pt idx="4823">
                  <c:v>-7.5975999999999999</c:v>
                </c:pt>
                <c:pt idx="4824">
                  <c:v>-7.5972999999999997</c:v>
                </c:pt>
                <c:pt idx="4825">
                  <c:v>-7.6397000000000004</c:v>
                </c:pt>
                <c:pt idx="4826">
                  <c:v>-7.6413000000000002</c:v>
                </c:pt>
                <c:pt idx="4827">
                  <c:v>-7.6275000000000004</c:v>
                </c:pt>
                <c:pt idx="4828">
                  <c:v>-7.6016000000000004</c:v>
                </c:pt>
                <c:pt idx="4829">
                  <c:v>-7.6134000000000004</c:v>
                </c:pt>
                <c:pt idx="4830">
                  <c:v>-7.6573000000000002</c:v>
                </c:pt>
                <c:pt idx="4831">
                  <c:v>-7.6467000000000001</c:v>
                </c:pt>
                <c:pt idx="4832">
                  <c:v>-7.6261000000000001</c:v>
                </c:pt>
                <c:pt idx="4833">
                  <c:v>-7.6136999999999997</c:v>
                </c:pt>
                <c:pt idx="4834">
                  <c:v>-7.6136999999999997</c:v>
                </c:pt>
                <c:pt idx="4835">
                  <c:v>-7.6471</c:v>
                </c:pt>
                <c:pt idx="4836">
                  <c:v>-7.6039000000000003</c:v>
                </c:pt>
                <c:pt idx="4837">
                  <c:v>-7.5692000000000004</c:v>
                </c:pt>
                <c:pt idx="4838">
                  <c:v>-7.5906000000000002</c:v>
                </c:pt>
                <c:pt idx="4839">
                  <c:v>-7.5503</c:v>
                </c:pt>
                <c:pt idx="4840">
                  <c:v>-7.4757999999999996</c:v>
                </c:pt>
                <c:pt idx="4841">
                  <c:v>-7.4481999999999999</c:v>
                </c:pt>
                <c:pt idx="4842">
                  <c:v>-7.4808000000000003</c:v>
                </c:pt>
                <c:pt idx="4843">
                  <c:v>-7.5026999999999999</c:v>
                </c:pt>
                <c:pt idx="4844">
                  <c:v>-7.4862000000000002</c:v>
                </c:pt>
                <c:pt idx="4845">
                  <c:v>-7.4673999999999996</c:v>
                </c:pt>
                <c:pt idx="4846">
                  <c:v>-7.4189999999999996</c:v>
                </c:pt>
                <c:pt idx="4847">
                  <c:v>-7.4097999999999997</c:v>
                </c:pt>
                <c:pt idx="4848">
                  <c:v>-7.4170999999999996</c:v>
                </c:pt>
                <c:pt idx="4849">
                  <c:v>-7.3574000000000002</c:v>
                </c:pt>
                <c:pt idx="4850">
                  <c:v>-7.3609999999999998</c:v>
                </c:pt>
                <c:pt idx="4851">
                  <c:v>-7.3589000000000002</c:v>
                </c:pt>
                <c:pt idx="4852">
                  <c:v>-7.3292999999999999</c:v>
                </c:pt>
                <c:pt idx="4853">
                  <c:v>-7.3688000000000002</c:v>
                </c:pt>
                <c:pt idx="4854">
                  <c:v>-7.3945999999999996</c:v>
                </c:pt>
                <c:pt idx="4855">
                  <c:v>-7.4546000000000001</c:v>
                </c:pt>
                <c:pt idx="4856">
                  <c:v>-7.4808000000000003</c:v>
                </c:pt>
                <c:pt idx="4857">
                  <c:v>-7.4732000000000003</c:v>
                </c:pt>
                <c:pt idx="4858">
                  <c:v>-7.4817</c:v>
                </c:pt>
                <c:pt idx="4859">
                  <c:v>-7.4703999999999997</c:v>
                </c:pt>
                <c:pt idx="4860">
                  <c:v>-7.407</c:v>
                </c:pt>
                <c:pt idx="4861">
                  <c:v>-7.4013999999999998</c:v>
                </c:pt>
                <c:pt idx="4862">
                  <c:v>-7.3715000000000002</c:v>
                </c:pt>
                <c:pt idx="4863">
                  <c:v>-7.2980999999999998</c:v>
                </c:pt>
                <c:pt idx="4864">
                  <c:v>-7.2846000000000002</c:v>
                </c:pt>
                <c:pt idx="4865">
                  <c:v>-7.282</c:v>
                </c:pt>
                <c:pt idx="4866">
                  <c:v>-7.2473999999999998</c:v>
                </c:pt>
                <c:pt idx="4867">
                  <c:v>-7.1886000000000001</c:v>
                </c:pt>
                <c:pt idx="4868">
                  <c:v>-7.1473000000000004</c:v>
                </c:pt>
                <c:pt idx="4869">
                  <c:v>-7.0742000000000003</c:v>
                </c:pt>
                <c:pt idx="4870">
                  <c:v>-6.9549000000000003</c:v>
                </c:pt>
                <c:pt idx="4871">
                  <c:v>-6.7872000000000003</c:v>
                </c:pt>
                <c:pt idx="4872">
                  <c:v>-6.6577000000000002</c:v>
                </c:pt>
                <c:pt idx="4873">
                  <c:v>-6.6436999999999999</c:v>
                </c:pt>
                <c:pt idx="4874">
                  <c:v>-6.5792999999999999</c:v>
                </c:pt>
                <c:pt idx="4875">
                  <c:v>-6.5247999999999999</c:v>
                </c:pt>
                <c:pt idx="4876">
                  <c:v>-6.4279000000000002</c:v>
                </c:pt>
                <c:pt idx="4877">
                  <c:v>-6.3305999999999996</c:v>
                </c:pt>
                <c:pt idx="4878">
                  <c:v>-6.2889999999999997</c:v>
                </c:pt>
                <c:pt idx="4879">
                  <c:v>-6.1997999999999998</c:v>
                </c:pt>
                <c:pt idx="4880">
                  <c:v>-6.1333000000000002</c:v>
                </c:pt>
                <c:pt idx="4881">
                  <c:v>-6.0833000000000004</c:v>
                </c:pt>
                <c:pt idx="4882">
                  <c:v>-5.9473000000000003</c:v>
                </c:pt>
                <c:pt idx="4883">
                  <c:v>-5.8383000000000003</c:v>
                </c:pt>
                <c:pt idx="4884">
                  <c:v>-5.7127999999999997</c:v>
                </c:pt>
                <c:pt idx="4885">
                  <c:v>-5.5513000000000003</c:v>
                </c:pt>
                <c:pt idx="4886">
                  <c:v>-5.4253999999999998</c:v>
                </c:pt>
                <c:pt idx="4887">
                  <c:v>-5.3379000000000003</c:v>
                </c:pt>
                <c:pt idx="4888">
                  <c:v>-5.2396000000000003</c:v>
                </c:pt>
                <c:pt idx="4889">
                  <c:v>-5.1497000000000002</c:v>
                </c:pt>
                <c:pt idx="4890">
                  <c:v>-5.0122</c:v>
                </c:pt>
                <c:pt idx="4891">
                  <c:v>-4.8860000000000001</c:v>
                </c:pt>
                <c:pt idx="4892">
                  <c:v>-4.8091999999999997</c:v>
                </c:pt>
                <c:pt idx="4893">
                  <c:v>-4.6957000000000004</c:v>
                </c:pt>
                <c:pt idx="4894">
                  <c:v>-4.5481999999999996</c:v>
                </c:pt>
                <c:pt idx="4895">
                  <c:v>-4.4191000000000003</c:v>
                </c:pt>
                <c:pt idx="4896">
                  <c:v>-4.3295000000000003</c:v>
                </c:pt>
                <c:pt idx="4897">
                  <c:v>-4.2210999999999999</c:v>
                </c:pt>
                <c:pt idx="4898">
                  <c:v>-4.0883000000000003</c:v>
                </c:pt>
                <c:pt idx="4899">
                  <c:v>-3.9540000000000002</c:v>
                </c:pt>
                <c:pt idx="4900">
                  <c:v>-3.8839999999999999</c:v>
                </c:pt>
                <c:pt idx="4901">
                  <c:v>-3.8652000000000002</c:v>
                </c:pt>
                <c:pt idx="4902">
                  <c:v>-3.8096000000000001</c:v>
                </c:pt>
                <c:pt idx="4903">
                  <c:v>-3.6783999999999999</c:v>
                </c:pt>
                <c:pt idx="4904">
                  <c:v>-3.5398999999999998</c:v>
                </c:pt>
                <c:pt idx="4905">
                  <c:v>-3.44</c:v>
                </c:pt>
                <c:pt idx="4906">
                  <c:v>-3.3454000000000002</c:v>
                </c:pt>
                <c:pt idx="4907">
                  <c:v>-3.2332000000000001</c:v>
                </c:pt>
                <c:pt idx="4908">
                  <c:v>-3.1339999999999999</c:v>
                </c:pt>
                <c:pt idx="4909">
                  <c:v>-3.0093999999999999</c:v>
                </c:pt>
                <c:pt idx="4910">
                  <c:v>-2.9152999999999998</c:v>
                </c:pt>
                <c:pt idx="4911">
                  <c:v>-2.8184999999999998</c:v>
                </c:pt>
                <c:pt idx="4912">
                  <c:v>-2.8056000000000001</c:v>
                </c:pt>
                <c:pt idx="4913">
                  <c:v>-2.6869999999999998</c:v>
                </c:pt>
                <c:pt idx="4914">
                  <c:v>-2.5032999999999999</c:v>
                </c:pt>
                <c:pt idx="4915">
                  <c:v>-2.3852000000000002</c:v>
                </c:pt>
                <c:pt idx="4916">
                  <c:v>-2.3525</c:v>
                </c:pt>
                <c:pt idx="4917">
                  <c:v>-2.2732000000000001</c:v>
                </c:pt>
                <c:pt idx="4918">
                  <c:v>-2.1631</c:v>
                </c:pt>
                <c:pt idx="4919">
                  <c:v>-1.9863999999999999</c:v>
                </c:pt>
                <c:pt idx="4920">
                  <c:v>-1.9362999999999999</c:v>
                </c:pt>
                <c:pt idx="4921">
                  <c:v>-1.9015</c:v>
                </c:pt>
                <c:pt idx="4922">
                  <c:v>-1.7758</c:v>
                </c:pt>
                <c:pt idx="4923">
                  <c:v>-1.6642999999999999</c:v>
                </c:pt>
                <c:pt idx="4924">
                  <c:v>-1.5538000000000001</c:v>
                </c:pt>
                <c:pt idx="4925">
                  <c:v>-1.4971000000000001</c:v>
                </c:pt>
                <c:pt idx="4926">
                  <c:v>-1.4417</c:v>
                </c:pt>
                <c:pt idx="4927">
                  <c:v>-1.2971999999999999</c:v>
                </c:pt>
                <c:pt idx="4928">
                  <c:v>-1.3121</c:v>
                </c:pt>
                <c:pt idx="4929">
                  <c:v>-1.2971999999999999</c:v>
                </c:pt>
                <c:pt idx="4930">
                  <c:v>-1.2007000000000001</c:v>
                </c:pt>
                <c:pt idx="4931">
                  <c:v>-1.1173</c:v>
                </c:pt>
                <c:pt idx="4932">
                  <c:v>-1.1479999999999999</c:v>
                </c:pt>
                <c:pt idx="4933">
                  <c:v>-1.2039</c:v>
                </c:pt>
                <c:pt idx="4934">
                  <c:v>-1.1077999999999999</c:v>
                </c:pt>
                <c:pt idx="4935">
                  <c:v>-1.121</c:v>
                </c:pt>
                <c:pt idx="4936">
                  <c:v>-1.0499000000000001</c:v>
                </c:pt>
                <c:pt idx="4937">
                  <c:v>-0.97009000000000001</c:v>
                </c:pt>
                <c:pt idx="4938">
                  <c:v>-0.98546999999999996</c:v>
                </c:pt>
                <c:pt idx="4939">
                  <c:v>-1.0163</c:v>
                </c:pt>
                <c:pt idx="4940">
                  <c:v>-1.0661</c:v>
                </c:pt>
                <c:pt idx="4941">
                  <c:v>-1.1136999999999999</c:v>
                </c:pt>
                <c:pt idx="4942">
                  <c:v>-1.0996999999999999</c:v>
                </c:pt>
                <c:pt idx="4943">
                  <c:v>-1.1152</c:v>
                </c:pt>
                <c:pt idx="4944">
                  <c:v>-1.1275999999999999</c:v>
                </c:pt>
                <c:pt idx="4945">
                  <c:v>-1.1046</c:v>
                </c:pt>
                <c:pt idx="4946">
                  <c:v>-1.046</c:v>
                </c:pt>
                <c:pt idx="4947">
                  <c:v>-1.0309999999999999</c:v>
                </c:pt>
                <c:pt idx="4948">
                  <c:v>-0.95723000000000003</c:v>
                </c:pt>
                <c:pt idx="4949">
                  <c:v>-0.91918999999999995</c:v>
                </c:pt>
                <c:pt idx="4950">
                  <c:v>-0.85819000000000001</c:v>
                </c:pt>
                <c:pt idx="4951">
                  <c:v>-0.81437999999999999</c:v>
                </c:pt>
                <c:pt idx="4952">
                  <c:v>-0.73616000000000004</c:v>
                </c:pt>
                <c:pt idx="4953">
                  <c:v>-0.65305999999999997</c:v>
                </c:pt>
                <c:pt idx="4954">
                  <c:v>-0.56276999999999999</c:v>
                </c:pt>
                <c:pt idx="4955">
                  <c:v>-0.47892000000000001</c:v>
                </c:pt>
                <c:pt idx="4956">
                  <c:v>-0.38564999999999999</c:v>
                </c:pt>
                <c:pt idx="4957">
                  <c:v>-0.30254999999999999</c:v>
                </c:pt>
                <c:pt idx="4958">
                  <c:v>-0.2306</c:v>
                </c:pt>
                <c:pt idx="4959">
                  <c:v>-0.19220000000000001</c:v>
                </c:pt>
                <c:pt idx="4960">
                  <c:v>-0.15895999999999999</c:v>
                </c:pt>
                <c:pt idx="4961">
                  <c:v>-5.7424000000000003E-2</c:v>
                </c:pt>
                <c:pt idx="4962">
                  <c:v>2.4945999999999999E-2</c:v>
                </c:pt>
                <c:pt idx="4963">
                  <c:v>0.14513000000000001</c:v>
                </c:pt>
                <c:pt idx="4964">
                  <c:v>0.25058999999999998</c:v>
                </c:pt>
                <c:pt idx="4965">
                  <c:v>0.28021000000000001</c:v>
                </c:pt>
                <c:pt idx="4966">
                  <c:v>0.37189</c:v>
                </c:pt>
                <c:pt idx="4967">
                  <c:v>0.44722000000000001</c:v>
                </c:pt>
                <c:pt idx="4968">
                  <c:v>0.50527999999999995</c:v>
                </c:pt>
                <c:pt idx="4969">
                  <c:v>0.59502999999999995</c:v>
                </c:pt>
                <c:pt idx="4970">
                  <c:v>0.63966999999999996</c:v>
                </c:pt>
                <c:pt idx="4971">
                  <c:v>0.73314999999999997</c:v>
                </c:pt>
                <c:pt idx="4972">
                  <c:v>0.89258999999999999</c:v>
                </c:pt>
                <c:pt idx="4973">
                  <c:v>0.94232000000000005</c:v>
                </c:pt>
                <c:pt idx="4974">
                  <c:v>0.93432999999999999</c:v>
                </c:pt>
                <c:pt idx="4975">
                  <c:v>0.93772999999999995</c:v>
                </c:pt>
                <c:pt idx="4976">
                  <c:v>1.0113000000000001</c:v>
                </c:pt>
                <c:pt idx="4977">
                  <c:v>1.0407</c:v>
                </c:pt>
                <c:pt idx="4978">
                  <c:v>1.0611999999999999</c:v>
                </c:pt>
                <c:pt idx="4979">
                  <c:v>1.0891</c:v>
                </c:pt>
                <c:pt idx="4980">
                  <c:v>1.121</c:v>
                </c:pt>
                <c:pt idx="4981">
                  <c:v>1.1756</c:v>
                </c:pt>
                <c:pt idx="4982">
                  <c:v>1.2042999999999999</c:v>
                </c:pt>
                <c:pt idx="4983">
                  <c:v>1.2676000000000001</c:v>
                </c:pt>
                <c:pt idx="4984">
                  <c:v>1.3184</c:v>
                </c:pt>
                <c:pt idx="4985">
                  <c:v>1.3673</c:v>
                </c:pt>
                <c:pt idx="4986">
                  <c:v>1.4121999999999999</c:v>
                </c:pt>
                <c:pt idx="4987">
                  <c:v>1.3957999999999999</c:v>
                </c:pt>
                <c:pt idx="4988">
                  <c:v>1.3755999999999999</c:v>
                </c:pt>
                <c:pt idx="4989">
                  <c:v>1.3660000000000001</c:v>
                </c:pt>
                <c:pt idx="4990">
                  <c:v>1.351</c:v>
                </c:pt>
                <c:pt idx="4991">
                  <c:v>1.3306</c:v>
                </c:pt>
                <c:pt idx="4992">
                  <c:v>1.3771</c:v>
                </c:pt>
                <c:pt idx="4993">
                  <c:v>1.4132</c:v>
                </c:pt>
                <c:pt idx="4994">
                  <c:v>1.4431</c:v>
                </c:pt>
                <c:pt idx="4995">
                  <c:v>1.4519</c:v>
                </c:pt>
                <c:pt idx="4996">
                  <c:v>1.5077</c:v>
                </c:pt>
                <c:pt idx="4997">
                  <c:v>1.5687</c:v>
                </c:pt>
                <c:pt idx="4998">
                  <c:v>1.6114999999999999</c:v>
                </c:pt>
                <c:pt idx="4999">
                  <c:v>1.63</c:v>
                </c:pt>
                <c:pt idx="5000">
                  <c:v>1.6485000000000001</c:v>
                </c:pt>
                <c:pt idx="5001">
                  <c:v>1.6870000000000001</c:v>
                </c:pt>
                <c:pt idx="5002">
                  <c:v>1.7636000000000001</c:v>
                </c:pt>
                <c:pt idx="5003">
                  <c:v>1.8148</c:v>
                </c:pt>
                <c:pt idx="5004">
                  <c:v>1.8288</c:v>
                </c:pt>
                <c:pt idx="5005">
                  <c:v>1.8519000000000001</c:v>
                </c:pt>
                <c:pt idx="5006">
                  <c:v>1.8574999999999999</c:v>
                </c:pt>
                <c:pt idx="5007">
                  <c:v>1.7910999999999999</c:v>
                </c:pt>
                <c:pt idx="5008">
                  <c:v>1.7850999999999999</c:v>
                </c:pt>
                <c:pt idx="5009">
                  <c:v>1.8608</c:v>
                </c:pt>
                <c:pt idx="5010">
                  <c:v>1.9514</c:v>
                </c:pt>
                <c:pt idx="5011">
                  <c:v>2.0177</c:v>
                </c:pt>
                <c:pt idx="5012">
                  <c:v>2.0924</c:v>
                </c:pt>
                <c:pt idx="5013">
                  <c:v>2.2008999999999999</c:v>
                </c:pt>
                <c:pt idx="5014">
                  <c:v>2.3197000000000001</c:v>
                </c:pt>
                <c:pt idx="5015">
                  <c:v>2.3786999999999998</c:v>
                </c:pt>
                <c:pt idx="5016">
                  <c:v>2.4165999999999999</c:v>
                </c:pt>
                <c:pt idx="5017">
                  <c:v>2.4161999999999999</c:v>
                </c:pt>
                <c:pt idx="5018">
                  <c:v>2.3860999999999999</c:v>
                </c:pt>
                <c:pt idx="5019">
                  <c:v>2.3197000000000001</c:v>
                </c:pt>
                <c:pt idx="5020">
                  <c:v>2.3104</c:v>
                </c:pt>
                <c:pt idx="5021">
                  <c:v>2.2845</c:v>
                </c:pt>
                <c:pt idx="5022">
                  <c:v>2.2261000000000002</c:v>
                </c:pt>
                <c:pt idx="5023">
                  <c:v>2.1947000000000001</c:v>
                </c:pt>
                <c:pt idx="5024">
                  <c:v>2.1625999999999999</c:v>
                </c:pt>
                <c:pt idx="5025">
                  <c:v>2.0897000000000001</c:v>
                </c:pt>
                <c:pt idx="5026">
                  <c:v>2.0507</c:v>
                </c:pt>
                <c:pt idx="5027">
                  <c:v>2.0693999999999999</c:v>
                </c:pt>
                <c:pt idx="5028">
                  <c:v>2.0636000000000001</c:v>
                </c:pt>
                <c:pt idx="5029">
                  <c:v>2.0188999999999999</c:v>
                </c:pt>
                <c:pt idx="5030">
                  <c:v>2.0177999999999998</c:v>
                </c:pt>
                <c:pt idx="5031">
                  <c:v>2.0347</c:v>
                </c:pt>
                <c:pt idx="5032">
                  <c:v>1.9938</c:v>
                </c:pt>
                <c:pt idx="5033">
                  <c:v>1.9371</c:v>
                </c:pt>
                <c:pt idx="5034">
                  <c:v>1.9298999999999999</c:v>
                </c:pt>
                <c:pt idx="5035">
                  <c:v>1.8956999999999999</c:v>
                </c:pt>
                <c:pt idx="5036">
                  <c:v>1.7931999999999999</c:v>
                </c:pt>
                <c:pt idx="5037">
                  <c:v>1.7811999999999999</c:v>
                </c:pt>
                <c:pt idx="5038">
                  <c:v>1.7444</c:v>
                </c:pt>
                <c:pt idx="5039">
                  <c:v>1.6452</c:v>
                </c:pt>
                <c:pt idx="5040">
                  <c:v>1.6034999999999999</c:v>
                </c:pt>
                <c:pt idx="5041">
                  <c:v>1.5725</c:v>
                </c:pt>
                <c:pt idx="5042">
                  <c:v>1.5595000000000001</c:v>
                </c:pt>
                <c:pt idx="5043">
                  <c:v>1.5571999999999999</c:v>
                </c:pt>
                <c:pt idx="5044">
                  <c:v>1.5624</c:v>
                </c:pt>
                <c:pt idx="5045">
                  <c:v>1.5517000000000001</c:v>
                </c:pt>
                <c:pt idx="5046">
                  <c:v>1.5549999999999999</c:v>
                </c:pt>
                <c:pt idx="5047">
                  <c:v>1.5246</c:v>
                </c:pt>
                <c:pt idx="5048">
                  <c:v>1.4367000000000001</c:v>
                </c:pt>
                <c:pt idx="5049">
                  <c:v>1.4216</c:v>
                </c:pt>
                <c:pt idx="5050">
                  <c:v>1.4670000000000001</c:v>
                </c:pt>
                <c:pt idx="5051">
                  <c:v>1.4616</c:v>
                </c:pt>
                <c:pt idx="5052">
                  <c:v>1.4962</c:v>
                </c:pt>
                <c:pt idx="5053">
                  <c:v>1.5321</c:v>
                </c:pt>
                <c:pt idx="5054">
                  <c:v>1.5404</c:v>
                </c:pt>
                <c:pt idx="5055">
                  <c:v>1.4910000000000001</c:v>
                </c:pt>
                <c:pt idx="5056">
                  <c:v>1.4611000000000001</c:v>
                </c:pt>
                <c:pt idx="5057">
                  <c:v>1.4060999999999999</c:v>
                </c:pt>
                <c:pt idx="5058">
                  <c:v>1.4380999999999999</c:v>
                </c:pt>
                <c:pt idx="5059">
                  <c:v>1.4748000000000001</c:v>
                </c:pt>
                <c:pt idx="5060">
                  <c:v>1.4872000000000001</c:v>
                </c:pt>
                <c:pt idx="5061">
                  <c:v>1.5504</c:v>
                </c:pt>
                <c:pt idx="5062">
                  <c:v>1.5545</c:v>
                </c:pt>
                <c:pt idx="5063">
                  <c:v>1.5390999999999999</c:v>
                </c:pt>
                <c:pt idx="5064">
                  <c:v>1.5322</c:v>
                </c:pt>
                <c:pt idx="5065">
                  <c:v>1.5825</c:v>
                </c:pt>
                <c:pt idx="5066">
                  <c:v>1.5612999999999999</c:v>
                </c:pt>
                <c:pt idx="5067">
                  <c:v>1.5226999999999999</c:v>
                </c:pt>
                <c:pt idx="5068">
                  <c:v>1.5203</c:v>
                </c:pt>
                <c:pt idx="5069">
                  <c:v>1.5418000000000001</c:v>
                </c:pt>
                <c:pt idx="5070">
                  <c:v>1.5736000000000001</c:v>
                </c:pt>
                <c:pt idx="5071">
                  <c:v>1.5965</c:v>
                </c:pt>
                <c:pt idx="5072">
                  <c:v>1.5697000000000001</c:v>
                </c:pt>
                <c:pt idx="5073">
                  <c:v>1.6265000000000001</c:v>
                </c:pt>
                <c:pt idx="5074">
                  <c:v>1.6053999999999999</c:v>
                </c:pt>
                <c:pt idx="5075">
                  <c:v>1.5750999999999999</c:v>
                </c:pt>
                <c:pt idx="5076">
                  <c:v>1.6052999999999999</c:v>
                </c:pt>
                <c:pt idx="5077">
                  <c:v>1.5660000000000001</c:v>
                </c:pt>
                <c:pt idx="5078">
                  <c:v>1.5632999999999999</c:v>
                </c:pt>
                <c:pt idx="5079">
                  <c:v>1.6286</c:v>
                </c:pt>
                <c:pt idx="5080">
                  <c:v>1.6975</c:v>
                </c:pt>
                <c:pt idx="5081">
                  <c:v>1.7427999999999999</c:v>
                </c:pt>
                <c:pt idx="5082">
                  <c:v>1.851</c:v>
                </c:pt>
                <c:pt idx="5083">
                  <c:v>1.7728999999999999</c:v>
                </c:pt>
                <c:pt idx="5084">
                  <c:v>1.6326000000000001</c:v>
                </c:pt>
                <c:pt idx="5085">
                  <c:v>1.4683999999999999</c:v>
                </c:pt>
                <c:pt idx="5086">
                  <c:v>1.3158000000000001</c:v>
                </c:pt>
                <c:pt idx="5087">
                  <c:v>1.1922999999999999</c:v>
                </c:pt>
                <c:pt idx="5088">
                  <c:v>1.1245000000000001</c:v>
                </c:pt>
                <c:pt idx="5089">
                  <c:v>1.0617000000000001</c:v>
                </c:pt>
                <c:pt idx="5090">
                  <c:v>0.96087999999999996</c:v>
                </c:pt>
                <c:pt idx="5091">
                  <c:v>0.87458000000000002</c:v>
                </c:pt>
                <c:pt idx="5092">
                  <c:v>0.67168000000000005</c:v>
                </c:pt>
                <c:pt idx="5093">
                  <c:v>0.45973000000000003</c:v>
                </c:pt>
                <c:pt idx="5094">
                  <c:v>0.21365000000000001</c:v>
                </c:pt>
                <c:pt idx="5095">
                  <c:v>1.7278999999999999E-2</c:v>
                </c:pt>
                <c:pt idx="5096">
                  <c:v>-0.20244000000000001</c:v>
                </c:pt>
                <c:pt idx="5097">
                  <c:v>-0.46250000000000002</c:v>
                </c:pt>
                <c:pt idx="5098">
                  <c:v>-0.60019999999999996</c:v>
                </c:pt>
                <c:pt idx="5099">
                  <c:v>-0.72397</c:v>
                </c:pt>
                <c:pt idx="5100">
                  <c:v>-0.84296000000000004</c:v>
                </c:pt>
                <c:pt idx="5101">
                  <c:v>-0.94903000000000004</c:v>
                </c:pt>
                <c:pt idx="5102">
                  <c:v>-1.0376000000000001</c:v>
                </c:pt>
                <c:pt idx="5103">
                  <c:v>-1.1534</c:v>
                </c:pt>
                <c:pt idx="5104">
                  <c:v>-1.2602</c:v>
                </c:pt>
                <c:pt idx="5105">
                  <c:v>-1.3613</c:v>
                </c:pt>
                <c:pt idx="5106">
                  <c:v>-1.3697999999999999</c:v>
                </c:pt>
                <c:pt idx="5107">
                  <c:v>-1.4097999999999999</c:v>
                </c:pt>
                <c:pt idx="5108">
                  <c:v>-1.4349000000000001</c:v>
                </c:pt>
                <c:pt idx="5109">
                  <c:v>-1.4251</c:v>
                </c:pt>
                <c:pt idx="5110">
                  <c:v>-1.3402000000000001</c:v>
                </c:pt>
                <c:pt idx="5111">
                  <c:v>-1.2684</c:v>
                </c:pt>
                <c:pt idx="5112">
                  <c:v>-1.1380999999999999</c:v>
                </c:pt>
                <c:pt idx="5113">
                  <c:v>-1.1200000000000001</c:v>
                </c:pt>
                <c:pt idx="5114">
                  <c:v>-1.0589</c:v>
                </c:pt>
                <c:pt idx="5115">
                  <c:v>-1.0266</c:v>
                </c:pt>
                <c:pt idx="5116">
                  <c:v>-0.91861999999999999</c:v>
                </c:pt>
                <c:pt idx="5117">
                  <c:v>-0.90817999999999999</c:v>
                </c:pt>
                <c:pt idx="5118">
                  <c:v>-0.99490999999999996</c:v>
                </c:pt>
                <c:pt idx="5119">
                  <c:v>-0.96811999999999998</c:v>
                </c:pt>
                <c:pt idx="5120">
                  <c:v>-0.96528000000000003</c:v>
                </c:pt>
                <c:pt idx="5121">
                  <c:v>-0.93354000000000004</c:v>
                </c:pt>
                <c:pt idx="5122">
                  <c:v>-0.93435999999999997</c:v>
                </c:pt>
                <c:pt idx="5123">
                  <c:v>-0.90354000000000001</c:v>
                </c:pt>
                <c:pt idx="5124">
                  <c:v>-0.89859999999999995</c:v>
                </c:pt>
                <c:pt idx="5125">
                  <c:v>-0.86687999999999998</c:v>
                </c:pt>
                <c:pt idx="5126">
                  <c:v>-0.82881000000000005</c:v>
                </c:pt>
                <c:pt idx="5127">
                  <c:v>-0.85677000000000003</c:v>
                </c:pt>
                <c:pt idx="5128">
                  <c:v>-0.88232999999999995</c:v>
                </c:pt>
                <c:pt idx="5129">
                  <c:v>-0.88373999999999997</c:v>
                </c:pt>
                <c:pt idx="5130">
                  <c:v>-0.92151000000000005</c:v>
                </c:pt>
                <c:pt idx="5131">
                  <c:v>-0.96458999999999995</c:v>
                </c:pt>
                <c:pt idx="5132">
                  <c:v>-0.97231999999999996</c:v>
                </c:pt>
                <c:pt idx="5133">
                  <c:v>-1.0124</c:v>
                </c:pt>
                <c:pt idx="5134">
                  <c:v>-0.96914999999999996</c:v>
                </c:pt>
                <c:pt idx="5135">
                  <c:v>-0.94849000000000006</c:v>
                </c:pt>
                <c:pt idx="5136">
                  <c:v>-0.98343000000000003</c:v>
                </c:pt>
                <c:pt idx="5137">
                  <c:v>-1.0054000000000001</c:v>
                </c:pt>
                <c:pt idx="5138">
                  <c:v>-1.0188999999999999</c:v>
                </c:pt>
                <c:pt idx="5139">
                  <c:v>-1.0377000000000001</c:v>
                </c:pt>
                <c:pt idx="5140">
                  <c:v>-1.0794999999999999</c:v>
                </c:pt>
                <c:pt idx="5141">
                  <c:v>-1.0804</c:v>
                </c:pt>
                <c:pt idx="5142">
                  <c:v>-1.1168</c:v>
                </c:pt>
                <c:pt idx="5143">
                  <c:v>-1.1273</c:v>
                </c:pt>
                <c:pt idx="5144">
                  <c:v>-1.1168</c:v>
                </c:pt>
                <c:pt idx="5145">
                  <c:v>-1.1424000000000001</c:v>
                </c:pt>
                <c:pt idx="5146">
                  <c:v>-1.1487000000000001</c:v>
                </c:pt>
                <c:pt idx="5147">
                  <c:v>-1.1662999999999999</c:v>
                </c:pt>
                <c:pt idx="5148">
                  <c:v>-1.1793</c:v>
                </c:pt>
                <c:pt idx="5149">
                  <c:v>-1.2422</c:v>
                </c:pt>
                <c:pt idx="5150">
                  <c:v>-1.2296</c:v>
                </c:pt>
                <c:pt idx="5151">
                  <c:v>-1.1951000000000001</c:v>
                </c:pt>
                <c:pt idx="5152">
                  <c:v>-1.2112000000000001</c:v>
                </c:pt>
                <c:pt idx="5153">
                  <c:v>-1.2433000000000001</c:v>
                </c:pt>
                <c:pt idx="5154">
                  <c:v>-1.1673</c:v>
                </c:pt>
                <c:pt idx="5155">
                  <c:v>-1.1229</c:v>
                </c:pt>
                <c:pt idx="5156">
                  <c:v>-1.0666</c:v>
                </c:pt>
                <c:pt idx="5157">
                  <c:v>-1.0422</c:v>
                </c:pt>
                <c:pt idx="5158">
                  <c:v>-1.0018</c:v>
                </c:pt>
                <c:pt idx="5159">
                  <c:v>-1.0067999999999999</c:v>
                </c:pt>
                <c:pt idx="5160">
                  <c:v>-0.95184000000000002</c:v>
                </c:pt>
                <c:pt idx="5161">
                  <c:v>-0.88012999999999997</c:v>
                </c:pt>
                <c:pt idx="5162">
                  <c:v>-0.84872000000000003</c:v>
                </c:pt>
                <c:pt idx="5163">
                  <c:v>-0.79637000000000002</c:v>
                </c:pt>
                <c:pt idx="5164">
                  <c:v>-0.85641999999999996</c:v>
                </c:pt>
                <c:pt idx="5165">
                  <c:v>-0.88863000000000003</c:v>
                </c:pt>
                <c:pt idx="5166">
                  <c:v>-0.92967</c:v>
                </c:pt>
                <c:pt idx="5167">
                  <c:v>-0.99017999999999995</c:v>
                </c:pt>
                <c:pt idx="5168">
                  <c:v>-1.0589999999999999</c:v>
                </c:pt>
                <c:pt idx="5169">
                  <c:v>-1.0861000000000001</c:v>
                </c:pt>
                <c:pt idx="5170">
                  <c:v>-1.0913999999999999</c:v>
                </c:pt>
                <c:pt idx="5171">
                  <c:v>-1.05</c:v>
                </c:pt>
                <c:pt idx="5172">
                  <c:v>-1.0335000000000001</c:v>
                </c:pt>
                <c:pt idx="5173">
                  <c:v>-0.98565999999999998</c:v>
                </c:pt>
                <c:pt idx="5174">
                  <c:v>-1.069</c:v>
                </c:pt>
                <c:pt idx="5175">
                  <c:v>-1.0291999999999999</c:v>
                </c:pt>
                <c:pt idx="5176">
                  <c:v>-0.96374000000000004</c:v>
                </c:pt>
                <c:pt idx="5177">
                  <c:v>-0.96250000000000002</c:v>
                </c:pt>
                <c:pt idx="5178">
                  <c:v>-0.97435000000000005</c:v>
                </c:pt>
                <c:pt idx="5179">
                  <c:v>-1.0465</c:v>
                </c:pt>
                <c:pt idx="5180">
                  <c:v>-0.99746999999999997</c:v>
                </c:pt>
                <c:pt idx="5181">
                  <c:v>-0.92366000000000004</c:v>
                </c:pt>
                <c:pt idx="5182">
                  <c:v>-0.89061000000000001</c:v>
                </c:pt>
                <c:pt idx="5183">
                  <c:v>-0.85231999999999997</c:v>
                </c:pt>
                <c:pt idx="5184">
                  <c:v>-0.89851999999999999</c:v>
                </c:pt>
                <c:pt idx="5185">
                  <c:v>-0.90391999999999995</c:v>
                </c:pt>
                <c:pt idx="5186">
                  <c:v>-0.82748999999999995</c:v>
                </c:pt>
                <c:pt idx="5187">
                  <c:v>-0.86111000000000004</c:v>
                </c:pt>
                <c:pt idx="5188">
                  <c:v>-0.90159999999999996</c:v>
                </c:pt>
                <c:pt idx="5189">
                  <c:v>-0.84614</c:v>
                </c:pt>
                <c:pt idx="5190">
                  <c:v>-0.80113999999999996</c:v>
                </c:pt>
                <c:pt idx="5191">
                  <c:v>-0.76054999999999995</c:v>
                </c:pt>
                <c:pt idx="5192">
                  <c:v>-0.7056</c:v>
                </c:pt>
                <c:pt idx="5193">
                  <c:v>-0.63580000000000003</c:v>
                </c:pt>
                <c:pt idx="5194">
                  <c:v>-0.63566999999999996</c:v>
                </c:pt>
                <c:pt idx="5195">
                  <c:v>-0.54181000000000001</c:v>
                </c:pt>
                <c:pt idx="5196">
                  <c:v>-0.50309999999999999</c:v>
                </c:pt>
                <c:pt idx="5197">
                  <c:v>-0.50663000000000002</c:v>
                </c:pt>
                <c:pt idx="5198">
                  <c:v>-0.45302999999999999</c:v>
                </c:pt>
                <c:pt idx="5199">
                  <c:v>-0.37308000000000002</c:v>
                </c:pt>
                <c:pt idx="5200">
                  <c:v>-0.42187999999999998</c:v>
                </c:pt>
                <c:pt idx="5201">
                  <c:v>-0.42537999999999998</c:v>
                </c:pt>
                <c:pt idx="5202">
                  <c:v>-0.42381000000000002</c:v>
                </c:pt>
                <c:pt idx="5203">
                  <c:v>-0.47609000000000001</c:v>
                </c:pt>
                <c:pt idx="5204">
                  <c:v>-0.47847000000000001</c:v>
                </c:pt>
                <c:pt idx="5205">
                  <c:v>-0.56464000000000003</c:v>
                </c:pt>
                <c:pt idx="5206">
                  <c:v>-0.68217000000000005</c:v>
                </c:pt>
                <c:pt idx="5207">
                  <c:v>-0.75980999999999999</c:v>
                </c:pt>
                <c:pt idx="5208">
                  <c:v>-0.69481999999999999</c:v>
                </c:pt>
                <c:pt idx="5209">
                  <c:v>-0.79220000000000002</c:v>
                </c:pt>
                <c:pt idx="5210">
                  <c:v>-0.78578000000000003</c:v>
                </c:pt>
                <c:pt idx="5211">
                  <c:v>-0.69735999999999998</c:v>
                </c:pt>
                <c:pt idx="5212">
                  <c:v>-0.72287999999999997</c:v>
                </c:pt>
                <c:pt idx="5213">
                  <c:v>-0.72462000000000004</c:v>
                </c:pt>
                <c:pt idx="5214">
                  <c:v>-0.66507000000000005</c:v>
                </c:pt>
                <c:pt idx="5215">
                  <c:v>-0.68235000000000001</c:v>
                </c:pt>
                <c:pt idx="5216">
                  <c:v>-0.65964999999999996</c:v>
                </c:pt>
                <c:pt idx="5217">
                  <c:v>-0.71064000000000005</c:v>
                </c:pt>
                <c:pt idx="5218">
                  <c:v>-0.67813999999999997</c:v>
                </c:pt>
                <c:pt idx="5219">
                  <c:v>-0.62648000000000004</c:v>
                </c:pt>
                <c:pt idx="5220">
                  <c:v>-0.60570000000000002</c:v>
                </c:pt>
                <c:pt idx="5221">
                  <c:v>-0.61102000000000001</c:v>
                </c:pt>
                <c:pt idx="5222">
                  <c:v>-0.58230000000000004</c:v>
                </c:pt>
                <c:pt idx="5223">
                  <c:v>-0.59375999999999995</c:v>
                </c:pt>
                <c:pt idx="5224">
                  <c:v>-0.62480999999999998</c:v>
                </c:pt>
                <c:pt idx="5225">
                  <c:v>-0.58252000000000004</c:v>
                </c:pt>
                <c:pt idx="5226">
                  <c:v>-0.54125000000000001</c:v>
                </c:pt>
                <c:pt idx="5227">
                  <c:v>-0.48087999999999997</c:v>
                </c:pt>
                <c:pt idx="5228">
                  <c:v>-0.40073999999999999</c:v>
                </c:pt>
                <c:pt idx="5229">
                  <c:v>-0.28709000000000001</c:v>
                </c:pt>
                <c:pt idx="5230">
                  <c:v>-0.10685</c:v>
                </c:pt>
                <c:pt idx="5231">
                  <c:v>1.5945000000000001E-2</c:v>
                </c:pt>
                <c:pt idx="5232">
                  <c:v>7.5206999999999996E-2</c:v>
                </c:pt>
                <c:pt idx="5233">
                  <c:v>2.9798999999999999E-2</c:v>
                </c:pt>
                <c:pt idx="5234">
                  <c:v>6.5309000000000006E-2</c:v>
                </c:pt>
                <c:pt idx="5235">
                  <c:v>0.12268999999999999</c:v>
                </c:pt>
                <c:pt idx="5236">
                  <c:v>0.12759999999999999</c:v>
                </c:pt>
                <c:pt idx="5237">
                  <c:v>0.1162</c:v>
                </c:pt>
                <c:pt idx="5238">
                  <c:v>0.10548</c:v>
                </c:pt>
                <c:pt idx="5239">
                  <c:v>0.12089999999999999</c:v>
                </c:pt>
                <c:pt idx="5240">
                  <c:v>8.0933000000000005E-2</c:v>
                </c:pt>
                <c:pt idx="5241">
                  <c:v>5.4219999999999997E-2</c:v>
                </c:pt>
                <c:pt idx="5242">
                  <c:v>0.15833</c:v>
                </c:pt>
                <c:pt idx="5243">
                  <c:v>0.17322000000000001</c:v>
                </c:pt>
                <c:pt idx="5244">
                  <c:v>0.32747999999999999</c:v>
                </c:pt>
                <c:pt idx="5245">
                  <c:v>0.47017999999999999</c:v>
                </c:pt>
                <c:pt idx="5246">
                  <c:v>0.45750000000000002</c:v>
                </c:pt>
                <c:pt idx="5247">
                  <c:v>0.48710999999999999</c:v>
                </c:pt>
                <c:pt idx="5248">
                  <c:v>0.50136000000000003</c:v>
                </c:pt>
                <c:pt idx="5249">
                  <c:v>0.54266999999999999</c:v>
                </c:pt>
                <c:pt idx="5250">
                  <c:v>0.53574999999999995</c:v>
                </c:pt>
                <c:pt idx="5251">
                  <c:v>0.58875</c:v>
                </c:pt>
                <c:pt idx="5252">
                  <c:v>0.61995999999999996</c:v>
                </c:pt>
                <c:pt idx="5253">
                  <c:v>0.60345000000000004</c:v>
                </c:pt>
                <c:pt idx="5254">
                  <c:v>0.63973000000000002</c:v>
                </c:pt>
                <c:pt idx="5255">
                  <c:v>0.70123999999999997</c:v>
                </c:pt>
                <c:pt idx="5256">
                  <c:v>0.73197999999999996</c:v>
                </c:pt>
                <c:pt idx="5257">
                  <c:v>0.69950000000000001</c:v>
                </c:pt>
                <c:pt idx="5258">
                  <c:v>0.66269</c:v>
                </c:pt>
                <c:pt idx="5259">
                  <c:v>0.69533</c:v>
                </c:pt>
                <c:pt idx="5260">
                  <c:v>0.65988000000000002</c:v>
                </c:pt>
                <c:pt idx="5261">
                  <c:v>0.63192999999999999</c:v>
                </c:pt>
                <c:pt idx="5262">
                  <c:v>0.60904000000000003</c:v>
                </c:pt>
                <c:pt idx="5263">
                  <c:v>0.60379000000000005</c:v>
                </c:pt>
                <c:pt idx="5264">
                  <c:v>0.56745000000000001</c:v>
                </c:pt>
                <c:pt idx="5265">
                  <c:v>0.53425</c:v>
                </c:pt>
                <c:pt idx="5266">
                  <c:v>0.57535000000000003</c:v>
                </c:pt>
                <c:pt idx="5267">
                  <c:v>0.60614999999999997</c:v>
                </c:pt>
                <c:pt idx="5268">
                  <c:v>0.61860999999999999</c:v>
                </c:pt>
                <c:pt idx="5269">
                  <c:v>0.67032000000000003</c:v>
                </c:pt>
                <c:pt idx="5270">
                  <c:v>0.58204999999999996</c:v>
                </c:pt>
                <c:pt idx="5271">
                  <c:v>0.59382999999999997</c:v>
                </c:pt>
                <c:pt idx="5272">
                  <c:v>0.59819</c:v>
                </c:pt>
                <c:pt idx="5273">
                  <c:v>0.57255</c:v>
                </c:pt>
                <c:pt idx="5274">
                  <c:v>0.53308999999999995</c:v>
                </c:pt>
                <c:pt idx="5275">
                  <c:v>0.53046000000000004</c:v>
                </c:pt>
                <c:pt idx="5276">
                  <c:v>0.62934999999999997</c:v>
                </c:pt>
                <c:pt idx="5277">
                  <c:v>0.73399000000000003</c:v>
                </c:pt>
                <c:pt idx="5278">
                  <c:v>0.83803000000000005</c:v>
                </c:pt>
                <c:pt idx="5279">
                  <c:v>0.85790999999999995</c:v>
                </c:pt>
                <c:pt idx="5280">
                  <c:v>0.90224000000000004</c:v>
                </c:pt>
                <c:pt idx="5281">
                  <c:v>0.95852000000000004</c:v>
                </c:pt>
                <c:pt idx="5282">
                  <c:v>1.0269999999999999</c:v>
                </c:pt>
                <c:pt idx="5283">
                  <c:v>1.0862000000000001</c:v>
                </c:pt>
                <c:pt idx="5284">
                  <c:v>1.1480999999999999</c:v>
                </c:pt>
                <c:pt idx="5285">
                  <c:v>1.1839</c:v>
                </c:pt>
                <c:pt idx="5286">
                  <c:v>1.141</c:v>
                </c:pt>
                <c:pt idx="5287">
                  <c:v>1.1593</c:v>
                </c:pt>
                <c:pt idx="5288">
                  <c:v>1.2801</c:v>
                </c:pt>
                <c:pt idx="5289">
                  <c:v>1.4149</c:v>
                </c:pt>
                <c:pt idx="5290">
                  <c:v>1.5654999999999999</c:v>
                </c:pt>
                <c:pt idx="5291">
                  <c:v>1.6741999999999999</c:v>
                </c:pt>
                <c:pt idx="5292">
                  <c:v>1.7362</c:v>
                </c:pt>
                <c:pt idx="5293">
                  <c:v>1.7887</c:v>
                </c:pt>
                <c:pt idx="5294">
                  <c:v>1.7116</c:v>
                </c:pt>
                <c:pt idx="5295">
                  <c:v>1.5093000000000001</c:v>
                </c:pt>
                <c:pt idx="5296">
                  <c:v>1.2992999999999999</c:v>
                </c:pt>
                <c:pt idx="5297">
                  <c:v>1.1268</c:v>
                </c:pt>
                <c:pt idx="5298">
                  <c:v>0.89470000000000005</c:v>
                </c:pt>
                <c:pt idx="5299">
                  <c:v>0.6825</c:v>
                </c:pt>
                <c:pt idx="5300">
                  <c:v>0.60862000000000005</c:v>
                </c:pt>
                <c:pt idx="5301">
                  <c:v>0.55542999999999998</c:v>
                </c:pt>
                <c:pt idx="5302">
                  <c:v>0.44307000000000002</c:v>
                </c:pt>
                <c:pt idx="5303">
                  <c:v>0.33221000000000001</c:v>
                </c:pt>
                <c:pt idx="5304">
                  <c:v>0.25545000000000001</c:v>
                </c:pt>
                <c:pt idx="5305">
                  <c:v>0.22544</c:v>
                </c:pt>
                <c:pt idx="5306">
                  <c:v>0.15443999999999999</c:v>
                </c:pt>
                <c:pt idx="5307">
                  <c:v>0.13173000000000001</c:v>
                </c:pt>
                <c:pt idx="5308">
                  <c:v>2.4573999999999999E-2</c:v>
                </c:pt>
                <c:pt idx="5309">
                  <c:v>4.6519999999999999E-3</c:v>
                </c:pt>
                <c:pt idx="5310">
                  <c:v>4.7569E-2</c:v>
                </c:pt>
                <c:pt idx="5311">
                  <c:v>-1.6480999999999999E-2</c:v>
                </c:pt>
                <c:pt idx="5312">
                  <c:v>-5.4473000000000001E-2</c:v>
                </c:pt>
                <c:pt idx="5313">
                  <c:v>-7.3903999999999997E-2</c:v>
                </c:pt>
                <c:pt idx="5314">
                  <c:v>-6.6764000000000004E-2</c:v>
                </c:pt>
                <c:pt idx="5315">
                  <c:v>-3.9077000000000001E-2</c:v>
                </c:pt>
                <c:pt idx="5316">
                  <c:v>-7.6651999999999996E-3</c:v>
                </c:pt>
                <c:pt idx="5317">
                  <c:v>8.8114999999999999E-2</c:v>
                </c:pt>
                <c:pt idx="5318">
                  <c:v>0.11927</c:v>
                </c:pt>
                <c:pt idx="5319">
                  <c:v>0.15378</c:v>
                </c:pt>
                <c:pt idx="5320">
                  <c:v>0.16586000000000001</c:v>
                </c:pt>
                <c:pt idx="5321">
                  <c:v>0.26812999999999998</c:v>
                </c:pt>
                <c:pt idx="5322">
                  <c:v>0.30198000000000003</c:v>
                </c:pt>
                <c:pt idx="5323">
                  <c:v>0.28338999999999998</c:v>
                </c:pt>
                <c:pt idx="5324">
                  <c:v>0.33152999999999999</c:v>
                </c:pt>
                <c:pt idx="5325">
                  <c:v>0.37787999999999999</c:v>
                </c:pt>
                <c:pt idx="5326">
                  <c:v>0.31813999999999998</c:v>
                </c:pt>
                <c:pt idx="5327">
                  <c:v>0.29461999999999999</c:v>
                </c:pt>
                <c:pt idx="5328">
                  <c:v>0.36709999999999998</c:v>
                </c:pt>
                <c:pt idx="5329">
                  <c:v>0.43075000000000002</c:v>
                </c:pt>
                <c:pt idx="5330">
                  <c:v>0.40616999999999998</c:v>
                </c:pt>
                <c:pt idx="5331">
                  <c:v>0.48851</c:v>
                </c:pt>
                <c:pt idx="5332">
                  <c:v>0.55084</c:v>
                </c:pt>
                <c:pt idx="5333">
                  <c:v>0.58318999999999999</c:v>
                </c:pt>
                <c:pt idx="5334">
                  <c:v>0.67725000000000002</c:v>
                </c:pt>
                <c:pt idx="5335">
                  <c:v>0.74529999999999996</c:v>
                </c:pt>
                <c:pt idx="5336">
                  <c:v>0.76985999999999999</c:v>
                </c:pt>
                <c:pt idx="5337">
                  <c:v>0.83340000000000003</c:v>
                </c:pt>
                <c:pt idx="5338">
                  <c:v>0.87573999999999996</c:v>
                </c:pt>
                <c:pt idx="5339">
                  <c:v>0.89117000000000002</c:v>
                </c:pt>
                <c:pt idx="5340">
                  <c:v>0.89027000000000001</c:v>
                </c:pt>
                <c:pt idx="5341">
                  <c:v>0.84003000000000005</c:v>
                </c:pt>
                <c:pt idx="5342">
                  <c:v>0.81845999999999997</c:v>
                </c:pt>
                <c:pt idx="5343">
                  <c:v>0.8034</c:v>
                </c:pt>
                <c:pt idx="5344">
                  <c:v>0.76154999999999995</c:v>
                </c:pt>
                <c:pt idx="5345">
                  <c:v>0.78437000000000001</c:v>
                </c:pt>
                <c:pt idx="5346">
                  <c:v>0.78305999999999998</c:v>
                </c:pt>
                <c:pt idx="5347">
                  <c:v>0.76019000000000003</c:v>
                </c:pt>
                <c:pt idx="5348">
                  <c:v>0.75249999999999995</c:v>
                </c:pt>
                <c:pt idx="5349">
                  <c:v>0.79801</c:v>
                </c:pt>
                <c:pt idx="5350">
                  <c:v>0.80054999999999998</c:v>
                </c:pt>
                <c:pt idx="5351">
                  <c:v>0.81047000000000002</c:v>
                </c:pt>
                <c:pt idx="5352">
                  <c:v>0.77646000000000004</c:v>
                </c:pt>
                <c:pt idx="5353">
                  <c:v>0.77271000000000001</c:v>
                </c:pt>
                <c:pt idx="5354">
                  <c:v>0.79674999999999996</c:v>
                </c:pt>
                <c:pt idx="5355">
                  <c:v>0.78539000000000003</c:v>
                </c:pt>
                <c:pt idx="5356">
                  <c:v>0.86428000000000005</c:v>
                </c:pt>
                <c:pt idx="5357">
                  <c:v>0.91778999999999999</c:v>
                </c:pt>
                <c:pt idx="5358">
                  <c:v>0.99212</c:v>
                </c:pt>
                <c:pt idx="5359">
                  <c:v>1.0732999999999999</c:v>
                </c:pt>
                <c:pt idx="5360">
                  <c:v>1.0611999999999999</c:v>
                </c:pt>
                <c:pt idx="5361">
                  <c:v>1.1184000000000001</c:v>
                </c:pt>
                <c:pt idx="5362">
                  <c:v>1.2077</c:v>
                </c:pt>
                <c:pt idx="5363">
                  <c:v>1.2363999999999999</c:v>
                </c:pt>
                <c:pt idx="5364">
                  <c:v>1.2781</c:v>
                </c:pt>
                <c:pt idx="5365">
                  <c:v>1.3569</c:v>
                </c:pt>
                <c:pt idx="5366">
                  <c:v>1.4023000000000001</c:v>
                </c:pt>
                <c:pt idx="5367">
                  <c:v>1.5398000000000001</c:v>
                </c:pt>
                <c:pt idx="5368">
                  <c:v>1.7007000000000001</c:v>
                </c:pt>
                <c:pt idx="5369">
                  <c:v>1.7947</c:v>
                </c:pt>
                <c:pt idx="5370">
                  <c:v>1.9645999999999999</c:v>
                </c:pt>
                <c:pt idx="5371">
                  <c:v>2.1074999999999999</c:v>
                </c:pt>
                <c:pt idx="5372">
                  <c:v>2.2776999999999998</c:v>
                </c:pt>
                <c:pt idx="5373">
                  <c:v>2.4184000000000001</c:v>
                </c:pt>
                <c:pt idx="5374">
                  <c:v>2.5568</c:v>
                </c:pt>
                <c:pt idx="5375">
                  <c:v>2.7157</c:v>
                </c:pt>
                <c:pt idx="5376">
                  <c:v>2.8485</c:v>
                </c:pt>
                <c:pt idx="5377">
                  <c:v>2.9523000000000001</c:v>
                </c:pt>
                <c:pt idx="5378">
                  <c:v>3.1326999999999998</c:v>
                </c:pt>
                <c:pt idx="5379">
                  <c:v>3.2728999999999999</c:v>
                </c:pt>
                <c:pt idx="5380">
                  <c:v>3.3795999999999999</c:v>
                </c:pt>
                <c:pt idx="5381">
                  <c:v>3.4828000000000001</c:v>
                </c:pt>
                <c:pt idx="5382">
                  <c:v>3.6326999999999998</c:v>
                </c:pt>
                <c:pt idx="5383">
                  <c:v>3.7660999999999998</c:v>
                </c:pt>
                <c:pt idx="5384">
                  <c:v>3.9517000000000002</c:v>
                </c:pt>
                <c:pt idx="5385">
                  <c:v>4.1172000000000004</c:v>
                </c:pt>
                <c:pt idx="5386">
                  <c:v>4.2824</c:v>
                </c:pt>
                <c:pt idx="5387">
                  <c:v>4.4619999999999997</c:v>
                </c:pt>
                <c:pt idx="5388">
                  <c:v>4.4903000000000004</c:v>
                </c:pt>
                <c:pt idx="5389">
                  <c:v>4.5076000000000001</c:v>
                </c:pt>
                <c:pt idx="5390">
                  <c:v>4.5235000000000003</c:v>
                </c:pt>
                <c:pt idx="5391">
                  <c:v>4.5613000000000001</c:v>
                </c:pt>
                <c:pt idx="5392">
                  <c:v>4.6048</c:v>
                </c:pt>
                <c:pt idx="5393">
                  <c:v>4.5997000000000003</c:v>
                </c:pt>
                <c:pt idx="5394">
                  <c:v>4.5574000000000003</c:v>
                </c:pt>
                <c:pt idx="5395">
                  <c:v>4.5343</c:v>
                </c:pt>
                <c:pt idx="5396">
                  <c:v>4.4908000000000001</c:v>
                </c:pt>
                <c:pt idx="5397">
                  <c:v>4.5141</c:v>
                </c:pt>
                <c:pt idx="5398">
                  <c:v>4.4913999999999996</c:v>
                </c:pt>
                <c:pt idx="5399">
                  <c:v>4.4409999999999998</c:v>
                </c:pt>
                <c:pt idx="5400">
                  <c:v>4.3384</c:v>
                </c:pt>
                <c:pt idx="5401">
                  <c:v>4.3114999999999997</c:v>
                </c:pt>
                <c:pt idx="5402">
                  <c:v>4.3219000000000003</c:v>
                </c:pt>
                <c:pt idx="5403">
                  <c:v>4.3141999999999996</c:v>
                </c:pt>
                <c:pt idx="5404">
                  <c:v>4.3529999999999998</c:v>
                </c:pt>
                <c:pt idx="5405">
                  <c:v>4.3080999999999996</c:v>
                </c:pt>
                <c:pt idx="5406">
                  <c:v>4.2146999999999997</c:v>
                </c:pt>
                <c:pt idx="5407">
                  <c:v>4.1234999999999999</c:v>
                </c:pt>
                <c:pt idx="5408">
                  <c:v>4.1673</c:v>
                </c:pt>
                <c:pt idx="5409">
                  <c:v>4.1856</c:v>
                </c:pt>
                <c:pt idx="5410">
                  <c:v>4.2202999999999999</c:v>
                </c:pt>
                <c:pt idx="5411">
                  <c:v>4.2803000000000004</c:v>
                </c:pt>
                <c:pt idx="5412">
                  <c:v>4.3830999999999998</c:v>
                </c:pt>
                <c:pt idx="5413">
                  <c:v>4.4806999999999997</c:v>
                </c:pt>
                <c:pt idx="5414">
                  <c:v>4.4569000000000001</c:v>
                </c:pt>
                <c:pt idx="5415">
                  <c:v>4.5164</c:v>
                </c:pt>
                <c:pt idx="5416">
                  <c:v>4.5940000000000003</c:v>
                </c:pt>
                <c:pt idx="5417">
                  <c:v>4.6589999999999998</c:v>
                </c:pt>
                <c:pt idx="5418">
                  <c:v>4.6989999999999998</c:v>
                </c:pt>
                <c:pt idx="5419">
                  <c:v>4.6723999999999997</c:v>
                </c:pt>
                <c:pt idx="5420">
                  <c:v>4.6661000000000001</c:v>
                </c:pt>
                <c:pt idx="5421">
                  <c:v>4.6994999999999996</c:v>
                </c:pt>
                <c:pt idx="5422">
                  <c:v>4.7477</c:v>
                </c:pt>
                <c:pt idx="5423">
                  <c:v>4.8704999999999998</c:v>
                </c:pt>
                <c:pt idx="5424">
                  <c:v>4.9774000000000003</c:v>
                </c:pt>
                <c:pt idx="5425">
                  <c:v>4.9809999999999999</c:v>
                </c:pt>
                <c:pt idx="5426">
                  <c:v>4.9972000000000003</c:v>
                </c:pt>
                <c:pt idx="5427">
                  <c:v>5.0021000000000004</c:v>
                </c:pt>
                <c:pt idx="5428">
                  <c:v>4.9903000000000004</c:v>
                </c:pt>
                <c:pt idx="5429">
                  <c:v>4.9482999999999997</c:v>
                </c:pt>
                <c:pt idx="5430">
                  <c:v>4.8970000000000002</c:v>
                </c:pt>
                <c:pt idx="5431">
                  <c:v>4.8259999999999996</c:v>
                </c:pt>
                <c:pt idx="5432">
                  <c:v>4.7653999999999996</c:v>
                </c:pt>
                <c:pt idx="5433">
                  <c:v>4.6913999999999998</c:v>
                </c:pt>
                <c:pt idx="5434">
                  <c:v>4.5256999999999996</c:v>
                </c:pt>
                <c:pt idx="5435">
                  <c:v>4.407</c:v>
                </c:pt>
                <c:pt idx="5436">
                  <c:v>4.41</c:v>
                </c:pt>
                <c:pt idx="5437">
                  <c:v>4.4078999999999997</c:v>
                </c:pt>
                <c:pt idx="5438">
                  <c:v>4.4288999999999996</c:v>
                </c:pt>
                <c:pt idx="5439">
                  <c:v>4.4859</c:v>
                </c:pt>
                <c:pt idx="5440">
                  <c:v>4.5647000000000002</c:v>
                </c:pt>
                <c:pt idx="5441">
                  <c:v>4.6653000000000002</c:v>
                </c:pt>
                <c:pt idx="5442">
                  <c:v>4.6985000000000001</c:v>
                </c:pt>
                <c:pt idx="5443">
                  <c:v>4.6158999999999999</c:v>
                </c:pt>
                <c:pt idx="5444">
                  <c:v>4.5448000000000004</c:v>
                </c:pt>
                <c:pt idx="5445">
                  <c:v>4.4428999999999998</c:v>
                </c:pt>
                <c:pt idx="5446">
                  <c:v>4.4044999999999996</c:v>
                </c:pt>
                <c:pt idx="5447">
                  <c:v>4.4494999999999996</c:v>
                </c:pt>
                <c:pt idx="5448">
                  <c:v>4.4771999999999998</c:v>
                </c:pt>
                <c:pt idx="5449">
                  <c:v>4.5476000000000001</c:v>
                </c:pt>
                <c:pt idx="5450">
                  <c:v>4.5730000000000004</c:v>
                </c:pt>
                <c:pt idx="5451">
                  <c:v>4.5656999999999996</c:v>
                </c:pt>
                <c:pt idx="5452">
                  <c:v>4.5827</c:v>
                </c:pt>
                <c:pt idx="5453">
                  <c:v>4.5217999999999998</c:v>
                </c:pt>
                <c:pt idx="5454">
                  <c:v>4.4843999999999999</c:v>
                </c:pt>
                <c:pt idx="5455">
                  <c:v>4.5430999999999999</c:v>
                </c:pt>
                <c:pt idx="5456">
                  <c:v>4.6064999999999996</c:v>
                </c:pt>
                <c:pt idx="5457">
                  <c:v>4.6173000000000002</c:v>
                </c:pt>
                <c:pt idx="5458">
                  <c:v>4.6111000000000004</c:v>
                </c:pt>
                <c:pt idx="5459">
                  <c:v>4.6365999999999996</c:v>
                </c:pt>
                <c:pt idx="5460">
                  <c:v>4.5826000000000002</c:v>
                </c:pt>
                <c:pt idx="5461">
                  <c:v>4.4762000000000004</c:v>
                </c:pt>
                <c:pt idx="5462">
                  <c:v>4.4866000000000001</c:v>
                </c:pt>
                <c:pt idx="5463">
                  <c:v>4.4204999999999997</c:v>
                </c:pt>
                <c:pt idx="5464">
                  <c:v>4.4268999999999998</c:v>
                </c:pt>
                <c:pt idx="5465">
                  <c:v>4.4718999999999998</c:v>
                </c:pt>
                <c:pt idx="5466">
                  <c:v>4.5693999999999999</c:v>
                </c:pt>
                <c:pt idx="5467">
                  <c:v>4.6414999999999997</c:v>
                </c:pt>
                <c:pt idx="5468">
                  <c:v>4.7205000000000004</c:v>
                </c:pt>
                <c:pt idx="5469">
                  <c:v>4.8453999999999997</c:v>
                </c:pt>
                <c:pt idx="5470">
                  <c:v>4.9459</c:v>
                </c:pt>
                <c:pt idx="5471">
                  <c:v>5.0445000000000002</c:v>
                </c:pt>
                <c:pt idx="5472">
                  <c:v>5.0961999999999996</c:v>
                </c:pt>
                <c:pt idx="5473">
                  <c:v>5.0933000000000002</c:v>
                </c:pt>
                <c:pt idx="5474">
                  <c:v>5.1542000000000003</c:v>
                </c:pt>
                <c:pt idx="5475">
                  <c:v>5.2626999999999997</c:v>
                </c:pt>
                <c:pt idx="5476">
                  <c:v>5.3852000000000002</c:v>
                </c:pt>
                <c:pt idx="5477">
                  <c:v>5.3402000000000003</c:v>
                </c:pt>
                <c:pt idx="5478">
                  <c:v>5.3003</c:v>
                </c:pt>
                <c:pt idx="5479">
                  <c:v>5.2866</c:v>
                </c:pt>
                <c:pt idx="5480">
                  <c:v>5.3324999999999996</c:v>
                </c:pt>
                <c:pt idx="5481">
                  <c:v>5.367</c:v>
                </c:pt>
                <c:pt idx="5482">
                  <c:v>5.3029999999999999</c:v>
                </c:pt>
                <c:pt idx="5483">
                  <c:v>5.3472999999999997</c:v>
                </c:pt>
                <c:pt idx="5484">
                  <c:v>5.4756999999999998</c:v>
                </c:pt>
                <c:pt idx="5485">
                  <c:v>5.5983000000000001</c:v>
                </c:pt>
                <c:pt idx="5486">
                  <c:v>5.6351000000000004</c:v>
                </c:pt>
                <c:pt idx="5487">
                  <c:v>5.6874000000000002</c:v>
                </c:pt>
                <c:pt idx="5488">
                  <c:v>5.6481000000000003</c:v>
                </c:pt>
                <c:pt idx="5489">
                  <c:v>5.6681999999999997</c:v>
                </c:pt>
                <c:pt idx="5490">
                  <c:v>5.5980999999999996</c:v>
                </c:pt>
                <c:pt idx="5491">
                  <c:v>5.5023999999999997</c:v>
                </c:pt>
                <c:pt idx="5492">
                  <c:v>5.3266999999999998</c:v>
                </c:pt>
                <c:pt idx="5493">
                  <c:v>5.1936</c:v>
                </c:pt>
                <c:pt idx="5494">
                  <c:v>5.0472000000000001</c:v>
                </c:pt>
                <c:pt idx="5495">
                  <c:v>4.9847999999999999</c:v>
                </c:pt>
                <c:pt idx="5496">
                  <c:v>4.9672999999999998</c:v>
                </c:pt>
                <c:pt idx="5497">
                  <c:v>4.9310999999999998</c:v>
                </c:pt>
                <c:pt idx="5498">
                  <c:v>4.8662999999999998</c:v>
                </c:pt>
                <c:pt idx="5499">
                  <c:v>4.8411999999999997</c:v>
                </c:pt>
                <c:pt idx="5500">
                  <c:v>4.9409000000000001</c:v>
                </c:pt>
                <c:pt idx="5501">
                  <c:v>5.0514000000000001</c:v>
                </c:pt>
                <c:pt idx="5502">
                  <c:v>5.0960999999999999</c:v>
                </c:pt>
                <c:pt idx="5503">
                  <c:v>5.1520000000000001</c:v>
                </c:pt>
                <c:pt idx="5504">
                  <c:v>5.2226999999999997</c:v>
                </c:pt>
                <c:pt idx="5505">
                  <c:v>5.2171000000000003</c:v>
                </c:pt>
                <c:pt idx="5506">
                  <c:v>5.0772000000000004</c:v>
                </c:pt>
                <c:pt idx="5507">
                  <c:v>4.9744999999999999</c:v>
                </c:pt>
                <c:pt idx="5508">
                  <c:v>4.9451999999999998</c:v>
                </c:pt>
                <c:pt idx="5509">
                  <c:v>4.8197999999999999</c:v>
                </c:pt>
                <c:pt idx="5510">
                  <c:v>4.6494999999999997</c:v>
                </c:pt>
                <c:pt idx="5511">
                  <c:v>4.5902000000000003</c:v>
                </c:pt>
                <c:pt idx="5512">
                  <c:v>4.6029</c:v>
                </c:pt>
                <c:pt idx="5513">
                  <c:v>4.6124000000000001</c:v>
                </c:pt>
                <c:pt idx="5514">
                  <c:v>4.6707999999999998</c:v>
                </c:pt>
                <c:pt idx="5515">
                  <c:v>4.6398999999999999</c:v>
                </c:pt>
                <c:pt idx="5516">
                  <c:v>4.5853999999999999</c:v>
                </c:pt>
                <c:pt idx="5517">
                  <c:v>4.4073000000000002</c:v>
                </c:pt>
                <c:pt idx="5518">
                  <c:v>4.0957999999999997</c:v>
                </c:pt>
                <c:pt idx="5519">
                  <c:v>3.9628999999999999</c:v>
                </c:pt>
                <c:pt idx="5520">
                  <c:v>3.8570000000000002</c:v>
                </c:pt>
                <c:pt idx="5521">
                  <c:v>3.5497999999999998</c:v>
                </c:pt>
                <c:pt idx="5522">
                  <c:v>3.2986</c:v>
                </c:pt>
                <c:pt idx="5523">
                  <c:v>3.1248</c:v>
                </c:pt>
                <c:pt idx="5524">
                  <c:v>2.8161999999999998</c:v>
                </c:pt>
                <c:pt idx="5525">
                  <c:v>2.3069999999999999</c:v>
                </c:pt>
                <c:pt idx="5526">
                  <c:v>1.7115</c:v>
                </c:pt>
                <c:pt idx="5527">
                  <c:v>1.1496</c:v>
                </c:pt>
                <c:pt idx="5528">
                  <c:v>0.81323000000000001</c:v>
                </c:pt>
                <c:pt idx="5529">
                  <c:v>0.63895999999999997</c:v>
                </c:pt>
                <c:pt idx="5530">
                  <c:v>0.56216999999999995</c:v>
                </c:pt>
                <c:pt idx="5531">
                  <c:v>0.52541000000000004</c:v>
                </c:pt>
                <c:pt idx="5532">
                  <c:v>0.62256</c:v>
                </c:pt>
                <c:pt idx="5533">
                  <c:v>0.69359000000000004</c:v>
                </c:pt>
                <c:pt idx="5534">
                  <c:v>0.68201000000000001</c:v>
                </c:pt>
                <c:pt idx="5535">
                  <c:v>0.70123000000000002</c:v>
                </c:pt>
                <c:pt idx="5536">
                  <c:v>0.81115000000000004</c:v>
                </c:pt>
                <c:pt idx="5537">
                  <c:v>0.93781999999999999</c:v>
                </c:pt>
                <c:pt idx="5538">
                  <c:v>1.0264</c:v>
                </c:pt>
                <c:pt idx="5539">
                  <c:v>1.1748000000000001</c:v>
                </c:pt>
                <c:pt idx="5540">
                  <c:v>1.3424</c:v>
                </c:pt>
                <c:pt idx="5541">
                  <c:v>1.5132000000000001</c:v>
                </c:pt>
                <c:pt idx="5542">
                  <c:v>1.6851</c:v>
                </c:pt>
                <c:pt idx="5543">
                  <c:v>1.7316</c:v>
                </c:pt>
                <c:pt idx="5544">
                  <c:v>1.7406999999999999</c:v>
                </c:pt>
                <c:pt idx="5545">
                  <c:v>1.8633</c:v>
                </c:pt>
                <c:pt idx="5546">
                  <c:v>1.9331</c:v>
                </c:pt>
                <c:pt idx="5547">
                  <c:v>1.9378</c:v>
                </c:pt>
                <c:pt idx="5548">
                  <c:v>2.0457000000000001</c:v>
                </c:pt>
                <c:pt idx="5549">
                  <c:v>2.1040000000000001</c:v>
                </c:pt>
                <c:pt idx="5550">
                  <c:v>2.0608</c:v>
                </c:pt>
                <c:pt idx="5551">
                  <c:v>2.0632999999999999</c:v>
                </c:pt>
                <c:pt idx="5552">
                  <c:v>2.1749999999999998</c:v>
                </c:pt>
                <c:pt idx="5553">
                  <c:v>2.1092</c:v>
                </c:pt>
                <c:pt idx="5554">
                  <c:v>2.0819000000000001</c:v>
                </c:pt>
                <c:pt idx="5555">
                  <c:v>2.0383</c:v>
                </c:pt>
                <c:pt idx="5556">
                  <c:v>2.0081000000000002</c:v>
                </c:pt>
                <c:pt idx="5557">
                  <c:v>1.94</c:v>
                </c:pt>
                <c:pt idx="5558">
                  <c:v>1.8691</c:v>
                </c:pt>
                <c:pt idx="5559">
                  <c:v>1.8016000000000001</c:v>
                </c:pt>
                <c:pt idx="5560">
                  <c:v>1.8051999999999999</c:v>
                </c:pt>
                <c:pt idx="5561">
                  <c:v>1.8027</c:v>
                </c:pt>
                <c:pt idx="5562">
                  <c:v>1.768</c:v>
                </c:pt>
                <c:pt idx="5563">
                  <c:v>1.7718</c:v>
                </c:pt>
                <c:pt idx="5564">
                  <c:v>1.7650999999999999</c:v>
                </c:pt>
                <c:pt idx="5565">
                  <c:v>1.7298</c:v>
                </c:pt>
                <c:pt idx="5566">
                  <c:v>1.7382</c:v>
                </c:pt>
                <c:pt idx="5567">
                  <c:v>1.7716000000000001</c:v>
                </c:pt>
                <c:pt idx="5568">
                  <c:v>1.7204999999999999</c:v>
                </c:pt>
                <c:pt idx="5569">
                  <c:v>1.7056</c:v>
                </c:pt>
                <c:pt idx="5570">
                  <c:v>1.7095</c:v>
                </c:pt>
                <c:pt idx="5571">
                  <c:v>1.7155</c:v>
                </c:pt>
                <c:pt idx="5572">
                  <c:v>1.7472000000000001</c:v>
                </c:pt>
                <c:pt idx="5573">
                  <c:v>1.7385999999999999</c:v>
                </c:pt>
                <c:pt idx="5574">
                  <c:v>1.7157</c:v>
                </c:pt>
                <c:pt idx="5575">
                  <c:v>1.7294</c:v>
                </c:pt>
                <c:pt idx="5576">
                  <c:v>1.7236</c:v>
                </c:pt>
                <c:pt idx="5577">
                  <c:v>1.7169000000000001</c:v>
                </c:pt>
                <c:pt idx="5578">
                  <c:v>1.6854</c:v>
                </c:pt>
                <c:pt idx="5579">
                  <c:v>1.6341000000000001</c:v>
                </c:pt>
                <c:pt idx="5580">
                  <c:v>1.6001000000000001</c:v>
                </c:pt>
                <c:pt idx="5581">
                  <c:v>1.5975999999999999</c:v>
                </c:pt>
                <c:pt idx="5582">
                  <c:v>1.6188</c:v>
                </c:pt>
                <c:pt idx="5583">
                  <c:v>1.5944</c:v>
                </c:pt>
                <c:pt idx="5584">
                  <c:v>1.5799000000000001</c:v>
                </c:pt>
                <c:pt idx="5585">
                  <c:v>1.5627</c:v>
                </c:pt>
                <c:pt idx="5586">
                  <c:v>1.6207</c:v>
                </c:pt>
                <c:pt idx="5587">
                  <c:v>1.5780000000000001</c:v>
                </c:pt>
                <c:pt idx="5588">
                  <c:v>1.5653999999999999</c:v>
                </c:pt>
                <c:pt idx="5589">
                  <c:v>1.4361999999999999</c:v>
                </c:pt>
                <c:pt idx="5590">
                  <c:v>1.3127</c:v>
                </c:pt>
                <c:pt idx="5591">
                  <c:v>1.1689000000000001</c:v>
                </c:pt>
                <c:pt idx="5592">
                  <c:v>1.0412999999999999</c:v>
                </c:pt>
                <c:pt idx="5593">
                  <c:v>0.89788000000000001</c:v>
                </c:pt>
                <c:pt idx="5594">
                  <c:v>0.83921000000000001</c:v>
                </c:pt>
                <c:pt idx="5595">
                  <c:v>0.83714999999999995</c:v>
                </c:pt>
                <c:pt idx="5596">
                  <c:v>0.74241999999999997</c:v>
                </c:pt>
                <c:pt idx="5597">
                  <c:v>0.67820999999999998</c:v>
                </c:pt>
                <c:pt idx="5598">
                  <c:v>0.67739000000000005</c:v>
                </c:pt>
                <c:pt idx="5599">
                  <c:v>0.57228999999999997</c:v>
                </c:pt>
                <c:pt idx="5600">
                  <c:v>0.56411</c:v>
                </c:pt>
                <c:pt idx="5601">
                  <c:v>0.54342000000000001</c:v>
                </c:pt>
                <c:pt idx="5602">
                  <c:v>0.50588</c:v>
                </c:pt>
                <c:pt idx="5603">
                  <c:v>0.40754000000000001</c:v>
                </c:pt>
                <c:pt idx="5604">
                  <c:v>0.24753</c:v>
                </c:pt>
                <c:pt idx="5605">
                  <c:v>0.12790000000000001</c:v>
                </c:pt>
                <c:pt idx="5606">
                  <c:v>6.5402000000000002E-2</c:v>
                </c:pt>
                <c:pt idx="5607">
                  <c:v>3.3190999999999998E-2</c:v>
                </c:pt>
                <c:pt idx="5608">
                  <c:v>-6.6565000000000001E-3</c:v>
                </c:pt>
                <c:pt idx="5609">
                  <c:v>-9.6629000000000007E-2</c:v>
                </c:pt>
                <c:pt idx="5610">
                  <c:v>-4.5067000000000003E-2</c:v>
                </c:pt>
                <c:pt idx="5611">
                  <c:v>-5.7610000000000001E-2</c:v>
                </c:pt>
                <c:pt idx="5612">
                  <c:v>-0.12706999999999999</c:v>
                </c:pt>
                <c:pt idx="5613">
                  <c:v>-0.15731999999999999</c:v>
                </c:pt>
                <c:pt idx="5614">
                  <c:v>-0.18162</c:v>
                </c:pt>
                <c:pt idx="5615">
                  <c:v>-0.192</c:v>
                </c:pt>
                <c:pt idx="5616">
                  <c:v>-0.26049</c:v>
                </c:pt>
                <c:pt idx="5617">
                  <c:v>-0.33700999999999998</c:v>
                </c:pt>
                <c:pt idx="5618">
                  <c:v>-0.39740999999999999</c:v>
                </c:pt>
                <c:pt idx="5619">
                  <c:v>-0.41970000000000002</c:v>
                </c:pt>
                <c:pt idx="5620">
                  <c:v>-0.46987000000000001</c:v>
                </c:pt>
                <c:pt idx="5621">
                  <c:v>-0.47131000000000001</c:v>
                </c:pt>
                <c:pt idx="5622">
                  <c:v>-0.48065999999999998</c:v>
                </c:pt>
                <c:pt idx="5623">
                  <c:v>-0.40039999999999998</c:v>
                </c:pt>
                <c:pt idx="5624">
                  <c:v>-0.35743999999999998</c:v>
                </c:pt>
                <c:pt idx="5625">
                  <c:v>-0.28742000000000001</c:v>
                </c:pt>
                <c:pt idx="5626">
                  <c:v>-0.17541999999999999</c:v>
                </c:pt>
                <c:pt idx="5627">
                  <c:v>-6.2056E-2</c:v>
                </c:pt>
                <c:pt idx="5628">
                  <c:v>4.3999000000000003E-2</c:v>
                </c:pt>
                <c:pt idx="5629">
                  <c:v>4.922E-2</c:v>
                </c:pt>
                <c:pt idx="5630">
                  <c:v>1.4135999999999999E-2</c:v>
                </c:pt>
                <c:pt idx="5631">
                  <c:v>-3.9830999999999998E-2</c:v>
                </c:pt>
                <c:pt idx="5632">
                  <c:v>-2.9973E-2</c:v>
                </c:pt>
                <c:pt idx="5633">
                  <c:v>-0.10638</c:v>
                </c:pt>
                <c:pt idx="5634">
                  <c:v>-0.18484</c:v>
                </c:pt>
                <c:pt idx="5635">
                  <c:v>-0.22453999999999999</c:v>
                </c:pt>
                <c:pt idx="5636">
                  <c:v>-0.38428000000000001</c:v>
                </c:pt>
                <c:pt idx="5637">
                  <c:v>-0.47543000000000002</c:v>
                </c:pt>
                <c:pt idx="5638">
                  <c:v>-0.53715999999999997</c:v>
                </c:pt>
                <c:pt idx="5639">
                  <c:v>-0.60758000000000001</c:v>
                </c:pt>
                <c:pt idx="5640">
                  <c:v>-0.56540999999999997</c:v>
                </c:pt>
                <c:pt idx="5641">
                  <c:v>-0.53546000000000005</c:v>
                </c:pt>
                <c:pt idx="5642">
                  <c:v>-0.45505000000000001</c:v>
                </c:pt>
                <c:pt idx="5643">
                  <c:v>-0.41258</c:v>
                </c:pt>
                <c:pt idx="5644">
                  <c:v>-0.44089</c:v>
                </c:pt>
                <c:pt idx="5645">
                  <c:v>-0.43847999999999998</c:v>
                </c:pt>
                <c:pt idx="5646">
                  <c:v>-0.41566999999999998</c:v>
                </c:pt>
                <c:pt idx="5647">
                  <c:v>-0.31235000000000002</c:v>
                </c:pt>
                <c:pt idx="5648">
                  <c:v>-0.19631000000000001</c:v>
                </c:pt>
                <c:pt idx="5649">
                  <c:v>-0.23108000000000001</c:v>
                </c:pt>
                <c:pt idx="5650">
                  <c:v>-0.20626</c:v>
                </c:pt>
                <c:pt idx="5651">
                  <c:v>-0.16067999999999999</c:v>
                </c:pt>
                <c:pt idx="5652">
                  <c:v>-0.21923999999999999</c:v>
                </c:pt>
                <c:pt idx="5653">
                  <c:v>-0.24163000000000001</c:v>
                </c:pt>
                <c:pt idx="5654">
                  <c:v>-0.26406000000000002</c:v>
                </c:pt>
                <c:pt idx="5655">
                  <c:v>-0.26734000000000002</c:v>
                </c:pt>
                <c:pt idx="5656">
                  <c:v>-0.25969999999999999</c:v>
                </c:pt>
                <c:pt idx="5657">
                  <c:v>-0.26151999999999997</c:v>
                </c:pt>
                <c:pt idx="5658">
                  <c:v>-0.25689000000000001</c:v>
                </c:pt>
                <c:pt idx="5659">
                  <c:v>-0.20630000000000001</c:v>
                </c:pt>
                <c:pt idx="5660">
                  <c:v>-0.13463</c:v>
                </c:pt>
                <c:pt idx="5661">
                  <c:v>-0.11411</c:v>
                </c:pt>
                <c:pt idx="5662">
                  <c:v>-0.158</c:v>
                </c:pt>
                <c:pt idx="5663">
                  <c:v>-0.18576999999999999</c:v>
                </c:pt>
                <c:pt idx="5664">
                  <c:v>-7.3484999999999995E-2</c:v>
                </c:pt>
                <c:pt idx="5665">
                  <c:v>4.3819999999999996E-3</c:v>
                </c:pt>
                <c:pt idx="5666">
                  <c:v>8.8907E-2</c:v>
                </c:pt>
                <c:pt idx="5667">
                  <c:v>0.15371000000000001</c:v>
                </c:pt>
                <c:pt idx="5668">
                  <c:v>0.15790999999999999</c:v>
                </c:pt>
                <c:pt idx="5669">
                  <c:v>0.10217</c:v>
                </c:pt>
                <c:pt idx="5670">
                  <c:v>5.0370999999999999E-2</c:v>
                </c:pt>
                <c:pt idx="5671">
                  <c:v>-8.5196000000000002E-4</c:v>
                </c:pt>
                <c:pt idx="5672">
                  <c:v>1.7014000000000001E-2</c:v>
                </c:pt>
                <c:pt idx="5673">
                  <c:v>-5.5731999999999997E-2</c:v>
                </c:pt>
                <c:pt idx="5674">
                  <c:v>-0.12736</c:v>
                </c:pt>
                <c:pt idx="5675">
                  <c:v>-0.18895999999999999</c:v>
                </c:pt>
                <c:pt idx="5676">
                  <c:v>-0.30130000000000001</c:v>
                </c:pt>
                <c:pt idx="5677">
                  <c:v>-0.32963999999999999</c:v>
                </c:pt>
                <c:pt idx="5678">
                  <c:v>-0.22581000000000001</c:v>
                </c:pt>
                <c:pt idx="5679">
                  <c:v>-0.15423000000000001</c:v>
                </c:pt>
                <c:pt idx="5680">
                  <c:v>-0.10492</c:v>
                </c:pt>
                <c:pt idx="5681">
                  <c:v>-0.18090999999999999</c:v>
                </c:pt>
                <c:pt idx="5682">
                  <c:v>-0.19494</c:v>
                </c:pt>
                <c:pt idx="5683">
                  <c:v>-0.25181999999999999</c:v>
                </c:pt>
                <c:pt idx="5684">
                  <c:v>-0.25176999999999999</c:v>
                </c:pt>
                <c:pt idx="5685">
                  <c:v>-0.24385999999999999</c:v>
                </c:pt>
                <c:pt idx="5686">
                  <c:v>-0.25601000000000002</c:v>
                </c:pt>
                <c:pt idx="5687">
                  <c:v>-0.28370000000000001</c:v>
                </c:pt>
                <c:pt idx="5688">
                  <c:v>-0.30793999999999999</c:v>
                </c:pt>
                <c:pt idx="5689">
                  <c:v>-0.35382999999999998</c:v>
                </c:pt>
                <c:pt idx="5690">
                  <c:v>-0.52959999999999996</c:v>
                </c:pt>
                <c:pt idx="5691">
                  <c:v>-0.58904000000000001</c:v>
                </c:pt>
                <c:pt idx="5692">
                  <c:v>-0.60967000000000005</c:v>
                </c:pt>
                <c:pt idx="5693">
                  <c:v>-0.61519000000000001</c:v>
                </c:pt>
                <c:pt idx="5694">
                  <c:v>-0.61580999999999997</c:v>
                </c:pt>
                <c:pt idx="5695">
                  <c:v>-0.54320000000000002</c:v>
                </c:pt>
                <c:pt idx="5696">
                  <c:v>-0.49353000000000002</c:v>
                </c:pt>
                <c:pt idx="5697">
                  <c:v>-0.44401000000000002</c:v>
                </c:pt>
                <c:pt idx="5698">
                  <c:v>-0.36512</c:v>
                </c:pt>
                <c:pt idx="5699">
                  <c:v>-0.41526000000000002</c:v>
                </c:pt>
                <c:pt idx="5700">
                  <c:v>-0.47544999999999998</c:v>
                </c:pt>
                <c:pt idx="5701">
                  <c:v>-0.34147</c:v>
                </c:pt>
                <c:pt idx="5702">
                  <c:v>-0.35071999999999998</c:v>
                </c:pt>
                <c:pt idx="5703">
                  <c:v>-0.40492</c:v>
                </c:pt>
                <c:pt idx="5704">
                  <c:v>-0.43012</c:v>
                </c:pt>
                <c:pt idx="5705">
                  <c:v>-0.41927999999999999</c:v>
                </c:pt>
                <c:pt idx="5706">
                  <c:v>-0.41172999999999998</c:v>
                </c:pt>
                <c:pt idx="5707">
                  <c:v>-0.37870999999999999</c:v>
                </c:pt>
                <c:pt idx="5708">
                  <c:v>-0.36786999999999997</c:v>
                </c:pt>
                <c:pt idx="5709">
                  <c:v>-0.35918</c:v>
                </c:pt>
                <c:pt idx="5710">
                  <c:v>-0.39611000000000002</c:v>
                </c:pt>
                <c:pt idx="5711">
                  <c:v>-0.39903</c:v>
                </c:pt>
                <c:pt idx="5712">
                  <c:v>-0.26941999999999999</c:v>
                </c:pt>
                <c:pt idx="5713">
                  <c:v>-0.20391999999999999</c:v>
                </c:pt>
                <c:pt idx="5714">
                  <c:v>-0.17610000000000001</c:v>
                </c:pt>
                <c:pt idx="5715">
                  <c:v>-6.6124000000000002E-2</c:v>
                </c:pt>
                <c:pt idx="5716">
                  <c:v>2.1643000000000001E-3</c:v>
                </c:pt>
                <c:pt idx="5717">
                  <c:v>2.3743E-2</c:v>
                </c:pt>
                <c:pt idx="5718">
                  <c:v>0.13000999999999999</c:v>
                </c:pt>
                <c:pt idx="5719">
                  <c:v>0.27744999999999997</c:v>
                </c:pt>
                <c:pt idx="5720">
                  <c:v>0.34193000000000001</c:v>
                </c:pt>
                <c:pt idx="5721">
                  <c:v>0.37169999999999997</c:v>
                </c:pt>
                <c:pt idx="5722">
                  <c:v>0.37181999999999998</c:v>
                </c:pt>
                <c:pt idx="5723">
                  <c:v>0.39045000000000002</c:v>
                </c:pt>
                <c:pt idx="5724">
                  <c:v>0.39155000000000001</c:v>
                </c:pt>
                <c:pt idx="5725">
                  <c:v>0.42224</c:v>
                </c:pt>
                <c:pt idx="5726">
                  <c:v>0.43662000000000001</c:v>
                </c:pt>
                <c:pt idx="5727">
                  <c:v>0.51763999999999999</c:v>
                </c:pt>
                <c:pt idx="5728">
                  <c:v>0.70128999999999997</c:v>
                </c:pt>
                <c:pt idx="5729">
                  <c:v>0.89603999999999995</c:v>
                </c:pt>
                <c:pt idx="5730">
                  <c:v>1.0512999999999999</c:v>
                </c:pt>
                <c:pt idx="5731">
                  <c:v>1.2263999999999999</c:v>
                </c:pt>
                <c:pt idx="5732">
                  <c:v>1.3475999999999999</c:v>
                </c:pt>
                <c:pt idx="5733">
                  <c:v>1.4412</c:v>
                </c:pt>
                <c:pt idx="5734">
                  <c:v>1.4531000000000001</c:v>
                </c:pt>
                <c:pt idx="5735">
                  <c:v>1.5024</c:v>
                </c:pt>
                <c:pt idx="5736">
                  <c:v>1.5766</c:v>
                </c:pt>
                <c:pt idx="5737">
                  <c:v>1.5738000000000001</c:v>
                </c:pt>
                <c:pt idx="5738">
                  <c:v>1.5855999999999999</c:v>
                </c:pt>
                <c:pt idx="5739">
                  <c:v>1.6077999999999999</c:v>
                </c:pt>
                <c:pt idx="5740">
                  <c:v>1.4962</c:v>
                </c:pt>
                <c:pt idx="5741">
                  <c:v>1.5042</c:v>
                </c:pt>
                <c:pt idx="5742">
                  <c:v>1.4615</c:v>
                </c:pt>
                <c:pt idx="5743">
                  <c:v>1.4014</c:v>
                </c:pt>
                <c:pt idx="5744">
                  <c:v>1.4346000000000001</c:v>
                </c:pt>
                <c:pt idx="5745">
                  <c:v>1.4235</c:v>
                </c:pt>
                <c:pt idx="5746">
                  <c:v>1.3689</c:v>
                </c:pt>
                <c:pt idx="5747">
                  <c:v>1.331</c:v>
                </c:pt>
                <c:pt idx="5748">
                  <c:v>1.2768999999999999</c:v>
                </c:pt>
                <c:pt idx="5749">
                  <c:v>1.2413000000000001</c:v>
                </c:pt>
                <c:pt idx="5750">
                  <c:v>1.2024999999999999</c:v>
                </c:pt>
                <c:pt idx="5751">
                  <c:v>1.1678999999999999</c:v>
                </c:pt>
                <c:pt idx="5752">
                  <c:v>1.2262</c:v>
                </c:pt>
                <c:pt idx="5753">
                  <c:v>1.3212999999999999</c:v>
                </c:pt>
                <c:pt idx="5754">
                  <c:v>1.3358000000000001</c:v>
                </c:pt>
                <c:pt idx="5755">
                  <c:v>1.3585</c:v>
                </c:pt>
                <c:pt idx="5756">
                  <c:v>1.4477</c:v>
                </c:pt>
                <c:pt idx="5757">
                  <c:v>1.4218999999999999</c:v>
                </c:pt>
                <c:pt idx="5758">
                  <c:v>1.4151</c:v>
                </c:pt>
                <c:pt idx="5759">
                  <c:v>1.4443999999999999</c:v>
                </c:pt>
                <c:pt idx="5760">
                  <c:v>1.5616000000000001</c:v>
                </c:pt>
                <c:pt idx="5761">
                  <c:v>1.5660000000000001</c:v>
                </c:pt>
                <c:pt idx="5762">
                  <c:v>1.7282999999999999</c:v>
                </c:pt>
                <c:pt idx="5763">
                  <c:v>1.8366</c:v>
                </c:pt>
                <c:pt idx="5764">
                  <c:v>1.9046000000000001</c:v>
                </c:pt>
                <c:pt idx="5765">
                  <c:v>1.9812000000000001</c:v>
                </c:pt>
                <c:pt idx="5766">
                  <c:v>2.0234000000000001</c:v>
                </c:pt>
                <c:pt idx="5767">
                  <c:v>2.1072000000000002</c:v>
                </c:pt>
                <c:pt idx="5768">
                  <c:v>2.1875</c:v>
                </c:pt>
                <c:pt idx="5769">
                  <c:v>2.2006000000000001</c:v>
                </c:pt>
                <c:pt idx="5770">
                  <c:v>2.1953999999999998</c:v>
                </c:pt>
                <c:pt idx="5771">
                  <c:v>2.2071000000000001</c:v>
                </c:pt>
                <c:pt idx="5772">
                  <c:v>2.2683</c:v>
                </c:pt>
                <c:pt idx="5773">
                  <c:v>2.3069000000000002</c:v>
                </c:pt>
                <c:pt idx="5774">
                  <c:v>2.3075999999999999</c:v>
                </c:pt>
                <c:pt idx="5775">
                  <c:v>2.3691</c:v>
                </c:pt>
                <c:pt idx="5776">
                  <c:v>2.5038999999999998</c:v>
                </c:pt>
                <c:pt idx="5777">
                  <c:v>2.5821999999999998</c:v>
                </c:pt>
                <c:pt idx="5778">
                  <c:v>2.6160999999999999</c:v>
                </c:pt>
                <c:pt idx="5779">
                  <c:v>2.6061999999999999</c:v>
                </c:pt>
                <c:pt idx="5780">
                  <c:v>2.6646999999999998</c:v>
                </c:pt>
                <c:pt idx="5781">
                  <c:v>2.7894000000000001</c:v>
                </c:pt>
                <c:pt idx="5782">
                  <c:v>2.7298</c:v>
                </c:pt>
                <c:pt idx="5783">
                  <c:v>2.74</c:v>
                </c:pt>
                <c:pt idx="5784">
                  <c:v>2.714</c:v>
                </c:pt>
                <c:pt idx="5785">
                  <c:v>2.6692999999999998</c:v>
                </c:pt>
                <c:pt idx="5786">
                  <c:v>2.7170999999999998</c:v>
                </c:pt>
                <c:pt idx="5787">
                  <c:v>2.8610000000000002</c:v>
                </c:pt>
                <c:pt idx="5788">
                  <c:v>2.9020999999999999</c:v>
                </c:pt>
                <c:pt idx="5789">
                  <c:v>2.9426999999999999</c:v>
                </c:pt>
                <c:pt idx="5790">
                  <c:v>3.0169000000000001</c:v>
                </c:pt>
                <c:pt idx="5791">
                  <c:v>3.1844000000000001</c:v>
                </c:pt>
                <c:pt idx="5792">
                  <c:v>3.3803999999999998</c:v>
                </c:pt>
                <c:pt idx="5793">
                  <c:v>3.5476999999999999</c:v>
                </c:pt>
                <c:pt idx="5794">
                  <c:v>3.5935000000000001</c:v>
                </c:pt>
                <c:pt idx="5795">
                  <c:v>3.6562000000000001</c:v>
                </c:pt>
                <c:pt idx="5796">
                  <c:v>3.7019000000000002</c:v>
                </c:pt>
                <c:pt idx="5797">
                  <c:v>3.7309999999999999</c:v>
                </c:pt>
                <c:pt idx="5798">
                  <c:v>3.6339000000000001</c:v>
                </c:pt>
                <c:pt idx="5799">
                  <c:v>3.6015999999999999</c:v>
                </c:pt>
                <c:pt idx="5800">
                  <c:v>3.5813000000000001</c:v>
                </c:pt>
                <c:pt idx="5801">
                  <c:v>3.5249999999999999</c:v>
                </c:pt>
                <c:pt idx="5802">
                  <c:v>3.5190999999999999</c:v>
                </c:pt>
                <c:pt idx="5803">
                  <c:v>3.5405000000000002</c:v>
                </c:pt>
                <c:pt idx="5804">
                  <c:v>3.5341</c:v>
                </c:pt>
                <c:pt idx="5805">
                  <c:v>3.5868000000000002</c:v>
                </c:pt>
                <c:pt idx="5806">
                  <c:v>3.6074000000000002</c:v>
                </c:pt>
                <c:pt idx="5807">
                  <c:v>3.6444999999999999</c:v>
                </c:pt>
                <c:pt idx="5808">
                  <c:v>3.7848999999999999</c:v>
                </c:pt>
                <c:pt idx="5809">
                  <c:v>3.8529</c:v>
                </c:pt>
                <c:pt idx="5810">
                  <c:v>3.9439000000000002</c:v>
                </c:pt>
                <c:pt idx="5811">
                  <c:v>3.9790999999999999</c:v>
                </c:pt>
                <c:pt idx="5812">
                  <c:v>3.9918</c:v>
                </c:pt>
                <c:pt idx="5813">
                  <c:v>3.956</c:v>
                </c:pt>
                <c:pt idx="5814">
                  <c:v>4.0364000000000004</c:v>
                </c:pt>
                <c:pt idx="5815">
                  <c:v>4.1078999999999999</c:v>
                </c:pt>
                <c:pt idx="5816">
                  <c:v>4.2321999999999997</c:v>
                </c:pt>
                <c:pt idx="5817">
                  <c:v>4.3470000000000004</c:v>
                </c:pt>
                <c:pt idx="5818">
                  <c:v>4.4641999999999999</c:v>
                </c:pt>
                <c:pt idx="5819">
                  <c:v>4.6459999999999999</c:v>
                </c:pt>
                <c:pt idx="5820">
                  <c:v>4.8318000000000003</c:v>
                </c:pt>
                <c:pt idx="5821">
                  <c:v>5.0461999999999998</c:v>
                </c:pt>
                <c:pt idx="5822">
                  <c:v>5.3144</c:v>
                </c:pt>
                <c:pt idx="5823">
                  <c:v>5.5944000000000003</c:v>
                </c:pt>
                <c:pt idx="5824">
                  <c:v>5.8659999999999997</c:v>
                </c:pt>
                <c:pt idx="5825">
                  <c:v>5.9703999999999997</c:v>
                </c:pt>
                <c:pt idx="5826">
                  <c:v>6.0359999999999996</c:v>
                </c:pt>
                <c:pt idx="5827">
                  <c:v>6.0175000000000001</c:v>
                </c:pt>
                <c:pt idx="5828">
                  <c:v>6.0500999999999996</c:v>
                </c:pt>
                <c:pt idx="5829">
                  <c:v>6.0876000000000001</c:v>
                </c:pt>
                <c:pt idx="5830">
                  <c:v>6.1887999999999996</c:v>
                </c:pt>
                <c:pt idx="5831">
                  <c:v>6.1946000000000003</c:v>
                </c:pt>
                <c:pt idx="5832">
                  <c:v>6.2054999999999998</c:v>
                </c:pt>
                <c:pt idx="5833">
                  <c:v>6.3003999999999998</c:v>
                </c:pt>
                <c:pt idx="5834">
                  <c:v>6.3925000000000001</c:v>
                </c:pt>
                <c:pt idx="5835">
                  <c:v>6.3720999999999997</c:v>
                </c:pt>
                <c:pt idx="5836">
                  <c:v>6.2859999999999996</c:v>
                </c:pt>
                <c:pt idx="5837">
                  <c:v>6.2037000000000004</c:v>
                </c:pt>
                <c:pt idx="5838">
                  <c:v>6.2401</c:v>
                </c:pt>
                <c:pt idx="5839">
                  <c:v>6.3246000000000002</c:v>
                </c:pt>
                <c:pt idx="5840">
                  <c:v>6.2691999999999997</c:v>
                </c:pt>
                <c:pt idx="5841">
                  <c:v>6.2760999999999996</c:v>
                </c:pt>
                <c:pt idx="5842">
                  <c:v>6.2864000000000004</c:v>
                </c:pt>
                <c:pt idx="5843">
                  <c:v>6.2527999999999997</c:v>
                </c:pt>
                <c:pt idx="5844">
                  <c:v>6.2888999999999999</c:v>
                </c:pt>
                <c:pt idx="5845">
                  <c:v>6.3320999999999996</c:v>
                </c:pt>
                <c:pt idx="5846">
                  <c:v>6.2973999999999997</c:v>
                </c:pt>
                <c:pt idx="5847">
                  <c:v>6.2941000000000003</c:v>
                </c:pt>
                <c:pt idx="5848">
                  <c:v>6.3061999999999996</c:v>
                </c:pt>
                <c:pt idx="5849">
                  <c:v>6.1967999999999996</c:v>
                </c:pt>
                <c:pt idx="5850">
                  <c:v>6.0987999999999998</c:v>
                </c:pt>
                <c:pt idx="5851">
                  <c:v>6.0105000000000004</c:v>
                </c:pt>
                <c:pt idx="5852">
                  <c:v>5.9368999999999996</c:v>
                </c:pt>
                <c:pt idx="5853">
                  <c:v>5.8883000000000001</c:v>
                </c:pt>
                <c:pt idx="5854">
                  <c:v>5.8703000000000003</c:v>
                </c:pt>
                <c:pt idx="5855">
                  <c:v>5.7477999999999998</c:v>
                </c:pt>
                <c:pt idx="5856">
                  <c:v>5.7108999999999996</c:v>
                </c:pt>
                <c:pt idx="5857">
                  <c:v>5.7195999999999998</c:v>
                </c:pt>
                <c:pt idx="5858">
                  <c:v>5.7964000000000002</c:v>
                </c:pt>
                <c:pt idx="5859">
                  <c:v>5.7671999999999999</c:v>
                </c:pt>
                <c:pt idx="5860">
                  <c:v>5.6859999999999999</c:v>
                </c:pt>
                <c:pt idx="5861">
                  <c:v>5.6376999999999997</c:v>
                </c:pt>
                <c:pt idx="5862">
                  <c:v>5.6193999999999997</c:v>
                </c:pt>
                <c:pt idx="5863">
                  <c:v>5.5717999999999996</c:v>
                </c:pt>
                <c:pt idx="5864">
                  <c:v>5.5705999999999998</c:v>
                </c:pt>
                <c:pt idx="5865">
                  <c:v>5.4867999999999997</c:v>
                </c:pt>
                <c:pt idx="5866">
                  <c:v>5.4222999999999999</c:v>
                </c:pt>
                <c:pt idx="5867">
                  <c:v>5.4294000000000002</c:v>
                </c:pt>
                <c:pt idx="5868">
                  <c:v>5.4488000000000003</c:v>
                </c:pt>
                <c:pt idx="5869">
                  <c:v>5.4134000000000002</c:v>
                </c:pt>
                <c:pt idx="5870">
                  <c:v>5.3939000000000004</c:v>
                </c:pt>
                <c:pt idx="5871">
                  <c:v>5.4297000000000004</c:v>
                </c:pt>
                <c:pt idx="5872">
                  <c:v>5.4583000000000004</c:v>
                </c:pt>
                <c:pt idx="5873">
                  <c:v>5.5400999999999998</c:v>
                </c:pt>
                <c:pt idx="5874">
                  <c:v>5.6382000000000003</c:v>
                </c:pt>
                <c:pt idx="5875">
                  <c:v>5.702</c:v>
                </c:pt>
                <c:pt idx="5876">
                  <c:v>5.8098000000000001</c:v>
                </c:pt>
                <c:pt idx="5877">
                  <c:v>5.8331</c:v>
                </c:pt>
                <c:pt idx="5878">
                  <c:v>5.8056999999999999</c:v>
                </c:pt>
                <c:pt idx="5879">
                  <c:v>5.8037999999999998</c:v>
                </c:pt>
                <c:pt idx="5880">
                  <c:v>5.8190999999999997</c:v>
                </c:pt>
                <c:pt idx="5881">
                  <c:v>5.9123999999999999</c:v>
                </c:pt>
                <c:pt idx="5882">
                  <c:v>5.8571</c:v>
                </c:pt>
                <c:pt idx="5883">
                  <c:v>5.82</c:v>
                </c:pt>
                <c:pt idx="5884">
                  <c:v>5.7305999999999999</c:v>
                </c:pt>
                <c:pt idx="5885">
                  <c:v>5.6547000000000001</c:v>
                </c:pt>
                <c:pt idx="5886">
                  <c:v>5.6692999999999998</c:v>
                </c:pt>
                <c:pt idx="5887">
                  <c:v>5.6585000000000001</c:v>
                </c:pt>
                <c:pt idx="5888">
                  <c:v>5.5114999999999998</c:v>
                </c:pt>
                <c:pt idx="5889">
                  <c:v>5.4194000000000004</c:v>
                </c:pt>
                <c:pt idx="5890">
                  <c:v>5.3441999999999998</c:v>
                </c:pt>
                <c:pt idx="5891">
                  <c:v>5.3198999999999996</c:v>
                </c:pt>
                <c:pt idx="5892">
                  <c:v>5.4086999999999996</c:v>
                </c:pt>
                <c:pt idx="5893">
                  <c:v>5.5111999999999997</c:v>
                </c:pt>
                <c:pt idx="5894">
                  <c:v>5.5484</c:v>
                </c:pt>
                <c:pt idx="5895">
                  <c:v>5.5909000000000004</c:v>
                </c:pt>
                <c:pt idx="5896">
                  <c:v>5.5739000000000001</c:v>
                </c:pt>
                <c:pt idx="5897">
                  <c:v>5.5917000000000003</c:v>
                </c:pt>
                <c:pt idx="5898">
                  <c:v>5.5578000000000003</c:v>
                </c:pt>
                <c:pt idx="5899">
                  <c:v>5.5763999999999996</c:v>
                </c:pt>
                <c:pt idx="5900">
                  <c:v>5.5495999999999999</c:v>
                </c:pt>
                <c:pt idx="5901">
                  <c:v>5.5968</c:v>
                </c:pt>
                <c:pt idx="5902">
                  <c:v>5.6727999999999996</c:v>
                </c:pt>
                <c:pt idx="5903">
                  <c:v>5.6604999999999999</c:v>
                </c:pt>
                <c:pt idx="5904">
                  <c:v>5.6947999999999999</c:v>
                </c:pt>
                <c:pt idx="5905">
                  <c:v>5.7190000000000003</c:v>
                </c:pt>
                <c:pt idx="5906">
                  <c:v>5.8483000000000001</c:v>
                </c:pt>
                <c:pt idx="5907">
                  <c:v>5.9221000000000004</c:v>
                </c:pt>
                <c:pt idx="5908">
                  <c:v>5.9311999999999996</c:v>
                </c:pt>
                <c:pt idx="5909">
                  <c:v>5.9554999999999998</c:v>
                </c:pt>
                <c:pt idx="5910">
                  <c:v>6.0068999999999999</c:v>
                </c:pt>
                <c:pt idx="5911">
                  <c:v>6.0616000000000003</c:v>
                </c:pt>
                <c:pt idx="5912">
                  <c:v>6.0406000000000004</c:v>
                </c:pt>
                <c:pt idx="5913">
                  <c:v>6.0218999999999996</c:v>
                </c:pt>
                <c:pt idx="5914">
                  <c:v>5.9347000000000003</c:v>
                </c:pt>
                <c:pt idx="5915">
                  <c:v>5.9406999999999996</c:v>
                </c:pt>
                <c:pt idx="5916">
                  <c:v>5.8324999999999996</c:v>
                </c:pt>
                <c:pt idx="5917">
                  <c:v>5.8426</c:v>
                </c:pt>
                <c:pt idx="5918">
                  <c:v>5.7796000000000003</c:v>
                </c:pt>
                <c:pt idx="5919">
                  <c:v>5.6894</c:v>
                </c:pt>
                <c:pt idx="5920">
                  <c:v>5.5835999999999997</c:v>
                </c:pt>
                <c:pt idx="5921">
                  <c:v>5.4665999999999997</c:v>
                </c:pt>
                <c:pt idx="5922">
                  <c:v>5.3844000000000003</c:v>
                </c:pt>
                <c:pt idx="5923">
                  <c:v>5.3285</c:v>
                </c:pt>
                <c:pt idx="5924">
                  <c:v>5.2332000000000001</c:v>
                </c:pt>
                <c:pt idx="5925">
                  <c:v>5.0622999999999996</c:v>
                </c:pt>
                <c:pt idx="5926">
                  <c:v>4.9076000000000004</c:v>
                </c:pt>
                <c:pt idx="5927">
                  <c:v>4.7465999999999999</c:v>
                </c:pt>
                <c:pt idx="5928">
                  <c:v>4.5044000000000004</c:v>
                </c:pt>
                <c:pt idx="5929">
                  <c:v>4.2564000000000002</c:v>
                </c:pt>
                <c:pt idx="5930">
                  <c:v>4.1125999999999996</c:v>
                </c:pt>
                <c:pt idx="5931">
                  <c:v>3.9552</c:v>
                </c:pt>
                <c:pt idx="5932">
                  <c:v>3.7134</c:v>
                </c:pt>
                <c:pt idx="5933">
                  <c:v>3.5266000000000002</c:v>
                </c:pt>
                <c:pt idx="5934">
                  <c:v>3.1591</c:v>
                </c:pt>
                <c:pt idx="5935">
                  <c:v>2.8248000000000002</c:v>
                </c:pt>
                <c:pt idx="5936">
                  <c:v>2.5173000000000001</c:v>
                </c:pt>
                <c:pt idx="5937">
                  <c:v>2.2090999999999998</c:v>
                </c:pt>
                <c:pt idx="5938">
                  <c:v>1.9984</c:v>
                </c:pt>
                <c:pt idx="5939">
                  <c:v>1.8217000000000001</c:v>
                </c:pt>
                <c:pt idx="5940">
                  <c:v>1.6745000000000001</c:v>
                </c:pt>
                <c:pt idx="5941">
                  <c:v>1.5406</c:v>
                </c:pt>
                <c:pt idx="5942">
                  <c:v>1.3581000000000001</c:v>
                </c:pt>
                <c:pt idx="5943">
                  <c:v>1.2054</c:v>
                </c:pt>
                <c:pt idx="5944">
                  <c:v>1.0316000000000001</c:v>
                </c:pt>
                <c:pt idx="5945">
                  <c:v>0.86709000000000003</c:v>
                </c:pt>
                <c:pt idx="5946">
                  <c:v>0.63929000000000002</c:v>
                </c:pt>
                <c:pt idx="5947">
                  <c:v>0.47287000000000001</c:v>
                </c:pt>
                <c:pt idx="5948">
                  <c:v>0.36497000000000002</c:v>
                </c:pt>
                <c:pt idx="5949">
                  <c:v>0.17180999999999999</c:v>
                </c:pt>
                <c:pt idx="5950">
                  <c:v>9.2714000000000005E-2</c:v>
                </c:pt>
                <c:pt idx="5951">
                  <c:v>-5.8838000000000001E-2</c:v>
                </c:pt>
                <c:pt idx="5952">
                  <c:v>-0.21607000000000001</c:v>
                </c:pt>
                <c:pt idx="5953">
                  <c:v>-0.35865000000000002</c:v>
                </c:pt>
                <c:pt idx="5954">
                  <c:v>-0.53851000000000004</c:v>
                </c:pt>
                <c:pt idx="5955">
                  <c:v>-0.72967000000000004</c:v>
                </c:pt>
                <c:pt idx="5956">
                  <c:v>-0.88909000000000005</c:v>
                </c:pt>
                <c:pt idx="5957">
                  <c:v>-0.98306000000000004</c:v>
                </c:pt>
                <c:pt idx="5958">
                  <c:v>-1.0692999999999999</c:v>
                </c:pt>
                <c:pt idx="5959">
                  <c:v>-1.2076</c:v>
                </c:pt>
                <c:pt idx="5960">
                  <c:v>-1.3064</c:v>
                </c:pt>
                <c:pt idx="5961">
                  <c:v>-1.3888</c:v>
                </c:pt>
                <c:pt idx="5962">
                  <c:v>-1.556</c:v>
                </c:pt>
                <c:pt idx="5963">
                  <c:v>-1.6797</c:v>
                </c:pt>
                <c:pt idx="5964">
                  <c:v>-1.6493</c:v>
                </c:pt>
                <c:pt idx="5965">
                  <c:v>-1.7203999999999999</c:v>
                </c:pt>
                <c:pt idx="5966">
                  <c:v>-1.8382000000000001</c:v>
                </c:pt>
                <c:pt idx="5967">
                  <c:v>-1.9362999999999999</c:v>
                </c:pt>
                <c:pt idx="5968">
                  <c:v>-2.0005000000000002</c:v>
                </c:pt>
                <c:pt idx="5969">
                  <c:v>-2.0901999999999998</c:v>
                </c:pt>
                <c:pt idx="5970">
                  <c:v>-2.14</c:v>
                </c:pt>
                <c:pt idx="5971">
                  <c:v>-2.2282000000000002</c:v>
                </c:pt>
                <c:pt idx="5972">
                  <c:v>-2.3626</c:v>
                </c:pt>
                <c:pt idx="5973">
                  <c:v>-2.3559000000000001</c:v>
                </c:pt>
                <c:pt idx="5974">
                  <c:v>-2.4664999999999999</c:v>
                </c:pt>
                <c:pt idx="5975">
                  <c:v>-2.6882000000000001</c:v>
                </c:pt>
                <c:pt idx="5976">
                  <c:v>-2.855</c:v>
                </c:pt>
                <c:pt idx="5977">
                  <c:v>-3.0280999999999998</c:v>
                </c:pt>
                <c:pt idx="5978">
                  <c:v>-3.1657999999999999</c:v>
                </c:pt>
                <c:pt idx="5979">
                  <c:v>-3.226</c:v>
                </c:pt>
                <c:pt idx="5980">
                  <c:v>-3.3546</c:v>
                </c:pt>
                <c:pt idx="5981">
                  <c:v>-3.4881000000000002</c:v>
                </c:pt>
                <c:pt idx="5982">
                  <c:v>-3.6326999999999998</c:v>
                </c:pt>
                <c:pt idx="5983">
                  <c:v>-3.7875999999999999</c:v>
                </c:pt>
                <c:pt idx="5984">
                  <c:v>-3.8491</c:v>
                </c:pt>
                <c:pt idx="5985">
                  <c:v>-3.9666000000000001</c:v>
                </c:pt>
                <c:pt idx="5986">
                  <c:v>-4.0755999999999997</c:v>
                </c:pt>
                <c:pt idx="5987">
                  <c:v>-4.1637000000000004</c:v>
                </c:pt>
                <c:pt idx="5988">
                  <c:v>-4.2622</c:v>
                </c:pt>
                <c:pt idx="5989">
                  <c:v>-4.3207000000000004</c:v>
                </c:pt>
                <c:pt idx="5990">
                  <c:v>-4.4268999999999998</c:v>
                </c:pt>
                <c:pt idx="5991">
                  <c:v>-4.5202999999999998</c:v>
                </c:pt>
                <c:pt idx="5992">
                  <c:v>-4.5739999999999998</c:v>
                </c:pt>
                <c:pt idx="5993">
                  <c:v>-4.6519000000000004</c:v>
                </c:pt>
                <c:pt idx="5994">
                  <c:v>-4.7545999999999999</c:v>
                </c:pt>
                <c:pt idx="5995">
                  <c:v>-4.8140000000000001</c:v>
                </c:pt>
                <c:pt idx="5996">
                  <c:v>-4.7907999999999999</c:v>
                </c:pt>
                <c:pt idx="5997">
                  <c:v>-4.8415999999999997</c:v>
                </c:pt>
                <c:pt idx="5998">
                  <c:v>-4.9236000000000004</c:v>
                </c:pt>
                <c:pt idx="5999">
                  <c:v>-4.9840999999999998</c:v>
                </c:pt>
                <c:pt idx="6000">
                  <c:v>-5.0488999999999997</c:v>
                </c:pt>
                <c:pt idx="6001">
                  <c:v>-5.1035000000000004</c:v>
                </c:pt>
                <c:pt idx="6002">
                  <c:v>-5.1985999999999999</c:v>
                </c:pt>
                <c:pt idx="6003">
                  <c:v>-5.2431999999999999</c:v>
                </c:pt>
                <c:pt idx="6004">
                  <c:v>-5.2522000000000002</c:v>
                </c:pt>
                <c:pt idx="6005">
                  <c:v>-5.3304</c:v>
                </c:pt>
                <c:pt idx="6006">
                  <c:v>-5.4264999999999999</c:v>
                </c:pt>
                <c:pt idx="6007">
                  <c:v>-5.4748000000000001</c:v>
                </c:pt>
                <c:pt idx="6008">
                  <c:v>-5.5423</c:v>
                </c:pt>
                <c:pt idx="6009">
                  <c:v>-5.5713999999999997</c:v>
                </c:pt>
                <c:pt idx="6010">
                  <c:v>-5.5651999999999999</c:v>
                </c:pt>
                <c:pt idx="6011">
                  <c:v>-5.6182999999999996</c:v>
                </c:pt>
                <c:pt idx="6012">
                  <c:v>-5.7163000000000004</c:v>
                </c:pt>
                <c:pt idx="6013">
                  <c:v>-5.7412000000000001</c:v>
                </c:pt>
                <c:pt idx="6014">
                  <c:v>-5.7126999999999999</c:v>
                </c:pt>
                <c:pt idx="6015">
                  <c:v>-5.7451999999999996</c:v>
                </c:pt>
                <c:pt idx="6016">
                  <c:v>-5.8352000000000004</c:v>
                </c:pt>
                <c:pt idx="6017">
                  <c:v>-5.9208999999999996</c:v>
                </c:pt>
                <c:pt idx="6018">
                  <c:v>-5.9265999999999996</c:v>
                </c:pt>
                <c:pt idx="6019">
                  <c:v>-5.8948999999999998</c:v>
                </c:pt>
                <c:pt idx="6020">
                  <c:v>-5.9458000000000002</c:v>
                </c:pt>
                <c:pt idx="6021">
                  <c:v>-5.9420000000000002</c:v>
                </c:pt>
                <c:pt idx="6022">
                  <c:v>-5.9608999999999996</c:v>
                </c:pt>
                <c:pt idx="6023">
                  <c:v>-5.9893000000000001</c:v>
                </c:pt>
                <c:pt idx="6024">
                  <c:v>-6.0697999999999999</c:v>
                </c:pt>
                <c:pt idx="6025">
                  <c:v>-6.1231999999999998</c:v>
                </c:pt>
                <c:pt idx="6026">
                  <c:v>-6.1162000000000001</c:v>
                </c:pt>
                <c:pt idx="6027">
                  <c:v>-6.1071999999999997</c:v>
                </c:pt>
                <c:pt idx="6028">
                  <c:v>-6.1614000000000004</c:v>
                </c:pt>
                <c:pt idx="6029">
                  <c:v>-6.1948999999999996</c:v>
                </c:pt>
                <c:pt idx="6030">
                  <c:v>-6.2172000000000001</c:v>
                </c:pt>
                <c:pt idx="6031">
                  <c:v>-6.2397</c:v>
                </c:pt>
                <c:pt idx="6032">
                  <c:v>-6.2591000000000001</c:v>
                </c:pt>
                <c:pt idx="6033">
                  <c:v>-6.2344999999999997</c:v>
                </c:pt>
                <c:pt idx="6034">
                  <c:v>-6.2805999999999997</c:v>
                </c:pt>
                <c:pt idx="6035">
                  <c:v>-6.3681999999999999</c:v>
                </c:pt>
                <c:pt idx="6036">
                  <c:v>-6.4374000000000002</c:v>
                </c:pt>
                <c:pt idx="6037">
                  <c:v>-6.4524999999999997</c:v>
                </c:pt>
                <c:pt idx="6038">
                  <c:v>-6.4808000000000003</c:v>
                </c:pt>
                <c:pt idx="6039">
                  <c:v>-6.5107999999999997</c:v>
                </c:pt>
                <c:pt idx="6040">
                  <c:v>-6.5678999999999998</c:v>
                </c:pt>
                <c:pt idx="6041">
                  <c:v>-6.5627000000000004</c:v>
                </c:pt>
                <c:pt idx="6042">
                  <c:v>-6.5938999999999997</c:v>
                </c:pt>
                <c:pt idx="6043">
                  <c:v>-6.6616</c:v>
                </c:pt>
                <c:pt idx="6044">
                  <c:v>-6.7244000000000002</c:v>
                </c:pt>
                <c:pt idx="6045">
                  <c:v>-6.7866</c:v>
                </c:pt>
                <c:pt idx="6046">
                  <c:v>-6.8315000000000001</c:v>
                </c:pt>
                <c:pt idx="6047">
                  <c:v>-6.8802000000000003</c:v>
                </c:pt>
                <c:pt idx="6048">
                  <c:v>-6.9328000000000003</c:v>
                </c:pt>
                <c:pt idx="6049">
                  <c:v>-7.0122999999999998</c:v>
                </c:pt>
                <c:pt idx="6050">
                  <c:v>-6.9436999999999998</c:v>
                </c:pt>
                <c:pt idx="6051">
                  <c:v>-6.9824999999999999</c:v>
                </c:pt>
                <c:pt idx="6052">
                  <c:v>-7.0628000000000002</c:v>
                </c:pt>
                <c:pt idx="6053">
                  <c:v>-7.1162000000000001</c:v>
                </c:pt>
                <c:pt idx="6054">
                  <c:v>-7.1973000000000003</c:v>
                </c:pt>
                <c:pt idx="6055">
                  <c:v>-7.2644000000000002</c:v>
                </c:pt>
                <c:pt idx="6056">
                  <c:v>-7.2748999999999997</c:v>
                </c:pt>
                <c:pt idx="6057">
                  <c:v>-7.2813999999999997</c:v>
                </c:pt>
                <c:pt idx="6058">
                  <c:v>-7.3188000000000004</c:v>
                </c:pt>
                <c:pt idx="6059">
                  <c:v>-7.2995000000000001</c:v>
                </c:pt>
                <c:pt idx="6060">
                  <c:v>-7.3216999999999999</c:v>
                </c:pt>
                <c:pt idx="6061">
                  <c:v>-7.3559999999999999</c:v>
                </c:pt>
                <c:pt idx="6062">
                  <c:v>-7.3287000000000004</c:v>
                </c:pt>
                <c:pt idx="6063">
                  <c:v>-7.3392999999999997</c:v>
                </c:pt>
                <c:pt idx="6064">
                  <c:v>-7.4008000000000003</c:v>
                </c:pt>
                <c:pt idx="6065">
                  <c:v>-7.4377000000000004</c:v>
                </c:pt>
                <c:pt idx="6066">
                  <c:v>-7.4721000000000002</c:v>
                </c:pt>
                <c:pt idx="6067">
                  <c:v>-7.5523999999999996</c:v>
                </c:pt>
                <c:pt idx="6068">
                  <c:v>-7.6901000000000002</c:v>
                </c:pt>
                <c:pt idx="6069">
                  <c:v>-7.8208000000000002</c:v>
                </c:pt>
                <c:pt idx="6070">
                  <c:v>-7.9196</c:v>
                </c:pt>
                <c:pt idx="6071">
                  <c:v>-8.0373000000000001</c:v>
                </c:pt>
                <c:pt idx="6072">
                  <c:v>-8.0181000000000004</c:v>
                </c:pt>
                <c:pt idx="6073">
                  <c:v>-8.0431000000000008</c:v>
                </c:pt>
                <c:pt idx="6074">
                  <c:v>-8.1395999999999997</c:v>
                </c:pt>
                <c:pt idx="6075">
                  <c:v>-8.1630000000000003</c:v>
                </c:pt>
                <c:pt idx="6076">
                  <c:v>-8.1884999999999994</c:v>
                </c:pt>
                <c:pt idx="6077">
                  <c:v>-8.2424999999999997</c:v>
                </c:pt>
                <c:pt idx="6078">
                  <c:v>-8.2362000000000002</c:v>
                </c:pt>
                <c:pt idx="6079">
                  <c:v>-8.1982999999999997</c:v>
                </c:pt>
                <c:pt idx="6080">
                  <c:v>-8.1510999999999996</c:v>
                </c:pt>
                <c:pt idx="6081">
                  <c:v>-8.0670999999999999</c:v>
                </c:pt>
                <c:pt idx="6082">
                  <c:v>-8.0001999999999995</c:v>
                </c:pt>
                <c:pt idx="6083">
                  <c:v>-7.9844999999999997</c:v>
                </c:pt>
                <c:pt idx="6084">
                  <c:v>-8.0150000000000006</c:v>
                </c:pt>
                <c:pt idx="6085">
                  <c:v>-8.0693999999999999</c:v>
                </c:pt>
                <c:pt idx="6086">
                  <c:v>-8.0853000000000002</c:v>
                </c:pt>
                <c:pt idx="6087">
                  <c:v>-8.0785999999999998</c:v>
                </c:pt>
                <c:pt idx="6088">
                  <c:v>-8.07</c:v>
                </c:pt>
                <c:pt idx="6089">
                  <c:v>-8.0830000000000002</c:v>
                </c:pt>
                <c:pt idx="6090">
                  <c:v>-8.1207999999999991</c:v>
                </c:pt>
                <c:pt idx="6091">
                  <c:v>-8.1317000000000004</c:v>
                </c:pt>
                <c:pt idx="6092">
                  <c:v>-8.1472999999999995</c:v>
                </c:pt>
                <c:pt idx="6093">
                  <c:v>-8.1514000000000006</c:v>
                </c:pt>
                <c:pt idx="6094">
                  <c:v>-8.1824999999999992</c:v>
                </c:pt>
                <c:pt idx="6095">
                  <c:v>-8.2185000000000006</c:v>
                </c:pt>
                <c:pt idx="6096">
                  <c:v>-8.2577999999999996</c:v>
                </c:pt>
                <c:pt idx="6097">
                  <c:v>-8.3248999999999995</c:v>
                </c:pt>
                <c:pt idx="6098">
                  <c:v>-8.3649000000000004</c:v>
                </c:pt>
                <c:pt idx="6099">
                  <c:v>-8.3481000000000005</c:v>
                </c:pt>
                <c:pt idx="6100">
                  <c:v>-8.3841000000000001</c:v>
                </c:pt>
                <c:pt idx="6101">
                  <c:v>-8.4449000000000005</c:v>
                </c:pt>
                <c:pt idx="6102">
                  <c:v>-8.4669000000000008</c:v>
                </c:pt>
                <c:pt idx="6103">
                  <c:v>-8.4893999999999998</c:v>
                </c:pt>
                <c:pt idx="6104">
                  <c:v>-8.4268999999999998</c:v>
                </c:pt>
                <c:pt idx="6105">
                  <c:v>-8.3638999999999992</c:v>
                </c:pt>
                <c:pt idx="6106">
                  <c:v>-8.3382000000000005</c:v>
                </c:pt>
                <c:pt idx="6107">
                  <c:v>-8.2946000000000009</c:v>
                </c:pt>
                <c:pt idx="6108">
                  <c:v>-8.2638999999999996</c:v>
                </c:pt>
                <c:pt idx="6109">
                  <c:v>-8.2433999999999994</c:v>
                </c:pt>
                <c:pt idx="6110">
                  <c:v>-8.2287999999999997</c:v>
                </c:pt>
                <c:pt idx="6111">
                  <c:v>-8.2286999999999999</c:v>
                </c:pt>
                <c:pt idx="6112">
                  <c:v>-8.2391000000000005</c:v>
                </c:pt>
                <c:pt idx="6113">
                  <c:v>-8.2222000000000008</c:v>
                </c:pt>
                <c:pt idx="6114">
                  <c:v>-8.1841000000000008</c:v>
                </c:pt>
                <c:pt idx="6115">
                  <c:v>-8.1893999999999991</c:v>
                </c:pt>
                <c:pt idx="6116">
                  <c:v>-8.1669999999999998</c:v>
                </c:pt>
                <c:pt idx="6117">
                  <c:v>-8.1742000000000008</c:v>
                </c:pt>
                <c:pt idx="6118">
                  <c:v>-8.1807999999999996</c:v>
                </c:pt>
                <c:pt idx="6119">
                  <c:v>-8.2257999999999996</c:v>
                </c:pt>
                <c:pt idx="6120">
                  <c:v>-8.2395999999999994</c:v>
                </c:pt>
                <c:pt idx="6121">
                  <c:v>-8.2182999999999993</c:v>
                </c:pt>
                <c:pt idx="6122">
                  <c:v>-8.1767000000000003</c:v>
                </c:pt>
                <c:pt idx="6123">
                  <c:v>-8.1298999999999992</c:v>
                </c:pt>
                <c:pt idx="6124">
                  <c:v>-8.0876999999999999</c:v>
                </c:pt>
                <c:pt idx="6125">
                  <c:v>-8.0624000000000002</c:v>
                </c:pt>
                <c:pt idx="6126">
                  <c:v>-8.0739999999999998</c:v>
                </c:pt>
                <c:pt idx="6127">
                  <c:v>-8.0740999999999996</c:v>
                </c:pt>
                <c:pt idx="6128">
                  <c:v>-8.0478000000000005</c:v>
                </c:pt>
                <c:pt idx="6129">
                  <c:v>-8.0322999999999993</c:v>
                </c:pt>
                <c:pt idx="6130">
                  <c:v>-7.9923000000000002</c:v>
                </c:pt>
                <c:pt idx="6131">
                  <c:v>-8.0226000000000006</c:v>
                </c:pt>
                <c:pt idx="6132">
                  <c:v>-8.0025999999999993</c:v>
                </c:pt>
                <c:pt idx="6133">
                  <c:v>-7.9603999999999999</c:v>
                </c:pt>
                <c:pt idx="6134">
                  <c:v>-7.8956999999999997</c:v>
                </c:pt>
                <c:pt idx="6135">
                  <c:v>-7.8334000000000001</c:v>
                </c:pt>
                <c:pt idx="6136">
                  <c:v>-7.7789000000000001</c:v>
                </c:pt>
                <c:pt idx="6137">
                  <c:v>-7.7222999999999997</c:v>
                </c:pt>
                <c:pt idx="6138">
                  <c:v>-7.6680999999999999</c:v>
                </c:pt>
                <c:pt idx="6139">
                  <c:v>-7.6805000000000003</c:v>
                </c:pt>
                <c:pt idx="6140">
                  <c:v>-7.6954000000000002</c:v>
                </c:pt>
                <c:pt idx="6141">
                  <c:v>-7.6230000000000002</c:v>
                </c:pt>
                <c:pt idx="6142">
                  <c:v>-7.5214999999999996</c:v>
                </c:pt>
                <c:pt idx="6143">
                  <c:v>-7.3985000000000003</c:v>
                </c:pt>
                <c:pt idx="6144">
                  <c:v>-7.3414000000000001</c:v>
                </c:pt>
                <c:pt idx="6145">
                  <c:v>-7.3216999999999999</c:v>
                </c:pt>
                <c:pt idx="6146">
                  <c:v>-7.2512999999999996</c:v>
                </c:pt>
                <c:pt idx="6147">
                  <c:v>-7.1910999999999996</c:v>
                </c:pt>
                <c:pt idx="6148">
                  <c:v>-7.1677999999999997</c:v>
                </c:pt>
                <c:pt idx="6149">
                  <c:v>-7.1315999999999997</c:v>
                </c:pt>
                <c:pt idx="6150">
                  <c:v>-7.1260000000000003</c:v>
                </c:pt>
                <c:pt idx="6151">
                  <c:v>-7.1294000000000004</c:v>
                </c:pt>
                <c:pt idx="6152">
                  <c:v>-7.1424000000000003</c:v>
                </c:pt>
                <c:pt idx="6153">
                  <c:v>-7.1769999999999996</c:v>
                </c:pt>
                <c:pt idx="6154">
                  <c:v>-7.1994999999999996</c:v>
                </c:pt>
                <c:pt idx="6155">
                  <c:v>-7.2262000000000004</c:v>
                </c:pt>
                <c:pt idx="6156">
                  <c:v>-7.2161</c:v>
                </c:pt>
                <c:pt idx="6157">
                  <c:v>-7.3021000000000003</c:v>
                </c:pt>
                <c:pt idx="6158">
                  <c:v>-7.3512000000000004</c:v>
                </c:pt>
                <c:pt idx="6159">
                  <c:v>-7.4111000000000002</c:v>
                </c:pt>
                <c:pt idx="6160">
                  <c:v>-7.4931000000000001</c:v>
                </c:pt>
                <c:pt idx="6161">
                  <c:v>-7.5568</c:v>
                </c:pt>
                <c:pt idx="6162">
                  <c:v>-7.6241000000000003</c:v>
                </c:pt>
                <c:pt idx="6163">
                  <c:v>-7.5899000000000001</c:v>
                </c:pt>
                <c:pt idx="6164">
                  <c:v>-7.6234999999999999</c:v>
                </c:pt>
                <c:pt idx="6165">
                  <c:v>-7.6936</c:v>
                </c:pt>
                <c:pt idx="6166">
                  <c:v>-7.7182000000000004</c:v>
                </c:pt>
                <c:pt idx="6167">
                  <c:v>-7.7630999999999997</c:v>
                </c:pt>
                <c:pt idx="6168">
                  <c:v>-7.8045</c:v>
                </c:pt>
                <c:pt idx="6169">
                  <c:v>-7.8697999999999997</c:v>
                </c:pt>
                <c:pt idx="6170">
                  <c:v>-7.8977000000000004</c:v>
                </c:pt>
                <c:pt idx="6171">
                  <c:v>-7.8849</c:v>
                </c:pt>
                <c:pt idx="6172">
                  <c:v>-7.9180000000000001</c:v>
                </c:pt>
                <c:pt idx="6173">
                  <c:v>-7.9191000000000003</c:v>
                </c:pt>
                <c:pt idx="6174">
                  <c:v>-7.9158999999999997</c:v>
                </c:pt>
                <c:pt idx="6175">
                  <c:v>-7.9032</c:v>
                </c:pt>
                <c:pt idx="6176">
                  <c:v>-7.9379999999999997</c:v>
                </c:pt>
                <c:pt idx="6177">
                  <c:v>-7.9646999999999997</c:v>
                </c:pt>
                <c:pt idx="6178">
                  <c:v>-7.9759000000000002</c:v>
                </c:pt>
                <c:pt idx="6179">
                  <c:v>-7.9695999999999998</c:v>
                </c:pt>
                <c:pt idx="6180">
                  <c:v>-7.9710000000000001</c:v>
                </c:pt>
                <c:pt idx="6181">
                  <c:v>-7.9617000000000004</c:v>
                </c:pt>
                <c:pt idx="6182">
                  <c:v>-7.9188999999999998</c:v>
                </c:pt>
                <c:pt idx="6183">
                  <c:v>-7.9071999999999996</c:v>
                </c:pt>
                <c:pt idx="6184">
                  <c:v>-7.8712999999999997</c:v>
                </c:pt>
                <c:pt idx="6185">
                  <c:v>-7.8773</c:v>
                </c:pt>
                <c:pt idx="6186">
                  <c:v>-7.8954000000000004</c:v>
                </c:pt>
                <c:pt idx="6187">
                  <c:v>-7.8780000000000001</c:v>
                </c:pt>
                <c:pt idx="6188">
                  <c:v>-7.8733000000000004</c:v>
                </c:pt>
                <c:pt idx="6189">
                  <c:v>-7.9146999999999998</c:v>
                </c:pt>
                <c:pt idx="6190">
                  <c:v>-7.9429999999999996</c:v>
                </c:pt>
                <c:pt idx="6191">
                  <c:v>-7.9699</c:v>
                </c:pt>
                <c:pt idx="6192">
                  <c:v>-7.9816000000000003</c:v>
                </c:pt>
                <c:pt idx="6193">
                  <c:v>-8.0008999999999997</c:v>
                </c:pt>
                <c:pt idx="6194">
                  <c:v>-7.9759000000000002</c:v>
                </c:pt>
                <c:pt idx="6195">
                  <c:v>-7.9565999999999999</c:v>
                </c:pt>
                <c:pt idx="6196">
                  <c:v>-7.9664000000000001</c:v>
                </c:pt>
                <c:pt idx="6197">
                  <c:v>-7.9457000000000004</c:v>
                </c:pt>
                <c:pt idx="6198">
                  <c:v>-7.9961000000000002</c:v>
                </c:pt>
                <c:pt idx="6199">
                  <c:v>-8.0371000000000006</c:v>
                </c:pt>
                <c:pt idx="6200">
                  <c:v>-7.9762000000000004</c:v>
                </c:pt>
                <c:pt idx="6201">
                  <c:v>-7.9635999999999996</c:v>
                </c:pt>
                <c:pt idx="6202">
                  <c:v>-7.9306999999999999</c:v>
                </c:pt>
                <c:pt idx="6203">
                  <c:v>-7.9775</c:v>
                </c:pt>
                <c:pt idx="6204">
                  <c:v>-7.9484000000000004</c:v>
                </c:pt>
                <c:pt idx="6205">
                  <c:v>-7.9151999999999996</c:v>
                </c:pt>
                <c:pt idx="6206">
                  <c:v>-7.9720000000000004</c:v>
                </c:pt>
                <c:pt idx="6207">
                  <c:v>-8.0160999999999998</c:v>
                </c:pt>
                <c:pt idx="6208">
                  <c:v>-7.9927999999999999</c:v>
                </c:pt>
                <c:pt idx="6209">
                  <c:v>-7.9766000000000004</c:v>
                </c:pt>
                <c:pt idx="6210">
                  <c:v>-7.9203999999999999</c:v>
                </c:pt>
                <c:pt idx="6211">
                  <c:v>-7.9257999999999997</c:v>
                </c:pt>
                <c:pt idx="6212">
                  <c:v>-7.9398999999999997</c:v>
                </c:pt>
                <c:pt idx="6213">
                  <c:v>-7.9396000000000004</c:v>
                </c:pt>
                <c:pt idx="6214">
                  <c:v>-7.9855999999999998</c:v>
                </c:pt>
                <c:pt idx="6215">
                  <c:v>-7.9534000000000002</c:v>
                </c:pt>
                <c:pt idx="6216">
                  <c:v>-7.9055999999999997</c:v>
                </c:pt>
                <c:pt idx="6217">
                  <c:v>-7.9364999999999997</c:v>
                </c:pt>
                <c:pt idx="6218">
                  <c:v>-7.9</c:v>
                </c:pt>
                <c:pt idx="6219">
                  <c:v>-7.9602000000000004</c:v>
                </c:pt>
                <c:pt idx="6220">
                  <c:v>-8.0023999999999997</c:v>
                </c:pt>
                <c:pt idx="6221">
                  <c:v>-7.9603999999999999</c:v>
                </c:pt>
                <c:pt idx="6222">
                  <c:v>-7.8723999999999998</c:v>
                </c:pt>
                <c:pt idx="6223">
                  <c:v>-7.8563999999999998</c:v>
                </c:pt>
                <c:pt idx="6224">
                  <c:v>-7.8014999999999999</c:v>
                </c:pt>
                <c:pt idx="6225">
                  <c:v>-7.7008999999999999</c:v>
                </c:pt>
                <c:pt idx="6226">
                  <c:v>-7.6551999999999998</c:v>
                </c:pt>
                <c:pt idx="6227">
                  <c:v>-7.6246999999999998</c:v>
                </c:pt>
                <c:pt idx="6228">
                  <c:v>-7.5914999999999999</c:v>
                </c:pt>
                <c:pt idx="6229">
                  <c:v>-7.585</c:v>
                </c:pt>
                <c:pt idx="6230">
                  <c:v>-7.6318000000000001</c:v>
                </c:pt>
                <c:pt idx="6231">
                  <c:v>-7.6806000000000001</c:v>
                </c:pt>
                <c:pt idx="6232">
                  <c:v>-7.7210999999999999</c:v>
                </c:pt>
                <c:pt idx="6233">
                  <c:v>-7.7723000000000004</c:v>
                </c:pt>
                <c:pt idx="6234">
                  <c:v>-7.7023999999999999</c:v>
                </c:pt>
                <c:pt idx="6235">
                  <c:v>-7.6726000000000001</c:v>
                </c:pt>
                <c:pt idx="6236">
                  <c:v>-7.6845999999999997</c:v>
                </c:pt>
                <c:pt idx="6237">
                  <c:v>-7.7821999999999996</c:v>
                </c:pt>
                <c:pt idx="6238">
                  <c:v>-7.8414000000000001</c:v>
                </c:pt>
                <c:pt idx="6239">
                  <c:v>-7.8507999999999996</c:v>
                </c:pt>
                <c:pt idx="6240">
                  <c:v>-7.8285</c:v>
                </c:pt>
                <c:pt idx="6241">
                  <c:v>-7.8438999999999997</c:v>
                </c:pt>
                <c:pt idx="6242">
                  <c:v>-7.8343999999999996</c:v>
                </c:pt>
                <c:pt idx="6243">
                  <c:v>-7.7758000000000003</c:v>
                </c:pt>
                <c:pt idx="6244">
                  <c:v>-7.7239000000000004</c:v>
                </c:pt>
                <c:pt idx="6245">
                  <c:v>-7.6360000000000001</c:v>
                </c:pt>
                <c:pt idx="6246">
                  <c:v>-7.5979000000000001</c:v>
                </c:pt>
                <c:pt idx="6247">
                  <c:v>-7.5880000000000001</c:v>
                </c:pt>
                <c:pt idx="6248">
                  <c:v>-7.5358000000000001</c:v>
                </c:pt>
                <c:pt idx="6249">
                  <c:v>-7.5303000000000004</c:v>
                </c:pt>
                <c:pt idx="6250">
                  <c:v>-7.4359000000000002</c:v>
                </c:pt>
                <c:pt idx="6251">
                  <c:v>-7.3266999999999998</c:v>
                </c:pt>
                <c:pt idx="6252">
                  <c:v>-7.2188999999999997</c:v>
                </c:pt>
                <c:pt idx="6253">
                  <c:v>-7.1919000000000004</c:v>
                </c:pt>
                <c:pt idx="6254">
                  <c:v>-7.2018000000000004</c:v>
                </c:pt>
                <c:pt idx="6255">
                  <c:v>-7.1970000000000001</c:v>
                </c:pt>
                <c:pt idx="6256">
                  <c:v>-7.2450999999999999</c:v>
                </c:pt>
                <c:pt idx="6257">
                  <c:v>-7.2858999999999998</c:v>
                </c:pt>
                <c:pt idx="6258">
                  <c:v>-7.1833</c:v>
                </c:pt>
                <c:pt idx="6259">
                  <c:v>-7.0932000000000004</c:v>
                </c:pt>
                <c:pt idx="6260">
                  <c:v>-7.0503999999999998</c:v>
                </c:pt>
                <c:pt idx="6261">
                  <c:v>-7.0404</c:v>
                </c:pt>
                <c:pt idx="6262">
                  <c:v>-7.1628999999999996</c:v>
                </c:pt>
                <c:pt idx="6263">
                  <c:v>-7.2445000000000004</c:v>
                </c:pt>
                <c:pt idx="6264">
                  <c:v>-7.3468999999999998</c:v>
                </c:pt>
                <c:pt idx="6265">
                  <c:v>-7.3604000000000003</c:v>
                </c:pt>
                <c:pt idx="6266">
                  <c:v>-7.32</c:v>
                </c:pt>
                <c:pt idx="6267">
                  <c:v>-7.2267999999999999</c:v>
                </c:pt>
                <c:pt idx="6268">
                  <c:v>-7.0585000000000004</c:v>
                </c:pt>
                <c:pt idx="6269">
                  <c:v>-6.9081000000000001</c:v>
                </c:pt>
                <c:pt idx="6270">
                  <c:v>-6.6944999999999997</c:v>
                </c:pt>
                <c:pt idx="6271">
                  <c:v>-6.4177</c:v>
                </c:pt>
                <c:pt idx="6272">
                  <c:v>-6.1074000000000002</c:v>
                </c:pt>
                <c:pt idx="6273">
                  <c:v>-5.7541000000000002</c:v>
                </c:pt>
                <c:pt idx="6274">
                  <c:v>-5.4988999999999999</c:v>
                </c:pt>
                <c:pt idx="6275">
                  <c:v>-5.3362999999999996</c:v>
                </c:pt>
                <c:pt idx="6276">
                  <c:v>-5.2670000000000003</c:v>
                </c:pt>
                <c:pt idx="6277">
                  <c:v>-5.3289</c:v>
                </c:pt>
                <c:pt idx="6278">
                  <c:v>-5.3865999999999996</c:v>
                </c:pt>
                <c:pt idx="6279">
                  <c:v>-5.4295</c:v>
                </c:pt>
                <c:pt idx="6280">
                  <c:v>-5.5323000000000002</c:v>
                </c:pt>
                <c:pt idx="6281">
                  <c:v>-5.6936999999999998</c:v>
                </c:pt>
                <c:pt idx="6282">
                  <c:v>-5.9364999999999997</c:v>
                </c:pt>
                <c:pt idx="6283">
                  <c:v>-6.2930999999999999</c:v>
                </c:pt>
                <c:pt idx="6284">
                  <c:v>-6.5526999999999997</c:v>
                </c:pt>
                <c:pt idx="6285">
                  <c:v>-6.7704000000000004</c:v>
                </c:pt>
                <c:pt idx="6286">
                  <c:v>-6.9790999999999999</c:v>
                </c:pt>
                <c:pt idx="6287">
                  <c:v>-7.1039000000000003</c:v>
                </c:pt>
                <c:pt idx="6288">
                  <c:v>-7.0468999999999999</c:v>
                </c:pt>
                <c:pt idx="6289">
                  <c:v>-6.9142999999999999</c:v>
                </c:pt>
                <c:pt idx="6290">
                  <c:v>-6.7678000000000003</c:v>
                </c:pt>
                <c:pt idx="6291">
                  <c:v>-6.6106999999999996</c:v>
                </c:pt>
                <c:pt idx="6292">
                  <c:v>-6.5124000000000004</c:v>
                </c:pt>
                <c:pt idx="6293">
                  <c:v>-6.4371</c:v>
                </c:pt>
                <c:pt idx="6294">
                  <c:v>-6.4109999999999996</c:v>
                </c:pt>
                <c:pt idx="6295">
                  <c:v>-6.3057999999999996</c:v>
                </c:pt>
                <c:pt idx="6296">
                  <c:v>-6.1643999999999997</c:v>
                </c:pt>
                <c:pt idx="6297">
                  <c:v>-6.0414000000000003</c:v>
                </c:pt>
                <c:pt idx="6298">
                  <c:v>-5.9687999999999999</c:v>
                </c:pt>
                <c:pt idx="6299">
                  <c:v>-5.8993000000000002</c:v>
                </c:pt>
                <c:pt idx="6300">
                  <c:v>-5.8701999999999996</c:v>
                </c:pt>
                <c:pt idx="6301">
                  <c:v>-5.8674999999999997</c:v>
                </c:pt>
                <c:pt idx="6302">
                  <c:v>-5.8487999999999998</c:v>
                </c:pt>
                <c:pt idx="6303">
                  <c:v>-5.9177999999999997</c:v>
                </c:pt>
                <c:pt idx="6304">
                  <c:v>-6.0164999999999997</c:v>
                </c:pt>
                <c:pt idx="6305">
                  <c:v>-6.0709999999999997</c:v>
                </c:pt>
                <c:pt idx="6306">
                  <c:v>-6.1159999999999997</c:v>
                </c:pt>
                <c:pt idx="6307">
                  <c:v>-6.1516000000000002</c:v>
                </c:pt>
                <c:pt idx="6308">
                  <c:v>-6.1315999999999997</c:v>
                </c:pt>
                <c:pt idx="6309">
                  <c:v>-6.0601000000000003</c:v>
                </c:pt>
                <c:pt idx="6310">
                  <c:v>-6.0345000000000004</c:v>
                </c:pt>
                <c:pt idx="6311">
                  <c:v>-6.0430000000000001</c:v>
                </c:pt>
                <c:pt idx="6312">
                  <c:v>-6.0461</c:v>
                </c:pt>
                <c:pt idx="6313">
                  <c:v>-6.0458999999999996</c:v>
                </c:pt>
                <c:pt idx="6314">
                  <c:v>-6.0648</c:v>
                </c:pt>
                <c:pt idx="6315">
                  <c:v>-6.0361000000000002</c:v>
                </c:pt>
                <c:pt idx="6316">
                  <c:v>-6.0377999999999998</c:v>
                </c:pt>
                <c:pt idx="6317">
                  <c:v>-6.0587999999999997</c:v>
                </c:pt>
                <c:pt idx="6318">
                  <c:v>-6.0758999999999999</c:v>
                </c:pt>
                <c:pt idx="6319">
                  <c:v>-6.1032000000000002</c:v>
                </c:pt>
                <c:pt idx="6320">
                  <c:v>-6.1087999999999996</c:v>
                </c:pt>
                <c:pt idx="6321">
                  <c:v>-6.0765000000000002</c:v>
                </c:pt>
                <c:pt idx="6322">
                  <c:v>-6.0811000000000002</c:v>
                </c:pt>
                <c:pt idx="6323">
                  <c:v>-6.0903</c:v>
                </c:pt>
                <c:pt idx="6324">
                  <c:v>-6.0697000000000001</c:v>
                </c:pt>
                <c:pt idx="6325">
                  <c:v>-6.0389999999999997</c:v>
                </c:pt>
                <c:pt idx="6326">
                  <c:v>-5.9813000000000001</c:v>
                </c:pt>
                <c:pt idx="6327">
                  <c:v>-5.9535999999999998</c:v>
                </c:pt>
                <c:pt idx="6328">
                  <c:v>-5.9608999999999996</c:v>
                </c:pt>
                <c:pt idx="6329">
                  <c:v>-5.8861999999999997</c:v>
                </c:pt>
                <c:pt idx="6330">
                  <c:v>-5.7676999999999996</c:v>
                </c:pt>
                <c:pt idx="6331">
                  <c:v>-5.7378999999999998</c:v>
                </c:pt>
                <c:pt idx="6332">
                  <c:v>-5.7557999999999998</c:v>
                </c:pt>
                <c:pt idx="6333">
                  <c:v>-5.6603000000000003</c:v>
                </c:pt>
                <c:pt idx="6334">
                  <c:v>-5.5845000000000002</c:v>
                </c:pt>
                <c:pt idx="6335">
                  <c:v>-5.5385999999999997</c:v>
                </c:pt>
                <c:pt idx="6336">
                  <c:v>-5.5595999999999997</c:v>
                </c:pt>
                <c:pt idx="6337">
                  <c:v>-5.5515999999999996</c:v>
                </c:pt>
                <c:pt idx="6338">
                  <c:v>-5.5567000000000002</c:v>
                </c:pt>
                <c:pt idx="6339">
                  <c:v>-5.6490999999999998</c:v>
                </c:pt>
                <c:pt idx="6340">
                  <c:v>-5.8097000000000003</c:v>
                </c:pt>
                <c:pt idx="6341">
                  <c:v>-5.8982999999999999</c:v>
                </c:pt>
                <c:pt idx="6342">
                  <c:v>-6.0083000000000002</c:v>
                </c:pt>
                <c:pt idx="6343">
                  <c:v>-6.1740000000000004</c:v>
                </c:pt>
                <c:pt idx="6344">
                  <c:v>-6.3628</c:v>
                </c:pt>
                <c:pt idx="6345">
                  <c:v>-6.6166</c:v>
                </c:pt>
                <c:pt idx="6346">
                  <c:v>-6.9657999999999998</c:v>
                </c:pt>
                <c:pt idx="6347">
                  <c:v>-7.4555999999999996</c:v>
                </c:pt>
                <c:pt idx="6348">
                  <c:v>-7.8342999999999998</c:v>
                </c:pt>
                <c:pt idx="6349">
                  <c:v>-7.9974999999999996</c:v>
                </c:pt>
                <c:pt idx="6350">
                  <c:v>-8.0557999999999996</c:v>
                </c:pt>
                <c:pt idx="6351">
                  <c:v>-8.1613000000000007</c:v>
                </c:pt>
                <c:pt idx="6352">
                  <c:v>-8.2561</c:v>
                </c:pt>
                <c:pt idx="6353">
                  <c:v>-8.3293999999999997</c:v>
                </c:pt>
                <c:pt idx="6354">
                  <c:v>-8.3466000000000005</c:v>
                </c:pt>
                <c:pt idx="6355">
                  <c:v>-8.3943999999999992</c:v>
                </c:pt>
                <c:pt idx="6356">
                  <c:v>-8.4446999999999992</c:v>
                </c:pt>
                <c:pt idx="6357">
                  <c:v>-8.4764999999999997</c:v>
                </c:pt>
                <c:pt idx="6358">
                  <c:v>-8.4995999999999992</c:v>
                </c:pt>
                <c:pt idx="6359">
                  <c:v>-8.4773999999999994</c:v>
                </c:pt>
                <c:pt idx="6360">
                  <c:v>-8.4428999999999998</c:v>
                </c:pt>
                <c:pt idx="6361">
                  <c:v>-8.4430999999999994</c:v>
                </c:pt>
                <c:pt idx="6362">
                  <c:v>-8.3991000000000007</c:v>
                </c:pt>
                <c:pt idx="6363">
                  <c:v>-8.3078000000000003</c:v>
                </c:pt>
                <c:pt idx="6364">
                  <c:v>-8.2403999999999993</c:v>
                </c:pt>
                <c:pt idx="6365">
                  <c:v>-8.2438000000000002</c:v>
                </c:pt>
                <c:pt idx="6366">
                  <c:v>-8.2140000000000004</c:v>
                </c:pt>
                <c:pt idx="6367">
                  <c:v>-8.1693999999999996</c:v>
                </c:pt>
                <c:pt idx="6368">
                  <c:v>-8.1148000000000007</c:v>
                </c:pt>
                <c:pt idx="6369">
                  <c:v>-8.0106000000000002</c:v>
                </c:pt>
                <c:pt idx="6370">
                  <c:v>-7.8723000000000001</c:v>
                </c:pt>
                <c:pt idx="6371">
                  <c:v>-7.8796999999999997</c:v>
                </c:pt>
                <c:pt idx="6372">
                  <c:v>-7.9305000000000003</c:v>
                </c:pt>
                <c:pt idx="6373">
                  <c:v>-7.9526000000000003</c:v>
                </c:pt>
                <c:pt idx="6374">
                  <c:v>-7.8356000000000003</c:v>
                </c:pt>
                <c:pt idx="6375">
                  <c:v>-7.7041000000000004</c:v>
                </c:pt>
                <c:pt idx="6376">
                  <c:v>-7.6162000000000001</c:v>
                </c:pt>
                <c:pt idx="6377">
                  <c:v>-7.5377000000000001</c:v>
                </c:pt>
                <c:pt idx="6378">
                  <c:v>-7.4736000000000002</c:v>
                </c:pt>
                <c:pt idx="6379">
                  <c:v>-7.4335000000000004</c:v>
                </c:pt>
                <c:pt idx="6380">
                  <c:v>-7.4019000000000004</c:v>
                </c:pt>
                <c:pt idx="6381">
                  <c:v>-7.4127000000000001</c:v>
                </c:pt>
                <c:pt idx="6382">
                  <c:v>-7.4104999999999999</c:v>
                </c:pt>
                <c:pt idx="6383">
                  <c:v>-7.4077000000000002</c:v>
                </c:pt>
                <c:pt idx="6384">
                  <c:v>-7.4278000000000004</c:v>
                </c:pt>
                <c:pt idx="6385">
                  <c:v>-7.4108999999999998</c:v>
                </c:pt>
                <c:pt idx="6386">
                  <c:v>-7.4322999999999997</c:v>
                </c:pt>
                <c:pt idx="6387">
                  <c:v>-7.4432999999999998</c:v>
                </c:pt>
                <c:pt idx="6388">
                  <c:v>-7.4763000000000002</c:v>
                </c:pt>
                <c:pt idx="6389">
                  <c:v>-7.4408000000000003</c:v>
                </c:pt>
                <c:pt idx="6390">
                  <c:v>-7.4595000000000002</c:v>
                </c:pt>
                <c:pt idx="6391">
                  <c:v>-7.4926000000000004</c:v>
                </c:pt>
                <c:pt idx="6392">
                  <c:v>-7.4726999999999997</c:v>
                </c:pt>
                <c:pt idx="6393">
                  <c:v>-7.4787999999999997</c:v>
                </c:pt>
                <c:pt idx="6394">
                  <c:v>-7.4790999999999999</c:v>
                </c:pt>
                <c:pt idx="6395">
                  <c:v>-7.4267000000000003</c:v>
                </c:pt>
                <c:pt idx="6396">
                  <c:v>-7.4191000000000003</c:v>
                </c:pt>
                <c:pt idx="6397">
                  <c:v>-7.4439000000000002</c:v>
                </c:pt>
                <c:pt idx="6398">
                  <c:v>-7.5114000000000001</c:v>
                </c:pt>
                <c:pt idx="6399">
                  <c:v>-7.5304000000000002</c:v>
                </c:pt>
                <c:pt idx="6400">
                  <c:v>-7.5486000000000004</c:v>
                </c:pt>
                <c:pt idx="6401">
                  <c:v>-7.5389999999999997</c:v>
                </c:pt>
                <c:pt idx="6402">
                  <c:v>-7.5347</c:v>
                </c:pt>
                <c:pt idx="6403">
                  <c:v>-7.5266000000000002</c:v>
                </c:pt>
                <c:pt idx="6404">
                  <c:v>-7.5151000000000003</c:v>
                </c:pt>
                <c:pt idx="6405">
                  <c:v>-7.4905999999999997</c:v>
                </c:pt>
                <c:pt idx="6406">
                  <c:v>-7.5000999999999998</c:v>
                </c:pt>
                <c:pt idx="6407">
                  <c:v>-7.5118999999999998</c:v>
                </c:pt>
                <c:pt idx="6408">
                  <c:v>-7.484</c:v>
                </c:pt>
                <c:pt idx="6409">
                  <c:v>-7.4745999999999997</c:v>
                </c:pt>
                <c:pt idx="6410">
                  <c:v>-7.452</c:v>
                </c:pt>
                <c:pt idx="6411">
                  <c:v>-7.4873000000000003</c:v>
                </c:pt>
                <c:pt idx="6412">
                  <c:v>-7.4668999999999999</c:v>
                </c:pt>
                <c:pt idx="6413">
                  <c:v>-7.4970999999999997</c:v>
                </c:pt>
                <c:pt idx="6414">
                  <c:v>-7.5244999999999997</c:v>
                </c:pt>
                <c:pt idx="6415">
                  <c:v>-7.5627000000000004</c:v>
                </c:pt>
                <c:pt idx="6416">
                  <c:v>-7.6646000000000001</c:v>
                </c:pt>
                <c:pt idx="6417">
                  <c:v>-7.7065999999999999</c:v>
                </c:pt>
                <c:pt idx="6418">
                  <c:v>-7.7747999999999999</c:v>
                </c:pt>
                <c:pt idx="6419">
                  <c:v>-7.8581000000000003</c:v>
                </c:pt>
                <c:pt idx="6420">
                  <c:v>-7.9008000000000003</c:v>
                </c:pt>
                <c:pt idx="6421">
                  <c:v>-7.9607000000000001</c:v>
                </c:pt>
                <c:pt idx="6422">
                  <c:v>-7.9718</c:v>
                </c:pt>
                <c:pt idx="6423">
                  <c:v>-8.0123999999999995</c:v>
                </c:pt>
                <c:pt idx="6424">
                  <c:v>-8.0715000000000003</c:v>
                </c:pt>
                <c:pt idx="6425">
                  <c:v>-8.1236999999999995</c:v>
                </c:pt>
                <c:pt idx="6426">
                  <c:v>-8.1836000000000002</c:v>
                </c:pt>
                <c:pt idx="6427">
                  <c:v>-8.2260000000000009</c:v>
                </c:pt>
                <c:pt idx="6428">
                  <c:v>-8.2451000000000008</c:v>
                </c:pt>
                <c:pt idx="6429">
                  <c:v>-8.2810000000000006</c:v>
                </c:pt>
                <c:pt idx="6430">
                  <c:v>-8.3811</c:v>
                </c:pt>
                <c:pt idx="6431">
                  <c:v>-8.4626999999999999</c:v>
                </c:pt>
                <c:pt idx="6432">
                  <c:v>-8.4871999999999996</c:v>
                </c:pt>
                <c:pt idx="6433">
                  <c:v>-8.4989000000000008</c:v>
                </c:pt>
                <c:pt idx="6434">
                  <c:v>-8.5419999999999998</c:v>
                </c:pt>
                <c:pt idx="6435">
                  <c:v>-8.6084999999999994</c:v>
                </c:pt>
                <c:pt idx="6436">
                  <c:v>-8.6628000000000007</c:v>
                </c:pt>
                <c:pt idx="6437">
                  <c:v>-8.7152999999999992</c:v>
                </c:pt>
                <c:pt idx="6438">
                  <c:v>-8.7379999999999995</c:v>
                </c:pt>
                <c:pt idx="6439">
                  <c:v>-8.7101000000000006</c:v>
                </c:pt>
                <c:pt idx="6440">
                  <c:v>-8.6583000000000006</c:v>
                </c:pt>
                <c:pt idx="6441">
                  <c:v>-8.6295999999999999</c:v>
                </c:pt>
                <c:pt idx="6442">
                  <c:v>-8.5937999999999999</c:v>
                </c:pt>
                <c:pt idx="6443">
                  <c:v>-8.6783000000000001</c:v>
                </c:pt>
                <c:pt idx="6444">
                  <c:v>-8.7192000000000007</c:v>
                </c:pt>
                <c:pt idx="6445">
                  <c:v>-8.7704000000000004</c:v>
                </c:pt>
                <c:pt idx="6446">
                  <c:v>-8.8545999999999996</c:v>
                </c:pt>
                <c:pt idx="6447">
                  <c:v>-8.9407999999999994</c:v>
                </c:pt>
                <c:pt idx="6448">
                  <c:v>-8.9873999999999992</c:v>
                </c:pt>
                <c:pt idx="6449">
                  <c:v>-9.0340000000000007</c:v>
                </c:pt>
                <c:pt idx="6450">
                  <c:v>-8.9959000000000007</c:v>
                </c:pt>
                <c:pt idx="6451">
                  <c:v>-9.0195000000000007</c:v>
                </c:pt>
                <c:pt idx="6452">
                  <c:v>-9.0975999999999999</c:v>
                </c:pt>
                <c:pt idx="6453">
                  <c:v>-9.1290999999999993</c:v>
                </c:pt>
                <c:pt idx="6454">
                  <c:v>-9.1523000000000003</c:v>
                </c:pt>
                <c:pt idx="6455">
                  <c:v>-9.1978000000000009</c:v>
                </c:pt>
                <c:pt idx="6456">
                  <c:v>-9.2583000000000002</c:v>
                </c:pt>
                <c:pt idx="6457">
                  <c:v>-9.3033999999999999</c:v>
                </c:pt>
                <c:pt idx="6458">
                  <c:v>-9.4131999999999998</c:v>
                </c:pt>
                <c:pt idx="6459">
                  <c:v>-9.6235999999999997</c:v>
                </c:pt>
                <c:pt idx="6460">
                  <c:v>-9.6761999999999997</c:v>
                </c:pt>
                <c:pt idx="6461">
                  <c:v>-9.7018000000000004</c:v>
                </c:pt>
                <c:pt idx="6462">
                  <c:v>-9.7230000000000008</c:v>
                </c:pt>
                <c:pt idx="6463">
                  <c:v>-9.7596000000000007</c:v>
                </c:pt>
                <c:pt idx="6464">
                  <c:v>-9.7949000000000002</c:v>
                </c:pt>
                <c:pt idx="6465">
                  <c:v>-9.7947000000000006</c:v>
                </c:pt>
                <c:pt idx="6466">
                  <c:v>-9.7698999999999998</c:v>
                </c:pt>
                <c:pt idx="6467">
                  <c:v>-9.7461000000000002</c:v>
                </c:pt>
                <c:pt idx="6468">
                  <c:v>-9.7556999999999992</c:v>
                </c:pt>
                <c:pt idx="6469">
                  <c:v>-9.7542000000000009</c:v>
                </c:pt>
                <c:pt idx="6470">
                  <c:v>-9.7165999999999997</c:v>
                </c:pt>
                <c:pt idx="6471">
                  <c:v>-9.7001000000000008</c:v>
                </c:pt>
                <c:pt idx="6472">
                  <c:v>-9.7284000000000006</c:v>
                </c:pt>
                <c:pt idx="6473">
                  <c:v>-9.7624999999999993</c:v>
                </c:pt>
                <c:pt idx="6474">
                  <c:v>-9.7367000000000008</c:v>
                </c:pt>
                <c:pt idx="6475">
                  <c:v>-9.7690000000000001</c:v>
                </c:pt>
                <c:pt idx="6476">
                  <c:v>-9.7977000000000007</c:v>
                </c:pt>
                <c:pt idx="6477">
                  <c:v>-9.8125999999999998</c:v>
                </c:pt>
                <c:pt idx="6478">
                  <c:v>-9.8431999999999995</c:v>
                </c:pt>
                <c:pt idx="6479">
                  <c:v>-9.8725000000000005</c:v>
                </c:pt>
                <c:pt idx="6480">
                  <c:v>-9.8551000000000002</c:v>
                </c:pt>
                <c:pt idx="6481">
                  <c:v>-9.8986000000000001</c:v>
                </c:pt>
                <c:pt idx="6482">
                  <c:v>-10.005000000000001</c:v>
                </c:pt>
                <c:pt idx="6483">
                  <c:v>-10.039</c:v>
                </c:pt>
                <c:pt idx="6484">
                  <c:v>-10.054</c:v>
                </c:pt>
                <c:pt idx="6485">
                  <c:v>-10.076000000000001</c:v>
                </c:pt>
                <c:pt idx="6486">
                  <c:v>-10.125999999999999</c:v>
                </c:pt>
                <c:pt idx="6487">
                  <c:v>-10.117000000000001</c:v>
                </c:pt>
                <c:pt idx="6488">
                  <c:v>-10.06</c:v>
                </c:pt>
                <c:pt idx="6489">
                  <c:v>-10.068</c:v>
                </c:pt>
                <c:pt idx="6490">
                  <c:v>-10.081</c:v>
                </c:pt>
                <c:pt idx="6491">
                  <c:v>-10.084</c:v>
                </c:pt>
                <c:pt idx="6492">
                  <c:v>-10.076000000000001</c:v>
                </c:pt>
                <c:pt idx="6493">
                  <c:v>-10.069000000000001</c:v>
                </c:pt>
                <c:pt idx="6494">
                  <c:v>-10.122</c:v>
                </c:pt>
                <c:pt idx="6495">
                  <c:v>-10.148999999999999</c:v>
                </c:pt>
                <c:pt idx="6496">
                  <c:v>-10.204000000000001</c:v>
                </c:pt>
                <c:pt idx="6497">
                  <c:v>-10.23</c:v>
                </c:pt>
                <c:pt idx="6498">
                  <c:v>-10.226000000000001</c:v>
                </c:pt>
                <c:pt idx="6499">
                  <c:v>-10.257999999999999</c:v>
                </c:pt>
                <c:pt idx="6500">
                  <c:v>-10.252000000000001</c:v>
                </c:pt>
                <c:pt idx="6501">
                  <c:v>-10.236000000000001</c:v>
                </c:pt>
                <c:pt idx="6502">
                  <c:v>-10.228999999999999</c:v>
                </c:pt>
                <c:pt idx="6503">
                  <c:v>-10.196</c:v>
                </c:pt>
                <c:pt idx="6504">
                  <c:v>-10.193</c:v>
                </c:pt>
                <c:pt idx="6505">
                  <c:v>-10.23</c:v>
                </c:pt>
                <c:pt idx="6506">
                  <c:v>-10.242000000000001</c:v>
                </c:pt>
                <c:pt idx="6507">
                  <c:v>-10.241</c:v>
                </c:pt>
                <c:pt idx="6508">
                  <c:v>-10.222</c:v>
                </c:pt>
                <c:pt idx="6509">
                  <c:v>-10.210000000000001</c:v>
                </c:pt>
                <c:pt idx="6510">
                  <c:v>-10.205</c:v>
                </c:pt>
                <c:pt idx="6511">
                  <c:v>-10.179</c:v>
                </c:pt>
                <c:pt idx="6512">
                  <c:v>-10.157999999999999</c:v>
                </c:pt>
                <c:pt idx="6513">
                  <c:v>-10.119999999999999</c:v>
                </c:pt>
                <c:pt idx="6514">
                  <c:v>-10.108000000000001</c:v>
                </c:pt>
                <c:pt idx="6515">
                  <c:v>-10.067</c:v>
                </c:pt>
                <c:pt idx="6516">
                  <c:v>-10.044</c:v>
                </c:pt>
                <c:pt idx="6517">
                  <c:v>-10.051</c:v>
                </c:pt>
                <c:pt idx="6518">
                  <c:v>-10.061999999999999</c:v>
                </c:pt>
                <c:pt idx="6519">
                  <c:v>-10.06</c:v>
                </c:pt>
                <c:pt idx="6520">
                  <c:v>-10.050000000000001</c:v>
                </c:pt>
                <c:pt idx="6521">
                  <c:v>-10.055</c:v>
                </c:pt>
                <c:pt idx="6522">
                  <c:v>-10.042</c:v>
                </c:pt>
                <c:pt idx="6523">
                  <c:v>-9.9947999999999997</c:v>
                </c:pt>
                <c:pt idx="6524">
                  <c:v>-9.8968000000000007</c:v>
                </c:pt>
                <c:pt idx="6525">
                  <c:v>-9.8158999999999992</c:v>
                </c:pt>
                <c:pt idx="6526">
                  <c:v>-9.7455999999999996</c:v>
                </c:pt>
                <c:pt idx="6527">
                  <c:v>-9.7051999999999996</c:v>
                </c:pt>
                <c:pt idx="6528">
                  <c:v>-9.6486000000000001</c:v>
                </c:pt>
                <c:pt idx="6529">
                  <c:v>-9.6214999999999993</c:v>
                </c:pt>
                <c:pt idx="6530">
                  <c:v>-9.6491000000000007</c:v>
                </c:pt>
                <c:pt idx="6531">
                  <c:v>-9.6979000000000006</c:v>
                </c:pt>
                <c:pt idx="6532">
                  <c:v>-9.7144999999999992</c:v>
                </c:pt>
                <c:pt idx="6533">
                  <c:v>-9.7306000000000008</c:v>
                </c:pt>
                <c:pt idx="6534">
                  <c:v>-9.6976999999999993</c:v>
                </c:pt>
                <c:pt idx="6535">
                  <c:v>-9.5803999999999991</c:v>
                </c:pt>
                <c:pt idx="6536">
                  <c:v>-9.4396000000000004</c:v>
                </c:pt>
                <c:pt idx="6537">
                  <c:v>-9.3976000000000006</c:v>
                </c:pt>
                <c:pt idx="6538">
                  <c:v>-9.3458000000000006</c:v>
                </c:pt>
                <c:pt idx="6539">
                  <c:v>-9.2569999999999997</c:v>
                </c:pt>
                <c:pt idx="6540">
                  <c:v>-9.2100000000000009</c:v>
                </c:pt>
                <c:pt idx="6541">
                  <c:v>-9.1697000000000006</c:v>
                </c:pt>
                <c:pt idx="6542">
                  <c:v>-9.1186000000000007</c:v>
                </c:pt>
                <c:pt idx="6543">
                  <c:v>-9.1113999999999997</c:v>
                </c:pt>
                <c:pt idx="6544">
                  <c:v>-9.1277000000000008</c:v>
                </c:pt>
                <c:pt idx="6545">
                  <c:v>-9.0460999999999991</c:v>
                </c:pt>
                <c:pt idx="6546">
                  <c:v>-8.9700000000000006</c:v>
                </c:pt>
                <c:pt idx="6547">
                  <c:v>-8.9624000000000006</c:v>
                </c:pt>
                <c:pt idx="6548">
                  <c:v>-8.9914000000000005</c:v>
                </c:pt>
                <c:pt idx="6549">
                  <c:v>-9.0128000000000004</c:v>
                </c:pt>
                <c:pt idx="6550">
                  <c:v>-9.0344999999999995</c:v>
                </c:pt>
                <c:pt idx="6551">
                  <c:v>-9.0591000000000008</c:v>
                </c:pt>
                <c:pt idx="6552">
                  <c:v>-9.0747999999999998</c:v>
                </c:pt>
                <c:pt idx="6553">
                  <c:v>-9.0759000000000007</c:v>
                </c:pt>
                <c:pt idx="6554">
                  <c:v>-9.0996000000000006</c:v>
                </c:pt>
                <c:pt idx="6555">
                  <c:v>-9.1187000000000005</c:v>
                </c:pt>
                <c:pt idx="6556">
                  <c:v>-9.1814999999999998</c:v>
                </c:pt>
                <c:pt idx="6557">
                  <c:v>-9.2410999999999994</c:v>
                </c:pt>
                <c:pt idx="6558">
                  <c:v>-9.3222000000000005</c:v>
                </c:pt>
                <c:pt idx="6559">
                  <c:v>-9.3312000000000008</c:v>
                </c:pt>
                <c:pt idx="6560">
                  <c:v>-9.4033999999999995</c:v>
                </c:pt>
                <c:pt idx="6561">
                  <c:v>-9.4797999999999991</c:v>
                </c:pt>
                <c:pt idx="6562">
                  <c:v>-9.5175000000000001</c:v>
                </c:pt>
                <c:pt idx="6563">
                  <c:v>-9.6518999999999995</c:v>
                </c:pt>
                <c:pt idx="6564">
                  <c:v>-9.7535000000000007</c:v>
                </c:pt>
                <c:pt idx="6565">
                  <c:v>-9.7826000000000004</c:v>
                </c:pt>
                <c:pt idx="6566">
                  <c:v>-9.8772000000000002</c:v>
                </c:pt>
                <c:pt idx="6567">
                  <c:v>-9.9716000000000005</c:v>
                </c:pt>
                <c:pt idx="6568">
                  <c:v>-10.074999999999999</c:v>
                </c:pt>
                <c:pt idx="6569">
                  <c:v>-10.106</c:v>
                </c:pt>
                <c:pt idx="6570">
                  <c:v>-10.161</c:v>
                </c:pt>
                <c:pt idx="6571">
                  <c:v>-10.27</c:v>
                </c:pt>
                <c:pt idx="6572">
                  <c:v>-10.315</c:v>
                </c:pt>
                <c:pt idx="6573">
                  <c:v>-10.311999999999999</c:v>
                </c:pt>
                <c:pt idx="6574">
                  <c:v>-10.347</c:v>
                </c:pt>
                <c:pt idx="6575">
                  <c:v>-10.436</c:v>
                </c:pt>
                <c:pt idx="6576">
                  <c:v>-10.442</c:v>
                </c:pt>
                <c:pt idx="6577">
                  <c:v>-10.407</c:v>
                </c:pt>
                <c:pt idx="6578">
                  <c:v>-10.423999999999999</c:v>
                </c:pt>
                <c:pt idx="6579">
                  <c:v>-10.481</c:v>
                </c:pt>
                <c:pt idx="6580">
                  <c:v>-10.535</c:v>
                </c:pt>
                <c:pt idx="6581">
                  <c:v>-10.56</c:v>
                </c:pt>
                <c:pt idx="6582">
                  <c:v>-10.542</c:v>
                </c:pt>
                <c:pt idx="6583">
                  <c:v>-10.494999999999999</c:v>
                </c:pt>
                <c:pt idx="6584">
                  <c:v>-10.403</c:v>
                </c:pt>
                <c:pt idx="6585">
                  <c:v>-10.08</c:v>
                </c:pt>
                <c:pt idx="6586">
                  <c:v>-10.281000000000001</c:v>
                </c:pt>
                <c:pt idx="6587">
                  <c:v>-10.24</c:v>
                </c:pt>
                <c:pt idx="6588">
                  <c:v>-10.24</c:v>
                </c:pt>
                <c:pt idx="6589">
                  <c:v>-10.162000000000001</c:v>
                </c:pt>
                <c:pt idx="6590">
                  <c:v>-10.07</c:v>
                </c:pt>
                <c:pt idx="6591">
                  <c:v>-10.032</c:v>
                </c:pt>
                <c:pt idx="6592">
                  <c:v>-9.968</c:v>
                </c:pt>
                <c:pt idx="6593">
                  <c:v>-9.9322999999999997</c:v>
                </c:pt>
                <c:pt idx="6594">
                  <c:v>-9.8953000000000007</c:v>
                </c:pt>
                <c:pt idx="6595">
                  <c:v>-9.8659999999999997</c:v>
                </c:pt>
                <c:pt idx="6596">
                  <c:v>-9.8651</c:v>
                </c:pt>
                <c:pt idx="6597">
                  <c:v>-9.8640000000000008</c:v>
                </c:pt>
                <c:pt idx="6598">
                  <c:v>-9.8301999999999996</c:v>
                </c:pt>
                <c:pt idx="6599">
                  <c:v>-9.7800999999999991</c:v>
                </c:pt>
                <c:pt idx="6600">
                  <c:v>-9.8080999999999996</c:v>
                </c:pt>
                <c:pt idx="6601">
                  <c:v>-9.8127999999999993</c:v>
                </c:pt>
                <c:pt idx="6602">
                  <c:v>-9.7795000000000005</c:v>
                </c:pt>
                <c:pt idx="6603">
                  <c:v>-9.7832000000000008</c:v>
                </c:pt>
                <c:pt idx="6604">
                  <c:v>-9.8054000000000006</c:v>
                </c:pt>
                <c:pt idx="6605">
                  <c:v>-9.7830999999999992</c:v>
                </c:pt>
                <c:pt idx="6606">
                  <c:v>-9.7858000000000001</c:v>
                </c:pt>
                <c:pt idx="6607">
                  <c:v>-9.7201000000000004</c:v>
                </c:pt>
                <c:pt idx="6608">
                  <c:v>-9.6519999999999992</c:v>
                </c:pt>
                <c:pt idx="6609">
                  <c:v>-9.5805000000000007</c:v>
                </c:pt>
                <c:pt idx="6610">
                  <c:v>-9.5347000000000008</c:v>
                </c:pt>
                <c:pt idx="6611">
                  <c:v>-9.5137999999999998</c:v>
                </c:pt>
                <c:pt idx="6612">
                  <c:v>-9.5609000000000002</c:v>
                </c:pt>
                <c:pt idx="6613">
                  <c:v>-9.6182999999999996</c:v>
                </c:pt>
                <c:pt idx="6614">
                  <c:v>-9.5618999999999996</c:v>
                </c:pt>
                <c:pt idx="6615">
                  <c:v>-9.5184999999999995</c:v>
                </c:pt>
                <c:pt idx="6616">
                  <c:v>-9.5358000000000001</c:v>
                </c:pt>
                <c:pt idx="6617">
                  <c:v>-9.5617999999999999</c:v>
                </c:pt>
                <c:pt idx="6618">
                  <c:v>-9.5624000000000002</c:v>
                </c:pt>
                <c:pt idx="6619">
                  <c:v>-9.4733000000000001</c:v>
                </c:pt>
                <c:pt idx="6620">
                  <c:v>-9.4722000000000008</c:v>
                </c:pt>
                <c:pt idx="6621">
                  <c:v>-9.4533000000000005</c:v>
                </c:pt>
                <c:pt idx="6622">
                  <c:v>-9.3987999999999996</c:v>
                </c:pt>
                <c:pt idx="6623">
                  <c:v>-9.4214000000000002</c:v>
                </c:pt>
                <c:pt idx="6624">
                  <c:v>-9.4111999999999991</c:v>
                </c:pt>
                <c:pt idx="6625">
                  <c:v>-9.3757000000000001</c:v>
                </c:pt>
                <c:pt idx="6626">
                  <c:v>-9.2266999999999992</c:v>
                </c:pt>
                <c:pt idx="6627">
                  <c:v>-8.9901</c:v>
                </c:pt>
                <c:pt idx="6628">
                  <c:v>-8.8026</c:v>
                </c:pt>
                <c:pt idx="6629">
                  <c:v>-8.6105999999999998</c:v>
                </c:pt>
                <c:pt idx="6630">
                  <c:v>-8.4196000000000009</c:v>
                </c:pt>
                <c:pt idx="6631">
                  <c:v>-8.2658000000000005</c:v>
                </c:pt>
                <c:pt idx="6632">
                  <c:v>-8.1356000000000002</c:v>
                </c:pt>
                <c:pt idx="6633">
                  <c:v>-7.9490999999999996</c:v>
                </c:pt>
                <c:pt idx="6634">
                  <c:v>-7.6867000000000001</c:v>
                </c:pt>
                <c:pt idx="6635">
                  <c:v>-7.4257999999999997</c:v>
                </c:pt>
                <c:pt idx="6636">
                  <c:v>-7.1978999999999997</c:v>
                </c:pt>
                <c:pt idx="6637">
                  <c:v>-7.0575999999999999</c:v>
                </c:pt>
                <c:pt idx="6638">
                  <c:v>-6.8860999999999999</c:v>
                </c:pt>
                <c:pt idx="6639">
                  <c:v>-6.6867000000000001</c:v>
                </c:pt>
                <c:pt idx="6640">
                  <c:v>-6.6157000000000004</c:v>
                </c:pt>
                <c:pt idx="6641">
                  <c:v>-6.5446</c:v>
                </c:pt>
                <c:pt idx="6642">
                  <c:v>-6.4600999999999997</c:v>
                </c:pt>
                <c:pt idx="6643">
                  <c:v>-6.3686999999999996</c:v>
                </c:pt>
                <c:pt idx="6644">
                  <c:v>-6.3406000000000002</c:v>
                </c:pt>
                <c:pt idx="6645">
                  <c:v>-6.3346999999999998</c:v>
                </c:pt>
                <c:pt idx="6646">
                  <c:v>-6.2901999999999996</c:v>
                </c:pt>
                <c:pt idx="6647">
                  <c:v>-6.3255999999999997</c:v>
                </c:pt>
                <c:pt idx="6648">
                  <c:v>-6.4147999999999996</c:v>
                </c:pt>
                <c:pt idx="6649">
                  <c:v>-6.5491999999999999</c:v>
                </c:pt>
                <c:pt idx="6650">
                  <c:v>-6.72</c:v>
                </c:pt>
                <c:pt idx="6651">
                  <c:v>-6.8250000000000002</c:v>
                </c:pt>
                <c:pt idx="6652">
                  <c:v>-6.8998999999999997</c:v>
                </c:pt>
                <c:pt idx="6653">
                  <c:v>-7.0072000000000001</c:v>
                </c:pt>
                <c:pt idx="6654">
                  <c:v>-7.1193</c:v>
                </c:pt>
                <c:pt idx="6655">
                  <c:v>-7.1981999999999999</c:v>
                </c:pt>
                <c:pt idx="6656">
                  <c:v>-7.3257000000000003</c:v>
                </c:pt>
                <c:pt idx="6657">
                  <c:v>-7.4017999999999997</c:v>
                </c:pt>
                <c:pt idx="6658">
                  <c:v>-7.4542999999999999</c:v>
                </c:pt>
                <c:pt idx="6659">
                  <c:v>-7.4866000000000001</c:v>
                </c:pt>
                <c:pt idx="6660">
                  <c:v>-7.6017000000000001</c:v>
                </c:pt>
                <c:pt idx="6661">
                  <c:v>-7.641</c:v>
                </c:pt>
                <c:pt idx="6662">
                  <c:v>-7.6283000000000003</c:v>
                </c:pt>
                <c:pt idx="6663">
                  <c:v>-7.5739000000000001</c:v>
                </c:pt>
                <c:pt idx="6664">
                  <c:v>-7.4756</c:v>
                </c:pt>
                <c:pt idx="6665">
                  <c:v>-7.3518999999999997</c:v>
                </c:pt>
                <c:pt idx="6666">
                  <c:v>-7.2309999999999999</c:v>
                </c:pt>
                <c:pt idx="6667">
                  <c:v>-7.1635999999999997</c:v>
                </c:pt>
                <c:pt idx="6668">
                  <c:v>-7.1524999999999999</c:v>
                </c:pt>
                <c:pt idx="6669">
                  <c:v>-7.1512000000000002</c:v>
                </c:pt>
                <c:pt idx="6670">
                  <c:v>-7.149</c:v>
                </c:pt>
                <c:pt idx="6671">
                  <c:v>-7.1971999999999996</c:v>
                </c:pt>
                <c:pt idx="6672">
                  <c:v>-7.3093000000000004</c:v>
                </c:pt>
                <c:pt idx="6673">
                  <c:v>-7.3887</c:v>
                </c:pt>
                <c:pt idx="6674">
                  <c:v>-7.4683000000000002</c:v>
                </c:pt>
                <c:pt idx="6675">
                  <c:v>-7.6261999999999999</c:v>
                </c:pt>
                <c:pt idx="6676">
                  <c:v>-7.7144000000000004</c:v>
                </c:pt>
                <c:pt idx="6677">
                  <c:v>-7.7622999999999998</c:v>
                </c:pt>
                <c:pt idx="6678">
                  <c:v>-7.7911000000000001</c:v>
                </c:pt>
                <c:pt idx="6679">
                  <c:v>-7.8277999999999999</c:v>
                </c:pt>
                <c:pt idx="6680">
                  <c:v>-7.7727000000000004</c:v>
                </c:pt>
                <c:pt idx="6681">
                  <c:v>-7.6734999999999998</c:v>
                </c:pt>
                <c:pt idx="6682">
                  <c:v>-7.5345000000000004</c:v>
                </c:pt>
                <c:pt idx="6683">
                  <c:v>-7.4309000000000003</c:v>
                </c:pt>
                <c:pt idx="6684">
                  <c:v>-7.3467000000000002</c:v>
                </c:pt>
                <c:pt idx="6685">
                  <c:v>-7.3186999999999998</c:v>
                </c:pt>
                <c:pt idx="6686">
                  <c:v>-7.3414999999999999</c:v>
                </c:pt>
                <c:pt idx="6687">
                  <c:v>-7.31</c:v>
                </c:pt>
                <c:pt idx="6688">
                  <c:v>-7.2840999999999996</c:v>
                </c:pt>
                <c:pt idx="6689">
                  <c:v>-7.2680999999999996</c:v>
                </c:pt>
                <c:pt idx="6690">
                  <c:v>-7.2877999999999998</c:v>
                </c:pt>
                <c:pt idx="6691">
                  <c:v>-7.3498000000000001</c:v>
                </c:pt>
                <c:pt idx="6692">
                  <c:v>-7.4211999999999998</c:v>
                </c:pt>
                <c:pt idx="6693">
                  <c:v>-7.4978999999999996</c:v>
                </c:pt>
                <c:pt idx="6694">
                  <c:v>-7.5446999999999997</c:v>
                </c:pt>
                <c:pt idx="6695">
                  <c:v>-7.5759999999999996</c:v>
                </c:pt>
                <c:pt idx="6696">
                  <c:v>-7.5951000000000004</c:v>
                </c:pt>
                <c:pt idx="6697">
                  <c:v>-7.5213000000000001</c:v>
                </c:pt>
                <c:pt idx="6698">
                  <c:v>-7.4554</c:v>
                </c:pt>
                <c:pt idx="6699">
                  <c:v>-7.4391999999999996</c:v>
                </c:pt>
                <c:pt idx="6700">
                  <c:v>-7.4343000000000004</c:v>
                </c:pt>
                <c:pt idx="6701">
                  <c:v>-7.4165999999999999</c:v>
                </c:pt>
                <c:pt idx="6702">
                  <c:v>-7.3780999999999999</c:v>
                </c:pt>
                <c:pt idx="6703">
                  <c:v>-7.3178000000000001</c:v>
                </c:pt>
                <c:pt idx="6704">
                  <c:v>-7.2869000000000002</c:v>
                </c:pt>
                <c:pt idx="6705">
                  <c:v>-7.2805</c:v>
                </c:pt>
                <c:pt idx="6706">
                  <c:v>-7.3033000000000001</c:v>
                </c:pt>
                <c:pt idx="6707">
                  <c:v>-7.3263999999999996</c:v>
                </c:pt>
                <c:pt idx="6708">
                  <c:v>-7.3539000000000003</c:v>
                </c:pt>
                <c:pt idx="6709">
                  <c:v>-7.3940000000000001</c:v>
                </c:pt>
                <c:pt idx="6710">
                  <c:v>-7.44</c:v>
                </c:pt>
                <c:pt idx="6711">
                  <c:v>-7.45</c:v>
                </c:pt>
                <c:pt idx="6712">
                  <c:v>-7.4706000000000001</c:v>
                </c:pt>
                <c:pt idx="6713">
                  <c:v>-7.4863999999999997</c:v>
                </c:pt>
                <c:pt idx="6714">
                  <c:v>-7.5148999999999999</c:v>
                </c:pt>
                <c:pt idx="6715">
                  <c:v>-7.5270000000000001</c:v>
                </c:pt>
                <c:pt idx="6716">
                  <c:v>-7.5071000000000003</c:v>
                </c:pt>
                <c:pt idx="6717">
                  <c:v>-7.5556999999999999</c:v>
                </c:pt>
                <c:pt idx="6718">
                  <c:v>-7.5731999999999999</c:v>
                </c:pt>
                <c:pt idx="6719">
                  <c:v>-7.5781999999999998</c:v>
                </c:pt>
                <c:pt idx="6720">
                  <c:v>-7.5761000000000003</c:v>
                </c:pt>
                <c:pt idx="6721">
                  <c:v>-7.5157999999999996</c:v>
                </c:pt>
                <c:pt idx="6722">
                  <c:v>-7.4283000000000001</c:v>
                </c:pt>
                <c:pt idx="6723">
                  <c:v>-7.4184000000000001</c:v>
                </c:pt>
                <c:pt idx="6724">
                  <c:v>-7.4945000000000004</c:v>
                </c:pt>
                <c:pt idx="6725">
                  <c:v>-7.5419999999999998</c:v>
                </c:pt>
                <c:pt idx="6726">
                  <c:v>-7.5556999999999999</c:v>
                </c:pt>
                <c:pt idx="6727">
                  <c:v>-7.5983000000000001</c:v>
                </c:pt>
                <c:pt idx="6728">
                  <c:v>-7.6238000000000001</c:v>
                </c:pt>
                <c:pt idx="6729">
                  <c:v>-7.6859999999999999</c:v>
                </c:pt>
                <c:pt idx="6730">
                  <c:v>-7.7682000000000002</c:v>
                </c:pt>
                <c:pt idx="6731">
                  <c:v>-7.8178000000000001</c:v>
                </c:pt>
                <c:pt idx="6732">
                  <c:v>-7.9165999999999999</c:v>
                </c:pt>
                <c:pt idx="6733">
                  <c:v>-8.0357000000000003</c:v>
                </c:pt>
                <c:pt idx="6734">
                  <c:v>-8.2171000000000003</c:v>
                </c:pt>
                <c:pt idx="6735">
                  <c:v>-8.4760000000000009</c:v>
                </c:pt>
                <c:pt idx="6736">
                  <c:v>-8.7667999999999999</c:v>
                </c:pt>
                <c:pt idx="6737">
                  <c:v>-9.1745000000000001</c:v>
                </c:pt>
                <c:pt idx="6738">
                  <c:v>-9.6034000000000006</c:v>
                </c:pt>
                <c:pt idx="6739">
                  <c:v>-10.038</c:v>
                </c:pt>
                <c:pt idx="6740">
                  <c:v>-10.298</c:v>
                </c:pt>
                <c:pt idx="6741">
                  <c:v>-10.425000000000001</c:v>
                </c:pt>
                <c:pt idx="6742">
                  <c:v>-10.449</c:v>
                </c:pt>
                <c:pt idx="6743">
                  <c:v>-10.526</c:v>
                </c:pt>
                <c:pt idx="6744">
                  <c:v>-10.616</c:v>
                </c:pt>
                <c:pt idx="6745">
                  <c:v>-10.667999999999999</c:v>
                </c:pt>
                <c:pt idx="6746">
                  <c:v>-10.707000000000001</c:v>
                </c:pt>
                <c:pt idx="6747">
                  <c:v>-10.653</c:v>
                </c:pt>
                <c:pt idx="6748">
                  <c:v>-10.577</c:v>
                </c:pt>
                <c:pt idx="6749">
                  <c:v>-10.47</c:v>
                </c:pt>
                <c:pt idx="6750">
                  <c:v>-10.368</c:v>
                </c:pt>
                <c:pt idx="6751">
                  <c:v>-10.356</c:v>
                </c:pt>
                <c:pt idx="6752">
                  <c:v>-10.335000000000001</c:v>
                </c:pt>
                <c:pt idx="6753">
                  <c:v>-10.272</c:v>
                </c:pt>
                <c:pt idx="6754">
                  <c:v>-10.265000000000001</c:v>
                </c:pt>
                <c:pt idx="6755">
                  <c:v>-10.256</c:v>
                </c:pt>
                <c:pt idx="6756">
                  <c:v>-10.236000000000001</c:v>
                </c:pt>
                <c:pt idx="6757">
                  <c:v>-10.227</c:v>
                </c:pt>
                <c:pt idx="6758">
                  <c:v>-10.198</c:v>
                </c:pt>
                <c:pt idx="6759">
                  <c:v>-10.156000000000001</c:v>
                </c:pt>
                <c:pt idx="6760">
                  <c:v>-10.087999999999999</c:v>
                </c:pt>
                <c:pt idx="6761">
                  <c:v>-10.044</c:v>
                </c:pt>
                <c:pt idx="6762">
                  <c:v>-9.9865999999999993</c:v>
                </c:pt>
                <c:pt idx="6763">
                  <c:v>-9.9236000000000004</c:v>
                </c:pt>
                <c:pt idx="6764">
                  <c:v>-9.8745999999999992</c:v>
                </c:pt>
                <c:pt idx="6765">
                  <c:v>-9.8153000000000006</c:v>
                </c:pt>
                <c:pt idx="6766">
                  <c:v>-9.8267000000000007</c:v>
                </c:pt>
                <c:pt idx="6767">
                  <c:v>-9.7536000000000005</c:v>
                </c:pt>
                <c:pt idx="6768">
                  <c:v>-9.6350999999999996</c:v>
                </c:pt>
                <c:pt idx="6769">
                  <c:v>-9.5967000000000002</c:v>
                </c:pt>
                <c:pt idx="6770">
                  <c:v>-9.6280000000000001</c:v>
                </c:pt>
                <c:pt idx="6771">
                  <c:v>-9.6201000000000008</c:v>
                </c:pt>
                <c:pt idx="6772">
                  <c:v>-9.6358999999999995</c:v>
                </c:pt>
                <c:pt idx="6773">
                  <c:v>-9.6631</c:v>
                </c:pt>
                <c:pt idx="6774">
                  <c:v>-9.6957000000000004</c:v>
                </c:pt>
                <c:pt idx="6775">
                  <c:v>-9.6852</c:v>
                </c:pt>
                <c:pt idx="6776">
                  <c:v>-9.6980000000000004</c:v>
                </c:pt>
                <c:pt idx="6777">
                  <c:v>-9.7431000000000001</c:v>
                </c:pt>
                <c:pt idx="6778">
                  <c:v>-9.7973999999999997</c:v>
                </c:pt>
                <c:pt idx="6779">
                  <c:v>-9.8285</c:v>
                </c:pt>
                <c:pt idx="6780">
                  <c:v>-9.8710000000000004</c:v>
                </c:pt>
                <c:pt idx="6781">
                  <c:v>-9.9384999999999994</c:v>
                </c:pt>
                <c:pt idx="6782">
                  <c:v>-9.9995999999999992</c:v>
                </c:pt>
                <c:pt idx="6783">
                  <c:v>-10.013999999999999</c:v>
                </c:pt>
                <c:pt idx="6784">
                  <c:v>-10.057</c:v>
                </c:pt>
                <c:pt idx="6785">
                  <c:v>-10.053000000000001</c:v>
                </c:pt>
                <c:pt idx="6786">
                  <c:v>-10.093999999999999</c:v>
                </c:pt>
                <c:pt idx="6787">
                  <c:v>-10.157</c:v>
                </c:pt>
                <c:pt idx="6788">
                  <c:v>-10.207000000000001</c:v>
                </c:pt>
                <c:pt idx="6789">
                  <c:v>-10.292</c:v>
                </c:pt>
                <c:pt idx="6790">
                  <c:v>-10.395</c:v>
                </c:pt>
                <c:pt idx="6791">
                  <c:v>-10.413</c:v>
                </c:pt>
                <c:pt idx="6792">
                  <c:v>-10.459</c:v>
                </c:pt>
                <c:pt idx="6793">
                  <c:v>-10.507</c:v>
                </c:pt>
                <c:pt idx="6794">
                  <c:v>-10.51</c:v>
                </c:pt>
                <c:pt idx="6795">
                  <c:v>-10.521000000000001</c:v>
                </c:pt>
                <c:pt idx="6796">
                  <c:v>-10.539</c:v>
                </c:pt>
                <c:pt idx="6797">
                  <c:v>-10.62</c:v>
                </c:pt>
                <c:pt idx="6798">
                  <c:v>-10.66</c:v>
                </c:pt>
                <c:pt idx="6799">
                  <c:v>-10.694000000000001</c:v>
                </c:pt>
                <c:pt idx="6800">
                  <c:v>-10.746</c:v>
                </c:pt>
                <c:pt idx="6801">
                  <c:v>-10.723000000000001</c:v>
                </c:pt>
                <c:pt idx="6802">
                  <c:v>-10.704000000000001</c:v>
                </c:pt>
                <c:pt idx="6803">
                  <c:v>-10.677</c:v>
                </c:pt>
                <c:pt idx="6804">
                  <c:v>-10.656000000000001</c:v>
                </c:pt>
                <c:pt idx="6805">
                  <c:v>-10.627000000000001</c:v>
                </c:pt>
                <c:pt idx="6806">
                  <c:v>-10.596</c:v>
                </c:pt>
                <c:pt idx="6807">
                  <c:v>-10.571999999999999</c:v>
                </c:pt>
                <c:pt idx="6808">
                  <c:v>-10.516999999999999</c:v>
                </c:pt>
                <c:pt idx="6809">
                  <c:v>-10.423</c:v>
                </c:pt>
                <c:pt idx="6810">
                  <c:v>-10.358000000000001</c:v>
                </c:pt>
                <c:pt idx="6811">
                  <c:v>-10.356999999999999</c:v>
                </c:pt>
                <c:pt idx="6812">
                  <c:v>-10.315</c:v>
                </c:pt>
                <c:pt idx="6813">
                  <c:v>-10.317</c:v>
                </c:pt>
                <c:pt idx="6814">
                  <c:v>-10.368</c:v>
                </c:pt>
                <c:pt idx="6815">
                  <c:v>-10.361000000000001</c:v>
                </c:pt>
                <c:pt idx="6816">
                  <c:v>-10.31</c:v>
                </c:pt>
                <c:pt idx="6817">
                  <c:v>-10.311</c:v>
                </c:pt>
                <c:pt idx="6818">
                  <c:v>-10.273999999999999</c:v>
                </c:pt>
                <c:pt idx="6819">
                  <c:v>-10.234</c:v>
                </c:pt>
                <c:pt idx="6820">
                  <c:v>-10.207000000000001</c:v>
                </c:pt>
                <c:pt idx="6821">
                  <c:v>-10.170999999999999</c:v>
                </c:pt>
                <c:pt idx="6822">
                  <c:v>-10.167</c:v>
                </c:pt>
                <c:pt idx="6823">
                  <c:v>-10.146000000000001</c:v>
                </c:pt>
                <c:pt idx="6824">
                  <c:v>-10.179</c:v>
                </c:pt>
                <c:pt idx="6825">
                  <c:v>-10.08</c:v>
                </c:pt>
                <c:pt idx="6826">
                  <c:v>-9.9176000000000002</c:v>
                </c:pt>
                <c:pt idx="6827">
                  <c:v>-9.8503000000000007</c:v>
                </c:pt>
                <c:pt idx="6828">
                  <c:v>-9.7964000000000002</c:v>
                </c:pt>
                <c:pt idx="6829">
                  <c:v>-9.6801999999999992</c:v>
                </c:pt>
                <c:pt idx="6830">
                  <c:v>-9.5969999999999995</c:v>
                </c:pt>
                <c:pt idx="6831">
                  <c:v>-9.4871999999999996</c:v>
                </c:pt>
                <c:pt idx="6832">
                  <c:v>-9.4291999999999998</c:v>
                </c:pt>
                <c:pt idx="6833">
                  <c:v>-9.3640000000000008</c:v>
                </c:pt>
                <c:pt idx="6834">
                  <c:v>-9.3003</c:v>
                </c:pt>
                <c:pt idx="6835">
                  <c:v>-9.2582000000000004</c:v>
                </c:pt>
                <c:pt idx="6836">
                  <c:v>-9.2152999999999992</c:v>
                </c:pt>
                <c:pt idx="6837">
                  <c:v>-9.2230000000000008</c:v>
                </c:pt>
                <c:pt idx="6838">
                  <c:v>-9.2978000000000005</c:v>
                </c:pt>
                <c:pt idx="6839">
                  <c:v>-9.3468</c:v>
                </c:pt>
                <c:pt idx="6840">
                  <c:v>-9.4337999999999997</c:v>
                </c:pt>
                <c:pt idx="6841">
                  <c:v>-9.4869000000000003</c:v>
                </c:pt>
                <c:pt idx="6842">
                  <c:v>-9.5541</c:v>
                </c:pt>
                <c:pt idx="6843">
                  <c:v>-9.6159999999999997</c:v>
                </c:pt>
                <c:pt idx="6844">
                  <c:v>-9.7342999999999993</c:v>
                </c:pt>
                <c:pt idx="6845">
                  <c:v>-9.9315999999999995</c:v>
                </c:pt>
                <c:pt idx="6846">
                  <c:v>-10.085000000000001</c:v>
                </c:pt>
                <c:pt idx="6847">
                  <c:v>-10.302</c:v>
                </c:pt>
                <c:pt idx="6848">
                  <c:v>-10.551</c:v>
                </c:pt>
                <c:pt idx="6849">
                  <c:v>-10.74</c:v>
                </c:pt>
                <c:pt idx="6850">
                  <c:v>-10.845000000000001</c:v>
                </c:pt>
                <c:pt idx="6851">
                  <c:v>-10.903</c:v>
                </c:pt>
                <c:pt idx="6852">
                  <c:v>-10.949</c:v>
                </c:pt>
                <c:pt idx="6853">
                  <c:v>-11.029</c:v>
                </c:pt>
                <c:pt idx="6854">
                  <c:v>-11.092000000000001</c:v>
                </c:pt>
                <c:pt idx="6855">
                  <c:v>-11.121</c:v>
                </c:pt>
                <c:pt idx="6856">
                  <c:v>-11.151999999999999</c:v>
                </c:pt>
                <c:pt idx="6857">
                  <c:v>-11.138</c:v>
                </c:pt>
                <c:pt idx="6858">
                  <c:v>-11.105</c:v>
                </c:pt>
                <c:pt idx="6859">
                  <c:v>-11.038</c:v>
                </c:pt>
                <c:pt idx="6860">
                  <c:v>-10.955</c:v>
                </c:pt>
                <c:pt idx="6861">
                  <c:v>-10.882</c:v>
                </c:pt>
                <c:pt idx="6862">
                  <c:v>-10.906000000000001</c:v>
                </c:pt>
                <c:pt idx="6863">
                  <c:v>-10.884</c:v>
                </c:pt>
                <c:pt idx="6864">
                  <c:v>-10.894</c:v>
                </c:pt>
                <c:pt idx="6865">
                  <c:v>-10.933</c:v>
                </c:pt>
                <c:pt idx="6866">
                  <c:v>-11.002000000000001</c:v>
                </c:pt>
                <c:pt idx="6867">
                  <c:v>-11.077</c:v>
                </c:pt>
                <c:pt idx="6868">
                  <c:v>-11.114000000000001</c:v>
                </c:pt>
                <c:pt idx="6869">
                  <c:v>-11.178000000000001</c:v>
                </c:pt>
                <c:pt idx="6870">
                  <c:v>-11.254</c:v>
                </c:pt>
                <c:pt idx="6871">
                  <c:v>-11.257</c:v>
                </c:pt>
                <c:pt idx="6872">
                  <c:v>-11.255000000000001</c:v>
                </c:pt>
                <c:pt idx="6873">
                  <c:v>-11.282</c:v>
                </c:pt>
                <c:pt idx="6874">
                  <c:v>-11.337999999999999</c:v>
                </c:pt>
                <c:pt idx="6875">
                  <c:v>-11.425000000000001</c:v>
                </c:pt>
                <c:pt idx="6876">
                  <c:v>-11.468999999999999</c:v>
                </c:pt>
                <c:pt idx="6877">
                  <c:v>-11.515000000000001</c:v>
                </c:pt>
                <c:pt idx="6878">
                  <c:v>-11.558</c:v>
                </c:pt>
                <c:pt idx="6879">
                  <c:v>-11.529</c:v>
                </c:pt>
                <c:pt idx="6880">
                  <c:v>-11.551</c:v>
                </c:pt>
                <c:pt idx="6881">
                  <c:v>-11.555999999999999</c:v>
                </c:pt>
                <c:pt idx="6882">
                  <c:v>-11.638</c:v>
                </c:pt>
                <c:pt idx="6883">
                  <c:v>-11.698</c:v>
                </c:pt>
                <c:pt idx="6884">
                  <c:v>-11.727</c:v>
                </c:pt>
                <c:pt idx="6885">
                  <c:v>-11.827999999999999</c:v>
                </c:pt>
                <c:pt idx="6886">
                  <c:v>-11.928000000000001</c:v>
                </c:pt>
                <c:pt idx="6887">
                  <c:v>-11.961</c:v>
                </c:pt>
                <c:pt idx="6888">
                  <c:v>-12.03</c:v>
                </c:pt>
                <c:pt idx="6889">
                  <c:v>-12.065</c:v>
                </c:pt>
                <c:pt idx="6890">
                  <c:v>-12.081</c:v>
                </c:pt>
                <c:pt idx="6891">
                  <c:v>-12.115</c:v>
                </c:pt>
                <c:pt idx="6892">
                  <c:v>-12.077</c:v>
                </c:pt>
                <c:pt idx="6893">
                  <c:v>-12.118</c:v>
                </c:pt>
                <c:pt idx="6894">
                  <c:v>-12.180999999999999</c:v>
                </c:pt>
                <c:pt idx="6895">
                  <c:v>-12.222</c:v>
                </c:pt>
                <c:pt idx="6896">
                  <c:v>-12.26</c:v>
                </c:pt>
                <c:pt idx="6897">
                  <c:v>-12.276</c:v>
                </c:pt>
                <c:pt idx="6898">
                  <c:v>-12.278</c:v>
                </c:pt>
                <c:pt idx="6899">
                  <c:v>-12.260999999999999</c:v>
                </c:pt>
                <c:pt idx="6900">
                  <c:v>-12.260999999999999</c:v>
                </c:pt>
                <c:pt idx="6901">
                  <c:v>-12.29</c:v>
                </c:pt>
                <c:pt idx="6902">
                  <c:v>-12.336</c:v>
                </c:pt>
                <c:pt idx="6903">
                  <c:v>-12.321999999999999</c:v>
                </c:pt>
                <c:pt idx="6904">
                  <c:v>-12.329000000000001</c:v>
                </c:pt>
                <c:pt idx="6905">
                  <c:v>-12.356</c:v>
                </c:pt>
                <c:pt idx="6906">
                  <c:v>-12.391999999999999</c:v>
                </c:pt>
                <c:pt idx="6907">
                  <c:v>-12.428000000000001</c:v>
                </c:pt>
                <c:pt idx="6908">
                  <c:v>-12.462</c:v>
                </c:pt>
                <c:pt idx="6909">
                  <c:v>-12.489000000000001</c:v>
                </c:pt>
                <c:pt idx="6910">
                  <c:v>-12.536</c:v>
                </c:pt>
                <c:pt idx="6911">
                  <c:v>-12.571999999999999</c:v>
                </c:pt>
                <c:pt idx="6912">
                  <c:v>-12.492000000000001</c:v>
                </c:pt>
                <c:pt idx="6913">
                  <c:v>-12.471</c:v>
                </c:pt>
                <c:pt idx="6914">
                  <c:v>-12.446</c:v>
                </c:pt>
                <c:pt idx="6915">
                  <c:v>-12.468</c:v>
                </c:pt>
                <c:pt idx="6916">
                  <c:v>-12.502000000000001</c:v>
                </c:pt>
                <c:pt idx="6917">
                  <c:v>-12.499000000000001</c:v>
                </c:pt>
                <c:pt idx="6918">
                  <c:v>-12.497</c:v>
                </c:pt>
                <c:pt idx="6919">
                  <c:v>-12.496</c:v>
                </c:pt>
                <c:pt idx="6920">
                  <c:v>-12.523</c:v>
                </c:pt>
                <c:pt idx="6921">
                  <c:v>-12.555999999999999</c:v>
                </c:pt>
                <c:pt idx="6922">
                  <c:v>-12.561999999999999</c:v>
                </c:pt>
                <c:pt idx="6923">
                  <c:v>-12.593</c:v>
                </c:pt>
                <c:pt idx="6924">
                  <c:v>-12.596</c:v>
                </c:pt>
                <c:pt idx="6925">
                  <c:v>-12.609</c:v>
                </c:pt>
                <c:pt idx="6926">
                  <c:v>-12.644</c:v>
                </c:pt>
                <c:pt idx="6927">
                  <c:v>-12.641</c:v>
                </c:pt>
                <c:pt idx="6928">
                  <c:v>-12.676</c:v>
                </c:pt>
                <c:pt idx="6929">
                  <c:v>-12.702</c:v>
                </c:pt>
                <c:pt idx="6930">
                  <c:v>-12.696</c:v>
                </c:pt>
                <c:pt idx="6931">
                  <c:v>-12.728</c:v>
                </c:pt>
                <c:pt idx="6932">
                  <c:v>-12.769</c:v>
                </c:pt>
                <c:pt idx="6933">
                  <c:v>-12.797000000000001</c:v>
                </c:pt>
                <c:pt idx="6934">
                  <c:v>-12.827999999999999</c:v>
                </c:pt>
                <c:pt idx="6935">
                  <c:v>-12.834</c:v>
                </c:pt>
                <c:pt idx="6936">
                  <c:v>-12.766999999999999</c:v>
                </c:pt>
                <c:pt idx="6937">
                  <c:v>-12.717000000000001</c:v>
                </c:pt>
                <c:pt idx="6938">
                  <c:v>-12.676</c:v>
                </c:pt>
                <c:pt idx="6939">
                  <c:v>-12.673</c:v>
                </c:pt>
                <c:pt idx="6940">
                  <c:v>-12.689</c:v>
                </c:pt>
                <c:pt idx="6941">
                  <c:v>-12.7</c:v>
                </c:pt>
                <c:pt idx="6942">
                  <c:v>-12.701000000000001</c:v>
                </c:pt>
                <c:pt idx="6943">
                  <c:v>-12.705</c:v>
                </c:pt>
                <c:pt idx="6944">
                  <c:v>-12.718999999999999</c:v>
                </c:pt>
                <c:pt idx="6945">
                  <c:v>-12.754</c:v>
                </c:pt>
                <c:pt idx="6946">
                  <c:v>-12.739000000000001</c:v>
                </c:pt>
                <c:pt idx="6947">
                  <c:v>-12.718999999999999</c:v>
                </c:pt>
                <c:pt idx="6948">
                  <c:v>-12.728</c:v>
                </c:pt>
                <c:pt idx="6949">
                  <c:v>-12.72</c:v>
                </c:pt>
                <c:pt idx="6950">
                  <c:v>-12.71</c:v>
                </c:pt>
                <c:pt idx="6951">
                  <c:v>-12.723000000000001</c:v>
                </c:pt>
                <c:pt idx="6952">
                  <c:v>-12.724</c:v>
                </c:pt>
                <c:pt idx="6953">
                  <c:v>-12.741</c:v>
                </c:pt>
                <c:pt idx="6954">
                  <c:v>-12.776999999999999</c:v>
                </c:pt>
                <c:pt idx="6955">
                  <c:v>-12.743</c:v>
                </c:pt>
                <c:pt idx="6956">
                  <c:v>-12.757</c:v>
                </c:pt>
                <c:pt idx="6957">
                  <c:v>-12.717000000000001</c:v>
                </c:pt>
                <c:pt idx="6958">
                  <c:v>-12.712999999999999</c:v>
                </c:pt>
                <c:pt idx="6959">
                  <c:v>-12.738</c:v>
                </c:pt>
                <c:pt idx="6960">
                  <c:v>-12.747999999999999</c:v>
                </c:pt>
                <c:pt idx="6961">
                  <c:v>-12.763</c:v>
                </c:pt>
                <c:pt idx="6962">
                  <c:v>-12.769</c:v>
                </c:pt>
                <c:pt idx="6963">
                  <c:v>-12.718</c:v>
                </c:pt>
                <c:pt idx="6964">
                  <c:v>-12.699</c:v>
                </c:pt>
                <c:pt idx="6965">
                  <c:v>-12.715</c:v>
                </c:pt>
                <c:pt idx="6966">
                  <c:v>-12.706</c:v>
                </c:pt>
                <c:pt idx="6967">
                  <c:v>-12.663</c:v>
                </c:pt>
                <c:pt idx="6968">
                  <c:v>-12.678000000000001</c:v>
                </c:pt>
                <c:pt idx="6969">
                  <c:v>-12.673999999999999</c:v>
                </c:pt>
                <c:pt idx="6970">
                  <c:v>-12.612</c:v>
                </c:pt>
                <c:pt idx="6971">
                  <c:v>-12.584</c:v>
                </c:pt>
                <c:pt idx="6972">
                  <c:v>-12.532999999999999</c:v>
                </c:pt>
                <c:pt idx="6973">
                  <c:v>-12.510999999999999</c:v>
                </c:pt>
                <c:pt idx="6974">
                  <c:v>-12.526999999999999</c:v>
                </c:pt>
                <c:pt idx="6975">
                  <c:v>-12.493</c:v>
                </c:pt>
                <c:pt idx="6976">
                  <c:v>-12.484</c:v>
                </c:pt>
                <c:pt idx="6977">
                  <c:v>-12.502000000000001</c:v>
                </c:pt>
                <c:pt idx="6978">
                  <c:v>-12.464</c:v>
                </c:pt>
                <c:pt idx="6979">
                  <c:v>-12.426</c:v>
                </c:pt>
                <c:pt idx="6980">
                  <c:v>-12.432</c:v>
                </c:pt>
                <c:pt idx="6981">
                  <c:v>-12.391999999999999</c:v>
                </c:pt>
                <c:pt idx="6982">
                  <c:v>-12.298999999999999</c:v>
                </c:pt>
                <c:pt idx="6983">
                  <c:v>-12.29</c:v>
                </c:pt>
                <c:pt idx="6984">
                  <c:v>-12.378</c:v>
                </c:pt>
                <c:pt idx="6985">
                  <c:v>-12.414999999999999</c:v>
                </c:pt>
                <c:pt idx="6986">
                  <c:v>-12.507999999999999</c:v>
                </c:pt>
                <c:pt idx="6987">
                  <c:v>-12.589</c:v>
                </c:pt>
                <c:pt idx="6988">
                  <c:v>-12.631</c:v>
                </c:pt>
                <c:pt idx="6989">
                  <c:v>-12.701000000000001</c:v>
                </c:pt>
                <c:pt idx="6990">
                  <c:v>-12.765000000000001</c:v>
                </c:pt>
                <c:pt idx="6991">
                  <c:v>-12.78</c:v>
                </c:pt>
                <c:pt idx="6992">
                  <c:v>-12.79</c:v>
                </c:pt>
                <c:pt idx="6993">
                  <c:v>-12.846</c:v>
                </c:pt>
                <c:pt idx="6994">
                  <c:v>-12.936</c:v>
                </c:pt>
                <c:pt idx="6995">
                  <c:v>-12.965</c:v>
                </c:pt>
                <c:pt idx="6996">
                  <c:v>-13.000999999999999</c:v>
                </c:pt>
                <c:pt idx="6997">
                  <c:v>-12.987</c:v>
                </c:pt>
                <c:pt idx="6998">
                  <c:v>-13.087</c:v>
                </c:pt>
                <c:pt idx="6999">
                  <c:v>-13.228999999999999</c:v>
                </c:pt>
                <c:pt idx="7000">
                  <c:v>-13.247</c:v>
                </c:pt>
                <c:pt idx="7001">
                  <c:v>-13.271000000000001</c:v>
                </c:pt>
                <c:pt idx="7002">
                  <c:v>-13.369</c:v>
                </c:pt>
                <c:pt idx="7003">
                  <c:v>-13.423999999999999</c:v>
                </c:pt>
                <c:pt idx="7004">
                  <c:v>-13.502000000000001</c:v>
                </c:pt>
                <c:pt idx="7005">
                  <c:v>-13.58</c:v>
                </c:pt>
                <c:pt idx="7006">
                  <c:v>-13.645</c:v>
                </c:pt>
                <c:pt idx="7007">
                  <c:v>-13.651999999999999</c:v>
                </c:pt>
                <c:pt idx="7008">
                  <c:v>-13.673</c:v>
                </c:pt>
                <c:pt idx="7009">
                  <c:v>-13.664999999999999</c:v>
                </c:pt>
                <c:pt idx="7010">
                  <c:v>-13.685</c:v>
                </c:pt>
                <c:pt idx="7011">
                  <c:v>-13.712</c:v>
                </c:pt>
                <c:pt idx="7012">
                  <c:v>-13.731</c:v>
                </c:pt>
                <c:pt idx="7013">
                  <c:v>-13.709</c:v>
                </c:pt>
                <c:pt idx="7014">
                  <c:v>-13.736000000000001</c:v>
                </c:pt>
                <c:pt idx="7015">
                  <c:v>-13.763999999999999</c:v>
                </c:pt>
                <c:pt idx="7016">
                  <c:v>-13.83</c:v>
                </c:pt>
                <c:pt idx="7017">
                  <c:v>-13.91</c:v>
                </c:pt>
                <c:pt idx="7018">
                  <c:v>-13.895</c:v>
                </c:pt>
                <c:pt idx="7019">
                  <c:v>-13.853999999999999</c:v>
                </c:pt>
                <c:pt idx="7020">
                  <c:v>-13.8</c:v>
                </c:pt>
                <c:pt idx="7021">
                  <c:v>-13.789</c:v>
                </c:pt>
                <c:pt idx="7022">
                  <c:v>-13.775</c:v>
                </c:pt>
                <c:pt idx="7023">
                  <c:v>-13.77</c:v>
                </c:pt>
                <c:pt idx="7024">
                  <c:v>-13.778</c:v>
                </c:pt>
                <c:pt idx="7025">
                  <c:v>-13.755000000000001</c:v>
                </c:pt>
                <c:pt idx="7026">
                  <c:v>-13.686</c:v>
                </c:pt>
                <c:pt idx="7027">
                  <c:v>-13.61</c:v>
                </c:pt>
                <c:pt idx="7028">
                  <c:v>-13.577999999999999</c:v>
                </c:pt>
                <c:pt idx="7029">
                  <c:v>-13.590999999999999</c:v>
                </c:pt>
                <c:pt idx="7030">
                  <c:v>-13.536</c:v>
                </c:pt>
                <c:pt idx="7031">
                  <c:v>-13.529</c:v>
                </c:pt>
                <c:pt idx="7032">
                  <c:v>-13.534000000000001</c:v>
                </c:pt>
                <c:pt idx="7033">
                  <c:v>-13.443</c:v>
                </c:pt>
                <c:pt idx="7034">
                  <c:v>-13.346</c:v>
                </c:pt>
                <c:pt idx="7035">
                  <c:v>-13.278</c:v>
                </c:pt>
                <c:pt idx="7036">
                  <c:v>-13.352</c:v>
                </c:pt>
                <c:pt idx="7037">
                  <c:v>-13.353999999999999</c:v>
                </c:pt>
                <c:pt idx="7038">
                  <c:v>-13.337</c:v>
                </c:pt>
                <c:pt idx="7039">
                  <c:v>-13.331</c:v>
                </c:pt>
                <c:pt idx="7040">
                  <c:v>-13.315</c:v>
                </c:pt>
                <c:pt idx="7041">
                  <c:v>-13.276</c:v>
                </c:pt>
                <c:pt idx="7042">
                  <c:v>-13.239000000000001</c:v>
                </c:pt>
                <c:pt idx="7043">
                  <c:v>-13.218999999999999</c:v>
                </c:pt>
                <c:pt idx="7044">
                  <c:v>-13.208</c:v>
                </c:pt>
                <c:pt idx="7045">
                  <c:v>-13.191000000000001</c:v>
                </c:pt>
                <c:pt idx="7046">
                  <c:v>-13.157999999999999</c:v>
                </c:pt>
                <c:pt idx="7047">
                  <c:v>-13.095000000000001</c:v>
                </c:pt>
                <c:pt idx="7048">
                  <c:v>-13.125</c:v>
                </c:pt>
                <c:pt idx="7049">
                  <c:v>-13.071</c:v>
                </c:pt>
                <c:pt idx="7050">
                  <c:v>-13.053000000000001</c:v>
                </c:pt>
                <c:pt idx="7051">
                  <c:v>-13.028</c:v>
                </c:pt>
                <c:pt idx="7052">
                  <c:v>-13.000999999999999</c:v>
                </c:pt>
                <c:pt idx="7053">
                  <c:v>-12.973000000000001</c:v>
                </c:pt>
                <c:pt idx="7054">
                  <c:v>-12.895</c:v>
                </c:pt>
                <c:pt idx="7055">
                  <c:v>-12.811999999999999</c:v>
                </c:pt>
                <c:pt idx="7056">
                  <c:v>-12.763999999999999</c:v>
                </c:pt>
                <c:pt idx="7057">
                  <c:v>-12.702</c:v>
                </c:pt>
                <c:pt idx="7058">
                  <c:v>-12.651999999999999</c:v>
                </c:pt>
                <c:pt idx="7059">
                  <c:v>-12.605</c:v>
                </c:pt>
                <c:pt idx="7060">
                  <c:v>-12.513999999999999</c:v>
                </c:pt>
                <c:pt idx="7061">
                  <c:v>-12.45</c:v>
                </c:pt>
                <c:pt idx="7062">
                  <c:v>-12.337999999999999</c:v>
                </c:pt>
                <c:pt idx="7063">
                  <c:v>-12.173999999999999</c:v>
                </c:pt>
                <c:pt idx="7064">
                  <c:v>-12.002000000000001</c:v>
                </c:pt>
                <c:pt idx="7065">
                  <c:v>-11.731999999999999</c:v>
                </c:pt>
                <c:pt idx="7066">
                  <c:v>-11.529</c:v>
                </c:pt>
                <c:pt idx="7067">
                  <c:v>-11.401999999999999</c:v>
                </c:pt>
                <c:pt idx="7068">
                  <c:v>-11.315</c:v>
                </c:pt>
                <c:pt idx="7069">
                  <c:v>-11.202</c:v>
                </c:pt>
                <c:pt idx="7070">
                  <c:v>-11.135</c:v>
                </c:pt>
                <c:pt idx="7071">
                  <c:v>-11.195</c:v>
                </c:pt>
                <c:pt idx="7072">
                  <c:v>-11.147</c:v>
                </c:pt>
                <c:pt idx="7073">
                  <c:v>-11.105</c:v>
                </c:pt>
                <c:pt idx="7074">
                  <c:v>-11.048999999999999</c:v>
                </c:pt>
                <c:pt idx="7075">
                  <c:v>-10.906000000000001</c:v>
                </c:pt>
                <c:pt idx="7076">
                  <c:v>-10.805999999999999</c:v>
                </c:pt>
                <c:pt idx="7077">
                  <c:v>-10.706</c:v>
                </c:pt>
                <c:pt idx="7078">
                  <c:v>-10.598000000000001</c:v>
                </c:pt>
                <c:pt idx="7079">
                  <c:v>-10.565</c:v>
                </c:pt>
                <c:pt idx="7080">
                  <c:v>-10.564</c:v>
                </c:pt>
                <c:pt idx="7081">
                  <c:v>-10.617000000000001</c:v>
                </c:pt>
                <c:pt idx="7082">
                  <c:v>-10.794</c:v>
                </c:pt>
                <c:pt idx="7083">
                  <c:v>-10.895</c:v>
                </c:pt>
                <c:pt idx="7084">
                  <c:v>-10.843999999999999</c:v>
                </c:pt>
                <c:pt idx="7085">
                  <c:v>-10.866</c:v>
                </c:pt>
                <c:pt idx="7086">
                  <c:v>-10.907</c:v>
                </c:pt>
                <c:pt idx="7087">
                  <c:v>-10.941000000000001</c:v>
                </c:pt>
                <c:pt idx="7088">
                  <c:v>-10.912000000000001</c:v>
                </c:pt>
                <c:pt idx="7089">
                  <c:v>-10.833</c:v>
                </c:pt>
                <c:pt idx="7090">
                  <c:v>-10.647</c:v>
                </c:pt>
                <c:pt idx="7091">
                  <c:v>-10.538</c:v>
                </c:pt>
                <c:pt idx="7092">
                  <c:v>-10.432</c:v>
                </c:pt>
                <c:pt idx="7093">
                  <c:v>-10.323</c:v>
                </c:pt>
                <c:pt idx="7094">
                  <c:v>-10.244999999999999</c:v>
                </c:pt>
                <c:pt idx="7095">
                  <c:v>-10.244999999999999</c:v>
                </c:pt>
                <c:pt idx="7096">
                  <c:v>-10.201000000000001</c:v>
                </c:pt>
                <c:pt idx="7097">
                  <c:v>-10.238</c:v>
                </c:pt>
                <c:pt idx="7098">
                  <c:v>-10.3</c:v>
                </c:pt>
                <c:pt idx="7099">
                  <c:v>-10.342000000000001</c:v>
                </c:pt>
                <c:pt idx="7100">
                  <c:v>-10.41</c:v>
                </c:pt>
                <c:pt idx="7101">
                  <c:v>-10.51</c:v>
                </c:pt>
                <c:pt idx="7102">
                  <c:v>-10.539</c:v>
                </c:pt>
                <c:pt idx="7103">
                  <c:v>-10.505000000000001</c:v>
                </c:pt>
                <c:pt idx="7104">
                  <c:v>-10.468999999999999</c:v>
                </c:pt>
                <c:pt idx="7105">
                  <c:v>-10.366</c:v>
                </c:pt>
                <c:pt idx="7106">
                  <c:v>-10.305999999999999</c:v>
                </c:pt>
                <c:pt idx="7107">
                  <c:v>-10.369</c:v>
                </c:pt>
                <c:pt idx="7108">
                  <c:v>-10.364000000000001</c:v>
                </c:pt>
                <c:pt idx="7109">
                  <c:v>-10.377000000000001</c:v>
                </c:pt>
                <c:pt idx="7110">
                  <c:v>-10.446999999999999</c:v>
                </c:pt>
                <c:pt idx="7111">
                  <c:v>-10.483000000000001</c:v>
                </c:pt>
                <c:pt idx="7112">
                  <c:v>-10.473000000000001</c:v>
                </c:pt>
                <c:pt idx="7113">
                  <c:v>-10.423999999999999</c:v>
                </c:pt>
                <c:pt idx="7114">
                  <c:v>-10.388999999999999</c:v>
                </c:pt>
                <c:pt idx="7115">
                  <c:v>-10.314</c:v>
                </c:pt>
                <c:pt idx="7116">
                  <c:v>-10.282</c:v>
                </c:pt>
                <c:pt idx="7117">
                  <c:v>-10.287000000000001</c:v>
                </c:pt>
                <c:pt idx="7118">
                  <c:v>-10.246</c:v>
                </c:pt>
                <c:pt idx="7119">
                  <c:v>-10.198</c:v>
                </c:pt>
                <c:pt idx="7120">
                  <c:v>-10.135</c:v>
                </c:pt>
                <c:pt idx="7121">
                  <c:v>-10.069000000000001</c:v>
                </c:pt>
                <c:pt idx="7122">
                  <c:v>-10.074999999999999</c:v>
                </c:pt>
                <c:pt idx="7123">
                  <c:v>-10.124000000000001</c:v>
                </c:pt>
                <c:pt idx="7124">
                  <c:v>-10.081</c:v>
                </c:pt>
                <c:pt idx="7125">
                  <c:v>-10.047000000000001</c:v>
                </c:pt>
                <c:pt idx="7126">
                  <c:v>-9.9948999999999995</c:v>
                </c:pt>
                <c:pt idx="7127">
                  <c:v>-9.9753000000000007</c:v>
                </c:pt>
                <c:pt idx="7128">
                  <c:v>-9.9984999999999999</c:v>
                </c:pt>
                <c:pt idx="7129">
                  <c:v>-9.9232999999999993</c:v>
                </c:pt>
                <c:pt idx="7130">
                  <c:v>-9.9143000000000008</c:v>
                </c:pt>
                <c:pt idx="7131">
                  <c:v>-9.9154999999999998</c:v>
                </c:pt>
                <c:pt idx="7132">
                  <c:v>-9.8811999999999998</c:v>
                </c:pt>
                <c:pt idx="7133">
                  <c:v>-9.8229000000000006</c:v>
                </c:pt>
                <c:pt idx="7134">
                  <c:v>-9.7558000000000007</c:v>
                </c:pt>
                <c:pt idx="7135">
                  <c:v>-9.7439999999999998</c:v>
                </c:pt>
                <c:pt idx="7136">
                  <c:v>-9.8096999999999994</c:v>
                </c:pt>
                <c:pt idx="7137">
                  <c:v>-9.8507999999999996</c:v>
                </c:pt>
                <c:pt idx="7138">
                  <c:v>-9.8374000000000006</c:v>
                </c:pt>
                <c:pt idx="7139">
                  <c:v>-9.7445000000000004</c:v>
                </c:pt>
                <c:pt idx="7140">
                  <c:v>-9.7027999999999999</c:v>
                </c:pt>
                <c:pt idx="7141">
                  <c:v>-9.7446999999999999</c:v>
                </c:pt>
                <c:pt idx="7142">
                  <c:v>-9.8048999999999999</c:v>
                </c:pt>
                <c:pt idx="7143">
                  <c:v>-9.8102999999999998</c:v>
                </c:pt>
                <c:pt idx="7144">
                  <c:v>-9.7714999999999996</c:v>
                </c:pt>
                <c:pt idx="7145">
                  <c:v>-9.6879000000000008</c:v>
                </c:pt>
                <c:pt idx="7146">
                  <c:v>-9.6282999999999994</c:v>
                </c:pt>
                <c:pt idx="7147">
                  <c:v>-9.5973000000000006</c:v>
                </c:pt>
                <c:pt idx="7148">
                  <c:v>-9.6344999999999992</c:v>
                </c:pt>
                <c:pt idx="7149">
                  <c:v>-9.6735000000000007</c:v>
                </c:pt>
                <c:pt idx="7150">
                  <c:v>-9.6897000000000002</c:v>
                </c:pt>
                <c:pt idx="7151">
                  <c:v>-9.7232000000000003</c:v>
                </c:pt>
                <c:pt idx="7152">
                  <c:v>-9.8285</c:v>
                </c:pt>
                <c:pt idx="7153">
                  <c:v>-9.9566999999999997</c:v>
                </c:pt>
                <c:pt idx="7154">
                  <c:v>-10.119</c:v>
                </c:pt>
                <c:pt idx="7155">
                  <c:v>-10.282999999999999</c:v>
                </c:pt>
                <c:pt idx="7156">
                  <c:v>-10.443</c:v>
                </c:pt>
                <c:pt idx="7157">
                  <c:v>-10.661</c:v>
                </c:pt>
                <c:pt idx="7158">
                  <c:v>-11.01</c:v>
                </c:pt>
                <c:pt idx="7159">
                  <c:v>-11.315</c:v>
                </c:pt>
                <c:pt idx="7160">
                  <c:v>-11.6</c:v>
                </c:pt>
                <c:pt idx="7161">
                  <c:v>-11.971</c:v>
                </c:pt>
                <c:pt idx="7162">
                  <c:v>-12.348000000000001</c:v>
                </c:pt>
                <c:pt idx="7163">
                  <c:v>-12.669</c:v>
                </c:pt>
                <c:pt idx="7164">
                  <c:v>-12.978999999999999</c:v>
                </c:pt>
                <c:pt idx="7165">
                  <c:v>-13.231999999999999</c:v>
                </c:pt>
                <c:pt idx="7166">
                  <c:v>-13.326000000000001</c:v>
                </c:pt>
                <c:pt idx="7167">
                  <c:v>-13.36</c:v>
                </c:pt>
                <c:pt idx="7168">
                  <c:v>-13.378</c:v>
                </c:pt>
                <c:pt idx="7169">
                  <c:v>-13.372</c:v>
                </c:pt>
                <c:pt idx="7170">
                  <c:v>-13.423999999999999</c:v>
                </c:pt>
                <c:pt idx="7171">
                  <c:v>-13.56</c:v>
                </c:pt>
                <c:pt idx="7172">
                  <c:v>-13.614000000000001</c:v>
                </c:pt>
                <c:pt idx="7173">
                  <c:v>-13.611000000000001</c:v>
                </c:pt>
                <c:pt idx="7174">
                  <c:v>-13.675000000000001</c:v>
                </c:pt>
                <c:pt idx="7175">
                  <c:v>-13.749000000000001</c:v>
                </c:pt>
                <c:pt idx="7176">
                  <c:v>-13.750999999999999</c:v>
                </c:pt>
                <c:pt idx="7177">
                  <c:v>-13.763999999999999</c:v>
                </c:pt>
                <c:pt idx="7178">
                  <c:v>-13.757999999999999</c:v>
                </c:pt>
                <c:pt idx="7179">
                  <c:v>-13.741</c:v>
                </c:pt>
                <c:pt idx="7180">
                  <c:v>-13.760999999999999</c:v>
                </c:pt>
                <c:pt idx="7181">
                  <c:v>-13.776999999999999</c:v>
                </c:pt>
                <c:pt idx="7182">
                  <c:v>-13.779</c:v>
                </c:pt>
                <c:pt idx="7183">
                  <c:v>-13.81</c:v>
                </c:pt>
                <c:pt idx="7184">
                  <c:v>-13.848000000000001</c:v>
                </c:pt>
                <c:pt idx="7185">
                  <c:v>-13.888</c:v>
                </c:pt>
                <c:pt idx="7186">
                  <c:v>-13.898</c:v>
                </c:pt>
                <c:pt idx="7187">
                  <c:v>-13.9</c:v>
                </c:pt>
                <c:pt idx="7188">
                  <c:v>-13.885999999999999</c:v>
                </c:pt>
                <c:pt idx="7189">
                  <c:v>-13.907999999999999</c:v>
                </c:pt>
                <c:pt idx="7190">
                  <c:v>-13.882</c:v>
                </c:pt>
                <c:pt idx="7191">
                  <c:v>-13.882999999999999</c:v>
                </c:pt>
                <c:pt idx="7192">
                  <c:v>-13.855</c:v>
                </c:pt>
                <c:pt idx="7193">
                  <c:v>-13.839</c:v>
                </c:pt>
                <c:pt idx="7194">
                  <c:v>-13.882</c:v>
                </c:pt>
                <c:pt idx="7195">
                  <c:v>-13.888</c:v>
                </c:pt>
                <c:pt idx="7196">
                  <c:v>-13.872</c:v>
                </c:pt>
                <c:pt idx="7197">
                  <c:v>-13.948</c:v>
                </c:pt>
                <c:pt idx="7198">
                  <c:v>-13.973000000000001</c:v>
                </c:pt>
                <c:pt idx="7199">
                  <c:v>-13.961</c:v>
                </c:pt>
                <c:pt idx="7200">
                  <c:v>-13.975</c:v>
                </c:pt>
                <c:pt idx="7201">
                  <c:v>-14</c:v>
                </c:pt>
                <c:pt idx="7202">
                  <c:v>-14.037000000000001</c:v>
                </c:pt>
                <c:pt idx="7203">
                  <c:v>-14.05</c:v>
                </c:pt>
                <c:pt idx="7204">
                  <c:v>-14.037000000000001</c:v>
                </c:pt>
                <c:pt idx="7205">
                  <c:v>-13.951000000000001</c:v>
                </c:pt>
                <c:pt idx="7206">
                  <c:v>-13.923999999999999</c:v>
                </c:pt>
                <c:pt idx="7207">
                  <c:v>-13.875999999999999</c:v>
                </c:pt>
                <c:pt idx="7208">
                  <c:v>-13.867000000000001</c:v>
                </c:pt>
                <c:pt idx="7209">
                  <c:v>-13.875999999999999</c:v>
                </c:pt>
                <c:pt idx="7210">
                  <c:v>-13.888</c:v>
                </c:pt>
                <c:pt idx="7211">
                  <c:v>-13.885</c:v>
                </c:pt>
                <c:pt idx="7212">
                  <c:v>-13.926</c:v>
                </c:pt>
                <c:pt idx="7213">
                  <c:v>-13.888</c:v>
                </c:pt>
                <c:pt idx="7214">
                  <c:v>-13.919</c:v>
                </c:pt>
                <c:pt idx="7215">
                  <c:v>-13.933</c:v>
                </c:pt>
                <c:pt idx="7216">
                  <c:v>-13.917</c:v>
                </c:pt>
                <c:pt idx="7217">
                  <c:v>-13.875</c:v>
                </c:pt>
                <c:pt idx="7218">
                  <c:v>-13.882999999999999</c:v>
                </c:pt>
                <c:pt idx="7219">
                  <c:v>-13.903</c:v>
                </c:pt>
                <c:pt idx="7220">
                  <c:v>-13.885999999999999</c:v>
                </c:pt>
                <c:pt idx="7221">
                  <c:v>-13.874000000000001</c:v>
                </c:pt>
                <c:pt idx="7222">
                  <c:v>-13.916</c:v>
                </c:pt>
                <c:pt idx="7223">
                  <c:v>-13.891</c:v>
                </c:pt>
                <c:pt idx="7224">
                  <c:v>-13.88</c:v>
                </c:pt>
                <c:pt idx="7225">
                  <c:v>-13.831</c:v>
                </c:pt>
                <c:pt idx="7226">
                  <c:v>-13.789</c:v>
                </c:pt>
                <c:pt idx="7227">
                  <c:v>-13.82</c:v>
                </c:pt>
                <c:pt idx="7228">
                  <c:v>-13.824</c:v>
                </c:pt>
                <c:pt idx="7229">
                  <c:v>-13.817</c:v>
                </c:pt>
                <c:pt idx="7230">
                  <c:v>-13.773</c:v>
                </c:pt>
                <c:pt idx="7231">
                  <c:v>-13.784000000000001</c:v>
                </c:pt>
                <c:pt idx="7232">
                  <c:v>-13.811999999999999</c:v>
                </c:pt>
                <c:pt idx="7233">
                  <c:v>-13.815</c:v>
                </c:pt>
                <c:pt idx="7234">
                  <c:v>-13.808999999999999</c:v>
                </c:pt>
                <c:pt idx="7235">
                  <c:v>-13.846</c:v>
                </c:pt>
                <c:pt idx="7236">
                  <c:v>-13.840999999999999</c:v>
                </c:pt>
                <c:pt idx="7237">
                  <c:v>-13.843999999999999</c:v>
                </c:pt>
                <c:pt idx="7238">
                  <c:v>-13.817</c:v>
                </c:pt>
                <c:pt idx="7239">
                  <c:v>-13.831</c:v>
                </c:pt>
                <c:pt idx="7240">
                  <c:v>-13.829000000000001</c:v>
                </c:pt>
                <c:pt idx="7241">
                  <c:v>-13.848000000000001</c:v>
                </c:pt>
                <c:pt idx="7242">
                  <c:v>-13.842000000000001</c:v>
                </c:pt>
                <c:pt idx="7243">
                  <c:v>-13.859</c:v>
                </c:pt>
                <c:pt idx="7244">
                  <c:v>-13.879</c:v>
                </c:pt>
                <c:pt idx="7245">
                  <c:v>-13.914</c:v>
                </c:pt>
                <c:pt idx="7246">
                  <c:v>-13.904999999999999</c:v>
                </c:pt>
                <c:pt idx="7247">
                  <c:v>-13.907</c:v>
                </c:pt>
                <c:pt idx="7248">
                  <c:v>-13.935</c:v>
                </c:pt>
                <c:pt idx="7249">
                  <c:v>-13.933</c:v>
                </c:pt>
                <c:pt idx="7250">
                  <c:v>-13.983000000000001</c:v>
                </c:pt>
                <c:pt idx="7251">
                  <c:v>-13.989000000000001</c:v>
                </c:pt>
                <c:pt idx="7252">
                  <c:v>-13.927</c:v>
                </c:pt>
                <c:pt idx="7253">
                  <c:v>-13.959</c:v>
                </c:pt>
                <c:pt idx="7254">
                  <c:v>-13.972</c:v>
                </c:pt>
                <c:pt idx="7255">
                  <c:v>-13.973000000000001</c:v>
                </c:pt>
                <c:pt idx="7256">
                  <c:v>-14.005000000000001</c:v>
                </c:pt>
                <c:pt idx="7257">
                  <c:v>-14.061999999999999</c:v>
                </c:pt>
                <c:pt idx="7258">
                  <c:v>-14.116</c:v>
                </c:pt>
                <c:pt idx="7259">
                  <c:v>-14.148</c:v>
                </c:pt>
                <c:pt idx="7260">
                  <c:v>-14.169</c:v>
                </c:pt>
                <c:pt idx="7261">
                  <c:v>-14.159000000000001</c:v>
                </c:pt>
                <c:pt idx="7262">
                  <c:v>-14.16</c:v>
                </c:pt>
                <c:pt idx="7263">
                  <c:v>-14.169</c:v>
                </c:pt>
                <c:pt idx="7264">
                  <c:v>-14.175000000000001</c:v>
                </c:pt>
                <c:pt idx="7265">
                  <c:v>-14.148</c:v>
                </c:pt>
                <c:pt idx="7266">
                  <c:v>-14.182</c:v>
                </c:pt>
                <c:pt idx="7267">
                  <c:v>-14.234999999999999</c:v>
                </c:pt>
                <c:pt idx="7268">
                  <c:v>-14.327999999999999</c:v>
                </c:pt>
                <c:pt idx="7269">
                  <c:v>-14.343</c:v>
                </c:pt>
                <c:pt idx="7270">
                  <c:v>-14.358000000000001</c:v>
                </c:pt>
                <c:pt idx="7271">
                  <c:v>-14.324</c:v>
                </c:pt>
                <c:pt idx="7272">
                  <c:v>-14.319000000000001</c:v>
                </c:pt>
                <c:pt idx="7273">
                  <c:v>-14.368</c:v>
                </c:pt>
                <c:pt idx="7274">
                  <c:v>-14.471</c:v>
                </c:pt>
                <c:pt idx="7275">
                  <c:v>-14.541</c:v>
                </c:pt>
                <c:pt idx="7276">
                  <c:v>-14.587999999999999</c:v>
                </c:pt>
                <c:pt idx="7277">
                  <c:v>-14.629</c:v>
                </c:pt>
                <c:pt idx="7278">
                  <c:v>-14.645</c:v>
                </c:pt>
                <c:pt idx="7279">
                  <c:v>-14.696</c:v>
                </c:pt>
                <c:pt idx="7280">
                  <c:v>-14.698</c:v>
                </c:pt>
                <c:pt idx="7281">
                  <c:v>-14.766</c:v>
                </c:pt>
                <c:pt idx="7282">
                  <c:v>-14.829000000000001</c:v>
                </c:pt>
                <c:pt idx="7283">
                  <c:v>-14.866</c:v>
                </c:pt>
                <c:pt idx="7284">
                  <c:v>-14.936</c:v>
                </c:pt>
                <c:pt idx="7285">
                  <c:v>-14.95</c:v>
                </c:pt>
                <c:pt idx="7286">
                  <c:v>-14.996</c:v>
                </c:pt>
                <c:pt idx="7287">
                  <c:v>-15.041</c:v>
                </c:pt>
                <c:pt idx="7288">
                  <c:v>-15.010999999999999</c:v>
                </c:pt>
                <c:pt idx="7289">
                  <c:v>-15.023999999999999</c:v>
                </c:pt>
                <c:pt idx="7290">
                  <c:v>-15.042</c:v>
                </c:pt>
                <c:pt idx="7291">
                  <c:v>-15.061</c:v>
                </c:pt>
                <c:pt idx="7292">
                  <c:v>-15.093999999999999</c:v>
                </c:pt>
                <c:pt idx="7293">
                  <c:v>-15.106999999999999</c:v>
                </c:pt>
                <c:pt idx="7294">
                  <c:v>-15.106999999999999</c:v>
                </c:pt>
                <c:pt idx="7295">
                  <c:v>-15.121</c:v>
                </c:pt>
                <c:pt idx="7296">
                  <c:v>-15.132999999999999</c:v>
                </c:pt>
                <c:pt idx="7297">
                  <c:v>-15.115</c:v>
                </c:pt>
                <c:pt idx="7298">
                  <c:v>-15.115</c:v>
                </c:pt>
                <c:pt idx="7299">
                  <c:v>-15.116</c:v>
                </c:pt>
                <c:pt idx="7300">
                  <c:v>-15.086</c:v>
                </c:pt>
                <c:pt idx="7301">
                  <c:v>-15.112</c:v>
                </c:pt>
                <c:pt idx="7302">
                  <c:v>-15.122</c:v>
                </c:pt>
                <c:pt idx="7303">
                  <c:v>-15.098000000000001</c:v>
                </c:pt>
                <c:pt idx="7304">
                  <c:v>-15.034000000000001</c:v>
                </c:pt>
                <c:pt idx="7305">
                  <c:v>-15.012</c:v>
                </c:pt>
                <c:pt idx="7306">
                  <c:v>-15.012</c:v>
                </c:pt>
                <c:pt idx="7307">
                  <c:v>-15.041</c:v>
                </c:pt>
                <c:pt idx="7308">
                  <c:v>-15.032999999999999</c:v>
                </c:pt>
                <c:pt idx="7309">
                  <c:v>-15.082000000000001</c:v>
                </c:pt>
                <c:pt idx="7310">
                  <c:v>-15.164999999999999</c:v>
                </c:pt>
                <c:pt idx="7311">
                  <c:v>-15.163</c:v>
                </c:pt>
                <c:pt idx="7312">
                  <c:v>-15.177</c:v>
                </c:pt>
                <c:pt idx="7313">
                  <c:v>-15.204000000000001</c:v>
                </c:pt>
                <c:pt idx="7314">
                  <c:v>-15.243</c:v>
                </c:pt>
                <c:pt idx="7315">
                  <c:v>-15.279</c:v>
                </c:pt>
                <c:pt idx="7316">
                  <c:v>-15.379</c:v>
                </c:pt>
                <c:pt idx="7317">
                  <c:v>-15.361000000000001</c:v>
                </c:pt>
                <c:pt idx="7318">
                  <c:v>-15.346</c:v>
                </c:pt>
                <c:pt idx="7319">
                  <c:v>-15.333</c:v>
                </c:pt>
                <c:pt idx="7320">
                  <c:v>-15.372</c:v>
                </c:pt>
                <c:pt idx="7321">
                  <c:v>-15.369</c:v>
                </c:pt>
                <c:pt idx="7322">
                  <c:v>-15.346</c:v>
                </c:pt>
                <c:pt idx="7323">
                  <c:v>-15.266</c:v>
                </c:pt>
                <c:pt idx="7324">
                  <c:v>-15.202</c:v>
                </c:pt>
                <c:pt idx="7325">
                  <c:v>-15.192</c:v>
                </c:pt>
                <c:pt idx="7326">
                  <c:v>-15.215</c:v>
                </c:pt>
                <c:pt idx="7327">
                  <c:v>-15.255000000000001</c:v>
                </c:pt>
                <c:pt idx="7328">
                  <c:v>-15.196999999999999</c:v>
                </c:pt>
                <c:pt idx="7329">
                  <c:v>-15.223000000000001</c:v>
                </c:pt>
                <c:pt idx="7330">
                  <c:v>-15.244</c:v>
                </c:pt>
                <c:pt idx="7331">
                  <c:v>-15.257999999999999</c:v>
                </c:pt>
                <c:pt idx="7332">
                  <c:v>-15.284000000000001</c:v>
                </c:pt>
                <c:pt idx="7333">
                  <c:v>-15.353</c:v>
                </c:pt>
                <c:pt idx="7334">
                  <c:v>-15.335000000000001</c:v>
                </c:pt>
                <c:pt idx="7335">
                  <c:v>-15.324</c:v>
                </c:pt>
                <c:pt idx="7336">
                  <c:v>-15.321999999999999</c:v>
                </c:pt>
                <c:pt idx="7337">
                  <c:v>-15.31</c:v>
                </c:pt>
                <c:pt idx="7338">
                  <c:v>-15.375</c:v>
                </c:pt>
                <c:pt idx="7339">
                  <c:v>-15.395</c:v>
                </c:pt>
                <c:pt idx="7340">
                  <c:v>-15.359</c:v>
                </c:pt>
                <c:pt idx="7341">
                  <c:v>-15.374000000000001</c:v>
                </c:pt>
                <c:pt idx="7342">
                  <c:v>-15.406000000000001</c:v>
                </c:pt>
                <c:pt idx="7343">
                  <c:v>-15.476000000000001</c:v>
                </c:pt>
                <c:pt idx="7344">
                  <c:v>-15.52</c:v>
                </c:pt>
                <c:pt idx="7345">
                  <c:v>-15.491</c:v>
                </c:pt>
                <c:pt idx="7346">
                  <c:v>-15.516999999999999</c:v>
                </c:pt>
                <c:pt idx="7347">
                  <c:v>-15.500999999999999</c:v>
                </c:pt>
                <c:pt idx="7348">
                  <c:v>-15.456</c:v>
                </c:pt>
                <c:pt idx="7349">
                  <c:v>-15.454000000000001</c:v>
                </c:pt>
                <c:pt idx="7350">
                  <c:v>-15.472</c:v>
                </c:pt>
                <c:pt idx="7351">
                  <c:v>-15.465</c:v>
                </c:pt>
                <c:pt idx="7352">
                  <c:v>-15.494999999999999</c:v>
                </c:pt>
                <c:pt idx="7353">
                  <c:v>-15.464</c:v>
                </c:pt>
                <c:pt idx="7354">
                  <c:v>-15.449</c:v>
                </c:pt>
                <c:pt idx="7355">
                  <c:v>-15.444000000000001</c:v>
                </c:pt>
                <c:pt idx="7356">
                  <c:v>-15.468999999999999</c:v>
                </c:pt>
                <c:pt idx="7357">
                  <c:v>-15.476000000000001</c:v>
                </c:pt>
                <c:pt idx="7358">
                  <c:v>-15.478999999999999</c:v>
                </c:pt>
                <c:pt idx="7359">
                  <c:v>-15.477</c:v>
                </c:pt>
                <c:pt idx="7360">
                  <c:v>-15.439</c:v>
                </c:pt>
                <c:pt idx="7361">
                  <c:v>-15.417</c:v>
                </c:pt>
                <c:pt idx="7362">
                  <c:v>-15.419</c:v>
                </c:pt>
                <c:pt idx="7363">
                  <c:v>-15.454000000000001</c:v>
                </c:pt>
                <c:pt idx="7364">
                  <c:v>-15.504</c:v>
                </c:pt>
                <c:pt idx="7365">
                  <c:v>-15.510999999999999</c:v>
                </c:pt>
                <c:pt idx="7366">
                  <c:v>-15.459</c:v>
                </c:pt>
                <c:pt idx="7367">
                  <c:v>-15.425000000000001</c:v>
                </c:pt>
                <c:pt idx="7368">
                  <c:v>-15.426</c:v>
                </c:pt>
                <c:pt idx="7369">
                  <c:v>-15.393000000000001</c:v>
                </c:pt>
                <c:pt idx="7370">
                  <c:v>-15.372</c:v>
                </c:pt>
                <c:pt idx="7371">
                  <c:v>-15.37</c:v>
                </c:pt>
                <c:pt idx="7372">
                  <c:v>-15.342000000000001</c:v>
                </c:pt>
                <c:pt idx="7373">
                  <c:v>-15.329000000000001</c:v>
                </c:pt>
                <c:pt idx="7374">
                  <c:v>-15.24</c:v>
                </c:pt>
                <c:pt idx="7375">
                  <c:v>-15.27</c:v>
                </c:pt>
                <c:pt idx="7376">
                  <c:v>-15.253</c:v>
                </c:pt>
                <c:pt idx="7377">
                  <c:v>-15.189</c:v>
                </c:pt>
                <c:pt idx="7378">
                  <c:v>-15.132999999999999</c:v>
                </c:pt>
                <c:pt idx="7379">
                  <c:v>-15.086</c:v>
                </c:pt>
                <c:pt idx="7380">
                  <c:v>-15.04</c:v>
                </c:pt>
                <c:pt idx="7381">
                  <c:v>-14.955</c:v>
                </c:pt>
                <c:pt idx="7382">
                  <c:v>-14.904</c:v>
                </c:pt>
                <c:pt idx="7383">
                  <c:v>-14.867000000000001</c:v>
                </c:pt>
                <c:pt idx="7384">
                  <c:v>-14.866</c:v>
                </c:pt>
                <c:pt idx="7385">
                  <c:v>-14.894</c:v>
                </c:pt>
                <c:pt idx="7386">
                  <c:v>-14.878</c:v>
                </c:pt>
                <c:pt idx="7387">
                  <c:v>-14.722</c:v>
                </c:pt>
                <c:pt idx="7388">
                  <c:v>-14.641999999999999</c:v>
                </c:pt>
                <c:pt idx="7389">
                  <c:v>-14.641999999999999</c:v>
                </c:pt>
                <c:pt idx="7390">
                  <c:v>-14.622</c:v>
                </c:pt>
                <c:pt idx="7391">
                  <c:v>-14.65</c:v>
                </c:pt>
                <c:pt idx="7392">
                  <c:v>-14.685</c:v>
                </c:pt>
                <c:pt idx="7393">
                  <c:v>-14.769</c:v>
                </c:pt>
                <c:pt idx="7394">
                  <c:v>-14.76</c:v>
                </c:pt>
                <c:pt idx="7395">
                  <c:v>-14.789</c:v>
                </c:pt>
                <c:pt idx="7396">
                  <c:v>-14.851000000000001</c:v>
                </c:pt>
                <c:pt idx="7397">
                  <c:v>-14.849</c:v>
                </c:pt>
                <c:pt idx="7398">
                  <c:v>-14.856999999999999</c:v>
                </c:pt>
                <c:pt idx="7399">
                  <c:v>-14.913</c:v>
                </c:pt>
                <c:pt idx="7400">
                  <c:v>-14.911</c:v>
                </c:pt>
                <c:pt idx="7401">
                  <c:v>-14.903</c:v>
                </c:pt>
                <c:pt idx="7402">
                  <c:v>-14.922000000000001</c:v>
                </c:pt>
                <c:pt idx="7403">
                  <c:v>-14.994</c:v>
                </c:pt>
                <c:pt idx="7404">
                  <c:v>-15.029</c:v>
                </c:pt>
                <c:pt idx="7405">
                  <c:v>-15.105</c:v>
                </c:pt>
                <c:pt idx="7406">
                  <c:v>-15.112</c:v>
                </c:pt>
                <c:pt idx="7407">
                  <c:v>-15.161</c:v>
                </c:pt>
                <c:pt idx="7408">
                  <c:v>-15.273999999999999</c:v>
                </c:pt>
                <c:pt idx="7409">
                  <c:v>-15.237</c:v>
                </c:pt>
                <c:pt idx="7410">
                  <c:v>-15.278</c:v>
                </c:pt>
                <c:pt idx="7411">
                  <c:v>-15.31</c:v>
                </c:pt>
                <c:pt idx="7412">
                  <c:v>-15.385999999999999</c:v>
                </c:pt>
                <c:pt idx="7413">
                  <c:v>-15.411</c:v>
                </c:pt>
                <c:pt idx="7414">
                  <c:v>-15.475</c:v>
                </c:pt>
                <c:pt idx="7415">
                  <c:v>-15.574999999999999</c:v>
                </c:pt>
                <c:pt idx="7416">
                  <c:v>-15.625999999999999</c:v>
                </c:pt>
                <c:pt idx="7417">
                  <c:v>-15.667999999999999</c:v>
                </c:pt>
                <c:pt idx="7418">
                  <c:v>-15.738</c:v>
                </c:pt>
                <c:pt idx="7419">
                  <c:v>-15.861000000000001</c:v>
                </c:pt>
                <c:pt idx="7420">
                  <c:v>-15.92</c:v>
                </c:pt>
                <c:pt idx="7421">
                  <c:v>-15.993</c:v>
                </c:pt>
                <c:pt idx="7422">
                  <c:v>-16.030999999999999</c:v>
                </c:pt>
                <c:pt idx="7423">
                  <c:v>-16.027999999999999</c:v>
                </c:pt>
                <c:pt idx="7424">
                  <c:v>-16.091000000000001</c:v>
                </c:pt>
                <c:pt idx="7425">
                  <c:v>-16.125</c:v>
                </c:pt>
                <c:pt idx="7426">
                  <c:v>-16.102</c:v>
                </c:pt>
                <c:pt idx="7427">
                  <c:v>-16.135999999999999</c:v>
                </c:pt>
                <c:pt idx="7428">
                  <c:v>-16.128</c:v>
                </c:pt>
                <c:pt idx="7429">
                  <c:v>-16.146000000000001</c:v>
                </c:pt>
                <c:pt idx="7430">
                  <c:v>-16.166</c:v>
                </c:pt>
                <c:pt idx="7431">
                  <c:v>-16.146000000000001</c:v>
                </c:pt>
                <c:pt idx="7432">
                  <c:v>-16.173999999999999</c:v>
                </c:pt>
                <c:pt idx="7433">
                  <c:v>-16.145</c:v>
                </c:pt>
                <c:pt idx="7434">
                  <c:v>-16.167999999999999</c:v>
                </c:pt>
                <c:pt idx="7435">
                  <c:v>-16.161999999999999</c:v>
                </c:pt>
                <c:pt idx="7436">
                  <c:v>-16.143000000000001</c:v>
                </c:pt>
                <c:pt idx="7437">
                  <c:v>-16.132999999999999</c:v>
                </c:pt>
                <c:pt idx="7438">
                  <c:v>-16.190000000000001</c:v>
                </c:pt>
                <c:pt idx="7439">
                  <c:v>-16.163</c:v>
                </c:pt>
                <c:pt idx="7440">
                  <c:v>-16.148</c:v>
                </c:pt>
                <c:pt idx="7441">
                  <c:v>-16.129000000000001</c:v>
                </c:pt>
                <c:pt idx="7442">
                  <c:v>-16.132999999999999</c:v>
                </c:pt>
                <c:pt idx="7443">
                  <c:v>-16.137</c:v>
                </c:pt>
                <c:pt idx="7444">
                  <c:v>-16.140999999999998</c:v>
                </c:pt>
                <c:pt idx="7445">
                  <c:v>-16.149000000000001</c:v>
                </c:pt>
                <c:pt idx="7446">
                  <c:v>-16.106000000000002</c:v>
                </c:pt>
                <c:pt idx="7447">
                  <c:v>-16.079000000000001</c:v>
                </c:pt>
                <c:pt idx="7448">
                  <c:v>-16.042999999999999</c:v>
                </c:pt>
                <c:pt idx="7449">
                  <c:v>-15.981</c:v>
                </c:pt>
                <c:pt idx="7450">
                  <c:v>-15.964</c:v>
                </c:pt>
                <c:pt idx="7451">
                  <c:v>-15.94</c:v>
                </c:pt>
                <c:pt idx="7452">
                  <c:v>-15.9</c:v>
                </c:pt>
                <c:pt idx="7453">
                  <c:v>-15.92</c:v>
                </c:pt>
                <c:pt idx="7454">
                  <c:v>-15.896000000000001</c:v>
                </c:pt>
                <c:pt idx="7455">
                  <c:v>-15.872999999999999</c:v>
                </c:pt>
                <c:pt idx="7456">
                  <c:v>-15.884</c:v>
                </c:pt>
                <c:pt idx="7457">
                  <c:v>-15.971</c:v>
                </c:pt>
                <c:pt idx="7458">
                  <c:v>-15.923</c:v>
                </c:pt>
                <c:pt idx="7459">
                  <c:v>-15.89</c:v>
                </c:pt>
                <c:pt idx="7460">
                  <c:v>-15.885</c:v>
                </c:pt>
                <c:pt idx="7461">
                  <c:v>-16.001000000000001</c:v>
                </c:pt>
                <c:pt idx="7462">
                  <c:v>-16.062000000000001</c:v>
                </c:pt>
                <c:pt idx="7463">
                  <c:v>-16.055</c:v>
                </c:pt>
                <c:pt idx="7464">
                  <c:v>-16.029</c:v>
                </c:pt>
                <c:pt idx="7465">
                  <c:v>-15.936</c:v>
                </c:pt>
                <c:pt idx="7466">
                  <c:v>-15.875</c:v>
                </c:pt>
                <c:pt idx="7467">
                  <c:v>-15.933</c:v>
                </c:pt>
                <c:pt idx="7468">
                  <c:v>-15.972</c:v>
                </c:pt>
                <c:pt idx="7469">
                  <c:v>-15.896000000000001</c:v>
                </c:pt>
                <c:pt idx="7470">
                  <c:v>-15.861000000000001</c:v>
                </c:pt>
                <c:pt idx="7471">
                  <c:v>-15.804</c:v>
                </c:pt>
                <c:pt idx="7472">
                  <c:v>-15.763999999999999</c:v>
                </c:pt>
                <c:pt idx="7473">
                  <c:v>-15.782999999999999</c:v>
                </c:pt>
                <c:pt idx="7474">
                  <c:v>-15.771000000000001</c:v>
                </c:pt>
                <c:pt idx="7475">
                  <c:v>-15.736000000000001</c:v>
                </c:pt>
                <c:pt idx="7476">
                  <c:v>-15.686999999999999</c:v>
                </c:pt>
                <c:pt idx="7477">
                  <c:v>-15.63</c:v>
                </c:pt>
                <c:pt idx="7478">
                  <c:v>-15.608000000000001</c:v>
                </c:pt>
                <c:pt idx="7479">
                  <c:v>-15.581</c:v>
                </c:pt>
                <c:pt idx="7480">
                  <c:v>-15.487</c:v>
                </c:pt>
                <c:pt idx="7481">
                  <c:v>-15.462999999999999</c:v>
                </c:pt>
                <c:pt idx="7482">
                  <c:v>-15.41</c:v>
                </c:pt>
                <c:pt idx="7483">
                  <c:v>-15.375999999999999</c:v>
                </c:pt>
                <c:pt idx="7484">
                  <c:v>-15.324999999999999</c:v>
                </c:pt>
                <c:pt idx="7485">
                  <c:v>-15.315</c:v>
                </c:pt>
                <c:pt idx="7486">
                  <c:v>-15.292</c:v>
                </c:pt>
                <c:pt idx="7487">
                  <c:v>-15.26</c:v>
                </c:pt>
                <c:pt idx="7488">
                  <c:v>-15.269</c:v>
                </c:pt>
                <c:pt idx="7489">
                  <c:v>-15.211</c:v>
                </c:pt>
                <c:pt idx="7490">
                  <c:v>-15.243</c:v>
                </c:pt>
                <c:pt idx="7491">
                  <c:v>-15.256</c:v>
                </c:pt>
                <c:pt idx="7492">
                  <c:v>-15.173</c:v>
                </c:pt>
                <c:pt idx="7493">
                  <c:v>-15.116</c:v>
                </c:pt>
                <c:pt idx="7494">
                  <c:v>-15.026999999999999</c:v>
                </c:pt>
                <c:pt idx="7495">
                  <c:v>-15.03</c:v>
                </c:pt>
                <c:pt idx="7496">
                  <c:v>-15.055999999999999</c:v>
                </c:pt>
                <c:pt idx="7497">
                  <c:v>-15.015000000000001</c:v>
                </c:pt>
                <c:pt idx="7498">
                  <c:v>-14.954000000000001</c:v>
                </c:pt>
                <c:pt idx="7499">
                  <c:v>-14.875</c:v>
                </c:pt>
                <c:pt idx="7500">
                  <c:v>-14.824</c:v>
                </c:pt>
                <c:pt idx="7501">
                  <c:v>-14.736000000000001</c:v>
                </c:pt>
                <c:pt idx="7502">
                  <c:v>-14.611000000000001</c:v>
                </c:pt>
                <c:pt idx="7503">
                  <c:v>-14.468</c:v>
                </c:pt>
                <c:pt idx="7504">
                  <c:v>-14.336</c:v>
                </c:pt>
                <c:pt idx="7505">
                  <c:v>-14.282</c:v>
                </c:pt>
                <c:pt idx="7506">
                  <c:v>-14.241</c:v>
                </c:pt>
                <c:pt idx="7507">
                  <c:v>-14.143000000000001</c:v>
                </c:pt>
                <c:pt idx="7508">
                  <c:v>-14.086</c:v>
                </c:pt>
                <c:pt idx="7509">
                  <c:v>-13.988</c:v>
                </c:pt>
                <c:pt idx="7510">
                  <c:v>-13.895</c:v>
                </c:pt>
                <c:pt idx="7511">
                  <c:v>-13.792999999999999</c:v>
                </c:pt>
                <c:pt idx="7512">
                  <c:v>-13.676</c:v>
                </c:pt>
                <c:pt idx="7513">
                  <c:v>-13.58</c:v>
                </c:pt>
                <c:pt idx="7514">
                  <c:v>-13.465999999999999</c:v>
                </c:pt>
                <c:pt idx="7515">
                  <c:v>-13.318</c:v>
                </c:pt>
                <c:pt idx="7516">
                  <c:v>-13.211</c:v>
                </c:pt>
                <c:pt idx="7517">
                  <c:v>-13.113</c:v>
                </c:pt>
                <c:pt idx="7518">
                  <c:v>-13.02</c:v>
                </c:pt>
                <c:pt idx="7519">
                  <c:v>-12.858000000000001</c:v>
                </c:pt>
                <c:pt idx="7520">
                  <c:v>-12.773</c:v>
                </c:pt>
                <c:pt idx="7521">
                  <c:v>-12.711</c:v>
                </c:pt>
                <c:pt idx="7522">
                  <c:v>-12.63</c:v>
                </c:pt>
                <c:pt idx="7523">
                  <c:v>-12.553000000000001</c:v>
                </c:pt>
                <c:pt idx="7524">
                  <c:v>-12.462999999999999</c:v>
                </c:pt>
                <c:pt idx="7525">
                  <c:v>-12.457000000000001</c:v>
                </c:pt>
                <c:pt idx="7526">
                  <c:v>-12.417</c:v>
                </c:pt>
                <c:pt idx="7527">
                  <c:v>-12.366</c:v>
                </c:pt>
                <c:pt idx="7528">
                  <c:v>-12.295</c:v>
                </c:pt>
                <c:pt idx="7529">
                  <c:v>-12.195</c:v>
                </c:pt>
                <c:pt idx="7530">
                  <c:v>-12.121</c:v>
                </c:pt>
                <c:pt idx="7531">
                  <c:v>-12.044</c:v>
                </c:pt>
                <c:pt idx="7532">
                  <c:v>-12.09</c:v>
                </c:pt>
                <c:pt idx="7533">
                  <c:v>-12.071999999999999</c:v>
                </c:pt>
                <c:pt idx="7534">
                  <c:v>-12.052</c:v>
                </c:pt>
                <c:pt idx="7535">
                  <c:v>-11.991</c:v>
                </c:pt>
                <c:pt idx="7536">
                  <c:v>-11.936</c:v>
                </c:pt>
                <c:pt idx="7537">
                  <c:v>-11.875</c:v>
                </c:pt>
                <c:pt idx="7538">
                  <c:v>-11.853999999999999</c:v>
                </c:pt>
                <c:pt idx="7539">
                  <c:v>-11.815</c:v>
                </c:pt>
                <c:pt idx="7540">
                  <c:v>-11.715999999999999</c:v>
                </c:pt>
                <c:pt idx="7541">
                  <c:v>-11.611000000000001</c:v>
                </c:pt>
                <c:pt idx="7542">
                  <c:v>-11.561</c:v>
                </c:pt>
                <c:pt idx="7543">
                  <c:v>-11.518000000000001</c:v>
                </c:pt>
                <c:pt idx="7544">
                  <c:v>-11.523</c:v>
                </c:pt>
                <c:pt idx="7545">
                  <c:v>-11.532999999999999</c:v>
                </c:pt>
                <c:pt idx="7546">
                  <c:v>-11.561999999999999</c:v>
                </c:pt>
                <c:pt idx="7547">
                  <c:v>-11.515000000000001</c:v>
                </c:pt>
                <c:pt idx="7548">
                  <c:v>-11.4</c:v>
                </c:pt>
                <c:pt idx="7549">
                  <c:v>-11.381</c:v>
                </c:pt>
                <c:pt idx="7550">
                  <c:v>-11.385</c:v>
                </c:pt>
                <c:pt idx="7551">
                  <c:v>-11.387</c:v>
                </c:pt>
                <c:pt idx="7552">
                  <c:v>-11.366</c:v>
                </c:pt>
                <c:pt idx="7553">
                  <c:v>-11.321999999999999</c:v>
                </c:pt>
                <c:pt idx="7554">
                  <c:v>-11.316000000000001</c:v>
                </c:pt>
                <c:pt idx="7555">
                  <c:v>-11.337</c:v>
                </c:pt>
                <c:pt idx="7556">
                  <c:v>-11.349</c:v>
                </c:pt>
                <c:pt idx="7557">
                  <c:v>-11.336</c:v>
                </c:pt>
                <c:pt idx="7558">
                  <c:v>-11.333</c:v>
                </c:pt>
                <c:pt idx="7559">
                  <c:v>-11.377000000000001</c:v>
                </c:pt>
                <c:pt idx="7560">
                  <c:v>-11.435</c:v>
                </c:pt>
                <c:pt idx="7561">
                  <c:v>-11.393000000000001</c:v>
                </c:pt>
                <c:pt idx="7562">
                  <c:v>-11.353999999999999</c:v>
                </c:pt>
                <c:pt idx="7563">
                  <c:v>-11.412000000000001</c:v>
                </c:pt>
                <c:pt idx="7564">
                  <c:v>-11.51</c:v>
                </c:pt>
                <c:pt idx="7565">
                  <c:v>-11.526</c:v>
                </c:pt>
                <c:pt idx="7566">
                  <c:v>-11.608000000000001</c:v>
                </c:pt>
                <c:pt idx="7567">
                  <c:v>-11.69</c:v>
                </c:pt>
                <c:pt idx="7568">
                  <c:v>-11.766999999999999</c:v>
                </c:pt>
                <c:pt idx="7569">
                  <c:v>-11.772</c:v>
                </c:pt>
                <c:pt idx="7570">
                  <c:v>-11.82</c:v>
                </c:pt>
                <c:pt idx="7571">
                  <c:v>-11.973000000000001</c:v>
                </c:pt>
                <c:pt idx="7572">
                  <c:v>-12.147</c:v>
                </c:pt>
                <c:pt idx="7573">
                  <c:v>-12.365</c:v>
                </c:pt>
                <c:pt idx="7574">
                  <c:v>-12.656000000000001</c:v>
                </c:pt>
                <c:pt idx="7575">
                  <c:v>-12.904</c:v>
                </c:pt>
                <c:pt idx="7576">
                  <c:v>-13.138</c:v>
                </c:pt>
                <c:pt idx="7577">
                  <c:v>-13.435</c:v>
                </c:pt>
                <c:pt idx="7578">
                  <c:v>-13.797000000000001</c:v>
                </c:pt>
                <c:pt idx="7579">
                  <c:v>-14.068</c:v>
                </c:pt>
                <c:pt idx="7580">
                  <c:v>-14.276999999999999</c:v>
                </c:pt>
                <c:pt idx="7581">
                  <c:v>-14.457000000000001</c:v>
                </c:pt>
                <c:pt idx="7582">
                  <c:v>-14.62</c:v>
                </c:pt>
                <c:pt idx="7583">
                  <c:v>-14.817</c:v>
                </c:pt>
                <c:pt idx="7584">
                  <c:v>-14.964</c:v>
                </c:pt>
                <c:pt idx="7585">
                  <c:v>-15.103999999999999</c:v>
                </c:pt>
                <c:pt idx="7586">
                  <c:v>-15.260999999999999</c:v>
                </c:pt>
                <c:pt idx="7587">
                  <c:v>-15.375999999999999</c:v>
                </c:pt>
                <c:pt idx="7588">
                  <c:v>-15.375999999999999</c:v>
                </c:pt>
                <c:pt idx="7589">
                  <c:v>-15.367000000000001</c:v>
                </c:pt>
                <c:pt idx="7590">
                  <c:v>-15.412000000000001</c:v>
                </c:pt>
                <c:pt idx="7591">
                  <c:v>-15.491</c:v>
                </c:pt>
                <c:pt idx="7592">
                  <c:v>-15.586</c:v>
                </c:pt>
                <c:pt idx="7593">
                  <c:v>-15.648</c:v>
                </c:pt>
                <c:pt idx="7594">
                  <c:v>-15.603</c:v>
                </c:pt>
                <c:pt idx="7595">
                  <c:v>-15.548999999999999</c:v>
                </c:pt>
                <c:pt idx="7596">
                  <c:v>-15.555</c:v>
                </c:pt>
                <c:pt idx="7597">
                  <c:v>-15.513999999999999</c:v>
                </c:pt>
                <c:pt idx="7598">
                  <c:v>-15.472</c:v>
                </c:pt>
                <c:pt idx="7599">
                  <c:v>-15.506</c:v>
                </c:pt>
                <c:pt idx="7600">
                  <c:v>-15.523999999999999</c:v>
                </c:pt>
                <c:pt idx="7601">
                  <c:v>-15.541</c:v>
                </c:pt>
                <c:pt idx="7602">
                  <c:v>-15.523999999999999</c:v>
                </c:pt>
                <c:pt idx="7603">
                  <c:v>-15.507</c:v>
                </c:pt>
                <c:pt idx="7604">
                  <c:v>-15.506</c:v>
                </c:pt>
                <c:pt idx="7605">
                  <c:v>-15.529</c:v>
                </c:pt>
                <c:pt idx="7606">
                  <c:v>-15.552</c:v>
                </c:pt>
                <c:pt idx="7607">
                  <c:v>-15.555</c:v>
                </c:pt>
                <c:pt idx="7608">
                  <c:v>-15.57</c:v>
                </c:pt>
                <c:pt idx="7609">
                  <c:v>-15.561999999999999</c:v>
                </c:pt>
                <c:pt idx="7610">
                  <c:v>-15.522</c:v>
                </c:pt>
                <c:pt idx="7611">
                  <c:v>-15.523999999999999</c:v>
                </c:pt>
                <c:pt idx="7612">
                  <c:v>-15.558999999999999</c:v>
                </c:pt>
                <c:pt idx="7613">
                  <c:v>-15.541</c:v>
                </c:pt>
                <c:pt idx="7614">
                  <c:v>-15.545999999999999</c:v>
                </c:pt>
                <c:pt idx="7615">
                  <c:v>-15.537000000000001</c:v>
                </c:pt>
                <c:pt idx="7616">
                  <c:v>-15.526999999999999</c:v>
                </c:pt>
                <c:pt idx="7617">
                  <c:v>-15.542</c:v>
                </c:pt>
                <c:pt idx="7618">
                  <c:v>-15.532999999999999</c:v>
                </c:pt>
                <c:pt idx="7619">
                  <c:v>-15.54</c:v>
                </c:pt>
                <c:pt idx="7620">
                  <c:v>-15.558</c:v>
                </c:pt>
                <c:pt idx="7621">
                  <c:v>-15.494</c:v>
                </c:pt>
                <c:pt idx="7622">
                  <c:v>-15.44</c:v>
                </c:pt>
                <c:pt idx="7623">
                  <c:v>-15.448</c:v>
                </c:pt>
                <c:pt idx="7624">
                  <c:v>-15.523999999999999</c:v>
                </c:pt>
                <c:pt idx="7625">
                  <c:v>-15.593</c:v>
                </c:pt>
                <c:pt idx="7626">
                  <c:v>-15.587</c:v>
                </c:pt>
                <c:pt idx="7627">
                  <c:v>-15.638</c:v>
                </c:pt>
                <c:pt idx="7628">
                  <c:v>-15.699</c:v>
                </c:pt>
                <c:pt idx="7629">
                  <c:v>-15.661</c:v>
                </c:pt>
                <c:pt idx="7630">
                  <c:v>-15.617000000000001</c:v>
                </c:pt>
                <c:pt idx="7631">
                  <c:v>-15.6</c:v>
                </c:pt>
                <c:pt idx="7632">
                  <c:v>-15.613</c:v>
                </c:pt>
                <c:pt idx="7633">
                  <c:v>-15.616</c:v>
                </c:pt>
                <c:pt idx="7634">
                  <c:v>-15.663</c:v>
                </c:pt>
                <c:pt idx="7635">
                  <c:v>-15.631</c:v>
                </c:pt>
                <c:pt idx="7636">
                  <c:v>-15.612</c:v>
                </c:pt>
                <c:pt idx="7637">
                  <c:v>-15.590999999999999</c:v>
                </c:pt>
                <c:pt idx="7638">
                  <c:v>-15.65</c:v>
                </c:pt>
                <c:pt idx="7639">
                  <c:v>-15.643000000000001</c:v>
                </c:pt>
                <c:pt idx="7640">
                  <c:v>-15.632</c:v>
                </c:pt>
                <c:pt idx="7641">
                  <c:v>-15.648</c:v>
                </c:pt>
                <c:pt idx="7642">
                  <c:v>-15.67</c:v>
                </c:pt>
                <c:pt idx="7643">
                  <c:v>-15.632</c:v>
                </c:pt>
                <c:pt idx="7644">
                  <c:v>-15.563000000000001</c:v>
                </c:pt>
                <c:pt idx="7645">
                  <c:v>-15.531000000000001</c:v>
                </c:pt>
                <c:pt idx="7646">
                  <c:v>-15.523</c:v>
                </c:pt>
                <c:pt idx="7647">
                  <c:v>-15.481</c:v>
                </c:pt>
                <c:pt idx="7648">
                  <c:v>-15.477</c:v>
                </c:pt>
                <c:pt idx="7649">
                  <c:v>-15.459</c:v>
                </c:pt>
                <c:pt idx="7650">
                  <c:v>-15.468</c:v>
                </c:pt>
                <c:pt idx="7651">
                  <c:v>-15.43</c:v>
                </c:pt>
                <c:pt idx="7652">
                  <c:v>-15.372</c:v>
                </c:pt>
                <c:pt idx="7653">
                  <c:v>-15.395</c:v>
                </c:pt>
                <c:pt idx="7654">
                  <c:v>-15.436</c:v>
                </c:pt>
                <c:pt idx="7655">
                  <c:v>-15.432</c:v>
                </c:pt>
                <c:pt idx="7656">
                  <c:v>-15.439</c:v>
                </c:pt>
                <c:pt idx="7657">
                  <c:v>-15.446</c:v>
                </c:pt>
                <c:pt idx="7658">
                  <c:v>-15.505000000000001</c:v>
                </c:pt>
                <c:pt idx="7659">
                  <c:v>-15.454000000000001</c:v>
                </c:pt>
                <c:pt idx="7660">
                  <c:v>-15.46</c:v>
                </c:pt>
                <c:pt idx="7661">
                  <c:v>-15.455</c:v>
                </c:pt>
                <c:pt idx="7662">
                  <c:v>-15.513999999999999</c:v>
                </c:pt>
                <c:pt idx="7663">
                  <c:v>-15.571</c:v>
                </c:pt>
                <c:pt idx="7664">
                  <c:v>-15.646000000000001</c:v>
                </c:pt>
                <c:pt idx="7665">
                  <c:v>-15.664</c:v>
                </c:pt>
                <c:pt idx="7666">
                  <c:v>-15.686999999999999</c:v>
                </c:pt>
                <c:pt idx="7667">
                  <c:v>-15.699</c:v>
                </c:pt>
                <c:pt idx="7668">
                  <c:v>-15.711</c:v>
                </c:pt>
                <c:pt idx="7669">
                  <c:v>-15.712</c:v>
                </c:pt>
                <c:pt idx="7670">
                  <c:v>-15.757999999999999</c:v>
                </c:pt>
                <c:pt idx="7671">
                  <c:v>-15.834</c:v>
                </c:pt>
                <c:pt idx="7672">
                  <c:v>-15.848000000000001</c:v>
                </c:pt>
                <c:pt idx="7673">
                  <c:v>-15.861000000000001</c:v>
                </c:pt>
                <c:pt idx="7674">
                  <c:v>-15.942</c:v>
                </c:pt>
                <c:pt idx="7675">
                  <c:v>-16.006</c:v>
                </c:pt>
                <c:pt idx="7676">
                  <c:v>-16.035</c:v>
                </c:pt>
                <c:pt idx="7677">
                  <c:v>-16.018000000000001</c:v>
                </c:pt>
                <c:pt idx="7678">
                  <c:v>-16.021999999999998</c:v>
                </c:pt>
                <c:pt idx="7679">
                  <c:v>-16.036999999999999</c:v>
                </c:pt>
                <c:pt idx="7680">
                  <c:v>-16.055</c:v>
                </c:pt>
                <c:pt idx="7681">
                  <c:v>-16.029</c:v>
                </c:pt>
                <c:pt idx="7682">
                  <c:v>-16.036000000000001</c:v>
                </c:pt>
                <c:pt idx="7683">
                  <c:v>-16.056000000000001</c:v>
                </c:pt>
                <c:pt idx="7684">
                  <c:v>-16.001000000000001</c:v>
                </c:pt>
                <c:pt idx="7685">
                  <c:v>-15.942</c:v>
                </c:pt>
                <c:pt idx="7686">
                  <c:v>-15.928000000000001</c:v>
                </c:pt>
                <c:pt idx="7687">
                  <c:v>-15.942</c:v>
                </c:pt>
                <c:pt idx="7688">
                  <c:v>-15.981</c:v>
                </c:pt>
                <c:pt idx="7689">
                  <c:v>-16.056000000000001</c:v>
                </c:pt>
                <c:pt idx="7690">
                  <c:v>-16.105</c:v>
                </c:pt>
                <c:pt idx="7691">
                  <c:v>-16.119</c:v>
                </c:pt>
                <c:pt idx="7692">
                  <c:v>-16.074000000000002</c:v>
                </c:pt>
                <c:pt idx="7693">
                  <c:v>-15.997999999999999</c:v>
                </c:pt>
                <c:pt idx="7694">
                  <c:v>-15.988</c:v>
                </c:pt>
                <c:pt idx="7695">
                  <c:v>-16.050999999999998</c:v>
                </c:pt>
                <c:pt idx="7696">
                  <c:v>-16.126000000000001</c:v>
                </c:pt>
                <c:pt idx="7697">
                  <c:v>-16.14</c:v>
                </c:pt>
                <c:pt idx="7698">
                  <c:v>-16.152000000000001</c:v>
                </c:pt>
                <c:pt idx="7699">
                  <c:v>-16.164999999999999</c:v>
                </c:pt>
                <c:pt idx="7700">
                  <c:v>-16.231000000000002</c:v>
                </c:pt>
                <c:pt idx="7701">
                  <c:v>-16.266999999999999</c:v>
                </c:pt>
                <c:pt idx="7702">
                  <c:v>-16.376999999999999</c:v>
                </c:pt>
                <c:pt idx="7703">
                  <c:v>-16.477</c:v>
                </c:pt>
                <c:pt idx="7704">
                  <c:v>-16.503</c:v>
                </c:pt>
                <c:pt idx="7705">
                  <c:v>-16.515000000000001</c:v>
                </c:pt>
                <c:pt idx="7706">
                  <c:v>-16.513999999999999</c:v>
                </c:pt>
                <c:pt idx="7707">
                  <c:v>-16.532</c:v>
                </c:pt>
                <c:pt idx="7708">
                  <c:v>-16.582000000000001</c:v>
                </c:pt>
                <c:pt idx="7709">
                  <c:v>-16.654</c:v>
                </c:pt>
                <c:pt idx="7710">
                  <c:v>-16.678999999999998</c:v>
                </c:pt>
                <c:pt idx="7711">
                  <c:v>-16.75</c:v>
                </c:pt>
                <c:pt idx="7712">
                  <c:v>-16.814</c:v>
                </c:pt>
                <c:pt idx="7713">
                  <c:v>-16.875</c:v>
                </c:pt>
                <c:pt idx="7714">
                  <c:v>-16.901</c:v>
                </c:pt>
                <c:pt idx="7715">
                  <c:v>-16.884</c:v>
                </c:pt>
                <c:pt idx="7716">
                  <c:v>-16.977</c:v>
                </c:pt>
                <c:pt idx="7717">
                  <c:v>-16.998000000000001</c:v>
                </c:pt>
                <c:pt idx="7718">
                  <c:v>-16.96</c:v>
                </c:pt>
                <c:pt idx="7719">
                  <c:v>-16.946000000000002</c:v>
                </c:pt>
                <c:pt idx="7720">
                  <c:v>-16.931999999999999</c:v>
                </c:pt>
                <c:pt idx="7721">
                  <c:v>-16.88</c:v>
                </c:pt>
                <c:pt idx="7722">
                  <c:v>-16.899999999999999</c:v>
                </c:pt>
                <c:pt idx="7723">
                  <c:v>-16.89</c:v>
                </c:pt>
                <c:pt idx="7724">
                  <c:v>-16.893000000000001</c:v>
                </c:pt>
                <c:pt idx="7725">
                  <c:v>-16.863</c:v>
                </c:pt>
                <c:pt idx="7726">
                  <c:v>-16.846</c:v>
                </c:pt>
                <c:pt idx="7727">
                  <c:v>-16.827999999999999</c:v>
                </c:pt>
                <c:pt idx="7728">
                  <c:v>-16.774999999999999</c:v>
                </c:pt>
                <c:pt idx="7729">
                  <c:v>-16.722000000000001</c:v>
                </c:pt>
                <c:pt idx="7730">
                  <c:v>-16.704000000000001</c:v>
                </c:pt>
                <c:pt idx="7731">
                  <c:v>-16.661000000000001</c:v>
                </c:pt>
                <c:pt idx="7732">
                  <c:v>-16.684999999999999</c:v>
                </c:pt>
                <c:pt idx="7733">
                  <c:v>-16.736000000000001</c:v>
                </c:pt>
                <c:pt idx="7734">
                  <c:v>-16.779</c:v>
                </c:pt>
                <c:pt idx="7735">
                  <c:v>-16.768000000000001</c:v>
                </c:pt>
                <c:pt idx="7736">
                  <c:v>-16.783999999999999</c:v>
                </c:pt>
                <c:pt idx="7737">
                  <c:v>-16.812000000000001</c:v>
                </c:pt>
                <c:pt idx="7738">
                  <c:v>-16.82</c:v>
                </c:pt>
                <c:pt idx="7739">
                  <c:v>-16.98</c:v>
                </c:pt>
                <c:pt idx="7740">
                  <c:v>-17.021999999999998</c:v>
                </c:pt>
                <c:pt idx="7741">
                  <c:v>-17.05</c:v>
                </c:pt>
                <c:pt idx="7742">
                  <c:v>-17.064</c:v>
                </c:pt>
                <c:pt idx="7743">
                  <c:v>-17.091000000000001</c:v>
                </c:pt>
                <c:pt idx="7744">
                  <c:v>-17.134</c:v>
                </c:pt>
                <c:pt idx="7745">
                  <c:v>-17.143000000000001</c:v>
                </c:pt>
                <c:pt idx="7746">
                  <c:v>-17.097999999999999</c:v>
                </c:pt>
                <c:pt idx="7747">
                  <c:v>-17.068999999999999</c:v>
                </c:pt>
                <c:pt idx="7748">
                  <c:v>-17.079999999999998</c:v>
                </c:pt>
                <c:pt idx="7749">
                  <c:v>-17.132999999999999</c:v>
                </c:pt>
                <c:pt idx="7750">
                  <c:v>-17.082999999999998</c:v>
                </c:pt>
                <c:pt idx="7751">
                  <c:v>-17.044</c:v>
                </c:pt>
                <c:pt idx="7752">
                  <c:v>-17.053999999999998</c:v>
                </c:pt>
                <c:pt idx="7753">
                  <c:v>-17.059999999999999</c:v>
                </c:pt>
                <c:pt idx="7754">
                  <c:v>-16.997</c:v>
                </c:pt>
                <c:pt idx="7755">
                  <c:v>-16.928000000000001</c:v>
                </c:pt>
                <c:pt idx="7756">
                  <c:v>-16.88</c:v>
                </c:pt>
                <c:pt idx="7757">
                  <c:v>-16.852</c:v>
                </c:pt>
                <c:pt idx="7758">
                  <c:v>-16.844000000000001</c:v>
                </c:pt>
                <c:pt idx="7759">
                  <c:v>-16.763999999999999</c:v>
                </c:pt>
                <c:pt idx="7760">
                  <c:v>-16.641999999999999</c:v>
                </c:pt>
                <c:pt idx="7761">
                  <c:v>-16.585999999999999</c:v>
                </c:pt>
                <c:pt idx="7762">
                  <c:v>-16.579000000000001</c:v>
                </c:pt>
                <c:pt idx="7763">
                  <c:v>-16.567</c:v>
                </c:pt>
                <c:pt idx="7764">
                  <c:v>-16.564</c:v>
                </c:pt>
                <c:pt idx="7765">
                  <c:v>-16.581</c:v>
                </c:pt>
                <c:pt idx="7766">
                  <c:v>-16.55</c:v>
                </c:pt>
                <c:pt idx="7767">
                  <c:v>-16.564</c:v>
                </c:pt>
                <c:pt idx="7768">
                  <c:v>-16.544</c:v>
                </c:pt>
                <c:pt idx="7769">
                  <c:v>-16.565999999999999</c:v>
                </c:pt>
                <c:pt idx="7770">
                  <c:v>-16.585000000000001</c:v>
                </c:pt>
                <c:pt idx="7771">
                  <c:v>-16.545999999999999</c:v>
                </c:pt>
                <c:pt idx="7772">
                  <c:v>-16.635999999999999</c:v>
                </c:pt>
                <c:pt idx="7773">
                  <c:v>-16.638000000000002</c:v>
                </c:pt>
                <c:pt idx="7774">
                  <c:v>-16.661000000000001</c:v>
                </c:pt>
                <c:pt idx="7775">
                  <c:v>-16.678000000000001</c:v>
                </c:pt>
                <c:pt idx="7776">
                  <c:v>-16.704000000000001</c:v>
                </c:pt>
                <c:pt idx="7777">
                  <c:v>-16.684000000000001</c:v>
                </c:pt>
                <c:pt idx="7778">
                  <c:v>-16.602</c:v>
                </c:pt>
                <c:pt idx="7779">
                  <c:v>-16.513999999999999</c:v>
                </c:pt>
                <c:pt idx="7780">
                  <c:v>-16.443000000000001</c:v>
                </c:pt>
                <c:pt idx="7781">
                  <c:v>-16.387</c:v>
                </c:pt>
                <c:pt idx="7782">
                  <c:v>-16.265999999999998</c:v>
                </c:pt>
                <c:pt idx="7783">
                  <c:v>-16.169</c:v>
                </c:pt>
                <c:pt idx="7784">
                  <c:v>-16.158000000000001</c:v>
                </c:pt>
                <c:pt idx="7785">
                  <c:v>-16.038</c:v>
                </c:pt>
                <c:pt idx="7786">
                  <c:v>-15.923</c:v>
                </c:pt>
                <c:pt idx="7787">
                  <c:v>-15.842000000000001</c:v>
                </c:pt>
                <c:pt idx="7788">
                  <c:v>-15.683999999999999</c:v>
                </c:pt>
                <c:pt idx="7789">
                  <c:v>-15.545</c:v>
                </c:pt>
                <c:pt idx="7790">
                  <c:v>-15.47</c:v>
                </c:pt>
                <c:pt idx="7791">
                  <c:v>-15.375</c:v>
                </c:pt>
                <c:pt idx="7792">
                  <c:v>-15.278</c:v>
                </c:pt>
                <c:pt idx="7793">
                  <c:v>-15.236000000000001</c:v>
                </c:pt>
                <c:pt idx="7794">
                  <c:v>-15.196</c:v>
                </c:pt>
                <c:pt idx="7795">
                  <c:v>-15.125999999999999</c:v>
                </c:pt>
                <c:pt idx="7796">
                  <c:v>-15.098000000000001</c:v>
                </c:pt>
                <c:pt idx="7797">
                  <c:v>-15.032</c:v>
                </c:pt>
                <c:pt idx="7798">
                  <c:v>-15.010999999999999</c:v>
                </c:pt>
                <c:pt idx="7799">
                  <c:v>-15.015000000000001</c:v>
                </c:pt>
                <c:pt idx="7800">
                  <c:v>-15.019</c:v>
                </c:pt>
                <c:pt idx="7801">
                  <c:v>-15.048999999999999</c:v>
                </c:pt>
                <c:pt idx="7802">
                  <c:v>-15.11</c:v>
                </c:pt>
                <c:pt idx="7803">
                  <c:v>-15.114000000000001</c:v>
                </c:pt>
                <c:pt idx="7804">
                  <c:v>-15.173999999999999</c:v>
                </c:pt>
                <c:pt idx="7805">
                  <c:v>-15.294</c:v>
                </c:pt>
                <c:pt idx="7806">
                  <c:v>-15.391999999999999</c:v>
                </c:pt>
                <c:pt idx="7807">
                  <c:v>-15.567</c:v>
                </c:pt>
                <c:pt idx="7808">
                  <c:v>-15.621</c:v>
                </c:pt>
                <c:pt idx="7809">
                  <c:v>-15.736000000000001</c:v>
                </c:pt>
                <c:pt idx="7810">
                  <c:v>-15.936999999999999</c:v>
                </c:pt>
                <c:pt idx="7811">
                  <c:v>-16.012</c:v>
                </c:pt>
                <c:pt idx="7812">
                  <c:v>-16.097000000000001</c:v>
                </c:pt>
                <c:pt idx="7813">
                  <c:v>-16.123000000000001</c:v>
                </c:pt>
                <c:pt idx="7814">
                  <c:v>-16.253</c:v>
                </c:pt>
                <c:pt idx="7815">
                  <c:v>-16.399999999999999</c:v>
                </c:pt>
                <c:pt idx="7816">
                  <c:v>-16.545000000000002</c:v>
                </c:pt>
                <c:pt idx="7817">
                  <c:v>-16.641999999999999</c:v>
                </c:pt>
                <c:pt idx="7818">
                  <c:v>-16.706</c:v>
                </c:pt>
                <c:pt idx="7819">
                  <c:v>-16.852</c:v>
                </c:pt>
                <c:pt idx="7820">
                  <c:v>-16.981000000000002</c:v>
                </c:pt>
                <c:pt idx="7821">
                  <c:v>-17.039000000000001</c:v>
                </c:pt>
                <c:pt idx="7822">
                  <c:v>-17.111999999999998</c:v>
                </c:pt>
                <c:pt idx="7823">
                  <c:v>-17.283999999999999</c:v>
                </c:pt>
                <c:pt idx="7824">
                  <c:v>-17.372</c:v>
                </c:pt>
                <c:pt idx="7825">
                  <c:v>-17.445</c:v>
                </c:pt>
                <c:pt idx="7826">
                  <c:v>-17.457999999999998</c:v>
                </c:pt>
                <c:pt idx="7827">
                  <c:v>-17.504000000000001</c:v>
                </c:pt>
                <c:pt idx="7828">
                  <c:v>-17.673999999999999</c:v>
                </c:pt>
                <c:pt idx="7829">
                  <c:v>-17.817</c:v>
                </c:pt>
                <c:pt idx="7830">
                  <c:v>-17.786999999999999</c:v>
                </c:pt>
                <c:pt idx="7831">
                  <c:v>-17.893000000000001</c:v>
                </c:pt>
                <c:pt idx="7832">
                  <c:v>-18.065999999999999</c:v>
                </c:pt>
                <c:pt idx="7833">
                  <c:v>-18.064</c:v>
                </c:pt>
                <c:pt idx="7834">
                  <c:v>-18.111000000000001</c:v>
                </c:pt>
                <c:pt idx="7835">
                  <c:v>-18.207000000000001</c:v>
                </c:pt>
                <c:pt idx="7836">
                  <c:v>-18.292999999999999</c:v>
                </c:pt>
                <c:pt idx="7837">
                  <c:v>-18.282</c:v>
                </c:pt>
                <c:pt idx="7838">
                  <c:v>-18.189</c:v>
                </c:pt>
                <c:pt idx="7839">
                  <c:v>-18.175999999999998</c:v>
                </c:pt>
                <c:pt idx="7840">
                  <c:v>-18.222000000000001</c:v>
                </c:pt>
                <c:pt idx="7841">
                  <c:v>-18.227</c:v>
                </c:pt>
                <c:pt idx="7842">
                  <c:v>-18.257999999999999</c:v>
                </c:pt>
                <c:pt idx="7843">
                  <c:v>-18.292000000000002</c:v>
                </c:pt>
                <c:pt idx="7844">
                  <c:v>-18.277000000000001</c:v>
                </c:pt>
                <c:pt idx="7845">
                  <c:v>-18.215</c:v>
                </c:pt>
                <c:pt idx="7846">
                  <c:v>-18.187999999999999</c:v>
                </c:pt>
                <c:pt idx="7847">
                  <c:v>-18.186</c:v>
                </c:pt>
                <c:pt idx="7848">
                  <c:v>-18.128</c:v>
                </c:pt>
                <c:pt idx="7849">
                  <c:v>-18.074999999999999</c:v>
                </c:pt>
                <c:pt idx="7850">
                  <c:v>-18.067</c:v>
                </c:pt>
                <c:pt idx="7851">
                  <c:v>-18.021999999999998</c:v>
                </c:pt>
                <c:pt idx="7852">
                  <c:v>-17.998999999999999</c:v>
                </c:pt>
                <c:pt idx="7853">
                  <c:v>-17.934000000000001</c:v>
                </c:pt>
                <c:pt idx="7854">
                  <c:v>-17.937999999999999</c:v>
                </c:pt>
                <c:pt idx="7855">
                  <c:v>-18.074999999999999</c:v>
                </c:pt>
                <c:pt idx="7856">
                  <c:v>-18.062000000000001</c:v>
                </c:pt>
                <c:pt idx="7857">
                  <c:v>-17.934999999999999</c:v>
                </c:pt>
                <c:pt idx="7858">
                  <c:v>-17.945</c:v>
                </c:pt>
                <c:pt idx="7859">
                  <c:v>-17.917000000000002</c:v>
                </c:pt>
                <c:pt idx="7860">
                  <c:v>-17.754000000000001</c:v>
                </c:pt>
                <c:pt idx="7861">
                  <c:v>-17.773</c:v>
                </c:pt>
                <c:pt idx="7862">
                  <c:v>-17.721</c:v>
                </c:pt>
                <c:pt idx="7863">
                  <c:v>-17.616</c:v>
                </c:pt>
                <c:pt idx="7864">
                  <c:v>-17.542999999999999</c:v>
                </c:pt>
                <c:pt idx="7865">
                  <c:v>-17.542999999999999</c:v>
                </c:pt>
                <c:pt idx="7866">
                  <c:v>-17.483000000000001</c:v>
                </c:pt>
                <c:pt idx="7867">
                  <c:v>-17.449000000000002</c:v>
                </c:pt>
                <c:pt idx="7868">
                  <c:v>-17.411999999999999</c:v>
                </c:pt>
                <c:pt idx="7869">
                  <c:v>-17.271999999999998</c:v>
                </c:pt>
                <c:pt idx="7870">
                  <c:v>-17.138999999999999</c:v>
                </c:pt>
                <c:pt idx="7871">
                  <c:v>-17.100000000000001</c:v>
                </c:pt>
                <c:pt idx="7872">
                  <c:v>-17.015000000000001</c:v>
                </c:pt>
                <c:pt idx="7873">
                  <c:v>-16.957999999999998</c:v>
                </c:pt>
                <c:pt idx="7874">
                  <c:v>-17.029</c:v>
                </c:pt>
                <c:pt idx="7875">
                  <c:v>-17.099</c:v>
                </c:pt>
                <c:pt idx="7876">
                  <c:v>-17.088000000000001</c:v>
                </c:pt>
                <c:pt idx="7877">
                  <c:v>-17.123000000000001</c:v>
                </c:pt>
                <c:pt idx="7878">
                  <c:v>-17.198</c:v>
                </c:pt>
                <c:pt idx="7879">
                  <c:v>-17.260999999999999</c:v>
                </c:pt>
                <c:pt idx="7880">
                  <c:v>-17.347999999999999</c:v>
                </c:pt>
                <c:pt idx="7881">
                  <c:v>-17.36</c:v>
                </c:pt>
                <c:pt idx="7882">
                  <c:v>-17.344999999999999</c:v>
                </c:pt>
                <c:pt idx="7883">
                  <c:v>-17.265999999999998</c:v>
                </c:pt>
                <c:pt idx="7884">
                  <c:v>-17.295999999999999</c:v>
                </c:pt>
                <c:pt idx="7885">
                  <c:v>-17.327999999999999</c:v>
                </c:pt>
                <c:pt idx="7886">
                  <c:v>-17.242999999999999</c:v>
                </c:pt>
                <c:pt idx="7887">
                  <c:v>-17.28</c:v>
                </c:pt>
                <c:pt idx="7888">
                  <c:v>-17.22</c:v>
                </c:pt>
                <c:pt idx="7889">
                  <c:v>-17.100000000000001</c:v>
                </c:pt>
                <c:pt idx="7890">
                  <c:v>-17.077999999999999</c:v>
                </c:pt>
                <c:pt idx="7891">
                  <c:v>-17.010999999999999</c:v>
                </c:pt>
                <c:pt idx="7892">
                  <c:v>-17.012</c:v>
                </c:pt>
                <c:pt idx="7893">
                  <c:v>-17.071999999999999</c:v>
                </c:pt>
                <c:pt idx="7894">
                  <c:v>-17.041</c:v>
                </c:pt>
                <c:pt idx="7895">
                  <c:v>-17.027000000000001</c:v>
                </c:pt>
                <c:pt idx="7896">
                  <c:v>-16.959</c:v>
                </c:pt>
                <c:pt idx="7897">
                  <c:v>-16.952999999999999</c:v>
                </c:pt>
                <c:pt idx="7898">
                  <c:v>-16.966000000000001</c:v>
                </c:pt>
                <c:pt idx="7899">
                  <c:v>-16.937000000000001</c:v>
                </c:pt>
                <c:pt idx="7900">
                  <c:v>-16.827000000000002</c:v>
                </c:pt>
                <c:pt idx="7901">
                  <c:v>-16.8</c:v>
                </c:pt>
                <c:pt idx="7902">
                  <c:v>-16.838000000000001</c:v>
                </c:pt>
                <c:pt idx="7903">
                  <c:v>-16.834</c:v>
                </c:pt>
                <c:pt idx="7904">
                  <c:v>-16.738</c:v>
                </c:pt>
                <c:pt idx="7905">
                  <c:v>-16.785</c:v>
                </c:pt>
                <c:pt idx="7906">
                  <c:v>-16.791</c:v>
                </c:pt>
                <c:pt idx="7907">
                  <c:v>-16.731000000000002</c:v>
                </c:pt>
                <c:pt idx="7908">
                  <c:v>-16.754999999999999</c:v>
                </c:pt>
                <c:pt idx="7909">
                  <c:v>-16.725000000000001</c:v>
                </c:pt>
                <c:pt idx="7910">
                  <c:v>-16.632999999999999</c:v>
                </c:pt>
                <c:pt idx="7911">
                  <c:v>-16.61</c:v>
                </c:pt>
                <c:pt idx="7912">
                  <c:v>-16.524999999999999</c:v>
                </c:pt>
                <c:pt idx="7913">
                  <c:v>-16.373000000000001</c:v>
                </c:pt>
                <c:pt idx="7914">
                  <c:v>-16.146000000000001</c:v>
                </c:pt>
                <c:pt idx="7915">
                  <c:v>-15.927</c:v>
                </c:pt>
                <c:pt idx="7916">
                  <c:v>-15.673</c:v>
                </c:pt>
                <c:pt idx="7917">
                  <c:v>-15.391</c:v>
                </c:pt>
                <c:pt idx="7918">
                  <c:v>-15.154</c:v>
                </c:pt>
                <c:pt idx="7919">
                  <c:v>-14.942</c:v>
                </c:pt>
                <c:pt idx="7920">
                  <c:v>-14.667999999999999</c:v>
                </c:pt>
                <c:pt idx="7921">
                  <c:v>-14.481</c:v>
                </c:pt>
                <c:pt idx="7922">
                  <c:v>-14.305</c:v>
                </c:pt>
                <c:pt idx="7923">
                  <c:v>-14.163</c:v>
                </c:pt>
                <c:pt idx="7924">
                  <c:v>-13.984999999999999</c:v>
                </c:pt>
                <c:pt idx="7925">
                  <c:v>-13.795</c:v>
                </c:pt>
                <c:pt idx="7926">
                  <c:v>-13.759</c:v>
                </c:pt>
                <c:pt idx="7927">
                  <c:v>-13.833</c:v>
                </c:pt>
                <c:pt idx="7928">
                  <c:v>-13.925000000000001</c:v>
                </c:pt>
                <c:pt idx="7929">
                  <c:v>-13.971</c:v>
                </c:pt>
                <c:pt idx="7930">
                  <c:v>-13.996</c:v>
                </c:pt>
                <c:pt idx="7931">
                  <c:v>-14.275</c:v>
                </c:pt>
                <c:pt idx="7932">
                  <c:v>-14.593</c:v>
                </c:pt>
                <c:pt idx="7933">
                  <c:v>-14.722</c:v>
                </c:pt>
                <c:pt idx="7934">
                  <c:v>-14.853</c:v>
                </c:pt>
                <c:pt idx="7935">
                  <c:v>-14.803000000000001</c:v>
                </c:pt>
                <c:pt idx="7936">
                  <c:v>-14.781000000000001</c:v>
                </c:pt>
                <c:pt idx="7937">
                  <c:v>-14.874000000000001</c:v>
                </c:pt>
                <c:pt idx="7938">
                  <c:v>-14.904999999999999</c:v>
                </c:pt>
                <c:pt idx="7939">
                  <c:v>-14.904999999999999</c:v>
                </c:pt>
                <c:pt idx="7940">
                  <c:v>-14.839</c:v>
                </c:pt>
                <c:pt idx="7941">
                  <c:v>-14.683</c:v>
                </c:pt>
                <c:pt idx="7942">
                  <c:v>-14.541</c:v>
                </c:pt>
                <c:pt idx="7943">
                  <c:v>-14.455</c:v>
                </c:pt>
                <c:pt idx="7944">
                  <c:v>-14.3</c:v>
                </c:pt>
                <c:pt idx="7945">
                  <c:v>-14.185</c:v>
                </c:pt>
                <c:pt idx="7946">
                  <c:v>-14.191000000000001</c:v>
                </c:pt>
                <c:pt idx="7947">
                  <c:v>-14.176</c:v>
                </c:pt>
                <c:pt idx="7948">
                  <c:v>-14.19</c:v>
                </c:pt>
                <c:pt idx="7949">
                  <c:v>-14.223000000000001</c:v>
                </c:pt>
                <c:pt idx="7950">
                  <c:v>-14.191000000000001</c:v>
                </c:pt>
                <c:pt idx="7951">
                  <c:v>-14.201000000000001</c:v>
                </c:pt>
                <c:pt idx="7952">
                  <c:v>-14.186</c:v>
                </c:pt>
                <c:pt idx="7953">
                  <c:v>-14.179</c:v>
                </c:pt>
                <c:pt idx="7954">
                  <c:v>-14.103999999999999</c:v>
                </c:pt>
                <c:pt idx="7955">
                  <c:v>-14.065</c:v>
                </c:pt>
                <c:pt idx="7956">
                  <c:v>-14.045</c:v>
                </c:pt>
                <c:pt idx="7957">
                  <c:v>-14.003</c:v>
                </c:pt>
                <c:pt idx="7958">
                  <c:v>-14.015000000000001</c:v>
                </c:pt>
                <c:pt idx="7959">
                  <c:v>-13.99</c:v>
                </c:pt>
                <c:pt idx="7960">
                  <c:v>-13.965999999999999</c:v>
                </c:pt>
                <c:pt idx="7961">
                  <c:v>-14.005000000000001</c:v>
                </c:pt>
                <c:pt idx="7962">
                  <c:v>-13.957000000000001</c:v>
                </c:pt>
                <c:pt idx="7963">
                  <c:v>-13.898999999999999</c:v>
                </c:pt>
                <c:pt idx="7964">
                  <c:v>-13.829000000000001</c:v>
                </c:pt>
                <c:pt idx="7965">
                  <c:v>-13.725</c:v>
                </c:pt>
                <c:pt idx="7966">
                  <c:v>-13.641999999999999</c:v>
                </c:pt>
                <c:pt idx="7967">
                  <c:v>-13.641999999999999</c:v>
                </c:pt>
                <c:pt idx="7968">
                  <c:v>-13.663</c:v>
                </c:pt>
                <c:pt idx="7969">
                  <c:v>-13.637</c:v>
                </c:pt>
                <c:pt idx="7970">
                  <c:v>-13.512</c:v>
                </c:pt>
                <c:pt idx="7971">
                  <c:v>-13.44</c:v>
                </c:pt>
                <c:pt idx="7972">
                  <c:v>-13.362</c:v>
                </c:pt>
                <c:pt idx="7973">
                  <c:v>-13.324</c:v>
                </c:pt>
                <c:pt idx="7974">
                  <c:v>-13.269</c:v>
                </c:pt>
                <c:pt idx="7975">
                  <c:v>-13.327</c:v>
                </c:pt>
                <c:pt idx="7976">
                  <c:v>-13.377000000000001</c:v>
                </c:pt>
                <c:pt idx="7977">
                  <c:v>-13.432</c:v>
                </c:pt>
                <c:pt idx="7978">
                  <c:v>-13.494</c:v>
                </c:pt>
                <c:pt idx="7979">
                  <c:v>-13.489000000000001</c:v>
                </c:pt>
                <c:pt idx="7980">
                  <c:v>-13.441000000000001</c:v>
                </c:pt>
                <c:pt idx="7981">
                  <c:v>-13.414999999999999</c:v>
                </c:pt>
                <c:pt idx="7982">
                  <c:v>-13.417</c:v>
                </c:pt>
                <c:pt idx="7983">
                  <c:v>-13.53</c:v>
                </c:pt>
                <c:pt idx="7984">
                  <c:v>-13.612</c:v>
                </c:pt>
                <c:pt idx="7985">
                  <c:v>-13.706</c:v>
                </c:pt>
                <c:pt idx="7986">
                  <c:v>-13.835000000000001</c:v>
                </c:pt>
                <c:pt idx="7987">
                  <c:v>-14.009</c:v>
                </c:pt>
                <c:pt idx="7988">
                  <c:v>-14.188000000000001</c:v>
                </c:pt>
                <c:pt idx="7989">
                  <c:v>-14.519</c:v>
                </c:pt>
                <c:pt idx="7990">
                  <c:v>-14.984</c:v>
                </c:pt>
                <c:pt idx="7991">
                  <c:v>-15.448</c:v>
                </c:pt>
                <c:pt idx="7992">
                  <c:v>-15.897</c:v>
                </c:pt>
                <c:pt idx="7993">
                  <c:v>-16.158000000000001</c:v>
                </c:pt>
                <c:pt idx="7994">
                  <c:v>-16.335999999999999</c:v>
                </c:pt>
                <c:pt idx="7995">
                  <c:v>-16.652000000000001</c:v>
                </c:pt>
                <c:pt idx="7996">
                  <c:v>-16.832999999999998</c:v>
                </c:pt>
                <c:pt idx="7997">
                  <c:v>-16.917999999999999</c:v>
                </c:pt>
                <c:pt idx="7998">
                  <c:v>-17.148</c:v>
                </c:pt>
                <c:pt idx="7999">
                  <c:v>-17.25</c:v>
                </c:pt>
                <c:pt idx="8000">
                  <c:v>-17.295000000000002</c:v>
                </c:pt>
                <c:pt idx="8001">
                  <c:v>-17.279</c:v>
                </c:pt>
                <c:pt idx="8002">
                  <c:v>-17.327999999999999</c:v>
                </c:pt>
                <c:pt idx="8003">
                  <c:v>-17.396999999999998</c:v>
                </c:pt>
                <c:pt idx="8004">
                  <c:v>-17.437999999999999</c:v>
                </c:pt>
                <c:pt idx="8005">
                  <c:v>-17.449000000000002</c:v>
                </c:pt>
                <c:pt idx="8006">
                  <c:v>-17.478000000000002</c:v>
                </c:pt>
                <c:pt idx="8007">
                  <c:v>-17.466000000000001</c:v>
                </c:pt>
                <c:pt idx="8008">
                  <c:v>-17.512</c:v>
                </c:pt>
                <c:pt idx="8009">
                  <c:v>-17.375</c:v>
                </c:pt>
                <c:pt idx="8010">
                  <c:v>-17.422999999999998</c:v>
                </c:pt>
                <c:pt idx="8011">
                  <c:v>-17.460999999999999</c:v>
                </c:pt>
                <c:pt idx="8012">
                  <c:v>-17.431000000000001</c:v>
                </c:pt>
                <c:pt idx="8013">
                  <c:v>-17.382000000000001</c:v>
                </c:pt>
                <c:pt idx="8014">
                  <c:v>-17.402000000000001</c:v>
                </c:pt>
                <c:pt idx="8015">
                  <c:v>-17.353000000000002</c:v>
                </c:pt>
                <c:pt idx="8016">
                  <c:v>-17.245999999999999</c:v>
                </c:pt>
                <c:pt idx="8017">
                  <c:v>-17.260999999999999</c:v>
                </c:pt>
                <c:pt idx="8018">
                  <c:v>-17.344000000000001</c:v>
                </c:pt>
                <c:pt idx="8019">
                  <c:v>-17.404</c:v>
                </c:pt>
                <c:pt idx="8020">
                  <c:v>-17.381</c:v>
                </c:pt>
                <c:pt idx="8021">
                  <c:v>-17.329000000000001</c:v>
                </c:pt>
                <c:pt idx="8022">
                  <c:v>-17.302</c:v>
                </c:pt>
                <c:pt idx="8023">
                  <c:v>-17.323</c:v>
                </c:pt>
                <c:pt idx="8024">
                  <c:v>-17.341999999999999</c:v>
                </c:pt>
                <c:pt idx="8025">
                  <c:v>-17.373000000000001</c:v>
                </c:pt>
                <c:pt idx="8026">
                  <c:v>-17.475999999999999</c:v>
                </c:pt>
                <c:pt idx="8027">
                  <c:v>-17.510000000000002</c:v>
                </c:pt>
                <c:pt idx="8028">
                  <c:v>-17.477</c:v>
                </c:pt>
                <c:pt idx="8029">
                  <c:v>-17.463999999999999</c:v>
                </c:pt>
                <c:pt idx="8030">
                  <c:v>-17.446000000000002</c:v>
                </c:pt>
                <c:pt idx="8031">
                  <c:v>-17.472999999999999</c:v>
                </c:pt>
                <c:pt idx="8032">
                  <c:v>-17.46</c:v>
                </c:pt>
                <c:pt idx="8033">
                  <c:v>-17.442</c:v>
                </c:pt>
                <c:pt idx="8034">
                  <c:v>-17.405999999999999</c:v>
                </c:pt>
                <c:pt idx="8035">
                  <c:v>-17.433</c:v>
                </c:pt>
                <c:pt idx="8036">
                  <c:v>-17.512</c:v>
                </c:pt>
                <c:pt idx="8037">
                  <c:v>-17.556999999999999</c:v>
                </c:pt>
                <c:pt idx="8038">
                  <c:v>-17.538</c:v>
                </c:pt>
                <c:pt idx="8039">
                  <c:v>-17.507999999999999</c:v>
                </c:pt>
                <c:pt idx="8040">
                  <c:v>-17.457999999999998</c:v>
                </c:pt>
                <c:pt idx="8041">
                  <c:v>-17.445</c:v>
                </c:pt>
                <c:pt idx="8042">
                  <c:v>-17.47</c:v>
                </c:pt>
                <c:pt idx="8043">
                  <c:v>-17.471</c:v>
                </c:pt>
                <c:pt idx="8044">
                  <c:v>-17.559000000000001</c:v>
                </c:pt>
                <c:pt idx="8045">
                  <c:v>-17.611999999999998</c:v>
                </c:pt>
                <c:pt idx="8046">
                  <c:v>-17.61</c:v>
                </c:pt>
                <c:pt idx="8047">
                  <c:v>-17.628</c:v>
                </c:pt>
                <c:pt idx="8048">
                  <c:v>-17.709</c:v>
                </c:pt>
                <c:pt idx="8049">
                  <c:v>-17.779</c:v>
                </c:pt>
                <c:pt idx="8050">
                  <c:v>-17.722000000000001</c:v>
                </c:pt>
                <c:pt idx="8051">
                  <c:v>-17.709</c:v>
                </c:pt>
                <c:pt idx="8052">
                  <c:v>-17.66</c:v>
                </c:pt>
                <c:pt idx="8053">
                  <c:v>-17.619</c:v>
                </c:pt>
                <c:pt idx="8054">
                  <c:v>-17.526</c:v>
                </c:pt>
                <c:pt idx="8055">
                  <c:v>-17.530999999999999</c:v>
                </c:pt>
                <c:pt idx="8056">
                  <c:v>-17.567</c:v>
                </c:pt>
                <c:pt idx="8057">
                  <c:v>-17.649999999999999</c:v>
                </c:pt>
                <c:pt idx="8058">
                  <c:v>-17.706</c:v>
                </c:pt>
                <c:pt idx="8059">
                  <c:v>-17.747</c:v>
                </c:pt>
                <c:pt idx="8060">
                  <c:v>-17.75</c:v>
                </c:pt>
                <c:pt idx="8061">
                  <c:v>-17.742000000000001</c:v>
                </c:pt>
                <c:pt idx="8062">
                  <c:v>-17.687000000000001</c:v>
                </c:pt>
                <c:pt idx="8063">
                  <c:v>-17.681000000000001</c:v>
                </c:pt>
                <c:pt idx="8064">
                  <c:v>-17.670999999999999</c:v>
                </c:pt>
                <c:pt idx="8065">
                  <c:v>-17.670000000000002</c:v>
                </c:pt>
                <c:pt idx="8066">
                  <c:v>-17.634</c:v>
                </c:pt>
                <c:pt idx="8067">
                  <c:v>-17.63</c:v>
                </c:pt>
                <c:pt idx="8068">
                  <c:v>-17.713000000000001</c:v>
                </c:pt>
                <c:pt idx="8069">
                  <c:v>-17.774999999999999</c:v>
                </c:pt>
                <c:pt idx="8070">
                  <c:v>-17.824000000000002</c:v>
                </c:pt>
                <c:pt idx="8071">
                  <c:v>-17.847999999999999</c:v>
                </c:pt>
                <c:pt idx="8072">
                  <c:v>-17.847000000000001</c:v>
                </c:pt>
                <c:pt idx="8073">
                  <c:v>-17.888000000000002</c:v>
                </c:pt>
                <c:pt idx="8074">
                  <c:v>-17.812000000000001</c:v>
                </c:pt>
                <c:pt idx="8075">
                  <c:v>-17.82</c:v>
                </c:pt>
                <c:pt idx="8076">
                  <c:v>-17.826000000000001</c:v>
                </c:pt>
                <c:pt idx="8077">
                  <c:v>-17.831</c:v>
                </c:pt>
                <c:pt idx="8078">
                  <c:v>-17.843</c:v>
                </c:pt>
                <c:pt idx="8079">
                  <c:v>-17.878</c:v>
                </c:pt>
                <c:pt idx="8080">
                  <c:v>-17.881</c:v>
                </c:pt>
                <c:pt idx="8081">
                  <c:v>-17.861999999999998</c:v>
                </c:pt>
                <c:pt idx="8082">
                  <c:v>-17.888999999999999</c:v>
                </c:pt>
                <c:pt idx="8083">
                  <c:v>-17.934000000000001</c:v>
                </c:pt>
                <c:pt idx="8084">
                  <c:v>-17.972000000000001</c:v>
                </c:pt>
                <c:pt idx="8085">
                  <c:v>-18.109000000000002</c:v>
                </c:pt>
                <c:pt idx="8086">
                  <c:v>-18.13</c:v>
                </c:pt>
                <c:pt idx="8087">
                  <c:v>-18.169</c:v>
                </c:pt>
                <c:pt idx="8088">
                  <c:v>-18.268999999999998</c:v>
                </c:pt>
                <c:pt idx="8089">
                  <c:v>-18.36</c:v>
                </c:pt>
                <c:pt idx="8090">
                  <c:v>-18.363</c:v>
                </c:pt>
                <c:pt idx="8091">
                  <c:v>-18.36</c:v>
                </c:pt>
                <c:pt idx="8092">
                  <c:v>-18.372</c:v>
                </c:pt>
                <c:pt idx="8093">
                  <c:v>-18.445</c:v>
                </c:pt>
                <c:pt idx="8094">
                  <c:v>-18.405999999999999</c:v>
                </c:pt>
                <c:pt idx="8095">
                  <c:v>-18.477</c:v>
                </c:pt>
                <c:pt idx="8096">
                  <c:v>-18.524000000000001</c:v>
                </c:pt>
                <c:pt idx="8097">
                  <c:v>-18.513999999999999</c:v>
                </c:pt>
                <c:pt idx="8098">
                  <c:v>-18.439</c:v>
                </c:pt>
                <c:pt idx="8099">
                  <c:v>-18.420999999999999</c:v>
                </c:pt>
                <c:pt idx="8100">
                  <c:v>-18.47</c:v>
                </c:pt>
                <c:pt idx="8101">
                  <c:v>-18.545999999999999</c:v>
                </c:pt>
                <c:pt idx="8102">
                  <c:v>-18.678999999999998</c:v>
                </c:pt>
                <c:pt idx="8103">
                  <c:v>-18.75</c:v>
                </c:pt>
                <c:pt idx="8104">
                  <c:v>-18.73</c:v>
                </c:pt>
                <c:pt idx="8105">
                  <c:v>-18.754999999999999</c:v>
                </c:pt>
                <c:pt idx="8106">
                  <c:v>-18.763999999999999</c:v>
                </c:pt>
                <c:pt idx="8107">
                  <c:v>-18.8</c:v>
                </c:pt>
                <c:pt idx="8108">
                  <c:v>-18.844999999999999</c:v>
                </c:pt>
                <c:pt idx="8109">
                  <c:v>-18.875</c:v>
                </c:pt>
                <c:pt idx="8110">
                  <c:v>-18.876999999999999</c:v>
                </c:pt>
                <c:pt idx="8111">
                  <c:v>-18.91</c:v>
                </c:pt>
                <c:pt idx="8112">
                  <c:v>-18.981000000000002</c:v>
                </c:pt>
                <c:pt idx="8113">
                  <c:v>-19.021999999999998</c:v>
                </c:pt>
                <c:pt idx="8114">
                  <c:v>-19.059000000000001</c:v>
                </c:pt>
                <c:pt idx="8115">
                  <c:v>-19.061</c:v>
                </c:pt>
                <c:pt idx="8116">
                  <c:v>-19.113</c:v>
                </c:pt>
                <c:pt idx="8117">
                  <c:v>-19.196000000000002</c:v>
                </c:pt>
                <c:pt idx="8118">
                  <c:v>-19.295000000000002</c:v>
                </c:pt>
                <c:pt idx="8119">
                  <c:v>-19.404</c:v>
                </c:pt>
                <c:pt idx="8120">
                  <c:v>-19.495999999999999</c:v>
                </c:pt>
                <c:pt idx="8121">
                  <c:v>-19.523</c:v>
                </c:pt>
                <c:pt idx="8122">
                  <c:v>-19.518000000000001</c:v>
                </c:pt>
                <c:pt idx="8123">
                  <c:v>-19.48</c:v>
                </c:pt>
                <c:pt idx="8124">
                  <c:v>-19.466000000000001</c:v>
                </c:pt>
                <c:pt idx="8125">
                  <c:v>-19.425999999999998</c:v>
                </c:pt>
                <c:pt idx="8126">
                  <c:v>-19.372</c:v>
                </c:pt>
                <c:pt idx="8127">
                  <c:v>-19.343</c:v>
                </c:pt>
                <c:pt idx="8128">
                  <c:v>-19.306999999999999</c:v>
                </c:pt>
                <c:pt idx="8129">
                  <c:v>-19.257000000000001</c:v>
                </c:pt>
                <c:pt idx="8130">
                  <c:v>-19.312000000000001</c:v>
                </c:pt>
                <c:pt idx="8131">
                  <c:v>-19.337</c:v>
                </c:pt>
                <c:pt idx="8132">
                  <c:v>-19.370999999999999</c:v>
                </c:pt>
                <c:pt idx="8133">
                  <c:v>-19.504000000000001</c:v>
                </c:pt>
                <c:pt idx="8134">
                  <c:v>-19.577999999999999</c:v>
                </c:pt>
                <c:pt idx="8135">
                  <c:v>-19.628</c:v>
                </c:pt>
                <c:pt idx="8136">
                  <c:v>-19.655000000000001</c:v>
                </c:pt>
                <c:pt idx="8137">
                  <c:v>-19.655999999999999</c:v>
                </c:pt>
                <c:pt idx="8138">
                  <c:v>-19.565999999999999</c:v>
                </c:pt>
                <c:pt idx="8139">
                  <c:v>-19.548999999999999</c:v>
                </c:pt>
                <c:pt idx="8140">
                  <c:v>-19.594000000000001</c:v>
                </c:pt>
                <c:pt idx="8141">
                  <c:v>-19.626000000000001</c:v>
                </c:pt>
                <c:pt idx="8142">
                  <c:v>-19.643000000000001</c:v>
                </c:pt>
                <c:pt idx="8143">
                  <c:v>-19.658999999999999</c:v>
                </c:pt>
                <c:pt idx="8144">
                  <c:v>-19.606000000000002</c:v>
                </c:pt>
                <c:pt idx="8145">
                  <c:v>-19.565000000000001</c:v>
                </c:pt>
                <c:pt idx="8146">
                  <c:v>-19.606999999999999</c:v>
                </c:pt>
                <c:pt idx="8147">
                  <c:v>-19.681999999999999</c:v>
                </c:pt>
                <c:pt idx="8148">
                  <c:v>-19.643000000000001</c:v>
                </c:pt>
                <c:pt idx="8149">
                  <c:v>-19.599</c:v>
                </c:pt>
                <c:pt idx="8150">
                  <c:v>-19.600999999999999</c:v>
                </c:pt>
                <c:pt idx="8151">
                  <c:v>-19.581</c:v>
                </c:pt>
                <c:pt idx="8152">
                  <c:v>-19.588000000000001</c:v>
                </c:pt>
                <c:pt idx="8153">
                  <c:v>-19.600999999999999</c:v>
                </c:pt>
                <c:pt idx="8154">
                  <c:v>-19.587</c:v>
                </c:pt>
                <c:pt idx="8155">
                  <c:v>-19.527000000000001</c:v>
                </c:pt>
                <c:pt idx="8156">
                  <c:v>-19.442</c:v>
                </c:pt>
                <c:pt idx="8157">
                  <c:v>-19.452999999999999</c:v>
                </c:pt>
                <c:pt idx="8158">
                  <c:v>-19.527999999999999</c:v>
                </c:pt>
                <c:pt idx="8159">
                  <c:v>-19.643000000000001</c:v>
                </c:pt>
                <c:pt idx="8160">
                  <c:v>-19.698</c:v>
                </c:pt>
                <c:pt idx="8161">
                  <c:v>-19.722000000000001</c:v>
                </c:pt>
                <c:pt idx="8162">
                  <c:v>-19.699000000000002</c:v>
                </c:pt>
                <c:pt idx="8163">
                  <c:v>-19.631</c:v>
                </c:pt>
                <c:pt idx="8164">
                  <c:v>-19.638999999999999</c:v>
                </c:pt>
                <c:pt idx="8165">
                  <c:v>-19.669</c:v>
                </c:pt>
                <c:pt idx="8166">
                  <c:v>-19.722999999999999</c:v>
                </c:pt>
                <c:pt idx="8167">
                  <c:v>-19.731999999999999</c:v>
                </c:pt>
                <c:pt idx="8168">
                  <c:v>-19.664999999999999</c:v>
                </c:pt>
                <c:pt idx="8169">
                  <c:v>-19.600000000000001</c:v>
                </c:pt>
                <c:pt idx="8170">
                  <c:v>-19.523</c:v>
                </c:pt>
                <c:pt idx="8171">
                  <c:v>-19.57</c:v>
                </c:pt>
                <c:pt idx="8172">
                  <c:v>-19.643999999999998</c:v>
                </c:pt>
                <c:pt idx="8173">
                  <c:v>-19.713999999999999</c:v>
                </c:pt>
                <c:pt idx="8174">
                  <c:v>-19.689</c:v>
                </c:pt>
                <c:pt idx="8175">
                  <c:v>-19.608000000000001</c:v>
                </c:pt>
                <c:pt idx="8176">
                  <c:v>-19.516999999999999</c:v>
                </c:pt>
                <c:pt idx="8177">
                  <c:v>-19.475000000000001</c:v>
                </c:pt>
                <c:pt idx="8178">
                  <c:v>-19.449000000000002</c:v>
                </c:pt>
                <c:pt idx="8179">
                  <c:v>-19.515000000000001</c:v>
                </c:pt>
                <c:pt idx="8180">
                  <c:v>-19.524999999999999</c:v>
                </c:pt>
                <c:pt idx="8181">
                  <c:v>-19.507000000000001</c:v>
                </c:pt>
                <c:pt idx="8182">
                  <c:v>-19.456</c:v>
                </c:pt>
                <c:pt idx="8183">
                  <c:v>-19.472000000000001</c:v>
                </c:pt>
                <c:pt idx="8184">
                  <c:v>-19.515999999999998</c:v>
                </c:pt>
                <c:pt idx="8185">
                  <c:v>-19.510999999999999</c:v>
                </c:pt>
                <c:pt idx="8186">
                  <c:v>-19.477</c:v>
                </c:pt>
                <c:pt idx="8187">
                  <c:v>-19.393999999999998</c:v>
                </c:pt>
                <c:pt idx="8188">
                  <c:v>-19.335000000000001</c:v>
                </c:pt>
                <c:pt idx="8189">
                  <c:v>-19.308</c:v>
                </c:pt>
                <c:pt idx="8190">
                  <c:v>-19.303999999999998</c:v>
                </c:pt>
                <c:pt idx="8191">
                  <c:v>-19.338000000000001</c:v>
                </c:pt>
                <c:pt idx="8192">
                  <c:v>-19.268999999999998</c:v>
                </c:pt>
                <c:pt idx="8193">
                  <c:v>-19.204999999999998</c:v>
                </c:pt>
                <c:pt idx="8194">
                  <c:v>-19.116</c:v>
                </c:pt>
                <c:pt idx="8195">
                  <c:v>-18.96</c:v>
                </c:pt>
                <c:pt idx="8196">
                  <c:v>-18.844000000000001</c:v>
                </c:pt>
                <c:pt idx="8197">
                  <c:v>-18.760000000000002</c:v>
                </c:pt>
                <c:pt idx="8198">
                  <c:v>-18.734000000000002</c:v>
                </c:pt>
                <c:pt idx="8199">
                  <c:v>-18.643000000000001</c:v>
                </c:pt>
                <c:pt idx="8200">
                  <c:v>-18.553999999999998</c:v>
                </c:pt>
                <c:pt idx="8201">
                  <c:v>-18.446000000000002</c:v>
                </c:pt>
                <c:pt idx="8202">
                  <c:v>-18.364000000000001</c:v>
                </c:pt>
                <c:pt idx="8203">
                  <c:v>-18.312999999999999</c:v>
                </c:pt>
                <c:pt idx="8204">
                  <c:v>-18.274000000000001</c:v>
                </c:pt>
                <c:pt idx="8205">
                  <c:v>-18.263999999999999</c:v>
                </c:pt>
                <c:pt idx="8206">
                  <c:v>-18.251999999999999</c:v>
                </c:pt>
                <c:pt idx="8207">
                  <c:v>-18.221</c:v>
                </c:pt>
                <c:pt idx="8208">
                  <c:v>-18.225999999999999</c:v>
                </c:pt>
                <c:pt idx="8209">
                  <c:v>-18.245000000000001</c:v>
                </c:pt>
                <c:pt idx="8210">
                  <c:v>-18.233000000000001</c:v>
                </c:pt>
                <c:pt idx="8211">
                  <c:v>-18.210999999999999</c:v>
                </c:pt>
                <c:pt idx="8212">
                  <c:v>-18.221</c:v>
                </c:pt>
                <c:pt idx="8213">
                  <c:v>-18.305</c:v>
                </c:pt>
                <c:pt idx="8214">
                  <c:v>-18.332000000000001</c:v>
                </c:pt>
                <c:pt idx="8215">
                  <c:v>-18.239000000000001</c:v>
                </c:pt>
                <c:pt idx="8216">
                  <c:v>-18.196000000000002</c:v>
                </c:pt>
                <c:pt idx="8217">
                  <c:v>-18.239000000000001</c:v>
                </c:pt>
                <c:pt idx="8218">
                  <c:v>-18.271999999999998</c:v>
                </c:pt>
                <c:pt idx="8219">
                  <c:v>-18.228000000000002</c:v>
                </c:pt>
                <c:pt idx="8220">
                  <c:v>-18.242999999999999</c:v>
                </c:pt>
                <c:pt idx="8221">
                  <c:v>-18.366</c:v>
                </c:pt>
                <c:pt idx="8222">
                  <c:v>-18.422999999999998</c:v>
                </c:pt>
                <c:pt idx="8223">
                  <c:v>-18.443000000000001</c:v>
                </c:pt>
                <c:pt idx="8224">
                  <c:v>-18.442</c:v>
                </c:pt>
                <c:pt idx="8225">
                  <c:v>-18.436</c:v>
                </c:pt>
                <c:pt idx="8226">
                  <c:v>-18.422999999999998</c:v>
                </c:pt>
                <c:pt idx="8227">
                  <c:v>-18.507999999999999</c:v>
                </c:pt>
                <c:pt idx="8228">
                  <c:v>-18.552</c:v>
                </c:pt>
                <c:pt idx="8229">
                  <c:v>-18.471</c:v>
                </c:pt>
                <c:pt idx="8230">
                  <c:v>-18.527999999999999</c:v>
                </c:pt>
                <c:pt idx="8231">
                  <c:v>-18.596</c:v>
                </c:pt>
                <c:pt idx="8232">
                  <c:v>-18.588000000000001</c:v>
                </c:pt>
                <c:pt idx="8233">
                  <c:v>-18.489000000000001</c:v>
                </c:pt>
                <c:pt idx="8234">
                  <c:v>-18.425999999999998</c:v>
                </c:pt>
                <c:pt idx="8235">
                  <c:v>-18.452000000000002</c:v>
                </c:pt>
                <c:pt idx="8236">
                  <c:v>-18.483000000000001</c:v>
                </c:pt>
                <c:pt idx="8237">
                  <c:v>-18.469000000000001</c:v>
                </c:pt>
                <c:pt idx="8238">
                  <c:v>-18.571000000000002</c:v>
                </c:pt>
                <c:pt idx="8239">
                  <c:v>-18.576000000000001</c:v>
                </c:pt>
                <c:pt idx="8240">
                  <c:v>-18.571999999999999</c:v>
                </c:pt>
                <c:pt idx="8241">
                  <c:v>-18.571000000000002</c:v>
                </c:pt>
                <c:pt idx="8242">
                  <c:v>-18.544</c:v>
                </c:pt>
                <c:pt idx="8243">
                  <c:v>-18.582000000000001</c:v>
                </c:pt>
                <c:pt idx="8244">
                  <c:v>-18.622</c:v>
                </c:pt>
                <c:pt idx="8245">
                  <c:v>-18.626000000000001</c:v>
                </c:pt>
                <c:pt idx="8246">
                  <c:v>-18.614999999999998</c:v>
                </c:pt>
                <c:pt idx="8247">
                  <c:v>-18.66</c:v>
                </c:pt>
                <c:pt idx="8248">
                  <c:v>-18.77</c:v>
                </c:pt>
                <c:pt idx="8249">
                  <c:v>-18.818000000000001</c:v>
                </c:pt>
                <c:pt idx="8250">
                  <c:v>-18.728999999999999</c:v>
                </c:pt>
                <c:pt idx="8251">
                  <c:v>-18.736000000000001</c:v>
                </c:pt>
                <c:pt idx="8252">
                  <c:v>-18.741</c:v>
                </c:pt>
                <c:pt idx="8253">
                  <c:v>-18.706</c:v>
                </c:pt>
                <c:pt idx="8254">
                  <c:v>-18.734999999999999</c:v>
                </c:pt>
                <c:pt idx="8255">
                  <c:v>-18.707999999999998</c:v>
                </c:pt>
                <c:pt idx="8256">
                  <c:v>-18.722000000000001</c:v>
                </c:pt>
                <c:pt idx="8257">
                  <c:v>-18.670000000000002</c:v>
                </c:pt>
                <c:pt idx="8258">
                  <c:v>-18.617000000000001</c:v>
                </c:pt>
                <c:pt idx="8259">
                  <c:v>-18.634</c:v>
                </c:pt>
                <c:pt idx="8260">
                  <c:v>-18.675000000000001</c:v>
                </c:pt>
                <c:pt idx="8261">
                  <c:v>-18.707999999999998</c:v>
                </c:pt>
                <c:pt idx="8262">
                  <c:v>-18.696999999999999</c:v>
                </c:pt>
                <c:pt idx="8263">
                  <c:v>-18.686</c:v>
                </c:pt>
                <c:pt idx="8264">
                  <c:v>-18.683</c:v>
                </c:pt>
                <c:pt idx="8265">
                  <c:v>-18.678999999999998</c:v>
                </c:pt>
                <c:pt idx="8266">
                  <c:v>-18.672999999999998</c:v>
                </c:pt>
                <c:pt idx="8267">
                  <c:v>-18.670000000000002</c:v>
                </c:pt>
                <c:pt idx="8268">
                  <c:v>-18.643000000000001</c:v>
                </c:pt>
                <c:pt idx="8269">
                  <c:v>-18.617999999999999</c:v>
                </c:pt>
                <c:pt idx="8270">
                  <c:v>-18.594000000000001</c:v>
                </c:pt>
                <c:pt idx="8271">
                  <c:v>-18.616</c:v>
                </c:pt>
                <c:pt idx="8272">
                  <c:v>-18.632000000000001</c:v>
                </c:pt>
                <c:pt idx="8273">
                  <c:v>-18.663</c:v>
                </c:pt>
                <c:pt idx="8274">
                  <c:v>-18.725000000000001</c:v>
                </c:pt>
                <c:pt idx="8275">
                  <c:v>-18.736999999999998</c:v>
                </c:pt>
                <c:pt idx="8276">
                  <c:v>-18.635999999999999</c:v>
                </c:pt>
                <c:pt idx="8277">
                  <c:v>-18.538</c:v>
                </c:pt>
                <c:pt idx="8278">
                  <c:v>-18.463000000000001</c:v>
                </c:pt>
                <c:pt idx="8279">
                  <c:v>-18.491</c:v>
                </c:pt>
                <c:pt idx="8280">
                  <c:v>-18.48</c:v>
                </c:pt>
                <c:pt idx="8281">
                  <c:v>-18.481999999999999</c:v>
                </c:pt>
                <c:pt idx="8282">
                  <c:v>-18.495000000000001</c:v>
                </c:pt>
                <c:pt idx="8283">
                  <c:v>-18.574999999999999</c:v>
                </c:pt>
                <c:pt idx="8284">
                  <c:v>-18.587</c:v>
                </c:pt>
                <c:pt idx="8285">
                  <c:v>-18.550999999999998</c:v>
                </c:pt>
                <c:pt idx="8286">
                  <c:v>-18.577999999999999</c:v>
                </c:pt>
                <c:pt idx="8287">
                  <c:v>-18.521000000000001</c:v>
                </c:pt>
                <c:pt idx="8288">
                  <c:v>-18.512</c:v>
                </c:pt>
                <c:pt idx="8289">
                  <c:v>-18.428000000000001</c:v>
                </c:pt>
                <c:pt idx="8290">
                  <c:v>-18.288</c:v>
                </c:pt>
                <c:pt idx="8291">
                  <c:v>-18.206</c:v>
                </c:pt>
                <c:pt idx="8292">
                  <c:v>-18.125</c:v>
                </c:pt>
                <c:pt idx="8293">
                  <c:v>-18.045000000000002</c:v>
                </c:pt>
                <c:pt idx="8294">
                  <c:v>-17.93</c:v>
                </c:pt>
                <c:pt idx="8295">
                  <c:v>-17.832999999999998</c:v>
                </c:pt>
                <c:pt idx="8296">
                  <c:v>-17.622</c:v>
                </c:pt>
                <c:pt idx="8297">
                  <c:v>-17.437000000000001</c:v>
                </c:pt>
                <c:pt idx="8298">
                  <c:v>-17.158000000000001</c:v>
                </c:pt>
                <c:pt idx="8299">
                  <c:v>-16.923999999999999</c:v>
                </c:pt>
                <c:pt idx="8300">
                  <c:v>-16.683</c:v>
                </c:pt>
                <c:pt idx="8301">
                  <c:v>-16.48</c:v>
                </c:pt>
                <c:pt idx="8302">
                  <c:v>-16.260999999999999</c:v>
                </c:pt>
                <c:pt idx="8303">
                  <c:v>-16.02</c:v>
                </c:pt>
                <c:pt idx="8304">
                  <c:v>-15.743</c:v>
                </c:pt>
                <c:pt idx="8305">
                  <c:v>-15.557</c:v>
                </c:pt>
                <c:pt idx="8306">
                  <c:v>-15.398999999999999</c:v>
                </c:pt>
                <c:pt idx="8307">
                  <c:v>-15.23</c:v>
                </c:pt>
                <c:pt idx="8308">
                  <c:v>-15.147</c:v>
                </c:pt>
                <c:pt idx="8309">
                  <c:v>-15.07</c:v>
                </c:pt>
                <c:pt idx="8310">
                  <c:v>-14.92</c:v>
                </c:pt>
                <c:pt idx="8311">
                  <c:v>-14.757</c:v>
                </c:pt>
                <c:pt idx="8312">
                  <c:v>-14.618</c:v>
                </c:pt>
                <c:pt idx="8313">
                  <c:v>-14.496</c:v>
                </c:pt>
                <c:pt idx="8314">
                  <c:v>-14.394</c:v>
                </c:pt>
                <c:pt idx="8315">
                  <c:v>-14.281000000000001</c:v>
                </c:pt>
                <c:pt idx="8316">
                  <c:v>-14.196999999999999</c:v>
                </c:pt>
                <c:pt idx="8317">
                  <c:v>-14.182</c:v>
                </c:pt>
                <c:pt idx="8318">
                  <c:v>-14.199</c:v>
                </c:pt>
                <c:pt idx="8319">
                  <c:v>-14.176</c:v>
                </c:pt>
                <c:pt idx="8320">
                  <c:v>-14.077999999999999</c:v>
                </c:pt>
                <c:pt idx="8321">
                  <c:v>-14.044</c:v>
                </c:pt>
                <c:pt idx="8322">
                  <c:v>-14.028</c:v>
                </c:pt>
                <c:pt idx="8323">
                  <c:v>-14.048999999999999</c:v>
                </c:pt>
                <c:pt idx="8324">
                  <c:v>-14.013</c:v>
                </c:pt>
                <c:pt idx="8325">
                  <c:v>-14.023999999999999</c:v>
                </c:pt>
                <c:pt idx="8326">
                  <c:v>-14.006</c:v>
                </c:pt>
                <c:pt idx="8327">
                  <c:v>-13.942</c:v>
                </c:pt>
                <c:pt idx="8328">
                  <c:v>-13.87</c:v>
                </c:pt>
                <c:pt idx="8329">
                  <c:v>-13.843</c:v>
                </c:pt>
                <c:pt idx="8330">
                  <c:v>-13.842000000000001</c:v>
                </c:pt>
                <c:pt idx="8331">
                  <c:v>-13.808999999999999</c:v>
                </c:pt>
                <c:pt idx="8332">
                  <c:v>-13.752000000000001</c:v>
                </c:pt>
                <c:pt idx="8333">
                  <c:v>-13.696</c:v>
                </c:pt>
                <c:pt idx="8334">
                  <c:v>-13.65</c:v>
                </c:pt>
                <c:pt idx="8335">
                  <c:v>-13.686</c:v>
                </c:pt>
                <c:pt idx="8336">
                  <c:v>-13.621</c:v>
                </c:pt>
                <c:pt idx="8337">
                  <c:v>-13.55</c:v>
                </c:pt>
                <c:pt idx="8338">
                  <c:v>-13.484999999999999</c:v>
                </c:pt>
                <c:pt idx="8339">
                  <c:v>-13.465999999999999</c:v>
                </c:pt>
                <c:pt idx="8340">
                  <c:v>-13.436</c:v>
                </c:pt>
                <c:pt idx="8341">
                  <c:v>-13.465</c:v>
                </c:pt>
                <c:pt idx="8342">
                  <c:v>-13.49</c:v>
                </c:pt>
                <c:pt idx="8343">
                  <c:v>-13.507</c:v>
                </c:pt>
                <c:pt idx="8344">
                  <c:v>-13.388</c:v>
                </c:pt>
                <c:pt idx="8345">
                  <c:v>-13.242000000000001</c:v>
                </c:pt>
                <c:pt idx="8346">
                  <c:v>-13.217000000000001</c:v>
                </c:pt>
                <c:pt idx="8347">
                  <c:v>-13.167999999999999</c:v>
                </c:pt>
                <c:pt idx="8348">
                  <c:v>-13.083</c:v>
                </c:pt>
                <c:pt idx="8349">
                  <c:v>-13.03</c:v>
                </c:pt>
                <c:pt idx="8350">
                  <c:v>-13.015000000000001</c:v>
                </c:pt>
                <c:pt idx="8351">
                  <c:v>-13.005000000000001</c:v>
                </c:pt>
                <c:pt idx="8352">
                  <c:v>-13.016</c:v>
                </c:pt>
                <c:pt idx="8353">
                  <c:v>-12.984</c:v>
                </c:pt>
                <c:pt idx="8354">
                  <c:v>-12.93</c:v>
                </c:pt>
                <c:pt idx="8355">
                  <c:v>-12.839</c:v>
                </c:pt>
                <c:pt idx="8356">
                  <c:v>-12.853999999999999</c:v>
                </c:pt>
                <c:pt idx="8357">
                  <c:v>-12.858000000000001</c:v>
                </c:pt>
                <c:pt idx="8358">
                  <c:v>-12.887</c:v>
                </c:pt>
                <c:pt idx="8359">
                  <c:v>-12.798999999999999</c:v>
                </c:pt>
                <c:pt idx="8360">
                  <c:v>-12.728999999999999</c:v>
                </c:pt>
                <c:pt idx="8361">
                  <c:v>-12.646000000000001</c:v>
                </c:pt>
                <c:pt idx="8362">
                  <c:v>-12.611000000000001</c:v>
                </c:pt>
                <c:pt idx="8363">
                  <c:v>-12.612</c:v>
                </c:pt>
                <c:pt idx="8364">
                  <c:v>-12.545</c:v>
                </c:pt>
                <c:pt idx="8365">
                  <c:v>-12.552</c:v>
                </c:pt>
                <c:pt idx="8366">
                  <c:v>-12.617000000000001</c:v>
                </c:pt>
                <c:pt idx="8367">
                  <c:v>-12.557</c:v>
                </c:pt>
                <c:pt idx="8368">
                  <c:v>-12.465999999999999</c:v>
                </c:pt>
                <c:pt idx="8369">
                  <c:v>-12.382</c:v>
                </c:pt>
                <c:pt idx="8370">
                  <c:v>-12.34</c:v>
                </c:pt>
                <c:pt idx="8371">
                  <c:v>-12.326000000000001</c:v>
                </c:pt>
                <c:pt idx="8372">
                  <c:v>-12.32</c:v>
                </c:pt>
                <c:pt idx="8373">
                  <c:v>-12.353999999999999</c:v>
                </c:pt>
                <c:pt idx="8374">
                  <c:v>-12.39</c:v>
                </c:pt>
                <c:pt idx="8375">
                  <c:v>-12.468</c:v>
                </c:pt>
                <c:pt idx="8376">
                  <c:v>-12.484</c:v>
                </c:pt>
                <c:pt idx="8377">
                  <c:v>-12.446999999999999</c:v>
                </c:pt>
                <c:pt idx="8378">
                  <c:v>-12.387</c:v>
                </c:pt>
                <c:pt idx="8379">
                  <c:v>-12.39</c:v>
                </c:pt>
                <c:pt idx="8380">
                  <c:v>-12.513</c:v>
                </c:pt>
                <c:pt idx="8381">
                  <c:v>-12.634</c:v>
                </c:pt>
                <c:pt idx="8382">
                  <c:v>-12.676</c:v>
                </c:pt>
                <c:pt idx="8383">
                  <c:v>-12.805</c:v>
                </c:pt>
                <c:pt idx="8384">
                  <c:v>-12.856999999999999</c:v>
                </c:pt>
                <c:pt idx="8385">
                  <c:v>-12.888999999999999</c:v>
                </c:pt>
                <c:pt idx="8386">
                  <c:v>-12.961</c:v>
                </c:pt>
                <c:pt idx="8387">
                  <c:v>-13.010999999999999</c:v>
                </c:pt>
                <c:pt idx="8388">
                  <c:v>-13.206</c:v>
                </c:pt>
                <c:pt idx="8389">
                  <c:v>-13.419</c:v>
                </c:pt>
                <c:pt idx="8390">
                  <c:v>-13.641999999999999</c:v>
                </c:pt>
                <c:pt idx="8391">
                  <c:v>-13.922000000000001</c:v>
                </c:pt>
                <c:pt idx="8392">
                  <c:v>-14.227</c:v>
                </c:pt>
                <c:pt idx="8393">
                  <c:v>-14.481999999999999</c:v>
                </c:pt>
                <c:pt idx="8394">
                  <c:v>-14.763999999999999</c:v>
                </c:pt>
                <c:pt idx="8395">
                  <c:v>-15.041</c:v>
                </c:pt>
                <c:pt idx="8396">
                  <c:v>-15.426</c:v>
                </c:pt>
                <c:pt idx="8397">
                  <c:v>-15.991</c:v>
                </c:pt>
                <c:pt idx="8398">
                  <c:v>-16.436</c:v>
                </c:pt>
                <c:pt idx="8399">
                  <c:v>-16.893999999999998</c:v>
                </c:pt>
                <c:pt idx="8400">
                  <c:v>-17.314</c:v>
                </c:pt>
                <c:pt idx="8401">
                  <c:v>-17.509</c:v>
                </c:pt>
                <c:pt idx="8402">
                  <c:v>-17.553000000000001</c:v>
                </c:pt>
                <c:pt idx="8403">
                  <c:v>-17.622</c:v>
                </c:pt>
                <c:pt idx="8404">
                  <c:v>-17.72</c:v>
                </c:pt>
                <c:pt idx="8405">
                  <c:v>-17.908000000000001</c:v>
                </c:pt>
                <c:pt idx="8406">
                  <c:v>-17.916</c:v>
                </c:pt>
                <c:pt idx="8407">
                  <c:v>-17.972999999999999</c:v>
                </c:pt>
                <c:pt idx="8408">
                  <c:v>-18.007999999999999</c:v>
                </c:pt>
                <c:pt idx="8409">
                  <c:v>-18.024000000000001</c:v>
                </c:pt>
                <c:pt idx="8410">
                  <c:v>-17.937000000000001</c:v>
                </c:pt>
                <c:pt idx="8411">
                  <c:v>-17.925999999999998</c:v>
                </c:pt>
                <c:pt idx="8412">
                  <c:v>-18.045999999999999</c:v>
                </c:pt>
                <c:pt idx="8413">
                  <c:v>-18.085999999999999</c:v>
                </c:pt>
                <c:pt idx="8414">
                  <c:v>-18.062999999999999</c:v>
                </c:pt>
                <c:pt idx="8415">
                  <c:v>-18.117000000000001</c:v>
                </c:pt>
                <c:pt idx="8416">
                  <c:v>-18.094000000000001</c:v>
                </c:pt>
                <c:pt idx="8417">
                  <c:v>-18.085999999999999</c:v>
                </c:pt>
                <c:pt idx="8418">
                  <c:v>-18.113</c:v>
                </c:pt>
                <c:pt idx="8419">
                  <c:v>-18.126000000000001</c:v>
                </c:pt>
                <c:pt idx="8420">
                  <c:v>-18.117999999999999</c:v>
                </c:pt>
                <c:pt idx="8421">
                  <c:v>-18.152000000000001</c:v>
                </c:pt>
                <c:pt idx="8422">
                  <c:v>-18.149000000000001</c:v>
                </c:pt>
                <c:pt idx="8423">
                  <c:v>-18.186</c:v>
                </c:pt>
                <c:pt idx="8424">
                  <c:v>-18.187000000000001</c:v>
                </c:pt>
                <c:pt idx="8425">
                  <c:v>-18.151</c:v>
                </c:pt>
                <c:pt idx="8426">
                  <c:v>-18.114000000000001</c:v>
                </c:pt>
                <c:pt idx="8427">
                  <c:v>-18.236000000000001</c:v>
                </c:pt>
                <c:pt idx="8428">
                  <c:v>-18.268000000000001</c:v>
                </c:pt>
                <c:pt idx="8429">
                  <c:v>-18.170999999999999</c:v>
                </c:pt>
                <c:pt idx="8430">
                  <c:v>-18.256</c:v>
                </c:pt>
                <c:pt idx="8431">
                  <c:v>-18.337</c:v>
                </c:pt>
                <c:pt idx="8432">
                  <c:v>-18.337</c:v>
                </c:pt>
                <c:pt idx="8433">
                  <c:v>-18.369</c:v>
                </c:pt>
                <c:pt idx="8434">
                  <c:v>-18.398</c:v>
                </c:pt>
                <c:pt idx="8435">
                  <c:v>-18.337</c:v>
                </c:pt>
                <c:pt idx="8436">
                  <c:v>-18.361000000000001</c:v>
                </c:pt>
                <c:pt idx="8437">
                  <c:v>-18.34</c:v>
                </c:pt>
                <c:pt idx="8438">
                  <c:v>-18.378</c:v>
                </c:pt>
                <c:pt idx="8439">
                  <c:v>-18.356999999999999</c:v>
                </c:pt>
                <c:pt idx="8440">
                  <c:v>-18.398</c:v>
                </c:pt>
                <c:pt idx="8441">
                  <c:v>-18.407</c:v>
                </c:pt>
                <c:pt idx="8442">
                  <c:v>-18.436</c:v>
                </c:pt>
                <c:pt idx="8443">
                  <c:v>-18.529</c:v>
                </c:pt>
                <c:pt idx="8444">
                  <c:v>-18.518000000000001</c:v>
                </c:pt>
                <c:pt idx="8445">
                  <c:v>-18.489000000000001</c:v>
                </c:pt>
                <c:pt idx="8446">
                  <c:v>-18.536999999999999</c:v>
                </c:pt>
                <c:pt idx="8447">
                  <c:v>-18.577000000000002</c:v>
                </c:pt>
                <c:pt idx="8448">
                  <c:v>-18.533999999999999</c:v>
                </c:pt>
                <c:pt idx="8449">
                  <c:v>-18.564</c:v>
                </c:pt>
                <c:pt idx="8450">
                  <c:v>-18.640999999999998</c:v>
                </c:pt>
                <c:pt idx="8451">
                  <c:v>-18.600999999999999</c:v>
                </c:pt>
                <c:pt idx="8452">
                  <c:v>-18.538</c:v>
                </c:pt>
                <c:pt idx="8453">
                  <c:v>-18.488</c:v>
                </c:pt>
                <c:pt idx="8454">
                  <c:v>-18.579000000000001</c:v>
                </c:pt>
                <c:pt idx="8455">
                  <c:v>-18.635000000000002</c:v>
                </c:pt>
                <c:pt idx="8456">
                  <c:v>-18.614000000000001</c:v>
                </c:pt>
                <c:pt idx="8457">
                  <c:v>-18.635999999999999</c:v>
                </c:pt>
                <c:pt idx="8458">
                  <c:v>-18.606000000000002</c:v>
                </c:pt>
                <c:pt idx="8459">
                  <c:v>-18.646000000000001</c:v>
                </c:pt>
                <c:pt idx="8460">
                  <c:v>-18.603000000000002</c:v>
                </c:pt>
                <c:pt idx="8461">
                  <c:v>-18.651</c:v>
                </c:pt>
                <c:pt idx="8462">
                  <c:v>-18.707999999999998</c:v>
                </c:pt>
                <c:pt idx="8463">
                  <c:v>-18.79</c:v>
                </c:pt>
                <c:pt idx="8464">
                  <c:v>-18.88</c:v>
                </c:pt>
                <c:pt idx="8465">
                  <c:v>-18.97</c:v>
                </c:pt>
                <c:pt idx="8466">
                  <c:v>-19.055</c:v>
                </c:pt>
                <c:pt idx="8467">
                  <c:v>-19.167999999999999</c:v>
                </c:pt>
                <c:pt idx="8468">
                  <c:v>-19.146000000000001</c:v>
                </c:pt>
                <c:pt idx="8469">
                  <c:v>-19.21</c:v>
                </c:pt>
                <c:pt idx="8470">
                  <c:v>-19.27</c:v>
                </c:pt>
                <c:pt idx="8471">
                  <c:v>-19.306000000000001</c:v>
                </c:pt>
                <c:pt idx="8472">
                  <c:v>-19.306999999999999</c:v>
                </c:pt>
                <c:pt idx="8473">
                  <c:v>-19.314</c:v>
                </c:pt>
                <c:pt idx="8474">
                  <c:v>-19.294</c:v>
                </c:pt>
                <c:pt idx="8475">
                  <c:v>-19.341000000000001</c:v>
                </c:pt>
                <c:pt idx="8476">
                  <c:v>-19.38</c:v>
                </c:pt>
                <c:pt idx="8477">
                  <c:v>-19.382000000000001</c:v>
                </c:pt>
                <c:pt idx="8478">
                  <c:v>-19.436</c:v>
                </c:pt>
                <c:pt idx="8479">
                  <c:v>-19.5</c:v>
                </c:pt>
                <c:pt idx="8480">
                  <c:v>-19.533999999999999</c:v>
                </c:pt>
                <c:pt idx="8481">
                  <c:v>-19.504000000000001</c:v>
                </c:pt>
                <c:pt idx="8482">
                  <c:v>-19.521000000000001</c:v>
                </c:pt>
                <c:pt idx="8483">
                  <c:v>-19.545000000000002</c:v>
                </c:pt>
                <c:pt idx="8484">
                  <c:v>-19.529</c:v>
                </c:pt>
                <c:pt idx="8485">
                  <c:v>-19.521000000000001</c:v>
                </c:pt>
                <c:pt idx="8486">
                  <c:v>-19.562999999999999</c:v>
                </c:pt>
                <c:pt idx="8487">
                  <c:v>-19.571000000000002</c:v>
                </c:pt>
                <c:pt idx="8488">
                  <c:v>-19.622</c:v>
                </c:pt>
                <c:pt idx="8489">
                  <c:v>-19.704000000000001</c:v>
                </c:pt>
                <c:pt idx="8490">
                  <c:v>-19.728999999999999</c:v>
                </c:pt>
                <c:pt idx="8491">
                  <c:v>-19.809000000000001</c:v>
                </c:pt>
                <c:pt idx="8492">
                  <c:v>-19.873000000000001</c:v>
                </c:pt>
                <c:pt idx="8493">
                  <c:v>-19.902999999999999</c:v>
                </c:pt>
                <c:pt idx="8494">
                  <c:v>-19.931999999999999</c:v>
                </c:pt>
                <c:pt idx="8495">
                  <c:v>-19.946999999999999</c:v>
                </c:pt>
                <c:pt idx="8496">
                  <c:v>-19.998000000000001</c:v>
                </c:pt>
                <c:pt idx="8497">
                  <c:v>-20.100000000000001</c:v>
                </c:pt>
                <c:pt idx="8498">
                  <c:v>-20.059999999999999</c:v>
                </c:pt>
                <c:pt idx="8499">
                  <c:v>-20.021999999999998</c:v>
                </c:pt>
                <c:pt idx="8500">
                  <c:v>-20.035</c:v>
                </c:pt>
                <c:pt idx="8501">
                  <c:v>-20.047999999999998</c:v>
                </c:pt>
                <c:pt idx="8502">
                  <c:v>-20.085000000000001</c:v>
                </c:pt>
                <c:pt idx="8503">
                  <c:v>-20.11</c:v>
                </c:pt>
                <c:pt idx="8504">
                  <c:v>-20.228000000000002</c:v>
                </c:pt>
                <c:pt idx="8505">
                  <c:v>-20.189</c:v>
                </c:pt>
                <c:pt idx="8506">
                  <c:v>-20.187999999999999</c:v>
                </c:pt>
                <c:pt idx="8507">
                  <c:v>-20.158999999999999</c:v>
                </c:pt>
                <c:pt idx="8508">
                  <c:v>-20.215</c:v>
                </c:pt>
                <c:pt idx="8509">
                  <c:v>-20.225000000000001</c:v>
                </c:pt>
                <c:pt idx="8510">
                  <c:v>-20.172999999999998</c:v>
                </c:pt>
                <c:pt idx="8511">
                  <c:v>-20.190000000000001</c:v>
                </c:pt>
                <c:pt idx="8512">
                  <c:v>-20.170000000000002</c:v>
                </c:pt>
                <c:pt idx="8513">
                  <c:v>-20.244</c:v>
                </c:pt>
                <c:pt idx="8514">
                  <c:v>-20.312999999999999</c:v>
                </c:pt>
                <c:pt idx="8515">
                  <c:v>-20.347000000000001</c:v>
                </c:pt>
                <c:pt idx="8516">
                  <c:v>-20.427</c:v>
                </c:pt>
                <c:pt idx="8517">
                  <c:v>-20.488</c:v>
                </c:pt>
                <c:pt idx="8518">
                  <c:v>-20.559000000000001</c:v>
                </c:pt>
                <c:pt idx="8519">
                  <c:v>-20.524000000000001</c:v>
                </c:pt>
                <c:pt idx="8520">
                  <c:v>-20.483000000000001</c:v>
                </c:pt>
                <c:pt idx="8521">
                  <c:v>-20.518000000000001</c:v>
                </c:pt>
                <c:pt idx="8522">
                  <c:v>-20.52</c:v>
                </c:pt>
                <c:pt idx="8523">
                  <c:v>-20.587</c:v>
                </c:pt>
                <c:pt idx="8524">
                  <c:v>-20.547999999999998</c:v>
                </c:pt>
                <c:pt idx="8525">
                  <c:v>-20.541</c:v>
                </c:pt>
                <c:pt idx="8526">
                  <c:v>-20.645</c:v>
                </c:pt>
                <c:pt idx="8527">
                  <c:v>-20.681000000000001</c:v>
                </c:pt>
                <c:pt idx="8528">
                  <c:v>-20.710999999999999</c:v>
                </c:pt>
                <c:pt idx="8529">
                  <c:v>-20.73</c:v>
                </c:pt>
                <c:pt idx="8530">
                  <c:v>-20.786999999999999</c:v>
                </c:pt>
                <c:pt idx="8531">
                  <c:v>-20.82</c:v>
                </c:pt>
                <c:pt idx="8532">
                  <c:v>-20.792000000000002</c:v>
                </c:pt>
                <c:pt idx="8533">
                  <c:v>-20.81</c:v>
                </c:pt>
                <c:pt idx="8534">
                  <c:v>-20.783000000000001</c:v>
                </c:pt>
                <c:pt idx="8535">
                  <c:v>-20.760999999999999</c:v>
                </c:pt>
                <c:pt idx="8536">
                  <c:v>-20.768000000000001</c:v>
                </c:pt>
                <c:pt idx="8537">
                  <c:v>-20.827999999999999</c:v>
                </c:pt>
                <c:pt idx="8538">
                  <c:v>-20.818000000000001</c:v>
                </c:pt>
                <c:pt idx="8539">
                  <c:v>-20.831</c:v>
                </c:pt>
                <c:pt idx="8540">
                  <c:v>-20.826000000000001</c:v>
                </c:pt>
                <c:pt idx="8541">
                  <c:v>-20.81</c:v>
                </c:pt>
                <c:pt idx="8542">
                  <c:v>-20.827000000000002</c:v>
                </c:pt>
                <c:pt idx="8543">
                  <c:v>-20.745000000000001</c:v>
                </c:pt>
                <c:pt idx="8544">
                  <c:v>-20.713000000000001</c:v>
                </c:pt>
                <c:pt idx="8545">
                  <c:v>-20.728000000000002</c:v>
                </c:pt>
                <c:pt idx="8546">
                  <c:v>-20.742000000000001</c:v>
                </c:pt>
                <c:pt idx="8547">
                  <c:v>-20.724</c:v>
                </c:pt>
                <c:pt idx="8548">
                  <c:v>-20.702999999999999</c:v>
                </c:pt>
                <c:pt idx="8549">
                  <c:v>-20.713999999999999</c:v>
                </c:pt>
                <c:pt idx="8550">
                  <c:v>-20.652999999999999</c:v>
                </c:pt>
                <c:pt idx="8551">
                  <c:v>-20.555</c:v>
                </c:pt>
                <c:pt idx="8552">
                  <c:v>-20.544</c:v>
                </c:pt>
                <c:pt idx="8553">
                  <c:v>-20.515999999999998</c:v>
                </c:pt>
                <c:pt idx="8554">
                  <c:v>-20.526</c:v>
                </c:pt>
                <c:pt idx="8555">
                  <c:v>-20.390999999999998</c:v>
                </c:pt>
                <c:pt idx="8556">
                  <c:v>-20.106000000000002</c:v>
                </c:pt>
                <c:pt idx="8557">
                  <c:v>-19.927</c:v>
                </c:pt>
                <c:pt idx="8558">
                  <c:v>-19.818999999999999</c:v>
                </c:pt>
                <c:pt idx="8559">
                  <c:v>-19.641999999999999</c:v>
                </c:pt>
                <c:pt idx="8560">
                  <c:v>-19.495999999999999</c:v>
                </c:pt>
                <c:pt idx="8561">
                  <c:v>-19.488</c:v>
                </c:pt>
                <c:pt idx="8562">
                  <c:v>-19.440999999999999</c:v>
                </c:pt>
                <c:pt idx="8563">
                  <c:v>-19.244</c:v>
                </c:pt>
                <c:pt idx="8564">
                  <c:v>-19.088999999999999</c:v>
                </c:pt>
                <c:pt idx="8565">
                  <c:v>-19.094000000000001</c:v>
                </c:pt>
                <c:pt idx="8566">
                  <c:v>-19.126999999999999</c:v>
                </c:pt>
                <c:pt idx="8567">
                  <c:v>-19.100999999999999</c:v>
                </c:pt>
                <c:pt idx="8568">
                  <c:v>-19.172999999999998</c:v>
                </c:pt>
                <c:pt idx="8569">
                  <c:v>-19.241</c:v>
                </c:pt>
                <c:pt idx="8570">
                  <c:v>-19.297000000000001</c:v>
                </c:pt>
                <c:pt idx="8571">
                  <c:v>-19.343</c:v>
                </c:pt>
                <c:pt idx="8572">
                  <c:v>-19.366</c:v>
                </c:pt>
                <c:pt idx="8573">
                  <c:v>-19.373999999999999</c:v>
                </c:pt>
                <c:pt idx="8574">
                  <c:v>-19.408000000000001</c:v>
                </c:pt>
                <c:pt idx="8575">
                  <c:v>-19.417999999999999</c:v>
                </c:pt>
                <c:pt idx="8576">
                  <c:v>-19.372</c:v>
                </c:pt>
                <c:pt idx="8577">
                  <c:v>-19.234999999999999</c:v>
                </c:pt>
                <c:pt idx="8578">
                  <c:v>-19.206</c:v>
                </c:pt>
                <c:pt idx="8579">
                  <c:v>-19.212</c:v>
                </c:pt>
                <c:pt idx="8580">
                  <c:v>-19.173999999999999</c:v>
                </c:pt>
                <c:pt idx="8581">
                  <c:v>-19.158000000000001</c:v>
                </c:pt>
                <c:pt idx="8582">
                  <c:v>-19.152000000000001</c:v>
                </c:pt>
                <c:pt idx="8583">
                  <c:v>-19.213999999999999</c:v>
                </c:pt>
                <c:pt idx="8584">
                  <c:v>-19.221</c:v>
                </c:pt>
                <c:pt idx="8585">
                  <c:v>-19.271000000000001</c:v>
                </c:pt>
                <c:pt idx="8586">
                  <c:v>-19.268000000000001</c:v>
                </c:pt>
                <c:pt idx="8587">
                  <c:v>-19.312000000000001</c:v>
                </c:pt>
                <c:pt idx="8588">
                  <c:v>-19.36</c:v>
                </c:pt>
                <c:pt idx="8589">
                  <c:v>-19.373000000000001</c:v>
                </c:pt>
                <c:pt idx="8590">
                  <c:v>-19.434999999999999</c:v>
                </c:pt>
                <c:pt idx="8591">
                  <c:v>-19.497</c:v>
                </c:pt>
                <c:pt idx="8592">
                  <c:v>-19.565000000000001</c:v>
                </c:pt>
                <c:pt idx="8593">
                  <c:v>-19.556000000000001</c:v>
                </c:pt>
                <c:pt idx="8594">
                  <c:v>-19.561</c:v>
                </c:pt>
                <c:pt idx="8595">
                  <c:v>-19.53</c:v>
                </c:pt>
                <c:pt idx="8596">
                  <c:v>-19.545000000000002</c:v>
                </c:pt>
                <c:pt idx="8597">
                  <c:v>-19.515999999999998</c:v>
                </c:pt>
                <c:pt idx="8598">
                  <c:v>-19.471</c:v>
                </c:pt>
                <c:pt idx="8599">
                  <c:v>-19.456</c:v>
                </c:pt>
                <c:pt idx="8600">
                  <c:v>-19.449000000000002</c:v>
                </c:pt>
                <c:pt idx="8601">
                  <c:v>-19.52</c:v>
                </c:pt>
                <c:pt idx="8602">
                  <c:v>-19.506</c:v>
                </c:pt>
                <c:pt idx="8603">
                  <c:v>-19.507000000000001</c:v>
                </c:pt>
                <c:pt idx="8604">
                  <c:v>-19.587</c:v>
                </c:pt>
                <c:pt idx="8605">
                  <c:v>-19.632000000000001</c:v>
                </c:pt>
                <c:pt idx="8606">
                  <c:v>-19.734999999999999</c:v>
                </c:pt>
                <c:pt idx="8607">
                  <c:v>-19.765000000000001</c:v>
                </c:pt>
                <c:pt idx="8608">
                  <c:v>-19.798999999999999</c:v>
                </c:pt>
                <c:pt idx="8609">
                  <c:v>-19.82</c:v>
                </c:pt>
                <c:pt idx="8610">
                  <c:v>-19.759</c:v>
                </c:pt>
                <c:pt idx="8611">
                  <c:v>-19.789000000000001</c:v>
                </c:pt>
                <c:pt idx="8612">
                  <c:v>-19.803999999999998</c:v>
                </c:pt>
                <c:pt idx="8613">
                  <c:v>-19.774999999999999</c:v>
                </c:pt>
                <c:pt idx="8614">
                  <c:v>-19.713000000000001</c:v>
                </c:pt>
                <c:pt idx="8615">
                  <c:v>-19.571000000000002</c:v>
                </c:pt>
                <c:pt idx="8616">
                  <c:v>-19.491</c:v>
                </c:pt>
                <c:pt idx="8617">
                  <c:v>-19.440000000000001</c:v>
                </c:pt>
                <c:pt idx="8618">
                  <c:v>-19.439</c:v>
                </c:pt>
                <c:pt idx="8619">
                  <c:v>-19.491</c:v>
                </c:pt>
                <c:pt idx="8620">
                  <c:v>-19.48</c:v>
                </c:pt>
                <c:pt idx="8621">
                  <c:v>-19.483000000000001</c:v>
                </c:pt>
                <c:pt idx="8622">
                  <c:v>-19.491</c:v>
                </c:pt>
                <c:pt idx="8623">
                  <c:v>-19.544</c:v>
                </c:pt>
                <c:pt idx="8624">
                  <c:v>-19.690999999999999</c:v>
                </c:pt>
                <c:pt idx="8625">
                  <c:v>-19.693999999999999</c:v>
                </c:pt>
                <c:pt idx="8626">
                  <c:v>-19.709</c:v>
                </c:pt>
                <c:pt idx="8627">
                  <c:v>-19.795999999999999</c:v>
                </c:pt>
                <c:pt idx="8628">
                  <c:v>-19.797999999999998</c:v>
                </c:pt>
                <c:pt idx="8629">
                  <c:v>-19.738</c:v>
                </c:pt>
                <c:pt idx="8630">
                  <c:v>-19.728000000000002</c:v>
                </c:pt>
                <c:pt idx="8631">
                  <c:v>-19.677</c:v>
                </c:pt>
                <c:pt idx="8632">
                  <c:v>-19.623999999999999</c:v>
                </c:pt>
                <c:pt idx="8633">
                  <c:v>-19.585000000000001</c:v>
                </c:pt>
                <c:pt idx="8634">
                  <c:v>-19.489999999999998</c:v>
                </c:pt>
                <c:pt idx="8635">
                  <c:v>-19.469000000000001</c:v>
                </c:pt>
                <c:pt idx="8636">
                  <c:v>-19.486000000000001</c:v>
                </c:pt>
                <c:pt idx="8637">
                  <c:v>-19.506</c:v>
                </c:pt>
                <c:pt idx="8638">
                  <c:v>-19.521000000000001</c:v>
                </c:pt>
                <c:pt idx="8639">
                  <c:v>-19.638000000000002</c:v>
                </c:pt>
                <c:pt idx="8640">
                  <c:v>-19.760000000000002</c:v>
                </c:pt>
                <c:pt idx="8641">
                  <c:v>-19.821000000000002</c:v>
                </c:pt>
                <c:pt idx="8642">
                  <c:v>-19.783000000000001</c:v>
                </c:pt>
                <c:pt idx="8643">
                  <c:v>-19.719000000000001</c:v>
                </c:pt>
                <c:pt idx="8644">
                  <c:v>-19.577000000000002</c:v>
                </c:pt>
                <c:pt idx="8645">
                  <c:v>-19.498000000000001</c:v>
                </c:pt>
                <c:pt idx="8646">
                  <c:v>-19.367000000000001</c:v>
                </c:pt>
                <c:pt idx="8647">
                  <c:v>-19.29</c:v>
                </c:pt>
                <c:pt idx="8648">
                  <c:v>-19.202000000000002</c:v>
                </c:pt>
                <c:pt idx="8649">
                  <c:v>-19.073</c:v>
                </c:pt>
                <c:pt idx="8650">
                  <c:v>-19.045999999999999</c:v>
                </c:pt>
                <c:pt idx="8651">
                  <c:v>-19.024000000000001</c:v>
                </c:pt>
                <c:pt idx="8652">
                  <c:v>-18.997</c:v>
                </c:pt>
                <c:pt idx="8653">
                  <c:v>-19.018000000000001</c:v>
                </c:pt>
                <c:pt idx="8654">
                  <c:v>-19.042000000000002</c:v>
                </c:pt>
                <c:pt idx="8655">
                  <c:v>-19.062000000000001</c:v>
                </c:pt>
                <c:pt idx="8656">
                  <c:v>-19.004999999999999</c:v>
                </c:pt>
                <c:pt idx="8657">
                  <c:v>-18.966000000000001</c:v>
                </c:pt>
                <c:pt idx="8658">
                  <c:v>-18.939</c:v>
                </c:pt>
                <c:pt idx="8659">
                  <c:v>-18.794</c:v>
                </c:pt>
                <c:pt idx="8660">
                  <c:v>-18.742000000000001</c:v>
                </c:pt>
                <c:pt idx="8661">
                  <c:v>-18.73</c:v>
                </c:pt>
                <c:pt idx="8662">
                  <c:v>-18.725000000000001</c:v>
                </c:pt>
                <c:pt idx="8663">
                  <c:v>-18.638000000000002</c:v>
                </c:pt>
                <c:pt idx="8664">
                  <c:v>-18.678999999999998</c:v>
                </c:pt>
                <c:pt idx="8665">
                  <c:v>-18.689</c:v>
                </c:pt>
                <c:pt idx="8666">
                  <c:v>-18.78</c:v>
                </c:pt>
                <c:pt idx="8667">
                  <c:v>-18.774000000000001</c:v>
                </c:pt>
                <c:pt idx="8668">
                  <c:v>-18.79</c:v>
                </c:pt>
                <c:pt idx="8669">
                  <c:v>-18.829999999999998</c:v>
                </c:pt>
                <c:pt idx="8670">
                  <c:v>-18.884</c:v>
                </c:pt>
                <c:pt idx="8671">
                  <c:v>-18.920999999999999</c:v>
                </c:pt>
                <c:pt idx="8672">
                  <c:v>-18.861000000000001</c:v>
                </c:pt>
                <c:pt idx="8673">
                  <c:v>-18.88</c:v>
                </c:pt>
                <c:pt idx="8674">
                  <c:v>-18.934000000000001</c:v>
                </c:pt>
                <c:pt idx="8675">
                  <c:v>-18.940999999999999</c:v>
                </c:pt>
                <c:pt idx="8676">
                  <c:v>-18.864000000000001</c:v>
                </c:pt>
                <c:pt idx="8677">
                  <c:v>-18.927</c:v>
                </c:pt>
                <c:pt idx="8678">
                  <c:v>-19.003</c:v>
                </c:pt>
                <c:pt idx="8679">
                  <c:v>-19.140999999999998</c:v>
                </c:pt>
                <c:pt idx="8680">
                  <c:v>-19.169</c:v>
                </c:pt>
                <c:pt idx="8681">
                  <c:v>-19.260000000000002</c:v>
                </c:pt>
                <c:pt idx="8682">
                  <c:v>-19.314</c:v>
                </c:pt>
                <c:pt idx="8683">
                  <c:v>-19.440999999999999</c:v>
                </c:pt>
                <c:pt idx="8684">
                  <c:v>-19.443999999999999</c:v>
                </c:pt>
                <c:pt idx="8685">
                  <c:v>-19.390999999999998</c:v>
                </c:pt>
                <c:pt idx="8686">
                  <c:v>-19.449000000000002</c:v>
                </c:pt>
                <c:pt idx="8687">
                  <c:v>-19.462</c:v>
                </c:pt>
                <c:pt idx="8688">
                  <c:v>-19.489999999999998</c:v>
                </c:pt>
                <c:pt idx="8689">
                  <c:v>-19.561</c:v>
                </c:pt>
                <c:pt idx="8690">
                  <c:v>-19.587</c:v>
                </c:pt>
                <c:pt idx="8691">
                  <c:v>-19.684999999999999</c:v>
                </c:pt>
                <c:pt idx="8692">
                  <c:v>-19.728000000000002</c:v>
                </c:pt>
                <c:pt idx="8693">
                  <c:v>-19.707000000000001</c:v>
                </c:pt>
                <c:pt idx="8694">
                  <c:v>-19.667000000000002</c:v>
                </c:pt>
                <c:pt idx="8695">
                  <c:v>-19.683</c:v>
                </c:pt>
                <c:pt idx="8696">
                  <c:v>-19.716999999999999</c:v>
                </c:pt>
                <c:pt idx="8697">
                  <c:v>-19.727</c:v>
                </c:pt>
                <c:pt idx="8698">
                  <c:v>-19.638999999999999</c:v>
                </c:pt>
                <c:pt idx="8699">
                  <c:v>-19.66</c:v>
                </c:pt>
                <c:pt idx="8700">
                  <c:v>-19.693999999999999</c:v>
                </c:pt>
                <c:pt idx="8701">
                  <c:v>-19.597000000000001</c:v>
                </c:pt>
                <c:pt idx="8702">
                  <c:v>-19.568999999999999</c:v>
                </c:pt>
                <c:pt idx="8703">
                  <c:v>-19.545999999999999</c:v>
                </c:pt>
                <c:pt idx="8704">
                  <c:v>-19.568000000000001</c:v>
                </c:pt>
                <c:pt idx="8705">
                  <c:v>-19.645</c:v>
                </c:pt>
                <c:pt idx="8706">
                  <c:v>-19.616</c:v>
                </c:pt>
                <c:pt idx="8707">
                  <c:v>-19.646999999999998</c:v>
                </c:pt>
                <c:pt idx="8708">
                  <c:v>-19.754999999999999</c:v>
                </c:pt>
                <c:pt idx="8709">
                  <c:v>-19.809000000000001</c:v>
                </c:pt>
                <c:pt idx="8710">
                  <c:v>-19.824000000000002</c:v>
                </c:pt>
                <c:pt idx="8711">
                  <c:v>-19.786999999999999</c:v>
                </c:pt>
                <c:pt idx="8712">
                  <c:v>-19.744</c:v>
                </c:pt>
                <c:pt idx="8713">
                  <c:v>-19.71</c:v>
                </c:pt>
                <c:pt idx="8714">
                  <c:v>-19.684000000000001</c:v>
                </c:pt>
                <c:pt idx="8715">
                  <c:v>-19.492999999999999</c:v>
                </c:pt>
                <c:pt idx="8716">
                  <c:v>-19.187000000000001</c:v>
                </c:pt>
                <c:pt idx="8717">
                  <c:v>-18.95</c:v>
                </c:pt>
                <c:pt idx="8718">
                  <c:v>-18.901</c:v>
                </c:pt>
                <c:pt idx="8719">
                  <c:v>-18.817</c:v>
                </c:pt>
                <c:pt idx="8720">
                  <c:v>-18.782</c:v>
                </c:pt>
                <c:pt idx="8721">
                  <c:v>-18.823</c:v>
                </c:pt>
                <c:pt idx="8722">
                  <c:v>-18.692</c:v>
                </c:pt>
                <c:pt idx="8723">
                  <c:v>-18.667000000000002</c:v>
                </c:pt>
                <c:pt idx="8724">
                  <c:v>-18.704999999999998</c:v>
                </c:pt>
                <c:pt idx="8725">
                  <c:v>-18.686</c:v>
                </c:pt>
                <c:pt idx="8726">
                  <c:v>-18.565000000000001</c:v>
                </c:pt>
                <c:pt idx="8727">
                  <c:v>-18.536000000000001</c:v>
                </c:pt>
                <c:pt idx="8728">
                  <c:v>-18.558</c:v>
                </c:pt>
                <c:pt idx="8729">
                  <c:v>-18.513000000000002</c:v>
                </c:pt>
                <c:pt idx="8730">
                  <c:v>-18.48</c:v>
                </c:pt>
                <c:pt idx="8731">
                  <c:v>-18.446000000000002</c:v>
                </c:pt>
                <c:pt idx="8732">
                  <c:v>-18.459</c:v>
                </c:pt>
                <c:pt idx="8733">
                  <c:v>-18.492000000000001</c:v>
                </c:pt>
                <c:pt idx="8734">
                  <c:v>-18.486000000000001</c:v>
                </c:pt>
                <c:pt idx="8735">
                  <c:v>-18.512</c:v>
                </c:pt>
                <c:pt idx="8736">
                  <c:v>-18.492000000000001</c:v>
                </c:pt>
                <c:pt idx="8737">
                  <c:v>-18.393999999999998</c:v>
                </c:pt>
                <c:pt idx="8738">
                  <c:v>-18.399000000000001</c:v>
                </c:pt>
                <c:pt idx="8739">
                  <c:v>-18.355</c:v>
                </c:pt>
                <c:pt idx="8740">
                  <c:v>-18.309999999999999</c:v>
                </c:pt>
                <c:pt idx="8741">
                  <c:v>-18.315000000000001</c:v>
                </c:pt>
                <c:pt idx="8742">
                  <c:v>-18.419</c:v>
                </c:pt>
                <c:pt idx="8743">
                  <c:v>-18.405999999999999</c:v>
                </c:pt>
                <c:pt idx="8744">
                  <c:v>-18.231000000000002</c:v>
                </c:pt>
                <c:pt idx="8745">
                  <c:v>-18.219000000000001</c:v>
                </c:pt>
                <c:pt idx="8746">
                  <c:v>-18.085999999999999</c:v>
                </c:pt>
                <c:pt idx="8747">
                  <c:v>-17.923999999999999</c:v>
                </c:pt>
                <c:pt idx="8748">
                  <c:v>-17.760999999999999</c:v>
                </c:pt>
                <c:pt idx="8749">
                  <c:v>-17.474</c:v>
                </c:pt>
                <c:pt idx="8750">
                  <c:v>-17.218</c:v>
                </c:pt>
                <c:pt idx="8751">
                  <c:v>-16.818999999999999</c:v>
                </c:pt>
                <c:pt idx="8752">
                  <c:v>-16.382000000000001</c:v>
                </c:pt>
                <c:pt idx="8753">
                  <c:v>-16.055</c:v>
                </c:pt>
                <c:pt idx="8754">
                  <c:v>-15.858000000000001</c:v>
                </c:pt>
                <c:pt idx="8755">
                  <c:v>-15.734</c:v>
                </c:pt>
                <c:pt idx="8756">
                  <c:v>-15.67</c:v>
                </c:pt>
                <c:pt idx="8757">
                  <c:v>-15.65</c:v>
                </c:pt>
                <c:pt idx="8758">
                  <c:v>-15.525</c:v>
                </c:pt>
                <c:pt idx="8759">
                  <c:v>-15.342000000000001</c:v>
                </c:pt>
                <c:pt idx="8760">
                  <c:v>-15.176</c:v>
                </c:pt>
                <c:pt idx="8761">
                  <c:v>-15.087999999999999</c:v>
                </c:pt>
                <c:pt idx="8762">
                  <c:v>-15.095000000000001</c:v>
                </c:pt>
                <c:pt idx="8763">
                  <c:v>-15.128</c:v>
                </c:pt>
                <c:pt idx="8764">
                  <c:v>-15.176</c:v>
                </c:pt>
                <c:pt idx="8765">
                  <c:v>-15.265000000000001</c:v>
                </c:pt>
                <c:pt idx="8766">
                  <c:v>-15.34</c:v>
                </c:pt>
                <c:pt idx="8767">
                  <c:v>-15.292999999999999</c:v>
                </c:pt>
                <c:pt idx="8768">
                  <c:v>-15.122999999999999</c:v>
                </c:pt>
                <c:pt idx="8769">
                  <c:v>-14.977</c:v>
                </c:pt>
                <c:pt idx="8770">
                  <c:v>-14.911</c:v>
                </c:pt>
                <c:pt idx="8771">
                  <c:v>-14.824</c:v>
                </c:pt>
                <c:pt idx="8772">
                  <c:v>-14.804</c:v>
                </c:pt>
                <c:pt idx="8773">
                  <c:v>-14.753</c:v>
                </c:pt>
                <c:pt idx="8774">
                  <c:v>-14.691000000000001</c:v>
                </c:pt>
                <c:pt idx="8775">
                  <c:v>-14.557</c:v>
                </c:pt>
                <c:pt idx="8776">
                  <c:v>-14.42</c:v>
                </c:pt>
                <c:pt idx="8777">
                  <c:v>-14.436</c:v>
                </c:pt>
                <c:pt idx="8778">
                  <c:v>-14.388999999999999</c:v>
                </c:pt>
                <c:pt idx="8779">
                  <c:v>-14.358000000000001</c:v>
                </c:pt>
                <c:pt idx="8780">
                  <c:v>-14.313000000000001</c:v>
                </c:pt>
                <c:pt idx="8781">
                  <c:v>-14.303000000000001</c:v>
                </c:pt>
                <c:pt idx="8782">
                  <c:v>-14.284000000000001</c:v>
                </c:pt>
                <c:pt idx="8783">
                  <c:v>-14.195</c:v>
                </c:pt>
                <c:pt idx="8784">
                  <c:v>-14.122999999999999</c:v>
                </c:pt>
                <c:pt idx="8785">
                  <c:v>-14.08</c:v>
                </c:pt>
                <c:pt idx="8786">
                  <c:v>-14.113</c:v>
                </c:pt>
                <c:pt idx="8787">
                  <c:v>-14.162000000000001</c:v>
                </c:pt>
                <c:pt idx="8788">
                  <c:v>-14.12</c:v>
                </c:pt>
                <c:pt idx="8789">
                  <c:v>-14.084</c:v>
                </c:pt>
                <c:pt idx="8790">
                  <c:v>-13.984999999999999</c:v>
                </c:pt>
                <c:pt idx="8791">
                  <c:v>-13.85</c:v>
                </c:pt>
                <c:pt idx="8792">
                  <c:v>-13.868</c:v>
                </c:pt>
                <c:pt idx="8793">
                  <c:v>-13.997</c:v>
                </c:pt>
                <c:pt idx="8794">
                  <c:v>-14.058</c:v>
                </c:pt>
                <c:pt idx="8795">
                  <c:v>-14.03</c:v>
                </c:pt>
                <c:pt idx="8796">
                  <c:v>-14.039</c:v>
                </c:pt>
                <c:pt idx="8797">
                  <c:v>-13.988</c:v>
                </c:pt>
                <c:pt idx="8798">
                  <c:v>-13.968</c:v>
                </c:pt>
                <c:pt idx="8799">
                  <c:v>-14.002000000000001</c:v>
                </c:pt>
                <c:pt idx="8800">
                  <c:v>-14.074999999999999</c:v>
                </c:pt>
                <c:pt idx="8801">
                  <c:v>-14.07</c:v>
                </c:pt>
                <c:pt idx="8802">
                  <c:v>-14.13</c:v>
                </c:pt>
                <c:pt idx="8803">
                  <c:v>-14.068</c:v>
                </c:pt>
                <c:pt idx="8804">
                  <c:v>-14.023999999999999</c:v>
                </c:pt>
                <c:pt idx="8805">
                  <c:v>-13.941000000000001</c:v>
                </c:pt>
                <c:pt idx="8806">
                  <c:v>-13.956</c:v>
                </c:pt>
                <c:pt idx="8807">
                  <c:v>-13.952999999999999</c:v>
                </c:pt>
                <c:pt idx="8808">
                  <c:v>-13.872</c:v>
                </c:pt>
                <c:pt idx="8809">
                  <c:v>-13.82</c:v>
                </c:pt>
                <c:pt idx="8810">
                  <c:v>-13.701000000000001</c:v>
                </c:pt>
                <c:pt idx="8811">
                  <c:v>-13.616</c:v>
                </c:pt>
                <c:pt idx="8812">
                  <c:v>-13.602</c:v>
                </c:pt>
                <c:pt idx="8813">
                  <c:v>-13.702999999999999</c:v>
                </c:pt>
                <c:pt idx="8814">
                  <c:v>-13.728999999999999</c:v>
                </c:pt>
                <c:pt idx="8815">
                  <c:v>-13.773999999999999</c:v>
                </c:pt>
                <c:pt idx="8816">
                  <c:v>-13.727</c:v>
                </c:pt>
                <c:pt idx="8817">
                  <c:v>-13.648</c:v>
                </c:pt>
                <c:pt idx="8818">
                  <c:v>-13.672000000000001</c:v>
                </c:pt>
                <c:pt idx="8819">
                  <c:v>-13.64</c:v>
                </c:pt>
                <c:pt idx="8820">
                  <c:v>-13.624000000000001</c:v>
                </c:pt>
                <c:pt idx="8821">
                  <c:v>-13.553000000000001</c:v>
                </c:pt>
                <c:pt idx="8822">
                  <c:v>-13.542999999999999</c:v>
                </c:pt>
                <c:pt idx="8823">
                  <c:v>-13.614000000000001</c:v>
                </c:pt>
                <c:pt idx="8824">
                  <c:v>-13.526999999999999</c:v>
                </c:pt>
                <c:pt idx="8825">
                  <c:v>-13.625</c:v>
                </c:pt>
                <c:pt idx="8826">
                  <c:v>-13.683999999999999</c:v>
                </c:pt>
                <c:pt idx="8827">
                  <c:v>-13.605</c:v>
                </c:pt>
                <c:pt idx="8828">
                  <c:v>-13.461</c:v>
                </c:pt>
                <c:pt idx="8829">
                  <c:v>-13.327999999999999</c:v>
                </c:pt>
                <c:pt idx="8830">
                  <c:v>-13.218</c:v>
                </c:pt>
                <c:pt idx="8831">
                  <c:v>-13.173</c:v>
                </c:pt>
                <c:pt idx="8832">
                  <c:v>-13.052</c:v>
                </c:pt>
                <c:pt idx="8833">
                  <c:v>-12.974</c:v>
                </c:pt>
                <c:pt idx="8834">
                  <c:v>-12.925000000000001</c:v>
                </c:pt>
                <c:pt idx="8835">
                  <c:v>-12.826000000000001</c:v>
                </c:pt>
                <c:pt idx="8836">
                  <c:v>-12.773999999999999</c:v>
                </c:pt>
                <c:pt idx="8837">
                  <c:v>-12.849</c:v>
                </c:pt>
                <c:pt idx="8838">
                  <c:v>-12.819000000000001</c:v>
                </c:pt>
                <c:pt idx="8839">
                  <c:v>-12.813000000000001</c:v>
                </c:pt>
                <c:pt idx="8840">
                  <c:v>-12.7</c:v>
                </c:pt>
                <c:pt idx="8841">
                  <c:v>-12.587</c:v>
                </c:pt>
                <c:pt idx="8842">
                  <c:v>-12.532</c:v>
                </c:pt>
                <c:pt idx="8843">
                  <c:v>-12.43</c:v>
                </c:pt>
                <c:pt idx="8844">
                  <c:v>-12.382999999999999</c:v>
                </c:pt>
                <c:pt idx="8845">
                  <c:v>-12.435</c:v>
                </c:pt>
                <c:pt idx="8846">
                  <c:v>-12.634</c:v>
                </c:pt>
                <c:pt idx="8847">
                  <c:v>-12.827</c:v>
                </c:pt>
                <c:pt idx="8848">
                  <c:v>-12.939</c:v>
                </c:pt>
                <c:pt idx="8849">
                  <c:v>-13.048999999999999</c:v>
                </c:pt>
                <c:pt idx="8850">
                  <c:v>-12.917999999999999</c:v>
                </c:pt>
                <c:pt idx="8851">
                  <c:v>-12.752000000000001</c:v>
                </c:pt>
                <c:pt idx="8852">
                  <c:v>-12.63</c:v>
                </c:pt>
                <c:pt idx="8853">
                  <c:v>-12.526999999999999</c:v>
                </c:pt>
                <c:pt idx="8854">
                  <c:v>-12.584</c:v>
                </c:pt>
                <c:pt idx="8855">
                  <c:v>-12.628</c:v>
                </c:pt>
                <c:pt idx="8856">
                  <c:v>-12.701000000000001</c:v>
                </c:pt>
                <c:pt idx="8857">
                  <c:v>-12.74</c:v>
                </c:pt>
                <c:pt idx="8858">
                  <c:v>-12.759</c:v>
                </c:pt>
                <c:pt idx="8859">
                  <c:v>-12.606999999999999</c:v>
                </c:pt>
                <c:pt idx="8860">
                  <c:v>-12.614000000000001</c:v>
                </c:pt>
                <c:pt idx="8861">
                  <c:v>-12.638999999999999</c:v>
                </c:pt>
                <c:pt idx="8862">
                  <c:v>-12.574</c:v>
                </c:pt>
                <c:pt idx="8863">
                  <c:v>-12.648999999999999</c:v>
                </c:pt>
                <c:pt idx="8864">
                  <c:v>-12.801</c:v>
                </c:pt>
                <c:pt idx="8865">
                  <c:v>-13.010999999999999</c:v>
                </c:pt>
                <c:pt idx="8866">
                  <c:v>-13.199</c:v>
                </c:pt>
                <c:pt idx="8867">
                  <c:v>-13.398</c:v>
                </c:pt>
                <c:pt idx="8868">
                  <c:v>-13.489000000000001</c:v>
                </c:pt>
                <c:pt idx="8869">
                  <c:v>-13.717000000000001</c:v>
                </c:pt>
                <c:pt idx="8870">
                  <c:v>-13.856999999999999</c:v>
                </c:pt>
                <c:pt idx="8871">
                  <c:v>-14.086</c:v>
                </c:pt>
                <c:pt idx="8872">
                  <c:v>-14.202</c:v>
                </c:pt>
                <c:pt idx="8873">
                  <c:v>-14.333</c:v>
                </c:pt>
                <c:pt idx="8874">
                  <c:v>-14.467000000000001</c:v>
                </c:pt>
                <c:pt idx="8875">
                  <c:v>-14.519</c:v>
                </c:pt>
                <c:pt idx="8876">
                  <c:v>-14.645</c:v>
                </c:pt>
                <c:pt idx="8877">
                  <c:v>-14.721</c:v>
                </c:pt>
                <c:pt idx="8878">
                  <c:v>-14.917999999999999</c:v>
                </c:pt>
                <c:pt idx="8879">
                  <c:v>-15.179</c:v>
                </c:pt>
                <c:pt idx="8880">
                  <c:v>-15.423999999999999</c:v>
                </c:pt>
                <c:pt idx="8881">
                  <c:v>-15.73</c:v>
                </c:pt>
                <c:pt idx="8882">
                  <c:v>-16.108000000000001</c:v>
                </c:pt>
                <c:pt idx="8883">
                  <c:v>-16.603000000000002</c:v>
                </c:pt>
                <c:pt idx="8884">
                  <c:v>-17.103999999999999</c:v>
                </c:pt>
                <c:pt idx="8885">
                  <c:v>-17.745999999999999</c:v>
                </c:pt>
                <c:pt idx="8886">
                  <c:v>-18.407</c:v>
                </c:pt>
                <c:pt idx="8887">
                  <c:v>-18.913</c:v>
                </c:pt>
                <c:pt idx="8888">
                  <c:v>-19.306000000000001</c:v>
                </c:pt>
                <c:pt idx="8889">
                  <c:v>-19.530999999999999</c:v>
                </c:pt>
                <c:pt idx="8890">
                  <c:v>-19.696000000000002</c:v>
                </c:pt>
                <c:pt idx="8891">
                  <c:v>-19.745999999999999</c:v>
                </c:pt>
                <c:pt idx="8892">
                  <c:v>-19.811</c:v>
                </c:pt>
                <c:pt idx="8893">
                  <c:v>-19.866</c:v>
                </c:pt>
                <c:pt idx="8894">
                  <c:v>-20.024000000000001</c:v>
                </c:pt>
                <c:pt idx="8895">
                  <c:v>-20.055</c:v>
                </c:pt>
                <c:pt idx="8896">
                  <c:v>-20.093</c:v>
                </c:pt>
                <c:pt idx="8897">
                  <c:v>-20.111000000000001</c:v>
                </c:pt>
                <c:pt idx="8898">
                  <c:v>-20.062999999999999</c:v>
                </c:pt>
                <c:pt idx="8899">
                  <c:v>-20.024000000000001</c:v>
                </c:pt>
                <c:pt idx="8900">
                  <c:v>-20.055</c:v>
                </c:pt>
                <c:pt idx="8901">
                  <c:v>-20.018000000000001</c:v>
                </c:pt>
                <c:pt idx="8902">
                  <c:v>-20.077000000000002</c:v>
                </c:pt>
                <c:pt idx="8903">
                  <c:v>-20.138999999999999</c:v>
                </c:pt>
                <c:pt idx="8904">
                  <c:v>-20.132000000000001</c:v>
                </c:pt>
                <c:pt idx="8905">
                  <c:v>-20.143999999999998</c:v>
                </c:pt>
                <c:pt idx="8906">
                  <c:v>-20.206</c:v>
                </c:pt>
                <c:pt idx="8907">
                  <c:v>-20.187999999999999</c:v>
                </c:pt>
                <c:pt idx="8908">
                  <c:v>-20.094000000000001</c:v>
                </c:pt>
                <c:pt idx="8909">
                  <c:v>-19.96</c:v>
                </c:pt>
                <c:pt idx="8910">
                  <c:v>-20.059999999999999</c:v>
                </c:pt>
                <c:pt idx="8911">
                  <c:v>-20.114999999999998</c:v>
                </c:pt>
                <c:pt idx="8912">
                  <c:v>-20.081</c:v>
                </c:pt>
                <c:pt idx="8913">
                  <c:v>-20.015999999999998</c:v>
                </c:pt>
                <c:pt idx="8914">
                  <c:v>-19.952999999999999</c:v>
                </c:pt>
                <c:pt idx="8915">
                  <c:v>-20.015999999999998</c:v>
                </c:pt>
                <c:pt idx="8916">
                  <c:v>-19.988</c:v>
                </c:pt>
                <c:pt idx="8917">
                  <c:v>-19.986999999999998</c:v>
                </c:pt>
                <c:pt idx="8918">
                  <c:v>-20.059000000000001</c:v>
                </c:pt>
                <c:pt idx="8919">
                  <c:v>-20.027000000000001</c:v>
                </c:pt>
                <c:pt idx="8920">
                  <c:v>-20.004000000000001</c:v>
                </c:pt>
                <c:pt idx="8921">
                  <c:v>-20.026</c:v>
                </c:pt>
                <c:pt idx="8922">
                  <c:v>-19.946999999999999</c:v>
                </c:pt>
                <c:pt idx="8923">
                  <c:v>-19.998999999999999</c:v>
                </c:pt>
                <c:pt idx="8924">
                  <c:v>-19.974</c:v>
                </c:pt>
                <c:pt idx="8925">
                  <c:v>-19.920999999999999</c:v>
                </c:pt>
                <c:pt idx="8926">
                  <c:v>-19.98</c:v>
                </c:pt>
                <c:pt idx="8927">
                  <c:v>-20.024000000000001</c:v>
                </c:pt>
                <c:pt idx="8928">
                  <c:v>-20.010999999999999</c:v>
                </c:pt>
                <c:pt idx="8929">
                  <c:v>-20.105</c:v>
                </c:pt>
                <c:pt idx="8930">
                  <c:v>-20.148</c:v>
                </c:pt>
                <c:pt idx="8931">
                  <c:v>-20.167000000000002</c:v>
                </c:pt>
                <c:pt idx="8932">
                  <c:v>-20.071000000000002</c:v>
                </c:pt>
                <c:pt idx="8933">
                  <c:v>-20.113</c:v>
                </c:pt>
                <c:pt idx="8934">
                  <c:v>-20.125</c:v>
                </c:pt>
                <c:pt idx="8935">
                  <c:v>-20.058</c:v>
                </c:pt>
                <c:pt idx="8936">
                  <c:v>-20.167000000000002</c:v>
                </c:pt>
                <c:pt idx="8937">
                  <c:v>-20.192</c:v>
                </c:pt>
                <c:pt idx="8938">
                  <c:v>-20.273</c:v>
                </c:pt>
                <c:pt idx="8939">
                  <c:v>-20.329000000000001</c:v>
                </c:pt>
                <c:pt idx="8940">
                  <c:v>-20.283000000000001</c:v>
                </c:pt>
                <c:pt idx="8941">
                  <c:v>-20.344000000000001</c:v>
                </c:pt>
                <c:pt idx="8942">
                  <c:v>-20.484999999999999</c:v>
                </c:pt>
                <c:pt idx="8943">
                  <c:v>-20.465</c:v>
                </c:pt>
                <c:pt idx="8944">
                  <c:v>-20.553999999999998</c:v>
                </c:pt>
                <c:pt idx="8945">
                  <c:v>-20.625</c:v>
                </c:pt>
                <c:pt idx="8946">
                  <c:v>-20.690999999999999</c:v>
                </c:pt>
                <c:pt idx="8947">
                  <c:v>-20.64</c:v>
                </c:pt>
                <c:pt idx="8948">
                  <c:v>-20.692</c:v>
                </c:pt>
                <c:pt idx="8949">
                  <c:v>-20.744</c:v>
                </c:pt>
                <c:pt idx="8950">
                  <c:v>-20.672000000000001</c:v>
                </c:pt>
                <c:pt idx="8951">
                  <c:v>-20.707999999999998</c:v>
                </c:pt>
                <c:pt idx="8952">
                  <c:v>-20.757999999999999</c:v>
                </c:pt>
                <c:pt idx="8953">
                  <c:v>-20.762</c:v>
                </c:pt>
                <c:pt idx="8954">
                  <c:v>-20.77</c:v>
                </c:pt>
                <c:pt idx="8955">
                  <c:v>-20.817</c:v>
                </c:pt>
                <c:pt idx="8956">
                  <c:v>-20.834</c:v>
                </c:pt>
                <c:pt idx="8957">
                  <c:v>-20.951000000000001</c:v>
                </c:pt>
                <c:pt idx="8958">
                  <c:v>-20.949000000000002</c:v>
                </c:pt>
                <c:pt idx="8959">
                  <c:v>-20.913</c:v>
                </c:pt>
                <c:pt idx="8960">
                  <c:v>-21.018999999999998</c:v>
                </c:pt>
                <c:pt idx="8961">
                  <c:v>-21.029</c:v>
                </c:pt>
                <c:pt idx="8962">
                  <c:v>-20.98</c:v>
                </c:pt>
                <c:pt idx="8963">
                  <c:v>-21.091000000000001</c:v>
                </c:pt>
                <c:pt idx="8964">
                  <c:v>-21.163</c:v>
                </c:pt>
                <c:pt idx="8965">
                  <c:v>-21.279</c:v>
                </c:pt>
                <c:pt idx="8966">
                  <c:v>-21.428000000000001</c:v>
                </c:pt>
                <c:pt idx="8967">
                  <c:v>-21.614000000000001</c:v>
                </c:pt>
                <c:pt idx="8968">
                  <c:v>-21.753</c:v>
                </c:pt>
                <c:pt idx="8969">
                  <c:v>-21.895</c:v>
                </c:pt>
                <c:pt idx="8970">
                  <c:v>-22.033999999999999</c:v>
                </c:pt>
                <c:pt idx="8971">
                  <c:v>-22.103000000000002</c:v>
                </c:pt>
                <c:pt idx="8972">
                  <c:v>-22.12</c:v>
                </c:pt>
                <c:pt idx="8973">
                  <c:v>-22.196999999999999</c:v>
                </c:pt>
                <c:pt idx="8974">
                  <c:v>-22.263000000000002</c:v>
                </c:pt>
                <c:pt idx="8975">
                  <c:v>-22.209</c:v>
                </c:pt>
                <c:pt idx="8976">
                  <c:v>-22.03</c:v>
                </c:pt>
                <c:pt idx="8977">
                  <c:v>-22.013999999999999</c:v>
                </c:pt>
                <c:pt idx="8978">
                  <c:v>-22.033000000000001</c:v>
                </c:pt>
                <c:pt idx="8979">
                  <c:v>-22.126000000000001</c:v>
                </c:pt>
                <c:pt idx="8980">
                  <c:v>-22.103000000000002</c:v>
                </c:pt>
                <c:pt idx="8981">
                  <c:v>-22.056999999999999</c:v>
                </c:pt>
                <c:pt idx="8982">
                  <c:v>-21.99</c:v>
                </c:pt>
                <c:pt idx="8983">
                  <c:v>-21.986999999999998</c:v>
                </c:pt>
                <c:pt idx="8984">
                  <c:v>-22.007000000000001</c:v>
                </c:pt>
                <c:pt idx="8985">
                  <c:v>-21.978000000000002</c:v>
                </c:pt>
                <c:pt idx="8986">
                  <c:v>-21.934000000000001</c:v>
                </c:pt>
                <c:pt idx="8987">
                  <c:v>-21.916</c:v>
                </c:pt>
                <c:pt idx="8988">
                  <c:v>-21.942</c:v>
                </c:pt>
                <c:pt idx="8989">
                  <c:v>-22.058</c:v>
                </c:pt>
                <c:pt idx="8990">
                  <c:v>-22.088999999999999</c:v>
                </c:pt>
                <c:pt idx="8991">
                  <c:v>-22.100999999999999</c:v>
                </c:pt>
                <c:pt idx="8992">
                  <c:v>-22.152000000000001</c:v>
                </c:pt>
                <c:pt idx="8993">
                  <c:v>-22.14</c:v>
                </c:pt>
                <c:pt idx="8994">
                  <c:v>-22.23</c:v>
                </c:pt>
                <c:pt idx="8995">
                  <c:v>-22.308</c:v>
                </c:pt>
                <c:pt idx="8996">
                  <c:v>-22.326000000000001</c:v>
                </c:pt>
                <c:pt idx="8997">
                  <c:v>-22.315999999999999</c:v>
                </c:pt>
                <c:pt idx="8998">
                  <c:v>-22.297999999999998</c:v>
                </c:pt>
                <c:pt idx="8999">
                  <c:v>-22.306999999999999</c:v>
                </c:pt>
              </c:numCache>
            </c:numRef>
          </c:val>
          <c:smooth val="0"/>
          <c:extLst>
            <c:ext xmlns:c16="http://schemas.microsoft.com/office/drawing/2014/chart" uri="{C3380CC4-5D6E-409C-BE32-E72D297353CC}">
              <c16:uniqueId val="{00000001-3BBF-4E7C-801D-D3372DD21A47}"/>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AP translation (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10854730115257"/>
          <c:y val="0.17553388395257932"/>
          <c:w val="0.74298299669063117"/>
          <c:h val="0.77669837141916898"/>
        </c:manualLayout>
      </c:layout>
      <c:lineChart>
        <c:grouping val="standard"/>
        <c:varyColors val="0"/>
        <c:ser>
          <c:idx val="0"/>
          <c:order val="0"/>
          <c:tx>
            <c:strRef>
              <c:f>DU02_INTACT_KE_VV!$A$1</c:f>
              <c:strCache>
                <c:ptCount val="1"/>
                <c:pt idx="0">
                  <c:v>TF FE (deg)</c:v>
                </c:pt>
              </c:strCache>
            </c:strRef>
          </c:tx>
          <c:spPr>
            <a:ln w="28575" cap="rnd">
              <a:solidFill>
                <a:schemeClr val="accent1"/>
              </a:solidFill>
              <a:round/>
            </a:ln>
            <a:effectLst/>
          </c:spPr>
          <c:marker>
            <c:symbol val="none"/>
          </c:marker>
          <c:val>
            <c:numRef>
              <c:f>DU02_INTACT_KE_VV!$A$2:$A$9001</c:f>
              <c:numCache>
                <c:formatCode>General</c:formatCode>
                <c:ptCount val="9000"/>
                <c:pt idx="0">
                  <c:v>4.0922000000000001</c:v>
                </c:pt>
                <c:pt idx="1">
                  <c:v>4.1299000000000001</c:v>
                </c:pt>
                <c:pt idx="2">
                  <c:v>4.1729000000000003</c:v>
                </c:pt>
                <c:pt idx="3">
                  <c:v>4.2150999999999996</c:v>
                </c:pt>
                <c:pt idx="4">
                  <c:v>4.2545999999999999</c:v>
                </c:pt>
                <c:pt idx="5">
                  <c:v>4.2910000000000004</c:v>
                </c:pt>
                <c:pt idx="6">
                  <c:v>4.3224999999999998</c:v>
                </c:pt>
                <c:pt idx="7">
                  <c:v>4.3520000000000003</c:v>
                </c:pt>
                <c:pt idx="8">
                  <c:v>4.3872</c:v>
                </c:pt>
                <c:pt idx="9">
                  <c:v>4.4234</c:v>
                </c:pt>
                <c:pt idx="10">
                  <c:v>4.4505999999999997</c:v>
                </c:pt>
                <c:pt idx="11">
                  <c:v>4.4760999999999997</c:v>
                </c:pt>
                <c:pt idx="12">
                  <c:v>4.5023999999999997</c:v>
                </c:pt>
                <c:pt idx="13">
                  <c:v>4.5270999999999999</c:v>
                </c:pt>
                <c:pt idx="14">
                  <c:v>4.5525000000000002</c:v>
                </c:pt>
                <c:pt idx="15">
                  <c:v>4.5773999999999999</c:v>
                </c:pt>
                <c:pt idx="16">
                  <c:v>4.5922999999999998</c:v>
                </c:pt>
                <c:pt idx="17">
                  <c:v>4.6078999999999999</c:v>
                </c:pt>
                <c:pt idx="18">
                  <c:v>4.6212999999999997</c:v>
                </c:pt>
                <c:pt idx="19">
                  <c:v>4.6288</c:v>
                </c:pt>
                <c:pt idx="20">
                  <c:v>4.6412000000000004</c:v>
                </c:pt>
                <c:pt idx="21">
                  <c:v>4.6471999999999998</c:v>
                </c:pt>
                <c:pt idx="22">
                  <c:v>4.6490999999999998</c:v>
                </c:pt>
                <c:pt idx="23">
                  <c:v>4.6492000000000004</c:v>
                </c:pt>
                <c:pt idx="24">
                  <c:v>4.6426999999999996</c:v>
                </c:pt>
                <c:pt idx="25">
                  <c:v>4.6326000000000001</c:v>
                </c:pt>
                <c:pt idx="26">
                  <c:v>4.6246999999999998</c:v>
                </c:pt>
                <c:pt idx="27">
                  <c:v>4.6124000000000001</c:v>
                </c:pt>
                <c:pt idx="28">
                  <c:v>4.5949999999999998</c:v>
                </c:pt>
                <c:pt idx="29">
                  <c:v>4.5744999999999996</c:v>
                </c:pt>
                <c:pt idx="30">
                  <c:v>4.548</c:v>
                </c:pt>
                <c:pt idx="31">
                  <c:v>4.5152999999999999</c:v>
                </c:pt>
                <c:pt idx="32">
                  <c:v>4.4779999999999998</c:v>
                </c:pt>
                <c:pt idx="33">
                  <c:v>4.4512</c:v>
                </c:pt>
                <c:pt idx="34">
                  <c:v>4.4348000000000001</c:v>
                </c:pt>
                <c:pt idx="35">
                  <c:v>4.4189999999999996</c:v>
                </c:pt>
                <c:pt idx="36">
                  <c:v>4.4074999999999998</c:v>
                </c:pt>
                <c:pt idx="37">
                  <c:v>4.3975</c:v>
                </c:pt>
                <c:pt idx="38">
                  <c:v>4.3917999999999999</c:v>
                </c:pt>
                <c:pt idx="39">
                  <c:v>4.3879999999999999</c:v>
                </c:pt>
                <c:pt idx="40">
                  <c:v>4.3841999999999999</c:v>
                </c:pt>
                <c:pt idx="41">
                  <c:v>4.3853</c:v>
                </c:pt>
                <c:pt idx="42">
                  <c:v>4.3941999999999997</c:v>
                </c:pt>
                <c:pt idx="43">
                  <c:v>4.4164000000000003</c:v>
                </c:pt>
                <c:pt idx="44">
                  <c:v>4.4524999999999997</c:v>
                </c:pt>
                <c:pt idx="45">
                  <c:v>4.5039999999999996</c:v>
                </c:pt>
                <c:pt idx="46">
                  <c:v>4.5613000000000001</c:v>
                </c:pt>
                <c:pt idx="47">
                  <c:v>4.6246999999999998</c:v>
                </c:pt>
                <c:pt idx="48">
                  <c:v>4.6782000000000004</c:v>
                </c:pt>
                <c:pt idx="49">
                  <c:v>4.7248000000000001</c:v>
                </c:pt>
                <c:pt idx="50">
                  <c:v>4.7506000000000004</c:v>
                </c:pt>
                <c:pt idx="51">
                  <c:v>4.7595999999999998</c:v>
                </c:pt>
                <c:pt idx="52">
                  <c:v>4.758</c:v>
                </c:pt>
                <c:pt idx="53">
                  <c:v>4.7515000000000001</c:v>
                </c:pt>
                <c:pt idx="54">
                  <c:v>4.7455999999999996</c:v>
                </c:pt>
                <c:pt idx="55">
                  <c:v>4.742</c:v>
                </c:pt>
                <c:pt idx="56">
                  <c:v>4.7582000000000004</c:v>
                </c:pt>
                <c:pt idx="57">
                  <c:v>4.7938999999999998</c:v>
                </c:pt>
                <c:pt idx="58">
                  <c:v>4.8506</c:v>
                </c:pt>
                <c:pt idx="59">
                  <c:v>4.9241999999999999</c:v>
                </c:pt>
                <c:pt idx="60">
                  <c:v>4.9999000000000002</c:v>
                </c:pt>
                <c:pt idx="61">
                  <c:v>5.0743999999999998</c:v>
                </c:pt>
                <c:pt idx="62">
                  <c:v>5.1384999999999996</c:v>
                </c:pt>
                <c:pt idx="63">
                  <c:v>5.1872999999999996</c:v>
                </c:pt>
                <c:pt idx="64">
                  <c:v>5.2340999999999998</c:v>
                </c:pt>
                <c:pt idx="65">
                  <c:v>5.2885999999999997</c:v>
                </c:pt>
                <c:pt idx="66">
                  <c:v>5.3437999999999999</c:v>
                </c:pt>
                <c:pt idx="67">
                  <c:v>5.4036999999999997</c:v>
                </c:pt>
                <c:pt idx="68">
                  <c:v>5.4691999999999998</c:v>
                </c:pt>
                <c:pt idx="69">
                  <c:v>5.5545999999999998</c:v>
                </c:pt>
                <c:pt idx="70">
                  <c:v>5.6571999999999996</c:v>
                </c:pt>
                <c:pt idx="71">
                  <c:v>5.7636000000000003</c:v>
                </c:pt>
                <c:pt idx="72">
                  <c:v>5.8794000000000004</c:v>
                </c:pt>
                <c:pt idx="73">
                  <c:v>6.0065</c:v>
                </c:pt>
                <c:pt idx="74">
                  <c:v>6.1429999999999998</c:v>
                </c:pt>
                <c:pt idx="75">
                  <c:v>6.2746000000000004</c:v>
                </c:pt>
                <c:pt idx="76">
                  <c:v>6.3933</c:v>
                </c:pt>
                <c:pt idx="77">
                  <c:v>6.5023999999999997</c:v>
                </c:pt>
                <c:pt idx="78">
                  <c:v>6.6032999999999999</c:v>
                </c:pt>
                <c:pt idx="79">
                  <c:v>6.6920000000000002</c:v>
                </c:pt>
                <c:pt idx="80">
                  <c:v>6.7742000000000004</c:v>
                </c:pt>
                <c:pt idx="81">
                  <c:v>6.8552</c:v>
                </c:pt>
                <c:pt idx="82">
                  <c:v>6.9447000000000001</c:v>
                </c:pt>
                <c:pt idx="83">
                  <c:v>7.0427</c:v>
                </c:pt>
                <c:pt idx="84">
                  <c:v>7.1557000000000004</c:v>
                </c:pt>
                <c:pt idx="85">
                  <c:v>7.2828999999999997</c:v>
                </c:pt>
                <c:pt idx="86">
                  <c:v>7.4142000000000001</c:v>
                </c:pt>
                <c:pt idx="87">
                  <c:v>7.5486000000000004</c:v>
                </c:pt>
                <c:pt idx="88">
                  <c:v>7.6740000000000004</c:v>
                </c:pt>
                <c:pt idx="89">
                  <c:v>7.7884000000000002</c:v>
                </c:pt>
                <c:pt idx="90">
                  <c:v>7.8872</c:v>
                </c:pt>
                <c:pt idx="91">
                  <c:v>7.9664000000000001</c:v>
                </c:pt>
                <c:pt idx="92">
                  <c:v>8.0368999999999993</c:v>
                </c:pt>
                <c:pt idx="93">
                  <c:v>8.0991999999999997</c:v>
                </c:pt>
                <c:pt idx="94">
                  <c:v>8.1527999999999992</c:v>
                </c:pt>
                <c:pt idx="95">
                  <c:v>8.2156000000000002</c:v>
                </c:pt>
                <c:pt idx="96">
                  <c:v>8.2806999999999995</c:v>
                </c:pt>
                <c:pt idx="97">
                  <c:v>8.3439999999999994</c:v>
                </c:pt>
                <c:pt idx="98">
                  <c:v>8.4136000000000006</c:v>
                </c:pt>
                <c:pt idx="99">
                  <c:v>8.4797999999999991</c:v>
                </c:pt>
                <c:pt idx="100">
                  <c:v>8.5320999999999998</c:v>
                </c:pt>
                <c:pt idx="101">
                  <c:v>8.5810999999999993</c:v>
                </c:pt>
                <c:pt idx="102">
                  <c:v>8.6243999999999996</c:v>
                </c:pt>
                <c:pt idx="103">
                  <c:v>8.6646999999999998</c:v>
                </c:pt>
                <c:pt idx="104">
                  <c:v>8.6940000000000008</c:v>
                </c:pt>
                <c:pt idx="105">
                  <c:v>8.7106999999999992</c:v>
                </c:pt>
                <c:pt idx="106">
                  <c:v>8.7174999999999994</c:v>
                </c:pt>
                <c:pt idx="107">
                  <c:v>8.7159999999999993</c:v>
                </c:pt>
                <c:pt idx="108">
                  <c:v>8.7059999999999995</c:v>
                </c:pt>
                <c:pt idx="109">
                  <c:v>8.6861999999999995</c:v>
                </c:pt>
                <c:pt idx="110">
                  <c:v>8.6595999999999993</c:v>
                </c:pt>
                <c:pt idx="111">
                  <c:v>8.6300000000000008</c:v>
                </c:pt>
                <c:pt idx="112">
                  <c:v>8.5951000000000004</c:v>
                </c:pt>
                <c:pt idx="113">
                  <c:v>8.5493000000000006</c:v>
                </c:pt>
                <c:pt idx="114">
                  <c:v>8.4814000000000007</c:v>
                </c:pt>
                <c:pt idx="115">
                  <c:v>8.3950999999999993</c:v>
                </c:pt>
                <c:pt idx="116">
                  <c:v>8.2974999999999994</c:v>
                </c:pt>
                <c:pt idx="117">
                  <c:v>8.1845999999999997</c:v>
                </c:pt>
                <c:pt idx="118">
                  <c:v>8.0706000000000007</c:v>
                </c:pt>
                <c:pt idx="119">
                  <c:v>7.9530000000000003</c:v>
                </c:pt>
                <c:pt idx="120">
                  <c:v>7.8377999999999997</c:v>
                </c:pt>
                <c:pt idx="121">
                  <c:v>7.7186000000000003</c:v>
                </c:pt>
                <c:pt idx="122">
                  <c:v>7.6017999999999999</c:v>
                </c:pt>
                <c:pt idx="123">
                  <c:v>7.4755000000000003</c:v>
                </c:pt>
                <c:pt idx="124">
                  <c:v>7.3346999999999998</c:v>
                </c:pt>
                <c:pt idx="125">
                  <c:v>7.1961000000000004</c:v>
                </c:pt>
                <c:pt idx="126">
                  <c:v>7.0507999999999997</c:v>
                </c:pt>
                <c:pt idx="127">
                  <c:v>6.8907999999999996</c:v>
                </c:pt>
                <c:pt idx="128">
                  <c:v>6.7236000000000002</c:v>
                </c:pt>
                <c:pt idx="129">
                  <c:v>6.5632999999999999</c:v>
                </c:pt>
                <c:pt idx="130">
                  <c:v>6.3943000000000003</c:v>
                </c:pt>
                <c:pt idx="131">
                  <c:v>6.2308000000000003</c:v>
                </c:pt>
                <c:pt idx="132">
                  <c:v>6.0768000000000004</c:v>
                </c:pt>
                <c:pt idx="133">
                  <c:v>5.9248000000000003</c:v>
                </c:pt>
                <c:pt idx="134">
                  <c:v>5.7801</c:v>
                </c:pt>
                <c:pt idx="135">
                  <c:v>5.6322999999999999</c:v>
                </c:pt>
                <c:pt idx="136">
                  <c:v>5.4912000000000001</c:v>
                </c:pt>
                <c:pt idx="137">
                  <c:v>5.3525999999999998</c:v>
                </c:pt>
                <c:pt idx="138">
                  <c:v>5.2215999999999996</c:v>
                </c:pt>
                <c:pt idx="139">
                  <c:v>5.1003999999999996</c:v>
                </c:pt>
                <c:pt idx="140">
                  <c:v>4.9797000000000002</c:v>
                </c:pt>
                <c:pt idx="141">
                  <c:v>4.8699000000000003</c:v>
                </c:pt>
                <c:pt idx="142">
                  <c:v>4.7671000000000001</c:v>
                </c:pt>
                <c:pt idx="143">
                  <c:v>4.6669</c:v>
                </c:pt>
                <c:pt idx="144">
                  <c:v>4.5762999999999998</c:v>
                </c:pt>
                <c:pt idx="145">
                  <c:v>4.4828000000000001</c:v>
                </c:pt>
                <c:pt idx="146">
                  <c:v>4.399</c:v>
                </c:pt>
                <c:pt idx="147">
                  <c:v>4.3208000000000002</c:v>
                </c:pt>
                <c:pt idx="148">
                  <c:v>4.2483000000000004</c:v>
                </c:pt>
                <c:pt idx="149">
                  <c:v>4.1952999999999996</c:v>
                </c:pt>
                <c:pt idx="150">
                  <c:v>4.1646000000000001</c:v>
                </c:pt>
                <c:pt idx="151">
                  <c:v>4.1417000000000002</c:v>
                </c:pt>
                <c:pt idx="152">
                  <c:v>4.1262999999999996</c:v>
                </c:pt>
                <c:pt idx="153">
                  <c:v>4.1153000000000004</c:v>
                </c:pt>
                <c:pt idx="154">
                  <c:v>4.1070000000000002</c:v>
                </c:pt>
                <c:pt idx="155">
                  <c:v>4.1031000000000004</c:v>
                </c:pt>
                <c:pt idx="156">
                  <c:v>4.1018999999999997</c:v>
                </c:pt>
                <c:pt idx="157">
                  <c:v>4.1077000000000004</c:v>
                </c:pt>
                <c:pt idx="158">
                  <c:v>4.1196999999999999</c:v>
                </c:pt>
                <c:pt idx="159">
                  <c:v>4.1447000000000003</c:v>
                </c:pt>
                <c:pt idx="160">
                  <c:v>4.1910999999999996</c:v>
                </c:pt>
                <c:pt idx="161">
                  <c:v>4.2563000000000004</c:v>
                </c:pt>
                <c:pt idx="162">
                  <c:v>4.3323</c:v>
                </c:pt>
                <c:pt idx="163">
                  <c:v>4.4211999999999998</c:v>
                </c:pt>
                <c:pt idx="164">
                  <c:v>4.5255000000000001</c:v>
                </c:pt>
                <c:pt idx="165">
                  <c:v>4.6387</c:v>
                </c:pt>
                <c:pt idx="166">
                  <c:v>4.7567000000000004</c:v>
                </c:pt>
                <c:pt idx="167">
                  <c:v>4.8928000000000003</c:v>
                </c:pt>
                <c:pt idx="168">
                  <c:v>5.0444000000000004</c:v>
                </c:pt>
                <c:pt idx="169">
                  <c:v>5.2088999999999999</c:v>
                </c:pt>
                <c:pt idx="170">
                  <c:v>5.3967999999999998</c:v>
                </c:pt>
                <c:pt idx="171">
                  <c:v>5.5993000000000004</c:v>
                </c:pt>
                <c:pt idx="172">
                  <c:v>5.8110999999999997</c:v>
                </c:pt>
                <c:pt idx="173">
                  <c:v>6.0350999999999999</c:v>
                </c:pt>
                <c:pt idx="174">
                  <c:v>6.2667999999999999</c:v>
                </c:pt>
                <c:pt idx="175">
                  <c:v>6.5050999999999997</c:v>
                </c:pt>
                <c:pt idx="176">
                  <c:v>6.7557999999999998</c:v>
                </c:pt>
                <c:pt idx="177">
                  <c:v>7.0129000000000001</c:v>
                </c:pt>
                <c:pt idx="178">
                  <c:v>7.2717999999999998</c:v>
                </c:pt>
                <c:pt idx="179">
                  <c:v>7.5377999999999998</c:v>
                </c:pt>
                <c:pt idx="180">
                  <c:v>7.8144999999999998</c:v>
                </c:pt>
                <c:pt idx="181">
                  <c:v>8.1102000000000007</c:v>
                </c:pt>
                <c:pt idx="182">
                  <c:v>8.4113000000000007</c:v>
                </c:pt>
                <c:pt idx="183">
                  <c:v>8.7139000000000006</c:v>
                </c:pt>
                <c:pt idx="184">
                  <c:v>9.016</c:v>
                </c:pt>
                <c:pt idx="185">
                  <c:v>9.3201000000000001</c:v>
                </c:pt>
                <c:pt idx="186">
                  <c:v>9.6447000000000003</c:v>
                </c:pt>
                <c:pt idx="187">
                  <c:v>9.9716000000000005</c:v>
                </c:pt>
                <c:pt idx="188">
                  <c:v>10.292999999999999</c:v>
                </c:pt>
                <c:pt idx="189">
                  <c:v>10.627000000000001</c:v>
                </c:pt>
                <c:pt idx="190">
                  <c:v>10.972</c:v>
                </c:pt>
                <c:pt idx="191">
                  <c:v>11.317</c:v>
                </c:pt>
                <c:pt idx="192">
                  <c:v>11.666</c:v>
                </c:pt>
                <c:pt idx="193">
                  <c:v>12.029</c:v>
                </c:pt>
                <c:pt idx="194">
                  <c:v>12.404999999999999</c:v>
                </c:pt>
                <c:pt idx="195">
                  <c:v>12.78</c:v>
                </c:pt>
                <c:pt idx="196">
                  <c:v>13.162000000000001</c:v>
                </c:pt>
                <c:pt idx="197">
                  <c:v>13.547000000000001</c:v>
                </c:pt>
                <c:pt idx="198">
                  <c:v>13.933</c:v>
                </c:pt>
                <c:pt idx="199">
                  <c:v>14.323</c:v>
                </c:pt>
                <c:pt idx="200">
                  <c:v>14.714</c:v>
                </c:pt>
                <c:pt idx="201">
                  <c:v>15.115</c:v>
                </c:pt>
                <c:pt idx="202">
                  <c:v>15.523</c:v>
                </c:pt>
                <c:pt idx="203">
                  <c:v>15.933999999999999</c:v>
                </c:pt>
                <c:pt idx="204">
                  <c:v>16.350000000000001</c:v>
                </c:pt>
                <c:pt idx="205">
                  <c:v>16.783999999999999</c:v>
                </c:pt>
                <c:pt idx="206">
                  <c:v>17.234000000000002</c:v>
                </c:pt>
                <c:pt idx="207">
                  <c:v>17.695</c:v>
                </c:pt>
                <c:pt idx="208">
                  <c:v>18.166</c:v>
                </c:pt>
                <c:pt idx="209">
                  <c:v>18.661999999999999</c:v>
                </c:pt>
                <c:pt idx="210">
                  <c:v>19.173999999999999</c:v>
                </c:pt>
                <c:pt idx="211">
                  <c:v>19.684000000000001</c:v>
                </c:pt>
                <c:pt idx="212">
                  <c:v>20.215</c:v>
                </c:pt>
                <c:pt idx="213">
                  <c:v>20.757999999999999</c:v>
                </c:pt>
                <c:pt idx="214">
                  <c:v>21.297999999999998</c:v>
                </c:pt>
                <c:pt idx="215">
                  <c:v>21.827000000000002</c:v>
                </c:pt>
                <c:pt idx="216">
                  <c:v>22.341000000000001</c:v>
                </c:pt>
                <c:pt idx="217">
                  <c:v>22.852</c:v>
                </c:pt>
                <c:pt idx="218">
                  <c:v>23.367000000000001</c:v>
                </c:pt>
                <c:pt idx="219">
                  <c:v>23.872</c:v>
                </c:pt>
                <c:pt idx="220">
                  <c:v>24.367000000000001</c:v>
                </c:pt>
                <c:pt idx="221">
                  <c:v>24.847999999999999</c:v>
                </c:pt>
                <c:pt idx="222">
                  <c:v>25.323</c:v>
                </c:pt>
                <c:pt idx="223">
                  <c:v>25.797999999999998</c:v>
                </c:pt>
                <c:pt idx="224">
                  <c:v>26.266999999999999</c:v>
                </c:pt>
                <c:pt idx="225">
                  <c:v>26.722000000000001</c:v>
                </c:pt>
                <c:pt idx="226">
                  <c:v>27.177</c:v>
                </c:pt>
                <c:pt idx="227">
                  <c:v>27.638000000000002</c:v>
                </c:pt>
                <c:pt idx="228">
                  <c:v>28.079000000000001</c:v>
                </c:pt>
                <c:pt idx="229">
                  <c:v>28.518000000000001</c:v>
                </c:pt>
                <c:pt idx="230">
                  <c:v>28.972999999999999</c:v>
                </c:pt>
                <c:pt idx="231">
                  <c:v>29.419</c:v>
                </c:pt>
                <c:pt idx="232">
                  <c:v>29.856000000000002</c:v>
                </c:pt>
                <c:pt idx="233">
                  <c:v>30.291</c:v>
                </c:pt>
                <c:pt idx="234">
                  <c:v>30.719000000000001</c:v>
                </c:pt>
                <c:pt idx="235">
                  <c:v>31.134</c:v>
                </c:pt>
                <c:pt idx="236">
                  <c:v>31.54</c:v>
                </c:pt>
                <c:pt idx="237">
                  <c:v>31.931999999999999</c:v>
                </c:pt>
                <c:pt idx="238">
                  <c:v>32.319000000000003</c:v>
                </c:pt>
                <c:pt idx="239">
                  <c:v>32.723999999999997</c:v>
                </c:pt>
                <c:pt idx="240">
                  <c:v>33.121000000000002</c:v>
                </c:pt>
                <c:pt idx="241">
                  <c:v>33.518999999999998</c:v>
                </c:pt>
                <c:pt idx="242">
                  <c:v>33.908999999999999</c:v>
                </c:pt>
                <c:pt idx="243">
                  <c:v>34.305999999999997</c:v>
                </c:pt>
                <c:pt idx="244">
                  <c:v>34.713999999999999</c:v>
                </c:pt>
                <c:pt idx="245">
                  <c:v>35.116999999999997</c:v>
                </c:pt>
                <c:pt idx="246">
                  <c:v>35.527999999999999</c:v>
                </c:pt>
                <c:pt idx="247">
                  <c:v>35.917000000000002</c:v>
                </c:pt>
                <c:pt idx="248">
                  <c:v>36.292000000000002</c:v>
                </c:pt>
                <c:pt idx="249">
                  <c:v>36.679000000000002</c:v>
                </c:pt>
                <c:pt idx="250">
                  <c:v>37.06</c:v>
                </c:pt>
                <c:pt idx="251">
                  <c:v>37.435000000000002</c:v>
                </c:pt>
                <c:pt idx="252">
                  <c:v>37.808999999999997</c:v>
                </c:pt>
                <c:pt idx="253">
                  <c:v>38.194000000000003</c:v>
                </c:pt>
                <c:pt idx="254">
                  <c:v>38.598999999999997</c:v>
                </c:pt>
                <c:pt idx="255">
                  <c:v>39.012</c:v>
                </c:pt>
                <c:pt idx="256">
                  <c:v>39.438000000000002</c:v>
                </c:pt>
                <c:pt idx="257">
                  <c:v>39.848999999999997</c:v>
                </c:pt>
                <c:pt idx="258">
                  <c:v>40.256</c:v>
                </c:pt>
                <c:pt idx="259">
                  <c:v>40.664000000000001</c:v>
                </c:pt>
                <c:pt idx="260">
                  <c:v>41.079000000000001</c:v>
                </c:pt>
                <c:pt idx="261">
                  <c:v>41.52</c:v>
                </c:pt>
                <c:pt idx="262">
                  <c:v>41.99</c:v>
                </c:pt>
                <c:pt idx="263">
                  <c:v>42.475000000000001</c:v>
                </c:pt>
                <c:pt idx="264">
                  <c:v>42.978000000000002</c:v>
                </c:pt>
                <c:pt idx="265">
                  <c:v>43.503</c:v>
                </c:pt>
                <c:pt idx="266">
                  <c:v>44.055999999999997</c:v>
                </c:pt>
                <c:pt idx="267">
                  <c:v>44.628</c:v>
                </c:pt>
                <c:pt idx="268">
                  <c:v>45.210999999999999</c:v>
                </c:pt>
                <c:pt idx="269">
                  <c:v>45.828000000000003</c:v>
                </c:pt>
                <c:pt idx="270">
                  <c:v>46.447000000000003</c:v>
                </c:pt>
                <c:pt idx="271">
                  <c:v>47.069000000000003</c:v>
                </c:pt>
                <c:pt idx="272">
                  <c:v>47.722999999999999</c:v>
                </c:pt>
                <c:pt idx="273">
                  <c:v>48.378999999999998</c:v>
                </c:pt>
                <c:pt idx="274">
                  <c:v>49.026000000000003</c:v>
                </c:pt>
                <c:pt idx="275">
                  <c:v>49.68</c:v>
                </c:pt>
                <c:pt idx="276">
                  <c:v>50.337000000000003</c:v>
                </c:pt>
                <c:pt idx="277">
                  <c:v>50.98</c:v>
                </c:pt>
                <c:pt idx="278">
                  <c:v>51.628</c:v>
                </c:pt>
                <c:pt idx="279">
                  <c:v>52.28</c:v>
                </c:pt>
                <c:pt idx="280">
                  <c:v>52.921999999999997</c:v>
                </c:pt>
                <c:pt idx="281">
                  <c:v>53.548999999999999</c:v>
                </c:pt>
                <c:pt idx="282">
                  <c:v>54.15</c:v>
                </c:pt>
                <c:pt idx="283">
                  <c:v>54.738</c:v>
                </c:pt>
                <c:pt idx="284">
                  <c:v>55.311999999999998</c:v>
                </c:pt>
                <c:pt idx="285">
                  <c:v>55.863</c:v>
                </c:pt>
                <c:pt idx="286">
                  <c:v>56.406999999999996</c:v>
                </c:pt>
                <c:pt idx="287">
                  <c:v>56.948999999999998</c:v>
                </c:pt>
                <c:pt idx="288">
                  <c:v>57.453000000000003</c:v>
                </c:pt>
                <c:pt idx="289">
                  <c:v>57.923999999999999</c:v>
                </c:pt>
                <c:pt idx="290">
                  <c:v>58.392000000000003</c:v>
                </c:pt>
                <c:pt idx="291">
                  <c:v>58.843000000000004</c:v>
                </c:pt>
                <c:pt idx="292">
                  <c:v>59.268999999999998</c:v>
                </c:pt>
                <c:pt idx="293">
                  <c:v>59.679000000000002</c:v>
                </c:pt>
                <c:pt idx="294">
                  <c:v>60.078000000000003</c:v>
                </c:pt>
                <c:pt idx="295">
                  <c:v>60.451000000000001</c:v>
                </c:pt>
                <c:pt idx="296">
                  <c:v>60.798000000000002</c:v>
                </c:pt>
                <c:pt idx="297">
                  <c:v>61.137</c:v>
                </c:pt>
                <c:pt idx="298">
                  <c:v>61.457999999999998</c:v>
                </c:pt>
                <c:pt idx="299">
                  <c:v>61.758000000000003</c:v>
                </c:pt>
                <c:pt idx="300">
                  <c:v>62.064999999999998</c:v>
                </c:pt>
                <c:pt idx="301">
                  <c:v>62.377000000000002</c:v>
                </c:pt>
                <c:pt idx="302">
                  <c:v>62.67</c:v>
                </c:pt>
                <c:pt idx="303">
                  <c:v>62.954000000000001</c:v>
                </c:pt>
                <c:pt idx="304">
                  <c:v>63.24</c:v>
                </c:pt>
                <c:pt idx="305">
                  <c:v>63.524999999999999</c:v>
                </c:pt>
                <c:pt idx="306">
                  <c:v>63.820999999999998</c:v>
                </c:pt>
                <c:pt idx="307">
                  <c:v>64.114000000000004</c:v>
                </c:pt>
                <c:pt idx="308">
                  <c:v>64.414000000000001</c:v>
                </c:pt>
                <c:pt idx="309">
                  <c:v>64.713999999999999</c:v>
                </c:pt>
                <c:pt idx="310">
                  <c:v>64.995000000000005</c:v>
                </c:pt>
                <c:pt idx="311">
                  <c:v>65.284000000000006</c:v>
                </c:pt>
                <c:pt idx="312">
                  <c:v>65.584000000000003</c:v>
                </c:pt>
                <c:pt idx="313">
                  <c:v>65.866</c:v>
                </c:pt>
                <c:pt idx="314">
                  <c:v>66.153000000000006</c:v>
                </c:pt>
                <c:pt idx="315">
                  <c:v>66.453999999999994</c:v>
                </c:pt>
                <c:pt idx="316">
                  <c:v>66.745999999999995</c:v>
                </c:pt>
                <c:pt idx="317">
                  <c:v>67.045000000000002</c:v>
                </c:pt>
                <c:pt idx="318">
                  <c:v>67.361999999999995</c:v>
                </c:pt>
                <c:pt idx="319">
                  <c:v>67.691000000000003</c:v>
                </c:pt>
                <c:pt idx="320">
                  <c:v>68.019000000000005</c:v>
                </c:pt>
                <c:pt idx="321">
                  <c:v>68.343000000000004</c:v>
                </c:pt>
                <c:pt idx="322">
                  <c:v>68.667000000000002</c:v>
                </c:pt>
                <c:pt idx="323">
                  <c:v>69.003</c:v>
                </c:pt>
                <c:pt idx="324">
                  <c:v>69.353999999999999</c:v>
                </c:pt>
                <c:pt idx="325">
                  <c:v>69.704999999999998</c:v>
                </c:pt>
                <c:pt idx="326">
                  <c:v>70.061999999999998</c:v>
                </c:pt>
                <c:pt idx="327">
                  <c:v>70.417000000000002</c:v>
                </c:pt>
                <c:pt idx="328">
                  <c:v>70.765000000000001</c:v>
                </c:pt>
                <c:pt idx="329">
                  <c:v>71.099000000000004</c:v>
                </c:pt>
                <c:pt idx="330">
                  <c:v>71.444000000000003</c:v>
                </c:pt>
                <c:pt idx="331">
                  <c:v>71.802999999999997</c:v>
                </c:pt>
                <c:pt idx="332">
                  <c:v>72.158000000000001</c:v>
                </c:pt>
                <c:pt idx="333">
                  <c:v>72.489000000000004</c:v>
                </c:pt>
                <c:pt idx="334">
                  <c:v>72.820999999999998</c:v>
                </c:pt>
                <c:pt idx="335">
                  <c:v>73.158000000000001</c:v>
                </c:pt>
                <c:pt idx="336">
                  <c:v>73.494</c:v>
                </c:pt>
                <c:pt idx="337">
                  <c:v>73.820999999999998</c:v>
                </c:pt>
                <c:pt idx="338">
                  <c:v>74.137</c:v>
                </c:pt>
                <c:pt idx="339">
                  <c:v>74.450999999999993</c:v>
                </c:pt>
                <c:pt idx="340">
                  <c:v>74.757000000000005</c:v>
                </c:pt>
                <c:pt idx="341">
                  <c:v>75.070999999999998</c:v>
                </c:pt>
                <c:pt idx="342">
                  <c:v>75.388999999999996</c:v>
                </c:pt>
                <c:pt idx="343">
                  <c:v>75.683999999999997</c:v>
                </c:pt>
                <c:pt idx="344">
                  <c:v>75.989000000000004</c:v>
                </c:pt>
                <c:pt idx="345">
                  <c:v>76.296999999999997</c:v>
                </c:pt>
                <c:pt idx="346">
                  <c:v>76.572999999999993</c:v>
                </c:pt>
                <c:pt idx="347">
                  <c:v>76.832999999999998</c:v>
                </c:pt>
                <c:pt idx="348">
                  <c:v>77.081000000000003</c:v>
                </c:pt>
                <c:pt idx="349">
                  <c:v>77.331999999999994</c:v>
                </c:pt>
                <c:pt idx="350">
                  <c:v>77.578000000000003</c:v>
                </c:pt>
                <c:pt idx="351">
                  <c:v>77.804000000000002</c:v>
                </c:pt>
                <c:pt idx="352">
                  <c:v>78.019000000000005</c:v>
                </c:pt>
                <c:pt idx="353">
                  <c:v>78.244</c:v>
                </c:pt>
                <c:pt idx="354">
                  <c:v>78.463999999999999</c:v>
                </c:pt>
                <c:pt idx="355">
                  <c:v>78.677000000000007</c:v>
                </c:pt>
                <c:pt idx="356">
                  <c:v>78.888999999999996</c:v>
                </c:pt>
                <c:pt idx="357">
                  <c:v>79.106999999999999</c:v>
                </c:pt>
                <c:pt idx="358">
                  <c:v>79.319999999999993</c:v>
                </c:pt>
                <c:pt idx="359">
                  <c:v>79.525999999999996</c:v>
                </c:pt>
                <c:pt idx="360">
                  <c:v>79.751000000000005</c:v>
                </c:pt>
                <c:pt idx="361">
                  <c:v>79.980999999999995</c:v>
                </c:pt>
                <c:pt idx="362">
                  <c:v>80.212000000000003</c:v>
                </c:pt>
                <c:pt idx="363">
                  <c:v>80.436000000000007</c:v>
                </c:pt>
                <c:pt idx="364">
                  <c:v>80.671000000000006</c:v>
                </c:pt>
                <c:pt idx="365">
                  <c:v>80.930000000000007</c:v>
                </c:pt>
                <c:pt idx="366">
                  <c:v>81.201999999999998</c:v>
                </c:pt>
                <c:pt idx="367">
                  <c:v>81.474000000000004</c:v>
                </c:pt>
                <c:pt idx="368">
                  <c:v>81.754999999999995</c:v>
                </c:pt>
                <c:pt idx="369">
                  <c:v>82.046000000000006</c:v>
                </c:pt>
                <c:pt idx="370">
                  <c:v>82.334999999999994</c:v>
                </c:pt>
                <c:pt idx="371">
                  <c:v>82.638999999999996</c:v>
                </c:pt>
                <c:pt idx="372">
                  <c:v>82.975999999999999</c:v>
                </c:pt>
                <c:pt idx="373">
                  <c:v>83.325999999999993</c:v>
                </c:pt>
                <c:pt idx="374">
                  <c:v>83.674999999999997</c:v>
                </c:pt>
                <c:pt idx="375">
                  <c:v>84.016999999999996</c:v>
                </c:pt>
                <c:pt idx="376">
                  <c:v>84.36</c:v>
                </c:pt>
                <c:pt idx="377">
                  <c:v>84.713999999999999</c:v>
                </c:pt>
                <c:pt idx="378">
                  <c:v>85.070999999999998</c:v>
                </c:pt>
                <c:pt idx="379">
                  <c:v>85.429000000000002</c:v>
                </c:pt>
                <c:pt idx="380">
                  <c:v>85.802999999999997</c:v>
                </c:pt>
                <c:pt idx="381">
                  <c:v>86.179000000000002</c:v>
                </c:pt>
                <c:pt idx="382">
                  <c:v>86.537999999999997</c:v>
                </c:pt>
                <c:pt idx="383">
                  <c:v>86.873000000000005</c:v>
                </c:pt>
                <c:pt idx="384">
                  <c:v>87.195999999999998</c:v>
                </c:pt>
                <c:pt idx="385">
                  <c:v>87.513000000000005</c:v>
                </c:pt>
                <c:pt idx="386">
                  <c:v>87.831000000000003</c:v>
                </c:pt>
                <c:pt idx="387">
                  <c:v>88.15</c:v>
                </c:pt>
                <c:pt idx="388">
                  <c:v>88.462999999999994</c:v>
                </c:pt>
                <c:pt idx="389">
                  <c:v>88.778000000000006</c:v>
                </c:pt>
                <c:pt idx="390">
                  <c:v>89.1</c:v>
                </c:pt>
                <c:pt idx="391">
                  <c:v>89.412999999999997</c:v>
                </c:pt>
                <c:pt idx="392">
                  <c:v>89.731999999999999</c:v>
                </c:pt>
                <c:pt idx="393">
                  <c:v>90.066999999999993</c:v>
                </c:pt>
                <c:pt idx="394">
                  <c:v>90.403000000000006</c:v>
                </c:pt>
                <c:pt idx="395">
                  <c:v>90.730999999999995</c:v>
                </c:pt>
                <c:pt idx="396">
                  <c:v>91.06</c:v>
                </c:pt>
                <c:pt idx="397">
                  <c:v>91.391000000000005</c:v>
                </c:pt>
                <c:pt idx="398">
                  <c:v>91.709000000000003</c:v>
                </c:pt>
                <c:pt idx="399">
                  <c:v>92.02</c:v>
                </c:pt>
                <c:pt idx="400">
                  <c:v>92.313999999999993</c:v>
                </c:pt>
                <c:pt idx="401">
                  <c:v>92.587999999999994</c:v>
                </c:pt>
                <c:pt idx="402">
                  <c:v>92.834000000000003</c:v>
                </c:pt>
                <c:pt idx="403">
                  <c:v>93.067999999999998</c:v>
                </c:pt>
                <c:pt idx="404">
                  <c:v>93.289000000000001</c:v>
                </c:pt>
                <c:pt idx="405">
                  <c:v>93.498000000000005</c:v>
                </c:pt>
                <c:pt idx="406">
                  <c:v>93.683999999999997</c:v>
                </c:pt>
                <c:pt idx="407">
                  <c:v>93.850999999999999</c:v>
                </c:pt>
                <c:pt idx="408">
                  <c:v>94.007000000000005</c:v>
                </c:pt>
                <c:pt idx="409">
                  <c:v>94.156000000000006</c:v>
                </c:pt>
                <c:pt idx="410">
                  <c:v>94.292000000000002</c:v>
                </c:pt>
                <c:pt idx="411">
                  <c:v>94.417000000000002</c:v>
                </c:pt>
                <c:pt idx="412">
                  <c:v>94.513999999999996</c:v>
                </c:pt>
                <c:pt idx="413">
                  <c:v>94.587999999999994</c:v>
                </c:pt>
                <c:pt idx="414">
                  <c:v>94.63</c:v>
                </c:pt>
                <c:pt idx="415">
                  <c:v>94.64</c:v>
                </c:pt>
                <c:pt idx="416">
                  <c:v>94.62</c:v>
                </c:pt>
                <c:pt idx="417">
                  <c:v>94.575000000000003</c:v>
                </c:pt>
                <c:pt idx="418">
                  <c:v>94.504000000000005</c:v>
                </c:pt>
                <c:pt idx="419">
                  <c:v>94.417000000000002</c:v>
                </c:pt>
                <c:pt idx="420">
                  <c:v>94.304000000000002</c:v>
                </c:pt>
                <c:pt idx="421">
                  <c:v>94.174000000000007</c:v>
                </c:pt>
                <c:pt idx="422">
                  <c:v>94.037000000000006</c:v>
                </c:pt>
                <c:pt idx="423">
                  <c:v>93.882000000000005</c:v>
                </c:pt>
                <c:pt idx="424">
                  <c:v>93.718999999999994</c:v>
                </c:pt>
                <c:pt idx="425">
                  <c:v>93.54</c:v>
                </c:pt>
                <c:pt idx="426">
                  <c:v>93.361999999999995</c:v>
                </c:pt>
                <c:pt idx="427">
                  <c:v>93.203000000000003</c:v>
                </c:pt>
                <c:pt idx="428">
                  <c:v>93.046000000000006</c:v>
                </c:pt>
                <c:pt idx="429">
                  <c:v>92.888000000000005</c:v>
                </c:pt>
                <c:pt idx="430">
                  <c:v>92.751000000000005</c:v>
                </c:pt>
                <c:pt idx="431">
                  <c:v>92.632999999999996</c:v>
                </c:pt>
                <c:pt idx="432">
                  <c:v>92.543999999999997</c:v>
                </c:pt>
                <c:pt idx="433">
                  <c:v>92.489000000000004</c:v>
                </c:pt>
                <c:pt idx="434">
                  <c:v>92.463999999999999</c:v>
                </c:pt>
                <c:pt idx="435">
                  <c:v>92.477000000000004</c:v>
                </c:pt>
                <c:pt idx="436">
                  <c:v>92.542000000000002</c:v>
                </c:pt>
                <c:pt idx="437">
                  <c:v>92.665000000000006</c:v>
                </c:pt>
                <c:pt idx="438">
                  <c:v>92.831000000000003</c:v>
                </c:pt>
                <c:pt idx="439">
                  <c:v>93.058000000000007</c:v>
                </c:pt>
                <c:pt idx="440">
                  <c:v>93.350999999999999</c:v>
                </c:pt>
                <c:pt idx="441">
                  <c:v>93.709000000000003</c:v>
                </c:pt>
                <c:pt idx="442">
                  <c:v>94.120999999999995</c:v>
                </c:pt>
                <c:pt idx="443">
                  <c:v>94.575000000000003</c:v>
                </c:pt>
                <c:pt idx="444">
                  <c:v>95.063000000000002</c:v>
                </c:pt>
                <c:pt idx="445">
                  <c:v>95.581000000000003</c:v>
                </c:pt>
                <c:pt idx="446">
                  <c:v>96.126999999999995</c:v>
                </c:pt>
                <c:pt idx="447">
                  <c:v>96.685000000000002</c:v>
                </c:pt>
                <c:pt idx="448">
                  <c:v>97.254999999999995</c:v>
                </c:pt>
                <c:pt idx="449">
                  <c:v>97.835999999999999</c:v>
                </c:pt>
                <c:pt idx="450">
                  <c:v>98.433000000000007</c:v>
                </c:pt>
                <c:pt idx="451">
                  <c:v>99.034000000000006</c:v>
                </c:pt>
                <c:pt idx="452">
                  <c:v>99.641000000000005</c:v>
                </c:pt>
                <c:pt idx="453">
                  <c:v>100.26</c:v>
                </c:pt>
                <c:pt idx="454">
                  <c:v>100.86</c:v>
                </c:pt>
                <c:pt idx="455">
                  <c:v>101.42</c:v>
                </c:pt>
                <c:pt idx="456">
                  <c:v>101.98</c:v>
                </c:pt>
                <c:pt idx="457">
                  <c:v>102.53</c:v>
                </c:pt>
                <c:pt idx="458">
                  <c:v>103.07</c:v>
                </c:pt>
                <c:pt idx="459">
                  <c:v>103.59</c:v>
                </c:pt>
                <c:pt idx="460">
                  <c:v>104.11</c:v>
                </c:pt>
                <c:pt idx="461">
                  <c:v>104.6</c:v>
                </c:pt>
                <c:pt idx="462">
                  <c:v>105.08</c:v>
                </c:pt>
                <c:pt idx="463">
                  <c:v>105.54</c:v>
                </c:pt>
                <c:pt idx="464">
                  <c:v>105.97</c:v>
                </c:pt>
                <c:pt idx="465">
                  <c:v>106.35</c:v>
                </c:pt>
                <c:pt idx="466">
                  <c:v>106.72</c:v>
                </c:pt>
                <c:pt idx="467">
                  <c:v>107.06</c:v>
                </c:pt>
                <c:pt idx="468">
                  <c:v>107.39</c:v>
                </c:pt>
                <c:pt idx="469">
                  <c:v>107.72</c:v>
                </c:pt>
                <c:pt idx="470">
                  <c:v>108.04</c:v>
                </c:pt>
                <c:pt idx="471">
                  <c:v>108.34</c:v>
                </c:pt>
                <c:pt idx="472">
                  <c:v>108.62</c:v>
                </c:pt>
                <c:pt idx="473">
                  <c:v>108.88</c:v>
                </c:pt>
                <c:pt idx="474">
                  <c:v>109.13</c:v>
                </c:pt>
                <c:pt idx="475">
                  <c:v>109.36</c:v>
                </c:pt>
                <c:pt idx="476">
                  <c:v>109.59</c:v>
                </c:pt>
                <c:pt idx="477">
                  <c:v>109.82</c:v>
                </c:pt>
                <c:pt idx="478">
                  <c:v>110.06</c:v>
                </c:pt>
                <c:pt idx="479">
                  <c:v>110.28</c:v>
                </c:pt>
                <c:pt idx="480">
                  <c:v>110.51</c:v>
                </c:pt>
                <c:pt idx="481">
                  <c:v>110.76</c:v>
                </c:pt>
                <c:pt idx="482">
                  <c:v>110.99</c:v>
                </c:pt>
                <c:pt idx="483">
                  <c:v>111.23</c:v>
                </c:pt>
                <c:pt idx="484">
                  <c:v>111.49</c:v>
                </c:pt>
                <c:pt idx="485">
                  <c:v>111.75</c:v>
                </c:pt>
                <c:pt idx="486">
                  <c:v>112.02</c:v>
                </c:pt>
                <c:pt idx="487">
                  <c:v>112.3</c:v>
                </c:pt>
                <c:pt idx="488">
                  <c:v>112.58</c:v>
                </c:pt>
                <c:pt idx="489">
                  <c:v>112.83</c:v>
                </c:pt>
                <c:pt idx="490">
                  <c:v>113.06</c:v>
                </c:pt>
                <c:pt idx="491">
                  <c:v>113.26</c:v>
                </c:pt>
                <c:pt idx="492">
                  <c:v>113.44</c:v>
                </c:pt>
                <c:pt idx="493">
                  <c:v>113.58</c:v>
                </c:pt>
                <c:pt idx="494">
                  <c:v>113.69</c:v>
                </c:pt>
                <c:pt idx="495">
                  <c:v>113.75</c:v>
                </c:pt>
                <c:pt idx="496">
                  <c:v>113.77</c:v>
                </c:pt>
                <c:pt idx="497">
                  <c:v>113.74</c:v>
                </c:pt>
                <c:pt idx="498">
                  <c:v>113.67</c:v>
                </c:pt>
                <c:pt idx="499">
                  <c:v>113.55</c:v>
                </c:pt>
                <c:pt idx="500">
                  <c:v>113.38</c:v>
                </c:pt>
                <c:pt idx="501">
                  <c:v>113.17</c:v>
                </c:pt>
                <c:pt idx="502">
                  <c:v>112.93</c:v>
                </c:pt>
                <c:pt idx="503">
                  <c:v>112.65</c:v>
                </c:pt>
                <c:pt idx="504">
                  <c:v>112.33</c:v>
                </c:pt>
                <c:pt idx="505">
                  <c:v>111.94</c:v>
                </c:pt>
                <c:pt idx="506">
                  <c:v>111.52</c:v>
                </c:pt>
                <c:pt idx="507">
                  <c:v>111.08</c:v>
                </c:pt>
                <c:pt idx="508">
                  <c:v>110.61</c:v>
                </c:pt>
                <c:pt idx="509">
                  <c:v>110.11</c:v>
                </c:pt>
                <c:pt idx="510">
                  <c:v>109.57</c:v>
                </c:pt>
                <c:pt idx="511">
                  <c:v>109.01</c:v>
                </c:pt>
                <c:pt idx="512">
                  <c:v>108.43</c:v>
                </c:pt>
                <c:pt idx="513">
                  <c:v>107.83</c:v>
                </c:pt>
                <c:pt idx="514">
                  <c:v>107.23</c:v>
                </c:pt>
                <c:pt idx="515">
                  <c:v>106.61</c:v>
                </c:pt>
                <c:pt idx="516">
                  <c:v>105.97</c:v>
                </c:pt>
                <c:pt idx="517">
                  <c:v>105.32</c:v>
                </c:pt>
                <c:pt idx="518">
                  <c:v>104.64</c:v>
                </c:pt>
                <c:pt idx="519">
                  <c:v>103.96</c:v>
                </c:pt>
                <c:pt idx="520">
                  <c:v>103.29</c:v>
                </c:pt>
                <c:pt idx="521">
                  <c:v>102.62</c:v>
                </c:pt>
                <c:pt idx="522">
                  <c:v>101.93</c:v>
                </c:pt>
                <c:pt idx="523">
                  <c:v>101.26</c:v>
                </c:pt>
                <c:pt idx="524">
                  <c:v>100.6</c:v>
                </c:pt>
                <c:pt idx="525">
                  <c:v>99.932000000000002</c:v>
                </c:pt>
                <c:pt idx="526">
                  <c:v>99.263999999999996</c:v>
                </c:pt>
                <c:pt idx="527">
                  <c:v>98.626000000000005</c:v>
                </c:pt>
                <c:pt idx="528">
                  <c:v>97.992999999999995</c:v>
                </c:pt>
                <c:pt idx="529">
                  <c:v>97.352999999999994</c:v>
                </c:pt>
                <c:pt idx="530">
                  <c:v>96.715000000000003</c:v>
                </c:pt>
                <c:pt idx="531">
                  <c:v>96.075000000000003</c:v>
                </c:pt>
                <c:pt idx="532">
                  <c:v>95.442999999999998</c:v>
                </c:pt>
                <c:pt idx="533">
                  <c:v>94.817999999999998</c:v>
                </c:pt>
                <c:pt idx="534">
                  <c:v>94.188999999999993</c:v>
                </c:pt>
                <c:pt idx="535">
                  <c:v>93.566000000000003</c:v>
                </c:pt>
                <c:pt idx="536">
                  <c:v>92.941999999999993</c:v>
                </c:pt>
                <c:pt idx="537">
                  <c:v>92.316999999999993</c:v>
                </c:pt>
                <c:pt idx="538">
                  <c:v>91.685000000000002</c:v>
                </c:pt>
                <c:pt idx="539">
                  <c:v>91.06</c:v>
                </c:pt>
                <c:pt idx="540">
                  <c:v>90.453999999999994</c:v>
                </c:pt>
                <c:pt idx="541">
                  <c:v>89.843999999999994</c:v>
                </c:pt>
                <c:pt idx="542">
                  <c:v>89.233999999999995</c:v>
                </c:pt>
                <c:pt idx="543">
                  <c:v>88.64</c:v>
                </c:pt>
                <c:pt idx="544">
                  <c:v>88.03</c:v>
                </c:pt>
                <c:pt idx="545">
                  <c:v>87.418000000000006</c:v>
                </c:pt>
                <c:pt idx="546">
                  <c:v>86.816000000000003</c:v>
                </c:pt>
                <c:pt idx="547">
                  <c:v>86.215000000000003</c:v>
                </c:pt>
                <c:pt idx="548">
                  <c:v>85.614000000000004</c:v>
                </c:pt>
                <c:pt idx="549">
                  <c:v>85.013000000000005</c:v>
                </c:pt>
                <c:pt idx="550">
                  <c:v>84.423000000000002</c:v>
                </c:pt>
                <c:pt idx="551">
                  <c:v>83.834999999999994</c:v>
                </c:pt>
                <c:pt idx="552">
                  <c:v>83.245000000000005</c:v>
                </c:pt>
                <c:pt idx="553">
                  <c:v>82.650999999999996</c:v>
                </c:pt>
                <c:pt idx="554">
                  <c:v>82.066000000000003</c:v>
                </c:pt>
                <c:pt idx="555">
                  <c:v>81.483999999999995</c:v>
                </c:pt>
                <c:pt idx="556">
                  <c:v>80.900000000000006</c:v>
                </c:pt>
                <c:pt idx="557">
                  <c:v>80.292000000000002</c:v>
                </c:pt>
                <c:pt idx="558">
                  <c:v>79.676000000000002</c:v>
                </c:pt>
                <c:pt idx="559">
                  <c:v>79.058000000000007</c:v>
                </c:pt>
                <c:pt idx="560">
                  <c:v>78.444000000000003</c:v>
                </c:pt>
                <c:pt idx="561">
                  <c:v>77.84</c:v>
                </c:pt>
                <c:pt idx="562">
                  <c:v>77.23</c:v>
                </c:pt>
                <c:pt idx="563">
                  <c:v>76.605000000000004</c:v>
                </c:pt>
                <c:pt idx="564">
                  <c:v>75.989999999999995</c:v>
                </c:pt>
                <c:pt idx="565">
                  <c:v>75.376999999999995</c:v>
                </c:pt>
                <c:pt idx="566">
                  <c:v>74.757999999999996</c:v>
                </c:pt>
                <c:pt idx="567">
                  <c:v>74.147999999999996</c:v>
                </c:pt>
                <c:pt idx="568">
                  <c:v>73.531999999999996</c:v>
                </c:pt>
                <c:pt idx="569">
                  <c:v>72.897000000000006</c:v>
                </c:pt>
                <c:pt idx="570">
                  <c:v>72.271000000000001</c:v>
                </c:pt>
                <c:pt idx="571">
                  <c:v>71.658000000000001</c:v>
                </c:pt>
                <c:pt idx="572">
                  <c:v>71.039000000000001</c:v>
                </c:pt>
                <c:pt idx="573">
                  <c:v>70.424000000000007</c:v>
                </c:pt>
                <c:pt idx="574">
                  <c:v>69.787999999999997</c:v>
                </c:pt>
                <c:pt idx="575">
                  <c:v>69.16</c:v>
                </c:pt>
                <c:pt idx="576">
                  <c:v>68.551000000000002</c:v>
                </c:pt>
                <c:pt idx="577">
                  <c:v>67.927000000000007</c:v>
                </c:pt>
                <c:pt idx="578">
                  <c:v>67.302000000000007</c:v>
                </c:pt>
                <c:pt idx="579">
                  <c:v>66.683999999999997</c:v>
                </c:pt>
                <c:pt idx="580">
                  <c:v>66.061000000000007</c:v>
                </c:pt>
                <c:pt idx="581">
                  <c:v>65.444000000000003</c:v>
                </c:pt>
                <c:pt idx="582">
                  <c:v>64.828000000000003</c:v>
                </c:pt>
                <c:pt idx="583">
                  <c:v>64.204999999999998</c:v>
                </c:pt>
                <c:pt idx="584">
                  <c:v>63.585000000000001</c:v>
                </c:pt>
                <c:pt idx="585">
                  <c:v>62.965000000000003</c:v>
                </c:pt>
                <c:pt idx="586">
                  <c:v>62.332999999999998</c:v>
                </c:pt>
                <c:pt idx="587">
                  <c:v>61.715000000000003</c:v>
                </c:pt>
                <c:pt idx="588">
                  <c:v>61.104999999999997</c:v>
                </c:pt>
                <c:pt idx="589">
                  <c:v>60.466000000000001</c:v>
                </c:pt>
                <c:pt idx="590">
                  <c:v>59.808</c:v>
                </c:pt>
                <c:pt idx="591">
                  <c:v>59.155999999999999</c:v>
                </c:pt>
                <c:pt idx="592">
                  <c:v>58.533999999999999</c:v>
                </c:pt>
                <c:pt idx="593">
                  <c:v>57.915999999999997</c:v>
                </c:pt>
                <c:pt idx="594">
                  <c:v>57.283000000000001</c:v>
                </c:pt>
                <c:pt idx="595">
                  <c:v>56.655999999999999</c:v>
                </c:pt>
                <c:pt idx="596">
                  <c:v>56.021999999999998</c:v>
                </c:pt>
                <c:pt idx="597">
                  <c:v>55.399000000000001</c:v>
                </c:pt>
                <c:pt idx="598">
                  <c:v>54.78</c:v>
                </c:pt>
                <c:pt idx="599">
                  <c:v>54.149000000000001</c:v>
                </c:pt>
                <c:pt idx="600">
                  <c:v>53.53</c:v>
                </c:pt>
                <c:pt idx="601">
                  <c:v>52.911000000000001</c:v>
                </c:pt>
                <c:pt idx="602">
                  <c:v>52.29</c:v>
                </c:pt>
                <c:pt idx="603">
                  <c:v>51.66</c:v>
                </c:pt>
                <c:pt idx="604">
                  <c:v>51.033000000000001</c:v>
                </c:pt>
                <c:pt idx="605">
                  <c:v>50.408000000000001</c:v>
                </c:pt>
                <c:pt idx="606">
                  <c:v>49.802</c:v>
                </c:pt>
                <c:pt idx="607">
                  <c:v>49.204000000000001</c:v>
                </c:pt>
                <c:pt idx="608">
                  <c:v>48.607999999999997</c:v>
                </c:pt>
                <c:pt idx="609">
                  <c:v>48.014000000000003</c:v>
                </c:pt>
                <c:pt idx="610">
                  <c:v>47.421999999999997</c:v>
                </c:pt>
                <c:pt idx="611">
                  <c:v>46.844000000000001</c:v>
                </c:pt>
                <c:pt idx="612">
                  <c:v>46.276000000000003</c:v>
                </c:pt>
                <c:pt idx="613">
                  <c:v>45.689</c:v>
                </c:pt>
                <c:pt idx="614">
                  <c:v>45.106000000000002</c:v>
                </c:pt>
                <c:pt idx="615">
                  <c:v>44.521999999999998</c:v>
                </c:pt>
                <c:pt idx="616">
                  <c:v>43.939</c:v>
                </c:pt>
                <c:pt idx="617">
                  <c:v>43.36</c:v>
                </c:pt>
                <c:pt idx="618">
                  <c:v>42.786999999999999</c:v>
                </c:pt>
                <c:pt idx="619">
                  <c:v>42.213000000000001</c:v>
                </c:pt>
                <c:pt idx="620">
                  <c:v>41.640999999999998</c:v>
                </c:pt>
                <c:pt idx="621">
                  <c:v>41.079000000000001</c:v>
                </c:pt>
                <c:pt idx="622">
                  <c:v>40.527999999999999</c:v>
                </c:pt>
                <c:pt idx="623">
                  <c:v>39.975000000000001</c:v>
                </c:pt>
                <c:pt idx="624">
                  <c:v>39.411999999999999</c:v>
                </c:pt>
                <c:pt idx="625">
                  <c:v>38.845999999999997</c:v>
                </c:pt>
                <c:pt idx="626">
                  <c:v>38.280999999999999</c:v>
                </c:pt>
                <c:pt idx="627">
                  <c:v>37.725999999999999</c:v>
                </c:pt>
                <c:pt idx="628">
                  <c:v>37.151000000000003</c:v>
                </c:pt>
                <c:pt idx="629">
                  <c:v>36.591000000000001</c:v>
                </c:pt>
                <c:pt idx="630">
                  <c:v>36.024999999999999</c:v>
                </c:pt>
                <c:pt idx="631">
                  <c:v>35.438000000000002</c:v>
                </c:pt>
                <c:pt idx="632">
                  <c:v>34.871000000000002</c:v>
                </c:pt>
                <c:pt idx="633">
                  <c:v>34.302</c:v>
                </c:pt>
                <c:pt idx="634">
                  <c:v>33.743000000000002</c:v>
                </c:pt>
                <c:pt idx="635">
                  <c:v>33.19</c:v>
                </c:pt>
                <c:pt idx="636">
                  <c:v>32.649000000000001</c:v>
                </c:pt>
                <c:pt idx="637">
                  <c:v>32.119999999999997</c:v>
                </c:pt>
                <c:pt idx="638">
                  <c:v>31.581</c:v>
                </c:pt>
                <c:pt idx="639">
                  <c:v>31.036999999999999</c:v>
                </c:pt>
                <c:pt idx="640">
                  <c:v>30.495999999999999</c:v>
                </c:pt>
                <c:pt idx="641">
                  <c:v>29.952999999999999</c:v>
                </c:pt>
                <c:pt idx="642">
                  <c:v>29.413</c:v>
                </c:pt>
                <c:pt idx="643">
                  <c:v>28.893000000000001</c:v>
                </c:pt>
                <c:pt idx="644">
                  <c:v>28.378</c:v>
                </c:pt>
                <c:pt idx="645">
                  <c:v>27.847000000000001</c:v>
                </c:pt>
                <c:pt idx="646">
                  <c:v>27.324000000000002</c:v>
                </c:pt>
                <c:pt idx="647">
                  <c:v>26.821999999999999</c:v>
                </c:pt>
                <c:pt idx="648">
                  <c:v>26.318999999999999</c:v>
                </c:pt>
                <c:pt idx="649">
                  <c:v>25.805</c:v>
                </c:pt>
                <c:pt idx="650">
                  <c:v>25.311</c:v>
                </c:pt>
                <c:pt idx="651">
                  <c:v>24.827000000000002</c:v>
                </c:pt>
                <c:pt idx="652">
                  <c:v>24.327999999999999</c:v>
                </c:pt>
                <c:pt idx="653">
                  <c:v>23.823</c:v>
                </c:pt>
                <c:pt idx="654">
                  <c:v>23.326000000000001</c:v>
                </c:pt>
                <c:pt idx="655">
                  <c:v>22.83</c:v>
                </c:pt>
                <c:pt idx="656">
                  <c:v>22.321000000000002</c:v>
                </c:pt>
                <c:pt idx="657">
                  <c:v>21.806999999999999</c:v>
                </c:pt>
                <c:pt idx="658">
                  <c:v>21.3</c:v>
                </c:pt>
                <c:pt idx="659">
                  <c:v>20.792000000000002</c:v>
                </c:pt>
                <c:pt idx="660">
                  <c:v>20.292000000000002</c:v>
                </c:pt>
                <c:pt idx="661">
                  <c:v>19.811</c:v>
                </c:pt>
                <c:pt idx="662">
                  <c:v>19.335000000000001</c:v>
                </c:pt>
                <c:pt idx="663">
                  <c:v>18.870999999999999</c:v>
                </c:pt>
                <c:pt idx="664">
                  <c:v>18.422999999999998</c:v>
                </c:pt>
                <c:pt idx="665">
                  <c:v>17.986000000000001</c:v>
                </c:pt>
                <c:pt idx="666">
                  <c:v>17.553000000000001</c:v>
                </c:pt>
                <c:pt idx="667">
                  <c:v>17.131</c:v>
                </c:pt>
                <c:pt idx="668">
                  <c:v>16.715</c:v>
                </c:pt>
                <c:pt idx="669">
                  <c:v>16.288</c:v>
                </c:pt>
                <c:pt idx="670">
                  <c:v>15.862</c:v>
                </c:pt>
                <c:pt idx="671">
                  <c:v>15.449</c:v>
                </c:pt>
                <c:pt idx="672">
                  <c:v>15.038</c:v>
                </c:pt>
                <c:pt idx="673">
                  <c:v>14.632999999999999</c:v>
                </c:pt>
                <c:pt idx="674">
                  <c:v>14.234999999999999</c:v>
                </c:pt>
                <c:pt idx="675">
                  <c:v>13.849</c:v>
                </c:pt>
                <c:pt idx="676">
                  <c:v>13.471</c:v>
                </c:pt>
                <c:pt idx="677">
                  <c:v>13.095000000000001</c:v>
                </c:pt>
                <c:pt idx="678">
                  <c:v>12.723000000000001</c:v>
                </c:pt>
                <c:pt idx="679">
                  <c:v>12.349</c:v>
                </c:pt>
                <c:pt idx="680">
                  <c:v>11.975</c:v>
                </c:pt>
                <c:pt idx="681">
                  <c:v>11.598000000000001</c:v>
                </c:pt>
                <c:pt idx="682">
                  <c:v>11.226000000000001</c:v>
                </c:pt>
                <c:pt idx="683">
                  <c:v>10.864000000000001</c:v>
                </c:pt>
                <c:pt idx="684">
                  <c:v>10.497</c:v>
                </c:pt>
                <c:pt idx="685">
                  <c:v>10.125</c:v>
                </c:pt>
                <c:pt idx="686">
                  <c:v>9.7533999999999992</c:v>
                </c:pt>
                <c:pt idx="687">
                  <c:v>9.3849999999999998</c:v>
                </c:pt>
                <c:pt idx="688">
                  <c:v>9.0312999999999999</c:v>
                </c:pt>
                <c:pt idx="689">
                  <c:v>8.6931999999999992</c:v>
                </c:pt>
                <c:pt idx="690">
                  <c:v>8.3452000000000002</c:v>
                </c:pt>
                <c:pt idx="691">
                  <c:v>7.9896000000000003</c:v>
                </c:pt>
                <c:pt idx="692">
                  <c:v>7.6387</c:v>
                </c:pt>
                <c:pt idx="693">
                  <c:v>7.2937000000000003</c:v>
                </c:pt>
                <c:pt idx="694">
                  <c:v>6.9503000000000004</c:v>
                </c:pt>
                <c:pt idx="695">
                  <c:v>6.6127000000000002</c:v>
                </c:pt>
                <c:pt idx="696">
                  <c:v>6.2798999999999996</c:v>
                </c:pt>
                <c:pt idx="697">
                  <c:v>5.9466000000000001</c:v>
                </c:pt>
                <c:pt idx="698">
                  <c:v>5.6308999999999996</c:v>
                </c:pt>
                <c:pt idx="699">
                  <c:v>5.3178999999999998</c:v>
                </c:pt>
                <c:pt idx="700">
                  <c:v>4.9996</c:v>
                </c:pt>
                <c:pt idx="701">
                  <c:v>4.6928999999999998</c:v>
                </c:pt>
                <c:pt idx="702">
                  <c:v>4.3964999999999996</c:v>
                </c:pt>
                <c:pt idx="703">
                  <c:v>4.1022999999999996</c:v>
                </c:pt>
                <c:pt idx="704">
                  <c:v>3.8144</c:v>
                </c:pt>
                <c:pt idx="705">
                  <c:v>3.5402999999999998</c:v>
                </c:pt>
                <c:pt idx="706">
                  <c:v>3.2744</c:v>
                </c:pt>
                <c:pt idx="707">
                  <c:v>2.9992999999999999</c:v>
                </c:pt>
                <c:pt idx="708">
                  <c:v>2.7404999999999999</c:v>
                </c:pt>
                <c:pt idx="709">
                  <c:v>2.5017</c:v>
                </c:pt>
                <c:pt idx="710">
                  <c:v>2.2652999999999999</c:v>
                </c:pt>
                <c:pt idx="711">
                  <c:v>2.0482999999999998</c:v>
                </c:pt>
                <c:pt idx="712">
                  <c:v>1.85</c:v>
                </c:pt>
                <c:pt idx="713">
                  <c:v>1.6694</c:v>
                </c:pt>
                <c:pt idx="714">
                  <c:v>1.4882</c:v>
                </c:pt>
                <c:pt idx="715">
                  <c:v>1.3015000000000001</c:v>
                </c:pt>
                <c:pt idx="716">
                  <c:v>1.1245000000000001</c:v>
                </c:pt>
                <c:pt idx="717">
                  <c:v>0.95645999999999998</c:v>
                </c:pt>
                <c:pt idx="718">
                  <c:v>0.80117000000000005</c:v>
                </c:pt>
                <c:pt idx="719">
                  <c:v>0.65976999999999997</c:v>
                </c:pt>
                <c:pt idx="720">
                  <c:v>0.53178999999999998</c:v>
                </c:pt>
                <c:pt idx="721">
                  <c:v>0.41053000000000001</c:v>
                </c:pt>
                <c:pt idx="722">
                  <c:v>0.30309999999999998</c:v>
                </c:pt>
                <c:pt idx="723">
                  <c:v>0.21826999999999999</c:v>
                </c:pt>
                <c:pt idx="724">
                  <c:v>0.15211</c:v>
                </c:pt>
                <c:pt idx="725">
                  <c:v>0.10095999999999999</c:v>
                </c:pt>
                <c:pt idx="726">
                  <c:v>6.7335999999999993E-2</c:v>
                </c:pt>
                <c:pt idx="727">
                  <c:v>4.7301000000000003E-2</c:v>
                </c:pt>
                <c:pt idx="728">
                  <c:v>3.7196E-2</c:v>
                </c:pt>
                <c:pt idx="729">
                  <c:v>3.0329999999999999E-2</c:v>
                </c:pt>
                <c:pt idx="730">
                  <c:v>2.4448000000000001E-2</c:v>
                </c:pt>
                <c:pt idx="731">
                  <c:v>2.3702000000000001E-2</c:v>
                </c:pt>
                <c:pt idx="732">
                  <c:v>2.5321E-2</c:v>
                </c:pt>
                <c:pt idx="733">
                  <c:v>4.0503999999999998E-2</c:v>
                </c:pt>
                <c:pt idx="734">
                  <c:v>6.6420000000000007E-2</c:v>
                </c:pt>
                <c:pt idx="735">
                  <c:v>0.10728</c:v>
                </c:pt>
                <c:pt idx="736">
                  <c:v>0.16266</c:v>
                </c:pt>
                <c:pt idx="737">
                  <c:v>0.22786999999999999</c:v>
                </c:pt>
                <c:pt idx="738">
                  <c:v>0.30456</c:v>
                </c:pt>
                <c:pt idx="739">
                  <c:v>0.39385999999999999</c:v>
                </c:pt>
                <c:pt idx="740">
                  <c:v>0.49001</c:v>
                </c:pt>
                <c:pt idx="741">
                  <c:v>0.59018000000000004</c:v>
                </c:pt>
                <c:pt idx="742">
                  <c:v>0.69632000000000005</c:v>
                </c:pt>
                <c:pt idx="743">
                  <c:v>0.80772999999999995</c:v>
                </c:pt>
                <c:pt idx="744">
                  <c:v>0.92710999999999999</c:v>
                </c:pt>
                <c:pt idx="745">
                  <c:v>1.0586</c:v>
                </c:pt>
                <c:pt idx="746">
                  <c:v>1.1949000000000001</c:v>
                </c:pt>
                <c:pt idx="747">
                  <c:v>1.3387</c:v>
                </c:pt>
                <c:pt idx="748">
                  <c:v>1.4983</c:v>
                </c:pt>
                <c:pt idx="749">
                  <c:v>1.6561999999999999</c:v>
                </c:pt>
                <c:pt idx="750">
                  <c:v>1.8047</c:v>
                </c:pt>
                <c:pt idx="751">
                  <c:v>1.9726999999999999</c:v>
                </c:pt>
                <c:pt idx="752">
                  <c:v>2.1530999999999998</c:v>
                </c:pt>
                <c:pt idx="753">
                  <c:v>2.3338000000000001</c:v>
                </c:pt>
                <c:pt idx="754">
                  <c:v>2.5224000000000002</c:v>
                </c:pt>
                <c:pt idx="755">
                  <c:v>2.7168999999999999</c:v>
                </c:pt>
                <c:pt idx="756">
                  <c:v>2.8994</c:v>
                </c:pt>
                <c:pt idx="757">
                  <c:v>3.0870000000000002</c:v>
                </c:pt>
                <c:pt idx="758">
                  <c:v>3.2848000000000002</c:v>
                </c:pt>
                <c:pt idx="759">
                  <c:v>3.4813999999999998</c:v>
                </c:pt>
                <c:pt idx="760">
                  <c:v>3.6751999999999998</c:v>
                </c:pt>
                <c:pt idx="761">
                  <c:v>3.8776000000000002</c:v>
                </c:pt>
                <c:pt idx="762">
                  <c:v>4.0884999999999998</c:v>
                </c:pt>
                <c:pt idx="763">
                  <c:v>4.3087999999999997</c:v>
                </c:pt>
                <c:pt idx="764">
                  <c:v>4.5307000000000004</c:v>
                </c:pt>
                <c:pt idx="765">
                  <c:v>4.7477</c:v>
                </c:pt>
                <c:pt idx="766">
                  <c:v>4.9752999999999998</c:v>
                </c:pt>
                <c:pt idx="767">
                  <c:v>5.2093999999999996</c:v>
                </c:pt>
                <c:pt idx="768">
                  <c:v>5.4390999999999998</c:v>
                </c:pt>
                <c:pt idx="769">
                  <c:v>5.6714000000000002</c:v>
                </c:pt>
                <c:pt idx="770">
                  <c:v>5.9061000000000003</c:v>
                </c:pt>
                <c:pt idx="771">
                  <c:v>6.1348000000000003</c:v>
                </c:pt>
                <c:pt idx="772">
                  <c:v>6.3627000000000002</c:v>
                </c:pt>
                <c:pt idx="773">
                  <c:v>6.5991</c:v>
                </c:pt>
                <c:pt idx="774">
                  <c:v>6.8371000000000004</c:v>
                </c:pt>
                <c:pt idx="775">
                  <c:v>7.0750999999999999</c:v>
                </c:pt>
                <c:pt idx="776">
                  <c:v>7.3139000000000003</c:v>
                </c:pt>
                <c:pt idx="777">
                  <c:v>7.5468999999999999</c:v>
                </c:pt>
                <c:pt idx="778">
                  <c:v>7.7687999999999997</c:v>
                </c:pt>
                <c:pt idx="779">
                  <c:v>7.9885000000000002</c:v>
                </c:pt>
                <c:pt idx="780">
                  <c:v>8.2149999999999999</c:v>
                </c:pt>
                <c:pt idx="781">
                  <c:v>8.4436999999999998</c:v>
                </c:pt>
                <c:pt idx="782">
                  <c:v>8.6766000000000005</c:v>
                </c:pt>
                <c:pt idx="783">
                  <c:v>8.9076000000000004</c:v>
                </c:pt>
                <c:pt idx="784">
                  <c:v>9.1295000000000002</c:v>
                </c:pt>
                <c:pt idx="785">
                  <c:v>9.3577999999999992</c:v>
                </c:pt>
                <c:pt idx="786">
                  <c:v>9.5891999999999999</c:v>
                </c:pt>
                <c:pt idx="787">
                  <c:v>9.8095999999999997</c:v>
                </c:pt>
                <c:pt idx="788">
                  <c:v>10.032</c:v>
                </c:pt>
                <c:pt idx="789">
                  <c:v>10.262</c:v>
                </c:pt>
                <c:pt idx="790">
                  <c:v>10.496</c:v>
                </c:pt>
                <c:pt idx="791">
                  <c:v>10.724</c:v>
                </c:pt>
                <c:pt idx="792">
                  <c:v>10.946999999999999</c:v>
                </c:pt>
                <c:pt idx="793">
                  <c:v>11.173999999999999</c:v>
                </c:pt>
                <c:pt idx="794">
                  <c:v>11.404999999999999</c:v>
                </c:pt>
                <c:pt idx="795">
                  <c:v>11.631</c:v>
                </c:pt>
                <c:pt idx="796">
                  <c:v>11.863</c:v>
                </c:pt>
                <c:pt idx="797">
                  <c:v>12.11</c:v>
                </c:pt>
                <c:pt idx="798">
                  <c:v>12.361000000000001</c:v>
                </c:pt>
                <c:pt idx="799">
                  <c:v>12.613</c:v>
                </c:pt>
                <c:pt idx="800">
                  <c:v>12.869</c:v>
                </c:pt>
                <c:pt idx="801">
                  <c:v>13.125999999999999</c:v>
                </c:pt>
                <c:pt idx="802">
                  <c:v>13.379</c:v>
                </c:pt>
                <c:pt idx="803">
                  <c:v>13.634</c:v>
                </c:pt>
                <c:pt idx="804">
                  <c:v>13.895</c:v>
                </c:pt>
                <c:pt idx="805">
                  <c:v>14.164999999999999</c:v>
                </c:pt>
                <c:pt idx="806">
                  <c:v>14.439</c:v>
                </c:pt>
                <c:pt idx="807">
                  <c:v>14.728</c:v>
                </c:pt>
                <c:pt idx="808">
                  <c:v>15.032</c:v>
                </c:pt>
                <c:pt idx="809">
                  <c:v>15.329000000000001</c:v>
                </c:pt>
                <c:pt idx="810">
                  <c:v>15.628</c:v>
                </c:pt>
                <c:pt idx="811">
                  <c:v>15.95</c:v>
                </c:pt>
                <c:pt idx="812">
                  <c:v>16.286000000000001</c:v>
                </c:pt>
                <c:pt idx="813">
                  <c:v>16.620999999999999</c:v>
                </c:pt>
                <c:pt idx="814">
                  <c:v>16.960999999999999</c:v>
                </c:pt>
                <c:pt idx="815">
                  <c:v>17.306999999999999</c:v>
                </c:pt>
                <c:pt idx="816">
                  <c:v>17.655999999999999</c:v>
                </c:pt>
                <c:pt idx="817">
                  <c:v>18.010000000000002</c:v>
                </c:pt>
                <c:pt idx="818">
                  <c:v>18.378</c:v>
                </c:pt>
                <c:pt idx="819">
                  <c:v>18.745000000000001</c:v>
                </c:pt>
                <c:pt idx="820">
                  <c:v>19.111999999999998</c:v>
                </c:pt>
                <c:pt idx="821">
                  <c:v>19.494</c:v>
                </c:pt>
                <c:pt idx="822">
                  <c:v>19.882000000000001</c:v>
                </c:pt>
                <c:pt idx="823">
                  <c:v>20.276</c:v>
                </c:pt>
                <c:pt idx="824">
                  <c:v>20.678999999999998</c:v>
                </c:pt>
                <c:pt idx="825">
                  <c:v>21.097999999999999</c:v>
                </c:pt>
                <c:pt idx="826">
                  <c:v>21.515000000000001</c:v>
                </c:pt>
                <c:pt idx="827">
                  <c:v>21.911999999999999</c:v>
                </c:pt>
                <c:pt idx="828">
                  <c:v>22.32</c:v>
                </c:pt>
                <c:pt idx="829">
                  <c:v>22.751000000000001</c:v>
                </c:pt>
                <c:pt idx="830">
                  <c:v>23.177</c:v>
                </c:pt>
                <c:pt idx="831">
                  <c:v>23.600999999999999</c:v>
                </c:pt>
                <c:pt idx="832">
                  <c:v>24.04</c:v>
                </c:pt>
                <c:pt idx="833">
                  <c:v>24.481000000000002</c:v>
                </c:pt>
                <c:pt idx="834">
                  <c:v>24.928999999999998</c:v>
                </c:pt>
                <c:pt idx="835">
                  <c:v>25.384</c:v>
                </c:pt>
                <c:pt idx="836">
                  <c:v>25.838000000000001</c:v>
                </c:pt>
                <c:pt idx="837">
                  <c:v>26.303000000000001</c:v>
                </c:pt>
                <c:pt idx="838">
                  <c:v>26.754000000000001</c:v>
                </c:pt>
                <c:pt idx="839">
                  <c:v>27.210999999999999</c:v>
                </c:pt>
                <c:pt idx="840">
                  <c:v>27.696000000000002</c:v>
                </c:pt>
                <c:pt idx="841">
                  <c:v>28.175000000000001</c:v>
                </c:pt>
                <c:pt idx="842">
                  <c:v>28.635000000000002</c:v>
                </c:pt>
                <c:pt idx="843">
                  <c:v>29.109000000000002</c:v>
                </c:pt>
                <c:pt idx="844">
                  <c:v>29.600999999999999</c:v>
                </c:pt>
                <c:pt idx="845">
                  <c:v>30.09</c:v>
                </c:pt>
                <c:pt idx="846">
                  <c:v>30.588999999999999</c:v>
                </c:pt>
                <c:pt idx="847">
                  <c:v>31.097000000000001</c:v>
                </c:pt>
                <c:pt idx="848">
                  <c:v>31.597000000000001</c:v>
                </c:pt>
                <c:pt idx="849">
                  <c:v>32.101999999999997</c:v>
                </c:pt>
                <c:pt idx="850">
                  <c:v>32.598999999999997</c:v>
                </c:pt>
                <c:pt idx="851">
                  <c:v>33.107999999999997</c:v>
                </c:pt>
                <c:pt idx="852">
                  <c:v>33.631999999999998</c:v>
                </c:pt>
                <c:pt idx="853">
                  <c:v>34.154000000000003</c:v>
                </c:pt>
                <c:pt idx="854">
                  <c:v>34.68</c:v>
                </c:pt>
                <c:pt idx="855">
                  <c:v>35.22</c:v>
                </c:pt>
                <c:pt idx="856">
                  <c:v>35.762</c:v>
                </c:pt>
                <c:pt idx="857">
                  <c:v>36.298999999999999</c:v>
                </c:pt>
                <c:pt idx="858">
                  <c:v>36.814999999999998</c:v>
                </c:pt>
                <c:pt idx="859">
                  <c:v>37.344999999999999</c:v>
                </c:pt>
                <c:pt idx="860">
                  <c:v>37.893000000000001</c:v>
                </c:pt>
                <c:pt idx="861">
                  <c:v>38.423999999999999</c:v>
                </c:pt>
                <c:pt idx="862">
                  <c:v>38.972999999999999</c:v>
                </c:pt>
                <c:pt idx="863">
                  <c:v>39.537999999999997</c:v>
                </c:pt>
                <c:pt idx="864">
                  <c:v>40.082000000000001</c:v>
                </c:pt>
                <c:pt idx="865">
                  <c:v>40.631</c:v>
                </c:pt>
                <c:pt idx="866">
                  <c:v>41.192999999999998</c:v>
                </c:pt>
                <c:pt idx="867">
                  <c:v>41.741999999999997</c:v>
                </c:pt>
                <c:pt idx="868">
                  <c:v>42.280999999999999</c:v>
                </c:pt>
                <c:pt idx="869">
                  <c:v>42.832999999999998</c:v>
                </c:pt>
                <c:pt idx="870">
                  <c:v>43.404000000000003</c:v>
                </c:pt>
                <c:pt idx="871">
                  <c:v>43.968000000000004</c:v>
                </c:pt>
                <c:pt idx="872">
                  <c:v>44.512999999999998</c:v>
                </c:pt>
                <c:pt idx="873">
                  <c:v>45.067</c:v>
                </c:pt>
                <c:pt idx="874">
                  <c:v>45.627000000000002</c:v>
                </c:pt>
                <c:pt idx="875">
                  <c:v>46.191000000000003</c:v>
                </c:pt>
                <c:pt idx="876">
                  <c:v>46.756999999999998</c:v>
                </c:pt>
                <c:pt idx="877">
                  <c:v>47.308</c:v>
                </c:pt>
                <c:pt idx="878">
                  <c:v>47.863999999999997</c:v>
                </c:pt>
                <c:pt idx="879">
                  <c:v>48.427</c:v>
                </c:pt>
                <c:pt idx="880">
                  <c:v>48.975000000000001</c:v>
                </c:pt>
                <c:pt idx="881">
                  <c:v>49.521999999999998</c:v>
                </c:pt>
                <c:pt idx="882">
                  <c:v>50.069000000000003</c:v>
                </c:pt>
                <c:pt idx="883">
                  <c:v>50.62</c:v>
                </c:pt>
                <c:pt idx="884">
                  <c:v>51.183</c:v>
                </c:pt>
                <c:pt idx="885">
                  <c:v>51.732999999999997</c:v>
                </c:pt>
                <c:pt idx="886">
                  <c:v>52.283999999999999</c:v>
                </c:pt>
                <c:pt idx="887">
                  <c:v>52.837000000000003</c:v>
                </c:pt>
                <c:pt idx="888">
                  <c:v>53.393999999999998</c:v>
                </c:pt>
                <c:pt idx="889">
                  <c:v>53.957000000000001</c:v>
                </c:pt>
                <c:pt idx="890">
                  <c:v>54.523000000000003</c:v>
                </c:pt>
                <c:pt idx="891">
                  <c:v>55.088000000000001</c:v>
                </c:pt>
                <c:pt idx="892">
                  <c:v>55.652999999999999</c:v>
                </c:pt>
                <c:pt idx="893">
                  <c:v>56.204999999999998</c:v>
                </c:pt>
                <c:pt idx="894">
                  <c:v>56.762</c:v>
                </c:pt>
                <c:pt idx="895">
                  <c:v>57.326999999999998</c:v>
                </c:pt>
                <c:pt idx="896">
                  <c:v>57.884999999999998</c:v>
                </c:pt>
                <c:pt idx="897">
                  <c:v>58.430999999999997</c:v>
                </c:pt>
                <c:pt idx="898">
                  <c:v>58.975999999999999</c:v>
                </c:pt>
                <c:pt idx="899">
                  <c:v>59.533000000000001</c:v>
                </c:pt>
                <c:pt idx="900">
                  <c:v>60.097999999999999</c:v>
                </c:pt>
                <c:pt idx="901">
                  <c:v>60.656999999999996</c:v>
                </c:pt>
                <c:pt idx="902">
                  <c:v>61.215000000000003</c:v>
                </c:pt>
                <c:pt idx="903">
                  <c:v>61.779000000000003</c:v>
                </c:pt>
                <c:pt idx="904">
                  <c:v>62.329000000000001</c:v>
                </c:pt>
                <c:pt idx="905">
                  <c:v>62.859000000000002</c:v>
                </c:pt>
                <c:pt idx="906">
                  <c:v>63.395000000000003</c:v>
                </c:pt>
                <c:pt idx="907">
                  <c:v>63.948999999999998</c:v>
                </c:pt>
                <c:pt idx="908">
                  <c:v>64.486000000000004</c:v>
                </c:pt>
                <c:pt idx="909">
                  <c:v>64.995999999999995</c:v>
                </c:pt>
                <c:pt idx="910">
                  <c:v>65.513000000000005</c:v>
                </c:pt>
                <c:pt idx="911">
                  <c:v>66.016999999999996</c:v>
                </c:pt>
                <c:pt idx="912">
                  <c:v>66.52</c:v>
                </c:pt>
                <c:pt idx="913">
                  <c:v>67.019000000000005</c:v>
                </c:pt>
                <c:pt idx="914">
                  <c:v>67.506</c:v>
                </c:pt>
                <c:pt idx="915">
                  <c:v>68.021000000000001</c:v>
                </c:pt>
                <c:pt idx="916">
                  <c:v>68.516000000000005</c:v>
                </c:pt>
                <c:pt idx="917">
                  <c:v>68.974999999999994</c:v>
                </c:pt>
                <c:pt idx="918">
                  <c:v>69.45</c:v>
                </c:pt>
                <c:pt idx="919">
                  <c:v>69.94</c:v>
                </c:pt>
                <c:pt idx="920">
                  <c:v>70.415999999999997</c:v>
                </c:pt>
                <c:pt idx="921">
                  <c:v>70.885999999999996</c:v>
                </c:pt>
                <c:pt idx="922">
                  <c:v>71.353999999999999</c:v>
                </c:pt>
                <c:pt idx="923">
                  <c:v>71.816999999999993</c:v>
                </c:pt>
                <c:pt idx="924">
                  <c:v>72.293999999999997</c:v>
                </c:pt>
                <c:pt idx="925">
                  <c:v>72.762</c:v>
                </c:pt>
                <c:pt idx="926">
                  <c:v>73.212000000000003</c:v>
                </c:pt>
                <c:pt idx="927">
                  <c:v>73.674999999999997</c:v>
                </c:pt>
                <c:pt idx="928">
                  <c:v>74.120999999999995</c:v>
                </c:pt>
                <c:pt idx="929">
                  <c:v>74.572000000000003</c:v>
                </c:pt>
                <c:pt idx="930">
                  <c:v>75.016999999999996</c:v>
                </c:pt>
                <c:pt idx="931">
                  <c:v>75.433000000000007</c:v>
                </c:pt>
                <c:pt idx="932">
                  <c:v>75.864000000000004</c:v>
                </c:pt>
                <c:pt idx="933">
                  <c:v>76.313999999999993</c:v>
                </c:pt>
                <c:pt idx="934">
                  <c:v>76.745000000000005</c:v>
                </c:pt>
                <c:pt idx="935">
                  <c:v>77.158000000000001</c:v>
                </c:pt>
                <c:pt idx="936">
                  <c:v>77.572000000000003</c:v>
                </c:pt>
                <c:pt idx="937">
                  <c:v>77.989000000000004</c:v>
                </c:pt>
                <c:pt idx="938">
                  <c:v>78.408000000000001</c:v>
                </c:pt>
                <c:pt idx="939">
                  <c:v>78.814999999999998</c:v>
                </c:pt>
                <c:pt idx="940">
                  <c:v>79.209999999999994</c:v>
                </c:pt>
                <c:pt idx="941">
                  <c:v>79.608000000000004</c:v>
                </c:pt>
                <c:pt idx="942">
                  <c:v>80.010999999999996</c:v>
                </c:pt>
                <c:pt idx="943">
                  <c:v>80.424000000000007</c:v>
                </c:pt>
                <c:pt idx="944">
                  <c:v>80.834999999999994</c:v>
                </c:pt>
                <c:pt idx="945">
                  <c:v>81.248999999999995</c:v>
                </c:pt>
                <c:pt idx="946">
                  <c:v>81.676000000000002</c:v>
                </c:pt>
                <c:pt idx="947">
                  <c:v>82.093999999999994</c:v>
                </c:pt>
                <c:pt idx="948">
                  <c:v>82.513999999999996</c:v>
                </c:pt>
                <c:pt idx="949">
                  <c:v>82.944000000000003</c:v>
                </c:pt>
                <c:pt idx="950">
                  <c:v>83.35</c:v>
                </c:pt>
                <c:pt idx="951">
                  <c:v>83.763000000000005</c:v>
                </c:pt>
                <c:pt idx="952">
                  <c:v>84.194000000000003</c:v>
                </c:pt>
                <c:pt idx="953">
                  <c:v>84.617999999999995</c:v>
                </c:pt>
                <c:pt idx="954">
                  <c:v>85.037000000000006</c:v>
                </c:pt>
                <c:pt idx="955">
                  <c:v>85.442999999999998</c:v>
                </c:pt>
                <c:pt idx="956">
                  <c:v>85.861000000000004</c:v>
                </c:pt>
                <c:pt idx="957">
                  <c:v>86.293999999999997</c:v>
                </c:pt>
                <c:pt idx="958">
                  <c:v>86.721999999999994</c:v>
                </c:pt>
                <c:pt idx="959">
                  <c:v>87.15</c:v>
                </c:pt>
                <c:pt idx="960">
                  <c:v>87.584999999999994</c:v>
                </c:pt>
                <c:pt idx="961">
                  <c:v>88.01</c:v>
                </c:pt>
                <c:pt idx="962">
                  <c:v>88.418000000000006</c:v>
                </c:pt>
                <c:pt idx="963">
                  <c:v>88.817999999999998</c:v>
                </c:pt>
                <c:pt idx="964">
                  <c:v>89.224999999999994</c:v>
                </c:pt>
                <c:pt idx="965">
                  <c:v>89.625</c:v>
                </c:pt>
                <c:pt idx="966">
                  <c:v>90.004999999999995</c:v>
                </c:pt>
                <c:pt idx="967">
                  <c:v>90.38</c:v>
                </c:pt>
                <c:pt idx="968">
                  <c:v>90.751999999999995</c:v>
                </c:pt>
                <c:pt idx="969">
                  <c:v>91.117999999999995</c:v>
                </c:pt>
                <c:pt idx="970">
                  <c:v>91.468000000000004</c:v>
                </c:pt>
                <c:pt idx="971">
                  <c:v>91.787999999999997</c:v>
                </c:pt>
                <c:pt idx="972">
                  <c:v>92.102999999999994</c:v>
                </c:pt>
                <c:pt idx="973">
                  <c:v>92.423000000000002</c:v>
                </c:pt>
                <c:pt idx="974">
                  <c:v>92.739000000000004</c:v>
                </c:pt>
                <c:pt idx="975">
                  <c:v>93.04</c:v>
                </c:pt>
                <c:pt idx="976">
                  <c:v>93.328000000000003</c:v>
                </c:pt>
                <c:pt idx="977">
                  <c:v>93.617000000000004</c:v>
                </c:pt>
                <c:pt idx="978">
                  <c:v>93.906999999999996</c:v>
                </c:pt>
                <c:pt idx="979">
                  <c:v>94.194999999999993</c:v>
                </c:pt>
                <c:pt idx="980">
                  <c:v>94.471999999999994</c:v>
                </c:pt>
                <c:pt idx="981">
                  <c:v>94.733999999999995</c:v>
                </c:pt>
                <c:pt idx="982">
                  <c:v>95.001000000000005</c:v>
                </c:pt>
                <c:pt idx="983">
                  <c:v>95.263000000000005</c:v>
                </c:pt>
                <c:pt idx="984">
                  <c:v>95.524000000000001</c:v>
                </c:pt>
                <c:pt idx="985">
                  <c:v>95.786000000000001</c:v>
                </c:pt>
                <c:pt idx="986">
                  <c:v>96.043999999999997</c:v>
                </c:pt>
                <c:pt idx="987">
                  <c:v>96.296000000000006</c:v>
                </c:pt>
                <c:pt idx="988">
                  <c:v>96.552000000000007</c:v>
                </c:pt>
                <c:pt idx="989">
                  <c:v>96.820999999999998</c:v>
                </c:pt>
                <c:pt idx="990">
                  <c:v>97.082999999999998</c:v>
                </c:pt>
                <c:pt idx="991">
                  <c:v>97.337000000000003</c:v>
                </c:pt>
                <c:pt idx="992">
                  <c:v>97.582999999999998</c:v>
                </c:pt>
                <c:pt idx="993">
                  <c:v>97.820999999999998</c:v>
                </c:pt>
                <c:pt idx="994">
                  <c:v>98.070999999999998</c:v>
                </c:pt>
                <c:pt idx="995">
                  <c:v>98.322999999999993</c:v>
                </c:pt>
                <c:pt idx="996">
                  <c:v>98.573999999999998</c:v>
                </c:pt>
                <c:pt idx="997">
                  <c:v>98.819000000000003</c:v>
                </c:pt>
                <c:pt idx="998">
                  <c:v>99.058999999999997</c:v>
                </c:pt>
                <c:pt idx="999">
                  <c:v>99.287000000000006</c:v>
                </c:pt>
                <c:pt idx="1000">
                  <c:v>99.509</c:v>
                </c:pt>
                <c:pt idx="1001">
                  <c:v>99.728999999999999</c:v>
                </c:pt>
                <c:pt idx="1002">
                  <c:v>99.94</c:v>
                </c:pt>
                <c:pt idx="1003">
                  <c:v>100.15</c:v>
                </c:pt>
                <c:pt idx="1004">
                  <c:v>100.34</c:v>
                </c:pt>
                <c:pt idx="1005">
                  <c:v>100.54</c:v>
                </c:pt>
                <c:pt idx="1006">
                  <c:v>100.72</c:v>
                </c:pt>
                <c:pt idx="1007">
                  <c:v>100.89</c:v>
                </c:pt>
                <c:pt idx="1008">
                  <c:v>101.07</c:v>
                </c:pt>
                <c:pt idx="1009">
                  <c:v>101.23</c:v>
                </c:pt>
                <c:pt idx="1010">
                  <c:v>101.38</c:v>
                </c:pt>
                <c:pt idx="1011">
                  <c:v>101.52</c:v>
                </c:pt>
                <c:pt idx="1012">
                  <c:v>101.64</c:v>
                </c:pt>
                <c:pt idx="1013">
                  <c:v>101.77</c:v>
                </c:pt>
                <c:pt idx="1014">
                  <c:v>101.88</c:v>
                </c:pt>
                <c:pt idx="1015">
                  <c:v>101.98</c:v>
                </c:pt>
                <c:pt idx="1016">
                  <c:v>102.09</c:v>
                </c:pt>
                <c:pt idx="1017">
                  <c:v>102.18</c:v>
                </c:pt>
                <c:pt idx="1018">
                  <c:v>102.28</c:v>
                </c:pt>
                <c:pt idx="1019">
                  <c:v>102.37</c:v>
                </c:pt>
                <c:pt idx="1020">
                  <c:v>102.45</c:v>
                </c:pt>
                <c:pt idx="1021">
                  <c:v>102.52</c:v>
                </c:pt>
                <c:pt idx="1022">
                  <c:v>102.59</c:v>
                </c:pt>
                <c:pt idx="1023">
                  <c:v>102.64</c:v>
                </c:pt>
                <c:pt idx="1024">
                  <c:v>102.68</c:v>
                </c:pt>
                <c:pt idx="1025">
                  <c:v>102.72</c:v>
                </c:pt>
                <c:pt idx="1026">
                  <c:v>102.74</c:v>
                </c:pt>
                <c:pt idx="1027">
                  <c:v>102.74</c:v>
                </c:pt>
                <c:pt idx="1028">
                  <c:v>102.72</c:v>
                </c:pt>
                <c:pt idx="1029">
                  <c:v>102.69</c:v>
                </c:pt>
                <c:pt idx="1030">
                  <c:v>102.63</c:v>
                </c:pt>
                <c:pt idx="1031">
                  <c:v>102.56</c:v>
                </c:pt>
                <c:pt idx="1032">
                  <c:v>102.45</c:v>
                </c:pt>
                <c:pt idx="1033">
                  <c:v>102.34</c:v>
                </c:pt>
                <c:pt idx="1034">
                  <c:v>102.2</c:v>
                </c:pt>
                <c:pt idx="1035">
                  <c:v>102.03</c:v>
                </c:pt>
                <c:pt idx="1036">
                  <c:v>101.84</c:v>
                </c:pt>
                <c:pt idx="1037">
                  <c:v>101.63</c:v>
                </c:pt>
                <c:pt idx="1038">
                  <c:v>101.4</c:v>
                </c:pt>
                <c:pt idx="1039">
                  <c:v>101.13</c:v>
                </c:pt>
                <c:pt idx="1040">
                  <c:v>100.84</c:v>
                </c:pt>
                <c:pt idx="1041">
                  <c:v>100.5</c:v>
                </c:pt>
                <c:pt idx="1042">
                  <c:v>100.14</c:v>
                </c:pt>
                <c:pt idx="1043">
                  <c:v>99.775000000000006</c:v>
                </c:pt>
                <c:pt idx="1044">
                  <c:v>99.391999999999996</c:v>
                </c:pt>
                <c:pt idx="1045">
                  <c:v>98.977000000000004</c:v>
                </c:pt>
                <c:pt idx="1046">
                  <c:v>98.543000000000006</c:v>
                </c:pt>
                <c:pt idx="1047">
                  <c:v>98.090999999999994</c:v>
                </c:pt>
                <c:pt idx="1048">
                  <c:v>97.622</c:v>
                </c:pt>
                <c:pt idx="1049">
                  <c:v>97.134</c:v>
                </c:pt>
                <c:pt idx="1050">
                  <c:v>96.623000000000005</c:v>
                </c:pt>
                <c:pt idx="1051">
                  <c:v>96.100999999999999</c:v>
                </c:pt>
                <c:pt idx="1052">
                  <c:v>95.578999999999994</c:v>
                </c:pt>
                <c:pt idx="1053">
                  <c:v>95.037999999999997</c:v>
                </c:pt>
                <c:pt idx="1054">
                  <c:v>94.480999999999995</c:v>
                </c:pt>
                <c:pt idx="1055">
                  <c:v>93.917000000000002</c:v>
                </c:pt>
                <c:pt idx="1056">
                  <c:v>93.349000000000004</c:v>
                </c:pt>
                <c:pt idx="1057">
                  <c:v>92.784000000000006</c:v>
                </c:pt>
                <c:pt idx="1058">
                  <c:v>92.224000000000004</c:v>
                </c:pt>
                <c:pt idx="1059">
                  <c:v>91.646000000000001</c:v>
                </c:pt>
                <c:pt idx="1060">
                  <c:v>91.073999999999998</c:v>
                </c:pt>
                <c:pt idx="1061">
                  <c:v>90.501000000000005</c:v>
                </c:pt>
                <c:pt idx="1062">
                  <c:v>89.915000000000006</c:v>
                </c:pt>
                <c:pt idx="1063">
                  <c:v>89.350999999999999</c:v>
                </c:pt>
                <c:pt idx="1064">
                  <c:v>88.798000000000002</c:v>
                </c:pt>
                <c:pt idx="1065">
                  <c:v>88.227999999999994</c:v>
                </c:pt>
                <c:pt idx="1066">
                  <c:v>87.668999999999997</c:v>
                </c:pt>
                <c:pt idx="1067">
                  <c:v>87.117999999999995</c:v>
                </c:pt>
                <c:pt idx="1068">
                  <c:v>86.566000000000003</c:v>
                </c:pt>
                <c:pt idx="1069">
                  <c:v>86.016000000000005</c:v>
                </c:pt>
                <c:pt idx="1070">
                  <c:v>85.475999999999999</c:v>
                </c:pt>
                <c:pt idx="1071">
                  <c:v>84.948999999999998</c:v>
                </c:pt>
                <c:pt idx="1072">
                  <c:v>84.427000000000007</c:v>
                </c:pt>
                <c:pt idx="1073">
                  <c:v>83.9</c:v>
                </c:pt>
                <c:pt idx="1074">
                  <c:v>83.364000000000004</c:v>
                </c:pt>
                <c:pt idx="1075">
                  <c:v>82.849000000000004</c:v>
                </c:pt>
                <c:pt idx="1076">
                  <c:v>82.346999999999994</c:v>
                </c:pt>
                <c:pt idx="1077">
                  <c:v>81.844999999999999</c:v>
                </c:pt>
                <c:pt idx="1078">
                  <c:v>81.34</c:v>
                </c:pt>
                <c:pt idx="1079">
                  <c:v>80.819000000000003</c:v>
                </c:pt>
                <c:pt idx="1080">
                  <c:v>80.296999999999997</c:v>
                </c:pt>
                <c:pt idx="1081">
                  <c:v>79.762</c:v>
                </c:pt>
                <c:pt idx="1082">
                  <c:v>79.212000000000003</c:v>
                </c:pt>
                <c:pt idx="1083">
                  <c:v>78.659000000000006</c:v>
                </c:pt>
                <c:pt idx="1084">
                  <c:v>78.100999999999999</c:v>
                </c:pt>
                <c:pt idx="1085">
                  <c:v>77.539000000000001</c:v>
                </c:pt>
                <c:pt idx="1086">
                  <c:v>76.965999999999994</c:v>
                </c:pt>
                <c:pt idx="1087">
                  <c:v>76.388000000000005</c:v>
                </c:pt>
                <c:pt idx="1088">
                  <c:v>75.778000000000006</c:v>
                </c:pt>
                <c:pt idx="1089">
                  <c:v>75.180000000000007</c:v>
                </c:pt>
                <c:pt idx="1090">
                  <c:v>74.608000000000004</c:v>
                </c:pt>
                <c:pt idx="1091">
                  <c:v>74.013999999999996</c:v>
                </c:pt>
                <c:pt idx="1092">
                  <c:v>73.41</c:v>
                </c:pt>
                <c:pt idx="1093">
                  <c:v>72.804000000000002</c:v>
                </c:pt>
                <c:pt idx="1094">
                  <c:v>72.194000000000003</c:v>
                </c:pt>
                <c:pt idx="1095">
                  <c:v>71.584999999999994</c:v>
                </c:pt>
                <c:pt idx="1096">
                  <c:v>70.992999999999995</c:v>
                </c:pt>
                <c:pt idx="1097">
                  <c:v>70.393000000000001</c:v>
                </c:pt>
                <c:pt idx="1098">
                  <c:v>69.784000000000006</c:v>
                </c:pt>
                <c:pt idx="1099">
                  <c:v>69.186999999999998</c:v>
                </c:pt>
                <c:pt idx="1100">
                  <c:v>68.608000000000004</c:v>
                </c:pt>
                <c:pt idx="1101">
                  <c:v>68.028000000000006</c:v>
                </c:pt>
                <c:pt idx="1102">
                  <c:v>67.444999999999993</c:v>
                </c:pt>
                <c:pt idx="1103">
                  <c:v>66.873999999999995</c:v>
                </c:pt>
                <c:pt idx="1104">
                  <c:v>66.307000000000002</c:v>
                </c:pt>
                <c:pt idx="1105">
                  <c:v>65.760000000000005</c:v>
                </c:pt>
                <c:pt idx="1106">
                  <c:v>65.218000000000004</c:v>
                </c:pt>
                <c:pt idx="1107">
                  <c:v>64.668000000000006</c:v>
                </c:pt>
                <c:pt idx="1108">
                  <c:v>64.129000000000005</c:v>
                </c:pt>
                <c:pt idx="1109">
                  <c:v>63.587000000000003</c:v>
                </c:pt>
                <c:pt idx="1110">
                  <c:v>63.061</c:v>
                </c:pt>
                <c:pt idx="1111">
                  <c:v>62.555999999999997</c:v>
                </c:pt>
                <c:pt idx="1112">
                  <c:v>62.061</c:v>
                </c:pt>
                <c:pt idx="1113">
                  <c:v>61.561999999999998</c:v>
                </c:pt>
                <c:pt idx="1114">
                  <c:v>61.057000000000002</c:v>
                </c:pt>
                <c:pt idx="1115">
                  <c:v>60.561</c:v>
                </c:pt>
                <c:pt idx="1116">
                  <c:v>60.064999999999998</c:v>
                </c:pt>
                <c:pt idx="1117">
                  <c:v>59.567999999999998</c:v>
                </c:pt>
                <c:pt idx="1118">
                  <c:v>59.073999999999998</c:v>
                </c:pt>
                <c:pt idx="1119">
                  <c:v>58.579000000000001</c:v>
                </c:pt>
                <c:pt idx="1120">
                  <c:v>58.082000000000001</c:v>
                </c:pt>
                <c:pt idx="1121">
                  <c:v>57.594000000000001</c:v>
                </c:pt>
                <c:pt idx="1122">
                  <c:v>57.091000000000001</c:v>
                </c:pt>
                <c:pt idx="1123">
                  <c:v>56.58</c:v>
                </c:pt>
                <c:pt idx="1124">
                  <c:v>56.067999999999998</c:v>
                </c:pt>
                <c:pt idx="1125">
                  <c:v>55.554000000000002</c:v>
                </c:pt>
                <c:pt idx="1126">
                  <c:v>55.033000000000001</c:v>
                </c:pt>
                <c:pt idx="1127">
                  <c:v>54.503</c:v>
                </c:pt>
                <c:pt idx="1128">
                  <c:v>53.976999999999997</c:v>
                </c:pt>
                <c:pt idx="1129">
                  <c:v>53.451999999999998</c:v>
                </c:pt>
                <c:pt idx="1130">
                  <c:v>52.93</c:v>
                </c:pt>
                <c:pt idx="1131">
                  <c:v>52.390999999999998</c:v>
                </c:pt>
                <c:pt idx="1132">
                  <c:v>51.841999999999999</c:v>
                </c:pt>
                <c:pt idx="1133">
                  <c:v>51.293999999999997</c:v>
                </c:pt>
                <c:pt idx="1134">
                  <c:v>50.746000000000002</c:v>
                </c:pt>
                <c:pt idx="1135">
                  <c:v>50.180999999999997</c:v>
                </c:pt>
                <c:pt idx="1136">
                  <c:v>49.607999999999997</c:v>
                </c:pt>
                <c:pt idx="1137">
                  <c:v>49.039000000000001</c:v>
                </c:pt>
                <c:pt idx="1138">
                  <c:v>48.462000000000003</c:v>
                </c:pt>
                <c:pt idx="1139">
                  <c:v>47.88</c:v>
                </c:pt>
                <c:pt idx="1140">
                  <c:v>47.308</c:v>
                </c:pt>
                <c:pt idx="1141">
                  <c:v>46.741999999999997</c:v>
                </c:pt>
                <c:pt idx="1142">
                  <c:v>46.155000000000001</c:v>
                </c:pt>
                <c:pt idx="1143">
                  <c:v>45.564999999999998</c:v>
                </c:pt>
                <c:pt idx="1144">
                  <c:v>44.982999999999997</c:v>
                </c:pt>
                <c:pt idx="1145">
                  <c:v>44.384999999999998</c:v>
                </c:pt>
                <c:pt idx="1146">
                  <c:v>43.79</c:v>
                </c:pt>
                <c:pt idx="1147">
                  <c:v>43.203000000000003</c:v>
                </c:pt>
                <c:pt idx="1148">
                  <c:v>42.613</c:v>
                </c:pt>
                <c:pt idx="1149">
                  <c:v>42.02</c:v>
                </c:pt>
                <c:pt idx="1150">
                  <c:v>41.423000000000002</c:v>
                </c:pt>
                <c:pt idx="1151">
                  <c:v>40.829000000000001</c:v>
                </c:pt>
                <c:pt idx="1152">
                  <c:v>40.238</c:v>
                </c:pt>
                <c:pt idx="1153">
                  <c:v>39.642000000000003</c:v>
                </c:pt>
                <c:pt idx="1154">
                  <c:v>39.052</c:v>
                </c:pt>
                <c:pt idx="1155">
                  <c:v>38.466000000000001</c:v>
                </c:pt>
                <c:pt idx="1156">
                  <c:v>37.884999999999998</c:v>
                </c:pt>
                <c:pt idx="1157">
                  <c:v>37.301000000000002</c:v>
                </c:pt>
                <c:pt idx="1158">
                  <c:v>36.720999999999997</c:v>
                </c:pt>
                <c:pt idx="1159">
                  <c:v>36.143000000000001</c:v>
                </c:pt>
                <c:pt idx="1160">
                  <c:v>35.549999999999997</c:v>
                </c:pt>
                <c:pt idx="1161">
                  <c:v>34.973999999999997</c:v>
                </c:pt>
                <c:pt idx="1162">
                  <c:v>34.398000000000003</c:v>
                </c:pt>
                <c:pt idx="1163">
                  <c:v>33.822000000000003</c:v>
                </c:pt>
                <c:pt idx="1164">
                  <c:v>33.258000000000003</c:v>
                </c:pt>
                <c:pt idx="1165">
                  <c:v>32.701999999999998</c:v>
                </c:pt>
                <c:pt idx="1166">
                  <c:v>32.151000000000003</c:v>
                </c:pt>
                <c:pt idx="1167">
                  <c:v>31.594000000000001</c:v>
                </c:pt>
                <c:pt idx="1168">
                  <c:v>31.021000000000001</c:v>
                </c:pt>
                <c:pt idx="1169">
                  <c:v>30.45</c:v>
                </c:pt>
                <c:pt idx="1170">
                  <c:v>29.885000000000002</c:v>
                </c:pt>
                <c:pt idx="1171">
                  <c:v>29.317</c:v>
                </c:pt>
                <c:pt idx="1172">
                  <c:v>28.773</c:v>
                </c:pt>
                <c:pt idx="1173">
                  <c:v>28.248999999999999</c:v>
                </c:pt>
                <c:pt idx="1174">
                  <c:v>27.713999999999999</c:v>
                </c:pt>
                <c:pt idx="1175">
                  <c:v>27.184999999999999</c:v>
                </c:pt>
                <c:pt idx="1176">
                  <c:v>26.677</c:v>
                </c:pt>
                <c:pt idx="1177">
                  <c:v>26.170999999999999</c:v>
                </c:pt>
                <c:pt idx="1178">
                  <c:v>25.658000000000001</c:v>
                </c:pt>
                <c:pt idx="1179">
                  <c:v>25.154</c:v>
                </c:pt>
                <c:pt idx="1180">
                  <c:v>24.655999999999999</c:v>
                </c:pt>
                <c:pt idx="1181">
                  <c:v>24.152999999999999</c:v>
                </c:pt>
                <c:pt idx="1182">
                  <c:v>23.667000000000002</c:v>
                </c:pt>
                <c:pt idx="1183">
                  <c:v>23.201000000000001</c:v>
                </c:pt>
                <c:pt idx="1184">
                  <c:v>22.742999999999999</c:v>
                </c:pt>
                <c:pt idx="1185">
                  <c:v>22.289000000000001</c:v>
                </c:pt>
                <c:pt idx="1186">
                  <c:v>21.844999999999999</c:v>
                </c:pt>
                <c:pt idx="1187">
                  <c:v>21.408000000000001</c:v>
                </c:pt>
                <c:pt idx="1188">
                  <c:v>20.977</c:v>
                </c:pt>
                <c:pt idx="1189">
                  <c:v>20.548999999999999</c:v>
                </c:pt>
                <c:pt idx="1190">
                  <c:v>20.132000000000001</c:v>
                </c:pt>
                <c:pt idx="1191">
                  <c:v>19.724</c:v>
                </c:pt>
                <c:pt idx="1192">
                  <c:v>19.326000000000001</c:v>
                </c:pt>
                <c:pt idx="1193">
                  <c:v>18.931000000000001</c:v>
                </c:pt>
                <c:pt idx="1194">
                  <c:v>18.539000000000001</c:v>
                </c:pt>
                <c:pt idx="1195">
                  <c:v>18.148</c:v>
                </c:pt>
                <c:pt idx="1196">
                  <c:v>17.75</c:v>
                </c:pt>
                <c:pt idx="1197">
                  <c:v>17.355</c:v>
                </c:pt>
                <c:pt idx="1198">
                  <c:v>16.975999999999999</c:v>
                </c:pt>
                <c:pt idx="1199">
                  <c:v>16.591000000000001</c:v>
                </c:pt>
                <c:pt idx="1200">
                  <c:v>16.209</c:v>
                </c:pt>
                <c:pt idx="1201">
                  <c:v>15.837</c:v>
                </c:pt>
                <c:pt idx="1202">
                  <c:v>15.455</c:v>
                </c:pt>
                <c:pt idx="1203">
                  <c:v>15.079000000000001</c:v>
                </c:pt>
                <c:pt idx="1204">
                  <c:v>14.708</c:v>
                </c:pt>
                <c:pt idx="1205">
                  <c:v>14.337</c:v>
                </c:pt>
                <c:pt idx="1206">
                  <c:v>13.978999999999999</c:v>
                </c:pt>
                <c:pt idx="1207">
                  <c:v>13.613</c:v>
                </c:pt>
                <c:pt idx="1208">
                  <c:v>13.252000000000001</c:v>
                </c:pt>
                <c:pt idx="1209">
                  <c:v>12.909000000000001</c:v>
                </c:pt>
                <c:pt idx="1210">
                  <c:v>12.561999999999999</c:v>
                </c:pt>
                <c:pt idx="1211">
                  <c:v>12.208</c:v>
                </c:pt>
                <c:pt idx="1212">
                  <c:v>11.861000000000001</c:v>
                </c:pt>
                <c:pt idx="1213">
                  <c:v>11.521000000000001</c:v>
                </c:pt>
                <c:pt idx="1214">
                  <c:v>11.192</c:v>
                </c:pt>
                <c:pt idx="1215">
                  <c:v>10.866</c:v>
                </c:pt>
                <c:pt idx="1216">
                  <c:v>10.538</c:v>
                </c:pt>
                <c:pt idx="1217">
                  <c:v>10.212</c:v>
                </c:pt>
                <c:pt idx="1218">
                  <c:v>9.8801000000000005</c:v>
                </c:pt>
                <c:pt idx="1219">
                  <c:v>9.5406999999999993</c:v>
                </c:pt>
                <c:pt idx="1220">
                  <c:v>9.2102000000000004</c:v>
                </c:pt>
                <c:pt idx="1221">
                  <c:v>8.9042999999999992</c:v>
                </c:pt>
                <c:pt idx="1222">
                  <c:v>8.6112000000000002</c:v>
                </c:pt>
                <c:pt idx="1223">
                  <c:v>8.3080999999999996</c:v>
                </c:pt>
                <c:pt idx="1224">
                  <c:v>8.0050000000000008</c:v>
                </c:pt>
                <c:pt idx="1225">
                  <c:v>7.7058</c:v>
                </c:pt>
                <c:pt idx="1226">
                  <c:v>7.4089</c:v>
                </c:pt>
                <c:pt idx="1227">
                  <c:v>7.1162000000000001</c:v>
                </c:pt>
                <c:pt idx="1228">
                  <c:v>6.8255999999999997</c:v>
                </c:pt>
                <c:pt idx="1229">
                  <c:v>6.5358999999999998</c:v>
                </c:pt>
                <c:pt idx="1230">
                  <c:v>6.2500999999999998</c:v>
                </c:pt>
                <c:pt idx="1231">
                  <c:v>5.9743000000000004</c:v>
                </c:pt>
                <c:pt idx="1232">
                  <c:v>5.7126000000000001</c:v>
                </c:pt>
                <c:pt idx="1233">
                  <c:v>5.4558999999999997</c:v>
                </c:pt>
                <c:pt idx="1234">
                  <c:v>5.2039999999999997</c:v>
                </c:pt>
                <c:pt idx="1235">
                  <c:v>4.9566999999999997</c:v>
                </c:pt>
                <c:pt idx="1236">
                  <c:v>4.7290000000000001</c:v>
                </c:pt>
                <c:pt idx="1237">
                  <c:v>4.5090000000000003</c:v>
                </c:pt>
                <c:pt idx="1238">
                  <c:v>4.2916999999999996</c:v>
                </c:pt>
                <c:pt idx="1239">
                  <c:v>4.0793999999999997</c:v>
                </c:pt>
                <c:pt idx="1240">
                  <c:v>3.8694000000000002</c:v>
                </c:pt>
                <c:pt idx="1241">
                  <c:v>3.6650999999999998</c:v>
                </c:pt>
                <c:pt idx="1242">
                  <c:v>3.4702999999999999</c:v>
                </c:pt>
                <c:pt idx="1243">
                  <c:v>3.2774999999999999</c:v>
                </c:pt>
                <c:pt idx="1244">
                  <c:v>3.0781999999999998</c:v>
                </c:pt>
                <c:pt idx="1245">
                  <c:v>2.8927</c:v>
                </c:pt>
                <c:pt idx="1246">
                  <c:v>2.7176999999999998</c:v>
                </c:pt>
                <c:pt idx="1247">
                  <c:v>2.5457999999999998</c:v>
                </c:pt>
                <c:pt idx="1248">
                  <c:v>2.3826999999999998</c:v>
                </c:pt>
                <c:pt idx="1249">
                  <c:v>2.2284000000000002</c:v>
                </c:pt>
                <c:pt idx="1250">
                  <c:v>2.0741999999999998</c:v>
                </c:pt>
                <c:pt idx="1251">
                  <c:v>1.9367000000000001</c:v>
                </c:pt>
                <c:pt idx="1252">
                  <c:v>1.8170999999999999</c:v>
                </c:pt>
                <c:pt idx="1253">
                  <c:v>1.6957</c:v>
                </c:pt>
                <c:pt idx="1254">
                  <c:v>1.5694999999999999</c:v>
                </c:pt>
                <c:pt idx="1255">
                  <c:v>1.4354</c:v>
                </c:pt>
                <c:pt idx="1256">
                  <c:v>1.3033999999999999</c:v>
                </c:pt>
                <c:pt idx="1257">
                  <c:v>1.1756</c:v>
                </c:pt>
                <c:pt idx="1258">
                  <c:v>1.0691999999999999</c:v>
                </c:pt>
                <c:pt idx="1259">
                  <c:v>0.97316999999999998</c:v>
                </c:pt>
                <c:pt idx="1260">
                  <c:v>0.89402000000000004</c:v>
                </c:pt>
                <c:pt idx="1261">
                  <c:v>0.83270999999999995</c:v>
                </c:pt>
                <c:pt idx="1262">
                  <c:v>0.78476999999999997</c:v>
                </c:pt>
                <c:pt idx="1263">
                  <c:v>0.74424999999999997</c:v>
                </c:pt>
                <c:pt idx="1264">
                  <c:v>0.71962000000000004</c:v>
                </c:pt>
                <c:pt idx="1265">
                  <c:v>0.70809</c:v>
                </c:pt>
                <c:pt idx="1266">
                  <c:v>0.70809</c:v>
                </c:pt>
                <c:pt idx="1267">
                  <c:v>0.72206999999999999</c:v>
                </c:pt>
                <c:pt idx="1268">
                  <c:v>0.75063000000000002</c:v>
                </c:pt>
                <c:pt idx="1269">
                  <c:v>0.79291</c:v>
                </c:pt>
                <c:pt idx="1270">
                  <c:v>0.83974000000000004</c:v>
                </c:pt>
                <c:pt idx="1271">
                  <c:v>0.89241000000000004</c:v>
                </c:pt>
                <c:pt idx="1272">
                  <c:v>0.95914999999999995</c:v>
                </c:pt>
                <c:pt idx="1273">
                  <c:v>1.0347999999999999</c:v>
                </c:pt>
                <c:pt idx="1274">
                  <c:v>1.1175999999999999</c:v>
                </c:pt>
                <c:pt idx="1275">
                  <c:v>1.2110000000000001</c:v>
                </c:pt>
                <c:pt idx="1276">
                  <c:v>1.3077000000000001</c:v>
                </c:pt>
                <c:pt idx="1277">
                  <c:v>1.4141999999999999</c:v>
                </c:pt>
                <c:pt idx="1278">
                  <c:v>1.5247999999999999</c:v>
                </c:pt>
                <c:pt idx="1279">
                  <c:v>1.6383000000000001</c:v>
                </c:pt>
                <c:pt idx="1280">
                  <c:v>1.7528999999999999</c:v>
                </c:pt>
                <c:pt idx="1281">
                  <c:v>1.8673999999999999</c:v>
                </c:pt>
                <c:pt idx="1282">
                  <c:v>1.9819</c:v>
                </c:pt>
                <c:pt idx="1283">
                  <c:v>2.0952000000000002</c:v>
                </c:pt>
                <c:pt idx="1284">
                  <c:v>2.2092999999999998</c:v>
                </c:pt>
                <c:pt idx="1285">
                  <c:v>2.3228</c:v>
                </c:pt>
                <c:pt idx="1286">
                  <c:v>2.4300000000000002</c:v>
                </c:pt>
                <c:pt idx="1287">
                  <c:v>2.5413999999999999</c:v>
                </c:pt>
                <c:pt idx="1288">
                  <c:v>2.6577999999999999</c:v>
                </c:pt>
                <c:pt idx="1289">
                  <c:v>2.7726000000000002</c:v>
                </c:pt>
                <c:pt idx="1290">
                  <c:v>2.8892000000000002</c:v>
                </c:pt>
                <c:pt idx="1291">
                  <c:v>3.0150000000000001</c:v>
                </c:pt>
                <c:pt idx="1292">
                  <c:v>3.1459999999999999</c:v>
                </c:pt>
                <c:pt idx="1293">
                  <c:v>3.2831000000000001</c:v>
                </c:pt>
                <c:pt idx="1294">
                  <c:v>3.4234</c:v>
                </c:pt>
                <c:pt idx="1295">
                  <c:v>3.5653999999999999</c:v>
                </c:pt>
                <c:pt idx="1296">
                  <c:v>3.7017000000000002</c:v>
                </c:pt>
                <c:pt idx="1297">
                  <c:v>3.8353000000000002</c:v>
                </c:pt>
                <c:pt idx="1298">
                  <c:v>3.9723000000000002</c:v>
                </c:pt>
                <c:pt idx="1299">
                  <c:v>4.1159999999999997</c:v>
                </c:pt>
                <c:pt idx="1300">
                  <c:v>4.2705000000000002</c:v>
                </c:pt>
                <c:pt idx="1301">
                  <c:v>4.4261999999999997</c:v>
                </c:pt>
                <c:pt idx="1302">
                  <c:v>4.5810000000000004</c:v>
                </c:pt>
                <c:pt idx="1303">
                  <c:v>4.7298</c:v>
                </c:pt>
                <c:pt idx="1304">
                  <c:v>4.8666</c:v>
                </c:pt>
                <c:pt idx="1305">
                  <c:v>5.0048000000000004</c:v>
                </c:pt>
                <c:pt idx="1306">
                  <c:v>5.1429</c:v>
                </c:pt>
                <c:pt idx="1307">
                  <c:v>5.2725999999999997</c:v>
                </c:pt>
                <c:pt idx="1308">
                  <c:v>5.4032</c:v>
                </c:pt>
                <c:pt idx="1309">
                  <c:v>5.5316000000000001</c:v>
                </c:pt>
                <c:pt idx="1310">
                  <c:v>5.6517999999999997</c:v>
                </c:pt>
                <c:pt idx="1311">
                  <c:v>5.7732999999999999</c:v>
                </c:pt>
                <c:pt idx="1312">
                  <c:v>5.8968999999999996</c:v>
                </c:pt>
                <c:pt idx="1313">
                  <c:v>6.02</c:v>
                </c:pt>
                <c:pt idx="1314">
                  <c:v>6.1432000000000002</c:v>
                </c:pt>
                <c:pt idx="1315">
                  <c:v>6.2752999999999997</c:v>
                </c:pt>
                <c:pt idx="1316">
                  <c:v>6.4116</c:v>
                </c:pt>
                <c:pt idx="1317">
                  <c:v>6.5448000000000004</c:v>
                </c:pt>
                <c:pt idx="1318">
                  <c:v>6.6848999999999998</c:v>
                </c:pt>
                <c:pt idx="1319">
                  <c:v>6.8301999999999996</c:v>
                </c:pt>
                <c:pt idx="1320">
                  <c:v>6.9820000000000002</c:v>
                </c:pt>
                <c:pt idx="1321">
                  <c:v>7.1365999999999996</c:v>
                </c:pt>
                <c:pt idx="1322">
                  <c:v>7.2977999999999996</c:v>
                </c:pt>
                <c:pt idx="1323">
                  <c:v>7.4614000000000003</c:v>
                </c:pt>
                <c:pt idx="1324">
                  <c:v>7.6220999999999997</c:v>
                </c:pt>
                <c:pt idx="1325">
                  <c:v>7.7900999999999998</c:v>
                </c:pt>
                <c:pt idx="1326">
                  <c:v>7.9809000000000001</c:v>
                </c:pt>
                <c:pt idx="1327">
                  <c:v>8.1915999999999993</c:v>
                </c:pt>
                <c:pt idx="1328">
                  <c:v>8.4136000000000006</c:v>
                </c:pt>
                <c:pt idx="1329">
                  <c:v>8.6350999999999996</c:v>
                </c:pt>
                <c:pt idx="1330">
                  <c:v>8.8607999999999993</c:v>
                </c:pt>
                <c:pt idx="1331">
                  <c:v>9.0846999999999998</c:v>
                </c:pt>
                <c:pt idx="1332">
                  <c:v>9.3186999999999998</c:v>
                </c:pt>
                <c:pt idx="1333">
                  <c:v>9.5633999999999997</c:v>
                </c:pt>
                <c:pt idx="1334">
                  <c:v>9.8007000000000009</c:v>
                </c:pt>
                <c:pt idx="1335">
                  <c:v>10.038</c:v>
                </c:pt>
                <c:pt idx="1336">
                  <c:v>10.284000000000001</c:v>
                </c:pt>
                <c:pt idx="1337">
                  <c:v>10.534000000000001</c:v>
                </c:pt>
                <c:pt idx="1338">
                  <c:v>10.782</c:v>
                </c:pt>
                <c:pt idx="1339">
                  <c:v>11.026999999999999</c:v>
                </c:pt>
                <c:pt idx="1340">
                  <c:v>11.27</c:v>
                </c:pt>
                <c:pt idx="1341">
                  <c:v>11.5</c:v>
                </c:pt>
                <c:pt idx="1342">
                  <c:v>11.717000000000001</c:v>
                </c:pt>
                <c:pt idx="1343">
                  <c:v>11.928000000000001</c:v>
                </c:pt>
                <c:pt idx="1344">
                  <c:v>12.13</c:v>
                </c:pt>
                <c:pt idx="1345">
                  <c:v>12.305</c:v>
                </c:pt>
                <c:pt idx="1346">
                  <c:v>12.459</c:v>
                </c:pt>
                <c:pt idx="1347">
                  <c:v>12.61</c:v>
                </c:pt>
                <c:pt idx="1348">
                  <c:v>12.753</c:v>
                </c:pt>
                <c:pt idx="1349">
                  <c:v>12.888999999999999</c:v>
                </c:pt>
                <c:pt idx="1350">
                  <c:v>13.013</c:v>
                </c:pt>
                <c:pt idx="1351">
                  <c:v>13.121</c:v>
                </c:pt>
                <c:pt idx="1352">
                  <c:v>13.218</c:v>
                </c:pt>
                <c:pt idx="1353">
                  <c:v>13.305</c:v>
                </c:pt>
                <c:pt idx="1354">
                  <c:v>13.372</c:v>
                </c:pt>
                <c:pt idx="1355">
                  <c:v>13.417999999999999</c:v>
                </c:pt>
                <c:pt idx="1356">
                  <c:v>13.451000000000001</c:v>
                </c:pt>
                <c:pt idx="1357">
                  <c:v>13.459</c:v>
                </c:pt>
                <c:pt idx="1358">
                  <c:v>13.449</c:v>
                </c:pt>
                <c:pt idx="1359">
                  <c:v>13.425000000000001</c:v>
                </c:pt>
                <c:pt idx="1360">
                  <c:v>13.394</c:v>
                </c:pt>
                <c:pt idx="1361">
                  <c:v>13.361000000000001</c:v>
                </c:pt>
                <c:pt idx="1362">
                  <c:v>13.313000000000001</c:v>
                </c:pt>
                <c:pt idx="1363">
                  <c:v>13.252000000000001</c:v>
                </c:pt>
                <c:pt idx="1364">
                  <c:v>13.198</c:v>
                </c:pt>
                <c:pt idx="1365">
                  <c:v>13.15</c:v>
                </c:pt>
                <c:pt idx="1366">
                  <c:v>13.089</c:v>
                </c:pt>
                <c:pt idx="1367">
                  <c:v>13.022</c:v>
                </c:pt>
                <c:pt idx="1368">
                  <c:v>12.951000000000001</c:v>
                </c:pt>
                <c:pt idx="1369">
                  <c:v>12.877000000000001</c:v>
                </c:pt>
                <c:pt idx="1370">
                  <c:v>12.795</c:v>
                </c:pt>
                <c:pt idx="1371">
                  <c:v>12.708</c:v>
                </c:pt>
                <c:pt idx="1372">
                  <c:v>12.616</c:v>
                </c:pt>
                <c:pt idx="1373">
                  <c:v>12.526</c:v>
                </c:pt>
                <c:pt idx="1374">
                  <c:v>12.438000000000001</c:v>
                </c:pt>
                <c:pt idx="1375">
                  <c:v>12.362</c:v>
                </c:pt>
                <c:pt idx="1376">
                  <c:v>12.289</c:v>
                </c:pt>
                <c:pt idx="1377">
                  <c:v>12.218999999999999</c:v>
                </c:pt>
                <c:pt idx="1378">
                  <c:v>12.161</c:v>
                </c:pt>
                <c:pt idx="1379">
                  <c:v>12.111000000000001</c:v>
                </c:pt>
                <c:pt idx="1380">
                  <c:v>12.071</c:v>
                </c:pt>
                <c:pt idx="1381">
                  <c:v>12.044</c:v>
                </c:pt>
                <c:pt idx="1382">
                  <c:v>12.031000000000001</c:v>
                </c:pt>
                <c:pt idx="1383">
                  <c:v>12.032999999999999</c:v>
                </c:pt>
                <c:pt idx="1384">
                  <c:v>12.044</c:v>
                </c:pt>
                <c:pt idx="1385">
                  <c:v>12.066000000000001</c:v>
                </c:pt>
                <c:pt idx="1386">
                  <c:v>12.1</c:v>
                </c:pt>
                <c:pt idx="1387">
                  <c:v>12.144</c:v>
                </c:pt>
                <c:pt idx="1388">
                  <c:v>12.2</c:v>
                </c:pt>
                <c:pt idx="1389">
                  <c:v>12.257999999999999</c:v>
                </c:pt>
                <c:pt idx="1390">
                  <c:v>12.332000000000001</c:v>
                </c:pt>
                <c:pt idx="1391">
                  <c:v>12.411</c:v>
                </c:pt>
                <c:pt idx="1392">
                  <c:v>12.494999999999999</c:v>
                </c:pt>
                <c:pt idx="1393">
                  <c:v>12.582000000000001</c:v>
                </c:pt>
                <c:pt idx="1394">
                  <c:v>12.666</c:v>
                </c:pt>
                <c:pt idx="1395">
                  <c:v>12.766</c:v>
                </c:pt>
                <c:pt idx="1396">
                  <c:v>12.867000000000001</c:v>
                </c:pt>
                <c:pt idx="1397">
                  <c:v>12.965</c:v>
                </c:pt>
                <c:pt idx="1398">
                  <c:v>13.061</c:v>
                </c:pt>
                <c:pt idx="1399">
                  <c:v>13.145</c:v>
                </c:pt>
                <c:pt idx="1400">
                  <c:v>13.204000000000001</c:v>
                </c:pt>
                <c:pt idx="1401">
                  <c:v>13.233000000000001</c:v>
                </c:pt>
                <c:pt idx="1402">
                  <c:v>13.224</c:v>
                </c:pt>
                <c:pt idx="1403">
                  <c:v>13.183</c:v>
                </c:pt>
                <c:pt idx="1404">
                  <c:v>13.122</c:v>
                </c:pt>
                <c:pt idx="1405">
                  <c:v>13.05</c:v>
                </c:pt>
                <c:pt idx="1406">
                  <c:v>12.965999999999999</c:v>
                </c:pt>
                <c:pt idx="1407">
                  <c:v>12.867000000000001</c:v>
                </c:pt>
                <c:pt idx="1408">
                  <c:v>12.763999999999999</c:v>
                </c:pt>
                <c:pt idx="1409">
                  <c:v>12.661</c:v>
                </c:pt>
                <c:pt idx="1410">
                  <c:v>12.554</c:v>
                </c:pt>
                <c:pt idx="1411">
                  <c:v>12.446999999999999</c:v>
                </c:pt>
                <c:pt idx="1412">
                  <c:v>12.342000000000001</c:v>
                </c:pt>
                <c:pt idx="1413">
                  <c:v>12.231999999999999</c:v>
                </c:pt>
                <c:pt idx="1414">
                  <c:v>12.122</c:v>
                </c:pt>
                <c:pt idx="1415">
                  <c:v>12.015000000000001</c:v>
                </c:pt>
                <c:pt idx="1416">
                  <c:v>11.916</c:v>
                </c:pt>
                <c:pt idx="1417">
                  <c:v>11.84</c:v>
                </c:pt>
                <c:pt idx="1418">
                  <c:v>11.785</c:v>
                </c:pt>
                <c:pt idx="1419">
                  <c:v>11.752000000000001</c:v>
                </c:pt>
                <c:pt idx="1420">
                  <c:v>11.750999999999999</c:v>
                </c:pt>
                <c:pt idx="1421">
                  <c:v>11.787000000000001</c:v>
                </c:pt>
                <c:pt idx="1422">
                  <c:v>11.861000000000001</c:v>
                </c:pt>
                <c:pt idx="1423">
                  <c:v>11.95</c:v>
                </c:pt>
                <c:pt idx="1424">
                  <c:v>12.047000000000001</c:v>
                </c:pt>
                <c:pt idx="1425">
                  <c:v>12.164999999999999</c:v>
                </c:pt>
                <c:pt idx="1426">
                  <c:v>12.286</c:v>
                </c:pt>
                <c:pt idx="1427">
                  <c:v>12.398</c:v>
                </c:pt>
                <c:pt idx="1428">
                  <c:v>12.506</c:v>
                </c:pt>
                <c:pt idx="1429">
                  <c:v>12.61</c:v>
                </c:pt>
                <c:pt idx="1430">
                  <c:v>12.724</c:v>
                </c:pt>
                <c:pt idx="1431">
                  <c:v>12.853</c:v>
                </c:pt>
                <c:pt idx="1432">
                  <c:v>12.996</c:v>
                </c:pt>
                <c:pt idx="1433">
                  <c:v>13.151999999999999</c:v>
                </c:pt>
                <c:pt idx="1434">
                  <c:v>13.318</c:v>
                </c:pt>
                <c:pt idx="1435">
                  <c:v>13.481</c:v>
                </c:pt>
                <c:pt idx="1436">
                  <c:v>13.635</c:v>
                </c:pt>
                <c:pt idx="1437">
                  <c:v>13.781000000000001</c:v>
                </c:pt>
                <c:pt idx="1438">
                  <c:v>13.929</c:v>
                </c:pt>
                <c:pt idx="1439">
                  <c:v>14.079000000000001</c:v>
                </c:pt>
                <c:pt idx="1440">
                  <c:v>14.222</c:v>
                </c:pt>
                <c:pt idx="1441">
                  <c:v>14.363</c:v>
                </c:pt>
                <c:pt idx="1442">
                  <c:v>14.504</c:v>
                </c:pt>
                <c:pt idx="1443">
                  <c:v>14.635999999999999</c:v>
                </c:pt>
                <c:pt idx="1444">
                  <c:v>14.755000000000001</c:v>
                </c:pt>
                <c:pt idx="1445">
                  <c:v>14.863</c:v>
                </c:pt>
                <c:pt idx="1446">
                  <c:v>14.962999999999999</c:v>
                </c:pt>
                <c:pt idx="1447">
                  <c:v>15.053000000000001</c:v>
                </c:pt>
                <c:pt idx="1448">
                  <c:v>15.134</c:v>
                </c:pt>
                <c:pt idx="1449">
                  <c:v>15.2</c:v>
                </c:pt>
                <c:pt idx="1450">
                  <c:v>15.265000000000001</c:v>
                </c:pt>
                <c:pt idx="1451">
                  <c:v>15.331</c:v>
                </c:pt>
                <c:pt idx="1452">
                  <c:v>15.388999999999999</c:v>
                </c:pt>
                <c:pt idx="1453">
                  <c:v>15.445</c:v>
                </c:pt>
                <c:pt idx="1454">
                  <c:v>15.497</c:v>
                </c:pt>
                <c:pt idx="1455">
                  <c:v>15.542</c:v>
                </c:pt>
                <c:pt idx="1456">
                  <c:v>15.576000000000001</c:v>
                </c:pt>
                <c:pt idx="1457">
                  <c:v>15.606999999999999</c:v>
                </c:pt>
                <c:pt idx="1458">
                  <c:v>15.627000000000001</c:v>
                </c:pt>
                <c:pt idx="1459">
                  <c:v>15.637</c:v>
                </c:pt>
                <c:pt idx="1460">
                  <c:v>15.632999999999999</c:v>
                </c:pt>
                <c:pt idx="1461">
                  <c:v>15.619</c:v>
                </c:pt>
                <c:pt idx="1462">
                  <c:v>15.597</c:v>
                </c:pt>
                <c:pt idx="1463">
                  <c:v>15.574999999999999</c:v>
                </c:pt>
                <c:pt idx="1464">
                  <c:v>15.553000000000001</c:v>
                </c:pt>
                <c:pt idx="1465">
                  <c:v>15.53</c:v>
                </c:pt>
                <c:pt idx="1466">
                  <c:v>15.506</c:v>
                </c:pt>
                <c:pt idx="1467">
                  <c:v>15.481999999999999</c:v>
                </c:pt>
                <c:pt idx="1468">
                  <c:v>15.468999999999999</c:v>
                </c:pt>
                <c:pt idx="1469">
                  <c:v>15.46</c:v>
                </c:pt>
                <c:pt idx="1470">
                  <c:v>15.449</c:v>
                </c:pt>
                <c:pt idx="1471">
                  <c:v>15.445</c:v>
                </c:pt>
                <c:pt idx="1472">
                  <c:v>15.445</c:v>
                </c:pt>
                <c:pt idx="1473">
                  <c:v>15.442</c:v>
                </c:pt>
                <c:pt idx="1474">
                  <c:v>15.425000000000001</c:v>
                </c:pt>
                <c:pt idx="1475">
                  <c:v>15.397</c:v>
                </c:pt>
                <c:pt idx="1476">
                  <c:v>15.371</c:v>
                </c:pt>
                <c:pt idx="1477">
                  <c:v>15.348000000000001</c:v>
                </c:pt>
                <c:pt idx="1478">
                  <c:v>15.324999999999999</c:v>
                </c:pt>
                <c:pt idx="1479">
                  <c:v>15.308</c:v>
                </c:pt>
                <c:pt idx="1480">
                  <c:v>15.295</c:v>
                </c:pt>
                <c:pt idx="1481">
                  <c:v>15.281000000000001</c:v>
                </c:pt>
                <c:pt idx="1482">
                  <c:v>15.265000000000001</c:v>
                </c:pt>
                <c:pt idx="1483">
                  <c:v>15.250999999999999</c:v>
                </c:pt>
                <c:pt idx="1484">
                  <c:v>15.234</c:v>
                </c:pt>
                <c:pt idx="1485">
                  <c:v>15.218999999999999</c:v>
                </c:pt>
                <c:pt idx="1486">
                  <c:v>15.202999999999999</c:v>
                </c:pt>
                <c:pt idx="1487">
                  <c:v>15.180999999999999</c:v>
                </c:pt>
                <c:pt idx="1488">
                  <c:v>15.156000000000001</c:v>
                </c:pt>
                <c:pt idx="1489">
                  <c:v>15.122</c:v>
                </c:pt>
                <c:pt idx="1490">
                  <c:v>15.074999999999999</c:v>
                </c:pt>
                <c:pt idx="1491">
                  <c:v>15.022</c:v>
                </c:pt>
                <c:pt idx="1492">
                  <c:v>14.959</c:v>
                </c:pt>
                <c:pt idx="1493">
                  <c:v>14.896000000000001</c:v>
                </c:pt>
                <c:pt idx="1494">
                  <c:v>14.821999999999999</c:v>
                </c:pt>
                <c:pt idx="1495">
                  <c:v>14.731</c:v>
                </c:pt>
                <c:pt idx="1496">
                  <c:v>14.625999999999999</c:v>
                </c:pt>
                <c:pt idx="1497">
                  <c:v>14.500999999999999</c:v>
                </c:pt>
                <c:pt idx="1498">
                  <c:v>14.362</c:v>
                </c:pt>
                <c:pt idx="1499">
                  <c:v>14.231999999999999</c:v>
                </c:pt>
                <c:pt idx="1500">
                  <c:v>14.117000000000001</c:v>
                </c:pt>
                <c:pt idx="1501">
                  <c:v>14.010999999999999</c:v>
                </c:pt>
                <c:pt idx="1502">
                  <c:v>13.923999999999999</c:v>
                </c:pt>
                <c:pt idx="1503">
                  <c:v>13.845000000000001</c:v>
                </c:pt>
                <c:pt idx="1504">
                  <c:v>13.765000000000001</c:v>
                </c:pt>
                <c:pt idx="1505">
                  <c:v>13.688000000000001</c:v>
                </c:pt>
                <c:pt idx="1506">
                  <c:v>13.602</c:v>
                </c:pt>
                <c:pt idx="1507">
                  <c:v>13.525</c:v>
                </c:pt>
                <c:pt idx="1508">
                  <c:v>13.448</c:v>
                </c:pt>
                <c:pt idx="1509">
                  <c:v>13.375</c:v>
                </c:pt>
                <c:pt idx="1510">
                  <c:v>13.303000000000001</c:v>
                </c:pt>
                <c:pt idx="1511">
                  <c:v>13.236000000000001</c:v>
                </c:pt>
                <c:pt idx="1512">
                  <c:v>13.179</c:v>
                </c:pt>
                <c:pt idx="1513">
                  <c:v>13.128</c:v>
                </c:pt>
                <c:pt idx="1514">
                  <c:v>13.093999999999999</c:v>
                </c:pt>
                <c:pt idx="1515">
                  <c:v>13.074</c:v>
                </c:pt>
                <c:pt idx="1516">
                  <c:v>13.07</c:v>
                </c:pt>
                <c:pt idx="1517">
                  <c:v>13.08</c:v>
                </c:pt>
                <c:pt idx="1518">
                  <c:v>13.096</c:v>
                </c:pt>
                <c:pt idx="1519">
                  <c:v>13.116</c:v>
                </c:pt>
                <c:pt idx="1520">
                  <c:v>13.13</c:v>
                </c:pt>
                <c:pt idx="1521">
                  <c:v>13.141</c:v>
                </c:pt>
                <c:pt idx="1522">
                  <c:v>13.151999999999999</c:v>
                </c:pt>
                <c:pt idx="1523">
                  <c:v>13.153</c:v>
                </c:pt>
                <c:pt idx="1524">
                  <c:v>13.156000000000001</c:v>
                </c:pt>
                <c:pt idx="1525">
                  <c:v>13.164</c:v>
                </c:pt>
                <c:pt idx="1526">
                  <c:v>13.178000000000001</c:v>
                </c:pt>
                <c:pt idx="1527">
                  <c:v>13.202</c:v>
                </c:pt>
                <c:pt idx="1528">
                  <c:v>13.231999999999999</c:v>
                </c:pt>
                <c:pt idx="1529">
                  <c:v>13.260999999999999</c:v>
                </c:pt>
                <c:pt idx="1530">
                  <c:v>13.294</c:v>
                </c:pt>
                <c:pt idx="1531">
                  <c:v>13.335000000000001</c:v>
                </c:pt>
                <c:pt idx="1532">
                  <c:v>13.38</c:v>
                </c:pt>
                <c:pt idx="1533">
                  <c:v>13.429</c:v>
                </c:pt>
                <c:pt idx="1534">
                  <c:v>13.484</c:v>
                </c:pt>
                <c:pt idx="1535">
                  <c:v>13.536</c:v>
                </c:pt>
                <c:pt idx="1536">
                  <c:v>13.593</c:v>
                </c:pt>
                <c:pt idx="1537">
                  <c:v>13.656000000000001</c:v>
                </c:pt>
                <c:pt idx="1538">
                  <c:v>13.723000000000001</c:v>
                </c:pt>
                <c:pt idx="1539">
                  <c:v>13.798</c:v>
                </c:pt>
                <c:pt idx="1540">
                  <c:v>13.885</c:v>
                </c:pt>
                <c:pt idx="1541">
                  <c:v>13.98</c:v>
                </c:pt>
                <c:pt idx="1542">
                  <c:v>14.077999999999999</c:v>
                </c:pt>
                <c:pt idx="1543">
                  <c:v>14.172000000000001</c:v>
                </c:pt>
                <c:pt idx="1544">
                  <c:v>14.269</c:v>
                </c:pt>
                <c:pt idx="1545">
                  <c:v>14.374000000000001</c:v>
                </c:pt>
                <c:pt idx="1546">
                  <c:v>14.476000000000001</c:v>
                </c:pt>
                <c:pt idx="1547">
                  <c:v>14.583</c:v>
                </c:pt>
                <c:pt idx="1548">
                  <c:v>14.692</c:v>
                </c:pt>
                <c:pt idx="1549">
                  <c:v>14.805999999999999</c:v>
                </c:pt>
                <c:pt idx="1550">
                  <c:v>14.929</c:v>
                </c:pt>
                <c:pt idx="1551">
                  <c:v>15.048999999999999</c:v>
                </c:pt>
                <c:pt idx="1552">
                  <c:v>15.175000000000001</c:v>
                </c:pt>
                <c:pt idx="1553">
                  <c:v>15.304</c:v>
                </c:pt>
                <c:pt idx="1554">
                  <c:v>15.425000000000001</c:v>
                </c:pt>
                <c:pt idx="1555">
                  <c:v>15.545999999999999</c:v>
                </c:pt>
                <c:pt idx="1556">
                  <c:v>15.667999999999999</c:v>
                </c:pt>
                <c:pt idx="1557">
                  <c:v>15.775</c:v>
                </c:pt>
                <c:pt idx="1558">
                  <c:v>15.881</c:v>
                </c:pt>
                <c:pt idx="1559">
                  <c:v>15.984999999999999</c:v>
                </c:pt>
                <c:pt idx="1560">
                  <c:v>16.082000000000001</c:v>
                </c:pt>
                <c:pt idx="1561">
                  <c:v>16.184000000000001</c:v>
                </c:pt>
                <c:pt idx="1562">
                  <c:v>16.289000000000001</c:v>
                </c:pt>
                <c:pt idx="1563">
                  <c:v>16.385999999999999</c:v>
                </c:pt>
                <c:pt idx="1564">
                  <c:v>16.492000000000001</c:v>
                </c:pt>
                <c:pt idx="1565">
                  <c:v>16.596</c:v>
                </c:pt>
                <c:pt idx="1566">
                  <c:v>16.693999999999999</c:v>
                </c:pt>
                <c:pt idx="1567">
                  <c:v>16.792999999999999</c:v>
                </c:pt>
                <c:pt idx="1568">
                  <c:v>16.882999999999999</c:v>
                </c:pt>
                <c:pt idx="1569">
                  <c:v>16.960999999999999</c:v>
                </c:pt>
                <c:pt idx="1570">
                  <c:v>17.036000000000001</c:v>
                </c:pt>
                <c:pt idx="1571">
                  <c:v>17.099</c:v>
                </c:pt>
                <c:pt idx="1572">
                  <c:v>17.151</c:v>
                </c:pt>
                <c:pt idx="1573">
                  <c:v>17.195</c:v>
                </c:pt>
                <c:pt idx="1574">
                  <c:v>17.23</c:v>
                </c:pt>
                <c:pt idx="1575">
                  <c:v>17.260000000000002</c:v>
                </c:pt>
                <c:pt idx="1576">
                  <c:v>17.282</c:v>
                </c:pt>
                <c:pt idx="1577">
                  <c:v>17.303999999999998</c:v>
                </c:pt>
                <c:pt idx="1578">
                  <c:v>17.324000000000002</c:v>
                </c:pt>
                <c:pt idx="1579">
                  <c:v>17.338999999999999</c:v>
                </c:pt>
                <c:pt idx="1580">
                  <c:v>17.347000000000001</c:v>
                </c:pt>
                <c:pt idx="1581">
                  <c:v>17.34</c:v>
                </c:pt>
                <c:pt idx="1582">
                  <c:v>17.324000000000002</c:v>
                </c:pt>
                <c:pt idx="1583">
                  <c:v>17.295000000000002</c:v>
                </c:pt>
                <c:pt idx="1584">
                  <c:v>17.254999999999999</c:v>
                </c:pt>
                <c:pt idx="1585">
                  <c:v>17.213999999999999</c:v>
                </c:pt>
                <c:pt idx="1586">
                  <c:v>17.177</c:v>
                </c:pt>
                <c:pt idx="1587">
                  <c:v>17.138999999999999</c:v>
                </c:pt>
                <c:pt idx="1588">
                  <c:v>17.096</c:v>
                </c:pt>
                <c:pt idx="1589">
                  <c:v>17.052</c:v>
                </c:pt>
                <c:pt idx="1590">
                  <c:v>17.012</c:v>
                </c:pt>
                <c:pt idx="1591">
                  <c:v>16.968</c:v>
                </c:pt>
                <c:pt idx="1592">
                  <c:v>16.925000000000001</c:v>
                </c:pt>
                <c:pt idx="1593">
                  <c:v>16.879000000000001</c:v>
                </c:pt>
                <c:pt idx="1594">
                  <c:v>16.826000000000001</c:v>
                </c:pt>
                <c:pt idx="1595">
                  <c:v>16.766999999999999</c:v>
                </c:pt>
                <c:pt idx="1596">
                  <c:v>16.709</c:v>
                </c:pt>
                <c:pt idx="1597">
                  <c:v>16.657</c:v>
                </c:pt>
                <c:pt idx="1598">
                  <c:v>16.605</c:v>
                </c:pt>
                <c:pt idx="1599">
                  <c:v>16.555</c:v>
                </c:pt>
                <c:pt idx="1600">
                  <c:v>16.510000000000002</c:v>
                </c:pt>
                <c:pt idx="1601">
                  <c:v>16.472999999999999</c:v>
                </c:pt>
                <c:pt idx="1602">
                  <c:v>16.440000000000001</c:v>
                </c:pt>
                <c:pt idx="1603">
                  <c:v>16.405999999999999</c:v>
                </c:pt>
                <c:pt idx="1604">
                  <c:v>16.37</c:v>
                </c:pt>
                <c:pt idx="1605">
                  <c:v>16.321999999999999</c:v>
                </c:pt>
                <c:pt idx="1606">
                  <c:v>16.256</c:v>
                </c:pt>
                <c:pt idx="1607">
                  <c:v>16.178999999999998</c:v>
                </c:pt>
                <c:pt idx="1608">
                  <c:v>16.091999999999999</c:v>
                </c:pt>
                <c:pt idx="1609">
                  <c:v>16.004000000000001</c:v>
                </c:pt>
                <c:pt idx="1610">
                  <c:v>15.907999999999999</c:v>
                </c:pt>
                <c:pt idx="1611">
                  <c:v>15.814</c:v>
                </c:pt>
                <c:pt idx="1612">
                  <c:v>15.718</c:v>
                </c:pt>
                <c:pt idx="1613">
                  <c:v>15.614000000000001</c:v>
                </c:pt>
                <c:pt idx="1614">
                  <c:v>15.497</c:v>
                </c:pt>
                <c:pt idx="1615">
                  <c:v>15.374000000000001</c:v>
                </c:pt>
                <c:pt idx="1616">
                  <c:v>15.244</c:v>
                </c:pt>
                <c:pt idx="1617">
                  <c:v>15.103</c:v>
                </c:pt>
                <c:pt idx="1618">
                  <c:v>14.952999999999999</c:v>
                </c:pt>
                <c:pt idx="1619">
                  <c:v>14.792</c:v>
                </c:pt>
                <c:pt idx="1620">
                  <c:v>14.628</c:v>
                </c:pt>
                <c:pt idx="1621">
                  <c:v>14.464</c:v>
                </c:pt>
                <c:pt idx="1622">
                  <c:v>14.292999999999999</c:v>
                </c:pt>
                <c:pt idx="1623">
                  <c:v>14.113</c:v>
                </c:pt>
                <c:pt idx="1624">
                  <c:v>13.930999999999999</c:v>
                </c:pt>
                <c:pt idx="1625">
                  <c:v>13.75</c:v>
                </c:pt>
                <c:pt idx="1626">
                  <c:v>13.561999999999999</c:v>
                </c:pt>
                <c:pt idx="1627">
                  <c:v>13.359</c:v>
                </c:pt>
                <c:pt idx="1628">
                  <c:v>13.146000000000001</c:v>
                </c:pt>
                <c:pt idx="1629">
                  <c:v>12.925000000000001</c:v>
                </c:pt>
                <c:pt idx="1630">
                  <c:v>12.715</c:v>
                </c:pt>
                <c:pt idx="1631">
                  <c:v>12.507999999999999</c:v>
                </c:pt>
                <c:pt idx="1632">
                  <c:v>12.302</c:v>
                </c:pt>
                <c:pt idx="1633">
                  <c:v>12.09</c:v>
                </c:pt>
                <c:pt idx="1634">
                  <c:v>11.885</c:v>
                </c:pt>
                <c:pt idx="1635">
                  <c:v>11.705</c:v>
                </c:pt>
                <c:pt idx="1636">
                  <c:v>11.544</c:v>
                </c:pt>
                <c:pt idx="1637">
                  <c:v>11.407999999999999</c:v>
                </c:pt>
                <c:pt idx="1638">
                  <c:v>11.292999999999999</c:v>
                </c:pt>
                <c:pt idx="1639">
                  <c:v>11.189</c:v>
                </c:pt>
                <c:pt idx="1640">
                  <c:v>11.086</c:v>
                </c:pt>
                <c:pt idx="1641">
                  <c:v>10.974</c:v>
                </c:pt>
                <c:pt idx="1642">
                  <c:v>10.86</c:v>
                </c:pt>
                <c:pt idx="1643">
                  <c:v>10.753</c:v>
                </c:pt>
                <c:pt idx="1644">
                  <c:v>10.654</c:v>
                </c:pt>
                <c:pt idx="1645">
                  <c:v>10.561</c:v>
                </c:pt>
                <c:pt idx="1646">
                  <c:v>10.481999999999999</c:v>
                </c:pt>
                <c:pt idx="1647">
                  <c:v>10.419</c:v>
                </c:pt>
                <c:pt idx="1648">
                  <c:v>10.366</c:v>
                </c:pt>
                <c:pt idx="1649">
                  <c:v>10.321</c:v>
                </c:pt>
                <c:pt idx="1650">
                  <c:v>10.287000000000001</c:v>
                </c:pt>
                <c:pt idx="1651">
                  <c:v>10.260999999999999</c:v>
                </c:pt>
                <c:pt idx="1652">
                  <c:v>10.228</c:v>
                </c:pt>
                <c:pt idx="1653">
                  <c:v>10.18</c:v>
                </c:pt>
                <c:pt idx="1654">
                  <c:v>10.117000000000001</c:v>
                </c:pt>
                <c:pt idx="1655">
                  <c:v>10.050000000000001</c:v>
                </c:pt>
                <c:pt idx="1656">
                  <c:v>9.9795999999999996</c:v>
                </c:pt>
                <c:pt idx="1657">
                  <c:v>9.9120000000000008</c:v>
                </c:pt>
                <c:pt idx="1658">
                  <c:v>9.8534000000000006</c:v>
                </c:pt>
                <c:pt idx="1659">
                  <c:v>9.8047000000000004</c:v>
                </c:pt>
                <c:pt idx="1660">
                  <c:v>9.7592999999999996</c:v>
                </c:pt>
                <c:pt idx="1661">
                  <c:v>9.7268000000000008</c:v>
                </c:pt>
                <c:pt idx="1662">
                  <c:v>9.7064000000000004</c:v>
                </c:pt>
                <c:pt idx="1663">
                  <c:v>9.6967999999999996</c:v>
                </c:pt>
                <c:pt idx="1664">
                  <c:v>9.7017000000000007</c:v>
                </c:pt>
                <c:pt idx="1665">
                  <c:v>9.7195999999999998</c:v>
                </c:pt>
                <c:pt idx="1666">
                  <c:v>9.7356999999999996</c:v>
                </c:pt>
                <c:pt idx="1667">
                  <c:v>9.7454999999999998</c:v>
                </c:pt>
                <c:pt idx="1668">
                  <c:v>9.7490000000000006</c:v>
                </c:pt>
                <c:pt idx="1669">
                  <c:v>9.7495999999999992</c:v>
                </c:pt>
                <c:pt idx="1670">
                  <c:v>9.7532999999999994</c:v>
                </c:pt>
                <c:pt idx="1671">
                  <c:v>9.7702000000000009</c:v>
                </c:pt>
                <c:pt idx="1672">
                  <c:v>9.8039000000000005</c:v>
                </c:pt>
                <c:pt idx="1673">
                  <c:v>9.8583999999999996</c:v>
                </c:pt>
                <c:pt idx="1674">
                  <c:v>9.9320000000000004</c:v>
                </c:pt>
                <c:pt idx="1675">
                  <c:v>10.015000000000001</c:v>
                </c:pt>
                <c:pt idx="1676">
                  <c:v>10.106999999999999</c:v>
                </c:pt>
                <c:pt idx="1677">
                  <c:v>10.193</c:v>
                </c:pt>
                <c:pt idx="1678">
                  <c:v>10.27</c:v>
                </c:pt>
                <c:pt idx="1679">
                  <c:v>10.347</c:v>
                </c:pt>
                <c:pt idx="1680">
                  <c:v>10.411</c:v>
                </c:pt>
                <c:pt idx="1681">
                  <c:v>10.465999999999999</c:v>
                </c:pt>
                <c:pt idx="1682">
                  <c:v>10.51</c:v>
                </c:pt>
                <c:pt idx="1683">
                  <c:v>10.552</c:v>
                </c:pt>
                <c:pt idx="1684">
                  <c:v>10.589</c:v>
                </c:pt>
                <c:pt idx="1685">
                  <c:v>10.608000000000001</c:v>
                </c:pt>
                <c:pt idx="1686">
                  <c:v>10.614000000000001</c:v>
                </c:pt>
                <c:pt idx="1687">
                  <c:v>10.615</c:v>
                </c:pt>
                <c:pt idx="1688">
                  <c:v>10.617000000000001</c:v>
                </c:pt>
                <c:pt idx="1689">
                  <c:v>10.622999999999999</c:v>
                </c:pt>
                <c:pt idx="1690">
                  <c:v>10.627000000000001</c:v>
                </c:pt>
                <c:pt idx="1691">
                  <c:v>10.628</c:v>
                </c:pt>
                <c:pt idx="1692">
                  <c:v>10.621</c:v>
                </c:pt>
                <c:pt idx="1693">
                  <c:v>10.615</c:v>
                </c:pt>
                <c:pt idx="1694">
                  <c:v>10.608000000000001</c:v>
                </c:pt>
                <c:pt idx="1695">
                  <c:v>10.603999999999999</c:v>
                </c:pt>
                <c:pt idx="1696">
                  <c:v>10.598000000000001</c:v>
                </c:pt>
                <c:pt idx="1697">
                  <c:v>10.590999999999999</c:v>
                </c:pt>
                <c:pt idx="1698">
                  <c:v>10.571999999999999</c:v>
                </c:pt>
                <c:pt idx="1699">
                  <c:v>10.542999999999999</c:v>
                </c:pt>
                <c:pt idx="1700">
                  <c:v>10.494999999999999</c:v>
                </c:pt>
                <c:pt idx="1701">
                  <c:v>10.426</c:v>
                </c:pt>
                <c:pt idx="1702">
                  <c:v>10.352</c:v>
                </c:pt>
                <c:pt idx="1703">
                  <c:v>10.272</c:v>
                </c:pt>
                <c:pt idx="1704">
                  <c:v>10.186</c:v>
                </c:pt>
                <c:pt idx="1705">
                  <c:v>10.109</c:v>
                </c:pt>
                <c:pt idx="1706">
                  <c:v>10.032</c:v>
                </c:pt>
                <c:pt idx="1707">
                  <c:v>9.9528999999999996</c:v>
                </c:pt>
                <c:pt idx="1708">
                  <c:v>9.8762000000000008</c:v>
                </c:pt>
                <c:pt idx="1709">
                  <c:v>9.7959999999999994</c:v>
                </c:pt>
                <c:pt idx="1710">
                  <c:v>9.7136999999999993</c:v>
                </c:pt>
                <c:pt idx="1711">
                  <c:v>9.6393000000000004</c:v>
                </c:pt>
                <c:pt idx="1712">
                  <c:v>9.5642999999999994</c:v>
                </c:pt>
                <c:pt idx="1713">
                  <c:v>9.4863</c:v>
                </c:pt>
                <c:pt idx="1714">
                  <c:v>9.4099000000000004</c:v>
                </c:pt>
                <c:pt idx="1715">
                  <c:v>9.3323999999999998</c:v>
                </c:pt>
                <c:pt idx="1716">
                  <c:v>9.2574000000000005</c:v>
                </c:pt>
                <c:pt idx="1717">
                  <c:v>9.1784999999999997</c:v>
                </c:pt>
                <c:pt idx="1718">
                  <c:v>9.1012000000000004</c:v>
                </c:pt>
                <c:pt idx="1719">
                  <c:v>9.0310000000000006</c:v>
                </c:pt>
                <c:pt idx="1720">
                  <c:v>8.9685000000000006</c:v>
                </c:pt>
                <c:pt idx="1721">
                  <c:v>8.9138999999999999</c:v>
                </c:pt>
                <c:pt idx="1722">
                  <c:v>8.8623999999999992</c:v>
                </c:pt>
                <c:pt idx="1723">
                  <c:v>8.8106000000000009</c:v>
                </c:pt>
                <c:pt idx="1724">
                  <c:v>8.7652999999999999</c:v>
                </c:pt>
                <c:pt idx="1725">
                  <c:v>8.7205999999999992</c:v>
                </c:pt>
                <c:pt idx="1726">
                  <c:v>8.6846999999999994</c:v>
                </c:pt>
                <c:pt idx="1727">
                  <c:v>8.6557999999999993</c:v>
                </c:pt>
                <c:pt idx="1728">
                  <c:v>8.6316000000000006</c:v>
                </c:pt>
                <c:pt idx="1729">
                  <c:v>8.6091999999999995</c:v>
                </c:pt>
                <c:pt idx="1730">
                  <c:v>8.5884</c:v>
                </c:pt>
                <c:pt idx="1731">
                  <c:v>8.5731999999999999</c:v>
                </c:pt>
                <c:pt idx="1732">
                  <c:v>8.5612999999999992</c:v>
                </c:pt>
                <c:pt idx="1733">
                  <c:v>8.5565999999999995</c:v>
                </c:pt>
                <c:pt idx="1734">
                  <c:v>8.5596999999999994</c:v>
                </c:pt>
                <c:pt idx="1735">
                  <c:v>8.5719999999999992</c:v>
                </c:pt>
                <c:pt idx="1736">
                  <c:v>8.5854999999999997</c:v>
                </c:pt>
                <c:pt idx="1737">
                  <c:v>8.6059000000000001</c:v>
                </c:pt>
                <c:pt idx="1738">
                  <c:v>8.6218000000000004</c:v>
                </c:pt>
                <c:pt idx="1739">
                  <c:v>8.6338000000000008</c:v>
                </c:pt>
                <c:pt idx="1740">
                  <c:v>8.6461000000000006</c:v>
                </c:pt>
                <c:pt idx="1741">
                  <c:v>8.6565999999999992</c:v>
                </c:pt>
                <c:pt idx="1742">
                  <c:v>8.6664999999999992</c:v>
                </c:pt>
                <c:pt idx="1743">
                  <c:v>8.6789000000000005</c:v>
                </c:pt>
                <c:pt idx="1744">
                  <c:v>8.6957000000000004</c:v>
                </c:pt>
                <c:pt idx="1745">
                  <c:v>8.7167999999999992</c:v>
                </c:pt>
                <c:pt idx="1746">
                  <c:v>8.7379999999999995</c:v>
                </c:pt>
                <c:pt idx="1747">
                  <c:v>8.7576000000000001</c:v>
                </c:pt>
                <c:pt idx="1748">
                  <c:v>8.7817000000000007</c:v>
                </c:pt>
                <c:pt idx="1749">
                  <c:v>8.8139000000000003</c:v>
                </c:pt>
                <c:pt idx="1750">
                  <c:v>8.8510000000000009</c:v>
                </c:pt>
                <c:pt idx="1751">
                  <c:v>8.8866999999999994</c:v>
                </c:pt>
                <c:pt idx="1752">
                  <c:v>8.9176000000000002</c:v>
                </c:pt>
                <c:pt idx="1753">
                  <c:v>8.9484999999999992</c:v>
                </c:pt>
                <c:pt idx="1754">
                  <c:v>8.9810999999999996</c:v>
                </c:pt>
                <c:pt idx="1755">
                  <c:v>9.0078999999999994</c:v>
                </c:pt>
                <c:pt idx="1756">
                  <c:v>9.0275999999999996</c:v>
                </c:pt>
                <c:pt idx="1757">
                  <c:v>9.0472000000000001</c:v>
                </c:pt>
                <c:pt idx="1758">
                  <c:v>9.0624000000000002</c:v>
                </c:pt>
                <c:pt idx="1759">
                  <c:v>9.0762999999999998</c:v>
                </c:pt>
                <c:pt idx="1760">
                  <c:v>9.0876000000000001</c:v>
                </c:pt>
                <c:pt idx="1761">
                  <c:v>9.0966000000000005</c:v>
                </c:pt>
                <c:pt idx="1762">
                  <c:v>9.1098999999999997</c:v>
                </c:pt>
                <c:pt idx="1763">
                  <c:v>9.1241000000000003</c:v>
                </c:pt>
                <c:pt idx="1764">
                  <c:v>9.1492000000000004</c:v>
                </c:pt>
                <c:pt idx="1765">
                  <c:v>9.1743000000000006</c:v>
                </c:pt>
                <c:pt idx="1766">
                  <c:v>9.1963000000000008</c:v>
                </c:pt>
                <c:pt idx="1767">
                  <c:v>9.2173999999999996</c:v>
                </c:pt>
                <c:pt idx="1768">
                  <c:v>9.2388999999999992</c:v>
                </c:pt>
                <c:pt idx="1769">
                  <c:v>9.2558000000000007</c:v>
                </c:pt>
                <c:pt idx="1770">
                  <c:v>9.2685999999999993</c:v>
                </c:pt>
                <c:pt idx="1771">
                  <c:v>9.282</c:v>
                </c:pt>
                <c:pt idx="1772">
                  <c:v>9.2908000000000008</c:v>
                </c:pt>
                <c:pt idx="1773">
                  <c:v>9.2969000000000008</c:v>
                </c:pt>
                <c:pt idx="1774">
                  <c:v>9.3018999999999998</c:v>
                </c:pt>
                <c:pt idx="1775">
                  <c:v>9.3028999999999993</c:v>
                </c:pt>
                <c:pt idx="1776">
                  <c:v>9.2957999999999998</c:v>
                </c:pt>
                <c:pt idx="1777">
                  <c:v>9.2840000000000007</c:v>
                </c:pt>
                <c:pt idx="1778">
                  <c:v>9.2753999999999994</c:v>
                </c:pt>
                <c:pt idx="1779">
                  <c:v>9.2645999999999997</c:v>
                </c:pt>
                <c:pt idx="1780">
                  <c:v>9.2487999999999992</c:v>
                </c:pt>
                <c:pt idx="1781">
                  <c:v>9.2387999999999995</c:v>
                </c:pt>
                <c:pt idx="1782">
                  <c:v>9.2379999999999995</c:v>
                </c:pt>
                <c:pt idx="1783">
                  <c:v>9.2432999999999996</c:v>
                </c:pt>
                <c:pt idx="1784">
                  <c:v>9.2393999999999998</c:v>
                </c:pt>
                <c:pt idx="1785">
                  <c:v>9.2165999999999997</c:v>
                </c:pt>
                <c:pt idx="1786">
                  <c:v>9.1940000000000008</c:v>
                </c:pt>
                <c:pt idx="1787">
                  <c:v>9.1716999999999995</c:v>
                </c:pt>
                <c:pt idx="1788">
                  <c:v>9.1464999999999996</c:v>
                </c:pt>
                <c:pt idx="1789">
                  <c:v>9.1205999999999996</c:v>
                </c:pt>
                <c:pt idx="1790">
                  <c:v>9.0970999999999993</c:v>
                </c:pt>
                <c:pt idx="1791">
                  <c:v>9.0853999999999999</c:v>
                </c:pt>
                <c:pt idx="1792">
                  <c:v>9.0830000000000002</c:v>
                </c:pt>
                <c:pt idx="1793">
                  <c:v>9.0874000000000006</c:v>
                </c:pt>
                <c:pt idx="1794">
                  <c:v>9.1012000000000004</c:v>
                </c:pt>
                <c:pt idx="1795">
                  <c:v>9.1231000000000009</c:v>
                </c:pt>
                <c:pt idx="1796">
                  <c:v>9.1496999999999993</c:v>
                </c:pt>
                <c:pt idx="1797">
                  <c:v>9.1768999999999998</c:v>
                </c:pt>
                <c:pt idx="1798">
                  <c:v>9.2053999999999991</c:v>
                </c:pt>
                <c:pt idx="1799">
                  <c:v>9.2323000000000004</c:v>
                </c:pt>
                <c:pt idx="1800">
                  <c:v>9.2583000000000002</c:v>
                </c:pt>
                <c:pt idx="1801">
                  <c:v>9.2834000000000003</c:v>
                </c:pt>
                <c:pt idx="1802">
                  <c:v>9.3155000000000001</c:v>
                </c:pt>
                <c:pt idx="1803">
                  <c:v>9.3505000000000003</c:v>
                </c:pt>
                <c:pt idx="1804">
                  <c:v>9.3893000000000004</c:v>
                </c:pt>
                <c:pt idx="1805">
                  <c:v>9.4314</c:v>
                </c:pt>
                <c:pt idx="1806">
                  <c:v>9.4751999999999992</c:v>
                </c:pt>
                <c:pt idx="1807">
                  <c:v>9.5200999999999993</c:v>
                </c:pt>
                <c:pt idx="1808">
                  <c:v>9.5670999999999999</c:v>
                </c:pt>
                <c:pt idx="1809">
                  <c:v>9.6125000000000007</c:v>
                </c:pt>
                <c:pt idx="1810">
                  <c:v>9.6510999999999996</c:v>
                </c:pt>
                <c:pt idx="1811">
                  <c:v>9.6788000000000007</c:v>
                </c:pt>
                <c:pt idx="1812">
                  <c:v>9.6921999999999997</c:v>
                </c:pt>
                <c:pt idx="1813">
                  <c:v>9.6897000000000002</c:v>
                </c:pt>
                <c:pt idx="1814">
                  <c:v>9.68</c:v>
                </c:pt>
                <c:pt idx="1815">
                  <c:v>9.6670999999999996</c:v>
                </c:pt>
                <c:pt idx="1816">
                  <c:v>9.6519999999999992</c:v>
                </c:pt>
                <c:pt idx="1817">
                  <c:v>9.6321999999999992</c:v>
                </c:pt>
                <c:pt idx="1818">
                  <c:v>9.6137999999999995</c:v>
                </c:pt>
                <c:pt idx="1819">
                  <c:v>9.5965000000000007</c:v>
                </c:pt>
                <c:pt idx="1820">
                  <c:v>9.5813000000000006</c:v>
                </c:pt>
                <c:pt idx="1821">
                  <c:v>9.5739000000000001</c:v>
                </c:pt>
                <c:pt idx="1822">
                  <c:v>9.5701999999999998</c:v>
                </c:pt>
                <c:pt idx="1823">
                  <c:v>9.5672999999999995</c:v>
                </c:pt>
                <c:pt idx="1824">
                  <c:v>9.5572999999999997</c:v>
                </c:pt>
                <c:pt idx="1825">
                  <c:v>9.5475999999999992</c:v>
                </c:pt>
                <c:pt idx="1826">
                  <c:v>9.5324000000000009</c:v>
                </c:pt>
                <c:pt idx="1827">
                  <c:v>9.5061</c:v>
                </c:pt>
                <c:pt idx="1828">
                  <c:v>9.4726999999999997</c:v>
                </c:pt>
                <c:pt idx="1829">
                  <c:v>9.4379000000000008</c:v>
                </c:pt>
                <c:pt idx="1830">
                  <c:v>9.4138000000000002</c:v>
                </c:pt>
                <c:pt idx="1831">
                  <c:v>9.3976000000000006</c:v>
                </c:pt>
                <c:pt idx="1832">
                  <c:v>9.3938000000000006</c:v>
                </c:pt>
                <c:pt idx="1833">
                  <c:v>9.4049999999999994</c:v>
                </c:pt>
                <c:pt idx="1834">
                  <c:v>9.4289000000000005</c:v>
                </c:pt>
                <c:pt idx="1835">
                  <c:v>9.4602000000000004</c:v>
                </c:pt>
                <c:pt idx="1836">
                  <c:v>9.4946999999999999</c:v>
                </c:pt>
                <c:pt idx="1837">
                  <c:v>9.5351999999999997</c:v>
                </c:pt>
                <c:pt idx="1838">
                  <c:v>9.5762</c:v>
                </c:pt>
                <c:pt idx="1839">
                  <c:v>9.6143000000000001</c:v>
                </c:pt>
                <c:pt idx="1840">
                  <c:v>9.6529000000000007</c:v>
                </c:pt>
                <c:pt idx="1841">
                  <c:v>9.6973000000000003</c:v>
                </c:pt>
                <c:pt idx="1842">
                  <c:v>9.7551000000000005</c:v>
                </c:pt>
                <c:pt idx="1843">
                  <c:v>9.8206000000000007</c:v>
                </c:pt>
                <c:pt idx="1844">
                  <c:v>9.8872</c:v>
                </c:pt>
                <c:pt idx="1845">
                  <c:v>9.9577000000000009</c:v>
                </c:pt>
                <c:pt idx="1846">
                  <c:v>10.037000000000001</c:v>
                </c:pt>
                <c:pt idx="1847">
                  <c:v>10.109</c:v>
                </c:pt>
                <c:pt idx="1848">
                  <c:v>10.175000000000001</c:v>
                </c:pt>
                <c:pt idx="1849">
                  <c:v>10.246</c:v>
                </c:pt>
                <c:pt idx="1850">
                  <c:v>10.315</c:v>
                </c:pt>
                <c:pt idx="1851">
                  <c:v>10.377000000000001</c:v>
                </c:pt>
                <c:pt idx="1852">
                  <c:v>10.439</c:v>
                </c:pt>
                <c:pt idx="1853">
                  <c:v>10.497999999999999</c:v>
                </c:pt>
                <c:pt idx="1854">
                  <c:v>10.557</c:v>
                </c:pt>
                <c:pt idx="1855">
                  <c:v>10.614000000000001</c:v>
                </c:pt>
                <c:pt idx="1856">
                  <c:v>10.667</c:v>
                </c:pt>
                <c:pt idx="1857">
                  <c:v>10.723000000000001</c:v>
                </c:pt>
                <c:pt idx="1858">
                  <c:v>10.778</c:v>
                </c:pt>
                <c:pt idx="1859">
                  <c:v>10.827999999999999</c:v>
                </c:pt>
                <c:pt idx="1860">
                  <c:v>10.865</c:v>
                </c:pt>
                <c:pt idx="1861">
                  <c:v>10.894</c:v>
                </c:pt>
                <c:pt idx="1862">
                  <c:v>10.922000000000001</c:v>
                </c:pt>
                <c:pt idx="1863">
                  <c:v>10.95</c:v>
                </c:pt>
                <c:pt idx="1864">
                  <c:v>10.983000000000001</c:v>
                </c:pt>
                <c:pt idx="1865">
                  <c:v>11.02</c:v>
                </c:pt>
                <c:pt idx="1866">
                  <c:v>11.06</c:v>
                </c:pt>
                <c:pt idx="1867">
                  <c:v>11.099</c:v>
                </c:pt>
                <c:pt idx="1868">
                  <c:v>11.145</c:v>
                </c:pt>
                <c:pt idx="1869">
                  <c:v>11.192</c:v>
                </c:pt>
                <c:pt idx="1870">
                  <c:v>11.231</c:v>
                </c:pt>
                <c:pt idx="1871">
                  <c:v>11.263999999999999</c:v>
                </c:pt>
                <c:pt idx="1872">
                  <c:v>11.301</c:v>
                </c:pt>
                <c:pt idx="1873">
                  <c:v>11.337</c:v>
                </c:pt>
                <c:pt idx="1874">
                  <c:v>11.369</c:v>
                </c:pt>
                <c:pt idx="1875">
                  <c:v>11.391999999999999</c:v>
                </c:pt>
                <c:pt idx="1876">
                  <c:v>11.406000000000001</c:v>
                </c:pt>
                <c:pt idx="1877">
                  <c:v>11.413</c:v>
                </c:pt>
                <c:pt idx="1878">
                  <c:v>11.414999999999999</c:v>
                </c:pt>
                <c:pt idx="1879">
                  <c:v>11.409000000000001</c:v>
                </c:pt>
                <c:pt idx="1880">
                  <c:v>11.398</c:v>
                </c:pt>
                <c:pt idx="1881">
                  <c:v>11.381</c:v>
                </c:pt>
                <c:pt idx="1882">
                  <c:v>11.362</c:v>
                </c:pt>
                <c:pt idx="1883">
                  <c:v>11.34</c:v>
                </c:pt>
                <c:pt idx="1884">
                  <c:v>11.319000000000001</c:v>
                </c:pt>
                <c:pt idx="1885">
                  <c:v>11.302</c:v>
                </c:pt>
                <c:pt idx="1886">
                  <c:v>11.288</c:v>
                </c:pt>
                <c:pt idx="1887">
                  <c:v>11.276999999999999</c:v>
                </c:pt>
                <c:pt idx="1888">
                  <c:v>11.268000000000001</c:v>
                </c:pt>
                <c:pt idx="1889">
                  <c:v>11.259</c:v>
                </c:pt>
                <c:pt idx="1890">
                  <c:v>11.244</c:v>
                </c:pt>
                <c:pt idx="1891">
                  <c:v>11.224</c:v>
                </c:pt>
                <c:pt idx="1892">
                  <c:v>11.204000000000001</c:v>
                </c:pt>
                <c:pt idx="1893">
                  <c:v>11.186</c:v>
                </c:pt>
                <c:pt idx="1894">
                  <c:v>11.173</c:v>
                </c:pt>
                <c:pt idx="1895">
                  <c:v>11.173999999999999</c:v>
                </c:pt>
                <c:pt idx="1896">
                  <c:v>11.153</c:v>
                </c:pt>
                <c:pt idx="1897">
                  <c:v>11.147</c:v>
                </c:pt>
                <c:pt idx="1898">
                  <c:v>11.141999999999999</c:v>
                </c:pt>
                <c:pt idx="1899">
                  <c:v>11.135</c:v>
                </c:pt>
                <c:pt idx="1900">
                  <c:v>11.124000000000001</c:v>
                </c:pt>
                <c:pt idx="1901">
                  <c:v>11.113</c:v>
                </c:pt>
                <c:pt idx="1902">
                  <c:v>11.099</c:v>
                </c:pt>
                <c:pt idx="1903">
                  <c:v>11.083</c:v>
                </c:pt>
                <c:pt idx="1904">
                  <c:v>11.064</c:v>
                </c:pt>
                <c:pt idx="1905">
                  <c:v>11.05</c:v>
                </c:pt>
                <c:pt idx="1906">
                  <c:v>11.035</c:v>
                </c:pt>
                <c:pt idx="1907">
                  <c:v>11.018000000000001</c:v>
                </c:pt>
                <c:pt idx="1908">
                  <c:v>11.006</c:v>
                </c:pt>
                <c:pt idx="1909">
                  <c:v>10.996</c:v>
                </c:pt>
                <c:pt idx="1910">
                  <c:v>10.991</c:v>
                </c:pt>
                <c:pt idx="1911">
                  <c:v>10.986000000000001</c:v>
                </c:pt>
                <c:pt idx="1912">
                  <c:v>10.984</c:v>
                </c:pt>
                <c:pt idx="1913">
                  <c:v>10.987</c:v>
                </c:pt>
                <c:pt idx="1914">
                  <c:v>10.99</c:v>
                </c:pt>
                <c:pt idx="1915">
                  <c:v>10.997</c:v>
                </c:pt>
                <c:pt idx="1916">
                  <c:v>11.007</c:v>
                </c:pt>
                <c:pt idx="1917">
                  <c:v>11.016</c:v>
                </c:pt>
                <c:pt idx="1918">
                  <c:v>11.026</c:v>
                </c:pt>
                <c:pt idx="1919">
                  <c:v>11.041</c:v>
                </c:pt>
                <c:pt idx="1920">
                  <c:v>11.057</c:v>
                </c:pt>
                <c:pt idx="1921">
                  <c:v>11.076000000000001</c:v>
                </c:pt>
                <c:pt idx="1922">
                  <c:v>11.1</c:v>
                </c:pt>
                <c:pt idx="1923">
                  <c:v>11.12</c:v>
                </c:pt>
                <c:pt idx="1924">
                  <c:v>11.137</c:v>
                </c:pt>
                <c:pt idx="1925">
                  <c:v>11.156000000000001</c:v>
                </c:pt>
                <c:pt idx="1926">
                  <c:v>11.173</c:v>
                </c:pt>
                <c:pt idx="1927">
                  <c:v>11.186999999999999</c:v>
                </c:pt>
                <c:pt idx="1928">
                  <c:v>11.201000000000001</c:v>
                </c:pt>
                <c:pt idx="1929">
                  <c:v>11.211</c:v>
                </c:pt>
                <c:pt idx="1930">
                  <c:v>11.217000000000001</c:v>
                </c:pt>
                <c:pt idx="1931">
                  <c:v>11.215999999999999</c:v>
                </c:pt>
                <c:pt idx="1932">
                  <c:v>11.212999999999999</c:v>
                </c:pt>
                <c:pt idx="1933">
                  <c:v>11.205</c:v>
                </c:pt>
                <c:pt idx="1934">
                  <c:v>11.19</c:v>
                </c:pt>
                <c:pt idx="1935">
                  <c:v>11.167</c:v>
                </c:pt>
                <c:pt idx="1936">
                  <c:v>11.135</c:v>
                </c:pt>
                <c:pt idx="1937">
                  <c:v>11.1</c:v>
                </c:pt>
                <c:pt idx="1938">
                  <c:v>11.07</c:v>
                </c:pt>
                <c:pt idx="1939">
                  <c:v>11.041</c:v>
                </c:pt>
                <c:pt idx="1940">
                  <c:v>11.003</c:v>
                </c:pt>
                <c:pt idx="1941">
                  <c:v>10.968</c:v>
                </c:pt>
                <c:pt idx="1942">
                  <c:v>10.933999999999999</c:v>
                </c:pt>
                <c:pt idx="1943">
                  <c:v>10.898</c:v>
                </c:pt>
                <c:pt idx="1944">
                  <c:v>10.861000000000001</c:v>
                </c:pt>
                <c:pt idx="1945">
                  <c:v>10.824999999999999</c:v>
                </c:pt>
                <c:pt idx="1946">
                  <c:v>10.79</c:v>
                </c:pt>
                <c:pt idx="1947">
                  <c:v>10.756</c:v>
                </c:pt>
                <c:pt idx="1948">
                  <c:v>10.722</c:v>
                </c:pt>
                <c:pt idx="1949">
                  <c:v>10.686999999999999</c:v>
                </c:pt>
                <c:pt idx="1950">
                  <c:v>10.659000000000001</c:v>
                </c:pt>
                <c:pt idx="1951">
                  <c:v>10.632999999999999</c:v>
                </c:pt>
                <c:pt idx="1952">
                  <c:v>10.61</c:v>
                </c:pt>
                <c:pt idx="1953">
                  <c:v>10.585000000000001</c:v>
                </c:pt>
                <c:pt idx="1954">
                  <c:v>10.561</c:v>
                </c:pt>
                <c:pt idx="1955">
                  <c:v>10.536</c:v>
                </c:pt>
                <c:pt idx="1956">
                  <c:v>10.512</c:v>
                </c:pt>
                <c:pt idx="1957">
                  <c:v>10.491</c:v>
                </c:pt>
                <c:pt idx="1958">
                  <c:v>10.468</c:v>
                </c:pt>
                <c:pt idx="1959">
                  <c:v>10.441000000000001</c:v>
                </c:pt>
                <c:pt idx="1960">
                  <c:v>10.407999999999999</c:v>
                </c:pt>
                <c:pt idx="1961">
                  <c:v>10.372</c:v>
                </c:pt>
                <c:pt idx="1962">
                  <c:v>10.333</c:v>
                </c:pt>
                <c:pt idx="1963">
                  <c:v>10.285</c:v>
                </c:pt>
                <c:pt idx="1964">
                  <c:v>10.23</c:v>
                </c:pt>
                <c:pt idx="1965">
                  <c:v>10.176</c:v>
                </c:pt>
                <c:pt idx="1966">
                  <c:v>10.135999999999999</c:v>
                </c:pt>
                <c:pt idx="1967">
                  <c:v>10.112</c:v>
                </c:pt>
                <c:pt idx="1968">
                  <c:v>10.101000000000001</c:v>
                </c:pt>
                <c:pt idx="1969">
                  <c:v>10.095000000000001</c:v>
                </c:pt>
                <c:pt idx="1970">
                  <c:v>10.087</c:v>
                </c:pt>
                <c:pt idx="1971">
                  <c:v>10.077999999999999</c:v>
                </c:pt>
                <c:pt idx="1972">
                  <c:v>10.06</c:v>
                </c:pt>
                <c:pt idx="1973">
                  <c:v>10.032999999999999</c:v>
                </c:pt>
                <c:pt idx="1974">
                  <c:v>10</c:v>
                </c:pt>
                <c:pt idx="1975">
                  <c:v>9.9620999999999995</c:v>
                </c:pt>
                <c:pt idx="1976">
                  <c:v>9.9164999999999992</c:v>
                </c:pt>
                <c:pt idx="1977">
                  <c:v>9.8772000000000002</c:v>
                </c:pt>
                <c:pt idx="1978">
                  <c:v>9.8462999999999994</c:v>
                </c:pt>
                <c:pt idx="1979">
                  <c:v>9.8223000000000003</c:v>
                </c:pt>
                <c:pt idx="1980">
                  <c:v>9.8092000000000006</c:v>
                </c:pt>
                <c:pt idx="1981">
                  <c:v>9.8132999999999999</c:v>
                </c:pt>
                <c:pt idx="1982">
                  <c:v>9.8231000000000002</c:v>
                </c:pt>
                <c:pt idx="1983">
                  <c:v>9.8320000000000007</c:v>
                </c:pt>
                <c:pt idx="1984">
                  <c:v>9.8428000000000004</c:v>
                </c:pt>
                <c:pt idx="1985">
                  <c:v>9.8483000000000001</c:v>
                </c:pt>
                <c:pt idx="1986">
                  <c:v>9.8415999999999997</c:v>
                </c:pt>
                <c:pt idx="1987">
                  <c:v>9.8295999999999992</c:v>
                </c:pt>
                <c:pt idx="1988">
                  <c:v>9.8109000000000002</c:v>
                </c:pt>
                <c:pt idx="1989">
                  <c:v>9.7919</c:v>
                </c:pt>
                <c:pt idx="1990">
                  <c:v>9.7714999999999996</c:v>
                </c:pt>
                <c:pt idx="1991">
                  <c:v>9.7567000000000004</c:v>
                </c:pt>
                <c:pt idx="1992">
                  <c:v>9.7466000000000008</c:v>
                </c:pt>
                <c:pt idx="1993">
                  <c:v>9.7408000000000001</c:v>
                </c:pt>
                <c:pt idx="1994">
                  <c:v>9.7367000000000008</c:v>
                </c:pt>
                <c:pt idx="1995">
                  <c:v>9.7345000000000006</c:v>
                </c:pt>
                <c:pt idx="1996">
                  <c:v>9.7332000000000001</c:v>
                </c:pt>
                <c:pt idx="1997">
                  <c:v>9.7311999999999994</c:v>
                </c:pt>
                <c:pt idx="1998">
                  <c:v>9.7286999999999999</c:v>
                </c:pt>
                <c:pt idx="1999">
                  <c:v>9.7217000000000002</c:v>
                </c:pt>
                <c:pt idx="2000">
                  <c:v>9.7088999999999999</c:v>
                </c:pt>
                <c:pt idx="2001">
                  <c:v>9.6912000000000003</c:v>
                </c:pt>
                <c:pt idx="2002">
                  <c:v>9.6738999999999997</c:v>
                </c:pt>
                <c:pt idx="2003">
                  <c:v>9.6569000000000003</c:v>
                </c:pt>
                <c:pt idx="2004">
                  <c:v>9.6367999999999991</c:v>
                </c:pt>
                <c:pt idx="2005">
                  <c:v>9.6136999999999997</c:v>
                </c:pt>
                <c:pt idx="2006">
                  <c:v>9.5876999999999999</c:v>
                </c:pt>
                <c:pt idx="2007">
                  <c:v>9.5619999999999994</c:v>
                </c:pt>
                <c:pt idx="2008">
                  <c:v>9.5355000000000008</c:v>
                </c:pt>
                <c:pt idx="2009">
                  <c:v>9.5114999999999998</c:v>
                </c:pt>
                <c:pt idx="2010">
                  <c:v>9.4870000000000001</c:v>
                </c:pt>
                <c:pt idx="2011">
                  <c:v>9.4628999999999994</c:v>
                </c:pt>
                <c:pt idx="2012">
                  <c:v>9.4375999999999998</c:v>
                </c:pt>
                <c:pt idx="2013">
                  <c:v>9.4147999999999996</c:v>
                </c:pt>
                <c:pt idx="2014">
                  <c:v>9.3954000000000004</c:v>
                </c:pt>
                <c:pt idx="2015">
                  <c:v>9.3831000000000007</c:v>
                </c:pt>
                <c:pt idx="2016">
                  <c:v>9.3762000000000008</c:v>
                </c:pt>
                <c:pt idx="2017">
                  <c:v>9.3780000000000001</c:v>
                </c:pt>
                <c:pt idx="2018">
                  <c:v>9.3835999999999995</c:v>
                </c:pt>
                <c:pt idx="2019">
                  <c:v>9.3935999999999993</c:v>
                </c:pt>
                <c:pt idx="2020">
                  <c:v>9.4038000000000004</c:v>
                </c:pt>
                <c:pt idx="2021">
                  <c:v>9.4129000000000005</c:v>
                </c:pt>
                <c:pt idx="2022">
                  <c:v>9.4184999999999999</c:v>
                </c:pt>
                <c:pt idx="2023">
                  <c:v>9.4221000000000004</c:v>
                </c:pt>
                <c:pt idx="2024">
                  <c:v>9.4237000000000002</c:v>
                </c:pt>
                <c:pt idx="2025">
                  <c:v>9.4296000000000006</c:v>
                </c:pt>
                <c:pt idx="2026">
                  <c:v>9.4418000000000006</c:v>
                </c:pt>
                <c:pt idx="2027">
                  <c:v>9.4542000000000002</c:v>
                </c:pt>
                <c:pt idx="2028">
                  <c:v>9.4710000000000001</c:v>
                </c:pt>
                <c:pt idx="2029">
                  <c:v>9.4853000000000005</c:v>
                </c:pt>
                <c:pt idx="2030">
                  <c:v>9.4970999999999997</c:v>
                </c:pt>
                <c:pt idx="2031">
                  <c:v>9.5091000000000001</c:v>
                </c:pt>
                <c:pt idx="2032">
                  <c:v>9.5152999999999999</c:v>
                </c:pt>
                <c:pt idx="2033">
                  <c:v>9.5182000000000002</c:v>
                </c:pt>
                <c:pt idx="2034">
                  <c:v>9.52</c:v>
                </c:pt>
                <c:pt idx="2035">
                  <c:v>9.5228000000000002</c:v>
                </c:pt>
                <c:pt idx="2036">
                  <c:v>9.5273000000000003</c:v>
                </c:pt>
                <c:pt idx="2037">
                  <c:v>9.5342000000000002</c:v>
                </c:pt>
                <c:pt idx="2038">
                  <c:v>9.5381</c:v>
                </c:pt>
                <c:pt idx="2039">
                  <c:v>9.5426000000000002</c:v>
                </c:pt>
                <c:pt idx="2040">
                  <c:v>9.5440000000000005</c:v>
                </c:pt>
                <c:pt idx="2041">
                  <c:v>9.5450999999999997</c:v>
                </c:pt>
                <c:pt idx="2042">
                  <c:v>9.5550999999999995</c:v>
                </c:pt>
                <c:pt idx="2043">
                  <c:v>9.5701999999999998</c:v>
                </c:pt>
                <c:pt idx="2044">
                  <c:v>9.5853000000000002</c:v>
                </c:pt>
                <c:pt idx="2045">
                  <c:v>9.6024999999999991</c:v>
                </c:pt>
                <c:pt idx="2046">
                  <c:v>9.6190999999999995</c:v>
                </c:pt>
                <c:pt idx="2047">
                  <c:v>9.6341999999999999</c:v>
                </c:pt>
                <c:pt idx="2048">
                  <c:v>9.6499000000000006</c:v>
                </c:pt>
                <c:pt idx="2049">
                  <c:v>9.6683000000000003</c:v>
                </c:pt>
                <c:pt idx="2050">
                  <c:v>9.6875999999999998</c:v>
                </c:pt>
                <c:pt idx="2051">
                  <c:v>9.7047000000000008</c:v>
                </c:pt>
                <c:pt idx="2052">
                  <c:v>9.7260000000000009</c:v>
                </c:pt>
                <c:pt idx="2053">
                  <c:v>9.7469999999999999</c:v>
                </c:pt>
                <c:pt idx="2054">
                  <c:v>9.7664000000000009</c:v>
                </c:pt>
                <c:pt idx="2055">
                  <c:v>9.7834000000000003</c:v>
                </c:pt>
                <c:pt idx="2056">
                  <c:v>9.7975999999999992</c:v>
                </c:pt>
                <c:pt idx="2057">
                  <c:v>9.8142999999999994</c:v>
                </c:pt>
                <c:pt idx="2058">
                  <c:v>9.83</c:v>
                </c:pt>
                <c:pt idx="2059">
                  <c:v>9.8396000000000008</c:v>
                </c:pt>
                <c:pt idx="2060">
                  <c:v>9.8463999999999992</c:v>
                </c:pt>
                <c:pt idx="2061">
                  <c:v>9.8526000000000007</c:v>
                </c:pt>
                <c:pt idx="2062">
                  <c:v>9.8512000000000004</c:v>
                </c:pt>
                <c:pt idx="2063">
                  <c:v>9.8477999999999994</c:v>
                </c:pt>
                <c:pt idx="2064">
                  <c:v>9.8440999999999992</c:v>
                </c:pt>
                <c:pt idx="2065">
                  <c:v>9.8386999999999993</c:v>
                </c:pt>
                <c:pt idx="2066">
                  <c:v>9.8324999999999996</c:v>
                </c:pt>
                <c:pt idx="2067">
                  <c:v>9.8287999999999993</c:v>
                </c:pt>
                <c:pt idx="2068">
                  <c:v>9.8199000000000005</c:v>
                </c:pt>
                <c:pt idx="2069">
                  <c:v>9.8115000000000006</c:v>
                </c:pt>
                <c:pt idx="2070">
                  <c:v>9.8032000000000004</c:v>
                </c:pt>
                <c:pt idx="2071">
                  <c:v>9.7957999999999998</c:v>
                </c:pt>
                <c:pt idx="2072">
                  <c:v>9.7886000000000006</c:v>
                </c:pt>
                <c:pt idx="2073">
                  <c:v>9.7881999999999998</c:v>
                </c:pt>
                <c:pt idx="2074">
                  <c:v>9.7888999999999999</c:v>
                </c:pt>
                <c:pt idx="2075">
                  <c:v>9.7835000000000001</c:v>
                </c:pt>
                <c:pt idx="2076">
                  <c:v>9.7781000000000002</c:v>
                </c:pt>
                <c:pt idx="2077">
                  <c:v>9.7683999999999997</c:v>
                </c:pt>
                <c:pt idx="2078">
                  <c:v>9.7668999999999997</c:v>
                </c:pt>
                <c:pt idx="2079">
                  <c:v>9.7703000000000007</c:v>
                </c:pt>
                <c:pt idx="2080">
                  <c:v>9.7784999999999993</c:v>
                </c:pt>
                <c:pt idx="2081">
                  <c:v>9.7913999999999994</c:v>
                </c:pt>
                <c:pt idx="2082">
                  <c:v>9.8071999999999999</c:v>
                </c:pt>
                <c:pt idx="2083">
                  <c:v>9.8299000000000003</c:v>
                </c:pt>
                <c:pt idx="2084">
                  <c:v>9.8507999999999996</c:v>
                </c:pt>
                <c:pt idx="2085">
                  <c:v>9.8739000000000008</c:v>
                </c:pt>
                <c:pt idx="2086">
                  <c:v>9.8912999999999993</c:v>
                </c:pt>
                <c:pt idx="2087">
                  <c:v>9.9063999999999997</c:v>
                </c:pt>
                <c:pt idx="2088">
                  <c:v>9.9215</c:v>
                </c:pt>
                <c:pt idx="2089">
                  <c:v>9.9448000000000008</c:v>
                </c:pt>
                <c:pt idx="2090">
                  <c:v>9.9710000000000001</c:v>
                </c:pt>
                <c:pt idx="2091">
                  <c:v>9.9954000000000001</c:v>
                </c:pt>
                <c:pt idx="2092">
                  <c:v>10.021000000000001</c:v>
                </c:pt>
                <c:pt idx="2093">
                  <c:v>10.042999999999999</c:v>
                </c:pt>
                <c:pt idx="2094">
                  <c:v>10.058999999999999</c:v>
                </c:pt>
                <c:pt idx="2095">
                  <c:v>10.077</c:v>
                </c:pt>
                <c:pt idx="2096">
                  <c:v>10.09</c:v>
                </c:pt>
                <c:pt idx="2097">
                  <c:v>10.103</c:v>
                </c:pt>
                <c:pt idx="2098">
                  <c:v>10.115</c:v>
                </c:pt>
                <c:pt idx="2099">
                  <c:v>10.125</c:v>
                </c:pt>
                <c:pt idx="2100">
                  <c:v>10.132</c:v>
                </c:pt>
                <c:pt idx="2101">
                  <c:v>10.138</c:v>
                </c:pt>
                <c:pt idx="2102">
                  <c:v>10.132999999999999</c:v>
                </c:pt>
                <c:pt idx="2103">
                  <c:v>10.125</c:v>
                </c:pt>
                <c:pt idx="2104">
                  <c:v>10.116</c:v>
                </c:pt>
                <c:pt idx="2105">
                  <c:v>10.106999999999999</c:v>
                </c:pt>
                <c:pt idx="2106">
                  <c:v>10.1</c:v>
                </c:pt>
                <c:pt idx="2107">
                  <c:v>10.099</c:v>
                </c:pt>
                <c:pt idx="2108">
                  <c:v>10.093</c:v>
                </c:pt>
                <c:pt idx="2109">
                  <c:v>10.083</c:v>
                </c:pt>
                <c:pt idx="2110">
                  <c:v>10.079000000000001</c:v>
                </c:pt>
                <c:pt idx="2111">
                  <c:v>10.071</c:v>
                </c:pt>
                <c:pt idx="2112">
                  <c:v>10.061999999999999</c:v>
                </c:pt>
                <c:pt idx="2113">
                  <c:v>10.053000000000001</c:v>
                </c:pt>
                <c:pt idx="2114">
                  <c:v>10.047000000000001</c:v>
                </c:pt>
                <c:pt idx="2115">
                  <c:v>10.042999999999999</c:v>
                </c:pt>
                <c:pt idx="2116">
                  <c:v>10.044</c:v>
                </c:pt>
                <c:pt idx="2117">
                  <c:v>10.051</c:v>
                </c:pt>
                <c:pt idx="2118">
                  <c:v>10.063000000000001</c:v>
                </c:pt>
                <c:pt idx="2119">
                  <c:v>10.08</c:v>
                </c:pt>
                <c:pt idx="2120">
                  <c:v>10.103999999999999</c:v>
                </c:pt>
                <c:pt idx="2121">
                  <c:v>10.122</c:v>
                </c:pt>
                <c:pt idx="2122">
                  <c:v>10.134</c:v>
                </c:pt>
                <c:pt idx="2123">
                  <c:v>10.141999999999999</c:v>
                </c:pt>
                <c:pt idx="2124">
                  <c:v>10.146000000000001</c:v>
                </c:pt>
                <c:pt idx="2125">
                  <c:v>10.148999999999999</c:v>
                </c:pt>
                <c:pt idx="2126">
                  <c:v>10.146000000000001</c:v>
                </c:pt>
                <c:pt idx="2127">
                  <c:v>10.146000000000001</c:v>
                </c:pt>
                <c:pt idx="2128">
                  <c:v>10.15</c:v>
                </c:pt>
                <c:pt idx="2129">
                  <c:v>10.154999999999999</c:v>
                </c:pt>
                <c:pt idx="2130">
                  <c:v>10.157999999999999</c:v>
                </c:pt>
                <c:pt idx="2131">
                  <c:v>10.159000000000001</c:v>
                </c:pt>
                <c:pt idx="2132">
                  <c:v>10.159000000000001</c:v>
                </c:pt>
                <c:pt idx="2133">
                  <c:v>10.156000000000001</c:v>
                </c:pt>
                <c:pt idx="2134">
                  <c:v>10.147</c:v>
                </c:pt>
                <c:pt idx="2135">
                  <c:v>10.134</c:v>
                </c:pt>
                <c:pt idx="2136">
                  <c:v>10.115</c:v>
                </c:pt>
                <c:pt idx="2137">
                  <c:v>10.105</c:v>
                </c:pt>
                <c:pt idx="2138">
                  <c:v>10.103</c:v>
                </c:pt>
                <c:pt idx="2139">
                  <c:v>10.099</c:v>
                </c:pt>
                <c:pt idx="2140">
                  <c:v>10.1</c:v>
                </c:pt>
                <c:pt idx="2141">
                  <c:v>10.103999999999999</c:v>
                </c:pt>
                <c:pt idx="2142">
                  <c:v>10.113</c:v>
                </c:pt>
                <c:pt idx="2143">
                  <c:v>10.125</c:v>
                </c:pt>
                <c:pt idx="2144">
                  <c:v>10.137</c:v>
                </c:pt>
                <c:pt idx="2145">
                  <c:v>10.153</c:v>
                </c:pt>
                <c:pt idx="2146">
                  <c:v>10.170999999999999</c:v>
                </c:pt>
                <c:pt idx="2147">
                  <c:v>10.194000000000001</c:v>
                </c:pt>
                <c:pt idx="2148">
                  <c:v>10.220000000000001</c:v>
                </c:pt>
                <c:pt idx="2149">
                  <c:v>10.250999999999999</c:v>
                </c:pt>
                <c:pt idx="2150">
                  <c:v>10.285</c:v>
                </c:pt>
                <c:pt idx="2151">
                  <c:v>10.318</c:v>
                </c:pt>
                <c:pt idx="2152">
                  <c:v>10.348000000000001</c:v>
                </c:pt>
                <c:pt idx="2153">
                  <c:v>10.375</c:v>
                </c:pt>
                <c:pt idx="2154">
                  <c:v>10.396000000000001</c:v>
                </c:pt>
                <c:pt idx="2155">
                  <c:v>10.413</c:v>
                </c:pt>
                <c:pt idx="2156">
                  <c:v>10.427</c:v>
                </c:pt>
                <c:pt idx="2157">
                  <c:v>10.439</c:v>
                </c:pt>
                <c:pt idx="2158">
                  <c:v>10.458</c:v>
                </c:pt>
                <c:pt idx="2159">
                  <c:v>10.475</c:v>
                </c:pt>
                <c:pt idx="2160">
                  <c:v>10.493</c:v>
                </c:pt>
                <c:pt idx="2161">
                  <c:v>10.507999999999999</c:v>
                </c:pt>
                <c:pt idx="2162">
                  <c:v>10.526</c:v>
                </c:pt>
                <c:pt idx="2163">
                  <c:v>10.545999999999999</c:v>
                </c:pt>
                <c:pt idx="2164">
                  <c:v>10.568</c:v>
                </c:pt>
                <c:pt idx="2165">
                  <c:v>10.587999999999999</c:v>
                </c:pt>
                <c:pt idx="2166">
                  <c:v>10.601000000000001</c:v>
                </c:pt>
                <c:pt idx="2167">
                  <c:v>10.606999999999999</c:v>
                </c:pt>
                <c:pt idx="2168">
                  <c:v>10.615</c:v>
                </c:pt>
                <c:pt idx="2169">
                  <c:v>10.616</c:v>
                </c:pt>
                <c:pt idx="2170">
                  <c:v>10.611000000000001</c:v>
                </c:pt>
                <c:pt idx="2171">
                  <c:v>10.605</c:v>
                </c:pt>
                <c:pt idx="2172">
                  <c:v>10.599</c:v>
                </c:pt>
                <c:pt idx="2173">
                  <c:v>10.596</c:v>
                </c:pt>
                <c:pt idx="2174">
                  <c:v>10.597</c:v>
                </c:pt>
                <c:pt idx="2175">
                  <c:v>10.599</c:v>
                </c:pt>
                <c:pt idx="2176">
                  <c:v>10.605</c:v>
                </c:pt>
                <c:pt idx="2177">
                  <c:v>10.614000000000001</c:v>
                </c:pt>
                <c:pt idx="2178">
                  <c:v>10.622</c:v>
                </c:pt>
                <c:pt idx="2179">
                  <c:v>10.63</c:v>
                </c:pt>
                <c:pt idx="2180">
                  <c:v>10.643000000000001</c:v>
                </c:pt>
                <c:pt idx="2181">
                  <c:v>10.654</c:v>
                </c:pt>
                <c:pt idx="2182">
                  <c:v>10.667999999999999</c:v>
                </c:pt>
                <c:pt idx="2183">
                  <c:v>10.685</c:v>
                </c:pt>
                <c:pt idx="2184">
                  <c:v>10.7</c:v>
                </c:pt>
                <c:pt idx="2185">
                  <c:v>10.71</c:v>
                </c:pt>
                <c:pt idx="2186">
                  <c:v>10.72</c:v>
                </c:pt>
                <c:pt idx="2187">
                  <c:v>10.734</c:v>
                </c:pt>
                <c:pt idx="2188">
                  <c:v>10.750999999999999</c:v>
                </c:pt>
                <c:pt idx="2189">
                  <c:v>10.77</c:v>
                </c:pt>
                <c:pt idx="2190">
                  <c:v>10.79</c:v>
                </c:pt>
                <c:pt idx="2191">
                  <c:v>10.81</c:v>
                </c:pt>
                <c:pt idx="2192">
                  <c:v>10.831</c:v>
                </c:pt>
                <c:pt idx="2193">
                  <c:v>10.85</c:v>
                </c:pt>
                <c:pt idx="2194">
                  <c:v>10.867000000000001</c:v>
                </c:pt>
                <c:pt idx="2195">
                  <c:v>10.874000000000001</c:v>
                </c:pt>
                <c:pt idx="2196">
                  <c:v>10.874000000000001</c:v>
                </c:pt>
                <c:pt idx="2197">
                  <c:v>10.862</c:v>
                </c:pt>
                <c:pt idx="2198">
                  <c:v>10.840999999999999</c:v>
                </c:pt>
                <c:pt idx="2199">
                  <c:v>10.815</c:v>
                </c:pt>
                <c:pt idx="2200">
                  <c:v>10.782</c:v>
                </c:pt>
                <c:pt idx="2201">
                  <c:v>10.743</c:v>
                </c:pt>
                <c:pt idx="2202">
                  <c:v>10.702</c:v>
                </c:pt>
                <c:pt idx="2203">
                  <c:v>10.673</c:v>
                </c:pt>
                <c:pt idx="2204">
                  <c:v>10.65</c:v>
                </c:pt>
                <c:pt idx="2205">
                  <c:v>10.622999999999999</c:v>
                </c:pt>
                <c:pt idx="2206">
                  <c:v>10.592000000000001</c:v>
                </c:pt>
                <c:pt idx="2207">
                  <c:v>10.558999999999999</c:v>
                </c:pt>
                <c:pt idx="2208">
                  <c:v>10.523999999999999</c:v>
                </c:pt>
                <c:pt idx="2209">
                  <c:v>10.481</c:v>
                </c:pt>
                <c:pt idx="2210">
                  <c:v>10.435</c:v>
                </c:pt>
                <c:pt idx="2211">
                  <c:v>10.391</c:v>
                </c:pt>
                <c:pt idx="2212">
                  <c:v>10.339</c:v>
                </c:pt>
                <c:pt idx="2213">
                  <c:v>10.294</c:v>
                </c:pt>
                <c:pt idx="2214">
                  <c:v>10.26</c:v>
                </c:pt>
                <c:pt idx="2215">
                  <c:v>10.237</c:v>
                </c:pt>
                <c:pt idx="2216">
                  <c:v>10.227</c:v>
                </c:pt>
                <c:pt idx="2217">
                  <c:v>10.231999999999999</c:v>
                </c:pt>
                <c:pt idx="2218">
                  <c:v>10.244</c:v>
                </c:pt>
                <c:pt idx="2219">
                  <c:v>10.256</c:v>
                </c:pt>
                <c:pt idx="2220">
                  <c:v>10.27</c:v>
                </c:pt>
                <c:pt idx="2221">
                  <c:v>10.282999999999999</c:v>
                </c:pt>
                <c:pt idx="2222">
                  <c:v>10.298</c:v>
                </c:pt>
                <c:pt idx="2223">
                  <c:v>10.305999999999999</c:v>
                </c:pt>
                <c:pt idx="2224">
                  <c:v>10.311</c:v>
                </c:pt>
                <c:pt idx="2225">
                  <c:v>10.318</c:v>
                </c:pt>
                <c:pt idx="2226">
                  <c:v>10.327</c:v>
                </c:pt>
                <c:pt idx="2227">
                  <c:v>10.337999999999999</c:v>
                </c:pt>
                <c:pt idx="2228">
                  <c:v>10.356999999999999</c:v>
                </c:pt>
                <c:pt idx="2229">
                  <c:v>10.375999999999999</c:v>
                </c:pt>
                <c:pt idx="2230">
                  <c:v>10.391999999999999</c:v>
                </c:pt>
                <c:pt idx="2231">
                  <c:v>10.403</c:v>
                </c:pt>
                <c:pt idx="2232">
                  <c:v>10.407999999999999</c:v>
                </c:pt>
                <c:pt idx="2233">
                  <c:v>10.404999999999999</c:v>
                </c:pt>
                <c:pt idx="2234">
                  <c:v>10.406000000000001</c:v>
                </c:pt>
                <c:pt idx="2235">
                  <c:v>10.404</c:v>
                </c:pt>
                <c:pt idx="2236">
                  <c:v>10.406000000000001</c:v>
                </c:pt>
                <c:pt idx="2237">
                  <c:v>10.411</c:v>
                </c:pt>
                <c:pt idx="2238">
                  <c:v>10.428000000000001</c:v>
                </c:pt>
                <c:pt idx="2239">
                  <c:v>10.455</c:v>
                </c:pt>
                <c:pt idx="2240">
                  <c:v>10.489000000000001</c:v>
                </c:pt>
                <c:pt idx="2241">
                  <c:v>10.534000000000001</c:v>
                </c:pt>
                <c:pt idx="2242">
                  <c:v>10.592000000000001</c:v>
                </c:pt>
                <c:pt idx="2243">
                  <c:v>10.651</c:v>
                </c:pt>
                <c:pt idx="2244">
                  <c:v>10.71</c:v>
                </c:pt>
                <c:pt idx="2245">
                  <c:v>10.766</c:v>
                </c:pt>
                <c:pt idx="2246">
                  <c:v>10.811</c:v>
                </c:pt>
                <c:pt idx="2247">
                  <c:v>10.853999999999999</c:v>
                </c:pt>
                <c:pt idx="2248">
                  <c:v>10.897</c:v>
                </c:pt>
                <c:pt idx="2249">
                  <c:v>10.94</c:v>
                </c:pt>
                <c:pt idx="2250">
                  <c:v>10.981999999999999</c:v>
                </c:pt>
                <c:pt idx="2251">
                  <c:v>11.026999999999999</c:v>
                </c:pt>
                <c:pt idx="2252">
                  <c:v>11.077999999999999</c:v>
                </c:pt>
                <c:pt idx="2253">
                  <c:v>11.124000000000001</c:v>
                </c:pt>
                <c:pt idx="2254">
                  <c:v>11.159000000000001</c:v>
                </c:pt>
                <c:pt idx="2255">
                  <c:v>11.189</c:v>
                </c:pt>
                <c:pt idx="2256">
                  <c:v>11.214</c:v>
                </c:pt>
                <c:pt idx="2257">
                  <c:v>11.231999999999999</c:v>
                </c:pt>
                <c:pt idx="2258">
                  <c:v>11.242000000000001</c:v>
                </c:pt>
                <c:pt idx="2259">
                  <c:v>11.247</c:v>
                </c:pt>
                <c:pt idx="2260">
                  <c:v>11.247</c:v>
                </c:pt>
                <c:pt idx="2261">
                  <c:v>11.243</c:v>
                </c:pt>
                <c:pt idx="2262">
                  <c:v>11.239000000000001</c:v>
                </c:pt>
                <c:pt idx="2263">
                  <c:v>11.236000000000001</c:v>
                </c:pt>
                <c:pt idx="2264">
                  <c:v>11.231</c:v>
                </c:pt>
                <c:pt idx="2265">
                  <c:v>11.223000000000001</c:v>
                </c:pt>
                <c:pt idx="2266">
                  <c:v>11.211</c:v>
                </c:pt>
                <c:pt idx="2267">
                  <c:v>11.196999999999999</c:v>
                </c:pt>
                <c:pt idx="2268">
                  <c:v>11.182</c:v>
                </c:pt>
                <c:pt idx="2269">
                  <c:v>11.163</c:v>
                </c:pt>
                <c:pt idx="2270">
                  <c:v>11.147</c:v>
                </c:pt>
                <c:pt idx="2271">
                  <c:v>11.137</c:v>
                </c:pt>
                <c:pt idx="2272">
                  <c:v>11.129</c:v>
                </c:pt>
                <c:pt idx="2273">
                  <c:v>11.121</c:v>
                </c:pt>
                <c:pt idx="2274">
                  <c:v>11.117000000000001</c:v>
                </c:pt>
                <c:pt idx="2275">
                  <c:v>11.119</c:v>
                </c:pt>
                <c:pt idx="2276">
                  <c:v>11.122999999999999</c:v>
                </c:pt>
                <c:pt idx="2277">
                  <c:v>11.127000000000001</c:v>
                </c:pt>
                <c:pt idx="2278">
                  <c:v>11.129</c:v>
                </c:pt>
                <c:pt idx="2279">
                  <c:v>11.13</c:v>
                </c:pt>
                <c:pt idx="2280">
                  <c:v>11.122999999999999</c:v>
                </c:pt>
                <c:pt idx="2281">
                  <c:v>11.113</c:v>
                </c:pt>
                <c:pt idx="2282">
                  <c:v>11.101000000000001</c:v>
                </c:pt>
                <c:pt idx="2283">
                  <c:v>11.086</c:v>
                </c:pt>
                <c:pt idx="2284">
                  <c:v>11.071999999999999</c:v>
                </c:pt>
                <c:pt idx="2285">
                  <c:v>11.055999999999999</c:v>
                </c:pt>
                <c:pt idx="2286">
                  <c:v>11.042</c:v>
                </c:pt>
                <c:pt idx="2287">
                  <c:v>11.032999999999999</c:v>
                </c:pt>
                <c:pt idx="2288">
                  <c:v>11.028</c:v>
                </c:pt>
                <c:pt idx="2289">
                  <c:v>11.026</c:v>
                </c:pt>
                <c:pt idx="2290">
                  <c:v>11.02</c:v>
                </c:pt>
                <c:pt idx="2291">
                  <c:v>11.009</c:v>
                </c:pt>
                <c:pt idx="2292">
                  <c:v>10.997999999999999</c:v>
                </c:pt>
                <c:pt idx="2293">
                  <c:v>10.984999999999999</c:v>
                </c:pt>
                <c:pt idx="2294">
                  <c:v>10.965999999999999</c:v>
                </c:pt>
                <c:pt idx="2295">
                  <c:v>10.949</c:v>
                </c:pt>
                <c:pt idx="2296">
                  <c:v>10.935</c:v>
                </c:pt>
                <c:pt idx="2297">
                  <c:v>10.93</c:v>
                </c:pt>
                <c:pt idx="2298">
                  <c:v>10.930999999999999</c:v>
                </c:pt>
                <c:pt idx="2299">
                  <c:v>10.94</c:v>
                </c:pt>
                <c:pt idx="2300">
                  <c:v>10.945</c:v>
                </c:pt>
                <c:pt idx="2301">
                  <c:v>10.948</c:v>
                </c:pt>
                <c:pt idx="2302">
                  <c:v>10.949</c:v>
                </c:pt>
                <c:pt idx="2303">
                  <c:v>10.946</c:v>
                </c:pt>
                <c:pt idx="2304">
                  <c:v>10.94</c:v>
                </c:pt>
                <c:pt idx="2305">
                  <c:v>10.941000000000001</c:v>
                </c:pt>
                <c:pt idx="2306">
                  <c:v>10.944000000000001</c:v>
                </c:pt>
                <c:pt idx="2307">
                  <c:v>10.951000000000001</c:v>
                </c:pt>
                <c:pt idx="2308">
                  <c:v>10.959</c:v>
                </c:pt>
                <c:pt idx="2309">
                  <c:v>10.968999999999999</c:v>
                </c:pt>
                <c:pt idx="2310">
                  <c:v>10.971</c:v>
                </c:pt>
                <c:pt idx="2311">
                  <c:v>10.97</c:v>
                </c:pt>
                <c:pt idx="2312">
                  <c:v>10.971</c:v>
                </c:pt>
                <c:pt idx="2313">
                  <c:v>10.974</c:v>
                </c:pt>
                <c:pt idx="2314">
                  <c:v>10.975</c:v>
                </c:pt>
                <c:pt idx="2315">
                  <c:v>10.975</c:v>
                </c:pt>
                <c:pt idx="2316">
                  <c:v>10.974</c:v>
                </c:pt>
                <c:pt idx="2317">
                  <c:v>10.975</c:v>
                </c:pt>
                <c:pt idx="2318">
                  <c:v>10.976000000000001</c:v>
                </c:pt>
                <c:pt idx="2319">
                  <c:v>10.978999999999999</c:v>
                </c:pt>
                <c:pt idx="2320">
                  <c:v>10.987</c:v>
                </c:pt>
                <c:pt idx="2321">
                  <c:v>11.000999999999999</c:v>
                </c:pt>
                <c:pt idx="2322">
                  <c:v>11.022</c:v>
                </c:pt>
                <c:pt idx="2323">
                  <c:v>11.047000000000001</c:v>
                </c:pt>
                <c:pt idx="2324">
                  <c:v>11.079000000000001</c:v>
                </c:pt>
                <c:pt idx="2325">
                  <c:v>11.115</c:v>
                </c:pt>
                <c:pt idx="2326">
                  <c:v>11.151</c:v>
                </c:pt>
                <c:pt idx="2327">
                  <c:v>11.188000000000001</c:v>
                </c:pt>
                <c:pt idx="2328">
                  <c:v>11.228999999999999</c:v>
                </c:pt>
                <c:pt idx="2329">
                  <c:v>11.27</c:v>
                </c:pt>
                <c:pt idx="2330">
                  <c:v>11.311999999999999</c:v>
                </c:pt>
                <c:pt idx="2331">
                  <c:v>11.348000000000001</c:v>
                </c:pt>
                <c:pt idx="2332">
                  <c:v>11.38</c:v>
                </c:pt>
                <c:pt idx="2333">
                  <c:v>11.420999999999999</c:v>
                </c:pt>
                <c:pt idx="2334">
                  <c:v>11.457000000000001</c:v>
                </c:pt>
                <c:pt idx="2335">
                  <c:v>11.484999999999999</c:v>
                </c:pt>
                <c:pt idx="2336">
                  <c:v>11.506</c:v>
                </c:pt>
                <c:pt idx="2337">
                  <c:v>11.523</c:v>
                </c:pt>
                <c:pt idx="2338">
                  <c:v>11.539</c:v>
                </c:pt>
                <c:pt idx="2339">
                  <c:v>11.545999999999999</c:v>
                </c:pt>
                <c:pt idx="2340">
                  <c:v>11.547000000000001</c:v>
                </c:pt>
                <c:pt idx="2341">
                  <c:v>11.547000000000001</c:v>
                </c:pt>
                <c:pt idx="2342">
                  <c:v>11.544</c:v>
                </c:pt>
                <c:pt idx="2343">
                  <c:v>11.538</c:v>
                </c:pt>
                <c:pt idx="2344">
                  <c:v>11.532</c:v>
                </c:pt>
                <c:pt idx="2345">
                  <c:v>11.522</c:v>
                </c:pt>
                <c:pt idx="2346">
                  <c:v>11.51</c:v>
                </c:pt>
                <c:pt idx="2347">
                  <c:v>11.493</c:v>
                </c:pt>
                <c:pt idx="2348">
                  <c:v>11.473000000000001</c:v>
                </c:pt>
                <c:pt idx="2349">
                  <c:v>11.451000000000001</c:v>
                </c:pt>
                <c:pt idx="2350">
                  <c:v>11.420999999999999</c:v>
                </c:pt>
                <c:pt idx="2351">
                  <c:v>11.385999999999999</c:v>
                </c:pt>
                <c:pt idx="2352">
                  <c:v>11.347</c:v>
                </c:pt>
                <c:pt idx="2353">
                  <c:v>11.305999999999999</c:v>
                </c:pt>
                <c:pt idx="2354">
                  <c:v>11.27</c:v>
                </c:pt>
                <c:pt idx="2355">
                  <c:v>11.238</c:v>
                </c:pt>
                <c:pt idx="2356">
                  <c:v>11.206</c:v>
                </c:pt>
                <c:pt idx="2357">
                  <c:v>11.18</c:v>
                </c:pt>
                <c:pt idx="2358">
                  <c:v>11.163</c:v>
                </c:pt>
                <c:pt idx="2359">
                  <c:v>11.154</c:v>
                </c:pt>
                <c:pt idx="2360">
                  <c:v>11.145</c:v>
                </c:pt>
                <c:pt idx="2361">
                  <c:v>11.143000000000001</c:v>
                </c:pt>
                <c:pt idx="2362">
                  <c:v>11.143000000000001</c:v>
                </c:pt>
                <c:pt idx="2363">
                  <c:v>11.14</c:v>
                </c:pt>
                <c:pt idx="2364">
                  <c:v>11.15</c:v>
                </c:pt>
                <c:pt idx="2365">
                  <c:v>11.169</c:v>
                </c:pt>
                <c:pt idx="2366">
                  <c:v>11.196999999999999</c:v>
                </c:pt>
                <c:pt idx="2367">
                  <c:v>11.234</c:v>
                </c:pt>
                <c:pt idx="2368">
                  <c:v>11.281000000000001</c:v>
                </c:pt>
                <c:pt idx="2369">
                  <c:v>11.347</c:v>
                </c:pt>
                <c:pt idx="2370">
                  <c:v>11.422000000000001</c:v>
                </c:pt>
                <c:pt idx="2371">
                  <c:v>11.509</c:v>
                </c:pt>
                <c:pt idx="2372">
                  <c:v>11.601000000000001</c:v>
                </c:pt>
                <c:pt idx="2373">
                  <c:v>11.699</c:v>
                </c:pt>
                <c:pt idx="2374">
                  <c:v>11.805999999999999</c:v>
                </c:pt>
                <c:pt idx="2375">
                  <c:v>11.914</c:v>
                </c:pt>
                <c:pt idx="2376">
                  <c:v>12.022</c:v>
                </c:pt>
                <c:pt idx="2377">
                  <c:v>12.132</c:v>
                </c:pt>
                <c:pt idx="2378">
                  <c:v>12.24</c:v>
                </c:pt>
                <c:pt idx="2379">
                  <c:v>12.355</c:v>
                </c:pt>
                <c:pt idx="2380">
                  <c:v>12.462999999999999</c:v>
                </c:pt>
                <c:pt idx="2381">
                  <c:v>12.573</c:v>
                </c:pt>
                <c:pt idx="2382">
                  <c:v>12.679</c:v>
                </c:pt>
                <c:pt idx="2383">
                  <c:v>12.773999999999999</c:v>
                </c:pt>
                <c:pt idx="2384">
                  <c:v>12.869</c:v>
                </c:pt>
                <c:pt idx="2385">
                  <c:v>12.96</c:v>
                </c:pt>
                <c:pt idx="2386">
                  <c:v>13.044</c:v>
                </c:pt>
                <c:pt idx="2387">
                  <c:v>13.116</c:v>
                </c:pt>
                <c:pt idx="2388">
                  <c:v>13.189</c:v>
                </c:pt>
                <c:pt idx="2389">
                  <c:v>13.285</c:v>
                </c:pt>
                <c:pt idx="2390">
                  <c:v>13.401</c:v>
                </c:pt>
                <c:pt idx="2391">
                  <c:v>13.54</c:v>
                </c:pt>
                <c:pt idx="2392">
                  <c:v>13.698</c:v>
                </c:pt>
                <c:pt idx="2393">
                  <c:v>13.86</c:v>
                </c:pt>
                <c:pt idx="2394">
                  <c:v>14.016</c:v>
                </c:pt>
                <c:pt idx="2395">
                  <c:v>14.161</c:v>
                </c:pt>
                <c:pt idx="2396">
                  <c:v>14.298</c:v>
                </c:pt>
                <c:pt idx="2397">
                  <c:v>14.425000000000001</c:v>
                </c:pt>
                <c:pt idx="2398">
                  <c:v>14.545999999999999</c:v>
                </c:pt>
                <c:pt idx="2399">
                  <c:v>14.663</c:v>
                </c:pt>
                <c:pt idx="2400">
                  <c:v>14.768000000000001</c:v>
                </c:pt>
                <c:pt idx="2401">
                  <c:v>14.868</c:v>
                </c:pt>
                <c:pt idx="2402">
                  <c:v>14.978</c:v>
                </c:pt>
                <c:pt idx="2403">
                  <c:v>15.093</c:v>
                </c:pt>
                <c:pt idx="2404">
                  <c:v>15.215</c:v>
                </c:pt>
                <c:pt idx="2405">
                  <c:v>15.34</c:v>
                </c:pt>
                <c:pt idx="2406">
                  <c:v>15.473000000000001</c:v>
                </c:pt>
                <c:pt idx="2407">
                  <c:v>15.605</c:v>
                </c:pt>
                <c:pt idx="2408">
                  <c:v>15.734999999999999</c:v>
                </c:pt>
                <c:pt idx="2409">
                  <c:v>15.856</c:v>
                </c:pt>
                <c:pt idx="2410">
                  <c:v>15.962999999999999</c:v>
                </c:pt>
                <c:pt idx="2411">
                  <c:v>16.062999999999999</c:v>
                </c:pt>
                <c:pt idx="2412">
                  <c:v>16.172000000000001</c:v>
                </c:pt>
                <c:pt idx="2413">
                  <c:v>16.28</c:v>
                </c:pt>
                <c:pt idx="2414">
                  <c:v>16.382999999999999</c:v>
                </c:pt>
                <c:pt idx="2415">
                  <c:v>16.483000000000001</c:v>
                </c:pt>
                <c:pt idx="2416">
                  <c:v>16.571999999999999</c:v>
                </c:pt>
                <c:pt idx="2417">
                  <c:v>16.646999999999998</c:v>
                </c:pt>
                <c:pt idx="2418">
                  <c:v>16.72</c:v>
                </c:pt>
                <c:pt idx="2419">
                  <c:v>16.791</c:v>
                </c:pt>
                <c:pt idx="2420">
                  <c:v>16.856000000000002</c:v>
                </c:pt>
                <c:pt idx="2421">
                  <c:v>16.916</c:v>
                </c:pt>
                <c:pt idx="2422">
                  <c:v>16.966000000000001</c:v>
                </c:pt>
                <c:pt idx="2423">
                  <c:v>17.018999999999998</c:v>
                </c:pt>
                <c:pt idx="2424">
                  <c:v>17.071000000000002</c:v>
                </c:pt>
                <c:pt idx="2425">
                  <c:v>17.13</c:v>
                </c:pt>
                <c:pt idx="2426">
                  <c:v>17.18</c:v>
                </c:pt>
                <c:pt idx="2427">
                  <c:v>17.224</c:v>
                </c:pt>
                <c:pt idx="2428">
                  <c:v>17.277000000000001</c:v>
                </c:pt>
                <c:pt idx="2429">
                  <c:v>17.329999999999998</c:v>
                </c:pt>
                <c:pt idx="2430">
                  <c:v>17.375</c:v>
                </c:pt>
                <c:pt idx="2431">
                  <c:v>17.420999999999999</c:v>
                </c:pt>
                <c:pt idx="2432">
                  <c:v>17.468</c:v>
                </c:pt>
                <c:pt idx="2433">
                  <c:v>17.507999999999999</c:v>
                </c:pt>
                <c:pt idx="2434">
                  <c:v>17.547000000000001</c:v>
                </c:pt>
                <c:pt idx="2435">
                  <c:v>17.582999999999998</c:v>
                </c:pt>
                <c:pt idx="2436">
                  <c:v>17.61</c:v>
                </c:pt>
                <c:pt idx="2437">
                  <c:v>17.628</c:v>
                </c:pt>
                <c:pt idx="2438">
                  <c:v>17.638000000000002</c:v>
                </c:pt>
                <c:pt idx="2439">
                  <c:v>17.646000000000001</c:v>
                </c:pt>
                <c:pt idx="2440">
                  <c:v>17.654</c:v>
                </c:pt>
                <c:pt idx="2441">
                  <c:v>17.664000000000001</c:v>
                </c:pt>
                <c:pt idx="2442">
                  <c:v>17.672999999999998</c:v>
                </c:pt>
                <c:pt idx="2443">
                  <c:v>17.684999999999999</c:v>
                </c:pt>
                <c:pt idx="2444">
                  <c:v>17.690999999999999</c:v>
                </c:pt>
                <c:pt idx="2445">
                  <c:v>17.698</c:v>
                </c:pt>
                <c:pt idx="2446">
                  <c:v>17.706</c:v>
                </c:pt>
                <c:pt idx="2447">
                  <c:v>17.712</c:v>
                </c:pt>
                <c:pt idx="2448">
                  <c:v>17.72</c:v>
                </c:pt>
                <c:pt idx="2449">
                  <c:v>17.73</c:v>
                </c:pt>
                <c:pt idx="2450">
                  <c:v>17.742000000000001</c:v>
                </c:pt>
                <c:pt idx="2451">
                  <c:v>17.754999999999999</c:v>
                </c:pt>
                <c:pt idx="2452">
                  <c:v>17.766999999999999</c:v>
                </c:pt>
                <c:pt idx="2453">
                  <c:v>17.771000000000001</c:v>
                </c:pt>
                <c:pt idx="2454">
                  <c:v>17.765999999999998</c:v>
                </c:pt>
                <c:pt idx="2455">
                  <c:v>17.757000000000001</c:v>
                </c:pt>
                <c:pt idx="2456">
                  <c:v>17.745000000000001</c:v>
                </c:pt>
                <c:pt idx="2457">
                  <c:v>17.728000000000002</c:v>
                </c:pt>
                <c:pt idx="2458">
                  <c:v>17.71</c:v>
                </c:pt>
                <c:pt idx="2459">
                  <c:v>17.698</c:v>
                </c:pt>
                <c:pt idx="2460">
                  <c:v>17.686</c:v>
                </c:pt>
                <c:pt idx="2461">
                  <c:v>17.675000000000001</c:v>
                </c:pt>
                <c:pt idx="2462">
                  <c:v>17.663</c:v>
                </c:pt>
                <c:pt idx="2463">
                  <c:v>17.652000000000001</c:v>
                </c:pt>
                <c:pt idx="2464">
                  <c:v>17.646000000000001</c:v>
                </c:pt>
                <c:pt idx="2465">
                  <c:v>17.641999999999999</c:v>
                </c:pt>
                <c:pt idx="2466">
                  <c:v>17.632999999999999</c:v>
                </c:pt>
                <c:pt idx="2467">
                  <c:v>17.617000000000001</c:v>
                </c:pt>
                <c:pt idx="2468">
                  <c:v>17.600000000000001</c:v>
                </c:pt>
                <c:pt idx="2469">
                  <c:v>17.582999999999998</c:v>
                </c:pt>
                <c:pt idx="2470">
                  <c:v>17.565999999999999</c:v>
                </c:pt>
                <c:pt idx="2471">
                  <c:v>17.548999999999999</c:v>
                </c:pt>
                <c:pt idx="2472">
                  <c:v>17.533999999999999</c:v>
                </c:pt>
                <c:pt idx="2473">
                  <c:v>17.513000000000002</c:v>
                </c:pt>
                <c:pt idx="2474">
                  <c:v>17.489000000000001</c:v>
                </c:pt>
                <c:pt idx="2475">
                  <c:v>17.465</c:v>
                </c:pt>
                <c:pt idx="2476">
                  <c:v>17.440999999999999</c:v>
                </c:pt>
                <c:pt idx="2477">
                  <c:v>17.414000000000001</c:v>
                </c:pt>
                <c:pt idx="2478">
                  <c:v>17.385999999999999</c:v>
                </c:pt>
                <c:pt idx="2479">
                  <c:v>17.356000000000002</c:v>
                </c:pt>
                <c:pt idx="2480">
                  <c:v>17.324999999999999</c:v>
                </c:pt>
                <c:pt idx="2481">
                  <c:v>17.289000000000001</c:v>
                </c:pt>
                <c:pt idx="2482">
                  <c:v>17.254000000000001</c:v>
                </c:pt>
                <c:pt idx="2483">
                  <c:v>17.228999999999999</c:v>
                </c:pt>
                <c:pt idx="2484">
                  <c:v>17.210999999999999</c:v>
                </c:pt>
                <c:pt idx="2485">
                  <c:v>17.195</c:v>
                </c:pt>
                <c:pt idx="2486">
                  <c:v>17.18</c:v>
                </c:pt>
                <c:pt idx="2487">
                  <c:v>17.158000000000001</c:v>
                </c:pt>
                <c:pt idx="2488">
                  <c:v>17.123000000000001</c:v>
                </c:pt>
                <c:pt idx="2489">
                  <c:v>17.079999999999998</c:v>
                </c:pt>
                <c:pt idx="2490">
                  <c:v>17.033000000000001</c:v>
                </c:pt>
                <c:pt idx="2491">
                  <c:v>16.988</c:v>
                </c:pt>
                <c:pt idx="2492">
                  <c:v>16.945</c:v>
                </c:pt>
                <c:pt idx="2493">
                  <c:v>16.899999999999999</c:v>
                </c:pt>
                <c:pt idx="2494">
                  <c:v>16.859000000000002</c:v>
                </c:pt>
                <c:pt idx="2495">
                  <c:v>16.812999999999999</c:v>
                </c:pt>
                <c:pt idx="2496">
                  <c:v>16.768000000000001</c:v>
                </c:pt>
                <c:pt idx="2497">
                  <c:v>16.739000000000001</c:v>
                </c:pt>
                <c:pt idx="2498">
                  <c:v>16.715</c:v>
                </c:pt>
                <c:pt idx="2499">
                  <c:v>16.684000000000001</c:v>
                </c:pt>
                <c:pt idx="2500">
                  <c:v>16.649999999999999</c:v>
                </c:pt>
                <c:pt idx="2501">
                  <c:v>16.616</c:v>
                </c:pt>
                <c:pt idx="2502">
                  <c:v>16.591000000000001</c:v>
                </c:pt>
                <c:pt idx="2503">
                  <c:v>16.577000000000002</c:v>
                </c:pt>
                <c:pt idx="2504">
                  <c:v>16.559999999999999</c:v>
                </c:pt>
                <c:pt idx="2505">
                  <c:v>16.547000000000001</c:v>
                </c:pt>
                <c:pt idx="2506">
                  <c:v>16.539000000000001</c:v>
                </c:pt>
                <c:pt idx="2507">
                  <c:v>16.54</c:v>
                </c:pt>
                <c:pt idx="2508">
                  <c:v>16.548999999999999</c:v>
                </c:pt>
                <c:pt idx="2509">
                  <c:v>16.562999999999999</c:v>
                </c:pt>
                <c:pt idx="2510">
                  <c:v>16.588000000000001</c:v>
                </c:pt>
                <c:pt idx="2511">
                  <c:v>16.626000000000001</c:v>
                </c:pt>
                <c:pt idx="2512">
                  <c:v>16.673999999999999</c:v>
                </c:pt>
                <c:pt idx="2513">
                  <c:v>16.721</c:v>
                </c:pt>
                <c:pt idx="2514">
                  <c:v>16.771999999999998</c:v>
                </c:pt>
                <c:pt idx="2515">
                  <c:v>16.829999999999998</c:v>
                </c:pt>
                <c:pt idx="2516">
                  <c:v>16.893000000000001</c:v>
                </c:pt>
                <c:pt idx="2517">
                  <c:v>16.954000000000001</c:v>
                </c:pt>
                <c:pt idx="2518">
                  <c:v>17.012</c:v>
                </c:pt>
                <c:pt idx="2519">
                  <c:v>17.068999999999999</c:v>
                </c:pt>
                <c:pt idx="2520">
                  <c:v>17.123000000000001</c:v>
                </c:pt>
                <c:pt idx="2521">
                  <c:v>17.184999999999999</c:v>
                </c:pt>
                <c:pt idx="2522">
                  <c:v>17.245999999999999</c:v>
                </c:pt>
                <c:pt idx="2523">
                  <c:v>17.300999999999998</c:v>
                </c:pt>
                <c:pt idx="2524">
                  <c:v>17.352</c:v>
                </c:pt>
                <c:pt idx="2525">
                  <c:v>17.407</c:v>
                </c:pt>
                <c:pt idx="2526">
                  <c:v>17.457000000000001</c:v>
                </c:pt>
                <c:pt idx="2527">
                  <c:v>17.507999999999999</c:v>
                </c:pt>
                <c:pt idx="2528">
                  <c:v>17.562999999999999</c:v>
                </c:pt>
                <c:pt idx="2529">
                  <c:v>17.628</c:v>
                </c:pt>
                <c:pt idx="2530">
                  <c:v>17.693000000000001</c:v>
                </c:pt>
                <c:pt idx="2531">
                  <c:v>17.751999999999999</c:v>
                </c:pt>
                <c:pt idx="2532">
                  <c:v>17.814</c:v>
                </c:pt>
                <c:pt idx="2533">
                  <c:v>17.87</c:v>
                </c:pt>
                <c:pt idx="2534">
                  <c:v>17.917000000000002</c:v>
                </c:pt>
                <c:pt idx="2535">
                  <c:v>17.954000000000001</c:v>
                </c:pt>
                <c:pt idx="2536">
                  <c:v>17.984000000000002</c:v>
                </c:pt>
                <c:pt idx="2537">
                  <c:v>18.007000000000001</c:v>
                </c:pt>
                <c:pt idx="2538">
                  <c:v>18.026</c:v>
                </c:pt>
                <c:pt idx="2539">
                  <c:v>18.04</c:v>
                </c:pt>
                <c:pt idx="2540">
                  <c:v>18.050999999999998</c:v>
                </c:pt>
                <c:pt idx="2541">
                  <c:v>18.059000000000001</c:v>
                </c:pt>
                <c:pt idx="2542">
                  <c:v>18.065999999999999</c:v>
                </c:pt>
                <c:pt idx="2543">
                  <c:v>18.09</c:v>
                </c:pt>
                <c:pt idx="2544">
                  <c:v>18.143999999999998</c:v>
                </c:pt>
                <c:pt idx="2545">
                  <c:v>18.222999999999999</c:v>
                </c:pt>
                <c:pt idx="2546">
                  <c:v>18.311</c:v>
                </c:pt>
                <c:pt idx="2547">
                  <c:v>18.393999999999998</c:v>
                </c:pt>
                <c:pt idx="2548">
                  <c:v>18.463000000000001</c:v>
                </c:pt>
                <c:pt idx="2549">
                  <c:v>18.521000000000001</c:v>
                </c:pt>
                <c:pt idx="2550">
                  <c:v>18.576000000000001</c:v>
                </c:pt>
                <c:pt idx="2551">
                  <c:v>18.626999999999999</c:v>
                </c:pt>
                <c:pt idx="2552">
                  <c:v>18.683</c:v>
                </c:pt>
                <c:pt idx="2553">
                  <c:v>18.748999999999999</c:v>
                </c:pt>
                <c:pt idx="2554">
                  <c:v>18.824999999999999</c:v>
                </c:pt>
                <c:pt idx="2555">
                  <c:v>18.899999999999999</c:v>
                </c:pt>
                <c:pt idx="2556">
                  <c:v>18.971</c:v>
                </c:pt>
                <c:pt idx="2557">
                  <c:v>19.04</c:v>
                </c:pt>
                <c:pt idx="2558">
                  <c:v>19.100999999999999</c:v>
                </c:pt>
                <c:pt idx="2559">
                  <c:v>19.148</c:v>
                </c:pt>
                <c:pt idx="2560">
                  <c:v>19.186</c:v>
                </c:pt>
                <c:pt idx="2561">
                  <c:v>19.222000000000001</c:v>
                </c:pt>
                <c:pt idx="2562">
                  <c:v>19.262</c:v>
                </c:pt>
                <c:pt idx="2563">
                  <c:v>19.314</c:v>
                </c:pt>
                <c:pt idx="2564">
                  <c:v>19.385000000000002</c:v>
                </c:pt>
                <c:pt idx="2565">
                  <c:v>19.466999999999999</c:v>
                </c:pt>
                <c:pt idx="2566">
                  <c:v>19.553000000000001</c:v>
                </c:pt>
                <c:pt idx="2567">
                  <c:v>19.646000000000001</c:v>
                </c:pt>
                <c:pt idx="2568">
                  <c:v>19.742999999999999</c:v>
                </c:pt>
                <c:pt idx="2569">
                  <c:v>19.841000000000001</c:v>
                </c:pt>
                <c:pt idx="2570">
                  <c:v>19.928000000000001</c:v>
                </c:pt>
                <c:pt idx="2571">
                  <c:v>20.001000000000001</c:v>
                </c:pt>
                <c:pt idx="2572">
                  <c:v>20.065000000000001</c:v>
                </c:pt>
                <c:pt idx="2573">
                  <c:v>20.116</c:v>
                </c:pt>
                <c:pt idx="2574">
                  <c:v>20.157</c:v>
                </c:pt>
                <c:pt idx="2575">
                  <c:v>20.189</c:v>
                </c:pt>
                <c:pt idx="2576">
                  <c:v>20.210999999999999</c:v>
                </c:pt>
                <c:pt idx="2577">
                  <c:v>20.221</c:v>
                </c:pt>
                <c:pt idx="2578">
                  <c:v>20.222999999999999</c:v>
                </c:pt>
                <c:pt idx="2579">
                  <c:v>20.224</c:v>
                </c:pt>
                <c:pt idx="2580">
                  <c:v>20.219000000000001</c:v>
                </c:pt>
                <c:pt idx="2581">
                  <c:v>20.213999999999999</c:v>
                </c:pt>
                <c:pt idx="2582">
                  <c:v>20.207000000000001</c:v>
                </c:pt>
                <c:pt idx="2583">
                  <c:v>20.201000000000001</c:v>
                </c:pt>
                <c:pt idx="2584">
                  <c:v>20.196999999999999</c:v>
                </c:pt>
                <c:pt idx="2585">
                  <c:v>20.190999999999999</c:v>
                </c:pt>
                <c:pt idx="2586">
                  <c:v>20.18</c:v>
                </c:pt>
                <c:pt idx="2587">
                  <c:v>20.167999999999999</c:v>
                </c:pt>
                <c:pt idx="2588">
                  <c:v>20.148</c:v>
                </c:pt>
                <c:pt idx="2589">
                  <c:v>20.122</c:v>
                </c:pt>
                <c:pt idx="2590">
                  <c:v>20.087</c:v>
                </c:pt>
                <c:pt idx="2591">
                  <c:v>20.053000000000001</c:v>
                </c:pt>
                <c:pt idx="2592">
                  <c:v>20.02</c:v>
                </c:pt>
                <c:pt idx="2593">
                  <c:v>19.989000000000001</c:v>
                </c:pt>
                <c:pt idx="2594">
                  <c:v>19.96</c:v>
                </c:pt>
                <c:pt idx="2595">
                  <c:v>19.93</c:v>
                </c:pt>
                <c:pt idx="2596">
                  <c:v>19.911000000000001</c:v>
                </c:pt>
                <c:pt idx="2597">
                  <c:v>19.893000000000001</c:v>
                </c:pt>
                <c:pt idx="2598">
                  <c:v>19.879000000000001</c:v>
                </c:pt>
                <c:pt idx="2599">
                  <c:v>19.863</c:v>
                </c:pt>
                <c:pt idx="2600">
                  <c:v>19.850999999999999</c:v>
                </c:pt>
                <c:pt idx="2601">
                  <c:v>19.841999999999999</c:v>
                </c:pt>
                <c:pt idx="2602">
                  <c:v>19.832000000000001</c:v>
                </c:pt>
                <c:pt idx="2603">
                  <c:v>19.826000000000001</c:v>
                </c:pt>
                <c:pt idx="2604">
                  <c:v>19.829000000000001</c:v>
                </c:pt>
                <c:pt idx="2605">
                  <c:v>19.837</c:v>
                </c:pt>
                <c:pt idx="2606">
                  <c:v>19.841999999999999</c:v>
                </c:pt>
                <c:pt idx="2607">
                  <c:v>19.849</c:v>
                </c:pt>
                <c:pt idx="2608">
                  <c:v>19.853999999999999</c:v>
                </c:pt>
                <c:pt idx="2609">
                  <c:v>19.861000000000001</c:v>
                </c:pt>
                <c:pt idx="2610">
                  <c:v>19.869</c:v>
                </c:pt>
                <c:pt idx="2611">
                  <c:v>19.887</c:v>
                </c:pt>
                <c:pt idx="2612">
                  <c:v>19.911000000000001</c:v>
                </c:pt>
                <c:pt idx="2613">
                  <c:v>19.943999999999999</c:v>
                </c:pt>
                <c:pt idx="2614">
                  <c:v>19.983000000000001</c:v>
                </c:pt>
                <c:pt idx="2615">
                  <c:v>20.023</c:v>
                </c:pt>
                <c:pt idx="2616">
                  <c:v>20.062000000000001</c:v>
                </c:pt>
                <c:pt idx="2617">
                  <c:v>20.100999999999999</c:v>
                </c:pt>
                <c:pt idx="2618">
                  <c:v>20.140999999999998</c:v>
                </c:pt>
                <c:pt idx="2619">
                  <c:v>20.172999999999998</c:v>
                </c:pt>
                <c:pt idx="2620">
                  <c:v>20.204000000000001</c:v>
                </c:pt>
                <c:pt idx="2621">
                  <c:v>20.228000000000002</c:v>
                </c:pt>
                <c:pt idx="2622">
                  <c:v>20.241</c:v>
                </c:pt>
                <c:pt idx="2623">
                  <c:v>20.248999999999999</c:v>
                </c:pt>
                <c:pt idx="2624">
                  <c:v>20.257999999999999</c:v>
                </c:pt>
                <c:pt idx="2625">
                  <c:v>20.268000000000001</c:v>
                </c:pt>
                <c:pt idx="2626">
                  <c:v>20.277000000000001</c:v>
                </c:pt>
                <c:pt idx="2627">
                  <c:v>20.283999999999999</c:v>
                </c:pt>
                <c:pt idx="2628">
                  <c:v>20.29</c:v>
                </c:pt>
                <c:pt idx="2629">
                  <c:v>20.29</c:v>
                </c:pt>
                <c:pt idx="2630">
                  <c:v>20.291</c:v>
                </c:pt>
                <c:pt idx="2631">
                  <c:v>20.285</c:v>
                </c:pt>
                <c:pt idx="2632">
                  <c:v>20.283000000000001</c:v>
                </c:pt>
                <c:pt idx="2633">
                  <c:v>20.283000000000001</c:v>
                </c:pt>
                <c:pt idx="2634">
                  <c:v>20.279</c:v>
                </c:pt>
                <c:pt idx="2635">
                  <c:v>20.268000000000001</c:v>
                </c:pt>
                <c:pt idx="2636">
                  <c:v>20.259</c:v>
                </c:pt>
                <c:pt idx="2637">
                  <c:v>20.25</c:v>
                </c:pt>
                <c:pt idx="2638">
                  <c:v>20.236000000000001</c:v>
                </c:pt>
                <c:pt idx="2639">
                  <c:v>20.222999999999999</c:v>
                </c:pt>
                <c:pt idx="2640">
                  <c:v>20.21</c:v>
                </c:pt>
                <c:pt idx="2641">
                  <c:v>20.196000000000002</c:v>
                </c:pt>
                <c:pt idx="2642">
                  <c:v>20.184000000000001</c:v>
                </c:pt>
                <c:pt idx="2643">
                  <c:v>20.170999999999999</c:v>
                </c:pt>
                <c:pt idx="2644">
                  <c:v>20.157</c:v>
                </c:pt>
                <c:pt idx="2645">
                  <c:v>20.14</c:v>
                </c:pt>
                <c:pt idx="2646">
                  <c:v>20.120999999999999</c:v>
                </c:pt>
                <c:pt idx="2647">
                  <c:v>20.103000000000002</c:v>
                </c:pt>
                <c:pt idx="2648">
                  <c:v>20.085000000000001</c:v>
                </c:pt>
                <c:pt idx="2649">
                  <c:v>20.064</c:v>
                </c:pt>
                <c:pt idx="2650">
                  <c:v>20.047999999999998</c:v>
                </c:pt>
                <c:pt idx="2651">
                  <c:v>20.036000000000001</c:v>
                </c:pt>
                <c:pt idx="2652">
                  <c:v>20.016999999999999</c:v>
                </c:pt>
                <c:pt idx="2653">
                  <c:v>19.998000000000001</c:v>
                </c:pt>
                <c:pt idx="2654">
                  <c:v>19.98</c:v>
                </c:pt>
                <c:pt idx="2655">
                  <c:v>19.963000000000001</c:v>
                </c:pt>
                <c:pt idx="2656">
                  <c:v>19.95</c:v>
                </c:pt>
                <c:pt idx="2657">
                  <c:v>19.934999999999999</c:v>
                </c:pt>
                <c:pt idx="2658">
                  <c:v>19.925000000000001</c:v>
                </c:pt>
                <c:pt idx="2659">
                  <c:v>19.920000000000002</c:v>
                </c:pt>
                <c:pt idx="2660">
                  <c:v>19.920999999999999</c:v>
                </c:pt>
                <c:pt idx="2661">
                  <c:v>19.920999999999999</c:v>
                </c:pt>
                <c:pt idx="2662">
                  <c:v>19.920999999999999</c:v>
                </c:pt>
                <c:pt idx="2663">
                  <c:v>19.920999999999999</c:v>
                </c:pt>
                <c:pt idx="2664">
                  <c:v>19.920999999999999</c:v>
                </c:pt>
                <c:pt idx="2665">
                  <c:v>19.920999999999999</c:v>
                </c:pt>
                <c:pt idx="2666">
                  <c:v>19.923999999999999</c:v>
                </c:pt>
                <c:pt idx="2667">
                  <c:v>19.933</c:v>
                </c:pt>
                <c:pt idx="2668">
                  <c:v>19.943999999999999</c:v>
                </c:pt>
                <c:pt idx="2669">
                  <c:v>19.960999999999999</c:v>
                </c:pt>
                <c:pt idx="2670">
                  <c:v>19.98</c:v>
                </c:pt>
                <c:pt idx="2671">
                  <c:v>19.998999999999999</c:v>
                </c:pt>
                <c:pt idx="2672">
                  <c:v>20.021999999999998</c:v>
                </c:pt>
                <c:pt idx="2673">
                  <c:v>20.042999999999999</c:v>
                </c:pt>
                <c:pt idx="2674">
                  <c:v>20.068999999999999</c:v>
                </c:pt>
                <c:pt idx="2675">
                  <c:v>20.097000000000001</c:v>
                </c:pt>
                <c:pt idx="2676">
                  <c:v>20.126999999999999</c:v>
                </c:pt>
                <c:pt idx="2677">
                  <c:v>20.158000000000001</c:v>
                </c:pt>
                <c:pt idx="2678">
                  <c:v>20.183</c:v>
                </c:pt>
                <c:pt idx="2679">
                  <c:v>20.207000000000001</c:v>
                </c:pt>
                <c:pt idx="2680">
                  <c:v>20.231000000000002</c:v>
                </c:pt>
                <c:pt idx="2681">
                  <c:v>20.259</c:v>
                </c:pt>
                <c:pt idx="2682">
                  <c:v>20.291</c:v>
                </c:pt>
                <c:pt idx="2683">
                  <c:v>20.326000000000001</c:v>
                </c:pt>
                <c:pt idx="2684">
                  <c:v>20.356000000000002</c:v>
                </c:pt>
                <c:pt idx="2685">
                  <c:v>20.385000000000002</c:v>
                </c:pt>
                <c:pt idx="2686">
                  <c:v>20.414999999999999</c:v>
                </c:pt>
                <c:pt idx="2687">
                  <c:v>20.446000000000002</c:v>
                </c:pt>
                <c:pt idx="2688">
                  <c:v>20.481000000000002</c:v>
                </c:pt>
                <c:pt idx="2689">
                  <c:v>20.513999999999999</c:v>
                </c:pt>
                <c:pt idx="2690">
                  <c:v>20.545999999999999</c:v>
                </c:pt>
                <c:pt idx="2691">
                  <c:v>20.573</c:v>
                </c:pt>
                <c:pt idx="2692">
                  <c:v>20.599</c:v>
                </c:pt>
                <c:pt idx="2693">
                  <c:v>20.623000000000001</c:v>
                </c:pt>
                <c:pt idx="2694">
                  <c:v>20.649000000000001</c:v>
                </c:pt>
                <c:pt idx="2695">
                  <c:v>20.672999999999998</c:v>
                </c:pt>
                <c:pt idx="2696">
                  <c:v>20.696999999999999</c:v>
                </c:pt>
                <c:pt idx="2697">
                  <c:v>20.719000000000001</c:v>
                </c:pt>
                <c:pt idx="2698">
                  <c:v>20.74</c:v>
                </c:pt>
                <c:pt idx="2699">
                  <c:v>20.762</c:v>
                </c:pt>
                <c:pt idx="2700">
                  <c:v>20.786000000000001</c:v>
                </c:pt>
                <c:pt idx="2701">
                  <c:v>20.812000000000001</c:v>
                </c:pt>
                <c:pt idx="2702">
                  <c:v>20.835999999999999</c:v>
                </c:pt>
                <c:pt idx="2703">
                  <c:v>20.853000000000002</c:v>
                </c:pt>
                <c:pt idx="2704">
                  <c:v>20.864000000000001</c:v>
                </c:pt>
                <c:pt idx="2705">
                  <c:v>20.869</c:v>
                </c:pt>
                <c:pt idx="2706">
                  <c:v>20.864000000000001</c:v>
                </c:pt>
                <c:pt idx="2707">
                  <c:v>20.853999999999999</c:v>
                </c:pt>
                <c:pt idx="2708">
                  <c:v>20.841000000000001</c:v>
                </c:pt>
                <c:pt idx="2709">
                  <c:v>20.827999999999999</c:v>
                </c:pt>
                <c:pt idx="2710">
                  <c:v>20.817</c:v>
                </c:pt>
                <c:pt idx="2711">
                  <c:v>20.809000000000001</c:v>
                </c:pt>
                <c:pt idx="2712">
                  <c:v>20.802</c:v>
                </c:pt>
                <c:pt idx="2713">
                  <c:v>20.794</c:v>
                </c:pt>
                <c:pt idx="2714">
                  <c:v>20.783000000000001</c:v>
                </c:pt>
                <c:pt idx="2715">
                  <c:v>20.766999999999999</c:v>
                </c:pt>
                <c:pt idx="2716">
                  <c:v>20.745999999999999</c:v>
                </c:pt>
                <c:pt idx="2717">
                  <c:v>20.725999999999999</c:v>
                </c:pt>
                <c:pt idx="2718">
                  <c:v>20.699000000000002</c:v>
                </c:pt>
                <c:pt idx="2719">
                  <c:v>20.672999999999998</c:v>
                </c:pt>
                <c:pt idx="2720">
                  <c:v>20.643000000000001</c:v>
                </c:pt>
                <c:pt idx="2721">
                  <c:v>20.614000000000001</c:v>
                </c:pt>
                <c:pt idx="2722">
                  <c:v>20.591000000000001</c:v>
                </c:pt>
                <c:pt idx="2723">
                  <c:v>20.568000000000001</c:v>
                </c:pt>
                <c:pt idx="2724">
                  <c:v>20.547000000000001</c:v>
                </c:pt>
                <c:pt idx="2725">
                  <c:v>20.532</c:v>
                </c:pt>
                <c:pt idx="2726">
                  <c:v>20.516999999999999</c:v>
                </c:pt>
                <c:pt idx="2727">
                  <c:v>20.504999999999999</c:v>
                </c:pt>
                <c:pt idx="2728">
                  <c:v>20.495999999999999</c:v>
                </c:pt>
                <c:pt idx="2729">
                  <c:v>20.488</c:v>
                </c:pt>
                <c:pt idx="2730">
                  <c:v>20.478999999999999</c:v>
                </c:pt>
                <c:pt idx="2731">
                  <c:v>20.469000000000001</c:v>
                </c:pt>
                <c:pt idx="2732">
                  <c:v>20.46</c:v>
                </c:pt>
                <c:pt idx="2733">
                  <c:v>20.452000000000002</c:v>
                </c:pt>
                <c:pt idx="2734">
                  <c:v>20.443999999999999</c:v>
                </c:pt>
                <c:pt idx="2735">
                  <c:v>20.446999999999999</c:v>
                </c:pt>
                <c:pt idx="2736">
                  <c:v>20.456</c:v>
                </c:pt>
                <c:pt idx="2737">
                  <c:v>20.472999999999999</c:v>
                </c:pt>
                <c:pt idx="2738">
                  <c:v>20.495999999999999</c:v>
                </c:pt>
                <c:pt idx="2739">
                  <c:v>20.521999999999998</c:v>
                </c:pt>
                <c:pt idx="2740">
                  <c:v>20.550999999999998</c:v>
                </c:pt>
                <c:pt idx="2741">
                  <c:v>20.582000000000001</c:v>
                </c:pt>
                <c:pt idx="2742">
                  <c:v>20.61</c:v>
                </c:pt>
                <c:pt idx="2743">
                  <c:v>20.635999999999999</c:v>
                </c:pt>
                <c:pt idx="2744">
                  <c:v>20.664999999999999</c:v>
                </c:pt>
                <c:pt idx="2745">
                  <c:v>20.693999999999999</c:v>
                </c:pt>
                <c:pt idx="2746">
                  <c:v>20.718</c:v>
                </c:pt>
                <c:pt idx="2747">
                  <c:v>20.745000000000001</c:v>
                </c:pt>
                <c:pt idx="2748">
                  <c:v>20.765000000000001</c:v>
                </c:pt>
                <c:pt idx="2749">
                  <c:v>20.777999999999999</c:v>
                </c:pt>
                <c:pt idx="2750">
                  <c:v>20.786000000000001</c:v>
                </c:pt>
                <c:pt idx="2751">
                  <c:v>20.786999999999999</c:v>
                </c:pt>
                <c:pt idx="2752">
                  <c:v>20.780999999999999</c:v>
                </c:pt>
                <c:pt idx="2753">
                  <c:v>20.771000000000001</c:v>
                </c:pt>
                <c:pt idx="2754">
                  <c:v>20.756</c:v>
                </c:pt>
                <c:pt idx="2755">
                  <c:v>20.734999999999999</c:v>
                </c:pt>
                <c:pt idx="2756">
                  <c:v>20.716999999999999</c:v>
                </c:pt>
                <c:pt idx="2757">
                  <c:v>20.692</c:v>
                </c:pt>
                <c:pt idx="2758">
                  <c:v>20.66</c:v>
                </c:pt>
                <c:pt idx="2759">
                  <c:v>20.626000000000001</c:v>
                </c:pt>
                <c:pt idx="2760">
                  <c:v>20.587</c:v>
                </c:pt>
                <c:pt idx="2761">
                  <c:v>20.545999999999999</c:v>
                </c:pt>
                <c:pt idx="2762">
                  <c:v>20.498999999999999</c:v>
                </c:pt>
                <c:pt idx="2763">
                  <c:v>20.456</c:v>
                </c:pt>
                <c:pt idx="2764">
                  <c:v>20.428000000000001</c:v>
                </c:pt>
                <c:pt idx="2765">
                  <c:v>20.417999999999999</c:v>
                </c:pt>
                <c:pt idx="2766">
                  <c:v>20.423999999999999</c:v>
                </c:pt>
                <c:pt idx="2767">
                  <c:v>20.446999999999999</c:v>
                </c:pt>
                <c:pt idx="2768">
                  <c:v>20.478000000000002</c:v>
                </c:pt>
                <c:pt idx="2769">
                  <c:v>20.510999999999999</c:v>
                </c:pt>
                <c:pt idx="2770">
                  <c:v>20.542999999999999</c:v>
                </c:pt>
                <c:pt idx="2771">
                  <c:v>20.562000000000001</c:v>
                </c:pt>
                <c:pt idx="2772">
                  <c:v>20.573</c:v>
                </c:pt>
                <c:pt idx="2773">
                  <c:v>20.579000000000001</c:v>
                </c:pt>
                <c:pt idx="2774">
                  <c:v>20.577999999999999</c:v>
                </c:pt>
                <c:pt idx="2775">
                  <c:v>20.588000000000001</c:v>
                </c:pt>
                <c:pt idx="2776">
                  <c:v>20.606999999999999</c:v>
                </c:pt>
                <c:pt idx="2777">
                  <c:v>20.635999999999999</c:v>
                </c:pt>
                <c:pt idx="2778">
                  <c:v>20.670999999999999</c:v>
                </c:pt>
                <c:pt idx="2779">
                  <c:v>20.712</c:v>
                </c:pt>
                <c:pt idx="2780">
                  <c:v>20.756</c:v>
                </c:pt>
                <c:pt idx="2781">
                  <c:v>20.802</c:v>
                </c:pt>
                <c:pt idx="2782">
                  <c:v>20.84</c:v>
                </c:pt>
                <c:pt idx="2783">
                  <c:v>20.876000000000001</c:v>
                </c:pt>
                <c:pt idx="2784">
                  <c:v>20.907</c:v>
                </c:pt>
                <c:pt idx="2785">
                  <c:v>20.93</c:v>
                </c:pt>
                <c:pt idx="2786">
                  <c:v>20.945</c:v>
                </c:pt>
                <c:pt idx="2787">
                  <c:v>20.959</c:v>
                </c:pt>
                <c:pt idx="2788">
                  <c:v>20.977</c:v>
                </c:pt>
                <c:pt idx="2789">
                  <c:v>20.995999999999999</c:v>
                </c:pt>
                <c:pt idx="2790">
                  <c:v>21.012</c:v>
                </c:pt>
                <c:pt idx="2791">
                  <c:v>21.021000000000001</c:v>
                </c:pt>
                <c:pt idx="2792">
                  <c:v>21.027000000000001</c:v>
                </c:pt>
                <c:pt idx="2793">
                  <c:v>21.026</c:v>
                </c:pt>
                <c:pt idx="2794">
                  <c:v>21.018000000000001</c:v>
                </c:pt>
                <c:pt idx="2795">
                  <c:v>21.004999999999999</c:v>
                </c:pt>
                <c:pt idx="2796">
                  <c:v>20.986000000000001</c:v>
                </c:pt>
                <c:pt idx="2797">
                  <c:v>20.960999999999999</c:v>
                </c:pt>
                <c:pt idx="2798">
                  <c:v>20.927</c:v>
                </c:pt>
                <c:pt idx="2799">
                  <c:v>20.881</c:v>
                </c:pt>
                <c:pt idx="2800">
                  <c:v>20.829000000000001</c:v>
                </c:pt>
                <c:pt idx="2801">
                  <c:v>20.776</c:v>
                </c:pt>
                <c:pt idx="2802">
                  <c:v>20.722999999999999</c:v>
                </c:pt>
                <c:pt idx="2803">
                  <c:v>20.667999999999999</c:v>
                </c:pt>
                <c:pt idx="2804">
                  <c:v>20.611999999999998</c:v>
                </c:pt>
                <c:pt idx="2805">
                  <c:v>20.558</c:v>
                </c:pt>
                <c:pt idx="2806">
                  <c:v>20.5</c:v>
                </c:pt>
                <c:pt idx="2807">
                  <c:v>20.434000000000001</c:v>
                </c:pt>
                <c:pt idx="2808">
                  <c:v>20.37</c:v>
                </c:pt>
                <c:pt idx="2809">
                  <c:v>20.315999999999999</c:v>
                </c:pt>
                <c:pt idx="2810">
                  <c:v>20.260999999999999</c:v>
                </c:pt>
                <c:pt idx="2811">
                  <c:v>20.206</c:v>
                </c:pt>
                <c:pt idx="2812">
                  <c:v>20.158999999999999</c:v>
                </c:pt>
                <c:pt idx="2813">
                  <c:v>20.114999999999998</c:v>
                </c:pt>
                <c:pt idx="2814">
                  <c:v>20.081</c:v>
                </c:pt>
                <c:pt idx="2815">
                  <c:v>20.048999999999999</c:v>
                </c:pt>
                <c:pt idx="2816">
                  <c:v>20.016999999999999</c:v>
                </c:pt>
                <c:pt idx="2817">
                  <c:v>19.986000000000001</c:v>
                </c:pt>
                <c:pt idx="2818">
                  <c:v>19.960999999999999</c:v>
                </c:pt>
                <c:pt idx="2819">
                  <c:v>19.946999999999999</c:v>
                </c:pt>
                <c:pt idx="2820">
                  <c:v>19.942</c:v>
                </c:pt>
                <c:pt idx="2821">
                  <c:v>19.95</c:v>
                </c:pt>
                <c:pt idx="2822">
                  <c:v>19.963000000000001</c:v>
                </c:pt>
                <c:pt idx="2823">
                  <c:v>19.981000000000002</c:v>
                </c:pt>
                <c:pt idx="2824">
                  <c:v>20.004000000000001</c:v>
                </c:pt>
                <c:pt idx="2825">
                  <c:v>20.027999999999999</c:v>
                </c:pt>
                <c:pt idx="2826">
                  <c:v>20.058</c:v>
                </c:pt>
                <c:pt idx="2827">
                  <c:v>20.097999999999999</c:v>
                </c:pt>
                <c:pt idx="2828">
                  <c:v>20.141999999999999</c:v>
                </c:pt>
                <c:pt idx="2829">
                  <c:v>20.184999999999999</c:v>
                </c:pt>
                <c:pt idx="2830">
                  <c:v>20.234000000000002</c:v>
                </c:pt>
                <c:pt idx="2831">
                  <c:v>20.291</c:v>
                </c:pt>
                <c:pt idx="2832">
                  <c:v>20.347999999999999</c:v>
                </c:pt>
                <c:pt idx="2833">
                  <c:v>20.401</c:v>
                </c:pt>
                <c:pt idx="2834">
                  <c:v>20.451000000000001</c:v>
                </c:pt>
                <c:pt idx="2835">
                  <c:v>20.501999999999999</c:v>
                </c:pt>
                <c:pt idx="2836">
                  <c:v>20.552</c:v>
                </c:pt>
                <c:pt idx="2837">
                  <c:v>20.6</c:v>
                </c:pt>
                <c:pt idx="2838">
                  <c:v>20.637</c:v>
                </c:pt>
                <c:pt idx="2839">
                  <c:v>20.667999999999999</c:v>
                </c:pt>
                <c:pt idx="2840">
                  <c:v>20.696000000000002</c:v>
                </c:pt>
                <c:pt idx="2841">
                  <c:v>20.725000000000001</c:v>
                </c:pt>
                <c:pt idx="2842">
                  <c:v>20.754000000000001</c:v>
                </c:pt>
                <c:pt idx="2843">
                  <c:v>20.78</c:v>
                </c:pt>
                <c:pt idx="2844">
                  <c:v>20.798999999999999</c:v>
                </c:pt>
                <c:pt idx="2845">
                  <c:v>20.814</c:v>
                </c:pt>
                <c:pt idx="2846">
                  <c:v>20.832000000000001</c:v>
                </c:pt>
                <c:pt idx="2847">
                  <c:v>20.855</c:v>
                </c:pt>
                <c:pt idx="2848">
                  <c:v>20.873000000000001</c:v>
                </c:pt>
                <c:pt idx="2849">
                  <c:v>20.882999999999999</c:v>
                </c:pt>
                <c:pt idx="2850">
                  <c:v>20.888999999999999</c:v>
                </c:pt>
                <c:pt idx="2851">
                  <c:v>20.89</c:v>
                </c:pt>
                <c:pt idx="2852">
                  <c:v>20.879000000000001</c:v>
                </c:pt>
                <c:pt idx="2853">
                  <c:v>20.861999999999998</c:v>
                </c:pt>
                <c:pt idx="2854">
                  <c:v>20.846</c:v>
                </c:pt>
                <c:pt idx="2855">
                  <c:v>20.826000000000001</c:v>
                </c:pt>
                <c:pt idx="2856">
                  <c:v>20.805</c:v>
                </c:pt>
                <c:pt idx="2857">
                  <c:v>20.783000000000001</c:v>
                </c:pt>
                <c:pt idx="2858">
                  <c:v>20.763999999999999</c:v>
                </c:pt>
                <c:pt idx="2859">
                  <c:v>20.742000000000001</c:v>
                </c:pt>
                <c:pt idx="2860">
                  <c:v>20.716000000000001</c:v>
                </c:pt>
                <c:pt idx="2861">
                  <c:v>20.687999999999999</c:v>
                </c:pt>
                <c:pt idx="2862">
                  <c:v>20.658999999999999</c:v>
                </c:pt>
                <c:pt idx="2863">
                  <c:v>20.63</c:v>
                </c:pt>
                <c:pt idx="2864">
                  <c:v>20.606000000000002</c:v>
                </c:pt>
                <c:pt idx="2865">
                  <c:v>20.581</c:v>
                </c:pt>
                <c:pt idx="2866">
                  <c:v>20.561</c:v>
                </c:pt>
                <c:pt idx="2867">
                  <c:v>20.54</c:v>
                </c:pt>
                <c:pt idx="2868">
                  <c:v>20.518999999999998</c:v>
                </c:pt>
                <c:pt idx="2869">
                  <c:v>20.498999999999999</c:v>
                </c:pt>
                <c:pt idx="2870">
                  <c:v>20.478999999999999</c:v>
                </c:pt>
                <c:pt idx="2871">
                  <c:v>20.460999999999999</c:v>
                </c:pt>
                <c:pt idx="2872">
                  <c:v>20.449000000000002</c:v>
                </c:pt>
                <c:pt idx="2873">
                  <c:v>20.434999999999999</c:v>
                </c:pt>
                <c:pt idx="2874">
                  <c:v>20.419</c:v>
                </c:pt>
                <c:pt idx="2875">
                  <c:v>20.405999999999999</c:v>
                </c:pt>
                <c:pt idx="2876">
                  <c:v>20.398</c:v>
                </c:pt>
                <c:pt idx="2877">
                  <c:v>20.396000000000001</c:v>
                </c:pt>
                <c:pt idx="2878">
                  <c:v>20.396999999999998</c:v>
                </c:pt>
                <c:pt idx="2879">
                  <c:v>20.401</c:v>
                </c:pt>
                <c:pt idx="2880">
                  <c:v>20.404</c:v>
                </c:pt>
                <c:pt idx="2881">
                  <c:v>20.407</c:v>
                </c:pt>
                <c:pt idx="2882">
                  <c:v>20.417999999999999</c:v>
                </c:pt>
                <c:pt idx="2883">
                  <c:v>20.425000000000001</c:v>
                </c:pt>
                <c:pt idx="2884">
                  <c:v>20.434000000000001</c:v>
                </c:pt>
                <c:pt idx="2885">
                  <c:v>20.443000000000001</c:v>
                </c:pt>
                <c:pt idx="2886">
                  <c:v>20.452000000000002</c:v>
                </c:pt>
                <c:pt idx="2887">
                  <c:v>20.457999999999998</c:v>
                </c:pt>
                <c:pt idx="2888">
                  <c:v>20.459</c:v>
                </c:pt>
                <c:pt idx="2889">
                  <c:v>20.463999999999999</c:v>
                </c:pt>
                <c:pt idx="2890">
                  <c:v>20.471</c:v>
                </c:pt>
                <c:pt idx="2891">
                  <c:v>20.478999999999999</c:v>
                </c:pt>
                <c:pt idx="2892">
                  <c:v>20.492000000000001</c:v>
                </c:pt>
                <c:pt idx="2893">
                  <c:v>20.501999999999999</c:v>
                </c:pt>
                <c:pt idx="2894">
                  <c:v>20.513000000000002</c:v>
                </c:pt>
                <c:pt idx="2895">
                  <c:v>20.523</c:v>
                </c:pt>
                <c:pt idx="2896">
                  <c:v>20.529</c:v>
                </c:pt>
                <c:pt idx="2897">
                  <c:v>20.533999999999999</c:v>
                </c:pt>
                <c:pt idx="2898">
                  <c:v>20.538</c:v>
                </c:pt>
                <c:pt idx="2899">
                  <c:v>20.547000000000001</c:v>
                </c:pt>
                <c:pt idx="2900">
                  <c:v>20.558</c:v>
                </c:pt>
                <c:pt idx="2901">
                  <c:v>20.57</c:v>
                </c:pt>
                <c:pt idx="2902">
                  <c:v>20.576000000000001</c:v>
                </c:pt>
                <c:pt idx="2903">
                  <c:v>20.581</c:v>
                </c:pt>
                <c:pt idx="2904">
                  <c:v>20.581</c:v>
                </c:pt>
                <c:pt idx="2905">
                  <c:v>20.577000000000002</c:v>
                </c:pt>
                <c:pt idx="2906">
                  <c:v>20.574999999999999</c:v>
                </c:pt>
                <c:pt idx="2907">
                  <c:v>20.57</c:v>
                </c:pt>
                <c:pt idx="2908">
                  <c:v>20.568999999999999</c:v>
                </c:pt>
                <c:pt idx="2909">
                  <c:v>20.565999999999999</c:v>
                </c:pt>
                <c:pt idx="2910">
                  <c:v>20.568000000000001</c:v>
                </c:pt>
                <c:pt idx="2911">
                  <c:v>20.57</c:v>
                </c:pt>
                <c:pt idx="2912">
                  <c:v>20.577999999999999</c:v>
                </c:pt>
                <c:pt idx="2913">
                  <c:v>20.59</c:v>
                </c:pt>
                <c:pt idx="2914">
                  <c:v>20.600999999999999</c:v>
                </c:pt>
                <c:pt idx="2915">
                  <c:v>20.611999999999998</c:v>
                </c:pt>
                <c:pt idx="2916">
                  <c:v>20.616</c:v>
                </c:pt>
                <c:pt idx="2917">
                  <c:v>20.617000000000001</c:v>
                </c:pt>
                <c:pt idx="2918">
                  <c:v>20.623000000000001</c:v>
                </c:pt>
                <c:pt idx="2919">
                  <c:v>20.631</c:v>
                </c:pt>
                <c:pt idx="2920">
                  <c:v>20.643000000000001</c:v>
                </c:pt>
                <c:pt idx="2921">
                  <c:v>20.661999999999999</c:v>
                </c:pt>
                <c:pt idx="2922">
                  <c:v>20.693000000000001</c:v>
                </c:pt>
                <c:pt idx="2923">
                  <c:v>20.728999999999999</c:v>
                </c:pt>
                <c:pt idx="2924">
                  <c:v>20.765999999999998</c:v>
                </c:pt>
                <c:pt idx="2925">
                  <c:v>20.805</c:v>
                </c:pt>
                <c:pt idx="2926">
                  <c:v>20.861999999999998</c:v>
                </c:pt>
                <c:pt idx="2927">
                  <c:v>20.936</c:v>
                </c:pt>
                <c:pt idx="2928">
                  <c:v>21.007999999999999</c:v>
                </c:pt>
                <c:pt idx="2929">
                  <c:v>21.084</c:v>
                </c:pt>
                <c:pt idx="2930">
                  <c:v>21.151</c:v>
                </c:pt>
                <c:pt idx="2931">
                  <c:v>21.222000000000001</c:v>
                </c:pt>
                <c:pt idx="2932">
                  <c:v>21.297999999999998</c:v>
                </c:pt>
                <c:pt idx="2933">
                  <c:v>21.363</c:v>
                </c:pt>
                <c:pt idx="2934">
                  <c:v>21.420999999999999</c:v>
                </c:pt>
                <c:pt idx="2935">
                  <c:v>21.484999999999999</c:v>
                </c:pt>
                <c:pt idx="2936">
                  <c:v>21.550999999999998</c:v>
                </c:pt>
                <c:pt idx="2937">
                  <c:v>21.623000000000001</c:v>
                </c:pt>
                <c:pt idx="2938">
                  <c:v>21.712</c:v>
                </c:pt>
                <c:pt idx="2939">
                  <c:v>21.808</c:v>
                </c:pt>
                <c:pt idx="2940">
                  <c:v>21.917000000000002</c:v>
                </c:pt>
                <c:pt idx="2941">
                  <c:v>22.032</c:v>
                </c:pt>
                <c:pt idx="2942">
                  <c:v>22.155999999999999</c:v>
                </c:pt>
                <c:pt idx="2943">
                  <c:v>22.297999999999998</c:v>
                </c:pt>
                <c:pt idx="2944">
                  <c:v>22.452000000000002</c:v>
                </c:pt>
                <c:pt idx="2945">
                  <c:v>22.62</c:v>
                </c:pt>
                <c:pt idx="2946">
                  <c:v>22.783999999999999</c:v>
                </c:pt>
                <c:pt idx="2947">
                  <c:v>22.934999999999999</c:v>
                </c:pt>
                <c:pt idx="2948">
                  <c:v>23.08</c:v>
                </c:pt>
                <c:pt idx="2949">
                  <c:v>23.212</c:v>
                </c:pt>
                <c:pt idx="2950">
                  <c:v>23.338000000000001</c:v>
                </c:pt>
                <c:pt idx="2951">
                  <c:v>23.465</c:v>
                </c:pt>
                <c:pt idx="2952">
                  <c:v>23.596</c:v>
                </c:pt>
                <c:pt idx="2953">
                  <c:v>23.745000000000001</c:v>
                </c:pt>
                <c:pt idx="2954">
                  <c:v>23.905000000000001</c:v>
                </c:pt>
                <c:pt idx="2955">
                  <c:v>24.074000000000002</c:v>
                </c:pt>
                <c:pt idx="2956">
                  <c:v>24.241</c:v>
                </c:pt>
                <c:pt idx="2957">
                  <c:v>24.408000000000001</c:v>
                </c:pt>
                <c:pt idx="2958">
                  <c:v>24.568000000000001</c:v>
                </c:pt>
                <c:pt idx="2959">
                  <c:v>24.718</c:v>
                </c:pt>
                <c:pt idx="2960">
                  <c:v>24.867000000000001</c:v>
                </c:pt>
                <c:pt idx="2961">
                  <c:v>25.013999999999999</c:v>
                </c:pt>
                <c:pt idx="2962">
                  <c:v>25.17</c:v>
                </c:pt>
                <c:pt idx="2963">
                  <c:v>25.329000000000001</c:v>
                </c:pt>
                <c:pt idx="2964">
                  <c:v>25.48</c:v>
                </c:pt>
                <c:pt idx="2965">
                  <c:v>25.623000000000001</c:v>
                </c:pt>
                <c:pt idx="2966">
                  <c:v>25.763000000000002</c:v>
                </c:pt>
                <c:pt idx="2967">
                  <c:v>25.905999999999999</c:v>
                </c:pt>
                <c:pt idx="2968">
                  <c:v>26.05</c:v>
                </c:pt>
                <c:pt idx="2969">
                  <c:v>26.193000000000001</c:v>
                </c:pt>
                <c:pt idx="2970">
                  <c:v>26.338999999999999</c:v>
                </c:pt>
                <c:pt idx="2971">
                  <c:v>26.481999999999999</c:v>
                </c:pt>
                <c:pt idx="2972">
                  <c:v>26.617000000000001</c:v>
                </c:pt>
                <c:pt idx="2973">
                  <c:v>26.751000000000001</c:v>
                </c:pt>
                <c:pt idx="2974">
                  <c:v>26.882000000000001</c:v>
                </c:pt>
                <c:pt idx="2975">
                  <c:v>27.016999999999999</c:v>
                </c:pt>
                <c:pt idx="2976">
                  <c:v>27.138999999999999</c:v>
                </c:pt>
                <c:pt idx="2977">
                  <c:v>27.251999999999999</c:v>
                </c:pt>
                <c:pt idx="2978">
                  <c:v>27.364999999999998</c:v>
                </c:pt>
                <c:pt idx="2979">
                  <c:v>27.471</c:v>
                </c:pt>
                <c:pt idx="2980">
                  <c:v>27.573</c:v>
                </c:pt>
                <c:pt idx="2981">
                  <c:v>27.667999999999999</c:v>
                </c:pt>
                <c:pt idx="2982">
                  <c:v>27.76</c:v>
                </c:pt>
                <c:pt idx="2983">
                  <c:v>27.837</c:v>
                </c:pt>
                <c:pt idx="2984">
                  <c:v>27.902999999999999</c:v>
                </c:pt>
                <c:pt idx="2985">
                  <c:v>27.963000000000001</c:v>
                </c:pt>
                <c:pt idx="2986">
                  <c:v>28.007000000000001</c:v>
                </c:pt>
                <c:pt idx="2987">
                  <c:v>28.039000000000001</c:v>
                </c:pt>
                <c:pt idx="2988">
                  <c:v>28.065999999999999</c:v>
                </c:pt>
                <c:pt idx="2989">
                  <c:v>28.091999999999999</c:v>
                </c:pt>
                <c:pt idx="2990">
                  <c:v>28.119</c:v>
                </c:pt>
                <c:pt idx="2991">
                  <c:v>28.143000000000001</c:v>
                </c:pt>
                <c:pt idx="2992">
                  <c:v>28.167000000000002</c:v>
                </c:pt>
                <c:pt idx="2993">
                  <c:v>28.184000000000001</c:v>
                </c:pt>
                <c:pt idx="2994">
                  <c:v>28.196999999999999</c:v>
                </c:pt>
                <c:pt idx="2995">
                  <c:v>28.206</c:v>
                </c:pt>
                <c:pt idx="2996">
                  <c:v>28.207999999999998</c:v>
                </c:pt>
                <c:pt idx="2997">
                  <c:v>28.202999999999999</c:v>
                </c:pt>
                <c:pt idx="2998">
                  <c:v>28.195</c:v>
                </c:pt>
                <c:pt idx="2999">
                  <c:v>28.178999999999998</c:v>
                </c:pt>
                <c:pt idx="3000">
                  <c:v>28.155999999999999</c:v>
                </c:pt>
                <c:pt idx="3001">
                  <c:v>28.135999999999999</c:v>
                </c:pt>
                <c:pt idx="3002">
                  <c:v>28.117999999999999</c:v>
                </c:pt>
                <c:pt idx="3003">
                  <c:v>28.096</c:v>
                </c:pt>
                <c:pt idx="3004">
                  <c:v>28.074000000000002</c:v>
                </c:pt>
                <c:pt idx="3005">
                  <c:v>28.055</c:v>
                </c:pt>
                <c:pt idx="3006">
                  <c:v>28.035</c:v>
                </c:pt>
                <c:pt idx="3007">
                  <c:v>28.015999999999998</c:v>
                </c:pt>
                <c:pt idx="3008">
                  <c:v>27.998000000000001</c:v>
                </c:pt>
                <c:pt idx="3009">
                  <c:v>27.978000000000002</c:v>
                </c:pt>
                <c:pt idx="3010">
                  <c:v>27.96</c:v>
                </c:pt>
                <c:pt idx="3011">
                  <c:v>27.945</c:v>
                </c:pt>
                <c:pt idx="3012">
                  <c:v>27.934000000000001</c:v>
                </c:pt>
                <c:pt idx="3013">
                  <c:v>27.93</c:v>
                </c:pt>
                <c:pt idx="3014">
                  <c:v>27.927</c:v>
                </c:pt>
                <c:pt idx="3015">
                  <c:v>27.922999999999998</c:v>
                </c:pt>
                <c:pt idx="3016">
                  <c:v>27.920999999999999</c:v>
                </c:pt>
                <c:pt idx="3017">
                  <c:v>27.920999999999999</c:v>
                </c:pt>
                <c:pt idx="3018">
                  <c:v>27.916</c:v>
                </c:pt>
                <c:pt idx="3019">
                  <c:v>27.914000000000001</c:v>
                </c:pt>
                <c:pt idx="3020">
                  <c:v>27.911000000000001</c:v>
                </c:pt>
                <c:pt idx="3021">
                  <c:v>27.904</c:v>
                </c:pt>
                <c:pt idx="3022">
                  <c:v>27.895</c:v>
                </c:pt>
                <c:pt idx="3023">
                  <c:v>27.888999999999999</c:v>
                </c:pt>
                <c:pt idx="3024">
                  <c:v>27.885000000000002</c:v>
                </c:pt>
                <c:pt idx="3025">
                  <c:v>27.885000000000002</c:v>
                </c:pt>
                <c:pt idx="3026">
                  <c:v>27.885999999999999</c:v>
                </c:pt>
                <c:pt idx="3027">
                  <c:v>27.893999999999998</c:v>
                </c:pt>
                <c:pt idx="3028">
                  <c:v>27.907</c:v>
                </c:pt>
                <c:pt idx="3029">
                  <c:v>27.923999999999999</c:v>
                </c:pt>
                <c:pt idx="3030">
                  <c:v>27.946000000000002</c:v>
                </c:pt>
                <c:pt idx="3031">
                  <c:v>27.965</c:v>
                </c:pt>
                <c:pt idx="3032">
                  <c:v>27.986999999999998</c:v>
                </c:pt>
                <c:pt idx="3033">
                  <c:v>28.013999999999999</c:v>
                </c:pt>
                <c:pt idx="3034">
                  <c:v>28.041</c:v>
                </c:pt>
                <c:pt idx="3035">
                  <c:v>28.064</c:v>
                </c:pt>
                <c:pt idx="3036">
                  <c:v>28.084</c:v>
                </c:pt>
                <c:pt idx="3037">
                  <c:v>28.100999999999999</c:v>
                </c:pt>
                <c:pt idx="3038">
                  <c:v>28.111999999999998</c:v>
                </c:pt>
                <c:pt idx="3039">
                  <c:v>28.116</c:v>
                </c:pt>
                <c:pt idx="3040">
                  <c:v>28.11</c:v>
                </c:pt>
                <c:pt idx="3041">
                  <c:v>28.102</c:v>
                </c:pt>
                <c:pt idx="3042">
                  <c:v>28.093</c:v>
                </c:pt>
                <c:pt idx="3043">
                  <c:v>28.088000000000001</c:v>
                </c:pt>
                <c:pt idx="3044">
                  <c:v>28.084</c:v>
                </c:pt>
                <c:pt idx="3045">
                  <c:v>28.08</c:v>
                </c:pt>
                <c:pt idx="3046">
                  <c:v>28.071999999999999</c:v>
                </c:pt>
                <c:pt idx="3047">
                  <c:v>28.06</c:v>
                </c:pt>
                <c:pt idx="3048">
                  <c:v>28.042000000000002</c:v>
                </c:pt>
                <c:pt idx="3049">
                  <c:v>28.026</c:v>
                </c:pt>
                <c:pt idx="3050">
                  <c:v>28.010999999999999</c:v>
                </c:pt>
                <c:pt idx="3051">
                  <c:v>27.992000000000001</c:v>
                </c:pt>
                <c:pt idx="3052">
                  <c:v>27.98</c:v>
                </c:pt>
                <c:pt idx="3053">
                  <c:v>27.971</c:v>
                </c:pt>
                <c:pt idx="3054">
                  <c:v>27.960999999999999</c:v>
                </c:pt>
                <c:pt idx="3055">
                  <c:v>27.95</c:v>
                </c:pt>
                <c:pt idx="3056">
                  <c:v>27.937999999999999</c:v>
                </c:pt>
                <c:pt idx="3057">
                  <c:v>27.928000000000001</c:v>
                </c:pt>
                <c:pt idx="3058">
                  <c:v>27.919</c:v>
                </c:pt>
                <c:pt idx="3059">
                  <c:v>27.905000000000001</c:v>
                </c:pt>
                <c:pt idx="3060">
                  <c:v>27.891999999999999</c:v>
                </c:pt>
                <c:pt idx="3061">
                  <c:v>27.878</c:v>
                </c:pt>
                <c:pt idx="3062">
                  <c:v>27.866</c:v>
                </c:pt>
                <c:pt idx="3063">
                  <c:v>27.853999999999999</c:v>
                </c:pt>
                <c:pt idx="3064">
                  <c:v>27.837</c:v>
                </c:pt>
                <c:pt idx="3065">
                  <c:v>27.817</c:v>
                </c:pt>
                <c:pt idx="3066">
                  <c:v>27.795999999999999</c:v>
                </c:pt>
                <c:pt idx="3067">
                  <c:v>27.771000000000001</c:v>
                </c:pt>
                <c:pt idx="3068">
                  <c:v>27.744</c:v>
                </c:pt>
                <c:pt idx="3069">
                  <c:v>27.716999999999999</c:v>
                </c:pt>
                <c:pt idx="3070">
                  <c:v>27.69</c:v>
                </c:pt>
                <c:pt idx="3071">
                  <c:v>27.667999999999999</c:v>
                </c:pt>
                <c:pt idx="3072">
                  <c:v>27.65</c:v>
                </c:pt>
                <c:pt idx="3073">
                  <c:v>27.63</c:v>
                </c:pt>
                <c:pt idx="3074">
                  <c:v>27.606000000000002</c:v>
                </c:pt>
                <c:pt idx="3075">
                  <c:v>27.574999999999999</c:v>
                </c:pt>
                <c:pt idx="3076">
                  <c:v>27.529</c:v>
                </c:pt>
                <c:pt idx="3077">
                  <c:v>27.526</c:v>
                </c:pt>
                <c:pt idx="3078">
                  <c:v>27.504999999999999</c:v>
                </c:pt>
                <c:pt idx="3079">
                  <c:v>27.486000000000001</c:v>
                </c:pt>
                <c:pt idx="3080">
                  <c:v>27.47</c:v>
                </c:pt>
                <c:pt idx="3081">
                  <c:v>27.457000000000001</c:v>
                </c:pt>
                <c:pt idx="3082">
                  <c:v>27.449000000000002</c:v>
                </c:pt>
                <c:pt idx="3083">
                  <c:v>27.449000000000002</c:v>
                </c:pt>
                <c:pt idx="3084">
                  <c:v>27.449000000000002</c:v>
                </c:pt>
                <c:pt idx="3085">
                  <c:v>27.454999999999998</c:v>
                </c:pt>
                <c:pt idx="3086">
                  <c:v>27.460999999999999</c:v>
                </c:pt>
                <c:pt idx="3087">
                  <c:v>27.465</c:v>
                </c:pt>
                <c:pt idx="3088">
                  <c:v>27.469000000000001</c:v>
                </c:pt>
                <c:pt idx="3089">
                  <c:v>27.466000000000001</c:v>
                </c:pt>
                <c:pt idx="3090">
                  <c:v>27.466999999999999</c:v>
                </c:pt>
                <c:pt idx="3091">
                  <c:v>27.471</c:v>
                </c:pt>
                <c:pt idx="3092">
                  <c:v>27.477</c:v>
                </c:pt>
                <c:pt idx="3093">
                  <c:v>27.494</c:v>
                </c:pt>
                <c:pt idx="3094">
                  <c:v>27.521999999999998</c:v>
                </c:pt>
                <c:pt idx="3095">
                  <c:v>27.556999999999999</c:v>
                </c:pt>
                <c:pt idx="3096">
                  <c:v>27.597000000000001</c:v>
                </c:pt>
                <c:pt idx="3097">
                  <c:v>27.638999999999999</c:v>
                </c:pt>
                <c:pt idx="3098">
                  <c:v>27.677</c:v>
                </c:pt>
                <c:pt idx="3099">
                  <c:v>27.716000000000001</c:v>
                </c:pt>
                <c:pt idx="3100">
                  <c:v>27.759</c:v>
                </c:pt>
                <c:pt idx="3101">
                  <c:v>27.806000000000001</c:v>
                </c:pt>
                <c:pt idx="3102">
                  <c:v>27.855</c:v>
                </c:pt>
                <c:pt idx="3103">
                  <c:v>27.91</c:v>
                </c:pt>
                <c:pt idx="3104">
                  <c:v>27.963999999999999</c:v>
                </c:pt>
                <c:pt idx="3105">
                  <c:v>28.013999999999999</c:v>
                </c:pt>
                <c:pt idx="3106">
                  <c:v>28.068000000000001</c:v>
                </c:pt>
                <c:pt idx="3107">
                  <c:v>28.126999999999999</c:v>
                </c:pt>
                <c:pt idx="3108">
                  <c:v>28.178999999999998</c:v>
                </c:pt>
                <c:pt idx="3109">
                  <c:v>28.23</c:v>
                </c:pt>
                <c:pt idx="3110">
                  <c:v>28.286999999999999</c:v>
                </c:pt>
                <c:pt idx="3111">
                  <c:v>28.353000000000002</c:v>
                </c:pt>
                <c:pt idx="3112">
                  <c:v>28.420999999999999</c:v>
                </c:pt>
                <c:pt idx="3113">
                  <c:v>28.489000000000001</c:v>
                </c:pt>
                <c:pt idx="3114">
                  <c:v>28.556000000000001</c:v>
                </c:pt>
                <c:pt idx="3115">
                  <c:v>28.623999999999999</c:v>
                </c:pt>
                <c:pt idx="3116">
                  <c:v>28.686</c:v>
                </c:pt>
                <c:pt idx="3117">
                  <c:v>28.742000000000001</c:v>
                </c:pt>
                <c:pt idx="3118">
                  <c:v>28.803999999999998</c:v>
                </c:pt>
                <c:pt idx="3119">
                  <c:v>28.855</c:v>
                </c:pt>
                <c:pt idx="3120">
                  <c:v>28.901</c:v>
                </c:pt>
                <c:pt idx="3121">
                  <c:v>28.95</c:v>
                </c:pt>
                <c:pt idx="3122">
                  <c:v>28.995999999999999</c:v>
                </c:pt>
                <c:pt idx="3123">
                  <c:v>29.035</c:v>
                </c:pt>
                <c:pt idx="3124">
                  <c:v>29.07</c:v>
                </c:pt>
                <c:pt idx="3125">
                  <c:v>29.108000000000001</c:v>
                </c:pt>
                <c:pt idx="3126">
                  <c:v>29.140999999999998</c:v>
                </c:pt>
                <c:pt idx="3127">
                  <c:v>29.167999999999999</c:v>
                </c:pt>
                <c:pt idx="3128">
                  <c:v>29.187000000000001</c:v>
                </c:pt>
                <c:pt idx="3129">
                  <c:v>29.204000000000001</c:v>
                </c:pt>
                <c:pt idx="3130">
                  <c:v>29.216999999999999</c:v>
                </c:pt>
                <c:pt idx="3131">
                  <c:v>29.221</c:v>
                </c:pt>
                <c:pt idx="3132">
                  <c:v>29.222000000000001</c:v>
                </c:pt>
                <c:pt idx="3133">
                  <c:v>29.213999999999999</c:v>
                </c:pt>
                <c:pt idx="3134">
                  <c:v>29.196999999999999</c:v>
                </c:pt>
                <c:pt idx="3135">
                  <c:v>29.178000000000001</c:v>
                </c:pt>
                <c:pt idx="3136">
                  <c:v>29.158999999999999</c:v>
                </c:pt>
                <c:pt idx="3137">
                  <c:v>29.145</c:v>
                </c:pt>
                <c:pt idx="3138">
                  <c:v>29.126999999999999</c:v>
                </c:pt>
                <c:pt idx="3139">
                  <c:v>29.106999999999999</c:v>
                </c:pt>
                <c:pt idx="3140">
                  <c:v>29.085000000000001</c:v>
                </c:pt>
                <c:pt idx="3141">
                  <c:v>29.058</c:v>
                </c:pt>
                <c:pt idx="3142">
                  <c:v>29.021999999999998</c:v>
                </c:pt>
                <c:pt idx="3143">
                  <c:v>28.984000000000002</c:v>
                </c:pt>
                <c:pt idx="3144">
                  <c:v>28.949000000000002</c:v>
                </c:pt>
                <c:pt idx="3145">
                  <c:v>28.917000000000002</c:v>
                </c:pt>
                <c:pt idx="3146">
                  <c:v>28.88</c:v>
                </c:pt>
                <c:pt idx="3147">
                  <c:v>28.849</c:v>
                </c:pt>
                <c:pt idx="3148">
                  <c:v>28.835000000000001</c:v>
                </c:pt>
                <c:pt idx="3149">
                  <c:v>28.838999999999999</c:v>
                </c:pt>
                <c:pt idx="3150">
                  <c:v>28.869</c:v>
                </c:pt>
                <c:pt idx="3151">
                  <c:v>28.914000000000001</c:v>
                </c:pt>
                <c:pt idx="3152">
                  <c:v>28.969000000000001</c:v>
                </c:pt>
                <c:pt idx="3153">
                  <c:v>29.021000000000001</c:v>
                </c:pt>
                <c:pt idx="3154">
                  <c:v>29.062999999999999</c:v>
                </c:pt>
                <c:pt idx="3155">
                  <c:v>29.093</c:v>
                </c:pt>
                <c:pt idx="3156">
                  <c:v>29.105</c:v>
                </c:pt>
                <c:pt idx="3157">
                  <c:v>29.1</c:v>
                </c:pt>
                <c:pt idx="3158">
                  <c:v>29.087</c:v>
                </c:pt>
                <c:pt idx="3159">
                  <c:v>29.08</c:v>
                </c:pt>
                <c:pt idx="3160">
                  <c:v>29.076000000000001</c:v>
                </c:pt>
                <c:pt idx="3161">
                  <c:v>29.071999999999999</c:v>
                </c:pt>
                <c:pt idx="3162">
                  <c:v>29.07</c:v>
                </c:pt>
                <c:pt idx="3163">
                  <c:v>29.077999999999999</c:v>
                </c:pt>
                <c:pt idx="3164">
                  <c:v>29.09</c:v>
                </c:pt>
                <c:pt idx="3165">
                  <c:v>29.1</c:v>
                </c:pt>
                <c:pt idx="3166">
                  <c:v>29.109000000000002</c:v>
                </c:pt>
                <c:pt idx="3167">
                  <c:v>29.114999999999998</c:v>
                </c:pt>
                <c:pt idx="3168">
                  <c:v>29.111999999999998</c:v>
                </c:pt>
                <c:pt idx="3169">
                  <c:v>29.100999999999999</c:v>
                </c:pt>
                <c:pt idx="3170">
                  <c:v>29.085000000000001</c:v>
                </c:pt>
                <c:pt idx="3171">
                  <c:v>29.067</c:v>
                </c:pt>
                <c:pt idx="3172">
                  <c:v>29.044</c:v>
                </c:pt>
                <c:pt idx="3173">
                  <c:v>29.013000000000002</c:v>
                </c:pt>
                <c:pt idx="3174">
                  <c:v>28.975000000000001</c:v>
                </c:pt>
                <c:pt idx="3175">
                  <c:v>28.93</c:v>
                </c:pt>
                <c:pt idx="3176">
                  <c:v>28.888999999999999</c:v>
                </c:pt>
                <c:pt idx="3177">
                  <c:v>28.850999999999999</c:v>
                </c:pt>
                <c:pt idx="3178">
                  <c:v>28.818999999999999</c:v>
                </c:pt>
                <c:pt idx="3179">
                  <c:v>28.789000000000001</c:v>
                </c:pt>
                <c:pt idx="3180">
                  <c:v>28.76</c:v>
                </c:pt>
                <c:pt idx="3181">
                  <c:v>28.731999999999999</c:v>
                </c:pt>
                <c:pt idx="3182">
                  <c:v>28.704999999999998</c:v>
                </c:pt>
                <c:pt idx="3183">
                  <c:v>28.677</c:v>
                </c:pt>
                <c:pt idx="3184">
                  <c:v>28.649000000000001</c:v>
                </c:pt>
                <c:pt idx="3185">
                  <c:v>28.617999999999999</c:v>
                </c:pt>
                <c:pt idx="3186">
                  <c:v>28.59</c:v>
                </c:pt>
                <c:pt idx="3187">
                  <c:v>28.565999999999999</c:v>
                </c:pt>
                <c:pt idx="3188">
                  <c:v>28.542000000000002</c:v>
                </c:pt>
                <c:pt idx="3189">
                  <c:v>28.518999999999998</c:v>
                </c:pt>
                <c:pt idx="3190">
                  <c:v>28.498000000000001</c:v>
                </c:pt>
                <c:pt idx="3191">
                  <c:v>28.48</c:v>
                </c:pt>
                <c:pt idx="3192">
                  <c:v>28.466000000000001</c:v>
                </c:pt>
                <c:pt idx="3193">
                  <c:v>28.459</c:v>
                </c:pt>
                <c:pt idx="3194">
                  <c:v>28.452000000000002</c:v>
                </c:pt>
                <c:pt idx="3195">
                  <c:v>28.454999999999998</c:v>
                </c:pt>
                <c:pt idx="3196">
                  <c:v>28.462</c:v>
                </c:pt>
                <c:pt idx="3197">
                  <c:v>28.47</c:v>
                </c:pt>
                <c:pt idx="3198">
                  <c:v>28.481000000000002</c:v>
                </c:pt>
                <c:pt idx="3199">
                  <c:v>28.492999999999999</c:v>
                </c:pt>
                <c:pt idx="3200">
                  <c:v>28.507999999999999</c:v>
                </c:pt>
                <c:pt idx="3201">
                  <c:v>28.526</c:v>
                </c:pt>
                <c:pt idx="3202">
                  <c:v>28.544</c:v>
                </c:pt>
                <c:pt idx="3203">
                  <c:v>28.559000000000001</c:v>
                </c:pt>
                <c:pt idx="3204">
                  <c:v>28.571000000000002</c:v>
                </c:pt>
                <c:pt idx="3205">
                  <c:v>28.585000000000001</c:v>
                </c:pt>
                <c:pt idx="3206">
                  <c:v>28.597999999999999</c:v>
                </c:pt>
                <c:pt idx="3207">
                  <c:v>28.603999999999999</c:v>
                </c:pt>
                <c:pt idx="3208">
                  <c:v>28.61</c:v>
                </c:pt>
                <c:pt idx="3209">
                  <c:v>28.614000000000001</c:v>
                </c:pt>
                <c:pt idx="3210">
                  <c:v>28.620999999999999</c:v>
                </c:pt>
                <c:pt idx="3211">
                  <c:v>28.625</c:v>
                </c:pt>
                <c:pt idx="3212">
                  <c:v>28.628</c:v>
                </c:pt>
                <c:pt idx="3213">
                  <c:v>28.632000000000001</c:v>
                </c:pt>
                <c:pt idx="3214">
                  <c:v>28.631</c:v>
                </c:pt>
                <c:pt idx="3215">
                  <c:v>28.634</c:v>
                </c:pt>
                <c:pt idx="3216">
                  <c:v>28.638000000000002</c:v>
                </c:pt>
                <c:pt idx="3217">
                  <c:v>28.643999999999998</c:v>
                </c:pt>
                <c:pt idx="3218">
                  <c:v>28.652999999999999</c:v>
                </c:pt>
                <c:pt idx="3219">
                  <c:v>28.661000000000001</c:v>
                </c:pt>
                <c:pt idx="3220">
                  <c:v>28.669</c:v>
                </c:pt>
                <c:pt idx="3221">
                  <c:v>28.672000000000001</c:v>
                </c:pt>
                <c:pt idx="3222">
                  <c:v>28.672999999999998</c:v>
                </c:pt>
                <c:pt idx="3223">
                  <c:v>28.670999999999999</c:v>
                </c:pt>
                <c:pt idx="3224">
                  <c:v>28.664999999999999</c:v>
                </c:pt>
                <c:pt idx="3225">
                  <c:v>28.652000000000001</c:v>
                </c:pt>
                <c:pt idx="3226">
                  <c:v>28.641999999999999</c:v>
                </c:pt>
                <c:pt idx="3227">
                  <c:v>28.629000000000001</c:v>
                </c:pt>
                <c:pt idx="3228">
                  <c:v>28.611999999999998</c:v>
                </c:pt>
                <c:pt idx="3229">
                  <c:v>28.599</c:v>
                </c:pt>
                <c:pt idx="3230">
                  <c:v>28.582000000000001</c:v>
                </c:pt>
                <c:pt idx="3231">
                  <c:v>28.562000000000001</c:v>
                </c:pt>
                <c:pt idx="3232">
                  <c:v>28.545000000000002</c:v>
                </c:pt>
                <c:pt idx="3233">
                  <c:v>28.53</c:v>
                </c:pt>
                <c:pt idx="3234">
                  <c:v>28.513999999999999</c:v>
                </c:pt>
                <c:pt idx="3235">
                  <c:v>28.495999999999999</c:v>
                </c:pt>
                <c:pt idx="3236">
                  <c:v>28.486000000000001</c:v>
                </c:pt>
                <c:pt idx="3237">
                  <c:v>28.477</c:v>
                </c:pt>
                <c:pt idx="3238">
                  <c:v>28.465</c:v>
                </c:pt>
                <c:pt idx="3239">
                  <c:v>28.45</c:v>
                </c:pt>
                <c:pt idx="3240">
                  <c:v>28.437000000000001</c:v>
                </c:pt>
                <c:pt idx="3241">
                  <c:v>28.422999999999998</c:v>
                </c:pt>
                <c:pt idx="3242">
                  <c:v>28.411000000000001</c:v>
                </c:pt>
                <c:pt idx="3243">
                  <c:v>28.399000000000001</c:v>
                </c:pt>
                <c:pt idx="3244">
                  <c:v>28.395</c:v>
                </c:pt>
                <c:pt idx="3245">
                  <c:v>28.395</c:v>
                </c:pt>
                <c:pt idx="3246">
                  <c:v>28.393999999999998</c:v>
                </c:pt>
                <c:pt idx="3247">
                  <c:v>28.388999999999999</c:v>
                </c:pt>
                <c:pt idx="3248">
                  <c:v>28.378</c:v>
                </c:pt>
                <c:pt idx="3249">
                  <c:v>28.370999999999999</c:v>
                </c:pt>
                <c:pt idx="3250">
                  <c:v>28.36</c:v>
                </c:pt>
                <c:pt idx="3251">
                  <c:v>28.35</c:v>
                </c:pt>
                <c:pt idx="3252">
                  <c:v>28.337</c:v>
                </c:pt>
                <c:pt idx="3253">
                  <c:v>28.324999999999999</c:v>
                </c:pt>
                <c:pt idx="3254">
                  <c:v>28.32</c:v>
                </c:pt>
                <c:pt idx="3255">
                  <c:v>28.318999999999999</c:v>
                </c:pt>
                <c:pt idx="3256">
                  <c:v>28.315000000000001</c:v>
                </c:pt>
                <c:pt idx="3257">
                  <c:v>28.31</c:v>
                </c:pt>
                <c:pt idx="3258">
                  <c:v>28.302</c:v>
                </c:pt>
                <c:pt idx="3259">
                  <c:v>28.291</c:v>
                </c:pt>
                <c:pt idx="3260">
                  <c:v>28.277000000000001</c:v>
                </c:pt>
                <c:pt idx="3261">
                  <c:v>28.263000000000002</c:v>
                </c:pt>
                <c:pt idx="3262">
                  <c:v>28.248999999999999</c:v>
                </c:pt>
                <c:pt idx="3263">
                  <c:v>28.236999999999998</c:v>
                </c:pt>
                <c:pt idx="3264">
                  <c:v>28.227</c:v>
                </c:pt>
                <c:pt idx="3265">
                  <c:v>28.222999999999999</c:v>
                </c:pt>
                <c:pt idx="3266">
                  <c:v>28.218</c:v>
                </c:pt>
                <c:pt idx="3267">
                  <c:v>28.218</c:v>
                </c:pt>
                <c:pt idx="3268">
                  <c:v>28.219000000000001</c:v>
                </c:pt>
                <c:pt idx="3269">
                  <c:v>28.225000000000001</c:v>
                </c:pt>
                <c:pt idx="3270">
                  <c:v>28.228000000000002</c:v>
                </c:pt>
                <c:pt idx="3271">
                  <c:v>28.231999999999999</c:v>
                </c:pt>
                <c:pt idx="3272">
                  <c:v>28.234000000000002</c:v>
                </c:pt>
                <c:pt idx="3273">
                  <c:v>28.231999999999999</c:v>
                </c:pt>
                <c:pt idx="3274">
                  <c:v>28.233000000000001</c:v>
                </c:pt>
                <c:pt idx="3275">
                  <c:v>28.23</c:v>
                </c:pt>
                <c:pt idx="3276">
                  <c:v>28.231999999999999</c:v>
                </c:pt>
                <c:pt idx="3277">
                  <c:v>28.234000000000002</c:v>
                </c:pt>
                <c:pt idx="3278">
                  <c:v>28.234000000000002</c:v>
                </c:pt>
                <c:pt idx="3279">
                  <c:v>28.238</c:v>
                </c:pt>
                <c:pt idx="3280">
                  <c:v>28.244</c:v>
                </c:pt>
                <c:pt idx="3281">
                  <c:v>28.251999999999999</c:v>
                </c:pt>
                <c:pt idx="3282">
                  <c:v>28.263999999999999</c:v>
                </c:pt>
                <c:pt idx="3283">
                  <c:v>28.276</c:v>
                </c:pt>
                <c:pt idx="3284">
                  <c:v>28.289000000000001</c:v>
                </c:pt>
                <c:pt idx="3285">
                  <c:v>28.303000000000001</c:v>
                </c:pt>
                <c:pt idx="3286">
                  <c:v>28.311</c:v>
                </c:pt>
                <c:pt idx="3287">
                  <c:v>28.315999999999999</c:v>
                </c:pt>
                <c:pt idx="3288">
                  <c:v>28.321000000000002</c:v>
                </c:pt>
                <c:pt idx="3289">
                  <c:v>28.323</c:v>
                </c:pt>
                <c:pt idx="3290">
                  <c:v>28.329000000000001</c:v>
                </c:pt>
                <c:pt idx="3291">
                  <c:v>28.338000000000001</c:v>
                </c:pt>
                <c:pt idx="3292">
                  <c:v>28.349</c:v>
                </c:pt>
                <c:pt idx="3293">
                  <c:v>28.361000000000001</c:v>
                </c:pt>
                <c:pt idx="3294">
                  <c:v>28.37</c:v>
                </c:pt>
                <c:pt idx="3295">
                  <c:v>28.381</c:v>
                </c:pt>
                <c:pt idx="3296">
                  <c:v>28.393000000000001</c:v>
                </c:pt>
                <c:pt idx="3297">
                  <c:v>28.404</c:v>
                </c:pt>
                <c:pt idx="3298">
                  <c:v>28.422999999999998</c:v>
                </c:pt>
                <c:pt idx="3299">
                  <c:v>28.445</c:v>
                </c:pt>
                <c:pt idx="3300">
                  <c:v>28.468</c:v>
                </c:pt>
                <c:pt idx="3301">
                  <c:v>28.498999999999999</c:v>
                </c:pt>
                <c:pt idx="3302">
                  <c:v>28.532</c:v>
                </c:pt>
                <c:pt idx="3303">
                  <c:v>28.577000000000002</c:v>
                </c:pt>
                <c:pt idx="3304">
                  <c:v>28.635000000000002</c:v>
                </c:pt>
                <c:pt idx="3305">
                  <c:v>28.693000000000001</c:v>
                </c:pt>
                <c:pt idx="3306">
                  <c:v>28.765999999999998</c:v>
                </c:pt>
                <c:pt idx="3307">
                  <c:v>28.837</c:v>
                </c:pt>
                <c:pt idx="3308">
                  <c:v>28.895</c:v>
                </c:pt>
                <c:pt idx="3309">
                  <c:v>28.95</c:v>
                </c:pt>
                <c:pt idx="3310">
                  <c:v>29.013000000000002</c:v>
                </c:pt>
                <c:pt idx="3311">
                  <c:v>29.064</c:v>
                </c:pt>
                <c:pt idx="3312">
                  <c:v>29.102</c:v>
                </c:pt>
                <c:pt idx="3313">
                  <c:v>29.146999999999998</c:v>
                </c:pt>
                <c:pt idx="3314">
                  <c:v>29.19</c:v>
                </c:pt>
                <c:pt idx="3315">
                  <c:v>29.245000000000001</c:v>
                </c:pt>
                <c:pt idx="3316">
                  <c:v>29.308</c:v>
                </c:pt>
                <c:pt idx="3317">
                  <c:v>29.376999999999999</c:v>
                </c:pt>
                <c:pt idx="3318">
                  <c:v>29.465</c:v>
                </c:pt>
                <c:pt idx="3319">
                  <c:v>29.565999999999999</c:v>
                </c:pt>
                <c:pt idx="3320">
                  <c:v>29.693999999999999</c:v>
                </c:pt>
                <c:pt idx="3321">
                  <c:v>29.853000000000002</c:v>
                </c:pt>
                <c:pt idx="3322">
                  <c:v>30.038</c:v>
                </c:pt>
                <c:pt idx="3323">
                  <c:v>30.234999999999999</c:v>
                </c:pt>
                <c:pt idx="3324">
                  <c:v>30.42</c:v>
                </c:pt>
                <c:pt idx="3325">
                  <c:v>30.594999999999999</c:v>
                </c:pt>
                <c:pt idx="3326">
                  <c:v>30.763999999999999</c:v>
                </c:pt>
                <c:pt idx="3327">
                  <c:v>30.925000000000001</c:v>
                </c:pt>
                <c:pt idx="3328">
                  <c:v>31.077000000000002</c:v>
                </c:pt>
                <c:pt idx="3329">
                  <c:v>31.231000000000002</c:v>
                </c:pt>
                <c:pt idx="3330">
                  <c:v>31.387</c:v>
                </c:pt>
                <c:pt idx="3331">
                  <c:v>31.542000000000002</c:v>
                </c:pt>
                <c:pt idx="3332">
                  <c:v>31.69</c:v>
                </c:pt>
                <c:pt idx="3333">
                  <c:v>31.829000000000001</c:v>
                </c:pt>
                <c:pt idx="3334">
                  <c:v>31.971</c:v>
                </c:pt>
                <c:pt idx="3335">
                  <c:v>32.107999999999997</c:v>
                </c:pt>
                <c:pt idx="3336">
                  <c:v>32.243000000000002</c:v>
                </c:pt>
                <c:pt idx="3337">
                  <c:v>32.393999999999998</c:v>
                </c:pt>
                <c:pt idx="3338">
                  <c:v>32.542999999999999</c:v>
                </c:pt>
                <c:pt idx="3339">
                  <c:v>32.701000000000001</c:v>
                </c:pt>
                <c:pt idx="3340">
                  <c:v>32.874000000000002</c:v>
                </c:pt>
                <c:pt idx="3341">
                  <c:v>33.040999999999997</c:v>
                </c:pt>
                <c:pt idx="3342">
                  <c:v>33.21</c:v>
                </c:pt>
                <c:pt idx="3343">
                  <c:v>33.375999999999998</c:v>
                </c:pt>
                <c:pt idx="3344">
                  <c:v>33.545999999999999</c:v>
                </c:pt>
                <c:pt idx="3345">
                  <c:v>33.713000000000001</c:v>
                </c:pt>
                <c:pt idx="3346">
                  <c:v>33.872999999999998</c:v>
                </c:pt>
                <c:pt idx="3347">
                  <c:v>34.04</c:v>
                </c:pt>
                <c:pt idx="3348">
                  <c:v>34.195</c:v>
                </c:pt>
                <c:pt idx="3349">
                  <c:v>34.338000000000001</c:v>
                </c:pt>
                <c:pt idx="3350">
                  <c:v>34.468000000000004</c:v>
                </c:pt>
                <c:pt idx="3351">
                  <c:v>34.587000000000003</c:v>
                </c:pt>
                <c:pt idx="3352">
                  <c:v>34.694000000000003</c:v>
                </c:pt>
                <c:pt idx="3353">
                  <c:v>34.792000000000002</c:v>
                </c:pt>
                <c:pt idx="3354">
                  <c:v>34.871000000000002</c:v>
                </c:pt>
                <c:pt idx="3355">
                  <c:v>34.933999999999997</c:v>
                </c:pt>
                <c:pt idx="3356">
                  <c:v>34.988</c:v>
                </c:pt>
                <c:pt idx="3357">
                  <c:v>35.036999999999999</c:v>
                </c:pt>
                <c:pt idx="3358">
                  <c:v>35.07</c:v>
                </c:pt>
                <c:pt idx="3359">
                  <c:v>35.094999999999999</c:v>
                </c:pt>
                <c:pt idx="3360">
                  <c:v>35.115000000000002</c:v>
                </c:pt>
                <c:pt idx="3361">
                  <c:v>35.134999999999998</c:v>
                </c:pt>
                <c:pt idx="3362">
                  <c:v>35.149000000000001</c:v>
                </c:pt>
                <c:pt idx="3363">
                  <c:v>35.155999999999999</c:v>
                </c:pt>
                <c:pt idx="3364">
                  <c:v>35.158999999999999</c:v>
                </c:pt>
                <c:pt idx="3365">
                  <c:v>35.156999999999996</c:v>
                </c:pt>
                <c:pt idx="3366">
                  <c:v>35.15</c:v>
                </c:pt>
                <c:pt idx="3367">
                  <c:v>35.143000000000001</c:v>
                </c:pt>
                <c:pt idx="3368">
                  <c:v>35.131</c:v>
                </c:pt>
                <c:pt idx="3369">
                  <c:v>35.112000000000002</c:v>
                </c:pt>
                <c:pt idx="3370">
                  <c:v>35.091000000000001</c:v>
                </c:pt>
                <c:pt idx="3371">
                  <c:v>35.064999999999998</c:v>
                </c:pt>
                <c:pt idx="3372">
                  <c:v>35.042999999999999</c:v>
                </c:pt>
                <c:pt idx="3373">
                  <c:v>35.021999999999998</c:v>
                </c:pt>
                <c:pt idx="3374">
                  <c:v>35.006</c:v>
                </c:pt>
                <c:pt idx="3375">
                  <c:v>34.99</c:v>
                </c:pt>
                <c:pt idx="3376">
                  <c:v>34.972999999999999</c:v>
                </c:pt>
                <c:pt idx="3377">
                  <c:v>34.954000000000001</c:v>
                </c:pt>
                <c:pt idx="3378">
                  <c:v>34.930999999999997</c:v>
                </c:pt>
                <c:pt idx="3379">
                  <c:v>34.905999999999999</c:v>
                </c:pt>
                <c:pt idx="3380">
                  <c:v>34.881999999999998</c:v>
                </c:pt>
                <c:pt idx="3381">
                  <c:v>34.856999999999999</c:v>
                </c:pt>
                <c:pt idx="3382">
                  <c:v>34.835000000000001</c:v>
                </c:pt>
                <c:pt idx="3383">
                  <c:v>34.808999999999997</c:v>
                </c:pt>
                <c:pt idx="3384">
                  <c:v>34.773000000000003</c:v>
                </c:pt>
                <c:pt idx="3385">
                  <c:v>34.731000000000002</c:v>
                </c:pt>
                <c:pt idx="3386">
                  <c:v>34.691000000000003</c:v>
                </c:pt>
                <c:pt idx="3387">
                  <c:v>34.646999999999998</c:v>
                </c:pt>
                <c:pt idx="3388">
                  <c:v>34.595999999999997</c:v>
                </c:pt>
                <c:pt idx="3389">
                  <c:v>34.543999999999997</c:v>
                </c:pt>
                <c:pt idx="3390">
                  <c:v>34.496000000000002</c:v>
                </c:pt>
                <c:pt idx="3391">
                  <c:v>34.451999999999998</c:v>
                </c:pt>
                <c:pt idx="3392">
                  <c:v>34.404000000000003</c:v>
                </c:pt>
                <c:pt idx="3393">
                  <c:v>34.353999999999999</c:v>
                </c:pt>
                <c:pt idx="3394">
                  <c:v>34.308</c:v>
                </c:pt>
                <c:pt idx="3395">
                  <c:v>34.261000000000003</c:v>
                </c:pt>
                <c:pt idx="3396">
                  <c:v>34.216000000000001</c:v>
                </c:pt>
                <c:pt idx="3397">
                  <c:v>34.17</c:v>
                </c:pt>
                <c:pt idx="3398">
                  <c:v>34.124000000000002</c:v>
                </c:pt>
                <c:pt idx="3399">
                  <c:v>34.079000000000001</c:v>
                </c:pt>
                <c:pt idx="3400">
                  <c:v>34.033999999999999</c:v>
                </c:pt>
                <c:pt idx="3401">
                  <c:v>33.984999999999999</c:v>
                </c:pt>
                <c:pt idx="3402">
                  <c:v>33.936999999999998</c:v>
                </c:pt>
                <c:pt idx="3403">
                  <c:v>33.892000000000003</c:v>
                </c:pt>
                <c:pt idx="3404">
                  <c:v>33.848999999999997</c:v>
                </c:pt>
                <c:pt idx="3405">
                  <c:v>33.814</c:v>
                </c:pt>
                <c:pt idx="3406">
                  <c:v>33.786999999999999</c:v>
                </c:pt>
                <c:pt idx="3407">
                  <c:v>33.765999999999998</c:v>
                </c:pt>
                <c:pt idx="3408">
                  <c:v>33.747</c:v>
                </c:pt>
                <c:pt idx="3409">
                  <c:v>33.729999999999997</c:v>
                </c:pt>
                <c:pt idx="3410">
                  <c:v>33.72</c:v>
                </c:pt>
                <c:pt idx="3411">
                  <c:v>33.71</c:v>
                </c:pt>
                <c:pt idx="3412">
                  <c:v>33.706000000000003</c:v>
                </c:pt>
                <c:pt idx="3413">
                  <c:v>33.701999999999998</c:v>
                </c:pt>
                <c:pt idx="3414">
                  <c:v>33.69</c:v>
                </c:pt>
                <c:pt idx="3415">
                  <c:v>33.674999999999997</c:v>
                </c:pt>
                <c:pt idx="3416">
                  <c:v>33.662999999999997</c:v>
                </c:pt>
                <c:pt idx="3417">
                  <c:v>33.648000000000003</c:v>
                </c:pt>
                <c:pt idx="3418">
                  <c:v>33.628999999999998</c:v>
                </c:pt>
                <c:pt idx="3419">
                  <c:v>33.603999999999999</c:v>
                </c:pt>
                <c:pt idx="3420">
                  <c:v>33.573</c:v>
                </c:pt>
                <c:pt idx="3421">
                  <c:v>33.542999999999999</c:v>
                </c:pt>
                <c:pt idx="3422">
                  <c:v>33.514000000000003</c:v>
                </c:pt>
                <c:pt idx="3423">
                  <c:v>33.485999999999997</c:v>
                </c:pt>
                <c:pt idx="3424">
                  <c:v>33.457000000000001</c:v>
                </c:pt>
                <c:pt idx="3425">
                  <c:v>33.424999999999997</c:v>
                </c:pt>
                <c:pt idx="3426">
                  <c:v>33.392000000000003</c:v>
                </c:pt>
                <c:pt idx="3427">
                  <c:v>33.357999999999997</c:v>
                </c:pt>
                <c:pt idx="3428">
                  <c:v>33.325000000000003</c:v>
                </c:pt>
                <c:pt idx="3429">
                  <c:v>33.295999999999999</c:v>
                </c:pt>
                <c:pt idx="3430">
                  <c:v>33.26</c:v>
                </c:pt>
                <c:pt idx="3431">
                  <c:v>33.222000000000001</c:v>
                </c:pt>
                <c:pt idx="3432">
                  <c:v>33.194000000000003</c:v>
                </c:pt>
                <c:pt idx="3433">
                  <c:v>33.168999999999997</c:v>
                </c:pt>
                <c:pt idx="3434">
                  <c:v>33.145000000000003</c:v>
                </c:pt>
                <c:pt idx="3435">
                  <c:v>33.122999999999998</c:v>
                </c:pt>
                <c:pt idx="3436">
                  <c:v>33.100999999999999</c:v>
                </c:pt>
                <c:pt idx="3437">
                  <c:v>33.081000000000003</c:v>
                </c:pt>
                <c:pt idx="3438">
                  <c:v>33.067</c:v>
                </c:pt>
                <c:pt idx="3439">
                  <c:v>33.048000000000002</c:v>
                </c:pt>
                <c:pt idx="3440">
                  <c:v>33.029000000000003</c:v>
                </c:pt>
                <c:pt idx="3441">
                  <c:v>33.012</c:v>
                </c:pt>
                <c:pt idx="3442">
                  <c:v>33</c:v>
                </c:pt>
                <c:pt idx="3443">
                  <c:v>32.993000000000002</c:v>
                </c:pt>
                <c:pt idx="3444">
                  <c:v>32.985999999999997</c:v>
                </c:pt>
                <c:pt idx="3445">
                  <c:v>32.979999999999997</c:v>
                </c:pt>
                <c:pt idx="3446">
                  <c:v>32.978000000000002</c:v>
                </c:pt>
                <c:pt idx="3447">
                  <c:v>32.972999999999999</c:v>
                </c:pt>
                <c:pt idx="3448">
                  <c:v>32.965000000000003</c:v>
                </c:pt>
                <c:pt idx="3449">
                  <c:v>32.956000000000003</c:v>
                </c:pt>
                <c:pt idx="3450">
                  <c:v>32.947000000000003</c:v>
                </c:pt>
                <c:pt idx="3451">
                  <c:v>32.932000000000002</c:v>
                </c:pt>
                <c:pt idx="3452">
                  <c:v>32.917999999999999</c:v>
                </c:pt>
                <c:pt idx="3453">
                  <c:v>32.911000000000001</c:v>
                </c:pt>
                <c:pt idx="3454">
                  <c:v>32.905000000000001</c:v>
                </c:pt>
                <c:pt idx="3455">
                  <c:v>32.899000000000001</c:v>
                </c:pt>
                <c:pt idx="3456">
                  <c:v>32.893999999999998</c:v>
                </c:pt>
                <c:pt idx="3457">
                  <c:v>32.893999999999998</c:v>
                </c:pt>
                <c:pt idx="3458">
                  <c:v>32.896999999999998</c:v>
                </c:pt>
                <c:pt idx="3459">
                  <c:v>32.899000000000001</c:v>
                </c:pt>
                <c:pt idx="3460">
                  <c:v>32.898000000000003</c:v>
                </c:pt>
                <c:pt idx="3461">
                  <c:v>32.898000000000003</c:v>
                </c:pt>
                <c:pt idx="3462">
                  <c:v>32.9</c:v>
                </c:pt>
                <c:pt idx="3463">
                  <c:v>32.906999999999996</c:v>
                </c:pt>
                <c:pt idx="3464">
                  <c:v>32.917000000000002</c:v>
                </c:pt>
                <c:pt idx="3465">
                  <c:v>32.923999999999999</c:v>
                </c:pt>
                <c:pt idx="3466">
                  <c:v>32.933</c:v>
                </c:pt>
                <c:pt idx="3467">
                  <c:v>32.942</c:v>
                </c:pt>
                <c:pt idx="3468">
                  <c:v>32.948999999999998</c:v>
                </c:pt>
                <c:pt idx="3469">
                  <c:v>32.953000000000003</c:v>
                </c:pt>
                <c:pt idx="3470">
                  <c:v>32.960999999999999</c:v>
                </c:pt>
                <c:pt idx="3471">
                  <c:v>32.966999999999999</c:v>
                </c:pt>
                <c:pt idx="3472">
                  <c:v>32.973999999999997</c:v>
                </c:pt>
                <c:pt idx="3473">
                  <c:v>32.975999999999999</c:v>
                </c:pt>
                <c:pt idx="3474">
                  <c:v>32.976999999999997</c:v>
                </c:pt>
                <c:pt idx="3475">
                  <c:v>32.982999999999997</c:v>
                </c:pt>
                <c:pt idx="3476">
                  <c:v>32.985999999999997</c:v>
                </c:pt>
                <c:pt idx="3477">
                  <c:v>32.988999999999997</c:v>
                </c:pt>
                <c:pt idx="3478">
                  <c:v>32.993000000000002</c:v>
                </c:pt>
                <c:pt idx="3479">
                  <c:v>32.997999999999998</c:v>
                </c:pt>
                <c:pt idx="3480">
                  <c:v>33.003</c:v>
                </c:pt>
                <c:pt idx="3481">
                  <c:v>33.005000000000003</c:v>
                </c:pt>
                <c:pt idx="3482">
                  <c:v>33.005000000000003</c:v>
                </c:pt>
                <c:pt idx="3483">
                  <c:v>33.003999999999998</c:v>
                </c:pt>
                <c:pt idx="3484">
                  <c:v>33.003999999999998</c:v>
                </c:pt>
                <c:pt idx="3485">
                  <c:v>33.008000000000003</c:v>
                </c:pt>
                <c:pt idx="3486">
                  <c:v>33.012999999999998</c:v>
                </c:pt>
                <c:pt idx="3487">
                  <c:v>33.018999999999998</c:v>
                </c:pt>
                <c:pt idx="3488">
                  <c:v>33.029000000000003</c:v>
                </c:pt>
                <c:pt idx="3489">
                  <c:v>33.042000000000002</c:v>
                </c:pt>
                <c:pt idx="3490">
                  <c:v>33.055</c:v>
                </c:pt>
                <c:pt idx="3491">
                  <c:v>33.078000000000003</c:v>
                </c:pt>
                <c:pt idx="3492">
                  <c:v>33.103999999999999</c:v>
                </c:pt>
                <c:pt idx="3493">
                  <c:v>33.131999999999998</c:v>
                </c:pt>
                <c:pt idx="3494">
                  <c:v>33.17</c:v>
                </c:pt>
                <c:pt idx="3495">
                  <c:v>33.204000000000001</c:v>
                </c:pt>
                <c:pt idx="3496">
                  <c:v>33.241</c:v>
                </c:pt>
                <c:pt idx="3497">
                  <c:v>33.290999999999997</c:v>
                </c:pt>
                <c:pt idx="3498">
                  <c:v>33.348999999999997</c:v>
                </c:pt>
                <c:pt idx="3499">
                  <c:v>33.414999999999999</c:v>
                </c:pt>
                <c:pt idx="3500">
                  <c:v>33.485999999999997</c:v>
                </c:pt>
                <c:pt idx="3501">
                  <c:v>33.567999999999998</c:v>
                </c:pt>
                <c:pt idx="3502">
                  <c:v>33.651000000000003</c:v>
                </c:pt>
                <c:pt idx="3503">
                  <c:v>33.743000000000002</c:v>
                </c:pt>
                <c:pt idx="3504">
                  <c:v>33.843000000000004</c:v>
                </c:pt>
                <c:pt idx="3505">
                  <c:v>33.942999999999998</c:v>
                </c:pt>
                <c:pt idx="3506">
                  <c:v>34.042999999999999</c:v>
                </c:pt>
                <c:pt idx="3507">
                  <c:v>34.149000000000001</c:v>
                </c:pt>
                <c:pt idx="3508">
                  <c:v>34.261000000000003</c:v>
                </c:pt>
                <c:pt idx="3509">
                  <c:v>34.363999999999997</c:v>
                </c:pt>
                <c:pt idx="3510">
                  <c:v>34.472999999999999</c:v>
                </c:pt>
                <c:pt idx="3511">
                  <c:v>34.582999999999998</c:v>
                </c:pt>
                <c:pt idx="3512">
                  <c:v>34.680999999999997</c:v>
                </c:pt>
                <c:pt idx="3513">
                  <c:v>34.777000000000001</c:v>
                </c:pt>
                <c:pt idx="3514">
                  <c:v>34.869999999999997</c:v>
                </c:pt>
                <c:pt idx="3515">
                  <c:v>34.954999999999998</c:v>
                </c:pt>
                <c:pt idx="3516">
                  <c:v>35.026000000000003</c:v>
                </c:pt>
                <c:pt idx="3517">
                  <c:v>35.085999999999999</c:v>
                </c:pt>
                <c:pt idx="3518">
                  <c:v>35.152999999999999</c:v>
                </c:pt>
                <c:pt idx="3519">
                  <c:v>35.220999999999997</c:v>
                </c:pt>
                <c:pt idx="3520">
                  <c:v>35.277999999999999</c:v>
                </c:pt>
                <c:pt idx="3521">
                  <c:v>35.337000000000003</c:v>
                </c:pt>
                <c:pt idx="3522">
                  <c:v>35.387999999999998</c:v>
                </c:pt>
                <c:pt idx="3523">
                  <c:v>35.441000000000003</c:v>
                </c:pt>
                <c:pt idx="3524">
                  <c:v>35.488999999999997</c:v>
                </c:pt>
                <c:pt idx="3525">
                  <c:v>35.533999999999999</c:v>
                </c:pt>
                <c:pt idx="3526">
                  <c:v>35.573</c:v>
                </c:pt>
                <c:pt idx="3527">
                  <c:v>35.609000000000002</c:v>
                </c:pt>
                <c:pt idx="3528">
                  <c:v>35.642000000000003</c:v>
                </c:pt>
                <c:pt idx="3529">
                  <c:v>35.665999999999997</c:v>
                </c:pt>
                <c:pt idx="3530">
                  <c:v>35.689</c:v>
                </c:pt>
                <c:pt idx="3531">
                  <c:v>35.707000000000001</c:v>
                </c:pt>
                <c:pt idx="3532">
                  <c:v>35.72</c:v>
                </c:pt>
                <c:pt idx="3533">
                  <c:v>35.725000000000001</c:v>
                </c:pt>
                <c:pt idx="3534">
                  <c:v>35.731999999999999</c:v>
                </c:pt>
                <c:pt idx="3535">
                  <c:v>35.737000000000002</c:v>
                </c:pt>
                <c:pt idx="3536">
                  <c:v>35.738</c:v>
                </c:pt>
                <c:pt idx="3537">
                  <c:v>35.734000000000002</c:v>
                </c:pt>
                <c:pt idx="3538">
                  <c:v>35.732999999999997</c:v>
                </c:pt>
                <c:pt idx="3539">
                  <c:v>35.741</c:v>
                </c:pt>
                <c:pt idx="3540">
                  <c:v>35.756999999999998</c:v>
                </c:pt>
                <c:pt idx="3541">
                  <c:v>35.783000000000001</c:v>
                </c:pt>
                <c:pt idx="3542">
                  <c:v>35.819000000000003</c:v>
                </c:pt>
                <c:pt idx="3543">
                  <c:v>35.868000000000002</c:v>
                </c:pt>
                <c:pt idx="3544">
                  <c:v>35.923000000000002</c:v>
                </c:pt>
                <c:pt idx="3545">
                  <c:v>35.981999999999999</c:v>
                </c:pt>
                <c:pt idx="3546">
                  <c:v>36.039000000000001</c:v>
                </c:pt>
                <c:pt idx="3547">
                  <c:v>36.088000000000001</c:v>
                </c:pt>
                <c:pt idx="3548">
                  <c:v>36.128</c:v>
                </c:pt>
                <c:pt idx="3549">
                  <c:v>36.158999999999999</c:v>
                </c:pt>
                <c:pt idx="3550">
                  <c:v>36.183999999999997</c:v>
                </c:pt>
                <c:pt idx="3551">
                  <c:v>36.204999999999998</c:v>
                </c:pt>
                <c:pt idx="3552">
                  <c:v>36.222000000000001</c:v>
                </c:pt>
                <c:pt idx="3553">
                  <c:v>36.243000000000002</c:v>
                </c:pt>
                <c:pt idx="3554">
                  <c:v>36.267000000000003</c:v>
                </c:pt>
                <c:pt idx="3555">
                  <c:v>36.293999999999997</c:v>
                </c:pt>
                <c:pt idx="3556">
                  <c:v>36.326000000000001</c:v>
                </c:pt>
                <c:pt idx="3557">
                  <c:v>36.357999999999997</c:v>
                </c:pt>
                <c:pt idx="3558">
                  <c:v>36.393000000000001</c:v>
                </c:pt>
                <c:pt idx="3559">
                  <c:v>36.427999999999997</c:v>
                </c:pt>
                <c:pt idx="3560">
                  <c:v>36.457999999999998</c:v>
                </c:pt>
                <c:pt idx="3561">
                  <c:v>36.484000000000002</c:v>
                </c:pt>
                <c:pt idx="3562">
                  <c:v>36.503</c:v>
                </c:pt>
                <c:pt idx="3563">
                  <c:v>36.517000000000003</c:v>
                </c:pt>
                <c:pt idx="3564">
                  <c:v>36.53</c:v>
                </c:pt>
                <c:pt idx="3565">
                  <c:v>36.536999999999999</c:v>
                </c:pt>
                <c:pt idx="3566">
                  <c:v>36.537999999999997</c:v>
                </c:pt>
                <c:pt idx="3567">
                  <c:v>36.539000000000001</c:v>
                </c:pt>
                <c:pt idx="3568">
                  <c:v>36.533000000000001</c:v>
                </c:pt>
                <c:pt idx="3569">
                  <c:v>36.527999999999999</c:v>
                </c:pt>
                <c:pt idx="3570">
                  <c:v>36.518999999999998</c:v>
                </c:pt>
                <c:pt idx="3571">
                  <c:v>36.515000000000001</c:v>
                </c:pt>
                <c:pt idx="3572">
                  <c:v>36.514000000000003</c:v>
                </c:pt>
                <c:pt idx="3573">
                  <c:v>36.51</c:v>
                </c:pt>
                <c:pt idx="3574">
                  <c:v>36.502000000000002</c:v>
                </c:pt>
                <c:pt idx="3575">
                  <c:v>36.49</c:v>
                </c:pt>
                <c:pt idx="3576">
                  <c:v>36.475000000000001</c:v>
                </c:pt>
                <c:pt idx="3577">
                  <c:v>36.459000000000003</c:v>
                </c:pt>
                <c:pt idx="3578">
                  <c:v>36.44</c:v>
                </c:pt>
                <c:pt idx="3579">
                  <c:v>36.423999999999999</c:v>
                </c:pt>
                <c:pt idx="3580">
                  <c:v>36.414000000000001</c:v>
                </c:pt>
                <c:pt idx="3581">
                  <c:v>36.402000000000001</c:v>
                </c:pt>
                <c:pt idx="3582">
                  <c:v>36.386000000000003</c:v>
                </c:pt>
                <c:pt idx="3583">
                  <c:v>36.365000000000002</c:v>
                </c:pt>
                <c:pt idx="3584">
                  <c:v>36.341000000000001</c:v>
                </c:pt>
                <c:pt idx="3585">
                  <c:v>36.305999999999997</c:v>
                </c:pt>
                <c:pt idx="3586">
                  <c:v>36.273000000000003</c:v>
                </c:pt>
                <c:pt idx="3587">
                  <c:v>36.253</c:v>
                </c:pt>
                <c:pt idx="3588">
                  <c:v>36.238</c:v>
                </c:pt>
                <c:pt idx="3589">
                  <c:v>36.226999999999997</c:v>
                </c:pt>
                <c:pt idx="3590">
                  <c:v>36.222000000000001</c:v>
                </c:pt>
                <c:pt idx="3591">
                  <c:v>36.222000000000001</c:v>
                </c:pt>
                <c:pt idx="3592">
                  <c:v>36.223999999999997</c:v>
                </c:pt>
                <c:pt idx="3593">
                  <c:v>36.228999999999999</c:v>
                </c:pt>
                <c:pt idx="3594">
                  <c:v>36.241999999999997</c:v>
                </c:pt>
                <c:pt idx="3595">
                  <c:v>36.253</c:v>
                </c:pt>
                <c:pt idx="3596">
                  <c:v>36.267000000000003</c:v>
                </c:pt>
                <c:pt idx="3597">
                  <c:v>36.277999999999999</c:v>
                </c:pt>
                <c:pt idx="3598">
                  <c:v>36.281999999999996</c:v>
                </c:pt>
                <c:pt idx="3599">
                  <c:v>36.286999999999999</c:v>
                </c:pt>
                <c:pt idx="3600">
                  <c:v>36.298999999999999</c:v>
                </c:pt>
                <c:pt idx="3601">
                  <c:v>36.31</c:v>
                </c:pt>
                <c:pt idx="3602">
                  <c:v>36.319000000000003</c:v>
                </c:pt>
                <c:pt idx="3603">
                  <c:v>36.335999999999999</c:v>
                </c:pt>
                <c:pt idx="3604">
                  <c:v>36.35</c:v>
                </c:pt>
                <c:pt idx="3605">
                  <c:v>36.363999999999997</c:v>
                </c:pt>
                <c:pt idx="3606">
                  <c:v>36.372999999999998</c:v>
                </c:pt>
                <c:pt idx="3607">
                  <c:v>36.377000000000002</c:v>
                </c:pt>
                <c:pt idx="3608">
                  <c:v>36.378999999999998</c:v>
                </c:pt>
                <c:pt idx="3609">
                  <c:v>36.384999999999998</c:v>
                </c:pt>
                <c:pt idx="3610">
                  <c:v>36.39</c:v>
                </c:pt>
                <c:pt idx="3611">
                  <c:v>36.396999999999998</c:v>
                </c:pt>
                <c:pt idx="3612">
                  <c:v>36.405999999999999</c:v>
                </c:pt>
                <c:pt idx="3613">
                  <c:v>36.409999999999997</c:v>
                </c:pt>
                <c:pt idx="3614">
                  <c:v>36.415999999999997</c:v>
                </c:pt>
                <c:pt idx="3615">
                  <c:v>36.417999999999999</c:v>
                </c:pt>
                <c:pt idx="3616">
                  <c:v>36.42</c:v>
                </c:pt>
                <c:pt idx="3617">
                  <c:v>36.423000000000002</c:v>
                </c:pt>
                <c:pt idx="3618">
                  <c:v>36.423999999999999</c:v>
                </c:pt>
                <c:pt idx="3619">
                  <c:v>36.421999999999997</c:v>
                </c:pt>
                <c:pt idx="3620">
                  <c:v>36.423999999999999</c:v>
                </c:pt>
                <c:pt idx="3621">
                  <c:v>36.430999999999997</c:v>
                </c:pt>
                <c:pt idx="3622">
                  <c:v>36.438000000000002</c:v>
                </c:pt>
                <c:pt idx="3623">
                  <c:v>36.448</c:v>
                </c:pt>
                <c:pt idx="3624">
                  <c:v>36.466000000000001</c:v>
                </c:pt>
                <c:pt idx="3625">
                  <c:v>36.484999999999999</c:v>
                </c:pt>
                <c:pt idx="3626">
                  <c:v>36.508000000000003</c:v>
                </c:pt>
                <c:pt idx="3627">
                  <c:v>36.529000000000003</c:v>
                </c:pt>
                <c:pt idx="3628">
                  <c:v>36.549999999999997</c:v>
                </c:pt>
                <c:pt idx="3629">
                  <c:v>36.567</c:v>
                </c:pt>
                <c:pt idx="3630">
                  <c:v>36.579000000000001</c:v>
                </c:pt>
                <c:pt idx="3631">
                  <c:v>36.591000000000001</c:v>
                </c:pt>
                <c:pt idx="3632">
                  <c:v>36.595999999999997</c:v>
                </c:pt>
                <c:pt idx="3633">
                  <c:v>36.603999999999999</c:v>
                </c:pt>
                <c:pt idx="3634">
                  <c:v>36.607999999999997</c:v>
                </c:pt>
                <c:pt idx="3635">
                  <c:v>36.606000000000002</c:v>
                </c:pt>
                <c:pt idx="3636">
                  <c:v>36.604999999999997</c:v>
                </c:pt>
                <c:pt idx="3637">
                  <c:v>36.597000000000001</c:v>
                </c:pt>
                <c:pt idx="3638">
                  <c:v>36.591999999999999</c:v>
                </c:pt>
                <c:pt idx="3639">
                  <c:v>36.591000000000001</c:v>
                </c:pt>
                <c:pt idx="3640">
                  <c:v>36.590000000000003</c:v>
                </c:pt>
                <c:pt idx="3641">
                  <c:v>36.591999999999999</c:v>
                </c:pt>
                <c:pt idx="3642">
                  <c:v>36.594000000000001</c:v>
                </c:pt>
                <c:pt idx="3643">
                  <c:v>36.594999999999999</c:v>
                </c:pt>
                <c:pt idx="3644">
                  <c:v>36.597999999999999</c:v>
                </c:pt>
                <c:pt idx="3645">
                  <c:v>36.607999999999997</c:v>
                </c:pt>
                <c:pt idx="3646">
                  <c:v>36.616</c:v>
                </c:pt>
                <c:pt idx="3647">
                  <c:v>36.619999999999997</c:v>
                </c:pt>
                <c:pt idx="3648">
                  <c:v>36.627000000000002</c:v>
                </c:pt>
                <c:pt idx="3649">
                  <c:v>36.637999999999998</c:v>
                </c:pt>
                <c:pt idx="3650">
                  <c:v>36.658000000000001</c:v>
                </c:pt>
                <c:pt idx="3651">
                  <c:v>36.691000000000003</c:v>
                </c:pt>
                <c:pt idx="3652">
                  <c:v>36.737000000000002</c:v>
                </c:pt>
                <c:pt idx="3653">
                  <c:v>36.784999999999997</c:v>
                </c:pt>
                <c:pt idx="3654">
                  <c:v>36.832999999999998</c:v>
                </c:pt>
                <c:pt idx="3655">
                  <c:v>36.877000000000002</c:v>
                </c:pt>
                <c:pt idx="3656">
                  <c:v>36.921999999999997</c:v>
                </c:pt>
                <c:pt idx="3657">
                  <c:v>36.966999999999999</c:v>
                </c:pt>
                <c:pt idx="3658">
                  <c:v>37.014000000000003</c:v>
                </c:pt>
                <c:pt idx="3659">
                  <c:v>37.055999999999997</c:v>
                </c:pt>
                <c:pt idx="3660">
                  <c:v>37.090000000000003</c:v>
                </c:pt>
                <c:pt idx="3661">
                  <c:v>37.121000000000002</c:v>
                </c:pt>
                <c:pt idx="3662">
                  <c:v>37.148000000000003</c:v>
                </c:pt>
                <c:pt idx="3663">
                  <c:v>37.165999999999997</c:v>
                </c:pt>
                <c:pt idx="3664">
                  <c:v>37.183</c:v>
                </c:pt>
                <c:pt idx="3665">
                  <c:v>37.198999999999998</c:v>
                </c:pt>
                <c:pt idx="3666">
                  <c:v>37.213000000000001</c:v>
                </c:pt>
                <c:pt idx="3667">
                  <c:v>37.218000000000004</c:v>
                </c:pt>
                <c:pt idx="3668">
                  <c:v>37.22</c:v>
                </c:pt>
                <c:pt idx="3669">
                  <c:v>37.220999999999997</c:v>
                </c:pt>
                <c:pt idx="3670">
                  <c:v>37.218000000000004</c:v>
                </c:pt>
                <c:pt idx="3671">
                  <c:v>37.213999999999999</c:v>
                </c:pt>
                <c:pt idx="3672">
                  <c:v>37.21</c:v>
                </c:pt>
                <c:pt idx="3673">
                  <c:v>37.206000000000003</c:v>
                </c:pt>
                <c:pt idx="3674">
                  <c:v>37.206000000000003</c:v>
                </c:pt>
                <c:pt idx="3675">
                  <c:v>37.201000000000001</c:v>
                </c:pt>
                <c:pt idx="3676">
                  <c:v>37.197000000000003</c:v>
                </c:pt>
                <c:pt idx="3677">
                  <c:v>37.195</c:v>
                </c:pt>
                <c:pt idx="3678">
                  <c:v>37.195999999999998</c:v>
                </c:pt>
                <c:pt idx="3679">
                  <c:v>37.192999999999998</c:v>
                </c:pt>
                <c:pt idx="3680">
                  <c:v>37.192</c:v>
                </c:pt>
                <c:pt idx="3681">
                  <c:v>37.189</c:v>
                </c:pt>
                <c:pt idx="3682">
                  <c:v>37.191000000000003</c:v>
                </c:pt>
                <c:pt idx="3683">
                  <c:v>37.189</c:v>
                </c:pt>
                <c:pt idx="3684">
                  <c:v>37.186999999999998</c:v>
                </c:pt>
                <c:pt idx="3685">
                  <c:v>37.183</c:v>
                </c:pt>
                <c:pt idx="3686">
                  <c:v>37.179000000000002</c:v>
                </c:pt>
                <c:pt idx="3687">
                  <c:v>37.173999999999999</c:v>
                </c:pt>
                <c:pt idx="3688">
                  <c:v>37.164000000000001</c:v>
                </c:pt>
                <c:pt idx="3689">
                  <c:v>37.155999999999999</c:v>
                </c:pt>
                <c:pt idx="3690">
                  <c:v>37.146999999999998</c:v>
                </c:pt>
                <c:pt idx="3691">
                  <c:v>37.134</c:v>
                </c:pt>
                <c:pt idx="3692">
                  <c:v>37.122999999999998</c:v>
                </c:pt>
                <c:pt idx="3693">
                  <c:v>37.110999999999997</c:v>
                </c:pt>
                <c:pt idx="3694">
                  <c:v>37.097000000000001</c:v>
                </c:pt>
                <c:pt idx="3695">
                  <c:v>37.082999999999998</c:v>
                </c:pt>
                <c:pt idx="3696">
                  <c:v>37.075000000000003</c:v>
                </c:pt>
                <c:pt idx="3697">
                  <c:v>37.066000000000003</c:v>
                </c:pt>
                <c:pt idx="3698">
                  <c:v>37.051000000000002</c:v>
                </c:pt>
                <c:pt idx="3699">
                  <c:v>37.027000000000001</c:v>
                </c:pt>
                <c:pt idx="3700">
                  <c:v>36.993000000000002</c:v>
                </c:pt>
                <c:pt idx="3701">
                  <c:v>36.944000000000003</c:v>
                </c:pt>
                <c:pt idx="3702">
                  <c:v>36.881999999999998</c:v>
                </c:pt>
                <c:pt idx="3703">
                  <c:v>36.823</c:v>
                </c:pt>
                <c:pt idx="3704">
                  <c:v>36.758000000000003</c:v>
                </c:pt>
                <c:pt idx="3705">
                  <c:v>36.688000000000002</c:v>
                </c:pt>
                <c:pt idx="3706">
                  <c:v>36.606000000000002</c:v>
                </c:pt>
                <c:pt idx="3707">
                  <c:v>36.511000000000003</c:v>
                </c:pt>
                <c:pt idx="3708">
                  <c:v>36.408000000000001</c:v>
                </c:pt>
                <c:pt idx="3709">
                  <c:v>36.295000000000002</c:v>
                </c:pt>
                <c:pt idx="3710">
                  <c:v>36.171999999999997</c:v>
                </c:pt>
                <c:pt idx="3711">
                  <c:v>36.048999999999999</c:v>
                </c:pt>
                <c:pt idx="3712">
                  <c:v>35.930999999999997</c:v>
                </c:pt>
                <c:pt idx="3713">
                  <c:v>35.829000000000001</c:v>
                </c:pt>
                <c:pt idx="3714">
                  <c:v>35.741</c:v>
                </c:pt>
                <c:pt idx="3715">
                  <c:v>35.674999999999997</c:v>
                </c:pt>
                <c:pt idx="3716">
                  <c:v>35.64</c:v>
                </c:pt>
                <c:pt idx="3717">
                  <c:v>35.639000000000003</c:v>
                </c:pt>
                <c:pt idx="3718">
                  <c:v>35.667000000000002</c:v>
                </c:pt>
                <c:pt idx="3719">
                  <c:v>35.71</c:v>
                </c:pt>
                <c:pt idx="3720">
                  <c:v>35.756999999999998</c:v>
                </c:pt>
                <c:pt idx="3721">
                  <c:v>35.814999999999998</c:v>
                </c:pt>
                <c:pt idx="3722">
                  <c:v>35.875</c:v>
                </c:pt>
                <c:pt idx="3723">
                  <c:v>35.924999999999997</c:v>
                </c:pt>
                <c:pt idx="3724">
                  <c:v>35.970999999999997</c:v>
                </c:pt>
                <c:pt idx="3725">
                  <c:v>36.005000000000003</c:v>
                </c:pt>
                <c:pt idx="3726">
                  <c:v>36.034999999999997</c:v>
                </c:pt>
                <c:pt idx="3727">
                  <c:v>36.066000000000003</c:v>
                </c:pt>
                <c:pt idx="3728">
                  <c:v>36.093000000000004</c:v>
                </c:pt>
                <c:pt idx="3729">
                  <c:v>36.125</c:v>
                </c:pt>
                <c:pt idx="3730">
                  <c:v>36.162999999999997</c:v>
                </c:pt>
                <c:pt idx="3731">
                  <c:v>36.207999999999998</c:v>
                </c:pt>
                <c:pt idx="3732">
                  <c:v>36.261000000000003</c:v>
                </c:pt>
                <c:pt idx="3733">
                  <c:v>36.319000000000003</c:v>
                </c:pt>
                <c:pt idx="3734">
                  <c:v>36.384</c:v>
                </c:pt>
                <c:pt idx="3735">
                  <c:v>36.448999999999998</c:v>
                </c:pt>
                <c:pt idx="3736">
                  <c:v>36.51</c:v>
                </c:pt>
                <c:pt idx="3737">
                  <c:v>36.564999999999998</c:v>
                </c:pt>
                <c:pt idx="3738">
                  <c:v>36.618000000000002</c:v>
                </c:pt>
                <c:pt idx="3739">
                  <c:v>36.67</c:v>
                </c:pt>
                <c:pt idx="3740">
                  <c:v>36.723999999999997</c:v>
                </c:pt>
                <c:pt idx="3741">
                  <c:v>36.771999999999998</c:v>
                </c:pt>
                <c:pt idx="3742">
                  <c:v>36.823</c:v>
                </c:pt>
                <c:pt idx="3743">
                  <c:v>36.871000000000002</c:v>
                </c:pt>
                <c:pt idx="3744">
                  <c:v>36.921999999999997</c:v>
                </c:pt>
                <c:pt idx="3745">
                  <c:v>36.968000000000004</c:v>
                </c:pt>
                <c:pt idx="3746">
                  <c:v>37.003</c:v>
                </c:pt>
                <c:pt idx="3747">
                  <c:v>37.031999999999996</c:v>
                </c:pt>
                <c:pt idx="3748">
                  <c:v>37.057000000000002</c:v>
                </c:pt>
                <c:pt idx="3749">
                  <c:v>37.08</c:v>
                </c:pt>
                <c:pt idx="3750">
                  <c:v>37.103000000000002</c:v>
                </c:pt>
                <c:pt idx="3751">
                  <c:v>37.119</c:v>
                </c:pt>
                <c:pt idx="3752">
                  <c:v>37.136000000000003</c:v>
                </c:pt>
                <c:pt idx="3753">
                  <c:v>37.151000000000003</c:v>
                </c:pt>
                <c:pt idx="3754">
                  <c:v>37.167999999999999</c:v>
                </c:pt>
                <c:pt idx="3755">
                  <c:v>37.186</c:v>
                </c:pt>
                <c:pt idx="3756">
                  <c:v>37.204000000000001</c:v>
                </c:pt>
                <c:pt idx="3757">
                  <c:v>37.225000000000001</c:v>
                </c:pt>
                <c:pt idx="3758">
                  <c:v>37.25</c:v>
                </c:pt>
                <c:pt idx="3759">
                  <c:v>37.28</c:v>
                </c:pt>
                <c:pt idx="3760">
                  <c:v>37.311</c:v>
                </c:pt>
                <c:pt idx="3761">
                  <c:v>37.344000000000001</c:v>
                </c:pt>
                <c:pt idx="3762">
                  <c:v>37.384999999999998</c:v>
                </c:pt>
                <c:pt idx="3763">
                  <c:v>37.430999999999997</c:v>
                </c:pt>
                <c:pt idx="3764">
                  <c:v>37.481000000000002</c:v>
                </c:pt>
                <c:pt idx="3765">
                  <c:v>37.534999999999997</c:v>
                </c:pt>
                <c:pt idx="3766">
                  <c:v>37.585000000000001</c:v>
                </c:pt>
                <c:pt idx="3767">
                  <c:v>37.642000000000003</c:v>
                </c:pt>
                <c:pt idx="3768">
                  <c:v>37.704000000000001</c:v>
                </c:pt>
                <c:pt idx="3769">
                  <c:v>37.765999999999998</c:v>
                </c:pt>
                <c:pt idx="3770">
                  <c:v>37.826000000000001</c:v>
                </c:pt>
                <c:pt idx="3771">
                  <c:v>37.878</c:v>
                </c:pt>
                <c:pt idx="3772">
                  <c:v>37.920999999999999</c:v>
                </c:pt>
                <c:pt idx="3773">
                  <c:v>37.96</c:v>
                </c:pt>
                <c:pt idx="3774">
                  <c:v>37.988999999999997</c:v>
                </c:pt>
                <c:pt idx="3775">
                  <c:v>38.000999999999998</c:v>
                </c:pt>
                <c:pt idx="3776">
                  <c:v>38.006999999999998</c:v>
                </c:pt>
                <c:pt idx="3777">
                  <c:v>38.002000000000002</c:v>
                </c:pt>
                <c:pt idx="3778">
                  <c:v>37.978999999999999</c:v>
                </c:pt>
                <c:pt idx="3779">
                  <c:v>37.956000000000003</c:v>
                </c:pt>
                <c:pt idx="3780">
                  <c:v>37.944000000000003</c:v>
                </c:pt>
                <c:pt idx="3781">
                  <c:v>37.942999999999998</c:v>
                </c:pt>
                <c:pt idx="3782">
                  <c:v>37.945999999999998</c:v>
                </c:pt>
                <c:pt idx="3783">
                  <c:v>37.951000000000001</c:v>
                </c:pt>
                <c:pt idx="3784">
                  <c:v>37.96</c:v>
                </c:pt>
                <c:pt idx="3785">
                  <c:v>37.972999999999999</c:v>
                </c:pt>
                <c:pt idx="3786">
                  <c:v>37.984000000000002</c:v>
                </c:pt>
                <c:pt idx="3787">
                  <c:v>37.999000000000002</c:v>
                </c:pt>
                <c:pt idx="3788">
                  <c:v>38.027999999999999</c:v>
                </c:pt>
                <c:pt idx="3789">
                  <c:v>38.061</c:v>
                </c:pt>
                <c:pt idx="3790">
                  <c:v>38.095999999999997</c:v>
                </c:pt>
                <c:pt idx="3791">
                  <c:v>38.134999999999998</c:v>
                </c:pt>
                <c:pt idx="3792">
                  <c:v>38.179000000000002</c:v>
                </c:pt>
                <c:pt idx="3793">
                  <c:v>38.218000000000004</c:v>
                </c:pt>
                <c:pt idx="3794">
                  <c:v>38.250999999999998</c:v>
                </c:pt>
                <c:pt idx="3795">
                  <c:v>38.274999999999999</c:v>
                </c:pt>
                <c:pt idx="3796">
                  <c:v>38.293999999999997</c:v>
                </c:pt>
                <c:pt idx="3797">
                  <c:v>38.302</c:v>
                </c:pt>
                <c:pt idx="3798">
                  <c:v>38.302</c:v>
                </c:pt>
                <c:pt idx="3799">
                  <c:v>38.298000000000002</c:v>
                </c:pt>
                <c:pt idx="3800">
                  <c:v>38.295999999999999</c:v>
                </c:pt>
                <c:pt idx="3801">
                  <c:v>38.29</c:v>
                </c:pt>
                <c:pt idx="3802">
                  <c:v>38.276000000000003</c:v>
                </c:pt>
                <c:pt idx="3803">
                  <c:v>38.265999999999998</c:v>
                </c:pt>
                <c:pt idx="3804">
                  <c:v>38.250999999999998</c:v>
                </c:pt>
                <c:pt idx="3805">
                  <c:v>38.232999999999997</c:v>
                </c:pt>
                <c:pt idx="3806">
                  <c:v>38.215000000000003</c:v>
                </c:pt>
                <c:pt idx="3807">
                  <c:v>38.201000000000001</c:v>
                </c:pt>
                <c:pt idx="3808">
                  <c:v>38.195999999999998</c:v>
                </c:pt>
                <c:pt idx="3809">
                  <c:v>38.192999999999998</c:v>
                </c:pt>
                <c:pt idx="3810">
                  <c:v>38.197000000000003</c:v>
                </c:pt>
                <c:pt idx="3811">
                  <c:v>38.206000000000003</c:v>
                </c:pt>
                <c:pt idx="3812">
                  <c:v>38.22</c:v>
                </c:pt>
                <c:pt idx="3813">
                  <c:v>38.228000000000002</c:v>
                </c:pt>
                <c:pt idx="3814">
                  <c:v>38.231999999999999</c:v>
                </c:pt>
                <c:pt idx="3815">
                  <c:v>38.24</c:v>
                </c:pt>
                <c:pt idx="3816">
                  <c:v>38.249000000000002</c:v>
                </c:pt>
                <c:pt idx="3817">
                  <c:v>38.26</c:v>
                </c:pt>
                <c:pt idx="3818">
                  <c:v>38.270000000000003</c:v>
                </c:pt>
                <c:pt idx="3819">
                  <c:v>38.277999999999999</c:v>
                </c:pt>
                <c:pt idx="3820">
                  <c:v>38.29</c:v>
                </c:pt>
                <c:pt idx="3821">
                  <c:v>38.298999999999999</c:v>
                </c:pt>
                <c:pt idx="3822">
                  <c:v>38.308</c:v>
                </c:pt>
                <c:pt idx="3823">
                  <c:v>38.313000000000002</c:v>
                </c:pt>
                <c:pt idx="3824">
                  <c:v>38.320999999999998</c:v>
                </c:pt>
                <c:pt idx="3825">
                  <c:v>38.329000000000001</c:v>
                </c:pt>
                <c:pt idx="3826">
                  <c:v>38.338000000000001</c:v>
                </c:pt>
                <c:pt idx="3827">
                  <c:v>38.347000000000001</c:v>
                </c:pt>
                <c:pt idx="3828">
                  <c:v>38.353999999999999</c:v>
                </c:pt>
                <c:pt idx="3829">
                  <c:v>38.357999999999997</c:v>
                </c:pt>
                <c:pt idx="3830">
                  <c:v>38.366</c:v>
                </c:pt>
                <c:pt idx="3831">
                  <c:v>38.371000000000002</c:v>
                </c:pt>
                <c:pt idx="3832">
                  <c:v>38.378</c:v>
                </c:pt>
                <c:pt idx="3833">
                  <c:v>38.395000000000003</c:v>
                </c:pt>
                <c:pt idx="3834">
                  <c:v>38.415999999999997</c:v>
                </c:pt>
                <c:pt idx="3835">
                  <c:v>38.442</c:v>
                </c:pt>
                <c:pt idx="3836">
                  <c:v>38.478000000000002</c:v>
                </c:pt>
                <c:pt idx="3837">
                  <c:v>38.514000000000003</c:v>
                </c:pt>
                <c:pt idx="3838">
                  <c:v>38.545000000000002</c:v>
                </c:pt>
                <c:pt idx="3839">
                  <c:v>38.575000000000003</c:v>
                </c:pt>
                <c:pt idx="3840">
                  <c:v>38.603999999999999</c:v>
                </c:pt>
                <c:pt idx="3841">
                  <c:v>38.634</c:v>
                </c:pt>
                <c:pt idx="3842">
                  <c:v>38.664000000000001</c:v>
                </c:pt>
                <c:pt idx="3843">
                  <c:v>38.692999999999998</c:v>
                </c:pt>
                <c:pt idx="3844">
                  <c:v>38.726999999999997</c:v>
                </c:pt>
                <c:pt idx="3845">
                  <c:v>38.762999999999998</c:v>
                </c:pt>
                <c:pt idx="3846">
                  <c:v>38.799999999999997</c:v>
                </c:pt>
                <c:pt idx="3847">
                  <c:v>38.838000000000001</c:v>
                </c:pt>
                <c:pt idx="3848">
                  <c:v>38.874000000000002</c:v>
                </c:pt>
                <c:pt idx="3849">
                  <c:v>38.904000000000003</c:v>
                </c:pt>
                <c:pt idx="3850">
                  <c:v>38.932000000000002</c:v>
                </c:pt>
                <c:pt idx="3851">
                  <c:v>38.953000000000003</c:v>
                </c:pt>
                <c:pt idx="3852">
                  <c:v>38.963999999999999</c:v>
                </c:pt>
                <c:pt idx="3853">
                  <c:v>38.973999999999997</c:v>
                </c:pt>
                <c:pt idx="3854">
                  <c:v>38.978999999999999</c:v>
                </c:pt>
                <c:pt idx="3855">
                  <c:v>38.975999999999999</c:v>
                </c:pt>
                <c:pt idx="3856">
                  <c:v>38.969000000000001</c:v>
                </c:pt>
                <c:pt idx="3857">
                  <c:v>38.960999999999999</c:v>
                </c:pt>
                <c:pt idx="3858">
                  <c:v>38.954000000000001</c:v>
                </c:pt>
                <c:pt idx="3859">
                  <c:v>38.945</c:v>
                </c:pt>
                <c:pt idx="3860">
                  <c:v>38.933</c:v>
                </c:pt>
                <c:pt idx="3861">
                  <c:v>38.911999999999999</c:v>
                </c:pt>
                <c:pt idx="3862">
                  <c:v>38.887</c:v>
                </c:pt>
                <c:pt idx="3863">
                  <c:v>38.854999999999997</c:v>
                </c:pt>
                <c:pt idx="3864">
                  <c:v>38.817999999999998</c:v>
                </c:pt>
                <c:pt idx="3865">
                  <c:v>38.777999999999999</c:v>
                </c:pt>
                <c:pt idx="3866">
                  <c:v>38.741999999999997</c:v>
                </c:pt>
                <c:pt idx="3867">
                  <c:v>38.713999999999999</c:v>
                </c:pt>
                <c:pt idx="3868">
                  <c:v>38.686</c:v>
                </c:pt>
                <c:pt idx="3869">
                  <c:v>38.655999999999999</c:v>
                </c:pt>
                <c:pt idx="3870">
                  <c:v>38.625999999999998</c:v>
                </c:pt>
                <c:pt idx="3871">
                  <c:v>38.598999999999997</c:v>
                </c:pt>
                <c:pt idx="3872">
                  <c:v>38.569000000000003</c:v>
                </c:pt>
                <c:pt idx="3873">
                  <c:v>38.536000000000001</c:v>
                </c:pt>
                <c:pt idx="3874">
                  <c:v>38.508000000000003</c:v>
                </c:pt>
                <c:pt idx="3875">
                  <c:v>38.487000000000002</c:v>
                </c:pt>
                <c:pt idx="3876">
                  <c:v>38.47</c:v>
                </c:pt>
                <c:pt idx="3877">
                  <c:v>38.454000000000001</c:v>
                </c:pt>
                <c:pt idx="3878">
                  <c:v>38.445</c:v>
                </c:pt>
                <c:pt idx="3879">
                  <c:v>38.436999999999998</c:v>
                </c:pt>
                <c:pt idx="3880">
                  <c:v>38.429000000000002</c:v>
                </c:pt>
                <c:pt idx="3881">
                  <c:v>38.423999999999999</c:v>
                </c:pt>
                <c:pt idx="3882">
                  <c:v>38.423999999999999</c:v>
                </c:pt>
                <c:pt idx="3883">
                  <c:v>38.427</c:v>
                </c:pt>
                <c:pt idx="3884">
                  <c:v>38.427999999999997</c:v>
                </c:pt>
                <c:pt idx="3885">
                  <c:v>38.430999999999997</c:v>
                </c:pt>
                <c:pt idx="3886">
                  <c:v>38.435000000000002</c:v>
                </c:pt>
                <c:pt idx="3887">
                  <c:v>38.44</c:v>
                </c:pt>
                <c:pt idx="3888">
                  <c:v>38.448999999999998</c:v>
                </c:pt>
                <c:pt idx="3889">
                  <c:v>38.463999999999999</c:v>
                </c:pt>
                <c:pt idx="3890">
                  <c:v>38.484000000000002</c:v>
                </c:pt>
                <c:pt idx="3891">
                  <c:v>38.512999999999998</c:v>
                </c:pt>
                <c:pt idx="3892">
                  <c:v>38.548999999999999</c:v>
                </c:pt>
                <c:pt idx="3893">
                  <c:v>38.584000000000003</c:v>
                </c:pt>
                <c:pt idx="3894">
                  <c:v>38.621000000000002</c:v>
                </c:pt>
                <c:pt idx="3895">
                  <c:v>38.661999999999999</c:v>
                </c:pt>
                <c:pt idx="3896">
                  <c:v>38.709000000000003</c:v>
                </c:pt>
                <c:pt idx="3897">
                  <c:v>38.756</c:v>
                </c:pt>
                <c:pt idx="3898">
                  <c:v>38.801000000000002</c:v>
                </c:pt>
                <c:pt idx="3899">
                  <c:v>38.845999999999997</c:v>
                </c:pt>
                <c:pt idx="3900">
                  <c:v>38.895000000000003</c:v>
                </c:pt>
                <c:pt idx="3901">
                  <c:v>38.950000000000003</c:v>
                </c:pt>
                <c:pt idx="3902">
                  <c:v>38.997999999999998</c:v>
                </c:pt>
                <c:pt idx="3903">
                  <c:v>39.043999999999997</c:v>
                </c:pt>
                <c:pt idx="3904">
                  <c:v>39.090000000000003</c:v>
                </c:pt>
                <c:pt idx="3905">
                  <c:v>39.137999999999998</c:v>
                </c:pt>
                <c:pt idx="3906">
                  <c:v>39.180999999999997</c:v>
                </c:pt>
                <c:pt idx="3907">
                  <c:v>39.225000000000001</c:v>
                </c:pt>
                <c:pt idx="3908">
                  <c:v>39.274999999999999</c:v>
                </c:pt>
                <c:pt idx="3909">
                  <c:v>39.317999999999998</c:v>
                </c:pt>
                <c:pt idx="3910">
                  <c:v>39.356999999999999</c:v>
                </c:pt>
                <c:pt idx="3911">
                  <c:v>39.387999999999998</c:v>
                </c:pt>
                <c:pt idx="3912">
                  <c:v>39.417000000000002</c:v>
                </c:pt>
                <c:pt idx="3913">
                  <c:v>39.444000000000003</c:v>
                </c:pt>
                <c:pt idx="3914">
                  <c:v>39.475999999999999</c:v>
                </c:pt>
                <c:pt idx="3915">
                  <c:v>39.508000000000003</c:v>
                </c:pt>
                <c:pt idx="3916">
                  <c:v>39.536999999999999</c:v>
                </c:pt>
                <c:pt idx="3917">
                  <c:v>39.561999999999998</c:v>
                </c:pt>
                <c:pt idx="3918">
                  <c:v>39.578000000000003</c:v>
                </c:pt>
                <c:pt idx="3919">
                  <c:v>39.588000000000001</c:v>
                </c:pt>
                <c:pt idx="3920">
                  <c:v>39.594999999999999</c:v>
                </c:pt>
                <c:pt idx="3921">
                  <c:v>39.603000000000002</c:v>
                </c:pt>
                <c:pt idx="3922">
                  <c:v>39.613</c:v>
                </c:pt>
                <c:pt idx="3923">
                  <c:v>39.625999999999998</c:v>
                </c:pt>
                <c:pt idx="3924">
                  <c:v>39.639000000000003</c:v>
                </c:pt>
                <c:pt idx="3925">
                  <c:v>39.65</c:v>
                </c:pt>
                <c:pt idx="3926">
                  <c:v>39.658999999999999</c:v>
                </c:pt>
                <c:pt idx="3927">
                  <c:v>39.67</c:v>
                </c:pt>
                <c:pt idx="3928">
                  <c:v>39.692</c:v>
                </c:pt>
                <c:pt idx="3929">
                  <c:v>39.728999999999999</c:v>
                </c:pt>
                <c:pt idx="3930">
                  <c:v>39.774999999999999</c:v>
                </c:pt>
                <c:pt idx="3931">
                  <c:v>39.835000000000001</c:v>
                </c:pt>
                <c:pt idx="3932">
                  <c:v>39.901000000000003</c:v>
                </c:pt>
                <c:pt idx="3933">
                  <c:v>39.968000000000004</c:v>
                </c:pt>
                <c:pt idx="3934">
                  <c:v>40.040999999999997</c:v>
                </c:pt>
                <c:pt idx="3935">
                  <c:v>40.106000000000002</c:v>
                </c:pt>
                <c:pt idx="3936">
                  <c:v>40.146000000000001</c:v>
                </c:pt>
                <c:pt idx="3937">
                  <c:v>40.182000000000002</c:v>
                </c:pt>
                <c:pt idx="3938">
                  <c:v>40.209000000000003</c:v>
                </c:pt>
                <c:pt idx="3939">
                  <c:v>40.220999999999997</c:v>
                </c:pt>
                <c:pt idx="3940">
                  <c:v>40.241999999999997</c:v>
                </c:pt>
                <c:pt idx="3941">
                  <c:v>40.274000000000001</c:v>
                </c:pt>
                <c:pt idx="3942">
                  <c:v>40.307000000000002</c:v>
                </c:pt>
                <c:pt idx="3943">
                  <c:v>40.341000000000001</c:v>
                </c:pt>
                <c:pt idx="3944">
                  <c:v>40.372999999999998</c:v>
                </c:pt>
                <c:pt idx="3945">
                  <c:v>40.404000000000003</c:v>
                </c:pt>
                <c:pt idx="3946">
                  <c:v>40.436999999999998</c:v>
                </c:pt>
                <c:pt idx="3947">
                  <c:v>40.465000000000003</c:v>
                </c:pt>
                <c:pt idx="3948">
                  <c:v>40.49</c:v>
                </c:pt>
                <c:pt idx="3949">
                  <c:v>40.508000000000003</c:v>
                </c:pt>
                <c:pt idx="3950">
                  <c:v>40.511000000000003</c:v>
                </c:pt>
                <c:pt idx="3951">
                  <c:v>40.499000000000002</c:v>
                </c:pt>
                <c:pt idx="3952">
                  <c:v>40.476999999999997</c:v>
                </c:pt>
                <c:pt idx="3953">
                  <c:v>40.448999999999998</c:v>
                </c:pt>
                <c:pt idx="3954">
                  <c:v>40.420999999999999</c:v>
                </c:pt>
                <c:pt idx="3955">
                  <c:v>40.396000000000001</c:v>
                </c:pt>
                <c:pt idx="3956">
                  <c:v>40.368000000000002</c:v>
                </c:pt>
                <c:pt idx="3957">
                  <c:v>40.335999999999999</c:v>
                </c:pt>
                <c:pt idx="3958">
                  <c:v>40.308</c:v>
                </c:pt>
                <c:pt idx="3959">
                  <c:v>40.289000000000001</c:v>
                </c:pt>
                <c:pt idx="3960">
                  <c:v>40.277000000000001</c:v>
                </c:pt>
                <c:pt idx="3961">
                  <c:v>40.262999999999998</c:v>
                </c:pt>
                <c:pt idx="3962">
                  <c:v>40.249000000000002</c:v>
                </c:pt>
                <c:pt idx="3963">
                  <c:v>40.234000000000002</c:v>
                </c:pt>
                <c:pt idx="3964">
                  <c:v>40.220999999999997</c:v>
                </c:pt>
                <c:pt idx="3965">
                  <c:v>40.21</c:v>
                </c:pt>
                <c:pt idx="3966">
                  <c:v>40.198</c:v>
                </c:pt>
                <c:pt idx="3967">
                  <c:v>40.182000000000002</c:v>
                </c:pt>
                <c:pt idx="3968">
                  <c:v>40.158000000000001</c:v>
                </c:pt>
                <c:pt idx="3969">
                  <c:v>40.131</c:v>
                </c:pt>
                <c:pt idx="3970">
                  <c:v>40.098999999999997</c:v>
                </c:pt>
                <c:pt idx="3971">
                  <c:v>40.067999999999998</c:v>
                </c:pt>
                <c:pt idx="3972">
                  <c:v>40.04</c:v>
                </c:pt>
                <c:pt idx="3973">
                  <c:v>40.012999999999998</c:v>
                </c:pt>
                <c:pt idx="3974">
                  <c:v>39.988999999999997</c:v>
                </c:pt>
                <c:pt idx="3975">
                  <c:v>39.97</c:v>
                </c:pt>
                <c:pt idx="3976">
                  <c:v>39.957999999999998</c:v>
                </c:pt>
                <c:pt idx="3977">
                  <c:v>39.957000000000001</c:v>
                </c:pt>
                <c:pt idx="3978">
                  <c:v>39.969000000000001</c:v>
                </c:pt>
                <c:pt idx="3979">
                  <c:v>39.993000000000002</c:v>
                </c:pt>
                <c:pt idx="3980">
                  <c:v>40.018999999999998</c:v>
                </c:pt>
                <c:pt idx="3981">
                  <c:v>40.045999999999999</c:v>
                </c:pt>
                <c:pt idx="3982">
                  <c:v>40.073</c:v>
                </c:pt>
                <c:pt idx="3983">
                  <c:v>40.1</c:v>
                </c:pt>
                <c:pt idx="3984">
                  <c:v>40.127000000000002</c:v>
                </c:pt>
                <c:pt idx="3985">
                  <c:v>40.146999999999998</c:v>
                </c:pt>
                <c:pt idx="3986">
                  <c:v>40.161999999999999</c:v>
                </c:pt>
                <c:pt idx="3987">
                  <c:v>40.171999999999997</c:v>
                </c:pt>
                <c:pt idx="3988">
                  <c:v>40.182000000000002</c:v>
                </c:pt>
                <c:pt idx="3989">
                  <c:v>40.19</c:v>
                </c:pt>
                <c:pt idx="3990">
                  <c:v>40.198</c:v>
                </c:pt>
                <c:pt idx="3991">
                  <c:v>40.207000000000001</c:v>
                </c:pt>
                <c:pt idx="3992">
                  <c:v>40.216000000000001</c:v>
                </c:pt>
                <c:pt idx="3993">
                  <c:v>40.234000000000002</c:v>
                </c:pt>
                <c:pt idx="3994">
                  <c:v>40.253999999999998</c:v>
                </c:pt>
                <c:pt idx="3995">
                  <c:v>40.274999999999999</c:v>
                </c:pt>
                <c:pt idx="3996">
                  <c:v>40.292000000000002</c:v>
                </c:pt>
                <c:pt idx="3997">
                  <c:v>40.302</c:v>
                </c:pt>
                <c:pt idx="3998">
                  <c:v>40.311</c:v>
                </c:pt>
                <c:pt idx="3999">
                  <c:v>40.323999999999998</c:v>
                </c:pt>
                <c:pt idx="4000">
                  <c:v>40.335999999999999</c:v>
                </c:pt>
                <c:pt idx="4001">
                  <c:v>40.351999999999997</c:v>
                </c:pt>
                <c:pt idx="4002">
                  <c:v>40.359000000000002</c:v>
                </c:pt>
                <c:pt idx="4003">
                  <c:v>40.363999999999997</c:v>
                </c:pt>
                <c:pt idx="4004">
                  <c:v>40.368000000000002</c:v>
                </c:pt>
                <c:pt idx="4005">
                  <c:v>40.372999999999998</c:v>
                </c:pt>
                <c:pt idx="4006">
                  <c:v>40.372999999999998</c:v>
                </c:pt>
                <c:pt idx="4007">
                  <c:v>40.374000000000002</c:v>
                </c:pt>
                <c:pt idx="4008">
                  <c:v>40.372</c:v>
                </c:pt>
                <c:pt idx="4009">
                  <c:v>40.362000000000002</c:v>
                </c:pt>
                <c:pt idx="4010">
                  <c:v>40.35</c:v>
                </c:pt>
                <c:pt idx="4011">
                  <c:v>40.338999999999999</c:v>
                </c:pt>
                <c:pt idx="4012">
                  <c:v>40.320999999999998</c:v>
                </c:pt>
                <c:pt idx="4013">
                  <c:v>40.311999999999998</c:v>
                </c:pt>
                <c:pt idx="4014">
                  <c:v>40.298999999999999</c:v>
                </c:pt>
                <c:pt idx="4015">
                  <c:v>40.28</c:v>
                </c:pt>
                <c:pt idx="4016">
                  <c:v>40.268000000000001</c:v>
                </c:pt>
                <c:pt idx="4017">
                  <c:v>40.255000000000003</c:v>
                </c:pt>
                <c:pt idx="4018">
                  <c:v>40.244</c:v>
                </c:pt>
                <c:pt idx="4019">
                  <c:v>40.237000000000002</c:v>
                </c:pt>
                <c:pt idx="4020">
                  <c:v>40.228999999999999</c:v>
                </c:pt>
                <c:pt idx="4021">
                  <c:v>40.222999999999999</c:v>
                </c:pt>
                <c:pt idx="4022">
                  <c:v>40.226999999999997</c:v>
                </c:pt>
                <c:pt idx="4023">
                  <c:v>40.235999999999997</c:v>
                </c:pt>
                <c:pt idx="4024">
                  <c:v>40.25</c:v>
                </c:pt>
                <c:pt idx="4025">
                  <c:v>40.264000000000003</c:v>
                </c:pt>
                <c:pt idx="4026">
                  <c:v>40.281999999999996</c:v>
                </c:pt>
                <c:pt idx="4027">
                  <c:v>40.298000000000002</c:v>
                </c:pt>
                <c:pt idx="4028">
                  <c:v>40.31</c:v>
                </c:pt>
                <c:pt idx="4029">
                  <c:v>40.319000000000003</c:v>
                </c:pt>
                <c:pt idx="4030">
                  <c:v>40.33</c:v>
                </c:pt>
                <c:pt idx="4031">
                  <c:v>40.335999999999999</c:v>
                </c:pt>
                <c:pt idx="4032">
                  <c:v>40.334000000000003</c:v>
                </c:pt>
                <c:pt idx="4033">
                  <c:v>40.338000000000001</c:v>
                </c:pt>
                <c:pt idx="4034">
                  <c:v>40.341999999999999</c:v>
                </c:pt>
                <c:pt idx="4035">
                  <c:v>40.343000000000004</c:v>
                </c:pt>
                <c:pt idx="4036">
                  <c:v>40.343000000000004</c:v>
                </c:pt>
                <c:pt idx="4037">
                  <c:v>40.340000000000003</c:v>
                </c:pt>
                <c:pt idx="4038">
                  <c:v>40.337000000000003</c:v>
                </c:pt>
                <c:pt idx="4039">
                  <c:v>40.335999999999999</c:v>
                </c:pt>
                <c:pt idx="4040">
                  <c:v>40.335000000000001</c:v>
                </c:pt>
                <c:pt idx="4041">
                  <c:v>40.341999999999999</c:v>
                </c:pt>
                <c:pt idx="4042">
                  <c:v>40.350999999999999</c:v>
                </c:pt>
                <c:pt idx="4043">
                  <c:v>40.369</c:v>
                </c:pt>
                <c:pt idx="4044">
                  <c:v>40.392000000000003</c:v>
                </c:pt>
                <c:pt idx="4045">
                  <c:v>40.418999999999997</c:v>
                </c:pt>
                <c:pt idx="4046">
                  <c:v>40.454999999999998</c:v>
                </c:pt>
                <c:pt idx="4047">
                  <c:v>40.488</c:v>
                </c:pt>
                <c:pt idx="4048">
                  <c:v>40.527000000000001</c:v>
                </c:pt>
                <c:pt idx="4049">
                  <c:v>40.566000000000003</c:v>
                </c:pt>
                <c:pt idx="4050">
                  <c:v>40.603999999999999</c:v>
                </c:pt>
                <c:pt idx="4051">
                  <c:v>40.637</c:v>
                </c:pt>
                <c:pt idx="4052">
                  <c:v>40.668999999999997</c:v>
                </c:pt>
                <c:pt idx="4053">
                  <c:v>40.701000000000001</c:v>
                </c:pt>
                <c:pt idx="4054">
                  <c:v>40.732999999999997</c:v>
                </c:pt>
                <c:pt idx="4055">
                  <c:v>40.761000000000003</c:v>
                </c:pt>
                <c:pt idx="4056">
                  <c:v>40.787999999999997</c:v>
                </c:pt>
                <c:pt idx="4057">
                  <c:v>40.822000000000003</c:v>
                </c:pt>
                <c:pt idx="4058">
                  <c:v>40.851999999999997</c:v>
                </c:pt>
                <c:pt idx="4059">
                  <c:v>40.884999999999998</c:v>
                </c:pt>
                <c:pt idx="4060">
                  <c:v>40.915999999999997</c:v>
                </c:pt>
                <c:pt idx="4061">
                  <c:v>40.947000000000003</c:v>
                </c:pt>
                <c:pt idx="4062">
                  <c:v>40.966000000000001</c:v>
                </c:pt>
                <c:pt idx="4063">
                  <c:v>40.981000000000002</c:v>
                </c:pt>
                <c:pt idx="4064">
                  <c:v>40.991</c:v>
                </c:pt>
                <c:pt idx="4065">
                  <c:v>40.994</c:v>
                </c:pt>
                <c:pt idx="4066">
                  <c:v>41.000999999999998</c:v>
                </c:pt>
                <c:pt idx="4067">
                  <c:v>41.014000000000003</c:v>
                </c:pt>
                <c:pt idx="4068">
                  <c:v>41.029000000000003</c:v>
                </c:pt>
                <c:pt idx="4069">
                  <c:v>41.055</c:v>
                </c:pt>
                <c:pt idx="4070">
                  <c:v>41.08</c:v>
                </c:pt>
                <c:pt idx="4071">
                  <c:v>41.107999999999997</c:v>
                </c:pt>
                <c:pt idx="4072">
                  <c:v>41.131999999999998</c:v>
                </c:pt>
                <c:pt idx="4073">
                  <c:v>41.164999999999999</c:v>
                </c:pt>
                <c:pt idx="4074">
                  <c:v>41.21</c:v>
                </c:pt>
                <c:pt idx="4075">
                  <c:v>41.256</c:v>
                </c:pt>
                <c:pt idx="4076">
                  <c:v>41.298000000000002</c:v>
                </c:pt>
                <c:pt idx="4077">
                  <c:v>41.335000000000001</c:v>
                </c:pt>
                <c:pt idx="4078">
                  <c:v>41.368000000000002</c:v>
                </c:pt>
                <c:pt idx="4079">
                  <c:v>41.396999999999998</c:v>
                </c:pt>
                <c:pt idx="4080">
                  <c:v>41.426000000000002</c:v>
                </c:pt>
                <c:pt idx="4081">
                  <c:v>41.460999999999999</c:v>
                </c:pt>
                <c:pt idx="4082">
                  <c:v>41.49</c:v>
                </c:pt>
                <c:pt idx="4083">
                  <c:v>41.51</c:v>
                </c:pt>
                <c:pt idx="4084">
                  <c:v>41.527000000000001</c:v>
                </c:pt>
                <c:pt idx="4085">
                  <c:v>41.540999999999997</c:v>
                </c:pt>
                <c:pt idx="4086">
                  <c:v>41.55</c:v>
                </c:pt>
                <c:pt idx="4087">
                  <c:v>41.552999999999997</c:v>
                </c:pt>
                <c:pt idx="4088">
                  <c:v>41.552999999999997</c:v>
                </c:pt>
                <c:pt idx="4089">
                  <c:v>41.552999999999997</c:v>
                </c:pt>
                <c:pt idx="4090">
                  <c:v>41.558</c:v>
                </c:pt>
                <c:pt idx="4091">
                  <c:v>41.563000000000002</c:v>
                </c:pt>
                <c:pt idx="4092">
                  <c:v>41.582999999999998</c:v>
                </c:pt>
                <c:pt idx="4093">
                  <c:v>41.628</c:v>
                </c:pt>
                <c:pt idx="4094">
                  <c:v>41.68</c:v>
                </c:pt>
                <c:pt idx="4095">
                  <c:v>41.725999999999999</c:v>
                </c:pt>
                <c:pt idx="4096">
                  <c:v>41.761000000000003</c:v>
                </c:pt>
                <c:pt idx="4097">
                  <c:v>41.786999999999999</c:v>
                </c:pt>
                <c:pt idx="4098">
                  <c:v>41.81</c:v>
                </c:pt>
                <c:pt idx="4099">
                  <c:v>41.820999999999998</c:v>
                </c:pt>
                <c:pt idx="4100">
                  <c:v>41.822000000000003</c:v>
                </c:pt>
                <c:pt idx="4101">
                  <c:v>41.822000000000003</c:v>
                </c:pt>
                <c:pt idx="4102">
                  <c:v>41.816000000000003</c:v>
                </c:pt>
                <c:pt idx="4103">
                  <c:v>41.81</c:v>
                </c:pt>
                <c:pt idx="4104">
                  <c:v>41.796999999999997</c:v>
                </c:pt>
                <c:pt idx="4105">
                  <c:v>41.771000000000001</c:v>
                </c:pt>
                <c:pt idx="4106">
                  <c:v>41.725999999999999</c:v>
                </c:pt>
                <c:pt idx="4107">
                  <c:v>41.673999999999999</c:v>
                </c:pt>
                <c:pt idx="4108">
                  <c:v>41.631999999999998</c:v>
                </c:pt>
                <c:pt idx="4109">
                  <c:v>41.588999999999999</c:v>
                </c:pt>
                <c:pt idx="4110">
                  <c:v>41.537999999999997</c:v>
                </c:pt>
                <c:pt idx="4111">
                  <c:v>41.484999999999999</c:v>
                </c:pt>
                <c:pt idx="4112">
                  <c:v>41.435000000000002</c:v>
                </c:pt>
                <c:pt idx="4113">
                  <c:v>41.401000000000003</c:v>
                </c:pt>
                <c:pt idx="4114">
                  <c:v>41.383000000000003</c:v>
                </c:pt>
                <c:pt idx="4115">
                  <c:v>41.386000000000003</c:v>
                </c:pt>
                <c:pt idx="4116">
                  <c:v>41.39</c:v>
                </c:pt>
                <c:pt idx="4117">
                  <c:v>41.401000000000003</c:v>
                </c:pt>
                <c:pt idx="4118">
                  <c:v>41.417999999999999</c:v>
                </c:pt>
                <c:pt idx="4119">
                  <c:v>41.435000000000002</c:v>
                </c:pt>
                <c:pt idx="4120">
                  <c:v>41.444000000000003</c:v>
                </c:pt>
                <c:pt idx="4121">
                  <c:v>41.448</c:v>
                </c:pt>
                <c:pt idx="4122">
                  <c:v>41.454000000000001</c:v>
                </c:pt>
                <c:pt idx="4123">
                  <c:v>41.457999999999998</c:v>
                </c:pt>
                <c:pt idx="4124">
                  <c:v>41.451999999999998</c:v>
                </c:pt>
                <c:pt idx="4125">
                  <c:v>41.436999999999998</c:v>
                </c:pt>
                <c:pt idx="4126">
                  <c:v>41.417999999999999</c:v>
                </c:pt>
                <c:pt idx="4127">
                  <c:v>41.389000000000003</c:v>
                </c:pt>
                <c:pt idx="4128">
                  <c:v>41.354999999999997</c:v>
                </c:pt>
                <c:pt idx="4129">
                  <c:v>41.311</c:v>
                </c:pt>
                <c:pt idx="4130">
                  <c:v>41.267000000000003</c:v>
                </c:pt>
                <c:pt idx="4131">
                  <c:v>41.228999999999999</c:v>
                </c:pt>
                <c:pt idx="4132">
                  <c:v>41.195999999999998</c:v>
                </c:pt>
                <c:pt idx="4133">
                  <c:v>41.161999999999999</c:v>
                </c:pt>
                <c:pt idx="4134">
                  <c:v>41.128</c:v>
                </c:pt>
                <c:pt idx="4135">
                  <c:v>41.106999999999999</c:v>
                </c:pt>
                <c:pt idx="4136">
                  <c:v>41.094999999999999</c:v>
                </c:pt>
                <c:pt idx="4137">
                  <c:v>41.087000000000003</c:v>
                </c:pt>
                <c:pt idx="4138">
                  <c:v>41.079000000000001</c:v>
                </c:pt>
                <c:pt idx="4139">
                  <c:v>41.066000000000003</c:v>
                </c:pt>
                <c:pt idx="4140">
                  <c:v>41.057000000000002</c:v>
                </c:pt>
                <c:pt idx="4141">
                  <c:v>41.052</c:v>
                </c:pt>
                <c:pt idx="4142">
                  <c:v>41.051000000000002</c:v>
                </c:pt>
                <c:pt idx="4143">
                  <c:v>41.051000000000002</c:v>
                </c:pt>
                <c:pt idx="4144">
                  <c:v>41.055</c:v>
                </c:pt>
                <c:pt idx="4145">
                  <c:v>41.058999999999997</c:v>
                </c:pt>
                <c:pt idx="4146">
                  <c:v>41.061999999999998</c:v>
                </c:pt>
                <c:pt idx="4147">
                  <c:v>41.076000000000001</c:v>
                </c:pt>
                <c:pt idx="4148">
                  <c:v>41.098999999999997</c:v>
                </c:pt>
                <c:pt idx="4149">
                  <c:v>41.124000000000002</c:v>
                </c:pt>
                <c:pt idx="4150">
                  <c:v>41.155000000000001</c:v>
                </c:pt>
                <c:pt idx="4151">
                  <c:v>41.195999999999998</c:v>
                </c:pt>
                <c:pt idx="4152">
                  <c:v>41.24</c:v>
                </c:pt>
                <c:pt idx="4153">
                  <c:v>41.286000000000001</c:v>
                </c:pt>
                <c:pt idx="4154">
                  <c:v>41.328000000000003</c:v>
                </c:pt>
                <c:pt idx="4155">
                  <c:v>41.363</c:v>
                </c:pt>
                <c:pt idx="4156">
                  <c:v>41.4</c:v>
                </c:pt>
                <c:pt idx="4157">
                  <c:v>41.435000000000002</c:v>
                </c:pt>
                <c:pt idx="4158">
                  <c:v>41.463000000000001</c:v>
                </c:pt>
                <c:pt idx="4159">
                  <c:v>41.484999999999999</c:v>
                </c:pt>
                <c:pt idx="4160">
                  <c:v>41.500999999999998</c:v>
                </c:pt>
                <c:pt idx="4161">
                  <c:v>41.515000000000001</c:v>
                </c:pt>
                <c:pt idx="4162">
                  <c:v>41.53</c:v>
                </c:pt>
                <c:pt idx="4163">
                  <c:v>41.542000000000002</c:v>
                </c:pt>
                <c:pt idx="4164">
                  <c:v>41.56</c:v>
                </c:pt>
                <c:pt idx="4165">
                  <c:v>41.573</c:v>
                </c:pt>
                <c:pt idx="4166">
                  <c:v>41.585999999999999</c:v>
                </c:pt>
                <c:pt idx="4167">
                  <c:v>41.6</c:v>
                </c:pt>
                <c:pt idx="4168">
                  <c:v>41.610999999999997</c:v>
                </c:pt>
                <c:pt idx="4169">
                  <c:v>41.615000000000002</c:v>
                </c:pt>
                <c:pt idx="4170">
                  <c:v>41.621000000000002</c:v>
                </c:pt>
                <c:pt idx="4171">
                  <c:v>41.62</c:v>
                </c:pt>
                <c:pt idx="4172">
                  <c:v>41.622999999999998</c:v>
                </c:pt>
                <c:pt idx="4173">
                  <c:v>41.62</c:v>
                </c:pt>
                <c:pt idx="4174">
                  <c:v>41.615000000000002</c:v>
                </c:pt>
                <c:pt idx="4175">
                  <c:v>41.604999999999997</c:v>
                </c:pt>
                <c:pt idx="4176">
                  <c:v>41.593000000000004</c:v>
                </c:pt>
                <c:pt idx="4177">
                  <c:v>41.581000000000003</c:v>
                </c:pt>
                <c:pt idx="4178">
                  <c:v>41.573999999999998</c:v>
                </c:pt>
                <c:pt idx="4179">
                  <c:v>41.564999999999998</c:v>
                </c:pt>
                <c:pt idx="4180">
                  <c:v>41.561999999999998</c:v>
                </c:pt>
                <c:pt idx="4181">
                  <c:v>41.557000000000002</c:v>
                </c:pt>
                <c:pt idx="4182">
                  <c:v>41.552999999999997</c:v>
                </c:pt>
                <c:pt idx="4183">
                  <c:v>41.548999999999999</c:v>
                </c:pt>
                <c:pt idx="4184">
                  <c:v>41.545000000000002</c:v>
                </c:pt>
                <c:pt idx="4185">
                  <c:v>41.537999999999997</c:v>
                </c:pt>
                <c:pt idx="4186">
                  <c:v>41.531999999999996</c:v>
                </c:pt>
                <c:pt idx="4187">
                  <c:v>41.526000000000003</c:v>
                </c:pt>
                <c:pt idx="4188">
                  <c:v>41.515000000000001</c:v>
                </c:pt>
                <c:pt idx="4189">
                  <c:v>41.505000000000003</c:v>
                </c:pt>
                <c:pt idx="4190">
                  <c:v>41.494999999999997</c:v>
                </c:pt>
                <c:pt idx="4191">
                  <c:v>41.484999999999999</c:v>
                </c:pt>
                <c:pt idx="4192">
                  <c:v>41.475000000000001</c:v>
                </c:pt>
                <c:pt idx="4193">
                  <c:v>41.466999999999999</c:v>
                </c:pt>
                <c:pt idx="4194">
                  <c:v>41.460999999999999</c:v>
                </c:pt>
                <c:pt idx="4195">
                  <c:v>41.454999999999998</c:v>
                </c:pt>
                <c:pt idx="4196">
                  <c:v>41.454000000000001</c:v>
                </c:pt>
                <c:pt idx="4197">
                  <c:v>41.453000000000003</c:v>
                </c:pt>
                <c:pt idx="4198">
                  <c:v>41.454999999999998</c:v>
                </c:pt>
                <c:pt idx="4199">
                  <c:v>41.451999999999998</c:v>
                </c:pt>
                <c:pt idx="4200">
                  <c:v>41.451999999999998</c:v>
                </c:pt>
                <c:pt idx="4201">
                  <c:v>41.451000000000001</c:v>
                </c:pt>
                <c:pt idx="4202">
                  <c:v>41.454000000000001</c:v>
                </c:pt>
                <c:pt idx="4203">
                  <c:v>41.457000000000001</c:v>
                </c:pt>
                <c:pt idx="4204">
                  <c:v>41.465000000000003</c:v>
                </c:pt>
                <c:pt idx="4205">
                  <c:v>41.475999999999999</c:v>
                </c:pt>
                <c:pt idx="4206">
                  <c:v>41.487000000000002</c:v>
                </c:pt>
                <c:pt idx="4207">
                  <c:v>41.500999999999998</c:v>
                </c:pt>
                <c:pt idx="4208">
                  <c:v>41.515999999999998</c:v>
                </c:pt>
                <c:pt idx="4209">
                  <c:v>41.529000000000003</c:v>
                </c:pt>
                <c:pt idx="4210">
                  <c:v>41.546999999999997</c:v>
                </c:pt>
                <c:pt idx="4211">
                  <c:v>41.567</c:v>
                </c:pt>
                <c:pt idx="4212">
                  <c:v>41.58</c:v>
                </c:pt>
                <c:pt idx="4213">
                  <c:v>41.595999999999997</c:v>
                </c:pt>
                <c:pt idx="4214">
                  <c:v>41.616999999999997</c:v>
                </c:pt>
                <c:pt idx="4215">
                  <c:v>41.646000000000001</c:v>
                </c:pt>
                <c:pt idx="4216">
                  <c:v>41.679000000000002</c:v>
                </c:pt>
                <c:pt idx="4217">
                  <c:v>41.710999999999999</c:v>
                </c:pt>
                <c:pt idx="4218">
                  <c:v>41.741</c:v>
                </c:pt>
                <c:pt idx="4219">
                  <c:v>41.771000000000001</c:v>
                </c:pt>
                <c:pt idx="4220">
                  <c:v>41.796999999999997</c:v>
                </c:pt>
                <c:pt idx="4221">
                  <c:v>41.822000000000003</c:v>
                </c:pt>
                <c:pt idx="4222">
                  <c:v>41.841000000000001</c:v>
                </c:pt>
                <c:pt idx="4223">
                  <c:v>41.865000000000002</c:v>
                </c:pt>
                <c:pt idx="4224">
                  <c:v>41.887999999999998</c:v>
                </c:pt>
                <c:pt idx="4225">
                  <c:v>41.9</c:v>
                </c:pt>
                <c:pt idx="4226">
                  <c:v>41.911000000000001</c:v>
                </c:pt>
                <c:pt idx="4227">
                  <c:v>41.92</c:v>
                </c:pt>
                <c:pt idx="4228">
                  <c:v>41.924999999999997</c:v>
                </c:pt>
                <c:pt idx="4229">
                  <c:v>41.927</c:v>
                </c:pt>
                <c:pt idx="4230">
                  <c:v>41.923000000000002</c:v>
                </c:pt>
                <c:pt idx="4231">
                  <c:v>41.917000000000002</c:v>
                </c:pt>
                <c:pt idx="4232">
                  <c:v>41.914000000000001</c:v>
                </c:pt>
                <c:pt idx="4233">
                  <c:v>41.902999999999999</c:v>
                </c:pt>
                <c:pt idx="4234">
                  <c:v>41.890999999999998</c:v>
                </c:pt>
                <c:pt idx="4235">
                  <c:v>41.877000000000002</c:v>
                </c:pt>
                <c:pt idx="4236">
                  <c:v>41.862000000000002</c:v>
                </c:pt>
                <c:pt idx="4237">
                  <c:v>41.845999999999997</c:v>
                </c:pt>
                <c:pt idx="4238">
                  <c:v>41.829000000000001</c:v>
                </c:pt>
                <c:pt idx="4239">
                  <c:v>41.805</c:v>
                </c:pt>
                <c:pt idx="4240">
                  <c:v>41.781999999999996</c:v>
                </c:pt>
                <c:pt idx="4241">
                  <c:v>41.76</c:v>
                </c:pt>
                <c:pt idx="4242">
                  <c:v>41.741999999999997</c:v>
                </c:pt>
                <c:pt idx="4243">
                  <c:v>41.725999999999999</c:v>
                </c:pt>
                <c:pt idx="4244">
                  <c:v>41.722000000000001</c:v>
                </c:pt>
                <c:pt idx="4245">
                  <c:v>41.72</c:v>
                </c:pt>
                <c:pt idx="4246">
                  <c:v>41.716999999999999</c:v>
                </c:pt>
                <c:pt idx="4247">
                  <c:v>41.725999999999999</c:v>
                </c:pt>
                <c:pt idx="4248">
                  <c:v>41.74</c:v>
                </c:pt>
                <c:pt idx="4249">
                  <c:v>41.759</c:v>
                </c:pt>
                <c:pt idx="4250">
                  <c:v>41.783000000000001</c:v>
                </c:pt>
                <c:pt idx="4251">
                  <c:v>41.817999999999998</c:v>
                </c:pt>
                <c:pt idx="4252">
                  <c:v>41.865000000000002</c:v>
                </c:pt>
                <c:pt idx="4253">
                  <c:v>41.920999999999999</c:v>
                </c:pt>
                <c:pt idx="4254">
                  <c:v>41.98</c:v>
                </c:pt>
                <c:pt idx="4255">
                  <c:v>42.048000000000002</c:v>
                </c:pt>
                <c:pt idx="4256">
                  <c:v>42.131999999999998</c:v>
                </c:pt>
                <c:pt idx="4257">
                  <c:v>42.220999999999997</c:v>
                </c:pt>
                <c:pt idx="4258">
                  <c:v>42.337000000000003</c:v>
                </c:pt>
                <c:pt idx="4259">
                  <c:v>42.476999999999997</c:v>
                </c:pt>
                <c:pt idx="4260">
                  <c:v>42.625999999999998</c:v>
                </c:pt>
                <c:pt idx="4261">
                  <c:v>42.771999999999998</c:v>
                </c:pt>
                <c:pt idx="4262">
                  <c:v>42.920999999999999</c:v>
                </c:pt>
                <c:pt idx="4263">
                  <c:v>43.103000000000002</c:v>
                </c:pt>
                <c:pt idx="4264">
                  <c:v>43.302</c:v>
                </c:pt>
                <c:pt idx="4265">
                  <c:v>43.502000000000002</c:v>
                </c:pt>
                <c:pt idx="4266">
                  <c:v>43.728999999999999</c:v>
                </c:pt>
                <c:pt idx="4267">
                  <c:v>43.972999999999999</c:v>
                </c:pt>
                <c:pt idx="4268">
                  <c:v>44.225000000000001</c:v>
                </c:pt>
                <c:pt idx="4269">
                  <c:v>44.49</c:v>
                </c:pt>
                <c:pt idx="4270">
                  <c:v>44.758000000000003</c:v>
                </c:pt>
                <c:pt idx="4271">
                  <c:v>45.026000000000003</c:v>
                </c:pt>
                <c:pt idx="4272">
                  <c:v>45.317</c:v>
                </c:pt>
                <c:pt idx="4273">
                  <c:v>45.601999999999997</c:v>
                </c:pt>
                <c:pt idx="4274">
                  <c:v>45.878999999999998</c:v>
                </c:pt>
                <c:pt idx="4275">
                  <c:v>46.165999999999997</c:v>
                </c:pt>
                <c:pt idx="4276">
                  <c:v>46.460999999999999</c:v>
                </c:pt>
                <c:pt idx="4277">
                  <c:v>46.735999999999997</c:v>
                </c:pt>
                <c:pt idx="4278">
                  <c:v>47.003</c:v>
                </c:pt>
                <c:pt idx="4279">
                  <c:v>47.274000000000001</c:v>
                </c:pt>
                <c:pt idx="4280">
                  <c:v>47.542999999999999</c:v>
                </c:pt>
                <c:pt idx="4281">
                  <c:v>47.807000000000002</c:v>
                </c:pt>
                <c:pt idx="4282">
                  <c:v>48.046999999999997</c:v>
                </c:pt>
                <c:pt idx="4283">
                  <c:v>48.277999999999999</c:v>
                </c:pt>
                <c:pt idx="4284">
                  <c:v>48.491</c:v>
                </c:pt>
                <c:pt idx="4285">
                  <c:v>48.688000000000002</c:v>
                </c:pt>
                <c:pt idx="4286">
                  <c:v>48.862000000000002</c:v>
                </c:pt>
                <c:pt idx="4287">
                  <c:v>49.005000000000003</c:v>
                </c:pt>
                <c:pt idx="4288">
                  <c:v>49.134</c:v>
                </c:pt>
                <c:pt idx="4289">
                  <c:v>49.250999999999998</c:v>
                </c:pt>
                <c:pt idx="4290">
                  <c:v>49.337000000000003</c:v>
                </c:pt>
                <c:pt idx="4291">
                  <c:v>49.395000000000003</c:v>
                </c:pt>
                <c:pt idx="4292">
                  <c:v>49.442</c:v>
                </c:pt>
                <c:pt idx="4293">
                  <c:v>49.470999999999997</c:v>
                </c:pt>
                <c:pt idx="4294">
                  <c:v>49.481999999999999</c:v>
                </c:pt>
                <c:pt idx="4295">
                  <c:v>49.475999999999999</c:v>
                </c:pt>
                <c:pt idx="4296">
                  <c:v>49.453000000000003</c:v>
                </c:pt>
                <c:pt idx="4297">
                  <c:v>49.427999999999997</c:v>
                </c:pt>
                <c:pt idx="4298">
                  <c:v>49.404000000000003</c:v>
                </c:pt>
                <c:pt idx="4299">
                  <c:v>49.384</c:v>
                </c:pt>
                <c:pt idx="4300">
                  <c:v>49.372</c:v>
                </c:pt>
                <c:pt idx="4301">
                  <c:v>49.372</c:v>
                </c:pt>
                <c:pt idx="4302">
                  <c:v>49.393000000000001</c:v>
                </c:pt>
                <c:pt idx="4303">
                  <c:v>49.44</c:v>
                </c:pt>
                <c:pt idx="4304">
                  <c:v>49.518000000000001</c:v>
                </c:pt>
                <c:pt idx="4305">
                  <c:v>49.597000000000001</c:v>
                </c:pt>
                <c:pt idx="4306">
                  <c:v>49.673999999999999</c:v>
                </c:pt>
                <c:pt idx="4307">
                  <c:v>49.747</c:v>
                </c:pt>
                <c:pt idx="4308">
                  <c:v>49.808999999999997</c:v>
                </c:pt>
                <c:pt idx="4309">
                  <c:v>49.863</c:v>
                </c:pt>
                <c:pt idx="4310">
                  <c:v>49.89</c:v>
                </c:pt>
                <c:pt idx="4311">
                  <c:v>49.914000000000001</c:v>
                </c:pt>
                <c:pt idx="4312">
                  <c:v>49.945999999999998</c:v>
                </c:pt>
                <c:pt idx="4313">
                  <c:v>49.970999999999997</c:v>
                </c:pt>
                <c:pt idx="4314">
                  <c:v>50.008000000000003</c:v>
                </c:pt>
                <c:pt idx="4315">
                  <c:v>50.061999999999998</c:v>
                </c:pt>
                <c:pt idx="4316">
                  <c:v>50.121000000000002</c:v>
                </c:pt>
                <c:pt idx="4317">
                  <c:v>50.185000000000002</c:v>
                </c:pt>
                <c:pt idx="4318">
                  <c:v>50.253999999999998</c:v>
                </c:pt>
                <c:pt idx="4319">
                  <c:v>50.326000000000001</c:v>
                </c:pt>
                <c:pt idx="4320">
                  <c:v>50.4</c:v>
                </c:pt>
                <c:pt idx="4321">
                  <c:v>50.476999999999997</c:v>
                </c:pt>
                <c:pt idx="4322">
                  <c:v>50.55</c:v>
                </c:pt>
                <c:pt idx="4323">
                  <c:v>50.618000000000002</c:v>
                </c:pt>
                <c:pt idx="4324">
                  <c:v>50.689</c:v>
                </c:pt>
                <c:pt idx="4325">
                  <c:v>50.759</c:v>
                </c:pt>
                <c:pt idx="4326">
                  <c:v>50.826000000000001</c:v>
                </c:pt>
                <c:pt idx="4327">
                  <c:v>50.881999999999998</c:v>
                </c:pt>
                <c:pt idx="4328">
                  <c:v>50.933</c:v>
                </c:pt>
                <c:pt idx="4329">
                  <c:v>50.981999999999999</c:v>
                </c:pt>
                <c:pt idx="4330">
                  <c:v>51.012999999999998</c:v>
                </c:pt>
                <c:pt idx="4331">
                  <c:v>51.031999999999996</c:v>
                </c:pt>
                <c:pt idx="4332">
                  <c:v>51.048000000000002</c:v>
                </c:pt>
                <c:pt idx="4333">
                  <c:v>51.061</c:v>
                </c:pt>
                <c:pt idx="4334">
                  <c:v>51.076999999999998</c:v>
                </c:pt>
                <c:pt idx="4335">
                  <c:v>51.082999999999998</c:v>
                </c:pt>
                <c:pt idx="4336">
                  <c:v>51.09</c:v>
                </c:pt>
                <c:pt idx="4337">
                  <c:v>51.115000000000002</c:v>
                </c:pt>
                <c:pt idx="4338">
                  <c:v>51.154000000000003</c:v>
                </c:pt>
                <c:pt idx="4339">
                  <c:v>51.192</c:v>
                </c:pt>
                <c:pt idx="4340">
                  <c:v>51.231000000000002</c:v>
                </c:pt>
                <c:pt idx="4341">
                  <c:v>51.268000000000001</c:v>
                </c:pt>
                <c:pt idx="4342">
                  <c:v>51.298999999999999</c:v>
                </c:pt>
                <c:pt idx="4343">
                  <c:v>51.331000000000003</c:v>
                </c:pt>
                <c:pt idx="4344">
                  <c:v>51.351999999999997</c:v>
                </c:pt>
                <c:pt idx="4345">
                  <c:v>51.372</c:v>
                </c:pt>
                <c:pt idx="4346">
                  <c:v>51.399000000000001</c:v>
                </c:pt>
                <c:pt idx="4347">
                  <c:v>51.423999999999999</c:v>
                </c:pt>
                <c:pt idx="4348">
                  <c:v>51.45</c:v>
                </c:pt>
                <c:pt idx="4349">
                  <c:v>51.48</c:v>
                </c:pt>
                <c:pt idx="4350">
                  <c:v>51.512</c:v>
                </c:pt>
                <c:pt idx="4351">
                  <c:v>51.540999999999997</c:v>
                </c:pt>
                <c:pt idx="4352">
                  <c:v>51.566000000000003</c:v>
                </c:pt>
                <c:pt idx="4353">
                  <c:v>51.591999999999999</c:v>
                </c:pt>
                <c:pt idx="4354">
                  <c:v>51.624000000000002</c:v>
                </c:pt>
                <c:pt idx="4355">
                  <c:v>51.655999999999999</c:v>
                </c:pt>
                <c:pt idx="4356">
                  <c:v>51.688000000000002</c:v>
                </c:pt>
                <c:pt idx="4357">
                  <c:v>51.718000000000004</c:v>
                </c:pt>
                <c:pt idx="4358">
                  <c:v>51.741</c:v>
                </c:pt>
                <c:pt idx="4359">
                  <c:v>51.759</c:v>
                </c:pt>
                <c:pt idx="4360">
                  <c:v>51.771000000000001</c:v>
                </c:pt>
                <c:pt idx="4361">
                  <c:v>51.773000000000003</c:v>
                </c:pt>
                <c:pt idx="4362">
                  <c:v>51.76</c:v>
                </c:pt>
                <c:pt idx="4363">
                  <c:v>51.741999999999997</c:v>
                </c:pt>
                <c:pt idx="4364">
                  <c:v>51.722999999999999</c:v>
                </c:pt>
                <c:pt idx="4365">
                  <c:v>51.698999999999998</c:v>
                </c:pt>
                <c:pt idx="4366">
                  <c:v>51.677</c:v>
                </c:pt>
                <c:pt idx="4367">
                  <c:v>51.648000000000003</c:v>
                </c:pt>
                <c:pt idx="4368">
                  <c:v>51.616</c:v>
                </c:pt>
                <c:pt idx="4369">
                  <c:v>51.585000000000001</c:v>
                </c:pt>
                <c:pt idx="4370">
                  <c:v>51.554000000000002</c:v>
                </c:pt>
                <c:pt idx="4371">
                  <c:v>51.529000000000003</c:v>
                </c:pt>
                <c:pt idx="4372">
                  <c:v>51.506</c:v>
                </c:pt>
                <c:pt idx="4373">
                  <c:v>51.478999999999999</c:v>
                </c:pt>
                <c:pt idx="4374">
                  <c:v>51.456000000000003</c:v>
                </c:pt>
                <c:pt idx="4375">
                  <c:v>51.433999999999997</c:v>
                </c:pt>
                <c:pt idx="4376">
                  <c:v>51.406999999999996</c:v>
                </c:pt>
                <c:pt idx="4377">
                  <c:v>51.378</c:v>
                </c:pt>
                <c:pt idx="4378">
                  <c:v>51.350999999999999</c:v>
                </c:pt>
                <c:pt idx="4379">
                  <c:v>51.33</c:v>
                </c:pt>
                <c:pt idx="4380">
                  <c:v>51.314999999999998</c:v>
                </c:pt>
                <c:pt idx="4381">
                  <c:v>51.296999999999997</c:v>
                </c:pt>
                <c:pt idx="4382">
                  <c:v>51.277000000000001</c:v>
                </c:pt>
                <c:pt idx="4383">
                  <c:v>51.255000000000003</c:v>
                </c:pt>
                <c:pt idx="4384">
                  <c:v>51.234000000000002</c:v>
                </c:pt>
                <c:pt idx="4385">
                  <c:v>51.213999999999999</c:v>
                </c:pt>
                <c:pt idx="4386">
                  <c:v>51.201000000000001</c:v>
                </c:pt>
                <c:pt idx="4387">
                  <c:v>51.198</c:v>
                </c:pt>
                <c:pt idx="4388">
                  <c:v>51.197000000000003</c:v>
                </c:pt>
                <c:pt idx="4389">
                  <c:v>51.195999999999998</c:v>
                </c:pt>
                <c:pt idx="4390">
                  <c:v>51.192999999999998</c:v>
                </c:pt>
                <c:pt idx="4391">
                  <c:v>51.188000000000002</c:v>
                </c:pt>
                <c:pt idx="4392">
                  <c:v>51.183</c:v>
                </c:pt>
                <c:pt idx="4393">
                  <c:v>51.177</c:v>
                </c:pt>
                <c:pt idx="4394">
                  <c:v>51.17</c:v>
                </c:pt>
                <c:pt idx="4395">
                  <c:v>51.164999999999999</c:v>
                </c:pt>
                <c:pt idx="4396">
                  <c:v>51.167999999999999</c:v>
                </c:pt>
                <c:pt idx="4397">
                  <c:v>51.176000000000002</c:v>
                </c:pt>
                <c:pt idx="4398">
                  <c:v>51.183</c:v>
                </c:pt>
                <c:pt idx="4399">
                  <c:v>51.195999999999998</c:v>
                </c:pt>
                <c:pt idx="4400">
                  <c:v>51.213000000000001</c:v>
                </c:pt>
                <c:pt idx="4401">
                  <c:v>51.23</c:v>
                </c:pt>
                <c:pt idx="4402">
                  <c:v>51.250999999999998</c:v>
                </c:pt>
                <c:pt idx="4403">
                  <c:v>51.271999999999998</c:v>
                </c:pt>
                <c:pt idx="4404">
                  <c:v>51.287999999999997</c:v>
                </c:pt>
                <c:pt idx="4405">
                  <c:v>51.301000000000002</c:v>
                </c:pt>
                <c:pt idx="4406">
                  <c:v>51.314999999999998</c:v>
                </c:pt>
                <c:pt idx="4407">
                  <c:v>51.329000000000001</c:v>
                </c:pt>
                <c:pt idx="4408">
                  <c:v>51.34</c:v>
                </c:pt>
                <c:pt idx="4409">
                  <c:v>51.348999999999997</c:v>
                </c:pt>
                <c:pt idx="4410">
                  <c:v>51.36</c:v>
                </c:pt>
                <c:pt idx="4411">
                  <c:v>51.369</c:v>
                </c:pt>
                <c:pt idx="4412">
                  <c:v>51.377000000000002</c:v>
                </c:pt>
                <c:pt idx="4413">
                  <c:v>51.383000000000003</c:v>
                </c:pt>
                <c:pt idx="4414">
                  <c:v>51.390999999999998</c:v>
                </c:pt>
                <c:pt idx="4415">
                  <c:v>51.405999999999999</c:v>
                </c:pt>
                <c:pt idx="4416">
                  <c:v>51.421999999999997</c:v>
                </c:pt>
                <c:pt idx="4417">
                  <c:v>51.436</c:v>
                </c:pt>
                <c:pt idx="4418">
                  <c:v>51.453000000000003</c:v>
                </c:pt>
                <c:pt idx="4419">
                  <c:v>51.47</c:v>
                </c:pt>
                <c:pt idx="4420">
                  <c:v>51.493000000000002</c:v>
                </c:pt>
                <c:pt idx="4421">
                  <c:v>51.515000000000001</c:v>
                </c:pt>
                <c:pt idx="4422">
                  <c:v>51.529000000000003</c:v>
                </c:pt>
                <c:pt idx="4423">
                  <c:v>51.545000000000002</c:v>
                </c:pt>
                <c:pt idx="4424">
                  <c:v>51.564</c:v>
                </c:pt>
                <c:pt idx="4425">
                  <c:v>51.582999999999998</c:v>
                </c:pt>
                <c:pt idx="4426">
                  <c:v>51.603999999999999</c:v>
                </c:pt>
                <c:pt idx="4427">
                  <c:v>51.625999999999998</c:v>
                </c:pt>
                <c:pt idx="4428">
                  <c:v>51.648000000000003</c:v>
                </c:pt>
                <c:pt idx="4429">
                  <c:v>51.676000000000002</c:v>
                </c:pt>
                <c:pt idx="4430">
                  <c:v>51.71</c:v>
                </c:pt>
                <c:pt idx="4431">
                  <c:v>51.747</c:v>
                </c:pt>
                <c:pt idx="4432">
                  <c:v>51.784999999999997</c:v>
                </c:pt>
                <c:pt idx="4433">
                  <c:v>51.829000000000001</c:v>
                </c:pt>
                <c:pt idx="4434">
                  <c:v>51.877000000000002</c:v>
                </c:pt>
                <c:pt idx="4435">
                  <c:v>51.918999999999997</c:v>
                </c:pt>
                <c:pt idx="4436">
                  <c:v>51.96</c:v>
                </c:pt>
                <c:pt idx="4437">
                  <c:v>52</c:v>
                </c:pt>
                <c:pt idx="4438">
                  <c:v>52.039000000000001</c:v>
                </c:pt>
                <c:pt idx="4439">
                  <c:v>52.075000000000003</c:v>
                </c:pt>
                <c:pt idx="4440">
                  <c:v>52.11</c:v>
                </c:pt>
                <c:pt idx="4441">
                  <c:v>52.134999999999998</c:v>
                </c:pt>
                <c:pt idx="4442">
                  <c:v>52.161000000000001</c:v>
                </c:pt>
                <c:pt idx="4443">
                  <c:v>52.185000000000002</c:v>
                </c:pt>
                <c:pt idx="4444">
                  <c:v>52.198999999999998</c:v>
                </c:pt>
                <c:pt idx="4445">
                  <c:v>52.210999999999999</c:v>
                </c:pt>
                <c:pt idx="4446">
                  <c:v>52.21</c:v>
                </c:pt>
                <c:pt idx="4447">
                  <c:v>52.198999999999998</c:v>
                </c:pt>
                <c:pt idx="4448">
                  <c:v>52.174999999999997</c:v>
                </c:pt>
                <c:pt idx="4449">
                  <c:v>52.133000000000003</c:v>
                </c:pt>
                <c:pt idx="4450">
                  <c:v>52.079000000000001</c:v>
                </c:pt>
                <c:pt idx="4451">
                  <c:v>52.021000000000001</c:v>
                </c:pt>
                <c:pt idx="4452">
                  <c:v>51.976999999999997</c:v>
                </c:pt>
                <c:pt idx="4453">
                  <c:v>51.947000000000003</c:v>
                </c:pt>
                <c:pt idx="4454">
                  <c:v>51.924999999999997</c:v>
                </c:pt>
                <c:pt idx="4455">
                  <c:v>51.908000000000001</c:v>
                </c:pt>
                <c:pt idx="4456">
                  <c:v>51.902000000000001</c:v>
                </c:pt>
                <c:pt idx="4457">
                  <c:v>51.905999999999999</c:v>
                </c:pt>
                <c:pt idx="4458">
                  <c:v>51.91</c:v>
                </c:pt>
                <c:pt idx="4459">
                  <c:v>51.911000000000001</c:v>
                </c:pt>
                <c:pt idx="4460">
                  <c:v>51.9</c:v>
                </c:pt>
                <c:pt idx="4461">
                  <c:v>51.878</c:v>
                </c:pt>
                <c:pt idx="4462">
                  <c:v>51.853000000000002</c:v>
                </c:pt>
                <c:pt idx="4463">
                  <c:v>51.834000000000003</c:v>
                </c:pt>
                <c:pt idx="4464">
                  <c:v>51.81</c:v>
                </c:pt>
                <c:pt idx="4465">
                  <c:v>51.786000000000001</c:v>
                </c:pt>
                <c:pt idx="4466">
                  <c:v>51.762</c:v>
                </c:pt>
                <c:pt idx="4467">
                  <c:v>51.741</c:v>
                </c:pt>
                <c:pt idx="4468">
                  <c:v>51.716999999999999</c:v>
                </c:pt>
                <c:pt idx="4469">
                  <c:v>51.7</c:v>
                </c:pt>
                <c:pt idx="4470">
                  <c:v>51.692999999999998</c:v>
                </c:pt>
                <c:pt idx="4471">
                  <c:v>51.692</c:v>
                </c:pt>
                <c:pt idx="4472">
                  <c:v>51.703000000000003</c:v>
                </c:pt>
                <c:pt idx="4473">
                  <c:v>51.726999999999997</c:v>
                </c:pt>
                <c:pt idx="4474">
                  <c:v>51.755000000000003</c:v>
                </c:pt>
                <c:pt idx="4475">
                  <c:v>51.798000000000002</c:v>
                </c:pt>
                <c:pt idx="4476">
                  <c:v>51.845999999999997</c:v>
                </c:pt>
                <c:pt idx="4477">
                  <c:v>51.91</c:v>
                </c:pt>
                <c:pt idx="4478">
                  <c:v>51.984000000000002</c:v>
                </c:pt>
                <c:pt idx="4479">
                  <c:v>52.043999999999997</c:v>
                </c:pt>
                <c:pt idx="4480">
                  <c:v>52.082000000000001</c:v>
                </c:pt>
                <c:pt idx="4481">
                  <c:v>52.115000000000002</c:v>
                </c:pt>
                <c:pt idx="4482">
                  <c:v>52.137</c:v>
                </c:pt>
                <c:pt idx="4483">
                  <c:v>52.152000000000001</c:v>
                </c:pt>
                <c:pt idx="4484">
                  <c:v>52.158999999999999</c:v>
                </c:pt>
                <c:pt idx="4485">
                  <c:v>52.162999999999997</c:v>
                </c:pt>
                <c:pt idx="4486">
                  <c:v>52.161999999999999</c:v>
                </c:pt>
                <c:pt idx="4487">
                  <c:v>52.158999999999999</c:v>
                </c:pt>
                <c:pt idx="4488">
                  <c:v>52.161000000000001</c:v>
                </c:pt>
                <c:pt idx="4489">
                  <c:v>52.165999999999997</c:v>
                </c:pt>
                <c:pt idx="4490">
                  <c:v>52.174999999999997</c:v>
                </c:pt>
                <c:pt idx="4491">
                  <c:v>52.192</c:v>
                </c:pt>
                <c:pt idx="4492">
                  <c:v>52.212000000000003</c:v>
                </c:pt>
                <c:pt idx="4493">
                  <c:v>52.238</c:v>
                </c:pt>
                <c:pt idx="4494">
                  <c:v>52.265000000000001</c:v>
                </c:pt>
                <c:pt idx="4495">
                  <c:v>52.286000000000001</c:v>
                </c:pt>
                <c:pt idx="4496">
                  <c:v>52.302</c:v>
                </c:pt>
                <c:pt idx="4497">
                  <c:v>52.320999999999998</c:v>
                </c:pt>
                <c:pt idx="4498">
                  <c:v>52.34</c:v>
                </c:pt>
                <c:pt idx="4499">
                  <c:v>52.357999999999997</c:v>
                </c:pt>
                <c:pt idx="4500">
                  <c:v>52.375</c:v>
                </c:pt>
                <c:pt idx="4501">
                  <c:v>52.392000000000003</c:v>
                </c:pt>
                <c:pt idx="4502">
                  <c:v>52.406999999999996</c:v>
                </c:pt>
                <c:pt idx="4503">
                  <c:v>52.423000000000002</c:v>
                </c:pt>
                <c:pt idx="4504">
                  <c:v>52.438000000000002</c:v>
                </c:pt>
                <c:pt idx="4505">
                  <c:v>52.46</c:v>
                </c:pt>
                <c:pt idx="4506">
                  <c:v>52.488999999999997</c:v>
                </c:pt>
                <c:pt idx="4507">
                  <c:v>52.518999999999998</c:v>
                </c:pt>
                <c:pt idx="4508">
                  <c:v>52.543999999999997</c:v>
                </c:pt>
                <c:pt idx="4509">
                  <c:v>52.569000000000003</c:v>
                </c:pt>
                <c:pt idx="4510">
                  <c:v>52.6</c:v>
                </c:pt>
                <c:pt idx="4511">
                  <c:v>52.633000000000003</c:v>
                </c:pt>
                <c:pt idx="4512">
                  <c:v>52.67</c:v>
                </c:pt>
                <c:pt idx="4513">
                  <c:v>52.701000000000001</c:v>
                </c:pt>
                <c:pt idx="4514">
                  <c:v>52.731999999999999</c:v>
                </c:pt>
                <c:pt idx="4515">
                  <c:v>52.756999999999998</c:v>
                </c:pt>
                <c:pt idx="4516">
                  <c:v>52.780999999999999</c:v>
                </c:pt>
                <c:pt idx="4517">
                  <c:v>52.805</c:v>
                </c:pt>
                <c:pt idx="4518">
                  <c:v>52.829000000000001</c:v>
                </c:pt>
                <c:pt idx="4519">
                  <c:v>52.847000000000001</c:v>
                </c:pt>
                <c:pt idx="4520">
                  <c:v>52.863</c:v>
                </c:pt>
                <c:pt idx="4521">
                  <c:v>52.878</c:v>
                </c:pt>
                <c:pt idx="4522">
                  <c:v>52.893999999999998</c:v>
                </c:pt>
                <c:pt idx="4523">
                  <c:v>52.902999999999999</c:v>
                </c:pt>
                <c:pt idx="4524">
                  <c:v>52.906999999999996</c:v>
                </c:pt>
                <c:pt idx="4525">
                  <c:v>52.91</c:v>
                </c:pt>
                <c:pt idx="4526">
                  <c:v>52.912999999999997</c:v>
                </c:pt>
                <c:pt idx="4527">
                  <c:v>52.912999999999997</c:v>
                </c:pt>
                <c:pt idx="4528">
                  <c:v>52.908000000000001</c:v>
                </c:pt>
                <c:pt idx="4529">
                  <c:v>52.896999999999998</c:v>
                </c:pt>
                <c:pt idx="4530">
                  <c:v>52.884</c:v>
                </c:pt>
                <c:pt idx="4531">
                  <c:v>52.865000000000002</c:v>
                </c:pt>
                <c:pt idx="4532">
                  <c:v>52.841000000000001</c:v>
                </c:pt>
                <c:pt idx="4533">
                  <c:v>52.820999999999998</c:v>
                </c:pt>
                <c:pt idx="4534">
                  <c:v>52.805999999999997</c:v>
                </c:pt>
                <c:pt idx="4535">
                  <c:v>52.789000000000001</c:v>
                </c:pt>
                <c:pt idx="4536">
                  <c:v>52.774000000000001</c:v>
                </c:pt>
                <c:pt idx="4537">
                  <c:v>52.76</c:v>
                </c:pt>
                <c:pt idx="4538">
                  <c:v>52.750999999999998</c:v>
                </c:pt>
                <c:pt idx="4539">
                  <c:v>52.741999999999997</c:v>
                </c:pt>
                <c:pt idx="4540">
                  <c:v>52.731000000000002</c:v>
                </c:pt>
                <c:pt idx="4541">
                  <c:v>52.722999999999999</c:v>
                </c:pt>
                <c:pt idx="4542">
                  <c:v>52.713999999999999</c:v>
                </c:pt>
                <c:pt idx="4543">
                  <c:v>52.706000000000003</c:v>
                </c:pt>
                <c:pt idx="4544">
                  <c:v>52.701999999999998</c:v>
                </c:pt>
                <c:pt idx="4545">
                  <c:v>52.698999999999998</c:v>
                </c:pt>
                <c:pt idx="4546">
                  <c:v>52.698</c:v>
                </c:pt>
                <c:pt idx="4547">
                  <c:v>52.692999999999998</c:v>
                </c:pt>
                <c:pt idx="4548">
                  <c:v>52.692</c:v>
                </c:pt>
                <c:pt idx="4549">
                  <c:v>52.688000000000002</c:v>
                </c:pt>
                <c:pt idx="4550">
                  <c:v>52.68</c:v>
                </c:pt>
                <c:pt idx="4551">
                  <c:v>52.673000000000002</c:v>
                </c:pt>
                <c:pt idx="4552">
                  <c:v>52.665999999999997</c:v>
                </c:pt>
                <c:pt idx="4553">
                  <c:v>52.655000000000001</c:v>
                </c:pt>
                <c:pt idx="4554">
                  <c:v>52.643999999999998</c:v>
                </c:pt>
                <c:pt idx="4555">
                  <c:v>52.634</c:v>
                </c:pt>
                <c:pt idx="4556">
                  <c:v>52.624000000000002</c:v>
                </c:pt>
                <c:pt idx="4557">
                  <c:v>52.616</c:v>
                </c:pt>
                <c:pt idx="4558">
                  <c:v>52.601999999999997</c:v>
                </c:pt>
                <c:pt idx="4559">
                  <c:v>52.585000000000001</c:v>
                </c:pt>
                <c:pt idx="4560">
                  <c:v>52.569000000000003</c:v>
                </c:pt>
                <c:pt idx="4561">
                  <c:v>52.552</c:v>
                </c:pt>
                <c:pt idx="4562">
                  <c:v>52.537999999999997</c:v>
                </c:pt>
                <c:pt idx="4563">
                  <c:v>52.524000000000001</c:v>
                </c:pt>
                <c:pt idx="4564">
                  <c:v>52.514000000000003</c:v>
                </c:pt>
                <c:pt idx="4565">
                  <c:v>52.506</c:v>
                </c:pt>
                <c:pt idx="4566">
                  <c:v>52.502000000000002</c:v>
                </c:pt>
                <c:pt idx="4567">
                  <c:v>52.5</c:v>
                </c:pt>
                <c:pt idx="4568">
                  <c:v>52.5</c:v>
                </c:pt>
                <c:pt idx="4569">
                  <c:v>52.505000000000003</c:v>
                </c:pt>
                <c:pt idx="4570">
                  <c:v>52.506999999999998</c:v>
                </c:pt>
                <c:pt idx="4571">
                  <c:v>52.51</c:v>
                </c:pt>
                <c:pt idx="4572">
                  <c:v>52.508000000000003</c:v>
                </c:pt>
                <c:pt idx="4573">
                  <c:v>52.505000000000003</c:v>
                </c:pt>
                <c:pt idx="4574">
                  <c:v>52.497</c:v>
                </c:pt>
                <c:pt idx="4575">
                  <c:v>52.49</c:v>
                </c:pt>
                <c:pt idx="4576">
                  <c:v>52.488</c:v>
                </c:pt>
                <c:pt idx="4577">
                  <c:v>52.485999999999997</c:v>
                </c:pt>
                <c:pt idx="4578">
                  <c:v>52.484999999999999</c:v>
                </c:pt>
                <c:pt idx="4579">
                  <c:v>52.482999999999997</c:v>
                </c:pt>
                <c:pt idx="4580">
                  <c:v>52.478000000000002</c:v>
                </c:pt>
                <c:pt idx="4581">
                  <c:v>52.473999999999997</c:v>
                </c:pt>
                <c:pt idx="4582">
                  <c:v>52.472000000000001</c:v>
                </c:pt>
                <c:pt idx="4583">
                  <c:v>52.470999999999997</c:v>
                </c:pt>
                <c:pt idx="4584">
                  <c:v>52.472000000000001</c:v>
                </c:pt>
                <c:pt idx="4585">
                  <c:v>52.473999999999997</c:v>
                </c:pt>
                <c:pt idx="4586">
                  <c:v>52.472999999999999</c:v>
                </c:pt>
                <c:pt idx="4587">
                  <c:v>52.481000000000002</c:v>
                </c:pt>
                <c:pt idx="4588">
                  <c:v>52.488</c:v>
                </c:pt>
                <c:pt idx="4589">
                  <c:v>52.494999999999997</c:v>
                </c:pt>
                <c:pt idx="4590">
                  <c:v>52.497999999999998</c:v>
                </c:pt>
                <c:pt idx="4591">
                  <c:v>52.503</c:v>
                </c:pt>
                <c:pt idx="4592">
                  <c:v>52.503999999999998</c:v>
                </c:pt>
                <c:pt idx="4593">
                  <c:v>52.503999999999998</c:v>
                </c:pt>
                <c:pt idx="4594">
                  <c:v>52.5</c:v>
                </c:pt>
                <c:pt idx="4595">
                  <c:v>52.497</c:v>
                </c:pt>
                <c:pt idx="4596">
                  <c:v>52.491</c:v>
                </c:pt>
                <c:pt idx="4597">
                  <c:v>52.493000000000002</c:v>
                </c:pt>
                <c:pt idx="4598">
                  <c:v>52.5</c:v>
                </c:pt>
                <c:pt idx="4599">
                  <c:v>52.503999999999998</c:v>
                </c:pt>
                <c:pt idx="4600">
                  <c:v>52.517000000000003</c:v>
                </c:pt>
                <c:pt idx="4601">
                  <c:v>52.524999999999999</c:v>
                </c:pt>
                <c:pt idx="4602">
                  <c:v>52.530999999999999</c:v>
                </c:pt>
                <c:pt idx="4603">
                  <c:v>52.540999999999997</c:v>
                </c:pt>
                <c:pt idx="4604">
                  <c:v>52.545999999999999</c:v>
                </c:pt>
                <c:pt idx="4605">
                  <c:v>52.551000000000002</c:v>
                </c:pt>
                <c:pt idx="4606">
                  <c:v>52.555999999999997</c:v>
                </c:pt>
                <c:pt idx="4607">
                  <c:v>52.557000000000002</c:v>
                </c:pt>
                <c:pt idx="4608">
                  <c:v>52.558</c:v>
                </c:pt>
                <c:pt idx="4609">
                  <c:v>52.567999999999998</c:v>
                </c:pt>
                <c:pt idx="4610">
                  <c:v>52.584000000000003</c:v>
                </c:pt>
                <c:pt idx="4611">
                  <c:v>52.604999999999997</c:v>
                </c:pt>
                <c:pt idx="4612">
                  <c:v>52.634999999999998</c:v>
                </c:pt>
                <c:pt idx="4613">
                  <c:v>52.676000000000002</c:v>
                </c:pt>
                <c:pt idx="4614">
                  <c:v>52.731999999999999</c:v>
                </c:pt>
                <c:pt idx="4615">
                  <c:v>52.792999999999999</c:v>
                </c:pt>
                <c:pt idx="4616">
                  <c:v>52.856000000000002</c:v>
                </c:pt>
                <c:pt idx="4617">
                  <c:v>52.917000000000002</c:v>
                </c:pt>
                <c:pt idx="4618">
                  <c:v>52.981000000000002</c:v>
                </c:pt>
                <c:pt idx="4619">
                  <c:v>53.037999999999997</c:v>
                </c:pt>
                <c:pt idx="4620">
                  <c:v>53.109000000000002</c:v>
                </c:pt>
                <c:pt idx="4621">
                  <c:v>53.195999999999998</c:v>
                </c:pt>
                <c:pt idx="4622">
                  <c:v>53.284999999999997</c:v>
                </c:pt>
                <c:pt idx="4623">
                  <c:v>53.371000000000002</c:v>
                </c:pt>
                <c:pt idx="4624">
                  <c:v>53.463999999999999</c:v>
                </c:pt>
                <c:pt idx="4625">
                  <c:v>53.573999999999998</c:v>
                </c:pt>
                <c:pt idx="4626">
                  <c:v>53.686999999999998</c:v>
                </c:pt>
                <c:pt idx="4627">
                  <c:v>53.802999999999997</c:v>
                </c:pt>
                <c:pt idx="4628">
                  <c:v>53.921999999999997</c:v>
                </c:pt>
                <c:pt idx="4629">
                  <c:v>54.040999999999997</c:v>
                </c:pt>
                <c:pt idx="4630">
                  <c:v>54.165999999999997</c:v>
                </c:pt>
                <c:pt idx="4631">
                  <c:v>54.307000000000002</c:v>
                </c:pt>
                <c:pt idx="4632">
                  <c:v>54.427</c:v>
                </c:pt>
                <c:pt idx="4633">
                  <c:v>54.554000000000002</c:v>
                </c:pt>
                <c:pt idx="4634">
                  <c:v>54.689</c:v>
                </c:pt>
                <c:pt idx="4635">
                  <c:v>54.808999999999997</c:v>
                </c:pt>
                <c:pt idx="4636">
                  <c:v>54.914999999999999</c:v>
                </c:pt>
                <c:pt idx="4637">
                  <c:v>55.024999999999999</c:v>
                </c:pt>
                <c:pt idx="4638">
                  <c:v>55.139000000000003</c:v>
                </c:pt>
                <c:pt idx="4639">
                  <c:v>55.249000000000002</c:v>
                </c:pt>
                <c:pt idx="4640">
                  <c:v>55.344999999999999</c:v>
                </c:pt>
                <c:pt idx="4641">
                  <c:v>55.44</c:v>
                </c:pt>
                <c:pt idx="4642">
                  <c:v>55.545000000000002</c:v>
                </c:pt>
                <c:pt idx="4643">
                  <c:v>55.631</c:v>
                </c:pt>
                <c:pt idx="4644">
                  <c:v>55.697000000000003</c:v>
                </c:pt>
                <c:pt idx="4645">
                  <c:v>55.762999999999998</c:v>
                </c:pt>
                <c:pt idx="4646">
                  <c:v>55.84</c:v>
                </c:pt>
                <c:pt idx="4647">
                  <c:v>55.895000000000003</c:v>
                </c:pt>
                <c:pt idx="4648">
                  <c:v>55.932000000000002</c:v>
                </c:pt>
                <c:pt idx="4649">
                  <c:v>55.963999999999999</c:v>
                </c:pt>
                <c:pt idx="4650">
                  <c:v>55.978999999999999</c:v>
                </c:pt>
                <c:pt idx="4651">
                  <c:v>55.98</c:v>
                </c:pt>
                <c:pt idx="4652">
                  <c:v>55.968000000000004</c:v>
                </c:pt>
                <c:pt idx="4653">
                  <c:v>55.941000000000003</c:v>
                </c:pt>
                <c:pt idx="4654">
                  <c:v>55.905000000000001</c:v>
                </c:pt>
                <c:pt idx="4655">
                  <c:v>55.856999999999999</c:v>
                </c:pt>
                <c:pt idx="4656">
                  <c:v>55.804000000000002</c:v>
                </c:pt>
                <c:pt idx="4657">
                  <c:v>55.755000000000003</c:v>
                </c:pt>
                <c:pt idx="4658">
                  <c:v>55.72</c:v>
                </c:pt>
                <c:pt idx="4659">
                  <c:v>55.692999999999998</c:v>
                </c:pt>
                <c:pt idx="4660">
                  <c:v>55.677999999999997</c:v>
                </c:pt>
                <c:pt idx="4661">
                  <c:v>55.68</c:v>
                </c:pt>
                <c:pt idx="4662">
                  <c:v>55.7</c:v>
                </c:pt>
                <c:pt idx="4663">
                  <c:v>55.744999999999997</c:v>
                </c:pt>
                <c:pt idx="4664">
                  <c:v>55.808999999999997</c:v>
                </c:pt>
                <c:pt idx="4665">
                  <c:v>55.878</c:v>
                </c:pt>
                <c:pt idx="4666">
                  <c:v>55.96</c:v>
                </c:pt>
                <c:pt idx="4667">
                  <c:v>56.05</c:v>
                </c:pt>
                <c:pt idx="4668">
                  <c:v>56.134</c:v>
                </c:pt>
                <c:pt idx="4669">
                  <c:v>56.186999999999998</c:v>
                </c:pt>
                <c:pt idx="4670">
                  <c:v>56.228999999999999</c:v>
                </c:pt>
                <c:pt idx="4671">
                  <c:v>56.274999999999999</c:v>
                </c:pt>
                <c:pt idx="4672">
                  <c:v>56.308999999999997</c:v>
                </c:pt>
                <c:pt idx="4673">
                  <c:v>56.335999999999999</c:v>
                </c:pt>
                <c:pt idx="4674">
                  <c:v>56.371000000000002</c:v>
                </c:pt>
                <c:pt idx="4675">
                  <c:v>56.408999999999999</c:v>
                </c:pt>
                <c:pt idx="4676">
                  <c:v>56.454000000000001</c:v>
                </c:pt>
                <c:pt idx="4677">
                  <c:v>56.494</c:v>
                </c:pt>
                <c:pt idx="4678">
                  <c:v>56.551000000000002</c:v>
                </c:pt>
                <c:pt idx="4679">
                  <c:v>56.62</c:v>
                </c:pt>
                <c:pt idx="4680">
                  <c:v>56.683999999999997</c:v>
                </c:pt>
                <c:pt idx="4681">
                  <c:v>56.738999999999997</c:v>
                </c:pt>
                <c:pt idx="4682">
                  <c:v>56.795000000000002</c:v>
                </c:pt>
                <c:pt idx="4683">
                  <c:v>56.851999999999997</c:v>
                </c:pt>
                <c:pt idx="4684">
                  <c:v>56.895000000000003</c:v>
                </c:pt>
                <c:pt idx="4685">
                  <c:v>56.926000000000002</c:v>
                </c:pt>
                <c:pt idx="4686">
                  <c:v>56.945999999999998</c:v>
                </c:pt>
                <c:pt idx="4687">
                  <c:v>56.957000000000001</c:v>
                </c:pt>
                <c:pt idx="4688">
                  <c:v>56.962000000000003</c:v>
                </c:pt>
                <c:pt idx="4689">
                  <c:v>56.957000000000001</c:v>
                </c:pt>
                <c:pt idx="4690">
                  <c:v>56.942</c:v>
                </c:pt>
                <c:pt idx="4691">
                  <c:v>56.92</c:v>
                </c:pt>
                <c:pt idx="4692">
                  <c:v>56.901000000000003</c:v>
                </c:pt>
                <c:pt idx="4693">
                  <c:v>56.889000000000003</c:v>
                </c:pt>
                <c:pt idx="4694">
                  <c:v>56.87</c:v>
                </c:pt>
                <c:pt idx="4695">
                  <c:v>56.847999999999999</c:v>
                </c:pt>
                <c:pt idx="4696">
                  <c:v>56.83</c:v>
                </c:pt>
                <c:pt idx="4697">
                  <c:v>56.814</c:v>
                </c:pt>
                <c:pt idx="4698">
                  <c:v>56.802999999999997</c:v>
                </c:pt>
                <c:pt idx="4699">
                  <c:v>56.795999999999999</c:v>
                </c:pt>
                <c:pt idx="4700">
                  <c:v>56.807000000000002</c:v>
                </c:pt>
                <c:pt idx="4701">
                  <c:v>56.8</c:v>
                </c:pt>
                <c:pt idx="4702">
                  <c:v>56.81</c:v>
                </c:pt>
                <c:pt idx="4703">
                  <c:v>56.826999999999998</c:v>
                </c:pt>
                <c:pt idx="4704">
                  <c:v>56.844000000000001</c:v>
                </c:pt>
                <c:pt idx="4705">
                  <c:v>56.865000000000002</c:v>
                </c:pt>
                <c:pt idx="4706">
                  <c:v>56.89</c:v>
                </c:pt>
                <c:pt idx="4707">
                  <c:v>56.918999999999997</c:v>
                </c:pt>
                <c:pt idx="4708">
                  <c:v>56.956000000000003</c:v>
                </c:pt>
                <c:pt idx="4709">
                  <c:v>57.003</c:v>
                </c:pt>
                <c:pt idx="4710">
                  <c:v>57.055</c:v>
                </c:pt>
                <c:pt idx="4711">
                  <c:v>57.112000000000002</c:v>
                </c:pt>
                <c:pt idx="4712">
                  <c:v>57.171999999999997</c:v>
                </c:pt>
                <c:pt idx="4713">
                  <c:v>57.235999999999997</c:v>
                </c:pt>
                <c:pt idx="4714">
                  <c:v>57.295999999999999</c:v>
                </c:pt>
                <c:pt idx="4715">
                  <c:v>57.356000000000002</c:v>
                </c:pt>
                <c:pt idx="4716">
                  <c:v>57.408000000000001</c:v>
                </c:pt>
                <c:pt idx="4717">
                  <c:v>57.451999999999998</c:v>
                </c:pt>
                <c:pt idx="4718">
                  <c:v>57.481999999999999</c:v>
                </c:pt>
                <c:pt idx="4719">
                  <c:v>57.503</c:v>
                </c:pt>
                <c:pt idx="4720">
                  <c:v>57.524000000000001</c:v>
                </c:pt>
                <c:pt idx="4721">
                  <c:v>57.539000000000001</c:v>
                </c:pt>
                <c:pt idx="4722">
                  <c:v>57.54</c:v>
                </c:pt>
                <c:pt idx="4723">
                  <c:v>57.534999999999997</c:v>
                </c:pt>
                <c:pt idx="4724">
                  <c:v>57.53</c:v>
                </c:pt>
                <c:pt idx="4725">
                  <c:v>57.521999999999998</c:v>
                </c:pt>
                <c:pt idx="4726">
                  <c:v>57.512</c:v>
                </c:pt>
                <c:pt idx="4727">
                  <c:v>57.506</c:v>
                </c:pt>
                <c:pt idx="4728">
                  <c:v>57.499000000000002</c:v>
                </c:pt>
                <c:pt idx="4729">
                  <c:v>57.487000000000002</c:v>
                </c:pt>
                <c:pt idx="4730">
                  <c:v>57.476999999999997</c:v>
                </c:pt>
                <c:pt idx="4731">
                  <c:v>57.469000000000001</c:v>
                </c:pt>
                <c:pt idx="4732">
                  <c:v>57.46</c:v>
                </c:pt>
                <c:pt idx="4733">
                  <c:v>57.448999999999998</c:v>
                </c:pt>
                <c:pt idx="4734">
                  <c:v>57.43</c:v>
                </c:pt>
                <c:pt idx="4735">
                  <c:v>57.405999999999999</c:v>
                </c:pt>
                <c:pt idx="4736">
                  <c:v>57.384</c:v>
                </c:pt>
                <c:pt idx="4737">
                  <c:v>57.36</c:v>
                </c:pt>
                <c:pt idx="4738">
                  <c:v>57.332000000000001</c:v>
                </c:pt>
                <c:pt idx="4739">
                  <c:v>57.298000000000002</c:v>
                </c:pt>
                <c:pt idx="4740">
                  <c:v>57.255000000000003</c:v>
                </c:pt>
                <c:pt idx="4741">
                  <c:v>57.216000000000001</c:v>
                </c:pt>
                <c:pt idx="4742">
                  <c:v>57.186999999999998</c:v>
                </c:pt>
                <c:pt idx="4743">
                  <c:v>57.152999999999999</c:v>
                </c:pt>
                <c:pt idx="4744">
                  <c:v>57.116</c:v>
                </c:pt>
                <c:pt idx="4745">
                  <c:v>57.072000000000003</c:v>
                </c:pt>
                <c:pt idx="4746">
                  <c:v>57.027000000000001</c:v>
                </c:pt>
                <c:pt idx="4747">
                  <c:v>56.99</c:v>
                </c:pt>
                <c:pt idx="4748">
                  <c:v>56.965000000000003</c:v>
                </c:pt>
                <c:pt idx="4749">
                  <c:v>56.954999999999998</c:v>
                </c:pt>
                <c:pt idx="4750">
                  <c:v>56.951999999999998</c:v>
                </c:pt>
                <c:pt idx="4751">
                  <c:v>56.951999999999998</c:v>
                </c:pt>
                <c:pt idx="4752">
                  <c:v>56.953000000000003</c:v>
                </c:pt>
                <c:pt idx="4753">
                  <c:v>56.953000000000003</c:v>
                </c:pt>
                <c:pt idx="4754">
                  <c:v>56.954000000000001</c:v>
                </c:pt>
                <c:pt idx="4755">
                  <c:v>56.957999999999998</c:v>
                </c:pt>
                <c:pt idx="4756">
                  <c:v>56.966000000000001</c:v>
                </c:pt>
                <c:pt idx="4757">
                  <c:v>56.976999999999997</c:v>
                </c:pt>
                <c:pt idx="4758">
                  <c:v>56.984000000000002</c:v>
                </c:pt>
                <c:pt idx="4759">
                  <c:v>56.999000000000002</c:v>
                </c:pt>
                <c:pt idx="4760">
                  <c:v>57.03</c:v>
                </c:pt>
                <c:pt idx="4761">
                  <c:v>57.061</c:v>
                </c:pt>
                <c:pt idx="4762">
                  <c:v>57.087000000000003</c:v>
                </c:pt>
                <c:pt idx="4763">
                  <c:v>57.118000000000002</c:v>
                </c:pt>
                <c:pt idx="4764">
                  <c:v>57.149000000000001</c:v>
                </c:pt>
                <c:pt idx="4765">
                  <c:v>57.177</c:v>
                </c:pt>
                <c:pt idx="4766">
                  <c:v>57.212000000000003</c:v>
                </c:pt>
                <c:pt idx="4767">
                  <c:v>57.246000000000002</c:v>
                </c:pt>
                <c:pt idx="4768">
                  <c:v>57.274999999999999</c:v>
                </c:pt>
                <c:pt idx="4769">
                  <c:v>57.304000000000002</c:v>
                </c:pt>
                <c:pt idx="4770">
                  <c:v>57.332000000000001</c:v>
                </c:pt>
                <c:pt idx="4771">
                  <c:v>57.354999999999997</c:v>
                </c:pt>
                <c:pt idx="4772">
                  <c:v>57.384</c:v>
                </c:pt>
                <c:pt idx="4773">
                  <c:v>57.415999999999997</c:v>
                </c:pt>
                <c:pt idx="4774">
                  <c:v>57.444000000000003</c:v>
                </c:pt>
                <c:pt idx="4775">
                  <c:v>57.472000000000001</c:v>
                </c:pt>
                <c:pt idx="4776">
                  <c:v>57.496000000000002</c:v>
                </c:pt>
                <c:pt idx="4777">
                  <c:v>57.52</c:v>
                </c:pt>
                <c:pt idx="4778">
                  <c:v>57.543999999999997</c:v>
                </c:pt>
                <c:pt idx="4779">
                  <c:v>57.555999999999997</c:v>
                </c:pt>
                <c:pt idx="4780">
                  <c:v>57.561</c:v>
                </c:pt>
                <c:pt idx="4781">
                  <c:v>57.570999999999998</c:v>
                </c:pt>
                <c:pt idx="4782">
                  <c:v>57.58</c:v>
                </c:pt>
                <c:pt idx="4783">
                  <c:v>57.582999999999998</c:v>
                </c:pt>
                <c:pt idx="4784">
                  <c:v>57.585000000000001</c:v>
                </c:pt>
                <c:pt idx="4785">
                  <c:v>57.588999999999999</c:v>
                </c:pt>
                <c:pt idx="4786">
                  <c:v>57.587000000000003</c:v>
                </c:pt>
                <c:pt idx="4787">
                  <c:v>57.581000000000003</c:v>
                </c:pt>
                <c:pt idx="4788">
                  <c:v>57.570999999999998</c:v>
                </c:pt>
                <c:pt idx="4789">
                  <c:v>57.554000000000002</c:v>
                </c:pt>
                <c:pt idx="4790">
                  <c:v>57.539000000000001</c:v>
                </c:pt>
                <c:pt idx="4791">
                  <c:v>57.521000000000001</c:v>
                </c:pt>
                <c:pt idx="4792">
                  <c:v>57.500999999999998</c:v>
                </c:pt>
                <c:pt idx="4793">
                  <c:v>57.48</c:v>
                </c:pt>
                <c:pt idx="4794">
                  <c:v>57.456000000000003</c:v>
                </c:pt>
                <c:pt idx="4795">
                  <c:v>57.439</c:v>
                </c:pt>
                <c:pt idx="4796">
                  <c:v>57.427999999999997</c:v>
                </c:pt>
                <c:pt idx="4797">
                  <c:v>57.412999999999997</c:v>
                </c:pt>
                <c:pt idx="4798">
                  <c:v>57.402000000000001</c:v>
                </c:pt>
                <c:pt idx="4799">
                  <c:v>57.387999999999998</c:v>
                </c:pt>
                <c:pt idx="4800">
                  <c:v>57.372999999999998</c:v>
                </c:pt>
                <c:pt idx="4801">
                  <c:v>57.356000000000002</c:v>
                </c:pt>
                <c:pt idx="4802">
                  <c:v>57.334000000000003</c:v>
                </c:pt>
                <c:pt idx="4803">
                  <c:v>57.314</c:v>
                </c:pt>
                <c:pt idx="4804">
                  <c:v>57.296999999999997</c:v>
                </c:pt>
                <c:pt idx="4805">
                  <c:v>57.277999999999999</c:v>
                </c:pt>
                <c:pt idx="4806">
                  <c:v>57.267000000000003</c:v>
                </c:pt>
                <c:pt idx="4807">
                  <c:v>57.253</c:v>
                </c:pt>
                <c:pt idx="4808">
                  <c:v>57.241999999999997</c:v>
                </c:pt>
                <c:pt idx="4809">
                  <c:v>57.234000000000002</c:v>
                </c:pt>
                <c:pt idx="4810">
                  <c:v>57.23</c:v>
                </c:pt>
                <c:pt idx="4811">
                  <c:v>57.222999999999999</c:v>
                </c:pt>
                <c:pt idx="4812">
                  <c:v>57.22</c:v>
                </c:pt>
                <c:pt idx="4813">
                  <c:v>57.223999999999997</c:v>
                </c:pt>
                <c:pt idx="4814">
                  <c:v>57.234000000000002</c:v>
                </c:pt>
                <c:pt idx="4815">
                  <c:v>57.24</c:v>
                </c:pt>
                <c:pt idx="4816">
                  <c:v>57.247</c:v>
                </c:pt>
                <c:pt idx="4817">
                  <c:v>57.255000000000003</c:v>
                </c:pt>
                <c:pt idx="4818">
                  <c:v>57.255000000000003</c:v>
                </c:pt>
                <c:pt idx="4819">
                  <c:v>57.252000000000002</c:v>
                </c:pt>
                <c:pt idx="4820">
                  <c:v>57.247999999999998</c:v>
                </c:pt>
                <c:pt idx="4821">
                  <c:v>57.243000000000002</c:v>
                </c:pt>
                <c:pt idx="4822">
                  <c:v>57.237000000000002</c:v>
                </c:pt>
                <c:pt idx="4823">
                  <c:v>57.231999999999999</c:v>
                </c:pt>
                <c:pt idx="4824">
                  <c:v>57.228999999999999</c:v>
                </c:pt>
                <c:pt idx="4825">
                  <c:v>57.228000000000002</c:v>
                </c:pt>
                <c:pt idx="4826">
                  <c:v>57.23</c:v>
                </c:pt>
                <c:pt idx="4827">
                  <c:v>57.228999999999999</c:v>
                </c:pt>
                <c:pt idx="4828">
                  <c:v>57.234999999999999</c:v>
                </c:pt>
                <c:pt idx="4829">
                  <c:v>57.243000000000002</c:v>
                </c:pt>
                <c:pt idx="4830">
                  <c:v>57.253</c:v>
                </c:pt>
                <c:pt idx="4831">
                  <c:v>57.267000000000003</c:v>
                </c:pt>
                <c:pt idx="4832">
                  <c:v>57.280999999999999</c:v>
                </c:pt>
                <c:pt idx="4833">
                  <c:v>57.301000000000002</c:v>
                </c:pt>
                <c:pt idx="4834">
                  <c:v>57.322000000000003</c:v>
                </c:pt>
                <c:pt idx="4835">
                  <c:v>57.343000000000004</c:v>
                </c:pt>
                <c:pt idx="4836">
                  <c:v>57.363999999999997</c:v>
                </c:pt>
                <c:pt idx="4837">
                  <c:v>57.387</c:v>
                </c:pt>
                <c:pt idx="4838">
                  <c:v>57.406999999999996</c:v>
                </c:pt>
                <c:pt idx="4839">
                  <c:v>57.420999999999999</c:v>
                </c:pt>
                <c:pt idx="4840">
                  <c:v>57.427999999999997</c:v>
                </c:pt>
                <c:pt idx="4841">
                  <c:v>57.43</c:v>
                </c:pt>
                <c:pt idx="4842">
                  <c:v>57.438000000000002</c:v>
                </c:pt>
                <c:pt idx="4843">
                  <c:v>57.459000000000003</c:v>
                </c:pt>
                <c:pt idx="4844">
                  <c:v>57.481000000000002</c:v>
                </c:pt>
                <c:pt idx="4845">
                  <c:v>57.500999999999998</c:v>
                </c:pt>
                <c:pt idx="4846">
                  <c:v>57.515000000000001</c:v>
                </c:pt>
                <c:pt idx="4847">
                  <c:v>57.527000000000001</c:v>
                </c:pt>
                <c:pt idx="4848">
                  <c:v>57.533999999999999</c:v>
                </c:pt>
                <c:pt idx="4849">
                  <c:v>57.545999999999999</c:v>
                </c:pt>
                <c:pt idx="4850">
                  <c:v>57.558</c:v>
                </c:pt>
                <c:pt idx="4851">
                  <c:v>57.569000000000003</c:v>
                </c:pt>
                <c:pt idx="4852">
                  <c:v>57.594000000000001</c:v>
                </c:pt>
                <c:pt idx="4853">
                  <c:v>57.619</c:v>
                </c:pt>
                <c:pt idx="4854">
                  <c:v>57.65</c:v>
                </c:pt>
                <c:pt idx="4855">
                  <c:v>57.673000000000002</c:v>
                </c:pt>
                <c:pt idx="4856">
                  <c:v>57.677999999999997</c:v>
                </c:pt>
                <c:pt idx="4857">
                  <c:v>57.673999999999999</c:v>
                </c:pt>
                <c:pt idx="4858">
                  <c:v>57.667999999999999</c:v>
                </c:pt>
                <c:pt idx="4859">
                  <c:v>57.656999999999996</c:v>
                </c:pt>
                <c:pt idx="4860">
                  <c:v>57.665999999999997</c:v>
                </c:pt>
                <c:pt idx="4861">
                  <c:v>57.701000000000001</c:v>
                </c:pt>
                <c:pt idx="4862">
                  <c:v>57.747999999999998</c:v>
                </c:pt>
                <c:pt idx="4863">
                  <c:v>57.825000000000003</c:v>
                </c:pt>
                <c:pt idx="4864">
                  <c:v>57.920999999999999</c:v>
                </c:pt>
                <c:pt idx="4865">
                  <c:v>58.011000000000003</c:v>
                </c:pt>
                <c:pt idx="4866">
                  <c:v>58.113</c:v>
                </c:pt>
                <c:pt idx="4867">
                  <c:v>58.226999999999997</c:v>
                </c:pt>
                <c:pt idx="4868">
                  <c:v>58.34</c:v>
                </c:pt>
                <c:pt idx="4869">
                  <c:v>58.453000000000003</c:v>
                </c:pt>
                <c:pt idx="4870">
                  <c:v>58.545999999999999</c:v>
                </c:pt>
                <c:pt idx="4871">
                  <c:v>58.624000000000002</c:v>
                </c:pt>
                <c:pt idx="4872">
                  <c:v>58.7</c:v>
                </c:pt>
                <c:pt idx="4873">
                  <c:v>58.771000000000001</c:v>
                </c:pt>
                <c:pt idx="4874">
                  <c:v>58.835000000000001</c:v>
                </c:pt>
                <c:pt idx="4875">
                  <c:v>58.889000000000003</c:v>
                </c:pt>
                <c:pt idx="4876">
                  <c:v>58.954000000000001</c:v>
                </c:pt>
                <c:pt idx="4877">
                  <c:v>59.027000000000001</c:v>
                </c:pt>
                <c:pt idx="4878">
                  <c:v>59.093000000000004</c:v>
                </c:pt>
                <c:pt idx="4879">
                  <c:v>59.152000000000001</c:v>
                </c:pt>
                <c:pt idx="4880">
                  <c:v>59.212000000000003</c:v>
                </c:pt>
                <c:pt idx="4881">
                  <c:v>59.286000000000001</c:v>
                </c:pt>
                <c:pt idx="4882">
                  <c:v>59.378999999999998</c:v>
                </c:pt>
                <c:pt idx="4883">
                  <c:v>59.478999999999999</c:v>
                </c:pt>
                <c:pt idx="4884">
                  <c:v>59.573999999999998</c:v>
                </c:pt>
                <c:pt idx="4885">
                  <c:v>59.665999999999997</c:v>
                </c:pt>
                <c:pt idx="4886">
                  <c:v>59.756999999999998</c:v>
                </c:pt>
                <c:pt idx="4887">
                  <c:v>59.853999999999999</c:v>
                </c:pt>
                <c:pt idx="4888">
                  <c:v>59.942999999999998</c:v>
                </c:pt>
                <c:pt idx="4889">
                  <c:v>60.011000000000003</c:v>
                </c:pt>
                <c:pt idx="4890">
                  <c:v>60.07</c:v>
                </c:pt>
                <c:pt idx="4891">
                  <c:v>60.125</c:v>
                </c:pt>
                <c:pt idx="4892">
                  <c:v>60.161999999999999</c:v>
                </c:pt>
                <c:pt idx="4893">
                  <c:v>60.191000000000003</c:v>
                </c:pt>
                <c:pt idx="4894">
                  <c:v>60.213999999999999</c:v>
                </c:pt>
                <c:pt idx="4895">
                  <c:v>60.235999999999997</c:v>
                </c:pt>
                <c:pt idx="4896">
                  <c:v>60.259</c:v>
                </c:pt>
                <c:pt idx="4897">
                  <c:v>60.283999999999999</c:v>
                </c:pt>
                <c:pt idx="4898">
                  <c:v>60.304000000000002</c:v>
                </c:pt>
                <c:pt idx="4899">
                  <c:v>60.326000000000001</c:v>
                </c:pt>
                <c:pt idx="4900">
                  <c:v>60.362000000000002</c:v>
                </c:pt>
                <c:pt idx="4901">
                  <c:v>60.402999999999999</c:v>
                </c:pt>
                <c:pt idx="4902">
                  <c:v>60.447000000000003</c:v>
                </c:pt>
                <c:pt idx="4903">
                  <c:v>60.496000000000002</c:v>
                </c:pt>
                <c:pt idx="4904">
                  <c:v>60.54</c:v>
                </c:pt>
                <c:pt idx="4905">
                  <c:v>60.575000000000003</c:v>
                </c:pt>
                <c:pt idx="4906">
                  <c:v>60.604999999999997</c:v>
                </c:pt>
                <c:pt idx="4907">
                  <c:v>60.631999999999998</c:v>
                </c:pt>
                <c:pt idx="4908">
                  <c:v>60.652999999999999</c:v>
                </c:pt>
                <c:pt idx="4909">
                  <c:v>60.673999999999999</c:v>
                </c:pt>
                <c:pt idx="4910">
                  <c:v>60.691000000000003</c:v>
                </c:pt>
                <c:pt idx="4911">
                  <c:v>60.707000000000001</c:v>
                </c:pt>
                <c:pt idx="4912">
                  <c:v>60.716999999999999</c:v>
                </c:pt>
                <c:pt idx="4913">
                  <c:v>60.728000000000002</c:v>
                </c:pt>
                <c:pt idx="4914">
                  <c:v>60.744</c:v>
                </c:pt>
                <c:pt idx="4915">
                  <c:v>60.761000000000003</c:v>
                </c:pt>
                <c:pt idx="4916">
                  <c:v>60.787999999999997</c:v>
                </c:pt>
                <c:pt idx="4917">
                  <c:v>60.823999999999998</c:v>
                </c:pt>
                <c:pt idx="4918">
                  <c:v>60.862000000000002</c:v>
                </c:pt>
                <c:pt idx="4919">
                  <c:v>60.898000000000003</c:v>
                </c:pt>
                <c:pt idx="4920">
                  <c:v>60.929000000000002</c:v>
                </c:pt>
                <c:pt idx="4921">
                  <c:v>60.96</c:v>
                </c:pt>
                <c:pt idx="4922">
                  <c:v>60.991</c:v>
                </c:pt>
                <c:pt idx="4923">
                  <c:v>61.023000000000003</c:v>
                </c:pt>
                <c:pt idx="4924">
                  <c:v>61.051000000000002</c:v>
                </c:pt>
                <c:pt idx="4925">
                  <c:v>61.075000000000003</c:v>
                </c:pt>
                <c:pt idx="4926">
                  <c:v>61.095999999999997</c:v>
                </c:pt>
                <c:pt idx="4927">
                  <c:v>61.109000000000002</c:v>
                </c:pt>
                <c:pt idx="4928">
                  <c:v>61.119</c:v>
                </c:pt>
                <c:pt idx="4929">
                  <c:v>61.119</c:v>
                </c:pt>
                <c:pt idx="4930">
                  <c:v>61.116</c:v>
                </c:pt>
                <c:pt idx="4931">
                  <c:v>61.11</c:v>
                </c:pt>
                <c:pt idx="4932">
                  <c:v>61.1</c:v>
                </c:pt>
                <c:pt idx="4933">
                  <c:v>61.081000000000003</c:v>
                </c:pt>
                <c:pt idx="4934">
                  <c:v>61.058999999999997</c:v>
                </c:pt>
                <c:pt idx="4935">
                  <c:v>61.036000000000001</c:v>
                </c:pt>
                <c:pt idx="4936">
                  <c:v>61.011000000000003</c:v>
                </c:pt>
                <c:pt idx="4937">
                  <c:v>60.99</c:v>
                </c:pt>
                <c:pt idx="4938">
                  <c:v>60.972999999999999</c:v>
                </c:pt>
                <c:pt idx="4939">
                  <c:v>60.957999999999998</c:v>
                </c:pt>
                <c:pt idx="4940">
                  <c:v>60.942</c:v>
                </c:pt>
                <c:pt idx="4941">
                  <c:v>60.923999999999999</c:v>
                </c:pt>
                <c:pt idx="4942">
                  <c:v>60.908999999999999</c:v>
                </c:pt>
                <c:pt idx="4943">
                  <c:v>60.892000000000003</c:v>
                </c:pt>
                <c:pt idx="4944">
                  <c:v>60.877000000000002</c:v>
                </c:pt>
                <c:pt idx="4945">
                  <c:v>60.865000000000002</c:v>
                </c:pt>
                <c:pt idx="4946">
                  <c:v>60.857999999999997</c:v>
                </c:pt>
                <c:pt idx="4947">
                  <c:v>60.848999999999997</c:v>
                </c:pt>
                <c:pt idx="4948">
                  <c:v>60.850999999999999</c:v>
                </c:pt>
                <c:pt idx="4949">
                  <c:v>60.854999999999997</c:v>
                </c:pt>
                <c:pt idx="4950">
                  <c:v>60.86</c:v>
                </c:pt>
                <c:pt idx="4951">
                  <c:v>60.87</c:v>
                </c:pt>
                <c:pt idx="4952">
                  <c:v>60.884</c:v>
                </c:pt>
                <c:pt idx="4953">
                  <c:v>60.899000000000001</c:v>
                </c:pt>
                <c:pt idx="4954">
                  <c:v>60.912999999999997</c:v>
                </c:pt>
                <c:pt idx="4955">
                  <c:v>60.930999999999997</c:v>
                </c:pt>
                <c:pt idx="4956">
                  <c:v>60.95</c:v>
                </c:pt>
                <c:pt idx="4957">
                  <c:v>60.968000000000004</c:v>
                </c:pt>
                <c:pt idx="4958">
                  <c:v>60.985999999999997</c:v>
                </c:pt>
                <c:pt idx="4959">
                  <c:v>61.002000000000002</c:v>
                </c:pt>
                <c:pt idx="4960">
                  <c:v>61.029000000000003</c:v>
                </c:pt>
                <c:pt idx="4961">
                  <c:v>61.054000000000002</c:v>
                </c:pt>
                <c:pt idx="4962">
                  <c:v>61.08</c:v>
                </c:pt>
                <c:pt idx="4963">
                  <c:v>61.106999999999999</c:v>
                </c:pt>
                <c:pt idx="4964">
                  <c:v>61.13</c:v>
                </c:pt>
                <c:pt idx="4965">
                  <c:v>61.158000000000001</c:v>
                </c:pt>
                <c:pt idx="4966">
                  <c:v>61.182000000000002</c:v>
                </c:pt>
                <c:pt idx="4967">
                  <c:v>61.195</c:v>
                </c:pt>
                <c:pt idx="4968">
                  <c:v>61.206000000000003</c:v>
                </c:pt>
                <c:pt idx="4969">
                  <c:v>61.222999999999999</c:v>
                </c:pt>
                <c:pt idx="4970">
                  <c:v>61.244999999999997</c:v>
                </c:pt>
                <c:pt idx="4971">
                  <c:v>61.264000000000003</c:v>
                </c:pt>
                <c:pt idx="4972">
                  <c:v>61.283000000000001</c:v>
                </c:pt>
                <c:pt idx="4973">
                  <c:v>61.302</c:v>
                </c:pt>
                <c:pt idx="4974">
                  <c:v>61.320999999999998</c:v>
                </c:pt>
                <c:pt idx="4975">
                  <c:v>61.337000000000003</c:v>
                </c:pt>
                <c:pt idx="4976">
                  <c:v>61.351999999999997</c:v>
                </c:pt>
                <c:pt idx="4977">
                  <c:v>61.365000000000002</c:v>
                </c:pt>
                <c:pt idx="4978">
                  <c:v>61.378999999999998</c:v>
                </c:pt>
                <c:pt idx="4979">
                  <c:v>61.39</c:v>
                </c:pt>
                <c:pt idx="4980">
                  <c:v>61.402000000000001</c:v>
                </c:pt>
                <c:pt idx="4981">
                  <c:v>61.412999999999997</c:v>
                </c:pt>
                <c:pt idx="4982">
                  <c:v>61.426000000000002</c:v>
                </c:pt>
                <c:pt idx="4983">
                  <c:v>61.439</c:v>
                </c:pt>
                <c:pt idx="4984">
                  <c:v>61.453000000000003</c:v>
                </c:pt>
                <c:pt idx="4985">
                  <c:v>61.466999999999999</c:v>
                </c:pt>
                <c:pt idx="4986">
                  <c:v>61.481999999999999</c:v>
                </c:pt>
                <c:pt idx="4987">
                  <c:v>61.493000000000002</c:v>
                </c:pt>
                <c:pt idx="4988">
                  <c:v>61.505000000000003</c:v>
                </c:pt>
                <c:pt idx="4989">
                  <c:v>61.52</c:v>
                </c:pt>
                <c:pt idx="4990">
                  <c:v>61.533999999999999</c:v>
                </c:pt>
                <c:pt idx="4991">
                  <c:v>61.55</c:v>
                </c:pt>
                <c:pt idx="4992">
                  <c:v>61.569000000000003</c:v>
                </c:pt>
                <c:pt idx="4993">
                  <c:v>61.588999999999999</c:v>
                </c:pt>
                <c:pt idx="4994">
                  <c:v>61.604999999999997</c:v>
                </c:pt>
                <c:pt idx="4995">
                  <c:v>61.628999999999998</c:v>
                </c:pt>
                <c:pt idx="4996">
                  <c:v>61.655000000000001</c:v>
                </c:pt>
                <c:pt idx="4997">
                  <c:v>61.676000000000002</c:v>
                </c:pt>
                <c:pt idx="4998">
                  <c:v>61.697000000000003</c:v>
                </c:pt>
                <c:pt idx="4999">
                  <c:v>61.718000000000004</c:v>
                </c:pt>
                <c:pt idx="5000">
                  <c:v>61.738999999999997</c:v>
                </c:pt>
                <c:pt idx="5001">
                  <c:v>61.756999999999998</c:v>
                </c:pt>
                <c:pt idx="5002">
                  <c:v>61.768000000000001</c:v>
                </c:pt>
                <c:pt idx="5003">
                  <c:v>61.777000000000001</c:v>
                </c:pt>
                <c:pt idx="5004">
                  <c:v>61.784999999999997</c:v>
                </c:pt>
                <c:pt idx="5005">
                  <c:v>61.792000000000002</c:v>
                </c:pt>
                <c:pt idx="5006">
                  <c:v>61.8</c:v>
                </c:pt>
                <c:pt idx="5007">
                  <c:v>61.811999999999998</c:v>
                </c:pt>
                <c:pt idx="5008">
                  <c:v>61.82</c:v>
                </c:pt>
                <c:pt idx="5009">
                  <c:v>61.826999999999998</c:v>
                </c:pt>
                <c:pt idx="5010">
                  <c:v>61.834000000000003</c:v>
                </c:pt>
                <c:pt idx="5011">
                  <c:v>61.843000000000004</c:v>
                </c:pt>
                <c:pt idx="5012">
                  <c:v>61.853999999999999</c:v>
                </c:pt>
                <c:pt idx="5013">
                  <c:v>61.869</c:v>
                </c:pt>
                <c:pt idx="5014">
                  <c:v>61.88</c:v>
                </c:pt>
                <c:pt idx="5015">
                  <c:v>61.890999999999998</c:v>
                </c:pt>
                <c:pt idx="5016">
                  <c:v>61.901000000000003</c:v>
                </c:pt>
                <c:pt idx="5017">
                  <c:v>61.911000000000001</c:v>
                </c:pt>
                <c:pt idx="5018">
                  <c:v>61.917999999999999</c:v>
                </c:pt>
                <c:pt idx="5019">
                  <c:v>61.923999999999999</c:v>
                </c:pt>
                <c:pt idx="5020">
                  <c:v>61.930999999999997</c:v>
                </c:pt>
                <c:pt idx="5021">
                  <c:v>61.938000000000002</c:v>
                </c:pt>
                <c:pt idx="5022">
                  <c:v>61.945</c:v>
                </c:pt>
                <c:pt idx="5023">
                  <c:v>61.953000000000003</c:v>
                </c:pt>
                <c:pt idx="5024">
                  <c:v>61.956000000000003</c:v>
                </c:pt>
                <c:pt idx="5025">
                  <c:v>61.959000000000003</c:v>
                </c:pt>
                <c:pt idx="5026">
                  <c:v>61.963000000000001</c:v>
                </c:pt>
                <c:pt idx="5027">
                  <c:v>61.968000000000004</c:v>
                </c:pt>
                <c:pt idx="5028">
                  <c:v>61.963999999999999</c:v>
                </c:pt>
                <c:pt idx="5029">
                  <c:v>61.96</c:v>
                </c:pt>
                <c:pt idx="5030">
                  <c:v>61.953000000000003</c:v>
                </c:pt>
                <c:pt idx="5031">
                  <c:v>61.945999999999998</c:v>
                </c:pt>
                <c:pt idx="5032">
                  <c:v>61.939</c:v>
                </c:pt>
                <c:pt idx="5033">
                  <c:v>61.933999999999997</c:v>
                </c:pt>
                <c:pt idx="5034">
                  <c:v>61.93</c:v>
                </c:pt>
                <c:pt idx="5035">
                  <c:v>61.932000000000002</c:v>
                </c:pt>
                <c:pt idx="5036">
                  <c:v>61.929000000000002</c:v>
                </c:pt>
                <c:pt idx="5037">
                  <c:v>61.927</c:v>
                </c:pt>
                <c:pt idx="5038">
                  <c:v>61.926000000000002</c:v>
                </c:pt>
                <c:pt idx="5039">
                  <c:v>61.924999999999997</c:v>
                </c:pt>
                <c:pt idx="5040">
                  <c:v>61.920999999999999</c:v>
                </c:pt>
                <c:pt idx="5041">
                  <c:v>61.911999999999999</c:v>
                </c:pt>
                <c:pt idx="5042">
                  <c:v>61.895000000000003</c:v>
                </c:pt>
                <c:pt idx="5043">
                  <c:v>61.872999999999998</c:v>
                </c:pt>
                <c:pt idx="5044">
                  <c:v>61.847000000000001</c:v>
                </c:pt>
                <c:pt idx="5045">
                  <c:v>61.816000000000003</c:v>
                </c:pt>
                <c:pt idx="5046">
                  <c:v>61.78</c:v>
                </c:pt>
                <c:pt idx="5047">
                  <c:v>61.74</c:v>
                </c:pt>
                <c:pt idx="5048">
                  <c:v>61.695</c:v>
                </c:pt>
                <c:pt idx="5049">
                  <c:v>61.649000000000001</c:v>
                </c:pt>
                <c:pt idx="5050">
                  <c:v>61.6</c:v>
                </c:pt>
                <c:pt idx="5051">
                  <c:v>61.545000000000002</c:v>
                </c:pt>
                <c:pt idx="5052">
                  <c:v>61.491999999999997</c:v>
                </c:pt>
                <c:pt idx="5053">
                  <c:v>61.438000000000002</c:v>
                </c:pt>
                <c:pt idx="5054">
                  <c:v>61.372</c:v>
                </c:pt>
                <c:pt idx="5055">
                  <c:v>61.305999999999997</c:v>
                </c:pt>
                <c:pt idx="5056">
                  <c:v>61.244999999999997</c:v>
                </c:pt>
                <c:pt idx="5057">
                  <c:v>61.192</c:v>
                </c:pt>
                <c:pt idx="5058">
                  <c:v>61.143000000000001</c:v>
                </c:pt>
                <c:pt idx="5059">
                  <c:v>61.101999999999997</c:v>
                </c:pt>
                <c:pt idx="5060">
                  <c:v>61.07</c:v>
                </c:pt>
                <c:pt idx="5061">
                  <c:v>61.045000000000002</c:v>
                </c:pt>
                <c:pt idx="5062">
                  <c:v>61.033000000000001</c:v>
                </c:pt>
                <c:pt idx="5063">
                  <c:v>61.036000000000001</c:v>
                </c:pt>
                <c:pt idx="5064">
                  <c:v>61.06</c:v>
                </c:pt>
                <c:pt idx="5065">
                  <c:v>61.116</c:v>
                </c:pt>
                <c:pt idx="5066">
                  <c:v>61.180999999999997</c:v>
                </c:pt>
                <c:pt idx="5067">
                  <c:v>61.274999999999999</c:v>
                </c:pt>
                <c:pt idx="5068">
                  <c:v>61.38</c:v>
                </c:pt>
                <c:pt idx="5069">
                  <c:v>61.472999999999999</c:v>
                </c:pt>
                <c:pt idx="5070">
                  <c:v>61.573999999999998</c:v>
                </c:pt>
                <c:pt idx="5071">
                  <c:v>61.688000000000002</c:v>
                </c:pt>
                <c:pt idx="5072">
                  <c:v>61.780999999999999</c:v>
                </c:pt>
                <c:pt idx="5073">
                  <c:v>61.862000000000002</c:v>
                </c:pt>
                <c:pt idx="5074">
                  <c:v>61.954000000000001</c:v>
                </c:pt>
                <c:pt idx="5075">
                  <c:v>62.036000000000001</c:v>
                </c:pt>
                <c:pt idx="5076">
                  <c:v>62.110999999999997</c:v>
                </c:pt>
                <c:pt idx="5077">
                  <c:v>62.188000000000002</c:v>
                </c:pt>
                <c:pt idx="5078">
                  <c:v>62.287999999999997</c:v>
                </c:pt>
                <c:pt idx="5079">
                  <c:v>62.390999999999998</c:v>
                </c:pt>
                <c:pt idx="5080">
                  <c:v>62.491</c:v>
                </c:pt>
                <c:pt idx="5081">
                  <c:v>62.581000000000003</c:v>
                </c:pt>
                <c:pt idx="5082">
                  <c:v>62.673000000000002</c:v>
                </c:pt>
                <c:pt idx="5083">
                  <c:v>62.762</c:v>
                </c:pt>
                <c:pt idx="5084">
                  <c:v>62.835999999999999</c:v>
                </c:pt>
                <c:pt idx="5085">
                  <c:v>62.914000000000001</c:v>
                </c:pt>
                <c:pt idx="5086">
                  <c:v>62.973999999999997</c:v>
                </c:pt>
                <c:pt idx="5087">
                  <c:v>63.018000000000001</c:v>
                </c:pt>
                <c:pt idx="5088">
                  <c:v>63.058999999999997</c:v>
                </c:pt>
                <c:pt idx="5089">
                  <c:v>63.085999999999999</c:v>
                </c:pt>
                <c:pt idx="5090">
                  <c:v>63.095999999999997</c:v>
                </c:pt>
                <c:pt idx="5091">
                  <c:v>63.084000000000003</c:v>
                </c:pt>
                <c:pt idx="5092">
                  <c:v>63.057000000000002</c:v>
                </c:pt>
                <c:pt idx="5093">
                  <c:v>63.015999999999998</c:v>
                </c:pt>
                <c:pt idx="5094">
                  <c:v>62.97</c:v>
                </c:pt>
                <c:pt idx="5095">
                  <c:v>62.920999999999999</c:v>
                </c:pt>
                <c:pt idx="5096">
                  <c:v>62.860999999999997</c:v>
                </c:pt>
                <c:pt idx="5097">
                  <c:v>62.792999999999999</c:v>
                </c:pt>
                <c:pt idx="5098">
                  <c:v>62.738</c:v>
                </c:pt>
                <c:pt idx="5099">
                  <c:v>62.691000000000003</c:v>
                </c:pt>
                <c:pt idx="5100">
                  <c:v>62.637999999999998</c:v>
                </c:pt>
                <c:pt idx="5101">
                  <c:v>62.585999999999999</c:v>
                </c:pt>
                <c:pt idx="5102">
                  <c:v>62.552999999999997</c:v>
                </c:pt>
                <c:pt idx="5103">
                  <c:v>62.533999999999999</c:v>
                </c:pt>
                <c:pt idx="5104">
                  <c:v>62.521999999999998</c:v>
                </c:pt>
                <c:pt idx="5105">
                  <c:v>62.518000000000001</c:v>
                </c:pt>
                <c:pt idx="5106">
                  <c:v>62.52</c:v>
                </c:pt>
                <c:pt idx="5107">
                  <c:v>62.529000000000003</c:v>
                </c:pt>
                <c:pt idx="5108">
                  <c:v>62.542999999999999</c:v>
                </c:pt>
                <c:pt idx="5109">
                  <c:v>62.564</c:v>
                </c:pt>
                <c:pt idx="5110">
                  <c:v>62.591999999999999</c:v>
                </c:pt>
                <c:pt idx="5111">
                  <c:v>62.628999999999998</c:v>
                </c:pt>
                <c:pt idx="5112">
                  <c:v>62.676000000000002</c:v>
                </c:pt>
                <c:pt idx="5113">
                  <c:v>62.728000000000002</c:v>
                </c:pt>
                <c:pt idx="5114">
                  <c:v>62.771999999999998</c:v>
                </c:pt>
                <c:pt idx="5115">
                  <c:v>62.814</c:v>
                </c:pt>
                <c:pt idx="5116">
                  <c:v>62.868000000000002</c:v>
                </c:pt>
                <c:pt idx="5117">
                  <c:v>62.918999999999997</c:v>
                </c:pt>
                <c:pt idx="5118">
                  <c:v>62.957000000000001</c:v>
                </c:pt>
                <c:pt idx="5119">
                  <c:v>63.008000000000003</c:v>
                </c:pt>
                <c:pt idx="5120">
                  <c:v>63.064999999999998</c:v>
                </c:pt>
                <c:pt idx="5121">
                  <c:v>63.110999999999997</c:v>
                </c:pt>
                <c:pt idx="5122">
                  <c:v>63.146999999999998</c:v>
                </c:pt>
                <c:pt idx="5123">
                  <c:v>63.188000000000002</c:v>
                </c:pt>
                <c:pt idx="5124">
                  <c:v>63.223999999999997</c:v>
                </c:pt>
                <c:pt idx="5125">
                  <c:v>63.250999999999998</c:v>
                </c:pt>
                <c:pt idx="5126">
                  <c:v>63.274000000000001</c:v>
                </c:pt>
                <c:pt idx="5127">
                  <c:v>63.298000000000002</c:v>
                </c:pt>
                <c:pt idx="5128">
                  <c:v>63.319000000000003</c:v>
                </c:pt>
                <c:pt idx="5129">
                  <c:v>63.344000000000001</c:v>
                </c:pt>
                <c:pt idx="5130">
                  <c:v>63.377000000000002</c:v>
                </c:pt>
                <c:pt idx="5131">
                  <c:v>63.41</c:v>
                </c:pt>
                <c:pt idx="5132">
                  <c:v>63.442</c:v>
                </c:pt>
                <c:pt idx="5133">
                  <c:v>63.465000000000003</c:v>
                </c:pt>
                <c:pt idx="5134">
                  <c:v>63.485999999999997</c:v>
                </c:pt>
                <c:pt idx="5135">
                  <c:v>63.496000000000002</c:v>
                </c:pt>
                <c:pt idx="5136">
                  <c:v>63.493000000000002</c:v>
                </c:pt>
                <c:pt idx="5137">
                  <c:v>63.48</c:v>
                </c:pt>
                <c:pt idx="5138">
                  <c:v>63.459000000000003</c:v>
                </c:pt>
                <c:pt idx="5139">
                  <c:v>63.439</c:v>
                </c:pt>
                <c:pt idx="5140">
                  <c:v>63.423999999999999</c:v>
                </c:pt>
                <c:pt idx="5141">
                  <c:v>63.41</c:v>
                </c:pt>
                <c:pt idx="5142">
                  <c:v>63.39</c:v>
                </c:pt>
                <c:pt idx="5143">
                  <c:v>63.37</c:v>
                </c:pt>
                <c:pt idx="5144">
                  <c:v>63.353999999999999</c:v>
                </c:pt>
                <c:pt idx="5145">
                  <c:v>63.335000000000001</c:v>
                </c:pt>
                <c:pt idx="5146">
                  <c:v>63.308</c:v>
                </c:pt>
                <c:pt idx="5147">
                  <c:v>63.279000000000003</c:v>
                </c:pt>
                <c:pt idx="5148">
                  <c:v>63.246000000000002</c:v>
                </c:pt>
                <c:pt idx="5149">
                  <c:v>63.216999999999999</c:v>
                </c:pt>
                <c:pt idx="5150">
                  <c:v>63.198</c:v>
                </c:pt>
                <c:pt idx="5151">
                  <c:v>63.185000000000002</c:v>
                </c:pt>
                <c:pt idx="5152">
                  <c:v>63.173000000000002</c:v>
                </c:pt>
                <c:pt idx="5153">
                  <c:v>63.162999999999997</c:v>
                </c:pt>
                <c:pt idx="5154">
                  <c:v>63.148000000000003</c:v>
                </c:pt>
                <c:pt idx="5155">
                  <c:v>63.139000000000003</c:v>
                </c:pt>
                <c:pt idx="5156">
                  <c:v>63.133000000000003</c:v>
                </c:pt>
                <c:pt idx="5157">
                  <c:v>63.127000000000002</c:v>
                </c:pt>
                <c:pt idx="5158">
                  <c:v>63.12</c:v>
                </c:pt>
                <c:pt idx="5159">
                  <c:v>63.113999999999997</c:v>
                </c:pt>
                <c:pt idx="5160">
                  <c:v>63.113</c:v>
                </c:pt>
                <c:pt idx="5161">
                  <c:v>63.113999999999997</c:v>
                </c:pt>
                <c:pt idx="5162">
                  <c:v>63.116</c:v>
                </c:pt>
                <c:pt idx="5163">
                  <c:v>63.124000000000002</c:v>
                </c:pt>
                <c:pt idx="5164">
                  <c:v>63.139000000000003</c:v>
                </c:pt>
                <c:pt idx="5165">
                  <c:v>63.156999999999996</c:v>
                </c:pt>
                <c:pt idx="5166">
                  <c:v>63.174999999999997</c:v>
                </c:pt>
                <c:pt idx="5167">
                  <c:v>63.19</c:v>
                </c:pt>
                <c:pt idx="5168">
                  <c:v>63.207000000000001</c:v>
                </c:pt>
                <c:pt idx="5169">
                  <c:v>63.225999999999999</c:v>
                </c:pt>
                <c:pt idx="5170">
                  <c:v>63.244</c:v>
                </c:pt>
                <c:pt idx="5171">
                  <c:v>63.258000000000003</c:v>
                </c:pt>
                <c:pt idx="5172">
                  <c:v>63.277000000000001</c:v>
                </c:pt>
                <c:pt idx="5173">
                  <c:v>63.298999999999999</c:v>
                </c:pt>
                <c:pt idx="5174">
                  <c:v>63.32</c:v>
                </c:pt>
                <c:pt idx="5175">
                  <c:v>63.344999999999999</c:v>
                </c:pt>
                <c:pt idx="5176">
                  <c:v>63.366</c:v>
                </c:pt>
                <c:pt idx="5177">
                  <c:v>63.381999999999998</c:v>
                </c:pt>
                <c:pt idx="5178">
                  <c:v>63.396000000000001</c:v>
                </c:pt>
                <c:pt idx="5179">
                  <c:v>63.408000000000001</c:v>
                </c:pt>
                <c:pt idx="5180">
                  <c:v>63.423000000000002</c:v>
                </c:pt>
                <c:pt idx="5181">
                  <c:v>63.445</c:v>
                </c:pt>
                <c:pt idx="5182">
                  <c:v>63.472999999999999</c:v>
                </c:pt>
                <c:pt idx="5183">
                  <c:v>63.505000000000003</c:v>
                </c:pt>
                <c:pt idx="5184">
                  <c:v>63.542999999999999</c:v>
                </c:pt>
                <c:pt idx="5185">
                  <c:v>63.576999999999998</c:v>
                </c:pt>
                <c:pt idx="5186">
                  <c:v>63.604999999999997</c:v>
                </c:pt>
                <c:pt idx="5187">
                  <c:v>63.631999999999998</c:v>
                </c:pt>
                <c:pt idx="5188">
                  <c:v>63.652999999999999</c:v>
                </c:pt>
                <c:pt idx="5189">
                  <c:v>63.673000000000002</c:v>
                </c:pt>
                <c:pt idx="5190">
                  <c:v>63.688000000000002</c:v>
                </c:pt>
                <c:pt idx="5191">
                  <c:v>63.698</c:v>
                </c:pt>
                <c:pt idx="5192">
                  <c:v>63.704999999999998</c:v>
                </c:pt>
                <c:pt idx="5193">
                  <c:v>63.706000000000003</c:v>
                </c:pt>
                <c:pt idx="5194">
                  <c:v>63.704999999999998</c:v>
                </c:pt>
                <c:pt idx="5195">
                  <c:v>63.706000000000003</c:v>
                </c:pt>
                <c:pt idx="5196">
                  <c:v>63.703000000000003</c:v>
                </c:pt>
                <c:pt idx="5197">
                  <c:v>63.697000000000003</c:v>
                </c:pt>
                <c:pt idx="5198">
                  <c:v>63.692999999999998</c:v>
                </c:pt>
                <c:pt idx="5199">
                  <c:v>63.686999999999998</c:v>
                </c:pt>
                <c:pt idx="5200">
                  <c:v>63.680999999999997</c:v>
                </c:pt>
                <c:pt idx="5201">
                  <c:v>63.673999999999999</c:v>
                </c:pt>
                <c:pt idx="5202">
                  <c:v>63.665999999999997</c:v>
                </c:pt>
                <c:pt idx="5203">
                  <c:v>63.654000000000003</c:v>
                </c:pt>
                <c:pt idx="5204">
                  <c:v>63.642000000000003</c:v>
                </c:pt>
                <c:pt idx="5205">
                  <c:v>63.631999999999998</c:v>
                </c:pt>
                <c:pt idx="5206">
                  <c:v>63.625</c:v>
                </c:pt>
                <c:pt idx="5207">
                  <c:v>63.619</c:v>
                </c:pt>
                <c:pt idx="5208">
                  <c:v>63.61</c:v>
                </c:pt>
                <c:pt idx="5209">
                  <c:v>63.603000000000002</c:v>
                </c:pt>
                <c:pt idx="5210">
                  <c:v>63.597999999999999</c:v>
                </c:pt>
                <c:pt idx="5211">
                  <c:v>63.594000000000001</c:v>
                </c:pt>
                <c:pt idx="5212">
                  <c:v>63.588999999999999</c:v>
                </c:pt>
                <c:pt idx="5213">
                  <c:v>63.585999999999999</c:v>
                </c:pt>
                <c:pt idx="5214">
                  <c:v>63.585000000000001</c:v>
                </c:pt>
                <c:pt idx="5215">
                  <c:v>63.588999999999999</c:v>
                </c:pt>
                <c:pt idx="5216">
                  <c:v>63.593000000000004</c:v>
                </c:pt>
                <c:pt idx="5217">
                  <c:v>63.594999999999999</c:v>
                </c:pt>
                <c:pt idx="5218">
                  <c:v>63.600999999999999</c:v>
                </c:pt>
                <c:pt idx="5219">
                  <c:v>63.603000000000002</c:v>
                </c:pt>
                <c:pt idx="5220">
                  <c:v>63.601999999999997</c:v>
                </c:pt>
                <c:pt idx="5221">
                  <c:v>63.61</c:v>
                </c:pt>
                <c:pt idx="5222">
                  <c:v>63.624000000000002</c:v>
                </c:pt>
                <c:pt idx="5223">
                  <c:v>63.637999999999998</c:v>
                </c:pt>
                <c:pt idx="5224">
                  <c:v>63.655999999999999</c:v>
                </c:pt>
                <c:pt idx="5225">
                  <c:v>63.683</c:v>
                </c:pt>
                <c:pt idx="5226">
                  <c:v>63.718000000000004</c:v>
                </c:pt>
                <c:pt idx="5227">
                  <c:v>63.753</c:v>
                </c:pt>
                <c:pt idx="5228">
                  <c:v>63.792000000000002</c:v>
                </c:pt>
                <c:pt idx="5229">
                  <c:v>63.835999999999999</c:v>
                </c:pt>
                <c:pt idx="5230">
                  <c:v>63.893000000000001</c:v>
                </c:pt>
                <c:pt idx="5231">
                  <c:v>63.960999999999999</c:v>
                </c:pt>
                <c:pt idx="5232">
                  <c:v>64.022000000000006</c:v>
                </c:pt>
                <c:pt idx="5233">
                  <c:v>64.081000000000003</c:v>
                </c:pt>
                <c:pt idx="5234">
                  <c:v>64.150000000000006</c:v>
                </c:pt>
                <c:pt idx="5235">
                  <c:v>64.231999999999999</c:v>
                </c:pt>
                <c:pt idx="5236">
                  <c:v>64.325000000000003</c:v>
                </c:pt>
                <c:pt idx="5237">
                  <c:v>64.421000000000006</c:v>
                </c:pt>
                <c:pt idx="5238">
                  <c:v>64.527000000000001</c:v>
                </c:pt>
                <c:pt idx="5239">
                  <c:v>64.653000000000006</c:v>
                </c:pt>
                <c:pt idx="5240">
                  <c:v>64.769000000000005</c:v>
                </c:pt>
                <c:pt idx="5241">
                  <c:v>64.891999999999996</c:v>
                </c:pt>
                <c:pt idx="5242">
                  <c:v>65.028000000000006</c:v>
                </c:pt>
                <c:pt idx="5243">
                  <c:v>65.159000000000006</c:v>
                </c:pt>
                <c:pt idx="5244">
                  <c:v>65.290999999999997</c:v>
                </c:pt>
                <c:pt idx="5245">
                  <c:v>65.418000000000006</c:v>
                </c:pt>
                <c:pt idx="5246">
                  <c:v>65.55</c:v>
                </c:pt>
                <c:pt idx="5247">
                  <c:v>65.677000000000007</c:v>
                </c:pt>
                <c:pt idx="5248">
                  <c:v>65.801000000000002</c:v>
                </c:pt>
                <c:pt idx="5249">
                  <c:v>65.926000000000002</c:v>
                </c:pt>
                <c:pt idx="5250">
                  <c:v>66.048000000000002</c:v>
                </c:pt>
                <c:pt idx="5251">
                  <c:v>66.180000000000007</c:v>
                </c:pt>
                <c:pt idx="5252">
                  <c:v>66.293999999999997</c:v>
                </c:pt>
                <c:pt idx="5253">
                  <c:v>66.391999999999996</c:v>
                </c:pt>
                <c:pt idx="5254">
                  <c:v>66.47</c:v>
                </c:pt>
                <c:pt idx="5255">
                  <c:v>66.522000000000006</c:v>
                </c:pt>
                <c:pt idx="5256">
                  <c:v>66.552999999999997</c:v>
                </c:pt>
                <c:pt idx="5257">
                  <c:v>66.563999999999993</c:v>
                </c:pt>
                <c:pt idx="5258">
                  <c:v>66.563000000000002</c:v>
                </c:pt>
                <c:pt idx="5259">
                  <c:v>66.567999999999998</c:v>
                </c:pt>
                <c:pt idx="5260">
                  <c:v>66.581000000000003</c:v>
                </c:pt>
                <c:pt idx="5261">
                  <c:v>66.608000000000004</c:v>
                </c:pt>
                <c:pt idx="5262">
                  <c:v>66.656000000000006</c:v>
                </c:pt>
                <c:pt idx="5263">
                  <c:v>66.718000000000004</c:v>
                </c:pt>
                <c:pt idx="5264">
                  <c:v>66.798000000000002</c:v>
                </c:pt>
                <c:pt idx="5265">
                  <c:v>66.891999999999996</c:v>
                </c:pt>
                <c:pt idx="5266">
                  <c:v>66.989999999999995</c:v>
                </c:pt>
                <c:pt idx="5267">
                  <c:v>67.093999999999994</c:v>
                </c:pt>
                <c:pt idx="5268">
                  <c:v>67.191999999999993</c:v>
                </c:pt>
                <c:pt idx="5269">
                  <c:v>67.277000000000001</c:v>
                </c:pt>
                <c:pt idx="5270">
                  <c:v>67.375</c:v>
                </c:pt>
                <c:pt idx="5271">
                  <c:v>67.471000000000004</c:v>
                </c:pt>
                <c:pt idx="5272">
                  <c:v>67.558000000000007</c:v>
                </c:pt>
                <c:pt idx="5273">
                  <c:v>67.647000000000006</c:v>
                </c:pt>
                <c:pt idx="5274">
                  <c:v>67.739999999999995</c:v>
                </c:pt>
                <c:pt idx="5275">
                  <c:v>67.835999999999999</c:v>
                </c:pt>
                <c:pt idx="5276">
                  <c:v>67.927999999999997</c:v>
                </c:pt>
                <c:pt idx="5277">
                  <c:v>68.018000000000001</c:v>
                </c:pt>
                <c:pt idx="5278">
                  <c:v>68.113</c:v>
                </c:pt>
                <c:pt idx="5279">
                  <c:v>68.204999999999998</c:v>
                </c:pt>
                <c:pt idx="5280">
                  <c:v>68.281999999999996</c:v>
                </c:pt>
                <c:pt idx="5281">
                  <c:v>68.363</c:v>
                </c:pt>
                <c:pt idx="5282">
                  <c:v>68.444999999999993</c:v>
                </c:pt>
                <c:pt idx="5283">
                  <c:v>68.52</c:v>
                </c:pt>
                <c:pt idx="5284">
                  <c:v>68.594999999999999</c:v>
                </c:pt>
                <c:pt idx="5285">
                  <c:v>68.664000000000001</c:v>
                </c:pt>
                <c:pt idx="5286">
                  <c:v>68.721000000000004</c:v>
                </c:pt>
                <c:pt idx="5287">
                  <c:v>68.768000000000001</c:v>
                </c:pt>
                <c:pt idx="5288">
                  <c:v>68.81</c:v>
                </c:pt>
                <c:pt idx="5289">
                  <c:v>68.844999999999999</c:v>
                </c:pt>
                <c:pt idx="5290">
                  <c:v>68.867000000000004</c:v>
                </c:pt>
                <c:pt idx="5291">
                  <c:v>68.876999999999995</c:v>
                </c:pt>
                <c:pt idx="5292">
                  <c:v>68.872</c:v>
                </c:pt>
                <c:pt idx="5293">
                  <c:v>68.863</c:v>
                </c:pt>
                <c:pt idx="5294">
                  <c:v>68.844999999999999</c:v>
                </c:pt>
                <c:pt idx="5295">
                  <c:v>68.822000000000003</c:v>
                </c:pt>
                <c:pt idx="5296">
                  <c:v>68.8</c:v>
                </c:pt>
                <c:pt idx="5297">
                  <c:v>68.781000000000006</c:v>
                </c:pt>
                <c:pt idx="5298">
                  <c:v>68.757000000000005</c:v>
                </c:pt>
                <c:pt idx="5299">
                  <c:v>68.724000000000004</c:v>
                </c:pt>
                <c:pt idx="5300">
                  <c:v>68.683000000000007</c:v>
                </c:pt>
                <c:pt idx="5301">
                  <c:v>68.643000000000001</c:v>
                </c:pt>
                <c:pt idx="5302">
                  <c:v>68.606999999999999</c:v>
                </c:pt>
                <c:pt idx="5303">
                  <c:v>68.572000000000003</c:v>
                </c:pt>
                <c:pt idx="5304">
                  <c:v>68.528999999999996</c:v>
                </c:pt>
                <c:pt idx="5305">
                  <c:v>68.486999999999995</c:v>
                </c:pt>
                <c:pt idx="5306">
                  <c:v>68.442999999999998</c:v>
                </c:pt>
                <c:pt idx="5307">
                  <c:v>68.400000000000006</c:v>
                </c:pt>
                <c:pt idx="5308">
                  <c:v>68.350999999999999</c:v>
                </c:pt>
                <c:pt idx="5309">
                  <c:v>68.301000000000002</c:v>
                </c:pt>
                <c:pt idx="5310">
                  <c:v>68.257000000000005</c:v>
                </c:pt>
                <c:pt idx="5311">
                  <c:v>68.218000000000004</c:v>
                </c:pt>
                <c:pt idx="5312">
                  <c:v>68.180000000000007</c:v>
                </c:pt>
                <c:pt idx="5313">
                  <c:v>68.143000000000001</c:v>
                </c:pt>
                <c:pt idx="5314">
                  <c:v>68.111999999999995</c:v>
                </c:pt>
                <c:pt idx="5315">
                  <c:v>68.093000000000004</c:v>
                </c:pt>
                <c:pt idx="5316">
                  <c:v>68.076999999999998</c:v>
                </c:pt>
                <c:pt idx="5317">
                  <c:v>68.063999999999993</c:v>
                </c:pt>
                <c:pt idx="5318">
                  <c:v>68.06</c:v>
                </c:pt>
                <c:pt idx="5319">
                  <c:v>68.054000000000002</c:v>
                </c:pt>
                <c:pt idx="5320">
                  <c:v>68.046000000000006</c:v>
                </c:pt>
                <c:pt idx="5321">
                  <c:v>68.046000000000006</c:v>
                </c:pt>
                <c:pt idx="5322">
                  <c:v>68.046999999999997</c:v>
                </c:pt>
                <c:pt idx="5323">
                  <c:v>68.055000000000007</c:v>
                </c:pt>
                <c:pt idx="5324">
                  <c:v>68.061999999999998</c:v>
                </c:pt>
                <c:pt idx="5325">
                  <c:v>68.067999999999998</c:v>
                </c:pt>
                <c:pt idx="5326">
                  <c:v>68.075000000000003</c:v>
                </c:pt>
                <c:pt idx="5327">
                  <c:v>68.081000000000003</c:v>
                </c:pt>
                <c:pt idx="5328">
                  <c:v>68.09</c:v>
                </c:pt>
                <c:pt idx="5329">
                  <c:v>68.093999999999994</c:v>
                </c:pt>
                <c:pt idx="5330">
                  <c:v>68.097999999999999</c:v>
                </c:pt>
                <c:pt idx="5331">
                  <c:v>68.105999999999995</c:v>
                </c:pt>
                <c:pt idx="5332">
                  <c:v>68.108999999999995</c:v>
                </c:pt>
                <c:pt idx="5333">
                  <c:v>68.111000000000004</c:v>
                </c:pt>
                <c:pt idx="5334">
                  <c:v>68.113</c:v>
                </c:pt>
                <c:pt idx="5335">
                  <c:v>68.114000000000004</c:v>
                </c:pt>
                <c:pt idx="5336">
                  <c:v>68.114000000000004</c:v>
                </c:pt>
                <c:pt idx="5337">
                  <c:v>68.11</c:v>
                </c:pt>
                <c:pt idx="5338">
                  <c:v>68.108999999999995</c:v>
                </c:pt>
                <c:pt idx="5339">
                  <c:v>68.11</c:v>
                </c:pt>
                <c:pt idx="5340">
                  <c:v>68.114000000000004</c:v>
                </c:pt>
                <c:pt idx="5341">
                  <c:v>68.117000000000004</c:v>
                </c:pt>
                <c:pt idx="5342">
                  <c:v>68.113</c:v>
                </c:pt>
                <c:pt idx="5343">
                  <c:v>68.111999999999995</c:v>
                </c:pt>
                <c:pt idx="5344">
                  <c:v>68.111000000000004</c:v>
                </c:pt>
                <c:pt idx="5345">
                  <c:v>68.106999999999999</c:v>
                </c:pt>
                <c:pt idx="5346">
                  <c:v>68.106999999999999</c:v>
                </c:pt>
                <c:pt idx="5347">
                  <c:v>68.102999999999994</c:v>
                </c:pt>
                <c:pt idx="5348">
                  <c:v>68.100999999999999</c:v>
                </c:pt>
                <c:pt idx="5349">
                  <c:v>68.100999999999999</c:v>
                </c:pt>
                <c:pt idx="5350">
                  <c:v>68.102000000000004</c:v>
                </c:pt>
                <c:pt idx="5351">
                  <c:v>68.103999999999999</c:v>
                </c:pt>
                <c:pt idx="5352">
                  <c:v>68.102999999999994</c:v>
                </c:pt>
                <c:pt idx="5353">
                  <c:v>68.108999999999995</c:v>
                </c:pt>
                <c:pt idx="5354">
                  <c:v>68.12</c:v>
                </c:pt>
                <c:pt idx="5355">
                  <c:v>68.13</c:v>
                </c:pt>
                <c:pt idx="5356">
                  <c:v>68.132000000000005</c:v>
                </c:pt>
                <c:pt idx="5357">
                  <c:v>68.138999999999996</c:v>
                </c:pt>
                <c:pt idx="5358">
                  <c:v>68.144999999999996</c:v>
                </c:pt>
                <c:pt idx="5359">
                  <c:v>68.153999999999996</c:v>
                </c:pt>
                <c:pt idx="5360">
                  <c:v>68.167000000000002</c:v>
                </c:pt>
                <c:pt idx="5361">
                  <c:v>68.177999999999997</c:v>
                </c:pt>
                <c:pt idx="5362">
                  <c:v>68.188999999999993</c:v>
                </c:pt>
                <c:pt idx="5363">
                  <c:v>68.203000000000003</c:v>
                </c:pt>
                <c:pt idx="5364">
                  <c:v>68.213999999999999</c:v>
                </c:pt>
                <c:pt idx="5365">
                  <c:v>68.224000000000004</c:v>
                </c:pt>
                <c:pt idx="5366">
                  <c:v>68.233999999999995</c:v>
                </c:pt>
                <c:pt idx="5367">
                  <c:v>68.242000000000004</c:v>
                </c:pt>
                <c:pt idx="5368">
                  <c:v>68.245000000000005</c:v>
                </c:pt>
                <c:pt idx="5369">
                  <c:v>68.245999999999995</c:v>
                </c:pt>
                <c:pt idx="5370">
                  <c:v>68.245999999999995</c:v>
                </c:pt>
                <c:pt idx="5371">
                  <c:v>68.248000000000005</c:v>
                </c:pt>
                <c:pt idx="5372">
                  <c:v>68.251999999999995</c:v>
                </c:pt>
                <c:pt idx="5373">
                  <c:v>68.257000000000005</c:v>
                </c:pt>
                <c:pt idx="5374">
                  <c:v>68.260000000000005</c:v>
                </c:pt>
                <c:pt idx="5375">
                  <c:v>68.260999999999996</c:v>
                </c:pt>
                <c:pt idx="5376">
                  <c:v>68.260000000000005</c:v>
                </c:pt>
                <c:pt idx="5377">
                  <c:v>68.260000000000005</c:v>
                </c:pt>
                <c:pt idx="5378">
                  <c:v>68.266000000000005</c:v>
                </c:pt>
                <c:pt idx="5379">
                  <c:v>68.269000000000005</c:v>
                </c:pt>
                <c:pt idx="5380">
                  <c:v>68.277000000000001</c:v>
                </c:pt>
                <c:pt idx="5381">
                  <c:v>68.286000000000001</c:v>
                </c:pt>
                <c:pt idx="5382">
                  <c:v>68.293000000000006</c:v>
                </c:pt>
                <c:pt idx="5383">
                  <c:v>68.304000000000002</c:v>
                </c:pt>
                <c:pt idx="5384">
                  <c:v>68.313999999999993</c:v>
                </c:pt>
                <c:pt idx="5385">
                  <c:v>68.323999999999998</c:v>
                </c:pt>
                <c:pt idx="5386">
                  <c:v>68.332999999999998</c:v>
                </c:pt>
                <c:pt idx="5387">
                  <c:v>68.344999999999999</c:v>
                </c:pt>
                <c:pt idx="5388">
                  <c:v>68.36</c:v>
                </c:pt>
                <c:pt idx="5389">
                  <c:v>68.373000000000005</c:v>
                </c:pt>
                <c:pt idx="5390">
                  <c:v>68.388999999999996</c:v>
                </c:pt>
                <c:pt idx="5391">
                  <c:v>68.406000000000006</c:v>
                </c:pt>
                <c:pt idx="5392">
                  <c:v>68.421999999999997</c:v>
                </c:pt>
                <c:pt idx="5393">
                  <c:v>68.433000000000007</c:v>
                </c:pt>
                <c:pt idx="5394">
                  <c:v>68.441999999999993</c:v>
                </c:pt>
                <c:pt idx="5395">
                  <c:v>68.450999999999993</c:v>
                </c:pt>
                <c:pt idx="5396">
                  <c:v>68.454999999999998</c:v>
                </c:pt>
                <c:pt idx="5397">
                  <c:v>68.454999999999998</c:v>
                </c:pt>
                <c:pt idx="5398">
                  <c:v>68.459000000000003</c:v>
                </c:pt>
                <c:pt idx="5399">
                  <c:v>68.459999999999994</c:v>
                </c:pt>
                <c:pt idx="5400">
                  <c:v>68.457999999999998</c:v>
                </c:pt>
                <c:pt idx="5401">
                  <c:v>68.468000000000004</c:v>
                </c:pt>
                <c:pt idx="5402">
                  <c:v>68.480999999999995</c:v>
                </c:pt>
                <c:pt idx="5403">
                  <c:v>68.488</c:v>
                </c:pt>
                <c:pt idx="5404">
                  <c:v>68.497</c:v>
                </c:pt>
                <c:pt idx="5405">
                  <c:v>68.504999999999995</c:v>
                </c:pt>
                <c:pt idx="5406">
                  <c:v>68.516999999999996</c:v>
                </c:pt>
                <c:pt idx="5407">
                  <c:v>68.524000000000001</c:v>
                </c:pt>
                <c:pt idx="5408">
                  <c:v>68.528000000000006</c:v>
                </c:pt>
                <c:pt idx="5409">
                  <c:v>68.534000000000006</c:v>
                </c:pt>
                <c:pt idx="5410">
                  <c:v>68.540999999999997</c:v>
                </c:pt>
                <c:pt idx="5411">
                  <c:v>68.543000000000006</c:v>
                </c:pt>
                <c:pt idx="5412">
                  <c:v>68.540999999999997</c:v>
                </c:pt>
                <c:pt idx="5413">
                  <c:v>68.534999999999997</c:v>
                </c:pt>
                <c:pt idx="5414">
                  <c:v>68.525999999999996</c:v>
                </c:pt>
                <c:pt idx="5415">
                  <c:v>68.515000000000001</c:v>
                </c:pt>
                <c:pt idx="5416">
                  <c:v>68.501999999999995</c:v>
                </c:pt>
                <c:pt idx="5417">
                  <c:v>68.488</c:v>
                </c:pt>
                <c:pt idx="5418">
                  <c:v>68.48</c:v>
                </c:pt>
                <c:pt idx="5419">
                  <c:v>68.471999999999994</c:v>
                </c:pt>
                <c:pt idx="5420">
                  <c:v>68.468000000000004</c:v>
                </c:pt>
                <c:pt idx="5421">
                  <c:v>68.462999999999994</c:v>
                </c:pt>
                <c:pt idx="5422">
                  <c:v>68.463999999999999</c:v>
                </c:pt>
                <c:pt idx="5423">
                  <c:v>68.463999999999999</c:v>
                </c:pt>
                <c:pt idx="5424">
                  <c:v>68.462999999999994</c:v>
                </c:pt>
                <c:pt idx="5425">
                  <c:v>68.463999999999999</c:v>
                </c:pt>
                <c:pt idx="5426">
                  <c:v>68.462999999999994</c:v>
                </c:pt>
                <c:pt idx="5427">
                  <c:v>68.468000000000004</c:v>
                </c:pt>
                <c:pt idx="5428">
                  <c:v>68.465999999999994</c:v>
                </c:pt>
                <c:pt idx="5429">
                  <c:v>68.466999999999999</c:v>
                </c:pt>
                <c:pt idx="5430">
                  <c:v>68.468000000000004</c:v>
                </c:pt>
                <c:pt idx="5431">
                  <c:v>68.472999999999999</c:v>
                </c:pt>
                <c:pt idx="5432">
                  <c:v>68.477000000000004</c:v>
                </c:pt>
                <c:pt idx="5433">
                  <c:v>68.477000000000004</c:v>
                </c:pt>
                <c:pt idx="5434">
                  <c:v>68.477999999999994</c:v>
                </c:pt>
                <c:pt idx="5435">
                  <c:v>68.484999999999999</c:v>
                </c:pt>
                <c:pt idx="5436">
                  <c:v>68.489000000000004</c:v>
                </c:pt>
                <c:pt idx="5437">
                  <c:v>68.492000000000004</c:v>
                </c:pt>
                <c:pt idx="5438">
                  <c:v>68.495000000000005</c:v>
                </c:pt>
                <c:pt idx="5439">
                  <c:v>68.504999999999995</c:v>
                </c:pt>
                <c:pt idx="5440">
                  <c:v>68.510999999999996</c:v>
                </c:pt>
                <c:pt idx="5441">
                  <c:v>68.518000000000001</c:v>
                </c:pt>
                <c:pt idx="5442">
                  <c:v>68.522000000000006</c:v>
                </c:pt>
                <c:pt idx="5443">
                  <c:v>68.525000000000006</c:v>
                </c:pt>
                <c:pt idx="5444">
                  <c:v>68.534999999999997</c:v>
                </c:pt>
                <c:pt idx="5445">
                  <c:v>68.543000000000006</c:v>
                </c:pt>
                <c:pt idx="5446">
                  <c:v>68.554000000000002</c:v>
                </c:pt>
                <c:pt idx="5447">
                  <c:v>68.564999999999998</c:v>
                </c:pt>
                <c:pt idx="5448">
                  <c:v>68.570999999999998</c:v>
                </c:pt>
                <c:pt idx="5449">
                  <c:v>68.584000000000003</c:v>
                </c:pt>
                <c:pt idx="5450">
                  <c:v>68.605000000000004</c:v>
                </c:pt>
                <c:pt idx="5451">
                  <c:v>68.635000000000005</c:v>
                </c:pt>
                <c:pt idx="5452">
                  <c:v>68.667000000000002</c:v>
                </c:pt>
                <c:pt idx="5453">
                  <c:v>68.700999999999993</c:v>
                </c:pt>
                <c:pt idx="5454">
                  <c:v>68.739000000000004</c:v>
                </c:pt>
                <c:pt idx="5455">
                  <c:v>68.781999999999996</c:v>
                </c:pt>
                <c:pt idx="5456">
                  <c:v>68.813999999999993</c:v>
                </c:pt>
                <c:pt idx="5457">
                  <c:v>68.840999999999994</c:v>
                </c:pt>
                <c:pt idx="5458">
                  <c:v>68.88</c:v>
                </c:pt>
                <c:pt idx="5459">
                  <c:v>68.933999999999997</c:v>
                </c:pt>
                <c:pt idx="5460">
                  <c:v>68.978999999999999</c:v>
                </c:pt>
                <c:pt idx="5461">
                  <c:v>69.013000000000005</c:v>
                </c:pt>
                <c:pt idx="5462">
                  <c:v>69.049000000000007</c:v>
                </c:pt>
                <c:pt idx="5463">
                  <c:v>69.08</c:v>
                </c:pt>
                <c:pt idx="5464">
                  <c:v>69.102000000000004</c:v>
                </c:pt>
                <c:pt idx="5465">
                  <c:v>69.123999999999995</c:v>
                </c:pt>
                <c:pt idx="5466">
                  <c:v>69.150000000000006</c:v>
                </c:pt>
                <c:pt idx="5467">
                  <c:v>69.171999999999997</c:v>
                </c:pt>
                <c:pt idx="5468">
                  <c:v>69.182000000000002</c:v>
                </c:pt>
                <c:pt idx="5469">
                  <c:v>69.183999999999997</c:v>
                </c:pt>
                <c:pt idx="5470">
                  <c:v>69.180000000000007</c:v>
                </c:pt>
                <c:pt idx="5471">
                  <c:v>69.17</c:v>
                </c:pt>
                <c:pt idx="5472">
                  <c:v>69.156999999999996</c:v>
                </c:pt>
                <c:pt idx="5473">
                  <c:v>69.146000000000001</c:v>
                </c:pt>
                <c:pt idx="5474">
                  <c:v>69.132000000000005</c:v>
                </c:pt>
                <c:pt idx="5475">
                  <c:v>69.111999999999995</c:v>
                </c:pt>
                <c:pt idx="5476">
                  <c:v>69.093000000000004</c:v>
                </c:pt>
                <c:pt idx="5477">
                  <c:v>69.067999999999998</c:v>
                </c:pt>
                <c:pt idx="5478">
                  <c:v>69.042000000000002</c:v>
                </c:pt>
                <c:pt idx="5479">
                  <c:v>69.016999999999996</c:v>
                </c:pt>
                <c:pt idx="5480">
                  <c:v>68.988</c:v>
                </c:pt>
                <c:pt idx="5481">
                  <c:v>68.95</c:v>
                </c:pt>
                <c:pt idx="5482">
                  <c:v>68.912000000000006</c:v>
                </c:pt>
                <c:pt idx="5483">
                  <c:v>68.873999999999995</c:v>
                </c:pt>
                <c:pt idx="5484">
                  <c:v>68.834000000000003</c:v>
                </c:pt>
                <c:pt idx="5485">
                  <c:v>68.805000000000007</c:v>
                </c:pt>
                <c:pt idx="5486">
                  <c:v>68.772999999999996</c:v>
                </c:pt>
                <c:pt idx="5487">
                  <c:v>68.748000000000005</c:v>
                </c:pt>
                <c:pt idx="5488">
                  <c:v>68.724999999999994</c:v>
                </c:pt>
                <c:pt idx="5489">
                  <c:v>68.704999999999998</c:v>
                </c:pt>
                <c:pt idx="5490">
                  <c:v>68.688999999999993</c:v>
                </c:pt>
                <c:pt idx="5491">
                  <c:v>68.671000000000006</c:v>
                </c:pt>
                <c:pt idx="5492">
                  <c:v>68.656999999999996</c:v>
                </c:pt>
                <c:pt idx="5493">
                  <c:v>68.641000000000005</c:v>
                </c:pt>
                <c:pt idx="5494">
                  <c:v>68.634</c:v>
                </c:pt>
                <c:pt idx="5495">
                  <c:v>68.632999999999996</c:v>
                </c:pt>
                <c:pt idx="5496">
                  <c:v>68.626999999999995</c:v>
                </c:pt>
                <c:pt idx="5497">
                  <c:v>68.620999999999995</c:v>
                </c:pt>
                <c:pt idx="5498">
                  <c:v>68.614000000000004</c:v>
                </c:pt>
                <c:pt idx="5499">
                  <c:v>68.611000000000004</c:v>
                </c:pt>
                <c:pt idx="5500">
                  <c:v>68.617000000000004</c:v>
                </c:pt>
                <c:pt idx="5501">
                  <c:v>68.620999999999995</c:v>
                </c:pt>
                <c:pt idx="5502">
                  <c:v>68.622</c:v>
                </c:pt>
                <c:pt idx="5503">
                  <c:v>68.625</c:v>
                </c:pt>
                <c:pt idx="5504">
                  <c:v>68.631</c:v>
                </c:pt>
                <c:pt idx="5505">
                  <c:v>68.637</c:v>
                </c:pt>
                <c:pt idx="5506">
                  <c:v>68.643000000000001</c:v>
                </c:pt>
                <c:pt idx="5507">
                  <c:v>68.646000000000001</c:v>
                </c:pt>
                <c:pt idx="5508">
                  <c:v>68.644000000000005</c:v>
                </c:pt>
                <c:pt idx="5509">
                  <c:v>68.644999999999996</c:v>
                </c:pt>
                <c:pt idx="5510">
                  <c:v>68.646000000000001</c:v>
                </c:pt>
                <c:pt idx="5511">
                  <c:v>68.643000000000001</c:v>
                </c:pt>
                <c:pt idx="5512">
                  <c:v>68.64</c:v>
                </c:pt>
                <c:pt idx="5513">
                  <c:v>68.638999999999996</c:v>
                </c:pt>
                <c:pt idx="5514">
                  <c:v>68.634</c:v>
                </c:pt>
                <c:pt idx="5515">
                  <c:v>68.634</c:v>
                </c:pt>
                <c:pt idx="5516">
                  <c:v>68.632999999999996</c:v>
                </c:pt>
                <c:pt idx="5517">
                  <c:v>68.63</c:v>
                </c:pt>
                <c:pt idx="5518">
                  <c:v>68.626999999999995</c:v>
                </c:pt>
                <c:pt idx="5519">
                  <c:v>68.628</c:v>
                </c:pt>
                <c:pt idx="5520">
                  <c:v>68.631</c:v>
                </c:pt>
                <c:pt idx="5521">
                  <c:v>68.634</c:v>
                </c:pt>
                <c:pt idx="5522">
                  <c:v>68.641000000000005</c:v>
                </c:pt>
                <c:pt idx="5523">
                  <c:v>68.652000000000001</c:v>
                </c:pt>
                <c:pt idx="5524">
                  <c:v>68.667000000000002</c:v>
                </c:pt>
                <c:pt idx="5525">
                  <c:v>68.682000000000002</c:v>
                </c:pt>
                <c:pt idx="5526">
                  <c:v>68.701999999999998</c:v>
                </c:pt>
                <c:pt idx="5527">
                  <c:v>68.715000000000003</c:v>
                </c:pt>
                <c:pt idx="5528">
                  <c:v>68.730999999999995</c:v>
                </c:pt>
                <c:pt idx="5529">
                  <c:v>68.756</c:v>
                </c:pt>
                <c:pt idx="5530">
                  <c:v>68.798000000000002</c:v>
                </c:pt>
                <c:pt idx="5531">
                  <c:v>68.843999999999994</c:v>
                </c:pt>
                <c:pt idx="5532">
                  <c:v>68.88</c:v>
                </c:pt>
                <c:pt idx="5533">
                  <c:v>68.908000000000001</c:v>
                </c:pt>
                <c:pt idx="5534">
                  <c:v>68.936999999999998</c:v>
                </c:pt>
                <c:pt idx="5535">
                  <c:v>68.968999999999994</c:v>
                </c:pt>
                <c:pt idx="5536">
                  <c:v>69.004000000000005</c:v>
                </c:pt>
                <c:pt idx="5537">
                  <c:v>69.037000000000006</c:v>
                </c:pt>
                <c:pt idx="5538">
                  <c:v>69.075000000000003</c:v>
                </c:pt>
                <c:pt idx="5539">
                  <c:v>69.113</c:v>
                </c:pt>
                <c:pt idx="5540">
                  <c:v>69.138999999999996</c:v>
                </c:pt>
                <c:pt idx="5541">
                  <c:v>69.167000000000002</c:v>
                </c:pt>
                <c:pt idx="5542">
                  <c:v>69.197999999999993</c:v>
                </c:pt>
                <c:pt idx="5543">
                  <c:v>69.228999999999999</c:v>
                </c:pt>
                <c:pt idx="5544">
                  <c:v>69.257999999999996</c:v>
                </c:pt>
                <c:pt idx="5545">
                  <c:v>69.287000000000006</c:v>
                </c:pt>
                <c:pt idx="5546">
                  <c:v>69.317999999999998</c:v>
                </c:pt>
                <c:pt idx="5547">
                  <c:v>69.34</c:v>
                </c:pt>
                <c:pt idx="5548">
                  <c:v>69.364000000000004</c:v>
                </c:pt>
                <c:pt idx="5549">
                  <c:v>69.388999999999996</c:v>
                </c:pt>
                <c:pt idx="5550">
                  <c:v>69.414000000000001</c:v>
                </c:pt>
                <c:pt idx="5551">
                  <c:v>69.447000000000003</c:v>
                </c:pt>
                <c:pt idx="5552">
                  <c:v>69.486999999999995</c:v>
                </c:pt>
                <c:pt idx="5553">
                  <c:v>69.531000000000006</c:v>
                </c:pt>
                <c:pt idx="5554">
                  <c:v>69.578000000000003</c:v>
                </c:pt>
                <c:pt idx="5555">
                  <c:v>69.626000000000005</c:v>
                </c:pt>
                <c:pt idx="5556">
                  <c:v>69.682000000000002</c:v>
                </c:pt>
                <c:pt idx="5557">
                  <c:v>69.744</c:v>
                </c:pt>
                <c:pt idx="5558">
                  <c:v>69.796999999999997</c:v>
                </c:pt>
                <c:pt idx="5559">
                  <c:v>69.841999999999999</c:v>
                </c:pt>
                <c:pt idx="5560">
                  <c:v>69.888000000000005</c:v>
                </c:pt>
                <c:pt idx="5561">
                  <c:v>69.947999999999993</c:v>
                </c:pt>
                <c:pt idx="5562">
                  <c:v>70.007999999999996</c:v>
                </c:pt>
                <c:pt idx="5563">
                  <c:v>70.06</c:v>
                </c:pt>
                <c:pt idx="5564">
                  <c:v>70.108000000000004</c:v>
                </c:pt>
                <c:pt idx="5565">
                  <c:v>70.161000000000001</c:v>
                </c:pt>
                <c:pt idx="5566">
                  <c:v>70.210999999999999</c:v>
                </c:pt>
                <c:pt idx="5567">
                  <c:v>70.248999999999995</c:v>
                </c:pt>
                <c:pt idx="5568">
                  <c:v>70.283000000000001</c:v>
                </c:pt>
                <c:pt idx="5569">
                  <c:v>70.313000000000002</c:v>
                </c:pt>
                <c:pt idx="5570">
                  <c:v>70.34</c:v>
                </c:pt>
                <c:pt idx="5571">
                  <c:v>70.361999999999995</c:v>
                </c:pt>
                <c:pt idx="5572">
                  <c:v>70.382999999999996</c:v>
                </c:pt>
                <c:pt idx="5573">
                  <c:v>70.403000000000006</c:v>
                </c:pt>
                <c:pt idx="5574">
                  <c:v>70.421999999999997</c:v>
                </c:pt>
                <c:pt idx="5575">
                  <c:v>70.441999999999993</c:v>
                </c:pt>
                <c:pt idx="5576">
                  <c:v>70.459999999999994</c:v>
                </c:pt>
                <c:pt idx="5577">
                  <c:v>70.477000000000004</c:v>
                </c:pt>
                <c:pt idx="5578">
                  <c:v>70.488</c:v>
                </c:pt>
                <c:pt idx="5579">
                  <c:v>70.498000000000005</c:v>
                </c:pt>
                <c:pt idx="5580">
                  <c:v>70.506</c:v>
                </c:pt>
                <c:pt idx="5581">
                  <c:v>70.515000000000001</c:v>
                </c:pt>
                <c:pt idx="5582">
                  <c:v>70.528999999999996</c:v>
                </c:pt>
                <c:pt idx="5583">
                  <c:v>70.542000000000002</c:v>
                </c:pt>
                <c:pt idx="5584">
                  <c:v>70.552000000000007</c:v>
                </c:pt>
                <c:pt idx="5585">
                  <c:v>70.569999999999993</c:v>
                </c:pt>
                <c:pt idx="5586">
                  <c:v>70.596000000000004</c:v>
                </c:pt>
                <c:pt idx="5587">
                  <c:v>70.626000000000005</c:v>
                </c:pt>
                <c:pt idx="5588">
                  <c:v>70.656000000000006</c:v>
                </c:pt>
                <c:pt idx="5589">
                  <c:v>70.685000000000002</c:v>
                </c:pt>
                <c:pt idx="5590">
                  <c:v>70.715999999999994</c:v>
                </c:pt>
                <c:pt idx="5591">
                  <c:v>70.757000000000005</c:v>
                </c:pt>
                <c:pt idx="5592">
                  <c:v>70.802000000000007</c:v>
                </c:pt>
                <c:pt idx="5593">
                  <c:v>70.846999999999994</c:v>
                </c:pt>
                <c:pt idx="5594">
                  <c:v>70.888000000000005</c:v>
                </c:pt>
                <c:pt idx="5595">
                  <c:v>70.921000000000006</c:v>
                </c:pt>
                <c:pt idx="5596">
                  <c:v>70.95</c:v>
                </c:pt>
                <c:pt idx="5597">
                  <c:v>70.983999999999995</c:v>
                </c:pt>
                <c:pt idx="5598">
                  <c:v>71.021000000000001</c:v>
                </c:pt>
                <c:pt idx="5599">
                  <c:v>71.061999999999998</c:v>
                </c:pt>
                <c:pt idx="5600">
                  <c:v>71.091999999999999</c:v>
                </c:pt>
                <c:pt idx="5601">
                  <c:v>71.114999999999995</c:v>
                </c:pt>
                <c:pt idx="5602">
                  <c:v>71.144000000000005</c:v>
                </c:pt>
                <c:pt idx="5603">
                  <c:v>71.185000000000002</c:v>
                </c:pt>
                <c:pt idx="5604">
                  <c:v>71.221999999999994</c:v>
                </c:pt>
                <c:pt idx="5605">
                  <c:v>71.247</c:v>
                </c:pt>
                <c:pt idx="5606">
                  <c:v>71.271000000000001</c:v>
                </c:pt>
                <c:pt idx="5607">
                  <c:v>71.293999999999997</c:v>
                </c:pt>
                <c:pt idx="5608">
                  <c:v>71.325000000000003</c:v>
                </c:pt>
                <c:pt idx="5609">
                  <c:v>71.367000000000004</c:v>
                </c:pt>
                <c:pt idx="5610">
                  <c:v>71.414000000000001</c:v>
                </c:pt>
                <c:pt idx="5611">
                  <c:v>71.453000000000003</c:v>
                </c:pt>
                <c:pt idx="5612">
                  <c:v>71.486999999999995</c:v>
                </c:pt>
                <c:pt idx="5613">
                  <c:v>71.521000000000001</c:v>
                </c:pt>
                <c:pt idx="5614">
                  <c:v>71.563000000000002</c:v>
                </c:pt>
                <c:pt idx="5615">
                  <c:v>71.613</c:v>
                </c:pt>
                <c:pt idx="5616">
                  <c:v>71.662000000000006</c:v>
                </c:pt>
                <c:pt idx="5617">
                  <c:v>71.7</c:v>
                </c:pt>
                <c:pt idx="5618">
                  <c:v>71.733000000000004</c:v>
                </c:pt>
                <c:pt idx="5619">
                  <c:v>71.763000000000005</c:v>
                </c:pt>
                <c:pt idx="5620">
                  <c:v>71.790000000000006</c:v>
                </c:pt>
                <c:pt idx="5621">
                  <c:v>71.816999999999993</c:v>
                </c:pt>
                <c:pt idx="5622">
                  <c:v>71.840999999999994</c:v>
                </c:pt>
                <c:pt idx="5623">
                  <c:v>71.86</c:v>
                </c:pt>
                <c:pt idx="5624">
                  <c:v>71.875</c:v>
                </c:pt>
                <c:pt idx="5625">
                  <c:v>71.891000000000005</c:v>
                </c:pt>
                <c:pt idx="5626">
                  <c:v>71.91</c:v>
                </c:pt>
                <c:pt idx="5627">
                  <c:v>71.932000000000002</c:v>
                </c:pt>
                <c:pt idx="5628">
                  <c:v>71.954999999999998</c:v>
                </c:pt>
                <c:pt idx="5629">
                  <c:v>71.971000000000004</c:v>
                </c:pt>
                <c:pt idx="5630">
                  <c:v>71.977999999999994</c:v>
                </c:pt>
                <c:pt idx="5631">
                  <c:v>71.98</c:v>
                </c:pt>
                <c:pt idx="5632">
                  <c:v>71.977000000000004</c:v>
                </c:pt>
                <c:pt idx="5633">
                  <c:v>71.968000000000004</c:v>
                </c:pt>
                <c:pt idx="5634">
                  <c:v>71.953000000000003</c:v>
                </c:pt>
                <c:pt idx="5635">
                  <c:v>71.938999999999993</c:v>
                </c:pt>
                <c:pt idx="5636">
                  <c:v>71.927000000000007</c:v>
                </c:pt>
                <c:pt idx="5637">
                  <c:v>71.915000000000006</c:v>
                </c:pt>
                <c:pt idx="5638">
                  <c:v>71.899000000000001</c:v>
                </c:pt>
                <c:pt idx="5639">
                  <c:v>71.88</c:v>
                </c:pt>
                <c:pt idx="5640">
                  <c:v>71.86</c:v>
                </c:pt>
                <c:pt idx="5641">
                  <c:v>71.837999999999994</c:v>
                </c:pt>
                <c:pt idx="5642">
                  <c:v>71.811999999999998</c:v>
                </c:pt>
                <c:pt idx="5643">
                  <c:v>71.790999999999997</c:v>
                </c:pt>
                <c:pt idx="5644">
                  <c:v>71.769000000000005</c:v>
                </c:pt>
                <c:pt idx="5645">
                  <c:v>71.75</c:v>
                </c:pt>
                <c:pt idx="5646">
                  <c:v>71.739999999999995</c:v>
                </c:pt>
                <c:pt idx="5647">
                  <c:v>71.733999999999995</c:v>
                </c:pt>
                <c:pt idx="5648">
                  <c:v>71.733999999999995</c:v>
                </c:pt>
                <c:pt idx="5649">
                  <c:v>71.747</c:v>
                </c:pt>
                <c:pt idx="5650">
                  <c:v>71.763999999999996</c:v>
                </c:pt>
                <c:pt idx="5651">
                  <c:v>71.775000000000006</c:v>
                </c:pt>
                <c:pt idx="5652">
                  <c:v>71.78</c:v>
                </c:pt>
                <c:pt idx="5653">
                  <c:v>71.781999999999996</c:v>
                </c:pt>
                <c:pt idx="5654">
                  <c:v>71.784999999999997</c:v>
                </c:pt>
                <c:pt idx="5655">
                  <c:v>71.790999999999997</c:v>
                </c:pt>
                <c:pt idx="5656">
                  <c:v>71.792000000000002</c:v>
                </c:pt>
                <c:pt idx="5657">
                  <c:v>71.793000000000006</c:v>
                </c:pt>
                <c:pt idx="5658">
                  <c:v>71.799000000000007</c:v>
                </c:pt>
                <c:pt idx="5659">
                  <c:v>71.805999999999997</c:v>
                </c:pt>
                <c:pt idx="5660">
                  <c:v>71.81</c:v>
                </c:pt>
                <c:pt idx="5661">
                  <c:v>71.813000000000002</c:v>
                </c:pt>
                <c:pt idx="5662">
                  <c:v>71.819000000000003</c:v>
                </c:pt>
                <c:pt idx="5663">
                  <c:v>71.822999999999993</c:v>
                </c:pt>
                <c:pt idx="5664">
                  <c:v>71.832999999999998</c:v>
                </c:pt>
                <c:pt idx="5665">
                  <c:v>71.843000000000004</c:v>
                </c:pt>
                <c:pt idx="5666">
                  <c:v>71.855000000000004</c:v>
                </c:pt>
                <c:pt idx="5667">
                  <c:v>71.870999999999995</c:v>
                </c:pt>
                <c:pt idx="5668">
                  <c:v>71.882999999999996</c:v>
                </c:pt>
                <c:pt idx="5669">
                  <c:v>71.893000000000001</c:v>
                </c:pt>
                <c:pt idx="5670">
                  <c:v>71.899000000000001</c:v>
                </c:pt>
                <c:pt idx="5671">
                  <c:v>71.903000000000006</c:v>
                </c:pt>
                <c:pt idx="5672">
                  <c:v>71.905000000000001</c:v>
                </c:pt>
                <c:pt idx="5673">
                  <c:v>71.906000000000006</c:v>
                </c:pt>
                <c:pt idx="5674">
                  <c:v>71.905000000000001</c:v>
                </c:pt>
                <c:pt idx="5675">
                  <c:v>71.902000000000001</c:v>
                </c:pt>
                <c:pt idx="5676">
                  <c:v>71.900999999999996</c:v>
                </c:pt>
                <c:pt idx="5677">
                  <c:v>71.893000000000001</c:v>
                </c:pt>
                <c:pt idx="5678">
                  <c:v>71.885000000000005</c:v>
                </c:pt>
                <c:pt idx="5679">
                  <c:v>71.875</c:v>
                </c:pt>
                <c:pt idx="5680">
                  <c:v>71.863</c:v>
                </c:pt>
                <c:pt idx="5681">
                  <c:v>71.847999999999999</c:v>
                </c:pt>
                <c:pt idx="5682">
                  <c:v>71.831000000000003</c:v>
                </c:pt>
                <c:pt idx="5683">
                  <c:v>71.819000000000003</c:v>
                </c:pt>
                <c:pt idx="5684">
                  <c:v>71.802999999999997</c:v>
                </c:pt>
                <c:pt idx="5685">
                  <c:v>71.77</c:v>
                </c:pt>
                <c:pt idx="5686">
                  <c:v>71.734999999999999</c:v>
                </c:pt>
                <c:pt idx="5687">
                  <c:v>71.700999999999993</c:v>
                </c:pt>
                <c:pt idx="5688">
                  <c:v>71.677000000000007</c:v>
                </c:pt>
                <c:pt idx="5689">
                  <c:v>71.66</c:v>
                </c:pt>
                <c:pt idx="5690">
                  <c:v>71.634</c:v>
                </c:pt>
                <c:pt idx="5691">
                  <c:v>71.606999999999999</c:v>
                </c:pt>
                <c:pt idx="5692">
                  <c:v>71.581999999999994</c:v>
                </c:pt>
                <c:pt idx="5693">
                  <c:v>71.56</c:v>
                </c:pt>
                <c:pt idx="5694">
                  <c:v>71.542000000000002</c:v>
                </c:pt>
                <c:pt idx="5695">
                  <c:v>71.525999999999996</c:v>
                </c:pt>
                <c:pt idx="5696">
                  <c:v>71.510000000000005</c:v>
                </c:pt>
                <c:pt idx="5697">
                  <c:v>71.498000000000005</c:v>
                </c:pt>
                <c:pt idx="5698">
                  <c:v>71.488</c:v>
                </c:pt>
                <c:pt idx="5699">
                  <c:v>71.478999999999999</c:v>
                </c:pt>
                <c:pt idx="5700">
                  <c:v>71.471999999999994</c:v>
                </c:pt>
                <c:pt idx="5701">
                  <c:v>71.465000000000003</c:v>
                </c:pt>
                <c:pt idx="5702">
                  <c:v>71.463999999999999</c:v>
                </c:pt>
                <c:pt idx="5703">
                  <c:v>71.465999999999994</c:v>
                </c:pt>
                <c:pt idx="5704">
                  <c:v>71.471999999999994</c:v>
                </c:pt>
                <c:pt idx="5705">
                  <c:v>71.477999999999994</c:v>
                </c:pt>
                <c:pt idx="5706">
                  <c:v>71.489000000000004</c:v>
                </c:pt>
                <c:pt idx="5707">
                  <c:v>71.501000000000005</c:v>
                </c:pt>
                <c:pt idx="5708">
                  <c:v>71.509</c:v>
                </c:pt>
                <c:pt idx="5709">
                  <c:v>71.516000000000005</c:v>
                </c:pt>
                <c:pt idx="5710">
                  <c:v>71.528000000000006</c:v>
                </c:pt>
                <c:pt idx="5711">
                  <c:v>71.546999999999997</c:v>
                </c:pt>
                <c:pt idx="5712">
                  <c:v>71.569999999999993</c:v>
                </c:pt>
                <c:pt idx="5713">
                  <c:v>71.594999999999999</c:v>
                </c:pt>
                <c:pt idx="5714">
                  <c:v>71.62</c:v>
                </c:pt>
                <c:pt idx="5715">
                  <c:v>71.647999999999996</c:v>
                </c:pt>
                <c:pt idx="5716">
                  <c:v>71.680999999999997</c:v>
                </c:pt>
                <c:pt idx="5717">
                  <c:v>71.733000000000004</c:v>
                </c:pt>
                <c:pt idx="5718">
                  <c:v>71.783000000000001</c:v>
                </c:pt>
                <c:pt idx="5719">
                  <c:v>71.816000000000003</c:v>
                </c:pt>
                <c:pt idx="5720">
                  <c:v>71.849000000000004</c:v>
                </c:pt>
                <c:pt idx="5721">
                  <c:v>71.894000000000005</c:v>
                </c:pt>
                <c:pt idx="5722">
                  <c:v>71.938999999999993</c:v>
                </c:pt>
                <c:pt idx="5723">
                  <c:v>71.980999999999995</c:v>
                </c:pt>
                <c:pt idx="5724">
                  <c:v>72.015000000000001</c:v>
                </c:pt>
                <c:pt idx="5725">
                  <c:v>72.039000000000001</c:v>
                </c:pt>
                <c:pt idx="5726">
                  <c:v>72.054000000000002</c:v>
                </c:pt>
                <c:pt idx="5727">
                  <c:v>72.069999999999993</c:v>
                </c:pt>
                <c:pt idx="5728">
                  <c:v>72.082999999999998</c:v>
                </c:pt>
                <c:pt idx="5729">
                  <c:v>72.093999999999994</c:v>
                </c:pt>
                <c:pt idx="5730">
                  <c:v>72.106999999999999</c:v>
                </c:pt>
                <c:pt idx="5731">
                  <c:v>72.122</c:v>
                </c:pt>
                <c:pt idx="5732">
                  <c:v>72.135999999999996</c:v>
                </c:pt>
                <c:pt idx="5733">
                  <c:v>72.150999999999996</c:v>
                </c:pt>
                <c:pt idx="5734">
                  <c:v>72.167000000000002</c:v>
                </c:pt>
                <c:pt idx="5735">
                  <c:v>72.183999999999997</c:v>
                </c:pt>
                <c:pt idx="5736">
                  <c:v>72.198999999999998</c:v>
                </c:pt>
                <c:pt idx="5737">
                  <c:v>72.215999999999994</c:v>
                </c:pt>
                <c:pt idx="5738">
                  <c:v>72.234999999999999</c:v>
                </c:pt>
                <c:pt idx="5739">
                  <c:v>72.251000000000005</c:v>
                </c:pt>
                <c:pt idx="5740">
                  <c:v>72.272999999999996</c:v>
                </c:pt>
                <c:pt idx="5741">
                  <c:v>72.305999999999997</c:v>
                </c:pt>
                <c:pt idx="5742">
                  <c:v>72.344999999999999</c:v>
                </c:pt>
                <c:pt idx="5743">
                  <c:v>72.39</c:v>
                </c:pt>
                <c:pt idx="5744">
                  <c:v>72.44</c:v>
                </c:pt>
                <c:pt idx="5745">
                  <c:v>72.495000000000005</c:v>
                </c:pt>
                <c:pt idx="5746">
                  <c:v>72.557000000000002</c:v>
                </c:pt>
                <c:pt idx="5747">
                  <c:v>72.616</c:v>
                </c:pt>
                <c:pt idx="5748">
                  <c:v>72.679000000000002</c:v>
                </c:pt>
                <c:pt idx="5749">
                  <c:v>72.734999999999999</c:v>
                </c:pt>
                <c:pt idx="5750">
                  <c:v>72.787000000000006</c:v>
                </c:pt>
                <c:pt idx="5751">
                  <c:v>72.846999999999994</c:v>
                </c:pt>
                <c:pt idx="5752">
                  <c:v>72.899000000000001</c:v>
                </c:pt>
                <c:pt idx="5753">
                  <c:v>72.942999999999998</c:v>
                </c:pt>
                <c:pt idx="5754">
                  <c:v>72.995000000000005</c:v>
                </c:pt>
                <c:pt idx="5755">
                  <c:v>73.055000000000007</c:v>
                </c:pt>
                <c:pt idx="5756">
                  <c:v>73.113</c:v>
                </c:pt>
                <c:pt idx="5757">
                  <c:v>73.186999999999998</c:v>
                </c:pt>
                <c:pt idx="5758">
                  <c:v>73.27</c:v>
                </c:pt>
                <c:pt idx="5759">
                  <c:v>73.349999999999994</c:v>
                </c:pt>
                <c:pt idx="5760">
                  <c:v>73.427000000000007</c:v>
                </c:pt>
                <c:pt idx="5761">
                  <c:v>73.518000000000001</c:v>
                </c:pt>
                <c:pt idx="5762">
                  <c:v>73.605000000000004</c:v>
                </c:pt>
                <c:pt idx="5763">
                  <c:v>73.683999999999997</c:v>
                </c:pt>
                <c:pt idx="5764">
                  <c:v>73.762</c:v>
                </c:pt>
                <c:pt idx="5765">
                  <c:v>73.846000000000004</c:v>
                </c:pt>
                <c:pt idx="5766">
                  <c:v>73.921000000000006</c:v>
                </c:pt>
                <c:pt idx="5767">
                  <c:v>73.991</c:v>
                </c:pt>
                <c:pt idx="5768">
                  <c:v>74.051000000000002</c:v>
                </c:pt>
                <c:pt idx="5769">
                  <c:v>74.093000000000004</c:v>
                </c:pt>
                <c:pt idx="5770">
                  <c:v>74.12</c:v>
                </c:pt>
                <c:pt idx="5771">
                  <c:v>74.143000000000001</c:v>
                </c:pt>
                <c:pt idx="5772">
                  <c:v>74.171000000000006</c:v>
                </c:pt>
                <c:pt idx="5773">
                  <c:v>74.206000000000003</c:v>
                </c:pt>
                <c:pt idx="5774">
                  <c:v>74.242000000000004</c:v>
                </c:pt>
                <c:pt idx="5775">
                  <c:v>74.271000000000001</c:v>
                </c:pt>
                <c:pt idx="5776">
                  <c:v>74.301000000000002</c:v>
                </c:pt>
                <c:pt idx="5777">
                  <c:v>74.346000000000004</c:v>
                </c:pt>
                <c:pt idx="5778">
                  <c:v>74.393000000000001</c:v>
                </c:pt>
                <c:pt idx="5779">
                  <c:v>74.444999999999993</c:v>
                </c:pt>
                <c:pt idx="5780">
                  <c:v>74.509</c:v>
                </c:pt>
                <c:pt idx="5781">
                  <c:v>74.585999999999999</c:v>
                </c:pt>
                <c:pt idx="5782">
                  <c:v>74.668999999999997</c:v>
                </c:pt>
                <c:pt idx="5783">
                  <c:v>74.748000000000005</c:v>
                </c:pt>
                <c:pt idx="5784">
                  <c:v>74.834000000000003</c:v>
                </c:pt>
                <c:pt idx="5785">
                  <c:v>74.921999999999997</c:v>
                </c:pt>
                <c:pt idx="5786">
                  <c:v>75.006</c:v>
                </c:pt>
                <c:pt idx="5787">
                  <c:v>75.087000000000003</c:v>
                </c:pt>
                <c:pt idx="5788">
                  <c:v>75.171000000000006</c:v>
                </c:pt>
                <c:pt idx="5789">
                  <c:v>75.254999999999995</c:v>
                </c:pt>
                <c:pt idx="5790">
                  <c:v>75.319000000000003</c:v>
                </c:pt>
                <c:pt idx="5791">
                  <c:v>75.381</c:v>
                </c:pt>
                <c:pt idx="5792">
                  <c:v>75.457999999999998</c:v>
                </c:pt>
                <c:pt idx="5793">
                  <c:v>75.528999999999996</c:v>
                </c:pt>
                <c:pt idx="5794">
                  <c:v>75.605000000000004</c:v>
                </c:pt>
                <c:pt idx="5795">
                  <c:v>75.677999999999997</c:v>
                </c:pt>
                <c:pt idx="5796">
                  <c:v>75.748000000000005</c:v>
                </c:pt>
                <c:pt idx="5797">
                  <c:v>75.846000000000004</c:v>
                </c:pt>
                <c:pt idx="5798">
                  <c:v>75.944000000000003</c:v>
                </c:pt>
                <c:pt idx="5799">
                  <c:v>76.034000000000006</c:v>
                </c:pt>
                <c:pt idx="5800">
                  <c:v>76.132999999999996</c:v>
                </c:pt>
                <c:pt idx="5801">
                  <c:v>76.244</c:v>
                </c:pt>
                <c:pt idx="5802">
                  <c:v>76.355000000000004</c:v>
                </c:pt>
                <c:pt idx="5803">
                  <c:v>76.457999999999998</c:v>
                </c:pt>
                <c:pt idx="5804">
                  <c:v>76.58</c:v>
                </c:pt>
                <c:pt idx="5805">
                  <c:v>76.697000000000003</c:v>
                </c:pt>
                <c:pt idx="5806">
                  <c:v>76.816999999999993</c:v>
                </c:pt>
                <c:pt idx="5807">
                  <c:v>76.936999999999998</c:v>
                </c:pt>
                <c:pt idx="5808">
                  <c:v>77.052000000000007</c:v>
                </c:pt>
                <c:pt idx="5809">
                  <c:v>77.174000000000007</c:v>
                </c:pt>
                <c:pt idx="5810">
                  <c:v>77.293000000000006</c:v>
                </c:pt>
                <c:pt idx="5811">
                  <c:v>77.424000000000007</c:v>
                </c:pt>
                <c:pt idx="5812">
                  <c:v>77.540999999999997</c:v>
                </c:pt>
                <c:pt idx="5813">
                  <c:v>77.655000000000001</c:v>
                </c:pt>
                <c:pt idx="5814">
                  <c:v>77.766999999999996</c:v>
                </c:pt>
                <c:pt idx="5815">
                  <c:v>77.864000000000004</c:v>
                </c:pt>
                <c:pt idx="5816">
                  <c:v>77.959999999999994</c:v>
                </c:pt>
                <c:pt idx="5817">
                  <c:v>78.045000000000002</c:v>
                </c:pt>
                <c:pt idx="5818">
                  <c:v>78.114999999999995</c:v>
                </c:pt>
                <c:pt idx="5819">
                  <c:v>78.171000000000006</c:v>
                </c:pt>
                <c:pt idx="5820">
                  <c:v>78.222999999999999</c:v>
                </c:pt>
                <c:pt idx="5821">
                  <c:v>78.278999999999996</c:v>
                </c:pt>
                <c:pt idx="5822">
                  <c:v>78.335999999999999</c:v>
                </c:pt>
                <c:pt idx="5823">
                  <c:v>78.388000000000005</c:v>
                </c:pt>
                <c:pt idx="5824">
                  <c:v>78.436000000000007</c:v>
                </c:pt>
                <c:pt idx="5825">
                  <c:v>78.488</c:v>
                </c:pt>
                <c:pt idx="5826">
                  <c:v>78.537000000000006</c:v>
                </c:pt>
                <c:pt idx="5827">
                  <c:v>78.590999999999994</c:v>
                </c:pt>
                <c:pt idx="5828">
                  <c:v>78.647999999999996</c:v>
                </c:pt>
                <c:pt idx="5829">
                  <c:v>78.703999999999994</c:v>
                </c:pt>
                <c:pt idx="5830">
                  <c:v>78.762</c:v>
                </c:pt>
                <c:pt idx="5831">
                  <c:v>78.819000000000003</c:v>
                </c:pt>
                <c:pt idx="5832">
                  <c:v>78.882000000000005</c:v>
                </c:pt>
                <c:pt idx="5833">
                  <c:v>78.947999999999993</c:v>
                </c:pt>
                <c:pt idx="5834">
                  <c:v>79.009</c:v>
                </c:pt>
                <c:pt idx="5835">
                  <c:v>79.08</c:v>
                </c:pt>
                <c:pt idx="5836">
                  <c:v>79.162000000000006</c:v>
                </c:pt>
                <c:pt idx="5837">
                  <c:v>79.245000000000005</c:v>
                </c:pt>
                <c:pt idx="5838">
                  <c:v>79.316000000000003</c:v>
                </c:pt>
                <c:pt idx="5839">
                  <c:v>79.385999999999996</c:v>
                </c:pt>
                <c:pt idx="5840">
                  <c:v>79.465999999999994</c:v>
                </c:pt>
                <c:pt idx="5841">
                  <c:v>79.542000000000002</c:v>
                </c:pt>
                <c:pt idx="5842">
                  <c:v>79.606999999999999</c:v>
                </c:pt>
                <c:pt idx="5843">
                  <c:v>79.67</c:v>
                </c:pt>
                <c:pt idx="5844">
                  <c:v>79.724000000000004</c:v>
                </c:pt>
                <c:pt idx="5845">
                  <c:v>79.772999999999996</c:v>
                </c:pt>
                <c:pt idx="5846">
                  <c:v>79.816999999999993</c:v>
                </c:pt>
                <c:pt idx="5847">
                  <c:v>79.849999999999994</c:v>
                </c:pt>
                <c:pt idx="5848">
                  <c:v>79.881</c:v>
                </c:pt>
                <c:pt idx="5849">
                  <c:v>79.906999999999996</c:v>
                </c:pt>
                <c:pt idx="5850">
                  <c:v>79.92</c:v>
                </c:pt>
                <c:pt idx="5851">
                  <c:v>79.935000000000002</c:v>
                </c:pt>
                <c:pt idx="5852">
                  <c:v>79.944000000000003</c:v>
                </c:pt>
                <c:pt idx="5853">
                  <c:v>79.941000000000003</c:v>
                </c:pt>
                <c:pt idx="5854">
                  <c:v>79.933999999999997</c:v>
                </c:pt>
                <c:pt idx="5855">
                  <c:v>79.930999999999997</c:v>
                </c:pt>
                <c:pt idx="5856">
                  <c:v>79.927000000000007</c:v>
                </c:pt>
                <c:pt idx="5857">
                  <c:v>79.914000000000001</c:v>
                </c:pt>
                <c:pt idx="5858">
                  <c:v>79.900000000000006</c:v>
                </c:pt>
                <c:pt idx="5859">
                  <c:v>79.893000000000001</c:v>
                </c:pt>
                <c:pt idx="5860">
                  <c:v>79.884</c:v>
                </c:pt>
                <c:pt idx="5861">
                  <c:v>79.876000000000005</c:v>
                </c:pt>
                <c:pt idx="5862">
                  <c:v>79.873999999999995</c:v>
                </c:pt>
                <c:pt idx="5863">
                  <c:v>79.873000000000005</c:v>
                </c:pt>
                <c:pt idx="5864">
                  <c:v>79.881</c:v>
                </c:pt>
                <c:pt idx="5865">
                  <c:v>79.900000000000006</c:v>
                </c:pt>
                <c:pt idx="5866">
                  <c:v>79.918999999999997</c:v>
                </c:pt>
                <c:pt idx="5867">
                  <c:v>79.94</c:v>
                </c:pt>
                <c:pt idx="5868">
                  <c:v>79.963999999999999</c:v>
                </c:pt>
                <c:pt idx="5869">
                  <c:v>79.988</c:v>
                </c:pt>
                <c:pt idx="5870">
                  <c:v>80.018000000000001</c:v>
                </c:pt>
                <c:pt idx="5871">
                  <c:v>80.058000000000007</c:v>
                </c:pt>
                <c:pt idx="5872">
                  <c:v>80.096000000000004</c:v>
                </c:pt>
                <c:pt idx="5873">
                  <c:v>80.132000000000005</c:v>
                </c:pt>
                <c:pt idx="5874">
                  <c:v>80.168999999999997</c:v>
                </c:pt>
                <c:pt idx="5875">
                  <c:v>80.203999999999994</c:v>
                </c:pt>
                <c:pt idx="5876">
                  <c:v>80.233999999999995</c:v>
                </c:pt>
                <c:pt idx="5877">
                  <c:v>80.260999999999996</c:v>
                </c:pt>
                <c:pt idx="5878">
                  <c:v>80.283000000000001</c:v>
                </c:pt>
                <c:pt idx="5879">
                  <c:v>80.3</c:v>
                </c:pt>
                <c:pt idx="5880">
                  <c:v>80.316000000000003</c:v>
                </c:pt>
                <c:pt idx="5881">
                  <c:v>80.331000000000003</c:v>
                </c:pt>
                <c:pt idx="5882">
                  <c:v>80.344999999999999</c:v>
                </c:pt>
                <c:pt idx="5883">
                  <c:v>80.356999999999999</c:v>
                </c:pt>
                <c:pt idx="5884">
                  <c:v>80.373000000000005</c:v>
                </c:pt>
                <c:pt idx="5885">
                  <c:v>80.388000000000005</c:v>
                </c:pt>
                <c:pt idx="5886">
                  <c:v>80.402000000000001</c:v>
                </c:pt>
                <c:pt idx="5887">
                  <c:v>80.412000000000006</c:v>
                </c:pt>
                <c:pt idx="5888">
                  <c:v>80.42</c:v>
                </c:pt>
                <c:pt idx="5889">
                  <c:v>80.426000000000002</c:v>
                </c:pt>
                <c:pt idx="5890">
                  <c:v>80.430000000000007</c:v>
                </c:pt>
                <c:pt idx="5891">
                  <c:v>80.427000000000007</c:v>
                </c:pt>
                <c:pt idx="5892">
                  <c:v>80.421000000000006</c:v>
                </c:pt>
                <c:pt idx="5893">
                  <c:v>80.414000000000001</c:v>
                </c:pt>
                <c:pt idx="5894">
                  <c:v>80.403999999999996</c:v>
                </c:pt>
                <c:pt idx="5895">
                  <c:v>80.391999999999996</c:v>
                </c:pt>
                <c:pt idx="5896">
                  <c:v>80.382999999999996</c:v>
                </c:pt>
                <c:pt idx="5897">
                  <c:v>80.37</c:v>
                </c:pt>
                <c:pt idx="5898">
                  <c:v>80.356999999999999</c:v>
                </c:pt>
                <c:pt idx="5899">
                  <c:v>80.340999999999994</c:v>
                </c:pt>
                <c:pt idx="5900">
                  <c:v>80.322000000000003</c:v>
                </c:pt>
                <c:pt idx="5901">
                  <c:v>80.305999999999997</c:v>
                </c:pt>
                <c:pt idx="5902">
                  <c:v>80.290999999999997</c:v>
                </c:pt>
                <c:pt idx="5903">
                  <c:v>80.278000000000006</c:v>
                </c:pt>
                <c:pt idx="5904">
                  <c:v>80.269000000000005</c:v>
                </c:pt>
                <c:pt idx="5905">
                  <c:v>80.262</c:v>
                </c:pt>
                <c:pt idx="5906">
                  <c:v>80.254000000000005</c:v>
                </c:pt>
                <c:pt idx="5907">
                  <c:v>80.251000000000005</c:v>
                </c:pt>
                <c:pt idx="5908">
                  <c:v>80.242000000000004</c:v>
                </c:pt>
                <c:pt idx="5909">
                  <c:v>80.233000000000004</c:v>
                </c:pt>
                <c:pt idx="5910">
                  <c:v>80.224999999999994</c:v>
                </c:pt>
                <c:pt idx="5911">
                  <c:v>80.218000000000004</c:v>
                </c:pt>
                <c:pt idx="5912">
                  <c:v>80.212000000000003</c:v>
                </c:pt>
                <c:pt idx="5913">
                  <c:v>80.206000000000003</c:v>
                </c:pt>
                <c:pt idx="5914">
                  <c:v>80.2</c:v>
                </c:pt>
                <c:pt idx="5915">
                  <c:v>80.197999999999993</c:v>
                </c:pt>
                <c:pt idx="5916">
                  <c:v>80.19</c:v>
                </c:pt>
                <c:pt idx="5917">
                  <c:v>80.183999999999997</c:v>
                </c:pt>
                <c:pt idx="5918">
                  <c:v>80.180999999999997</c:v>
                </c:pt>
                <c:pt idx="5919">
                  <c:v>80.179000000000002</c:v>
                </c:pt>
                <c:pt idx="5920">
                  <c:v>80.174999999999997</c:v>
                </c:pt>
                <c:pt idx="5921">
                  <c:v>80.168000000000006</c:v>
                </c:pt>
                <c:pt idx="5922">
                  <c:v>80.165000000000006</c:v>
                </c:pt>
                <c:pt idx="5923">
                  <c:v>80.161000000000001</c:v>
                </c:pt>
                <c:pt idx="5924">
                  <c:v>80.158000000000001</c:v>
                </c:pt>
                <c:pt idx="5925">
                  <c:v>80.153000000000006</c:v>
                </c:pt>
                <c:pt idx="5926">
                  <c:v>80.150000000000006</c:v>
                </c:pt>
                <c:pt idx="5927">
                  <c:v>80.150000000000006</c:v>
                </c:pt>
                <c:pt idx="5928">
                  <c:v>80.150000000000006</c:v>
                </c:pt>
                <c:pt idx="5929">
                  <c:v>80.152000000000001</c:v>
                </c:pt>
                <c:pt idx="5930">
                  <c:v>80.153000000000006</c:v>
                </c:pt>
                <c:pt idx="5931">
                  <c:v>80.156000000000006</c:v>
                </c:pt>
                <c:pt idx="5932">
                  <c:v>80.162999999999997</c:v>
                </c:pt>
                <c:pt idx="5933">
                  <c:v>80.167000000000002</c:v>
                </c:pt>
                <c:pt idx="5934">
                  <c:v>80.168999999999997</c:v>
                </c:pt>
                <c:pt idx="5935">
                  <c:v>80.174999999999997</c:v>
                </c:pt>
                <c:pt idx="5936">
                  <c:v>80.183999999999997</c:v>
                </c:pt>
                <c:pt idx="5937">
                  <c:v>80.191999999999993</c:v>
                </c:pt>
                <c:pt idx="5938">
                  <c:v>80.195999999999998</c:v>
                </c:pt>
                <c:pt idx="5939">
                  <c:v>80.198999999999998</c:v>
                </c:pt>
                <c:pt idx="5940">
                  <c:v>80.203999999999994</c:v>
                </c:pt>
                <c:pt idx="5941">
                  <c:v>80.207999999999998</c:v>
                </c:pt>
                <c:pt idx="5942">
                  <c:v>80.207999999999998</c:v>
                </c:pt>
                <c:pt idx="5943">
                  <c:v>80.207999999999998</c:v>
                </c:pt>
                <c:pt idx="5944">
                  <c:v>80.209999999999994</c:v>
                </c:pt>
                <c:pt idx="5945">
                  <c:v>80.215000000000003</c:v>
                </c:pt>
                <c:pt idx="5946">
                  <c:v>80.22</c:v>
                </c:pt>
                <c:pt idx="5947">
                  <c:v>80.221999999999994</c:v>
                </c:pt>
                <c:pt idx="5948">
                  <c:v>80.224999999999994</c:v>
                </c:pt>
                <c:pt idx="5949">
                  <c:v>80.227999999999994</c:v>
                </c:pt>
                <c:pt idx="5950">
                  <c:v>80.233999999999995</c:v>
                </c:pt>
                <c:pt idx="5951">
                  <c:v>80.234999999999999</c:v>
                </c:pt>
                <c:pt idx="5952">
                  <c:v>80.233999999999995</c:v>
                </c:pt>
                <c:pt idx="5953">
                  <c:v>80.236999999999995</c:v>
                </c:pt>
                <c:pt idx="5954">
                  <c:v>80.236999999999995</c:v>
                </c:pt>
                <c:pt idx="5955">
                  <c:v>80.239000000000004</c:v>
                </c:pt>
                <c:pt idx="5956">
                  <c:v>80.239999999999995</c:v>
                </c:pt>
                <c:pt idx="5957">
                  <c:v>80.248999999999995</c:v>
                </c:pt>
                <c:pt idx="5958">
                  <c:v>80.257999999999996</c:v>
                </c:pt>
                <c:pt idx="5959">
                  <c:v>80.260000000000005</c:v>
                </c:pt>
                <c:pt idx="5960">
                  <c:v>80.272999999999996</c:v>
                </c:pt>
                <c:pt idx="5961">
                  <c:v>80.286000000000001</c:v>
                </c:pt>
                <c:pt idx="5962">
                  <c:v>80.305000000000007</c:v>
                </c:pt>
                <c:pt idx="5963">
                  <c:v>80.320999999999998</c:v>
                </c:pt>
                <c:pt idx="5964">
                  <c:v>80.332999999999998</c:v>
                </c:pt>
                <c:pt idx="5965">
                  <c:v>80.349000000000004</c:v>
                </c:pt>
                <c:pt idx="5966">
                  <c:v>80.367000000000004</c:v>
                </c:pt>
                <c:pt idx="5967">
                  <c:v>80.382000000000005</c:v>
                </c:pt>
                <c:pt idx="5968">
                  <c:v>80.403000000000006</c:v>
                </c:pt>
                <c:pt idx="5969">
                  <c:v>80.432000000000002</c:v>
                </c:pt>
                <c:pt idx="5970">
                  <c:v>80.457999999999998</c:v>
                </c:pt>
                <c:pt idx="5971">
                  <c:v>80.48</c:v>
                </c:pt>
                <c:pt idx="5972">
                  <c:v>80.503</c:v>
                </c:pt>
                <c:pt idx="5973">
                  <c:v>80.533000000000001</c:v>
                </c:pt>
                <c:pt idx="5974">
                  <c:v>80.566000000000003</c:v>
                </c:pt>
                <c:pt idx="5975">
                  <c:v>80.603999999999999</c:v>
                </c:pt>
                <c:pt idx="5976">
                  <c:v>80.644000000000005</c:v>
                </c:pt>
                <c:pt idx="5977">
                  <c:v>80.680999999999997</c:v>
                </c:pt>
                <c:pt idx="5978">
                  <c:v>80.712000000000003</c:v>
                </c:pt>
                <c:pt idx="5979">
                  <c:v>80.745000000000005</c:v>
                </c:pt>
                <c:pt idx="5980">
                  <c:v>80.781000000000006</c:v>
                </c:pt>
                <c:pt idx="5981">
                  <c:v>80.813999999999993</c:v>
                </c:pt>
                <c:pt idx="5982">
                  <c:v>80.846000000000004</c:v>
                </c:pt>
                <c:pt idx="5983">
                  <c:v>80.873999999999995</c:v>
                </c:pt>
                <c:pt idx="5984">
                  <c:v>80.903999999999996</c:v>
                </c:pt>
                <c:pt idx="5985">
                  <c:v>80.932000000000002</c:v>
                </c:pt>
                <c:pt idx="5986">
                  <c:v>80.953000000000003</c:v>
                </c:pt>
                <c:pt idx="5987">
                  <c:v>80.965000000000003</c:v>
                </c:pt>
                <c:pt idx="5988">
                  <c:v>80.974000000000004</c:v>
                </c:pt>
                <c:pt idx="5989">
                  <c:v>80.983000000000004</c:v>
                </c:pt>
                <c:pt idx="5990">
                  <c:v>80.981999999999999</c:v>
                </c:pt>
                <c:pt idx="5991">
                  <c:v>80.972999999999999</c:v>
                </c:pt>
                <c:pt idx="5992">
                  <c:v>80.959000000000003</c:v>
                </c:pt>
                <c:pt idx="5993">
                  <c:v>80.94</c:v>
                </c:pt>
                <c:pt idx="5994">
                  <c:v>80.912000000000006</c:v>
                </c:pt>
                <c:pt idx="5995">
                  <c:v>80.876000000000005</c:v>
                </c:pt>
                <c:pt idx="5996">
                  <c:v>80.834999999999994</c:v>
                </c:pt>
                <c:pt idx="5997">
                  <c:v>80.790000000000006</c:v>
                </c:pt>
                <c:pt idx="5998">
                  <c:v>80.741</c:v>
                </c:pt>
                <c:pt idx="5999">
                  <c:v>80.688999999999993</c:v>
                </c:pt>
                <c:pt idx="6000">
                  <c:v>80.637</c:v>
                </c:pt>
                <c:pt idx="6001">
                  <c:v>80.575000000000003</c:v>
                </c:pt>
                <c:pt idx="6002">
                  <c:v>80.516999999999996</c:v>
                </c:pt>
                <c:pt idx="6003">
                  <c:v>80.457999999999998</c:v>
                </c:pt>
                <c:pt idx="6004">
                  <c:v>80.399000000000001</c:v>
                </c:pt>
                <c:pt idx="6005">
                  <c:v>80.341999999999999</c:v>
                </c:pt>
                <c:pt idx="6006">
                  <c:v>80.287999999999997</c:v>
                </c:pt>
                <c:pt idx="6007">
                  <c:v>80.231999999999999</c:v>
                </c:pt>
                <c:pt idx="6008">
                  <c:v>80.183000000000007</c:v>
                </c:pt>
                <c:pt idx="6009">
                  <c:v>80.138000000000005</c:v>
                </c:pt>
                <c:pt idx="6010">
                  <c:v>80.096000000000004</c:v>
                </c:pt>
                <c:pt idx="6011">
                  <c:v>80.058999999999997</c:v>
                </c:pt>
                <c:pt idx="6012">
                  <c:v>80.024000000000001</c:v>
                </c:pt>
                <c:pt idx="6013">
                  <c:v>79.989000000000004</c:v>
                </c:pt>
                <c:pt idx="6014">
                  <c:v>79.956000000000003</c:v>
                </c:pt>
                <c:pt idx="6015">
                  <c:v>79.924000000000007</c:v>
                </c:pt>
                <c:pt idx="6016">
                  <c:v>79.887</c:v>
                </c:pt>
                <c:pt idx="6017">
                  <c:v>79.846000000000004</c:v>
                </c:pt>
                <c:pt idx="6018">
                  <c:v>79.802000000000007</c:v>
                </c:pt>
                <c:pt idx="6019">
                  <c:v>79.757000000000005</c:v>
                </c:pt>
                <c:pt idx="6020">
                  <c:v>79.715000000000003</c:v>
                </c:pt>
                <c:pt idx="6021">
                  <c:v>79.671999999999997</c:v>
                </c:pt>
                <c:pt idx="6022">
                  <c:v>79.632000000000005</c:v>
                </c:pt>
                <c:pt idx="6023">
                  <c:v>79.596000000000004</c:v>
                </c:pt>
                <c:pt idx="6024">
                  <c:v>79.563999999999993</c:v>
                </c:pt>
                <c:pt idx="6025">
                  <c:v>79.540999999999997</c:v>
                </c:pt>
                <c:pt idx="6026">
                  <c:v>79.522000000000006</c:v>
                </c:pt>
                <c:pt idx="6027">
                  <c:v>79.506</c:v>
                </c:pt>
                <c:pt idx="6028">
                  <c:v>79.497</c:v>
                </c:pt>
                <c:pt idx="6029">
                  <c:v>79.492000000000004</c:v>
                </c:pt>
                <c:pt idx="6030">
                  <c:v>79.491</c:v>
                </c:pt>
                <c:pt idx="6031">
                  <c:v>79.483999999999995</c:v>
                </c:pt>
                <c:pt idx="6032">
                  <c:v>79.477999999999994</c:v>
                </c:pt>
                <c:pt idx="6033">
                  <c:v>79.474000000000004</c:v>
                </c:pt>
                <c:pt idx="6034">
                  <c:v>79.472999999999999</c:v>
                </c:pt>
                <c:pt idx="6035">
                  <c:v>79.477000000000004</c:v>
                </c:pt>
                <c:pt idx="6036">
                  <c:v>79.494</c:v>
                </c:pt>
                <c:pt idx="6037">
                  <c:v>79.516000000000005</c:v>
                </c:pt>
                <c:pt idx="6038">
                  <c:v>79.537000000000006</c:v>
                </c:pt>
                <c:pt idx="6039">
                  <c:v>79.549000000000007</c:v>
                </c:pt>
                <c:pt idx="6040">
                  <c:v>79.557000000000002</c:v>
                </c:pt>
                <c:pt idx="6041">
                  <c:v>79.564999999999998</c:v>
                </c:pt>
                <c:pt idx="6042">
                  <c:v>79.573999999999998</c:v>
                </c:pt>
                <c:pt idx="6043">
                  <c:v>79.578999999999994</c:v>
                </c:pt>
                <c:pt idx="6044">
                  <c:v>79.58</c:v>
                </c:pt>
                <c:pt idx="6045">
                  <c:v>79.581999999999994</c:v>
                </c:pt>
                <c:pt idx="6046">
                  <c:v>79.581000000000003</c:v>
                </c:pt>
                <c:pt idx="6047">
                  <c:v>79.578999999999994</c:v>
                </c:pt>
                <c:pt idx="6048">
                  <c:v>79.573999999999998</c:v>
                </c:pt>
                <c:pt idx="6049">
                  <c:v>79.561000000000007</c:v>
                </c:pt>
                <c:pt idx="6050">
                  <c:v>79.549000000000007</c:v>
                </c:pt>
                <c:pt idx="6051">
                  <c:v>79.537999999999997</c:v>
                </c:pt>
                <c:pt idx="6052">
                  <c:v>79.525999999999996</c:v>
                </c:pt>
                <c:pt idx="6053">
                  <c:v>79.515000000000001</c:v>
                </c:pt>
                <c:pt idx="6054">
                  <c:v>79.504999999999995</c:v>
                </c:pt>
                <c:pt idx="6055">
                  <c:v>79.495999999999995</c:v>
                </c:pt>
                <c:pt idx="6056">
                  <c:v>79.486999999999995</c:v>
                </c:pt>
                <c:pt idx="6057">
                  <c:v>79.483000000000004</c:v>
                </c:pt>
                <c:pt idx="6058">
                  <c:v>79.48</c:v>
                </c:pt>
                <c:pt idx="6059">
                  <c:v>79.481999999999999</c:v>
                </c:pt>
                <c:pt idx="6060">
                  <c:v>79.477999999999994</c:v>
                </c:pt>
                <c:pt idx="6061">
                  <c:v>79.478999999999999</c:v>
                </c:pt>
                <c:pt idx="6062">
                  <c:v>79.474000000000004</c:v>
                </c:pt>
                <c:pt idx="6063">
                  <c:v>79.465999999999994</c:v>
                </c:pt>
                <c:pt idx="6064">
                  <c:v>79.454999999999998</c:v>
                </c:pt>
                <c:pt idx="6065">
                  <c:v>79.441999999999993</c:v>
                </c:pt>
                <c:pt idx="6066">
                  <c:v>79.433999999999997</c:v>
                </c:pt>
                <c:pt idx="6067">
                  <c:v>79.427000000000007</c:v>
                </c:pt>
                <c:pt idx="6068">
                  <c:v>79.418000000000006</c:v>
                </c:pt>
                <c:pt idx="6069">
                  <c:v>79.406999999999996</c:v>
                </c:pt>
                <c:pt idx="6070">
                  <c:v>79.394999999999996</c:v>
                </c:pt>
                <c:pt idx="6071">
                  <c:v>79.382999999999996</c:v>
                </c:pt>
                <c:pt idx="6072">
                  <c:v>79.358000000000004</c:v>
                </c:pt>
                <c:pt idx="6073">
                  <c:v>79.316000000000003</c:v>
                </c:pt>
                <c:pt idx="6074">
                  <c:v>79.283000000000001</c:v>
                </c:pt>
                <c:pt idx="6075">
                  <c:v>79.254999999999995</c:v>
                </c:pt>
                <c:pt idx="6076">
                  <c:v>79.212999999999994</c:v>
                </c:pt>
                <c:pt idx="6077">
                  <c:v>79.165999999999997</c:v>
                </c:pt>
                <c:pt idx="6078">
                  <c:v>79.120999999999995</c:v>
                </c:pt>
                <c:pt idx="6079">
                  <c:v>79.078000000000003</c:v>
                </c:pt>
                <c:pt idx="6080">
                  <c:v>79.037999999999997</c:v>
                </c:pt>
                <c:pt idx="6081">
                  <c:v>79.004000000000005</c:v>
                </c:pt>
                <c:pt idx="6082">
                  <c:v>78.977000000000004</c:v>
                </c:pt>
                <c:pt idx="6083">
                  <c:v>78.962999999999994</c:v>
                </c:pt>
                <c:pt idx="6084">
                  <c:v>78.957999999999998</c:v>
                </c:pt>
                <c:pt idx="6085">
                  <c:v>78.962000000000003</c:v>
                </c:pt>
                <c:pt idx="6086">
                  <c:v>78.974999999999994</c:v>
                </c:pt>
                <c:pt idx="6087">
                  <c:v>78.989000000000004</c:v>
                </c:pt>
                <c:pt idx="6088">
                  <c:v>79.004000000000005</c:v>
                </c:pt>
                <c:pt idx="6089">
                  <c:v>79.025000000000006</c:v>
                </c:pt>
                <c:pt idx="6090">
                  <c:v>79.052999999999997</c:v>
                </c:pt>
                <c:pt idx="6091">
                  <c:v>79.090999999999994</c:v>
                </c:pt>
                <c:pt idx="6092">
                  <c:v>79.126000000000005</c:v>
                </c:pt>
                <c:pt idx="6093">
                  <c:v>79.162999999999997</c:v>
                </c:pt>
                <c:pt idx="6094">
                  <c:v>79.218999999999994</c:v>
                </c:pt>
                <c:pt idx="6095">
                  <c:v>79.272999999999996</c:v>
                </c:pt>
                <c:pt idx="6096">
                  <c:v>79.331000000000003</c:v>
                </c:pt>
                <c:pt idx="6097">
                  <c:v>79.391999999999996</c:v>
                </c:pt>
                <c:pt idx="6098">
                  <c:v>79.454999999999998</c:v>
                </c:pt>
                <c:pt idx="6099">
                  <c:v>79.525000000000006</c:v>
                </c:pt>
                <c:pt idx="6100">
                  <c:v>79.597999999999999</c:v>
                </c:pt>
                <c:pt idx="6101">
                  <c:v>79.667000000000002</c:v>
                </c:pt>
                <c:pt idx="6102">
                  <c:v>79.733999999999995</c:v>
                </c:pt>
                <c:pt idx="6103">
                  <c:v>79.804000000000002</c:v>
                </c:pt>
                <c:pt idx="6104">
                  <c:v>79.875</c:v>
                </c:pt>
                <c:pt idx="6105">
                  <c:v>79.929000000000002</c:v>
                </c:pt>
                <c:pt idx="6106">
                  <c:v>79.977000000000004</c:v>
                </c:pt>
                <c:pt idx="6107">
                  <c:v>80.016000000000005</c:v>
                </c:pt>
                <c:pt idx="6108">
                  <c:v>80.043000000000006</c:v>
                </c:pt>
                <c:pt idx="6109">
                  <c:v>80.055999999999997</c:v>
                </c:pt>
                <c:pt idx="6110">
                  <c:v>80.058000000000007</c:v>
                </c:pt>
                <c:pt idx="6111">
                  <c:v>80.055000000000007</c:v>
                </c:pt>
                <c:pt idx="6112">
                  <c:v>80.046000000000006</c:v>
                </c:pt>
                <c:pt idx="6113">
                  <c:v>80.022999999999996</c:v>
                </c:pt>
                <c:pt idx="6114">
                  <c:v>79.995000000000005</c:v>
                </c:pt>
                <c:pt idx="6115">
                  <c:v>79.965999999999994</c:v>
                </c:pt>
                <c:pt idx="6116">
                  <c:v>79.929000000000002</c:v>
                </c:pt>
                <c:pt idx="6117">
                  <c:v>79.885999999999996</c:v>
                </c:pt>
                <c:pt idx="6118">
                  <c:v>79.852000000000004</c:v>
                </c:pt>
                <c:pt idx="6119">
                  <c:v>79.826999999999998</c:v>
                </c:pt>
                <c:pt idx="6120">
                  <c:v>79.796999999999997</c:v>
                </c:pt>
                <c:pt idx="6121">
                  <c:v>79.765000000000001</c:v>
                </c:pt>
                <c:pt idx="6122">
                  <c:v>79.734999999999999</c:v>
                </c:pt>
                <c:pt idx="6123">
                  <c:v>79.712999999999994</c:v>
                </c:pt>
                <c:pt idx="6124">
                  <c:v>79.69</c:v>
                </c:pt>
                <c:pt idx="6125">
                  <c:v>79.668000000000006</c:v>
                </c:pt>
                <c:pt idx="6126">
                  <c:v>79.643000000000001</c:v>
                </c:pt>
                <c:pt idx="6127">
                  <c:v>79.614999999999995</c:v>
                </c:pt>
                <c:pt idx="6128">
                  <c:v>79.591999999999999</c:v>
                </c:pt>
                <c:pt idx="6129">
                  <c:v>79.572999999999993</c:v>
                </c:pt>
                <c:pt idx="6130">
                  <c:v>79.563999999999993</c:v>
                </c:pt>
                <c:pt idx="6131">
                  <c:v>79.561999999999998</c:v>
                </c:pt>
                <c:pt idx="6132">
                  <c:v>79.563999999999993</c:v>
                </c:pt>
                <c:pt idx="6133">
                  <c:v>79.572999999999993</c:v>
                </c:pt>
                <c:pt idx="6134">
                  <c:v>79.593999999999994</c:v>
                </c:pt>
                <c:pt idx="6135">
                  <c:v>79.631</c:v>
                </c:pt>
                <c:pt idx="6136">
                  <c:v>79.671999999999997</c:v>
                </c:pt>
                <c:pt idx="6137">
                  <c:v>79.709000000000003</c:v>
                </c:pt>
                <c:pt idx="6138">
                  <c:v>79.753</c:v>
                </c:pt>
                <c:pt idx="6139">
                  <c:v>79.796999999999997</c:v>
                </c:pt>
                <c:pt idx="6140">
                  <c:v>79.840999999999994</c:v>
                </c:pt>
                <c:pt idx="6141">
                  <c:v>79.888000000000005</c:v>
                </c:pt>
                <c:pt idx="6142">
                  <c:v>79.924000000000007</c:v>
                </c:pt>
                <c:pt idx="6143">
                  <c:v>79.953000000000003</c:v>
                </c:pt>
                <c:pt idx="6144">
                  <c:v>79.980999999999995</c:v>
                </c:pt>
                <c:pt idx="6145">
                  <c:v>80.001999999999995</c:v>
                </c:pt>
                <c:pt idx="6146">
                  <c:v>80.018000000000001</c:v>
                </c:pt>
                <c:pt idx="6147">
                  <c:v>80.028999999999996</c:v>
                </c:pt>
                <c:pt idx="6148">
                  <c:v>80.033000000000001</c:v>
                </c:pt>
                <c:pt idx="6149">
                  <c:v>80.033000000000001</c:v>
                </c:pt>
                <c:pt idx="6150">
                  <c:v>80.025999999999996</c:v>
                </c:pt>
                <c:pt idx="6151">
                  <c:v>80.013000000000005</c:v>
                </c:pt>
                <c:pt idx="6152">
                  <c:v>79.992000000000004</c:v>
                </c:pt>
                <c:pt idx="6153">
                  <c:v>79.968000000000004</c:v>
                </c:pt>
                <c:pt idx="6154">
                  <c:v>79.938000000000002</c:v>
                </c:pt>
                <c:pt idx="6155">
                  <c:v>79.902000000000001</c:v>
                </c:pt>
                <c:pt idx="6156">
                  <c:v>79.858999999999995</c:v>
                </c:pt>
                <c:pt idx="6157">
                  <c:v>79.819000000000003</c:v>
                </c:pt>
                <c:pt idx="6158">
                  <c:v>79.787000000000006</c:v>
                </c:pt>
                <c:pt idx="6159">
                  <c:v>79.753</c:v>
                </c:pt>
                <c:pt idx="6160">
                  <c:v>79.706000000000003</c:v>
                </c:pt>
                <c:pt idx="6161">
                  <c:v>79.653000000000006</c:v>
                </c:pt>
                <c:pt idx="6162">
                  <c:v>79.608999999999995</c:v>
                </c:pt>
                <c:pt idx="6163">
                  <c:v>79.572000000000003</c:v>
                </c:pt>
                <c:pt idx="6164">
                  <c:v>79.542000000000002</c:v>
                </c:pt>
                <c:pt idx="6165">
                  <c:v>79.522000000000006</c:v>
                </c:pt>
                <c:pt idx="6166">
                  <c:v>79.504000000000005</c:v>
                </c:pt>
                <c:pt idx="6167">
                  <c:v>79.494</c:v>
                </c:pt>
                <c:pt idx="6168">
                  <c:v>79.492999999999995</c:v>
                </c:pt>
                <c:pt idx="6169">
                  <c:v>79.498999999999995</c:v>
                </c:pt>
                <c:pt idx="6170">
                  <c:v>79.510999999999996</c:v>
                </c:pt>
                <c:pt idx="6171">
                  <c:v>79.522000000000006</c:v>
                </c:pt>
                <c:pt idx="6172">
                  <c:v>79.540999999999997</c:v>
                </c:pt>
                <c:pt idx="6173">
                  <c:v>79.561999999999998</c:v>
                </c:pt>
                <c:pt idx="6174">
                  <c:v>79.587999999999994</c:v>
                </c:pt>
                <c:pt idx="6175">
                  <c:v>79.623999999999995</c:v>
                </c:pt>
                <c:pt idx="6176">
                  <c:v>79.674000000000007</c:v>
                </c:pt>
                <c:pt idx="6177">
                  <c:v>79.710999999999999</c:v>
                </c:pt>
                <c:pt idx="6178">
                  <c:v>79.727000000000004</c:v>
                </c:pt>
                <c:pt idx="6179">
                  <c:v>79.736000000000004</c:v>
                </c:pt>
                <c:pt idx="6180">
                  <c:v>79.75</c:v>
                </c:pt>
                <c:pt idx="6181">
                  <c:v>79.765000000000001</c:v>
                </c:pt>
                <c:pt idx="6182">
                  <c:v>79.772000000000006</c:v>
                </c:pt>
                <c:pt idx="6183">
                  <c:v>79.769000000000005</c:v>
                </c:pt>
                <c:pt idx="6184">
                  <c:v>79.763000000000005</c:v>
                </c:pt>
                <c:pt idx="6185">
                  <c:v>79.753</c:v>
                </c:pt>
                <c:pt idx="6186">
                  <c:v>79.742000000000004</c:v>
                </c:pt>
                <c:pt idx="6187">
                  <c:v>79.731999999999999</c:v>
                </c:pt>
                <c:pt idx="6188">
                  <c:v>79.718999999999994</c:v>
                </c:pt>
                <c:pt idx="6189">
                  <c:v>79.704999999999998</c:v>
                </c:pt>
                <c:pt idx="6190">
                  <c:v>79.692999999999998</c:v>
                </c:pt>
                <c:pt idx="6191">
                  <c:v>79.677999999999997</c:v>
                </c:pt>
                <c:pt idx="6192">
                  <c:v>79.667000000000002</c:v>
                </c:pt>
                <c:pt idx="6193">
                  <c:v>79.66</c:v>
                </c:pt>
                <c:pt idx="6194">
                  <c:v>79.652000000000001</c:v>
                </c:pt>
                <c:pt idx="6195">
                  <c:v>79.652000000000001</c:v>
                </c:pt>
                <c:pt idx="6196">
                  <c:v>79.655000000000001</c:v>
                </c:pt>
                <c:pt idx="6197">
                  <c:v>79.662999999999997</c:v>
                </c:pt>
                <c:pt idx="6198">
                  <c:v>79.679000000000002</c:v>
                </c:pt>
                <c:pt idx="6199">
                  <c:v>79.703999999999994</c:v>
                </c:pt>
                <c:pt idx="6200">
                  <c:v>79.727999999999994</c:v>
                </c:pt>
                <c:pt idx="6201">
                  <c:v>79.745999999999995</c:v>
                </c:pt>
                <c:pt idx="6202">
                  <c:v>79.756</c:v>
                </c:pt>
                <c:pt idx="6203">
                  <c:v>79.768000000000001</c:v>
                </c:pt>
                <c:pt idx="6204">
                  <c:v>79.786000000000001</c:v>
                </c:pt>
                <c:pt idx="6205">
                  <c:v>79.808999999999997</c:v>
                </c:pt>
                <c:pt idx="6206">
                  <c:v>79.834000000000003</c:v>
                </c:pt>
                <c:pt idx="6207">
                  <c:v>79.863</c:v>
                </c:pt>
                <c:pt idx="6208">
                  <c:v>79.885000000000005</c:v>
                </c:pt>
                <c:pt idx="6209">
                  <c:v>79.91</c:v>
                </c:pt>
                <c:pt idx="6210">
                  <c:v>79.941000000000003</c:v>
                </c:pt>
                <c:pt idx="6211">
                  <c:v>79.977999999999994</c:v>
                </c:pt>
                <c:pt idx="6212">
                  <c:v>80.007000000000005</c:v>
                </c:pt>
                <c:pt idx="6213">
                  <c:v>80.022999999999996</c:v>
                </c:pt>
                <c:pt idx="6214">
                  <c:v>80.036000000000001</c:v>
                </c:pt>
                <c:pt idx="6215">
                  <c:v>80.043999999999997</c:v>
                </c:pt>
                <c:pt idx="6216">
                  <c:v>80.054000000000002</c:v>
                </c:pt>
                <c:pt idx="6217">
                  <c:v>80.057000000000002</c:v>
                </c:pt>
                <c:pt idx="6218">
                  <c:v>80.058000000000007</c:v>
                </c:pt>
                <c:pt idx="6219">
                  <c:v>80.061000000000007</c:v>
                </c:pt>
                <c:pt idx="6220">
                  <c:v>80.067999999999998</c:v>
                </c:pt>
                <c:pt idx="6221">
                  <c:v>80.072000000000003</c:v>
                </c:pt>
                <c:pt idx="6222">
                  <c:v>80.075000000000003</c:v>
                </c:pt>
                <c:pt idx="6223">
                  <c:v>80.078999999999994</c:v>
                </c:pt>
                <c:pt idx="6224">
                  <c:v>80.08</c:v>
                </c:pt>
                <c:pt idx="6225">
                  <c:v>80.063000000000002</c:v>
                </c:pt>
                <c:pt idx="6226">
                  <c:v>80.045000000000002</c:v>
                </c:pt>
                <c:pt idx="6227">
                  <c:v>80.025000000000006</c:v>
                </c:pt>
                <c:pt idx="6228">
                  <c:v>79.997</c:v>
                </c:pt>
                <c:pt idx="6229">
                  <c:v>79.957999999999998</c:v>
                </c:pt>
                <c:pt idx="6230">
                  <c:v>79.930999999999997</c:v>
                </c:pt>
                <c:pt idx="6231">
                  <c:v>79.914000000000001</c:v>
                </c:pt>
                <c:pt idx="6232">
                  <c:v>79.897999999999996</c:v>
                </c:pt>
                <c:pt idx="6233">
                  <c:v>79.882999999999996</c:v>
                </c:pt>
                <c:pt idx="6234">
                  <c:v>79.864999999999995</c:v>
                </c:pt>
                <c:pt idx="6235">
                  <c:v>79.841999999999999</c:v>
                </c:pt>
                <c:pt idx="6236">
                  <c:v>79.819999999999993</c:v>
                </c:pt>
                <c:pt idx="6237">
                  <c:v>79.792000000000002</c:v>
                </c:pt>
                <c:pt idx="6238">
                  <c:v>79.762</c:v>
                </c:pt>
                <c:pt idx="6239">
                  <c:v>79.739999999999995</c:v>
                </c:pt>
                <c:pt idx="6240">
                  <c:v>79.72</c:v>
                </c:pt>
                <c:pt idx="6241">
                  <c:v>79.701999999999998</c:v>
                </c:pt>
                <c:pt idx="6242">
                  <c:v>79.688999999999993</c:v>
                </c:pt>
                <c:pt idx="6243">
                  <c:v>79.677000000000007</c:v>
                </c:pt>
                <c:pt idx="6244">
                  <c:v>79.673000000000002</c:v>
                </c:pt>
                <c:pt idx="6245">
                  <c:v>79.691000000000003</c:v>
                </c:pt>
                <c:pt idx="6246">
                  <c:v>79.713999999999999</c:v>
                </c:pt>
                <c:pt idx="6247">
                  <c:v>79.747</c:v>
                </c:pt>
                <c:pt idx="6248">
                  <c:v>79.792000000000002</c:v>
                </c:pt>
                <c:pt idx="6249">
                  <c:v>79.844999999999999</c:v>
                </c:pt>
                <c:pt idx="6250">
                  <c:v>79.903000000000006</c:v>
                </c:pt>
                <c:pt idx="6251">
                  <c:v>79.962999999999994</c:v>
                </c:pt>
                <c:pt idx="6252">
                  <c:v>80.034999999999997</c:v>
                </c:pt>
                <c:pt idx="6253">
                  <c:v>80.120999999999995</c:v>
                </c:pt>
                <c:pt idx="6254">
                  <c:v>80.2</c:v>
                </c:pt>
                <c:pt idx="6255">
                  <c:v>80.269000000000005</c:v>
                </c:pt>
                <c:pt idx="6256">
                  <c:v>80.328999999999994</c:v>
                </c:pt>
                <c:pt idx="6257">
                  <c:v>80.384</c:v>
                </c:pt>
                <c:pt idx="6258">
                  <c:v>80.444000000000003</c:v>
                </c:pt>
                <c:pt idx="6259">
                  <c:v>80.507000000000005</c:v>
                </c:pt>
                <c:pt idx="6260">
                  <c:v>80.576999999999998</c:v>
                </c:pt>
                <c:pt idx="6261">
                  <c:v>80.653999999999996</c:v>
                </c:pt>
                <c:pt idx="6262">
                  <c:v>80.730999999999995</c:v>
                </c:pt>
                <c:pt idx="6263">
                  <c:v>80.804000000000002</c:v>
                </c:pt>
                <c:pt idx="6264">
                  <c:v>80.876999999999995</c:v>
                </c:pt>
                <c:pt idx="6265">
                  <c:v>80.960999999999999</c:v>
                </c:pt>
                <c:pt idx="6266">
                  <c:v>81.055999999999997</c:v>
                </c:pt>
                <c:pt idx="6267">
                  <c:v>81.150999999999996</c:v>
                </c:pt>
                <c:pt idx="6268">
                  <c:v>81.251999999999995</c:v>
                </c:pt>
                <c:pt idx="6269">
                  <c:v>81.361000000000004</c:v>
                </c:pt>
                <c:pt idx="6270">
                  <c:v>81.47</c:v>
                </c:pt>
                <c:pt idx="6271">
                  <c:v>81.596999999999994</c:v>
                </c:pt>
                <c:pt idx="6272">
                  <c:v>81.736999999999995</c:v>
                </c:pt>
                <c:pt idx="6273">
                  <c:v>81.863</c:v>
                </c:pt>
                <c:pt idx="6274">
                  <c:v>81.986000000000004</c:v>
                </c:pt>
                <c:pt idx="6275">
                  <c:v>82.111000000000004</c:v>
                </c:pt>
                <c:pt idx="6276">
                  <c:v>82.24</c:v>
                </c:pt>
                <c:pt idx="6277">
                  <c:v>82.366</c:v>
                </c:pt>
                <c:pt idx="6278">
                  <c:v>82.486000000000004</c:v>
                </c:pt>
                <c:pt idx="6279">
                  <c:v>82.6</c:v>
                </c:pt>
                <c:pt idx="6280">
                  <c:v>82.721000000000004</c:v>
                </c:pt>
                <c:pt idx="6281">
                  <c:v>82.846000000000004</c:v>
                </c:pt>
                <c:pt idx="6282">
                  <c:v>82.971000000000004</c:v>
                </c:pt>
                <c:pt idx="6283">
                  <c:v>83.096000000000004</c:v>
                </c:pt>
                <c:pt idx="6284">
                  <c:v>83.212999999999994</c:v>
                </c:pt>
                <c:pt idx="6285">
                  <c:v>83.335999999999999</c:v>
                </c:pt>
                <c:pt idx="6286">
                  <c:v>83.453000000000003</c:v>
                </c:pt>
                <c:pt idx="6287">
                  <c:v>83.57</c:v>
                </c:pt>
                <c:pt idx="6288">
                  <c:v>83.688000000000002</c:v>
                </c:pt>
                <c:pt idx="6289">
                  <c:v>83.796000000000006</c:v>
                </c:pt>
                <c:pt idx="6290">
                  <c:v>83.89</c:v>
                </c:pt>
                <c:pt idx="6291">
                  <c:v>83.981999999999999</c:v>
                </c:pt>
                <c:pt idx="6292">
                  <c:v>84.070999999999998</c:v>
                </c:pt>
                <c:pt idx="6293">
                  <c:v>84.149000000000001</c:v>
                </c:pt>
                <c:pt idx="6294">
                  <c:v>84.209000000000003</c:v>
                </c:pt>
                <c:pt idx="6295">
                  <c:v>84.26</c:v>
                </c:pt>
                <c:pt idx="6296">
                  <c:v>84.313999999999993</c:v>
                </c:pt>
                <c:pt idx="6297">
                  <c:v>84.349000000000004</c:v>
                </c:pt>
                <c:pt idx="6298">
                  <c:v>84.375</c:v>
                </c:pt>
                <c:pt idx="6299">
                  <c:v>84.396000000000001</c:v>
                </c:pt>
                <c:pt idx="6300">
                  <c:v>84.417000000000002</c:v>
                </c:pt>
                <c:pt idx="6301">
                  <c:v>84.43</c:v>
                </c:pt>
                <c:pt idx="6302">
                  <c:v>84.433999999999997</c:v>
                </c:pt>
                <c:pt idx="6303">
                  <c:v>84.44</c:v>
                </c:pt>
                <c:pt idx="6304">
                  <c:v>84.45</c:v>
                </c:pt>
                <c:pt idx="6305">
                  <c:v>84.456000000000003</c:v>
                </c:pt>
                <c:pt idx="6306">
                  <c:v>84.450999999999993</c:v>
                </c:pt>
                <c:pt idx="6307">
                  <c:v>84.442999999999998</c:v>
                </c:pt>
                <c:pt idx="6308">
                  <c:v>84.436999999999998</c:v>
                </c:pt>
                <c:pt idx="6309">
                  <c:v>84.44</c:v>
                </c:pt>
                <c:pt idx="6310">
                  <c:v>84.441000000000003</c:v>
                </c:pt>
                <c:pt idx="6311">
                  <c:v>84.438000000000002</c:v>
                </c:pt>
                <c:pt idx="6312">
                  <c:v>84.421000000000006</c:v>
                </c:pt>
                <c:pt idx="6313">
                  <c:v>84.400999999999996</c:v>
                </c:pt>
                <c:pt idx="6314">
                  <c:v>84.373999999999995</c:v>
                </c:pt>
                <c:pt idx="6315">
                  <c:v>84.34</c:v>
                </c:pt>
                <c:pt idx="6316">
                  <c:v>84.302000000000007</c:v>
                </c:pt>
                <c:pt idx="6317">
                  <c:v>84.266000000000005</c:v>
                </c:pt>
                <c:pt idx="6318">
                  <c:v>84.233000000000004</c:v>
                </c:pt>
                <c:pt idx="6319">
                  <c:v>84.191000000000003</c:v>
                </c:pt>
                <c:pt idx="6320">
                  <c:v>84.144999999999996</c:v>
                </c:pt>
                <c:pt idx="6321">
                  <c:v>84.106999999999999</c:v>
                </c:pt>
                <c:pt idx="6322">
                  <c:v>84.075999999999993</c:v>
                </c:pt>
                <c:pt idx="6323">
                  <c:v>84.051000000000002</c:v>
                </c:pt>
                <c:pt idx="6324">
                  <c:v>84.028000000000006</c:v>
                </c:pt>
                <c:pt idx="6325">
                  <c:v>84.012</c:v>
                </c:pt>
                <c:pt idx="6326">
                  <c:v>83.998000000000005</c:v>
                </c:pt>
                <c:pt idx="6327">
                  <c:v>83.989000000000004</c:v>
                </c:pt>
                <c:pt idx="6328">
                  <c:v>83.983000000000004</c:v>
                </c:pt>
                <c:pt idx="6329">
                  <c:v>83.978999999999999</c:v>
                </c:pt>
                <c:pt idx="6330">
                  <c:v>83.97</c:v>
                </c:pt>
                <c:pt idx="6331">
                  <c:v>83.957999999999998</c:v>
                </c:pt>
                <c:pt idx="6332">
                  <c:v>83.953000000000003</c:v>
                </c:pt>
                <c:pt idx="6333">
                  <c:v>83.948999999999998</c:v>
                </c:pt>
                <c:pt idx="6334">
                  <c:v>83.953999999999994</c:v>
                </c:pt>
                <c:pt idx="6335">
                  <c:v>83.968999999999994</c:v>
                </c:pt>
                <c:pt idx="6336">
                  <c:v>83.992000000000004</c:v>
                </c:pt>
                <c:pt idx="6337">
                  <c:v>84.018000000000001</c:v>
                </c:pt>
                <c:pt idx="6338">
                  <c:v>84.049000000000007</c:v>
                </c:pt>
                <c:pt idx="6339">
                  <c:v>84.081000000000003</c:v>
                </c:pt>
                <c:pt idx="6340">
                  <c:v>84.113</c:v>
                </c:pt>
                <c:pt idx="6341">
                  <c:v>84.141999999999996</c:v>
                </c:pt>
                <c:pt idx="6342">
                  <c:v>84.165000000000006</c:v>
                </c:pt>
                <c:pt idx="6343">
                  <c:v>84.186999999999998</c:v>
                </c:pt>
                <c:pt idx="6344">
                  <c:v>84.209000000000003</c:v>
                </c:pt>
                <c:pt idx="6345">
                  <c:v>84.233999999999995</c:v>
                </c:pt>
                <c:pt idx="6346">
                  <c:v>84.262</c:v>
                </c:pt>
                <c:pt idx="6347">
                  <c:v>84.290999999999997</c:v>
                </c:pt>
                <c:pt idx="6348">
                  <c:v>84.322999999999993</c:v>
                </c:pt>
                <c:pt idx="6349">
                  <c:v>84.358999999999995</c:v>
                </c:pt>
                <c:pt idx="6350">
                  <c:v>84.403000000000006</c:v>
                </c:pt>
                <c:pt idx="6351">
                  <c:v>84.451999999999998</c:v>
                </c:pt>
                <c:pt idx="6352">
                  <c:v>84.504000000000005</c:v>
                </c:pt>
                <c:pt idx="6353">
                  <c:v>84.552000000000007</c:v>
                </c:pt>
                <c:pt idx="6354">
                  <c:v>84.608999999999995</c:v>
                </c:pt>
                <c:pt idx="6355">
                  <c:v>84.665999999999997</c:v>
                </c:pt>
                <c:pt idx="6356">
                  <c:v>84.727999999999994</c:v>
                </c:pt>
                <c:pt idx="6357">
                  <c:v>84.802000000000007</c:v>
                </c:pt>
                <c:pt idx="6358">
                  <c:v>84.881</c:v>
                </c:pt>
                <c:pt idx="6359">
                  <c:v>84.956000000000003</c:v>
                </c:pt>
                <c:pt idx="6360">
                  <c:v>85.024000000000001</c:v>
                </c:pt>
                <c:pt idx="6361">
                  <c:v>85.09</c:v>
                </c:pt>
                <c:pt idx="6362">
                  <c:v>85.159000000000006</c:v>
                </c:pt>
                <c:pt idx="6363">
                  <c:v>85.227000000000004</c:v>
                </c:pt>
                <c:pt idx="6364">
                  <c:v>85.284000000000006</c:v>
                </c:pt>
                <c:pt idx="6365">
                  <c:v>85.334999999999994</c:v>
                </c:pt>
                <c:pt idx="6366">
                  <c:v>85.391000000000005</c:v>
                </c:pt>
                <c:pt idx="6367">
                  <c:v>85.445999999999998</c:v>
                </c:pt>
                <c:pt idx="6368">
                  <c:v>85.491</c:v>
                </c:pt>
                <c:pt idx="6369">
                  <c:v>85.531999999999996</c:v>
                </c:pt>
                <c:pt idx="6370">
                  <c:v>85.567999999999998</c:v>
                </c:pt>
                <c:pt idx="6371">
                  <c:v>85.603999999999999</c:v>
                </c:pt>
                <c:pt idx="6372">
                  <c:v>85.638999999999996</c:v>
                </c:pt>
                <c:pt idx="6373">
                  <c:v>85.667000000000002</c:v>
                </c:pt>
                <c:pt idx="6374">
                  <c:v>85.694000000000003</c:v>
                </c:pt>
                <c:pt idx="6375">
                  <c:v>85.718999999999994</c:v>
                </c:pt>
                <c:pt idx="6376">
                  <c:v>85.734999999999999</c:v>
                </c:pt>
                <c:pt idx="6377">
                  <c:v>85.739000000000004</c:v>
                </c:pt>
                <c:pt idx="6378">
                  <c:v>85.738</c:v>
                </c:pt>
                <c:pt idx="6379">
                  <c:v>85.742999999999995</c:v>
                </c:pt>
                <c:pt idx="6380">
                  <c:v>85.742000000000004</c:v>
                </c:pt>
                <c:pt idx="6381">
                  <c:v>85.736999999999995</c:v>
                </c:pt>
                <c:pt idx="6382">
                  <c:v>85.741</c:v>
                </c:pt>
                <c:pt idx="6383">
                  <c:v>85.745999999999995</c:v>
                </c:pt>
                <c:pt idx="6384">
                  <c:v>85.751000000000005</c:v>
                </c:pt>
                <c:pt idx="6385">
                  <c:v>85.753</c:v>
                </c:pt>
                <c:pt idx="6386">
                  <c:v>85.754000000000005</c:v>
                </c:pt>
                <c:pt idx="6387">
                  <c:v>85.754999999999995</c:v>
                </c:pt>
                <c:pt idx="6388">
                  <c:v>85.757999999999996</c:v>
                </c:pt>
                <c:pt idx="6389">
                  <c:v>85.754999999999995</c:v>
                </c:pt>
                <c:pt idx="6390">
                  <c:v>85.754999999999995</c:v>
                </c:pt>
                <c:pt idx="6391">
                  <c:v>85.760999999999996</c:v>
                </c:pt>
                <c:pt idx="6392">
                  <c:v>85.772000000000006</c:v>
                </c:pt>
                <c:pt idx="6393">
                  <c:v>85.78</c:v>
                </c:pt>
                <c:pt idx="6394">
                  <c:v>85.787999999999997</c:v>
                </c:pt>
                <c:pt idx="6395">
                  <c:v>85.796999999999997</c:v>
                </c:pt>
                <c:pt idx="6396">
                  <c:v>85.805000000000007</c:v>
                </c:pt>
                <c:pt idx="6397">
                  <c:v>85.819000000000003</c:v>
                </c:pt>
                <c:pt idx="6398">
                  <c:v>85.832999999999998</c:v>
                </c:pt>
                <c:pt idx="6399">
                  <c:v>85.846000000000004</c:v>
                </c:pt>
                <c:pt idx="6400">
                  <c:v>85.858999999999995</c:v>
                </c:pt>
                <c:pt idx="6401">
                  <c:v>85.873000000000005</c:v>
                </c:pt>
                <c:pt idx="6402">
                  <c:v>85.887</c:v>
                </c:pt>
                <c:pt idx="6403">
                  <c:v>85.906000000000006</c:v>
                </c:pt>
                <c:pt idx="6404">
                  <c:v>85.923000000000002</c:v>
                </c:pt>
                <c:pt idx="6405">
                  <c:v>85.930999999999997</c:v>
                </c:pt>
                <c:pt idx="6406">
                  <c:v>85.941000000000003</c:v>
                </c:pt>
                <c:pt idx="6407">
                  <c:v>85.953999999999994</c:v>
                </c:pt>
                <c:pt idx="6408">
                  <c:v>85.968999999999994</c:v>
                </c:pt>
                <c:pt idx="6409">
                  <c:v>85.984999999999999</c:v>
                </c:pt>
                <c:pt idx="6410">
                  <c:v>86.004999999999995</c:v>
                </c:pt>
                <c:pt idx="6411">
                  <c:v>86.03</c:v>
                </c:pt>
                <c:pt idx="6412">
                  <c:v>86.058000000000007</c:v>
                </c:pt>
                <c:pt idx="6413">
                  <c:v>86.087000000000003</c:v>
                </c:pt>
                <c:pt idx="6414">
                  <c:v>86.117000000000004</c:v>
                </c:pt>
                <c:pt idx="6415">
                  <c:v>86.150999999999996</c:v>
                </c:pt>
                <c:pt idx="6416">
                  <c:v>86.186000000000007</c:v>
                </c:pt>
                <c:pt idx="6417">
                  <c:v>86.216999999999999</c:v>
                </c:pt>
                <c:pt idx="6418">
                  <c:v>86.248999999999995</c:v>
                </c:pt>
                <c:pt idx="6419">
                  <c:v>86.28</c:v>
                </c:pt>
                <c:pt idx="6420">
                  <c:v>86.307000000000002</c:v>
                </c:pt>
                <c:pt idx="6421">
                  <c:v>86.337999999999994</c:v>
                </c:pt>
                <c:pt idx="6422">
                  <c:v>86.369</c:v>
                </c:pt>
                <c:pt idx="6423">
                  <c:v>86.396000000000001</c:v>
                </c:pt>
                <c:pt idx="6424">
                  <c:v>86.415999999999997</c:v>
                </c:pt>
                <c:pt idx="6425">
                  <c:v>86.436999999999998</c:v>
                </c:pt>
                <c:pt idx="6426">
                  <c:v>86.453000000000003</c:v>
                </c:pt>
                <c:pt idx="6427">
                  <c:v>86.472999999999999</c:v>
                </c:pt>
                <c:pt idx="6428">
                  <c:v>86.495999999999995</c:v>
                </c:pt>
                <c:pt idx="6429">
                  <c:v>86.516000000000005</c:v>
                </c:pt>
                <c:pt idx="6430">
                  <c:v>86.534000000000006</c:v>
                </c:pt>
                <c:pt idx="6431">
                  <c:v>86.555000000000007</c:v>
                </c:pt>
                <c:pt idx="6432">
                  <c:v>86.581999999999994</c:v>
                </c:pt>
                <c:pt idx="6433">
                  <c:v>86.606999999999999</c:v>
                </c:pt>
                <c:pt idx="6434">
                  <c:v>86.620999999999995</c:v>
                </c:pt>
                <c:pt idx="6435">
                  <c:v>86.632999999999996</c:v>
                </c:pt>
                <c:pt idx="6436">
                  <c:v>86.641000000000005</c:v>
                </c:pt>
                <c:pt idx="6437">
                  <c:v>86.646000000000001</c:v>
                </c:pt>
                <c:pt idx="6438">
                  <c:v>86.656000000000006</c:v>
                </c:pt>
                <c:pt idx="6439">
                  <c:v>86.664000000000001</c:v>
                </c:pt>
                <c:pt idx="6440">
                  <c:v>86.67</c:v>
                </c:pt>
                <c:pt idx="6441">
                  <c:v>86.679000000000002</c:v>
                </c:pt>
                <c:pt idx="6442">
                  <c:v>86.686000000000007</c:v>
                </c:pt>
                <c:pt idx="6443">
                  <c:v>86.695999999999998</c:v>
                </c:pt>
                <c:pt idx="6444">
                  <c:v>86.694999999999993</c:v>
                </c:pt>
                <c:pt idx="6445">
                  <c:v>86.697000000000003</c:v>
                </c:pt>
                <c:pt idx="6446">
                  <c:v>86.713999999999999</c:v>
                </c:pt>
                <c:pt idx="6447">
                  <c:v>86.716999999999999</c:v>
                </c:pt>
                <c:pt idx="6448">
                  <c:v>86.712999999999994</c:v>
                </c:pt>
                <c:pt idx="6449">
                  <c:v>86.707999999999998</c:v>
                </c:pt>
                <c:pt idx="6450">
                  <c:v>86.703999999999994</c:v>
                </c:pt>
                <c:pt idx="6451">
                  <c:v>86.707999999999998</c:v>
                </c:pt>
                <c:pt idx="6452">
                  <c:v>86.715000000000003</c:v>
                </c:pt>
                <c:pt idx="6453">
                  <c:v>86.710999999999999</c:v>
                </c:pt>
                <c:pt idx="6454">
                  <c:v>86.712000000000003</c:v>
                </c:pt>
                <c:pt idx="6455">
                  <c:v>86.716999999999999</c:v>
                </c:pt>
                <c:pt idx="6456">
                  <c:v>86.718999999999994</c:v>
                </c:pt>
                <c:pt idx="6457">
                  <c:v>86.73</c:v>
                </c:pt>
                <c:pt idx="6458">
                  <c:v>86.738</c:v>
                </c:pt>
                <c:pt idx="6459">
                  <c:v>86.745000000000005</c:v>
                </c:pt>
                <c:pt idx="6460">
                  <c:v>86.760999999999996</c:v>
                </c:pt>
                <c:pt idx="6461">
                  <c:v>86.772000000000006</c:v>
                </c:pt>
                <c:pt idx="6462">
                  <c:v>86.786000000000001</c:v>
                </c:pt>
                <c:pt idx="6463">
                  <c:v>86.801000000000002</c:v>
                </c:pt>
                <c:pt idx="6464">
                  <c:v>86.813000000000002</c:v>
                </c:pt>
                <c:pt idx="6465">
                  <c:v>86.823999999999998</c:v>
                </c:pt>
                <c:pt idx="6466">
                  <c:v>86.828999999999994</c:v>
                </c:pt>
                <c:pt idx="6467">
                  <c:v>86.841999999999999</c:v>
                </c:pt>
                <c:pt idx="6468">
                  <c:v>86.858000000000004</c:v>
                </c:pt>
                <c:pt idx="6469">
                  <c:v>86.864999999999995</c:v>
                </c:pt>
                <c:pt idx="6470">
                  <c:v>86.870999999999995</c:v>
                </c:pt>
                <c:pt idx="6471">
                  <c:v>86.876000000000005</c:v>
                </c:pt>
                <c:pt idx="6472">
                  <c:v>86.882000000000005</c:v>
                </c:pt>
                <c:pt idx="6473">
                  <c:v>86.884</c:v>
                </c:pt>
                <c:pt idx="6474">
                  <c:v>86.88</c:v>
                </c:pt>
                <c:pt idx="6475">
                  <c:v>86.882000000000005</c:v>
                </c:pt>
                <c:pt idx="6476">
                  <c:v>86.878</c:v>
                </c:pt>
                <c:pt idx="6477">
                  <c:v>86.870999999999995</c:v>
                </c:pt>
                <c:pt idx="6478">
                  <c:v>86.86</c:v>
                </c:pt>
                <c:pt idx="6479">
                  <c:v>86.846999999999994</c:v>
                </c:pt>
                <c:pt idx="6480">
                  <c:v>86.843000000000004</c:v>
                </c:pt>
                <c:pt idx="6481">
                  <c:v>86.834000000000003</c:v>
                </c:pt>
                <c:pt idx="6482">
                  <c:v>86.820999999999998</c:v>
                </c:pt>
                <c:pt idx="6483">
                  <c:v>86.808000000000007</c:v>
                </c:pt>
                <c:pt idx="6484">
                  <c:v>86.796999999999997</c:v>
                </c:pt>
                <c:pt idx="6485">
                  <c:v>86.790999999999997</c:v>
                </c:pt>
                <c:pt idx="6486">
                  <c:v>86.781000000000006</c:v>
                </c:pt>
                <c:pt idx="6487">
                  <c:v>86.77</c:v>
                </c:pt>
                <c:pt idx="6488">
                  <c:v>86.762</c:v>
                </c:pt>
                <c:pt idx="6489">
                  <c:v>86.751000000000005</c:v>
                </c:pt>
                <c:pt idx="6490">
                  <c:v>86.736000000000004</c:v>
                </c:pt>
                <c:pt idx="6491">
                  <c:v>86.721000000000004</c:v>
                </c:pt>
                <c:pt idx="6492">
                  <c:v>86.703000000000003</c:v>
                </c:pt>
                <c:pt idx="6493">
                  <c:v>86.688000000000002</c:v>
                </c:pt>
                <c:pt idx="6494">
                  <c:v>86.679000000000002</c:v>
                </c:pt>
                <c:pt idx="6495">
                  <c:v>86.667000000000002</c:v>
                </c:pt>
                <c:pt idx="6496">
                  <c:v>86.661000000000001</c:v>
                </c:pt>
                <c:pt idx="6497">
                  <c:v>86.650999999999996</c:v>
                </c:pt>
                <c:pt idx="6498">
                  <c:v>86.649000000000001</c:v>
                </c:pt>
                <c:pt idx="6499">
                  <c:v>86.65</c:v>
                </c:pt>
                <c:pt idx="6500">
                  <c:v>86.656000000000006</c:v>
                </c:pt>
                <c:pt idx="6501">
                  <c:v>86.664000000000001</c:v>
                </c:pt>
                <c:pt idx="6502">
                  <c:v>86.677000000000007</c:v>
                </c:pt>
                <c:pt idx="6503">
                  <c:v>86.688000000000002</c:v>
                </c:pt>
                <c:pt idx="6504">
                  <c:v>86.700999999999993</c:v>
                </c:pt>
                <c:pt idx="6505">
                  <c:v>86.718999999999994</c:v>
                </c:pt>
                <c:pt idx="6506">
                  <c:v>86.724000000000004</c:v>
                </c:pt>
                <c:pt idx="6507">
                  <c:v>86.736000000000004</c:v>
                </c:pt>
                <c:pt idx="6508">
                  <c:v>86.754000000000005</c:v>
                </c:pt>
                <c:pt idx="6509">
                  <c:v>86.77</c:v>
                </c:pt>
                <c:pt idx="6510">
                  <c:v>86.784000000000006</c:v>
                </c:pt>
                <c:pt idx="6511">
                  <c:v>86.798000000000002</c:v>
                </c:pt>
                <c:pt idx="6512">
                  <c:v>86.808999999999997</c:v>
                </c:pt>
                <c:pt idx="6513">
                  <c:v>86.822000000000003</c:v>
                </c:pt>
                <c:pt idx="6514">
                  <c:v>86.831999999999994</c:v>
                </c:pt>
                <c:pt idx="6515">
                  <c:v>86.835999999999999</c:v>
                </c:pt>
                <c:pt idx="6516">
                  <c:v>86.840999999999994</c:v>
                </c:pt>
                <c:pt idx="6517">
                  <c:v>86.846000000000004</c:v>
                </c:pt>
                <c:pt idx="6518">
                  <c:v>86.85</c:v>
                </c:pt>
                <c:pt idx="6519">
                  <c:v>86.843000000000004</c:v>
                </c:pt>
                <c:pt idx="6520">
                  <c:v>86.84</c:v>
                </c:pt>
                <c:pt idx="6521">
                  <c:v>86.828999999999994</c:v>
                </c:pt>
                <c:pt idx="6522">
                  <c:v>86.81</c:v>
                </c:pt>
                <c:pt idx="6523">
                  <c:v>86.784000000000006</c:v>
                </c:pt>
                <c:pt idx="6524">
                  <c:v>86.747</c:v>
                </c:pt>
                <c:pt idx="6525">
                  <c:v>86.71</c:v>
                </c:pt>
                <c:pt idx="6526">
                  <c:v>86.671000000000006</c:v>
                </c:pt>
                <c:pt idx="6527">
                  <c:v>86.632000000000005</c:v>
                </c:pt>
                <c:pt idx="6528">
                  <c:v>86.596000000000004</c:v>
                </c:pt>
                <c:pt idx="6529">
                  <c:v>86.561999999999998</c:v>
                </c:pt>
                <c:pt idx="6530">
                  <c:v>86.516999999999996</c:v>
                </c:pt>
                <c:pt idx="6531">
                  <c:v>86.465000000000003</c:v>
                </c:pt>
                <c:pt idx="6532">
                  <c:v>86.417000000000002</c:v>
                </c:pt>
                <c:pt idx="6533">
                  <c:v>86.373000000000005</c:v>
                </c:pt>
                <c:pt idx="6534">
                  <c:v>86.322999999999993</c:v>
                </c:pt>
                <c:pt idx="6535">
                  <c:v>86.274000000000001</c:v>
                </c:pt>
                <c:pt idx="6536">
                  <c:v>86.221999999999994</c:v>
                </c:pt>
                <c:pt idx="6537">
                  <c:v>86.162999999999997</c:v>
                </c:pt>
                <c:pt idx="6538">
                  <c:v>86.100999999999999</c:v>
                </c:pt>
                <c:pt idx="6539">
                  <c:v>86.025999999999996</c:v>
                </c:pt>
                <c:pt idx="6540">
                  <c:v>85.942999999999998</c:v>
                </c:pt>
                <c:pt idx="6541">
                  <c:v>85.849000000000004</c:v>
                </c:pt>
                <c:pt idx="6542">
                  <c:v>85.751999999999995</c:v>
                </c:pt>
                <c:pt idx="6543">
                  <c:v>85.653999999999996</c:v>
                </c:pt>
                <c:pt idx="6544">
                  <c:v>85.558000000000007</c:v>
                </c:pt>
                <c:pt idx="6545">
                  <c:v>85.463999999999999</c:v>
                </c:pt>
                <c:pt idx="6546">
                  <c:v>85.367999999999995</c:v>
                </c:pt>
                <c:pt idx="6547">
                  <c:v>85.275000000000006</c:v>
                </c:pt>
                <c:pt idx="6548">
                  <c:v>85.174000000000007</c:v>
                </c:pt>
                <c:pt idx="6549">
                  <c:v>85.07</c:v>
                </c:pt>
                <c:pt idx="6550">
                  <c:v>84.975999999999999</c:v>
                </c:pt>
                <c:pt idx="6551">
                  <c:v>84.884</c:v>
                </c:pt>
                <c:pt idx="6552">
                  <c:v>84.789000000000001</c:v>
                </c:pt>
                <c:pt idx="6553">
                  <c:v>84.706000000000003</c:v>
                </c:pt>
                <c:pt idx="6554">
                  <c:v>84.617999999999995</c:v>
                </c:pt>
                <c:pt idx="6555">
                  <c:v>84.531000000000006</c:v>
                </c:pt>
                <c:pt idx="6556">
                  <c:v>84.465999999999994</c:v>
                </c:pt>
                <c:pt idx="6557">
                  <c:v>84.408000000000001</c:v>
                </c:pt>
                <c:pt idx="6558">
                  <c:v>84.353999999999999</c:v>
                </c:pt>
                <c:pt idx="6559">
                  <c:v>84.302999999999997</c:v>
                </c:pt>
                <c:pt idx="6560">
                  <c:v>84.25</c:v>
                </c:pt>
                <c:pt idx="6561">
                  <c:v>84.21</c:v>
                </c:pt>
                <c:pt idx="6562">
                  <c:v>84.185000000000002</c:v>
                </c:pt>
                <c:pt idx="6563">
                  <c:v>84.171999999999997</c:v>
                </c:pt>
                <c:pt idx="6564">
                  <c:v>84.162999999999997</c:v>
                </c:pt>
                <c:pt idx="6565">
                  <c:v>84.162000000000006</c:v>
                </c:pt>
                <c:pt idx="6566">
                  <c:v>84.176000000000002</c:v>
                </c:pt>
                <c:pt idx="6567">
                  <c:v>84.206999999999994</c:v>
                </c:pt>
                <c:pt idx="6568">
                  <c:v>84.239000000000004</c:v>
                </c:pt>
                <c:pt idx="6569">
                  <c:v>84.272999999999996</c:v>
                </c:pt>
                <c:pt idx="6570">
                  <c:v>84.322999999999993</c:v>
                </c:pt>
                <c:pt idx="6571">
                  <c:v>84.384</c:v>
                </c:pt>
                <c:pt idx="6572">
                  <c:v>84.44</c:v>
                </c:pt>
                <c:pt idx="6573">
                  <c:v>84.495999999999995</c:v>
                </c:pt>
                <c:pt idx="6574">
                  <c:v>84.561000000000007</c:v>
                </c:pt>
                <c:pt idx="6575">
                  <c:v>84.626999999999995</c:v>
                </c:pt>
                <c:pt idx="6576">
                  <c:v>84.671999999999997</c:v>
                </c:pt>
                <c:pt idx="6577">
                  <c:v>84.733000000000004</c:v>
                </c:pt>
                <c:pt idx="6578">
                  <c:v>84.796000000000006</c:v>
                </c:pt>
                <c:pt idx="6579">
                  <c:v>84.850999999999999</c:v>
                </c:pt>
                <c:pt idx="6580">
                  <c:v>84.899000000000001</c:v>
                </c:pt>
                <c:pt idx="6581">
                  <c:v>84.938999999999993</c:v>
                </c:pt>
                <c:pt idx="6582">
                  <c:v>84.98</c:v>
                </c:pt>
                <c:pt idx="6583">
                  <c:v>85.036000000000001</c:v>
                </c:pt>
                <c:pt idx="6584">
                  <c:v>85.088999999999999</c:v>
                </c:pt>
                <c:pt idx="6585">
                  <c:v>85.134</c:v>
                </c:pt>
                <c:pt idx="6586">
                  <c:v>85.177999999999997</c:v>
                </c:pt>
                <c:pt idx="6587">
                  <c:v>85.224000000000004</c:v>
                </c:pt>
                <c:pt idx="6588">
                  <c:v>85.29</c:v>
                </c:pt>
                <c:pt idx="6589">
                  <c:v>85.350999999999999</c:v>
                </c:pt>
                <c:pt idx="6590">
                  <c:v>85.414000000000001</c:v>
                </c:pt>
                <c:pt idx="6591">
                  <c:v>85.491</c:v>
                </c:pt>
                <c:pt idx="6592">
                  <c:v>85.558000000000007</c:v>
                </c:pt>
                <c:pt idx="6593">
                  <c:v>85.626999999999995</c:v>
                </c:pt>
                <c:pt idx="6594">
                  <c:v>85.715999999999994</c:v>
                </c:pt>
                <c:pt idx="6595">
                  <c:v>85.796999999999997</c:v>
                </c:pt>
                <c:pt idx="6596">
                  <c:v>85.879000000000005</c:v>
                </c:pt>
                <c:pt idx="6597">
                  <c:v>85.953999999999994</c:v>
                </c:pt>
                <c:pt idx="6598">
                  <c:v>86.036000000000001</c:v>
                </c:pt>
                <c:pt idx="6599">
                  <c:v>86.134</c:v>
                </c:pt>
                <c:pt idx="6600">
                  <c:v>86.212000000000003</c:v>
                </c:pt>
                <c:pt idx="6601">
                  <c:v>86.278999999999996</c:v>
                </c:pt>
                <c:pt idx="6602">
                  <c:v>86.343999999999994</c:v>
                </c:pt>
                <c:pt idx="6603">
                  <c:v>86.409000000000006</c:v>
                </c:pt>
                <c:pt idx="6604">
                  <c:v>86.47</c:v>
                </c:pt>
                <c:pt idx="6605">
                  <c:v>86.506</c:v>
                </c:pt>
                <c:pt idx="6606">
                  <c:v>86.531000000000006</c:v>
                </c:pt>
                <c:pt idx="6607">
                  <c:v>86.554000000000002</c:v>
                </c:pt>
                <c:pt idx="6608">
                  <c:v>86.570999999999998</c:v>
                </c:pt>
                <c:pt idx="6609">
                  <c:v>86.576999999999998</c:v>
                </c:pt>
                <c:pt idx="6610">
                  <c:v>86.581000000000003</c:v>
                </c:pt>
                <c:pt idx="6611">
                  <c:v>86.575000000000003</c:v>
                </c:pt>
                <c:pt idx="6612">
                  <c:v>86.563999999999993</c:v>
                </c:pt>
                <c:pt idx="6613">
                  <c:v>86.549000000000007</c:v>
                </c:pt>
                <c:pt idx="6614">
                  <c:v>86.534000000000006</c:v>
                </c:pt>
                <c:pt idx="6615">
                  <c:v>86.522000000000006</c:v>
                </c:pt>
                <c:pt idx="6616">
                  <c:v>86.509</c:v>
                </c:pt>
                <c:pt idx="6617">
                  <c:v>86.495999999999995</c:v>
                </c:pt>
                <c:pt idx="6618">
                  <c:v>86.488</c:v>
                </c:pt>
                <c:pt idx="6619">
                  <c:v>86.465000000000003</c:v>
                </c:pt>
                <c:pt idx="6620">
                  <c:v>86.491</c:v>
                </c:pt>
                <c:pt idx="6621">
                  <c:v>86.51</c:v>
                </c:pt>
                <c:pt idx="6622">
                  <c:v>86.528999999999996</c:v>
                </c:pt>
                <c:pt idx="6623">
                  <c:v>86.549000000000007</c:v>
                </c:pt>
                <c:pt idx="6624">
                  <c:v>86.573999999999998</c:v>
                </c:pt>
                <c:pt idx="6625">
                  <c:v>86.608999999999995</c:v>
                </c:pt>
                <c:pt idx="6626">
                  <c:v>86.644000000000005</c:v>
                </c:pt>
                <c:pt idx="6627">
                  <c:v>86.685000000000002</c:v>
                </c:pt>
                <c:pt idx="6628">
                  <c:v>86.721999999999994</c:v>
                </c:pt>
                <c:pt idx="6629">
                  <c:v>86.751999999999995</c:v>
                </c:pt>
                <c:pt idx="6630">
                  <c:v>86.795000000000002</c:v>
                </c:pt>
                <c:pt idx="6631">
                  <c:v>86.843000000000004</c:v>
                </c:pt>
                <c:pt idx="6632">
                  <c:v>86.88</c:v>
                </c:pt>
                <c:pt idx="6633">
                  <c:v>86.91</c:v>
                </c:pt>
                <c:pt idx="6634">
                  <c:v>86.941999999999993</c:v>
                </c:pt>
                <c:pt idx="6635">
                  <c:v>86.978999999999999</c:v>
                </c:pt>
                <c:pt idx="6636">
                  <c:v>87.018000000000001</c:v>
                </c:pt>
                <c:pt idx="6637">
                  <c:v>87.046000000000006</c:v>
                </c:pt>
                <c:pt idx="6638">
                  <c:v>87.049000000000007</c:v>
                </c:pt>
                <c:pt idx="6639">
                  <c:v>87.04</c:v>
                </c:pt>
                <c:pt idx="6640">
                  <c:v>87.021000000000001</c:v>
                </c:pt>
                <c:pt idx="6641">
                  <c:v>87.001999999999995</c:v>
                </c:pt>
                <c:pt idx="6642">
                  <c:v>86.977000000000004</c:v>
                </c:pt>
                <c:pt idx="6643">
                  <c:v>86.936999999999998</c:v>
                </c:pt>
                <c:pt idx="6644">
                  <c:v>86.89</c:v>
                </c:pt>
                <c:pt idx="6645">
                  <c:v>86.85</c:v>
                </c:pt>
                <c:pt idx="6646">
                  <c:v>86.816999999999993</c:v>
                </c:pt>
                <c:pt idx="6647">
                  <c:v>86.781999999999996</c:v>
                </c:pt>
                <c:pt idx="6648">
                  <c:v>86.738</c:v>
                </c:pt>
                <c:pt idx="6649">
                  <c:v>86.694000000000003</c:v>
                </c:pt>
                <c:pt idx="6650">
                  <c:v>86.649000000000001</c:v>
                </c:pt>
                <c:pt idx="6651">
                  <c:v>86.600999999999999</c:v>
                </c:pt>
                <c:pt idx="6652">
                  <c:v>86.558000000000007</c:v>
                </c:pt>
                <c:pt idx="6653">
                  <c:v>86.522000000000006</c:v>
                </c:pt>
                <c:pt idx="6654">
                  <c:v>86.494</c:v>
                </c:pt>
                <c:pt idx="6655">
                  <c:v>86.47</c:v>
                </c:pt>
                <c:pt idx="6656">
                  <c:v>86.445999999999998</c:v>
                </c:pt>
                <c:pt idx="6657">
                  <c:v>86.421000000000006</c:v>
                </c:pt>
                <c:pt idx="6658">
                  <c:v>86.399000000000001</c:v>
                </c:pt>
                <c:pt idx="6659">
                  <c:v>86.375</c:v>
                </c:pt>
                <c:pt idx="6660">
                  <c:v>86.358999999999995</c:v>
                </c:pt>
                <c:pt idx="6661">
                  <c:v>86.355000000000004</c:v>
                </c:pt>
                <c:pt idx="6662">
                  <c:v>86.355999999999995</c:v>
                </c:pt>
                <c:pt idx="6663">
                  <c:v>86.361000000000004</c:v>
                </c:pt>
                <c:pt idx="6664">
                  <c:v>86.379000000000005</c:v>
                </c:pt>
                <c:pt idx="6665">
                  <c:v>86.397000000000006</c:v>
                </c:pt>
                <c:pt idx="6666">
                  <c:v>86.41</c:v>
                </c:pt>
                <c:pt idx="6667">
                  <c:v>86.429000000000002</c:v>
                </c:pt>
                <c:pt idx="6668">
                  <c:v>86.45</c:v>
                </c:pt>
                <c:pt idx="6669">
                  <c:v>86.477000000000004</c:v>
                </c:pt>
                <c:pt idx="6670">
                  <c:v>86.504999999999995</c:v>
                </c:pt>
                <c:pt idx="6671">
                  <c:v>86.528999999999996</c:v>
                </c:pt>
                <c:pt idx="6672">
                  <c:v>86.552000000000007</c:v>
                </c:pt>
                <c:pt idx="6673">
                  <c:v>86.567999999999998</c:v>
                </c:pt>
                <c:pt idx="6674">
                  <c:v>86.581999999999994</c:v>
                </c:pt>
                <c:pt idx="6675">
                  <c:v>86.590999999999994</c:v>
                </c:pt>
                <c:pt idx="6676">
                  <c:v>86.593000000000004</c:v>
                </c:pt>
                <c:pt idx="6677">
                  <c:v>86.593999999999994</c:v>
                </c:pt>
                <c:pt idx="6678">
                  <c:v>86.59</c:v>
                </c:pt>
                <c:pt idx="6679">
                  <c:v>86.578999999999994</c:v>
                </c:pt>
                <c:pt idx="6680">
                  <c:v>86.563999999999993</c:v>
                </c:pt>
                <c:pt idx="6681">
                  <c:v>86.549000000000007</c:v>
                </c:pt>
                <c:pt idx="6682">
                  <c:v>86.533000000000001</c:v>
                </c:pt>
                <c:pt idx="6683">
                  <c:v>86.521000000000001</c:v>
                </c:pt>
                <c:pt idx="6684">
                  <c:v>86.504999999999995</c:v>
                </c:pt>
                <c:pt idx="6685">
                  <c:v>86.486999999999995</c:v>
                </c:pt>
                <c:pt idx="6686">
                  <c:v>86.47</c:v>
                </c:pt>
                <c:pt idx="6687">
                  <c:v>86.453999999999994</c:v>
                </c:pt>
                <c:pt idx="6688">
                  <c:v>86.433999999999997</c:v>
                </c:pt>
                <c:pt idx="6689">
                  <c:v>86.415000000000006</c:v>
                </c:pt>
                <c:pt idx="6690">
                  <c:v>86.397999999999996</c:v>
                </c:pt>
                <c:pt idx="6691">
                  <c:v>86.385000000000005</c:v>
                </c:pt>
                <c:pt idx="6692">
                  <c:v>86.376000000000005</c:v>
                </c:pt>
                <c:pt idx="6693">
                  <c:v>86.376000000000005</c:v>
                </c:pt>
                <c:pt idx="6694">
                  <c:v>86.378</c:v>
                </c:pt>
                <c:pt idx="6695">
                  <c:v>86.381</c:v>
                </c:pt>
                <c:pt idx="6696">
                  <c:v>86.385999999999996</c:v>
                </c:pt>
                <c:pt idx="6697">
                  <c:v>86.393000000000001</c:v>
                </c:pt>
                <c:pt idx="6698">
                  <c:v>86.394999999999996</c:v>
                </c:pt>
                <c:pt idx="6699">
                  <c:v>86.397000000000006</c:v>
                </c:pt>
                <c:pt idx="6700">
                  <c:v>86.402000000000001</c:v>
                </c:pt>
                <c:pt idx="6701">
                  <c:v>86.406000000000006</c:v>
                </c:pt>
                <c:pt idx="6702">
                  <c:v>86.415000000000006</c:v>
                </c:pt>
                <c:pt idx="6703">
                  <c:v>86.424999999999997</c:v>
                </c:pt>
                <c:pt idx="6704">
                  <c:v>86.438999999999993</c:v>
                </c:pt>
                <c:pt idx="6705">
                  <c:v>86.454999999999998</c:v>
                </c:pt>
                <c:pt idx="6706">
                  <c:v>86.468999999999994</c:v>
                </c:pt>
                <c:pt idx="6707">
                  <c:v>86.481999999999999</c:v>
                </c:pt>
                <c:pt idx="6708">
                  <c:v>86.494</c:v>
                </c:pt>
                <c:pt idx="6709">
                  <c:v>86.498999999999995</c:v>
                </c:pt>
                <c:pt idx="6710">
                  <c:v>86.504999999999995</c:v>
                </c:pt>
                <c:pt idx="6711">
                  <c:v>86.507999999999996</c:v>
                </c:pt>
                <c:pt idx="6712">
                  <c:v>86.512</c:v>
                </c:pt>
                <c:pt idx="6713">
                  <c:v>86.513000000000005</c:v>
                </c:pt>
                <c:pt idx="6714">
                  <c:v>86.506</c:v>
                </c:pt>
                <c:pt idx="6715">
                  <c:v>86.504000000000005</c:v>
                </c:pt>
                <c:pt idx="6716">
                  <c:v>86.501000000000005</c:v>
                </c:pt>
                <c:pt idx="6717">
                  <c:v>86.494</c:v>
                </c:pt>
                <c:pt idx="6718">
                  <c:v>86.486999999999995</c:v>
                </c:pt>
                <c:pt idx="6719">
                  <c:v>86.484999999999999</c:v>
                </c:pt>
                <c:pt idx="6720">
                  <c:v>86.481999999999999</c:v>
                </c:pt>
                <c:pt idx="6721">
                  <c:v>86.480999999999995</c:v>
                </c:pt>
                <c:pt idx="6722">
                  <c:v>86.48</c:v>
                </c:pt>
                <c:pt idx="6723">
                  <c:v>86.481999999999999</c:v>
                </c:pt>
                <c:pt idx="6724">
                  <c:v>86.48</c:v>
                </c:pt>
                <c:pt idx="6725">
                  <c:v>86.477999999999994</c:v>
                </c:pt>
                <c:pt idx="6726">
                  <c:v>86.47</c:v>
                </c:pt>
                <c:pt idx="6727">
                  <c:v>86.456000000000003</c:v>
                </c:pt>
                <c:pt idx="6728">
                  <c:v>86.442999999999998</c:v>
                </c:pt>
                <c:pt idx="6729">
                  <c:v>86.424999999999997</c:v>
                </c:pt>
                <c:pt idx="6730">
                  <c:v>86.41</c:v>
                </c:pt>
                <c:pt idx="6731">
                  <c:v>86.397000000000006</c:v>
                </c:pt>
                <c:pt idx="6732">
                  <c:v>86.385999999999996</c:v>
                </c:pt>
                <c:pt idx="6733">
                  <c:v>86.376000000000005</c:v>
                </c:pt>
                <c:pt idx="6734">
                  <c:v>86.372</c:v>
                </c:pt>
                <c:pt idx="6735">
                  <c:v>86.376999999999995</c:v>
                </c:pt>
                <c:pt idx="6736">
                  <c:v>86.385000000000005</c:v>
                </c:pt>
                <c:pt idx="6737">
                  <c:v>86.388999999999996</c:v>
                </c:pt>
                <c:pt idx="6738">
                  <c:v>86.39</c:v>
                </c:pt>
                <c:pt idx="6739">
                  <c:v>86.391000000000005</c:v>
                </c:pt>
                <c:pt idx="6740">
                  <c:v>86.394000000000005</c:v>
                </c:pt>
                <c:pt idx="6741">
                  <c:v>86.400999999999996</c:v>
                </c:pt>
                <c:pt idx="6742">
                  <c:v>86.41</c:v>
                </c:pt>
                <c:pt idx="6743">
                  <c:v>86.42</c:v>
                </c:pt>
                <c:pt idx="6744">
                  <c:v>86.436000000000007</c:v>
                </c:pt>
                <c:pt idx="6745">
                  <c:v>86.453000000000003</c:v>
                </c:pt>
                <c:pt idx="6746">
                  <c:v>86.472999999999999</c:v>
                </c:pt>
                <c:pt idx="6747">
                  <c:v>86.486000000000004</c:v>
                </c:pt>
                <c:pt idx="6748">
                  <c:v>86.498999999999995</c:v>
                </c:pt>
                <c:pt idx="6749">
                  <c:v>86.509</c:v>
                </c:pt>
                <c:pt idx="6750">
                  <c:v>86.516000000000005</c:v>
                </c:pt>
                <c:pt idx="6751">
                  <c:v>86.525000000000006</c:v>
                </c:pt>
                <c:pt idx="6752">
                  <c:v>86.534000000000006</c:v>
                </c:pt>
                <c:pt idx="6753">
                  <c:v>86.54</c:v>
                </c:pt>
                <c:pt idx="6754">
                  <c:v>86.549000000000007</c:v>
                </c:pt>
                <c:pt idx="6755">
                  <c:v>86.558000000000007</c:v>
                </c:pt>
                <c:pt idx="6756">
                  <c:v>86.569000000000003</c:v>
                </c:pt>
                <c:pt idx="6757">
                  <c:v>86.58</c:v>
                </c:pt>
                <c:pt idx="6758">
                  <c:v>86.584000000000003</c:v>
                </c:pt>
                <c:pt idx="6759">
                  <c:v>86.588999999999999</c:v>
                </c:pt>
                <c:pt idx="6760">
                  <c:v>86.588999999999999</c:v>
                </c:pt>
                <c:pt idx="6761">
                  <c:v>86.587999999999994</c:v>
                </c:pt>
                <c:pt idx="6762">
                  <c:v>86.584000000000003</c:v>
                </c:pt>
                <c:pt idx="6763">
                  <c:v>86.584999999999994</c:v>
                </c:pt>
                <c:pt idx="6764">
                  <c:v>86.587000000000003</c:v>
                </c:pt>
                <c:pt idx="6765">
                  <c:v>86.584000000000003</c:v>
                </c:pt>
                <c:pt idx="6766">
                  <c:v>86.575000000000003</c:v>
                </c:pt>
                <c:pt idx="6767">
                  <c:v>86.566999999999993</c:v>
                </c:pt>
                <c:pt idx="6768">
                  <c:v>86.555999999999997</c:v>
                </c:pt>
                <c:pt idx="6769">
                  <c:v>86.534999999999997</c:v>
                </c:pt>
                <c:pt idx="6770">
                  <c:v>86.516000000000005</c:v>
                </c:pt>
                <c:pt idx="6771">
                  <c:v>86.498999999999995</c:v>
                </c:pt>
                <c:pt idx="6772">
                  <c:v>86.486000000000004</c:v>
                </c:pt>
                <c:pt idx="6773">
                  <c:v>86.47</c:v>
                </c:pt>
                <c:pt idx="6774">
                  <c:v>86.459000000000003</c:v>
                </c:pt>
                <c:pt idx="6775">
                  <c:v>86.448999999999998</c:v>
                </c:pt>
                <c:pt idx="6776">
                  <c:v>86.44</c:v>
                </c:pt>
                <c:pt idx="6777">
                  <c:v>86.433999999999997</c:v>
                </c:pt>
                <c:pt idx="6778">
                  <c:v>86.429000000000002</c:v>
                </c:pt>
                <c:pt idx="6779">
                  <c:v>86.432000000000002</c:v>
                </c:pt>
                <c:pt idx="6780">
                  <c:v>86.441000000000003</c:v>
                </c:pt>
                <c:pt idx="6781">
                  <c:v>86.465999999999994</c:v>
                </c:pt>
                <c:pt idx="6782">
                  <c:v>86.5</c:v>
                </c:pt>
                <c:pt idx="6783">
                  <c:v>86.537999999999997</c:v>
                </c:pt>
                <c:pt idx="6784">
                  <c:v>86.584999999999994</c:v>
                </c:pt>
                <c:pt idx="6785">
                  <c:v>86.641000000000005</c:v>
                </c:pt>
                <c:pt idx="6786">
                  <c:v>86.703000000000003</c:v>
                </c:pt>
                <c:pt idx="6787">
                  <c:v>86.757999999999996</c:v>
                </c:pt>
                <c:pt idx="6788">
                  <c:v>86.813000000000002</c:v>
                </c:pt>
                <c:pt idx="6789">
                  <c:v>86.869</c:v>
                </c:pt>
                <c:pt idx="6790">
                  <c:v>86.921999999999997</c:v>
                </c:pt>
                <c:pt idx="6791">
                  <c:v>86.974000000000004</c:v>
                </c:pt>
                <c:pt idx="6792">
                  <c:v>87.028999999999996</c:v>
                </c:pt>
                <c:pt idx="6793">
                  <c:v>87.078999999999994</c:v>
                </c:pt>
                <c:pt idx="6794">
                  <c:v>87.116</c:v>
                </c:pt>
                <c:pt idx="6795">
                  <c:v>87.153999999999996</c:v>
                </c:pt>
                <c:pt idx="6796">
                  <c:v>87.212999999999994</c:v>
                </c:pt>
                <c:pt idx="6797">
                  <c:v>87.281999999999996</c:v>
                </c:pt>
                <c:pt idx="6798">
                  <c:v>87.349000000000004</c:v>
                </c:pt>
                <c:pt idx="6799">
                  <c:v>87.423000000000002</c:v>
                </c:pt>
                <c:pt idx="6800">
                  <c:v>87.509</c:v>
                </c:pt>
                <c:pt idx="6801">
                  <c:v>87.597999999999999</c:v>
                </c:pt>
                <c:pt idx="6802">
                  <c:v>87.683999999999997</c:v>
                </c:pt>
                <c:pt idx="6803">
                  <c:v>87.774000000000001</c:v>
                </c:pt>
                <c:pt idx="6804">
                  <c:v>87.867999999999995</c:v>
                </c:pt>
                <c:pt idx="6805">
                  <c:v>87.950999999999993</c:v>
                </c:pt>
                <c:pt idx="6806">
                  <c:v>88.04</c:v>
                </c:pt>
                <c:pt idx="6807">
                  <c:v>88.134</c:v>
                </c:pt>
                <c:pt idx="6808">
                  <c:v>88.218999999999994</c:v>
                </c:pt>
                <c:pt idx="6809">
                  <c:v>88.290999999999997</c:v>
                </c:pt>
                <c:pt idx="6810">
                  <c:v>88.355000000000004</c:v>
                </c:pt>
                <c:pt idx="6811">
                  <c:v>88.412000000000006</c:v>
                </c:pt>
                <c:pt idx="6812">
                  <c:v>88.462000000000003</c:v>
                </c:pt>
                <c:pt idx="6813">
                  <c:v>88.51</c:v>
                </c:pt>
                <c:pt idx="6814">
                  <c:v>88.555000000000007</c:v>
                </c:pt>
                <c:pt idx="6815">
                  <c:v>88.596999999999994</c:v>
                </c:pt>
                <c:pt idx="6816">
                  <c:v>88.631</c:v>
                </c:pt>
                <c:pt idx="6817">
                  <c:v>88.665000000000006</c:v>
                </c:pt>
                <c:pt idx="6818">
                  <c:v>88.695999999999998</c:v>
                </c:pt>
                <c:pt idx="6819">
                  <c:v>88.730999999999995</c:v>
                </c:pt>
                <c:pt idx="6820">
                  <c:v>88.772999999999996</c:v>
                </c:pt>
                <c:pt idx="6821">
                  <c:v>88.805999999999997</c:v>
                </c:pt>
                <c:pt idx="6822">
                  <c:v>88.843000000000004</c:v>
                </c:pt>
                <c:pt idx="6823">
                  <c:v>88.879000000000005</c:v>
                </c:pt>
                <c:pt idx="6824">
                  <c:v>88.912999999999997</c:v>
                </c:pt>
                <c:pt idx="6825">
                  <c:v>88.95</c:v>
                </c:pt>
                <c:pt idx="6826">
                  <c:v>88.98</c:v>
                </c:pt>
                <c:pt idx="6827">
                  <c:v>89.004000000000005</c:v>
                </c:pt>
                <c:pt idx="6828">
                  <c:v>89.028999999999996</c:v>
                </c:pt>
                <c:pt idx="6829">
                  <c:v>89.055000000000007</c:v>
                </c:pt>
                <c:pt idx="6830">
                  <c:v>89.078999999999994</c:v>
                </c:pt>
                <c:pt idx="6831">
                  <c:v>89.102000000000004</c:v>
                </c:pt>
                <c:pt idx="6832">
                  <c:v>89.126000000000005</c:v>
                </c:pt>
                <c:pt idx="6833">
                  <c:v>89.149000000000001</c:v>
                </c:pt>
                <c:pt idx="6834">
                  <c:v>89.161000000000001</c:v>
                </c:pt>
                <c:pt idx="6835">
                  <c:v>89.17</c:v>
                </c:pt>
                <c:pt idx="6836">
                  <c:v>89.177000000000007</c:v>
                </c:pt>
                <c:pt idx="6837">
                  <c:v>89.176000000000002</c:v>
                </c:pt>
                <c:pt idx="6838">
                  <c:v>89.18</c:v>
                </c:pt>
                <c:pt idx="6839">
                  <c:v>89.18</c:v>
                </c:pt>
                <c:pt idx="6840">
                  <c:v>89.180999999999997</c:v>
                </c:pt>
                <c:pt idx="6841">
                  <c:v>89.182000000000002</c:v>
                </c:pt>
                <c:pt idx="6842">
                  <c:v>89.185000000000002</c:v>
                </c:pt>
                <c:pt idx="6843">
                  <c:v>89.194999999999993</c:v>
                </c:pt>
                <c:pt idx="6844">
                  <c:v>89.204999999999998</c:v>
                </c:pt>
                <c:pt idx="6845">
                  <c:v>89.213999999999999</c:v>
                </c:pt>
                <c:pt idx="6846">
                  <c:v>89.222999999999999</c:v>
                </c:pt>
                <c:pt idx="6847">
                  <c:v>89.228999999999999</c:v>
                </c:pt>
                <c:pt idx="6848">
                  <c:v>89.236000000000004</c:v>
                </c:pt>
                <c:pt idx="6849">
                  <c:v>89.238</c:v>
                </c:pt>
                <c:pt idx="6850">
                  <c:v>89.241</c:v>
                </c:pt>
                <c:pt idx="6851">
                  <c:v>89.242000000000004</c:v>
                </c:pt>
                <c:pt idx="6852">
                  <c:v>89.239000000000004</c:v>
                </c:pt>
                <c:pt idx="6853">
                  <c:v>89.233000000000004</c:v>
                </c:pt>
                <c:pt idx="6854">
                  <c:v>89.225999999999999</c:v>
                </c:pt>
                <c:pt idx="6855">
                  <c:v>89.215000000000003</c:v>
                </c:pt>
                <c:pt idx="6856">
                  <c:v>89.206000000000003</c:v>
                </c:pt>
                <c:pt idx="6857">
                  <c:v>89.197999999999993</c:v>
                </c:pt>
                <c:pt idx="6858">
                  <c:v>89.185000000000002</c:v>
                </c:pt>
                <c:pt idx="6859">
                  <c:v>89.179000000000002</c:v>
                </c:pt>
                <c:pt idx="6860">
                  <c:v>89.173000000000002</c:v>
                </c:pt>
                <c:pt idx="6861">
                  <c:v>89.17</c:v>
                </c:pt>
                <c:pt idx="6862">
                  <c:v>89.164000000000001</c:v>
                </c:pt>
                <c:pt idx="6863">
                  <c:v>89.16</c:v>
                </c:pt>
                <c:pt idx="6864">
                  <c:v>89.16</c:v>
                </c:pt>
                <c:pt idx="6865">
                  <c:v>89.153999999999996</c:v>
                </c:pt>
                <c:pt idx="6866">
                  <c:v>89.147999999999996</c:v>
                </c:pt>
                <c:pt idx="6867">
                  <c:v>89.141000000000005</c:v>
                </c:pt>
                <c:pt idx="6868">
                  <c:v>89.131</c:v>
                </c:pt>
                <c:pt idx="6869">
                  <c:v>89.122</c:v>
                </c:pt>
                <c:pt idx="6870">
                  <c:v>89.111000000000004</c:v>
                </c:pt>
                <c:pt idx="6871">
                  <c:v>89.096000000000004</c:v>
                </c:pt>
                <c:pt idx="6872">
                  <c:v>89.084999999999994</c:v>
                </c:pt>
                <c:pt idx="6873">
                  <c:v>89.070999999999998</c:v>
                </c:pt>
                <c:pt idx="6874">
                  <c:v>89.058999999999997</c:v>
                </c:pt>
                <c:pt idx="6875">
                  <c:v>89.052000000000007</c:v>
                </c:pt>
                <c:pt idx="6876">
                  <c:v>89.037999999999997</c:v>
                </c:pt>
                <c:pt idx="6877">
                  <c:v>89.021000000000001</c:v>
                </c:pt>
                <c:pt idx="6878">
                  <c:v>89.001999999999995</c:v>
                </c:pt>
                <c:pt idx="6879">
                  <c:v>88.981999999999999</c:v>
                </c:pt>
                <c:pt idx="6880">
                  <c:v>88.962000000000003</c:v>
                </c:pt>
                <c:pt idx="6881">
                  <c:v>88.947999999999993</c:v>
                </c:pt>
                <c:pt idx="6882">
                  <c:v>88.938000000000002</c:v>
                </c:pt>
                <c:pt idx="6883">
                  <c:v>88.929000000000002</c:v>
                </c:pt>
                <c:pt idx="6884">
                  <c:v>88.915999999999997</c:v>
                </c:pt>
                <c:pt idx="6885">
                  <c:v>88.900999999999996</c:v>
                </c:pt>
                <c:pt idx="6886">
                  <c:v>88.89</c:v>
                </c:pt>
                <c:pt idx="6887">
                  <c:v>88.881</c:v>
                </c:pt>
                <c:pt idx="6888">
                  <c:v>88.867999999999995</c:v>
                </c:pt>
                <c:pt idx="6889">
                  <c:v>88.853999999999999</c:v>
                </c:pt>
                <c:pt idx="6890">
                  <c:v>88.84</c:v>
                </c:pt>
                <c:pt idx="6891">
                  <c:v>88.822999999999993</c:v>
                </c:pt>
                <c:pt idx="6892">
                  <c:v>88.808999999999997</c:v>
                </c:pt>
                <c:pt idx="6893">
                  <c:v>88.796000000000006</c:v>
                </c:pt>
                <c:pt idx="6894">
                  <c:v>88.778000000000006</c:v>
                </c:pt>
                <c:pt idx="6895">
                  <c:v>88.765000000000001</c:v>
                </c:pt>
                <c:pt idx="6896">
                  <c:v>88.751999999999995</c:v>
                </c:pt>
                <c:pt idx="6897">
                  <c:v>88.748000000000005</c:v>
                </c:pt>
                <c:pt idx="6898">
                  <c:v>88.748000000000005</c:v>
                </c:pt>
                <c:pt idx="6899">
                  <c:v>88.745999999999995</c:v>
                </c:pt>
                <c:pt idx="6900">
                  <c:v>88.751000000000005</c:v>
                </c:pt>
                <c:pt idx="6901">
                  <c:v>88.757999999999996</c:v>
                </c:pt>
                <c:pt idx="6902">
                  <c:v>88.763999999999996</c:v>
                </c:pt>
                <c:pt idx="6903">
                  <c:v>88.781000000000006</c:v>
                </c:pt>
                <c:pt idx="6904">
                  <c:v>88.802000000000007</c:v>
                </c:pt>
                <c:pt idx="6905">
                  <c:v>88.822000000000003</c:v>
                </c:pt>
                <c:pt idx="6906">
                  <c:v>88.843000000000004</c:v>
                </c:pt>
                <c:pt idx="6907">
                  <c:v>88.867999999999995</c:v>
                </c:pt>
                <c:pt idx="6908">
                  <c:v>88.893000000000001</c:v>
                </c:pt>
                <c:pt idx="6909">
                  <c:v>88.915999999999997</c:v>
                </c:pt>
                <c:pt idx="6910">
                  <c:v>88.933999999999997</c:v>
                </c:pt>
                <c:pt idx="6911">
                  <c:v>88.95</c:v>
                </c:pt>
                <c:pt idx="6912">
                  <c:v>88.97</c:v>
                </c:pt>
                <c:pt idx="6913">
                  <c:v>88.991</c:v>
                </c:pt>
                <c:pt idx="6914">
                  <c:v>89.01</c:v>
                </c:pt>
                <c:pt idx="6915">
                  <c:v>89.03</c:v>
                </c:pt>
                <c:pt idx="6916">
                  <c:v>89.049000000000007</c:v>
                </c:pt>
                <c:pt idx="6917">
                  <c:v>89.058999999999997</c:v>
                </c:pt>
                <c:pt idx="6918">
                  <c:v>89.061999999999998</c:v>
                </c:pt>
                <c:pt idx="6919">
                  <c:v>89.064999999999998</c:v>
                </c:pt>
                <c:pt idx="6920">
                  <c:v>89.066000000000003</c:v>
                </c:pt>
                <c:pt idx="6921">
                  <c:v>89.069000000000003</c:v>
                </c:pt>
                <c:pt idx="6922">
                  <c:v>89.070999999999998</c:v>
                </c:pt>
                <c:pt idx="6923">
                  <c:v>89.072000000000003</c:v>
                </c:pt>
                <c:pt idx="6924">
                  <c:v>89.067999999999998</c:v>
                </c:pt>
                <c:pt idx="6925">
                  <c:v>89.067999999999998</c:v>
                </c:pt>
                <c:pt idx="6926">
                  <c:v>89.066999999999993</c:v>
                </c:pt>
                <c:pt idx="6927">
                  <c:v>89.066999999999993</c:v>
                </c:pt>
                <c:pt idx="6928">
                  <c:v>89.073999999999998</c:v>
                </c:pt>
                <c:pt idx="6929">
                  <c:v>89.090999999999994</c:v>
                </c:pt>
                <c:pt idx="6930">
                  <c:v>89.102999999999994</c:v>
                </c:pt>
                <c:pt idx="6931">
                  <c:v>89.119</c:v>
                </c:pt>
                <c:pt idx="6932">
                  <c:v>89.141999999999996</c:v>
                </c:pt>
                <c:pt idx="6933">
                  <c:v>89.173000000000002</c:v>
                </c:pt>
                <c:pt idx="6934">
                  <c:v>89.206000000000003</c:v>
                </c:pt>
                <c:pt idx="6935">
                  <c:v>89.245999999999995</c:v>
                </c:pt>
                <c:pt idx="6936">
                  <c:v>89.296000000000006</c:v>
                </c:pt>
                <c:pt idx="6937">
                  <c:v>89.347999999999999</c:v>
                </c:pt>
                <c:pt idx="6938">
                  <c:v>89.391999999999996</c:v>
                </c:pt>
                <c:pt idx="6939">
                  <c:v>89.436000000000007</c:v>
                </c:pt>
                <c:pt idx="6940">
                  <c:v>89.475999999999999</c:v>
                </c:pt>
                <c:pt idx="6941">
                  <c:v>89.521000000000001</c:v>
                </c:pt>
                <c:pt idx="6942">
                  <c:v>89.572999999999993</c:v>
                </c:pt>
                <c:pt idx="6943">
                  <c:v>89.623999999999995</c:v>
                </c:pt>
                <c:pt idx="6944">
                  <c:v>89.676000000000002</c:v>
                </c:pt>
                <c:pt idx="6945">
                  <c:v>89.734999999999999</c:v>
                </c:pt>
                <c:pt idx="6946">
                  <c:v>89.789000000000001</c:v>
                </c:pt>
                <c:pt idx="6947">
                  <c:v>89.834999999999994</c:v>
                </c:pt>
                <c:pt idx="6948">
                  <c:v>89.878</c:v>
                </c:pt>
                <c:pt idx="6949">
                  <c:v>89.927000000000007</c:v>
                </c:pt>
                <c:pt idx="6950">
                  <c:v>89.97</c:v>
                </c:pt>
                <c:pt idx="6951">
                  <c:v>90.004000000000005</c:v>
                </c:pt>
                <c:pt idx="6952">
                  <c:v>90.027000000000001</c:v>
                </c:pt>
                <c:pt idx="6953">
                  <c:v>90.042000000000002</c:v>
                </c:pt>
                <c:pt idx="6954">
                  <c:v>90.052000000000007</c:v>
                </c:pt>
                <c:pt idx="6955">
                  <c:v>90.055999999999997</c:v>
                </c:pt>
                <c:pt idx="6956">
                  <c:v>90.057000000000002</c:v>
                </c:pt>
                <c:pt idx="6957">
                  <c:v>90.06</c:v>
                </c:pt>
                <c:pt idx="6958">
                  <c:v>90.063000000000002</c:v>
                </c:pt>
                <c:pt idx="6959">
                  <c:v>90.054000000000002</c:v>
                </c:pt>
                <c:pt idx="6960">
                  <c:v>90.040999999999997</c:v>
                </c:pt>
                <c:pt idx="6961">
                  <c:v>90.024000000000001</c:v>
                </c:pt>
                <c:pt idx="6962">
                  <c:v>90.007999999999996</c:v>
                </c:pt>
                <c:pt idx="6963">
                  <c:v>89.995999999999995</c:v>
                </c:pt>
                <c:pt idx="6964">
                  <c:v>89.974000000000004</c:v>
                </c:pt>
                <c:pt idx="6965">
                  <c:v>89.947000000000003</c:v>
                </c:pt>
                <c:pt idx="6966">
                  <c:v>89.918999999999997</c:v>
                </c:pt>
                <c:pt idx="6967">
                  <c:v>89.897999999999996</c:v>
                </c:pt>
                <c:pt idx="6968">
                  <c:v>89.879000000000005</c:v>
                </c:pt>
                <c:pt idx="6969">
                  <c:v>89.863</c:v>
                </c:pt>
                <c:pt idx="6970">
                  <c:v>89.85</c:v>
                </c:pt>
                <c:pt idx="6971">
                  <c:v>89.837000000000003</c:v>
                </c:pt>
                <c:pt idx="6972">
                  <c:v>89.823999999999998</c:v>
                </c:pt>
                <c:pt idx="6973">
                  <c:v>89.82</c:v>
                </c:pt>
                <c:pt idx="6974">
                  <c:v>89.819000000000003</c:v>
                </c:pt>
                <c:pt idx="6975">
                  <c:v>89.828000000000003</c:v>
                </c:pt>
                <c:pt idx="6976">
                  <c:v>89.840999999999994</c:v>
                </c:pt>
                <c:pt idx="6977">
                  <c:v>89.858000000000004</c:v>
                </c:pt>
                <c:pt idx="6978">
                  <c:v>89.876999999999995</c:v>
                </c:pt>
                <c:pt idx="6979">
                  <c:v>89.897999999999996</c:v>
                </c:pt>
                <c:pt idx="6980">
                  <c:v>89.918999999999997</c:v>
                </c:pt>
                <c:pt idx="6981">
                  <c:v>89.941000000000003</c:v>
                </c:pt>
                <c:pt idx="6982">
                  <c:v>89.968000000000004</c:v>
                </c:pt>
                <c:pt idx="6983">
                  <c:v>89.994</c:v>
                </c:pt>
                <c:pt idx="6984">
                  <c:v>90.022999999999996</c:v>
                </c:pt>
                <c:pt idx="6985">
                  <c:v>90.055999999999997</c:v>
                </c:pt>
                <c:pt idx="6986">
                  <c:v>90.084999999999994</c:v>
                </c:pt>
                <c:pt idx="6987">
                  <c:v>90.120999999999995</c:v>
                </c:pt>
                <c:pt idx="6988">
                  <c:v>90.162999999999997</c:v>
                </c:pt>
                <c:pt idx="6989">
                  <c:v>90.200999999999993</c:v>
                </c:pt>
                <c:pt idx="6990">
                  <c:v>90.245000000000005</c:v>
                </c:pt>
                <c:pt idx="6991">
                  <c:v>90.284999999999997</c:v>
                </c:pt>
                <c:pt idx="6992">
                  <c:v>90.319000000000003</c:v>
                </c:pt>
                <c:pt idx="6993">
                  <c:v>90.343000000000004</c:v>
                </c:pt>
                <c:pt idx="6994">
                  <c:v>90.364000000000004</c:v>
                </c:pt>
                <c:pt idx="6995">
                  <c:v>90.382000000000005</c:v>
                </c:pt>
                <c:pt idx="6996">
                  <c:v>90.393000000000001</c:v>
                </c:pt>
                <c:pt idx="6997">
                  <c:v>90.403999999999996</c:v>
                </c:pt>
                <c:pt idx="6998">
                  <c:v>90.41</c:v>
                </c:pt>
                <c:pt idx="6999">
                  <c:v>90.417000000000002</c:v>
                </c:pt>
                <c:pt idx="7000">
                  <c:v>90.421000000000006</c:v>
                </c:pt>
                <c:pt idx="7001">
                  <c:v>90.429000000000002</c:v>
                </c:pt>
                <c:pt idx="7002">
                  <c:v>90.435000000000002</c:v>
                </c:pt>
                <c:pt idx="7003">
                  <c:v>90.436999999999998</c:v>
                </c:pt>
                <c:pt idx="7004">
                  <c:v>90.447999999999993</c:v>
                </c:pt>
                <c:pt idx="7005">
                  <c:v>90.463999999999999</c:v>
                </c:pt>
                <c:pt idx="7006">
                  <c:v>90.478999999999999</c:v>
                </c:pt>
                <c:pt idx="7007">
                  <c:v>90.494</c:v>
                </c:pt>
                <c:pt idx="7008">
                  <c:v>90.507000000000005</c:v>
                </c:pt>
                <c:pt idx="7009">
                  <c:v>90.521000000000001</c:v>
                </c:pt>
                <c:pt idx="7010">
                  <c:v>90.533000000000001</c:v>
                </c:pt>
                <c:pt idx="7011">
                  <c:v>90.542000000000002</c:v>
                </c:pt>
                <c:pt idx="7012">
                  <c:v>90.548000000000002</c:v>
                </c:pt>
                <c:pt idx="7013">
                  <c:v>90.558999999999997</c:v>
                </c:pt>
                <c:pt idx="7014">
                  <c:v>90.564999999999998</c:v>
                </c:pt>
                <c:pt idx="7015">
                  <c:v>90.572000000000003</c:v>
                </c:pt>
                <c:pt idx="7016">
                  <c:v>90.575000000000003</c:v>
                </c:pt>
                <c:pt idx="7017">
                  <c:v>90.578000000000003</c:v>
                </c:pt>
                <c:pt idx="7018">
                  <c:v>90.575999999999993</c:v>
                </c:pt>
                <c:pt idx="7019">
                  <c:v>90.575000000000003</c:v>
                </c:pt>
                <c:pt idx="7020">
                  <c:v>90.575000000000003</c:v>
                </c:pt>
                <c:pt idx="7021">
                  <c:v>90.570999999999998</c:v>
                </c:pt>
                <c:pt idx="7022">
                  <c:v>90.569000000000003</c:v>
                </c:pt>
                <c:pt idx="7023">
                  <c:v>90.566999999999993</c:v>
                </c:pt>
                <c:pt idx="7024">
                  <c:v>90.561999999999998</c:v>
                </c:pt>
                <c:pt idx="7025">
                  <c:v>90.558999999999997</c:v>
                </c:pt>
                <c:pt idx="7026">
                  <c:v>90.558000000000007</c:v>
                </c:pt>
                <c:pt idx="7027">
                  <c:v>90.554000000000002</c:v>
                </c:pt>
                <c:pt idx="7028">
                  <c:v>90.55</c:v>
                </c:pt>
                <c:pt idx="7029">
                  <c:v>90.546999999999997</c:v>
                </c:pt>
                <c:pt idx="7030">
                  <c:v>90.545000000000002</c:v>
                </c:pt>
                <c:pt idx="7031">
                  <c:v>90.543000000000006</c:v>
                </c:pt>
                <c:pt idx="7032">
                  <c:v>90.542000000000002</c:v>
                </c:pt>
                <c:pt idx="7033">
                  <c:v>90.543999999999997</c:v>
                </c:pt>
                <c:pt idx="7034">
                  <c:v>90.551000000000002</c:v>
                </c:pt>
                <c:pt idx="7035">
                  <c:v>90.554000000000002</c:v>
                </c:pt>
                <c:pt idx="7036">
                  <c:v>90.563000000000002</c:v>
                </c:pt>
                <c:pt idx="7037">
                  <c:v>90.573999999999998</c:v>
                </c:pt>
                <c:pt idx="7038">
                  <c:v>90.584999999999994</c:v>
                </c:pt>
                <c:pt idx="7039">
                  <c:v>90.596999999999994</c:v>
                </c:pt>
                <c:pt idx="7040">
                  <c:v>90.61</c:v>
                </c:pt>
                <c:pt idx="7041">
                  <c:v>90.626000000000005</c:v>
                </c:pt>
                <c:pt idx="7042">
                  <c:v>90.646000000000001</c:v>
                </c:pt>
                <c:pt idx="7043">
                  <c:v>90.668000000000006</c:v>
                </c:pt>
                <c:pt idx="7044">
                  <c:v>90.688000000000002</c:v>
                </c:pt>
                <c:pt idx="7045">
                  <c:v>90.715000000000003</c:v>
                </c:pt>
                <c:pt idx="7046">
                  <c:v>90.739000000000004</c:v>
                </c:pt>
                <c:pt idx="7047">
                  <c:v>90.76</c:v>
                </c:pt>
                <c:pt idx="7048">
                  <c:v>90.781000000000006</c:v>
                </c:pt>
                <c:pt idx="7049">
                  <c:v>90.801000000000002</c:v>
                </c:pt>
                <c:pt idx="7050">
                  <c:v>90.814999999999998</c:v>
                </c:pt>
                <c:pt idx="7051">
                  <c:v>90.823999999999998</c:v>
                </c:pt>
                <c:pt idx="7052">
                  <c:v>90.837999999999994</c:v>
                </c:pt>
                <c:pt idx="7053">
                  <c:v>90.846000000000004</c:v>
                </c:pt>
                <c:pt idx="7054">
                  <c:v>90.856999999999999</c:v>
                </c:pt>
                <c:pt idx="7055">
                  <c:v>90.87</c:v>
                </c:pt>
                <c:pt idx="7056">
                  <c:v>90.879000000000005</c:v>
                </c:pt>
                <c:pt idx="7057">
                  <c:v>90.887</c:v>
                </c:pt>
                <c:pt idx="7058">
                  <c:v>90.888999999999996</c:v>
                </c:pt>
                <c:pt idx="7059">
                  <c:v>90.891000000000005</c:v>
                </c:pt>
                <c:pt idx="7060">
                  <c:v>90.891999999999996</c:v>
                </c:pt>
                <c:pt idx="7061">
                  <c:v>90.89</c:v>
                </c:pt>
                <c:pt idx="7062">
                  <c:v>90.882999999999996</c:v>
                </c:pt>
                <c:pt idx="7063">
                  <c:v>90.89</c:v>
                </c:pt>
                <c:pt idx="7064">
                  <c:v>90.891000000000005</c:v>
                </c:pt>
                <c:pt idx="7065">
                  <c:v>90.888000000000005</c:v>
                </c:pt>
                <c:pt idx="7066">
                  <c:v>90.88</c:v>
                </c:pt>
                <c:pt idx="7067">
                  <c:v>90.872</c:v>
                </c:pt>
                <c:pt idx="7068">
                  <c:v>90.864999999999995</c:v>
                </c:pt>
                <c:pt idx="7069">
                  <c:v>90.861000000000004</c:v>
                </c:pt>
                <c:pt idx="7070">
                  <c:v>90.855999999999995</c:v>
                </c:pt>
                <c:pt idx="7071">
                  <c:v>90.852999999999994</c:v>
                </c:pt>
                <c:pt idx="7072">
                  <c:v>90.858000000000004</c:v>
                </c:pt>
                <c:pt idx="7073">
                  <c:v>90.855999999999995</c:v>
                </c:pt>
                <c:pt idx="7074">
                  <c:v>90.852999999999994</c:v>
                </c:pt>
                <c:pt idx="7075">
                  <c:v>90.853999999999999</c:v>
                </c:pt>
                <c:pt idx="7076">
                  <c:v>90.858000000000004</c:v>
                </c:pt>
                <c:pt idx="7077">
                  <c:v>90.86</c:v>
                </c:pt>
                <c:pt idx="7078">
                  <c:v>90.861000000000004</c:v>
                </c:pt>
                <c:pt idx="7079">
                  <c:v>90.866</c:v>
                </c:pt>
                <c:pt idx="7080">
                  <c:v>90.87</c:v>
                </c:pt>
                <c:pt idx="7081">
                  <c:v>90.870999999999995</c:v>
                </c:pt>
                <c:pt idx="7082">
                  <c:v>90.873000000000005</c:v>
                </c:pt>
                <c:pt idx="7083">
                  <c:v>90.876000000000005</c:v>
                </c:pt>
                <c:pt idx="7084">
                  <c:v>90.878</c:v>
                </c:pt>
                <c:pt idx="7085">
                  <c:v>90.881</c:v>
                </c:pt>
                <c:pt idx="7086">
                  <c:v>90.881</c:v>
                </c:pt>
                <c:pt idx="7087">
                  <c:v>90.882999999999996</c:v>
                </c:pt>
                <c:pt idx="7088">
                  <c:v>90.888000000000005</c:v>
                </c:pt>
                <c:pt idx="7089">
                  <c:v>90.891000000000005</c:v>
                </c:pt>
                <c:pt idx="7090">
                  <c:v>90.894999999999996</c:v>
                </c:pt>
                <c:pt idx="7091">
                  <c:v>90.91</c:v>
                </c:pt>
                <c:pt idx="7092">
                  <c:v>90.927999999999997</c:v>
                </c:pt>
                <c:pt idx="7093">
                  <c:v>90.944000000000003</c:v>
                </c:pt>
                <c:pt idx="7094">
                  <c:v>90.953999999999994</c:v>
                </c:pt>
                <c:pt idx="7095">
                  <c:v>90.965000000000003</c:v>
                </c:pt>
                <c:pt idx="7096">
                  <c:v>90.99</c:v>
                </c:pt>
                <c:pt idx="7097">
                  <c:v>91.027000000000001</c:v>
                </c:pt>
                <c:pt idx="7098">
                  <c:v>91.066000000000003</c:v>
                </c:pt>
                <c:pt idx="7099">
                  <c:v>91.100999999999999</c:v>
                </c:pt>
                <c:pt idx="7100">
                  <c:v>91.135999999999996</c:v>
                </c:pt>
                <c:pt idx="7101">
                  <c:v>91.183999999999997</c:v>
                </c:pt>
                <c:pt idx="7102">
                  <c:v>91.241</c:v>
                </c:pt>
                <c:pt idx="7103">
                  <c:v>91.287000000000006</c:v>
                </c:pt>
                <c:pt idx="7104">
                  <c:v>91.322000000000003</c:v>
                </c:pt>
                <c:pt idx="7105">
                  <c:v>91.361999999999995</c:v>
                </c:pt>
                <c:pt idx="7106">
                  <c:v>91.387</c:v>
                </c:pt>
                <c:pt idx="7107">
                  <c:v>91.400999999999996</c:v>
                </c:pt>
                <c:pt idx="7108">
                  <c:v>91.42</c:v>
                </c:pt>
                <c:pt idx="7109">
                  <c:v>91.436000000000007</c:v>
                </c:pt>
                <c:pt idx="7110">
                  <c:v>91.436999999999998</c:v>
                </c:pt>
                <c:pt idx="7111">
                  <c:v>91.433000000000007</c:v>
                </c:pt>
                <c:pt idx="7112">
                  <c:v>91.42</c:v>
                </c:pt>
                <c:pt idx="7113">
                  <c:v>91.412000000000006</c:v>
                </c:pt>
                <c:pt idx="7114">
                  <c:v>91.406999999999996</c:v>
                </c:pt>
                <c:pt idx="7115">
                  <c:v>91.397999999999996</c:v>
                </c:pt>
                <c:pt idx="7116">
                  <c:v>91.388000000000005</c:v>
                </c:pt>
                <c:pt idx="7117">
                  <c:v>91.367000000000004</c:v>
                </c:pt>
                <c:pt idx="7118">
                  <c:v>91.343999999999994</c:v>
                </c:pt>
                <c:pt idx="7119">
                  <c:v>91.320999999999998</c:v>
                </c:pt>
                <c:pt idx="7120">
                  <c:v>91.287000000000006</c:v>
                </c:pt>
                <c:pt idx="7121">
                  <c:v>91.25</c:v>
                </c:pt>
                <c:pt idx="7122">
                  <c:v>91.215000000000003</c:v>
                </c:pt>
                <c:pt idx="7123">
                  <c:v>91.186999999999998</c:v>
                </c:pt>
                <c:pt idx="7124">
                  <c:v>91.156000000000006</c:v>
                </c:pt>
                <c:pt idx="7125">
                  <c:v>91.125</c:v>
                </c:pt>
                <c:pt idx="7126">
                  <c:v>91.106999999999999</c:v>
                </c:pt>
                <c:pt idx="7127">
                  <c:v>91.090999999999994</c:v>
                </c:pt>
                <c:pt idx="7128">
                  <c:v>91.072000000000003</c:v>
                </c:pt>
                <c:pt idx="7129">
                  <c:v>91.052999999999997</c:v>
                </c:pt>
                <c:pt idx="7130">
                  <c:v>91.037000000000006</c:v>
                </c:pt>
                <c:pt idx="7131">
                  <c:v>91.019000000000005</c:v>
                </c:pt>
                <c:pt idx="7132">
                  <c:v>90.994</c:v>
                </c:pt>
                <c:pt idx="7133">
                  <c:v>90.965000000000003</c:v>
                </c:pt>
                <c:pt idx="7134">
                  <c:v>90.941000000000003</c:v>
                </c:pt>
                <c:pt idx="7135">
                  <c:v>90.924999999999997</c:v>
                </c:pt>
                <c:pt idx="7136">
                  <c:v>90.91</c:v>
                </c:pt>
                <c:pt idx="7137">
                  <c:v>90.897000000000006</c:v>
                </c:pt>
                <c:pt idx="7138">
                  <c:v>90.893000000000001</c:v>
                </c:pt>
                <c:pt idx="7139">
                  <c:v>90.897000000000006</c:v>
                </c:pt>
                <c:pt idx="7140">
                  <c:v>90.897999999999996</c:v>
                </c:pt>
                <c:pt idx="7141">
                  <c:v>90.894999999999996</c:v>
                </c:pt>
                <c:pt idx="7142">
                  <c:v>90.891000000000005</c:v>
                </c:pt>
                <c:pt idx="7143">
                  <c:v>90.885999999999996</c:v>
                </c:pt>
                <c:pt idx="7144">
                  <c:v>90.885999999999996</c:v>
                </c:pt>
                <c:pt idx="7145">
                  <c:v>90.882999999999996</c:v>
                </c:pt>
                <c:pt idx="7146">
                  <c:v>90.876999999999995</c:v>
                </c:pt>
                <c:pt idx="7147">
                  <c:v>90.869</c:v>
                </c:pt>
                <c:pt idx="7148">
                  <c:v>90.866</c:v>
                </c:pt>
                <c:pt idx="7149">
                  <c:v>90.856999999999999</c:v>
                </c:pt>
                <c:pt idx="7150">
                  <c:v>90.850999999999999</c:v>
                </c:pt>
                <c:pt idx="7151">
                  <c:v>90.855999999999995</c:v>
                </c:pt>
                <c:pt idx="7152">
                  <c:v>90.861000000000004</c:v>
                </c:pt>
                <c:pt idx="7153">
                  <c:v>90.870999999999995</c:v>
                </c:pt>
                <c:pt idx="7154">
                  <c:v>90.89</c:v>
                </c:pt>
                <c:pt idx="7155">
                  <c:v>90.923000000000002</c:v>
                </c:pt>
                <c:pt idx="7156">
                  <c:v>90.956000000000003</c:v>
                </c:pt>
                <c:pt idx="7157">
                  <c:v>90.975999999999999</c:v>
                </c:pt>
                <c:pt idx="7158">
                  <c:v>91.012</c:v>
                </c:pt>
                <c:pt idx="7159">
                  <c:v>91.061999999999998</c:v>
                </c:pt>
                <c:pt idx="7160">
                  <c:v>91.111000000000004</c:v>
                </c:pt>
                <c:pt idx="7161">
                  <c:v>91.156000000000006</c:v>
                </c:pt>
                <c:pt idx="7162">
                  <c:v>91.2</c:v>
                </c:pt>
                <c:pt idx="7163">
                  <c:v>91.248999999999995</c:v>
                </c:pt>
                <c:pt idx="7164">
                  <c:v>91.295000000000002</c:v>
                </c:pt>
                <c:pt idx="7165">
                  <c:v>91.331000000000003</c:v>
                </c:pt>
                <c:pt idx="7166">
                  <c:v>91.364999999999995</c:v>
                </c:pt>
                <c:pt idx="7167">
                  <c:v>91.409000000000006</c:v>
                </c:pt>
                <c:pt idx="7168">
                  <c:v>91.457999999999998</c:v>
                </c:pt>
                <c:pt idx="7169">
                  <c:v>91.507999999999996</c:v>
                </c:pt>
                <c:pt idx="7170">
                  <c:v>91.555000000000007</c:v>
                </c:pt>
                <c:pt idx="7171">
                  <c:v>91.608000000000004</c:v>
                </c:pt>
                <c:pt idx="7172">
                  <c:v>91.658000000000001</c:v>
                </c:pt>
                <c:pt idx="7173">
                  <c:v>91.706999999999994</c:v>
                </c:pt>
                <c:pt idx="7174">
                  <c:v>91.769000000000005</c:v>
                </c:pt>
                <c:pt idx="7175">
                  <c:v>91.826999999999998</c:v>
                </c:pt>
                <c:pt idx="7176">
                  <c:v>91.88</c:v>
                </c:pt>
                <c:pt idx="7177">
                  <c:v>91.936999999999998</c:v>
                </c:pt>
                <c:pt idx="7178">
                  <c:v>91.998000000000005</c:v>
                </c:pt>
                <c:pt idx="7179">
                  <c:v>92.069000000000003</c:v>
                </c:pt>
                <c:pt idx="7180">
                  <c:v>92.131</c:v>
                </c:pt>
                <c:pt idx="7181">
                  <c:v>92.198999999999998</c:v>
                </c:pt>
                <c:pt idx="7182">
                  <c:v>92.272000000000006</c:v>
                </c:pt>
                <c:pt idx="7183">
                  <c:v>92.331000000000003</c:v>
                </c:pt>
                <c:pt idx="7184">
                  <c:v>92.382999999999996</c:v>
                </c:pt>
                <c:pt idx="7185">
                  <c:v>92.433999999999997</c:v>
                </c:pt>
                <c:pt idx="7186">
                  <c:v>92.498000000000005</c:v>
                </c:pt>
                <c:pt idx="7187">
                  <c:v>92.546000000000006</c:v>
                </c:pt>
                <c:pt idx="7188">
                  <c:v>92.573999999999998</c:v>
                </c:pt>
                <c:pt idx="7189">
                  <c:v>92.596000000000004</c:v>
                </c:pt>
                <c:pt idx="7190">
                  <c:v>92.614000000000004</c:v>
                </c:pt>
                <c:pt idx="7191">
                  <c:v>92.628</c:v>
                </c:pt>
                <c:pt idx="7192">
                  <c:v>92.629000000000005</c:v>
                </c:pt>
                <c:pt idx="7193">
                  <c:v>92.617000000000004</c:v>
                </c:pt>
                <c:pt idx="7194">
                  <c:v>92.594999999999999</c:v>
                </c:pt>
                <c:pt idx="7195">
                  <c:v>92.561000000000007</c:v>
                </c:pt>
                <c:pt idx="7196">
                  <c:v>92.522000000000006</c:v>
                </c:pt>
                <c:pt idx="7197">
                  <c:v>92.486999999999995</c:v>
                </c:pt>
                <c:pt idx="7198">
                  <c:v>92.453999999999994</c:v>
                </c:pt>
                <c:pt idx="7199">
                  <c:v>92.412000000000006</c:v>
                </c:pt>
                <c:pt idx="7200">
                  <c:v>92.355000000000004</c:v>
                </c:pt>
                <c:pt idx="7201">
                  <c:v>92.308000000000007</c:v>
                </c:pt>
                <c:pt idx="7202">
                  <c:v>92.272000000000006</c:v>
                </c:pt>
                <c:pt idx="7203">
                  <c:v>92.242999999999995</c:v>
                </c:pt>
                <c:pt idx="7204">
                  <c:v>92.221000000000004</c:v>
                </c:pt>
                <c:pt idx="7205">
                  <c:v>92.2</c:v>
                </c:pt>
                <c:pt idx="7206">
                  <c:v>92.177999999999997</c:v>
                </c:pt>
                <c:pt idx="7207">
                  <c:v>92.162000000000006</c:v>
                </c:pt>
                <c:pt idx="7208">
                  <c:v>92.153999999999996</c:v>
                </c:pt>
                <c:pt idx="7209">
                  <c:v>92.153999999999996</c:v>
                </c:pt>
                <c:pt idx="7210">
                  <c:v>92.165999999999997</c:v>
                </c:pt>
                <c:pt idx="7211">
                  <c:v>92.188999999999993</c:v>
                </c:pt>
                <c:pt idx="7212">
                  <c:v>92.204999999999998</c:v>
                </c:pt>
                <c:pt idx="7213">
                  <c:v>92.216999999999999</c:v>
                </c:pt>
                <c:pt idx="7214">
                  <c:v>92.236000000000004</c:v>
                </c:pt>
                <c:pt idx="7215">
                  <c:v>92.26</c:v>
                </c:pt>
                <c:pt idx="7216">
                  <c:v>92.281000000000006</c:v>
                </c:pt>
                <c:pt idx="7217">
                  <c:v>92.296999999999997</c:v>
                </c:pt>
                <c:pt idx="7218">
                  <c:v>92.313999999999993</c:v>
                </c:pt>
                <c:pt idx="7219">
                  <c:v>92.328999999999994</c:v>
                </c:pt>
                <c:pt idx="7220">
                  <c:v>92.334000000000003</c:v>
                </c:pt>
                <c:pt idx="7221">
                  <c:v>92.338999999999999</c:v>
                </c:pt>
                <c:pt idx="7222">
                  <c:v>92.353999999999999</c:v>
                </c:pt>
                <c:pt idx="7223">
                  <c:v>92.376999999999995</c:v>
                </c:pt>
                <c:pt idx="7224">
                  <c:v>92.403999999999996</c:v>
                </c:pt>
                <c:pt idx="7225">
                  <c:v>92.427999999999997</c:v>
                </c:pt>
                <c:pt idx="7226">
                  <c:v>92.456000000000003</c:v>
                </c:pt>
                <c:pt idx="7227">
                  <c:v>92.49</c:v>
                </c:pt>
                <c:pt idx="7228">
                  <c:v>92.525999999999996</c:v>
                </c:pt>
                <c:pt idx="7229">
                  <c:v>92.555999999999997</c:v>
                </c:pt>
                <c:pt idx="7230">
                  <c:v>92.576999999999998</c:v>
                </c:pt>
                <c:pt idx="7231">
                  <c:v>92.584999999999994</c:v>
                </c:pt>
                <c:pt idx="7232">
                  <c:v>92.587000000000003</c:v>
                </c:pt>
                <c:pt idx="7233">
                  <c:v>92.584000000000003</c:v>
                </c:pt>
                <c:pt idx="7234">
                  <c:v>92.576999999999998</c:v>
                </c:pt>
                <c:pt idx="7235">
                  <c:v>92.569000000000003</c:v>
                </c:pt>
                <c:pt idx="7236">
                  <c:v>92.557000000000002</c:v>
                </c:pt>
                <c:pt idx="7237">
                  <c:v>92.543000000000006</c:v>
                </c:pt>
                <c:pt idx="7238">
                  <c:v>92.525999999999996</c:v>
                </c:pt>
                <c:pt idx="7239">
                  <c:v>92.507000000000005</c:v>
                </c:pt>
                <c:pt idx="7240">
                  <c:v>92.49</c:v>
                </c:pt>
                <c:pt idx="7241">
                  <c:v>92.468000000000004</c:v>
                </c:pt>
                <c:pt idx="7242">
                  <c:v>92.447999999999993</c:v>
                </c:pt>
                <c:pt idx="7243">
                  <c:v>92.433999999999997</c:v>
                </c:pt>
                <c:pt idx="7244">
                  <c:v>92.424000000000007</c:v>
                </c:pt>
                <c:pt idx="7245">
                  <c:v>92.412000000000006</c:v>
                </c:pt>
                <c:pt idx="7246">
                  <c:v>92.397999999999996</c:v>
                </c:pt>
                <c:pt idx="7247">
                  <c:v>92.384</c:v>
                </c:pt>
                <c:pt idx="7248">
                  <c:v>92.375</c:v>
                </c:pt>
                <c:pt idx="7249">
                  <c:v>92.367999999999995</c:v>
                </c:pt>
                <c:pt idx="7250">
                  <c:v>92.361000000000004</c:v>
                </c:pt>
                <c:pt idx="7251">
                  <c:v>92.353999999999999</c:v>
                </c:pt>
                <c:pt idx="7252">
                  <c:v>92.35</c:v>
                </c:pt>
                <c:pt idx="7253">
                  <c:v>92.343999999999994</c:v>
                </c:pt>
                <c:pt idx="7254">
                  <c:v>92.331000000000003</c:v>
                </c:pt>
                <c:pt idx="7255">
                  <c:v>92.322999999999993</c:v>
                </c:pt>
                <c:pt idx="7256">
                  <c:v>92.316999999999993</c:v>
                </c:pt>
                <c:pt idx="7257">
                  <c:v>92.313999999999993</c:v>
                </c:pt>
                <c:pt idx="7258">
                  <c:v>92.308999999999997</c:v>
                </c:pt>
                <c:pt idx="7259">
                  <c:v>92.302999999999997</c:v>
                </c:pt>
                <c:pt idx="7260">
                  <c:v>92.296999999999997</c:v>
                </c:pt>
                <c:pt idx="7261">
                  <c:v>92.290999999999997</c:v>
                </c:pt>
                <c:pt idx="7262">
                  <c:v>92.286000000000001</c:v>
                </c:pt>
                <c:pt idx="7263">
                  <c:v>92.278999999999996</c:v>
                </c:pt>
                <c:pt idx="7264">
                  <c:v>92.272999999999996</c:v>
                </c:pt>
                <c:pt idx="7265">
                  <c:v>92.271000000000001</c:v>
                </c:pt>
                <c:pt idx="7266">
                  <c:v>92.272999999999996</c:v>
                </c:pt>
                <c:pt idx="7267">
                  <c:v>92.272999999999996</c:v>
                </c:pt>
                <c:pt idx="7268">
                  <c:v>92.271000000000001</c:v>
                </c:pt>
                <c:pt idx="7269">
                  <c:v>92.274000000000001</c:v>
                </c:pt>
                <c:pt idx="7270">
                  <c:v>92.275999999999996</c:v>
                </c:pt>
                <c:pt idx="7271">
                  <c:v>92.275000000000006</c:v>
                </c:pt>
                <c:pt idx="7272">
                  <c:v>92.275999999999996</c:v>
                </c:pt>
                <c:pt idx="7273">
                  <c:v>92.275999999999996</c:v>
                </c:pt>
                <c:pt idx="7274">
                  <c:v>92.275999999999996</c:v>
                </c:pt>
                <c:pt idx="7275">
                  <c:v>92.277000000000001</c:v>
                </c:pt>
                <c:pt idx="7276">
                  <c:v>92.278999999999996</c:v>
                </c:pt>
                <c:pt idx="7277">
                  <c:v>92.281000000000006</c:v>
                </c:pt>
                <c:pt idx="7278">
                  <c:v>92.286000000000001</c:v>
                </c:pt>
                <c:pt idx="7279">
                  <c:v>92.287000000000006</c:v>
                </c:pt>
                <c:pt idx="7280">
                  <c:v>92.286000000000001</c:v>
                </c:pt>
                <c:pt idx="7281">
                  <c:v>92.286000000000001</c:v>
                </c:pt>
                <c:pt idx="7282">
                  <c:v>92.281000000000006</c:v>
                </c:pt>
                <c:pt idx="7283">
                  <c:v>92.275000000000006</c:v>
                </c:pt>
                <c:pt idx="7284">
                  <c:v>92.266000000000005</c:v>
                </c:pt>
                <c:pt idx="7285">
                  <c:v>92.259</c:v>
                </c:pt>
                <c:pt idx="7286">
                  <c:v>92.259</c:v>
                </c:pt>
                <c:pt idx="7287">
                  <c:v>92.257000000000005</c:v>
                </c:pt>
                <c:pt idx="7288">
                  <c:v>92.256</c:v>
                </c:pt>
                <c:pt idx="7289">
                  <c:v>92.256</c:v>
                </c:pt>
                <c:pt idx="7290">
                  <c:v>92.259</c:v>
                </c:pt>
                <c:pt idx="7291">
                  <c:v>92.271000000000001</c:v>
                </c:pt>
                <c:pt idx="7292">
                  <c:v>92.281999999999996</c:v>
                </c:pt>
                <c:pt idx="7293">
                  <c:v>92.301000000000002</c:v>
                </c:pt>
                <c:pt idx="7294">
                  <c:v>92.322999999999993</c:v>
                </c:pt>
                <c:pt idx="7295">
                  <c:v>92.344999999999999</c:v>
                </c:pt>
                <c:pt idx="7296">
                  <c:v>92.363</c:v>
                </c:pt>
                <c:pt idx="7297">
                  <c:v>92.375</c:v>
                </c:pt>
                <c:pt idx="7298">
                  <c:v>92.382999999999996</c:v>
                </c:pt>
                <c:pt idx="7299">
                  <c:v>92.396000000000001</c:v>
                </c:pt>
                <c:pt idx="7300">
                  <c:v>92.406000000000006</c:v>
                </c:pt>
                <c:pt idx="7301">
                  <c:v>92.418000000000006</c:v>
                </c:pt>
                <c:pt idx="7302">
                  <c:v>92.433999999999997</c:v>
                </c:pt>
                <c:pt idx="7303">
                  <c:v>92.454999999999998</c:v>
                </c:pt>
                <c:pt idx="7304">
                  <c:v>92.478999999999999</c:v>
                </c:pt>
                <c:pt idx="7305">
                  <c:v>92.501999999999995</c:v>
                </c:pt>
                <c:pt idx="7306">
                  <c:v>92.52</c:v>
                </c:pt>
                <c:pt idx="7307">
                  <c:v>92.536000000000001</c:v>
                </c:pt>
                <c:pt idx="7308">
                  <c:v>92.555999999999997</c:v>
                </c:pt>
                <c:pt idx="7309">
                  <c:v>92.575999999999993</c:v>
                </c:pt>
                <c:pt idx="7310">
                  <c:v>92.591999999999999</c:v>
                </c:pt>
                <c:pt idx="7311">
                  <c:v>92.602999999999994</c:v>
                </c:pt>
                <c:pt idx="7312">
                  <c:v>92.611999999999995</c:v>
                </c:pt>
                <c:pt idx="7313">
                  <c:v>92.620999999999995</c:v>
                </c:pt>
                <c:pt idx="7314">
                  <c:v>92.635000000000005</c:v>
                </c:pt>
                <c:pt idx="7315">
                  <c:v>92.65</c:v>
                </c:pt>
                <c:pt idx="7316">
                  <c:v>92.664000000000001</c:v>
                </c:pt>
                <c:pt idx="7317">
                  <c:v>92.680999999999997</c:v>
                </c:pt>
                <c:pt idx="7318">
                  <c:v>92.698999999999998</c:v>
                </c:pt>
                <c:pt idx="7319">
                  <c:v>92.72</c:v>
                </c:pt>
                <c:pt idx="7320">
                  <c:v>92.745000000000005</c:v>
                </c:pt>
                <c:pt idx="7321">
                  <c:v>92.766999999999996</c:v>
                </c:pt>
                <c:pt idx="7322">
                  <c:v>92.787000000000006</c:v>
                </c:pt>
                <c:pt idx="7323">
                  <c:v>92.808999999999997</c:v>
                </c:pt>
                <c:pt idx="7324">
                  <c:v>92.85</c:v>
                </c:pt>
                <c:pt idx="7325">
                  <c:v>92.896000000000001</c:v>
                </c:pt>
                <c:pt idx="7326">
                  <c:v>92.95</c:v>
                </c:pt>
                <c:pt idx="7327">
                  <c:v>93.016999999999996</c:v>
                </c:pt>
                <c:pt idx="7328">
                  <c:v>93.097999999999999</c:v>
                </c:pt>
                <c:pt idx="7329">
                  <c:v>93.185000000000002</c:v>
                </c:pt>
                <c:pt idx="7330">
                  <c:v>93.272999999999996</c:v>
                </c:pt>
                <c:pt idx="7331">
                  <c:v>93.358999999999995</c:v>
                </c:pt>
                <c:pt idx="7332">
                  <c:v>93.448999999999998</c:v>
                </c:pt>
                <c:pt idx="7333">
                  <c:v>93.537999999999997</c:v>
                </c:pt>
                <c:pt idx="7334">
                  <c:v>93.622</c:v>
                </c:pt>
                <c:pt idx="7335">
                  <c:v>93.701999999999998</c:v>
                </c:pt>
                <c:pt idx="7336">
                  <c:v>93.789000000000001</c:v>
                </c:pt>
                <c:pt idx="7337">
                  <c:v>93.888999999999996</c:v>
                </c:pt>
                <c:pt idx="7338">
                  <c:v>93.986999999999995</c:v>
                </c:pt>
                <c:pt idx="7339">
                  <c:v>94.085999999999999</c:v>
                </c:pt>
                <c:pt idx="7340">
                  <c:v>94.194999999999993</c:v>
                </c:pt>
                <c:pt idx="7341">
                  <c:v>94.299000000000007</c:v>
                </c:pt>
                <c:pt idx="7342">
                  <c:v>94.397999999999996</c:v>
                </c:pt>
                <c:pt idx="7343">
                  <c:v>94.495000000000005</c:v>
                </c:pt>
                <c:pt idx="7344">
                  <c:v>94.6</c:v>
                </c:pt>
                <c:pt idx="7345">
                  <c:v>94.700999999999993</c:v>
                </c:pt>
                <c:pt idx="7346">
                  <c:v>94.801000000000002</c:v>
                </c:pt>
                <c:pt idx="7347">
                  <c:v>94.899000000000001</c:v>
                </c:pt>
                <c:pt idx="7348">
                  <c:v>95.003</c:v>
                </c:pt>
                <c:pt idx="7349">
                  <c:v>95.113</c:v>
                </c:pt>
                <c:pt idx="7350">
                  <c:v>95.221999999999994</c:v>
                </c:pt>
                <c:pt idx="7351">
                  <c:v>95.322000000000003</c:v>
                </c:pt>
                <c:pt idx="7352">
                  <c:v>95.418999999999997</c:v>
                </c:pt>
                <c:pt idx="7353">
                  <c:v>95.522000000000006</c:v>
                </c:pt>
                <c:pt idx="7354">
                  <c:v>95.62</c:v>
                </c:pt>
                <c:pt idx="7355">
                  <c:v>95.72</c:v>
                </c:pt>
                <c:pt idx="7356">
                  <c:v>95.823999999999998</c:v>
                </c:pt>
                <c:pt idx="7357">
                  <c:v>95.92</c:v>
                </c:pt>
                <c:pt idx="7358">
                  <c:v>96.009</c:v>
                </c:pt>
                <c:pt idx="7359">
                  <c:v>96.102000000000004</c:v>
                </c:pt>
                <c:pt idx="7360">
                  <c:v>96.185000000000002</c:v>
                </c:pt>
                <c:pt idx="7361">
                  <c:v>96.266000000000005</c:v>
                </c:pt>
                <c:pt idx="7362">
                  <c:v>96.346999999999994</c:v>
                </c:pt>
                <c:pt idx="7363">
                  <c:v>96.424999999999997</c:v>
                </c:pt>
                <c:pt idx="7364">
                  <c:v>96.506</c:v>
                </c:pt>
                <c:pt idx="7365">
                  <c:v>96.572000000000003</c:v>
                </c:pt>
                <c:pt idx="7366">
                  <c:v>96.644000000000005</c:v>
                </c:pt>
                <c:pt idx="7367">
                  <c:v>96.721000000000004</c:v>
                </c:pt>
                <c:pt idx="7368">
                  <c:v>96.793999999999997</c:v>
                </c:pt>
                <c:pt idx="7369">
                  <c:v>96.864999999999995</c:v>
                </c:pt>
                <c:pt idx="7370">
                  <c:v>96.933999999999997</c:v>
                </c:pt>
                <c:pt idx="7371">
                  <c:v>96.998999999999995</c:v>
                </c:pt>
                <c:pt idx="7372">
                  <c:v>97.06</c:v>
                </c:pt>
                <c:pt idx="7373">
                  <c:v>97.114999999999995</c:v>
                </c:pt>
                <c:pt idx="7374">
                  <c:v>97.165999999999997</c:v>
                </c:pt>
                <c:pt idx="7375">
                  <c:v>97.228999999999999</c:v>
                </c:pt>
                <c:pt idx="7376">
                  <c:v>97.289000000000001</c:v>
                </c:pt>
                <c:pt idx="7377">
                  <c:v>97.340999999999994</c:v>
                </c:pt>
                <c:pt idx="7378">
                  <c:v>97.385999999999996</c:v>
                </c:pt>
                <c:pt idx="7379">
                  <c:v>97.436000000000007</c:v>
                </c:pt>
                <c:pt idx="7380">
                  <c:v>97.488</c:v>
                </c:pt>
                <c:pt idx="7381">
                  <c:v>97.536000000000001</c:v>
                </c:pt>
                <c:pt idx="7382">
                  <c:v>97.582999999999998</c:v>
                </c:pt>
                <c:pt idx="7383">
                  <c:v>97.623999999999995</c:v>
                </c:pt>
                <c:pt idx="7384">
                  <c:v>97.674000000000007</c:v>
                </c:pt>
                <c:pt idx="7385">
                  <c:v>97.718999999999994</c:v>
                </c:pt>
                <c:pt idx="7386">
                  <c:v>97.763000000000005</c:v>
                </c:pt>
                <c:pt idx="7387">
                  <c:v>97.804000000000002</c:v>
                </c:pt>
                <c:pt idx="7388">
                  <c:v>97.846000000000004</c:v>
                </c:pt>
                <c:pt idx="7389">
                  <c:v>97.888000000000005</c:v>
                </c:pt>
                <c:pt idx="7390">
                  <c:v>97.933999999999997</c:v>
                </c:pt>
                <c:pt idx="7391">
                  <c:v>97.980999999999995</c:v>
                </c:pt>
                <c:pt idx="7392">
                  <c:v>98.028999999999996</c:v>
                </c:pt>
                <c:pt idx="7393">
                  <c:v>98.087999999999994</c:v>
                </c:pt>
                <c:pt idx="7394">
                  <c:v>98.147000000000006</c:v>
                </c:pt>
                <c:pt idx="7395">
                  <c:v>98.206999999999994</c:v>
                </c:pt>
                <c:pt idx="7396">
                  <c:v>98.274000000000001</c:v>
                </c:pt>
                <c:pt idx="7397">
                  <c:v>98.344999999999999</c:v>
                </c:pt>
                <c:pt idx="7398">
                  <c:v>98.41</c:v>
                </c:pt>
                <c:pt idx="7399">
                  <c:v>98.483000000000004</c:v>
                </c:pt>
                <c:pt idx="7400">
                  <c:v>98.558000000000007</c:v>
                </c:pt>
                <c:pt idx="7401">
                  <c:v>98.622</c:v>
                </c:pt>
                <c:pt idx="7402">
                  <c:v>98.68</c:v>
                </c:pt>
                <c:pt idx="7403">
                  <c:v>98.736000000000004</c:v>
                </c:pt>
                <c:pt idx="7404">
                  <c:v>98.795000000000002</c:v>
                </c:pt>
                <c:pt idx="7405">
                  <c:v>98.850999999999999</c:v>
                </c:pt>
                <c:pt idx="7406">
                  <c:v>98.9</c:v>
                </c:pt>
                <c:pt idx="7407">
                  <c:v>98.942999999999998</c:v>
                </c:pt>
                <c:pt idx="7408">
                  <c:v>98.971000000000004</c:v>
                </c:pt>
                <c:pt idx="7409">
                  <c:v>98.991</c:v>
                </c:pt>
                <c:pt idx="7410">
                  <c:v>99.007999999999996</c:v>
                </c:pt>
                <c:pt idx="7411">
                  <c:v>99.021000000000001</c:v>
                </c:pt>
                <c:pt idx="7412">
                  <c:v>99.040999999999997</c:v>
                </c:pt>
                <c:pt idx="7413">
                  <c:v>99.063000000000002</c:v>
                </c:pt>
                <c:pt idx="7414">
                  <c:v>99.084999999999994</c:v>
                </c:pt>
                <c:pt idx="7415">
                  <c:v>99.103999999999999</c:v>
                </c:pt>
                <c:pt idx="7416">
                  <c:v>99.12</c:v>
                </c:pt>
                <c:pt idx="7417">
                  <c:v>99.134</c:v>
                </c:pt>
                <c:pt idx="7418">
                  <c:v>99.158000000000001</c:v>
                </c:pt>
                <c:pt idx="7419">
                  <c:v>99.177000000000007</c:v>
                </c:pt>
                <c:pt idx="7420">
                  <c:v>99.198999999999998</c:v>
                </c:pt>
                <c:pt idx="7421">
                  <c:v>99.218000000000004</c:v>
                </c:pt>
                <c:pt idx="7422">
                  <c:v>99.244</c:v>
                </c:pt>
                <c:pt idx="7423">
                  <c:v>99.271000000000001</c:v>
                </c:pt>
                <c:pt idx="7424">
                  <c:v>99.298000000000002</c:v>
                </c:pt>
                <c:pt idx="7425">
                  <c:v>99.323999999999998</c:v>
                </c:pt>
                <c:pt idx="7426">
                  <c:v>99.352999999999994</c:v>
                </c:pt>
                <c:pt idx="7427">
                  <c:v>99.378</c:v>
                </c:pt>
                <c:pt idx="7428">
                  <c:v>99.406000000000006</c:v>
                </c:pt>
                <c:pt idx="7429">
                  <c:v>99.429000000000002</c:v>
                </c:pt>
                <c:pt idx="7430">
                  <c:v>99.445999999999998</c:v>
                </c:pt>
                <c:pt idx="7431">
                  <c:v>99.468000000000004</c:v>
                </c:pt>
                <c:pt idx="7432">
                  <c:v>99.486000000000004</c:v>
                </c:pt>
                <c:pt idx="7433">
                  <c:v>99.507999999999996</c:v>
                </c:pt>
                <c:pt idx="7434">
                  <c:v>99.534999999999997</c:v>
                </c:pt>
                <c:pt idx="7435">
                  <c:v>99.557000000000002</c:v>
                </c:pt>
                <c:pt idx="7436">
                  <c:v>99.587000000000003</c:v>
                </c:pt>
                <c:pt idx="7437">
                  <c:v>99.611000000000004</c:v>
                </c:pt>
                <c:pt idx="7438">
                  <c:v>99.635000000000005</c:v>
                </c:pt>
                <c:pt idx="7439">
                  <c:v>99.662000000000006</c:v>
                </c:pt>
                <c:pt idx="7440">
                  <c:v>99.688999999999993</c:v>
                </c:pt>
                <c:pt idx="7441">
                  <c:v>99.718999999999994</c:v>
                </c:pt>
                <c:pt idx="7442">
                  <c:v>99.751999999999995</c:v>
                </c:pt>
                <c:pt idx="7443">
                  <c:v>99.790999999999997</c:v>
                </c:pt>
                <c:pt idx="7444">
                  <c:v>99.831999999999994</c:v>
                </c:pt>
                <c:pt idx="7445">
                  <c:v>99.866</c:v>
                </c:pt>
                <c:pt idx="7446">
                  <c:v>99.899000000000001</c:v>
                </c:pt>
                <c:pt idx="7447">
                  <c:v>99.921999999999997</c:v>
                </c:pt>
                <c:pt idx="7448">
                  <c:v>99.936999999999998</c:v>
                </c:pt>
                <c:pt idx="7449">
                  <c:v>99.956000000000003</c:v>
                </c:pt>
                <c:pt idx="7450">
                  <c:v>99.968999999999994</c:v>
                </c:pt>
                <c:pt idx="7451">
                  <c:v>99.98</c:v>
                </c:pt>
                <c:pt idx="7452">
                  <c:v>99.984999999999999</c:v>
                </c:pt>
                <c:pt idx="7453">
                  <c:v>99.983000000000004</c:v>
                </c:pt>
                <c:pt idx="7454">
                  <c:v>99.981999999999999</c:v>
                </c:pt>
                <c:pt idx="7455">
                  <c:v>99.97</c:v>
                </c:pt>
                <c:pt idx="7456">
                  <c:v>99.957999999999998</c:v>
                </c:pt>
                <c:pt idx="7457">
                  <c:v>99.945999999999998</c:v>
                </c:pt>
                <c:pt idx="7458">
                  <c:v>99.933999999999997</c:v>
                </c:pt>
                <c:pt idx="7459">
                  <c:v>99.914000000000001</c:v>
                </c:pt>
                <c:pt idx="7460">
                  <c:v>99.897999999999996</c:v>
                </c:pt>
                <c:pt idx="7461">
                  <c:v>99.882000000000005</c:v>
                </c:pt>
                <c:pt idx="7462">
                  <c:v>99.872</c:v>
                </c:pt>
                <c:pt idx="7463">
                  <c:v>99.861000000000004</c:v>
                </c:pt>
                <c:pt idx="7464">
                  <c:v>99.846000000000004</c:v>
                </c:pt>
                <c:pt idx="7465">
                  <c:v>99.832999999999998</c:v>
                </c:pt>
                <c:pt idx="7466">
                  <c:v>99.828000000000003</c:v>
                </c:pt>
                <c:pt idx="7467">
                  <c:v>99.823999999999998</c:v>
                </c:pt>
                <c:pt idx="7468">
                  <c:v>99.820999999999998</c:v>
                </c:pt>
                <c:pt idx="7469">
                  <c:v>99.82</c:v>
                </c:pt>
                <c:pt idx="7470">
                  <c:v>99.825000000000003</c:v>
                </c:pt>
                <c:pt idx="7471">
                  <c:v>99.834000000000003</c:v>
                </c:pt>
                <c:pt idx="7472">
                  <c:v>99.844999999999999</c:v>
                </c:pt>
                <c:pt idx="7473">
                  <c:v>99.852999999999994</c:v>
                </c:pt>
                <c:pt idx="7474">
                  <c:v>99.855999999999995</c:v>
                </c:pt>
                <c:pt idx="7475">
                  <c:v>99.863</c:v>
                </c:pt>
                <c:pt idx="7476">
                  <c:v>99.875</c:v>
                </c:pt>
                <c:pt idx="7477">
                  <c:v>99.888999999999996</c:v>
                </c:pt>
                <c:pt idx="7478">
                  <c:v>99.902000000000001</c:v>
                </c:pt>
                <c:pt idx="7479">
                  <c:v>99.914000000000001</c:v>
                </c:pt>
                <c:pt idx="7480">
                  <c:v>99.921000000000006</c:v>
                </c:pt>
                <c:pt idx="7481">
                  <c:v>99.927999999999997</c:v>
                </c:pt>
                <c:pt idx="7482">
                  <c:v>99.930999999999997</c:v>
                </c:pt>
                <c:pt idx="7483">
                  <c:v>99.936999999999998</c:v>
                </c:pt>
                <c:pt idx="7484">
                  <c:v>99.941000000000003</c:v>
                </c:pt>
                <c:pt idx="7485">
                  <c:v>99.94</c:v>
                </c:pt>
                <c:pt idx="7486">
                  <c:v>99.941000000000003</c:v>
                </c:pt>
                <c:pt idx="7487">
                  <c:v>99.944000000000003</c:v>
                </c:pt>
                <c:pt idx="7488">
                  <c:v>99.944000000000003</c:v>
                </c:pt>
                <c:pt idx="7489">
                  <c:v>99.942999999999998</c:v>
                </c:pt>
                <c:pt idx="7490">
                  <c:v>99.942999999999998</c:v>
                </c:pt>
                <c:pt idx="7491">
                  <c:v>99.948999999999998</c:v>
                </c:pt>
                <c:pt idx="7492">
                  <c:v>99.947000000000003</c:v>
                </c:pt>
                <c:pt idx="7493">
                  <c:v>99.941000000000003</c:v>
                </c:pt>
                <c:pt idx="7494">
                  <c:v>99.933000000000007</c:v>
                </c:pt>
                <c:pt idx="7495">
                  <c:v>99.923000000000002</c:v>
                </c:pt>
                <c:pt idx="7496">
                  <c:v>99.912000000000006</c:v>
                </c:pt>
                <c:pt idx="7497">
                  <c:v>99.903000000000006</c:v>
                </c:pt>
                <c:pt idx="7498">
                  <c:v>99.894999999999996</c:v>
                </c:pt>
                <c:pt idx="7499">
                  <c:v>99.882000000000005</c:v>
                </c:pt>
                <c:pt idx="7500">
                  <c:v>99.873999999999995</c:v>
                </c:pt>
                <c:pt idx="7501">
                  <c:v>99.864000000000004</c:v>
                </c:pt>
                <c:pt idx="7502">
                  <c:v>99.85</c:v>
                </c:pt>
                <c:pt idx="7503">
                  <c:v>99.838999999999999</c:v>
                </c:pt>
                <c:pt idx="7504">
                  <c:v>99.83</c:v>
                </c:pt>
                <c:pt idx="7505">
                  <c:v>99.819000000000003</c:v>
                </c:pt>
                <c:pt idx="7506">
                  <c:v>99.811999999999998</c:v>
                </c:pt>
                <c:pt idx="7507">
                  <c:v>99.805999999999997</c:v>
                </c:pt>
                <c:pt idx="7508">
                  <c:v>99.799000000000007</c:v>
                </c:pt>
                <c:pt idx="7509">
                  <c:v>99.793999999999997</c:v>
                </c:pt>
                <c:pt idx="7510">
                  <c:v>99.796000000000006</c:v>
                </c:pt>
                <c:pt idx="7511">
                  <c:v>99.8</c:v>
                </c:pt>
                <c:pt idx="7512">
                  <c:v>99.798000000000002</c:v>
                </c:pt>
                <c:pt idx="7513">
                  <c:v>99.799000000000007</c:v>
                </c:pt>
                <c:pt idx="7514">
                  <c:v>99.802999999999997</c:v>
                </c:pt>
                <c:pt idx="7515">
                  <c:v>99.813000000000002</c:v>
                </c:pt>
                <c:pt idx="7516">
                  <c:v>99.816999999999993</c:v>
                </c:pt>
                <c:pt idx="7517">
                  <c:v>99.828000000000003</c:v>
                </c:pt>
                <c:pt idx="7518">
                  <c:v>99.840999999999994</c:v>
                </c:pt>
                <c:pt idx="7519">
                  <c:v>99.855000000000004</c:v>
                </c:pt>
                <c:pt idx="7520">
                  <c:v>99.867000000000004</c:v>
                </c:pt>
                <c:pt idx="7521">
                  <c:v>99.881</c:v>
                </c:pt>
                <c:pt idx="7522">
                  <c:v>99.893000000000001</c:v>
                </c:pt>
                <c:pt idx="7523">
                  <c:v>99.906000000000006</c:v>
                </c:pt>
                <c:pt idx="7524">
                  <c:v>99.923000000000002</c:v>
                </c:pt>
                <c:pt idx="7525">
                  <c:v>99.941000000000003</c:v>
                </c:pt>
                <c:pt idx="7526">
                  <c:v>99.954999999999998</c:v>
                </c:pt>
                <c:pt idx="7527">
                  <c:v>99.966999999999999</c:v>
                </c:pt>
                <c:pt idx="7528">
                  <c:v>99.977999999999994</c:v>
                </c:pt>
                <c:pt idx="7529">
                  <c:v>99.988</c:v>
                </c:pt>
                <c:pt idx="7530">
                  <c:v>99.997</c:v>
                </c:pt>
                <c:pt idx="7531">
                  <c:v>100</c:v>
                </c:pt>
                <c:pt idx="7532">
                  <c:v>100.01</c:v>
                </c:pt>
                <c:pt idx="7533">
                  <c:v>100.02</c:v>
                </c:pt>
                <c:pt idx="7534">
                  <c:v>100.02</c:v>
                </c:pt>
                <c:pt idx="7535">
                  <c:v>100.03</c:v>
                </c:pt>
                <c:pt idx="7536">
                  <c:v>100.03</c:v>
                </c:pt>
                <c:pt idx="7537">
                  <c:v>100.03</c:v>
                </c:pt>
                <c:pt idx="7538">
                  <c:v>100.03</c:v>
                </c:pt>
                <c:pt idx="7539">
                  <c:v>100.02</c:v>
                </c:pt>
                <c:pt idx="7540">
                  <c:v>100.01</c:v>
                </c:pt>
                <c:pt idx="7541">
                  <c:v>100</c:v>
                </c:pt>
                <c:pt idx="7542">
                  <c:v>99.991</c:v>
                </c:pt>
                <c:pt idx="7543">
                  <c:v>99.980999999999995</c:v>
                </c:pt>
                <c:pt idx="7544">
                  <c:v>99.972999999999999</c:v>
                </c:pt>
                <c:pt idx="7545">
                  <c:v>99.965999999999994</c:v>
                </c:pt>
                <c:pt idx="7546">
                  <c:v>99.960999999999999</c:v>
                </c:pt>
                <c:pt idx="7547">
                  <c:v>99.956999999999994</c:v>
                </c:pt>
                <c:pt idx="7548">
                  <c:v>99.956000000000003</c:v>
                </c:pt>
                <c:pt idx="7549">
                  <c:v>99.954999999999998</c:v>
                </c:pt>
                <c:pt idx="7550">
                  <c:v>99.956000000000003</c:v>
                </c:pt>
                <c:pt idx="7551">
                  <c:v>99.957999999999998</c:v>
                </c:pt>
                <c:pt idx="7552">
                  <c:v>99.962999999999994</c:v>
                </c:pt>
                <c:pt idx="7553">
                  <c:v>99.971000000000004</c:v>
                </c:pt>
                <c:pt idx="7554">
                  <c:v>99.978999999999999</c:v>
                </c:pt>
                <c:pt idx="7555">
                  <c:v>99.991</c:v>
                </c:pt>
                <c:pt idx="7556">
                  <c:v>100</c:v>
                </c:pt>
                <c:pt idx="7557">
                  <c:v>100.02</c:v>
                </c:pt>
                <c:pt idx="7558">
                  <c:v>100.03</c:v>
                </c:pt>
                <c:pt idx="7559">
                  <c:v>100.05</c:v>
                </c:pt>
                <c:pt idx="7560">
                  <c:v>100.06</c:v>
                </c:pt>
                <c:pt idx="7561">
                  <c:v>100.08</c:v>
                </c:pt>
                <c:pt idx="7562">
                  <c:v>100.1</c:v>
                </c:pt>
                <c:pt idx="7563">
                  <c:v>100.12</c:v>
                </c:pt>
                <c:pt idx="7564">
                  <c:v>100.13</c:v>
                </c:pt>
                <c:pt idx="7565">
                  <c:v>100.15</c:v>
                </c:pt>
                <c:pt idx="7566">
                  <c:v>100.17</c:v>
                </c:pt>
                <c:pt idx="7567">
                  <c:v>100.2</c:v>
                </c:pt>
                <c:pt idx="7568">
                  <c:v>100.21</c:v>
                </c:pt>
                <c:pt idx="7569">
                  <c:v>100.23</c:v>
                </c:pt>
                <c:pt idx="7570">
                  <c:v>100.25</c:v>
                </c:pt>
                <c:pt idx="7571">
                  <c:v>100.27</c:v>
                </c:pt>
                <c:pt idx="7572">
                  <c:v>100.3</c:v>
                </c:pt>
                <c:pt idx="7573">
                  <c:v>100.32</c:v>
                </c:pt>
                <c:pt idx="7574">
                  <c:v>100.33</c:v>
                </c:pt>
                <c:pt idx="7575">
                  <c:v>100.35</c:v>
                </c:pt>
                <c:pt idx="7576">
                  <c:v>100.36</c:v>
                </c:pt>
                <c:pt idx="7577">
                  <c:v>100.36</c:v>
                </c:pt>
                <c:pt idx="7578">
                  <c:v>100.37</c:v>
                </c:pt>
                <c:pt idx="7579">
                  <c:v>100.38</c:v>
                </c:pt>
                <c:pt idx="7580">
                  <c:v>100.41</c:v>
                </c:pt>
                <c:pt idx="7581">
                  <c:v>100.43</c:v>
                </c:pt>
                <c:pt idx="7582">
                  <c:v>100.45</c:v>
                </c:pt>
                <c:pt idx="7583">
                  <c:v>100.47</c:v>
                </c:pt>
                <c:pt idx="7584">
                  <c:v>100.51</c:v>
                </c:pt>
                <c:pt idx="7585">
                  <c:v>100.56</c:v>
                </c:pt>
                <c:pt idx="7586">
                  <c:v>100.63</c:v>
                </c:pt>
                <c:pt idx="7587">
                  <c:v>100.7</c:v>
                </c:pt>
                <c:pt idx="7588">
                  <c:v>100.79</c:v>
                </c:pt>
                <c:pt idx="7589">
                  <c:v>100.9</c:v>
                </c:pt>
                <c:pt idx="7590">
                  <c:v>101.01</c:v>
                </c:pt>
                <c:pt idx="7591">
                  <c:v>101.12</c:v>
                </c:pt>
                <c:pt idx="7592">
                  <c:v>101.24</c:v>
                </c:pt>
                <c:pt idx="7593">
                  <c:v>101.37</c:v>
                </c:pt>
                <c:pt idx="7594">
                  <c:v>101.52</c:v>
                </c:pt>
                <c:pt idx="7595">
                  <c:v>101.68</c:v>
                </c:pt>
                <c:pt idx="7596">
                  <c:v>101.85</c:v>
                </c:pt>
                <c:pt idx="7597">
                  <c:v>102.04</c:v>
                </c:pt>
                <c:pt idx="7598">
                  <c:v>102.24</c:v>
                </c:pt>
                <c:pt idx="7599">
                  <c:v>102.46</c:v>
                </c:pt>
                <c:pt idx="7600">
                  <c:v>102.67</c:v>
                </c:pt>
                <c:pt idx="7601">
                  <c:v>102.88</c:v>
                </c:pt>
                <c:pt idx="7602">
                  <c:v>103.11</c:v>
                </c:pt>
                <c:pt idx="7603">
                  <c:v>103.33</c:v>
                </c:pt>
                <c:pt idx="7604">
                  <c:v>103.55</c:v>
                </c:pt>
                <c:pt idx="7605">
                  <c:v>103.75</c:v>
                </c:pt>
                <c:pt idx="7606">
                  <c:v>103.93</c:v>
                </c:pt>
                <c:pt idx="7607">
                  <c:v>104.09</c:v>
                </c:pt>
                <c:pt idx="7608">
                  <c:v>104.22</c:v>
                </c:pt>
                <c:pt idx="7609">
                  <c:v>104.33</c:v>
                </c:pt>
                <c:pt idx="7610">
                  <c:v>104.41</c:v>
                </c:pt>
                <c:pt idx="7611">
                  <c:v>104.49</c:v>
                </c:pt>
                <c:pt idx="7612">
                  <c:v>104.54</c:v>
                </c:pt>
                <c:pt idx="7613">
                  <c:v>104.6</c:v>
                </c:pt>
                <c:pt idx="7614">
                  <c:v>104.65</c:v>
                </c:pt>
                <c:pt idx="7615">
                  <c:v>104.68</c:v>
                </c:pt>
                <c:pt idx="7616">
                  <c:v>104.71</c:v>
                </c:pt>
                <c:pt idx="7617">
                  <c:v>104.73</c:v>
                </c:pt>
                <c:pt idx="7618">
                  <c:v>104.75</c:v>
                </c:pt>
                <c:pt idx="7619">
                  <c:v>104.77</c:v>
                </c:pt>
                <c:pt idx="7620">
                  <c:v>104.78</c:v>
                </c:pt>
                <c:pt idx="7621">
                  <c:v>104.79</c:v>
                </c:pt>
                <c:pt idx="7622">
                  <c:v>104.82</c:v>
                </c:pt>
                <c:pt idx="7623">
                  <c:v>104.87</c:v>
                </c:pt>
                <c:pt idx="7624">
                  <c:v>104.93</c:v>
                </c:pt>
                <c:pt idx="7625">
                  <c:v>105</c:v>
                </c:pt>
                <c:pt idx="7626">
                  <c:v>105.09</c:v>
                </c:pt>
                <c:pt idx="7627">
                  <c:v>105.19</c:v>
                </c:pt>
                <c:pt idx="7628">
                  <c:v>105.29</c:v>
                </c:pt>
                <c:pt idx="7629">
                  <c:v>105.39</c:v>
                </c:pt>
                <c:pt idx="7630">
                  <c:v>105.48</c:v>
                </c:pt>
                <c:pt idx="7631">
                  <c:v>105.57</c:v>
                </c:pt>
                <c:pt idx="7632">
                  <c:v>105.65</c:v>
                </c:pt>
                <c:pt idx="7633">
                  <c:v>105.73</c:v>
                </c:pt>
                <c:pt idx="7634">
                  <c:v>105.81</c:v>
                </c:pt>
                <c:pt idx="7635">
                  <c:v>105.88</c:v>
                </c:pt>
                <c:pt idx="7636">
                  <c:v>105.95</c:v>
                </c:pt>
                <c:pt idx="7637">
                  <c:v>106.01</c:v>
                </c:pt>
                <c:pt idx="7638">
                  <c:v>106.05</c:v>
                </c:pt>
                <c:pt idx="7639">
                  <c:v>106.09</c:v>
                </c:pt>
                <c:pt idx="7640">
                  <c:v>106.13</c:v>
                </c:pt>
                <c:pt idx="7641">
                  <c:v>106.15</c:v>
                </c:pt>
                <c:pt idx="7642">
                  <c:v>106.17</c:v>
                </c:pt>
                <c:pt idx="7643">
                  <c:v>106.18</c:v>
                </c:pt>
                <c:pt idx="7644">
                  <c:v>106.2</c:v>
                </c:pt>
                <c:pt idx="7645">
                  <c:v>106.2</c:v>
                </c:pt>
                <c:pt idx="7646">
                  <c:v>106.21</c:v>
                </c:pt>
                <c:pt idx="7647">
                  <c:v>106.21</c:v>
                </c:pt>
                <c:pt idx="7648">
                  <c:v>106.22</c:v>
                </c:pt>
                <c:pt idx="7649">
                  <c:v>106.23</c:v>
                </c:pt>
                <c:pt idx="7650">
                  <c:v>106.23</c:v>
                </c:pt>
                <c:pt idx="7651">
                  <c:v>106.24</c:v>
                </c:pt>
                <c:pt idx="7652">
                  <c:v>106.24</c:v>
                </c:pt>
                <c:pt idx="7653">
                  <c:v>106.26</c:v>
                </c:pt>
                <c:pt idx="7654">
                  <c:v>106.27</c:v>
                </c:pt>
                <c:pt idx="7655">
                  <c:v>106.28</c:v>
                </c:pt>
                <c:pt idx="7656">
                  <c:v>106.28</c:v>
                </c:pt>
                <c:pt idx="7657">
                  <c:v>106.27</c:v>
                </c:pt>
                <c:pt idx="7658">
                  <c:v>106.25</c:v>
                </c:pt>
                <c:pt idx="7659">
                  <c:v>106.23</c:v>
                </c:pt>
                <c:pt idx="7660">
                  <c:v>106.21</c:v>
                </c:pt>
                <c:pt idx="7661">
                  <c:v>106.18</c:v>
                </c:pt>
                <c:pt idx="7662">
                  <c:v>106.15</c:v>
                </c:pt>
                <c:pt idx="7663">
                  <c:v>106.11</c:v>
                </c:pt>
                <c:pt idx="7664">
                  <c:v>106.06</c:v>
                </c:pt>
                <c:pt idx="7665">
                  <c:v>106.02</c:v>
                </c:pt>
                <c:pt idx="7666">
                  <c:v>105.97</c:v>
                </c:pt>
                <c:pt idx="7667">
                  <c:v>105.92</c:v>
                </c:pt>
                <c:pt idx="7668">
                  <c:v>105.88</c:v>
                </c:pt>
                <c:pt idx="7669">
                  <c:v>105.82</c:v>
                </c:pt>
                <c:pt idx="7670">
                  <c:v>105.78</c:v>
                </c:pt>
                <c:pt idx="7671">
                  <c:v>105.73</c:v>
                </c:pt>
                <c:pt idx="7672">
                  <c:v>105.68</c:v>
                </c:pt>
                <c:pt idx="7673">
                  <c:v>105.63</c:v>
                </c:pt>
                <c:pt idx="7674">
                  <c:v>105.59</c:v>
                </c:pt>
                <c:pt idx="7675">
                  <c:v>105.56</c:v>
                </c:pt>
                <c:pt idx="7676">
                  <c:v>105.52</c:v>
                </c:pt>
                <c:pt idx="7677">
                  <c:v>105.5</c:v>
                </c:pt>
                <c:pt idx="7678">
                  <c:v>105.48</c:v>
                </c:pt>
                <c:pt idx="7679">
                  <c:v>105.47</c:v>
                </c:pt>
                <c:pt idx="7680">
                  <c:v>105.47</c:v>
                </c:pt>
                <c:pt idx="7681">
                  <c:v>105.47</c:v>
                </c:pt>
                <c:pt idx="7682">
                  <c:v>105.48</c:v>
                </c:pt>
                <c:pt idx="7683">
                  <c:v>105.49</c:v>
                </c:pt>
                <c:pt idx="7684">
                  <c:v>105.51</c:v>
                </c:pt>
                <c:pt idx="7685">
                  <c:v>105.52</c:v>
                </c:pt>
                <c:pt idx="7686">
                  <c:v>105.54</c:v>
                </c:pt>
                <c:pt idx="7687">
                  <c:v>105.56</c:v>
                </c:pt>
                <c:pt idx="7688">
                  <c:v>105.58</c:v>
                </c:pt>
                <c:pt idx="7689">
                  <c:v>105.6</c:v>
                </c:pt>
                <c:pt idx="7690">
                  <c:v>105.63</c:v>
                </c:pt>
                <c:pt idx="7691">
                  <c:v>105.66</c:v>
                </c:pt>
                <c:pt idx="7692">
                  <c:v>105.69</c:v>
                </c:pt>
                <c:pt idx="7693">
                  <c:v>105.72</c:v>
                </c:pt>
                <c:pt idx="7694">
                  <c:v>105.75</c:v>
                </c:pt>
                <c:pt idx="7695">
                  <c:v>105.78</c:v>
                </c:pt>
                <c:pt idx="7696">
                  <c:v>105.8</c:v>
                </c:pt>
                <c:pt idx="7697">
                  <c:v>105.81</c:v>
                </c:pt>
                <c:pt idx="7698">
                  <c:v>105.81</c:v>
                </c:pt>
                <c:pt idx="7699">
                  <c:v>105.81</c:v>
                </c:pt>
                <c:pt idx="7700">
                  <c:v>105.82</c:v>
                </c:pt>
                <c:pt idx="7701">
                  <c:v>105.82</c:v>
                </c:pt>
                <c:pt idx="7702">
                  <c:v>105.81</c:v>
                </c:pt>
                <c:pt idx="7703">
                  <c:v>105.8</c:v>
                </c:pt>
                <c:pt idx="7704">
                  <c:v>105.78</c:v>
                </c:pt>
                <c:pt idx="7705">
                  <c:v>105.76</c:v>
                </c:pt>
                <c:pt idx="7706">
                  <c:v>105.74</c:v>
                </c:pt>
                <c:pt idx="7707">
                  <c:v>105.71</c:v>
                </c:pt>
                <c:pt idx="7708">
                  <c:v>105.68</c:v>
                </c:pt>
                <c:pt idx="7709">
                  <c:v>105.66</c:v>
                </c:pt>
                <c:pt idx="7710">
                  <c:v>105.63</c:v>
                </c:pt>
                <c:pt idx="7711">
                  <c:v>105.61</c:v>
                </c:pt>
                <c:pt idx="7712">
                  <c:v>105.58</c:v>
                </c:pt>
                <c:pt idx="7713">
                  <c:v>105.55</c:v>
                </c:pt>
                <c:pt idx="7714">
                  <c:v>105.53</c:v>
                </c:pt>
                <c:pt idx="7715">
                  <c:v>105.51</c:v>
                </c:pt>
                <c:pt idx="7716">
                  <c:v>105.49</c:v>
                </c:pt>
                <c:pt idx="7717">
                  <c:v>105.49</c:v>
                </c:pt>
                <c:pt idx="7718">
                  <c:v>105.48</c:v>
                </c:pt>
                <c:pt idx="7719">
                  <c:v>105.47</c:v>
                </c:pt>
                <c:pt idx="7720">
                  <c:v>105.46</c:v>
                </c:pt>
                <c:pt idx="7721">
                  <c:v>105.46</c:v>
                </c:pt>
                <c:pt idx="7722">
                  <c:v>105.45</c:v>
                </c:pt>
                <c:pt idx="7723">
                  <c:v>105.45</c:v>
                </c:pt>
                <c:pt idx="7724">
                  <c:v>105.44</c:v>
                </c:pt>
                <c:pt idx="7725">
                  <c:v>105.44</c:v>
                </c:pt>
                <c:pt idx="7726">
                  <c:v>105.44</c:v>
                </c:pt>
                <c:pt idx="7727">
                  <c:v>105.44</c:v>
                </c:pt>
                <c:pt idx="7728">
                  <c:v>105.44</c:v>
                </c:pt>
                <c:pt idx="7729">
                  <c:v>105.44</c:v>
                </c:pt>
                <c:pt idx="7730">
                  <c:v>105.43</c:v>
                </c:pt>
                <c:pt idx="7731">
                  <c:v>105.43</c:v>
                </c:pt>
                <c:pt idx="7732">
                  <c:v>105.42</c:v>
                </c:pt>
                <c:pt idx="7733">
                  <c:v>105.41</c:v>
                </c:pt>
                <c:pt idx="7734">
                  <c:v>105.39</c:v>
                </c:pt>
                <c:pt idx="7735">
                  <c:v>105.37</c:v>
                </c:pt>
                <c:pt idx="7736">
                  <c:v>105.35</c:v>
                </c:pt>
                <c:pt idx="7737">
                  <c:v>105.33</c:v>
                </c:pt>
                <c:pt idx="7738">
                  <c:v>105.3</c:v>
                </c:pt>
                <c:pt idx="7739">
                  <c:v>105.29</c:v>
                </c:pt>
                <c:pt idx="7740">
                  <c:v>105.27</c:v>
                </c:pt>
                <c:pt idx="7741">
                  <c:v>105.26</c:v>
                </c:pt>
                <c:pt idx="7742">
                  <c:v>105.24</c:v>
                </c:pt>
                <c:pt idx="7743">
                  <c:v>105.22</c:v>
                </c:pt>
                <c:pt idx="7744">
                  <c:v>105.21</c:v>
                </c:pt>
                <c:pt idx="7745">
                  <c:v>105.18</c:v>
                </c:pt>
                <c:pt idx="7746">
                  <c:v>105.17</c:v>
                </c:pt>
                <c:pt idx="7747">
                  <c:v>105.16</c:v>
                </c:pt>
                <c:pt idx="7748">
                  <c:v>105.15</c:v>
                </c:pt>
                <c:pt idx="7749">
                  <c:v>105.15</c:v>
                </c:pt>
                <c:pt idx="7750">
                  <c:v>105.15</c:v>
                </c:pt>
                <c:pt idx="7751">
                  <c:v>105.14</c:v>
                </c:pt>
                <c:pt idx="7752">
                  <c:v>105.15</c:v>
                </c:pt>
                <c:pt idx="7753">
                  <c:v>105.17</c:v>
                </c:pt>
                <c:pt idx="7754">
                  <c:v>105.17</c:v>
                </c:pt>
                <c:pt idx="7755">
                  <c:v>105.18</c:v>
                </c:pt>
                <c:pt idx="7756">
                  <c:v>105.19</c:v>
                </c:pt>
                <c:pt idx="7757">
                  <c:v>105.2</c:v>
                </c:pt>
                <c:pt idx="7758">
                  <c:v>105.2</c:v>
                </c:pt>
                <c:pt idx="7759">
                  <c:v>105.2</c:v>
                </c:pt>
                <c:pt idx="7760">
                  <c:v>105.19</c:v>
                </c:pt>
                <c:pt idx="7761">
                  <c:v>105.18</c:v>
                </c:pt>
                <c:pt idx="7762">
                  <c:v>105.17</c:v>
                </c:pt>
                <c:pt idx="7763">
                  <c:v>105.16</c:v>
                </c:pt>
                <c:pt idx="7764">
                  <c:v>105.16</c:v>
                </c:pt>
                <c:pt idx="7765">
                  <c:v>105.16</c:v>
                </c:pt>
                <c:pt idx="7766">
                  <c:v>105.16</c:v>
                </c:pt>
                <c:pt idx="7767">
                  <c:v>105.16</c:v>
                </c:pt>
                <c:pt idx="7768">
                  <c:v>105.15</c:v>
                </c:pt>
                <c:pt idx="7769">
                  <c:v>105.14</c:v>
                </c:pt>
                <c:pt idx="7770">
                  <c:v>105.13</c:v>
                </c:pt>
                <c:pt idx="7771">
                  <c:v>105.12</c:v>
                </c:pt>
                <c:pt idx="7772">
                  <c:v>105.11</c:v>
                </c:pt>
                <c:pt idx="7773">
                  <c:v>105.1</c:v>
                </c:pt>
                <c:pt idx="7774">
                  <c:v>105.08</c:v>
                </c:pt>
                <c:pt idx="7775">
                  <c:v>105.06</c:v>
                </c:pt>
                <c:pt idx="7776">
                  <c:v>105.05</c:v>
                </c:pt>
                <c:pt idx="7777">
                  <c:v>105.04</c:v>
                </c:pt>
                <c:pt idx="7778">
                  <c:v>105.04</c:v>
                </c:pt>
                <c:pt idx="7779">
                  <c:v>105.03</c:v>
                </c:pt>
                <c:pt idx="7780">
                  <c:v>105.03</c:v>
                </c:pt>
                <c:pt idx="7781">
                  <c:v>105.03</c:v>
                </c:pt>
                <c:pt idx="7782">
                  <c:v>105.02</c:v>
                </c:pt>
                <c:pt idx="7783">
                  <c:v>105.02</c:v>
                </c:pt>
                <c:pt idx="7784">
                  <c:v>105.02</c:v>
                </c:pt>
                <c:pt idx="7785">
                  <c:v>105.01</c:v>
                </c:pt>
                <c:pt idx="7786">
                  <c:v>105.02</c:v>
                </c:pt>
                <c:pt idx="7787">
                  <c:v>105.02</c:v>
                </c:pt>
                <c:pt idx="7788">
                  <c:v>105.03</c:v>
                </c:pt>
                <c:pt idx="7789">
                  <c:v>105.04</c:v>
                </c:pt>
                <c:pt idx="7790">
                  <c:v>105.06</c:v>
                </c:pt>
                <c:pt idx="7791">
                  <c:v>105.07</c:v>
                </c:pt>
                <c:pt idx="7792">
                  <c:v>105.09</c:v>
                </c:pt>
                <c:pt idx="7793">
                  <c:v>105.11</c:v>
                </c:pt>
                <c:pt idx="7794">
                  <c:v>105.13</c:v>
                </c:pt>
                <c:pt idx="7795">
                  <c:v>105.16</c:v>
                </c:pt>
                <c:pt idx="7796">
                  <c:v>105.17</c:v>
                </c:pt>
                <c:pt idx="7797">
                  <c:v>105.21</c:v>
                </c:pt>
                <c:pt idx="7798">
                  <c:v>105.27</c:v>
                </c:pt>
                <c:pt idx="7799">
                  <c:v>105.32</c:v>
                </c:pt>
                <c:pt idx="7800">
                  <c:v>105.36</c:v>
                </c:pt>
                <c:pt idx="7801">
                  <c:v>105.42</c:v>
                </c:pt>
                <c:pt idx="7802">
                  <c:v>105.48</c:v>
                </c:pt>
                <c:pt idx="7803">
                  <c:v>105.52</c:v>
                </c:pt>
                <c:pt idx="7804">
                  <c:v>105.56</c:v>
                </c:pt>
                <c:pt idx="7805">
                  <c:v>105.6</c:v>
                </c:pt>
                <c:pt idx="7806">
                  <c:v>105.63</c:v>
                </c:pt>
                <c:pt idx="7807">
                  <c:v>105.67</c:v>
                </c:pt>
                <c:pt idx="7808">
                  <c:v>105.69</c:v>
                </c:pt>
                <c:pt idx="7809">
                  <c:v>105.71</c:v>
                </c:pt>
                <c:pt idx="7810">
                  <c:v>105.72</c:v>
                </c:pt>
                <c:pt idx="7811">
                  <c:v>105.73</c:v>
                </c:pt>
                <c:pt idx="7812">
                  <c:v>105.74</c:v>
                </c:pt>
                <c:pt idx="7813">
                  <c:v>105.76</c:v>
                </c:pt>
                <c:pt idx="7814">
                  <c:v>105.76</c:v>
                </c:pt>
                <c:pt idx="7815">
                  <c:v>105.75</c:v>
                </c:pt>
                <c:pt idx="7816">
                  <c:v>105.74</c:v>
                </c:pt>
                <c:pt idx="7817">
                  <c:v>105.74</c:v>
                </c:pt>
                <c:pt idx="7818">
                  <c:v>105.73</c:v>
                </c:pt>
                <c:pt idx="7819">
                  <c:v>105.74</c:v>
                </c:pt>
                <c:pt idx="7820">
                  <c:v>105.75</c:v>
                </c:pt>
                <c:pt idx="7821">
                  <c:v>105.78</c:v>
                </c:pt>
                <c:pt idx="7822">
                  <c:v>105.81</c:v>
                </c:pt>
                <c:pt idx="7823">
                  <c:v>105.86</c:v>
                </c:pt>
                <c:pt idx="7824">
                  <c:v>105.92</c:v>
                </c:pt>
                <c:pt idx="7825">
                  <c:v>106</c:v>
                </c:pt>
                <c:pt idx="7826">
                  <c:v>106.09</c:v>
                </c:pt>
                <c:pt idx="7827">
                  <c:v>106.18</c:v>
                </c:pt>
                <c:pt idx="7828">
                  <c:v>106.28</c:v>
                </c:pt>
                <c:pt idx="7829">
                  <c:v>106.39</c:v>
                </c:pt>
                <c:pt idx="7830">
                  <c:v>106.5</c:v>
                </c:pt>
                <c:pt idx="7831">
                  <c:v>106.63</c:v>
                </c:pt>
                <c:pt idx="7832">
                  <c:v>106.76</c:v>
                </c:pt>
                <c:pt idx="7833">
                  <c:v>106.89</c:v>
                </c:pt>
                <c:pt idx="7834">
                  <c:v>107.03</c:v>
                </c:pt>
                <c:pt idx="7835">
                  <c:v>107.17</c:v>
                </c:pt>
                <c:pt idx="7836">
                  <c:v>107.31</c:v>
                </c:pt>
                <c:pt idx="7837">
                  <c:v>107.45</c:v>
                </c:pt>
                <c:pt idx="7838">
                  <c:v>107.59</c:v>
                </c:pt>
                <c:pt idx="7839">
                  <c:v>107.72</c:v>
                </c:pt>
                <c:pt idx="7840">
                  <c:v>107.85</c:v>
                </c:pt>
                <c:pt idx="7841">
                  <c:v>107.96</c:v>
                </c:pt>
                <c:pt idx="7842">
                  <c:v>108.08</c:v>
                </c:pt>
                <c:pt idx="7843">
                  <c:v>108.19</c:v>
                </c:pt>
                <c:pt idx="7844">
                  <c:v>108.29</c:v>
                </c:pt>
                <c:pt idx="7845">
                  <c:v>108.38</c:v>
                </c:pt>
                <c:pt idx="7846">
                  <c:v>108.44</c:v>
                </c:pt>
                <c:pt idx="7847">
                  <c:v>108.51</c:v>
                </c:pt>
                <c:pt idx="7848">
                  <c:v>108.58</c:v>
                </c:pt>
                <c:pt idx="7849">
                  <c:v>108.65</c:v>
                </c:pt>
                <c:pt idx="7850">
                  <c:v>108.71</c:v>
                </c:pt>
                <c:pt idx="7851">
                  <c:v>108.78</c:v>
                </c:pt>
                <c:pt idx="7852">
                  <c:v>108.85</c:v>
                </c:pt>
                <c:pt idx="7853">
                  <c:v>108.91</c:v>
                </c:pt>
                <c:pt idx="7854">
                  <c:v>108.97</c:v>
                </c:pt>
                <c:pt idx="7855">
                  <c:v>109.03</c:v>
                </c:pt>
                <c:pt idx="7856">
                  <c:v>109.1</c:v>
                </c:pt>
                <c:pt idx="7857">
                  <c:v>109.16</c:v>
                </c:pt>
                <c:pt idx="7858">
                  <c:v>109.23</c:v>
                </c:pt>
                <c:pt idx="7859">
                  <c:v>109.29</c:v>
                </c:pt>
                <c:pt idx="7860">
                  <c:v>109.35</c:v>
                </c:pt>
                <c:pt idx="7861">
                  <c:v>109.41</c:v>
                </c:pt>
                <c:pt idx="7862">
                  <c:v>109.47</c:v>
                </c:pt>
                <c:pt idx="7863">
                  <c:v>109.53</c:v>
                </c:pt>
                <c:pt idx="7864">
                  <c:v>109.59</c:v>
                </c:pt>
                <c:pt idx="7865">
                  <c:v>109.66</c:v>
                </c:pt>
                <c:pt idx="7866">
                  <c:v>109.74</c:v>
                </c:pt>
                <c:pt idx="7867">
                  <c:v>109.81</c:v>
                </c:pt>
                <c:pt idx="7868">
                  <c:v>109.89</c:v>
                </c:pt>
                <c:pt idx="7869">
                  <c:v>109.96</c:v>
                </c:pt>
                <c:pt idx="7870">
                  <c:v>110.03</c:v>
                </c:pt>
                <c:pt idx="7871">
                  <c:v>110.09</c:v>
                </c:pt>
                <c:pt idx="7872">
                  <c:v>110.15</c:v>
                </c:pt>
                <c:pt idx="7873">
                  <c:v>110.2</c:v>
                </c:pt>
                <c:pt idx="7874">
                  <c:v>110.26</c:v>
                </c:pt>
                <c:pt idx="7875">
                  <c:v>110.32</c:v>
                </c:pt>
                <c:pt idx="7876">
                  <c:v>110.38</c:v>
                </c:pt>
                <c:pt idx="7877">
                  <c:v>110.42</c:v>
                </c:pt>
                <c:pt idx="7878">
                  <c:v>110.46</c:v>
                </c:pt>
                <c:pt idx="7879">
                  <c:v>110.51</c:v>
                </c:pt>
                <c:pt idx="7880">
                  <c:v>110.56</c:v>
                </c:pt>
                <c:pt idx="7881">
                  <c:v>110.6</c:v>
                </c:pt>
                <c:pt idx="7882">
                  <c:v>110.65</c:v>
                </c:pt>
                <c:pt idx="7883">
                  <c:v>110.68</c:v>
                </c:pt>
                <c:pt idx="7884">
                  <c:v>110.72</c:v>
                </c:pt>
                <c:pt idx="7885">
                  <c:v>110.75</c:v>
                </c:pt>
                <c:pt idx="7886">
                  <c:v>110.78</c:v>
                </c:pt>
                <c:pt idx="7887">
                  <c:v>110.83</c:v>
                </c:pt>
                <c:pt idx="7888">
                  <c:v>110.87</c:v>
                </c:pt>
                <c:pt idx="7889">
                  <c:v>110.91</c:v>
                </c:pt>
                <c:pt idx="7890">
                  <c:v>110.96</c:v>
                </c:pt>
                <c:pt idx="7891">
                  <c:v>111.01</c:v>
                </c:pt>
                <c:pt idx="7892">
                  <c:v>111.05</c:v>
                </c:pt>
                <c:pt idx="7893">
                  <c:v>111.09</c:v>
                </c:pt>
                <c:pt idx="7894">
                  <c:v>111.12</c:v>
                </c:pt>
                <c:pt idx="7895">
                  <c:v>111.14</c:v>
                </c:pt>
                <c:pt idx="7896">
                  <c:v>111.15</c:v>
                </c:pt>
                <c:pt idx="7897">
                  <c:v>111.16</c:v>
                </c:pt>
                <c:pt idx="7898">
                  <c:v>111.17</c:v>
                </c:pt>
                <c:pt idx="7899">
                  <c:v>111.17</c:v>
                </c:pt>
                <c:pt idx="7900">
                  <c:v>111.16</c:v>
                </c:pt>
                <c:pt idx="7901">
                  <c:v>111.15</c:v>
                </c:pt>
                <c:pt idx="7902">
                  <c:v>111.14</c:v>
                </c:pt>
                <c:pt idx="7903">
                  <c:v>111.11</c:v>
                </c:pt>
                <c:pt idx="7904">
                  <c:v>111.09</c:v>
                </c:pt>
                <c:pt idx="7905">
                  <c:v>111.06</c:v>
                </c:pt>
                <c:pt idx="7906">
                  <c:v>111.02</c:v>
                </c:pt>
                <c:pt idx="7907">
                  <c:v>110.98</c:v>
                </c:pt>
                <c:pt idx="7908">
                  <c:v>110.93</c:v>
                </c:pt>
                <c:pt idx="7909">
                  <c:v>110.89</c:v>
                </c:pt>
                <c:pt idx="7910">
                  <c:v>110.84</c:v>
                </c:pt>
                <c:pt idx="7911">
                  <c:v>110.79</c:v>
                </c:pt>
                <c:pt idx="7912">
                  <c:v>110.75</c:v>
                </c:pt>
                <c:pt idx="7913">
                  <c:v>110.71</c:v>
                </c:pt>
                <c:pt idx="7914">
                  <c:v>110.67</c:v>
                </c:pt>
                <c:pt idx="7915">
                  <c:v>110.63</c:v>
                </c:pt>
                <c:pt idx="7916">
                  <c:v>110.61</c:v>
                </c:pt>
                <c:pt idx="7917">
                  <c:v>110.6</c:v>
                </c:pt>
                <c:pt idx="7918">
                  <c:v>110.6</c:v>
                </c:pt>
                <c:pt idx="7919">
                  <c:v>110.6</c:v>
                </c:pt>
                <c:pt idx="7920">
                  <c:v>110.61</c:v>
                </c:pt>
                <c:pt idx="7921">
                  <c:v>110.62</c:v>
                </c:pt>
                <c:pt idx="7922">
                  <c:v>110.63</c:v>
                </c:pt>
                <c:pt idx="7923">
                  <c:v>110.64</c:v>
                </c:pt>
                <c:pt idx="7924">
                  <c:v>110.65</c:v>
                </c:pt>
                <c:pt idx="7925">
                  <c:v>110.66</c:v>
                </c:pt>
                <c:pt idx="7926">
                  <c:v>110.67</c:v>
                </c:pt>
                <c:pt idx="7927">
                  <c:v>110.68</c:v>
                </c:pt>
                <c:pt idx="7928">
                  <c:v>110.68</c:v>
                </c:pt>
                <c:pt idx="7929">
                  <c:v>110.69</c:v>
                </c:pt>
                <c:pt idx="7930">
                  <c:v>110.69</c:v>
                </c:pt>
                <c:pt idx="7931">
                  <c:v>110.69</c:v>
                </c:pt>
                <c:pt idx="7932">
                  <c:v>110.68</c:v>
                </c:pt>
                <c:pt idx="7933">
                  <c:v>110.67</c:v>
                </c:pt>
                <c:pt idx="7934">
                  <c:v>110.65</c:v>
                </c:pt>
                <c:pt idx="7935">
                  <c:v>110.63</c:v>
                </c:pt>
                <c:pt idx="7936">
                  <c:v>110.63</c:v>
                </c:pt>
                <c:pt idx="7937">
                  <c:v>110.63</c:v>
                </c:pt>
                <c:pt idx="7938">
                  <c:v>110.62</c:v>
                </c:pt>
                <c:pt idx="7939">
                  <c:v>110.62</c:v>
                </c:pt>
                <c:pt idx="7940">
                  <c:v>110.62</c:v>
                </c:pt>
                <c:pt idx="7941">
                  <c:v>110.62</c:v>
                </c:pt>
                <c:pt idx="7942">
                  <c:v>110.61</c:v>
                </c:pt>
                <c:pt idx="7943">
                  <c:v>110.61</c:v>
                </c:pt>
                <c:pt idx="7944">
                  <c:v>110.61</c:v>
                </c:pt>
                <c:pt idx="7945">
                  <c:v>110.61</c:v>
                </c:pt>
                <c:pt idx="7946">
                  <c:v>110.61</c:v>
                </c:pt>
                <c:pt idx="7947">
                  <c:v>110.61</c:v>
                </c:pt>
                <c:pt idx="7948">
                  <c:v>110.6</c:v>
                </c:pt>
                <c:pt idx="7949">
                  <c:v>110.63</c:v>
                </c:pt>
                <c:pt idx="7950">
                  <c:v>110.63</c:v>
                </c:pt>
                <c:pt idx="7951">
                  <c:v>110.64</c:v>
                </c:pt>
                <c:pt idx="7952">
                  <c:v>110.65</c:v>
                </c:pt>
                <c:pt idx="7953">
                  <c:v>110.67</c:v>
                </c:pt>
                <c:pt idx="7954">
                  <c:v>110.69</c:v>
                </c:pt>
                <c:pt idx="7955">
                  <c:v>110.71</c:v>
                </c:pt>
                <c:pt idx="7956">
                  <c:v>110.73</c:v>
                </c:pt>
                <c:pt idx="7957">
                  <c:v>110.75</c:v>
                </c:pt>
                <c:pt idx="7958">
                  <c:v>110.78</c:v>
                </c:pt>
                <c:pt idx="7959">
                  <c:v>110.79</c:v>
                </c:pt>
                <c:pt idx="7960">
                  <c:v>110.82</c:v>
                </c:pt>
                <c:pt idx="7961">
                  <c:v>110.86</c:v>
                </c:pt>
                <c:pt idx="7962">
                  <c:v>110.89</c:v>
                </c:pt>
                <c:pt idx="7963">
                  <c:v>110.92</c:v>
                </c:pt>
                <c:pt idx="7964">
                  <c:v>110.95</c:v>
                </c:pt>
                <c:pt idx="7965">
                  <c:v>110.97</c:v>
                </c:pt>
                <c:pt idx="7966">
                  <c:v>110.98</c:v>
                </c:pt>
                <c:pt idx="7967">
                  <c:v>110.99</c:v>
                </c:pt>
                <c:pt idx="7968">
                  <c:v>111</c:v>
                </c:pt>
                <c:pt idx="7969">
                  <c:v>111.01</c:v>
                </c:pt>
                <c:pt idx="7970">
                  <c:v>111.01</c:v>
                </c:pt>
                <c:pt idx="7971">
                  <c:v>111.02</c:v>
                </c:pt>
                <c:pt idx="7972">
                  <c:v>111.02</c:v>
                </c:pt>
                <c:pt idx="7973">
                  <c:v>111.02</c:v>
                </c:pt>
                <c:pt idx="7974">
                  <c:v>111.01</c:v>
                </c:pt>
                <c:pt idx="7975">
                  <c:v>110.99</c:v>
                </c:pt>
                <c:pt idx="7976">
                  <c:v>110.98</c:v>
                </c:pt>
                <c:pt idx="7977">
                  <c:v>110.95</c:v>
                </c:pt>
                <c:pt idx="7978">
                  <c:v>110.93</c:v>
                </c:pt>
                <c:pt idx="7979">
                  <c:v>110.91</c:v>
                </c:pt>
                <c:pt idx="7980">
                  <c:v>110.89</c:v>
                </c:pt>
                <c:pt idx="7981">
                  <c:v>110.87</c:v>
                </c:pt>
                <c:pt idx="7982">
                  <c:v>110.86</c:v>
                </c:pt>
                <c:pt idx="7983">
                  <c:v>110.84</c:v>
                </c:pt>
                <c:pt idx="7984">
                  <c:v>110.84</c:v>
                </c:pt>
                <c:pt idx="7985">
                  <c:v>110.83</c:v>
                </c:pt>
                <c:pt idx="7986">
                  <c:v>110.83</c:v>
                </c:pt>
                <c:pt idx="7987">
                  <c:v>110.84</c:v>
                </c:pt>
                <c:pt idx="7988">
                  <c:v>110.86</c:v>
                </c:pt>
                <c:pt idx="7989">
                  <c:v>110.87</c:v>
                </c:pt>
                <c:pt idx="7990">
                  <c:v>110.9</c:v>
                </c:pt>
                <c:pt idx="7991">
                  <c:v>110.92</c:v>
                </c:pt>
                <c:pt idx="7992">
                  <c:v>110.96</c:v>
                </c:pt>
                <c:pt idx="7993">
                  <c:v>111.01</c:v>
                </c:pt>
                <c:pt idx="7994">
                  <c:v>111.06</c:v>
                </c:pt>
                <c:pt idx="7995">
                  <c:v>111.11</c:v>
                </c:pt>
                <c:pt idx="7996">
                  <c:v>111.16</c:v>
                </c:pt>
                <c:pt idx="7997">
                  <c:v>111.23</c:v>
                </c:pt>
                <c:pt idx="7998">
                  <c:v>111.29</c:v>
                </c:pt>
                <c:pt idx="7999">
                  <c:v>111.36</c:v>
                </c:pt>
                <c:pt idx="8000">
                  <c:v>111.44</c:v>
                </c:pt>
                <c:pt idx="8001">
                  <c:v>111.53</c:v>
                </c:pt>
                <c:pt idx="8002">
                  <c:v>111.61</c:v>
                </c:pt>
                <c:pt idx="8003">
                  <c:v>111.71</c:v>
                </c:pt>
                <c:pt idx="8004">
                  <c:v>111.82</c:v>
                </c:pt>
                <c:pt idx="8005">
                  <c:v>111.94</c:v>
                </c:pt>
                <c:pt idx="8006">
                  <c:v>112.06</c:v>
                </c:pt>
                <c:pt idx="8007">
                  <c:v>112.2</c:v>
                </c:pt>
                <c:pt idx="8008">
                  <c:v>112.33</c:v>
                </c:pt>
                <c:pt idx="8009">
                  <c:v>112.49</c:v>
                </c:pt>
                <c:pt idx="8010">
                  <c:v>112.66</c:v>
                </c:pt>
                <c:pt idx="8011">
                  <c:v>112.82</c:v>
                </c:pt>
                <c:pt idx="8012">
                  <c:v>113</c:v>
                </c:pt>
                <c:pt idx="8013">
                  <c:v>113.19</c:v>
                </c:pt>
                <c:pt idx="8014">
                  <c:v>113.39</c:v>
                </c:pt>
                <c:pt idx="8015">
                  <c:v>113.6</c:v>
                </c:pt>
                <c:pt idx="8016">
                  <c:v>113.82</c:v>
                </c:pt>
                <c:pt idx="8017">
                  <c:v>114.02</c:v>
                </c:pt>
                <c:pt idx="8018">
                  <c:v>114.24</c:v>
                </c:pt>
                <c:pt idx="8019">
                  <c:v>114.45</c:v>
                </c:pt>
                <c:pt idx="8020">
                  <c:v>114.66</c:v>
                </c:pt>
                <c:pt idx="8021">
                  <c:v>114.87</c:v>
                </c:pt>
                <c:pt idx="8022">
                  <c:v>115.08</c:v>
                </c:pt>
                <c:pt idx="8023">
                  <c:v>115.26</c:v>
                </c:pt>
                <c:pt idx="8024">
                  <c:v>115.43</c:v>
                </c:pt>
                <c:pt idx="8025">
                  <c:v>115.57</c:v>
                </c:pt>
                <c:pt idx="8026">
                  <c:v>115.69</c:v>
                </c:pt>
                <c:pt idx="8027">
                  <c:v>115.82</c:v>
                </c:pt>
                <c:pt idx="8028">
                  <c:v>115.92</c:v>
                </c:pt>
                <c:pt idx="8029">
                  <c:v>116.01</c:v>
                </c:pt>
                <c:pt idx="8030">
                  <c:v>116.1</c:v>
                </c:pt>
                <c:pt idx="8031">
                  <c:v>116.18</c:v>
                </c:pt>
                <c:pt idx="8032">
                  <c:v>116.23</c:v>
                </c:pt>
                <c:pt idx="8033">
                  <c:v>116.29</c:v>
                </c:pt>
                <c:pt idx="8034">
                  <c:v>116.33</c:v>
                </c:pt>
                <c:pt idx="8035">
                  <c:v>116.37</c:v>
                </c:pt>
                <c:pt idx="8036">
                  <c:v>116.41</c:v>
                </c:pt>
                <c:pt idx="8037">
                  <c:v>116.45</c:v>
                </c:pt>
                <c:pt idx="8038">
                  <c:v>116.47</c:v>
                </c:pt>
                <c:pt idx="8039">
                  <c:v>116.5</c:v>
                </c:pt>
                <c:pt idx="8040">
                  <c:v>116.54</c:v>
                </c:pt>
                <c:pt idx="8041">
                  <c:v>116.56</c:v>
                </c:pt>
                <c:pt idx="8042">
                  <c:v>116.6</c:v>
                </c:pt>
                <c:pt idx="8043">
                  <c:v>116.64</c:v>
                </c:pt>
                <c:pt idx="8044">
                  <c:v>116.68</c:v>
                </c:pt>
                <c:pt idx="8045">
                  <c:v>116.73</c:v>
                </c:pt>
                <c:pt idx="8046">
                  <c:v>116.79</c:v>
                </c:pt>
                <c:pt idx="8047">
                  <c:v>116.85</c:v>
                </c:pt>
                <c:pt idx="8048">
                  <c:v>116.92</c:v>
                </c:pt>
                <c:pt idx="8049">
                  <c:v>117</c:v>
                </c:pt>
                <c:pt idx="8050">
                  <c:v>117.08</c:v>
                </c:pt>
                <c:pt idx="8051">
                  <c:v>117.14</c:v>
                </c:pt>
                <c:pt idx="8052">
                  <c:v>117.21</c:v>
                </c:pt>
                <c:pt idx="8053">
                  <c:v>117.26</c:v>
                </c:pt>
                <c:pt idx="8054">
                  <c:v>117.31</c:v>
                </c:pt>
                <c:pt idx="8055">
                  <c:v>117.37</c:v>
                </c:pt>
                <c:pt idx="8056">
                  <c:v>117.41</c:v>
                </c:pt>
                <c:pt idx="8057">
                  <c:v>117.45</c:v>
                </c:pt>
                <c:pt idx="8058">
                  <c:v>117.5</c:v>
                </c:pt>
                <c:pt idx="8059">
                  <c:v>117.56</c:v>
                </c:pt>
                <c:pt idx="8060">
                  <c:v>117.61</c:v>
                </c:pt>
                <c:pt idx="8061">
                  <c:v>117.67</c:v>
                </c:pt>
                <c:pt idx="8062">
                  <c:v>117.74</c:v>
                </c:pt>
                <c:pt idx="8063">
                  <c:v>117.81</c:v>
                </c:pt>
                <c:pt idx="8064">
                  <c:v>117.88</c:v>
                </c:pt>
                <c:pt idx="8065">
                  <c:v>117.94</c:v>
                </c:pt>
                <c:pt idx="8066">
                  <c:v>118.02</c:v>
                </c:pt>
                <c:pt idx="8067">
                  <c:v>118.08</c:v>
                </c:pt>
                <c:pt idx="8068">
                  <c:v>118.16</c:v>
                </c:pt>
                <c:pt idx="8069">
                  <c:v>118.23</c:v>
                </c:pt>
                <c:pt idx="8070">
                  <c:v>118.29</c:v>
                </c:pt>
                <c:pt idx="8071">
                  <c:v>118.36</c:v>
                </c:pt>
                <c:pt idx="8072">
                  <c:v>118.41</c:v>
                </c:pt>
                <c:pt idx="8073">
                  <c:v>118.46</c:v>
                </c:pt>
                <c:pt idx="8074">
                  <c:v>118.5</c:v>
                </c:pt>
                <c:pt idx="8075">
                  <c:v>118.54</c:v>
                </c:pt>
                <c:pt idx="8076">
                  <c:v>118.56</c:v>
                </c:pt>
                <c:pt idx="8077">
                  <c:v>118.58</c:v>
                </c:pt>
                <c:pt idx="8078">
                  <c:v>118.59</c:v>
                </c:pt>
                <c:pt idx="8079">
                  <c:v>118.59</c:v>
                </c:pt>
                <c:pt idx="8080">
                  <c:v>118.59</c:v>
                </c:pt>
                <c:pt idx="8081">
                  <c:v>118.57</c:v>
                </c:pt>
                <c:pt idx="8082">
                  <c:v>118.54</c:v>
                </c:pt>
                <c:pt idx="8083">
                  <c:v>118.5</c:v>
                </c:pt>
                <c:pt idx="8084">
                  <c:v>118.45</c:v>
                </c:pt>
                <c:pt idx="8085">
                  <c:v>118.4</c:v>
                </c:pt>
                <c:pt idx="8086">
                  <c:v>118.34</c:v>
                </c:pt>
                <c:pt idx="8087">
                  <c:v>118.27</c:v>
                </c:pt>
                <c:pt idx="8088">
                  <c:v>118.21</c:v>
                </c:pt>
                <c:pt idx="8089">
                  <c:v>118.15</c:v>
                </c:pt>
                <c:pt idx="8090">
                  <c:v>118.09</c:v>
                </c:pt>
                <c:pt idx="8091">
                  <c:v>118.03</c:v>
                </c:pt>
                <c:pt idx="8092">
                  <c:v>117.98</c:v>
                </c:pt>
                <c:pt idx="8093">
                  <c:v>117.93</c:v>
                </c:pt>
                <c:pt idx="8094">
                  <c:v>117.88</c:v>
                </c:pt>
                <c:pt idx="8095">
                  <c:v>117.84</c:v>
                </c:pt>
                <c:pt idx="8096">
                  <c:v>117.81</c:v>
                </c:pt>
                <c:pt idx="8097">
                  <c:v>117.78</c:v>
                </c:pt>
                <c:pt idx="8098">
                  <c:v>117.76</c:v>
                </c:pt>
                <c:pt idx="8099">
                  <c:v>117.74</c:v>
                </c:pt>
                <c:pt idx="8100">
                  <c:v>117.72</c:v>
                </c:pt>
                <c:pt idx="8101">
                  <c:v>117.71</c:v>
                </c:pt>
                <c:pt idx="8102">
                  <c:v>117.69</c:v>
                </c:pt>
                <c:pt idx="8103">
                  <c:v>117.68</c:v>
                </c:pt>
                <c:pt idx="8104">
                  <c:v>117.66</c:v>
                </c:pt>
                <c:pt idx="8105">
                  <c:v>117.64</c:v>
                </c:pt>
                <c:pt idx="8106">
                  <c:v>117.63</c:v>
                </c:pt>
                <c:pt idx="8107">
                  <c:v>117.61</c:v>
                </c:pt>
                <c:pt idx="8108">
                  <c:v>117.6</c:v>
                </c:pt>
                <c:pt idx="8109">
                  <c:v>117.59</c:v>
                </c:pt>
                <c:pt idx="8110">
                  <c:v>117.57</c:v>
                </c:pt>
                <c:pt idx="8111">
                  <c:v>117.56</c:v>
                </c:pt>
                <c:pt idx="8112">
                  <c:v>117.55</c:v>
                </c:pt>
                <c:pt idx="8113">
                  <c:v>117.53</c:v>
                </c:pt>
                <c:pt idx="8114">
                  <c:v>117.51</c:v>
                </c:pt>
                <c:pt idx="8115">
                  <c:v>117.48</c:v>
                </c:pt>
                <c:pt idx="8116">
                  <c:v>117.46</c:v>
                </c:pt>
                <c:pt idx="8117">
                  <c:v>117.43</c:v>
                </c:pt>
                <c:pt idx="8118">
                  <c:v>117.41</c:v>
                </c:pt>
                <c:pt idx="8119">
                  <c:v>117.38</c:v>
                </c:pt>
                <c:pt idx="8120">
                  <c:v>117.36</c:v>
                </c:pt>
                <c:pt idx="8121">
                  <c:v>117.34</c:v>
                </c:pt>
                <c:pt idx="8122">
                  <c:v>117.31</c:v>
                </c:pt>
                <c:pt idx="8123">
                  <c:v>117.29</c:v>
                </c:pt>
                <c:pt idx="8124">
                  <c:v>117.27</c:v>
                </c:pt>
                <c:pt idx="8125">
                  <c:v>117.25</c:v>
                </c:pt>
                <c:pt idx="8126">
                  <c:v>117.23</c:v>
                </c:pt>
                <c:pt idx="8127">
                  <c:v>117.22</c:v>
                </c:pt>
                <c:pt idx="8128">
                  <c:v>117.21</c:v>
                </c:pt>
                <c:pt idx="8129">
                  <c:v>117.2</c:v>
                </c:pt>
                <c:pt idx="8130">
                  <c:v>117.19</c:v>
                </c:pt>
                <c:pt idx="8131">
                  <c:v>117.18</c:v>
                </c:pt>
                <c:pt idx="8132">
                  <c:v>117.17</c:v>
                </c:pt>
                <c:pt idx="8133">
                  <c:v>117.16</c:v>
                </c:pt>
                <c:pt idx="8134">
                  <c:v>117.15</c:v>
                </c:pt>
                <c:pt idx="8135">
                  <c:v>117.13</c:v>
                </c:pt>
                <c:pt idx="8136">
                  <c:v>117.12</c:v>
                </c:pt>
                <c:pt idx="8137">
                  <c:v>117.09</c:v>
                </c:pt>
                <c:pt idx="8138">
                  <c:v>117.06</c:v>
                </c:pt>
                <c:pt idx="8139">
                  <c:v>117.04</c:v>
                </c:pt>
                <c:pt idx="8140">
                  <c:v>117.01</c:v>
                </c:pt>
                <c:pt idx="8141">
                  <c:v>116.99</c:v>
                </c:pt>
                <c:pt idx="8142">
                  <c:v>116.96</c:v>
                </c:pt>
                <c:pt idx="8143">
                  <c:v>116.94</c:v>
                </c:pt>
                <c:pt idx="8144">
                  <c:v>116.91</c:v>
                </c:pt>
                <c:pt idx="8145">
                  <c:v>116.89</c:v>
                </c:pt>
                <c:pt idx="8146">
                  <c:v>116.87</c:v>
                </c:pt>
                <c:pt idx="8147">
                  <c:v>116.85</c:v>
                </c:pt>
                <c:pt idx="8148">
                  <c:v>116.83</c:v>
                </c:pt>
                <c:pt idx="8149">
                  <c:v>116.8</c:v>
                </c:pt>
                <c:pt idx="8150">
                  <c:v>116.78</c:v>
                </c:pt>
                <c:pt idx="8151">
                  <c:v>116.76</c:v>
                </c:pt>
                <c:pt idx="8152">
                  <c:v>116.73</c:v>
                </c:pt>
                <c:pt idx="8153">
                  <c:v>116.7</c:v>
                </c:pt>
                <c:pt idx="8154">
                  <c:v>116.66</c:v>
                </c:pt>
                <c:pt idx="8155">
                  <c:v>116.62</c:v>
                </c:pt>
                <c:pt idx="8156">
                  <c:v>116.58</c:v>
                </c:pt>
                <c:pt idx="8157">
                  <c:v>116.53</c:v>
                </c:pt>
                <c:pt idx="8158">
                  <c:v>116.49</c:v>
                </c:pt>
                <c:pt idx="8159">
                  <c:v>116.46</c:v>
                </c:pt>
                <c:pt idx="8160">
                  <c:v>116.44</c:v>
                </c:pt>
                <c:pt idx="8161">
                  <c:v>116.42</c:v>
                </c:pt>
                <c:pt idx="8162">
                  <c:v>116.4</c:v>
                </c:pt>
                <c:pt idx="8163">
                  <c:v>116.37</c:v>
                </c:pt>
                <c:pt idx="8164">
                  <c:v>116.36</c:v>
                </c:pt>
                <c:pt idx="8165">
                  <c:v>116.34</c:v>
                </c:pt>
                <c:pt idx="8166">
                  <c:v>116.33</c:v>
                </c:pt>
                <c:pt idx="8167">
                  <c:v>116.31</c:v>
                </c:pt>
                <c:pt idx="8168">
                  <c:v>116.31</c:v>
                </c:pt>
                <c:pt idx="8169">
                  <c:v>116.3</c:v>
                </c:pt>
                <c:pt idx="8170">
                  <c:v>116.29</c:v>
                </c:pt>
                <c:pt idx="8171">
                  <c:v>116.28</c:v>
                </c:pt>
                <c:pt idx="8172">
                  <c:v>116.28</c:v>
                </c:pt>
                <c:pt idx="8173">
                  <c:v>116.27</c:v>
                </c:pt>
                <c:pt idx="8174">
                  <c:v>116.27</c:v>
                </c:pt>
                <c:pt idx="8175">
                  <c:v>116.28</c:v>
                </c:pt>
                <c:pt idx="8176">
                  <c:v>116.27</c:v>
                </c:pt>
                <c:pt idx="8177">
                  <c:v>116.27</c:v>
                </c:pt>
                <c:pt idx="8178">
                  <c:v>116.26</c:v>
                </c:pt>
                <c:pt idx="8179">
                  <c:v>116.25</c:v>
                </c:pt>
                <c:pt idx="8180">
                  <c:v>116.23</c:v>
                </c:pt>
                <c:pt idx="8181">
                  <c:v>116.22</c:v>
                </c:pt>
                <c:pt idx="8182">
                  <c:v>116.2</c:v>
                </c:pt>
                <c:pt idx="8183">
                  <c:v>116.18</c:v>
                </c:pt>
                <c:pt idx="8184">
                  <c:v>116.16</c:v>
                </c:pt>
                <c:pt idx="8185">
                  <c:v>116.14</c:v>
                </c:pt>
                <c:pt idx="8186">
                  <c:v>116.12</c:v>
                </c:pt>
                <c:pt idx="8187">
                  <c:v>116.1</c:v>
                </c:pt>
                <c:pt idx="8188">
                  <c:v>116.08</c:v>
                </c:pt>
                <c:pt idx="8189">
                  <c:v>116.06</c:v>
                </c:pt>
                <c:pt idx="8190">
                  <c:v>116.05</c:v>
                </c:pt>
                <c:pt idx="8191">
                  <c:v>116.04</c:v>
                </c:pt>
                <c:pt idx="8192">
                  <c:v>116.03</c:v>
                </c:pt>
                <c:pt idx="8193">
                  <c:v>116.03</c:v>
                </c:pt>
                <c:pt idx="8194">
                  <c:v>116.02</c:v>
                </c:pt>
                <c:pt idx="8195">
                  <c:v>116.02</c:v>
                </c:pt>
                <c:pt idx="8196">
                  <c:v>116.01</c:v>
                </c:pt>
                <c:pt idx="8197">
                  <c:v>116</c:v>
                </c:pt>
                <c:pt idx="8198">
                  <c:v>115.99</c:v>
                </c:pt>
                <c:pt idx="8199">
                  <c:v>115.97</c:v>
                </c:pt>
                <c:pt idx="8200">
                  <c:v>115.94</c:v>
                </c:pt>
                <c:pt idx="8201">
                  <c:v>115.92</c:v>
                </c:pt>
                <c:pt idx="8202">
                  <c:v>115.89</c:v>
                </c:pt>
                <c:pt idx="8203">
                  <c:v>115.85</c:v>
                </c:pt>
                <c:pt idx="8204">
                  <c:v>115.8</c:v>
                </c:pt>
                <c:pt idx="8205">
                  <c:v>115.75</c:v>
                </c:pt>
                <c:pt idx="8206">
                  <c:v>115.71</c:v>
                </c:pt>
                <c:pt idx="8207">
                  <c:v>115.66</c:v>
                </c:pt>
                <c:pt idx="8208">
                  <c:v>115.61</c:v>
                </c:pt>
                <c:pt idx="8209">
                  <c:v>115.56</c:v>
                </c:pt>
                <c:pt idx="8210">
                  <c:v>115.52</c:v>
                </c:pt>
                <c:pt idx="8211">
                  <c:v>115.47</c:v>
                </c:pt>
                <c:pt idx="8212">
                  <c:v>115.41</c:v>
                </c:pt>
                <c:pt idx="8213">
                  <c:v>115.36</c:v>
                </c:pt>
                <c:pt idx="8214">
                  <c:v>115.33</c:v>
                </c:pt>
                <c:pt idx="8215">
                  <c:v>115.29</c:v>
                </c:pt>
                <c:pt idx="8216">
                  <c:v>115.25</c:v>
                </c:pt>
                <c:pt idx="8217">
                  <c:v>115.19</c:v>
                </c:pt>
                <c:pt idx="8218">
                  <c:v>115.15</c:v>
                </c:pt>
                <c:pt idx="8219">
                  <c:v>115.12</c:v>
                </c:pt>
                <c:pt idx="8220">
                  <c:v>115.09</c:v>
                </c:pt>
                <c:pt idx="8221">
                  <c:v>115.07</c:v>
                </c:pt>
                <c:pt idx="8222">
                  <c:v>115.04</c:v>
                </c:pt>
                <c:pt idx="8223">
                  <c:v>115.03</c:v>
                </c:pt>
                <c:pt idx="8224">
                  <c:v>115.01</c:v>
                </c:pt>
                <c:pt idx="8225">
                  <c:v>115</c:v>
                </c:pt>
                <c:pt idx="8226">
                  <c:v>114.98</c:v>
                </c:pt>
                <c:pt idx="8227">
                  <c:v>114.97</c:v>
                </c:pt>
                <c:pt idx="8228">
                  <c:v>114.95</c:v>
                </c:pt>
                <c:pt idx="8229">
                  <c:v>114.94</c:v>
                </c:pt>
                <c:pt idx="8230">
                  <c:v>114.93</c:v>
                </c:pt>
                <c:pt idx="8231">
                  <c:v>114.91</c:v>
                </c:pt>
                <c:pt idx="8232">
                  <c:v>114.9</c:v>
                </c:pt>
                <c:pt idx="8233">
                  <c:v>114.89</c:v>
                </c:pt>
                <c:pt idx="8234">
                  <c:v>114.88</c:v>
                </c:pt>
                <c:pt idx="8235">
                  <c:v>114.87</c:v>
                </c:pt>
                <c:pt idx="8236">
                  <c:v>114.87</c:v>
                </c:pt>
                <c:pt idx="8237">
                  <c:v>114.87</c:v>
                </c:pt>
                <c:pt idx="8238">
                  <c:v>114.87</c:v>
                </c:pt>
                <c:pt idx="8239">
                  <c:v>114.87</c:v>
                </c:pt>
                <c:pt idx="8240">
                  <c:v>114.87</c:v>
                </c:pt>
                <c:pt idx="8241">
                  <c:v>114.87</c:v>
                </c:pt>
                <c:pt idx="8242">
                  <c:v>114.86</c:v>
                </c:pt>
                <c:pt idx="8243">
                  <c:v>114.86</c:v>
                </c:pt>
                <c:pt idx="8244">
                  <c:v>114.87</c:v>
                </c:pt>
                <c:pt idx="8245">
                  <c:v>114.86</c:v>
                </c:pt>
                <c:pt idx="8246">
                  <c:v>114.86</c:v>
                </c:pt>
                <c:pt idx="8247">
                  <c:v>114.87</c:v>
                </c:pt>
                <c:pt idx="8248">
                  <c:v>114.87</c:v>
                </c:pt>
                <c:pt idx="8249">
                  <c:v>114.88</c:v>
                </c:pt>
                <c:pt idx="8250">
                  <c:v>114.87</c:v>
                </c:pt>
                <c:pt idx="8251">
                  <c:v>114.88</c:v>
                </c:pt>
                <c:pt idx="8252">
                  <c:v>114.88</c:v>
                </c:pt>
                <c:pt idx="8253">
                  <c:v>114.89</c:v>
                </c:pt>
                <c:pt idx="8254">
                  <c:v>114.91</c:v>
                </c:pt>
                <c:pt idx="8255">
                  <c:v>114.93</c:v>
                </c:pt>
                <c:pt idx="8256">
                  <c:v>114.96</c:v>
                </c:pt>
                <c:pt idx="8257">
                  <c:v>114.97</c:v>
                </c:pt>
                <c:pt idx="8258">
                  <c:v>114.98</c:v>
                </c:pt>
                <c:pt idx="8259">
                  <c:v>114.97</c:v>
                </c:pt>
                <c:pt idx="8260">
                  <c:v>114.96</c:v>
                </c:pt>
                <c:pt idx="8261">
                  <c:v>114.94</c:v>
                </c:pt>
                <c:pt idx="8262">
                  <c:v>114.91</c:v>
                </c:pt>
                <c:pt idx="8263">
                  <c:v>114.87</c:v>
                </c:pt>
                <c:pt idx="8264">
                  <c:v>114.83</c:v>
                </c:pt>
                <c:pt idx="8265">
                  <c:v>114.79</c:v>
                </c:pt>
                <c:pt idx="8266">
                  <c:v>114.76</c:v>
                </c:pt>
                <c:pt idx="8267">
                  <c:v>114.72</c:v>
                </c:pt>
                <c:pt idx="8268">
                  <c:v>114.69</c:v>
                </c:pt>
                <c:pt idx="8269">
                  <c:v>114.66</c:v>
                </c:pt>
                <c:pt idx="8270">
                  <c:v>114.64</c:v>
                </c:pt>
                <c:pt idx="8271">
                  <c:v>114.62</c:v>
                </c:pt>
                <c:pt idx="8272">
                  <c:v>114.61</c:v>
                </c:pt>
                <c:pt idx="8273">
                  <c:v>114.58</c:v>
                </c:pt>
                <c:pt idx="8274">
                  <c:v>114.54</c:v>
                </c:pt>
                <c:pt idx="8275">
                  <c:v>114.52</c:v>
                </c:pt>
                <c:pt idx="8276">
                  <c:v>114.5</c:v>
                </c:pt>
                <c:pt idx="8277">
                  <c:v>114.47</c:v>
                </c:pt>
                <c:pt idx="8278">
                  <c:v>114.45</c:v>
                </c:pt>
                <c:pt idx="8279">
                  <c:v>114.43</c:v>
                </c:pt>
                <c:pt idx="8280">
                  <c:v>114.41</c:v>
                </c:pt>
                <c:pt idx="8281">
                  <c:v>114.41</c:v>
                </c:pt>
                <c:pt idx="8282">
                  <c:v>114.42</c:v>
                </c:pt>
                <c:pt idx="8283">
                  <c:v>114.44</c:v>
                </c:pt>
                <c:pt idx="8284">
                  <c:v>114.47</c:v>
                </c:pt>
                <c:pt idx="8285">
                  <c:v>114.51</c:v>
                </c:pt>
                <c:pt idx="8286">
                  <c:v>114.55</c:v>
                </c:pt>
                <c:pt idx="8287">
                  <c:v>114.58</c:v>
                </c:pt>
                <c:pt idx="8288">
                  <c:v>114.63</c:v>
                </c:pt>
                <c:pt idx="8289">
                  <c:v>114.69</c:v>
                </c:pt>
                <c:pt idx="8290">
                  <c:v>114.76</c:v>
                </c:pt>
                <c:pt idx="8291">
                  <c:v>114.85</c:v>
                </c:pt>
                <c:pt idx="8292">
                  <c:v>114.93</c:v>
                </c:pt>
                <c:pt idx="8293">
                  <c:v>115.01</c:v>
                </c:pt>
                <c:pt idx="8294">
                  <c:v>115.1</c:v>
                </c:pt>
                <c:pt idx="8295">
                  <c:v>115.18</c:v>
                </c:pt>
                <c:pt idx="8296">
                  <c:v>115.25</c:v>
                </c:pt>
                <c:pt idx="8297">
                  <c:v>115.34</c:v>
                </c:pt>
                <c:pt idx="8298">
                  <c:v>115.43</c:v>
                </c:pt>
                <c:pt idx="8299">
                  <c:v>115.51</c:v>
                </c:pt>
                <c:pt idx="8300">
                  <c:v>115.58</c:v>
                </c:pt>
                <c:pt idx="8301">
                  <c:v>115.67</c:v>
                </c:pt>
                <c:pt idx="8302">
                  <c:v>115.74</c:v>
                </c:pt>
                <c:pt idx="8303">
                  <c:v>115.81</c:v>
                </c:pt>
                <c:pt idx="8304">
                  <c:v>115.86</c:v>
                </c:pt>
                <c:pt idx="8305">
                  <c:v>115.92</c:v>
                </c:pt>
                <c:pt idx="8306">
                  <c:v>115.97</c:v>
                </c:pt>
                <c:pt idx="8307">
                  <c:v>116.02</c:v>
                </c:pt>
                <c:pt idx="8308">
                  <c:v>116.05</c:v>
                </c:pt>
                <c:pt idx="8309">
                  <c:v>116.08</c:v>
                </c:pt>
                <c:pt idx="8310">
                  <c:v>116.11</c:v>
                </c:pt>
                <c:pt idx="8311">
                  <c:v>116.12</c:v>
                </c:pt>
                <c:pt idx="8312">
                  <c:v>116.15</c:v>
                </c:pt>
                <c:pt idx="8313">
                  <c:v>116.16</c:v>
                </c:pt>
                <c:pt idx="8314">
                  <c:v>116.17</c:v>
                </c:pt>
                <c:pt idx="8315">
                  <c:v>116.17</c:v>
                </c:pt>
                <c:pt idx="8316">
                  <c:v>116.19</c:v>
                </c:pt>
                <c:pt idx="8317">
                  <c:v>116.21</c:v>
                </c:pt>
                <c:pt idx="8318">
                  <c:v>116.22</c:v>
                </c:pt>
                <c:pt idx="8319">
                  <c:v>116.24</c:v>
                </c:pt>
                <c:pt idx="8320">
                  <c:v>116.25</c:v>
                </c:pt>
                <c:pt idx="8321">
                  <c:v>116.27</c:v>
                </c:pt>
                <c:pt idx="8322">
                  <c:v>116.28</c:v>
                </c:pt>
                <c:pt idx="8323">
                  <c:v>116.29</c:v>
                </c:pt>
                <c:pt idx="8324">
                  <c:v>116.3</c:v>
                </c:pt>
                <c:pt idx="8325">
                  <c:v>116.31</c:v>
                </c:pt>
                <c:pt idx="8326">
                  <c:v>116.31</c:v>
                </c:pt>
                <c:pt idx="8327">
                  <c:v>116.31</c:v>
                </c:pt>
                <c:pt idx="8328">
                  <c:v>116.31</c:v>
                </c:pt>
                <c:pt idx="8329">
                  <c:v>116.31</c:v>
                </c:pt>
                <c:pt idx="8330">
                  <c:v>116.31</c:v>
                </c:pt>
                <c:pt idx="8331">
                  <c:v>116.32</c:v>
                </c:pt>
                <c:pt idx="8332">
                  <c:v>116.34</c:v>
                </c:pt>
                <c:pt idx="8333">
                  <c:v>116.36</c:v>
                </c:pt>
                <c:pt idx="8334">
                  <c:v>116.38</c:v>
                </c:pt>
                <c:pt idx="8335">
                  <c:v>116.42</c:v>
                </c:pt>
                <c:pt idx="8336">
                  <c:v>116.45</c:v>
                </c:pt>
                <c:pt idx="8337">
                  <c:v>116.48</c:v>
                </c:pt>
                <c:pt idx="8338">
                  <c:v>116.52</c:v>
                </c:pt>
                <c:pt idx="8339">
                  <c:v>116.55</c:v>
                </c:pt>
                <c:pt idx="8340">
                  <c:v>116.58</c:v>
                </c:pt>
                <c:pt idx="8341">
                  <c:v>116.62</c:v>
                </c:pt>
                <c:pt idx="8342">
                  <c:v>116.66</c:v>
                </c:pt>
                <c:pt idx="8343">
                  <c:v>116.69</c:v>
                </c:pt>
                <c:pt idx="8344">
                  <c:v>116.71</c:v>
                </c:pt>
                <c:pt idx="8345">
                  <c:v>116.74</c:v>
                </c:pt>
                <c:pt idx="8346">
                  <c:v>116.76</c:v>
                </c:pt>
                <c:pt idx="8347">
                  <c:v>116.78</c:v>
                </c:pt>
                <c:pt idx="8348">
                  <c:v>116.8</c:v>
                </c:pt>
                <c:pt idx="8349">
                  <c:v>116.81</c:v>
                </c:pt>
                <c:pt idx="8350">
                  <c:v>116.82</c:v>
                </c:pt>
                <c:pt idx="8351">
                  <c:v>116.84</c:v>
                </c:pt>
                <c:pt idx="8352">
                  <c:v>116.85</c:v>
                </c:pt>
                <c:pt idx="8353">
                  <c:v>116.87</c:v>
                </c:pt>
                <c:pt idx="8354">
                  <c:v>116.89</c:v>
                </c:pt>
                <c:pt idx="8355">
                  <c:v>116.91</c:v>
                </c:pt>
                <c:pt idx="8356">
                  <c:v>116.92</c:v>
                </c:pt>
                <c:pt idx="8357">
                  <c:v>116.93</c:v>
                </c:pt>
                <c:pt idx="8358">
                  <c:v>116.94</c:v>
                </c:pt>
                <c:pt idx="8359">
                  <c:v>116.95</c:v>
                </c:pt>
                <c:pt idx="8360">
                  <c:v>116.96</c:v>
                </c:pt>
                <c:pt idx="8361">
                  <c:v>116.97</c:v>
                </c:pt>
                <c:pt idx="8362">
                  <c:v>116.99</c:v>
                </c:pt>
                <c:pt idx="8363">
                  <c:v>117</c:v>
                </c:pt>
                <c:pt idx="8364">
                  <c:v>117.01</c:v>
                </c:pt>
                <c:pt idx="8365">
                  <c:v>117.03</c:v>
                </c:pt>
                <c:pt idx="8366">
                  <c:v>117.05</c:v>
                </c:pt>
                <c:pt idx="8367">
                  <c:v>117.06</c:v>
                </c:pt>
                <c:pt idx="8368">
                  <c:v>117.08</c:v>
                </c:pt>
                <c:pt idx="8369">
                  <c:v>117.11</c:v>
                </c:pt>
                <c:pt idx="8370">
                  <c:v>117.14</c:v>
                </c:pt>
                <c:pt idx="8371">
                  <c:v>117.17</c:v>
                </c:pt>
                <c:pt idx="8372">
                  <c:v>117.2</c:v>
                </c:pt>
                <c:pt idx="8373">
                  <c:v>117.22</c:v>
                </c:pt>
                <c:pt idx="8374">
                  <c:v>117.25</c:v>
                </c:pt>
                <c:pt idx="8375">
                  <c:v>117.29</c:v>
                </c:pt>
                <c:pt idx="8376">
                  <c:v>117.32</c:v>
                </c:pt>
                <c:pt idx="8377">
                  <c:v>117.34</c:v>
                </c:pt>
                <c:pt idx="8378">
                  <c:v>117.37</c:v>
                </c:pt>
                <c:pt idx="8379">
                  <c:v>117.4</c:v>
                </c:pt>
                <c:pt idx="8380">
                  <c:v>117.42</c:v>
                </c:pt>
                <c:pt idx="8381">
                  <c:v>117.44</c:v>
                </c:pt>
                <c:pt idx="8382">
                  <c:v>117.46</c:v>
                </c:pt>
                <c:pt idx="8383">
                  <c:v>117.47</c:v>
                </c:pt>
                <c:pt idx="8384">
                  <c:v>117.48</c:v>
                </c:pt>
                <c:pt idx="8385">
                  <c:v>117.48</c:v>
                </c:pt>
                <c:pt idx="8386">
                  <c:v>117.47</c:v>
                </c:pt>
                <c:pt idx="8387">
                  <c:v>117.47</c:v>
                </c:pt>
                <c:pt idx="8388">
                  <c:v>117.46</c:v>
                </c:pt>
                <c:pt idx="8389">
                  <c:v>117.45</c:v>
                </c:pt>
                <c:pt idx="8390">
                  <c:v>117.41</c:v>
                </c:pt>
                <c:pt idx="8391">
                  <c:v>117.38</c:v>
                </c:pt>
                <c:pt idx="8392">
                  <c:v>117.36</c:v>
                </c:pt>
                <c:pt idx="8393">
                  <c:v>117.33</c:v>
                </c:pt>
                <c:pt idx="8394">
                  <c:v>117.31</c:v>
                </c:pt>
                <c:pt idx="8395">
                  <c:v>117.29</c:v>
                </c:pt>
                <c:pt idx="8396">
                  <c:v>117.27</c:v>
                </c:pt>
                <c:pt idx="8397">
                  <c:v>117.25</c:v>
                </c:pt>
                <c:pt idx="8398">
                  <c:v>117.23</c:v>
                </c:pt>
                <c:pt idx="8399">
                  <c:v>117.21</c:v>
                </c:pt>
                <c:pt idx="8400">
                  <c:v>117.19</c:v>
                </c:pt>
                <c:pt idx="8401">
                  <c:v>117.17</c:v>
                </c:pt>
                <c:pt idx="8402">
                  <c:v>117.15</c:v>
                </c:pt>
                <c:pt idx="8403">
                  <c:v>117.14</c:v>
                </c:pt>
                <c:pt idx="8404">
                  <c:v>117.13</c:v>
                </c:pt>
                <c:pt idx="8405">
                  <c:v>117.13</c:v>
                </c:pt>
                <c:pt idx="8406">
                  <c:v>117.14</c:v>
                </c:pt>
                <c:pt idx="8407">
                  <c:v>117.15</c:v>
                </c:pt>
                <c:pt idx="8408">
                  <c:v>117.17</c:v>
                </c:pt>
                <c:pt idx="8409">
                  <c:v>117.19</c:v>
                </c:pt>
                <c:pt idx="8410">
                  <c:v>117.21</c:v>
                </c:pt>
                <c:pt idx="8411">
                  <c:v>117.23</c:v>
                </c:pt>
                <c:pt idx="8412">
                  <c:v>117.25</c:v>
                </c:pt>
                <c:pt idx="8413">
                  <c:v>117.26</c:v>
                </c:pt>
                <c:pt idx="8414">
                  <c:v>117.28</c:v>
                </c:pt>
                <c:pt idx="8415">
                  <c:v>117.3</c:v>
                </c:pt>
                <c:pt idx="8416">
                  <c:v>117.32</c:v>
                </c:pt>
                <c:pt idx="8417">
                  <c:v>117.34</c:v>
                </c:pt>
                <c:pt idx="8418">
                  <c:v>117.35</c:v>
                </c:pt>
                <c:pt idx="8419">
                  <c:v>117.36</c:v>
                </c:pt>
                <c:pt idx="8420">
                  <c:v>117.37</c:v>
                </c:pt>
                <c:pt idx="8421">
                  <c:v>117.38</c:v>
                </c:pt>
                <c:pt idx="8422">
                  <c:v>117.39</c:v>
                </c:pt>
                <c:pt idx="8423">
                  <c:v>117.38</c:v>
                </c:pt>
                <c:pt idx="8424">
                  <c:v>117.37</c:v>
                </c:pt>
                <c:pt idx="8425">
                  <c:v>117.37</c:v>
                </c:pt>
                <c:pt idx="8426">
                  <c:v>117.36</c:v>
                </c:pt>
                <c:pt idx="8427">
                  <c:v>117.35</c:v>
                </c:pt>
                <c:pt idx="8428">
                  <c:v>117.34</c:v>
                </c:pt>
                <c:pt idx="8429">
                  <c:v>117.32</c:v>
                </c:pt>
                <c:pt idx="8430">
                  <c:v>117.3</c:v>
                </c:pt>
                <c:pt idx="8431">
                  <c:v>117.29</c:v>
                </c:pt>
                <c:pt idx="8432">
                  <c:v>117.27</c:v>
                </c:pt>
                <c:pt idx="8433">
                  <c:v>117.26</c:v>
                </c:pt>
                <c:pt idx="8434">
                  <c:v>117.26</c:v>
                </c:pt>
                <c:pt idx="8435">
                  <c:v>117.26</c:v>
                </c:pt>
                <c:pt idx="8436">
                  <c:v>117.26</c:v>
                </c:pt>
                <c:pt idx="8437">
                  <c:v>117.28</c:v>
                </c:pt>
                <c:pt idx="8438">
                  <c:v>117.29</c:v>
                </c:pt>
                <c:pt idx="8439">
                  <c:v>117.3</c:v>
                </c:pt>
                <c:pt idx="8440">
                  <c:v>117.31</c:v>
                </c:pt>
                <c:pt idx="8441">
                  <c:v>117.33</c:v>
                </c:pt>
                <c:pt idx="8442">
                  <c:v>117.34</c:v>
                </c:pt>
                <c:pt idx="8443">
                  <c:v>117.35</c:v>
                </c:pt>
                <c:pt idx="8444">
                  <c:v>117.37</c:v>
                </c:pt>
                <c:pt idx="8445">
                  <c:v>117.38</c:v>
                </c:pt>
                <c:pt idx="8446">
                  <c:v>117.4</c:v>
                </c:pt>
                <c:pt idx="8447">
                  <c:v>117.41</c:v>
                </c:pt>
                <c:pt idx="8448">
                  <c:v>117.42</c:v>
                </c:pt>
                <c:pt idx="8449">
                  <c:v>117.42</c:v>
                </c:pt>
                <c:pt idx="8450">
                  <c:v>117.42</c:v>
                </c:pt>
                <c:pt idx="8451">
                  <c:v>117.42</c:v>
                </c:pt>
                <c:pt idx="8452">
                  <c:v>117.43</c:v>
                </c:pt>
                <c:pt idx="8453">
                  <c:v>117.43</c:v>
                </c:pt>
                <c:pt idx="8454">
                  <c:v>117.43</c:v>
                </c:pt>
                <c:pt idx="8455">
                  <c:v>117.43</c:v>
                </c:pt>
                <c:pt idx="8456">
                  <c:v>117.43</c:v>
                </c:pt>
                <c:pt idx="8457">
                  <c:v>117.43</c:v>
                </c:pt>
                <c:pt idx="8458">
                  <c:v>117.44</c:v>
                </c:pt>
                <c:pt idx="8459">
                  <c:v>117.45</c:v>
                </c:pt>
                <c:pt idx="8460">
                  <c:v>117.46</c:v>
                </c:pt>
                <c:pt idx="8461">
                  <c:v>117.47</c:v>
                </c:pt>
                <c:pt idx="8462">
                  <c:v>117.49</c:v>
                </c:pt>
                <c:pt idx="8463">
                  <c:v>117.51</c:v>
                </c:pt>
                <c:pt idx="8464">
                  <c:v>117.53</c:v>
                </c:pt>
                <c:pt idx="8465">
                  <c:v>117.56</c:v>
                </c:pt>
                <c:pt idx="8466">
                  <c:v>117.59</c:v>
                </c:pt>
                <c:pt idx="8467">
                  <c:v>117.63</c:v>
                </c:pt>
                <c:pt idx="8468">
                  <c:v>117.67</c:v>
                </c:pt>
                <c:pt idx="8469">
                  <c:v>117.7</c:v>
                </c:pt>
                <c:pt idx="8470">
                  <c:v>117.74</c:v>
                </c:pt>
                <c:pt idx="8471">
                  <c:v>117.78</c:v>
                </c:pt>
                <c:pt idx="8472">
                  <c:v>117.81</c:v>
                </c:pt>
                <c:pt idx="8473">
                  <c:v>117.85</c:v>
                </c:pt>
                <c:pt idx="8474">
                  <c:v>117.9</c:v>
                </c:pt>
                <c:pt idx="8475">
                  <c:v>117.94</c:v>
                </c:pt>
                <c:pt idx="8476">
                  <c:v>117.98</c:v>
                </c:pt>
                <c:pt idx="8477">
                  <c:v>118.03</c:v>
                </c:pt>
                <c:pt idx="8478">
                  <c:v>118.06</c:v>
                </c:pt>
                <c:pt idx="8479">
                  <c:v>118.08</c:v>
                </c:pt>
                <c:pt idx="8480">
                  <c:v>118.11</c:v>
                </c:pt>
                <c:pt idx="8481">
                  <c:v>118.14</c:v>
                </c:pt>
                <c:pt idx="8482">
                  <c:v>118.16</c:v>
                </c:pt>
                <c:pt idx="8483">
                  <c:v>118.18</c:v>
                </c:pt>
                <c:pt idx="8484">
                  <c:v>118.2</c:v>
                </c:pt>
                <c:pt idx="8485">
                  <c:v>118.22</c:v>
                </c:pt>
                <c:pt idx="8486">
                  <c:v>118.23</c:v>
                </c:pt>
                <c:pt idx="8487">
                  <c:v>118.24</c:v>
                </c:pt>
                <c:pt idx="8488">
                  <c:v>118.25</c:v>
                </c:pt>
                <c:pt idx="8489">
                  <c:v>118.26</c:v>
                </c:pt>
                <c:pt idx="8490">
                  <c:v>118.28</c:v>
                </c:pt>
                <c:pt idx="8491">
                  <c:v>118.29</c:v>
                </c:pt>
                <c:pt idx="8492">
                  <c:v>118.31</c:v>
                </c:pt>
                <c:pt idx="8493">
                  <c:v>118.32</c:v>
                </c:pt>
                <c:pt idx="8494">
                  <c:v>118.33</c:v>
                </c:pt>
                <c:pt idx="8495">
                  <c:v>118.34</c:v>
                </c:pt>
                <c:pt idx="8496">
                  <c:v>118.34</c:v>
                </c:pt>
                <c:pt idx="8497">
                  <c:v>118.34</c:v>
                </c:pt>
                <c:pt idx="8498">
                  <c:v>118.33</c:v>
                </c:pt>
                <c:pt idx="8499">
                  <c:v>118.33</c:v>
                </c:pt>
                <c:pt idx="8500">
                  <c:v>118.32</c:v>
                </c:pt>
                <c:pt idx="8501">
                  <c:v>118.3</c:v>
                </c:pt>
                <c:pt idx="8502">
                  <c:v>118.28</c:v>
                </c:pt>
                <c:pt idx="8503">
                  <c:v>118.25</c:v>
                </c:pt>
                <c:pt idx="8504">
                  <c:v>118.21</c:v>
                </c:pt>
                <c:pt idx="8505">
                  <c:v>118.17</c:v>
                </c:pt>
                <c:pt idx="8506">
                  <c:v>118.11</c:v>
                </c:pt>
                <c:pt idx="8507">
                  <c:v>118.04</c:v>
                </c:pt>
                <c:pt idx="8508">
                  <c:v>117.96</c:v>
                </c:pt>
                <c:pt idx="8509">
                  <c:v>117.86</c:v>
                </c:pt>
                <c:pt idx="8510">
                  <c:v>117.75</c:v>
                </c:pt>
                <c:pt idx="8511">
                  <c:v>117.63</c:v>
                </c:pt>
                <c:pt idx="8512">
                  <c:v>117.5</c:v>
                </c:pt>
                <c:pt idx="8513">
                  <c:v>117.37</c:v>
                </c:pt>
                <c:pt idx="8514">
                  <c:v>117.23</c:v>
                </c:pt>
                <c:pt idx="8515">
                  <c:v>117.07</c:v>
                </c:pt>
                <c:pt idx="8516">
                  <c:v>116.9</c:v>
                </c:pt>
                <c:pt idx="8517">
                  <c:v>116.73</c:v>
                </c:pt>
                <c:pt idx="8518">
                  <c:v>116.55</c:v>
                </c:pt>
                <c:pt idx="8519">
                  <c:v>116.37</c:v>
                </c:pt>
                <c:pt idx="8520">
                  <c:v>116.17</c:v>
                </c:pt>
                <c:pt idx="8521">
                  <c:v>115.97</c:v>
                </c:pt>
                <c:pt idx="8522">
                  <c:v>115.77</c:v>
                </c:pt>
                <c:pt idx="8523">
                  <c:v>115.56</c:v>
                </c:pt>
                <c:pt idx="8524">
                  <c:v>115.36</c:v>
                </c:pt>
                <c:pt idx="8525">
                  <c:v>115.16</c:v>
                </c:pt>
                <c:pt idx="8526">
                  <c:v>114.96</c:v>
                </c:pt>
                <c:pt idx="8527">
                  <c:v>114.76</c:v>
                </c:pt>
                <c:pt idx="8528">
                  <c:v>114.56</c:v>
                </c:pt>
                <c:pt idx="8529">
                  <c:v>114.37</c:v>
                </c:pt>
                <c:pt idx="8530">
                  <c:v>114.17</c:v>
                </c:pt>
                <c:pt idx="8531">
                  <c:v>113.99</c:v>
                </c:pt>
                <c:pt idx="8532">
                  <c:v>113.8</c:v>
                </c:pt>
                <c:pt idx="8533">
                  <c:v>113.62</c:v>
                </c:pt>
                <c:pt idx="8534">
                  <c:v>113.44</c:v>
                </c:pt>
                <c:pt idx="8535">
                  <c:v>113.25</c:v>
                </c:pt>
                <c:pt idx="8536">
                  <c:v>113.06</c:v>
                </c:pt>
                <c:pt idx="8537">
                  <c:v>112.86</c:v>
                </c:pt>
                <c:pt idx="8538">
                  <c:v>112.66</c:v>
                </c:pt>
                <c:pt idx="8539">
                  <c:v>112.44</c:v>
                </c:pt>
                <c:pt idx="8540">
                  <c:v>112.22</c:v>
                </c:pt>
                <c:pt idx="8541">
                  <c:v>111.98</c:v>
                </c:pt>
                <c:pt idx="8542">
                  <c:v>111.74</c:v>
                </c:pt>
                <c:pt idx="8543">
                  <c:v>111.49</c:v>
                </c:pt>
                <c:pt idx="8544">
                  <c:v>111.24</c:v>
                </c:pt>
                <c:pt idx="8545">
                  <c:v>110.98</c:v>
                </c:pt>
                <c:pt idx="8546">
                  <c:v>110.72</c:v>
                </c:pt>
                <c:pt idx="8547">
                  <c:v>110.47</c:v>
                </c:pt>
                <c:pt idx="8548">
                  <c:v>110.22</c:v>
                </c:pt>
                <c:pt idx="8549">
                  <c:v>109.97</c:v>
                </c:pt>
                <c:pt idx="8550">
                  <c:v>109.72</c:v>
                </c:pt>
                <c:pt idx="8551">
                  <c:v>109.47</c:v>
                </c:pt>
                <c:pt idx="8552">
                  <c:v>109.25</c:v>
                </c:pt>
                <c:pt idx="8553">
                  <c:v>109.05</c:v>
                </c:pt>
                <c:pt idx="8554">
                  <c:v>108.84</c:v>
                </c:pt>
                <c:pt idx="8555">
                  <c:v>108.65</c:v>
                </c:pt>
                <c:pt idx="8556">
                  <c:v>108.47</c:v>
                </c:pt>
                <c:pt idx="8557">
                  <c:v>108.3</c:v>
                </c:pt>
                <c:pt idx="8558">
                  <c:v>108.14</c:v>
                </c:pt>
                <c:pt idx="8559">
                  <c:v>107.98</c:v>
                </c:pt>
                <c:pt idx="8560">
                  <c:v>107.84</c:v>
                </c:pt>
                <c:pt idx="8561">
                  <c:v>107.73</c:v>
                </c:pt>
                <c:pt idx="8562">
                  <c:v>107.62</c:v>
                </c:pt>
                <c:pt idx="8563">
                  <c:v>107.52</c:v>
                </c:pt>
                <c:pt idx="8564">
                  <c:v>107.44</c:v>
                </c:pt>
                <c:pt idx="8565">
                  <c:v>107.36</c:v>
                </c:pt>
                <c:pt idx="8566">
                  <c:v>107.29</c:v>
                </c:pt>
                <c:pt idx="8567">
                  <c:v>107.22</c:v>
                </c:pt>
                <c:pt idx="8568">
                  <c:v>107.15</c:v>
                </c:pt>
                <c:pt idx="8569">
                  <c:v>107.09</c:v>
                </c:pt>
                <c:pt idx="8570">
                  <c:v>107.03</c:v>
                </c:pt>
                <c:pt idx="8571">
                  <c:v>106.97</c:v>
                </c:pt>
                <c:pt idx="8572">
                  <c:v>106.92</c:v>
                </c:pt>
                <c:pt idx="8573">
                  <c:v>106.86</c:v>
                </c:pt>
                <c:pt idx="8574">
                  <c:v>106.81</c:v>
                </c:pt>
                <c:pt idx="8575">
                  <c:v>106.75</c:v>
                </c:pt>
                <c:pt idx="8576">
                  <c:v>106.7</c:v>
                </c:pt>
                <c:pt idx="8577">
                  <c:v>106.65</c:v>
                </c:pt>
                <c:pt idx="8578">
                  <c:v>106.58</c:v>
                </c:pt>
                <c:pt idx="8579">
                  <c:v>106.52</c:v>
                </c:pt>
                <c:pt idx="8580">
                  <c:v>106.46</c:v>
                </c:pt>
                <c:pt idx="8581">
                  <c:v>106.41</c:v>
                </c:pt>
                <c:pt idx="8582">
                  <c:v>106.36</c:v>
                </c:pt>
                <c:pt idx="8583">
                  <c:v>106.29</c:v>
                </c:pt>
                <c:pt idx="8584">
                  <c:v>106.23</c:v>
                </c:pt>
                <c:pt idx="8585">
                  <c:v>106.2</c:v>
                </c:pt>
                <c:pt idx="8586">
                  <c:v>106.16</c:v>
                </c:pt>
                <c:pt idx="8587">
                  <c:v>106.12</c:v>
                </c:pt>
                <c:pt idx="8588">
                  <c:v>106.08</c:v>
                </c:pt>
                <c:pt idx="8589">
                  <c:v>106.05</c:v>
                </c:pt>
                <c:pt idx="8590">
                  <c:v>106.03</c:v>
                </c:pt>
                <c:pt idx="8591">
                  <c:v>106</c:v>
                </c:pt>
                <c:pt idx="8592">
                  <c:v>105.98</c:v>
                </c:pt>
                <c:pt idx="8593">
                  <c:v>105.96</c:v>
                </c:pt>
                <c:pt idx="8594">
                  <c:v>105.94</c:v>
                </c:pt>
                <c:pt idx="8595">
                  <c:v>105.93</c:v>
                </c:pt>
                <c:pt idx="8596">
                  <c:v>105.92</c:v>
                </c:pt>
                <c:pt idx="8597">
                  <c:v>105.91</c:v>
                </c:pt>
                <c:pt idx="8598">
                  <c:v>105.91</c:v>
                </c:pt>
                <c:pt idx="8599">
                  <c:v>105.92</c:v>
                </c:pt>
                <c:pt idx="8600">
                  <c:v>105.93</c:v>
                </c:pt>
                <c:pt idx="8601">
                  <c:v>105.93</c:v>
                </c:pt>
                <c:pt idx="8602">
                  <c:v>105.94</c:v>
                </c:pt>
                <c:pt idx="8603">
                  <c:v>105.95</c:v>
                </c:pt>
                <c:pt idx="8604">
                  <c:v>105.96</c:v>
                </c:pt>
                <c:pt idx="8605">
                  <c:v>105.97</c:v>
                </c:pt>
                <c:pt idx="8606">
                  <c:v>105.98</c:v>
                </c:pt>
                <c:pt idx="8607">
                  <c:v>105.99</c:v>
                </c:pt>
                <c:pt idx="8608">
                  <c:v>105.99</c:v>
                </c:pt>
                <c:pt idx="8609">
                  <c:v>106</c:v>
                </c:pt>
                <c:pt idx="8610">
                  <c:v>106</c:v>
                </c:pt>
                <c:pt idx="8611">
                  <c:v>106.01</c:v>
                </c:pt>
                <c:pt idx="8612">
                  <c:v>106.01</c:v>
                </c:pt>
                <c:pt idx="8613">
                  <c:v>106</c:v>
                </c:pt>
                <c:pt idx="8614">
                  <c:v>105.99</c:v>
                </c:pt>
                <c:pt idx="8615">
                  <c:v>105.99</c:v>
                </c:pt>
                <c:pt idx="8616">
                  <c:v>105.98</c:v>
                </c:pt>
                <c:pt idx="8617">
                  <c:v>105.96</c:v>
                </c:pt>
                <c:pt idx="8618">
                  <c:v>105.95</c:v>
                </c:pt>
                <c:pt idx="8619">
                  <c:v>105.94</c:v>
                </c:pt>
                <c:pt idx="8620">
                  <c:v>105.92</c:v>
                </c:pt>
                <c:pt idx="8621">
                  <c:v>105.91</c:v>
                </c:pt>
                <c:pt idx="8622">
                  <c:v>105.9</c:v>
                </c:pt>
                <c:pt idx="8623">
                  <c:v>105.88</c:v>
                </c:pt>
                <c:pt idx="8624">
                  <c:v>105.87</c:v>
                </c:pt>
                <c:pt idx="8625">
                  <c:v>105.85</c:v>
                </c:pt>
                <c:pt idx="8626">
                  <c:v>105.84</c:v>
                </c:pt>
                <c:pt idx="8627">
                  <c:v>105.83</c:v>
                </c:pt>
                <c:pt idx="8628">
                  <c:v>105.81</c:v>
                </c:pt>
                <c:pt idx="8629">
                  <c:v>105.81</c:v>
                </c:pt>
                <c:pt idx="8630">
                  <c:v>105.81</c:v>
                </c:pt>
                <c:pt idx="8631">
                  <c:v>105.81</c:v>
                </c:pt>
                <c:pt idx="8632">
                  <c:v>105.82</c:v>
                </c:pt>
                <c:pt idx="8633">
                  <c:v>105.83</c:v>
                </c:pt>
                <c:pt idx="8634">
                  <c:v>105.83</c:v>
                </c:pt>
                <c:pt idx="8635">
                  <c:v>105.84</c:v>
                </c:pt>
                <c:pt idx="8636">
                  <c:v>105.85</c:v>
                </c:pt>
                <c:pt idx="8637">
                  <c:v>105.86</c:v>
                </c:pt>
                <c:pt idx="8638">
                  <c:v>105.87</c:v>
                </c:pt>
                <c:pt idx="8639">
                  <c:v>105.88</c:v>
                </c:pt>
                <c:pt idx="8640">
                  <c:v>105.89</c:v>
                </c:pt>
                <c:pt idx="8641">
                  <c:v>105.89</c:v>
                </c:pt>
                <c:pt idx="8642">
                  <c:v>105.89</c:v>
                </c:pt>
                <c:pt idx="8643">
                  <c:v>105.91</c:v>
                </c:pt>
                <c:pt idx="8644">
                  <c:v>105.92</c:v>
                </c:pt>
                <c:pt idx="8645">
                  <c:v>105.93</c:v>
                </c:pt>
                <c:pt idx="8646">
                  <c:v>105.95</c:v>
                </c:pt>
                <c:pt idx="8647">
                  <c:v>105.98</c:v>
                </c:pt>
                <c:pt idx="8648">
                  <c:v>106.01</c:v>
                </c:pt>
                <c:pt idx="8649">
                  <c:v>106.02</c:v>
                </c:pt>
                <c:pt idx="8650">
                  <c:v>106.02</c:v>
                </c:pt>
                <c:pt idx="8651">
                  <c:v>106.02</c:v>
                </c:pt>
                <c:pt idx="8652">
                  <c:v>106.02</c:v>
                </c:pt>
                <c:pt idx="8653">
                  <c:v>106.01</c:v>
                </c:pt>
                <c:pt idx="8654">
                  <c:v>106.01</c:v>
                </c:pt>
                <c:pt idx="8655">
                  <c:v>106</c:v>
                </c:pt>
                <c:pt idx="8656">
                  <c:v>105.99</c:v>
                </c:pt>
                <c:pt idx="8657">
                  <c:v>105.98</c:v>
                </c:pt>
                <c:pt idx="8658">
                  <c:v>105.96</c:v>
                </c:pt>
                <c:pt idx="8659">
                  <c:v>105.95</c:v>
                </c:pt>
                <c:pt idx="8660">
                  <c:v>105.94</c:v>
                </c:pt>
                <c:pt idx="8661">
                  <c:v>105.93</c:v>
                </c:pt>
                <c:pt idx="8662">
                  <c:v>105.93</c:v>
                </c:pt>
                <c:pt idx="8663">
                  <c:v>105.93</c:v>
                </c:pt>
                <c:pt idx="8664">
                  <c:v>105.93</c:v>
                </c:pt>
                <c:pt idx="8665">
                  <c:v>105.95</c:v>
                </c:pt>
                <c:pt idx="8666">
                  <c:v>105.96</c:v>
                </c:pt>
                <c:pt idx="8667">
                  <c:v>105.98</c:v>
                </c:pt>
                <c:pt idx="8668">
                  <c:v>106</c:v>
                </c:pt>
                <c:pt idx="8669">
                  <c:v>106.01</c:v>
                </c:pt>
                <c:pt idx="8670">
                  <c:v>106.02</c:v>
                </c:pt>
                <c:pt idx="8671">
                  <c:v>106.03</c:v>
                </c:pt>
                <c:pt idx="8672">
                  <c:v>106.04</c:v>
                </c:pt>
                <c:pt idx="8673">
                  <c:v>106.06</c:v>
                </c:pt>
                <c:pt idx="8674">
                  <c:v>106.09</c:v>
                </c:pt>
                <c:pt idx="8675">
                  <c:v>106.11</c:v>
                </c:pt>
                <c:pt idx="8676">
                  <c:v>106.14</c:v>
                </c:pt>
                <c:pt idx="8677">
                  <c:v>106.17</c:v>
                </c:pt>
                <c:pt idx="8678">
                  <c:v>106.18</c:v>
                </c:pt>
                <c:pt idx="8679">
                  <c:v>106.2</c:v>
                </c:pt>
                <c:pt idx="8680">
                  <c:v>106.23</c:v>
                </c:pt>
                <c:pt idx="8681">
                  <c:v>106.27</c:v>
                </c:pt>
                <c:pt idx="8682">
                  <c:v>106.3</c:v>
                </c:pt>
                <c:pt idx="8683">
                  <c:v>106.32</c:v>
                </c:pt>
                <c:pt idx="8684">
                  <c:v>106.33</c:v>
                </c:pt>
                <c:pt idx="8685">
                  <c:v>106.33</c:v>
                </c:pt>
                <c:pt idx="8686">
                  <c:v>106.33</c:v>
                </c:pt>
                <c:pt idx="8687">
                  <c:v>106.33</c:v>
                </c:pt>
                <c:pt idx="8688">
                  <c:v>106.34</c:v>
                </c:pt>
                <c:pt idx="8689">
                  <c:v>106.34</c:v>
                </c:pt>
                <c:pt idx="8690">
                  <c:v>106.35</c:v>
                </c:pt>
                <c:pt idx="8691">
                  <c:v>106.36</c:v>
                </c:pt>
                <c:pt idx="8692">
                  <c:v>106.39</c:v>
                </c:pt>
                <c:pt idx="8693">
                  <c:v>106.41</c:v>
                </c:pt>
                <c:pt idx="8694">
                  <c:v>106.44</c:v>
                </c:pt>
                <c:pt idx="8695">
                  <c:v>106.47</c:v>
                </c:pt>
                <c:pt idx="8696">
                  <c:v>106.52</c:v>
                </c:pt>
                <c:pt idx="8697">
                  <c:v>106.57</c:v>
                </c:pt>
                <c:pt idx="8698">
                  <c:v>106.6</c:v>
                </c:pt>
                <c:pt idx="8699">
                  <c:v>106.64</c:v>
                </c:pt>
                <c:pt idx="8700">
                  <c:v>106.67</c:v>
                </c:pt>
                <c:pt idx="8701">
                  <c:v>106.7</c:v>
                </c:pt>
                <c:pt idx="8702">
                  <c:v>106.74</c:v>
                </c:pt>
                <c:pt idx="8703">
                  <c:v>106.78</c:v>
                </c:pt>
                <c:pt idx="8704">
                  <c:v>106.81</c:v>
                </c:pt>
                <c:pt idx="8705">
                  <c:v>106.85</c:v>
                </c:pt>
                <c:pt idx="8706">
                  <c:v>106.89</c:v>
                </c:pt>
                <c:pt idx="8707">
                  <c:v>106.95</c:v>
                </c:pt>
                <c:pt idx="8708">
                  <c:v>107.01</c:v>
                </c:pt>
                <c:pt idx="8709">
                  <c:v>107.07</c:v>
                </c:pt>
                <c:pt idx="8710">
                  <c:v>107.14</c:v>
                </c:pt>
                <c:pt idx="8711">
                  <c:v>107.21</c:v>
                </c:pt>
                <c:pt idx="8712">
                  <c:v>107.28</c:v>
                </c:pt>
                <c:pt idx="8713">
                  <c:v>107.34</c:v>
                </c:pt>
                <c:pt idx="8714">
                  <c:v>107.41</c:v>
                </c:pt>
                <c:pt idx="8715">
                  <c:v>107.48</c:v>
                </c:pt>
                <c:pt idx="8716">
                  <c:v>107.54</c:v>
                </c:pt>
                <c:pt idx="8717">
                  <c:v>107.6</c:v>
                </c:pt>
                <c:pt idx="8718">
                  <c:v>107.66</c:v>
                </c:pt>
                <c:pt idx="8719">
                  <c:v>107.72</c:v>
                </c:pt>
                <c:pt idx="8720">
                  <c:v>107.77</c:v>
                </c:pt>
                <c:pt idx="8721">
                  <c:v>107.82</c:v>
                </c:pt>
                <c:pt idx="8722">
                  <c:v>107.87</c:v>
                </c:pt>
                <c:pt idx="8723">
                  <c:v>107.91</c:v>
                </c:pt>
                <c:pt idx="8724">
                  <c:v>107.93</c:v>
                </c:pt>
                <c:pt idx="8725">
                  <c:v>107.95</c:v>
                </c:pt>
                <c:pt idx="8726">
                  <c:v>107.96</c:v>
                </c:pt>
                <c:pt idx="8727">
                  <c:v>107.96</c:v>
                </c:pt>
                <c:pt idx="8728">
                  <c:v>107.95</c:v>
                </c:pt>
                <c:pt idx="8729">
                  <c:v>107.95</c:v>
                </c:pt>
                <c:pt idx="8730">
                  <c:v>107.95</c:v>
                </c:pt>
                <c:pt idx="8731">
                  <c:v>107.93</c:v>
                </c:pt>
                <c:pt idx="8732">
                  <c:v>107.91</c:v>
                </c:pt>
                <c:pt idx="8733">
                  <c:v>107.9</c:v>
                </c:pt>
                <c:pt idx="8734">
                  <c:v>107.89</c:v>
                </c:pt>
                <c:pt idx="8735">
                  <c:v>107.88</c:v>
                </c:pt>
                <c:pt idx="8736">
                  <c:v>107.86</c:v>
                </c:pt>
                <c:pt idx="8737">
                  <c:v>107.84</c:v>
                </c:pt>
                <c:pt idx="8738">
                  <c:v>107.8</c:v>
                </c:pt>
                <c:pt idx="8739">
                  <c:v>107.78</c:v>
                </c:pt>
                <c:pt idx="8740">
                  <c:v>107.75</c:v>
                </c:pt>
                <c:pt idx="8741">
                  <c:v>107.71</c:v>
                </c:pt>
                <c:pt idx="8742">
                  <c:v>107.68</c:v>
                </c:pt>
                <c:pt idx="8743">
                  <c:v>107.66</c:v>
                </c:pt>
                <c:pt idx="8744">
                  <c:v>107.64</c:v>
                </c:pt>
                <c:pt idx="8745">
                  <c:v>107.64</c:v>
                </c:pt>
                <c:pt idx="8746">
                  <c:v>107.65</c:v>
                </c:pt>
                <c:pt idx="8747">
                  <c:v>107.65</c:v>
                </c:pt>
                <c:pt idx="8748">
                  <c:v>107.66</c:v>
                </c:pt>
                <c:pt idx="8749">
                  <c:v>107.67</c:v>
                </c:pt>
                <c:pt idx="8750">
                  <c:v>107.69</c:v>
                </c:pt>
                <c:pt idx="8751">
                  <c:v>107.71</c:v>
                </c:pt>
                <c:pt idx="8752">
                  <c:v>107.73</c:v>
                </c:pt>
                <c:pt idx="8753">
                  <c:v>107.76</c:v>
                </c:pt>
                <c:pt idx="8754">
                  <c:v>107.78</c:v>
                </c:pt>
                <c:pt idx="8755">
                  <c:v>107.82</c:v>
                </c:pt>
                <c:pt idx="8756">
                  <c:v>107.85</c:v>
                </c:pt>
                <c:pt idx="8757">
                  <c:v>107.89</c:v>
                </c:pt>
                <c:pt idx="8758">
                  <c:v>107.93</c:v>
                </c:pt>
                <c:pt idx="8759">
                  <c:v>107.97</c:v>
                </c:pt>
                <c:pt idx="8760">
                  <c:v>108.02</c:v>
                </c:pt>
                <c:pt idx="8761">
                  <c:v>108.07</c:v>
                </c:pt>
                <c:pt idx="8762">
                  <c:v>108.13</c:v>
                </c:pt>
                <c:pt idx="8763">
                  <c:v>108.2</c:v>
                </c:pt>
                <c:pt idx="8764">
                  <c:v>108.27</c:v>
                </c:pt>
                <c:pt idx="8765">
                  <c:v>108.33</c:v>
                </c:pt>
                <c:pt idx="8766">
                  <c:v>108.39</c:v>
                </c:pt>
                <c:pt idx="8767">
                  <c:v>108.45</c:v>
                </c:pt>
                <c:pt idx="8768">
                  <c:v>108.5</c:v>
                </c:pt>
                <c:pt idx="8769">
                  <c:v>108.56</c:v>
                </c:pt>
                <c:pt idx="8770">
                  <c:v>108.62</c:v>
                </c:pt>
                <c:pt idx="8771">
                  <c:v>108.67</c:v>
                </c:pt>
                <c:pt idx="8772">
                  <c:v>108.72</c:v>
                </c:pt>
                <c:pt idx="8773">
                  <c:v>108.78</c:v>
                </c:pt>
                <c:pt idx="8774">
                  <c:v>108.84</c:v>
                </c:pt>
                <c:pt idx="8775">
                  <c:v>108.92</c:v>
                </c:pt>
                <c:pt idx="8776">
                  <c:v>108.98</c:v>
                </c:pt>
                <c:pt idx="8777">
                  <c:v>109.05</c:v>
                </c:pt>
                <c:pt idx="8778">
                  <c:v>109.13</c:v>
                </c:pt>
                <c:pt idx="8779">
                  <c:v>109.2</c:v>
                </c:pt>
                <c:pt idx="8780">
                  <c:v>109.27</c:v>
                </c:pt>
                <c:pt idx="8781">
                  <c:v>109.34</c:v>
                </c:pt>
                <c:pt idx="8782">
                  <c:v>109.4</c:v>
                </c:pt>
                <c:pt idx="8783">
                  <c:v>109.46</c:v>
                </c:pt>
                <c:pt idx="8784">
                  <c:v>109.52</c:v>
                </c:pt>
                <c:pt idx="8785">
                  <c:v>109.57</c:v>
                </c:pt>
                <c:pt idx="8786">
                  <c:v>109.64</c:v>
                </c:pt>
                <c:pt idx="8787">
                  <c:v>109.7</c:v>
                </c:pt>
                <c:pt idx="8788">
                  <c:v>109.76</c:v>
                </c:pt>
                <c:pt idx="8789">
                  <c:v>109.82</c:v>
                </c:pt>
                <c:pt idx="8790">
                  <c:v>109.87</c:v>
                </c:pt>
                <c:pt idx="8791">
                  <c:v>109.93</c:v>
                </c:pt>
                <c:pt idx="8792">
                  <c:v>109.99</c:v>
                </c:pt>
                <c:pt idx="8793">
                  <c:v>110.06</c:v>
                </c:pt>
                <c:pt idx="8794">
                  <c:v>110.13</c:v>
                </c:pt>
                <c:pt idx="8795">
                  <c:v>110.19</c:v>
                </c:pt>
                <c:pt idx="8796">
                  <c:v>110.25</c:v>
                </c:pt>
                <c:pt idx="8797">
                  <c:v>110.29</c:v>
                </c:pt>
                <c:pt idx="8798">
                  <c:v>110.33</c:v>
                </c:pt>
                <c:pt idx="8799">
                  <c:v>110.36</c:v>
                </c:pt>
                <c:pt idx="8800">
                  <c:v>110.38</c:v>
                </c:pt>
                <c:pt idx="8801">
                  <c:v>110.41</c:v>
                </c:pt>
                <c:pt idx="8802">
                  <c:v>110.44</c:v>
                </c:pt>
                <c:pt idx="8803">
                  <c:v>110.46</c:v>
                </c:pt>
                <c:pt idx="8804">
                  <c:v>110.49</c:v>
                </c:pt>
                <c:pt idx="8805">
                  <c:v>110.52</c:v>
                </c:pt>
                <c:pt idx="8806">
                  <c:v>110.53</c:v>
                </c:pt>
                <c:pt idx="8807">
                  <c:v>110.56</c:v>
                </c:pt>
                <c:pt idx="8808">
                  <c:v>110.58</c:v>
                </c:pt>
                <c:pt idx="8809">
                  <c:v>110.6</c:v>
                </c:pt>
                <c:pt idx="8810">
                  <c:v>110.63</c:v>
                </c:pt>
                <c:pt idx="8811">
                  <c:v>110.66</c:v>
                </c:pt>
                <c:pt idx="8812">
                  <c:v>110.69</c:v>
                </c:pt>
                <c:pt idx="8813">
                  <c:v>110.7</c:v>
                </c:pt>
                <c:pt idx="8814">
                  <c:v>110.71</c:v>
                </c:pt>
                <c:pt idx="8815">
                  <c:v>110.72</c:v>
                </c:pt>
                <c:pt idx="8816">
                  <c:v>110.72</c:v>
                </c:pt>
                <c:pt idx="8817">
                  <c:v>110.73</c:v>
                </c:pt>
                <c:pt idx="8818">
                  <c:v>110.73</c:v>
                </c:pt>
                <c:pt idx="8819">
                  <c:v>110.74</c:v>
                </c:pt>
                <c:pt idx="8820">
                  <c:v>110.75</c:v>
                </c:pt>
                <c:pt idx="8821">
                  <c:v>110.76</c:v>
                </c:pt>
                <c:pt idx="8822">
                  <c:v>110.77</c:v>
                </c:pt>
                <c:pt idx="8823">
                  <c:v>110.78</c:v>
                </c:pt>
                <c:pt idx="8824">
                  <c:v>110.79</c:v>
                </c:pt>
                <c:pt idx="8825">
                  <c:v>110.8</c:v>
                </c:pt>
                <c:pt idx="8826">
                  <c:v>110.82</c:v>
                </c:pt>
                <c:pt idx="8827">
                  <c:v>110.83</c:v>
                </c:pt>
                <c:pt idx="8828">
                  <c:v>110.83</c:v>
                </c:pt>
                <c:pt idx="8829">
                  <c:v>110.84</c:v>
                </c:pt>
                <c:pt idx="8830">
                  <c:v>110.86</c:v>
                </c:pt>
                <c:pt idx="8831">
                  <c:v>110.87</c:v>
                </c:pt>
                <c:pt idx="8832">
                  <c:v>110.89</c:v>
                </c:pt>
                <c:pt idx="8833">
                  <c:v>110.9</c:v>
                </c:pt>
                <c:pt idx="8834">
                  <c:v>110.91</c:v>
                </c:pt>
                <c:pt idx="8835">
                  <c:v>110.92</c:v>
                </c:pt>
                <c:pt idx="8836">
                  <c:v>110.93</c:v>
                </c:pt>
                <c:pt idx="8837">
                  <c:v>110.95</c:v>
                </c:pt>
                <c:pt idx="8838">
                  <c:v>110.96</c:v>
                </c:pt>
                <c:pt idx="8839">
                  <c:v>110.97</c:v>
                </c:pt>
                <c:pt idx="8840">
                  <c:v>110.97</c:v>
                </c:pt>
                <c:pt idx="8841">
                  <c:v>110.98</c:v>
                </c:pt>
                <c:pt idx="8842">
                  <c:v>110.99</c:v>
                </c:pt>
                <c:pt idx="8843">
                  <c:v>110.99</c:v>
                </c:pt>
                <c:pt idx="8844">
                  <c:v>110.99</c:v>
                </c:pt>
                <c:pt idx="8845">
                  <c:v>110.99</c:v>
                </c:pt>
                <c:pt idx="8846">
                  <c:v>110.99</c:v>
                </c:pt>
                <c:pt idx="8847">
                  <c:v>110.99</c:v>
                </c:pt>
                <c:pt idx="8848">
                  <c:v>110.99</c:v>
                </c:pt>
                <c:pt idx="8849">
                  <c:v>110.98</c:v>
                </c:pt>
                <c:pt idx="8850">
                  <c:v>110.98</c:v>
                </c:pt>
                <c:pt idx="8851">
                  <c:v>110.97</c:v>
                </c:pt>
                <c:pt idx="8852">
                  <c:v>110.97</c:v>
                </c:pt>
                <c:pt idx="8853">
                  <c:v>110.95</c:v>
                </c:pt>
                <c:pt idx="8854">
                  <c:v>110.94</c:v>
                </c:pt>
                <c:pt idx="8855">
                  <c:v>110.92</c:v>
                </c:pt>
                <c:pt idx="8856">
                  <c:v>110.9</c:v>
                </c:pt>
                <c:pt idx="8857">
                  <c:v>110.87</c:v>
                </c:pt>
                <c:pt idx="8858">
                  <c:v>110.84</c:v>
                </c:pt>
                <c:pt idx="8859">
                  <c:v>110.83</c:v>
                </c:pt>
                <c:pt idx="8860">
                  <c:v>110.81</c:v>
                </c:pt>
                <c:pt idx="8861">
                  <c:v>110.8</c:v>
                </c:pt>
                <c:pt idx="8862">
                  <c:v>110.79</c:v>
                </c:pt>
                <c:pt idx="8863">
                  <c:v>110.78</c:v>
                </c:pt>
                <c:pt idx="8864">
                  <c:v>110.78</c:v>
                </c:pt>
                <c:pt idx="8865">
                  <c:v>110.78</c:v>
                </c:pt>
                <c:pt idx="8866">
                  <c:v>110.77</c:v>
                </c:pt>
                <c:pt idx="8867">
                  <c:v>110.77</c:v>
                </c:pt>
                <c:pt idx="8868">
                  <c:v>110.78</c:v>
                </c:pt>
                <c:pt idx="8869">
                  <c:v>110.79</c:v>
                </c:pt>
                <c:pt idx="8870">
                  <c:v>110.79</c:v>
                </c:pt>
                <c:pt idx="8871">
                  <c:v>110.79</c:v>
                </c:pt>
                <c:pt idx="8872">
                  <c:v>110.8</c:v>
                </c:pt>
                <c:pt idx="8873">
                  <c:v>110.81</c:v>
                </c:pt>
                <c:pt idx="8874">
                  <c:v>110.81</c:v>
                </c:pt>
                <c:pt idx="8875">
                  <c:v>110.81</c:v>
                </c:pt>
                <c:pt idx="8876">
                  <c:v>110.8</c:v>
                </c:pt>
                <c:pt idx="8877">
                  <c:v>110.8</c:v>
                </c:pt>
                <c:pt idx="8878">
                  <c:v>110.8</c:v>
                </c:pt>
                <c:pt idx="8879">
                  <c:v>110.8</c:v>
                </c:pt>
                <c:pt idx="8880">
                  <c:v>110.8</c:v>
                </c:pt>
                <c:pt idx="8881">
                  <c:v>110.79</c:v>
                </c:pt>
                <c:pt idx="8882">
                  <c:v>110.79</c:v>
                </c:pt>
                <c:pt idx="8883">
                  <c:v>110.79</c:v>
                </c:pt>
                <c:pt idx="8884">
                  <c:v>110.79</c:v>
                </c:pt>
                <c:pt idx="8885">
                  <c:v>110.78</c:v>
                </c:pt>
                <c:pt idx="8886">
                  <c:v>110.77</c:v>
                </c:pt>
                <c:pt idx="8887">
                  <c:v>110.76</c:v>
                </c:pt>
                <c:pt idx="8888">
                  <c:v>110.76</c:v>
                </c:pt>
                <c:pt idx="8889">
                  <c:v>110.76</c:v>
                </c:pt>
                <c:pt idx="8890">
                  <c:v>110.75</c:v>
                </c:pt>
                <c:pt idx="8891">
                  <c:v>110.75</c:v>
                </c:pt>
                <c:pt idx="8892">
                  <c:v>110.75</c:v>
                </c:pt>
                <c:pt idx="8893">
                  <c:v>110.75</c:v>
                </c:pt>
                <c:pt idx="8894">
                  <c:v>110.76</c:v>
                </c:pt>
                <c:pt idx="8895">
                  <c:v>110.76</c:v>
                </c:pt>
                <c:pt idx="8896">
                  <c:v>110.77</c:v>
                </c:pt>
                <c:pt idx="8897">
                  <c:v>110.78</c:v>
                </c:pt>
                <c:pt idx="8898">
                  <c:v>110.8</c:v>
                </c:pt>
                <c:pt idx="8899">
                  <c:v>110.81</c:v>
                </c:pt>
                <c:pt idx="8900">
                  <c:v>110.84</c:v>
                </c:pt>
                <c:pt idx="8901">
                  <c:v>110.87</c:v>
                </c:pt>
                <c:pt idx="8902">
                  <c:v>110.89</c:v>
                </c:pt>
                <c:pt idx="8903">
                  <c:v>110.91</c:v>
                </c:pt>
                <c:pt idx="8904">
                  <c:v>110.93</c:v>
                </c:pt>
                <c:pt idx="8905">
                  <c:v>110.95</c:v>
                </c:pt>
                <c:pt idx="8906">
                  <c:v>110.97</c:v>
                </c:pt>
                <c:pt idx="8907">
                  <c:v>110.98</c:v>
                </c:pt>
                <c:pt idx="8908">
                  <c:v>110.99</c:v>
                </c:pt>
                <c:pt idx="8909">
                  <c:v>111</c:v>
                </c:pt>
                <c:pt idx="8910">
                  <c:v>111</c:v>
                </c:pt>
                <c:pt idx="8911">
                  <c:v>111</c:v>
                </c:pt>
                <c:pt idx="8912">
                  <c:v>110.99</c:v>
                </c:pt>
                <c:pt idx="8913">
                  <c:v>110.99</c:v>
                </c:pt>
                <c:pt idx="8914">
                  <c:v>110.98</c:v>
                </c:pt>
                <c:pt idx="8915">
                  <c:v>110.96</c:v>
                </c:pt>
                <c:pt idx="8916">
                  <c:v>110.95</c:v>
                </c:pt>
                <c:pt idx="8917">
                  <c:v>110.94</c:v>
                </c:pt>
                <c:pt idx="8918">
                  <c:v>110.92</c:v>
                </c:pt>
                <c:pt idx="8919">
                  <c:v>110.89</c:v>
                </c:pt>
                <c:pt idx="8920">
                  <c:v>110.86</c:v>
                </c:pt>
                <c:pt idx="8921">
                  <c:v>110.84</c:v>
                </c:pt>
                <c:pt idx="8922">
                  <c:v>110.81</c:v>
                </c:pt>
                <c:pt idx="8923">
                  <c:v>110.78</c:v>
                </c:pt>
                <c:pt idx="8924">
                  <c:v>110.74</c:v>
                </c:pt>
                <c:pt idx="8925">
                  <c:v>110.71</c:v>
                </c:pt>
                <c:pt idx="8926">
                  <c:v>110.67</c:v>
                </c:pt>
                <c:pt idx="8927">
                  <c:v>110.64</c:v>
                </c:pt>
                <c:pt idx="8928">
                  <c:v>110.61</c:v>
                </c:pt>
                <c:pt idx="8929">
                  <c:v>110.6</c:v>
                </c:pt>
                <c:pt idx="8930">
                  <c:v>110.58</c:v>
                </c:pt>
                <c:pt idx="8931">
                  <c:v>110.56</c:v>
                </c:pt>
                <c:pt idx="8932">
                  <c:v>110.54</c:v>
                </c:pt>
                <c:pt idx="8933">
                  <c:v>110.52</c:v>
                </c:pt>
                <c:pt idx="8934">
                  <c:v>110.51</c:v>
                </c:pt>
                <c:pt idx="8935">
                  <c:v>110.5</c:v>
                </c:pt>
                <c:pt idx="8936">
                  <c:v>110.49</c:v>
                </c:pt>
                <c:pt idx="8937">
                  <c:v>110.48</c:v>
                </c:pt>
                <c:pt idx="8938">
                  <c:v>110.48</c:v>
                </c:pt>
                <c:pt idx="8939">
                  <c:v>110.48</c:v>
                </c:pt>
                <c:pt idx="8940">
                  <c:v>110.48</c:v>
                </c:pt>
                <c:pt idx="8941">
                  <c:v>110.48</c:v>
                </c:pt>
                <c:pt idx="8942">
                  <c:v>110.47</c:v>
                </c:pt>
                <c:pt idx="8943">
                  <c:v>110.46</c:v>
                </c:pt>
                <c:pt idx="8944">
                  <c:v>110.46</c:v>
                </c:pt>
                <c:pt idx="8945">
                  <c:v>110.46</c:v>
                </c:pt>
                <c:pt idx="8946">
                  <c:v>110.45</c:v>
                </c:pt>
                <c:pt idx="8947">
                  <c:v>110.44</c:v>
                </c:pt>
                <c:pt idx="8948">
                  <c:v>110.44</c:v>
                </c:pt>
                <c:pt idx="8949">
                  <c:v>110.43</c:v>
                </c:pt>
                <c:pt idx="8950">
                  <c:v>110.41</c:v>
                </c:pt>
                <c:pt idx="8951">
                  <c:v>110.4</c:v>
                </c:pt>
                <c:pt idx="8952">
                  <c:v>110.38</c:v>
                </c:pt>
                <c:pt idx="8953">
                  <c:v>110.36</c:v>
                </c:pt>
                <c:pt idx="8954">
                  <c:v>110.34</c:v>
                </c:pt>
                <c:pt idx="8955">
                  <c:v>110.32</c:v>
                </c:pt>
                <c:pt idx="8956">
                  <c:v>110.3</c:v>
                </c:pt>
                <c:pt idx="8957">
                  <c:v>110.26</c:v>
                </c:pt>
                <c:pt idx="8958">
                  <c:v>110.23</c:v>
                </c:pt>
                <c:pt idx="8959">
                  <c:v>110.18</c:v>
                </c:pt>
                <c:pt idx="8960">
                  <c:v>110.14</c:v>
                </c:pt>
                <c:pt idx="8961">
                  <c:v>110.1</c:v>
                </c:pt>
                <c:pt idx="8962">
                  <c:v>110.05</c:v>
                </c:pt>
                <c:pt idx="8963">
                  <c:v>109.98</c:v>
                </c:pt>
                <c:pt idx="8964">
                  <c:v>109.9</c:v>
                </c:pt>
                <c:pt idx="8965">
                  <c:v>109.82</c:v>
                </c:pt>
                <c:pt idx="8966">
                  <c:v>109.72</c:v>
                </c:pt>
                <c:pt idx="8967">
                  <c:v>109.6</c:v>
                </c:pt>
                <c:pt idx="8968">
                  <c:v>109.5</c:v>
                </c:pt>
                <c:pt idx="8969">
                  <c:v>109.37</c:v>
                </c:pt>
                <c:pt idx="8970">
                  <c:v>109.23</c:v>
                </c:pt>
                <c:pt idx="8971">
                  <c:v>109.1</c:v>
                </c:pt>
                <c:pt idx="8972">
                  <c:v>108.95</c:v>
                </c:pt>
                <c:pt idx="8973">
                  <c:v>108.8</c:v>
                </c:pt>
                <c:pt idx="8974">
                  <c:v>108.64</c:v>
                </c:pt>
                <c:pt idx="8975">
                  <c:v>108.48</c:v>
                </c:pt>
                <c:pt idx="8976">
                  <c:v>108.33</c:v>
                </c:pt>
                <c:pt idx="8977">
                  <c:v>108.17</c:v>
                </c:pt>
                <c:pt idx="8978">
                  <c:v>108.01</c:v>
                </c:pt>
                <c:pt idx="8979">
                  <c:v>107.85</c:v>
                </c:pt>
                <c:pt idx="8980">
                  <c:v>107.69</c:v>
                </c:pt>
                <c:pt idx="8981">
                  <c:v>107.53</c:v>
                </c:pt>
                <c:pt idx="8982">
                  <c:v>107.36</c:v>
                </c:pt>
                <c:pt idx="8983">
                  <c:v>107.2</c:v>
                </c:pt>
                <c:pt idx="8984">
                  <c:v>107.04</c:v>
                </c:pt>
                <c:pt idx="8985">
                  <c:v>106.87</c:v>
                </c:pt>
                <c:pt idx="8986">
                  <c:v>106.71</c:v>
                </c:pt>
                <c:pt idx="8987">
                  <c:v>106.55</c:v>
                </c:pt>
                <c:pt idx="8988">
                  <c:v>106.38</c:v>
                </c:pt>
                <c:pt idx="8989">
                  <c:v>106.22</c:v>
                </c:pt>
                <c:pt idx="8990">
                  <c:v>106.05</c:v>
                </c:pt>
                <c:pt idx="8991">
                  <c:v>105.89</c:v>
                </c:pt>
                <c:pt idx="8992">
                  <c:v>105.73</c:v>
                </c:pt>
                <c:pt idx="8993">
                  <c:v>105.56</c:v>
                </c:pt>
                <c:pt idx="8994">
                  <c:v>105.42</c:v>
                </c:pt>
                <c:pt idx="8995">
                  <c:v>105.27</c:v>
                </c:pt>
                <c:pt idx="8996">
                  <c:v>105.11</c:v>
                </c:pt>
                <c:pt idx="8997">
                  <c:v>104.97</c:v>
                </c:pt>
                <c:pt idx="8998">
                  <c:v>104.84</c:v>
                </c:pt>
                <c:pt idx="8999">
                  <c:v>104.72</c:v>
                </c:pt>
              </c:numCache>
            </c:numRef>
          </c:val>
          <c:smooth val="0"/>
          <c:extLst>
            <c:ext xmlns:c16="http://schemas.microsoft.com/office/drawing/2014/chart" uri="{C3380CC4-5D6E-409C-BE32-E72D297353CC}">
              <c16:uniqueId val="{00000000-CD8B-4130-887E-6B592342D6BE}"/>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VV!$B$1</c:f>
              <c:strCache>
                <c:ptCount val="1"/>
                <c:pt idx="0">
                  <c:v>TF VV (deg)</c:v>
                </c:pt>
              </c:strCache>
            </c:strRef>
          </c:tx>
          <c:spPr>
            <a:ln w="28575" cap="rnd">
              <a:solidFill>
                <a:schemeClr val="accent2"/>
              </a:solidFill>
              <a:round/>
            </a:ln>
            <a:effectLst/>
          </c:spPr>
          <c:marker>
            <c:symbol val="none"/>
          </c:marker>
          <c:val>
            <c:numRef>
              <c:f>DU02_INTACT_KE_VV!$B$2:$B$9001</c:f>
              <c:numCache>
                <c:formatCode>General</c:formatCode>
                <c:ptCount val="9000"/>
                <c:pt idx="0">
                  <c:v>-2.7002999999999999</c:v>
                </c:pt>
                <c:pt idx="1">
                  <c:v>-2.6968000000000001</c:v>
                </c:pt>
                <c:pt idx="2">
                  <c:v>-2.6892999999999998</c:v>
                </c:pt>
                <c:pt idx="3">
                  <c:v>-2.6905000000000001</c:v>
                </c:pt>
                <c:pt idx="4">
                  <c:v>-2.6884999999999999</c:v>
                </c:pt>
                <c:pt idx="5">
                  <c:v>-2.6793</c:v>
                </c:pt>
                <c:pt idx="6">
                  <c:v>-2.6928999999999998</c:v>
                </c:pt>
                <c:pt idx="7">
                  <c:v>-2.7105000000000001</c:v>
                </c:pt>
                <c:pt idx="8">
                  <c:v>-2.7284000000000002</c:v>
                </c:pt>
                <c:pt idx="9">
                  <c:v>-2.7376</c:v>
                </c:pt>
                <c:pt idx="10">
                  <c:v>-2.7248999999999999</c:v>
                </c:pt>
                <c:pt idx="11">
                  <c:v>-2.7090999999999998</c:v>
                </c:pt>
                <c:pt idx="12">
                  <c:v>-2.7004999999999999</c:v>
                </c:pt>
                <c:pt idx="13">
                  <c:v>-2.6789000000000001</c:v>
                </c:pt>
                <c:pt idx="14">
                  <c:v>-2.6745999999999999</c:v>
                </c:pt>
                <c:pt idx="15">
                  <c:v>-2.6686999999999999</c:v>
                </c:pt>
                <c:pt idx="16">
                  <c:v>-2.6696</c:v>
                </c:pt>
                <c:pt idx="17">
                  <c:v>-2.6659999999999999</c:v>
                </c:pt>
                <c:pt idx="18">
                  <c:v>-2.6675</c:v>
                </c:pt>
                <c:pt idx="19">
                  <c:v>-2.6804999999999999</c:v>
                </c:pt>
                <c:pt idx="20">
                  <c:v>-2.6815000000000002</c:v>
                </c:pt>
                <c:pt idx="21">
                  <c:v>-2.6766999999999999</c:v>
                </c:pt>
                <c:pt idx="22">
                  <c:v>-2.6833999999999998</c:v>
                </c:pt>
                <c:pt idx="23">
                  <c:v>-2.6846999999999999</c:v>
                </c:pt>
                <c:pt idx="24">
                  <c:v>-2.6852</c:v>
                </c:pt>
                <c:pt idx="25">
                  <c:v>-2.6838000000000002</c:v>
                </c:pt>
                <c:pt idx="26">
                  <c:v>-2.6766999999999999</c:v>
                </c:pt>
                <c:pt idx="27">
                  <c:v>-2.6713</c:v>
                </c:pt>
                <c:pt idx="28">
                  <c:v>-2.6659999999999999</c:v>
                </c:pt>
                <c:pt idx="29">
                  <c:v>-2.6514000000000002</c:v>
                </c:pt>
                <c:pt idx="30">
                  <c:v>-2.6435</c:v>
                </c:pt>
                <c:pt idx="31">
                  <c:v>-2.6450999999999998</c:v>
                </c:pt>
                <c:pt idx="32">
                  <c:v>-2.6385999999999998</c:v>
                </c:pt>
                <c:pt idx="33">
                  <c:v>-2.6311</c:v>
                </c:pt>
                <c:pt idx="34">
                  <c:v>-2.6183000000000001</c:v>
                </c:pt>
                <c:pt idx="35">
                  <c:v>-2.5998000000000001</c:v>
                </c:pt>
                <c:pt idx="36">
                  <c:v>-2.6080000000000001</c:v>
                </c:pt>
                <c:pt idx="37">
                  <c:v>-2.6160000000000001</c:v>
                </c:pt>
                <c:pt idx="38">
                  <c:v>-2.6006</c:v>
                </c:pt>
                <c:pt idx="39">
                  <c:v>-2.5834000000000001</c:v>
                </c:pt>
                <c:pt idx="40">
                  <c:v>-2.5853999999999999</c:v>
                </c:pt>
                <c:pt idx="41">
                  <c:v>-2.5817999999999999</c:v>
                </c:pt>
                <c:pt idx="42">
                  <c:v>-2.6</c:v>
                </c:pt>
                <c:pt idx="43">
                  <c:v>-2.6349</c:v>
                </c:pt>
                <c:pt idx="44">
                  <c:v>-2.6804999999999999</c:v>
                </c:pt>
                <c:pt idx="45">
                  <c:v>-2.7475999999999998</c:v>
                </c:pt>
                <c:pt idx="46">
                  <c:v>-2.8269000000000002</c:v>
                </c:pt>
                <c:pt idx="47">
                  <c:v>-2.8997999999999999</c:v>
                </c:pt>
                <c:pt idx="48">
                  <c:v>-2.9333</c:v>
                </c:pt>
                <c:pt idx="49">
                  <c:v>-2.9618000000000002</c:v>
                </c:pt>
                <c:pt idx="50">
                  <c:v>-2.9597000000000002</c:v>
                </c:pt>
                <c:pt idx="51">
                  <c:v>-2.8740999999999999</c:v>
                </c:pt>
                <c:pt idx="52">
                  <c:v>-2.77</c:v>
                </c:pt>
                <c:pt idx="53">
                  <c:v>-2.6894</c:v>
                </c:pt>
                <c:pt idx="54">
                  <c:v>-2.6147</c:v>
                </c:pt>
                <c:pt idx="55">
                  <c:v>-2.5499000000000001</c:v>
                </c:pt>
                <c:pt idx="56">
                  <c:v>-2.5225</c:v>
                </c:pt>
                <c:pt idx="57">
                  <c:v>-2.5293999999999999</c:v>
                </c:pt>
                <c:pt idx="58">
                  <c:v>-2.5634999999999999</c:v>
                </c:pt>
                <c:pt idx="59">
                  <c:v>-2.5920999999999998</c:v>
                </c:pt>
                <c:pt idx="60">
                  <c:v>-2.6116999999999999</c:v>
                </c:pt>
                <c:pt idx="61">
                  <c:v>-2.6438999999999999</c:v>
                </c:pt>
                <c:pt idx="62">
                  <c:v>-2.6511999999999998</c:v>
                </c:pt>
                <c:pt idx="63">
                  <c:v>-2.6846000000000001</c:v>
                </c:pt>
                <c:pt idx="64">
                  <c:v>-2.7019000000000002</c:v>
                </c:pt>
                <c:pt idx="65">
                  <c:v>-2.7210000000000001</c:v>
                </c:pt>
                <c:pt idx="66">
                  <c:v>-2.7317</c:v>
                </c:pt>
                <c:pt idx="67">
                  <c:v>-2.7238000000000002</c:v>
                </c:pt>
                <c:pt idx="68">
                  <c:v>-2.7031999999999998</c:v>
                </c:pt>
                <c:pt idx="69">
                  <c:v>-2.6762000000000001</c:v>
                </c:pt>
                <c:pt idx="70">
                  <c:v>-2.6886000000000001</c:v>
                </c:pt>
                <c:pt idx="71">
                  <c:v>-2.6863999999999999</c:v>
                </c:pt>
                <c:pt idx="72">
                  <c:v>-2.6892</c:v>
                </c:pt>
                <c:pt idx="73">
                  <c:v>-2.7244000000000002</c:v>
                </c:pt>
                <c:pt idx="74">
                  <c:v>-2.7383000000000002</c:v>
                </c:pt>
                <c:pt idx="75">
                  <c:v>-2.7915999999999999</c:v>
                </c:pt>
                <c:pt idx="76">
                  <c:v>-2.8045</c:v>
                </c:pt>
                <c:pt idx="77">
                  <c:v>-2.7913000000000001</c:v>
                </c:pt>
                <c:pt idx="78">
                  <c:v>-2.8069999999999999</c:v>
                </c:pt>
                <c:pt idx="79">
                  <c:v>-2.7707999999999999</c:v>
                </c:pt>
                <c:pt idx="80">
                  <c:v>-2.7465999999999999</c:v>
                </c:pt>
                <c:pt idx="81">
                  <c:v>-2.7490999999999999</c:v>
                </c:pt>
                <c:pt idx="82">
                  <c:v>-2.7484999999999999</c:v>
                </c:pt>
                <c:pt idx="83">
                  <c:v>-2.7591999999999999</c:v>
                </c:pt>
                <c:pt idx="84">
                  <c:v>-2.7618</c:v>
                </c:pt>
                <c:pt idx="85">
                  <c:v>-2.8001</c:v>
                </c:pt>
                <c:pt idx="86">
                  <c:v>-2.8149000000000002</c:v>
                </c:pt>
                <c:pt idx="87">
                  <c:v>-2.8170999999999999</c:v>
                </c:pt>
                <c:pt idx="88">
                  <c:v>-2.8456999999999999</c:v>
                </c:pt>
                <c:pt idx="89">
                  <c:v>-2.8399000000000001</c:v>
                </c:pt>
                <c:pt idx="90">
                  <c:v>-2.8485</c:v>
                </c:pt>
                <c:pt idx="91">
                  <c:v>-2.8578000000000001</c:v>
                </c:pt>
                <c:pt idx="92">
                  <c:v>-2.8708999999999998</c:v>
                </c:pt>
                <c:pt idx="93">
                  <c:v>-2.8822000000000001</c:v>
                </c:pt>
                <c:pt idx="94">
                  <c:v>-2.8864000000000001</c:v>
                </c:pt>
                <c:pt idx="95">
                  <c:v>-2.9007999999999998</c:v>
                </c:pt>
                <c:pt idx="96">
                  <c:v>-2.9268999999999998</c:v>
                </c:pt>
                <c:pt idx="97">
                  <c:v>-2.9632000000000001</c:v>
                </c:pt>
                <c:pt idx="98">
                  <c:v>-2.9813999999999998</c:v>
                </c:pt>
                <c:pt idx="99">
                  <c:v>-3.0061</c:v>
                </c:pt>
                <c:pt idx="100">
                  <c:v>-3.0804999999999998</c:v>
                </c:pt>
                <c:pt idx="101">
                  <c:v>-3.1583999999999999</c:v>
                </c:pt>
                <c:pt idx="102">
                  <c:v>-3.1825999999999999</c:v>
                </c:pt>
                <c:pt idx="103">
                  <c:v>-3.1762000000000001</c:v>
                </c:pt>
                <c:pt idx="104">
                  <c:v>-3.1793</c:v>
                </c:pt>
                <c:pt idx="105">
                  <c:v>-3.1892</c:v>
                </c:pt>
                <c:pt idx="106">
                  <c:v>-3.2136999999999998</c:v>
                </c:pt>
                <c:pt idx="107">
                  <c:v>-3.2328999999999999</c:v>
                </c:pt>
                <c:pt idx="108">
                  <c:v>-3.2486999999999999</c:v>
                </c:pt>
                <c:pt idx="109">
                  <c:v>-3.2743000000000002</c:v>
                </c:pt>
                <c:pt idx="110">
                  <c:v>-3.3060999999999998</c:v>
                </c:pt>
                <c:pt idx="111">
                  <c:v>-3.3267000000000002</c:v>
                </c:pt>
                <c:pt idx="112">
                  <c:v>-3.3311000000000002</c:v>
                </c:pt>
                <c:pt idx="113">
                  <c:v>-3.3283</c:v>
                </c:pt>
                <c:pt idx="114">
                  <c:v>-3.3024</c:v>
                </c:pt>
                <c:pt idx="115">
                  <c:v>-3.2719999999999998</c:v>
                </c:pt>
                <c:pt idx="116">
                  <c:v>-3.2193999999999998</c:v>
                </c:pt>
                <c:pt idx="117">
                  <c:v>-3.1762999999999999</c:v>
                </c:pt>
                <c:pt idx="118">
                  <c:v>-3.1196999999999999</c:v>
                </c:pt>
                <c:pt idx="119">
                  <c:v>-3.0539999999999998</c:v>
                </c:pt>
                <c:pt idx="120">
                  <c:v>-2.9836</c:v>
                </c:pt>
                <c:pt idx="121">
                  <c:v>-2.9388000000000001</c:v>
                </c:pt>
                <c:pt idx="122">
                  <c:v>-2.9081999999999999</c:v>
                </c:pt>
                <c:pt idx="123">
                  <c:v>-2.8921000000000001</c:v>
                </c:pt>
                <c:pt idx="124">
                  <c:v>-2.8622999999999998</c:v>
                </c:pt>
                <c:pt idx="125">
                  <c:v>-2.8315000000000001</c:v>
                </c:pt>
                <c:pt idx="126">
                  <c:v>-2.8018999999999998</c:v>
                </c:pt>
                <c:pt idx="127">
                  <c:v>-2.7448999999999999</c:v>
                </c:pt>
                <c:pt idx="128">
                  <c:v>-2.6857000000000002</c:v>
                </c:pt>
                <c:pt idx="129">
                  <c:v>-2.6625000000000001</c:v>
                </c:pt>
                <c:pt idx="130">
                  <c:v>-2.6604000000000001</c:v>
                </c:pt>
                <c:pt idx="131">
                  <c:v>-2.6404000000000001</c:v>
                </c:pt>
                <c:pt idx="132">
                  <c:v>-2.6217000000000001</c:v>
                </c:pt>
                <c:pt idx="133">
                  <c:v>-2.5929000000000002</c:v>
                </c:pt>
                <c:pt idx="134">
                  <c:v>-2.5985999999999998</c:v>
                </c:pt>
                <c:pt idx="135">
                  <c:v>-2.5975999999999999</c:v>
                </c:pt>
                <c:pt idx="136">
                  <c:v>-2.5943999999999998</c:v>
                </c:pt>
                <c:pt idx="137">
                  <c:v>-2.5924</c:v>
                </c:pt>
                <c:pt idx="138">
                  <c:v>-2.6013999999999999</c:v>
                </c:pt>
                <c:pt idx="139">
                  <c:v>-2.6107999999999998</c:v>
                </c:pt>
                <c:pt idx="140">
                  <c:v>-2.5950000000000002</c:v>
                </c:pt>
                <c:pt idx="141">
                  <c:v>-2.6116000000000001</c:v>
                </c:pt>
                <c:pt idx="142">
                  <c:v>-2.6055999999999999</c:v>
                </c:pt>
                <c:pt idx="143">
                  <c:v>-2.5952000000000002</c:v>
                </c:pt>
                <c:pt idx="144">
                  <c:v>-2.5964999999999998</c:v>
                </c:pt>
                <c:pt idx="145">
                  <c:v>-2.5971000000000002</c:v>
                </c:pt>
                <c:pt idx="146">
                  <c:v>-2.5891000000000002</c:v>
                </c:pt>
                <c:pt idx="147">
                  <c:v>-2.5621999999999998</c:v>
                </c:pt>
                <c:pt idx="148">
                  <c:v>-2.5524</c:v>
                </c:pt>
                <c:pt idx="149">
                  <c:v>-2.5634000000000001</c:v>
                </c:pt>
                <c:pt idx="150">
                  <c:v>-2.5541</c:v>
                </c:pt>
                <c:pt idx="151">
                  <c:v>-2.5287000000000002</c:v>
                </c:pt>
                <c:pt idx="152">
                  <c:v>-2.5287999999999999</c:v>
                </c:pt>
                <c:pt idx="153">
                  <c:v>-2.5369000000000002</c:v>
                </c:pt>
                <c:pt idx="154">
                  <c:v>-2.5388999999999999</c:v>
                </c:pt>
                <c:pt idx="155">
                  <c:v>-2.5413000000000001</c:v>
                </c:pt>
                <c:pt idx="156">
                  <c:v>-2.5486</c:v>
                </c:pt>
                <c:pt idx="157">
                  <c:v>-2.5550999999999999</c:v>
                </c:pt>
                <c:pt idx="158">
                  <c:v>-2.5651000000000002</c:v>
                </c:pt>
                <c:pt idx="159">
                  <c:v>-2.5670999999999999</c:v>
                </c:pt>
                <c:pt idx="160">
                  <c:v>-2.5533999999999999</c:v>
                </c:pt>
                <c:pt idx="161">
                  <c:v>-2.5619000000000001</c:v>
                </c:pt>
                <c:pt idx="162">
                  <c:v>-2.597</c:v>
                </c:pt>
                <c:pt idx="163">
                  <c:v>-2.6027999999999998</c:v>
                </c:pt>
                <c:pt idx="164">
                  <c:v>-2.6042999999999998</c:v>
                </c:pt>
                <c:pt idx="165">
                  <c:v>-2.5987</c:v>
                </c:pt>
                <c:pt idx="166">
                  <c:v>-2.5922999999999998</c:v>
                </c:pt>
                <c:pt idx="167">
                  <c:v>-2.5908000000000002</c:v>
                </c:pt>
                <c:pt idx="168">
                  <c:v>-2.5827</c:v>
                </c:pt>
                <c:pt idx="169">
                  <c:v>-2.5848</c:v>
                </c:pt>
                <c:pt idx="170">
                  <c:v>-2.6173000000000002</c:v>
                </c:pt>
                <c:pt idx="171">
                  <c:v>-2.6381000000000001</c:v>
                </c:pt>
                <c:pt idx="172">
                  <c:v>-2.6621000000000001</c:v>
                </c:pt>
                <c:pt idx="173">
                  <c:v>-2.6896</c:v>
                </c:pt>
                <c:pt idx="174">
                  <c:v>-2.6966999999999999</c:v>
                </c:pt>
                <c:pt idx="175">
                  <c:v>-2.6938</c:v>
                </c:pt>
                <c:pt idx="176">
                  <c:v>-2.6989000000000001</c:v>
                </c:pt>
                <c:pt idx="177">
                  <c:v>-2.6855000000000002</c:v>
                </c:pt>
                <c:pt idx="178">
                  <c:v>-2.6999</c:v>
                </c:pt>
                <c:pt idx="179">
                  <c:v>-2.7195</c:v>
                </c:pt>
                <c:pt idx="180">
                  <c:v>-2.7521</c:v>
                </c:pt>
                <c:pt idx="181">
                  <c:v>-2.7949000000000002</c:v>
                </c:pt>
                <c:pt idx="182">
                  <c:v>-2.8197000000000001</c:v>
                </c:pt>
                <c:pt idx="183">
                  <c:v>-2.8689</c:v>
                </c:pt>
                <c:pt idx="184">
                  <c:v>-2.8643000000000001</c:v>
                </c:pt>
                <c:pt idx="185">
                  <c:v>-2.8753000000000002</c:v>
                </c:pt>
                <c:pt idx="186">
                  <c:v>-2.9138000000000002</c:v>
                </c:pt>
                <c:pt idx="187">
                  <c:v>-2.9260999999999999</c:v>
                </c:pt>
                <c:pt idx="188">
                  <c:v>-2.9561000000000002</c:v>
                </c:pt>
                <c:pt idx="189">
                  <c:v>-3.0017999999999998</c:v>
                </c:pt>
                <c:pt idx="190">
                  <c:v>-3.0350999999999999</c:v>
                </c:pt>
                <c:pt idx="191">
                  <c:v>-3.02</c:v>
                </c:pt>
                <c:pt idx="192">
                  <c:v>-3.0061</c:v>
                </c:pt>
                <c:pt idx="193">
                  <c:v>-3.0514000000000001</c:v>
                </c:pt>
                <c:pt idx="194">
                  <c:v>-3.1189</c:v>
                </c:pt>
                <c:pt idx="195">
                  <c:v>-3.1709999999999998</c:v>
                </c:pt>
                <c:pt idx="196">
                  <c:v>-3.1749000000000001</c:v>
                </c:pt>
                <c:pt idx="197">
                  <c:v>-3.1924000000000001</c:v>
                </c:pt>
                <c:pt idx="198">
                  <c:v>-3.2443</c:v>
                </c:pt>
                <c:pt idx="199">
                  <c:v>-3.3037000000000001</c:v>
                </c:pt>
                <c:pt idx="200">
                  <c:v>-3.3759999999999999</c:v>
                </c:pt>
                <c:pt idx="201">
                  <c:v>-3.44</c:v>
                </c:pt>
                <c:pt idx="202">
                  <c:v>-3.4647999999999999</c:v>
                </c:pt>
                <c:pt idx="203">
                  <c:v>-3.4826000000000001</c:v>
                </c:pt>
                <c:pt idx="204">
                  <c:v>-3.4958999999999998</c:v>
                </c:pt>
                <c:pt idx="205">
                  <c:v>-3.5425</c:v>
                </c:pt>
                <c:pt idx="206">
                  <c:v>-3.5604</c:v>
                </c:pt>
                <c:pt idx="207">
                  <c:v>-3.5589</c:v>
                </c:pt>
                <c:pt idx="208">
                  <c:v>-3.5607000000000002</c:v>
                </c:pt>
                <c:pt idx="209">
                  <c:v>-3.5950000000000002</c:v>
                </c:pt>
                <c:pt idx="210">
                  <c:v>-3.6574</c:v>
                </c:pt>
                <c:pt idx="211">
                  <c:v>-3.6798999999999999</c:v>
                </c:pt>
                <c:pt idx="212">
                  <c:v>-3.7349000000000001</c:v>
                </c:pt>
                <c:pt idx="213">
                  <c:v>-3.7951999999999999</c:v>
                </c:pt>
                <c:pt idx="214">
                  <c:v>-3.8403999999999998</c:v>
                </c:pt>
                <c:pt idx="215">
                  <c:v>-3.8759999999999999</c:v>
                </c:pt>
                <c:pt idx="216">
                  <c:v>-3.8963000000000001</c:v>
                </c:pt>
                <c:pt idx="217">
                  <c:v>-3.9432999999999998</c:v>
                </c:pt>
                <c:pt idx="218">
                  <c:v>-3.9906000000000001</c:v>
                </c:pt>
                <c:pt idx="219">
                  <c:v>-4.0007999999999999</c:v>
                </c:pt>
                <c:pt idx="220">
                  <c:v>-3.9904000000000002</c:v>
                </c:pt>
                <c:pt idx="221">
                  <c:v>-3.9462999999999999</c:v>
                </c:pt>
                <c:pt idx="222">
                  <c:v>-3.9016999999999999</c:v>
                </c:pt>
                <c:pt idx="223">
                  <c:v>-3.9203999999999999</c:v>
                </c:pt>
                <c:pt idx="224">
                  <c:v>-3.9197000000000002</c:v>
                </c:pt>
                <c:pt idx="225">
                  <c:v>-3.9076</c:v>
                </c:pt>
                <c:pt idx="226">
                  <c:v>-3.8754</c:v>
                </c:pt>
                <c:pt idx="227">
                  <c:v>-3.8519000000000001</c:v>
                </c:pt>
                <c:pt idx="228">
                  <c:v>-3.8759999999999999</c:v>
                </c:pt>
                <c:pt idx="229">
                  <c:v>-3.9218999999999999</c:v>
                </c:pt>
                <c:pt idx="230">
                  <c:v>-3.9588000000000001</c:v>
                </c:pt>
                <c:pt idx="231">
                  <c:v>-4.0053000000000001</c:v>
                </c:pt>
                <c:pt idx="232">
                  <c:v>-4.0503</c:v>
                </c:pt>
                <c:pt idx="233">
                  <c:v>-4.0651000000000002</c:v>
                </c:pt>
                <c:pt idx="234">
                  <c:v>-4.1150000000000002</c:v>
                </c:pt>
                <c:pt idx="235">
                  <c:v>-4.1717000000000004</c:v>
                </c:pt>
                <c:pt idx="236">
                  <c:v>-4.1638999999999999</c:v>
                </c:pt>
                <c:pt idx="237">
                  <c:v>-4.1508000000000003</c:v>
                </c:pt>
                <c:pt idx="238">
                  <c:v>-4.1395</c:v>
                </c:pt>
                <c:pt idx="239">
                  <c:v>-4.1295999999999999</c:v>
                </c:pt>
                <c:pt idx="240">
                  <c:v>-4.1444000000000001</c:v>
                </c:pt>
                <c:pt idx="241">
                  <c:v>-4.1257000000000001</c:v>
                </c:pt>
                <c:pt idx="242">
                  <c:v>-4.0789</c:v>
                </c:pt>
                <c:pt idx="243">
                  <c:v>-4.0987</c:v>
                </c:pt>
                <c:pt idx="244">
                  <c:v>-4.1265999999999998</c:v>
                </c:pt>
                <c:pt idx="245">
                  <c:v>-4.1315</c:v>
                </c:pt>
                <c:pt idx="246">
                  <c:v>-4.1942000000000004</c:v>
                </c:pt>
                <c:pt idx="247">
                  <c:v>-4.2287999999999997</c:v>
                </c:pt>
                <c:pt idx="248">
                  <c:v>-4.1994999999999996</c:v>
                </c:pt>
                <c:pt idx="249">
                  <c:v>-4.2030000000000003</c:v>
                </c:pt>
                <c:pt idx="250">
                  <c:v>-4.1985000000000001</c:v>
                </c:pt>
                <c:pt idx="251">
                  <c:v>-4.181</c:v>
                </c:pt>
                <c:pt idx="252">
                  <c:v>-4.2039</c:v>
                </c:pt>
                <c:pt idx="253">
                  <c:v>-4.2801</c:v>
                </c:pt>
                <c:pt idx="254">
                  <c:v>-4.3627000000000002</c:v>
                </c:pt>
                <c:pt idx="255">
                  <c:v>-4.4341999999999997</c:v>
                </c:pt>
                <c:pt idx="256">
                  <c:v>-4.4934000000000003</c:v>
                </c:pt>
                <c:pt idx="257">
                  <c:v>-4.5297999999999998</c:v>
                </c:pt>
                <c:pt idx="258">
                  <c:v>-4.5381</c:v>
                </c:pt>
                <c:pt idx="259">
                  <c:v>-4.5090000000000003</c:v>
                </c:pt>
                <c:pt idx="260">
                  <c:v>-4.5572999999999997</c:v>
                </c:pt>
                <c:pt idx="261">
                  <c:v>-4.6066000000000003</c:v>
                </c:pt>
                <c:pt idx="262">
                  <c:v>-4.6204000000000001</c:v>
                </c:pt>
                <c:pt idx="263">
                  <c:v>-4.6387</c:v>
                </c:pt>
                <c:pt idx="264">
                  <c:v>-4.6696</c:v>
                </c:pt>
                <c:pt idx="265">
                  <c:v>-4.6881000000000004</c:v>
                </c:pt>
                <c:pt idx="266">
                  <c:v>-4.7154999999999996</c:v>
                </c:pt>
                <c:pt idx="267">
                  <c:v>-4.7443999999999997</c:v>
                </c:pt>
                <c:pt idx="268">
                  <c:v>-4.7953000000000001</c:v>
                </c:pt>
                <c:pt idx="269">
                  <c:v>-4.8653000000000004</c:v>
                </c:pt>
                <c:pt idx="270">
                  <c:v>-4.9024999999999999</c:v>
                </c:pt>
                <c:pt idx="271">
                  <c:v>-4.9005999999999998</c:v>
                </c:pt>
                <c:pt idx="272">
                  <c:v>-4.9481000000000002</c:v>
                </c:pt>
                <c:pt idx="273">
                  <c:v>-4.9512999999999998</c:v>
                </c:pt>
                <c:pt idx="274">
                  <c:v>-4.9077000000000002</c:v>
                </c:pt>
                <c:pt idx="275">
                  <c:v>-4.9368999999999996</c:v>
                </c:pt>
                <c:pt idx="276">
                  <c:v>-4.9610000000000003</c:v>
                </c:pt>
                <c:pt idx="277">
                  <c:v>-4.9737</c:v>
                </c:pt>
                <c:pt idx="278">
                  <c:v>-4.9813000000000001</c:v>
                </c:pt>
                <c:pt idx="279">
                  <c:v>-4.9695999999999998</c:v>
                </c:pt>
                <c:pt idx="280">
                  <c:v>-4.9881000000000002</c:v>
                </c:pt>
                <c:pt idx="281">
                  <c:v>-4.9962999999999997</c:v>
                </c:pt>
                <c:pt idx="282">
                  <c:v>-4.9813000000000001</c:v>
                </c:pt>
                <c:pt idx="283">
                  <c:v>-5.0248999999999997</c:v>
                </c:pt>
                <c:pt idx="284">
                  <c:v>-5.0449999999999999</c:v>
                </c:pt>
                <c:pt idx="285">
                  <c:v>-5.0454999999999997</c:v>
                </c:pt>
                <c:pt idx="286">
                  <c:v>-5.0209999999999999</c:v>
                </c:pt>
                <c:pt idx="287">
                  <c:v>-5.0198999999999998</c:v>
                </c:pt>
                <c:pt idx="288">
                  <c:v>-5.0686</c:v>
                </c:pt>
                <c:pt idx="289">
                  <c:v>-5.0267999999999997</c:v>
                </c:pt>
                <c:pt idx="290">
                  <c:v>-4.9512</c:v>
                </c:pt>
                <c:pt idx="291">
                  <c:v>-4.9146000000000001</c:v>
                </c:pt>
                <c:pt idx="292">
                  <c:v>-4.9402999999999997</c:v>
                </c:pt>
                <c:pt idx="293">
                  <c:v>-4.9756</c:v>
                </c:pt>
                <c:pt idx="294">
                  <c:v>-4.9733999999999998</c:v>
                </c:pt>
                <c:pt idx="295">
                  <c:v>-4.9328000000000003</c:v>
                </c:pt>
                <c:pt idx="296">
                  <c:v>-4.8715999999999999</c:v>
                </c:pt>
                <c:pt idx="297">
                  <c:v>-4.8381999999999996</c:v>
                </c:pt>
                <c:pt idx="298">
                  <c:v>-4.8379000000000003</c:v>
                </c:pt>
                <c:pt idx="299">
                  <c:v>-4.8532000000000002</c:v>
                </c:pt>
                <c:pt idx="300">
                  <c:v>-4.8746</c:v>
                </c:pt>
                <c:pt idx="301">
                  <c:v>-4.8954000000000004</c:v>
                </c:pt>
                <c:pt idx="302">
                  <c:v>-4.8869999999999996</c:v>
                </c:pt>
                <c:pt idx="303">
                  <c:v>-4.9080000000000004</c:v>
                </c:pt>
                <c:pt idx="304">
                  <c:v>-4.9100999999999999</c:v>
                </c:pt>
                <c:pt idx="305">
                  <c:v>-4.9471999999999996</c:v>
                </c:pt>
                <c:pt idx="306">
                  <c:v>-5.0015999999999998</c:v>
                </c:pt>
                <c:pt idx="307">
                  <c:v>-4.9969999999999999</c:v>
                </c:pt>
                <c:pt idx="308">
                  <c:v>-5.0088999999999997</c:v>
                </c:pt>
                <c:pt idx="309">
                  <c:v>-5.0331000000000001</c:v>
                </c:pt>
                <c:pt idx="310">
                  <c:v>-5.0434999999999999</c:v>
                </c:pt>
                <c:pt idx="311">
                  <c:v>-5.0640000000000001</c:v>
                </c:pt>
                <c:pt idx="312">
                  <c:v>-5.0968</c:v>
                </c:pt>
                <c:pt idx="313">
                  <c:v>-5.1243999999999996</c:v>
                </c:pt>
                <c:pt idx="314">
                  <c:v>-5.1577999999999999</c:v>
                </c:pt>
                <c:pt idx="315">
                  <c:v>-5.1879</c:v>
                </c:pt>
                <c:pt idx="316">
                  <c:v>-5.1996000000000002</c:v>
                </c:pt>
                <c:pt idx="317">
                  <c:v>-5.1886000000000001</c:v>
                </c:pt>
                <c:pt idx="318">
                  <c:v>-5.1577000000000002</c:v>
                </c:pt>
                <c:pt idx="319">
                  <c:v>-5.1401000000000003</c:v>
                </c:pt>
                <c:pt idx="320">
                  <c:v>-5.1351000000000004</c:v>
                </c:pt>
                <c:pt idx="321">
                  <c:v>-5.1388999999999996</c:v>
                </c:pt>
                <c:pt idx="322">
                  <c:v>-5.1528</c:v>
                </c:pt>
                <c:pt idx="323">
                  <c:v>-5.1246</c:v>
                </c:pt>
                <c:pt idx="324">
                  <c:v>-5.1005000000000003</c:v>
                </c:pt>
                <c:pt idx="325">
                  <c:v>-5.0758999999999999</c:v>
                </c:pt>
                <c:pt idx="326">
                  <c:v>-5.0404</c:v>
                </c:pt>
                <c:pt idx="327">
                  <c:v>-4.9710999999999999</c:v>
                </c:pt>
                <c:pt idx="328">
                  <c:v>-4.9745999999999997</c:v>
                </c:pt>
                <c:pt idx="329">
                  <c:v>-4.9600999999999997</c:v>
                </c:pt>
                <c:pt idx="330">
                  <c:v>-4.9157000000000002</c:v>
                </c:pt>
                <c:pt idx="331">
                  <c:v>-4.8848000000000003</c:v>
                </c:pt>
                <c:pt idx="332">
                  <c:v>-4.8071999999999999</c:v>
                </c:pt>
                <c:pt idx="333">
                  <c:v>-4.7756999999999996</c:v>
                </c:pt>
                <c:pt idx="334">
                  <c:v>-4.7657999999999996</c:v>
                </c:pt>
                <c:pt idx="335">
                  <c:v>-4.7446000000000002</c:v>
                </c:pt>
                <c:pt idx="336">
                  <c:v>-4.7645999999999997</c:v>
                </c:pt>
                <c:pt idx="337">
                  <c:v>-4.7483000000000004</c:v>
                </c:pt>
                <c:pt idx="338">
                  <c:v>-4.7573999999999996</c:v>
                </c:pt>
                <c:pt idx="339">
                  <c:v>-4.8017000000000003</c:v>
                </c:pt>
                <c:pt idx="340">
                  <c:v>-4.8026999999999997</c:v>
                </c:pt>
                <c:pt idx="341">
                  <c:v>-4.8086000000000002</c:v>
                </c:pt>
                <c:pt idx="342">
                  <c:v>-4.8227000000000002</c:v>
                </c:pt>
                <c:pt idx="343">
                  <c:v>-4.7892999999999999</c:v>
                </c:pt>
                <c:pt idx="344">
                  <c:v>-4.7850000000000001</c:v>
                </c:pt>
                <c:pt idx="345">
                  <c:v>-4.7507000000000001</c:v>
                </c:pt>
                <c:pt idx="346">
                  <c:v>-4.7126999999999999</c:v>
                </c:pt>
                <c:pt idx="347">
                  <c:v>-4.7340999999999998</c:v>
                </c:pt>
                <c:pt idx="348">
                  <c:v>-4.7887000000000004</c:v>
                </c:pt>
                <c:pt idx="349">
                  <c:v>-4.8311999999999999</c:v>
                </c:pt>
                <c:pt idx="350">
                  <c:v>-4.8914999999999997</c:v>
                </c:pt>
                <c:pt idx="351">
                  <c:v>-4.9332000000000003</c:v>
                </c:pt>
                <c:pt idx="352">
                  <c:v>-4.9481999999999999</c:v>
                </c:pt>
                <c:pt idx="353">
                  <c:v>-4.9668999999999999</c:v>
                </c:pt>
                <c:pt idx="354">
                  <c:v>-4.9589999999999996</c:v>
                </c:pt>
                <c:pt idx="355">
                  <c:v>-4.9298000000000002</c:v>
                </c:pt>
                <c:pt idx="356">
                  <c:v>-4.9175000000000004</c:v>
                </c:pt>
                <c:pt idx="357">
                  <c:v>-4.9032999999999998</c:v>
                </c:pt>
                <c:pt idx="358">
                  <c:v>-4.8685</c:v>
                </c:pt>
                <c:pt idx="359">
                  <c:v>-4.8493000000000004</c:v>
                </c:pt>
                <c:pt idx="360">
                  <c:v>-4.8239999999999998</c:v>
                </c:pt>
                <c:pt idx="361">
                  <c:v>-4.7538999999999998</c:v>
                </c:pt>
                <c:pt idx="362">
                  <c:v>-4.7018000000000004</c:v>
                </c:pt>
                <c:pt idx="363">
                  <c:v>-4.6551</c:v>
                </c:pt>
                <c:pt idx="364">
                  <c:v>-4.6284999999999998</c:v>
                </c:pt>
                <c:pt idx="365">
                  <c:v>-4.5670000000000002</c:v>
                </c:pt>
                <c:pt idx="366">
                  <c:v>-4.5163000000000002</c:v>
                </c:pt>
                <c:pt idx="367">
                  <c:v>-4.4794</c:v>
                </c:pt>
                <c:pt idx="368">
                  <c:v>-4.4588000000000001</c:v>
                </c:pt>
                <c:pt idx="369">
                  <c:v>-4.4569000000000001</c:v>
                </c:pt>
                <c:pt idx="370">
                  <c:v>-4.4615</c:v>
                </c:pt>
                <c:pt idx="371">
                  <c:v>-4.4896000000000003</c:v>
                </c:pt>
                <c:pt idx="372">
                  <c:v>-4.4721000000000002</c:v>
                </c:pt>
                <c:pt idx="373">
                  <c:v>-4.4432999999999998</c:v>
                </c:pt>
                <c:pt idx="374">
                  <c:v>-4.4486999999999997</c:v>
                </c:pt>
                <c:pt idx="375">
                  <c:v>-4.4749999999999996</c:v>
                </c:pt>
                <c:pt idx="376">
                  <c:v>-4.5305999999999997</c:v>
                </c:pt>
                <c:pt idx="377">
                  <c:v>-4.5766999999999998</c:v>
                </c:pt>
                <c:pt idx="378">
                  <c:v>-4.6277999999999997</c:v>
                </c:pt>
                <c:pt idx="379">
                  <c:v>-4.6665000000000001</c:v>
                </c:pt>
                <c:pt idx="380">
                  <c:v>-4.6871999999999998</c:v>
                </c:pt>
                <c:pt idx="381">
                  <c:v>-4.7196999999999996</c:v>
                </c:pt>
                <c:pt idx="382">
                  <c:v>-4.7405999999999997</c:v>
                </c:pt>
                <c:pt idx="383">
                  <c:v>-4.7443999999999997</c:v>
                </c:pt>
                <c:pt idx="384">
                  <c:v>-4.7419000000000002</c:v>
                </c:pt>
                <c:pt idx="385">
                  <c:v>-4.7408999999999999</c:v>
                </c:pt>
                <c:pt idx="386">
                  <c:v>-4.7691999999999997</c:v>
                </c:pt>
                <c:pt idx="387">
                  <c:v>-4.7835000000000001</c:v>
                </c:pt>
                <c:pt idx="388">
                  <c:v>-4.7782999999999998</c:v>
                </c:pt>
                <c:pt idx="389">
                  <c:v>-4.7754000000000003</c:v>
                </c:pt>
                <c:pt idx="390">
                  <c:v>-4.7808000000000002</c:v>
                </c:pt>
                <c:pt idx="391">
                  <c:v>-4.7575000000000003</c:v>
                </c:pt>
                <c:pt idx="392">
                  <c:v>-4.7431000000000001</c:v>
                </c:pt>
                <c:pt idx="393">
                  <c:v>-4.7582000000000004</c:v>
                </c:pt>
                <c:pt idx="394">
                  <c:v>-4.7816000000000001</c:v>
                </c:pt>
                <c:pt idx="395">
                  <c:v>-4.7906000000000004</c:v>
                </c:pt>
                <c:pt idx="396">
                  <c:v>-4.7979000000000003</c:v>
                </c:pt>
                <c:pt idx="397">
                  <c:v>-4.8312999999999997</c:v>
                </c:pt>
                <c:pt idx="398">
                  <c:v>-4.8558000000000003</c:v>
                </c:pt>
                <c:pt idx="399">
                  <c:v>-4.8525</c:v>
                </c:pt>
                <c:pt idx="400">
                  <c:v>-4.8689999999999998</c:v>
                </c:pt>
                <c:pt idx="401">
                  <c:v>-4.8803999999999998</c:v>
                </c:pt>
                <c:pt idx="402">
                  <c:v>-4.8483000000000001</c:v>
                </c:pt>
                <c:pt idx="403">
                  <c:v>-4.7965</c:v>
                </c:pt>
                <c:pt idx="404">
                  <c:v>-4.7519999999999998</c:v>
                </c:pt>
                <c:pt idx="405">
                  <c:v>-4.6970000000000001</c:v>
                </c:pt>
                <c:pt idx="406">
                  <c:v>-4.6298000000000004</c:v>
                </c:pt>
                <c:pt idx="407">
                  <c:v>-4.5900999999999996</c:v>
                </c:pt>
                <c:pt idx="408">
                  <c:v>-4.5556999999999999</c:v>
                </c:pt>
                <c:pt idx="409">
                  <c:v>-4.5566000000000004</c:v>
                </c:pt>
                <c:pt idx="410">
                  <c:v>-4.5633999999999997</c:v>
                </c:pt>
                <c:pt idx="411">
                  <c:v>-4.5652999999999997</c:v>
                </c:pt>
                <c:pt idx="412">
                  <c:v>-4.5705</c:v>
                </c:pt>
                <c:pt idx="413">
                  <c:v>-4.5571000000000002</c:v>
                </c:pt>
                <c:pt idx="414">
                  <c:v>-4.5339999999999998</c:v>
                </c:pt>
                <c:pt idx="415">
                  <c:v>-4.4915000000000003</c:v>
                </c:pt>
                <c:pt idx="416">
                  <c:v>-4.4577</c:v>
                </c:pt>
                <c:pt idx="417">
                  <c:v>-4.4526000000000003</c:v>
                </c:pt>
                <c:pt idx="418">
                  <c:v>-4.4508000000000001</c:v>
                </c:pt>
                <c:pt idx="419">
                  <c:v>-4.4763000000000002</c:v>
                </c:pt>
                <c:pt idx="420">
                  <c:v>-4.5076000000000001</c:v>
                </c:pt>
                <c:pt idx="421">
                  <c:v>-4.5435999999999996</c:v>
                </c:pt>
                <c:pt idx="422">
                  <c:v>-4.5933000000000002</c:v>
                </c:pt>
                <c:pt idx="423">
                  <c:v>-4.6231</c:v>
                </c:pt>
                <c:pt idx="424">
                  <c:v>-4.6177999999999999</c:v>
                </c:pt>
                <c:pt idx="425">
                  <c:v>-4.5528000000000004</c:v>
                </c:pt>
                <c:pt idx="426">
                  <c:v>-4.4964000000000004</c:v>
                </c:pt>
                <c:pt idx="427">
                  <c:v>-4.4427000000000003</c:v>
                </c:pt>
                <c:pt idx="428">
                  <c:v>-4.4097</c:v>
                </c:pt>
                <c:pt idx="429">
                  <c:v>-4.4013</c:v>
                </c:pt>
                <c:pt idx="430">
                  <c:v>-4.4349999999999996</c:v>
                </c:pt>
                <c:pt idx="431">
                  <c:v>-4.4570999999999996</c:v>
                </c:pt>
                <c:pt idx="432">
                  <c:v>-4.4602000000000004</c:v>
                </c:pt>
                <c:pt idx="433">
                  <c:v>-4.4546000000000001</c:v>
                </c:pt>
                <c:pt idx="434">
                  <c:v>-4.4298000000000002</c:v>
                </c:pt>
                <c:pt idx="435">
                  <c:v>-4.3978999999999999</c:v>
                </c:pt>
                <c:pt idx="436">
                  <c:v>-4.3658000000000001</c:v>
                </c:pt>
                <c:pt idx="437">
                  <c:v>-4.3367000000000004</c:v>
                </c:pt>
                <c:pt idx="438">
                  <c:v>-4.3227000000000002</c:v>
                </c:pt>
                <c:pt idx="439">
                  <c:v>-4.3746</c:v>
                </c:pt>
                <c:pt idx="440">
                  <c:v>-4.4024999999999999</c:v>
                </c:pt>
                <c:pt idx="441">
                  <c:v>-4.4515000000000002</c:v>
                </c:pt>
                <c:pt idx="442">
                  <c:v>-4.516</c:v>
                </c:pt>
                <c:pt idx="443">
                  <c:v>-4.5492999999999997</c:v>
                </c:pt>
                <c:pt idx="444">
                  <c:v>-4.5521000000000003</c:v>
                </c:pt>
                <c:pt idx="445">
                  <c:v>-4.6048999999999998</c:v>
                </c:pt>
                <c:pt idx="446">
                  <c:v>-4.6436000000000002</c:v>
                </c:pt>
                <c:pt idx="447">
                  <c:v>-4.6699000000000002</c:v>
                </c:pt>
                <c:pt idx="448">
                  <c:v>-4.7234999999999996</c:v>
                </c:pt>
                <c:pt idx="449">
                  <c:v>-4.7638999999999996</c:v>
                </c:pt>
                <c:pt idx="450">
                  <c:v>-4.7918000000000003</c:v>
                </c:pt>
                <c:pt idx="451">
                  <c:v>-4.8125999999999998</c:v>
                </c:pt>
                <c:pt idx="452">
                  <c:v>-4.7690999999999999</c:v>
                </c:pt>
                <c:pt idx="453">
                  <c:v>-4.6950000000000003</c:v>
                </c:pt>
                <c:pt idx="454">
                  <c:v>-4.6414999999999997</c:v>
                </c:pt>
                <c:pt idx="455">
                  <c:v>-4.6287000000000003</c:v>
                </c:pt>
                <c:pt idx="456">
                  <c:v>-4.5853999999999999</c:v>
                </c:pt>
                <c:pt idx="457">
                  <c:v>-4.5396999999999998</c:v>
                </c:pt>
                <c:pt idx="458">
                  <c:v>-4.5433000000000003</c:v>
                </c:pt>
                <c:pt idx="459">
                  <c:v>-4.5326000000000004</c:v>
                </c:pt>
                <c:pt idx="460">
                  <c:v>-4.5180999999999996</c:v>
                </c:pt>
                <c:pt idx="461">
                  <c:v>-4.4973000000000001</c:v>
                </c:pt>
                <c:pt idx="462">
                  <c:v>-4.5358999999999998</c:v>
                </c:pt>
                <c:pt idx="463">
                  <c:v>-4.5590000000000002</c:v>
                </c:pt>
                <c:pt idx="464">
                  <c:v>-4.5841000000000003</c:v>
                </c:pt>
                <c:pt idx="465">
                  <c:v>-4.6054000000000004</c:v>
                </c:pt>
                <c:pt idx="466">
                  <c:v>-4.6395</c:v>
                </c:pt>
                <c:pt idx="467">
                  <c:v>-4.6802999999999999</c:v>
                </c:pt>
                <c:pt idx="468">
                  <c:v>-4.7195999999999998</c:v>
                </c:pt>
                <c:pt idx="469">
                  <c:v>-4.7683</c:v>
                </c:pt>
                <c:pt idx="470">
                  <c:v>-4.8014000000000001</c:v>
                </c:pt>
                <c:pt idx="471">
                  <c:v>-4.8236999999999997</c:v>
                </c:pt>
                <c:pt idx="472">
                  <c:v>-4.8234000000000004</c:v>
                </c:pt>
                <c:pt idx="473">
                  <c:v>-4.8472</c:v>
                </c:pt>
                <c:pt idx="474">
                  <c:v>-4.8422000000000001</c:v>
                </c:pt>
                <c:pt idx="475">
                  <c:v>-4.8182999999999998</c:v>
                </c:pt>
                <c:pt idx="476">
                  <c:v>-4.8471000000000002</c:v>
                </c:pt>
                <c:pt idx="477">
                  <c:v>-4.8357000000000001</c:v>
                </c:pt>
                <c:pt idx="478">
                  <c:v>-4.8239999999999998</c:v>
                </c:pt>
                <c:pt idx="479">
                  <c:v>-4.8091999999999997</c:v>
                </c:pt>
                <c:pt idx="480">
                  <c:v>-4.7671999999999999</c:v>
                </c:pt>
                <c:pt idx="481">
                  <c:v>-4.7552000000000003</c:v>
                </c:pt>
                <c:pt idx="482">
                  <c:v>-4.7637</c:v>
                </c:pt>
                <c:pt idx="483">
                  <c:v>-4.7554999999999996</c:v>
                </c:pt>
                <c:pt idx="484">
                  <c:v>-4.7417999999999996</c:v>
                </c:pt>
                <c:pt idx="485">
                  <c:v>-4.7750000000000004</c:v>
                </c:pt>
                <c:pt idx="486">
                  <c:v>-4.7689000000000004</c:v>
                </c:pt>
                <c:pt idx="487">
                  <c:v>-4.7855999999999996</c:v>
                </c:pt>
                <c:pt idx="488">
                  <c:v>-4.8177000000000003</c:v>
                </c:pt>
                <c:pt idx="489">
                  <c:v>-4.8480999999999996</c:v>
                </c:pt>
                <c:pt idx="490">
                  <c:v>-4.8482000000000003</c:v>
                </c:pt>
                <c:pt idx="491">
                  <c:v>-4.8440000000000003</c:v>
                </c:pt>
                <c:pt idx="492">
                  <c:v>-4.8745000000000003</c:v>
                </c:pt>
                <c:pt idx="493">
                  <c:v>-4.8707000000000003</c:v>
                </c:pt>
                <c:pt idx="494">
                  <c:v>-4.8842999999999996</c:v>
                </c:pt>
                <c:pt idx="495">
                  <c:v>-4.8845000000000001</c:v>
                </c:pt>
                <c:pt idx="496">
                  <c:v>-4.8772000000000002</c:v>
                </c:pt>
                <c:pt idx="497">
                  <c:v>-4.8674999999999997</c:v>
                </c:pt>
                <c:pt idx="498">
                  <c:v>-4.8474000000000004</c:v>
                </c:pt>
                <c:pt idx="499">
                  <c:v>-4.8417000000000003</c:v>
                </c:pt>
                <c:pt idx="500">
                  <c:v>-4.8563999999999998</c:v>
                </c:pt>
                <c:pt idx="501">
                  <c:v>-4.8662000000000001</c:v>
                </c:pt>
                <c:pt idx="502">
                  <c:v>-4.8658999999999999</c:v>
                </c:pt>
                <c:pt idx="503">
                  <c:v>-4.8585000000000003</c:v>
                </c:pt>
                <c:pt idx="504">
                  <c:v>-4.8461999999999996</c:v>
                </c:pt>
                <c:pt idx="505">
                  <c:v>-4.8311999999999999</c:v>
                </c:pt>
                <c:pt idx="506">
                  <c:v>-4.8170000000000002</c:v>
                </c:pt>
                <c:pt idx="507">
                  <c:v>-4.8227000000000002</c:v>
                </c:pt>
                <c:pt idx="508">
                  <c:v>-4.8177000000000003</c:v>
                </c:pt>
                <c:pt idx="509">
                  <c:v>-4.8242000000000003</c:v>
                </c:pt>
                <c:pt idx="510">
                  <c:v>-4.8284000000000002</c:v>
                </c:pt>
                <c:pt idx="511">
                  <c:v>-4.8113000000000001</c:v>
                </c:pt>
                <c:pt idx="512">
                  <c:v>-4.8014999999999999</c:v>
                </c:pt>
                <c:pt idx="513">
                  <c:v>-4.7884000000000002</c:v>
                </c:pt>
                <c:pt idx="514">
                  <c:v>-4.7663000000000002</c:v>
                </c:pt>
                <c:pt idx="515">
                  <c:v>-4.7793999999999999</c:v>
                </c:pt>
                <c:pt idx="516">
                  <c:v>-4.7839</c:v>
                </c:pt>
                <c:pt idx="517">
                  <c:v>-4.7939999999999996</c:v>
                </c:pt>
                <c:pt idx="518">
                  <c:v>-4.7629999999999999</c:v>
                </c:pt>
                <c:pt idx="519">
                  <c:v>-4.7378999999999998</c:v>
                </c:pt>
                <c:pt idx="520">
                  <c:v>-4.7287999999999997</c:v>
                </c:pt>
                <c:pt idx="521">
                  <c:v>-4.7217000000000002</c:v>
                </c:pt>
                <c:pt idx="522">
                  <c:v>-4.7352999999999996</c:v>
                </c:pt>
                <c:pt idx="523">
                  <c:v>-4.7789000000000001</c:v>
                </c:pt>
                <c:pt idx="524">
                  <c:v>-4.8247</c:v>
                </c:pt>
                <c:pt idx="525">
                  <c:v>-4.8262</c:v>
                </c:pt>
                <c:pt idx="526">
                  <c:v>-4.8259999999999996</c:v>
                </c:pt>
                <c:pt idx="527">
                  <c:v>-4.8417000000000003</c:v>
                </c:pt>
                <c:pt idx="528">
                  <c:v>-4.8438999999999997</c:v>
                </c:pt>
                <c:pt idx="529">
                  <c:v>-4.8490000000000002</c:v>
                </c:pt>
                <c:pt idx="530">
                  <c:v>-4.8909000000000002</c:v>
                </c:pt>
                <c:pt idx="531">
                  <c:v>-4.9263000000000003</c:v>
                </c:pt>
                <c:pt idx="532">
                  <c:v>-4.9397000000000002</c:v>
                </c:pt>
                <c:pt idx="533">
                  <c:v>-4.9476000000000004</c:v>
                </c:pt>
                <c:pt idx="534">
                  <c:v>-4.9699</c:v>
                </c:pt>
                <c:pt idx="535">
                  <c:v>-5.0052000000000003</c:v>
                </c:pt>
                <c:pt idx="536">
                  <c:v>-5.0111999999999997</c:v>
                </c:pt>
                <c:pt idx="537">
                  <c:v>-5.0418000000000003</c:v>
                </c:pt>
                <c:pt idx="538">
                  <c:v>-5.0279999999999996</c:v>
                </c:pt>
                <c:pt idx="539">
                  <c:v>-5.0214999999999996</c:v>
                </c:pt>
                <c:pt idx="540">
                  <c:v>-5.0240999999999998</c:v>
                </c:pt>
                <c:pt idx="541">
                  <c:v>-5.0187999999999997</c:v>
                </c:pt>
                <c:pt idx="542">
                  <c:v>-5.0327999999999999</c:v>
                </c:pt>
                <c:pt idx="543">
                  <c:v>-5.0648</c:v>
                </c:pt>
                <c:pt idx="544">
                  <c:v>-5.0612000000000004</c:v>
                </c:pt>
                <c:pt idx="545">
                  <c:v>-5.0186999999999999</c:v>
                </c:pt>
                <c:pt idx="546">
                  <c:v>-5.0380000000000003</c:v>
                </c:pt>
                <c:pt idx="547">
                  <c:v>-5.0511999999999997</c:v>
                </c:pt>
                <c:pt idx="548">
                  <c:v>-5.0637999999999996</c:v>
                </c:pt>
                <c:pt idx="549">
                  <c:v>-5.1227999999999998</c:v>
                </c:pt>
                <c:pt idx="550">
                  <c:v>-5.1435000000000004</c:v>
                </c:pt>
                <c:pt idx="551">
                  <c:v>-5.1226000000000003</c:v>
                </c:pt>
                <c:pt idx="552">
                  <c:v>-5.0856000000000003</c:v>
                </c:pt>
                <c:pt idx="553">
                  <c:v>-5.0911</c:v>
                </c:pt>
                <c:pt idx="554">
                  <c:v>-5.1337000000000002</c:v>
                </c:pt>
                <c:pt idx="555">
                  <c:v>-5.1592000000000002</c:v>
                </c:pt>
                <c:pt idx="556">
                  <c:v>-5.1814</c:v>
                </c:pt>
                <c:pt idx="557">
                  <c:v>-5.1896000000000004</c:v>
                </c:pt>
                <c:pt idx="558">
                  <c:v>-5.1881000000000004</c:v>
                </c:pt>
                <c:pt idx="559">
                  <c:v>-5.1704999999999997</c:v>
                </c:pt>
                <c:pt idx="560">
                  <c:v>-5.1976000000000004</c:v>
                </c:pt>
                <c:pt idx="561">
                  <c:v>-5.2394999999999996</c:v>
                </c:pt>
                <c:pt idx="562">
                  <c:v>-5.2172999999999998</c:v>
                </c:pt>
                <c:pt idx="563">
                  <c:v>-5.23</c:v>
                </c:pt>
                <c:pt idx="564">
                  <c:v>-5.2430000000000003</c:v>
                </c:pt>
                <c:pt idx="565">
                  <c:v>-5.2030000000000003</c:v>
                </c:pt>
                <c:pt idx="566">
                  <c:v>-5.1927000000000003</c:v>
                </c:pt>
                <c:pt idx="567">
                  <c:v>-5.2134</c:v>
                </c:pt>
                <c:pt idx="568">
                  <c:v>-5.2363</c:v>
                </c:pt>
                <c:pt idx="569">
                  <c:v>-5.2268999999999997</c:v>
                </c:pt>
                <c:pt idx="570">
                  <c:v>-5.2392000000000003</c:v>
                </c:pt>
                <c:pt idx="571">
                  <c:v>-5.2689000000000004</c:v>
                </c:pt>
                <c:pt idx="572">
                  <c:v>-5.2901999999999996</c:v>
                </c:pt>
                <c:pt idx="573">
                  <c:v>-5.2786999999999997</c:v>
                </c:pt>
                <c:pt idx="574">
                  <c:v>-5.2527999999999997</c:v>
                </c:pt>
                <c:pt idx="575">
                  <c:v>-5.2561999999999998</c:v>
                </c:pt>
                <c:pt idx="576">
                  <c:v>-5.3074000000000003</c:v>
                </c:pt>
                <c:pt idx="577">
                  <c:v>-5.3131000000000004</c:v>
                </c:pt>
                <c:pt idx="578">
                  <c:v>-5.3067000000000002</c:v>
                </c:pt>
                <c:pt idx="579">
                  <c:v>-5.3231000000000002</c:v>
                </c:pt>
                <c:pt idx="580">
                  <c:v>-5.3231999999999999</c:v>
                </c:pt>
                <c:pt idx="581">
                  <c:v>-5.2888000000000002</c:v>
                </c:pt>
                <c:pt idx="582">
                  <c:v>-5.2651000000000003</c:v>
                </c:pt>
                <c:pt idx="583">
                  <c:v>-5.2919</c:v>
                </c:pt>
                <c:pt idx="584">
                  <c:v>-5.2724000000000002</c:v>
                </c:pt>
                <c:pt idx="585">
                  <c:v>-5.2531999999999996</c:v>
                </c:pt>
                <c:pt idx="586">
                  <c:v>-5.2506000000000004</c:v>
                </c:pt>
                <c:pt idx="587">
                  <c:v>-5.2378999999999998</c:v>
                </c:pt>
                <c:pt idx="588">
                  <c:v>-5.2262000000000004</c:v>
                </c:pt>
                <c:pt idx="589">
                  <c:v>-5.2191000000000001</c:v>
                </c:pt>
                <c:pt idx="590">
                  <c:v>-5.1814999999999998</c:v>
                </c:pt>
                <c:pt idx="591">
                  <c:v>-5.1150000000000002</c:v>
                </c:pt>
                <c:pt idx="592">
                  <c:v>-5.1052999999999997</c:v>
                </c:pt>
                <c:pt idx="593">
                  <c:v>-5.1841999999999997</c:v>
                </c:pt>
                <c:pt idx="594">
                  <c:v>-5.2058</c:v>
                </c:pt>
                <c:pt idx="595">
                  <c:v>-5.173</c:v>
                </c:pt>
                <c:pt idx="596">
                  <c:v>-5.1807999999999996</c:v>
                </c:pt>
                <c:pt idx="597">
                  <c:v>-5.2249999999999996</c:v>
                </c:pt>
                <c:pt idx="598">
                  <c:v>-5.2009999999999996</c:v>
                </c:pt>
                <c:pt idx="599">
                  <c:v>-5.1683000000000003</c:v>
                </c:pt>
                <c:pt idx="600">
                  <c:v>-5.1692999999999998</c:v>
                </c:pt>
                <c:pt idx="601">
                  <c:v>-5.1532999999999998</c:v>
                </c:pt>
                <c:pt idx="602">
                  <c:v>-5.1576000000000004</c:v>
                </c:pt>
                <c:pt idx="603">
                  <c:v>-5.1894999999999998</c:v>
                </c:pt>
                <c:pt idx="604">
                  <c:v>-5.1871</c:v>
                </c:pt>
                <c:pt idx="605">
                  <c:v>-5.1227999999999998</c:v>
                </c:pt>
                <c:pt idx="606">
                  <c:v>-5.1050000000000004</c:v>
                </c:pt>
                <c:pt idx="607">
                  <c:v>-5.1283000000000003</c:v>
                </c:pt>
                <c:pt idx="608">
                  <c:v>-5.1528999999999998</c:v>
                </c:pt>
                <c:pt idx="609">
                  <c:v>-5.1574</c:v>
                </c:pt>
                <c:pt idx="610">
                  <c:v>-5.1260000000000003</c:v>
                </c:pt>
                <c:pt idx="611">
                  <c:v>-5.1506999999999996</c:v>
                </c:pt>
                <c:pt idx="612">
                  <c:v>-5.1921999999999997</c:v>
                </c:pt>
                <c:pt idx="613">
                  <c:v>-5.1637000000000004</c:v>
                </c:pt>
                <c:pt idx="614">
                  <c:v>-5.1268000000000002</c:v>
                </c:pt>
                <c:pt idx="615">
                  <c:v>-5.1578999999999997</c:v>
                </c:pt>
                <c:pt idx="616">
                  <c:v>-5.1916000000000002</c:v>
                </c:pt>
                <c:pt idx="617">
                  <c:v>-5.1273</c:v>
                </c:pt>
                <c:pt idx="618">
                  <c:v>-5.1135000000000002</c:v>
                </c:pt>
                <c:pt idx="619">
                  <c:v>-5.1214000000000004</c:v>
                </c:pt>
                <c:pt idx="620">
                  <c:v>-5.1325000000000003</c:v>
                </c:pt>
                <c:pt idx="621">
                  <c:v>-5.1333000000000002</c:v>
                </c:pt>
                <c:pt idx="622">
                  <c:v>-5.1595000000000004</c:v>
                </c:pt>
                <c:pt idx="623">
                  <c:v>-5.1734999999999998</c:v>
                </c:pt>
                <c:pt idx="624">
                  <c:v>-5.1654</c:v>
                </c:pt>
                <c:pt idx="625">
                  <c:v>-5.1631999999999998</c:v>
                </c:pt>
                <c:pt idx="626">
                  <c:v>-5.1673999999999998</c:v>
                </c:pt>
                <c:pt idx="627">
                  <c:v>-5.2049000000000003</c:v>
                </c:pt>
                <c:pt idx="628">
                  <c:v>-5.1950000000000003</c:v>
                </c:pt>
                <c:pt idx="629">
                  <c:v>-5.1997999999999998</c:v>
                </c:pt>
                <c:pt idx="630">
                  <c:v>-5.2001999999999997</c:v>
                </c:pt>
                <c:pt idx="631">
                  <c:v>-5.1898999999999997</c:v>
                </c:pt>
                <c:pt idx="632">
                  <c:v>-5.2228000000000003</c:v>
                </c:pt>
                <c:pt idx="633">
                  <c:v>-5.2416999999999998</c:v>
                </c:pt>
                <c:pt idx="634">
                  <c:v>-5.2293000000000003</c:v>
                </c:pt>
                <c:pt idx="635">
                  <c:v>-5.2689000000000004</c:v>
                </c:pt>
                <c:pt idx="636">
                  <c:v>-5.3095999999999997</c:v>
                </c:pt>
                <c:pt idx="637">
                  <c:v>-5.3105000000000002</c:v>
                </c:pt>
                <c:pt idx="638">
                  <c:v>-5.3541999999999996</c:v>
                </c:pt>
                <c:pt idx="639">
                  <c:v>-5.3907999999999996</c:v>
                </c:pt>
                <c:pt idx="640">
                  <c:v>-5.4705000000000004</c:v>
                </c:pt>
                <c:pt idx="641">
                  <c:v>-5.4894999999999996</c:v>
                </c:pt>
                <c:pt idx="642">
                  <c:v>-5.4912000000000001</c:v>
                </c:pt>
                <c:pt idx="643">
                  <c:v>-5.5107999999999997</c:v>
                </c:pt>
                <c:pt idx="644">
                  <c:v>-5.5331999999999999</c:v>
                </c:pt>
                <c:pt idx="645">
                  <c:v>-5.5839999999999996</c:v>
                </c:pt>
                <c:pt idx="646">
                  <c:v>-5.5732999999999997</c:v>
                </c:pt>
                <c:pt idx="647">
                  <c:v>-5.5892999999999997</c:v>
                </c:pt>
                <c:pt idx="648">
                  <c:v>-5.6375000000000002</c:v>
                </c:pt>
                <c:pt idx="649">
                  <c:v>-5.5949999999999998</c:v>
                </c:pt>
                <c:pt idx="650">
                  <c:v>-5.5925000000000002</c:v>
                </c:pt>
                <c:pt idx="651">
                  <c:v>-5.6483999999999996</c:v>
                </c:pt>
                <c:pt idx="652">
                  <c:v>-5.6138000000000003</c:v>
                </c:pt>
                <c:pt idx="653">
                  <c:v>-5.5743</c:v>
                </c:pt>
                <c:pt idx="654">
                  <c:v>-5.5456000000000003</c:v>
                </c:pt>
                <c:pt idx="655">
                  <c:v>-5.4661</c:v>
                </c:pt>
                <c:pt idx="656">
                  <c:v>-5.3983999999999996</c:v>
                </c:pt>
                <c:pt idx="657">
                  <c:v>-5.3731</c:v>
                </c:pt>
                <c:pt idx="658">
                  <c:v>-5.2975000000000003</c:v>
                </c:pt>
                <c:pt idx="659">
                  <c:v>-5.2020999999999997</c:v>
                </c:pt>
                <c:pt idx="660">
                  <c:v>-5.1475999999999997</c:v>
                </c:pt>
                <c:pt idx="661">
                  <c:v>-5.0461999999999998</c:v>
                </c:pt>
                <c:pt idx="662">
                  <c:v>-4.9583000000000004</c:v>
                </c:pt>
                <c:pt idx="663">
                  <c:v>-4.8827999999999996</c:v>
                </c:pt>
                <c:pt idx="664">
                  <c:v>-4.7930999999999999</c:v>
                </c:pt>
                <c:pt idx="665">
                  <c:v>-4.7168999999999999</c:v>
                </c:pt>
                <c:pt idx="666">
                  <c:v>-4.7172000000000001</c:v>
                </c:pt>
                <c:pt idx="667">
                  <c:v>-4.7004999999999999</c:v>
                </c:pt>
                <c:pt idx="668">
                  <c:v>-4.6666999999999996</c:v>
                </c:pt>
                <c:pt idx="669">
                  <c:v>-4.5702999999999996</c:v>
                </c:pt>
                <c:pt idx="670">
                  <c:v>-4.47</c:v>
                </c:pt>
                <c:pt idx="671">
                  <c:v>-4.4435000000000002</c:v>
                </c:pt>
                <c:pt idx="672">
                  <c:v>-4.4215999999999998</c:v>
                </c:pt>
                <c:pt idx="673">
                  <c:v>-4.3482000000000003</c:v>
                </c:pt>
                <c:pt idx="674">
                  <c:v>-4.2874999999999996</c:v>
                </c:pt>
                <c:pt idx="675">
                  <c:v>-4.2411000000000003</c:v>
                </c:pt>
                <c:pt idx="676">
                  <c:v>-4.2229000000000001</c:v>
                </c:pt>
                <c:pt idx="677">
                  <c:v>-4.22</c:v>
                </c:pt>
                <c:pt idx="678">
                  <c:v>-4.1814</c:v>
                </c:pt>
                <c:pt idx="679">
                  <c:v>-4.1551999999999998</c:v>
                </c:pt>
                <c:pt idx="680">
                  <c:v>-4.1219000000000001</c:v>
                </c:pt>
                <c:pt idx="681">
                  <c:v>-4.0831999999999997</c:v>
                </c:pt>
                <c:pt idx="682">
                  <c:v>-4.0967000000000002</c:v>
                </c:pt>
                <c:pt idx="683">
                  <c:v>-4.0831</c:v>
                </c:pt>
                <c:pt idx="684">
                  <c:v>-4.0113000000000003</c:v>
                </c:pt>
                <c:pt idx="685">
                  <c:v>-3.9601000000000002</c:v>
                </c:pt>
                <c:pt idx="686">
                  <c:v>-3.9386999999999999</c:v>
                </c:pt>
                <c:pt idx="687">
                  <c:v>-3.8837999999999999</c:v>
                </c:pt>
                <c:pt idx="688">
                  <c:v>-3.8450000000000002</c:v>
                </c:pt>
                <c:pt idx="689">
                  <c:v>-3.8386</c:v>
                </c:pt>
                <c:pt idx="690">
                  <c:v>-3.7835000000000001</c:v>
                </c:pt>
                <c:pt idx="691">
                  <c:v>-3.6987999999999999</c:v>
                </c:pt>
                <c:pt idx="692">
                  <c:v>-3.6602000000000001</c:v>
                </c:pt>
                <c:pt idx="693">
                  <c:v>-3.6534</c:v>
                </c:pt>
                <c:pt idx="694">
                  <c:v>-3.5918999999999999</c:v>
                </c:pt>
                <c:pt idx="695">
                  <c:v>-3.5413000000000001</c:v>
                </c:pt>
                <c:pt idx="696">
                  <c:v>-3.476</c:v>
                </c:pt>
                <c:pt idx="697">
                  <c:v>-3.3578999999999999</c:v>
                </c:pt>
                <c:pt idx="698">
                  <c:v>-3.2793999999999999</c:v>
                </c:pt>
                <c:pt idx="699">
                  <c:v>-3.2482000000000002</c:v>
                </c:pt>
                <c:pt idx="700">
                  <c:v>-3.2033</c:v>
                </c:pt>
                <c:pt idx="701">
                  <c:v>-3.1581999999999999</c:v>
                </c:pt>
                <c:pt idx="702">
                  <c:v>-3.0882999999999998</c:v>
                </c:pt>
                <c:pt idx="703">
                  <c:v>-3.0327999999999999</c:v>
                </c:pt>
                <c:pt idx="704">
                  <c:v>-2.9921000000000002</c:v>
                </c:pt>
                <c:pt idx="705">
                  <c:v>-2.9075000000000002</c:v>
                </c:pt>
                <c:pt idx="706">
                  <c:v>-2.8065000000000002</c:v>
                </c:pt>
                <c:pt idx="707">
                  <c:v>-2.7612000000000001</c:v>
                </c:pt>
                <c:pt idx="708">
                  <c:v>-2.75</c:v>
                </c:pt>
                <c:pt idx="709">
                  <c:v>-2.7498</c:v>
                </c:pt>
                <c:pt idx="710">
                  <c:v>-2.7347000000000001</c:v>
                </c:pt>
                <c:pt idx="711">
                  <c:v>-2.7229999999999999</c:v>
                </c:pt>
                <c:pt idx="712">
                  <c:v>-2.6808999999999998</c:v>
                </c:pt>
                <c:pt idx="713">
                  <c:v>-2.6248</c:v>
                </c:pt>
                <c:pt idx="714">
                  <c:v>-2.5859999999999999</c:v>
                </c:pt>
                <c:pt idx="715">
                  <c:v>-2.5672000000000001</c:v>
                </c:pt>
                <c:pt idx="716">
                  <c:v>-2.5518999999999998</c:v>
                </c:pt>
                <c:pt idx="717">
                  <c:v>-2.5668000000000002</c:v>
                </c:pt>
                <c:pt idx="718">
                  <c:v>-2.5750000000000002</c:v>
                </c:pt>
                <c:pt idx="719">
                  <c:v>-2.5589</c:v>
                </c:pt>
                <c:pt idx="720">
                  <c:v>-2.5476999999999999</c:v>
                </c:pt>
                <c:pt idx="721">
                  <c:v>-2.5076000000000001</c:v>
                </c:pt>
                <c:pt idx="722">
                  <c:v>-2.4802</c:v>
                </c:pt>
                <c:pt idx="723">
                  <c:v>-2.5003000000000002</c:v>
                </c:pt>
                <c:pt idx="724">
                  <c:v>-2.5165999999999999</c:v>
                </c:pt>
                <c:pt idx="725">
                  <c:v>-2.5024000000000002</c:v>
                </c:pt>
                <c:pt idx="726">
                  <c:v>-2.5057999999999998</c:v>
                </c:pt>
                <c:pt idx="727">
                  <c:v>-2.5066000000000002</c:v>
                </c:pt>
                <c:pt idx="728">
                  <c:v>-2.5078</c:v>
                </c:pt>
                <c:pt idx="729">
                  <c:v>-2.5091000000000001</c:v>
                </c:pt>
                <c:pt idx="730">
                  <c:v>-2.5091000000000001</c:v>
                </c:pt>
                <c:pt idx="731">
                  <c:v>-2.5059999999999998</c:v>
                </c:pt>
                <c:pt idx="732">
                  <c:v>-2.4910000000000001</c:v>
                </c:pt>
                <c:pt idx="733">
                  <c:v>-2.4860000000000002</c:v>
                </c:pt>
                <c:pt idx="734">
                  <c:v>-2.4904000000000002</c:v>
                </c:pt>
                <c:pt idx="735">
                  <c:v>-2.5004</c:v>
                </c:pt>
                <c:pt idx="736">
                  <c:v>-2.5078</c:v>
                </c:pt>
                <c:pt idx="737">
                  <c:v>-2.4847000000000001</c:v>
                </c:pt>
                <c:pt idx="738">
                  <c:v>-2.4815999999999998</c:v>
                </c:pt>
                <c:pt idx="739">
                  <c:v>-2.5038</c:v>
                </c:pt>
                <c:pt idx="740">
                  <c:v>-2.5023</c:v>
                </c:pt>
                <c:pt idx="741">
                  <c:v>-2.5297999999999998</c:v>
                </c:pt>
                <c:pt idx="742">
                  <c:v>-2.5341</c:v>
                </c:pt>
                <c:pt idx="743">
                  <c:v>-2.5430999999999999</c:v>
                </c:pt>
                <c:pt idx="744">
                  <c:v>-2.5354999999999999</c:v>
                </c:pt>
                <c:pt idx="745">
                  <c:v>-2.5266999999999999</c:v>
                </c:pt>
                <c:pt idx="746">
                  <c:v>-2.5432000000000001</c:v>
                </c:pt>
                <c:pt idx="747">
                  <c:v>-2.5581999999999998</c:v>
                </c:pt>
                <c:pt idx="748">
                  <c:v>-2.5897999999999999</c:v>
                </c:pt>
                <c:pt idx="749">
                  <c:v>-2.6160000000000001</c:v>
                </c:pt>
                <c:pt idx="750">
                  <c:v>-2.6313</c:v>
                </c:pt>
                <c:pt idx="751">
                  <c:v>-2.6427</c:v>
                </c:pt>
                <c:pt idx="752">
                  <c:v>-2.6469</c:v>
                </c:pt>
                <c:pt idx="753">
                  <c:v>-2.6755</c:v>
                </c:pt>
                <c:pt idx="754">
                  <c:v>-2.6837</c:v>
                </c:pt>
                <c:pt idx="755">
                  <c:v>-2.6680000000000001</c:v>
                </c:pt>
                <c:pt idx="756">
                  <c:v>-2.6642999999999999</c:v>
                </c:pt>
                <c:pt idx="757">
                  <c:v>-2.6738</c:v>
                </c:pt>
                <c:pt idx="758">
                  <c:v>-2.7090000000000001</c:v>
                </c:pt>
                <c:pt idx="759">
                  <c:v>-2.7684000000000002</c:v>
                </c:pt>
                <c:pt idx="760">
                  <c:v>-2.8315000000000001</c:v>
                </c:pt>
                <c:pt idx="761">
                  <c:v>-2.8563000000000001</c:v>
                </c:pt>
                <c:pt idx="762">
                  <c:v>-2.8468</c:v>
                </c:pt>
                <c:pt idx="763">
                  <c:v>-2.8778999999999999</c:v>
                </c:pt>
                <c:pt idx="764">
                  <c:v>-2.9186999999999999</c:v>
                </c:pt>
                <c:pt idx="765">
                  <c:v>-2.9125000000000001</c:v>
                </c:pt>
                <c:pt idx="766">
                  <c:v>-2.8769</c:v>
                </c:pt>
                <c:pt idx="767">
                  <c:v>-2.8746</c:v>
                </c:pt>
                <c:pt idx="768">
                  <c:v>-2.8881000000000001</c:v>
                </c:pt>
                <c:pt idx="769">
                  <c:v>-2.8874</c:v>
                </c:pt>
                <c:pt idx="770">
                  <c:v>-2.9209000000000001</c:v>
                </c:pt>
                <c:pt idx="771">
                  <c:v>-2.9691000000000001</c:v>
                </c:pt>
                <c:pt idx="772">
                  <c:v>-3.0133999999999999</c:v>
                </c:pt>
                <c:pt idx="773">
                  <c:v>-3.0306000000000002</c:v>
                </c:pt>
                <c:pt idx="774">
                  <c:v>-3.0112999999999999</c:v>
                </c:pt>
                <c:pt idx="775">
                  <c:v>-3.0200999999999998</c:v>
                </c:pt>
                <c:pt idx="776">
                  <c:v>-3.0268000000000002</c:v>
                </c:pt>
                <c:pt idx="777">
                  <c:v>-3.0038</c:v>
                </c:pt>
                <c:pt idx="778">
                  <c:v>-2.9971000000000001</c:v>
                </c:pt>
                <c:pt idx="779">
                  <c:v>-3.0163000000000002</c:v>
                </c:pt>
                <c:pt idx="780">
                  <c:v>-3.0186999999999999</c:v>
                </c:pt>
                <c:pt idx="781">
                  <c:v>-3.0192999999999999</c:v>
                </c:pt>
                <c:pt idx="782">
                  <c:v>-3.0385</c:v>
                </c:pt>
                <c:pt idx="783">
                  <c:v>-3.0266999999999999</c:v>
                </c:pt>
                <c:pt idx="784">
                  <c:v>-2.9819</c:v>
                </c:pt>
                <c:pt idx="785">
                  <c:v>-2.9830000000000001</c:v>
                </c:pt>
                <c:pt idx="786">
                  <c:v>-3.0139</c:v>
                </c:pt>
                <c:pt idx="787">
                  <c:v>-3.0182000000000002</c:v>
                </c:pt>
                <c:pt idx="788">
                  <c:v>-3.0099</c:v>
                </c:pt>
                <c:pt idx="789">
                  <c:v>-3.0177</c:v>
                </c:pt>
                <c:pt idx="790">
                  <c:v>-3.0337999999999998</c:v>
                </c:pt>
                <c:pt idx="791">
                  <c:v>-3.0644999999999998</c:v>
                </c:pt>
                <c:pt idx="792">
                  <c:v>-3.0924</c:v>
                </c:pt>
                <c:pt idx="793">
                  <c:v>-3.0867</c:v>
                </c:pt>
                <c:pt idx="794">
                  <c:v>-3.0663</c:v>
                </c:pt>
                <c:pt idx="795">
                  <c:v>-3.0688</c:v>
                </c:pt>
                <c:pt idx="796">
                  <c:v>-3.0857999999999999</c:v>
                </c:pt>
                <c:pt idx="797">
                  <c:v>-3.1095999999999999</c:v>
                </c:pt>
                <c:pt idx="798">
                  <c:v>-3.1459000000000001</c:v>
                </c:pt>
                <c:pt idx="799">
                  <c:v>-3.1823000000000001</c:v>
                </c:pt>
                <c:pt idx="800">
                  <c:v>-3.1774</c:v>
                </c:pt>
                <c:pt idx="801">
                  <c:v>-3.1711999999999998</c:v>
                </c:pt>
                <c:pt idx="802">
                  <c:v>-3.1608000000000001</c:v>
                </c:pt>
                <c:pt idx="803">
                  <c:v>-3.1698</c:v>
                </c:pt>
                <c:pt idx="804">
                  <c:v>-3.1859999999999999</c:v>
                </c:pt>
                <c:pt idx="805">
                  <c:v>-3.1896</c:v>
                </c:pt>
                <c:pt idx="806">
                  <c:v>-3.2263000000000002</c:v>
                </c:pt>
                <c:pt idx="807">
                  <c:v>-3.2599</c:v>
                </c:pt>
                <c:pt idx="808">
                  <c:v>-3.2799</c:v>
                </c:pt>
                <c:pt idx="809">
                  <c:v>-3.2721</c:v>
                </c:pt>
                <c:pt idx="810">
                  <c:v>-3.2791000000000001</c:v>
                </c:pt>
                <c:pt idx="811">
                  <c:v>-3.3151000000000002</c:v>
                </c:pt>
                <c:pt idx="812">
                  <c:v>-3.3791000000000002</c:v>
                </c:pt>
                <c:pt idx="813">
                  <c:v>-3.4287999999999998</c:v>
                </c:pt>
                <c:pt idx="814">
                  <c:v>-3.4289999999999998</c:v>
                </c:pt>
                <c:pt idx="815">
                  <c:v>-3.3534999999999999</c:v>
                </c:pt>
                <c:pt idx="816">
                  <c:v>-3.3189000000000002</c:v>
                </c:pt>
                <c:pt idx="817">
                  <c:v>-3.3763999999999998</c:v>
                </c:pt>
                <c:pt idx="818">
                  <c:v>-3.4350999999999998</c:v>
                </c:pt>
                <c:pt idx="819">
                  <c:v>-3.4394999999999998</c:v>
                </c:pt>
                <c:pt idx="820">
                  <c:v>-3.4529999999999998</c:v>
                </c:pt>
                <c:pt idx="821">
                  <c:v>-3.4826000000000001</c:v>
                </c:pt>
                <c:pt idx="822">
                  <c:v>-3.5125000000000002</c:v>
                </c:pt>
                <c:pt idx="823">
                  <c:v>-3.5228000000000002</c:v>
                </c:pt>
                <c:pt idx="824">
                  <c:v>-3.5554000000000001</c:v>
                </c:pt>
                <c:pt idx="825">
                  <c:v>-3.6019999999999999</c:v>
                </c:pt>
                <c:pt idx="826">
                  <c:v>-3.6240000000000001</c:v>
                </c:pt>
                <c:pt idx="827">
                  <c:v>-3.6225999999999998</c:v>
                </c:pt>
                <c:pt idx="828">
                  <c:v>-3.6522999999999999</c:v>
                </c:pt>
                <c:pt idx="829">
                  <c:v>-3.7158000000000002</c:v>
                </c:pt>
                <c:pt idx="830">
                  <c:v>-3.7381000000000002</c:v>
                </c:pt>
                <c:pt idx="831">
                  <c:v>-3.7561</c:v>
                </c:pt>
                <c:pt idx="832">
                  <c:v>-3.7925</c:v>
                </c:pt>
                <c:pt idx="833">
                  <c:v>-3.7997999999999998</c:v>
                </c:pt>
                <c:pt idx="834">
                  <c:v>-3.8224999999999998</c:v>
                </c:pt>
                <c:pt idx="835">
                  <c:v>-3.851</c:v>
                </c:pt>
                <c:pt idx="836">
                  <c:v>-3.8841999999999999</c:v>
                </c:pt>
                <c:pt idx="837">
                  <c:v>-3.9459</c:v>
                </c:pt>
                <c:pt idx="838">
                  <c:v>-3.9569000000000001</c:v>
                </c:pt>
                <c:pt idx="839">
                  <c:v>-3.9822000000000002</c:v>
                </c:pt>
                <c:pt idx="840">
                  <c:v>-3.9860000000000002</c:v>
                </c:pt>
                <c:pt idx="841">
                  <c:v>-4.0147000000000004</c:v>
                </c:pt>
                <c:pt idx="842">
                  <c:v>-4.0469999999999997</c:v>
                </c:pt>
                <c:pt idx="843">
                  <c:v>-4.0796999999999999</c:v>
                </c:pt>
                <c:pt idx="844">
                  <c:v>-4.1516999999999999</c:v>
                </c:pt>
                <c:pt idx="845">
                  <c:v>-4.1742999999999997</c:v>
                </c:pt>
                <c:pt idx="846">
                  <c:v>-4.1750999999999996</c:v>
                </c:pt>
                <c:pt idx="847">
                  <c:v>-4.1826999999999996</c:v>
                </c:pt>
                <c:pt idx="848">
                  <c:v>-4.202</c:v>
                </c:pt>
                <c:pt idx="849">
                  <c:v>-4.2361000000000004</c:v>
                </c:pt>
                <c:pt idx="850">
                  <c:v>-4.2027000000000001</c:v>
                </c:pt>
                <c:pt idx="851">
                  <c:v>-4.1948999999999996</c:v>
                </c:pt>
                <c:pt idx="852">
                  <c:v>-4.2713999999999999</c:v>
                </c:pt>
                <c:pt idx="853">
                  <c:v>-4.3158000000000003</c:v>
                </c:pt>
                <c:pt idx="854">
                  <c:v>-4.3299000000000003</c:v>
                </c:pt>
                <c:pt idx="855">
                  <c:v>-4.3708</c:v>
                </c:pt>
                <c:pt idx="856">
                  <c:v>-4.3971999999999998</c:v>
                </c:pt>
                <c:pt idx="857">
                  <c:v>-4.4077000000000002</c:v>
                </c:pt>
                <c:pt idx="858">
                  <c:v>-4.4447999999999999</c:v>
                </c:pt>
                <c:pt idx="859">
                  <c:v>-4.4989999999999997</c:v>
                </c:pt>
                <c:pt idx="860">
                  <c:v>-4.5121000000000002</c:v>
                </c:pt>
                <c:pt idx="861">
                  <c:v>-4.5045000000000002</c:v>
                </c:pt>
                <c:pt idx="862">
                  <c:v>-4.5164</c:v>
                </c:pt>
                <c:pt idx="863">
                  <c:v>-4.5495000000000001</c:v>
                </c:pt>
                <c:pt idx="864">
                  <c:v>-4.6097000000000001</c:v>
                </c:pt>
                <c:pt idx="865">
                  <c:v>-4.6106999999999996</c:v>
                </c:pt>
                <c:pt idx="866">
                  <c:v>-4.6024000000000003</c:v>
                </c:pt>
                <c:pt idx="867">
                  <c:v>-4.5968999999999998</c:v>
                </c:pt>
                <c:pt idx="868">
                  <c:v>-4.5827</c:v>
                </c:pt>
                <c:pt idx="869">
                  <c:v>-4.5885999999999996</c:v>
                </c:pt>
                <c:pt idx="870">
                  <c:v>-4.6318999999999999</c:v>
                </c:pt>
                <c:pt idx="871">
                  <c:v>-4.6878000000000002</c:v>
                </c:pt>
                <c:pt idx="872">
                  <c:v>-4.7103000000000002</c:v>
                </c:pt>
                <c:pt idx="873">
                  <c:v>-4.7106000000000003</c:v>
                </c:pt>
                <c:pt idx="874">
                  <c:v>-4.7230999999999996</c:v>
                </c:pt>
                <c:pt idx="875">
                  <c:v>-4.7590000000000003</c:v>
                </c:pt>
                <c:pt idx="876">
                  <c:v>-4.8026</c:v>
                </c:pt>
                <c:pt idx="877">
                  <c:v>-4.8125999999999998</c:v>
                </c:pt>
                <c:pt idx="878">
                  <c:v>-4.8277999999999999</c:v>
                </c:pt>
                <c:pt idx="879">
                  <c:v>-4.8703000000000003</c:v>
                </c:pt>
                <c:pt idx="880">
                  <c:v>-4.8754999999999997</c:v>
                </c:pt>
                <c:pt idx="881">
                  <c:v>-4.8685</c:v>
                </c:pt>
                <c:pt idx="882">
                  <c:v>-4.8460999999999999</c:v>
                </c:pt>
                <c:pt idx="883">
                  <c:v>-4.8771000000000004</c:v>
                </c:pt>
                <c:pt idx="884">
                  <c:v>-4.9414999999999996</c:v>
                </c:pt>
                <c:pt idx="885">
                  <c:v>-4.9720000000000004</c:v>
                </c:pt>
                <c:pt idx="886">
                  <c:v>-4.9432</c:v>
                </c:pt>
                <c:pt idx="887">
                  <c:v>-4.9405999999999999</c:v>
                </c:pt>
                <c:pt idx="888">
                  <c:v>-4.9588999999999999</c:v>
                </c:pt>
                <c:pt idx="889">
                  <c:v>-4.9987000000000004</c:v>
                </c:pt>
                <c:pt idx="890">
                  <c:v>-5.0312000000000001</c:v>
                </c:pt>
                <c:pt idx="891">
                  <c:v>-5.0378999999999996</c:v>
                </c:pt>
                <c:pt idx="892">
                  <c:v>-5.0450999999999997</c:v>
                </c:pt>
                <c:pt idx="893">
                  <c:v>-5.0574000000000003</c:v>
                </c:pt>
                <c:pt idx="894">
                  <c:v>-5.0934999999999997</c:v>
                </c:pt>
                <c:pt idx="895">
                  <c:v>-5.1204000000000001</c:v>
                </c:pt>
                <c:pt idx="896">
                  <c:v>-5.1421000000000001</c:v>
                </c:pt>
                <c:pt idx="897">
                  <c:v>-5.1006</c:v>
                </c:pt>
                <c:pt idx="898">
                  <c:v>-5.0633999999999997</c:v>
                </c:pt>
                <c:pt idx="899">
                  <c:v>-5.0791000000000004</c:v>
                </c:pt>
                <c:pt idx="900">
                  <c:v>-5.1428000000000003</c:v>
                </c:pt>
                <c:pt idx="901">
                  <c:v>-5.1333000000000002</c:v>
                </c:pt>
                <c:pt idx="902">
                  <c:v>-5.1277999999999997</c:v>
                </c:pt>
                <c:pt idx="903">
                  <c:v>-5.1391999999999998</c:v>
                </c:pt>
                <c:pt idx="904">
                  <c:v>-5.1494999999999997</c:v>
                </c:pt>
                <c:pt idx="905">
                  <c:v>-5.1779000000000002</c:v>
                </c:pt>
                <c:pt idx="906">
                  <c:v>-5.1730999999999998</c:v>
                </c:pt>
                <c:pt idx="907">
                  <c:v>-5.1759000000000004</c:v>
                </c:pt>
                <c:pt idx="908">
                  <c:v>-5.2070999999999996</c:v>
                </c:pt>
                <c:pt idx="909">
                  <c:v>-5.1632999999999996</c:v>
                </c:pt>
                <c:pt idx="910">
                  <c:v>-5.1189999999999998</c:v>
                </c:pt>
                <c:pt idx="911">
                  <c:v>-5.1692999999999998</c:v>
                </c:pt>
                <c:pt idx="912">
                  <c:v>-5.2114000000000003</c:v>
                </c:pt>
                <c:pt idx="913">
                  <c:v>-5.1604000000000001</c:v>
                </c:pt>
                <c:pt idx="914">
                  <c:v>-5.1193999999999997</c:v>
                </c:pt>
                <c:pt idx="915">
                  <c:v>-5.1409000000000002</c:v>
                </c:pt>
                <c:pt idx="916">
                  <c:v>-5.1736000000000004</c:v>
                </c:pt>
                <c:pt idx="917">
                  <c:v>-5.1798999999999999</c:v>
                </c:pt>
                <c:pt idx="918">
                  <c:v>-5.1238999999999999</c:v>
                </c:pt>
                <c:pt idx="919">
                  <c:v>-5.1144999999999996</c:v>
                </c:pt>
                <c:pt idx="920">
                  <c:v>-5.109</c:v>
                </c:pt>
                <c:pt idx="921">
                  <c:v>-5.1416000000000004</c:v>
                </c:pt>
                <c:pt idx="922">
                  <c:v>-5.1253000000000002</c:v>
                </c:pt>
                <c:pt idx="923">
                  <c:v>-5.1093000000000002</c:v>
                </c:pt>
                <c:pt idx="924">
                  <c:v>-5.1338999999999997</c:v>
                </c:pt>
                <c:pt idx="925">
                  <c:v>-5.1611000000000002</c:v>
                </c:pt>
                <c:pt idx="926">
                  <c:v>-5.1520000000000001</c:v>
                </c:pt>
                <c:pt idx="927">
                  <c:v>-5.1703999999999999</c:v>
                </c:pt>
                <c:pt idx="928">
                  <c:v>-5.1489000000000003</c:v>
                </c:pt>
                <c:pt idx="929">
                  <c:v>-5.1395</c:v>
                </c:pt>
                <c:pt idx="930">
                  <c:v>-5.1208</c:v>
                </c:pt>
                <c:pt idx="931">
                  <c:v>-5.1289999999999996</c:v>
                </c:pt>
                <c:pt idx="932">
                  <c:v>-5.1623000000000001</c:v>
                </c:pt>
                <c:pt idx="933">
                  <c:v>-5.1448999999999998</c:v>
                </c:pt>
                <c:pt idx="934">
                  <c:v>-5.1355000000000004</c:v>
                </c:pt>
                <c:pt idx="935">
                  <c:v>-5.1097000000000001</c:v>
                </c:pt>
                <c:pt idx="936">
                  <c:v>-5.1283000000000003</c:v>
                </c:pt>
                <c:pt idx="937">
                  <c:v>-5.1620999999999997</c:v>
                </c:pt>
                <c:pt idx="938">
                  <c:v>-5.1432000000000002</c:v>
                </c:pt>
                <c:pt idx="939">
                  <c:v>-5.1553000000000004</c:v>
                </c:pt>
                <c:pt idx="940">
                  <c:v>-5.1576000000000004</c:v>
                </c:pt>
                <c:pt idx="941">
                  <c:v>-5.1473000000000004</c:v>
                </c:pt>
                <c:pt idx="942">
                  <c:v>-5.1237000000000004</c:v>
                </c:pt>
                <c:pt idx="943">
                  <c:v>-5.0871000000000004</c:v>
                </c:pt>
                <c:pt idx="944">
                  <c:v>-5.0907</c:v>
                </c:pt>
                <c:pt idx="945">
                  <c:v>-5.1153000000000004</c:v>
                </c:pt>
                <c:pt idx="946">
                  <c:v>-5.1055000000000001</c:v>
                </c:pt>
                <c:pt idx="947">
                  <c:v>-5.0894000000000004</c:v>
                </c:pt>
                <c:pt idx="948">
                  <c:v>-5.0853999999999999</c:v>
                </c:pt>
                <c:pt idx="949">
                  <c:v>-5.0754000000000001</c:v>
                </c:pt>
                <c:pt idx="950">
                  <c:v>-5.0750000000000002</c:v>
                </c:pt>
                <c:pt idx="951">
                  <c:v>-5.0575999999999999</c:v>
                </c:pt>
                <c:pt idx="952">
                  <c:v>-5.0571000000000002</c:v>
                </c:pt>
                <c:pt idx="953">
                  <c:v>-5.0830000000000002</c:v>
                </c:pt>
                <c:pt idx="954">
                  <c:v>-5.1113</c:v>
                </c:pt>
                <c:pt idx="955">
                  <c:v>-5.1117999999999997</c:v>
                </c:pt>
                <c:pt idx="956">
                  <c:v>-5.0979000000000001</c:v>
                </c:pt>
                <c:pt idx="957">
                  <c:v>-5.0677000000000003</c:v>
                </c:pt>
                <c:pt idx="958">
                  <c:v>-5.0583</c:v>
                </c:pt>
                <c:pt idx="959">
                  <c:v>-5.0693000000000001</c:v>
                </c:pt>
                <c:pt idx="960">
                  <c:v>-5.0807000000000002</c:v>
                </c:pt>
                <c:pt idx="961">
                  <c:v>-5.0589000000000004</c:v>
                </c:pt>
                <c:pt idx="962">
                  <c:v>-5.0646000000000004</c:v>
                </c:pt>
                <c:pt idx="963">
                  <c:v>-5.0650000000000004</c:v>
                </c:pt>
                <c:pt idx="964">
                  <c:v>-5.0652999999999997</c:v>
                </c:pt>
                <c:pt idx="965">
                  <c:v>-5.0724999999999998</c:v>
                </c:pt>
                <c:pt idx="966">
                  <c:v>-5.0915999999999997</c:v>
                </c:pt>
                <c:pt idx="967">
                  <c:v>-5.0730000000000004</c:v>
                </c:pt>
                <c:pt idx="968">
                  <c:v>-5.0180999999999996</c:v>
                </c:pt>
                <c:pt idx="969">
                  <c:v>-5.0106999999999999</c:v>
                </c:pt>
                <c:pt idx="970">
                  <c:v>-5.0229999999999997</c:v>
                </c:pt>
                <c:pt idx="971">
                  <c:v>-5.0149999999999997</c:v>
                </c:pt>
                <c:pt idx="972">
                  <c:v>-5.0003000000000002</c:v>
                </c:pt>
                <c:pt idx="973">
                  <c:v>-5.0137</c:v>
                </c:pt>
                <c:pt idx="974">
                  <c:v>-5.0342000000000002</c:v>
                </c:pt>
                <c:pt idx="975">
                  <c:v>-5.0320999999999998</c:v>
                </c:pt>
                <c:pt idx="976">
                  <c:v>-5.0170000000000003</c:v>
                </c:pt>
                <c:pt idx="977">
                  <c:v>-5.0180999999999996</c:v>
                </c:pt>
                <c:pt idx="978">
                  <c:v>-5.0148999999999999</c:v>
                </c:pt>
                <c:pt idx="979">
                  <c:v>-4.9945000000000004</c:v>
                </c:pt>
                <c:pt idx="980">
                  <c:v>-4.9863999999999997</c:v>
                </c:pt>
                <c:pt idx="981">
                  <c:v>-5.0026000000000002</c:v>
                </c:pt>
                <c:pt idx="982">
                  <c:v>-5.0145</c:v>
                </c:pt>
                <c:pt idx="983">
                  <c:v>-5.0044000000000004</c:v>
                </c:pt>
                <c:pt idx="984">
                  <c:v>-5.0035999999999996</c:v>
                </c:pt>
                <c:pt idx="985">
                  <c:v>-5.0077999999999996</c:v>
                </c:pt>
                <c:pt idx="986">
                  <c:v>-4.9839000000000002</c:v>
                </c:pt>
                <c:pt idx="987">
                  <c:v>-4.9508000000000001</c:v>
                </c:pt>
                <c:pt idx="988">
                  <c:v>-4.9435000000000002</c:v>
                </c:pt>
                <c:pt idx="989">
                  <c:v>-4.9546000000000001</c:v>
                </c:pt>
                <c:pt idx="990">
                  <c:v>-4.9874000000000001</c:v>
                </c:pt>
                <c:pt idx="991">
                  <c:v>-4.9820000000000002</c:v>
                </c:pt>
                <c:pt idx="992">
                  <c:v>-4.96</c:v>
                </c:pt>
                <c:pt idx="993">
                  <c:v>-4.9573999999999998</c:v>
                </c:pt>
                <c:pt idx="994">
                  <c:v>-4.9603000000000002</c:v>
                </c:pt>
                <c:pt idx="995">
                  <c:v>-4.9579000000000004</c:v>
                </c:pt>
                <c:pt idx="996">
                  <c:v>-4.9720000000000004</c:v>
                </c:pt>
                <c:pt idx="997">
                  <c:v>-4.9882999999999997</c:v>
                </c:pt>
                <c:pt idx="998">
                  <c:v>-4.9996</c:v>
                </c:pt>
                <c:pt idx="999">
                  <c:v>-4.9989999999999997</c:v>
                </c:pt>
                <c:pt idx="1000">
                  <c:v>-4.9855999999999998</c:v>
                </c:pt>
                <c:pt idx="1001">
                  <c:v>-4.9633000000000003</c:v>
                </c:pt>
                <c:pt idx="1002">
                  <c:v>-4.9482999999999997</c:v>
                </c:pt>
                <c:pt idx="1003">
                  <c:v>-4.9436</c:v>
                </c:pt>
                <c:pt idx="1004">
                  <c:v>-4.9528999999999996</c:v>
                </c:pt>
                <c:pt idx="1005">
                  <c:v>-4.9603000000000002</c:v>
                </c:pt>
                <c:pt idx="1006">
                  <c:v>-4.9432999999999998</c:v>
                </c:pt>
                <c:pt idx="1007">
                  <c:v>-4.9226999999999999</c:v>
                </c:pt>
                <c:pt idx="1008">
                  <c:v>-4.9173</c:v>
                </c:pt>
                <c:pt idx="1009">
                  <c:v>-4.9051</c:v>
                </c:pt>
                <c:pt idx="1010">
                  <c:v>-4.8948999999999998</c:v>
                </c:pt>
                <c:pt idx="1011">
                  <c:v>-4.9017999999999997</c:v>
                </c:pt>
                <c:pt idx="1012">
                  <c:v>-4.9196999999999997</c:v>
                </c:pt>
                <c:pt idx="1013">
                  <c:v>-4.9272999999999998</c:v>
                </c:pt>
                <c:pt idx="1014">
                  <c:v>-4.9393000000000002</c:v>
                </c:pt>
                <c:pt idx="1015">
                  <c:v>-4.9436999999999998</c:v>
                </c:pt>
                <c:pt idx="1016">
                  <c:v>-4.9329000000000001</c:v>
                </c:pt>
                <c:pt idx="1017">
                  <c:v>-4.9218999999999999</c:v>
                </c:pt>
                <c:pt idx="1018">
                  <c:v>-4.915</c:v>
                </c:pt>
                <c:pt idx="1019">
                  <c:v>-4.9322999999999997</c:v>
                </c:pt>
                <c:pt idx="1020">
                  <c:v>-4.9326999999999996</c:v>
                </c:pt>
                <c:pt idx="1021">
                  <c:v>-4.9321999999999999</c:v>
                </c:pt>
                <c:pt idx="1022">
                  <c:v>-4.9375999999999998</c:v>
                </c:pt>
                <c:pt idx="1023">
                  <c:v>-4.9394999999999998</c:v>
                </c:pt>
                <c:pt idx="1024">
                  <c:v>-4.9195000000000002</c:v>
                </c:pt>
                <c:pt idx="1025">
                  <c:v>-4.9230999999999998</c:v>
                </c:pt>
                <c:pt idx="1026">
                  <c:v>-4.9485000000000001</c:v>
                </c:pt>
                <c:pt idx="1027">
                  <c:v>-4.95</c:v>
                </c:pt>
                <c:pt idx="1028">
                  <c:v>-4.9404000000000003</c:v>
                </c:pt>
                <c:pt idx="1029">
                  <c:v>-4.9340000000000002</c:v>
                </c:pt>
                <c:pt idx="1030">
                  <c:v>-4.9379999999999997</c:v>
                </c:pt>
                <c:pt idx="1031">
                  <c:v>-4.9428999999999998</c:v>
                </c:pt>
                <c:pt idx="1032">
                  <c:v>-4.9352</c:v>
                </c:pt>
                <c:pt idx="1033">
                  <c:v>-4.9486999999999997</c:v>
                </c:pt>
                <c:pt idx="1034">
                  <c:v>-4.9511000000000003</c:v>
                </c:pt>
                <c:pt idx="1035">
                  <c:v>-4.9579000000000004</c:v>
                </c:pt>
                <c:pt idx="1036">
                  <c:v>-4.9682000000000004</c:v>
                </c:pt>
                <c:pt idx="1037">
                  <c:v>-4.9856999999999996</c:v>
                </c:pt>
                <c:pt idx="1038">
                  <c:v>-4.9924999999999997</c:v>
                </c:pt>
                <c:pt idx="1039">
                  <c:v>-4.9946000000000002</c:v>
                </c:pt>
                <c:pt idx="1040">
                  <c:v>-5.0065</c:v>
                </c:pt>
                <c:pt idx="1041">
                  <c:v>-5.0163000000000002</c:v>
                </c:pt>
                <c:pt idx="1042">
                  <c:v>-5.0250000000000004</c:v>
                </c:pt>
                <c:pt idx="1043">
                  <c:v>-5.0425000000000004</c:v>
                </c:pt>
                <c:pt idx="1044">
                  <c:v>-5.0594999999999999</c:v>
                </c:pt>
                <c:pt idx="1045">
                  <c:v>-5.0534999999999997</c:v>
                </c:pt>
                <c:pt idx="1046">
                  <c:v>-5.0492999999999997</c:v>
                </c:pt>
                <c:pt idx="1047">
                  <c:v>-5.0688000000000004</c:v>
                </c:pt>
                <c:pt idx="1048">
                  <c:v>-5.0762</c:v>
                </c:pt>
                <c:pt idx="1049">
                  <c:v>-5.048</c:v>
                </c:pt>
                <c:pt idx="1050">
                  <c:v>-5.0632999999999999</c:v>
                </c:pt>
                <c:pt idx="1051">
                  <c:v>-5.0587</c:v>
                </c:pt>
                <c:pt idx="1052">
                  <c:v>-5.0746000000000002</c:v>
                </c:pt>
                <c:pt idx="1053">
                  <c:v>-5.0712000000000002</c:v>
                </c:pt>
                <c:pt idx="1054">
                  <c:v>-5.0407000000000002</c:v>
                </c:pt>
                <c:pt idx="1055">
                  <c:v>-5.0472000000000001</c:v>
                </c:pt>
                <c:pt idx="1056">
                  <c:v>-5.0627000000000004</c:v>
                </c:pt>
                <c:pt idx="1057">
                  <c:v>-5.0609000000000002</c:v>
                </c:pt>
                <c:pt idx="1058">
                  <c:v>-5.0602</c:v>
                </c:pt>
                <c:pt idx="1059">
                  <c:v>-5.0713999999999997</c:v>
                </c:pt>
                <c:pt idx="1060">
                  <c:v>-5.0894000000000004</c:v>
                </c:pt>
                <c:pt idx="1061">
                  <c:v>-5.1086</c:v>
                </c:pt>
                <c:pt idx="1062">
                  <c:v>-5.1214000000000004</c:v>
                </c:pt>
                <c:pt idx="1063">
                  <c:v>-5.1429999999999998</c:v>
                </c:pt>
                <c:pt idx="1064">
                  <c:v>-5.1738</c:v>
                </c:pt>
                <c:pt idx="1065">
                  <c:v>-5.1990999999999996</c:v>
                </c:pt>
                <c:pt idx="1066">
                  <c:v>-5.1878000000000002</c:v>
                </c:pt>
                <c:pt idx="1067">
                  <c:v>-5.1962000000000002</c:v>
                </c:pt>
                <c:pt idx="1068">
                  <c:v>-5.2122000000000002</c:v>
                </c:pt>
                <c:pt idx="1069">
                  <c:v>-5.2184999999999997</c:v>
                </c:pt>
                <c:pt idx="1070">
                  <c:v>-5.2530999999999999</c:v>
                </c:pt>
                <c:pt idx="1071">
                  <c:v>-5.2622</c:v>
                </c:pt>
                <c:pt idx="1072">
                  <c:v>-5.2529000000000003</c:v>
                </c:pt>
                <c:pt idx="1073">
                  <c:v>-5.2721999999999998</c:v>
                </c:pt>
                <c:pt idx="1074">
                  <c:v>-5.2625999999999999</c:v>
                </c:pt>
                <c:pt idx="1075">
                  <c:v>-5.2845000000000004</c:v>
                </c:pt>
                <c:pt idx="1076">
                  <c:v>-5.3174000000000001</c:v>
                </c:pt>
                <c:pt idx="1077">
                  <c:v>-5.3779000000000003</c:v>
                </c:pt>
                <c:pt idx="1078">
                  <c:v>-5.4067999999999996</c:v>
                </c:pt>
                <c:pt idx="1079">
                  <c:v>-5.3880999999999997</c:v>
                </c:pt>
                <c:pt idx="1080">
                  <c:v>-5.4131</c:v>
                </c:pt>
                <c:pt idx="1081">
                  <c:v>-5.4333999999999998</c:v>
                </c:pt>
                <c:pt idx="1082">
                  <c:v>-5.4402999999999997</c:v>
                </c:pt>
                <c:pt idx="1083">
                  <c:v>-5.4516</c:v>
                </c:pt>
                <c:pt idx="1084">
                  <c:v>-5.4625000000000004</c:v>
                </c:pt>
                <c:pt idx="1085">
                  <c:v>-5.4409999999999998</c:v>
                </c:pt>
                <c:pt idx="1086">
                  <c:v>-5.4435000000000002</c:v>
                </c:pt>
                <c:pt idx="1087">
                  <c:v>-5.4196</c:v>
                </c:pt>
                <c:pt idx="1088">
                  <c:v>-5.3829000000000002</c:v>
                </c:pt>
                <c:pt idx="1089">
                  <c:v>-5.3773999999999997</c:v>
                </c:pt>
                <c:pt idx="1090">
                  <c:v>-5.4160000000000004</c:v>
                </c:pt>
                <c:pt idx="1091">
                  <c:v>-5.4637000000000002</c:v>
                </c:pt>
                <c:pt idx="1092">
                  <c:v>-5.4592000000000001</c:v>
                </c:pt>
                <c:pt idx="1093">
                  <c:v>-5.4692999999999996</c:v>
                </c:pt>
                <c:pt idx="1094">
                  <c:v>-5.4890999999999996</c:v>
                </c:pt>
                <c:pt idx="1095">
                  <c:v>-5.4861000000000004</c:v>
                </c:pt>
                <c:pt idx="1096">
                  <c:v>-5.4992999999999999</c:v>
                </c:pt>
                <c:pt idx="1097">
                  <c:v>-5.5110000000000001</c:v>
                </c:pt>
                <c:pt idx="1098">
                  <c:v>-5.5258000000000003</c:v>
                </c:pt>
                <c:pt idx="1099">
                  <c:v>-5.5468999999999999</c:v>
                </c:pt>
                <c:pt idx="1100">
                  <c:v>-5.5724999999999998</c:v>
                </c:pt>
                <c:pt idx="1101">
                  <c:v>-5.5697999999999999</c:v>
                </c:pt>
                <c:pt idx="1102">
                  <c:v>-5.5900999999999996</c:v>
                </c:pt>
                <c:pt idx="1103">
                  <c:v>-5.6502999999999997</c:v>
                </c:pt>
                <c:pt idx="1104">
                  <c:v>-5.657</c:v>
                </c:pt>
                <c:pt idx="1105">
                  <c:v>-5.6607000000000003</c:v>
                </c:pt>
                <c:pt idx="1106">
                  <c:v>-5.7050000000000001</c:v>
                </c:pt>
                <c:pt idx="1107">
                  <c:v>-5.7670000000000003</c:v>
                </c:pt>
                <c:pt idx="1108">
                  <c:v>-5.7698999999999998</c:v>
                </c:pt>
                <c:pt idx="1109">
                  <c:v>-5.7592999999999996</c:v>
                </c:pt>
                <c:pt idx="1110">
                  <c:v>-5.8089000000000004</c:v>
                </c:pt>
                <c:pt idx="1111">
                  <c:v>-5.8952</c:v>
                </c:pt>
                <c:pt idx="1112">
                  <c:v>-5.9715999999999996</c:v>
                </c:pt>
                <c:pt idx="1113">
                  <c:v>-6.0204000000000004</c:v>
                </c:pt>
                <c:pt idx="1114">
                  <c:v>-6.0438000000000001</c:v>
                </c:pt>
                <c:pt idx="1115">
                  <c:v>-6.0506000000000002</c:v>
                </c:pt>
                <c:pt idx="1116">
                  <c:v>-6.0819000000000001</c:v>
                </c:pt>
                <c:pt idx="1117">
                  <c:v>-6.1604000000000001</c:v>
                </c:pt>
                <c:pt idx="1118">
                  <c:v>-6.2295999999999996</c:v>
                </c:pt>
                <c:pt idx="1119">
                  <c:v>-6.2573999999999996</c:v>
                </c:pt>
                <c:pt idx="1120">
                  <c:v>-6.2691999999999997</c:v>
                </c:pt>
                <c:pt idx="1121">
                  <c:v>-6.3108000000000004</c:v>
                </c:pt>
                <c:pt idx="1122">
                  <c:v>-6.3346</c:v>
                </c:pt>
                <c:pt idx="1123">
                  <c:v>-6.3686999999999996</c:v>
                </c:pt>
                <c:pt idx="1124">
                  <c:v>-6.3921000000000001</c:v>
                </c:pt>
                <c:pt idx="1125">
                  <c:v>-6.4097</c:v>
                </c:pt>
                <c:pt idx="1126">
                  <c:v>-6.4138999999999999</c:v>
                </c:pt>
                <c:pt idx="1127">
                  <c:v>-6.4279000000000002</c:v>
                </c:pt>
                <c:pt idx="1128">
                  <c:v>-6.4419000000000004</c:v>
                </c:pt>
                <c:pt idx="1129">
                  <c:v>-6.4458000000000002</c:v>
                </c:pt>
                <c:pt idx="1130">
                  <c:v>-6.4939999999999998</c:v>
                </c:pt>
                <c:pt idx="1131">
                  <c:v>-6.5434999999999999</c:v>
                </c:pt>
                <c:pt idx="1132">
                  <c:v>-6.4924999999999997</c:v>
                </c:pt>
                <c:pt idx="1133">
                  <c:v>-6.4382999999999999</c:v>
                </c:pt>
                <c:pt idx="1134">
                  <c:v>-6.4657</c:v>
                </c:pt>
                <c:pt idx="1135">
                  <c:v>-6.4682000000000004</c:v>
                </c:pt>
                <c:pt idx="1136">
                  <c:v>-6.4794</c:v>
                </c:pt>
                <c:pt idx="1137">
                  <c:v>-6.4885999999999999</c:v>
                </c:pt>
                <c:pt idx="1138">
                  <c:v>-6.4458000000000002</c:v>
                </c:pt>
                <c:pt idx="1139">
                  <c:v>-6.4450000000000003</c:v>
                </c:pt>
                <c:pt idx="1140">
                  <c:v>-6.4737</c:v>
                </c:pt>
                <c:pt idx="1141">
                  <c:v>-6.5034000000000001</c:v>
                </c:pt>
                <c:pt idx="1142">
                  <c:v>-6.4627999999999997</c:v>
                </c:pt>
                <c:pt idx="1143">
                  <c:v>-6.4375999999999998</c:v>
                </c:pt>
                <c:pt idx="1144">
                  <c:v>-6.4348000000000001</c:v>
                </c:pt>
                <c:pt idx="1145">
                  <c:v>-6.3650000000000002</c:v>
                </c:pt>
                <c:pt idx="1146">
                  <c:v>-6.3353000000000002</c:v>
                </c:pt>
                <c:pt idx="1147">
                  <c:v>-6.2995999999999999</c:v>
                </c:pt>
                <c:pt idx="1148">
                  <c:v>-6.2545000000000002</c:v>
                </c:pt>
                <c:pt idx="1149">
                  <c:v>-6.2234999999999996</c:v>
                </c:pt>
                <c:pt idx="1150">
                  <c:v>-6.1890999999999998</c:v>
                </c:pt>
                <c:pt idx="1151">
                  <c:v>-6.1977000000000002</c:v>
                </c:pt>
                <c:pt idx="1152">
                  <c:v>-6.1719999999999997</c:v>
                </c:pt>
                <c:pt idx="1153">
                  <c:v>-6.0910000000000002</c:v>
                </c:pt>
                <c:pt idx="1154">
                  <c:v>-6.0624000000000002</c:v>
                </c:pt>
                <c:pt idx="1155">
                  <c:v>-6.0382999999999996</c:v>
                </c:pt>
                <c:pt idx="1156">
                  <c:v>-6.0063000000000004</c:v>
                </c:pt>
                <c:pt idx="1157">
                  <c:v>-5.9598000000000004</c:v>
                </c:pt>
                <c:pt idx="1158">
                  <c:v>-5.9157000000000002</c:v>
                </c:pt>
                <c:pt idx="1159">
                  <c:v>-5.8872</c:v>
                </c:pt>
                <c:pt idx="1160">
                  <c:v>-5.8436000000000003</c:v>
                </c:pt>
                <c:pt idx="1161">
                  <c:v>-5.8278999999999996</c:v>
                </c:pt>
                <c:pt idx="1162">
                  <c:v>-5.8136000000000001</c:v>
                </c:pt>
                <c:pt idx="1163">
                  <c:v>-5.7472000000000003</c:v>
                </c:pt>
                <c:pt idx="1164">
                  <c:v>-5.7511000000000001</c:v>
                </c:pt>
                <c:pt idx="1165">
                  <c:v>-5.7393000000000001</c:v>
                </c:pt>
                <c:pt idx="1166">
                  <c:v>-5.7218999999999998</c:v>
                </c:pt>
                <c:pt idx="1167">
                  <c:v>-5.7236000000000002</c:v>
                </c:pt>
                <c:pt idx="1168">
                  <c:v>-5.7011000000000003</c:v>
                </c:pt>
                <c:pt idx="1169">
                  <c:v>-5.7249999999999996</c:v>
                </c:pt>
                <c:pt idx="1170">
                  <c:v>-5.7038000000000002</c:v>
                </c:pt>
                <c:pt idx="1171">
                  <c:v>-5.6299000000000001</c:v>
                </c:pt>
                <c:pt idx="1172">
                  <c:v>-5.5941000000000001</c:v>
                </c:pt>
                <c:pt idx="1173">
                  <c:v>-5.6336000000000004</c:v>
                </c:pt>
                <c:pt idx="1174">
                  <c:v>-5.6707999999999998</c:v>
                </c:pt>
                <c:pt idx="1175">
                  <c:v>-5.6055000000000001</c:v>
                </c:pt>
                <c:pt idx="1176">
                  <c:v>-5.5819999999999999</c:v>
                </c:pt>
                <c:pt idx="1177">
                  <c:v>-5.5885999999999996</c:v>
                </c:pt>
                <c:pt idx="1178">
                  <c:v>-5.5461999999999998</c:v>
                </c:pt>
                <c:pt idx="1179">
                  <c:v>-5.5468000000000002</c:v>
                </c:pt>
                <c:pt idx="1180">
                  <c:v>-5.5476000000000001</c:v>
                </c:pt>
                <c:pt idx="1181">
                  <c:v>-5.5309999999999997</c:v>
                </c:pt>
                <c:pt idx="1182">
                  <c:v>-5.5195999999999996</c:v>
                </c:pt>
                <c:pt idx="1183">
                  <c:v>-5.5010000000000003</c:v>
                </c:pt>
                <c:pt idx="1184">
                  <c:v>-5.4546999999999999</c:v>
                </c:pt>
                <c:pt idx="1185">
                  <c:v>-5.4161000000000001</c:v>
                </c:pt>
                <c:pt idx="1186">
                  <c:v>-5.4568000000000003</c:v>
                </c:pt>
                <c:pt idx="1187">
                  <c:v>-5.4356999999999998</c:v>
                </c:pt>
                <c:pt idx="1188">
                  <c:v>-5.3987999999999996</c:v>
                </c:pt>
                <c:pt idx="1189">
                  <c:v>-5.3846999999999996</c:v>
                </c:pt>
                <c:pt idx="1190">
                  <c:v>-5.2972999999999999</c:v>
                </c:pt>
                <c:pt idx="1191">
                  <c:v>-5.2481999999999998</c:v>
                </c:pt>
                <c:pt idx="1192">
                  <c:v>-5.1990999999999996</c:v>
                </c:pt>
                <c:pt idx="1193">
                  <c:v>-5.1464999999999996</c:v>
                </c:pt>
                <c:pt idx="1194">
                  <c:v>-5.1128</c:v>
                </c:pt>
                <c:pt idx="1195">
                  <c:v>-5.0479000000000003</c:v>
                </c:pt>
                <c:pt idx="1196">
                  <c:v>-4.9889000000000001</c:v>
                </c:pt>
                <c:pt idx="1197">
                  <c:v>-4.9679000000000002</c:v>
                </c:pt>
                <c:pt idx="1198">
                  <c:v>-4.9593999999999996</c:v>
                </c:pt>
                <c:pt idx="1199">
                  <c:v>-4.9005999999999998</c:v>
                </c:pt>
                <c:pt idx="1200">
                  <c:v>-4.8198999999999996</c:v>
                </c:pt>
                <c:pt idx="1201">
                  <c:v>-4.7771999999999997</c:v>
                </c:pt>
                <c:pt idx="1202">
                  <c:v>-4.7461000000000002</c:v>
                </c:pt>
                <c:pt idx="1203">
                  <c:v>-4.7241</c:v>
                </c:pt>
                <c:pt idx="1204">
                  <c:v>-4.6562999999999999</c:v>
                </c:pt>
                <c:pt idx="1205">
                  <c:v>-4.5838000000000001</c:v>
                </c:pt>
                <c:pt idx="1206">
                  <c:v>-4.5541999999999998</c:v>
                </c:pt>
                <c:pt idx="1207">
                  <c:v>-4.5270000000000001</c:v>
                </c:pt>
                <c:pt idx="1208">
                  <c:v>-4.4888000000000003</c:v>
                </c:pt>
                <c:pt idx="1209">
                  <c:v>-4.4653999999999998</c:v>
                </c:pt>
                <c:pt idx="1210">
                  <c:v>-4.3966000000000003</c:v>
                </c:pt>
                <c:pt idx="1211">
                  <c:v>-4.3451000000000004</c:v>
                </c:pt>
                <c:pt idx="1212">
                  <c:v>-4.3150000000000004</c:v>
                </c:pt>
                <c:pt idx="1213">
                  <c:v>-4.2923</c:v>
                </c:pt>
                <c:pt idx="1214">
                  <c:v>-4.2477999999999998</c:v>
                </c:pt>
                <c:pt idx="1215">
                  <c:v>-4.1954000000000002</c:v>
                </c:pt>
                <c:pt idx="1216">
                  <c:v>-4.1468999999999996</c:v>
                </c:pt>
                <c:pt idx="1217">
                  <c:v>-4.1184000000000003</c:v>
                </c:pt>
                <c:pt idx="1218">
                  <c:v>-4.0728999999999997</c:v>
                </c:pt>
                <c:pt idx="1219">
                  <c:v>-4.0095999999999998</c:v>
                </c:pt>
                <c:pt idx="1220">
                  <c:v>-3.9662999999999999</c:v>
                </c:pt>
                <c:pt idx="1221">
                  <c:v>-3.9506999999999999</c:v>
                </c:pt>
                <c:pt idx="1222">
                  <c:v>-3.9083000000000001</c:v>
                </c:pt>
                <c:pt idx="1223">
                  <c:v>-3.8050999999999999</c:v>
                </c:pt>
                <c:pt idx="1224">
                  <c:v>-3.7121</c:v>
                </c:pt>
                <c:pt idx="1225">
                  <c:v>-3.6854</c:v>
                </c:pt>
                <c:pt idx="1226">
                  <c:v>-3.6636000000000002</c:v>
                </c:pt>
                <c:pt idx="1227">
                  <c:v>-3.6122000000000001</c:v>
                </c:pt>
                <c:pt idx="1228">
                  <c:v>-3.5632999999999999</c:v>
                </c:pt>
                <c:pt idx="1229">
                  <c:v>-3.5268000000000002</c:v>
                </c:pt>
                <c:pt idx="1230">
                  <c:v>-3.4293999999999998</c:v>
                </c:pt>
                <c:pt idx="1231">
                  <c:v>-3.3262</c:v>
                </c:pt>
                <c:pt idx="1232">
                  <c:v>-3.2519999999999998</c:v>
                </c:pt>
                <c:pt idx="1233">
                  <c:v>-3.2134</c:v>
                </c:pt>
                <c:pt idx="1234">
                  <c:v>-3.1608000000000001</c:v>
                </c:pt>
                <c:pt idx="1235">
                  <c:v>-3.1017000000000001</c:v>
                </c:pt>
                <c:pt idx="1236">
                  <c:v>-3.0884999999999998</c:v>
                </c:pt>
                <c:pt idx="1237">
                  <c:v>-3.0762</c:v>
                </c:pt>
                <c:pt idx="1238">
                  <c:v>-3.0276999999999998</c:v>
                </c:pt>
                <c:pt idx="1239">
                  <c:v>-2.9912000000000001</c:v>
                </c:pt>
                <c:pt idx="1240">
                  <c:v>-2.9464999999999999</c:v>
                </c:pt>
                <c:pt idx="1241">
                  <c:v>-2.9026999999999998</c:v>
                </c:pt>
                <c:pt idx="1242">
                  <c:v>-2.8601999999999999</c:v>
                </c:pt>
                <c:pt idx="1243">
                  <c:v>-2.8153999999999999</c:v>
                </c:pt>
                <c:pt idx="1244">
                  <c:v>-2.7841999999999998</c:v>
                </c:pt>
                <c:pt idx="1245">
                  <c:v>-2.7875000000000001</c:v>
                </c:pt>
                <c:pt idx="1246">
                  <c:v>-2.7964000000000002</c:v>
                </c:pt>
                <c:pt idx="1247">
                  <c:v>-2.8058000000000001</c:v>
                </c:pt>
                <c:pt idx="1248">
                  <c:v>-2.7923</c:v>
                </c:pt>
                <c:pt idx="1249">
                  <c:v>-2.7744</c:v>
                </c:pt>
                <c:pt idx="1250">
                  <c:v>-2.7606000000000002</c:v>
                </c:pt>
                <c:pt idx="1251">
                  <c:v>-2.7288000000000001</c:v>
                </c:pt>
                <c:pt idx="1252">
                  <c:v>-2.7002999999999999</c:v>
                </c:pt>
                <c:pt idx="1253">
                  <c:v>-2.6905000000000001</c:v>
                </c:pt>
                <c:pt idx="1254">
                  <c:v>-2.6482000000000001</c:v>
                </c:pt>
                <c:pt idx="1255">
                  <c:v>-2.5836000000000001</c:v>
                </c:pt>
                <c:pt idx="1256">
                  <c:v>-2.57</c:v>
                </c:pt>
                <c:pt idx="1257">
                  <c:v>-2.5722999999999998</c:v>
                </c:pt>
                <c:pt idx="1258">
                  <c:v>-2.5453999999999999</c:v>
                </c:pt>
                <c:pt idx="1259">
                  <c:v>-2.5392000000000001</c:v>
                </c:pt>
                <c:pt idx="1260">
                  <c:v>-2.5577000000000001</c:v>
                </c:pt>
                <c:pt idx="1261">
                  <c:v>-2.5362</c:v>
                </c:pt>
                <c:pt idx="1262">
                  <c:v>-2.5329000000000002</c:v>
                </c:pt>
                <c:pt idx="1263">
                  <c:v>-2.5369999999999999</c:v>
                </c:pt>
                <c:pt idx="1264">
                  <c:v>-2.5413999999999999</c:v>
                </c:pt>
                <c:pt idx="1265">
                  <c:v>-2.5387</c:v>
                </c:pt>
                <c:pt idx="1266">
                  <c:v>-2.5375999999999999</c:v>
                </c:pt>
                <c:pt idx="1267">
                  <c:v>-2.5392999999999999</c:v>
                </c:pt>
                <c:pt idx="1268">
                  <c:v>-2.5466000000000002</c:v>
                </c:pt>
                <c:pt idx="1269">
                  <c:v>-2.5488</c:v>
                </c:pt>
                <c:pt idx="1270">
                  <c:v>-2.5478999999999998</c:v>
                </c:pt>
                <c:pt idx="1271">
                  <c:v>-2.5491000000000001</c:v>
                </c:pt>
                <c:pt idx="1272">
                  <c:v>-2.5371000000000001</c:v>
                </c:pt>
                <c:pt idx="1273">
                  <c:v>-2.5337999999999998</c:v>
                </c:pt>
                <c:pt idx="1274">
                  <c:v>-2.5396000000000001</c:v>
                </c:pt>
                <c:pt idx="1275">
                  <c:v>-2.5228999999999999</c:v>
                </c:pt>
                <c:pt idx="1276">
                  <c:v>-2.5171999999999999</c:v>
                </c:pt>
                <c:pt idx="1277">
                  <c:v>-2.5261999999999998</c:v>
                </c:pt>
                <c:pt idx="1278">
                  <c:v>-2.5508999999999999</c:v>
                </c:pt>
                <c:pt idx="1279">
                  <c:v>-2.5798999999999999</c:v>
                </c:pt>
                <c:pt idx="1280">
                  <c:v>-2.5910000000000002</c:v>
                </c:pt>
                <c:pt idx="1281">
                  <c:v>-2.6280999999999999</c:v>
                </c:pt>
                <c:pt idx="1282">
                  <c:v>-2.6339000000000001</c:v>
                </c:pt>
                <c:pt idx="1283">
                  <c:v>-2.6435</c:v>
                </c:pt>
                <c:pt idx="1284">
                  <c:v>-2.6722000000000001</c:v>
                </c:pt>
                <c:pt idx="1285">
                  <c:v>-2.6709999999999998</c:v>
                </c:pt>
                <c:pt idx="1286">
                  <c:v>-2.6665000000000001</c:v>
                </c:pt>
                <c:pt idx="1287">
                  <c:v>-2.6585999999999999</c:v>
                </c:pt>
                <c:pt idx="1288">
                  <c:v>-2.6419999999999999</c:v>
                </c:pt>
                <c:pt idx="1289">
                  <c:v>-2.6143000000000001</c:v>
                </c:pt>
                <c:pt idx="1290">
                  <c:v>-2.6141000000000001</c:v>
                </c:pt>
                <c:pt idx="1291">
                  <c:v>-2.5956000000000001</c:v>
                </c:pt>
                <c:pt idx="1292">
                  <c:v>-2.6034999999999999</c:v>
                </c:pt>
                <c:pt idx="1293">
                  <c:v>-2.6280000000000001</c:v>
                </c:pt>
                <c:pt idx="1294">
                  <c:v>-2.6597</c:v>
                </c:pt>
                <c:pt idx="1295">
                  <c:v>-2.6831</c:v>
                </c:pt>
                <c:pt idx="1296">
                  <c:v>-2.7065000000000001</c:v>
                </c:pt>
                <c:pt idx="1297">
                  <c:v>-2.7185000000000001</c:v>
                </c:pt>
                <c:pt idx="1298">
                  <c:v>-2.7132999999999998</c:v>
                </c:pt>
                <c:pt idx="1299">
                  <c:v>-2.7084999999999999</c:v>
                </c:pt>
                <c:pt idx="1300">
                  <c:v>-2.7174999999999998</c:v>
                </c:pt>
                <c:pt idx="1301">
                  <c:v>-2.7501000000000002</c:v>
                </c:pt>
                <c:pt idx="1302">
                  <c:v>-2.7462</c:v>
                </c:pt>
                <c:pt idx="1303">
                  <c:v>-2.7521</c:v>
                </c:pt>
                <c:pt idx="1304">
                  <c:v>-2.7458</c:v>
                </c:pt>
                <c:pt idx="1305">
                  <c:v>-2.72</c:v>
                </c:pt>
                <c:pt idx="1306">
                  <c:v>-2.7094</c:v>
                </c:pt>
                <c:pt idx="1307">
                  <c:v>-2.7403</c:v>
                </c:pt>
                <c:pt idx="1308">
                  <c:v>-2.7787000000000002</c:v>
                </c:pt>
                <c:pt idx="1309">
                  <c:v>-2.7685</c:v>
                </c:pt>
                <c:pt idx="1310">
                  <c:v>-2.7736000000000001</c:v>
                </c:pt>
                <c:pt idx="1311">
                  <c:v>-2.8001</c:v>
                </c:pt>
                <c:pt idx="1312">
                  <c:v>-2.8277000000000001</c:v>
                </c:pt>
                <c:pt idx="1313">
                  <c:v>-2.8412999999999999</c:v>
                </c:pt>
                <c:pt idx="1314">
                  <c:v>-2.8458999999999999</c:v>
                </c:pt>
                <c:pt idx="1315">
                  <c:v>-2.8536999999999999</c:v>
                </c:pt>
                <c:pt idx="1316">
                  <c:v>-2.8483999999999998</c:v>
                </c:pt>
                <c:pt idx="1317">
                  <c:v>-2.8275999999999999</c:v>
                </c:pt>
                <c:pt idx="1318">
                  <c:v>-2.8144</c:v>
                </c:pt>
                <c:pt idx="1319">
                  <c:v>-2.8123</c:v>
                </c:pt>
                <c:pt idx="1320">
                  <c:v>-2.7963</c:v>
                </c:pt>
                <c:pt idx="1321">
                  <c:v>-2.7740999999999998</c:v>
                </c:pt>
                <c:pt idx="1322">
                  <c:v>-2.7507999999999999</c:v>
                </c:pt>
                <c:pt idx="1323">
                  <c:v>-2.7395</c:v>
                </c:pt>
                <c:pt idx="1324">
                  <c:v>-2.7372000000000001</c:v>
                </c:pt>
                <c:pt idx="1325">
                  <c:v>-2.7296999999999998</c:v>
                </c:pt>
                <c:pt idx="1326">
                  <c:v>-2.7521</c:v>
                </c:pt>
                <c:pt idx="1327">
                  <c:v>-2.7888999999999999</c:v>
                </c:pt>
                <c:pt idx="1328">
                  <c:v>-2.8412999999999999</c:v>
                </c:pt>
                <c:pt idx="1329">
                  <c:v>-2.8416000000000001</c:v>
                </c:pt>
                <c:pt idx="1330">
                  <c:v>-2.8292999999999999</c:v>
                </c:pt>
                <c:pt idx="1331">
                  <c:v>-2.8485</c:v>
                </c:pt>
                <c:pt idx="1332">
                  <c:v>-2.8748</c:v>
                </c:pt>
                <c:pt idx="1333">
                  <c:v>-2.8883000000000001</c:v>
                </c:pt>
                <c:pt idx="1334">
                  <c:v>-2.8902999999999999</c:v>
                </c:pt>
                <c:pt idx="1335">
                  <c:v>-2.8948</c:v>
                </c:pt>
                <c:pt idx="1336">
                  <c:v>-2.8978999999999999</c:v>
                </c:pt>
                <c:pt idx="1337">
                  <c:v>-2.9321999999999999</c:v>
                </c:pt>
                <c:pt idx="1338">
                  <c:v>-2.9205999999999999</c:v>
                </c:pt>
                <c:pt idx="1339">
                  <c:v>-2.8932000000000002</c:v>
                </c:pt>
                <c:pt idx="1340">
                  <c:v>-2.9180999999999999</c:v>
                </c:pt>
                <c:pt idx="1341">
                  <c:v>-2.9666000000000001</c:v>
                </c:pt>
                <c:pt idx="1342">
                  <c:v>-3.0200999999999998</c:v>
                </c:pt>
                <c:pt idx="1343">
                  <c:v>-3.0605000000000002</c:v>
                </c:pt>
                <c:pt idx="1344">
                  <c:v>-3.0924</c:v>
                </c:pt>
                <c:pt idx="1345">
                  <c:v>-3.1303000000000001</c:v>
                </c:pt>
                <c:pt idx="1346">
                  <c:v>-3.1617999999999999</c:v>
                </c:pt>
                <c:pt idx="1347">
                  <c:v>-3.1831999999999998</c:v>
                </c:pt>
                <c:pt idx="1348">
                  <c:v>-3.1812</c:v>
                </c:pt>
                <c:pt idx="1349">
                  <c:v>-3.1945000000000001</c:v>
                </c:pt>
                <c:pt idx="1350">
                  <c:v>-3.2259000000000002</c:v>
                </c:pt>
                <c:pt idx="1351">
                  <c:v>-3.2363</c:v>
                </c:pt>
                <c:pt idx="1352">
                  <c:v>-3.2643</c:v>
                </c:pt>
                <c:pt idx="1353">
                  <c:v>-3.3119999999999998</c:v>
                </c:pt>
                <c:pt idx="1354">
                  <c:v>-3.3275999999999999</c:v>
                </c:pt>
                <c:pt idx="1355">
                  <c:v>-3.32</c:v>
                </c:pt>
                <c:pt idx="1356">
                  <c:v>-3.3477999999999999</c:v>
                </c:pt>
                <c:pt idx="1357">
                  <c:v>-3.3742000000000001</c:v>
                </c:pt>
                <c:pt idx="1358">
                  <c:v>-3.3864999999999998</c:v>
                </c:pt>
                <c:pt idx="1359">
                  <c:v>-3.4049999999999998</c:v>
                </c:pt>
                <c:pt idx="1360">
                  <c:v>-3.4369000000000001</c:v>
                </c:pt>
                <c:pt idx="1361">
                  <c:v>-3.4731000000000001</c:v>
                </c:pt>
                <c:pt idx="1362">
                  <c:v>-3.4708999999999999</c:v>
                </c:pt>
                <c:pt idx="1363">
                  <c:v>-3.4504999999999999</c:v>
                </c:pt>
                <c:pt idx="1364">
                  <c:v>-3.4584999999999999</c:v>
                </c:pt>
                <c:pt idx="1365">
                  <c:v>-3.4601000000000002</c:v>
                </c:pt>
                <c:pt idx="1366">
                  <c:v>-3.4718</c:v>
                </c:pt>
                <c:pt idx="1367">
                  <c:v>-3.484</c:v>
                </c:pt>
                <c:pt idx="1368">
                  <c:v>-3.4754</c:v>
                </c:pt>
                <c:pt idx="1369">
                  <c:v>-3.4811999999999999</c:v>
                </c:pt>
                <c:pt idx="1370">
                  <c:v>-3.4994999999999998</c:v>
                </c:pt>
                <c:pt idx="1371">
                  <c:v>-3.4937999999999998</c:v>
                </c:pt>
                <c:pt idx="1372">
                  <c:v>-3.4777999999999998</c:v>
                </c:pt>
                <c:pt idx="1373">
                  <c:v>-3.4666999999999999</c:v>
                </c:pt>
                <c:pt idx="1374">
                  <c:v>-3.4449000000000001</c:v>
                </c:pt>
                <c:pt idx="1375">
                  <c:v>-3.4175</c:v>
                </c:pt>
                <c:pt idx="1376">
                  <c:v>-3.4134000000000002</c:v>
                </c:pt>
                <c:pt idx="1377">
                  <c:v>-3.3786999999999998</c:v>
                </c:pt>
                <c:pt idx="1378">
                  <c:v>-3.3553999999999999</c:v>
                </c:pt>
                <c:pt idx="1379">
                  <c:v>-3.3241000000000001</c:v>
                </c:pt>
                <c:pt idx="1380">
                  <c:v>-3.2810999999999999</c:v>
                </c:pt>
                <c:pt idx="1381">
                  <c:v>-3.2534999999999998</c:v>
                </c:pt>
                <c:pt idx="1382">
                  <c:v>-3.2357999999999998</c:v>
                </c:pt>
                <c:pt idx="1383">
                  <c:v>-3.2233000000000001</c:v>
                </c:pt>
                <c:pt idx="1384">
                  <c:v>-3.2075999999999998</c:v>
                </c:pt>
                <c:pt idx="1385">
                  <c:v>-3.1924999999999999</c:v>
                </c:pt>
                <c:pt idx="1386">
                  <c:v>-3.1953</c:v>
                </c:pt>
                <c:pt idx="1387">
                  <c:v>-3.2052999999999998</c:v>
                </c:pt>
                <c:pt idx="1388">
                  <c:v>-3.2321</c:v>
                </c:pt>
                <c:pt idx="1389">
                  <c:v>-3.2408000000000001</c:v>
                </c:pt>
                <c:pt idx="1390">
                  <c:v>-3.2555000000000001</c:v>
                </c:pt>
                <c:pt idx="1391">
                  <c:v>-3.2812999999999999</c:v>
                </c:pt>
                <c:pt idx="1392">
                  <c:v>-3.3239999999999998</c:v>
                </c:pt>
                <c:pt idx="1393">
                  <c:v>-3.3479000000000001</c:v>
                </c:pt>
                <c:pt idx="1394">
                  <c:v>-3.3512</c:v>
                </c:pt>
                <c:pt idx="1395">
                  <c:v>-3.3549000000000002</c:v>
                </c:pt>
                <c:pt idx="1396">
                  <c:v>-3.3336999999999999</c:v>
                </c:pt>
                <c:pt idx="1397">
                  <c:v>-3.3056000000000001</c:v>
                </c:pt>
                <c:pt idx="1398">
                  <c:v>-3.2757999999999998</c:v>
                </c:pt>
                <c:pt idx="1399">
                  <c:v>-3.2385000000000002</c:v>
                </c:pt>
                <c:pt idx="1400">
                  <c:v>-3.2063000000000001</c:v>
                </c:pt>
                <c:pt idx="1401">
                  <c:v>-3.1602000000000001</c:v>
                </c:pt>
                <c:pt idx="1402">
                  <c:v>-3.1173000000000002</c:v>
                </c:pt>
                <c:pt idx="1403">
                  <c:v>-3.0659000000000001</c:v>
                </c:pt>
                <c:pt idx="1404">
                  <c:v>-3.0179</c:v>
                </c:pt>
                <c:pt idx="1405">
                  <c:v>-2.9742000000000002</c:v>
                </c:pt>
                <c:pt idx="1406">
                  <c:v>-2.93</c:v>
                </c:pt>
                <c:pt idx="1407">
                  <c:v>-2.9100999999999999</c:v>
                </c:pt>
                <c:pt idx="1408">
                  <c:v>-2.9283000000000001</c:v>
                </c:pt>
                <c:pt idx="1409">
                  <c:v>-2.9594999999999998</c:v>
                </c:pt>
                <c:pt idx="1410">
                  <c:v>-3.0200999999999998</c:v>
                </c:pt>
                <c:pt idx="1411">
                  <c:v>-3.0840000000000001</c:v>
                </c:pt>
                <c:pt idx="1412">
                  <c:v>-3.1482999999999999</c:v>
                </c:pt>
                <c:pt idx="1413">
                  <c:v>-3.2021999999999999</c:v>
                </c:pt>
                <c:pt idx="1414">
                  <c:v>-3.2566000000000002</c:v>
                </c:pt>
                <c:pt idx="1415">
                  <c:v>-3.3088000000000002</c:v>
                </c:pt>
                <c:pt idx="1416">
                  <c:v>-3.3336000000000001</c:v>
                </c:pt>
                <c:pt idx="1417">
                  <c:v>-3.3563000000000001</c:v>
                </c:pt>
                <c:pt idx="1418">
                  <c:v>-3.4121000000000001</c:v>
                </c:pt>
                <c:pt idx="1419">
                  <c:v>-3.4468999999999999</c:v>
                </c:pt>
                <c:pt idx="1420">
                  <c:v>-3.4300999999999999</c:v>
                </c:pt>
                <c:pt idx="1421">
                  <c:v>-3.3881000000000001</c:v>
                </c:pt>
                <c:pt idx="1422">
                  <c:v>-3.3311000000000002</c:v>
                </c:pt>
                <c:pt idx="1423">
                  <c:v>-3.2667000000000002</c:v>
                </c:pt>
                <c:pt idx="1424">
                  <c:v>-3.1659000000000002</c:v>
                </c:pt>
                <c:pt idx="1425">
                  <c:v>-3.0941000000000001</c:v>
                </c:pt>
                <c:pt idx="1426">
                  <c:v>-3.0392999999999999</c:v>
                </c:pt>
                <c:pt idx="1427">
                  <c:v>-2.9681000000000002</c:v>
                </c:pt>
                <c:pt idx="1428">
                  <c:v>-2.9409999999999998</c:v>
                </c:pt>
                <c:pt idx="1429">
                  <c:v>-2.9348999999999998</c:v>
                </c:pt>
                <c:pt idx="1430">
                  <c:v>-2.9607999999999999</c:v>
                </c:pt>
                <c:pt idx="1431">
                  <c:v>-2.9893999999999998</c:v>
                </c:pt>
                <c:pt idx="1432">
                  <c:v>-3.0228000000000002</c:v>
                </c:pt>
                <c:pt idx="1433">
                  <c:v>-3.0878000000000001</c:v>
                </c:pt>
                <c:pt idx="1434">
                  <c:v>-3.1118000000000001</c:v>
                </c:pt>
                <c:pt idx="1435">
                  <c:v>-3.1297999999999999</c:v>
                </c:pt>
                <c:pt idx="1436">
                  <c:v>-3.1890999999999998</c:v>
                </c:pt>
                <c:pt idx="1437">
                  <c:v>-3.2259000000000002</c:v>
                </c:pt>
                <c:pt idx="1438">
                  <c:v>-3.2658999999999998</c:v>
                </c:pt>
                <c:pt idx="1439">
                  <c:v>-3.3128000000000002</c:v>
                </c:pt>
                <c:pt idx="1440">
                  <c:v>-3.3298000000000001</c:v>
                </c:pt>
                <c:pt idx="1441">
                  <c:v>-3.3573</c:v>
                </c:pt>
                <c:pt idx="1442">
                  <c:v>-3.3538000000000001</c:v>
                </c:pt>
                <c:pt idx="1443">
                  <c:v>-3.3513000000000002</c:v>
                </c:pt>
                <c:pt idx="1444">
                  <c:v>-3.3815</c:v>
                </c:pt>
                <c:pt idx="1445">
                  <c:v>-3.3824999999999998</c:v>
                </c:pt>
                <c:pt idx="1446">
                  <c:v>-3.3864999999999998</c:v>
                </c:pt>
                <c:pt idx="1447">
                  <c:v>-3.4226999999999999</c:v>
                </c:pt>
                <c:pt idx="1448">
                  <c:v>-3.4441000000000002</c:v>
                </c:pt>
                <c:pt idx="1449">
                  <c:v>-3.4615</c:v>
                </c:pt>
                <c:pt idx="1450">
                  <c:v>-3.4956</c:v>
                </c:pt>
                <c:pt idx="1451">
                  <c:v>-3.5045000000000002</c:v>
                </c:pt>
                <c:pt idx="1452">
                  <c:v>-3.5211999999999999</c:v>
                </c:pt>
                <c:pt idx="1453">
                  <c:v>-3.5445000000000002</c:v>
                </c:pt>
                <c:pt idx="1454">
                  <c:v>-3.5488</c:v>
                </c:pt>
                <c:pt idx="1455">
                  <c:v>-3.5943000000000001</c:v>
                </c:pt>
                <c:pt idx="1456">
                  <c:v>-3.6215000000000002</c:v>
                </c:pt>
                <c:pt idx="1457">
                  <c:v>-3.6320999999999999</c:v>
                </c:pt>
                <c:pt idx="1458">
                  <c:v>-3.6457000000000002</c:v>
                </c:pt>
                <c:pt idx="1459">
                  <c:v>-3.6755</c:v>
                </c:pt>
                <c:pt idx="1460">
                  <c:v>-3.6932999999999998</c:v>
                </c:pt>
                <c:pt idx="1461">
                  <c:v>-3.7120000000000002</c:v>
                </c:pt>
                <c:pt idx="1462">
                  <c:v>-3.7254</c:v>
                </c:pt>
                <c:pt idx="1463">
                  <c:v>-3.7319</c:v>
                </c:pt>
                <c:pt idx="1464">
                  <c:v>-3.7364999999999999</c:v>
                </c:pt>
                <c:pt idx="1465">
                  <c:v>-3.7541000000000002</c:v>
                </c:pt>
                <c:pt idx="1466">
                  <c:v>-3.7858000000000001</c:v>
                </c:pt>
                <c:pt idx="1467">
                  <c:v>-3.8227000000000002</c:v>
                </c:pt>
                <c:pt idx="1468">
                  <c:v>-3.8569</c:v>
                </c:pt>
                <c:pt idx="1469">
                  <c:v>-3.9009</c:v>
                </c:pt>
                <c:pt idx="1470">
                  <c:v>-3.9597000000000002</c:v>
                </c:pt>
                <c:pt idx="1471">
                  <c:v>-4.0243000000000002</c:v>
                </c:pt>
                <c:pt idx="1472">
                  <c:v>-4.0936000000000003</c:v>
                </c:pt>
                <c:pt idx="1473">
                  <c:v>-4.17</c:v>
                </c:pt>
                <c:pt idx="1474">
                  <c:v>-4.2233000000000001</c:v>
                </c:pt>
                <c:pt idx="1475">
                  <c:v>-4.2755000000000001</c:v>
                </c:pt>
                <c:pt idx="1476">
                  <c:v>-4.3411999999999997</c:v>
                </c:pt>
                <c:pt idx="1477">
                  <c:v>-4.4097999999999997</c:v>
                </c:pt>
                <c:pt idx="1478">
                  <c:v>-4.4610000000000003</c:v>
                </c:pt>
                <c:pt idx="1479">
                  <c:v>-4.5147000000000004</c:v>
                </c:pt>
                <c:pt idx="1480">
                  <c:v>-4.5567000000000002</c:v>
                </c:pt>
                <c:pt idx="1481">
                  <c:v>-4.5895999999999999</c:v>
                </c:pt>
                <c:pt idx="1482">
                  <c:v>-4.6109</c:v>
                </c:pt>
                <c:pt idx="1483">
                  <c:v>-4.6360000000000001</c:v>
                </c:pt>
                <c:pt idx="1484">
                  <c:v>-4.6657999999999999</c:v>
                </c:pt>
                <c:pt idx="1485">
                  <c:v>-4.6917999999999997</c:v>
                </c:pt>
                <c:pt idx="1486">
                  <c:v>-4.6924000000000001</c:v>
                </c:pt>
                <c:pt idx="1487">
                  <c:v>-4.68</c:v>
                </c:pt>
                <c:pt idx="1488">
                  <c:v>-4.6741999999999999</c:v>
                </c:pt>
                <c:pt idx="1489">
                  <c:v>-4.6528</c:v>
                </c:pt>
                <c:pt idx="1490">
                  <c:v>-4.6230000000000002</c:v>
                </c:pt>
                <c:pt idx="1491">
                  <c:v>-4.5808</c:v>
                </c:pt>
                <c:pt idx="1492">
                  <c:v>-4.5608000000000004</c:v>
                </c:pt>
                <c:pt idx="1493">
                  <c:v>-4.5644999999999998</c:v>
                </c:pt>
                <c:pt idx="1494">
                  <c:v>-4.5266000000000002</c:v>
                </c:pt>
                <c:pt idx="1495">
                  <c:v>-4.5088999999999997</c:v>
                </c:pt>
                <c:pt idx="1496">
                  <c:v>-4.4764999999999997</c:v>
                </c:pt>
                <c:pt idx="1497">
                  <c:v>-4.4188000000000001</c:v>
                </c:pt>
                <c:pt idx="1498">
                  <c:v>-4.3792</c:v>
                </c:pt>
                <c:pt idx="1499">
                  <c:v>-4.3749000000000002</c:v>
                </c:pt>
                <c:pt idx="1500">
                  <c:v>-4.3644999999999996</c:v>
                </c:pt>
                <c:pt idx="1501">
                  <c:v>-4.3537999999999997</c:v>
                </c:pt>
                <c:pt idx="1502">
                  <c:v>-4.3274999999999997</c:v>
                </c:pt>
                <c:pt idx="1503">
                  <c:v>-4.2911999999999999</c:v>
                </c:pt>
                <c:pt idx="1504">
                  <c:v>-4.2839999999999998</c:v>
                </c:pt>
                <c:pt idx="1505">
                  <c:v>-4.2972999999999999</c:v>
                </c:pt>
                <c:pt idx="1506">
                  <c:v>-4.2918000000000003</c:v>
                </c:pt>
                <c:pt idx="1507">
                  <c:v>-4.3236999999999997</c:v>
                </c:pt>
                <c:pt idx="1508">
                  <c:v>-4.3681999999999999</c:v>
                </c:pt>
                <c:pt idx="1509">
                  <c:v>-4.383</c:v>
                </c:pt>
                <c:pt idx="1510">
                  <c:v>-4.3895</c:v>
                </c:pt>
                <c:pt idx="1511">
                  <c:v>-4.4280999999999997</c:v>
                </c:pt>
                <c:pt idx="1512">
                  <c:v>-4.4782999999999999</c:v>
                </c:pt>
                <c:pt idx="1513">
                  <c:v>-4.5221</c:v>
                </c:pt>
                <c:pt idx="1514">
                  <c:v>-4.5763999999999996</c:v>
                </c:pt>
                <c:pt idx="1515">
                  <c:v>-4.6501000000000001</c:v>
                </c:pt>
                <c:pt idx="1516">
                  <c:v>-4.7211999999999996</c:v>
                </c:pt>
                <c:pt idx="1517">
                  <c:v>-4.8037000000000001</c:v>
                </c:pt>
                <c:pt idx="1518">
                  <c:v>-4.8773</c:v>
                </c:pt>
                <c:pt idx="1519">
                  <c:v>-4.9489000000000001</c:v>
                </c:pt>
                <c:pt idx="1520">
                  <c:v>-4.9983000000000004</c:v>
                </c:pt>
                <c:pt idx="1521">
                  <c:v>-5.0479000000000003</c:v>
                </c:pt>
                <c:pt idx="1522">
                  <c:v>-5.1067</c:v>
                </c:pt>
                <c:pt idx="1523">
                  <c:v>-5.1501999999999999</c:v>
                </c:pt>
                <c:pt idx="1524">
                  <c:v>-5.2022000000000004</c:v>
                </c:pt>
                <c:pt idx="1525">
                  <c:v>-5.2515999999999998</c:v>
                </c:pt>
                <c:pt idx="1526">
                  <c:v>-5.2961</c:v>
                </c:pt>
                <c:pt idx="1527">
                  <c:v>-5.3745000000000003</c:v>
                </c:pt>
                <c:pt idx="1528">
                  <c:v>-5.4611000000000001</c:v>
                </c:pt>
                <c:pt idx="1529">
                  <c:v>-5.5031999999999996</c:v>
                </c:pt>
                <c:pt idx="1530">
                  <c:v>-5.5509000000000004</c:v>
                </c:pt>
                <c:pt idx="1531">
                  <c:v>-5.6241000000000003</c:v>
                </c:pt>
                <c:pt idx="1532">
                  <c:v>-5.6513999999999998</c:v>
                </c:pt>
                <c:pt idx="1533">
                  <c:v>-5.6641000000000004</c:v>
                </c:pt>
                <c:pt idx="1534">
                  <c:v>-5.6943000000000001</c:v>
                </c:pt>
                <c:pt idx="1535">
                  <c:v>-5.7146999999999997</c:v>
                </c:pt>
                <c:pt idx="1536">
                  <c:v>-5.7465000000000002</c:v>
                </c:pt>
                <c:pt idx="1537">
                  <c:v>-5.7716000000000003</c:v>
                </c:pt>
                <c:pt idx="1538">
                  <c:v>-5.8022</c:v>
                </c:pt>
                <c:pt idx="1539">
                  <c:v>-5.8297999999999996</c:v>
                </c:pt>
                <c:pt idx="1540">
                  <c:v>-5.8563999999999998</c:v>
                </c:pt>
                <c:pt idx="1541">
                  <c:v>-5.8949999999999996</c:v>
                </c:pt>
                <c:pt idx="1542">
                  <c:v>-5.9709000000000003</c:v>
                </c:pt>
                <c:pt idx="1543">
                  <c:v>-6.0049999999999999</c:v>
                </c:pt>
                <c:pt idx="1544">
                  <c:v>-6.0499000000000001</c:v>
                </c:pt>
                <c:pt idx="1545">
                  <c:v>-6.1155999999999997</c:v>
                </c:pt>
                <c:pt idx="1546">
                  <c:v>-6.1429999999999998</c:v>
                </c:pt>
                <c:pt idx="1547">
                  <c:v>-6.2125000000000004</c:v>
                </c:pt>
                <c:pt idx="1548">
                  <c:v>-6.2717000000000001</c:v>
                </c:pt>
                <c:pt idx="1549">
                  <c:v>-6.3216999999999999</c:v>
                </c:pt>
                <c:pt idx="1550">
                  <c:v>-6.3632999999999997</c:v>
                </c:pt>
                <c:pt idx="1551">
                  <c:v>-6.4123000000000001</c:v>
                </c:pt>
                <c:pt idx="1552">
                  <c:v>-6.4520999999999997</c:v>
                </c:pt>
                <c:pt idx="1553">
                  <c:v>-6.5004</c:v>
                </c:pt>
                <c:pt idx="1554">
                  <c:v>-6.5376000000000003</c:v>
                </c:pt>
                <c:pt idx="1555">
                  <c:v>-6.5598000000000001</c:v>
                </c:pt>
                <c:pt idx="1556">
                  <c:v>-6.6192000000000002</c:v>
                </c:pt>
                <c:pt idx="1557">
                  <c:v>-6.6608000000000001</c:v>
                </c:pt>
                <c:pt idx="1558">
                  <c:v>-6.6971999999999996</c:v>
                </c:pt>
                <c:pt idx="1559">
                  <c:v>-6.7474999999999996</c:v>
                </c:pt>
                <c:pt idx="1560">
                  <c:v>-6.7732999999999999</c:v>
                </c:pt>
                <c:pt idx="1561">
                  <c:v>-6.8155999999999999</c:v>
                </c:pt>
                <c:pt idx="1562">
                  <c:v>-6.8841000000000001</c:v>
                </c:pt>
                <c:pt idx="1563">
                  <c:v>-6.9127000000000001</c:v>
                </c:pt>
                <c:pt idx="1564">
                  <c:v>-6.9425999999999997</c:v>
                </c:pt>
                <c:pt idx="1565">
                  <c:v>-6.9882</c:v>
                </c:pt>
                <c:pt idx="1566">
                  <c:v>-7.0021000000000004</c:v>
                </c:pt>
                <c:pt idx="1567">
                  <c:v>-7.0419999999999998</c:v>
                </c:pt>
                <c:pt idx="1568">
                  <c:v>-7.0861999999999998</c:v>
                </c:pt>
                <c:pt idx="1569">
                  <c:v>-7.0952999999999999</c:v>
                </c:pt>
                <c:pt idx="1570">
                  <c:v>-7.1078999999999999</c:v>
                </c:pt>
                <c:pt idx="1571">
                  <c:v>-7.1146000000000003</c:v>
                </c:pt>
                <c:pt idx="1572">
                  <c:v>-7.1223000000000001</c:v>
                </c:pt>
                <c:pt idx="1573">
                  <c:v>-7.1210000000000004</c:v>
                </c:pt>
                <c:pt idx="1574">
                  <c:v>-7.1310000000000002</c:v>
                </c:pt>
                <c:pt idx="1575">
                  <c:v>-7.1337000000000002</c:v>
                </c:pt>
                <c:pt idx="1576">
                  <c:v>-7.1443000000000003</c:v>
                </c:pt>
                <c:pt idx="1577">
                  <c:v>-7.1634000000000002</c:v>
                </c:pt>
                <c:pt idx="1578">
                  <c:v>-7.1859999999999999</c:v>
                </c:pt>
                <c:pt idx="1579">
                  <c:v>-7.1978999999999997</c:v>
                </c:pt>
                <c:pt idx="1580">
                  <c:v>-7.2093999999999996</c:v>
                </c:pt>
                <c:pt idx="1581">
                  <c:v>-7.2121000000000004</c:v>
                </c:pt>
                <c:pt idx="1582">
                  <c:v>-7.2226999999999997</c:v>
                </c:pt>
                <c:pt idx="1583">
                  <c:v>-7.2308000000000003</c:v>
                </c:pt>
                <c:pt idx="1584">
                  <c:v>-7.2201000000000004</c:v>
                </c:pt>
                <c:pt idx="1585">
                  <c:v>-7.2244000000000002</c:v>
                </c:pt>
                <c:pt idx="1586">
                  <c:v>-7.2542</c:v>
                </c:pt>
                <c:pt idx="1587">
                  <c:v>-7.2912999999999997</c:v>
                </c:pt>
                <c:pt idx="1588">
                  <c:v>-7.2977999999999996</c:v>
                </c:pt>
                <c:pt idx="1589">
                  <c:v>-7.2685000000000004</c:v>
                </c:pt>
                <c:pt idx="1590">
                  <c:v>-7.2680999999999996</c:v>
                </c:pt>
                <c:pt idx="1591">
                  <c:v>-7.2900999999999998</c:v>
                </c:pt>
                <c:pt idx="1592">
                  <c:v>-7.3086000000000002</c:v>
                </c:pt>
                <c:pt idx="1593">
                  <c:v>-7.3015999999999996</c:v>
                </c:pt>
                <c:pt idx="1594">
                  <c:v>-7.2717000000000001</c:v>
                </c:pt>
                <c:pt idx="1595">
                  <c:v>-7.2241</c:v>
                </c:pt>
                <c:pt idx="1596">
                  <c:v>-7.1825000000000001</c:v>
                </c:pt>
                <c:pt idx="1597">
                  <c:v>-7.1494</c:v>
                </c:pt>
                <c:pt idx="1598">
                  <c:v>-7.1127000000000002</c:v>
                </c:pt>
                <c:pt idx="1599">
                  <c:v>-7.0576999999999996</c:v>
                </c:pt>
                <c:pt idx="1600">
                  <c:v>-7.0008999999999997</c:v>
                </c:pt>
                <c:pt idx="1601">
                  <c:v>-6.9436999999999998</c:v>
                </c:pt>
                <c:pt idx="1602">
                  <c:v>-6.9008000000000003</c:v>
                </c:pt>
                <c:pt idx="1603">
                  <c:v>-6.8437000000000001</c:v>
                </c:pt>
                <c:pt idx="1604">
                  <c:v>-6.7728999999999999</c:v>
                </c:pt>
                <c:pt idx="1605">
                  <c:v>-6.7107000000000001</c:v>
                </c:pt>
                <c:pt idx="1606">
                  <c:v>-6.6352000000000002</c:v>
                </c:pt>
                <c:pt idx="1607">
                  <c:v>-6.5297000000000001</c:v>
                </c:pt>
                <c:pt idx="1608">
                  <c:v>-6.4092000000000002</c:v>
                </c:pt>
                <c:pt idx="1609">
                  <c:v>-6.3148999999999997</c:v>
                </c:pt>
                <c:pt idx="1610">
                  <c:v>-6.1746999999999996</c:v>
                </c:pt>
                <c:pt idx="1611">
                  <c:v>-6.0476000000000001</c:v>
                </c:pt>
                <c:pt idx="1612">
                  <c:v>-5.9230999999999998</c:v>
                </c:pt>
                <c:pt idx="1613">
                  <c:v>-5.7792000000000003</c:v>
                </c:pt>
                <c:pt idx="1614">
                  <c:v>-5.6433999999999997</c:v>
                </c:pt>
                <c:pt idx="1615">
                  <c:v>-5.4977999999999998</c:v>
                </c:pt>
                <c:pt idx="1616">
                  <c:v>-5.3273000000000001</c:v>
                </c:pt>
                <c:pt idx="1617">
                  <c:v>-5.1840000000000002</c:v>
                </c:pt>
                <c:pt idx="1618">
                  <c:v>-5.0441000000000003</c:v>
                </c:pt>
                <c:pt idx="1619">
                  <c:v>-4.8834999999999997</c:v>
                </c:pt>
                <c:pt idx="1620">
                  <c:v>-4.7432999999999996</c:v>
                </c:pt>
                <c:pt idx="1621">
                  <c:v>-4.6567999999999996</c:v>
                </c:pt>
                <c:pt idx="1622">
                  <c:v>-4.5453000000000001</c:v>
                </c:pt>
                <c:pt idx="1623">
                  <c:v>-4.3574999999999999</c:v>
                </c:pt>
                <c:pt idx="1624">
                  <c:v>-4.1631</c:v>
                </c:pt>
                <c:pt idx="1625">
                  <c:v>-3.9893999999999998</c:v>
                </c:pt>
                <c:pt idx="1626">
                  <c:v>-3.8422999999999998</c:v>
                </c:pt>
                <c:pt idx="1627">
                  <c:v>-3.6909000000000001</c:v>
                </c:pt>
                <c:pt idx="1628">
                  <c:v>-3.5306000000000002</c:v>
                </c:pt>
                <c:pt idx="1629">
                  <c:v>-3.3668999999999998</c:v>
                </c:pt>
                <c:pt idx="1630">
                  <c:v>-3.1875</c:v>
                </c:pt>
                <c:pt idx="1631">
                  <c:v>-3.0388999999999999</c:v>
                </c:pt>
                <c:pt idx="1632">
                  <c:v>-2.9409999999999998</c:v>
                </c:pt>
                <c:pt idx="1633">
                  <c:v>-2.8740000000000001</c:v>
                </c:pt>
                <c:pt idx="1634">
                  <c:v>-2.8342999999999998</c:v>
                </c:pt>
                <c:pt idx="1635">
                  <c:v>-2.8262999999999998</c:v>
                </c:pt>
                <c:pt idx="1636">
                  <c:v>-2.8355999999999999</c:v>
                </c:pt>
                <c:pt idx="1637">
                  <c:v>-2.8666</c:v>
                </c:pt>
                <c:pt idx="1638">
                  <c:v>-2.8847</c:v>
                </c:pt>
                <c:pt idx="1639">
                  <c:v>-2.8934000000000002</c:v>
                </c:pt>
                <c:pt idx="1640">
                  <c:v>-2.9018999999999999</c:v>
                </c:pt>
                <c:pt idx="1641">
                  <c:v>-2.8801999999999999</c:v>
                </c:pt>
                <c:pt idx="1642">
                  <c:v>-2.8382000000000001</c:v>
                </c:pt>
                <c:pt idx="1643">
                  <c:v>-2.8033999999999999</c:v>
                </c:pt>
                <c:pt idx="1644">
                  <c:v>-2.8024</c:v>
                </c:pt>
                <c:pt idx="1645">
                  <c:v>-2.774</c:v>
                </c:pt>
                <c:pt idx="1646">
                  <c:v>-2.7307999999999999</c:v>
                </c:pt>
                <c:pt idx="1647">
                  <c:v>-2.7021999999999999</c:v>
                </c:pt>
                <c:pt idx="1648">
                  <c:v>-2.69</c:v>
                </c:pt>
                <c:pt idx="1649">
                  <c:v>-2.6852999999999998</c:v>
                </c:pt>
                <c:pt idx="1650">
                  <c:v>-2.6755</c:v>
                </c:pt>
                <c:pt idx="1651">
                  <c:v>-2.6833999999999998</c:v>
                </c:pt>
                <c:pt idx="1652">
                  <c:v>-2.6968000000000001</c:v>
                </c:pt>
                <c:pt idx="1653">
                  <c:v>-2.7216</c:v>
                </c:pt>
                <c:pt idx="1654">
                  <c:v>-2.7290000000000001</c:v>
                </c:pt>
                <c:pt idx="1655">
                  <c:v>-2.7021999999999999</c:v>
                </c:pt>
                <c:pt idx="1656">
                  <c:v>-2.6817000000000002</c:v>
                </c:pt>
                <c:pt idx="1657">
                  <c:v>-2.6882999999999999</c:v>
                </c:pt>
                <c:pt idx="1658">
                  <c:v>-2.6713</c:v>
                </c:pt>
                <c:pt idx="1659">
                  <c:v>-2.6438000000000001</c:v>
                </c:pt>
                <c:pt idx="1660">
                  <c:v>-2.6013999999999999</c:v>
                </c:pt>
                <c:pt idx="1661">
                  <c:v>-2.5646</c:v>
                </c:pt>
                <c:pt idx="1662">
                  <c:v>-2.5427</c:v>
                </c:pt>
                <c:pt idx="1663">
                  <c:v>-2.5379</c:v>
                </c:pt>
                <c:pt idx="1664">
                  <c:v>-2.5381999999999998</c:v>
                </c:pt>
                <c:pt idx="1665">
                  <c:v>-2.5406</c:v>
                </c:pt>
                <c:pt idx="1666">
                  <c:v>-2.5091999999999999</c:v>
                </c:pt>
                <c:pt idx="1667">
                  <c:v>-2.4767000000000001</c:v>
                </c:pt>
                <c:pt idx="1668">
                  <c:v>-2.46</c:v>
                </c:pt>
                <c:pt idx="1669">
                  <c:v>-2.4508999999999999</c:v>
                </c:pt>
                <c:pt idx="1670">
                  <c:v>-2.4398</c:v>
                </c:pt>
                <c:pt idx="1671">
                  <c:v>-2.4373999999999998</c:v>
                </c:pt>
                <c:pt idx="1672">
                  <c:v>-2.4302999999999999</c:v>
                </c:pt>
                <c:pt idx="1673">
                  <c:v>-2.4169</c:v>
                </c:pt>
                <c:pt idx="1674">
                  <c:v>-2.3948</c:v>
                </c:pt>
                <c:pt idx="1675">
                  <c:v>-2.4005000000000001</c:v>
                </c:pt>
                <c:pt idx="1676">
                  <c:v>-2.3986000000000001</c:v>
                </c:pt>
                <c:pt idx="1677">
                  <c:v>-2.3934000000000002</c:v>
                </c:pt>
                <c:pt idx="1678">
                  <c:v>-2.3868</c:v>
                </c:pt>
                <c:pt idx="1679">
                  <c:v>-2.3963999999999999</c:v>
                </c:pt>
                <c:pt idx="1680">
                  <c:v>-2.4089</c:v>
                </c:pt>
                <c:pt idx="1681">
                  <c:v>-2.3893</c:v>
                </c:pt>
                <c:pt idx="1682">
                  <c:v>-2.3567</c:v>
                </c:pt>
                <c:pt idx="1683">
                  <c:v>-2.3491</c:v>
                </c:pt>
                <c:pt idx="1684">
                  <c:v>-2.339</c:v>
                </c:pt>
                <c:pt idx="1685">
                  <c:v>-2.2827000000000002</c:v>
                </c:pt>
                <c:pt idx="1686">
                  <c:v>-2.23</c:v>
                </c:pt>
                <c:pt idx="1687">
                  <c:v>-2.1947999999999999</c:v>
                </c:pt>
                <c:pt idx="1688">
                  <c:v>-2.1667000000000001</c:v>
                </c:pt>
                <c:pt idx="1689">
                  <c:v>-2.1215000000000002</c:v>
                </c:pt>
                <c:pt idx="1690">
                  <c:v>-2.0655999999999999</c:v>
                </c:pt>
                <c:pt idx="1691">
                  <c:v>-2.0095000000000001</c:v>
                </c:pt>
                <c:pt idx="1692">
                  <c:v>-1.9515</c:v>
                </c:pt>
                <c:pt idx="1693">
                  <c:v>-1.9051</c:v>
                </c:pt>
                <c:pt idx="1694">
                  <c:v>-1.8647</c:v>
                </c:pt>
                <c:pt idx="1695">
                  <c:v>-1.8392999999999999</c:v>
                </c:pt>
                <c:pt idx="1696">
                  <c:v>-1.8086</c:v>
                </c:pt>
                <c:pt idx="1697">
                  <c:v>-1.7899</c:v>
                </c:pt>
                <c:pt idx="1698">
                  <c:v>-1.7648999999999999</c:v>
                </c:pt>
                <c:pt idx="1699">
                  <c:v>-1.752</c:v>
                </c:pt>
                <c:pt idx="1700">
                  <c:v>-1.7701</c:v>
                </c:pt>
                <c:pt idx="1701">
                  <c:v>-1.7457</c:v>
                </c:pt>
                <c:pt idx="1702">
                  <c:v>-1.6857</c:v>
                </c:pt>
                <c:pt idx="1703">
                  <c:v>-1.6258999999999999</c:v>
                </c:pt>
                <c:pt idx="1704">
                  <c:v>-1.6196999999999999</c:v>
                </c:pt>
                <c:pt idx="1705">
                  <c:v>-1.5968</c:v>
                </c:pt>
                <c:pt idx="1706">
                  <c:v>-1.5373000000000001</c:v>
                </c:pt>
                <c:pt idx="1707">
                  <c:v>-1.4892000000000001</c:v>
                </c:pt>
                <c:pt idx="1708">
                  <c:v>-1.47</c:v>
                </c:pt>
                <c:pt idx="1709">
                  <c:v>-1.4365000000000001</c:v>
                </c:pt>
                <c:pt idx="1710">
                  <c:v>-1.393</c:v>
                </c:pt>
                <c:pt idx="1711">
                  <c:v>-1.3359000000000001</c:v>
                </c:pt>
                <c:pt idx="1712">
                  <c:v>-1.2946</c:v>
                </c:pt>
                <c:pt idx="1713">
                  <c:v>-1.2790999999999999</c:v>
                </c:pt>
                <c:pt idx="1714">
                  <c:v>-1.2677</c:v>
                </c:pt>
                <c:pt idx="1715">
                  <c:v>-1.2376</c:v>
                </c:pt>
                <c:pt idx="1716">
                  <c:v>-1.1982999999999999</c:v>
                </c:pt>
                <c:pt idx="1717">
                  <c:v>-1.1791</c:v>
                </c:pt>
                <c:pt idx="1718">
                  <c:v>-1.1940999999999999</c:v>
                </c:pt>
                <c:pt idx="1719">
                  <c:v>-1.1398999999999999</c:v>
                </c:pt>
                <c:pt idx="1720">
                  <c:v>-1.1061000000000001</c:v>
                </c:pt>
                <c:pt idx="1721">
                  <c:v>-1.147</c:v>
                </c:pt>
                <c:pt idx="1722">
                  <c:v>-1.1668000000000001</c:v>
                </c:pt>
                <c:pt idx="1723">
                  <c:v>-1.1591</c:v>
                </c:pt>
                <c:pt idx="1724">
                  <c:v>-1.1628000000000001</c:v>
                </c:pt>
                <c:pt idx="1725">
                  <c:v>-1.1626000000000001</c:v>
                </c:pt>
                <c:pt idx="1726">
                  <c:v>-1.1435999999999999</c:v>
                </c:pt>
                <c:pt idx="1727">
                  <c:v>-1.1155999999999999</c:v>
                </c:pt>
                <c:pt idx="1728">
                  <c:v>-1.1077999999999999</c:v>
                </c:pt>
                <c:pt idx="1729">
                  <c:v>-1.1012999999999999</c:v>
                </c:pt>
                <c:pt idx="1730">
                  <c:v>-1.0941000000000001</c:v>
                </c:pt>
                <c:pt idx="1731">
                  <c:v>-1.0751999999999999</c:v>
                </c:pt>
                <c:pt idx="1732">
                  <c:v>-1.0487</c:v>
                </c:pt>
                <c:pt idx="1733">
                  <c:v>-1.0286</c:v>
                </c:pt>
                <c:pt idx="1734">
                  <c:v>-1.0145999999999999</c:v>
                </c:pt>
                <c:pt idx="1735">
                  <c:v>-1.0093000000000001</c:v>
                </c:pt>
                <c:pt idx="1736">
                  <c:v>-1.0004999999999999</c:v>
                </c:pt>
                <c:pt idx="1737">
                  <c:v>-0.99495</c:v>
                </c:pt>
                <c:pt idx="1738">
                  <c:v>-0.98731999999999998</c:v>
                </c:pt>
                <c:pt idx="1739">
                  <c:v>-0.98868</c:v>
                </c:pt>
                <c:pt idx="1740">
                  <c:v>-0.98584000000000005</c:v>
                </c:pt>
                <c:pt idx="1741">
                  <c:v>-0.98897000000000002</c:v>
                </c:pt>
                <c:pt idx="1742">
                  <c:v>-0.99826000000000004</c:v>
                </c:pt>
                <c:pt idx="1743">
                  <c:v>-0.99360000000000004</c:v>
                </c:pt>
                <c:pt idx="1744">
                  <c:v>-0.98660999999999999</c:v>
                </c:pt>
                <c:pt idx="1745">
                  <c:v>-0.97794999999999999</c:v>
                </c:pt>
                <c:pt idx="1746">
                  <c:v>-0.96823999999999999</c:v>
                </c:pt>
                <c:pt idx="1747">
                  <c:v>-0.96235999999999999</c:v>
                </c:pt>
                <c:pt idx="1748">
                  <c:v>-0.94216</c:v>
                </c:pt>
                <c:pt idx="1749">
                  <c:v>-0.92188999999999999</c:v>
                </c:pt>
                <c:pt idx="1750">
                  <c:v>-0.90158000000000005</c:v>
                </c:pt>
                <c:pt idx="1751">
                  <c:v>-0.89056000000000002</c:v>
                </c:pt>
                <c:pt idx="1752">
                  <c:v>-0.90276000000000001</c:v>
                </c:pt>
                <c:pt idx="1753">
                  <c:v>-0.92701</c:v>
                </c:pt>
                <c:pt idx="1754">
                  <c:v>-0.95391000000000004</c:v>
                </c:pt>
                <c:pt idx="1755">
                  <c:v>-0.95425000000000004</c:v>
                </c:pt>
                <c:pt idx="1756">
                  <c:v>-0.93623999999999996</c:v>
                </c:pt>
                <c:pt idx="1757">
                  <c:v>-0.93269999999999997</c:v>
                </c:pt>
                <c:pt idx="1758">
                  <c:v>-0.90720999999999996</c:v>
                </c:pt>
                <c:pt idx="1759">
                  <c:v>-0.88932</c:v>
                </c:pt>
                <c:pt idx="1760">
                  <c:v>-0.88619000000000003</c:v>
                </c:pt>
                <c:pt idx="1761">
                  <c:v>-0.87097999999999998</c:v>
                </c:pt>
                <c:pt idx="1762">
                  <c:v>-0.84779000000000004</c:v>
                </c:pt>
                <c:pt idx="1763">
                  <c:v>-0.83477999999999997</c:v>
                </c:pt>
                <c:pt idx="1764">
                  <c:v>-0.83813000000000004</c:v>
                </c:pt>
                <c:pt idx="1765">
                  <c:v>-0.84211000000000003</c:v>
                </c:pt>
                <c:pt idx="1766">
                  <c:v>-0.85758999999999996</c:v>
                </c:pt>
                <c:pt idx="1767">
                  <c:v>-0.87666999999999995</c:v>
                </c:pt>
                <c:pt idx="1768">
                  <c:v>-0.90903</c:v>
                </c:pt>
                <c:pt idx="1769">
                  <c:v>-0.94435999999999998</c:v>
                </c:pt>
                <c:pt idx="1770">
                  <c:v>-0.99397999999999997</c:v>
                </c:pt>
                <c:pt idx="1771">
                  <c:v>-1.0765</c:v>
                </c:pt>
                <c:pt idx="1772">
                  <c:v>-1.159</c:v>
                </c:pt>
                <c:pt idx="1773">
                  <c:v>-1.2403999999999999</c:v>
                </c:pt>
                <c:pt idx="1774">
                  <c:v>-1.3392999999999999</c:v>
                </c:pt>
                <c:pt idx="1775">
                  <c:v>-1.4599</c:v>
                </c:pt>
                <c:pt idx="1776">
                  <c:v>-1.5794999999999999</c:v>
                </c:pt>
                <c:pt idx="1777">
                  <c:v>-1.7233000000000001</c:v>
                </c:pt>
                <c:pt idx="1778">
                  <c:v>-1.837</c:v>
                </c:pt>
                <c:pt idx="1779">
                  <c:v>-1.9636</c:v>
                </c:pt>
                <c:pt idx="1780">
                  <c:v>-2.1175000000000002</c:v>
                </c:pt>
                <c:pt idx="1781">
                  <c:v>-2.2330000000000001</c:v>
                </c:pt>
                <c:pt idx="1782">
                  <c:v>-2.3319999999999999</c:v>
                </c:pt>
                <c:pt idx="1783">
                  <c:v>-2.4329999999999998</c:v>
                </c:pt>
                <c:pt idx="1784">
                  <c:v>-2.5089000000000001</c:v>
                </c:pt>
                <c:pt idx="1785">
                  <c:v>-2.5543999999999998</c:v>
                </c:pt>
                <c:pt idx="1786">
                  <c:v>-2.5922999999999998</c:v>
                </c:pt>
                <c:pt idx="1787">
                  <c:v>-2.6341999999999999</c:v>
                </c:pt>
                <c:pt idx="1788">
                  <c:v>-2.6551</c:v>
                </c:pt>
                <c:pt idx="1789">
                  <c:v>-2.6623999999999999</c:v>
                </c:pt>
                <c:pt idx="1790">
                  <c:v>-2.6562999999999999</c:v>
                </c:pt>
                <c:pt idx="1791">
                  <c:v>-2.6600999999999999</c:v>
                </c:pt>
                <c:pt idx="1792">
                  <c:v>-2.6917</c:v>
                </c:pt>
                <c:pt idx="1793">
                  <c:v>-2.7408999999999999</c:v>
                </c:pt>
                <c:pt idx="1794">
                  <c:v>-2.8045</c:v>
                </c:pt>
                <c:pt idx="1795">
                  <c:v>-2.9005999999999998</c:v>
                </c:pt>
                <c:pt idx="1796">
                  <c:v>-3.0030999999999999</c:v>
                </c:pt>
                <c:pt idx="1797">
                  <c:v>-3.1048</c:v>
                </c:pt>
                <c:pt idx="1798">
                  <c:v>-3.2332999999999998</c:v>
                </c:pt>
                <c:pt idx="1799">
                  <c:v>-3.3635999999999999</c:v>
                </c:pt>
                <c:pt idx="1800">
                  <c:v>-3.4866000000000001</c:v>
                </c:pt>
                <c:pt idx="1801">
                  <c:v>-3.6067</c:v>
                </c:pt>
                <c:pt idx="1802">
                  <c:v>-3.7475999999999998</c:v>
                </c:pt>
                <c:pt idx="1803">
                  <c:v>-3.9104999999999999</c:v>
                </c:pt>
                <c:pt idx="1804">
                  <c:v>-4.0787000000000004</c:v>
                </c:pt>
                <c:pt idx="1805">
                  <c:v>-4.2511999999999999</c:v>
                </c:pt>
                <c:pt idx="1806">
                  <c:v>-4.4035000000000002</c:v>
                </c:pt>
                <c:pt idx="1807">
                  <c:v>-4.5507999999999997</c:v>
                </c:pt>
                <c:pt idx="1808">
                  <c:v>-4.6947999999999999</c:v>
                </c:pt>
                <c:pt idx="1809">
                  <c:v>-4.8133999999999997</c:v>
                </c:pt>
                <c:pt idx="1810">
                  <c:v>-4.9126000000000003</c:v>
                </c:pt>
                <c:pt idx="1811">
                  <c:v>-4.9966999999999997</c:v>
                </c:pt>
                <c:pt idx="1812">
                  <c:v>-5.0568</c:v>
                </c:pt>
                <c:pt idx="1813">
                  <c:v>-5.0902000000000003</c:v>
                </c:pt>
                <c:pt idx="1814">
                  <c:v>-5.1032000000000002</c:v>
                </c:pt>
                <c:pt idx="1815">
                  <c:v>-5.1105999999999998</c:v>
                </c:pt>
                <c:pt idx="1816">
                  <c:v>-5.1154999999999999</c:v>
                </c:pt>
                <c:pt idx="1817">
                  <c:v>-5.1096000000000004</c:v>
                </c:pt>
                <c:pt idx="1818">
                  <c:v>-5.1271000000000004</c:v>
                </c:pt>
                <c:pt idx="1819">
                  <c:v>-5.1867000000000001</c:v>
                </c:pt>
                <c:pt idx="1820">
                  <c:v>-5.2576999999999998</c:v>
                </c:pt>
                <c:pt idx="1821">
                  <c:v>-5.3117999999999999</c:v>
                </c:pt>
                <c:pt idx="1822">
                  <c:v>-5.3708999999999998</c:v>
                </c:pt>
                <c:pt idx="1823">
                  <c:v>-5.4371</c:v>
                </c:pt>
                <c:pt idx="1824">
                  <c:v>-5.4908000000000001</c:v>
                </c:pt>
                <c:pt idx="1825">
                  <c:v>-5.5396999999999998</c:v>
                </c:pt>
                <c:pt idx="1826">
                  <c:v>-5.5811999999999999</c:v>
                </c:pt>
                <c:pt idx="1827">
                  <c:v>-5.6158000000000001</c:v>
                </c:pt>
                <c:pt idx="1828">
                  <c:v>-5.6387999999999998</c:v>
                </c:pt>
                <c:pt idx="1829">
                  <c:v>-5.6512000000000002</c:v>
                </c:pt>
                <c:pt idx="1830">
                  <c:v>-5.6509999999999998</c:v>
                </c:pt>
                <c:pt idx="1831">
                  <c:v>-5.6275000000000004</c:v>
                </c:pt>
                <c:pt idx="1832">
                  <c:v>-5.6215999999999999</c:v>
                </c:pt>
                <c:pt idx="1833">
                  <c:v>-5.6250999999999998</c:v>
                </c:pt>
                <c:pt idx="1834">
                  <c:v>-5.6463999999999999</c:v>
                </c:pt>
                <c:pt idx="1835">
                  <c:v>-5.6787999999999998</c:v>
                </c:pt>
                <c:pt idx="1836">
                  <c:v>-5.6985000000000001</c:v>
                </c:pt>
                <c:pt idx="1837">
                  <c:v>-5.7234999999999996</c:v>
                </c:pt>
                <c:pt idx="1838">
                  <c:v>-5.7487000000000004</c:v>
                </c:pt>
                <c:pt idx="1839">
                  <c:v>-5.7675999999999998</c:v>
                </c:pt>
                <c:pt idx="1840">
                  <c:v>-5.7885</c:v>
                </c:pt>
                <c:pt idx="1841">
                  <c:v>-5.8179999999999996</c:v>
                </c:pt>
                <c:pt idx="1842">
                  <c:v>-5.8647</c:v>
                </c:pt>
                <c:pt idx="1843">
                  <c:v>-5.8996000000000004</c:v>
                </c:pt>
                <c:pt idx="1844">
                  <c:v>-5.9211</c:v>
                </c:pt>
                <c:pt idx="1845">
                  <c:v>-5.9645999999999999</c:v>
                </c:pt>
                <c:pt idx="1846">
                  <c:v>-6.0033000000000003</c:v>
                </c:pt>
                <c:pt idx="1847">
                  <c:v>-6.0148999999999999</c:v>
                </c:pt>
                <c:pt idx="1848">
                  <c:v>-6.0381999999999998</c:v>
                </c:pt>
                <c:pt idx="1849">
                  <c:v>-6.0880000000000001</c:v>
                </c:pt>
                <c:pt idx="1850">
                  <c:v>-6.1317000000000004</c:v>
                </c:pt>
                <c:pt idx="1851">
                  <c:v>-6.1425000000000001</c:v>
                </c:pt>
                <c:pt idx="1852">
                  <c:v>-6.1590999999999996</c:v>
                </c:pt>
                <c:pt idx="1853">
                  <c:v>-6.1756000000000002</c:v>
                </c:pt>
                <c:pt idx="1854">
                  <c:v>-6.22</c:v>
                </c:pt>
                <c:pt idx="1855">
                  <c:v>-6.2916999999999996</c:v>
                </c:pt>
                <c:pt idx="1856">
                  <c:v>-6.3372000000000002</c:v>
                </c:pt>
                <c:pt idx="1857">
                  <c:v>-6.3484999999999996</c:v>
                </c:pt>
                <c:pt idx="1858">
                  <c:v>-6.3746</c:v>
                </c:pt>
                <c:pt idx="1859">
                  <c:v>-6.4339000000000004</c:v>
                </c:pt>
                <c:pt idx="1860">
                  <c:v>-6.4699</c:v>
                </c:pt>
                <c:pt idx="1861">
                  <c:v>-6.4943</c:v>
                </c:pt>
                <c:pt idx="1862">
                  <c:v>-6.5023</c:v>
                </c:pt>
                <c:pt idx="1863">
                  <c:v>-6.5242000000000004</c:v>
                </c:pt>
                <c:pt idx="1864">
                  <c:v>-6.5419999999999998</c:v>
                </c:pt>
                <c:pt idx="1865">
                  <c:v>-6.5464000000000002</c:v>
                </c:pt>
                <c:pt idx="1866">
                  <c:v>-6.5411999999999999</c:v>
                </c:pt>
                <c:pt idx="1867">
                  <c:v>-6.524</c:v>
                </c:pt>
                <c:pt idx="1868">
                  <c:v>-6.5156000000000001</c:v>
                </c:pt>
                <c:pt idx="1869">
                  <c:v>-6.5263</c:v>
                </c:pt>
                <c:pt idx="1870">
                  <c:v>-6.5324</c:v>
                </c:pt>
                <c:pt idx="1871">
                  <c:v>-6.5471000000000004</c:v>
                </c:pt>
                <c:pt idx="1872">
                  <c:v>-6.5946999999999996</c:v>
                </c:pt>
                <c:pt idx="1873">
                  <c:v>-6.6512000000000002</c:v>
                </c:pt>
                <c:pt idx="1874">
                  <c:v>-6.7015000000000002</c:v>
                </c:pt>
                <c:pt idx="1875">
                  <c:v>-6.7488999999999999</c:v>
                </c:pt>
                <c:pt idx="1876">
                  <c:v>-6.7821999999999996</c:v>
                </c:pt>
                <c:pt idx="1877">
                  <c:v>-6.8083</c:v>
                </c:pt>
                <c:pt idx="1878">
                  <c:v>-6.8305999999999996</c:v>
                </c:pt>
                <c:pt idx="1879">
                  <c:v>-6.8463000000000003</c:v>
                </c:pt>
                <c:pt idx="1880">
                  <c:v>-6.8456999999999999</c:v>
                </c:pt>
                <c:pt idx="1881">
                  <c:v>-6.8476999999999997</c:v>
                </c:pt>
                <c:pt idx="1882">
                  <c:v>-6.8472999999999997</c:v>
                </c:pt>
                <c:pt idx="1883">
                  <c:v>-6.8460999999999999</c:v>
                </c:pt>
                <c:pt idx="1884">
                  <c:v>-6.8509000000000002</c:v>
                </c:pt>
                <c:pt idx="1885">
                  <c:v>-6.8708</c:v>
                </c:pt>
                <c:pt idx="1886">
                  <c:v>-6.8851000000000004</c:v>
                </c:pt>
                <c:pt idx="1887">
                  <c:v>-6.8947000000000003</c:v>
                </c:pt>
                <c:pt idx="1888">
                  <c:v>-6.8941999999999997</c:v>
                </c:pt>
                <c:pt idx="1889">
                  <c:v>-6.9016000000000002</c:v>
                </c:pt>
                <c:pt idx="1890">
                  <c:v>-6.8909000000000002</c:v>
                </c:pt>
                <c:pt idx="1891">
                  <c:v>-6.8867000000000003</c:v>
                </c:pt>
                <c:pt idx="1892">
                  <c:v>-6.8890000000000002</c:v>
                </c:pt>
                <c:pt idx="1893">
                  <c:v>-6.9016000000000002</c:v>
                </c:pt>
                <c:pt idx="1894">
                  <c:v>-6.9225000000000003</c:v>
                </c:pt>
                <c:pt idx="1895">
                  <c:v>-6.9553000000000003</c:v>
                </c:pt>
                <c:pt idx="1896">
                  <c:v>-6.9635999999999996</c:v>
                </c:pt>
                <c:pt idx="1897">
                  <c:v>-6.9835000000000003</c:v>
                </c:pt>
                <c:pt idx="1898">
                  <c:v>-7.0030999999999999</c:v>
                </c:pt>
                <c:pt idx="1899">
                  <c:v>-7.0213000000000001</c:v>
                </c:pt>
                <c:pt idx="1900">
                  <c:v>-7.0247000000000002</c:v>
                </c:pt>
                <c:pt idx="1901">
                  <c:v>-7.0274999999999999</c:v>
                </c:pt>
                <c:pt idx="1902">
                  <c:v>-7.0380000000000003</c:v>
                </c:pt>
                <c:pt idx="1903">
                  <c:v>-7.0557999999999996</c:v>
                </c:pt>
                <c:pt idx="1904">
                  <c:v>-7.0730000000000004</c:v>
                </c:pt>
                <c:pt idx="1905">
                  <c:v>-7.0853000000000002</c:v>
                </c:pt>
                <c:pt idx="1906">
                  <c:v>-7.0721999999999996</c:v>
                </c:pt>
                <c:pt idx="1907">
                  <c:v>-7.0602999999999998</c:v>
                </c:pt>
                <c:pt idx="1908">
                  <c:v>-7.0891999999999999</c:v>
                </c:pt>
                <c:pt idx="1909">
                  <c:v>-7.1280999999999999</c:v>
                </c:pt>
                <c:pt idx="1910">
                  <c:v>-7.1566999999999998</c:v>
                </c:pt>
                <c:pt idx="1911">
                  <c:v>-7.1656000000000004</c:v>
                </c:pt>
                <c:pt idx="1912">
                  <c:v>-7.1676000000000002</c:v>
                </c:pt>
                <c:pt idx="1913">
                  <c:v>-7.1599000000000004</c:v>
                </c:pt>
                <c:pt idx="1914">
                  <c:v>-7.1395999999999997</c:v>
                </c:pt>
                <c:pt idx="1915">
                  <c:v>-7.1291000000000002</c:v>
                </c:pt>
                <c:pt idx="1916">
                  <c:v>-7.1082999999999998</c:v>
                </c:pt>
                <c:pt idx="1917">
                  <c:v>-7.0670999999999999</c:v>
                </c:pt>
                <c:pt idx="1918">
                  <c:v>-7.05</c:v>
                </c:pt>
                <c:pt idx="1919">
                  <c:v>-7.0407999999999999</c:v>
                </c:pt>
                <c:pt idx="1920">
                  <c:v>-7.0304000000000002</c:v>
                </c:pt>
                <c:pt idx="1921">
                  <c:v>-6.9848999999999997</c:v>
                </c:pt>
                <c:pt idx="1922">
                  <c:v>-6.9236000000000004</c:v>
                </c:pt>
                <c:pt idx="1923">
                  <c:v>-6.8490000000000002</c:v>
                </c:pt>
                <c:pt idx="1924">
                  <c:v>-6.7736000000000001</c:v>
                </c:pt>
                <c:pt idx="1925">
                  <c:v>-6.7213000000000003</c:v>
                </c:pt>
                <c:pt idx="1926">
                  <c:v>-6.6886999999999999</c:v>
                </c:pt>
                <c:pt idx="1927">
                  <c:v>-6.6340000000000003</c:v>
                </c:pt>
                <c:pt idx="1928">
                  <c:v>-6.5533000000000001</c:v>
                </c:pt>
                <c:pt idx="1929">
                  <c:v>-6.4701000000000004</c:v>
                </c:pt>
                <c:pt idx="1930">
                  <c:v>-6.4086999999999996</c:v>
                </c:pt>
                <c:pt idx="1931">
                  <c:v>-6.3410000000000002</c:v>
                </c:pt>
                <c:pt idx="1932">
                  <c:v>-6.2355999999999998</c:v>
                </c:pt>
                <c:pt idx="1933">
                  <c:v>-6.1002999999999998</c:v>
                </c:pt>
                <c:pt idx="1934">
                  <c:v>-5.9901</c:v>
                </c:pt>
                <c:pt idx="1935">
                  <c:v>-5.8897000000000004</c:v>
                </c:pt>
                <c:pt idx="1936">
                  <c:v>-5.7698</c:v>
                </c:pt>
                <c:pt idx="1937">
                  <c:v>-5.6388999999999996</c:v>
                </c:pt>
                <c:pt idx="1938">
                  <c:v>-5.5393999999999997</c:v>
                </c:pt>
                <c:pt idx="1939">
                  <c:v>-5.4604999999999997</c:v>
                </c:pt>
                <c:pt idx="1940">
                  <c:v>-5.3569000000000004</c:v>
                </c:pt>
                <c:pt idx="1941">
                  <c:v>-5.2518000000000002</c:v>
                </c:pt>
                <c:pt idx="1942">
                  <c:v>-5.1675000000000004</c:v>
                </c:pt>
                <c:pt idx="1943">
                  <c:v>-5.0761000000000003</c:v>
                </c:pt>
                <c:pt idx="1944">
                  <c:v>-4.9843999999999999</c:v>
                </c:pt>
                <c:pt idx="1945">
                  <c:v>-4.8784000000000001</c:v>
                </c:pt>
                <c:pt idx="1946">
                  <c:v>-4.7667999999999999</c:v>
                </c:pt>
                <c:pt idx="1947">
                  <c:v>-4.6691000000000003</c:v>
                </c:pt>
                <c:pt idx="1948">
                  <c:v>-4.5545</c:v>
                </c:pt>
                <c:pt idx="1949">
                  <c:v>-4.4261999999999997</c:v>
                </c:pt>
                <c:pt idx="1950">
                  <c:v>-4.3151999999999999</c:v>
                </c:pt>
                <c:pt idx="1951">
                  <c:v>-4.2103000000000002</c:v>
                </c:pt>
                <c:pt idx="1952">
                  <c:v>-4.1085000000000003</c:v>
                </c:pt>
                <c:pt idx="1953">
                  <c:v>-4.0156000000000001</c:v>
                </c:pt>
                <c:pt idx="1954">
                  <c:v>-3.8940000000000001</c:v>
                </c:pt>
                <c:pt idx="1955">
                  <c:v>-3.7614000000000001</c:v>
                </c:pt>
                <c:pt idx="1956">
                  <c:v>-3.6320000000000001</c:v>
                </c:pt>
                <c:pt idx="1957">
                  <c:v>-3.5131000000000001</c:v>
                </c:pt>
                <c:pt idx="1958">
                  <c:v>-3.4001000000000001</c:v>
                </c:pt>
                <c:pt idx="1959">
                  <c:v>-3.2906</c:v>
                </c:pt>
                <c:pt idx="1960">
                  <c:v>-3.1715</c:v>
                </c:pt>
                <c:pt idx="1961">
                  <c:v>-3.0661</c:v>
                </c:pt>
                <c:pt idx="1962">
                  <c:v>-2.9691000000000001</c:v>
                </c:pt>
                <c:pt idx="1963">
                  <c:v>-2.8740999999999999</c:v>
                </c:pt>
                <c:pt idx="1964">
                  <c:v>-2.7879</c:v>
                </c:pt>
                <c:pt idx="1965">
                  <c:v>-2.7204999999999999</c:v>
                </c:pt>
                <c:pt idx="1966">
                  <c:v>-2.6901999999999999</c:v>
                </c:pt>
                <c:pt idx="1967">
                  <c:v>-2.6937000000000002</c:v>
                </c:pt>
                <c:pt idx="1968">
                  <c:v>-2.7174</c:v>
                </c:pt>
                <c:pt idx="1969">
                  <c:v>-2.7587999999999999</c:v>
                </c:pt>
                <c:pt idx="1970">
                  <c:v>-2.7759999999999998</c:v>
                </c:pt>
                <c:pt idx="1971">
                  <c:v>-2.7803</c:v>
                </c:pt>
                <c:pt idx="1972">
                  <c:v>-2.7778999999999998</c:v>
                </c:pt>
                <c:pt idx="1973">
                  <c:v>-2.7654999999999998</c:v>
                </c:pt>
                <c:pt idx="1974">
                  <c:v>-2.7456</c:v>
                </c:pt>
                <c:pt idx="1975">
                  <c:v>-2.7115999999999998</c:v>
                </c:pt>
                <c:pt idx="1976">
                  <c:v>-2.6703999999999999</c:v>
                </c:pt>
                <c:pt idx="1977">
                  <c:v>-2.6236000000000002</c:v>
                </c:pt>
                <c:pt idx="1978">
                  <c:v>-2.5865999999999998</c:v>
                </c:pt>
                <c:pt idx="1979">
                  <c:v>-2.5451999999999999</c:v>
                </c:pt>
                <c:pt idx="1980">
                  <c:v>-2.5084</c:v>
                </c:pt>
                <c:pt idx="1981">
                  <c:v>-2.4956999999999998</c:v>
                </c:pt>
                <c:pt idx="1982">
                  <c:v>-2.4796999999999998</c:v>
                </c:pt>
                <c:pt idx="1983">
                  <c:v>-2.4582999999999999</c:v>
                </c:pt>
                <c:pt idx="1984">
                  <c:v>-2.4451999999999998</c:v>
                </c:pt>
                <c:pt idx="1985">
                  <c:v>-2.4428000000000001</c:v>
                </c:pt>
                <c:pt idx="1986">
                  <c:v>-2.4257</c:v>
                </c:pt>
                <c:pt idx="1987">
                  <c:v>-2.4058999999999999</c:v>
                </c:pt>
                <c:pt idx="1988">
                  <c:v>-2.3816000000000002</c:v>
                </c:pt>
                <c:pt idx="1989">
                  <c:v>-2.3588</c:v>
                </c:pt>
                <c:pt idx="1990">
                  <c:v>-2.3332999999999999</c:v>
                </c:pt>
                <c:pt idx="1991">
                  <c:v>-2.3105000000000002</c:v>
                </c:pt>
                <c:pt idx="1992">
                  <c:v>-2.2810000000000001</c:v>
                </c:pt>
                <c:pt idx="1993">
                  <c:v>-2.2551999999999999</c:v>
                </c:pt>
                <c:pt idx="1994">
                  <c:v>-2.2271000000000001</c:v>
                </c:pt>
                <c:pt idx="1995">
                  <c:v>-2.1939000000000002</c:v>
                </c:pt>
                <c:pt idx="1996">
                  <c:v>-2.1576</c:v>
                </c:pt>
                <c:pt idx="1997">
                  <c:v>-2.1284999999999998</c:v>
                </c:pt>
                <c:pt idx="1998">
                  <c:v>-2.0832999999999999</c:v>
                </c:pt>
                <c:pt idx="1999">
                  <c:v>-2.0306999999999999</c:v>
                </c:pt>
                <c:pt idx="2000">
                  <c:v>-1.9831000000000001</c:v>
                </c:pt>
                <c:pt idx="2001">
                  <c:v>-1.9399</c:v>
                </c:pt>
                <c:pt idx="2002">
                  <c:v>-1.8958999999999999</c:v>
                </c:pt>
                <c:pt idx="2003">
                  <c:v>-1.8593999999999999</c:v>
                </c:pt>
                <c:pt idx="2004">
                  <c:v>-1.8373999999999999</c:v>
                </c:pt>
                <c:pt idx="2005">
                  <c:v>-1.8179000000000001</c:v>
                </c:pt>
                <c:pt idx="2006">
                  <c:v>-1.7809999999999999</c:v>
                </c:pt>
                <c:pt idx="2007">
                  <c:v>-1.7323</c:v>
                </c:pt>
                <c:pt idx="2008">
                  <c:v>-1.6856</c:v>
                </c:pt>
                <c:pt idx="2009">
                  <c:v>-1.643</c:v>
                </c:pt>
                <c:pt idx="2010">
                  <c:v>-1.5905</c:v>
                </c:pt>
                <c:pt idx="2011">
                  <c:v>-1.5448999999999999</c:v>
                </c:pt>
                <c:pt idx="2012">
                  <c:v>-1.524</c:v>
                </c:pt>
                <c:pt idx="2013">
                  <c:v>-1.5092000000000001</c:v>
                </c:pt>
                <c:pt idx="2014">
                  <c:v>-1.4816</c:v>
                </c:pt>
                <c:pt idx="2015">
                  <c:v>-1.4605999999999999</c:v>
                </c:pt>
                <c:pt idx="2016">
                  <c:v>-1.43</c:v>
                </c:pt>
                <c:pt idx="2017">
                  <c:v>-1.4033</c:v>
                </c:pt>
                <c:pt idx="2018">
                  <c:v>-1.3788</c:v>
                </c:pt>
                <c:pt idx="2019">
                  <c:v>-1.3581000000000001</c:v>
                </c:pt>
                <c:pt idx="2020">
                  <c:v>-1.3385</c:v>
                </c:pt>
                <c:pt idx="2021">
                  <c:v>-1.3151999999999999</c:v>
                </c:pt>
                <c:pt idx="2022">
                  <c:v>-1.2775000000000001</c:v>
                </c:pt>
                <c:pt idx="2023">
                  <c:v>-1.2330000000000001</c:v>
                </c:pt>
                <c:pt idx="2024">
                  <c:v>-1.1940999999999999</c:v>
                </c:pt>
                <c:pt idx="2025">
                  <c:v>-1.1664000000000001</c:v>
                </c:pt>
                <c:pt idx="2026">
                  <c:v>-1.1581999999999999</c:v>
                </c:pt>
                <c:pt idx="2027">
                  <c:v>-1.1594</c:v>
                </c:pt>
                <c:pt idx="2028">
                  <c:v>-1.1468</c:v>
                </c:pt>
                <c:pt idx="2029">
                  <c:v>-1.1252</c:v>
                </c:pt>
                <c:pt idx="2030">
                  <c:v>-1.1185</c:v>
                </c:pt>
                <c:pt idx="2031">
                  <c:v>-1.1027</c:v>
                </c:pt>
                <c:pt idx="2032">
                  <c:v>-1.0803</c:v>
                </c:pt>
                <c:pt idx="2033">
                  <c:v>-1.0454000000000001</c:v>
                </c:pt>
                <c:pt idx="2034">
                  <c:v>-1.0133000000000001</c:v>
                </c:pt>
                <c:pt idx="2035">
                  <c:v>-0.98490999999999995</c:v>
                </c:pt>
                <c:pt idx="2036">
                  <c:v>-0.95840000000000003</c:v>
                </c:pt>
                <c:pt idx="2037">
                  <c:v>-0.9345</c:v>
                </c:pt>
                <c:pt idx="2038">
                  <c:v>-0.9083</c:v>
                </c:pt>
                <c:pt idx="2039">
                  <c:v>-0.88812000000000002</c:v>
                </c:pt>
                <c:pt idx="2040">
                  <c:v>-0.86882000000000004</c:v>
                </c:pt>
                <c:pt idx="2041">
                  <c:v>-0.85006000000000004</c:v>
                </c:pt>
                <c:pt idx="2042">
                  <c:v>-0.82938000000000001</c:v>
                </c:pt>
                <c:pt idx="2043">
                  <c:v>-0.81364000000000003</c:v>
                </c:pt>
                <c:pt idx="2044">
                  <c:v>-0.80464999999999998</c:v>
                </c:pt>
                <c:pt idx="2045">
                  <c:v>-0.78381000000000001</c:v>
                </c:pt>
                <c:pt idx="2046">
                  <c:v>-0.76332999999999995</c:v>
                </c:pt>
                <c:pt idx="2047">
                  <c:v>-0.73599999999999999</c:v>
                </c:pt>
                <c:pt idx="2048">
                  <c:v>-0.70491000000000004</c:v>
                </c:pt>
                <c:pt idx="2049">
                  <c:v>-0.67981999999999998</c:v>
                </c:pt>
                <c:pt idx="2050">
                  <c:v>-0.65895000000000004</c:v>
                </c:pt>
                <c:pt idx="2051">
                  <c:v>-0.63449</c:v>
                </c:pt>
                <c:pt idx="2052">
                  <c:v>-0.623</c:v>
                </c:pt>
                <c:pt idx="2053">
                  <c:v>-0.61895</c:v>
                </c:pt>
                <c:pt idx="2054">
                  <c:v>-0.62395</c:v>
                </c:pt>
                <c:pt idx="2055">
                  <c:v>-0.63592000000000004</c:v>
                </c:pt>
                <c:pt idx="2056">
                  <c:v>-0.62602999999999998</c:v>
                </c:pt>
                <c:pt idx="2057">
                  <c:v>-0.62356</c:v>
                </c:pt>
                <c:pt idx="2058">
                  <c:v>-0.62887000000000004</c:v>
                </c:pt>
                <c:pt idx="2059">
                  <c:v>-0.61306000000000005</c:v>
                </c:pt>
                <c:pt idx="2060">
                  <c:v>-0.59392999999999996</c:v>
                </c:pt>
                <c:pt idx="2061">
                  <c:v>-0.58674999999999999</c:v>
                </c:pt>
                <c:pt idx="2062">
                  <c:v>-0.57738</c:v>
                </c:pt>
                <c:pt idx="2063">
                  <c:v>-0.56320000000000003</c:v>
                </c:pt>
                <c:pt idx="2064">
                  <c:v>-0.56037999999999999</c:v>
                </c:pt>
                <c:pt idx="2065">
                  <c:v>-0.54374</c:v>
                </c:pt>
                <c:pt idx="2066">
                  <c:v>-0.52947</c:v>
                </c:pt>
                <c:pt idx="2067">
                  <c:v>-0.53042</c:v>
                </c:pt>
                <c:pt idx="2068">
                  <c:v>-0.51041999999999998</c:v>
                </c:pt>
                <c:pt idx="2069">
                  <c:v>-0.49719000000000002</c:v>
                </c:pt>
                <c:pt idx="2070">
                  <c:v>-0.48579</c:v>
                </c:pt>
                <c:pt idx="2071">
                  <c:v>-0.47278999999999999</c:v>
                </c:pt>
                <c:pt idx="2072">
                  <c:v>-0.45595000000000002</c:v>
                </c:pt>
                <c:pt idx="2073">
                  <c:v>-0.44644</c:v>
                </c:pt>
                <c:pt idx="2074">
                  <c:v>-0.43176999999999999</c:v>
                </c:pt>
                <c:pt idx="2075">
                  <c:v>-0.40860000000000002</c:v>
                </c:pt>
                <c:pt idx="2076">
                  <c:v>-0.39887</c:v>
                </c:pt>
                <c:pt idx="2077">
                  <c:v>-0.37886999999999998</c:v>
                </c:pt>
                <c:pt idx="2078">
                  <c:v>-0.37206</c:v>
                </c:pt>
                <c:pt idx="2079">
                  <c:v>-0.38246999999999998</c:v>
                </c:pt>
                <c:pt idx="2080">
                  <c:v>-0.39789999999999998</c:v>
                </c:pt>
                <c:pt idx="2081">
                  <c:v>-0.40506999999999999</c:v>
                </c:pt>
                <c:pt idx="2082">
                  <c:v>-0.40490999999999999</c:v>
                </c:pt>
                <c:pt idx="2083">
                  <c:v>-0.39298</c:v>
                </c:pt>
                <c:pt idx="2084">
                  <c:v>-0.37735999999999997</c:v>
                </c:pt>
                <c:pt idx="2085">
                  <c:v>-0.35686000000000001</c:v>
                </c:pt>
                <c:pt idx="2086">
                  <c:v>-0.34591</c:v>
                </c:pt>
                <c:pt idx="2087">
                  <c:v>-0.33082</c:v>
                </c:pt>
                <c:pt idx="2088">
                  <c:v>-0.31073000000000001</c:v>
                </c:pt>
                <c:pt idx="2089">
                  <c:v>-0.30247000000000002</c:v>
                </c:pt>
                <c:pt idx="2090">
                  <c:v>-0.28388999999999998</c:v>
                </c:pt>
                <c:pt idx="2091">
                  <c:v>-0.26254</c:v>
                </c:pt>
                <c:pt idx="2092">
                  <c:v>-0.25628000000000001</c:v>
                </c:pt>
                <c:pt idx="2093">
                  <c:v>-0.2581</c:v>
                </c:pt>
                <c:pt idx="2094">
                  <c:v>-0.25557999999999997</c:v>
                </c:pt>
                <c:pt idx="2095">
                  <c:v>-0.26641999999999999</c:v>
                </c:pt>
                <c:pt idx="2096">
                  <c:v>-0.27106000000000002</c:v>
                </c:pt>
                <c:pt idx="2097">
                  <c:v>-0.26655000000000001</c:v>
                </c:pt>
                <c:pt idx="2098">
                  <c:v>-0.26802999999999999</c:v>
                </c:pt>
                <c:pt idx="2099">
                  <c:v>-0.26854</c:v>
                </c:pt>
                <c:pt idx="2100">
                  <c:v>-0.25383</c:v>
                </c:pt>
                <c:pt idx="2101">
                  <c:v>-0.24052999999999999</c:v>
                </c:pt>
                <c:pt idx="2102">
                  <c:v>-0.22569</c:v>
                </c:pt>
                <c:pt idx="2103">
                  <c:v>-0.21002000000000001</c:v>
                </c:pt>
                <c:pt idx="2104">
                  <c:v>-0.19985</c:v>
                </c:pt>
                <c:pt idx="2105">
                  <c:v>-0.19844000000000001</c:v>
                </c:pt>
                <c:pt idx="2106">
                  <c:v>-0.19181000000000001</c:v>
                </c:pt>
                <c:pt idx="2107">
                  <c:v>-0.19098999999999999</c:v>
                </c:pt>
                <c:pt idx="2108">
                  <c:v>-0.18678</c:v>
                </c:pt>
                <c:pt idx="2109">
                  <c:v>-0.17724999999999999</c:v>
                </c:pt>
                <c:pt idx="2110">
                  <c:v>-0.16325999999999999</c:v>
                </c:pt>
                <c:pt idx="2111">
                  <c:v>-0.14249999999999999</c:v>
                </c:pt>
                <c:pt idx="2112">
                  <c:v>-0.13375999999999999</c:v>
                </c:pt>
                <c:pt idx="2113">
                  <c:v>-0.13400999999999999</c:v>
                </c:pt>
                <c:pt idx="2114">
                  <c:v>-0.12842999999999999</c:v>
                </c:pt>
                <c:pt idx="2115">
                  <c:v>-0.12359000000000001</c:v>
                </c:pt>
                <c:pt idx="2116">
                  <c:v>-0.13952999999999999</c:v>
                </c:pt>
                <c:pt idx="2117">
                  <c:v>-0.15956999999999999</c:v>
                </c:pt>
                <c:pt idx="2118">
                  <c:v>-0.189</c:v>
                </c:pt>
                <c:pt idx="2119">
                  <c:v>-0.23882</c:v>
                </c:pt>
                <c:pt idx="2120">
                  <c:v>-0.29171000000000002</c:v>
                </c:pt>
                <c:pt idx="2121">
                  <c:v>-0.34153</c:v>
                </c:pt>
                <c:pt idx="2122">
                  <c:v>-0.36975999999999998</c:v>
                </c:pt>
                <c:pt idx="2123">
                  <c:v>-0.39781</c:v>
                </c:pt>
                <c:pt idx="2124">
                  <c:v>-0.43153999999999998</c:v>
                </c:pt>
                <c:pt idx="2125">
                  <c:v>-0.46417000000000003</c:v>
                </c:pt>
                <c:pt idx="2126">
                  <c:v>-0.50548000000000004</c:v>
                </c:pt>
                <c:pt idx="2127">
                  <c:v>-0.55606</c:v>
                </c:pt>
                <c:pt idx="2128">
                  <c:v>-0.63249</c:v>
                </c:pt>
                <c:pt idx="2129">
                  <c:v>-0.73058999999999996</c:v>
                </c:pt>
                <c:pt idx="2130">
                  <c:v>-0.84143000000000001</c:v>
                </c:pt>
                <c:pt idx="2131">
                  <c:v>-0.96050000000000002</c:v>
                </c:pt>
                <c:pt idx="2132">
                  <c:v>-1.1086</c:v>
                </c:pt>
                <c:pt idx="2133">
                  <c:v>-1.2571000000000001</c:v>
                </c:pt>
                <c:pt idx="2134">
                  <c:v>-1.3754999999999999</c:v>
                </c:pt>
                <c:pt idx="2135">
                  <c:v>-1.5154000000000001</c:v>
                </c:pt>
                <c:pt idx="2136">
                  <c:v>-1.6415999999999999</c:v>
                </c:pt>
                <c:pt idx="2137">
                  <c:v>-1.7634000000000001</c:v>
                </c:pt>
                <c:pt idx="2138">
                  <c:v>-1.8683000000000001</c:v>
                </c:pt>
                <c:pt idx="2139">
                  <c:v>-1.9534</c:v>
                </c:pt>
                <c:pt idx="2140">
                  <c:v>-2.0238999999999998</c:v>
                </c:pt>
                <c:pt idx="2141">
                  <c:v>-2.0712999999999999</c:v>
                </c:pt>
                <c:pt idx="2142">
                  <c:v>-2.1095000000000002</c:v>
                </c:pt>
                <c:pt idx="2143">
                  <c:v>-2.1459000000000001</c:v>
                </c:pt>
                <c:pt idx="2144">
                  <c:v>-2.1907000000000001</c:v>
                </c:pt>
                <c:pt idx="2145">
                  <c:v>-2.2277</c:v>
                </c:pt>
                <c:pt idx="2146">
                  <c:v>-2.2725</c:v>
                </c:pt>
                <c:pt idx="2147">
                  <c:v>-2.3119000000000001</c:v>
                </c:pt>
                <c:pt idx="2148">
                  <c:v>-2.3559999999999999</c:v>
                </c:pt>
                <c:pt idx="2149">
                  <c:v>-2.4073000000000002</c:v>
                </c:pt>
                <c:pt idx="2150">
                  <c:v>-2.4609000000000001</c:v>
                </c:pt>
                <c:pt idx="2151">
                  <c:v>-2.5036</c:v>
                </c:pt>
                <c:pt idx="2152">
                  <c:v>-2.5404</c:v>
                </c:pt>
                <c:pt idx="2153">
                  <c:v>-2.5720999999999998</c:v>
                </c:pt>
                <c:pt idx="2154">
                  <c:v>-2.5918999999999999</c:v>
                </c:pt>
                <c:pt idx="2155">
                  <c:v>-2.6267999999999998</c:v>
                </c:pt>
                <c:pt idx="2156">
                  <c:v>-2.6634000000000002</c:v>
                </c:pt>
                <c:pt idx="2157">
                  <c:v>-2.6932</c:v>
                </c:pt>
                <c:pt idx="2158">
                  <c:v>-2.7014</c:v>
                </c:pt>
                <c:pt idx="2159">
                  <c:v>-2.7067999999999999</c:v>
                </c:pt>
                <c:pt idx="2160">
                  <c:v>-2.7191999999999998</c:v>
                </c:pt>
                <c:pt idx="2161">
                  <c:v>-2.7372999999999998</c:v>
                </c:pt>
                <c:pt idx="2162">
                  <c:v>-2.7587999999999999</c:v>
                </c:pt>
                <c:pt idx="2163">
                  <c:v>-2.786</c:v>
                </c:pt>
                <c:pt idx="2164">
                  <c:v>-2.823</c:v>
                </c:pt>
                <c:pt idx="2165">
                  <c:v>-2.8454999999999999</c:v>
                </c:pt>
                <c:pt idx="2166">
                  <c:v>-2.8658999999999999</c:v>
                </c:pt>
                <c:pt idx="2167">
                  <c:v>-2.883</c:v>
                </c:pt>
                <c:pt idx="2168">
                  <c:v>-2.9114</c:v>
                </c:pt>
                <c:pt idx="2169">
                  <c:v>-2.9443999999999999</c:v>
                </c:pt>
                <c:pt idx="2170">
                  <c:v>-2.9643000000000002</c:v>
                </c:pt>
                <c:pt idx="2171">
                  <c:v>-2.9817999999999998</c:v>
                </c:pt>
                <c:pt idx="2172">
                  <c:v>-3.0007999999999999</c:v>
                </c:pt>
                <c:pt idx="2173">
                  <c:v>-3.0287000000000002</c:v>
                </c:pt>
                <c:pt idx="2174">
                  <c:v>-3.0632999999999999</c:v>
                </c:pt>
                <c:pt idx="2175">
                  <c:v>-3.0987</c:v>
                </c:pt>
                <c:pt idx="2176">
                  <c:v>-3.1453000000000002</c:v>
                </c:pt>
                <c:pt idx="2177">
                  <c:v>-3.2057000000000002</c:v>
                </c:pt>
                <c:pt idx="2178">
                  <c:v>-3.2709999999999999</c:v>
                </c:pt>
                <c:pt idx="2179">
                  <c:v>-3.3391000000000002</c:v>
                </c:pt>
                <c:pt idx="2180">
                  <c:v>-3.4119999999999999</c:v>
                </c:pt>
                <c:pt idx="2181">
                  <c:v>-3.4971999999999999</c:v>
                </c:pt>
                <c:pt idx="2182">
                  <c:v>-3.5985999999999998</c:v>
                </c:pt>
                <c:pt idx="2183">
                  <c:v>-3.7050999999999998</c:v>
                </c:pt>
                <c:pt idx="2184">
                  <c:v>-3.8109000000000002</c:v>
                </c:pt>
                <c:pt idx="2185">
                  <c:v>-3.9114</c:v>
                </c:pt>
                <c:pt idx="2186">
                  <c:v>-4.0236999999999998</c:v>
                </c:pt>
                <c:pt idx="2187">
                  <c:v>-4.1418999999999997</c:v>
                </c:pt>
                <c:pt idx="2188">
                  <c:v>-4.2502000000000004</c:v>
                </c:pt>
                <c:pt idx="2189">
                  <c:v>-4.3528000000000002</c:v>
                </c:pt>
                <c:pt idx="2190">
                  <c:v>-4.4401999999999999</c:v>
                </c:pt>
                <c:pt idx="2191">
                  <c:v>-4.5155000000000003</c:v>
                </c:pt>
                <c:pt idx="2192">
                  <c:v>-4.5975999999999999</c:v>
                </c:pt>
                <c:pt idx="2193">
                  <c:v>-4.6632999999999996</c:v>
                </c:pt>
                <c:pt idx="2194">
                  <c:v>-4.7199</c:v>
                </c:pt>
                <c:pt idx="2195">
                  <c:v>-4.7782999999999998</c:v>
                </c:pt>
                <c:pt idx="2196">
                  <c:v>-4.8071999999999999</c:v>
                </c:pt>
                <c:pt idx="2197">
                  <c:v>-4.8437000000000001</c:v>
                </c:pt>
                <c:pt idx="2198">
                  <c:v>-4.8689999999999998</c:v>
                </c:pt>
                <c:pt idx="2199">
                  <c:v>-4.8956</c:v>
                </c:pt>
                <c:pt idx="2200">
                  <c:v>-4.9177</c:v>
                </c:pt>
                <c:pt idx="2201">
                  <c:v>-4.9226000000000001</c:v>
                </c:pt>
                <c:pt idx="2202">
                  <c:v>-4.9295</c:v>
                </c:pt>
                <c:pt idx="2203">
                  <c:v>-4.9686000000000003</c:v>
                </c:pt>
                <c:pt idx="2204">
                  <c:v>-5.0216000000000003</c:v>
                </c:pt>
                <c:pt idx="2205">
                  <c:v>-5.0743999999999998</c:v>
                </c:pt>
                <c:pt idx="2206">
                  <c:v>-5.1269</c:v>
                </c:pt>
                <c:pt idx="2207">
                  <c:v>-5.1821999999999999</c:v>
                </c:pt>
                <c:pt idx="2208">
                  <c:v>-5.2343000000000002</c:v>
                </c:pt>
                <c:pt idx="2209">
                  <c:v>-5.2973999999999997</c:v>
                </c:pt>
                <c:pt idx="2210">
                  <c:v>-5.3582000000000001</c:v>
                </c:pt>
                <c:pt idx="2211">
                  <c:v>-5.4076000000000004</c:v>
                </c:pt>
                <c:pt idx="2212">
                  <c:v>-5.4393000000000002</c:v>
                </c:pt>
                <c:pt idx="2213">
                  <c:v>-5.4650999999999996</c:v>
                </c:pt>
                <c:pt idx="2214">
                  <c:v>-5.5072000000000001</c:v>
                </c:pt>
                <c:pt idx="2215">
                  <c:v>-5.5426000000000002</c:v>
                </c:pt>
                <c:pt idx="2216">
                  <c:v>-5.5723000000000003</c:v>
                </c:pt>
                <c:pt idx="2217">
                  <c:v>-5.5964</c:v>
                </c:pt>
                <c:pt idx="2218">
                  <c:v>-5.6139999999999999</c:v>
                </c:pt>
                <c:pt idx="2219">
                  <c:v>-5.6196000000000002</c:v>
                </c:pt>
                <c:pt idx="2220">
                  <c:v>-5.6313000000000004</c:v>
                </c:pt>
                <c:pt idx="2221">
                  <c:v>-5.6501999999999999</c:v>
                </c:pt>
                <c:pt idx="2222">
                  <c:v>-5.6669999999999998</c:v>
                </c:pt>
                <c:pt idx="2223">
                  <c:v>-5.6962999999999999</c:v>
                </c:pt>
                <c:pt idx="2224">
                  <c:v>-5.7317</c:v>
                </c:pt>
                <c:pt idx="2225">
                  <c:v>-5.7878999999999996</c:v>
                </c:pt>
                <c:pt idx="2226">
                  <c:v>-5.8326000000000002</c:v>
                </c:pt>
                <c:pt idx="2227">
                  <c:v>-5.8658000000000001</c:v>
                </c:pt>
                <c:pt idx="2228">
                  <c:v>-5.9016999999999999</c:v>
                </c:pt>
                <c:pt idx="2229">
                  <c:v>-5.9518000000000004</c:v>
                </c:pt>
                <c:pt idx="2230">
                  <c:v>-5.9981</c:v>
                </c:pt>
                <c:pt idx="2231">
                  <c:v>-6.0395000000000003</c:v>
                </c:pt>
                <c:pt idx="2232">
                  <c:v>-6.0698999999999996</c:v>
                </c:pt>
                <c:pt idx="2233">
                  <c:v>-6.0800999999999998</c:v>
                </c:pt>
                <c:pt idx="2234">
                  <c:v>-6.0894000000000004</c:v>
                </c:pt>
                <c:pt idx="2235">
                  <c:v>-6.0777000000000001</c:v>
                </c:pt>
                <c:pt idx="2236">
                  <c:v>-6.0644</c:v>
                </c:pt>
                <c:pt idx="2237">
                  <c:v>-6.0442</c:v>
                </c:pt>
                <c:pt idx="2238">
                  <c:v>-6.0388000000000002</c:v>
                </c:pt>
                <c:pt idx="2239">
                  <c:v>-6.0563000000000002</c:v>
                </c:pt>
                <c:pt idx="2240">
                  <c:v>-6.0670000000000002</c:v>
                </c:pt>
                <c:pt idx="2241">
                  <c:v>-6.0655000000000001</c:v>
                </c:pt>
                <c:pt idx="2242">
                  <c:v>-6.0895999999999999</c:v>
                </c:pt>
                <c:pt idx="2243">
                  <c:v>-6.1401000000000003</c:v>
                </c:pt>
                <c:pt idx="2244">
                  <c:v>-6.2129000000000003</c:v>
                </c:pt>
                <c:pt idx="2245">
                  <c:v>-6.2716000000000003</c:v>
                </c:pt>
                <c:pt idx="2246">
                  <c:v>-6.2977999999999996</c:v>
                </c:pt>
                <c:pt idx="2247">
                  <c:v>-6.3611000000000004</c:v>
                </c:pt>
                <c:pt idx="2248">
                  <c:v>-6.4292999999999996</c:v>
                </c:pt>
                <c:pt idx="2249">
                  <c:v>-6.4809000000000001</c:v>
                </c:pt>
                <c:pt idx="2250">
                  <c:v>-6.4924999999999997</c:v>
                </c:pt>
                <c:pt idx="2251">
                  <c:v>-6.4915000000000003</c:v>
                </c:pt>
                <c:pt idx="2252">
                  <c:v>-6.5141</c:v>
                </c:pt>
                <c:pt idx="2253">
                  <c:v>-6.5403000000000002</c:v>
                </c:pt>
                <c:pt idx="2254">
                  <c:v>-6.5346000000000002</c:v>
                </c:pt>
                <c:pt idx="2255">
                  <c:v>-6.5311000000000003</c:v>
                </c:pt>
                <c:pt idx="2256">
                  <c:v>-6.5285000000000002</c:v>
                </c:pt>
                <c:pt idx="2257">
                  <c:v>-6.5232000000000001</c:v>
                </c:pt>
                <c:pt idx="2258">
                  <c:v>-6.5275999999999996</c:v>
                </c:pt>
                <c:pt idx="2259">
                  <c:v>-6.5377000000000001</c:v>
                </c:pt>
                <c:pt idx="2260">
                  <c:v>-6.5697999999999999</c:v>
                </c:pt>
                <c:pt idx="2261">
                  <c:v>-6.6058000000000003</c:v>
                </c:pt>
                <c:pt idx="2262">
                  <c:v>-6.6463000000000001</c:v>
                </c:pt>
                <c:pt idx="2263">
                  <c:v>-6.6687000000000003</c:v>
                </c:pt>
                <c:pt idx="2264">
                  <c:v>-6.6817000000000002</c:v>
                </c:pt>
                <c:pt idx="2265">
                  <c:v>-6.7043999999999997</c:v>
                </c:pt>
                <c:pt idx="2266">
                  <c:v>-6.7188999999999997</c:v>
                </c:pt>
                <c:pt idx="2267">
                  <c:v>-6.7233999999999998</c:v>
                </c:pt>
                <c:pt idx="2268">
                  <c:v>-6.7340999999999998</c:v>
                </c:pt>
                <c:pt idx="2269">
                  <c:v>-6.7496</c:v>
                </c:pt>
                <c:pt idx="2270">
                  <c:v>-6.7591999999999999</c:v>
                </c:pt>
                <c:pt idx="2271">
                  <c:v>-6.7670000000000003</c:v>
                </c:pt>
                <c:pt idx="2272">
                  <c:v>-6.7720000000000002</c:v>
                </c:pt>
                <c:pt idx="2273">
                  <c:v>-6.7671999999999999</c:v>
                </c:pt>
                <c:pt idx="2274">
                  <c:v>-6.7682000000000002</c:v>
                </c:pt>
                <c:pt idx="2275">
                  <c:v>-6.7725</c:v>
                </c:pt>
                <c:pt idx="2276">
                  <c:v>-6.7781000000000002</c:v>
                </c:pt>
                <c:pt idx="2277">
                  <c:v>-6.7922000000000002</c:v>
                </c:pt>
                <c:pt idx="2278">
                  <c:v>-6.7983000000000002</c:v>
                </c:pt>
                <c:pt idx="2279">
                  <c:v>-6.8148</c:v>
                </c:pt>
                <c:pt idx="2280">
                  <c:v>-6.8399000000000001</c:v>
                </c:pt>
                <c:pt idx="2281">
                  <c:v>-6.8483999999999998</c:v>
                </c:pt>
                <c:pt idx="2282">
                  <c:v>-6.8593999999999999</c:v>
                </c:pt>
                <c:pt idx="2283">
                  <c:v>-6.8704999999999998</c:v>
                </c:pt>
                <c:pt idx="2284">
                  <c:v>-6.8781999999999996</c:v>
                </c:pt>
                <c:pt idx="2285">
                  <c:v>-6.8653000000000004</c:v>
                </c:pt>
                <c:pt idx="2286">
                  <c:v>-6.8798000000000004</c:v>
                </c:pt>
                <c:pt idx="2287">
                  <c:v>-6.8960999999999997</c:v>
                </c:pt>
                <c:pt idx="2288">
                  <c:v>-6.9147999999999996</c:v>
                </c:pt>
                <c:pt idx="2289">
                  <c:v>-6.9226999999999999</c:v>
                </c:pt>
                <c:pt idx="2290">
                  <c:v>-6.9245999999999999</c:v>
                </c:pt>
                <c:pt idx="2291">
                  <c:v>-6.93</c:v>
                </c:pt>
                <c:pt idx="2292">
                  <c:v>-6.9398</c:v>
                </c:pt>
                <c:pt idx="2293">
                  <c:v>-6.9419000000000004</c:v>
                </c:pt>
                <c:pt idx="2294">
                  <c:v>-6.9355000000000002</c:v>
                </c:pt>
                <c:pt idx="2295">
                  <c:v>-6.9391999999999996</c:v>
                </c:pt>
                <c:pt idx="2296">
                  <c:v>-6.9551999999999996</c:v>
                </c:pt>
                <c:pt idx="2297">
                  <c:v>-6.9739000000000004</c:v>
                </c:pt>
                <c:pt idx="2298">
                  <c:v>-6.9928999999999997</c:v>
                </c:pt>
                <c:pt idx="2299">
                  <c:v>-7.0174000000000003</c:v>
                </c:pt>
                <c:pt idx="2300">
                  <c:v>-7.0251999999999999</c:v>
                </c:pt>
                <c:pt idx="2301">
                  <c:v>-7.0263</c:v>
                </c:pt>
                <c:pt idx="2302">
                  <c:v>-7.0263</c:v>
                </c:pt>
                <c:pt idx="2303">
                  <c:v>-7.0311000000000003</c:v>
                </c:pt>
                <c:pt idx="2304">
                  <c:v>-7.0349000000000004</c:v>
                </c:pt>
                <c:pt idx="2305">
                  <c:v>-7.0548999999999999</c:v>
                </c:pt>
                <c:pt idx="2306">
                  <c:v>-7.0627000000000004</c:v>
                </c:pt>
                <c:pt idx="2307">
                  <c:v>-7.0728999999999997</c:v>
                </c:pt>
                <c:pt idx="2308">
                  <c:v>-7.0735999999999999</c:v>
                </c:pt>
                <c:pt idx="2309">
                  <c:v>-7.0861999999999998</c:v>
                </c:pt>
                <c:pt idx="2310">
                  <c:v>-7.0911999999999997</c:v>
                </c:pt>
                <c:pt idx="2311">
                  <c:v>-7.1096000000000004</c:v>
                </c:pt>
                <c:pt idx="2312">
                  <c:v>-7.1348000000000003</c:v>
                </c:pt>
                <c:pt idx="2313">
                  <c:v>-7.1615000000000002</c:v>
                </c:pt>
                <c:pt idx="2314">
                  <c:v>-7.1703999999999999</c:v>
                </c:pt>
                <c:pt idx="2315">
                  <c:v>-7.1768999999999998</c:v>
                </c:pt>
                <c:pt idx="2316">
                  <c:v>-7.2011000000000003</c:v>
                </c:pt>
                <c:pt idx="2317">
                  <c:v>-7.2153</c:v>
                </c:pt>
                <c:pt idx="2318">
                  <c:v>-7.2142999999999997</c:v>
                </c:pt>
                <c:pt idx="2319">
                  <c:v>-7.2161999999999997</c:v>
                </c:pt>
                <c:pt idx="2320">
                  <c:v>-7.2041000000000004</c:v>
                </c:pt>
                <c:pt idx="2321">
                  <c:v>-7.1909000000000001</c:v>
                </c:pt>
                <c:pt idx="2322">
                  <c:v>-7.1745000000000001</c:v>
                </c:pt>
                <c:pt idx="2323">
                  <c:v>-7.1365999999999996</c:v>
                </c:pt>
                <c:pt idx="2324">
                  <c:v>-7.1226000000000003</c:v>
                </c:pt>
                <c:pt idx="2325">
                  <c:v>-7.1441999999999997</c:v>
                </c:pt>
                <c:pt idx="2326">
                  <c:v>-7.1616999999999997</c:v>
                </c:pt>
                <c:pt idx="2327">
                  <c:v>-7.1627999999999998</c:v>
                </c:pt>
                <c:pt idx="2328">
                  <c:v>-7.1749000000000001</c:v>
                </c:pt>
                <c:pt idx="2329">
                  <c:v>-7.2118000000000002</c:v>
                </c:pt>
                <c:pt idx="2330">
                  <c:v>-7.2603999999999997</c:v>
                </c:pt>
                <c:pt idx="2331">
                  <c:v>-7.2786</c:v>
                </c:pt>
                <c:pt idx="2332">
                  <c:v>-7.2794999999999996</c:v>
                </c:pt>
                <c:pt idx="2333">
                  <c:v>-7.2870999999999997</c:v>
                </c:pt>
                <c:pt idx="2334">
                  <c:v>-7.2934000000000001</c:v>
                </c:pt>
                <c:pt idx="2335">
                  <c:v>-7.2972000000000001</c:v>
                </c:pt>
                <c:pt idx="2336">
                  <c:v>-7.2967000000000004</c:v>
                </c:pt>
                <c:pt idx="2337">
                  <c:v>-7.2798999999999996</c:v>
                </c:pt>
                <c:pt idx="2338">
                  <c:v>-7.2582000000000004</c:v>
                </c:pt>
                <c:pt idx="2339">
                  <c:v>-7.2262000000000004</c:v>
                </c:pt>
                <c:pt idx="2340">
                  <c:v>-7.1913</c:v>
                </c:pt>
                <c:pt idx="2341">
                  <c:v>-7.1471999999999998</c:v>
                </c:pt>
                <c:pt idx="2342">
                  <c:v>-7.109</c:v>
                </c:pt>
                <c:pt idx="2343">
                  <c:v>-7.0625999999999998</c:v>
                </c:pt>
                <c:pt idx="2344">
                  <c:v>-7.0358000000000001</c:v>
                </c:pt>
                <c:pt idx="2345">
                  <c:v>-7.0011000000000001</c:v>
                </c:pt>
                <c:pt idx="2346">
                  <c:v>-6.9672000000000001</c:v>
                </c:pt>
                <c:pt idx="2347">
                  <c:v>-6.9294000000000002</c:v>
                </c:pt>
                <c:pt idx="2348">
                  <c:v>-6.8924000000000003</c:v>
                </c:pt>
                <c:pt idx="2349">
                  <c:v>-6.8521999999999998</c:v>
                </c:pt>
                <c:pt idx="2350">
                  <c:v>-6.8023999999999996</c:v>
                </c:pt>
                <c:pt idx="2351">
                  <c:v>-6.7355999999999998</c:v>
                </c:pt>
                <c:pt idx="2352">
                  <c:v>-6.6543000000000001</c:v>
                </c:pt>
                <c:pt idx="2353">
                  <c:v>-6.5734000000000004</c:v>
                </c:pt>
                <c:pt idx="2354">
                  <c:v>-6.5091000000000001</c:v>
                </c:pt>
                <c:pt idx="2355">
                  <c:v>-6.4424000000000001</c:v>
                </c:pt>
                <c:pt idx="2356">
                  <c:v>-6.3639000000000001</c:v>
                </c:pt>
                <c:pt idx="2357">
                  <c:v>-6.2815000000000003</c:v>
                </c:pt>
                <c:pt idx="2358">
                  <c:v>-6.2073</c:v>
                </c:pt>
                <c:pt idx="2359">
                  <c:v>-6.1413000000000002</c:v>
                </c:pt>
                <c:pt idx="2360">
                  <c:v>-6.0662000000000003</c:v>
                </c:pt>
                <c:pt idx="2361">
                  <c:v>-5.9596</c:v>
                </c:pt>
                <c:pt idx="2362">
                  <c:v>-5.8375000000000004</c:v>
                </c:pt>
                <c:pt idx="2363">
                  <c:v>-5.7252999999999998</c:v>
                </c:pt>
                <c:pt idx="2364">
                  <c:v>-5.609</c:v>
                </c:pt>
                <c:pt idx="2365">
                  <c:v>-5.4843999999999999</c:v>
                </c:pt>
                <c:pt idx="2366">
                  <c:v>-5.3640999999999996</c:v>
                </c:pt>
                <c:pt idx="2367">
                  <c:v>-5.2670000000000003</c:v>
                </c:pt>
                <c:pt idx="2368">
                  <c:v>-5.1538000000000004</c:v>
                </c:pt>
                <c:pt idx="2369">
                  <c:v>-5.0555000000000003</c:v>
                </c:pt>
                <c:pt idx="2370">
                  <c:v>-4.9668000000000001</c:v>
                </c:pt>
                <c:pt idx="2371">
                  <c:v>-4.8681999999999999</c:v>
                </c:pt>
                <c:pt idx="2372">
                  <c:v>-4.7603999999999997</c:v>
                </c:pt>
                <c:pt idx="2373">
                  <c:v>-4.6589999999999998</c:v>
                </c:pt>
                <c:pt idx="2374">
                  <c:v>-4.5331999999999999</c:v>
                </c:pt>
                <c:pt idx="2375">
                  <c:v>-4.4074999999999998</c:v>
                </c:pt>
                <c:pt idx="2376">
                  <c:v>-4.3120000000000003</c:v>
                </c:pt>
                <c:pt idx="2377">
                  <c:v>-4.2229999999999999</c:v>
                </c:pt>
                <c:pt idx="2378">
                  <c:v>-4.1055000000000001</c:v>
                </c:pt>
                <c:pt idx="2379">
                  <c:v>-3.9893999999999998</c:v>
                </c:pt>
                <c:pt idx="2380">
                  <c:v>-3.8534999999999999</c:v>
                </c:pt>
                <c:pt idx="2381">
                  <c:v>-3.7526999999999999</c:v>
                </c:pt>
                <c:pt idx="2382">
                  <c:v>-3.6341000000000001</c:v>
                </c:pt>
                <c:pt idx="2383">
                  <c:v>-3.4885000000000002</c:v>
                </c:pt>
                <c:pt idx="2384">
                  <c:v>-3.3367</c:v>
                </c:pt>
                <c:pt idx="2385">
                  <c:v>-3.1472000000000002</c:v>
                </c:pt>
                <c:pt idx="2386">
                  <c:v>-3.0055000000000001</c:v>
                </c:pt>
                <c:pt idx="2387">
                  <c:v>-2.8791000000000002</c:v>
                </c:pt>
                <c:pt idx="2388">
                  <c:v>-2.8130999999999999</c:v>
                </c:pt>
                <c:pt idx="2389">
                  <c:v>-2.7812999999999999</c:v>
                </c:pt>
                <c:pt idx="2390">
                  <c:v>-2.7250000000000001</c:v>
                </c:pt>
                <c:pt idx="2391">
                  <c:v>-2.7121</c:v>
                </c:pt>
                <c:pt idx="2392">
                  <c:v>-2.7524999999999999</c:v>
                </c:pt>
                <c:pt idx="2393">
                  <c:v>-2.7974000000000001</c:v>
                </c:pt>
                <c:pt idx="2394">
                  <c:v>-2.8161</c:v>
                </c:pt>
                <c:pt idx="2395">
                  <c:v>-2.8412999999999999</c:v>
                </c:pt>
                <c:pt idx="2396">
                  <c:v>-2.8330000000000002</c:v>
                </c:pt>
                <c:pt idx="2397">
                  <c:v>-2.8296000000000001</c:v>
                </c:pt>
                <c:pt idx="2398">
                  <c:v>-2.8275000000000001</c:v>
                </c:pt>
                <c:pt idx="2399">
                  <c:v>-2.8254000000000001</c:v>
                </c:pt>
                <c:pt idx="2400">
                  <c:v>-2.7643</c:v>
                </c:pt>
                <c:pt idx="2401">
                  <c:v>-2.6960999999999999</c:v>
                </c:pt>
                <c:pt idx="2402">
                  <c:v>-2.6543000000000001</c:v>
                </c:pt>
                <c:pt idx="2403">
                  <c:v>-2.5958000000000001</c:v>
                </c:pt>
                <c:pt idx="2404">
                  <c:v>-2.5649999999999999</c:v>
                </c:pt>
                <c:pt idx="2405">
                  <c:v>-2.5510999999999999</c:v>
                </c:pt>
                <c:pt idx="2406">
                  <c:v>-2.5186000000000002</c:v>
                </c:pt>
                <c:pt idx="2407">
                  <c:v>-2.4826000000000001</c:v>
                </c:pt>
                <c:pt idx="2408">
                  <c:v>-2.4712000000000001</c:v>
                </c:pt>
                <c:pt idx="2409">
                  <c:v>-2.4306999999999999</c:v>
                </c:pt>
                <c:pt idx="2410">
                  <c:v>-2.4064000000000001</c:v>
                </c:pt>
                <c:pt idx="2411">
                  <c:v>-2.3864000000000001</c:v>
                </c:pt>
                <c:pt idx="2412">
                  <c:v>-2.3571</c:v>
                </c:pt>
                <c:pt idx="2413">
                  <c:v>-2.3037000000000001</c:v>
                </c:pt>
                <c:pt idx="2414">
                  <c:v>-2.2608000000000001</c:v>
                </c:pt>
                <c:pt idx="2415">
                  <c:v>-2.2315999999999998</c:v>
                </c:pt>
                <c:pt idx="2416">
                  <c:v>-2.1699000000000002</c:v>
                </c:pt>
                <c:pt idx="2417">
                  <c:v>-2.1227999999999998</c:v>
                </c:pt>
                <c:pt idx="2418">
                  <c:v>-2.0952000000000002</c:v>
                </c:pt>
                <c:pt idx="2419">
                  <c:v>-2.0926</c:v>
                </c:pt>
                <c:pt idx="2420">
                  <c:v>-2.0488</c:v>
                </c:pt>
                <c:pt idx="2421">
                  <c:v>-2.0093999999999999</c:v>
                </c:pt>
                <c:pt idx="2422">
                  <c:v>-1.9573</c:v>
                </c:pt>
                <c:pt idx="2423">
                  <c:v>-1.8894</c:v>
                </c:pt>
                <c:pt idx="2424">
                  <c:v>-1.857</c:v>
                </c:pt>
                <c:pt idx="2425">
                  <c:v>-1.8411</c:v>
                </c:pt>
                <c:pt idx="2426">
                  <c:v>-1.7839</c:v>
                </c:pt>
                <c:pt idx="2427">
                  <c:v>-1.734</c:v>
                </c:pt>
                <c:pt idx="2428">
                  <c:v>-1.7053</c:v>
                </c:pt>
                <c:pt idx="2429">
                  <c:v>-1.6937</c:v>
                </c:pt>
                <c:pt idx="2430">
                  <c:v>-1.6863999999999999</c:v>
                </c:pt>
                <c:pt idx="2431">
                  <c:v>-1.6621999999999999</c:v>
                </c:pt>
                <c:pt idx="2432">
                  <c:v>-1.6265000000000001</c:v>
                </c:pt>
                <c:pt idx="2433">
                  <c:v>-1.6065</c:v>
                </c:pt>
                <c:pt idx="2434">
                  <c:v>-1.59</c:v>
                </c:pt>
                <c:pt idx="2435">
                  <c:v>-1.5705</c:v>
                </c:pt>
                <c:pt idx="2436">
                  <c:v>-1.5565</c:v>
                </c:pt>
                <c:pt idx="2437">
                  <c:v>-1.5407999999999999</c:v>
                </c:pt>
                <c:pt idx="2438">
                  <c:v>-1.5267999999999999</c:v>
                </c:pt>
                <c:pt idx="2439">
                  <c:v>-1.5062</c:v>
                </c:pt>
                <c:pt idx="2440">
                  <c:v>-1.4866999999999999</c:v>
                </c:pt>
                <c:pt idx="2441">
                  <c:v>-1.4642999999999999</c:v>
                </c:pt>
                <c:pt idx="2442">
                  <c:v>-1.4365000000000001</c:v>
                </c:pt>
                <c:pt idx="2443">
                  <c:v>-1.4015</c:v>
                </c:pt>
                <c:pt idx="2444">
                  <c:v>-1.3603000000000001</c:v>
                </c:pt>
                <c:pt idx="2445">
                  <c:v>-1.3230999999999999</c:v>
                </c:pt>
                <c:pt idx="2446">
                  <c:v>-1.2982</c:v>
                </c:pt>
                <c:pt idx="2447">
                  <c:v>-1.2733000000000001</c:v>
                </c:pt>
                <c:pt idx="2448">
                  <c:v>-1.2403999999999999</c:v>
                </c:pt>
                <c:pt idx="2449">
                  <c:v>-1.2159</c:v>
                </c:pt>
                <c:pt idx="2450">
                  <c:v>-1.2165999999999999</c:v>
                </c:pt>
                <c:pt idx="2451">
                  <c:v>-1.2125999999999999</c:v>
                </c:pt>
                <c:pt idx="2452">
                  <c:v>-1.2042999999999999</c:v>
                </c:pt>
                <c:pt idx="2453">
                  <c:v>-1.1879999999999999</c:v>
                </c:pt>
                <c:pt idx="2454">
                  <c:v>-1.1742999999999999</c:v>
                </c:pt>
                <c:pt idx="2455">
                  <c:v>-1.1526000000000001</c:v>
                </c:pt>
                <c:pt idx="2456">
                  <c:v>-1.1352</c:v>
                </c:pt>
                <c:pt idx="2457">
                  <c:v>-1.1084000000000001</c:v>
                </c:pt>
                <c:pt idx="2458">
                  <c:v>-1.0716000000000001</c:v>
                </c:pt>
                <c:pt idx="2459">
                  <c:v>-1.0518000000000001</c:v>
                </c:pt>
                <c:pt idx="2460">
                  <c:v>-1.0196000000000001</c:v>
                </c:pt>
                <c:pt idx="2461">
                  <c:v>-0.98867000000000005</c:v>
                </c:pt>
                <c:pt idx="2462">
                  <c:v>-0.95340000000000003</c:v>
                </c:pt>
                <c:pt idx="2463">
                  <c:v>-0.91056000000000004</c:v>
                </c:pt>
                <c:pt idx="2464">
                  <c:v>-0.88202000000000003</c:v>
                </c:pt>
                <c:pt idx="2465">
                  <c:v>-0.86260000000000003</c:v>
                </c:pt>
                <c:pt idx="2466">
                  <c:v>-0.84279000000000004</c:v>
                </c:pt>
                <c:pt idx="2467">
                  <c:v>-0.82308999999999999</c:v>
                </c:pt>
                <c:pt idx="2468">
                  <c:v>-0.81455</c:v>
                </c:pt>
                <c:pt idx="2469">
                  <c:v>-0.82725000000000004</c:v>
                </c:pt>
                <c:pt idx="2470">
                  <c:v>-0.83694000000000002</c:v>
                </c:pt>
                <c:pt idx="2471">
                  <c:v>-0.83760000000000001</c:v>
                </c:pt>
                <c:pt idx="2472">
                  <c:v>-0.86348999999999998</c:v>
                </c:pt>
                <c:pt idx="2473">
                  <c:v>-0.87583</c:v>
                </c:pt>
                <c:pt idx="2474">
                  <c:v>-0.86397000000000002</c:v>
                </c:pt>
                <c:pt idx="2475">
                  <c:v>-0.84852000000000005</c:v>
                </c:pt>
                <c:pt idx="2476">
                  <c:v>-0.81789000000000001</c:v>
                </c:pt>
                <c:pt idx="2477">
                  <c:v>-0.77222999999999997</c:v>
                </c:pt>
                <c:pt idx="2478">
                  <c:v>-0.73831000000000002</c:v>
                </c:pt>
                <c:pt idx="2479">
                  <c:v>-0.70615000000000006</c:v>
                </c:pt>
                <c:pt idx="2480">
                  <c:v>-0.66832999999999998</c:v>
                </c:pt>
                <c:pt idx="2481">
                  <c:v>-0.62304999999999999</c:v>
                </c:pt>
                <c:pt idx="2482">
                  <c:v>-0.60811999999999999</c:v>
                </c:pt>
                <c:pt idx="2483">
                  <c:v>-0.66339999999999999</c:v>
                </c:pt>
                <c:pt idx="2484">
                  <c:v>-0.72748000000000002</c:v>
                </c:pt>
                <c:pt idx="2485">
                  <c:v>-0.74267000000000005</c:v>
                </c:pt>
                <c:pt idx="2486">
                  <c:v>-0.75351999999999997</c:v>
                </c:pt>
                <c:pt idx="2487">
                  <c:v>-0.76588000000000001</c:v>
                </c:pt>
                <c:pt idx="2488">
                  <c:v>-0.76544000000000001</c:v>
                </c:pt>
                <c:pt idx="2489">
                  <c:v>-0.76505999999999996</c:v>
                </c:pt>
                <c:pt idx="2490">
                  <c:v>-0.75549999999999995</c:v>
                </c:pt>
                <c:pt idx="2491">
                  <c:v>-0.73321000000000003</c:v>
                </c:pt>
                <c:pt idx="2492">
                  <c:v>-0.70025000000000004</c:v>
                </c:pt>
                <c:pt idx="2493">
                  <c:v>-0.66635</c:v>
                </c:pt>
                <c:pt idx="2494">
                  <c:v>-0.64117000000000002</c:v>
                </c:pt>
                <c:pt idx="2495">
                  <c:v>-0.59846999999999995</c:v>
                </c:pt>
                <c:pt idx="2496">
                  <c:v>-0.55045999999999995</c:v>
                </c:pt>
                <c:pt idx="2497">
                  <c:v>-0.53595999999999999</c:v>
                </c:pt>
                <c:pt idx="2498">
                  <c:v>-0.53771000000000002</c:v>
                </c:pt>
                <c:pt idx="2499">
                  <c:v>-0.55188000000000004</c:v>
                </c:pt>
                <c:pt idx="2500">
                  <c:v>-0.55311999999999995</c:v>
                </c:pt>
                <c:pt idx="2501">
                  <c:v>-0.52132000000000001</c:v>
                </c:pt>
                <c:pt idx="2502">
                  <c:v>-0.48642000000000002</c:v>
                </c:pt>
                <c:pt idx="2503">
                  <c:v>-0.47827999999999998</c:v>
                </c:pt>
                <c:pt idx="2504">
                  <c:v>-0.4793</c:v>
                </c:pt>
                <c:pt idx="2505">
                  <c:v>-0.47283999999999998</c:v>
                </c:pt>
                <c:pt idx="2506">
                  <c:v>-0.46948000000000001</c:v>
                </c:pt>
                <c:pt idx="2507">
                  <c:v>-0.45519999999999999</c:v>
                </c:pt>
                <c:pt idx="2508">
                  <c:v>-0.43573000000000001</c:v>
                </c:pt>
                <c:pt idx="2509">
                  <c:v>-0.43149999999999999</c:v>
                </c:pt>
                <c:pt idx="2510">
                  <c:v>-0.43941000000000002</c:v>
                </c:pt>
                <c:pt idx="2511">
                  <c:v>-0.44062000000000001</c:v>
                </c:pt>
                <c:pt idx="2512">
                  <c:v>-0.42222999999999999</c:v>
                </c:pt>
                <c:pt idx="2513">
                  <c:v>-0.41300999999999999</c:v>
                </c:pt>
                <c:pt idx="2514">
                  <c:v>-0.41757</c:v>
                </c:pt>
                <c:pt idx="2515">
                  <c:v>-0.42055999999999999</c:v>
                </c:pt>
                <c:pt idx="2516">
                  <c:v>-0.44219999999999998</c:v>
                </c:pt>
                <c:pt idx="2517">
                  <c:v>-0.47000999999999998</c:v>
                </c:pt>
                <c:pt idx="2518">
                  <c:v>-0.44252000000000002</c:v>
                </c:pt>
                <c:pt idx="2519">
                  <c:v>-0.41026000000000001</c:v>
                </c:pt>
                <c:pt idx="2520">
                  <c:v>-0.41203000000000001</c:v>
                </c:pt>
                <c:pt idx="2521">
                  <c:v>-0.39972000000000002</c:v>
                </c:pt>
                <c:pt idx="2522">
                  <c:v>-0.38650000000000001</c:v>
                </c:pt>
                <c:pt idx="2523">
                  <c:v>-0.37885000000000002</c:v>
                </c:pt>
                <c:pt idx="2524">
                  <c:v>-0.37425000000000003</c:v>
                </c:pt>
                <c:pt idx="2525">
                  <c:v>-0.40582000000000001</c:v>
                </c:pt>
                <c:pt idx="2526">
                  <c:v>-0.45366000000000001</c:v>
                </c:pt>
                <c:pt idx="2527">
                  <c:v>-0.49458000000000002</c:v>
                </c:pt>
                <c:pt idx="2528">
                  <c:v>-0.52851000000000004</c:v>
                </c:pt>
                <c:pt idx="2529">
                  <c:v>-0.60948999999999998</c:v>
                </c:pt>
                <c:pt idx="2530">
                  <c:v>-0.71143000000000001</c:v>
                </c:pt>
                <c:pt idx="2531">
                  <c:v>-0.81011</c:v>
                </c:pt>
                <c:pt idx="2532">
                  <c:v>-0.94608000000000003</c:v>
                </c:pt>
                <c:pt idx="2533">
                  <c:v>-1.1040000000000001</c:v>
                </c:pt>
                <c:pt idx="2534">
                  <c:v>-1.2496</c:v>
                </c:pt>
                <c:pt idx="2535">
                  <c:v>-1.3895</c:v>
                </c:pt>
                <c:pt idx="2536">
                  <c:v>-1.5396000000000001</c:v>
                </c:pt>
                <c:pt idx="2537">
                  <c:v>-1.7282</c:v>
                </c:pt>
                <c:pt idx="2538">
                  <c:v>-1.8974</c:v>
                </c:pt>
                <c:pt idx="2539">
                  <c:v>-2.0369000000000002</c:v>
                </c:pt>
                <c:pt idx="2540">
                  <c:v>-2.2065999999999999</c:v>
                </c:pt>
                <c:pt idx="2541">
                  <c:v>-2.3723000000000001</c:v>
                </c:pt>
                <c:pt idx="2542">
                  <c:v>-2.5112999999999999</c:v>
                </c:pt>
                <c:pt idx="2543">
                  <c:v>-2.6762999999999999</c:v>
                </c:pt>
                <c:pt idx="2544">
                  <c:v>-2.8635000000000002</c:v>
                </c:pt>
                <c:pt idx="2545">
                  <c:v>-3.0045999999999999</c:v>
                </c:pt>
                <c:pt idx="2546">
                  <c:v>-3.0983000000000001</c:v>
                </c:pt>
                <c:pt idx="2547">
                  <c:v>-3.1722999999999999</c:v>
                </c:pt>
                <c:pt idx="2548">
                  <c:v>-3.2269999999999999</c:v>
                </c:pt>
                <c:pt idx="2549">
                  <c:v>-3.2292000000000001</c:v>
                </c:pt>
                <c:pt idx="2550">
                  <c:v>-3.2319</c:v>
                </c:pt>
                <c:pt idx="2551">
                  <c:v>-3.2610999999999999</c:v>
                </c:pt>
                <c:pt idx="2552">
                  <c:v>-3.2770999999999999</c:v>
                </c:pt>
                <c:pt idx="2553">
                  <c:v>-3.2945000000000002</c:v>
                </c:pt>
                <c:pt idx="2554">
                  <c:v>-3.3473999999999999</c:v>
                </c:pt>
                <c:pt idx="2555">
                  <c:v>-3.3997999999999999</c:v>
                </c:pt>
                <c:pt idx="2556">
                  <c:v>-3.4716</c:v>
                </c:pt>
                <c:pt idx="2557">
                  <c:v>-3.5819999999999999</c:v>
                </c:pt>
                <c:pt idx="2558">
                  <c:v>-3.7063999999999999</c:v>
                </c:pt>
                <c:pt idx="2559">
                  <c:v>-3.8443000000000001</c:v>
                </c:pt>
                <c:pt idx="2560">
                  <c:v>-4.0088999999999997</c:v>
                </c:pt>
                <c:pt idx="2561">
                  <c:v>-4.1932</c:v>
                </c:pt>
                <c:pt idx="2562">
                  <c:v>-4.3620999999999999</c:v>
                </c:pt>
                <c:pt idx="2563">
                  <c:v>-4.5556999999999999</c:v>
                </c:pt>
                <c:pt idx="2564">
                  <c:v>-4.7613000000000003</c:v>
                </c:pt>
                <c:pt idx="2565">
                  <c:v>-4.9695</c:v>
                </c:pt>
                <c:pt idx="2566">
                  <c:v>-5.1901999999999999</c:v>
                </c:pt>
                <c:pt idx="2567">
                  <c:v>-5.4229000000000003</c:v>
                </c:pt>
                <c:pt idx="2568">
                  <c:v>-5.6464999999999996</c:v>
                </c:pt>
                <c:pt idx="2569">
                  <c:v>-5.8856999999999999</c:v>
                </c:pt>
                <c:pt idx="2570">
                  <c:v>-6.0932000000000004</c:v>
                </c:pt>
                <c:pt idx="2571">
                  <c:v>-6.2630999999999997</c:v>
                </c:pt>
                <c:pt idx="2572">
                  <c:v>-6.3951000000000002</c:v>
                </c:pt>
                <c:pt idx="2573">
                  <c:v>-6.4877000000000002</c:v>
                </c:pt>
                <c:pt idx="2574">
                  <c:v>-6.5627000000000004</c:v>
                </c:pt>
                <c:pt idx="2575">
                  <c:v>-6.6063999999999998</c:v>
                </c:pt>
                <c:pt idx="2576">
                  <c:v>-6.6189999999999998</c:v>
                </c:pt>
                <c:pt idx="2577">
                  <c:v>-6.6143999999999998</c:v>
                </c:pt>
                <c:pt idx="2578">
                  <c:v>-6.6018999999999997</c:v>
                </c:pt>
                <c:pt idx="2579">
                  <c:v>-6.5823999999999998</c:v>
                </c:pt>
                <c:pt idx="2580">
                  <c:v>-6.5644</c:v>
                </c:pt>
                <c:pt idx="2581">
                  <c:v>-6.5498000000000003</c:v>
                </c:pt>
                <c:pt idx="2582">
                  <c:v>-6.5541999999999998</c:v>
                </c:pt>
                <c:pt idx="2583">
                  <c:v>-6.5849000000000002</c:v>
                </c:pt>
                <c:pt idx="2584">
                  <c:v>-6.6508000000000003</c:v>
                </c:pt>
                <c:pt idx="2585">
                  <c:v>-6.7122999999999999</c:v>
                </c:pt>
                <c:pt idx="2586">
                  <c:v>-6.7770999999999999</c:v>
                </c:pt>
                <c:pt idx="2587">
                  <c:v>-6.8840000000000003</c:v>
                </c:pt>
                <c:pt idx="2588">
                  <c:v>-6.9897</c:v>
                </c:pt>
                <c:pt idx="2589">
                  <c:v>-7.0427</c:v>
                </c:pt>
                <c:pt idx="2590">
                  <c:v>-7.0831</c:v>
                </c:pt>
                <c:pt idx="2591">
                  <c:v>-7.1409000000000002</c:v>
                </c:pt>
                <c:pt idx="2592">
                  <c:v>-7.1902999999999997</c:v>
                </c:pt>
                <c:pt idx="2593">
                  <c:v>-7.2264999999999997</c:v>
                </c:pt>
                <c:pt idx="2594">
                  <c:v>-7.2556000000000003</c:v>
                </c:pt>
                <c:pt idx="2595">
                  <c:v>-7.2766000000000002</c:v>
                </c:pt>
                <c:pt idx="2596">
                  <c:v>-7.2751999999999999</c:v>
                </c:pt>
                <c:pt idx="2597">
                  <c:v>-7.2557</c:v>
                </c:pt>
                <c:pt idx="2598">
                  <c:v>-7.2565999999999997</c:v>
                </c:pt>
                <c:pt idx="2599">
                  <c:v>-7.2489999999999997</c:v>
                </c:pt>
                <c:pt idx="2600">
                  <c:v>-7.2632000000000003</c:v>
                </c:pt>
                <c:pt idx="2601">
                  <c:v>-7.2839999999999998</c:v>
                </c:pt>
                <c:pt idx="2602">
                  <c:v>-7.3181000000000003</c:v>
                </c:pt>
                <c:pt idx="2603">
                  <c:v>-7.35</c:v>
                </c:pt>
                <c:pt idx="2604">
                  <c:v>-7.3787000000000003</c:v>
                </c:pt>
                <c:pt idx="2605">
                  <c:v>-7.4036</c:v>
                </c:pt>
                <c:pt idx="2606">
                  <c:v>-7.4283000000000001</c:v>
                </c:pt>
                <c:pt idx="2607">
                  <c:v>-7.4542999999999999</c:v>
                </c:pt>
                <c:pt idx="2608">
                  <c:v>-7.4858000000000002</c:v>
                </c:pt>
                <c:pt idx="2609">
                  <c:v>-7.5155000000000003</c:v>
                </c:pt>
                <c:pt idx="2610">
                  <c:v>-7.5452000000000004</c:v>
                </c:pt>
                <c:pt idx="2611">
                  <c:v>-7.5815000000000001</c:v>
                </c:pt>
                <c:pt idx="2612">
                  <c:v>-7.6109999999999998</c:v>
                </c:pt>
                <c:pt idx="2613">
                  <c:v>-7.6296999999999997</c:v>
                </c:pt>
                <c:pt idx="2614">
                  <c:v>-7.6421999999999999</c:v>
                </c:pt>
                <c:pt idx="2615">
                  <c:v>-7.6417000000000002</c:v>
                </c:pt>
                <c:pt idx="2616">
                  <c:v>-7.6432000000000002</c:v>
                </c:pt>
                <c:pt idx="2617">
                  <c:v>-7.6604000000000001</c:v>
                </c:pt>
                <c:pt idx="2618">
                  <c:v>-7.6978</c:v>
                </c:pt>
                <c:pt idx="2619">
                  <c:v>-7.7375999999999996</c:v>
                </c:pt>
                <c:pt idx="2620">
                  <c:v>-7.7537000000000003</c:v>
                </c:pt>
                <c:pt idx="2621">
                  <c:v>-7.7668999999999997</c:v>
                </c:pt>
                <c:pt idx="2622">
                  <c:v>-7.7790999999999997</c:v>
                </c:pt>
                <c:pt idx="2623">
                  <c:v>-7.7865000000000002</c:v>
                </c:pt>
                <c:pt idx="2624">
                  <c:v>-7.7995999999999999</c:v>
                </c:pt>
                <c:pt idx="2625">
                  <c:v>-7.8140999999999998</c:v>
                </c:pt>
                <c:pt idx="2626">
                  <c:v>-7.8216000000000001</c:v>
                </c:pt>
                <c:pt idx="2627">
                  <c:v>-7.8353000000000002</c:v>
                </c:pt>
                <c:pt idx="2628">
                  <c:v>-7.8602999999999996</c:v>
                </c:pt>
                <c:pt idx="2629">
                  <c:v>-7.8789999999999996</c:v>
                </c:pt>
                <c:pt idx="2630">
                  <c:v>-7.8986000000000001</c:v>
                </c:pt>
                <c:pt idx="2631">
                  <c:v>-7.9108999999999998</c:v>
                </c:pt>
                <c:pt idx="2632">
                  <c:v>-7.9306999999999999</c:v>
                </c:pt>
                <c:pt idx="2633">
                  <c:v>-7.9577</c:v>
                </c:pt>
                <c:pt idx="2634">
                  <c:v>-7.9668000000000001</c:v>
                </c:pt>
                <c:pt idx="2635">
                  <c:v>-7.9570999999999996</c:v>
                </c:pt>
                <c:pt idx="2636">
                  <c:v>-7.9682000000000004</c:v>
                </c:pt>
                <c:pt idx="2637">
                  <c:v>-7.9877000000000002</c:v>
                </c:pt>
                <c:pt idx="2638">
                  <c:v>-8.0038</c:v>
                </c:pt>
                <c:pt idx="2639">
                  <c:v>-8.0211000000000006</c:v>
                </c:pt>
                <c:pt idx="2640">
                  <c:v>-8.0395000000000003</c:v>
                </c:pt>
                <c:pt idx="2641">
                  <c:v>-8.0525000000000002</c:v>
                </c:pt>
                <c:pt idx="2642">
                  <c:v>-8.0691000000000006</c:v>
                </c:pt>
                <c:pt idx="2643">
                  <c:v>-8.0714000000000006</c:v>
                </c:pt>
                <c:pt idx="2644">
                  <c:v>-8.0676000000000005</c:v>
                </c:pt>
                <c:pt idx="2645">
                  <c:v>-8.0667000000000009</c:v>
                </c:pt>
                <c:pt idx="2646">
                  <c:v>-8.0580999999999996</c:v>
                </c:pt>
                <c:pt idx="2647">
                  <c:v>-8.0510000000000002</c:v>
                </c:pt>
                <c:pt idx="2648">
                  <c:v>-8.0472999999999999</c:v>
                </c:pt>
                <c:pt idx="2649">
                  <c:v>-8.0521999999999991</c:v>
                </c:pt>
                <c:pt idx="2650">
                  <c:v>-8.0719999999999992</c:v>
                </c:pt>
                <c:pt idx="2651">
                  <c:v>-8.0957000000000008</c:v>
                </c:pt>
                <c:pt idx="2652">
                  <c:v>-8.0949000000000009</c:v>
                </c:pt>
                <c:pt idx="2653">
                  <c:v>-8.0898000000000003</c:v>
                </c:pt>
                <c:pt idx="2654">
                  <c:v>-8.0801999999999996</c:v>
                </c:pt>
                <c:pt idx="2655">
                  <c:v>-8.0631000000000004</c:v>
                </c:pt>
                <c:pt idx="2656">
                  <c:v>-8.06</c:v>
                </c:pt>
                <c:pt idx="2657">
                  <c:v>-8.0391999999999992</c:v>
                </c:pt>
                <c:pt idx="2658">
                  <c:v>-8.0342000000000002</c:v>
                </c:pt>
                <c:pt idx="2659">
                  <c:v>-8.0379000000000005</c:v>
                </c:pt>
                <c:pt idx="2660">
                  <c:v>-8.0336999999999996</c:v>
                </c:pt>
                <c:pt idx="2661">
                  <c:v>-8.0411000000000001</c:v>
                </c:pt>
                <c:pt idx="2662">
                  <c:v>-8.0501000000000005</c:v>
                </c:pt>
                <c:pt idx="2663">
                  <c:v>-8.0536999999999992</c:v>
                </c:pt>
                <c:pt idx="2664">
                  <c:v>-8.0511999999999997</c:v>
                </c:pt>
                <c:pt idx="2665">
                  <c:v>-8.0584000000000007</c:v>
                </c:pt>
                <c:pt idx="2666">
                  <c:v>-8.0763999999999996</c:v>
                </c:pt>
                <c:pt idx="2667">
                  <c:v>-8.0774000000000008</c:v>
                </c:pt>
                <c:pt idx="2668">
                  <c:v>-8.0848999999999993</c:v>
                </c:pt>
                <c:pt idx="2669">
                  <c:v>-8.0917999999999992</c:v>
                </c:pt>
                <c:pt idx="2670">
                  <c:v>-8.0968999999999998</c:v>
                </c:pt>
                <c:pt idx="2671">
                  <c:v>-8.0818999999999992</c:v>
                </c:pt>
                <c:pt idx="2672">
                  <c:v>-8.0601000000000003</c:v>
                </c:pt>
                <c:pt idx="2673">
                  <c:v>-8.0296000000000003</c:v>
                </c:pt>
                <c:pt idx="2674">
                  <c:v>-8.0142000000000007</c:v>
                </c:pt>
                <c:pt idx="2675">
                  <c:v>-8.0341000000000005</c:v>
                </c:pt>
                <c:pt idx="2676">
                  <c:v>-8.0676000000000005</c:v>
                </c:pt>
                <c:pt idx="2677">
                  <c:v>-8.1105999999999998</c:v>
                </c:pt>
                <c:pt idx="2678">
                  <c:v>-8.1411999999999995</c:v>
                </c:pt>
                <c:pt idx="2679">
                  <c:v>-8.1502999999999997</c:v>
                </c:pt>
                <c:pt idx="2680">
                  <c:v>-8.1387999999999998</c:v>
                </c:pt>
                <c:pt idx="2681">
                  <c:v>-8.1402999999999999</c:v>
                </c:pt>
                <c:pt idx="2682">
                  <c:v>-8.1478000000000002</c:v>
                </c:pt>
                <c:pt idx="2683">
                  <c:v>-8.1622000000000003</c:v>
                </c:pt>
                <c:pt idx="2684">
                  <c:v>-8.1732999999999993</c:v>
                </c:pt>
                <c:pt idx="2685">
                  <c:v>-8.1705000000000005</c:v>
                </c:pt>
                <c:pt idx="2686">
                  <c:v>-8.1782000000000004</c:v>
                </c:pt>
                <c:pt idx="2687">
                  <c:v>-8.1814</c:v>
                </c:pt>
                <c:pt idx="2688">
                  <c:v>-8.1973000000000003</c:v>
                </c:pt>
                <c:pt idx="2689">
                  <c:v>-8.2207000000000008</c:v>
                </c:pt>
                <c:pt idx="2690">
                  <c:v>-8.2375000000000007</c:v>
                </c:pt>
                <c:pt idx="2691">
                  <c:v>-8.2158999999999995</c:v>
                </c:pt>
                <c:pt idx="2692">
                  <c:v>-8.1904000000000003</c:v>
                </c:pt>
                <c:pt idx="2693">
                  <c:v>-8.1593999999999998</c:v>
                </c:pt>
                <c:pt idx="2694">
                  <c:v>-8.1507000000000005</c:v>
                </c:pt>
                <c:pt idx="2695">
                  <c:v>-8.1675000000000004</c:v>
                </c:pt>
                <c:pt idx="2696">
                  <c:v>-8.1791</c:v>
                </c:pt>
                <c:pt idx="2697">
                  <c:v>-8.1896000000000004</c:v>
                </c:pt>
                <c:pt idx="2698">
                  <c:v>-8.1822999999999997</c:v>
                </c:pt>
                <c:pt idx="2699">
                  <c:v>-8.1638999999999999</c:v>
                </c:pt>
                <c:pt idx="2700">
                  <c:v>-8.1607000000000003</c:v>
                </c:pt>
                <c:pt idx="2701">
                  <c:v>-8.1745999999999999</c:v>
                </c:pt>
                <c:pt idx="2702">
                  <c:v>-8.1887000000000008</c:v>
                </c:pt>
                <c:pt idx="2703">
                  <c:v>-8.1948000000000008</c:v>
                </c:pt>
                <c:pt idx="2704">
                  <c:v>-8.2089999999999996</c:v>
                </c:pt>
                <c:pt idx="2705">
                  <c:v>-8.2119</c:v>
                </c:pt>
                <c:pt idx="2706">
                  <c:v>-8.2082999999999995</c:v>
                </c:pt>
                <c:pt idx="2707">
                  <c:v>-8.2045999999999992</c:v>
                </c:pt>
                <c:pt idx="2708">
                  <c:v>-8.1931999999999992</c:v>
                </c:pt>
                <c:pt idx="2709">
                  <c:v>-8.1732999999999993</c:v>
                </c:pt>
                <c:pt idx="2710">
                  <c:v>-8.1660000000000004</c:v>
                </c:pt>
                <c:pt idx="2711">
                  <c:v>-8.1513000000000009</c:v>
                </c:pt>
                <c:pt idx="2712">
                  <c:v>-8.1178000000000008</c:v>
                </c:pt>
                <c:pt idx="2713">
                  <c:v>-8.0867000000000004</c:v>
                </c:pt>
                <c:pt idx="2714">
                  <c:v>-8.0563000000000002</c:v>
                </c:pt>
                <c:pt idx="2715">
                  <c:v>-8.0158000000000005</c:v>
                </c:pt>
                <c:pt idx="2716">
                  <c:v>-7.9694000000000003</c:v>
                </c:pt>
                <c:pt idx="2717">
                  <c:v>-7.9143999999999997</c:v>
                </c:pt>
                <c:pt idx="2718">
                  <c:v>-7.8468999999999998</c:v>
                </c:pt>
                <c:pt idx="2719">
                  <c:v>-7.7881</c:v>
                </c:pt>
                <c:pt idx="2720">
                  <c:v>-7.7180999999999997</c:v>
                </c:pt>
                <c:pt idx="2721">
                  <c:v>-7.6333000000000002</c:v>
                </c:pt>
                <c:pt idx="2722">
                  <c:v>-7.5477999999999996</c:v>
                </c:pt>
                <c:pt idx="2723">
                  <c:v>-7.4676999999999998</c:v>
                </c:pt>
                <c:pt idx="2724">
                  <c:v>-7.3897000000000004</c:v>
                </c:pt>
                <c:pt idx="2725">
                  <c:v>-7.3067000000000002</c:v>
                </c:pt>
                <c:pt idx="2726">
                  <c:v>-7.2298</c:v>
                </c:pt>
                <c:pt idx="2727">
                  <c:v>-7.1435000000000004</c:v>
                </c:pt>
                <c:pt idx="2728">
                  <c:v>-7.0616000000000003</c:v>
                </c:pt>
                <c:pt idx="2729">
                  <c:v>-6.9829999999999997</c:v>
                </c:pt>
                <c:pt idx="2730">
                  <c:v>-6.9116999999999997</c:v>
                </c:pt>
                <c:pt idx="2731">
                  <c:v>-6.8215000000000003</c:v>
                </c:pt>
                <c:pt idx="2732">
                  <c:v>-6.7489999999999997</c:v>
                </c:pt>
                <c:pt idx="2733">
                  <c:v>-6.6851000000000003</c:v>
                </c:pt>
                <c:pt idx="2734">
                  <c:v>-6.6082999999999998</c:v>
                </c:pt>
                <c:pt idx="2735">
                  <c:v>-6.5418000000000003</c:v>
                </c:pt>
                <c:pt idx="2736">
                  <c:v>-6.4661999999999997</c:v>
                </c:pt>
                <c:pt idx="2737">
                  <c:v>-6.3875000000000002</c:v>
                </c:pt>
                <c:pt idx="2738">
                  <c:v>-6.3282999999999996</c:v>
                </c:pt>
                <c:pt idx="2739">
                  <c:v>-6.2885</c:v>
                </c:pt>
                <c:pt idx="2740">
                  <c:v>-6.2362000000000002</c:v>
                </c:pt>
                <c:pt idx="2741">
                  <c:v>-6.1814</c:v>
                </c:pt>
                <c:pt idx="2742">
                  <c:v>-6.1269999999999998</c:v>
                </c:pt>
                <c:pt idx="2743">
                  <c:v>-6.0659999999999998</c:v>
                </c:pt>
                <c:pt idx="2744">
                  <c:v>-5.9865000000000004</c:v>
                </c:pt>
                <c:pt idx="2745">
                  <c:v>-5.9004000000000003</c:v>
                </c:pt>
                <c:pt idx="2746">
                  <c:v>-5.8129999999999997</c:v>
                </c:pt>
                <c:pt idx="2747">
                  <c:v>-5.7031000000000001</c:v>
                </c:pt>
                <c:pt idx="2748">
                  <c:v>-5.5986000000000002</c:v>
                </c:pt>
                <c:pt idx="2749">
                  <c:v>-5.4718</c:v>
                </c:pt>
                <c:pt idx="2750">
                  <c:v>-5.3201000000000001</c:v>
                </c:pt>
                <c:pt idx="2751">
                  <c:v>-5.1958000000000002</c:v>
                </c:pt>
                <c:pt idx="2752">
                  <c:v>-5.0529000000000002</c:v>
                </c:pt>
                <c:pt idx="2753">
                  <c:v>-4.8753000000000002</c:v>
                </c:pt>
                <c:pt idx="2754">
                  <c:v>-4.6959</c:v>
                </c:pt>
                <c:pt idx="2755">
                  <c:v>-4.5448000000000004</c:v>
                </c:pt>
                <c:pt idx="2756">
                  <c:v>-4.3993000000000002</c:v>
                </c:pt>
                <c:pt idx="2757">
                  <c:v>-4.2282999999999999</c:v>
                </c:pt>
                <c:pt idx="2758">
                  <c:v>-4.0578000000000003</c:v>
                </c:pt>
                <c:pt idx="2759">
                  <c:v>-3.8984000000000001</c:v>
                </c:pt>
                <c:pt idx="2760">
                  <c:v>-3.7595000000000001</c:v>
                </c:pt>
                <c:pt idx="2761">
                  <c:v>-3.6354000000000002</c:v>
                </c:pt>
                <c:pt idx="2762">
                  <c:v>-3.5177</c:v>
                </c:pt>
                <c:pt idx="2763">
                  <c:v>-3.4243999999999999</c:v>
                </c:pt>
                <c:pt idx="2764">
                  <c:v>-3.3711000000000002</c:v>
                </c:pt>
                <c:pt idx="2765">
                  <c:v>-3.3584999999999998</c:v>
                </c:pt>
                <c:pt idx="2766">
                  <c:v>-3.3485999999999998</c:v>
                </c:pt>
                <c:pt idx="2767">
                  <c:v>-3.3675000000000002</c:v>
                </c:pt>
                <c:pt idx="2768">
                  <c:v>-3.3875999999999999</c:v>
                </c:pt>
                <c:pt idx="2769">
                  <c:v>-3.4077999999999999</c:v>
                </c:pt>
                <c:pt idx="2770">
                  <c:v>-3.423</c:v>
                </c:pt>
                <c:pt idx="2771">
                  <c:v>-3.4220000000000002</c:v>
                </c:pt>
                <c:pt idx="2772">
                  <c:v>-3.4068999999999998</c:v>
                </c:pt>
                <c:pt idx="2773">
                  <c:v>-3.3685999999999998</c:v>
                </c:pt>
                <c:pt idx="2774">
                  <c:v>-3.3283999999999998</c:v>
                </c:pt>
                <c:pt idx="2775">
                  <c:v>-3.3</c:v>
                </c:pt>
                <c:pt idx="2776">
                  <c:v>-3.2443</c:v>
                </c:pt>
                <c:pt idx="2777">
                  <c:v>-3.2141000000000002</c:v>
                </c:pt>
                <c:pt idx="2778">
                  <c:v>-3.2044999999999999</c:v>
                </c:pt>
                <c:pt idx="2779">
                  <c:v>-3.1745999999999999</c:v>
                </c:pt>
                <c:pt idx="2780">
                  <c:v>-3.1295000000000002</c:v>
                </c:pt>
                <c:pt idx="2781">
                  <c:v>-3.089</c:v>
                </c:pt>
                <c:pt idx="2782">
                  <c:v>-3.0871</c:v>
                </c:pt>
                <c:pt idx="2783">
                  <c:v>-3.0836999999999999</c:v>
                </c:pt>
                <c:pt idx="2784">
                  <c:v>-3.0415000000000001</c:v>
                </c:pt>
                <c:pt idx="2785">
                  <c:v>-2.9828999999999999</c:v>
                </c:pt>
                <c:pt idx="2786">
                  <c:v>-2.9396</c:v>
                </c:pt>
                <c:pt idx="2787">
                  <c:v>-2.9062000000000001</c:v>
                </c:pt>
                <c:pt idx="2788">
                  <c:v>-2.8740999999999999</c:v>
                </c:pt>
                <c:pt idx="2789">
                  <c:v>-2.83</c:v>
                </c:pt>
                <c:pt idx="2790">
                  <c:v>-2.7826</c:v>
                </c:pt>
                <c:pt idx="2791">
                  <c:v>-2.7368000000000001</c:v>
                </c:pt>
                <c:pt idx="2792">
                  <c:v>-2.6863000000000001</c:v>
                </c:pt>
                <c:pt idx="2793">
                  <c:v>-2.6352000000000002</c:v>
                </c:pt>
                <c:pt idx="2794">
                  <c:v>-2.5855000000000001</c:v>
                </c:pt>
                <c:pt idx="2795">
                  <c:v>-2.5369999999999999</c:v>
                </c:pt>
                <c:pt idx="2796">
                  <c:v>-2.4952999999999999</c:v>
                </c:pt>
                <c:pt idx="2797">
                  <c:v>-2.4401999999999999</c:v>
                </c:pt>
                <c:pt idx="2798">
                  <c:v>-2.3774999999999999</c:v>
                </c:pt>
                <c:pt idx="2799">
                  <c:v>-2.3136999999999999</c:v>
                </c:pt>
                <c:pt idx="2800">
                  <c:v>-2.2532000000000001</c:v>
                </c:pt>
                <c:pt idx="2801">
                  <c:v>-2.1949999999999998</c:v>
                </c:pt>
                <c:pt idx="2802">
                  <c:v>-2.1419000000000001</c:v>
                </c:pt>
                <c:pt idx="2803">
                  <c:v>-2.0895999999999999</c:v>
                </c:pt>
                <c:pt idx="2804">
                  <c:v>-2.0476999999999999</c:v>
                </c:pt>
                <c:pt idx="2805">
                  <c:v>-2.0177</c:v>
                </c:pt>
                <c:pt idx="2806">
                  <c:v>-1.992</c:v>
                </c:pt>
                <c:pt idx="2807">
                  <c:v>-1.9220999999999999</c:v>
                </c:pt>
                <c:pt idx="2808">
                  <c:v>-1.8411</c:v>
                </c:pt>
                <c:pt idx="2809">
                  <c:v>-1.8131999999999999</c:v>
                </c:pt>
                <c:pt idx="2810">
                  <c:v>-1.8047</c:v>
                </c:pt>
                <c:pt idx="2811">
                  <c:v>-1.7858000000000001</c:v>
                </c:pt>
                <c:pt idx="2812">
                  <c:v>-1.7457</c:v>
                </c:pt>
                <c:pt idx="2813">
                  <c:v>-1.708</c:v>
                </c:pt>
                <c:pt idx="2814">
                  <c:v>-1.6915</c:v>
                </c:pt>
                <c:pt idx="2815">
                  <c:v>-1.647</c:v>
                </c:pt>
                <c:pt idx="2816">
                  <c:v>-1.5876999999999999</c:v>
                </c:pt>
                <c:pt idx="2817">
                  <c:v>-1.5481</c:v>
                </c:pt>
                <c:pt idx="2818">
                  <c:v>-1.5116000000000001</c:v>
                </c:pt>
                <c:pt idx="2819">
                  <c:v>-1.4786999999999999</c:v>
                </c:pt>
                <c:pt idx="2820">
                  <c:v>-1.4466000000000001</c:v>
                </c:pt>
                <c:pt idx="2821">
                  <c:v>-1.4184000000000001</c:v>
                </c:pt>
                <c:pt idx="2822">
                  <c:v>-1.3696999999999999</c:v>
                </c:pt>
                <c:pt idx="2823">
                  <c:v>-1.3445</c:v>
                </c:pt>
                <c:pt idx="2824">
                  <c:v>-1.3160000000000001</c:v>
                </c:pt>
                <c:pt idx="2825">
                  <c:v>-1.2715000000000001</c:v>
                </c:pt>
                <c:pt idx="2826">
                  <c:v>-1.2242</c:v>
                </c:pt>
                <c:pt idx="2827">
                  <c:v>-1.1976</c:v>
                </c:pt>
                <c:pt idx="2828">
                  <c:v>-1.1783999999999999</c:v>
                </c:pt>
                <c:pt idx="2829">
                  <c:v>-1.1647000000000001</c:v>
                </c:pt>
                <c:pt idx="2830">
                  <c:v>-1.1546000000000001</c:v>
                </c:pt>
                <c:pt idx="2831">
                  <c:v>-1.1541999999999999</c:v>
                </c:pt>
                <c:pt idx="2832">
                  <c:v>-1.1559999999999999</c:v>
                </c:pt>
                <c:pt idx="2833">
                  <c:v>-1.1617999999999999</c:v>
                </c:pt>
                <c:pt idx="2834">
                  <c:v>-1.1525000000000001</c:v>
                </c:pt>
                <c:pt idx="2835">
                  <c:v>-1.1472</c:v>
                </c:pt>
                <c:pt idx="2836">
                  <c:v>-1.1419999999999999</c:v>
                </c:pt>
                <c:pt idx="2837">
                  <c:v>-1.1398999999999999</c:v>
                </c:pt>
                <c:pt idx="2838">
                  <c:v>-1.1305000000000001</c:v>
                </c:pt>
                <c:pt idx="2839">
                  <c:v>-1.1244000000000001</c:v>
                </c:pt>
                <c:pt idx="2840">
                  <c:v>-1.1191</c:v>
                </c:pt>
                <c:pt idx="2841">
                  <c:v>-1.1121000000000001</c:v>
                </c:pt>
                <c:pt idx="2842">
                  <c:v>-1.0822000000000001</c:v>
                </c:pt>
                <c:pt idx="2843">
                  <c:v>-1.0569999999999999</c:v>
                </c:pt>
                <c:pt idx="2844">
                  <c:v>-1.0524</c:v>
                </c:pt>
                <c:pt idx="2845">
                  <c:v>-1.0351999999999999</c:v>
                </c:pt>
                <c:pt idx="2846">
                  <c:v>-1.0196000000000001</c:v>
                </c:pt>
                <c:pt idx="2847">
                  <c:v>-1.0219</c:v>
                </c:pt>
                <c:pt idx="2848">
                  <c:v>-1.0225</c:v>
                </c:pt>
                <c:pt idx="2849">
                  <c:v>-1.0172000000000001</c:v>
                </c:pt>
                <c:pt idx="2850">
                  <c:v>-1.0107999999999999</c:v>
                </c:pt>
                <c:pt idx="2851">
                  <c:v>-1.0163</c:v>
                </c:pt>
                <c:pt idx="2852">
                  <c:v>-1.0099</c:v>
                </c:pt>
                <c:pt idx="2853">
                  <c:v>-0.99136999999999997</c:v>
                </c:pt>
                <c:pt idx="2854">
                  <c:v>-0.97421999999999997</c:v>
                </c:pt>
                <c:pt idx="2855">
                  <c:v>-0.97706000000000004</c:v>
                </c:pt>
                <c:pt idx="2856">
                  <c:v>-0.97935000000000005</c:v>
                </c:pt>
                <c:pt idx="2857">
                  <c:v>-0.96992999999999996</c:v>
                </c:pt>
                <c:pt idx="2858">
                  <c:v>-0.97043000000000001</c:v>
                </c:pt>
                <c:pt idx="2859">
                  <c:v>-0.97719</c:v>
                </c:pt>
                <c:pt idx="2860">
                  <c:v>-0.97141999999999995</c:v>
                </c:pt>
                <c:pt idx="2861">
                  <c:v>-0.95459000000000005</c:v>
                </c:pt>
                <c:pt idx="2862">
                  <c:v>-0.91095999999999999</c:v>
                </c:pt>
                <c:pt idx="2863">
                  <c:v>-0.85804999999999998</c:v>
                </c:pt>
                <c:pt idx="2864">
                  <c:v>-0.82088000000000005</c:v>
                </c:pt>
                <c:pt idx="2865">
                  <c:v>-0.81098999999999999</c:v>
                </c:pt>
                <c:pt idx="2866">
                  <c:v>-0.80952999999999997</c:v>
                </c:pt>
                <c:pt idx="2867">
                  <c:v>-0.82567000000000002</c:v>
                </c:pt>
                <c:pt idx="2868">
                  <c:v>-0.82908000000000004</c:v>
                </c:pt>
                <c:pt idx="2869">
                  <c:v>-0.83074999999999999</c:v>
                </c:pt>
                <c:pt idx="2870">
                  <c:v>-0.82010000000000005</c:v>
                </c:pt>
                <c:pt idx="2871">
                  <c:v>-0.79940999999999995</c:v>
                </c:pt>
                <c:pt idx="2872">
                  <c:v>-0.78439000000000003</c:v>
                </c:pt>
                <c:pt idx="2873">
                  <c:v>-0.77668000000000004</c:v>
                </c:pt>
                <c:pt idx="2874">
                  <c:v>-0.76726000000000005</c:v>
                </c:pt>
                <c:pt idx="2875">
                  <c:v>-0.77003999999999995</c:v>
                </c:pt>
                <c:pt idx="2876">
                  <c:v>-0.77383000000000002</c:v>
                </c:pt>
                <c:pt idx="2877">
                  <c:v>-0.77400000000000002</c:v>
                </c:pt>
                <c:pt idx="2878">
                  <c:v>-0.76287000000000005</c:v>
                </c:pt>
                <c:pt idx="2879">
                  <c:v>-0.75356000000000001</c:v>
                </c:pt>
                <c:pt idx="2880">
                  <c:v>-0.75333000000000006</c:v>
                </c:pt>
                <c:pt idx="2881">
                  <c:v>-0.74775000000000003</c:v>
                </c:pt>
                <c:pt idx="2882">
                  <c:v>-0.75460000000000005</c:v>
                </c:pt>
                <c:pt idx="2883">
                  <c:v>-0.75758999999999999</c:v>
                </c:pt>
                <c:pt idx="2884">
                  <c:v>-0.75419999999999998</c:v>
                </c:pt>
                <c:pt idx="2885">
                  <c:v>-0.74714000000000003</c:v>
                </c:pt>
                <c:pt idx="2886">
                  <c:v>-0.74126000000000003</c:v>
                </c:pt>
                <c:pt idx="2887">
                  <c:v>-0.72370999999999996</c:v>
                </c:pt>
                <c:pt idx="2888">
                  <c:v>-0.70592999999999995</c:v>
                </c:pt>
                <c:pt idx="2889">
                  <c:v>-0.69920000000000004</c:v>
                </c:pt>
                <c:pt idx="2890">
                  <c:v>-0.68206999999999995</c:v>
                </c:pt>
                <c:pt idx="2891">
                  <c:v>-0.65729000000000004</c:v>
                </c:pt>
                <c:pt idx="2892">
                  <c:v>-0.63773000000000002</c:v>
                </c:pt>
                <c:pt idx="2893">
                  <c:v>-0.63453999999999999</c:v>
                </c:pt>
                <c:pt idx="2894">
                  <c:v>-0.63827</c:v>
                </c:pt>
                <c:pt idx="2895">
                  <c:v>-0.62722</c:v>
                </c:pt>
                <c:pt idx="2896">
                  <c:v>-0.62424000000000002</c:v>
                </c:pt>
                <c:pt idx="2897">
                  <c:v>-0.63085000000000002</c:v>
                </c:pt>
                <c:pt idx="2898">
                  <c:v>-0.63678999999999997</c:v>
                </c:pt>
                <c:pt idx="2899">
                  <c:v>-0.64165000000000005</c:v>
                </c:pt>
                <c:pt idx="2900">
                  <c:v>-0.64964999999999995</c:v>
                </c:pt>
                <c:pt idx="2901">
                  <c:v>-0.66303000000000001</c:v>
                </c:pt>
                <c:pt idx="2902">
                  <c:v>-0.66932999999999998</c:v>
                </c:pt>
                <c:pt idx="2903">
                  <c:v>-0.67015000000000002</c:v>
                </c:pt>
                <c:pt idx="2904">
                  <c:v>-0.66286999999999996</c:v>
                </c:pt>
                <c:pt idx="2905">
                  <c:v>-0.66239000000000003</c:v>
                </c:pt>
                <c:pt idx="2906">
                  <c:v>-0.66141000000000005</c:v>
                </c:pt>
                <c:pt idx="2907">
                  <c:v>-0.65639000000000003</c:v>
                </c:pt>
                <c:pt idx="2908">
                  <c:v>-0.66069</c:v>
                </c:pt>
                <c:pt idx="2909">
                  <c:v>-0.66117000000000004</c:v>
                </c:pt>
                <c:pt idx="2910">
                  <c:v>-0.67096999999999996</c:v>
                </c:pt>
                <c:pt idx="2911">
                  <c:v>-0.67323999999999995</c:v>
                </c:pt>
                <c:pt idx="2912">
                  <c:v>-0.68047999999999997</c:v>
                </c:pt>
                <c:pt idx="2913">
                  <c:v>-0.69540999999999997</c:v>
                </c:pt>
                <c:pt idx="2914">
                  <c:v>-0.69015000000000004</c:v>
                </c:pt>
                <c:pt idx="2915">
                  <c:v>-0.67937999999999998</c:v>
                </c:pt>
                <c:pt idx="2916">
                  <c:v>-0.67542999999999997</c:v>
                </c:pt>
                <c:pt idx="2917">
                  <c:v>-0.65658000000000005</c:v>
                </c:pt>
                <c:pt idx="2918">
                  <c:v>-0.64664999999999995</c:v>
                </c:pt>
                <c:pt idx="2919">
                  <c:v>-0.63427</c:v>
                </c:pt>
                <c:pt idx="2920">
                  <c:v>-0.62011000000000005</c:v>
                </c:pt>
                <c:pt idx="2921">
                  <c:v>-0.63197999999999999</c:v>
                </c:pt>
                <c:pt idx="2922">
                  <c:v>-0.66983000000000004</c:v>
                </c:pt>
                <c:pt idx="2923">
                  <c:v>-0.71889999999999998</c:v>
                </c:pt>
                <c:pt idx="2924">
                  <c:v>-0.76893</c:v>
                </c:pt>
                <c:pt idx="2925">
                  <c:v>-0.80654999999999999</c:v>
                </c:pt>
                <c:pt idx="2926">
                  <c:v>-0.89232999999999996</c:v>
                </c:pt>
                <c:pt idx="2927">
                  <c:v>-1.0143</c:v>
                </c:pt>
                <c:pt idx="2928">
                  <c:v>-1.1079000000000001</c:v>
                </c:pt>
                <c:pt idx="2929">
                  <c:v>-1.2255</c:v>
                </c:pt>
                <c:pt idx="2930">
                  <c:v>-1.3465</c:v>
                </c:pt>
                <c:pt idx="2931">
                  <c:v>-1.4777</c:v>
                </c:pt>
                <c:pt idx="2932">
                  <c:v>-1.6027</c:v>
                </c:pt>
                <c:pt idx="2933">
                  <c:v>-1.702</c:v>
                </c:pt>
                <c:pt idx="2934">
                  <c:v>-1.8340000000000001</c:v>
                </c:pt>
                <c:pt idx="2935">
                  <c:v>-1.9883999999999999</c:v>
                </c:pt>
                <c:pt idx="2936">
                  <c:v>-2.1177999999999999</c:v>
                </c:pt>
                <c:pt idx="2937">
                  <c:v>-2.2473000000000001</c:v>
                </c:pt>
                <c:pt idx="2938">
                  <c:v>-2.3972000000000002</c:v>
                </c:pt>
                <c:pt idx="2939">
                  <c:v>-2.5413999999999999</c:v>
                </c:pt>
                <c:pt idx="2940">
                  <c:v>-2.6661000000000001</c:v>
                </c:pt>
                <c:pt idx="2941">
                  <c:v>-2.7852999999999999</c:v>
                </c:pt>
                <c:pt idx="2942">
                  <c:v>-2.9325999999999999</c:v>
                </c:pt>
                <c:pt idx="2943">
                  <c:v>-3.0977000000000001</c:v>
                </c:pt>
                <c:pt idx="2944">
                  <c:v>-3.2103999999999999</c:v>
                </c:pt>
                <c:pt idx="2945">
                  <c:v>-3.2989000000000002</c:v>
                </c:pt>
                <c:pt idx="2946">
                  <c:v>-3.3975</c:v>
                </c:pt>
                <c:pt idx="2947">
                  <c:v>-3.4708000000000001</c:v>
                </c:pt>
                <c:pt idx="2948">
                  <c:v>-3.5286</c:v>
                </c:pt>
                <c:pt idx="2949">
                  <c:v>-3.5621999999999998</c:v>
                </c:pt>
                <c:pt idx="2950">
                  <c:v>-3.6021999999999998</c:v>
                </c:pt>
                <c:pt idx="2951">
                  <c:v>-3.6644000000000001</c:v>
                </c:pt>
                <c:pt idx="2952">
                  <c:v>-3.6890999999999998</c:v>
                </c:pt>
                <c:pt idx="2953">
                  <c:v>-3.7378999999999998</c:v>
                </c:pt>
                <c:pt idx="2954">
                  <c:v>-3.7829000000000002</c:v>
                </c:pt>
                <c:pt idx="2955">
                  <c:v>-3.8237999999999999</c:v>
                </c:pt>
                <c:pt idx="2956">
                  <c:v>-3.8712</c:v>
                </c:pt>
                <c:pt idx="2957">
                  <c:v>-3.9329999999999998</c:v>
                </c:pt>
                <c:pt idx="2958">
                  <c:v>-3.9811000000000001</c:v>
                </c:pt>
                <c:pt idx="2959">
                  <c:v>-4.0260999999999996</c:v>
                </c:pt>
                <c:pt idx="2960">
                  <c:v>-4.0937000000000001</c:v>
                </c:pt>
                <c:pt idx="2961">
                  <c:v>-4.1689999999999996</c:v>
                </c:pt>
                <c:pt idx="2962">
                  <c:v>-4.2633999999999999</c:v>
                </c:pt>
                <c:pt idx="2963">
                  <c:v>-4.3559999999999999</c:v>
                </c:pt>
                <c:pt idx="2964">
                  <c:v>-4.4561999999999999</c:v>
                </c:pt>
                <c:pt idx="2965">
                  <c:v>-4.5450999999999997</c:v>
                </c:pt>
                <c:pt idx="2966">
                  <c:v>-4.6478000000000002</c:v>
                </c:pt>
                <c:pt idx="2967">
                  <c:v>-4.7742000000000004</c:v>
                </c:pt>
                <c:pt idx="2968">
                  <c:v>-4.8903999999999996</c:v>
                </c:pt>
                <c:pt idx="2969">
                  <c:v>-5.0148000000000001</c:v>
                </c:pt>
                <c:pt idx="2970">
                  <c:v>-5.1356999999999999</c:v>
                </c:pt>
                <c:pt idx="2971">
                  <c:v>-5.2824</c:v>
                </c:pt>
                <c:pt idx="2972">
                  <c:v>-5.4175000000000004</c:v>
                </c:pt>
                <c:pt idx="2973">
                  <c:v>-5.5542999999999996</c:v>
                </c:pt>
                <c:pt idx="2974">
                  <c:v>-5.7106000000000003</c:v>
                </c:pt>
                <c:pt idx="2975">
                  <c:v>-5.8653000000000004</c:v>
                </c:pt>
                <c:pt idx="2976">
                  <c:v>-6.0015000000000001</c:v>
                </c:pt>
                <c:pt idx="2977">
                  <c:v>-6.1277999999999997</c:v>
                </c:pt>
                <c:pt idx="2978">
                  <c:v>-6.2694999999999999</c:v>
                </c:pt>
                <c:pt idx="2979">
                  <c:v>-6.3646000000000003</c:v>
                </c:pt>
                <c:pt idx="2980">
                  <c:v>-6.4413</c:v>
                </c:pt>
                <c:pt idx="2981">
                  <c:v>-6.5193000000000003</c:v>
                </c:pt>
                <c:pt idx="2982">
                  <c:v>-6.5945999999999998</c:v>
                </c:pt>
                <c:pt idx="2983">
                  <c:v>-6.5960999999999999</c:v>
                </c:pt>
                <c:pt idx="2984">
                  <c:v>-6.6021000000000001</c:v>
                </c:pt>
                <c:pt idx="2985">
                  <c:v>-6.6231</c:v>
                </c:pt>
                <c:pt idx="2986">
                  <c:v>-6.6177999999999999</c:v>
                </c:pt>
                <c:pt idx="2987">
                  <c:v>-6.6032999999999999</c:v>
                </c:pt>
                <c:pt idx="2988">
                  <c:v>-6.5868000000000002</c:v>
                </c:pt>
                <c:pt idx="2989">
                  <c:v>-6.5824999999999996</c:v>
                </c:pt>
                <c:pt idx="2990">
                  <c:v>-6.6040000000000001</c:v>
                </c:pt>
                <c:pt idx="2991">
                  <c:v>-6.6464999999999996</c:v>
                </c:pt>
                <c:pt idx="2992">
                  <c:v>-6.7039999999999997</c:v>
                </c:pt>
                <c:pt idx="2993">
                  <c:v>-6.7855999999999996</c:v>
                </c:pt>
                <c:pt idx="2994">
                  <c:v>-6.8730000000000002</c:v>
                </c:pt>
                <c:pt idx="2995">
                  <c:v>-6.9683000000000002</c:v>
                </c:pt>
                <c:pt idx="2996">
                  <c:v>-7.0709</c:v>
                </c:pt>
                <c:pt idx="2997">
                  <c:v>-7.1952999999999996</c:v>
                </c:pt>
                <c:pt idx="2998">
                  <c:v>-7.2812000000000001</c:v>
                </c:pt>
                <c:pt idx="2999">
                  <c:v>-7.3162000000000003</c:v>
                </c:pt>
                <c:pt idx="3000">
                  <c:v>-7.3674999999999997</c:v>
                </c:pt>
                <c:pt idx="3001">
                  <c:v>-7.4196999999999997</c:v>
                </c:pt>
                <c:pt idx="3002">
                  <c:v>-7.4452999999999996</c:v>
                </c:pt>
                <c:pt idx="3003">
                  <c:v>-7.4760999999999997</c:v>
                </c:pt>
                <c:pt idx="3004">
                  <c:v>-7.4763000000000002</c:v>
                </c:pt>
                <c:pt idx="3005">
                  <c:v>-7.4648000000000003</c:v>
                </c:pt>
                <c:pt idx="3006">
                  <c:v>-7.4356</c:v>
                </c:pt>
                <c:pt idx="3007">
                  <c:v>-7.4095000000000004</c:v>
                </c:pt>
                <c:pt idx="3008">
                  <c:v>-7.391</c:v>
                </c:pt>
                <c:pt idx="3009">
                  <c:v>-7.3574000000000002</c:v>
                </c:pt>
                <c:pt idx="3010">
                  <c:v>-7.34</c:v>
                </c:pt>
                <c:pt idx="3011">
                  <c:v>-7.3331</c:v>
                </c:pt>
                <c:pt idx="3012">
                  <c:v>-7.3338999999999999</c:v>
                </c:pt>
                <c:pt idx="3013">
                  <c:v>-7.3643999999999998</c:v>
                </c:pt>
                <c:pt idx="3014">
                  <c:v>-7.3997999999999999</c:v>
                </c:pt>
                <c:pt idx="3015">
                  <c:v>-7.4432</c:v>
                </c:pt>
                <c:pt idx="3016">
                  <c:v>-7.5145</c:v>
                </c:pt>
                <c:pt idx="3017">
                  <c:v>-7.5804999999999998</c:v>
                </c:pt>
                <c:pt idx="3018">
                  <c:v>-7.6329000000000002</c:v>
                </c:pt>
                <c:pt idx="3019">
                  <c:v>-7.6826999999999996</c:v>
                </c:pt>
                <c:pt idx="3020">
                  <c:v>-7.7305999999999999</c:v>
                </c:pt>
                <c:pt idx="3021">
                  <c:v>-7.7656999999999998</c:v>
                </c:pt>
                <c:pt idx="3022">
                  <c:v>-7.7942999999999998</c:v>
                </c:pt>
                <c:pt idx="3023">
                  <c:v>-7.8371000000000004</c:v>
                </c:pt>
                <c:pt idx="3024">
                  <c:v>-7.8666999999999998</c:v>
                </c:pt>
                <c:pt idx="3025">
                  <c:v>-7.8640999999999996</c:v>
                </c:pt>
                <c:pt idx="3026">
                  <c:v>-7.8685</c:v>
                </c:pt>
                <c:pt idx="3027">
                  <c:v>-7.8673000000000002</c:v>
                </c:pt>
                <c:pt idx="3028">
                  <c:v>-7.8685999999999998</c:v>
                </c:pt>
                <c:pt idx="3029">
                  <c:v>-7.8903999999999996</c:v>
                </c:pt>
                <c:pt idx="3030">
                  <c:v>-7.9040999999999997</c:v>
                </c:pt>
                <c:pt idx="3031">
                  <c:v>-7.9188000000000001</c:v>
                </c:pt>
                <c:pt idx="3032">
                  <c:v>-7.9591000000000003</c:v>
                </c:pt>
                <c:pt idx="3033">
                  <c:v>-8.0058000000000007</c:v>
                </c:pt>
                <c:pt idx="3034">
                  <c:v>-8.0372000000000003</c:v>
                </c:pt>
                <c:pt idx="3035">
                  <c:v>-8.0704999999999991</c:v>
                </c:pt>
                <c:pt idx="3036">
                  <c:v>-8.1074999999999999</c:v>
                </c:pt>
                <c:pt idx="3037">
                  <c:v>-8.1364000000000001</c:v>
                </c:pt>
                <c:pt idx="3038">
                  <c:v>-8.1853999999999996</c:v>
                </c:pt>
                <c:pt idx="3039">
                  <c:v>-8.2355</c:v>
                </c:pt>
                <c:pt idx="3040">
                  <c:v>-8.2815999999999992</c:v>
                </c:pt>
                <c:pt idx="3041">
                  <c:v>-8.3115000000000006</c:v>
                </c:pt>
                <c:pt idx="3042">
                  <c:v>-8.3104999999999993</c:v>
                </c:pt>
                <c:pt idx="3043">
                  <c:v>-8.3149999999999995</c:v>
                </c:pt>
                <c:pt idx="3044">
                  <c:v>-8.3309999999999995</c:v>
                </c:pt>
                <c:pt idx="3045">
                  <c:v>-8.3423999999999996</c:v>
                </c:pt>
                <c:pt idx="3046">
                  <c:v>-8.3495000000000008</c:v>
                </c:pt>
                <c:pt idx="3047">
                  <c:v>-8.3526000000000007</c:v>
                </c:pt>
                <c:pt idx="3048">
                  <c:v>-8.3603000000000005</c:v>
                </c:pt>
                <c:pt idx="3049">
                  <c:v>-8.3744999999999994</c:v>
                </c:pt>
                <c:pt idx="3050">
                  <c:v>-8.3849999999999998</c:v>
                </c:pt>
                <c:pt idx="3051">
                  <c:v>-8.3893000000000004</c:v>
                </c:pt>
                <c:pt idx="3052">
                  <c:v>-8.3941999999999997</c:v>
                </c:pt>
                <c:pt idx="3053">
                  <c:v>-8.3908000000000005</c:v>
                </c:pt>
                <c:pt idx="3054">
                  <c:v>-8.3994</c:v>
                </c:pt>
                <c:pt idx="3055">
                  <c:v>-8.4202999999999992</c:v>
                </c:pt>
                <c:pt idx="3056">
                  <c:v>-8.4222000000000001</c:v>
                </c:pt>
                <c:pt idx="3057">
                  <c:v>-8.4403000000000006</c:v>
                </c:pt>
                <c:pt idx="3058">
                  <c:v>-8.4646000000000008</c:v>
                </c:pt>
                <c:pt idx="3059">
                  <c:v>-8.4887999999999995</c:v>
                </c:pt>
                <c:pt idx="3060">
                  <c:v>-8.5043000000000006</c:v>
                </c:pt>
                <c:pt idx="3061">
                  <c:v>-8.5079999999999991</c:v>
                </c:pt>
                <c:pt idx="3062">
                  <c:v>-8.5212000000000003</c:v>
                </c:pt>
                <c:pt idx="3063">
                  <c:v>-8.5361999999999991</c:v>
                </c:pt>
                <c:pt idx="3064">
                  <c:v>-8.5401000000000007</c:v>
                </c:pt>
                <c:pt idx="3065">
                  <c:v>-8.5485000000000007</c:v>
                </c:pt>
                <c:pt idx="3066">
                  <c:v>-8.5516000000000005</c:v>
                </c:pt>
                <c:pt idx="3067">
                  <c:v>-8.5527999999999995</c:v>
                </c:pt>
                <c:pt idx="3068">
                  <c:v>-8.5503</c:v>
                </c:pt>
                <c:pt idx="3069">
                  <c:v>-8.5587</c:v>
                </c:pt>
                <c:pt idx="3070">
                  <c:v>-8.5602999999999998</c:v>
                </c:pt>
                <c:pt idx="3071">
                  <c:v>-8.5798000000000005</c:v>
                </c:pt>
                <c:pt idx="3072">
                  <c:v>-8.5939999999999994</c:v>
                </c:pt>
                <c:pt idx="3073">
                  <c:v>-8.5860000000000003</c:v>
                </c:pt>
                <c:pt idx="3074">
                  <c:v>-8.5893999999999995</c:v>
                </c:pt>
                <c:pt idx="3075">
                  <c:v>-8.5837000000000003</c:v>
                </c:pt>
                <c:pt idx="3076">
                  <c:v>-8.5710999999999995</c:v>
                </c:pt>
                <c:pt idx="3077">
                  <c:v>-8.5670999999999999</c:v>
                </c:pt>
                <c:pt idx="3078">
                  <c:v>-8.5693000000000001</c:v>
                </c:pt>
                <c:pt idx="3079">
                  <c:v>-8.5707000000000004</c:v>
                </c:pt>
                <c:pt idx="3080">
                  <c:v>-8.59</c:v>
                </c:pt>
                <c:pt idx="3081">
                  <c:v>-8.6206999999999994</c:v>
                </c:pt>
                <c:pt idx="3082">
                  <c:v>-8.6455000000000002</c:v>
                </c:pt>
                <c:pt idx="3083">
                  <c:v>-8.6663999999999994</c:v>
                </c:pt>
                <c:pt idx="3084">
                  <c:v>-8.6965000000000003</c:v>
                </c:pt>
                <c:pt idx="3085">
                  <c:v>-8.7006999999999994</c:v>
                </c:pt>
                <c:pt idx="3086">
                  <c:v>-8.7104999999999997</c:v>
                </c:pt>
                <c:pt idx="3087">
                  <c:v>-8.7233000000000001</c:v>
                </c:pt>
                <c:pt idx="3088">
                  <c:v>-8.7117000000000004</c:v>
                </c:pt>
                <c:pt idx="3089">
                  <c:v>-8.7045999999999992</c:v>
                </c:pt>
                <c:pt idx="3090">
                  <c:v>-8.7030999999999992</c:v>
                </c:pt>
                <c:pt idx="3091">
                  <c:v>-8.6858000000000004</c:v>
                </c:pt>
                <c:pt idx="3092">
                  <c:v>-8.6742000000000008</c:v>
                </c:pt>
                <c:pt idx="3093">
                  <c:v>-8.6783999999999999</c:v>
                </c:pt>
                <c:pt idx="3094">
                  <c:v>-8.6875999999999998</c:v>
                </c:pt>
                <c:pt idx="3095">
                  <c:v>-8.7081999999999997</c:v>
                </c:pt>
                <c:pt idx="3096">
                  <c:v>-8.74</c:v>
                </c:pt>
                <c:pt idx="3097">
                  <c:v>-8.7508999999999997</c:v>
                </c:pt>
                <c:pt idx="3098">
                  <c:v>-8.7268000000000008</c:v>
                </c:pt>
                <c:pt idx="3099">
                  <c:v>-8.7174999999999994</c:v>
                </c:pt>
                <c:pt idx="3100">
                  <c:v>-8.7461000000000002</c:v>
                </c:pt>
                <c:pt idx="3101">
                  <c:v>-8.7795000000000005</c:v>
                </c:pt>
                <c:pt idx="3102">
                  <c:v>-8.7744</c:v>
                </c:pt>
                <c:pt idx="3103">
                  <c:v>-8.7667000000000002</c:v>
                </c:pt>
                <c:pt idx="3104">
                  <c:v>-8.7574000000000005</c:v>
                </c:pt>
                <c:pt idx="3105">
                  <c:v>-8.7360000000000007</c:v>
                </c:pt>
                <c:pt idx="3106">
                  <c:v>-8.7157999999999998</c:v>
                </c:pt>
                <c:pt idx="3107">
                  <c:v>-8.7102000000000004</c:v>
                </c:pt>
                <c:pt idx="3108">
                  <c:v>-8.6760000000000002</c:v>
                </c:pt>
                <c:pt idx="3109">
                  <c:v>-8.6334999999999997</c:v>
                </c:pt>
                <c:pt idx="3110">
                  <c:v>-8.5845000000000002</c:v>
                </c:pt>
                <c:pt idx="3111">
                  <c:v>-8.5606000000000009</c:v>
                </c:pt>
                <c:pt idx="3112">
                  <c:v>-8.5485000000000007</c:v>
                </c:pt>
                <c:pt idx="3113">
                  <c:v>-8.5175999999999998</c:v>
                </c:pt>
                <c:pt idx="3114">
                  <c:v>-8.4868000000000006</c:v>
                </c:pt>
                <c:pt idx="3115">
                  <c:v>-8.4527999999999999</c:v>
                </c:pt>
                <c:pt idx="3116">
                  <c:v>-8.4147999999999996</c:v>
                </c:pt>
                <c:pt idx="3117">
                  <c:v>-8.3688000000000002</c:v>
                </c:pt>
                <c:pt idx="3118">
                  <c:v>-8.3140999999999998</c:v>
                </c:pt>
                <c:pt idx="3119">
                  <c:v>-8.2301000000000002</c:v>
                </c:pt>
                <c:pt idx="3120">
                  <c:v>-8.1159999999999997</c:v>
                </c:pt>
                <c:pt idx="3121">
                  <c:v>-8.0202000000000009</c:v>
                </c:pt>
                <c:pt idx="3122">
                  <c:v>-7.9188999999999998</c:v>
                </c:pt>
                <c:pt idx="3123">
                  <c:v>-7.7933000000000003</c:v>
                </c:pt>
                <c:pt idx="3124">
                  <c:v>-7.6410999999999998</c:v>
                </c:pt>
                <c:pt idx="3125">
                  <c:v>-7.5129000000000001</c:v>
                </c:pt>
                <c:pt idx="3126">
                  <c:v>-7.3893000000000004</c:v>
                </c:pt>
                <c:pt idx="3127">
                  <c:v>-7.2361000000000004</c:v>
                </c:pt>
                <c:pt idx="3128">
                  <c:v>-7.1098999999999997</c:v>
                </c:pt>
                <c:pt idx="3129">
                  <c:v>-6.9672999999999998</c:v>
                </c:pt>
                <c:pt idx="3130">
                  <c:v>-6.8106</c:v>
                </c:pt>
                <c:pt idx="3131">
                  <c:v>-6.6524000000000001</c:v>
                </c:pt>
                <c:pt idx="3132">
                  <c:v>-6.5144000000000002</c:v>
                </c:pt>
                <c:pt idx="3133">
                  <c:v>-6.4028999999999998</c:v>
                </c:pt>
                <c:pt idx="3134">
                  <c:v>-6.2477</c:v>
                </c:pt>
                <c:pt idx="3135">
                  <c:v>-6.0503999999999998</c:v>
                </c:pt>
                <c:pt idx="3136">
                  <c:v>-5.8655999999999997</c:v>
                </c:pt>
                <c:pt idx="3137">
                  <c:v>-5.6993999999999998</c:v>
                </c:pt>
                <c:pt idx="3138">
                  <c:v>-5.5415999999999999</c:v>
                </c:pt>
                <c:pt idx="3139">
                  <c:v>-5.3574999999999999</c:v>
                </c:pt>
                <c:pt idx="3140">
                  <c:v>-5.1721000000000004</c:v>
                </c:pt>
                <c:pt idx="3141">
                  <c:v>-4.9634999999999998</c:v>
                </c:pt>
                <c:pt idx="3142">
                  <c:v>-4.7295999999999996</c:v>
                </c:pt>
                <c:pt idx="3143">
                  <c:v>-4.4812000000000003</c:v>
                </c:pt>
                <c:pt idx="3144">
                  <c:v>-4.2466999999999997</c:v>
                </c:pt>
                <c:pt idx="3145">
                  <c:v>-4.0365000000000002</c:v>
                </c:pt>
                <c:pt idx="3146">
                  <c:v>-3.8530000000000002</c:v>
                </c:pt>
                <c:pt idx="3147">
                  <c:v>-3.7275</c:v>
                </c:pt>
                <c:pt idx="3148">
                  <c:v>-3.6568999999999998</c:v>
                </c:pt>
                <c:pt idx="3149">
                  <c:v>-3.6387999999999998</c:v>
                </c:pt>
                <c:pt idx="3150">
                  <c:v>-3.6478999999999999</c:v>
                </c:pt>
                <c:pt idx="3151">
                  <c:v>-3.6819999999999999</c:v>
                </c:pt>
                <c:pt idx="3152">
                  <c:v>-3.7265999999999999</c:v>
                </c:pt>
                <c:pt idx="3153">
                  <c:v>-3.7743000000000002</c:v>
                </c:pt>
                <c:pt idx="3154">
                  <c:v>-3.8052999999999999</c:v>
                </c:pt>
                <c:pt idx="3155">
                  <c:v>-3.8033000000000001</c:v>
                </c:pt>
                <c:pt idx="3156">
                  <c:v>-3.7791000000000001</c:v>
                </c:pt>
                <c:pt idx="3157">
                  <c:v>-3.7273999999999998</c:v>
                </c:pt>
                <c:pt idx="3158">
                  <c:v>-3.6711999999999998</c:v>
                </c:pt>
                <c:pt idx="3159">
                  <c:v>-3.6391</c:v>
                </c:pt>
                <c:pt idx="3160">
                  <c:v>-3.5605000000000002</c:v>
                </c:pt>
                <c:pt idx="3161">
                  <c:v>-3.4693999999999998</c:v>
                </c:pt>
                <c:pt idx="3162">
                  <c:v>-3.4058000000000002</c:v>
                </c:pt>
                <c:pt idx="3163">
                  <c:v>-3.3534000000000002</c:v>
                </c:pt>
                <c:pt idx="3164">
                  <c:v>-3.2894999999999999</c:v>
                </c:pt>
                <c:pt idx="3165">
                  <c:v>-3.2206000000000001</c:v>
                </c:pt>
                <c:pt idx="3166">
                  <c:v>-3.1617999999999999</c:v>
                </c:pt>
                <c:pt idx="3167">
                  <c:v>-3.1009000000000002</c:v>
                </c:pt>
                <c:pt idx="3168">
                  <c:v>-3.0323000000000002</c:v>
                </c:pt>
                <c:pt idx="3169">
                  <c:v>-2.9691000000000001</c:v>
                </c:pt>
                <c:pt idx="3170">
                  <c:v>-2.9037000000000002</c:v>
                </c:pt>
                <c:pt idx="3171">
                  <c:v>-2.8443999999999998</c:v>
                </c:pt>
                <c:pt idx="3172">
                  <c:v>-2.7715999999999998</c:v>
                </c:pt>
                <c:pt idx="3173">
                  <c:v>-2.7031999999999998</c:v>
                </c:pt>
                <c:pt idx="3174">
                  <c:v>-2.6269</c:v>
                </c:pt>
                <c:pt idx="3175">
                  <c:v>-2.5629</c:v>
                </c:pt>
                <c:pt idx="3176">
                  <c:v>-2.5152000000000001</c:v>
                </c:pt>
                <c:pt idx="3177">
                  <c:v>-2.4719000000000002</c:v>
                </c:pt>
                <c:pt idx="3178">
                  <c:v>-2.4470999999999998</c:v>
                </c:pt>
                <c:pt idx="3179">
                  <c:v>-2.4211999999999998</c:v>
                </c:pt>
                <c:pt idx="3180">
                  <c:v>-2.3843000000000001</c:v>
                </c:pt>
                <c:pt idx="3181">
                  <c:v>-2.3557000000000001</c:v>
                </c:pt>
                <c:pt idx="3182">
                  <c:v>-2.3289</c:v>
                </c:pt>
                <c:pt idx="3183">
                  <c:v>-2.3056999999999999</c:v>
                </c:pt>
                <c:pt idx="3184">
                  <c:v>-2.2844000000000002</c:v>
                </c:pt>
                <c:pt idx="3185">
                  <c:v>-2.2553000000000001</c:v>
                </c:pt>
                <c:pt idx="3186">
                  <c:v>-2.2355999999999998</c:v>
                </c:pt>
                <c:pt idx="3187">
                  <c:v>-2.2023999999999999</c:v>
                </c:pt>
                <c:pt idx="3188">
                  <c:v>-2.1465999999999998</c:v>
                </c:pt>
                <c:pt idx="3189">
                  <c:v>-2.09</c:v>
                </c:pt>
                <c:pt idx="3190">
                  <c:v>-2.0478000000000001</c:v>
                </c:pt>
                <c:pt idx="3191">
                  <c:v>-1.9982</c:v>
                </c:pt>
                <c:pt idx="3192">
                  <c:v>-1.9551000000000001</c:v>
                </c:pt>
                <c:pt idx="3193">
                  <c:v>-1.9218999999999999</c:v>
                </c:pt>
                <c:pt idx="3194">
                  <c:v>-1.8835</c:v>
                </c:pt>
                <c:pt idx="3195">
                  <c:v>-1.8529</c:v>
                </c:pt>
                <c:pt idx="3196">
                  <c:v>-1.8193999999999999</c:v>
                </c:pt>
                <c:pt idx="3197">
                  <c:v>-1.7838000000000001</c:v>
                </c:pt>
                <c:pt idx="3198">
                  <c:v>-1.7644</c:v>
                </c:pt>
                <c:pt idx="3199">
                  <c:v>-1.7353000000000001</c:v>
                </c:pt>
                <c:pt idx="3200">
                  <c:v>-1.7358</c:v>
                </c:pt>
                <c:pt idx="3201">
                  <c:v>-1.7376</c:v>
                </c:pt>
                <c:pt idx="3202">
                  <c:v>-1.7325999999999999</c:v>
                </c:pt>
                <c:pt idx="3203">
                  <c:v>-1.7388999999999999</c:v>
                </c:pt>
                <c:pt idx="3204">
                  <c:v>-1.7229000000000001</c:v>
                </c:pt>
                <c:pt idx="3205">
                  <c:v>-1.7153</c:v>
                </c:pt>
                <c:pt idx="3206">
                  <c:v>-1.7234</c:v>
                </c:pt>
                <c:pt idx="3207">
                  <c:v>-1.7096</c:v>
                </c:pt>
                <c:pt idx="3208">
                  <c:v>-1.6919</c:v>
                </c:pt>
                <c:pt idx="3209">
                  <c:v>-1.6802999999999999</c:v>
                </c:pt>
                <c:pt idx="3210">
                  <c:v>-1.6414</c:v>
                </c:pt>
                <c:pt idx="3211">
                  <c:v>-1.5871</c:v>
                </c:pt>
                <c:pt idx="3212">
                  <c:v>-1.5516000000000001</c:v>
                </c:pt>
                <c:pt idx="3213">
                  <c:v>-1.5264</c:v>
                </c:pt>
                <c:pt idx="3214">
                  <c:v>-1.4835</c:v>
                </c:pt>
                <c:pt idx="3215">
                  <c:v>-1.4514</c:v>
                </c:pt>
                <c:pt idx="3216">
                  <c:v>-1.4318</c:v>
                </c:pt>
                <c:pt idx="3217">
                  <c:v>-1.4319</c:v>
                </c:pt>
                <c:pt idx="3218">
                  <c:v>-1.4218</c:v>
                </c:pt>
                <c:pt idx="3219">
                  <c:v>-1.4209000000000001</c:v>
                </c:pt>
                <c:pt idx="3220">
                  <c:v>-1.4201999999999999</c:v>
                </c:pt>
                <c:pt idx="3221">
                  <c:v>-1.405</c:v>
                </c:pt>
                <c:pt idx="3222">
                  <c:v>-1.3939999999999999</c:v>
                </c:pt>
                <c:pt idx="3223">
                  <c:v>-1.3778999999999999</c:v>
                </c:pt>
                <c:pt idx="3224">
                  <c:v>-1.3623000000000001</c:v>
                </c:pt>
                <c:pt idx="3225">
                  <c:v>-1.3306</c:v>
                </c:pt>
                <c:pt idx="3226">
                  <c:v>-1.3051999999999999</c:v>
                </c:pt>
                <c:pt idx="3227">
                  <c:v>-1.2923</c:v>
                </c:pt>
                <c:pt idx="3228">
                  <c:v>-1.2675000000000001</c:v>
                </c:pt>
                <c:pt idx="3229">
                  <c:v>-1.238</c:v>
                </c:pt>
                <c:pt idx="3230">
                  <c:v>-1.2041999999999999</c:v>
                </c:pt>
                <c:pt idx="3231">
                  <c:v>-1.1734</c:v>
                </c:pt>
                <c:pt idx="3232">
                  <c:v>-1.1525000000000001</c:v>
                </c:pt>
                <c:pt idx="3233">
                  <c:v>-1.1339999999999999</c:v>
                </c:pt>
                <c:pt idx="3234">
                  <c:v>-1.1277999999999999</c:v>
                </c:pt>
                <c:pt idx="3235">
                  <c:v>-1.121</c:v>
                </c:pt>
                <c:pt idx="3236">
                  <c:v>-1.1257999999999999</c:v>
                </c:pt>
                <c:pt idx="3237">
                  <c:v>-1.1234999999999999</c:v>
                </c:pt>
                <c:pt idx="3238">
                  <c:v>-1.1211</c:v>
                </c:pt>
                <c:pt idx="3239">
                  <c:v>-1.1177999999999999</c:v>
                </c:pt>
                <c:pt idx="3240">
                  <c:v>-1.1073999999999999</c:v>
                </c:pt>
                <c:pt idx="3241">
                  <c:v>-1.1022000000000001</c:v>
                </c:pt>
                <c:pt idx="3242">
                  <c:v>-1.1028</c:v>
                </c:pt>
                <c:pt idx="3243">
                  <c:v>-1.0951</c:v>
                </c:pt>
                <c:pt idx="3244">
                  <c:v>-1.0822000000000001</c:v>
                </c:pt>
                <c:pt idx="3245">
                  <c:v>-1.0632999999999999</c:v>
                </c:pt>
                <c:pt idx="3246">
                  <c:v>-1.0477000000000001</c:v>
                </c:pt>
                <c:pt idx="3247">
                  <c:v>-1.0353000000000001</c:v>
                </c:pt>
                <c:pt idx="3248">
                  <c:v>-1.0146999999999999</c:v>
                </c:pt>
                <c:pt idx="3249">
                  <c:v>-1.0004999999999999</c:v>
                </c:pt>
                <c:pt idx="3250">
                  <c:v>-0.98707</c:v>
                </c:pt>
                <c:pt idx="3251">
                  <c:v>-0.98558999999999997</c:v>
                </c:pt>
                <c:pt idx="3252">
                  <c:v>-0.97997999999999996</c:v>
                </c:pt>
                <c:pt idx="3253">
                  <c:v>-0.97735000000000005</c:v>
                </c:pt>
                <c:pt idx="3254">
                  <c:v>-0.97294000000000003</c:v>
                </c:pt>
                <c:pt idx="3255">
                  <c:v>-0.97365999999999997</c:v>
                </c:pt>
                <c:pt idx="3256">
                  <c:v>-0.97516000000000003</c:v>
                </c:pt>
                <c:pt idx="3257">
                  <c:v>-0.97084999999999999</c:v>
                </c:pt>
                <c:pt idx="3258">
                  <c:v>-0.96269000000000005</c:v>
                </c:pt>
                <c:pt idx="3259">
                  <c:v>-0.94843</c:v>
                </c:pt>
                <c:pt idx="3260">
                  <c:v>-0.94023000000000001</c:v>
                </c:pt>
                <c:pt idx="3261">
                  <c:v>-0.92808999999999997</c:v>
                </c:pt>
                <c:pt idx="3262">
                  <c:v>-0.90031000000000005</c:v>
                </c:pt>
                <c:pt idx="3263">
                  <c:v>-0.87895000000000001</c:v>
                </c:pt>
                <c:pt idx="3264">
                  <c:v>-0.86341999999999997</c:v>
                </c:pt>
                <c:pt idx="3265">
                  <c:v>-0.86133999999999999</c:v>
                </c:pt>
                <c:pt idx="3266">
                  <c:v>-0.86111000000000004</c:v>
                </c:pt>
                <c:pt idx="3267">
                  <c:v>-0.87851000000000001</c:v>
                </c:pt>
                <c:pt idx="3268">
                  <c:v>-0.89088000000000001</c:v>
                </c:pt>
                <c:pt idx="3269">
                  <c:v>-0.90429999999999999</c:v>
                </c:pt>
                <c:pt idx="3270">
                  <c:v>-0.90822000000000003</c:v>
                </c:pt>
                <c:pt idx="3271">
                  <c:v>-0.90664999999999996</c:v>
                </c:pt>
                <c:pt idx="3272">
                  <c:v>-0.90851999999999999</c:v>
                </c:pt>
                <c:pt idx="3273">
                  <c:v>-0.89907000000000004</c:v>
                </c:pt>
                <c:pt idx="3274">
                  <c:v>-0.89702000000000004</c:v>
                </c:pt>
                <c:pt idx="3275">
                  <c:v>-0.88407000000000002</c:v>
                </c:pt>
                <c:pt idx="3276">
                  <c:v>-0.86761999999999995</c:v>
                </c:pt>
                <c:pt idx="3277">
                  <c:v>-0.85170999999999997</c:v>
                </c:pt>
                <c:pt idx="3278">
                  <c:v>-0.82433999999999996</c:v>
                </c:pt>
                <c:pt idx="3279">
                  <c:v>-0.80310999999999999</c:v>
                </c:pt>
                <c:pt idx="3280">
                  <c:v>-0.79257</c:v>
                </c:pt>
                <c:pt idx="3281">
                  <c:v>-0.77393000000000001</c:v>
                </c:pt>
                <c:pt idx="3282">
                  <c:v>-0.76171</c:v>
                </c:pt>
                <c:pt idx="3283">
                  <c:v>-0.75266999999999995</c:v>
                </c:pt>
                <c:pt idx="3284">
                  <c:v>-0.74629000000000001</c:v>
                </c:pt>
                <c:pt idx="3285">
                  <c:v>-0.74919999999999998</c:v>
                </c:pt>
                <c:pt idx="3286">
                  <c:v>-0.75595000000000001</c:v>
                </c:pt>
                <c:pt idx="3287">
                  <c:v>-0.76919999999999999</c:v>
                </c:pt>
                <c:pt idx="3288">
                  <c:v>-0.78171000000000002</c:v>
                </c:pt>
                <c:pt idx="3289">
                  <c:v>-0.78483999999999998</c:v>
                </c:pt>
                <c:pt idx="3290">
                  <c:v>-0.78224000000000005</c:v>
                </c:pt>
                <c:pt idx="3291">
                  <c:v>-0.77215999999999996</c:v>
                </c:pt>
                <c:pt idx="3292">
                  <c:v>-0.75734999999999997</c:v>
                </c:pt>
                <c:pt idx="3293">
                  <c:v>-0.76144999999999996</c:v>
                </c:pt>
                <c:pt idx="3294">
                  <c:v>-0.76566999999999996</c:v>
                </c:pt>
                <c:pt idx="3295">
                  <c:v>-0.76380999999999999</c:v>
                </c:pt>
                <c:pt idx="3296">
                  <c:v>-0.78044000000000002</c:v>
                </c:pt>
                <c:pt idx="3297">
                  <c:v>-0.78488000000000002</c:v>
                </c:pt>
                <c:pt idx="3298">
                  <c:v>-0.80786999999999998</c:v>
                </c:pt>
                <c:pt idx="3299">
                  <c:v>-0.84118999999999999</c:v>
                </c:pt>
                <c:pt idx="3300">
                  <c:v>-0.87622</c:v>
                </c:pt>
                <c:pt idx="3301">
                  <c:v>-0.91981999999999997</c:v>
                </c:pt>
                <c:pt idx="3302">
                  <c:v>-0.97804999999999997</c:v>
                </c:pt>
                <c:pt idx="3303">
                  <c:v>-1.0692999999999999</c:v>
                </c:pt>
                <c:pt idx="3304">
                  <c:v>-1.1924999999999999</c:v>
                </c:pt>
                <c:pt idx="3305">
                  <c:v>-1.2741</c:v>
                </c:pt>
                <c:pt idx="3306">
                  <c:v>-1.3938999999999999</c:v>
                </c:pt>
                <c:pt idx="3307">
                  <c:v>-1.5457000000000001</c:v>
                </c:pt>
                <c:pt idx="3308">
                  <c:v>-1.6889000000000001</c:v>
                </c:pt>
                <c:pt idx="3309">
                  <c:v>-1.8238000000000001</c:v>
                </c:pt>
                <c:pt idx="3310">
                  <c:v>-1.9837</c:v>
                </c:pt>
                <c:pt idx="3311">
                  <c:v>-2.1573000000000002</c:v>
                </c:pt>
                <c:pt idx="3312">
                  <c:v>-2.3294000000000001</c:v>
                </c:pt>
                <c:pt idx="3313">
                  <c:v>-2.5352000000000001</c:v>
                </c:pt>
                <c:pt idx="3314">
                  <c:v>-2.7183000000000002</c:v>
                </c:pt>
                <c:pt idx="3315">
                  <c:v>-2.8841000000000001</c:v>
                </c:pt>
                <c:pt idx="3316">
                  <c:v>-3.0063</c:v>
                </c:pt>
                <c:pt idx="3317">
                  <c:v>-3.1109</c:v>
                </c:pt>
                <c:pt idx="3318">
                  <c:v>-3.2639</c:v>
                </c:pt>
                <c:pt idx="3319">
                  <c:v>-3.4243000000000001</c:v>
                </c:pt>
                <c:pt idx="3320">
                  <c:v>-3.5663</c:v>
                </c:pt>
                <c:pt idx="3321">
                  <c:v>-3.6545000000000001</c:v>
                </c:pt>
                <c:pt idx="3322">
                  <c:v>-3.7303000000000002</c:v>
                </c:pt>
                <c:pt idx="3323">
                  <c:v>-3.8317999999999999</c:v>
                </c:pt>
                <c:pt idx="3324">
                  <c:v>-3.87</c:v>
                </c:pt>
                <c:pt idx="3325">
                  <c:v>-3.9043000000000001</c:v>
                </c:pt>
                <c:pt idx="3326">
                  <c:v>-3.9885000000000002</c:v>
                </c:pt>
                <c:pt idx="3327">
                  <c:v>-4.0263</c:v>
                </c:pt>
                <c:pt idx="3328">
                  <c:v>-4.0479000000000003</c:v>
                </c:pt>
                <c:pt idx="3329">
                  <c:v>-4.0712999999999999</c:v>
                </c:pt>
                <c:pt idx="3330">
                  <c:v>-4.1044</c:v>
                </c:pt>
                <c:pt idx="3331">
                  <c:v>-4.1227</c:v>
                </c:pt>
                <c:pt idx="3332">
                  <c:v>-4.1243999999999996</c:v>
                </c:pt>
                <c:pt idx="3333">
                  <c:v>-4.1779000000000002</c:v>
                </c:pt>
                <c:pt idx="3334">
                  <c:v>-4.2599</c:v>
                </c:pt>
                <c:pt idx="3335">
                  <c:v>-4.3442999999999996</c:v>
                </c:pt>
                <c:pt idx="3336">
                  <c:v>-4.4248000000000003</c:v>
                </c:pt>
                <c:pt idx="3337">
                  <c:v>-4.5464000000000002</c:v>
                </c:pt>
                <c:pt idx="3338">
                  <c:v>-4.6792999999999996</c:v>
                </c:pt>
                <c:pt idx="3339">
                  <c:v>-4.7929000000000004</c:v>
                </c:pt>
                <c:pt idx="3340">
                  <c:v>-4.9739000000000004</c:v>
                </c:pt>
                <c:pt idx="3341">
                  <c:v>-5.1464999999999996</c:v>
                </c:pt>
                <c:pt idx="3342">
                  <c:v>-5.3457999999999997</c:v>
                </c:pt>
                <c:pt idx="3343">
                  <c:v>-5.5593000000000004</c:v>
                </c:pt>
                <c:pt idx="3344">
                  <c:v>-5.7922000000000002</c:v>
                </c:pt>
                <c:pt idx="3345">
                  <c:v>-6.0502000000000002</c:v>
                </c:pt>
                <c:pt idx="3346">
                  <c:v>-6.2594000000000003</c:v>
                </c:pt>
                <c:pt idx="3347">
                  <c:v>-6.4839000000000002</c:v>
                </c:pt>
                <c:pt idx="3348">
                  <c:v>-6.7070999999999996</c:v>
                </c:pt>
                <c:pt idx="3349">
                  <c:v>-6.9036999999999997</c:v>
                </c:pt>
                <c:pt idx="3350">
                  <c:v>-7.0789</c:v>
                </c:pt>
                <c:pt idx="3351">
                  <c:v>-7.2271000000000001</c:v>
                </c:pt>
                <c:pt idx="3352">
                  <c:v>-7.3098000000000001</c:v>
                </c:pt>
                <c:pt idx="3353">
                  <c:v>-7.3464999999999998</c:v>
                </c:pt>
                <c:pt idx="3354">
                  <c:v>-7.3810000000000002</c:v>
                </c:pt>
                <c:pt idx="3355">
                  <c:v>-7.3921999999999999</c:v>
                </c:pt>
                <c:pt idx="3356">
                  <c:v>-7.3766999999999996</c:v>
                </c:pt>
                <c:pt idx="3357">
                  <c:v>-7.3578999999999999</c:v>
                </c:pt>
                <c:pt idx="3358">
                  <c:v>-7.3263999999999996</c:v>
                </c:pt>
                <c:pt idx="3359">
                  <c:v>-7.2992999999999997</c:v>
                </c:pt>
                <c:pt idx="3360">
                  <c:v>-7.2831000000000001</c:v>
                </c:pt>
                <c:pt idx="3361">
                  <c:v>-7.2775999999999996</c:v>
                </c:pt>
                <c:pt idx="3362">
                  <c:v>-7.2686999999999999</c:v>
                </c:pt>
                <c:pt idx="3363">
                  <c:v>-7.2663000000000002</c:v>
                </c:pt>
                <c:pt idx="3364">
                  <c:v>-7.2670000000000003</c:v>
                </c:pt>
                <c:pt idx="3365">
                  <c:v>-7.2748999999999997</c:v>
                </c:pt>
                <c:pt idx="3366">
                  <c:v>-7.3201000000000001</c:v>
                </c:pt>
                <c:pt idx="3367">
                  <c:v>-7.3841000000000001</c:v>
                </c:pt>
                <c:pt idx="3368">
                  <c:v>-7.4439000000000002</c:v>
                </c:pt>
                <c:pt idx="3369">
                  <c:v>-7.4980000000000002</c:v>
                </c:pt>
                <c:pt idx="3370">
                  <c:v>-7.5537999999999998</c:v>
                </c:pt>
                <c:pt idx="3371">
                  <c:v>-7.6186999999999996</c:v>
                </c:pt>
                <c:pt idx="3372">
                  <c:v>-7.6871</c:v>
                </c:pt>
                <c:pt idx="3373">
                  <c:v>-7.7591000000000001</c:v>
                </c:pt>
                <c:pt idx="3374">
                  <c:v>-7.8243999999999998</c:v>
                </c:pt>
                <c:pt idx="3375">
                  <c:v>-7.8672000000000004</c:v>
                </c:pt>
                <c:pt idx="3376">
                  <c:v>-7.8864999999999998</c:v>
                </c:pt>
                <c:pt idx="3377">
                  <c:v>-7.8975999999999997</c:v>
                </c:pt>
                <c:pt idx="3378">
                  <c:v>-7.8996000000000004</c:v>
                </c:pt>
                <c:pt idx="3379">
                  <c:v>-7.9001999999999999</c:v>
                </c:pt>
                <c:pt idx="3380">
                  <c:v>-7.9175000000000004</c:v>
                </c:pt>
                <c:pt idx="3381">
                  <c:v>-7.9402999999999997</c:v>
                </c:pt>
                <c:pt idx="3382">
                  <c:v>-7.9607000000000001</c:v>
                </c:pt>
                <c:pt idx="3383">
                  <c:v>-7.9760999999999997</c:v>
                </c:pt>
                <c:pt idx="3384">
                  <c:v>-7.9699</c:v>
                </c:pt>
                <c:pt idx="3385">
                  <c:v>-7.9587000000000003</c:v>
                </c:pt>
                <c:pt idx="3386">
                  <c:v>-7.9888000000000003</c:v>
                </c:pt>
                <c:pt idx="3387">
                  <c:v>-8.0251999999999999</c:v>
                </c:pt>
                <c:pt idx="3388">
                  <c:v>-8.0559999999999992</c:v>
                </c:pt>
                <c:pt idx="3389">
                  <c:v>-8.0730000000000004</c:v>
                </c:pt>
                <c:pt idx="3390">
                  <c:v>-8.1003000000000007</c:v>
                </c:pt>
                <c:pt idx="3391">
                  <c:v>-8.1306999999999992</c:v>
                </c:pt>
                <c:pt idx="3392">
                  <c:v>-8.1601999999999997</c:v>
                </c:pt>
                <c:pt idx="3393">
                  <c:v>-8.1770999999999994</c:v>
                </c:pt>
                <c:pt idx="3394">
                  <c:v>-8.1702999999999992</c:v>
                </c:pt>
                <c:pt idx="3395">
                  <c:v>-8.1826000000000008</c:v>
                </c:pt>
                <c:pt idx="3396">
                  <c:v>-8.1940000000000008</c:v>
                </c:pt>
                <c:pt idx="3397">
                  <c:v>-8.2173999999999996</c:v>
                </c:pt>
                <c:pt idx="3398">
                  <c:v>-8.2140000000000004</c:v>
                </c:pt>
                <c:pt idx="3399">
                  <c:v>-8.2147000000000006</c:v>
                </c:pt>
                <c:pt idx="3400">
                  <c:v>-8.2062000000000008</c:v>
                </c:pt>
                <c:pt idx="3401">
                  <c:v>-8.1873000000000005</c:v>
                </c:pt>
                <c:pt idx="3402">
                  <c:v>-8.1614000000000004</c:v>
                </c:pt>
                <c:pt idx="3403">
                  <c:v>-8.1473999999999993</c:v>
                </c:pt>
                <c:pt idx="3404">
                  <c:v>-8.1494999999999997</c:v>
                </c:pt>
                <c:pt idx="3405">
                  <c:v>-8.1641999999999992</c:v>
                </c:pt>
                <c:pt idx="3406">
                  <c:v>-8.1921999999999997</c:v>
                </c:pt>
                <c:pt idx="3407">
                  <c:v>-8.2110000000000003</c:v>
                </c:pt>
                <c:pt idx="3408">
                  <c:v>-8.2368000000000006</c:v>
                </c:pt>
                <c:pt idx="3409">
                  <c:v>-8.2593999999999994</c:v>
                </c:pt>
                <c:pt idx="3410">
                  <c:v>-8.3021999999999991</c:v>
                </c:pt>
                <c:pt idx="3411">
                  <c:v>-8.3407</c:v>
                </c:pt>
                <c:pt idx="3412">
                  <c:v>-8.3907000000000007</c:v>
                </c:pt>
                <c:pt idx="3413">
                  <c:v>-8.4144000000000005</c:v>
                </c:pt>
                <c:pt idx="3414">
                  <c:v>-8.4207000000000001</c:v>
                </c:pt>
                <c:pt idx="3415">
                  <c:v>-8.4160000000000004</c:v>
                </c:pt>
                <c:pt idx="3416">
                  <c:v>-8.4268000000000001</c:v>
                </c:pt>
                <c:pt idx="3417">
                  <c:v>-8.4179999999999993</c:v>
                </c:pt>
                <c:pt idx="3418">
                  <c:v>-8.3991000000000007</c:v>
                </c:pt>
                <c:pt idx="3419">
                  <c:v>-8.3735999999999997</c:v>
                </c:pt>
                <c:pt idx="3420">
                  <c:v>-8.3460000000000001</c:v>
                </c:pt>
                <c:pt idx="3421">
                  <c:v>-8.3272999999999993</c:v>
                </c:pt>
                <c:pt idx="3422">
                  <c:v>-8.3194999999999997</c:v>
                </c:pt>
                <c:pt idx="3423">
                  <c:v>-8.3278999999999996</c:v>
                </c:pt>
                <c:pt idx="3424">
                  <c:v>-8.3396000000000008</c:v>
                </c:pt>
                <c:pt idx="3425">
                  <c:v>-8.3361999999999998</c:v>
                </c:pt>
                <c:pt idx="3426">
                  <c:v>-8.3320000000000007</c:v>
                </c:pt>
                <c:pt idx="3427">
                  <c:v>-8.3411000000000008</c:v>
                </c:pt>
                <c:pt idx="3428">
                  <c:v>-8.3774999999999995</c:v>
                </c:pt>
                <c:pt idx="3429">
                  <c:v>-8.4040999999999997</c:v>
                </c:pt>
                <c:pt idx="3430">
                  <c:v>-8.3902000000000001</c:v>
                </c:pt>
                <c:pt idx="3431">
                  <c:v>-8.3719000000000001</c:v>
                </c:pt>
                <c:pt idx="3432">
                  <c:v>-8.3881999999999994</c:v>
                </c:pt>
                <c:pt idx="3433">
                  <c:v>-8.4178999999999995</c:v>
                </c:pt>
                <c:pt idx="3434">
                  <c:v>-8.4319000000000006</c:v>
                </c:pt>
                <c:pt idx="3435">
                  <c:v>-8.4464000000000006</c:v>
                </c:pt>
                <c:pt idx="3436">
                  <c:v>-8.4566999999999997</c:v>
                </c:pt>
                <c:pt idx="3437">
                  <c:v>-8.4687999999999999</c:v>
                </c:pt>
                <c:pt idx="3438">
                  <c:v>-8.4814000000000007</c:v>
                </c:pt>
                <c:pt idx="3439">
                  <c:v>-8.4689999999999994</c:v>
                </c:pt>
                <c:pt idx="3440">
                  <c:v>-8.4511000000000003</c:v>
                </c:pt>
                <c:pt idx="3441">
                  <c:v>-8.4295000000000009</c:v>
                </c:pt>
                <c:pt idx="3442">
                  <c:v>-8.4145000000000003</c:v>
                </c:pt>
                <c:pt idx="3443">
                  <c:v>-8.4128000000000007</c:v>
                </c:pt>
                <c:pt idx="3444">
                  <c:v>-8.4289000000000005</c:v>
                </c:pt>
                <c:pt idx="3445">
                  <c:v>-8.4315999999999995</c:v>
                </c:pt>
                <c:pt idx="3446">
                  <c:v>-8.4663000000000004</c:v>
                </c:pt>
                <c:pt idx="3447">
                  <c:v>-8.5035000000000007</c:v>
                </c:pt>
                <c:pt idx="3448">
                  <c:v>-8.5099</c:v>
                </c:pt>
                <c:pt idx="3449">
                  <c:v>-8.5265000000000004</c:v>
                </c:pt>
                <c:pt idx="3450">
                  <c:v>-8.5420999999999996</c:v>
                </c:pt>
                <c:pt idx="3451">
                  <c:v>-8.5482999999999993</c:v>
                </c:pt>
                <c:pt idx="3452">
                  <c:v>-8.5576000000000008</c:v>
                </c:pt>
                <c:pt idx="3453">
                  <c:v>-8.5746000000000002</c:v>
                </c:pt>
                <c:pt idx="3454">
                  <c:v>-8.5973000000000006</c:v>
                </c:pt>
                <c:pt idx="3455">
                  <c:v>-8.5978999999999992</c:v>
                </c:pt>
                <c:pt idx="3456">
                  <c:v>-8.5909999999999993</c:v>
                </c:pt>
                <c:pt idx="3457">
                  <c:v>-8.5943000000000005</c:v>
                </c:pt>
                <c:pt idx="3458">
                  <c:v>-8.5913000000000004</c:v>
                </c:pt>
                <c:pt idx="3459">
                  <c:v>-8.5792000000000002</c:v>
                </c:pt>
                <c:pt idx="3460">
                  <c:v>-8.5716999999999999</c:v>
                </c:pt>
                <c:pt idx="3461">
                  <c:v>-8.5728000000000009</c:v>
                </c:pt>
                <c:pt idx="3462">
                  <c:v>-8.5823999999999998</c:v>
                </c:pt>
                <c:pt idx="3463">
                  <c:v>-8.5852000000000004</c:v>
                </c:pt>
                <c:pt idx="3464">
                  <c:v>-8.5917999999999992</c:v>
                </c:pt>
                <c:pt idx="3465">
                  <c:v>-8.5968</c:v>
                </c:pt>
                <c:pt idx="3466">
                  <c:v>-8.5893999999999995</c:v>
                </c:pt>
                <c:pt idx="3467">
                  <c:v>-8.5924999999999994</c:v>
                </c:pt>
                <c:pt idx="3468">
                  <c:v>-8.6001999999999992</c:v>
                </c:pt>
                <c:pt idx="3469">
                  <c:v>-8.6029999999999998</c:v>
                </c:pt>
                <c:pt idx="3470">
                  <c:v>-8.5986999999999991</c:v>
                </c:pt>
                <c:pt idx="3471">
                  <c:v>-8.6091999999999995</c:v>
                </c:pt>
                <c:pt idx="3472">
                  <c:v>-8.6156000000000006</c:v>
                </c:pt>
                <c:pt idx="3473">
                  <c:v>-8.6029</c:v>
                </c:pt>
                <c:pt idx="3474">
                  <c:v>-8.6057000000000006</c:v>
                </c:pt>
                <c:pt idx="3475">
                  <c:v>-8.5991</c:v>
                </c:pt>
                <c:pt idx="3476">
                  <c:v>-8.6114999999999995</c:v>
                </c:pt>
                <c:pt idx="3477">
                  <c:v>-8.6248000000000005</c:v>
                </c:pt>
                <c:pt idx="3478">
                  <c:v>-8.6353000000000009</c:v>
                </c:pt>
                <c:pt idx="3479">
                  <c:v>-8.6370000000000005</c:v>
                </c:pt>
                <c:pt idx="3480">
                  <c:v>-8.6445000000000007</c:v>
                </c:pt>
                <c:pt idx="3481">
                  <c:v>-8.6446000000000005</c:v>
                </c:pt>
                <c:pt idx="3482">
                  <c:v>-8.6381999999999994</c:v>
                </c:pt>
                <c:pt idx="3483">
                  <c:v>-8.6370000000000005</c:v>
                </c:pt>
                <c:pt idx="3484">
                  <c:v>-8.6295999999999999</c:v>
                </c:pt>
                <c:pt idx="3485">
                  <c:v>-8.6178000000000008</c:v>
                </c:pt>
                <c:pt idx="3486">
                  <c:v>-8.6152999999999995</c:v>
                </c:pt>
                <c:pt idx="3487">
                  <c:v>-8.5914999999999999</c:v>
                </c:pt>
                <c:pt idx="3488">
                  <c:v>-8.5408000000000008</c:v>
                </c:pt>
                <c:pt idx="3489">
                  <c:v>-8.4809999999999999</c:v>
                </c:pt>
                <c:pt idx="3490">
                  <c:v>-8.4269999999999996</c:v>
                </c:pt>
                <c:pt idx="3491">
                  <c:v>-8.3714999999999993</c:v>
                </c:pt>
                <c:pt idx="3492">
                  <c:v>-8.3350000000000009</c:v>
                </c:pt>
                <c:pt idx="3493">
                  <c:v>-8.3094999999999999</c:v>
                </c:pt>
                <c:pt idx="3494">
                  <c:v>-8.2614999999999998</c:v>
                </c:pt>
                <c:pt idx="3495">
                  <c:v>-8.1607000000000003</c:v>
                </c:pt>
                <c:pt idx="3496">
                  <c:v>-8.0645000000000007</c:v>
                </c:pt>
                <c:pt idx="3497">
                  <c:v>-7.9680999999999997</c:v>
                </c:pt>
                <c:pt idx="3498">
                  <c:v>-7.8792999999999997</c:v>
                </c:pt>
                <c:pt idx="3499">
                  <c:v>-7.8095999999999997</c:v>
                </c:pt>
                <c:pt idx="3500">
                  <c:v>-7.7351000000000001</c:v>
                </c:pt>
                <c:pt idx="3501">
                  <c:v>-7.6759000000000004</c:v>
                </c:pt>
                <c:pt idx="3502">
                  <c:v>-7.6201999999999996</c:v>
                </c:pt>
                <c:pt idx="3503">
                  <c:v>-7.5949</c:v>
                </c:pt>
                <c:pt idx="3504">
                  <c:v>-7.5769000000000002</c:v>
                </c:pt>
                <c:pt idx="3505">
                  <c:v>-7.5423999999999998</c:v>
                </c:pt>
                <c:pt idx="3506">
                  <c:v>-7.5384000000000002</c:v>
                </c:pt>
                <c:pt idx="3507">
                  <c:v>-7.5162000000000004</c:v>
                </c:pt>
                <c:pt idx="3508">
                  <c:v>-7.4667000000000003</c:v>
                </c:pt>
                <c:pt idx="3509">
                  <c:v>-7.4085000000000001</c:v>
                </c:pt>
                <c:pt idx="3510">
                  <c:v>-7.3613</c:v>
                </c:pt>
                <c:pt idx="3511">
                  <c:v>-7.3120000000000003</c:v>
                </c:pt>
                <c:pt idx="3512">
                  <c:v>-7.2525000000000004</c:v>
                </c:pt>
                <c:pt idx="3513">
                  <c:v>-7.1638000000000002</c:v>
                </c:pt>
                <c:pt idx="3514">
                  <c:v>-7.0983000000000001</c:v>
                </c:pt>
                <c:pt idx="3515">
                  <c:v>-6.9897</c:v>
                </c:pt>
                <c:pt idx="3516">
                  <c:v>-6.8756000000000004</c:v>
                </c:pt>
                <c:pt idx="3517">
                  <c:v>-6.7534999999999998</c:v>
                </c:pt>
                <c:pt idx="3518">
                  <c:v>-6.6375999999999999</c:v>
                </c:pt>
                <c:pt idx="3519">
                  <c:v>-6.5354000000000001</c:v>
                </c:pt>
                <c:pt idx="3520">
                  <c:v>-6.3738000000000001</c:v>
                </c:pt>
                <c:pt idx="3521">
                  <c:v>-6.2199</c:v>
                </c:pt>
                <c:pt idx="3522">
                  <c:v>-6.0890000000000004</c:v>
                </c:pt>
                <c:pt idx="3523">
                  <c:v>-6.0105000000000004</c:v>
                </c:pt>
                <c:pt idx="3524">
                  <c:v>-5.9367000000000001</c:v>
                </c:pt>
                <c:pt idx="3525">
                  <c:v>-5.8056999999999999</c:v>
                </c:pt>
                <c:pt idx="3526">
                  <c:v>-5.7047999999999996</c:v>
                </c:pt>
                <c:pt idx="3527">
                  <c:v>-5.5984999999999996</c:v>
                </c:pt>
                <c:pt idx="3528">
                  <c:v>-5.4714</c:v>
                </c:pt>
                <c:pt idx="3529">
                  <c:v>-5.3738999999999999</c:v>
                </c:pt>
                <c:pt idx="3530">
                  <c:v>-5.2765000000000004</c:v>
                </c:pt>
                <c:pt idx="3531">
                  <c:v>-5.1794000000000002</c:v>
                </c:pt>
                <c:pt idx="3532">
                  <c:v>-5.0906000000000002</c:v>
                </c:pt>
                <c:pt idx="3533">
                  <c:v>-4.9485000000000001</c:v>
                </c:pt>
                <c:pt idx="3534">
                  <c:v>-4.8061999999999996</c:v>
                </c:pt>
                <c:pt idx="3535">
                  <c:v>-4.6818</c:v>
                </c:pt>
                <c:pt idx="3536">
                  <c:v>-4.5465999999999998</c:v>
                </c:pt>
                <c:pt idx="3537">
                  <c:v>-4.4009</c:v>
                </c:pt>
                <c:pt idx="3538">
                  <c:v>-4.2903000000000002</c:v>
                </c:pt>
                <c:pt idx="3539">
                  <c:v>-4.2282000000000002</c:v>
                </c:pt>
                <c:pt idx="3540">
                  <c:v>-4.1962999999999999</c:v>
                </c:pt>
                <c:pt idx="3541">
                  <c:v>-4.1736000000000004</c:v>
                </c:pt>
                <c:pt idx="3542">
                  <c:v>-4.1764999999999999</c:v>
                </c:pt>
                <c:pt idx="3543">
                  <c:v>-4.2037000000000004</c:v>
                </c:pt>
                <c:pt idx="3544">
                  <c:v>-4.2367999999999997</c:v>
                </c:pt>
                <c:pt idx="3545">
                  <c:v>-4.2717000000000001</c:v>
                </c:pt>
                <c:pt idx="3546">
                  <c:v>-4.2977999999999996</c:v>
                </c:pt>
                <c:pt idx="3547">
                  <c:v>-4.3110999999999997</c:v>
                </c:pt>
                <c:pt idx="3548">
                  <c:v>-4.2965999999999998</c:v>
                </c:pt>
                <c:pt idx="3549">
                  <c:v>-4.2858000000000001</c:v>
                </c:pt>
                <c:pt idx="3550">
                  <c:v>-4.2812000000000001</c:v>
                </c:pt>
                <c:pt idx="3551">
                  <c:v>-4.2446999999999999</c:v>
                </c:pt>
                <c:pt idx="3552">
                  <c:v>-4.1939000000000002</c:v>
                </c:pt>
                <c:pt idx="3553">
                  <c:v>-4.1791</c:v>
                </c:pt>
                <c:pt idx="3554">
                  <c:v>-4.1577999999999999</c:v>
                </c:pt>
                <c:pt idx="3555">
                  <c:v>-4.1281999999999996</c:v>
                </c:pt>
                <c:pt idx="3556">
                  <c:v>-4.0952000000000002</c:v>
                </c:pt>
                <c:pt idx="3557">
                  <c:v>-4.0721999999999996</c:v>
                </c:pt>
                <c:pt idx="3558">
                  <c:v>-4.0628000000000002</c:v>
                </c:pt>
                <c:pt idx="3559">
                  <c:v>-4.0471000000000004</c:v>
                </c:pt>
                <c:pt idx="3560">
                  <c:v>-4.0285000000000002</c:v>
                </c:pt>
                <c:pt idx="3561">
                  <c:v>-3.9904000000000002</c:v>
                </c:pt>
                <c:pt idx="3562">
                  <c:v>-3.9563999999999999</c:v>
                </c:pt>
                <c:pt idx="3563">
                  <c:v>-3.9232</c:v>
                </c:pt>
                <c:pt idx="3564">
                  <c:v>-3.9030999999999998</c:v>
                </c:pt>
                <c:pt idx="3565">
                  <c:v>-3.8698000000000001</c:v>
                </c:pt>
                <c:pt idx="3566">
                  <c:v>-3.8041999999999998</c:v>
                </c:pt>
                <c:pt idx="3567">
                  <c:v>-3.7568999999999999</c:v>
                </c:pt>
                <c:pt idx="3568">
                  <c:v>-3.6760999999999999</c:v>
                </c:pt>
                <c:pt idx="3569">
                  <c:v>-3.6166999999999998</c:v>
                </c:pt>
                <c:pt idx="3570">
                  <c:v>-3.5598999999999998</c:v>
                </c:pt>
                <c:pt idx="3571">
                  <c:v>-3.5215999999999998</c:v>
                </c:pt>
                <c:pt idx="3572">
                  <c:v>-3.4878</c:v>
                </c:pt>
                <c:pt idx="3573">
                  <c:v>-3.4441000000000002</c:v>
                </c:pt>
                <c:pt idx="3574">
                  <c:v>-3.3866000000000001</c:v>
                </c:pt>
                <c:pt idx="3575">
                  <c:v>-3.3365</c:v>
                </c:pt>
                <c:pt idx="3576">
                  <c:v>-3.2980999999999998</c:v>
                </c:pt>
                <c:pt idx="3577">
                  <c:v>-3.2677999999999998</c:v>
                </c:pt>
                <c:pt idx="3578">
                  <c:v>-3.2242999999999999</c:v>
                </c:pt>
                <c:pt idx="3579">
                  <c:v>-3.1810999999999998</c:v>
                </c:pt>
                <c:pt idx="3580">
                  <c:v>-3.1507999999999998</c:v>
                </c:pt>
                <c:pt idx="3581">
                  <c:v>-3.1069</c:v>
                </c:pt>
                <c:pt idx="3582">
                  <c:v>-3.0773999999999999</c:v>
                </c:pt>
                <c:pt idx="3583">
                  <c:v>-3.0356999999999998</c:v>
                </c:pt>
                <c:pt idx="3584">
                  <c:v>-3.0110000000000001</c:v>
                </c:pt>
                <c:pt idx="3585">
                  <c:v>-2.9668000000000001</c:v>
                </c:pt>
                <c:pt idx="3586">
                  <c:v>-2.9156</c:v>
                </c:pt>
                <c:pt idx="3587">
                  <c:v>-2.8881000000000001</c:v>
                </c:pt>
                <c:pt idx="3588">
                  <c:v>-2.8628</c:v>
                </c:pt>
                <c:pt idx="3589">
                  <c:v>-2.8216999999999999</c:v>
                </c:pt>
                <c:pt idx="3590">
                  <c:v>-2.7896999999999998</c:v>
                </c:pt>
                <c:pt idx="3591">
                  <c:v>-2.7698</c:v>
                </c:pt>
                <c:pt idx="3592">
                  <c:v>-2.7437</c:v>
                </c:pt>
                <c:pt idx="3593">
                  <c:v>-2.7014999999999998</c:v>
                </c:pt>
                <c:pt idx="3594">
                  <c:v>-2.6827000000000001</c:v>
                </c:pt>
                <c:pt idx="3595">
                  <c:v>-2.6518999999999999</c:v>
                </c:pt>
                <c:pt idx="3596">
                  <c:v>-2.6162000000000001</c:v>
                </c:pt>
                <c:pt idx="3597">
                  <c:v>-2.5838000000000001</c:v>
                </c:pt>
                <c:pt idx="3598">
                  <c:v>-2.5306000000000002</c:v>
                </c:pt>
                <c:pt idx="3599">
                  <c:v>-2.4721000000000002</c:v>
                </c:pt>
                <c:pt idx="3600">
                  <c:v>-2.4651999999999998</c:v>
                </c:pt>
                <c:pt idx="3601">
                  <c:v>-2.4563000000000001</c:v>
                </c:pt>
                <c:pt idx="3602">
                  <c:v>-2.4437000000000002</c:v>
                </c:pt>
                <c:pt idx="3603">
                  <c:v>-2.4437000000000002</c:v>
                </c:pt>
                <c:pt idx="3604">
                  <c:v>-2.4285000000000001</c:v>
                </c:pt>
                <c:pt idx="3605">
                  <c:v>-2.4260999999999999</c:v>
                </c:pt>
                <c:pt idx="3606">
                  <c:v>-2.4081999999999999</c:v>
                </c:pt>
                <c:pt idx="3607">
                  <c:v>-2.3904000000000001</c:v>
                </c:pt>
                <c:pt idx="3608">
                  <c:v>-2.371</c:v>
                </c:pt>
                <c:pt idx="3609">
                  <c:v>-2.3504999999999998</c:v>
                </c:pt>
                <c:pt idx="3610">
                  <c:v>-2.3281000000000001</c:v>
                </c:pt>
                <c:pt idx="3611">
                  <c:v>-2.2980999999999998</c:v>
                </c:pt>
                <c:pt idx="3612">
                  <c:v>-2.2738</c:v>
                </c:pt>
                <c:pt idx="3613">
                  <c:v>-2.2465000000000002</c:v>
                </c:pt>
                <c:pt idx="3614">
                  <c:v>-2.2223999999999999</c:v>
                </c:pt>
                <c:pt idx="3615">
                  <c:v>-2.1955</c:v>
                </c:pt>
                <c:pt idx="3616">
                  <c:v>-2.1743999999999999</c:v>
                </c:pt>
                <c:pt idx="3617">
                  <c:v>-2.1379000000000001</c:v>
                </c:pt>
                <c:pt idx="3618">
                  <c:v>-2.1078000000000001</c:v>
                </c:pt>
                <c:pt idx="3619">
                  <c:v>-2.0634000000000001</c:v>
                </c:pt>
                <c:pt idx="3620">
                  <c:v>-2.0175999999999998</c:v>
                </c:pt>
                <c:pt idx="3621">
                  <c:v>-1.9890000000000001</c:v>
                </c:pt>
                <c:pt idx="3622">
                  <c:v>-1.9656</c:v>
                </c:pt>
                <c:pt idx="3623">
                  <c:v>-1.9450000000000001</c:v>
                </c:pt>
                <c:pt idx="3624">
                  <c:v>-1.9486000000000001</c:v>
                </c:pt>
                <c:pt idx="3625">
                  <c:v>-1.95</c:v>
                </c:pt>
                <c:pt idx="3626">
                  <c:v>-1.9491000000000001</c:v>
                </c:pt>
                <c:pt idx="3627">
                  <c:v>-1.9403999999999999</c:v>
                </c:pt>
                <c:pt idx="3628">
                  <c:v>-1.9161999999999999</c:v>
                </c:pt>
                <c:pt idx="3629">
                  <c:v>-1.8892</c:v>
                </c:pt>
                <c:pt idx="3630">
                  <c:v>-1.8415999999999999</c:v>
                </c:pt>
                <c:pt idx="3631">
                  <c:v>-1.8078000000000001</c:v>
                </c:pt>
                <c:pt idx="3632">
                  <c:v>-1.7644</c:v>
                </c:pt>
                <c:pt idx="3633">
                  <c:v>-1.7518</c:v>
                </c:pt>
                <c:pt idx="3634">
                  <c:v>-1.7439</c:v>
                </c:pt>
                <c:pt idx="3635">
                  <c:v>-1.7361</c:v>
                </c:pt>
                <c:pt idx="3636">
                  <c:v>-1.7403</c:v>
                </c:pt>
                <c:pt idx="3637">
                  <c:v>-1.7287999999999999</c:v>
                </c:pt>
                <c:pt idx="3638">
                  <c:v>-1.7307999999999999</c:v>
                </c:pt>
                <c:pt idx="3639">
                  <c:v>-1.746</c:v>
                </c:pt>
                <c:pt idx="3640">
                  <c:v>-1.7490000000000001</c:v>
                </c:pt>
                <c:pt idx="3641">
                  <c:v>-1.7623</c:v>
                </c:pt>
                <c:pt idx="3642">
                  <c:v>-1.7788999999999999</c:v>
                </c:pt>
                <c:pt idx="3643">
                  <c:v>-1.7764</c:v>
                </c:pt>
                <c:pt idx="3644">
                  <c:v>-1.752</c:v>
                </c:pt>
                <c:pt idx="3645">
                  <c:v>-1.736</c:v>
                </c:pt>
                <c:pt idx="3646">
                  <c:v>-1.7108000000000001</c:v>
                </c:pt>
                <c:pt idx="3647">
                  <c:v>-1.6939</c:v>
                </c:pt>
                <c:pt idx="3648">
                  <c:v>-1.6785000000000001</c:v>
                </c:pt>
                <c:pt idx="3649">
                  <c:v>-1.6495</c:v>
                </c:pt>
                <c:pt idx="3650">
                  <c:v>-1.6249</c:v>
                </c:pt>
                <c:pt idx="3651">
                  <c:v>-1.6191</c:v>
                </c:pt>
                <c:pt idx="3652">
                  <c:v>-1.6071</c:v>
                </c:pt>
                <c:pt idx="3653">
                  <c:v>-1.5951</c:v>
                </c:pt>
                <c:pt idx="3654">
                  <c:v>-1.5996999999999999</c:v>
                </c:pt>
                <c:pt idx="3655">
                  <c:v>-1.6077999999999999</c:v>
                </c:pt>
                <c:pt idx="3656">
                  <c:v>-1.6060000000000001</c:v>
                </c:pt>
                <c:pt idx="3657">
                  <c:v>-1.5951</c:v>
                </c:pt>
                <c:pt idx="3658">
                  <c:v>-1.6028</c:v>
                </c:pt>
                <c:pt idx="3659">
                  <c:v>-1.6069</c:v>
                </c:pt>
                <c:pt idx="3660">
                  <c:v>-1.6105</c:v>
                </c:pt>
                <c:pt idx="3661">
                  <c:v>-1.6122000000000001</c:v>
                </c:pt>
                <c:pt idx="3662">
                  <c:v>-1.6049</c:v>
                </c:pt>
                <c:pt idx="3663">
                  <c:v>-1.5868</c:v>
                </c:pt>
                <c:pt idx="3664">
                  <c:v>-1.5812999999999999</c:v>
                </c:pt>
                <c:pt idx="3665">
                  <c:v>-1.5753999999999999</c:v>
                </c:pt>
                <c:pt idx="3666">
                  <c:v>-1.5591999999999999</c:v>
                </c:pt>
                <c:pt idx="3667">
                  <c:v>-1.5391999999999999</c:v>
                </c:pt>
                <c:pt idx="3668">
                  <c:v>-1.5342</c:v>
                </c:pt>
                <c:pt idx="3669">
                  <c:v>-1.5507</c:v>
                </c:pt>
                <c:pt idx="3670">
                  <c:v>-1.5492999999999999</c:v>
                </c:pt>
                <c:pt idx="3671">
                  <c:v>-1.5577000000000001</c:v>
                </c:pt>
                <c:pt idx="3672">
                  <c:v>-1.5525</c:v>
                </c:pt>
                <c:pt idx="3673">
                  <c:v>-1.5370999999999999</c:v>
                </c:pt>
                <c:pt idx="3674">
                  <c:v>-1.5366</c:v>
                </c:pt>
                <c:pt idx="3675">
                  <c:v>-1.5168999999999999</c:v>
                </c:pt>
                <c:pt idx="3676">
                  <c:v>-1.4953000000000001</c:v>
                </c:pt>
                <c:pt idx="3677">
                  <c:v>-1.49</c:v>
                </c:pt>
                <c:pt idx="3678">
                  <c:v>-1.4850000000000001</c:v>
                </c:pt>
                <c:pt idx="3679">
                  <c:v>-1.468</c:v>
                </c:pt>
                <c:pt idx="3680">
                  <c:v>-1.4554</c:v>
                </c:pt>
                <c:pt idx="3681">
                  <c:v>-1.4502999999999999</c:v>
                </c:pt>
                <c:pt idx="3682">
                  <c:v>-1.4520999999999999</c:v>
                </c:pt>
                <c:pt idx="3683">
                  <c:v>-1.4437</c:v>
                </c:pt>
                <c:pt idx="3684">
                  <c:v>-1.446</c:v>
                </c:pt>
                <c:pt idx="3685">
                  <c:v>-1.4298</c:v>
                </c:pt>
                <c:pt idx="3686">
                  <c:v>-1.4089</c:v>
                </c:pt>
                <c:pt idx="3687">
                  <c:v>-1.3996</c:v>
                </c:pt>
                <c:pt idx="3688">
                  <c:v>-1.3868</c:v>
                </c:pt>
                <c:pt idx="3689">
                  <c:v>-1.3965000000000001</c:v>
                </c:pt>
                <c:pt idx="3690">
                  <c:v>-1.4145000000000001</c:v>
                </c:pt>
                <c:pt idx="3691">
                  <c:v>-1.4214</c:v>
                </c:pt>
                <c:pt idx="3692">
                  <c:v>-1.4470000000000001</c:v>
                </c:pt>
                <c:pt idx="3693">
                  <c:v>-1.4810000000000001</c:v>
                </c:pt>
                <c:pt idx="3694">
                  <c:v>-1.502</c:v>
                </c:pt>
                <c:pt idx="3695">
                  <c:v>-1.5226999999999999</c:v>
                </c:pt>
                <c:pt idx="3696">
                  <c:v>-1.5521</c:v>
                </c:pt>
                <c:pt idx="3697">
                  <c:v>-1.5955999999999999</c:v>
                </c:pt>
                <c:pt idx="3698">
                  <c:v>-1.649</c:v>
                </c:pt>
                <c:pt idx="3699">
                  <c:v>-1.7161</c:v>
                </c:pt>
                <c:pt idx="3700">
                  <c:v>-1.7922</c:v>
                </c:pt>
                <c:pt idx="3701">
                  <c:v>-1.889</c:v>
                </c:pt>
                <c:pt idx="3702">
                  <c:v>-1.9787999999999999</c:v>
                </c:pt>
                <c:pt idx="3703">
                  <c:v>-2.0813000000000001</c:v>
                </c:pt>
                <c:pt idx="3704">
                  <c:v>-2.2126000000000001</c:v>
                </c:pt>
                <c:pt idx="3705">
                  <c:v>-2.3357999999999999</c:v>
                </c:pt>
                <c:pt idx="3706">
                  <c:v>-2.4342999999999999</c:v>
                </c:pt>
                <c:pt idx="3707">
                  <c:v>-2.5251000000000001</c:v>
                </c:pt>
                <c:pt idx="3708">
                  <c:v>-2.5958999999999999</c:v>
                </c:pt>
                <c:pt idx="3709">
                  <c:v>-2.7113999999999998</c:v>
                </c:pt>
                <c:pt idx="3710">
                  <c:v>-2.8502000000000001</c:v>
                </c:pt>
                <c:pt idx="3711">
                  <c:v>-2.9426999999999999</c:v>
                </c:pt>
                <c:pt idx="3712">
                  <c:v>-3.0204</c:v>
                </c:pt>
                <c:pt idx="3713">
                  <c:v>-3.0981999999999998</c:v>
                </c:pt>
                <c:pt idx="3714">
                  <c:v>-3.1815000000000002</c:v>
                </c:pt>
                <c:pt idx="3715">
                  <c:v>-3.2585000000000002</c:v>
                </c:pt>
                <c:pt idx="3716">
                  <c:v>-3.3422999999999998</c:v>
                </c:pt>
                <c:pt idx="3717">
                  <c:v>-3.4392</c:v>
                </c:pt>
                <c:pt idx="3718">
                  <c:v>-3.5327000000000002</c:v>
                </c:pt>
                <c:pt idx="3719">
                  <c:v>-3.6280000000000001</c:v>
                </c:pt>
                <c:pt idx="3720">
                  <c:v>-3.7471999999999999</c:v>
                </c:pt>
                <c:pt idx="3721">
                  <c:v>-3.8601000000000001</c:v>
                </c:pt>
                <c:pt idx="3722">
                  <c:v>-3.9516</c:v>
                </c:pt>
                <c:pt idx="3723">
                  <c:v>-3.9948999999999999</c:v>
                </c:pt>
                <c:pt idx="3724">
                  <c:v>-4.0271999999999997</c:v>
                </c:pt>
                <c:pt idx="3725">
                  <c:v>-4.0232999999999999</c:v>
                </c:pt>
                <c:pt idx="3726">
                  <c:v>-4.0262000000000002</c:v>
                </c:pt>
                <c:pt idx="3727">
                  <c:v>-4.0140000000000002</c:v>
                </c:pt>
                <c:pt idx="3728">
                  <c:v>-3.9988000000000001</c:v>
                </c:pt>
                <c:pt idx="3729">
                  <c:v>-4.0317999999999996</c:v>
                </c:pt>
                <c:pt idx="3730">
                  <c:v>-4.0701999999999998</c:v>
                </c:pt>
                <c:pt idx="3731">
                  <c:v>-4.0909000000000004</c:v>
                </c:pt>
                <c:pt idx="3732">
                  <c:v>-4.1205999999999996</c:v>
                </c:pt>
                <c:pt idx="3733">
                  <c:v>-4.1593999999999998</c:v>
                </c:pt>
                <c:pt idx="3734">
                  <c:v>-4.2427999999999999</c:v>
                </c:pt>
                <c:pt idx="3735">
                  <c:v>-4.3194999999999997</c:v>
                </c:pt>
                <c:pt idx="3736">
                  <c:v>-4.3891</c:v>
                </c:pt>
                <c:pt idx="3737">
                  <c:v>-4.4431000000000003</c:v>
                </c:pt>
                <c:pt idx="3738">
                  <c:v>-4.5129999999999999</c:v>
                </c:pt>
                <c:pt idx="3739">
                  <c:v>-4.5646000000000004</c:v>
                </c:pt>
                <c:pt idx="3740">
                  <c:v>-4.5945</c:v>
                </c:pt>
                <c:pt idx="3741">
                  <c:v>-4.5952999999999999</c:v>
                </c:pt>
                <c:pt idx="3742">
                  <c:v>-4.5842000000000001</c:v>
                </c:pt>
                <c:pt idx="3743">
                  <c:v>-4.5796000000000001</c:v>
                </c:pt>
                <c:pt idx="3744">
                  <c:v>-4.6051000000000002</c:v>
                </c:pt>
                <c:pt idx="3745">
                  <c:v>-4.6082000000000001</c:v>
                </c:pt>
                <c:pt idx="3746">
                  <c:v>-4.5888</c:v>
                </c:pt>
                <c:pt idx="3747">
                  <c:v>-4.5824999999999996</c:v>
                </c:pt>
                <c:pt idx="3748">
                  <c:v>-4.5816999999999997</c:v>
                </c:pt>
                <c:pt idx="3749">
                  <c:v>-4.5820999999999996</c:v>
                </c:pt>
                <c:pt idx="3750">
                  <c:v>-4.6060999999999996</c:v>
                </c:pt>
                <c:pt idx="3751">
                  <c:v>-4.6277999999999997</c:v>
                </c:pt>
                <c:pt idx="3752">
                  <c:v>-4.6588000000000003</c:v>
                </c:pt>
                <c:pt idx="3753">
                  <c:v>-4.6924000000000001</c:v>
                </c:pt>
                <c:pt idx="3754">
                  <c:v>-4.7267999999999999</c:v>
                </c:pt>
                <c:pt idx="3755">
                  <c:v>-4.7958999999999996</c:v>
                </c:pt>
                <c:pt idx="3756">
                  <c:v>-4.8766999999999996</c:v>
                </c:pt>
                <c:pt idx="3757">
                  <c:v>-4.9631999999999996</c:v>
                </c:pt>
                <c:pt idx="3758">
                  <c:v>-5.0509000000000004</c:v>
                </c:pt>
                <c:pt idx="3759">
                  <c:v>-5.1444999999999999</c:v>
                </c:pt>
                <c:pt idx="3760">
                  <c:v>-5.2455999999999996</c:v>
                </c:pt>
                <c:pt idx="3761">
                  <c:v>-5.3571</c:v>
                </c:pt>
                <c:pt idx="3762">
                  <c:v>-5.4850000000000003</c:v>
                </c:pt>
                <c:pt idx="3763">
                  <c:v>-5.6387999999999998</c:v>
                </c:pt>
                <c:pt idx="3764">
                  <c:v>-5.8003</c:v>
                </c:pt>
                <c:pt idx="3765">
                  <c:v>-5.9604999999999997</c:v>
                </c:pt>
                <c:pt idx="3766">
                  <c:v>-6.1218000000000004</c:v>
                </c:pt>
                <c:pt idx="3767">
                  <c:v>-6.29</c:v>
                </c:pt>
                <c:pt idx="3768">
                  <c:v>-6.4640000000000004</c:v>
                </c:pt>
                <c:pt idx="3769">
                  <c:v>-6.6161000000000003</c:v>
                </c:pt>
                <c:pt idx="3770">
                  <c:v>-6.7747999999999999</c:v>
                </c:pt>
                <c:pt idx="3771">
                  <c:v>-6.9166999999999996</c:v>
                </c:pt>
                <c:pt idx="3772">
                  <c:v>-7.0202999999999998</c:v>
                </c:pt>
                <c:pt idx="3773">
                  <c:v>-7.0934999999999997</c:v>
                </c:pt>
                <c:pt idx="3774">
                  <c:v>-7.1304999999999996</c:v>
                </c:pt>
                <c:pt idx="3775">
                  <c:v>-7.1464999999999996</c:v>
                </c:pt>
                <c:pt idx="3776">
                  <c:v>-7.15</c:v>
                </c:pt>
                <c:pt idx="3777">
                  <c:v>-7.1321000000000003</c:v>
                </c:pt>
                <c:pt idx="3778">
                  <c:v>-7.0923999999999996</c:v>
                </c:pt>
                <c:pt idx="3779">
                  <c:v>-7.0536000000000003</c:v>
                </c:pt>
                <c:pt idx="3780">
                  <c:v>-7.0351999999999997</c:v>
                </c:pt>
                <c:pt idx="3781">
                  <c:v>-7.0472000000000001</c:v>
                </c:pt>
                <c:pt idx="3782">
                  <c:v>-7.0723000000000003</c:v>
                </c:pt>
                <c:pt idx="3783">
                  <c:v>-7.1032999999999999</c:v>
                </c:pt>
                <c:pt idx="3784">
                  <c:v>-7.1538000000000004</c:v>
                </c:pt>
                <c:pt idx="3785">
                  <c:v>-7.1947999999999999</c:v>
                </c:pt>
                <c:pt idx="3786">
                  <c:v>-7.2431000000000001</c:v>
                </c:pt>
                <c:pt idx="3787">
                  <c:v>-7.3064999999999998</c:v>
                </c:pt>
                <c:pt idx="3788">
                  <c:v>-7.4131999999999998</c:v>
                </c:pt>
                <c:pt idx="3789">
                  <c:v>-7.5273000000000003</c:v>
                </c:pt>
                <c:pt idx="3790">
                  <c:v>-7.6458000000000004</c:v>
                </c:pt>
                <c:pt idx="3791">
                  <c:v>-7.766</c:v>
                </c:pt>
                <c:pt idx="3792">
                  <c:v>-7.8868999999999998</c:v>
                </c:pt>
                <c:pt idx="3793">
                  <c:v>-7.9827000000000004</c:v>
                </c:pt>
                <c:pt idx="3794">
                  <c:v>-8.0462000000000007</c:v>
                </c:pt>
                <c:pt idx="3795">
                  <c:v>-8.0913000000000004</c:v>
                </c:pt>
                <c:pt idx="3796">
                  <c:v>-8.1286000000000005</c:v>
                </c:pt>
                <c:pt idx="3797">
                  <c:v>-8.1666000000000007</c:v>
                </c:pt>
                <c:pt idx="3798">
                  <c:v>-8.1791999999999998</c:v>
                </c:pt>
                <c:pt idx="3799">
                  <c:v>-8.2049000000000003</c:v>
                </c:pt>
                <c:pt idx="3800">
                  <c:v>-8.2469999999999999</c:v>
                </c:pt>
                <c:pt idx="3801">
                  <c:v>-8.2515000000000001</c:v>
                </c:pt>
                <c:pt idx="3802">
                  <c:v>-8.2217000000000002</c:v>
                </c:pt>
                <c:pt idx="3803">
                  <c:v>-8.1959</c:v>
                </c:pt>
                <c:pt idx="3804">
                  <c:v>-8.1701999999999995</c:v>
                </c:pt>
                <c:pt idx="3805">
                  <c:v>-8.1547000000000001</c:v>
                </c:pt>
                <c:pt idx="3806">
                  <c:v>-8.1397999999999993</c:v>
                </c:pt>
                <c:pt idx="3807">
                  <c:v>-8.1402999999999999</c:v>
                </c:pt>
                <c:pt idx="3808">
                  <c:v>-8.1446000000000005</c:v>
                </c:pt>
                <c:pt idx="3809">
                  <c:v>-8.16</c:v>
                </c:pt>
                <c:pt idx="3810">
                  <c:v>-8.2037999999999993</c:v>
                </c:pt>
                <c:pt idx="3811">
                  <c:v>-8.2673000000000005</c:v>
                </c:pt>
                <c:pt idx="3812">
                  <c:v>-8.3316999999999997</c:v>
                </c:pt>
                <c:pt idx="3813">
                  <c:v>-8.3924000000000003</c:v>
                </c:pt>
                <c:pt idx="3814">
                  <c:v>-8.4425000000000008</c:v>
                </c:pt>
                <c:pt idx="3815">
                  <c:v>-8.4905000000000008</c:v>
                </c:pt>
                <c:pt idx="3816">
                  <c:v>-8.5326000000000004</c:v>
                </c:pt>
                <c:pt idx="3817">
                  <c:v>-8.5548999999999999</c:v>
                </c:pt>
                <c:pt idx="3818">
                  <c:v>-8.5686999999999998</c:v>
                </c:pt>
                <c:pt idx="3819">
                  <c:v>-8.5779999999999994</c:v>
                </c:pt>
                <c:pt idx="3820">
                  <c:v>-8.6165000000000003</c:v>
                </c:pt>
                <c:pt idx="3821">
                  <c:v>-8.6323000000000008</c:v>
                </c:pt>
                <c:pt idx="3822">
                  <c:v>-8.6462000000000003</c:v>
                </c:pt>
                <c:pt idx="3823">
                  <c:v>-8.6735000000000007</c:v>
                </c:pt>
                <c:pt idx="3824">
                  <c:v>-8.6968999999999994</c:v>
                </c:pt>
                <c:pt idx="3825">
                  <c:v>-8.6988000000000003</c:v>
                </c:pt>
                <c:pt idx="3826">
                  <c:v>-8.7132000000000005</c:v>
                </c:pt>
                <c:pt idx="3827">
                  <c:v>-8.7276000000000007</c:v>
                </c:pt>
                <c:pt idx="3828">
                  <c:v>-8.7142999999999997</c:v>
                </c:pt>
                <c:pt idx="3829">
                  <c:v>-8.6969999999999992</c:v>
                </c:pt>
                <c:pt idx="3830">
                  <c:v>-8.6818000000000008</c:v>
                </c:pt>
                <c:pt idx="3831">
                  <c:v>-8.6758000000000006</c:v>
                </c:pt>
                <c:pt idx="3832">
                  <c:v>-8.6791999999999998</c:v>
                </c:pt>
                <c:pt idx="3833">
                  <c:v>-8.6994000000000007</c:v>
                </c:pt>
                <c:pt idx="3834">
                  <c:v>-8.7361000000000004</c:v>
                </c:pt>
                <c:pt idx="3835">
                  <c:v>-8.7550000000000008</c:v>
                </c:pt>
                <c:pt idx="3836">
                  <c:v>-8.7706999999999997</c:v>
                </c:pt>
                <c:pt idx="3837">
                  <c:v>-8.7693999999999992</c:v>
                </c:pt>
                <c:pt idx="3838">
                  <c:v>-8.7477</c:v>
                </c:pt>
                <c:pt idx="3839">
                  <c:v>-8.7556999999999992</c:v>
                </c:pt>
                <c:pt idx="3840">
                  <c:v>-8.7779000000000007</c:v>
                </c:pt>
                <c:pt idx="3841">
                  <c:v>-8.8123000000000005</c:v>
                </c:pt>
                <c:pt idx="3842">
                  <c:v>-8.8224999999999998</c:v>
                </c:pt>
                <c:pt idx="3843">
                  <c:v>-8.8054000000000006</c:v>
                </c:pt>
                <c:pt idx="3844">
                  <c:v>-8.7735000000000003</c:v>
                </c:pt>
                <c:pt idx="3845">
                  <c:v>-8.7551000000000005</c:v>
                </c:pt>
                <c:pt idx="3846">
                  <c:v>-8.7521000000000004</c:v>
                </c:pt>
                <c:pt idx="3847">
                  <c:v>-8.7726000000000006</c:v>
                </c:pt>
                <c:pt idx="3848">
                  <c:v>-8.8055000000000003</c:v>
                </c:pt>
                <c:pt idx="3849">
                  <c:v>-8.8279999999999994</c:v>
                </c:pt>
                <c:pt idx="3850">
                  <c:v>-8.8618000000000006</c:v>
                </c:pt>
                <c:pt idx="3851">
                  <c:v>-8.8636999999999997</c:v>
                </c:pt>
                <c:pt idx="3852">
                  <c:v>-8.8660999999999994</c:v>
                </c:pt>
                <c:pt idx="3853">
                  <c:v>-8.8686000000000007</c:v>
                </c:pt>
                <c:pt idx="3854">
                  <c:v>-8.8712999999999997</c:v>
                </c:pt>
                <c:pt idx="3855">
                  <c:v>-8.8687000000000005</c:v>
                </c:pt>
                <c:pt idx="3856">
                  <c:v>-8.8643000000000001</c:v>
                </c:pt>
                <c:pt idx="3857">
                  <c:v>-8.8678000000000008</c:v>
                </c:pt>
                <c:pt idx="3858">
                  <c:v>-8.8793000000000006</c:v>
                </c:pt>
                <c:pt idx="3859">
                  <c:v>-8.8678000000000008</c:v>
                </c:pt>
                <c:pt idx="3860">
                  <c:v>-8.8651</c:v>
                </c:pt>
                <c:pt idx="3861">
                  <c:v>-8.8630999999999993</c:v>
                </c:pt>
                <c:pt idx="3862">
                  <c:v>-8.8667999999999996</c:v>
                </c:pt>
                <c:pt idx="3863">
                  <c:v>-8.8541000000000007</c:v>
                </c:pt>
                <c:pt idx="3864">
                  <c:v>-8.8231000000000002</c:v>
                </c:pt>
                <c:pt idx="3865">
                  <c:v>-8.7858000000000001</c:v>
                </c:pt>
                <c:pt idx="3866">
                  <c:v>-8.7841000000000005</c:v>
                </c:pt>
                <c:pt idx="3867">
                  <c:v>-8.8158999999999992</c:v>
                </c:pt>
                <c:pt idx="3868">
                  <c:v>-8.8323999999999998</c:v>
                </c:pt>
                <c:pt idx="3869">
                  <c:v>-8.8314000000000004</c:v>
                </c:pt>
                <c:pt idx="3870">
                  <c:v>-8.8337000000000003</c:v>
                </c:pt>
                <c:pt idx="3871">
                  <c:v>-8.8265999999999991</c:v>
                </c:pt>
                <c:pt idx="3872">
                  <c:v>-8.8039000000000005</c:v>
                </c:pt>
                <c:pt idx="3873">
                  <c:v>-8.7774000000000001</c:v>
                </c:pt>
                <c:pt idx="3874">
                  <c:v>-8.7536000000000005</c:v>
                </c:pt>
                <c:pt idx="3875">
                  <c:v>-8.7536000000000005</c:v>
                </c:pt>
                <c:pt idx="3876">
                  <c:v>-8.7506000000000004</c:v>
                </c:pt>
                <c:pt idx="3877">
                  <c:v>-8.7333999999999996</c:v>
                </c:pt>
                <c:pt idx="3878">
                  <c:v>-8.7194000000000003</c:v>
                </c:pt>
                <c:pt idx="3879">
                  <c:v>-8.6971000000000007</c:v>
                </c:pt>
                <c:pt idx="3880">
                  <c:v>-8.6709999999999994</c:v>
                </c:pt>
                <c:pt idx="3881">
                  <c:v>-8.6538000000000004</c:v>
                </c:pt>
                <c:pt idx="3882">
                  <c:v>-8.6405999999999992</c:v>
                </c:pt>
                <c:pt idx="3883">
                  <c:v>-8.6152999999999995</c:v>
                </c:pt>
                <c:pt idx="3884">
                  <c:v>-8.5806000000000004</c:v>
                </c:pt>
                <c:pt idx="3885">
                  <c:v>-8.5219000000000005</c:v>
                </c:pt>
                <c:pt idx="3886">
                  <c:v>-8.4456000000000007</c:v>
                </c:pt>
                <c:pt idx="3887">
                  <c:v>-8.3619000000000003</c:v>
                </c:pt>
                <c:pt idx="3888">
                  <c:v>-8.2940000000000005</c:v>
                </c:pt>
                <c:pt idx="3889">
                  <c:v>-8.2352000000000007</c:v>
                </c:pt>
                <c:pt idx="3890">
                  <c:v>-8.1532</c:v>
                </c:pt>
                <c:pt idx="3891">
                  <c:v>-8.0791000000000004</c:v>
                </c:pt>
                <c:pt idx="3892">
                  <c:v>-8.0175999999999998</c:v>
                </c:pt>
                <c:pt idx="3893">
                  <c:v>-7.9481000000000002</c:v>
                </c:pt>
                <c:pt idx="3894">
                  <c:v>-7.8531000000000004</c:v>
                </c:pt>
                <c:pt idx="3895">
                  <c:v>-7.7519999999999998</c:v>
                </c:pt>
                <c:pt idx="3896">
                  <c:v>-7.6936999999999998</c:v>
                </c:pt>
                <c:pt idx="3897">
                  <c:v>-7.6662999999999997</c:v>
                </c:pt>
                <c:pt idx="3898">
                  <c:v>-7.5891999999999999</c:v>
                </c:pt>
                <c:pt idx="3899">
                  <c:v>-7.4935999999999998</c:v>
                </c:pt>
                <c:pt idx="3900">
                  <c:v>-7.4679000000000002</c:v>
                </c:pt>
                <c:pt idx="3901">
                  <c:v>-7.4295999999999998</c:v>
                </c:pt>
                <c:pt idx="3902">
                  <c:v>-7.3368000000000002</c:v>
                </c:pt>
                <c:pt idx="3903">
                  <c:v>-7.2516999999999996</c:v>
                </c:pt>
                <c:pt idx="3904">
                  <c:v>-7.1676000000000002</c:v>
                </c:pt>
                <c:pt idx="3905">
                  <c:v>-7.1144999999999996</c:v>
                </c:pt>
                <c:pt idx="3906">
                  <c:v>-7.0473999999999997</c:v>
                </c:pt>
                <c:pt idx="3907">
                  <c:v>-6.9625000000000004</c:v>
                </c:pt>
                <c:pt idx="3908">
                  <c:v>-6.8838999999999997</c:v>
                </c:pt>
                <c:pt idx="3909">
                  <c:v>-6.7805999999999997</c:v>
                </c:pt>
                <c:pt idx="3910">
                  <c:v>-6.6814999999999998</c:v>
                </c:pt>
                <c:pt idx="3911">
                  <c:v>-6.5751999999999997</c:v>
                </c:pt>
                <c:pt idx="3912">
                  <c:v>-6.4660000000000002</c:v>
                </c:pt>
                <c:pt idx="3913">
                  <c:v>-6.3548</c:v>
                </c:pt>
                <c:pt idx="3914">
                  <c:v>-6.2480000000000002</c:v>
                </c:pt>
                <c:pt idx="3915">
                  <c:v>-6.1128999999999998</c:v>
                </c:pt>
                <c:pt idx="3916">
                  <c:v>-5.9724000000000004</c:v>
                </c:pt>
                <c:pt idx="3917">
                  <c:v>-5.8388999999999998</c:v>
                </c:pt>
                <c:pt idx="3918">
                  <c:v>-5.68</c:v>
                </c:pt>
                <c:pt idx="3919">
                  <c:v>-5.5315000000000003</c:v>
                </c:pt>
                <c:pt idx="3920">
                  <c:v>-5.3639999999999999</c:v>
                </c:pt>
                <c:pt idx="3921">
                  <c:v>-5.2005999999999997</c:v>
                </c:pt>
                <c:pt idx="3922">
                  <c:v>-5.0328999999999997</c:v>
                </c:pt>
                <c:pt idx="3923">
                  <c:v>-4.8731999999999998</c:v>
                </c:pt>
                <c:pt idx="3924">
                  <c:v>-4.7066999999999997</c:v>
                </c:pt>
                <c:pt idx="3925">
                  <c:v>-4.5609999999999999</c:v>
                </c:pt>
                <c:pt idx="3926">
                  <c:v>-4.4607000000000001</c:v>
                </c:pt>
                <c:pt idx="3927">
                  <c:v>-4.3864999999999998</c:v>
                </c:pt>
                <c:pt idx="3928">
                  <c:v>-4.3337000000000003</c:v>
                </c:pt>
                <c:pt idx="3929">
                  <c:v>-4.3380000000000001</c:v>
                </c:pt>
                <c:pt idx="3930">
                  <c:v>-4.3780999999999999</c:v>
                </c:pt>
                <c:pt idx="3931">
                  <c:v>-4.4157999999999999</c:v>
                </c:pt>
                <c:pt idx="3932">
                  <c:v>-4.4527000000000001</c:v>
                </c:pt>
                <c:pt idx="3933">
                  <c:v>-4.4855</c:v>
                </c:pt>
                <c:pt idx="3934">
                  <c:v>-4.5110999999999999</c:v>
                </c:pt>
                <c:pt idx="3935">
                  <c:v>-4.5235000000000003</c:v>
                </c:pt>
                <c:pt idx="3936">
                  <c:v>-4.4805000000000001</c:v>
                </c:pt>
                <c:pt idx="3937">
                  <c:v>-4.4710000000000001</c:v>
                </c:pt>
                <c:pt idx="3938">
                  <c:v>-4.4729000000000001</c:v>
                </c:pt>
                <c:pt idx="3939">
                  <c:v>-4.3914</c:v>
                </c:pt>
                <c:pt idx="3940">
                  <c:v>-4.3238000000000003</c:v>
                </c:pt>
                <c:pt idx="3941">
                  <c:v>-4.3150000000000004</c:v>
                </c:pt>
                <c:pt idx="3942">
                  <c:v>-4.3007</c:v>
                </c:pt>
                <c:pt idx="3943">
                  <c:v>-4.2633000000000001</c:v>
                </c:pt>
                <c:pt idx="3944">
                  <c:v>-4.2275999999999998</c:v>
                </c:pt>
                <c:pt idx="3945">
                  <c:v>-4.2248000000000001</c:v>
                </c:pt>
                <c:pt idx="3946">
                  <c:v>-4.2211999999999996</c:v>
                </c:pt>
                <c:pt idx="3947">
                  <c:v>-4.2008999999999999</c:v>
                </c:pt>
                <c:pt idx="3948">
                  <c:v>-4.1837999999999997</c:v>
                </c:pt>
                <c:pt idx="3949">
                  <c:v>-4.1654999999999998</c:v>
                </c:pt>
                <c:pt idx="3950">
                  <c:v>-4.1334</c:v>
                </c:pt>
                <c:pt idx="3951">
                  <c:v>-4.0734000000000004</c:v>
                </c:pt>
                <c:pt idx="3952">
                  <c:v>-3.9878999999999998</c:v>
                </c:pt>
                <c:pt idx="3953">
                  <c:v>-3.899</c:v>
                </c:pt>
                <c:pt idx="3954">
                  <c:v>-3.8157999999999999</c:v>
                </c:pt>
                <c:pt idx="3955">
                  <c:v>-3.7484000000000002</c:v>
                </c:pt>
                <c:pt idx="3956">
                  <c:v>-3.6968000000000001</c:v>
                </c:pt>
                <c:pt idx="3957">
                  <c:v>-3.6413000000000002</c:v>
                </c:pt>
                <c:pt idx="3958">
                  <c:v>-3.5861000000000001</c:v>
                </c:pt>
                <c:pt idx="3959">
                  <c:v>-3.5246</c:v>
                </c:pt>
                <c:pt idx="3960">
                  <c:v>-3.4716999999999998</c:v>
                </c:pt>
                <c:pt idx="3961">
                  <c:v>-3.4056999999999999</c:v>
                </c:pt>
                <c:pt idx="3962">
                  <c:v>-3.3571</c:v>
                </c:pt>
                <c:pt idx="3963">
                  <c:v>-3.319</c:v>
                </c:pt>
                <c:pt idx="3964">
                  <c:v>-3.2856000000000001</c:v>
                </c:pt>
                <c:pt idx="3965">
                  <c:v>-3.2477</c:v>
                </c:pt>
                <c:pt idx="3966">
                  <c:v>-3.2088999999999999</c:v>
                </c:pt>
                <c:pt idx="3967">
                  <c:v>-3.1818</c:v>
                </c:pt>
                <c:pt idx="3968">
                  <c:v>-3.1575000000000002</c:v>
                </c:pt>
                <c:pt idx="3969">
                  <c:v>-3.1389999999999998</c:v>
                </c:pt>
                <c:pt idx="3970">
                  <c:v>-3.1164999999999998</c:v>
                </c:pt>
                <c:pt idx="3971">
                  <c:v>-3.0714000000000001</c:v>
                </c:pt>
                <c:pt idx="3972">
                  <c:v>-3.0253000000000001</c:v>
                </c:pt>
                <c:pt idx="3973">
                  <c:v>-2.9822000000000002</c:v>
                </c:pt>
                <c:pt idx="3974">
                  <c:v>-2.9232</c:v>
                </c:pt>
                <c:pt idx="3975">
                  <c:v>-2.8662999999999998</c:v>
                </c:pt>
                <c:pt idx="3976">
                  <c:v>-2.8292000000000002</c:v>
                </c:pt>
                <c:pt idx="3977">
                  <c:v>-2.8029999999999999</c:v>
                </c:pt>
                <c:pt idx="3978">
                  <c:v>-2.7787000000000002</c:v>
                </c:pt>
                <c:pt idx="3979">
                  <c:v>-2.7829000000000002</c:v>
                </c:pt>
                <c:pt idx="3980">
                  <c:v>-2.7972999999999999</c:v>
                </c:pt>
                <c:pt idx="3981">
                  <c:v>-2.8028</c:v>
                </c:pt>
                <c:pt idx="3982">
                  <c:v>-2.8039000000000001</c:v>
                </c:pt>
                <c:pt idx="3983">
                  <c:v>-2.7917999999999998</c:v>
                </c:pt>
                <c:pt idx="3984">
                  <c:v>-2.7816999999999998</c:v>
                </c:pt>
                <c:pt idx="3985">
                  <c:v>-2.7705000000000002</c:v>
                </c:pt>
                <c:pt idx="3986">
                  <c:v>-2.7677</c:v>
                </c:pt>
                <c:pt idx="3987">
                  <c:v>-2.7471000000000001</c:v>
                </c:pt>
                <c:pt idx="3988">
                  <c:v>-2.7282000000000002</c:v>
                </c:pt>
                <c:pt idx="3989">
                  <c:v>-2.6960000000000002</c:v>
                </c:pt>
                <c:pt idx="3990">
                  <c:v>-2.6472000000000002</c:v>
                </c:pt>
                <c:pt idx="3991">
                  <c:v>-2.5977000000000001</c:v>
                </c:pt>
                <c:pt idx="3992">
                  <c:v>-2.5724</c:v>
                </c:pt>
                <c:pt idx="3993">
                  <c:v>-2.5594999999999999</c:v>
                </c:pt>
                <c:pt idx="3994">
                  <c:v>-2.5518000000000001</c:v>
                </c:pt>
                <c:pt idx="3995">
                  <c:v>-2.5455999999999999</c:v>
                </c:pt>
                <c:pt idx="3996">
                  <c:v>-2.5323000000000002</c:v>
                </c:pt>
                <c:pt idx="3997">
                  <c:v>-2.5133999999999999</c:v>
                </c:pt>
                <c:pt idx="3998">
                  <c:v>-2.5102000000000002</c:v>
                </c:pt>
                <c:pt idx="3999">
                  <c:v>-2.5070999999999999</c:v>
                </c:pt>
                <c:pt idx="4000">
                  <c:v>-2.5036</c:v>
                </c:pt>
                <c:pt idx="4001">
                  <c:v>-2.5108000000000001</c:v>
                </c:pt>
                <c:pt idx="4002">
                  <c:v>-2.4944999999999999</c:v>
                </c:pt>
                <c:pt idx="4003">
                  <c:v>-2.472</c:v>
                </c:pt>
                <c:pt idx="4004">
                  <c:v>-2.4531000000000001</c:v>
                </c:pt>
                <c:pt idx="4005">
                  <c:v>-2.4140000000000001</c:v>
                </c:pt>
                <c:pt idx="4006">
                  <c:v>-2.3622000000000001</c:v>
                </c:pt>
                <c:pt idx="4007">
                  <c:v>-2.3214999999999999</c:v>
                </c:pt>
                <c:pt idx="4008">
                  <c:v>-2.2875999999999999</c:v>
                </c:pt>
                <c:pt idx="4009">
                  <c:v>-2.2503000000000002</c:v>
                </c:pt>
                <c:pt idx="4010">
                  <c:v>-2.2263999999999999</c:v>
                </c:pt>
                <c:pt idx="4011">
                  <c:v>-2.2170999999999998</c:v>
                </c:pt>
                <c:pt idx="4012">
                  <c:v>-2.2029000000000001</c:v>
                </c:pt>
                <c:pt idx="4013">
                  <c:v>-2.2124999999999999</c:v>
                </c:pt>
                <c:pt idx="4014">
                  <c:v>-2.2040999999999999</c:v>
                </c:pt>
                <c:pt idx="4015">
                  <c:v>-2.1768999999999998</c:v>
                </c:pt>
                <c:pt idx="4016">
                  <c:v>-2.1486000000000001</c:v>
                </c:pt>
                <c:pt idx="4017">
                  <c:v>-2.1044</c:v>
                </c:pt>
                <c:pt idx="4018">
                  <c:v>-2.0583</c:v>
                </c:pt>
                <c:pt idx="4019">
                  <c:v>-2.0192000000000001</c:v>
                </c:pt>
                <c:pt idx="4020">
                  <c:v>-1.9662999999999999</c:v>
                </c:pt>
                <c:pt idx="4021">
                  <c:v>-1.9308000000000001</c:v>
                </c:pt>
                <c:pt idx="4022">
                  <c:v>-1.9104000000000001</c:v>
                </c:pt>
                <c:pt idx="4023">
                  <c:v>-1.8944000000000001</c:v>
                </c:pt>
                <c:pt idx="4024">
                  <c:v>-1.8825000000000001</c:v>
                </c:pt>
                <c:pt idx="4025">
                  <c:v>-1.8453999999999999</c:v>
                </c:pt>
                <c:pt idx="4026">
                  <c:v>-1.8199000000000001</c:v>
                </c:pt>
                <c:pt idx="4027">
                  <c:v>-1.8145</c:v>
                </c:pt>
                <c:pt idx="4028">
                  <c:v>-1.8206</c:v>
                </c:pt>
                <c:pt idx="4029">
                  <c:v>-1.8163</c:v>
                </c:pt>
                <c:pt idx="4030">
                  <c:v>-1.8452999999999999</c:v>
                </c:pt>
                <c:pt idx="4031">
                  <c:v>-1.8596999999999999</c:v>
                </c:pt>
                <c:pt idx="4032">
                  <c:v>-1.8408</c:v>
                </c:pt>
                <c:pt idx="4033">
                  <c:v>-1.8385</c:v>
                </c:pt>
                <c:pt idx="4034">
                  <c:v>-1.8142</c:v>
                </c:pt>
                <c:pt idx="4035">
                  <c:v>-1.7845</c:v>
                </c:pt>
                <c:pt idx="4036">
                  <c:v>-1.7662</c:v>
                </c:pt>
                <c:pt idx="4037">
                  <c:v>-1.7356</c:v>
                </c:pt>
                <c:pt idx="4038">
                  <c:v>-1.7151000000000001</c:v>
                </c:pt>
                <c:pt idx="4039">
                  <c:v>-1.7151000000000001</c:v>
                </c:pt>
                <c:pt idx="4040">
                  <c:v>-1.6944999999999999</c:v>
                </c:pt>
                <c:pt idx="4041">
                  <c:v>-1.6846000000000001</c:v>
                </c:pt>
                <c:pt idx="4042">
                  <c:v>-1.6657</c:v>
                </c:pt>
                <c:pt idx="4043">
                  <c:v>-1.6576</c:v>
                </c:pt>
                <c:pt idx="4044">
                  <c:v>-1.6565000000000001</c:v>
                </c:pt>
                <c:pt idx="4045">
                  <c:v>-1.6708000000000001</c:v>
                </c:pt>
                <c:pt idx="4046">
                  <c:v>-1.7021999999999999</c:v>
                </c:pt>
                <c:pt idx="4047">
                  <c:v>-1.708</c:v>
                </c:pt>
                <c:pt idx="4048">
                  <c:v>-1.722</c:v>
                </c:pt>
                <c:pt idx="4049">
                  <c:v>-1.7153</c:v>
                </c:pt>
                <c:pt idx="4050">
                  <c:v>-1.7179</c:v>
                </c:pt>
                <c:pt idx="4051">
                  <c:v>-1.7169000000000001</c:v>
                </c:pt>
                <c:pt idx="4052">
                  <c:v>-1.7029000000000001</c:v>
                </c:pt>
                <c:pt idx="4053">
                  <c:v>-1.6833</c:v>
                </c:pt>
                <c:pt idx="4054">
                  <c:v>-1.6625000000000001</c:v>
                </c:pt>
                <c:pt idx="4055">
                  <c:v>-1.6459999999999999</c:v>
                </c:pt>
                <c:pt idx="4056">
                  <c:v>-1.6288</c:v>
                </c:pt>
                <c:pt idx="4057">
                  <c:v>-1.6404000000000001</c:v>
                </c:pt>
                <c:pt idx="4058">
                  <c:v>-1.6294999999999999</c:v>
                </c:pt>
                <c:pt idx="4059">
                  <c:v>-1.6439999999999999</c:v>
                </c:pt>
                <c:pt idx="4060">
                  <c:v>-1.6574</c:v>
                </c:pt>
                <c:pt idx="4061">
                  <c:v>-1.6619999999999999</c:v>
                </c:pt>
                <c:pt idx="4062">
                  <c:v>-1.6496</c:v>
                </c:pt>
                <c:pt idx="4063">
                  <c:v>-1.6422000000000001</c:v>
                </c:pt>
                <c:pt idx="4064">
                  <c:v>-1.6243000000000001</c:v>
                </c:pt>
                <c:pt idx="4065">
                  <c:v>-1.6104000000000001</c:v>
                </c:pt>
                <c:pt idx="4066">
                  <c:v>-1.5879000000000001</c:v>
                </c:pt>
                <c:pt idx="4067">
                  <c:v>-1.5845</c:v>
                </c:pt>
                <c:pt idx="4068">
                  <c:v>-1.5895999999999999</c:v>
                </c:pt>
                <c:pt idx="4069">
                  <c:v>-1.6132</c:v>
                </c:pt>
                <c:pt idx="4070">
                  <c:v>-1.6355</c:v>
                </c:pt>
                <c:pt idx="4071">
                  <c:v>-1.6962999999999999</c:v>
                </c:pt>
                <c:pt idx="4072">
                  <c:v>-1.7568999999999999</c:v>
                </c:pt>
                <c:pt idx="4073">
                  <c:v>-1.8098000000000001</c:v>
                </c:pt>
                <c:pt idx="4074">
                  <c:v>-1.8813</c:v>
                </c:pt>
                <c:pt idx="4075">
                  <c:v>-1.9754</c:v>
                </c:pt>
                <c:pt idx="4076">
                  <c:v>-2.0779999999999998</c:v>
                </c:pt>
                <c:pt idx="4077">
                  <c:v>-2.1964000000000001</c:v>
                </c:pt>
                <c:pt idx="4078">
                  <c:v>-2.3206000000000002</c:v>
                </c:pt>
                <c:pt idx="4079">
                  <c:v>-2.4033000000000002</c:v>
                </c:pt>
                <c:pt idx="4080">
                  <c:v>-2.4883000000000002</c:v>
                </c:pt>
                <c:pt idx="4081">
                  <c:v>-2.6131000000000002</c:v>
                </c:pt>
                <c:pt idx="4082">
                  <c:v>-2.7315</c:v>
                </c:pt>
                <c:pt idx="4083">
                  <c:v>-2.8557999999999999</c:v>
                </c:pt>
                <c:pt idx="4084">
                  <c:v>-3.0078</c:v>
                </c:pt>
                <c:pt idx="4085">
                  <c:v>-3.1516000000000002</c:v>
                </c:pt>
                <c:pt idx="4086">
                  <c:v>-3.3180000000000001</c:v>
                </c:pt>
                <c:pt idx="4087">
                  <c:v>-3.4828000000000001</c:v>
                </c:pt>
                <c:pt idx="4088">
                  <c:v>-3.6714000000000002</c:v>
                </c:pt>
                <c:pt idx="4089">
                  <c:v>-3.8273000000000001</c:v>
                </c:pt>
                <c:pt idx="4090">
                  <c:v>-3.9449999999999998</c:v>
                </c:pt>
                <c:pt idx="4091">
                  <c:v>-4.0488</c:v>
                </c:pt>
                <c:pt idx="4092">
                  <c:v>-4.1528</c:v>
                </c:pt>
                <c:pt idx="4093">
                  <c:v>-4.2850000000000001</c:v>
                </c:pt>
                <c:pt idx="4094">
                  <c:v>-4.4020000000000001</c:v>
                </c:pt>
                <c:pt idx="4095">
                  <c:v>-4.4660000000000002</c:v>
                </c:pt>
                <c:pt idx="4096">
                  <c:v>-4.5107999999999997</c:v>
                </c:pt>
                <c:pt idx="4097">
                  <c:v>-4.5488999999999997</c:v>
                </c:pt>
                <c:pt idx="4098">
                  <c:v>-4.5620000000000003</c:v>
                </c:pt>
                <c:pt idx="4099">
                  <c:v>-4.5648</c:v>
                </c:pt>
                <c:pt idx="4100">
                  <c:v>-4.5503</c:v>
                </c:pt>
                <c:pt idx="4101">
                  <c:v>-4.5625999999999998</c:v>
                </c:pt>
                <c:pt idx="4102">
                  <c:v>-4.5736999999999997</c:v>
                </c:pt>
                <c:pt idx="4103">
                  <c:v>-4.6218000000000004</c:v>
                </c:pt>
                <c:pt idx="4104">
                  <c:v>-4.6473000000000004</c:v>
                </c:pt>
                <c:pt idx="4105">
                  <c:v>-4.6432000000000002</c:v>
                </c:pt>
                <c:pt idx="4106">
                  <c:v>-4.6714000000000002</c:v>
                </c:pt>
                <c:pt idx="4107">
                  <c:v>-4.7375999999999996</c:v>
                </c:pt>
                <c:pt idx="4108">
                  <c:v>-4.8117000000000001</c:v>
                </c:pt>
                <c:pt idx="4109">
                  <c:v>-4.9565000000000001</c:v>
                </c:pt>
                <c:pt idx="4110">
                  <c:v>-5.1207000000000003</c:v>
                </c:pt>
                <c:pt idx="4111">
                  <c:v>-5.2662000000000004</c:v>
                </c:pt>
                <c:pt idx="4112">
                  <c:v>-5.3963000000000001</c:v>
                </c:pt>
                <c:pt idx="4113">
                  <c:v>-5.5857000000000001</c:v>
                </c:pt>
                <c:pt idx="4114">
                  <c:v>-5.7648000000000001</c:v>
                </c:pt>
                <c:pt idx="4115">
                  <c:v>-5.9532999999999996</c:v>
                </c:pt>
                <c:pt idx="4116">
                  <c:v>-6.1638999999999999</c:v>
                </c:pt>
                <c:pt idx="4117">
                  <c:v>-6.3749000000000002</c:v>
                </c:pt>
                <c:pt idx="4118">
                  <c:v>-6.6132</c:v>
                </c:pt>
                <c:pt idx="4119">
                  <c:v>-6.8368000000000002</c:v>
                </c:pt>
                <c:pt idx="4120">
                  <c:v>-7.0369999999999999</c:v>
                </c:pt>
                <c:pt idx="4121">
                  <c:v>-7.2077999999999998</c:v>
                </c:pt>
                <c:pt idx="4122">
                  <c:v>-7.3628</c:v>
                </c:pt>
                <c:pt idx="4123">
                  <c:v>-7.5255000000000001</c:v>
                </c:pt>
                <c:pt idx="4124">
                  <c:v>-7.6345999999999998</c:v>
                </c:pt>
                <c:pt idx="4125">
                  <c:v>-7.7129000000000003</c:v>
                </c:pt>
                <c:pt idx="4126">
                  <c:v>-7.7937000000000003</c:v>
                </c:pt>
                <c:pt idx="4127">
                  <c:v>-7.8390000000000004</c:v>
                </c:pt>
                <c:pt idx="4128">
                  <c:v>-7.859</c:v>
                </c:pt>
                <c:pt idx="4129">
                  <c:v>-7.8559999999999999</c:v>
                </c:pt>
                <c:pt idx="4130">
                  <c:v>-7.8594999999999997</c:v>
                </c:pt>
                <c:pt idx="4131">
                  <c:v>-7.8609</c:v>
                </c:pt>
                <c:pt idx="4132">
                  <c:v>-7.8583999999999996</c:v>
                </c:pt>
                <c:pt idx="4133">
                  <c:v>-7.8455000000000004</c:v>
                </c:pt>
                <c:pt idx="4134">
                  <c:v>-7.8136000000000001</c:v>
                </c:pt>
                <c:pt idx="4135">
                  <c:v>-7.7988</c:v>
                </c:pt>
                <c:pt idx="4136">
                  <c:v>-7.8209999999999997</c:v>
                </c:pt>
                <c:pt idx="4137">
                  <c:v>-7.8901000000000003</c:v>
                </c:pt>
                <c:pt idx="4138">
                  <c:v>-7.9328000000000003</c:v>
                </c:pt>
                <c:pt idx="4139">
                  <c:v>-7.9508000000000001</c:v>
                </c:pt>
                <c:pt idx="4140">
                  <c:v>-7.9833999999999996</c:v>
                </c:pt>
                <c:pt idx="4141">
                  <c:v>-8.0521999999999991</c:v>
                </c:pt>
                <c:pt idx="4142">
                  <c:v>-8.1481999999999992</c:v>
                </c:pt>
                <c:pt idx="4143">
                  <c:v>-8.2464999999999993</c:v>
                </c:pt>
                <c:pt idx="4144">
                  <c:v>-8.3300999999999998</c:v>
                </c:pt>
                <c:pt idx="4145">
                  <c:v>-8.4065999999999992</c:v>
                </c:pt>
                <c:pt idx="4146">
                  <c:v>-8.4639000000000006</c:v>
                </c:pt>
                <c:pt idx="4147">
                  <c:v>-8.5071999999999992</c:v>
                </c:pt>
                <c:pt idx="4148">
                  <c:v>-8.5351999999999997</c:v>
                </c:pt>
                <c:pt idx="4149">
                  <c:v>-8.5665999999999993</c:v>
                </c:pt>
                <c:pt idx="4150">
                  <c:v>-8.6003000000000007</c:v>
                </c:pt>
                <c:pt idx="4151">
                  <c:v>-8.6437000000000008</c:v>
                </c:pt>
                <c:pt idx="4152">
                  <c:v>-8.6585999999999999</c:v>
                </c:pt>
                <c:pt idx="4153">
                  <c:v>-8.6731999999999996</c:v>
                </c:pt>
                <c:pt idx="4154">
                  <c:v>-8.6837999999999997</c:v>
                </c:pt>
                <c:pt idx="4155">
                  <c:v>-8.6775000000000002</c:v>
                </c:pt>
                <c:pt idx="4156">
                  <c:v>-8.6705000000000005</c:v>
                </c:pt>
                <c:pt idx="4157">
                  <c:v>-8.6913</c:v>
                </c:pt>
                <c:pt idx="4158">
                  <c:v>-8.7327999999999992</c:v>
                </c:pt>
                <c:pt idx="4159">
                  <c:v>-8.7687000000000008</c:v>
                </c:pt>
                <c:pt idx="4160">
                  <c:v>-8.7966999999999995</c:v>
                </c:pt>
                <c:pt idx="4161">
                  <c:v>-8.8353000000000002</c:v>
                </c:pt>
                <c:pt idx="4162">
                  <c:v>-8.8504000000000005</c:v>
                </c:pt>
                <c:pt idx="4163">
                  <c:v>-8.8673000000000002</c:v>
                </c:pt>
                <c:pt idx="4164">
                  <c:v>-8.9022000000000006</c:v>
                </c:pt>
                <c:pt idx="4165">
                  <c:v>-8.9598999999999993</c:v>
                </c:pt>
                <c:pt idx="4166">
                  <c:v>-8.9964999999999993</c:v>
                </c:pt>
                <c:pt idx="4167">
                  <c:v>-9.0174000000000003</c:v>
                </c:pt>
                <c:pt idx="4168">
                  <c:v>-9.0502000000000002</c:v>
                </c:pt>
                <c:pt idx="4169">
                  <c:v>-9.0754000000000001</c:v>
                </c:pt>
                <c:pt idx="4170">
                  <c:v>-9.1013999999999999</c:v>
                </c:pt>
                <c:pt idx="4171">
                  <c:v>-9.0975000000000001</c:v>
                </c:pt>
                <c:pt idx="4172">
                  <c:v>-9.1077999999999992</c:v>
                </c:pt>
                <c:pt idx="4173">
                  <c:v>-9.1004000000000005</c:v>
                </c:pt>
                <c:pt idx="4174">
                  <c:v>-9.0916999999999994</c:v>
                </c:pt>
                <c:pt idx="4175">
                  <c:v>-9.1037999999999997</c:v>
                </c:pt>
                <c:pt idx="4176">
                  <c:v>-9.1229999999999993</c:v>
                </c:pt>
                <c:pt idx="4177">
                  <c:v>-9.1362000000000005</c:v>
                </c:pt>
                <c:pt idx="4178">
                  <c:v>-9.1710999999999991</c:v>
                </c:pt>
                <c:pt idx="4179">
                  <c:v>-9.2241</c:v>
                </c:pt>
                <c:pt idx="4180">
                  <c:v>-9.2661999999999995</c:v>
                </c:pt>
                <c:pt idx="4181">
                  <c:v>-9.2881</c:v>
                </c:pt>
                <c:pt idx="4182">
                  <c:v>-9.2910000000000004</c:v>
                </c:pt>
                <c:pt idx="4183">
                  <c:v>-9.2882999999999996</c:v>
                </c:pt>
                <c:pt idx="4184">
                  <c:v>-9.3049999999999997</c:v>
                </c:pt>
                <c:pt idx="4185">
                  <c:v>-9.3208000000000002</c:v>
                </c:pt>
                <c:pt idx="4186">
                  <c:v>-9.3453999999999997</c:v>
                </c:pt>
                <c:pt idx="4187">
                  <c:v>-9.3415999999999997</c:v>
                </c:pt>
                <c:pt idx="4188">
                  <c:v>-9.3558000000000003</c:v>
                </c:pt>
                <c:pt idx="4189">
                  <c:v>-9.3571000000000009</c:v>
                </c:pt>
                <c:pt idx="4190">
                  <c:v>-9.3445999999999998</c:v>
                </c:pt>
                <c:pt idx="4191">
                  <c:v>-9.3443000000000005</c:v>
                </c:pt>
                <c:pt idx="4192">
                  <c:v>-9.3485999999999994</c:v>
                </c:pt>
                <c:pt idx="4193">
                  <c:v>-9.3462999999999994</c:v>
                </c:pt>
                <c:pt idx="4194">
                  <c:v>-9.3468999999999998</c:v>
                </c:pt>
                <c:pt idx="4195">
                  <c:v>-9.3644999999999996</c:v>
                </c:pt>
                <c:pt idx="4196">
                  <c:v>-9.3651999999999997</c:v>
                </c:pt>
                <c:pt idx="4197">
                  <c:v>-9.3849999999999998</c:v>
                </c:pt>
                <c:pt idx="4198">
                  <c:v>-9.3886000000000003</c:v>
                </c:pt>
                <c:pt idx="4199">
                  <c:v>-9.3892000000000007</c:v>
                </c:pt>
                <c:pt idx="4200">
                  <c:v>-9.4086999999999996</c:v>
                </c:pt>
                <c:pt idx="4201">
                  <c:v>-9.4077000000000002</c:v>
                </c:pt>
                <c:pt idx="4202">
                  <c:v>-9.4197000000000006</c:v>
                </c:pt>
                <c:pt idx="4203">
                  <c:v>-9.4360999999999997</c:v>
                </c:pt>
                <c:pt idx="4204">
                  <c:v>-9.4575999999999993</c:v>
                </c:pt>
                <c:pt idx="4205">
                  <c:v>-9.4710000000000001</c:v>
                </c:pt>
                <c:pt idx="4206">
                  <c:v>-9.4931000000000001</c:v>
                </c:pt>
                <c:pt idx="4207">
                  <c:v>-9.4992999999999999</c:v>
                </c:pt>
                <c:pt idx="4208">
                  <c:v>-9.5121000000000002</c:v>
                </c:pt>
                <c:pt idx="4209">
                  <c:v>-9.5196000000000005</c:v>
                </c:pt>
                <c:pt idx="4210">
                  <c:v>-9.5161999999999995</c:v>
                </c:pt>
                <c:pt idx="4211">
                  <c:v>-9.5045000000000002</c:v>
                </c:pt>
                <c:pt idx="4212">
                  <c:v>-9.4883000000000006</c:v>
                </c:pt>
                <c:pt idx="4213">
                  <c:v>-9.4757999999999996</c:v>
                </c:pt>
                <c:pt idx="4214">
                  <c:v>-9.4657</c:v>
                </c:pt>
                <c:pt idx="4215">
                  <c:v>-9.4724000000000004</c:v>
                </c:pt>
                <c:pt idx="4216">
                  <c:v>-9.4947999999999997</c:v>
                </c:pt>
                <c:pt idx="4217">
                  <c:v>-9.5350999999999999</c:v>
                </c:pt>
                <c:pt idx="4218">
                  <c:v>-9.5914999999999999</c:v>
                </c:pt>
                <c:pt idx="4219">
                  <c:v>-9.6244999999999994</c:v>
                </c:pt>
                <c:pt idx="4220">
                  <c:v>-9.6430000000000007</c:v>
                </c:pt>
                <c:pt idx="4221">
                  <c:v>-9.6483000000000008</c:v>
                </c:pt>
                <c:pt idx="4222">
                  <c:v>-9.6637000000000004</c:v>
                </c:pt>
                <c:pt idx="4223">
                  <c:v>-9.6636000000000006</c:v>
                </c:pt>
                <c:pt idx="4224">
                  <c:v>-9.6483000000000008</c:v>
                </c:pt>
                <c:pt idx="4225">
                  <c:v>-9.6420999999999992</c:v>
                </c:pt>
                <c:pt idx="4226">
                  <c:v>-9.6427999999999994</c:v>
                </c:pt>
                <c:pt idx="4227">
                  <c:v>-9.6305999999999994</c:v>
                </c:pt>
                <c:pt idx="4228">
                  <c:v>-9.6380999999999997</c:v>
                </c:pt>
                <c:pt idx="4229">
                  <c:v>-9.6468000000000007</c:v>
                </c:pt>
                <c:pt idx="4230">
                  <c:v>-9.6351999999999993</c:v>
                </c:pt>
                <c:pt idx="4231">
                  <c:v>-9.6446000000000005</c:v>
                </c:pt>
                <c:pt idx="4232">
                  <c:v>-9.6531000000000002</c:v>
                </c:pt>
                <c:pt idx="4233">
                  <c:v>-9.6578999999999997</c:v>
                </c:pt>
                <c:pt idx="4234">
                  <c:v>-9.6814999999999998</c:v>
                </c:pt>
                <c:pt idx="4235">
                  <c:v>-9.6959999999999997</c:v>
                </c:pt>
                <c:pt idx="4236">
                  <c:v>-9.7070000000000007</c:v>
                </c:pt>
                <c:pt idx="4237">
                  <c:v>-9.7175999999999991</c:v>
                </c:pt>
                <c:pt idx="4238">
                  <c:v>-9.7277000000000005</c:v>
                </c:pt>
                <c:pt idx="4239">
                  <c:v>-9.7238000000000007</c:v>
                </c:pt>
                <c:pt idx="4240">
                  <c:v>-9.7174999999999994</c:v>
                </c:pt>
                <c:pt idx="4241">
                  <c:v>-9.6976999999999993</c:v>
                </c:pt>
                <c:pt idx="4242">
                  <c:v>-9.7048000000000005</c:v>
                </c:pt>
                <c:pt idx="4243">
                  <c:v>-9.7103000000000002</c:v>
                </c:pt>
                <c:pt idx="4244">
                  <c:v>-9.6974999999999998</c:v>
                </c:pt>
                <c:pt idx="4245">
                  <c:v>-9.6828000000000003</c:v>
                </c:pt>
                <c:pt idx="4246">
                  <c:v>-9.6561000000000003</c:v>
                </c:pt>
                <c:pt idx="4247">
                  <c:v>-9.6341000000000001</c:v>
                </c:pt>
                <c:pt idx="4248">
                  <c:v>-9.6374999999999993</c:v>
                </c:pt>
                <c:pt idx="4249">
                  <c:v>-9.6279000000000003</c:v>
                </c:pt>
                <c:pt idx="4250">
                  <c:v>-9.5905000000000005</c:v>
                </c:pt>
                <c:pt idx="4251">
                  <c:v>-9.5089000000000006</c:v>
                </c:pt>
                <c:pt idx="4252">
                  <c:v>-9.4611999999999998</c:v>
                </c:pt>
                <c:pt idx="4253">
                  <c:v>-9.4559999999999995</c:v>
                </c:pt>
                <c:pt idx="4254">
                  <c:v>-9.4390999999999998</c:v>
                </c:pt>
                <c:pt idx="4255">
                  <c:v>-9.3887999999999998</c:v>
                </c:pt>
                <c:pt idx="4256">
                  <c:v>-9.3468</c:v>
                </c:pt>
                <c:pt idx="4257">
                  <c:v>-9.3130000000000006</c:v>
                </c:pt>
                <c:pt idx="4258">
                  <c:v>-9.2668999999999997</c:v>
                </c:pt>
                <c:pt idx="4259">
                  <c:v>-9.2050999999999998</c:v>
                </c:pt>
                <c:pt idx="4260">
                  <c:v>-9.1599000000000004</c:v>
                </c:pt>
                <c:pt idx="4261">
                  <c:v>-9.1286000000000005</c:v>
                </c:pt>
                <c:pt idx="4262">
                  <c:v>-9.0464000000000002</c:v>
                </c:pt>
                <c:pt idx="4263">
                  <c:v>-8.9659999999999993</c:v>
                </c:pt>
                <c:pt idx="4264">
                  <c:v>-8.8966999999999992</c:v>
                </c:pt>
                <c:pt idx="4265">
                  <c:v>-8.8284000000000002</c:v>
                </c:pt>
                <c:pt idx="4266">
                  <c:v>-8.7876999999999992</c:v>
                </c:pt>
                <c:pt idx="4267">
                  <c:v>-8.7332000000000001</c:v>
                </c:pt>
                <c:pt idx="4268">
                  <c:v>-8.7093000000000007</c:v>
                </c:pt>
                <c:pt idx="4269">
                  <c:v>-8.6946999999999992</c:v>
                </c:pt>
                <c:pt idx="4270">
                  <c:v>-8.6418999999999997</c:v>
                </c:pt>
                <c:pt idx="4271">
                  <c:v>-8.5531000000000006</c:v>
                </c:pt>
                <c:pt idx="4272">
                  <c:v>-8.4529999999999994</c:v>
                </c:pt>
                <c:pt idx="4273">
                  <c:v>-8.3704000000000001</c:v>
                </c:pt>
                <c:pt idx="4274">
                  <c:v>-8.2761999999999993</c:v>
                </c:pt>
                <c:pt idx="4275">
                  <c:v>-8.1755999999999993</c:v>
                </c:pt>
                <c:pt idx="4276">
                  <c:v>-8.1114999999999995</c:v>
                </c:pt>
                <c:pt idx="4277">
                  <c:v>-8.0394000000000005</c:v>
                </c:pt>
                <c:pt idx="4278">
                  <c:v>-7.9451999999999998</c:v>
                </c:pt>
                <c:pt idx="4279">
                  <c:v>-7.8792</c:v>
                </c:pt>
                <c:pt idx="4280">
                  <c:v>-7.7916999999999996</c:v>
                </c:pt>
                <c:pt idx="4281">
                  <c:v>-7.7237999999999998</c:v>
                </c:pt>
                <c:pt idx="4282">
                  <c:v>-7.6212</c:v>
                </c:pt>
                <c:pt idx="4283">
                  <c:v>-7.4831000000000003</c:v>
                </c:pt>
                <c:pt idx="4284">
                  <c:v>-7.3722000000000003</c:v>
                </c:pt>
                <c:pt idx="4285">
                  <c:v>-7.2515000000000001</c:v>
                </c:pt>
                <c:pt idx="4286">
                  <c:v>-7.1372999999999998</c:v>
                </c:pt>
                <c:pt idx="4287">
                  <c:v>-7.0091999999999999</c:v>
                </c:pt>
                <c:pt idx="4288">
                  <c:v>-6.8532999999999999</c:v>
                </c:pt>
                <c:pt idx="4289">
                  <c:v>-6.7037000000000004</c:v>
                </c:pt>
                <c:pt idx="4290">
                  <c:v>-6.5239000000000003</c:v>
                </c:pt>
                <c:pt idx="4291">
                  <c:v>-6.3170999999999999</c:v>
                </c:pt>
                <c:pt idx="4292">
                  <c:v>-6.1211000000000002</c:v>
                </c:pt>
                <c:pt idx="4293">
                  <c:v>-5.9352</c:v>
                </c:pt>
                <c:pt idx="4294">
                  <c:v>-5.7007000000000003</c:v>
                </c:pt>
                <c:pt idx="4295">
                  <c:v>-5.4443999999999999</c:v>
                </c:pt>
                <c:pt idx="4296">
                  <c:v>-5.2035</c:v>
                </c:pt>
                <c:pt idx="4297">
                  <c:v>-4.96</c:v>
                </c:pt>
                <c:pt idx="4298">
                  <c:v>-4.7705000000000002</c:v>
                </c:pt>
                <c:pt idx="4299">
                  <c:v>-4.6150000000000002</c:v>
                </c:pt>
                <c:pt idx="4300">
                  <c:v>-4.4976000000000003</c:v>
                </c:pt>
                <c:pt idx="4301">
                  <c:v>-4.4791999999999996</c:v>
                </c:pt>
                <c:pt idx="4302">
                  <c:v>-4.5068000000000001</c:v>
                </c:pt>
                <c:pt idx="4303">
                  <c:v>-4.5552999999999999</c:v>
                </c:pt>
                <c:pt idx="4304">
                  <c:v>-4.6223999999999998</c:v>
                </c:pt>
                <c:pt idx="4305">
                  <c:v>-4.6947999999999999</c:v>
                </c:pt>
                <c:pt idx="4306">
                  <c:v>-4.7652000000000001</c:v>
                </c:pt>
                <c:pt idx="4307">
                  <c:v>-4.8103999999999996</c:v>
                </c:pt>
                <c:pt idx="4308">
                  <c:v>-4.8518999999999997</c:v>
                </c:pt>
                <c:pt idx="4309">
                  <c:v>-4.8776000000000002</c:v>
                </c:pt>
                <c:pt idx="4310">
                  <c:v>-4.7971000000000004</c:v>
                </c:pt>
                <c:pt idx="4311">
                  <c:v>-4.7252000000000001</c:v>
                </c:pt>
                <c:pt idx="4312">
                  <c:v>-4.6868999999999996</c:v>
                </c:pt>
                <c:pt idx="4313">
                  <c:v>-4.5738000000000003</c:v>
                </c:pt>
                <c:pt idx="4314">
                  <c:v>-4.4870000000000001</c:v>
                </c:pt>
                <c:pt idx="4315">
                  <c:v>-4.4393000000000002</c:v>
                </c:pt>
                <c:pt idx="4316">
                  <c:v>-4.3795000000000002</c:v>
                </c:pt>
                <c:pt idx="4317">
                  <c:v>-4.3121999999999998</c:v>
                </c:pt>
                <c:pt idx="4318">
                  <c:v>-4.2765000000000004</c:v>
                </c:pt>
                <c:pt idx="4319">
                  <c:v>-4.2683999999999997</c:v>
                </c:pt>
                <c:pt idx="4320">
                  <c:v>-4.2481</c:v>
                </c:pt>
                <c:pt idx="4321">
                  <c:v>-4.2150999999999996</c:v>
                </c:pt>
                <c:pt idx="4322">
                  <c:v>-4.1881000000000004</c:v>
                </c:pt>
                <c:pt idx="4323">
                  <c:v>-4.1736000000000004</c:v>
                </c:pt>
                <c:pt idx="4324">
                  <c:v>-4.1128999999999998</c:v>
                </c:pt>
                <c:pt idx="4325">
                  <c:v>-4.0683999999999996</c:v>
                </c:pt>
                <c:pt idx="4326">
                  <c:v>-3.9965000000000002</c:v>
                </c:pt>
                <c:pt idx="4327">
                  <c:v>-3.895</c:v>
                </c:pt>
                <c:pt idx="4328">
                  <c:v>-3.8494000000000002</c:v>
                </c:pt>
                <c:pt idx="4329">
                  <c:v>-3.7831999999999999</c:v>
                </c:pt>
                <c:pt idx="4330">
                  <c:v>-3.6825999999999999</c:v>
                </c:pt>
                <c:pt idx="4331">
                  <c:v>-3.5863999999999998</c:v>
                </c:pt>
                <c:pt idx="4332">
                  <c:v>-3.496</c:v>
                </c:pt>
                <c:pt idx="4333">
                  <c:v>-3.4392999999999998</c:v>
                </c:pt>
                <c:pt idx="4334">
                  <c:v>-3.3919000000000001</c:v>
                </c:pt>
                <c:pt idx="4335">
                  <c:v>-3.3136999999999999</c:v>
                </c:pt>
                <c:pt idx="4336">
                  <c:v>-3.2515000000000001</c:v>
                </c:pt>
                <c:pt idx="4337">
                  <c:v>-3.2160000000000002</c:v>
                </c:pt>
                <c:pt idx="4338">
                  <c:v>-3.2039</c:v>
                </c:pt>
                <c:pt idx="4339">
                  <c:v>-3.2078000000000002</c:v>
                </c:pt>
                <c:pt idx="4340">
                  <c:v>-3.2000999999999999</c:v>
                </c:pt>
                <c:pt idx="4341">
                  <c:v>-3.1934999999999998</c:v>
                </c:pt>
                <c:pt idx="4342">
                  <c:v>-3.1844000000000001</c:v>
                </c:pt>
                <c:pt idx="4343">
                  <c:v>-3.1674000000000002</c:v>
                </c:pt>
                <c:pt idx="4344">
                  <c:v>-3.1356000000000002</c:v>
                </c:pt>
                <c:pt idx="4345">
                  <c:v>-3.0663999999999998</c:v>
                </c:pt>
                <c:pt idx="4346">
                  <c:v>-2.9964</c:v>
                </c:pt>
                <c:pt idx="4347">
                  <c:v>-2.9015</c:v>
                </c:pt>
                <c:pt idx="4348">
                  <c:v>-2.8062</c:v>
                </c:pt>
                <c:pt idx="4349">
                  <c:v>-2.7225999999999999</c:v>
                </c:pt>
                <c:pt idx="4350">
                  <c:v>-2.6751</c:v>
                </c:pt>
                <c:pt idx="4351">
                  <c:v>-2.6520000000000001</c:v>
                </c:pt>
                <c:pt idx="4352">
                  <c:v>-2.6332</c:v>
                </c:pt>
                <c:pt idx="4353">
                  <c:v>-2.6356000000000002</c:v>
                </c:pt>
                <c:pt idx="4354">
                  <c:v>-2.6533000000000002</c:v>
                </c:pt>
                <c:pt idx="4355">
                  <c:v>-2.63</c:v>
                </c:pt>
                <c:pt idx="4356">
                  <c:v>-2.5979999999999999</c:v>
                </c:pt>
                <c:pt idx="4357">
                  <c:v>-2.6021000000000001</c:v>
                </c:pt>
                <c:pt idx="4358">
                  <c:v>-2.6259000000000001</c:v>
                </c:pt>
                <c:pt idx="4359">
                  <c:v>-2.6472000000000002</c:v>
                </c:pt>
                <c:pt idx="4360">
                  <c:v>-2.6642999999999999</c:v>
                </c:pt>
                <c:pt idx="4361">
                  <c:v>-2.6903000000000001</c:v>
                </c:pt>
                <c:pt idx="4362">
                  <c:v>-2.6857000000000002</c:v>
                </c:pt>
                <c:pt idx="4363">
                  <c:v>-2.6857000000000002</c:v>
                </c:pt>
                <c:pt idx="4364">
                  <c:v>-2.6741999999999999</c:v>
                </c:pt>
                <c:pt idx="4365">
                  <c:v>-2.649</c:v>
                </c:pt>
                <c:pt idx="4366">
                  <c:v>-2.6160000000000001</c:v>
                </c:pt>
                <c:pt idx="4367">
                  <c:v>-2.5604</c:v>
                </c:pt>
                <c:pt idx="4368">
                  <c:v>-2.5074000000000001</c:v>
                </c:pt>
                <c:pt idx="4369">
                  <c:v>-2.4731000000000001</c:v>
                </c:pt>
                <c:pt idx="4370">
                  <c:v>-2.4521999999999999</c:v>
                </c:pt>
                <c:pt idx="4371">
                  <c:v>-2.4258999999999999</c:v>
                </c:pt>
                <c:pt idx="4372">
                  <c:v>-2.4075000000000002</c:v>
                </c:pt>
                <c:pt idx="4373">
                  <c:v>-2.4098000000000002</c:v>
                </c:pt>
                <c:pt idx="4374">
                  <c:v>-2.4134000000000002</c:v>
                </c:pt>
                <c:pt idx="4375">
                  <c:v>-2.4247000000000001</c:v>
                </c:pt>
                <c:pt idx="4376">
                  <c:v>-2.427</c:v>
                </c:pt>
                <c:pt idx="4377">
                  <c:v>-2.3896999999999999</c:v>
                </c:pt>
                <c:pt idx="4378">
                  <c:v>-2.3462999999999998</c:v>
                </c:pt>
                <c:pt idx="4379">
                  <c:v>-2.2999000000000001</c:v>
                </c:pt>
                <c:pt idx="4380">
                  <c:v>-2.2776999999999998</c:v>
                </c:pt>
                <c:pt idx="4381">
                  <c:v>-2.2572999999999999</c:v>
                </c:pt>
                <c:pt idx="4382">
                  <c:v>-2.2709000000000001</c:v>
                </c:pt>
                <c:pt idx="4383">
                  <c:v>-2.2837999999999998</c:v>
                </c:pt>
                <c:pt idx="4384">
                  <c:v>-2.2917999999999998</c:v>
                </c:pt>
                <c:pt idx="4385">
                  <c:v>-2.2847</c:v>
                </c:pt>
                <c:pt idx="4386">
                  <c:v>-2.2704</c:v>
                </c:pt>
                <c:pt idx="4387">
                  <c:v>-2.2686000000000002</c:v>
                </c:pt>
                <c:pt idx="4388">
                  <c:v>-2.2702</c:v>
                </c:pt>
                <c:pt idx="4389">
                  <c:v>-2.2641</c:v>
                </c:pt>
                <c:pt idx="4390">
                  <c:v>-2.2707999999999999</c:v>
                </c:pt>
                <c:pt idx="4391">
                  <c:v>-2.2618</c:v>
                </c:pt>
                <c:pt idx="4392">
                  <c:v>-2.2458999999999998</c:v>
                </c:pt>
                <c:pt idx="4393">
                  <c:v>-2.2452000000000001</c:v>
                </c:pt>
                <c:pt idx="4394">
                  <c:v>-2.2412000000000001</c:v>
                </c:pt>
                <c:pt idx="4395">
                  <c:v>-2.2282999999999999</c:v>
                </c:pt>
                <c:pt idx="4396">
                  <c:v>-2.2324999999999999</c:v>
                </c:pt>
                <c:pt idx="4397">
                  <c:v>-2.2279</c:v>
                </c:pt>
                <c:pt idx="4398">
                  <c:v>-2.2162000000000002</c:v>
                </c:pt>
                <c:pt idx="4399">
                  <c:v>-2.2235</c:v>
                </c:pt>
                <c:pt idx="4400">
                  <c:v>-2.2305999999999999</c:v>
                </c:pt>
                <c:pt idx="4401">
                  <c:v>-2.2475000000000001</c:v>
                </c:pt>
                <c:pt idx="4402">
                  <c:v>-2.2713999999999999</c:v>
                </c:pt>
                <c:pt idx="4403">
                  <c:v>-2.2945000000000002</c:v>
                </c:pt>
                <c:pt idx="4404">
                  <c:v>-2.3060999999999998</c:v>
                </c:pt>
                <c:pt idx="4405">
                  <c:v>-2.3010000000000002</c:v>
                </c:pt>
                <c:pt idx="4406">
                  <c:v>-2.2930999999999999</c:v>
                </c:pt>
                <c:pt idx="4407">
                  <c:v>-2.2892999999999999</c:v>
                </c:pt>
                <c:pt idx="4408">
                  <c:v>-2.2782</c:v>
                </c:pt>
                <c:pt idx="4409">
                  <c:v>-2.2763</c:v>
                </c:pt>
                <c:pt idx="4410">
                  <c:v>-2.2717000000000001</c:v>
                </c:pt>
                <c:pt idx="4411">
                  <c:v>-2.2545999999999999</c:v>
                </c:pt>
                <c:pt idx="4412">
                  <c:v>-2.2488000000000001</c:v>
                </c:pt>
                <c:pt idx="4413">
                  <c:v>-2.2263999999999999</c:v>
                </c:pt>
                <c:pt idx="4414">
                  <c:v>-2.2244999999999999</c:v>
                </c:pt>
                <c:pt idx="4415">
                  <c:v>-2.2376999999999998</c:v>
                </c:pt>
                <c:pt idx="4416">
                  <c:v>-2.2642000000000002</c:v>
                </c:pt>
                <c:pt idx="4417">
                  <c:v>-2.2702</c:v>
                </c:pt>
                <c:pt idx="4418">
                  <c:v>-2.274</c:v>
                </c:pt>
                <c:pt idx="4419">
                  <c:v>-2.2953999999999999</c:v>
                </c:pt>
                <c:pt idx="4420">
                  <c:v>-2.3237000000000001</c:v>
                </c:pt>
                <c:pt idx="4421">
                  <c:v>-2.3616000000000001</c:v>
                </c:pt>
                <c:pt idx="4422">
                  <c:v>-2.3965999999999998</c:v>
                </c:pt>
                <c:pt idx="4423">
                  <c:v>-2.4323999999999999</c:v>
                </c:pt>
                <c:pt idx="4424">
                  <c:v>-2.4634999999999998</c:v>
                </c:pt>
                <c:pt idx="4425">
                  <c:v>-2.4864999999999999</c:v>
                </c:pt>
                <c:pt idx="4426">
                  <c:v>-2.5297000000000001</c:v>
                </c:pt>
                <c:pt idx="4427">
                  <c:v>-2.5712000000000002</c:v>
                </c:pt>
                <c:pt idx="4428">
                  <c:v>-2.6261000000000001</c:v>
                </c:pt>
                <c:pt idx="4429">
                  <c:v>-2.6960000000000002</c:v>
                </c:pt>
                <c:pt idx="4430">
                  <c:v>-2.7330000000000001</c:v>
                </c:pt>
                <c:pt idx="4431">
                  <c:v>-2.7909000000000002</c:v>
                </c:pt>
                <c:pt idx="4432">
                  <c:v>-2.8803000000000001</c:v>
                </c:pt>
                <c:pt idx="4433">
                  <c:v>-2.9773000000000001</c:v>
                </c:pt>
                <c:pt idx="4434">
                  <c:v>-3.0973000000000002</c:v>
                </c:pt>
                <c:pt idx="4435">
                  <c:v>-3.2132000000000001</c:v>
                </c:pt>
                <c:pt idx="4436">
                  <c:v>-3.3611</c:v>
                </c:pt>
                <c:pt idx="4437">
                  <c:v>-3.4895999999999998</c:v>
                </c:pt>
                <c:pt idx="4438">
                  <c:v>-3.6421000000000001</c:v>
                </c:pt>
                <c:pt idx="4439">
                  <c:v>-3.7820999999999998</c:v>
                </c:pt>
                <c:pt idx="4440">
                  <c:v>-3.9278</c:v>
                </c:pt>
                <c:pt idx="4441">
                  <c:v>-4.0994999999999999</c:v>
                </c:pt>
                <c:pt idx="4442">
                  <c:v>-4.2938999999999998</c:v>
                </c:pt>
                <c:pt idx="4443">
                  <c:v>-4.4710999999999999</c:v>
                </c:pt>
                <c:pt idx="4444">
                  <c:v>-4.5964</c:v>
                </c:pt>
                <c:pt idx="4445">
                  <c:v>-4.6661000000000001</c:v>
                </c:pt>
                <c:pt idx="4446">
                  <c:v>-4.6925999999999997</c:v>
                </c:pt>
                <c:pt idx="4447">
                  <c:v>-4.7534999999999998</c:v>
                </c:pt>
                <c:pt idx="4448">
                  <c:v>-4.8312999999999997</c:v>
                </c:pt>
                <c:pt idx="4449">
                  <c:v>-4.8491999999999997</c:v>
                </c:pt>
                <c:pt idx="4450">
                  <c:v>-4.8819999999999997</c:v>
                </c:pt>
                <c:pt idx="4451">
                  <c:v>-4.9322999999999997</c:v>
                </c:pt>
                <c:pt idx="4452">
                  <c:v>-4.9635999999999996</c:v>
                </c:pt>
                <c:pt idx="4453">
                  <c:v>-5.0006000000000004</c:v>
                </c:pt>
                <c:pt idx="4454">
                  <c:v>-5.0496999999999996</c:v>
                </c:pt>
                <c:pt idx="4455">
                  <c:v>-5.1029</c:v>
                </c:pt>
                <c:pt idx="4456">
                  <c:v>-5.1859999999999999</c:v>
                </c:pt>
                <c:pt idx="4457">
                  <c:v>-5.2293000000000003</c:v>
                </c:pt>
                <c:pt idx="4458">
                  <c:v>-5.3163999999999998</c:v>
                </c:pt>
                <c:pt idx="4459">
                  <c:v>-5.4019000000000004</c:v>
                </c:pt>
                <c:pt idx="4460">
                  <c:v>-5.4875999999999996</c:v>
                </c:pt>
                <c:pt idx="4461">
                  <c:v>-5.5909000000000004</c:v>
                </c:pt>
                <c:pt idx="4462">
                  <c:v>-5.6917</c:v>
                </c:pt>
                <c:pt idx="4463">
                  <c:v>-5.8178999999999998</c:v>
                </c:pt>
                <c:pt idx="4464">
                  <c:v>-5.9303999999999997</c:v>
                </c:pt>
                <c:pt idx="4465">
                  <c:v>-6.0365000000000002</c:v>
                </c:pt>
                <c:pt idx="4466">
                  <c:v>-6.1388999999999996</c:v>
                </c:pt>
                <c:pt idx="4467">
                  <c:v>-6.2542</c:v>
                </c:pt>
                <c:pt idx="4468">
                  <c:v>-6.3620999999999999</c:v>
                </c:pt>
                <c:pt idx="4469">
                  <c:v>-6.5159000000000002</c:v>
                </c:pt>
                <c:pt idx="4470">
                  <c:v>-6.6619999999999999</c:v>
                </c:pt>
                <c:pt idx="4471">
                  <c:v>-6.8018999999999998</c:v>
                </c:pt>
                <c:pt idx="4472">
                  <c:v>-6.9745999999999997</c:v>
                </c:pt>
                <c:pt idx="4473">
                  <c:v>-7.1711</c:v>
                </c:pt>
                <c:pt idx="4474">
                  <c:v>-7.3479000000000001</c:v>
                </c:pt>
                <c:pt idx="4475">
                  <c:v>-7.5060000000000002</c:v>
                </c:pt>
                <c:pt idx="4476">
                  <c:v>-7.6913</c:v>
                </c:pt>
                <c:pt idx="4477">
                  <c:v>-7.8727999999999998</c:v>
                </c:pt>
                <c:pt idx="4478">
                  <c:v>-8.0006000000000004</c:v>
                </c:pt>
                <c:pt idx="4479">
                  <c:v>-8.1343999999999994</c:v>
                </c:pt>
                <c:pt idx="4480">
                  <c:v>-8.2604000000000006</c:v>
                </c:pt>
                <c:pt idx="4481">
                  <c:v>-8.3598999999999997</c:v>
                </c:pt>
                <c:pt idx="4482">
                  <c:v>-8.4136000000000006</c:v>
                </c:pt>
                <c:pt idx="4483">
                  <c:v>-8.4724000000000004</c:v>
                </c:pt>
                <c:pt idx="4484">
                  <c:v>-8.5069999999999997</c:v>
                </c:pt>
                <c:pt idx="4485">
                  <c:v>-8.5440000000000005</c:v>
                </c:pt>
                <c:pt idx="4486">
                  <c:v>-8.5444999999999993</c:v>
                </c:pt>
                <c:pt idx="4487">
                  <c:v>-8.5540000000000003</c:v>
                </c:pt>
                <c:pt idx="4488">
                  <c:v>-8.5632000000000001</c:v>
                </c:pt>
                <c:pt idx="4489">
                  <c:v>-8.5888000000000009</c:v>
                </c:pt>
                <c:pt idx="4490">
                  <c:v>-8.6173000000000002</c:v>
                </c:pt>
                <c:pt idx="4491">
                  <c:v>-8.6508000000000003</c:v>
                </c:pt>
                <c:pt idx="4492">
                  <c:v>-8.7094000000000005</c:v>
                </c:pt>
                <c:pt idx="4493">
                  <c:v>-8.7497000000000007</c:v>
                </c:pt>
                <c:pt idx="4494">
                  <c:v>-8.7870000000000008</c:v>
                </c:pt>
                <c:pt idx="4495">
                  <c:v>-8.8324999999999996</c:v>
                </c:pt>
                <c:pt idx="4496">
                  <c:v>-8.8543000000000003</c:v>
                </c:pt>
                <c:pt idx="4497">
                  <c:v>-8.8941999999999997</c:v>
                </c:pt>
                <c:pt idx="4498">
                  <c:v>-8.9262999999999995</c:v>
                </c:pt>
                <c:pt idx="4499">
                  <c:v>-8.9723000000000006</c:v>
                </c:pt>
                <c:pt idx="4500">
                  <c:v>-9.0050000000000008</c:v>
                </c:pt>
                <c:pt idx="4501">
                  <c:v>-9.0411999999999999</c:v>
                </c:pt>
                <c:pt idx="4502">
                  <c:v>-9.0731999999999999</c:v>
                </c:pt>
                <c:pt idx="4503">
                  <c:v>-9.0861000000000001</c:v>
                </c:pt>
                <c:pt idx="4504">
                  <c:v>-9.1107999999999993</c:v>
                </c:pt>
                <c:pt idx="4505">
                  <c:v>-9.1373999999999995</c:v>
                </c:pt>
                <c:pt idx="4506">
                  <c:v>-9.1548999999999996</c:v>
                </c:pt>
                <c:pt idx="4507">
                  <c:v>-9.1870999999999992</c:v>
                </c:pt>
                <c:pt idx="4508">
                  <c:v>-9.2213999999999992</c:v>
                </c:pt>
                <c:pt idx="4509">
                  <c:v>-9.2515000000000001</c:v>
                </c:pt>
                <c:pt idx="4510">
                  <c:v>-9.2960999999999991</c:v>
                </c:pt>
                <c:pt idx="4511">
                  <c:v>-9.3363999999999994</c:v>
                </c:pt>
                <c:pt idx="4512">
                  <c:v>-9.3750999999999998</c:v>
                </c:pt>
                <c:pt idx="4513">
                  <c:v>-9.4236000000000004</c:v>
                </c:pt>
                <c:pt idx="4514">
                  <c:v>-9.4489999999999998</c:v>
                </c:pt>
                <c:pt idx="4515">
                  <c:v>-9.4693000000000005</c:v>
                </c:pt>
                <c:pt idx="4516">
                  <c:v>-9.4953000000000003</c:v>
                </c:pt>
                <c:pt idx="4517">
                  <c:v>-9.5225000000000009</c:v>
                </c:pt>
                <c:pt idx="4518">
                  <c:v>-9.5515000000000008</c:v>
                </c:pt>
                <c:pt idx="4519">
                  <c:v>-9.5893999999999995</c:v>
                </c:pt>
                <c:pt idx="4520">
                  <c:v>-9.6069999999999993</c:v>
                </c:pt>
                <c:pt idx="4521">
                  <c:v>-9.6329999999999991</c:v>
                </c:pt>
                <c:pt idx="4522">
                  <c:v>-9.6768999999999998</c:v>
                </c:pt>
                <c:pt idx="4523">
                  <c:v>-9.6972000000000005</c:v>
                </c:pt>
                <c:pt idx="4524">
                  <c:v>-9.7070000000000007</c:v>
                </c:pt>
                <c:pt idx="4525">
                  <c:v>-9.7166999999999994</c:v>
                </c:pt>
                <c:pt idx="4526">
                  <c:v>-9.7322000000000006</c:v>
                </c:pt>
                <c:pt idx="4527">
                  <c:v>-9.7426999999999992</c:v>
                </c:pt>
                <c:pt idx="4528">
                  <c:v>-9.7575000000000003</c:v>
                </c:pt>
                <c:pt idx="4529">
                  <c:v>-9.7634000000000007</c:v>
                </c:pt>
                <c:pt idx="4530">
                  <c:v>-9.7579999999999991</c:v>
                </c:pt>
                <c:pt idx="4531">
                  <c:v>-9.7606000000000002</c:v>
                </c:pt>
                <c:pt idx="4532">
                  <c:v>-9.7527000000000008</c:v>
                </c:pt>
                <c:pt idx="4533">
                  <c:v>-9.7609999999999992</c:v>
                </c:pt>
                <c:pt idx="4534">
                  <c:v>-9.7741000000000007</c:v>
                </c:pt>
                <c:pt idx="4535">
                  <c:v>-9.7741000000000007</c:v>
                </c:pt>
                <c:pt idx="4536">
                  <c:v>-9.7841000000000005</c:v>
                </c:pt>
                <c:pt idx="4537">
                  <c:v>-9.7850999999999999</c:v>
                </c:pt>
                <c:pt idx="4538">
                  <c:v>-9.8050999999999995</c:v>
                </c:pt>
                <c:pt idx="4539">
                  <c:v>-9.7963000000000005</c:v>
                </c:pt>
                <c:pt idx="4540">
                  <c:v>-9.7969000000000008</c:v>
                </c:pt>
                <c:pt idx="4541">
                  <c:v>-9.7951999999999995</c:v>
                </c:pt>
                <c:pt idx="4542">
                  <c:v>-9.7891999999999992</c:v>
                </c:pt>
                <c:pt idx="4543">
                  <c:v>-9.7904999999999998</c:v>
                </c:pt>
                <c:pt idx="4544">
                  <c:v>-9.7899999999999991</c:v>
                </c:pt>
                <c:pt idx="4545">
                  <c:v>-9.7888000000000002</c:v>
                </c:pt>
                <c:pt idx="4546">
                  <c:v>-9.7971000000000004</c:v>
                </c:pt>
                <c:pt idx="4547">
                  <c:v>-9.8129000000000008</c:v>
                </c:pt>
                <c:pt idx="4548">
                  <c:v>-9.8309999999999995</c:v>
                </c:pt>
                <c:pt idx="4549">
                  <c:v>-9.8285999999999998</c:v>
                </c:pt>
                <c:pt idx="4550">
                  <c:v>-9.8446999999999996</c:v>
                </c:pt>
                <c:pt idx="4551">
                  <c:v>-9.8718000000000004</c:v>
                </c:pt>
                <c:pt idx="4552">
                  <c:v>-9.9068000000000005</c:v>
                </c:pt>
                <c:pt idx="4553">
                  <c:v>-9.9303000000000008</c:v>
                </c:pt>
                <c:pt idx="4554">
                  <c:v>-9.9478000000000009</c:v>
                </c:pt>
                <c:pt idx="4555">
                  <c:v>-9.9731000000000005</c:v>
                </c:pt>
                <c:pt idx="4556">
                  <c:v>-9.9837000000000007</c:v>
                </c:pt>
                <c:pt idx="4557">
                  <c:v>-9.9725000000000001</c:v>
                </c:pt>
                <c:pt idx="4558">
                  <c:v>-9.9746000000000006</c:v>
                </c:pt>
                <c:pt idx="4559">
                  <c:v>-9.9687000000000001</c:v>
                </c:pt>
                <c:pt idx="4560">
                  <c:v>-9.9634</c:v>
                </c:pt>
                <c:pt idx="4561">
                  <c:v>-9.9471000000000007</c:v>
                </c:pt>
                <c:pt idx="4562">
                  <c:v>-9.9307999999999996</c:v>
                </c:pt>
                <c:pt idx="4563">
                  <c:v>-9.9260999999999999</c:v>
                </c:pt>
                <c:pt idx="4564">
                  <c:v>-9.9280000000000008</c:v>
                </c:pt>
                <c:pt idx="4565">
                  <c:v>-9.9304000000000006</c:v>
                </c:pt>
                <c:pt idx="4566">
                  <c:v>-9.9283999999999999</c:v>
                </c:pt>
                <c:pt idx="4567">
                  <c:v>-9.9415999999999993</c:v>
                </c:pt>
                <c:pt idx="4568">
                  <c:v>-9.9423999999999992</c:v>
                </c:pt>
                <c:pt idx="4569">
                  <c:v>-9.9587000000000003</c:v>
                </c:pt>
                <c:pt idx="4570">
                  <c:v>-9.9884000000000004</c:v>
                </c:pt>
                <c:pt idx="4571">
                  <c:v>-10.016999999999999</c:v>
                </c:pt>
                <c:pt idx="4572">
                  <c:v>-10.021000000000001</c:v>
                </c:pt>
                <c:pt idx="4573">
                  <c:v>-10.038</c:v>
                </c:pt>
                <c:pt idx="4574">
                  <c:v>-10.052</c:v>
                </c:pt>
                <c:pt idx="4575">
                  <c:v>-10.074</c:v>
                </c:pt>
                <c:pt idx="4576">
                  <c:v>-10.089</c:v>
                </c:pt>
                <c:pt idx="4577">
                  <c:v>-10.093999999999999</c:v>
                </c:pt>
                <c:pt idx="4578">
                  <c:v>-10.106999999999999</c:v>
                </c:pt>
                <c:pt idx="4579">
                  <c:v>-10.103</c:v>
                </c:pt>
                <c:pt idx="4580">
                  <c:v>-10.086</c:v>
                </c:pt>
                <c:pt idx="4581">
                  <c:v>-10.1</c:v>
                </c:pt>
                <c:pt idx="4582">
                  <c:v>-10.092000000000001</c:v>
                </c:pt>
                <c:pt idx="4583">
                  <c:v>-10.077</c:v>
                </c:pt>
                <c:pt idx="4584">
                  <c:v>-10.1</c:v>
                </c:pt>
                <c:pt idx="4585">
                  <c:v>-10.117000000000001</c:v>
                </c:pt>
                <c:pt idx="4586">
                  <c:v>-10.151999999999999</c:v>
                </c:pt>
                <c:pt idx="4587">
                  <c:v>-10.172000000000001</c:v>
                </c:pt>
                <c:pt idx="4588">
                  <c:v>-10.180999999999999</c:v>
                </c:pt>
                <c:pt idx="4589">
                  <c:v>-10.209</c:v>
                </c:pt>
                <c:pt idx="4590">
                  <c:v>-10.236000000000001</c:v>
                </c:pt>
                <c:pt idx="4591">
                  <c:v>-10.234</c:v>
                </c:pt>
                <c:pt idx="4592">
                  <c:v>-10.247999999999999</c:v>
                </c:pt>
                <c:pt idx="4593">
                  <c:v>-10.247</c:v>
                </c:pt>
                <c:pt idx="4594">
                  <c:v>-10.247999999999999</c:v>
                </c:pt>
                <c:pt idx="4595">
                  <c:v>-10.254</c:v>
                </c:pt>
                <c:pt idx="4596">
                  <c:v>-10.257</c:v>
                </c:pt>
                <c:pt idx="4597">
                  <c:v>-10.282999999999999</c:v>
                </c:pt>
                <c:pt idx="4598">
                  <c:v>-10.29</c:v>
                </c:pt>
                <c:pt idx="4599">
                  <c:v>-10.29</c:v>
                </c:pt>
                <c:pt idx="4600">
                  <c:v>-10.311</c:v>
                </c:pt>
                <c:pt idx="4601">
                  <c:v>-10.334</c:v>
                </c:pt>
                <c:pt idx="4602">
                  <c:v>-10.337999999999999</c:v>
                </c:pt>
                <c:pt idx="4603">
                  <c:v>-10.351000000000001</c:v>
                </c:pt>
                <c:pt idx="4604">
                  <c:v>-10.361000000000001</c:v>
                </c:pt>
                <c:pt idx="4605">
                  <c:v>-10.366</c:v>
                </c:pt>
                <c:pt idx="4606">
                  <c:v>-10.365</c:v>
                </c:pt>
                <c:pt idx="4607">
                  <c:v>-10.353999999999999</c:v>
                </c:pt>
                <c:pt idx="4608">
                  <c:v>-10.339</c:v>
                </c:pt>
                <c:pt idx="4609">
                  <c:v>-10.334</c:v>
                </c:pt>
                <c:pt idx="4610">
                  <c:v>-10.324999999999999</c:v>
                </c:pt>
                <c:pt idx="4611">
                  <c:v>-10.327</c:v>
                </c:pt>
                <c:pt idx="4612">
                  <c:v>-10.337999999999999</c:v>
                </c:pt>
                <c:pt idx="4613">
                  <c:v>-10.359</c:v>
                </c:pt>
                <c:pt idx="4614">
                  <c:v>-10.397</c:v>
                </c:pt>
                <c:pt idx="4615">
                  <c:v>-10.397</c:v>
                </c:pt>
                <c:pt idx="4616">
                  <c:v>-10.362</c:v>
                </c:pt>
                <c:pt idx="4617">
                  <c:v>-10.385</c:v>
                </c:pt>
                <c:pt idx="4618">
                  <c:v>-10.377000000000001</c:v>
                </c:pt>
                <c:pt idx="4619">
                  <c:v>-10.308</c:v>
                </c:pt>
                <c:pt idx="4620">
                  <c:v>-10.266999999999999</c:v>
                </c:pt>
                <c:pt idx="4621">
                  <c:v>-10.214</c:v>
                </c:pt>
                <c:pt idx="4622">
                  <c:v>-10.154999999999999</c:v>
                </c:pt>
                <c:pt idx="4623">
                  <c:v>-10.083</c:v>
                </c:pt>
                <c:pt idx="4624">
                  <c:v>-10.018000000000001</c:v>
                </c:pt>
                <c:pt idx="4625">
                  <c:v>-9.9716000000000005</c:v>
                </c:pt>
                <c:pt idx="4626">
                  <c:v>-9.8999000000000006</c:v>
                </c:pt>
                <c:pt idx="4627">
                  <c:v>-9.8364999999999991</c:v>
                </c:pt>
                <c:pt idx="4628">
                  <c:v>-9.7528000000000006</c:v>
                </c:pt>
                <c:pt idx="4629">
                  <c:v>-9.6652000000000005</c:v>
                </c:pt>
                <c:pt idx="4630">
                  <c:v>-9.5710999999999995</c:v>
                </c:pt>
                <c:pt idx="4631">
                  <c:v>-9.4684000000000008</c:v>
                </c:pt>
                <c:pt idx="4632">
                  <c:v>-9.3399000000000001</c:v>
                </c:pt>
                <c:pt idx="4633">
                  <c:v>-9.2569999999999997</c:v>
                </c:pt>
                <c:pt idx="4634">
                  <c:v>-9.2075999999999993</c:v>
                </c:pt>
                <c:pt idx="4635">
                  <c:v>-9.0806000000000004</c:v>
                </c:pt>
                <c:pt idx="4636">
                  <c:v>-8.9718999999999998</c:v>
                </c:pt>
                <c:pt idx="4637">
                  <c:v>-8.8239999999999998</c:v>
                </c:pt>
                <c:pt idx="4638">
                  <c:v>-8.6448</c:v>
                </c:pt>
                <c:pt idx="4639">
                  <c:v>-8.4943000000000008</c:v>
                </c:pt>
                <c:pt idx="4640">
                  <c:v>-8.3711000000000002</c:v>
                </c:pt>
                <c:pt idx="4641">
                  <c:v>-8.2360000000000007</c:v>
                </c:pt>
                <c:pt idx="4642">
                  <c:v>-8.1164000000000005</c:v>
                </c:pt>
                <c:pt idx="4643">
                  <c:v>-7.9535</c:v>
                </c:pt>
                <c:pt idx="4644">
                  <c:v>-7.7864000000000004</c:v>
                </c:pt>
                <c:pt idx="4645">
                  <c:v>-7.6237000000000004</c:v>
                </c:pt>
                <c:pt idx="4646">
                  <c:v>-7.4486999999999997</c:v>
                </c:pt>
                <c:pt idx="4647">
                  <c:v>-7.3022</c:v>
                </c:pt>
                <c:pt idx="4648">
                  <c:v>-7.1368</c:v>
                </c:pt>
                <c:pt idx="4649">
                  <c:v>-6.9657999999999998</c:v>
                </c:pt>
                <c:pt idx="4650">
                  <c:v>-6.7629000000000001</c:v>
                </c:pt>
                <c:pt idx="4651">
                  <c:v>-6.5689000000000002</c:v>
                </c:pt>
                <c:pt idx="4652">
                  <c:v>-6.3728999999999996</c:v>
                </c:pt>
                <c:pt idx="4653">
                  <c:v>-6.1562999999999999</c:v>
                </c:pt>
                <c:pt idx="4654">
                  <c:v>-5.9442000000000004</c:v>
                </c:pt>
                <c:pt idx="4655">
                  <c:v>-5.7096999999999998</c:v>
                </c:pt>
                <c:pt idx="4656">
                  <c:v>-5.4935999999999998</c:v>
                </c:pt>
                <c:pt idx="4657">
                  <c:v>-5.2484999999999999</c:v>
                </c:pt>
                <c:pt idx="4658">
                  <c:v>-5.0608000000000004</c:v>
                </c:pt>
                <c:pt idx="4659">
                  <c:v>-4.9311999999999996</c:v>
                </c:pt>
                <c:pt idx="4660">
                  <c:v>-4.8483000000000001</c:v>
                </c:pt>
                <c:pt idx="4661">
                  <c:v>-4.8083999999999998</c:v>
                </c:pt>
                <c:pt idx="4662">
                  <c:v>-4.8175999999999997</c:v>
                </c:pt>
                <c:pt idx="4663">
                  <c:v>-4.8701999999999996</c:v>
                </c:pt>
                <c:pt idx="4664">
                  <c:v>-4.9252000000000002</c:v>
                </c:pt>
                <c:pt idx="4665">
                  <c:v>-5.0168999999999997</c:v>
                </c:pt>
                <c:pt idx="4666">
                  <c:v>-5.0922000000000001</c:v>
                </c:pt>
                <c:pt idx="4667">
                  <c:v>-5.1128</c:v>
                </c:pt>
                <c:pt idx="4668">
                  <c:v>-5.1165000000000003</c:v>
                </c:pt>
                <c:pt idx="4669">
                  <c:v>-5.0743999999999998</c:v>
                </c:pt>
                <c:pt idx="4670">
                  <c:v>-5.0288000000000004</c:v>
                </c:pt>
                <c:pt idx="4671">
                  <c:v>-4.9871999999999996</c:v>
                </c:pt>
                <c:pt idx="4672">
                  <c:v>-4.9244000000000003</c:v>
                </c:pt>
                <c:pt idx="4673">
                  <c:v>-4.8341000000000003</c:v>
                </c:pt>
                <c:pt idx="4674">
                  <c:v>-4.7458999999999998</c:v>
                </c:pt>
                <c:pt idx="4675">
                  <c:v>-4.6665999999999999</c:v>
                </c:pt>
                <c:pt idx="4676">
                  <c:v>-4.6291000000000002</c:v>
                </c:pt>
                <c:pt idx="4677">
                  <c:v>-4.6135999999999999</c:v>
                </c:pt>
                <c:pt idx="4678">
                  <c:v>-4.5999999999999996</c:v>
                </c:pt>
                <c:pt idx="4679">
                  <c:v>-4.5842000000000001</c:v>
                </c:pt>
                <c:pt idx="4680">
                  <c:v>-4.5701999999999998</c:v>
                </c:pt>
                <c:pt idx="4681">
                  <c:v>-4.5537000000000001</c:v>
                </c:pt>
                <c:pt idx="4682">
                  <c:v>-4.5274999999999999</c:v>
                </c:pt>
                <c:pt idx="4683">
                  <c:v>-4.4866000000000001</c:v>
                </c:pt>
                <c:pt idx="4684">
                  <c:v>-4.4546000000000001</c:v>
                </c:pt>
                <c:pt idx="4685">
                  <c:v>-4.4194000000000004</c:v>
                </c:pt>
                <c:pt idx="4686">
                  <c:v>-4.3480999999999996</c:v>
                </c:pt>
                <c:pt idx="4687">
                  <c:v>-4.2480000000000002</c:v>
                </c:pt>
                <c:pt idx="4688">
                  <c:v>-4.1615000000000002</c:v>
                </c:pt>
                <c:pt idx="4689">
                  <c:v>-4.0789999999999997</c:v>
                </c:pt>
                <c:pt idx="4690">
                  <c:v>-3.9952000000000001</c:v>
                </c:pt>
                <c:pt idx="4691">
                  <c:v>-3.8858999999999999</c:v>
                </c:pt>
                <c:pt idx="4692">
                  <c:v>-3.7948</c:v>
                </c:pt>
                <c:pt idx="4693">
                  <c:v>-3.7347999999999999</c:v>
                </c:pt>
                <c:pt idx="4694">
                  <c:v>-3.6514000000000002</c:v>
                </c:pt>
                <c:pt idx="4695">
                  <c:v>-3.5872000000000002</c:v>
                </c:pt>
                <c:pt idx="4696">
                  <c:v>-3.5478999999999998</c:v>
                </c:pt>
                <c:pt idx="4697">
                  <c:v>-3.4971999999999999</c:v>
                </c:pt>
                <c:pt idx="4698">
                  <c:v>-3.4401000000000002</c:v>
                </c:pt>
                <c:pt idx="4699">
                  <c:v>-3.3893</c:v>
                </c:pt>
                <c:pt idx="4700">
                  <c:v>-3.3121</c:v>
                </c:pt>
                <c:pt idx="4701">
                  <c:v>-3.3384</c:v>
                </c:pt>
                <c:pt idx="4702">
                  <c:v>-3.3027000000000002</c:v>
                </c:pt>
                <c:pt idx="4703">
                  <c:v>-3.2706</c:v>
                </c:pt>
                <c:pt idx="4704">
                  <c:v>-3.2469000000000001</c:v>
                </c:pt>
                <c:pt idx="4705">
                  <c:v>-3.2139000000000002</c:v>
                </c:pt>
                <c:pt idx="4706">
                  <c:v>-3.1993999999999998</c:v>
                </c:pt>
                <c:pt idx="4707">
                  <c:v>-3.1716000000000002</c:v>
                </c:pt>
                <c:pt idx="4708">
                  <c:v>-3.1404000000000001</c:v>
                </c:pt>
                <c:pt idx="4709">
                  <c:v>-3.1013000000000002</c:v>
                </c:pt>
                <c:pt idx="4710">
                  <c:v>-3.0459999999999998</c:v>
                </c:pt>
                <c:pt idx="4711">
                  <c:v>-2.9887000000000001</c:v>
                </c:pt>
                <c:pt idx="4712">
                  <c:v>-2.9394999999999998</c:v>
                </c:pt>
                <c:pt idx="4713">
                  <c:v>-2.9226999999999999</c:v>
                </c:pt>
                <c:pt idx="4714">
                  <c:v>-2.9445000000000001</c:v>
                </c:pt>
                <c:pt idx="4715">
                  <c:v>-2.9996999999999998</c:v>
                </c:pt>
                <c:pt idx="4716">
                  <c:v>-2.9994999999999998</c:v>
                </c:pt>
                <c:pt idx="4717">
                  <c:v>-2.9895999999999998</c:v>
                </c:pt>
                <c:pt idx="4718">
                  <c:v>-2.9805999999999999</c:v>
                </c:pt>
                <c:pt idx="4719">
                  <c:v>-2.9722</c:v>
                </c:pt>
                <c:pt idx="4720">
                  <c:v>-2.9624000000000001</c:v>
                </c:pt>
                <c:pt idx="4721">
                  <c:v>-2.9251999999999998</c:v>
                </c:pt>
                <c:pt idx="4722">
                  <c:v>-2.9016000000000002</c:v>
                </c:pt>
                <c:pt idx="4723">
                  <c:v>-2.8740000000000001</c:v>
                </c:pt>
                <c:pt idx="4724">
                  <c:v>-2.8340999999999998</c:v>
                </c:pt>
                <c:pt idx="4725">
                  <c:v>-2.7610000000000001</c:v>
                </c:pt>
                <c:pt idx="4726">
                  <c:v>-2.6911</c:v>
                </c:pt>
                <c:pt idx="4727">
                  <c:v>-2.6419999999999999</c:v>
                </c:pt>
                <c:pt idx="4728">
                  <c:v>-2.6154000000000002</c:v>
                </c:pt>
                <c:pt idx="4729">
                  <c:v>-2.6091000000000002</c:v>
                </c:pt>
                <c:pt idx="4730">
                  <c:v>-2.5929000000000002</c:v>
                </c:pt>
                <c:pt idx="4731">
                  <c:v>-2.5840000000000001</c:v>
                </c:pt>
                <c:pt idx="4732">
                  <c:v>-2.5878999999999999</c:v>
                </c:pt>
                <c:pt idx="4733">
                  <c:v>-2.5922999999999998</c:v>
                </c:pt>
                <c:pt idx="4734">
                  <c:v>-2.6049000000000002</c:v>
                </c:pt>
                <c:pt idx="4735">
                  <c:v>-2.6276000000000002</c:v>
                </c:pt>
                <c:pt idx="4736">
                  <c:v>-2.6505999999999998</c:v>
                </c:pt>
                <c:pt idx="4737">
                  <c:v>-2.6657999999999999</c:v>
                </c:pt>
                <c:pt idx="4738">
                  <c:v>-2.6564000000000001</c:v>
                </c:pt>
                <c:pt idx="4739">
                  <c:v>-2.6276999999999999</c:v>
                </c:pt>
                <c:pt idx="4740">
                  <c:v>-2.5912000000000002</c:v>
                </c:pt>
                <c:pt idx="4741">
                  <c:v>-2.5510000000000002</c:v>
                </c:pt>
                <c:pt idx="4742">
                  <c:v>-2.5228000000000002</c:v>
                </c:pt>
                <c:pt idx="4743">
                  <c:v>-2.4849999999999999</c:v>
                </c:pt>
                <c:pt idx="4744">
                  <c:v>-2.4407000000000001</c:v>
                </c:pt>
                <c:pt idx="4745">
                  <c:v>-2.4064000000000001</c:v>
                </c:pt>
                <c:pt idx="4746">
                  <c:v>-2.3794</c:v>
                </c:pt>
                <c:pt idx="4747">
                  <c:v>-2.3397000000000001</c:v>
                </c:pt>
                <c:pt idx="4748">
                  <c:v>-2.3469000000000002</c:v>
                </c:pt>
                <c:pt idx="4749">
                  <c:v>-2.4022000000000001</c:v>
                </c:pt>
                <c:pt idx="4750">
                  <c:v>-2.4487999999999999</c:v>
                </c:pt>
                <c:pt idx="4751">
                  <c:v>-2.4643999999999999</c:v>
                </c:pt>
                <c:pt idx="4752">
                  <c:v>-2.4655</c:v>
                </c:pt>
                <c:pt idx="4753">
                  <c:v>-2.4843999999999999</c:v>
                </c:pt>
                <c:pt idx="4754">
                  <c:v>-2.4754999999999998</c:v>
                </c:pt>
                <c:pt idx="4755">
                  <c:v>-2.4432999999999998</c:v>
                </c:pt>
                <c:pt idx="4756">
                  <c:v>-2.4228000000000001</c:v>
                </c:pt>
                <c:pt idx="4757">
                  <c:v>-2.3855</c:v>
                </c:pt>
                <c:pt idx="4758">
                  <c:v>-2.3268</c:v>
                </c:pt>
                <c:pt idx="4759">
                  <c:v>-2.2803</c:v>
                </c:pt>
                <c:pt idx="4760">
                  <c:v>-2.2562000000000002</c:v>
                </c:pt>
                <c:pt idx="4761">
                  <c:v>-2.2484999999999999</c:v>
                </c:pt>
                <c:pt idx="4762">
                  <c:v>-2.2480000000000002</c:v>
                </c:pt>
                <c:pt idx="4763">
                  <c:v>-2.2566000000000002</c:v>
                </c:pt>
                <c:pt idx="4764">
                  <c:v>-2.2589000000000001</c:v>
                </c:pt>
                <c:pt idx="4765">
                  <c:v>-2.2526999999999999</c:v>
                </c:pt>
                <c:pt idx="4766">
                  <c:v>-2.258</c:v>
                </c:pt>
                <c:pt idx="4767">
                  <c:v>-2.2505999999999999</c:v>
                </c:pt>
                <c:pt idx="4768">
                  <c:v>-2.2541000000000002</c:v>
                </c:pt>
                <c:pt idx="4769">
                  <c:v>-2.2646000000000002</c:v>
                </c:pt>
                <c:pt idx="4770">
                  <c:v>-2.2682000000000002</c:v>
                </c:pt>
                <c:pt idx="4771">
                  <c:v>-2.2612999999999999</c:v>
                </c:pt>
                <c:pt idx="4772">
                  <c:v>-2.2597</c:v>
                </c:pt>
                <c:pt idx="4773">
                  <c:v>-2.2490999999999999</c:v>
                </c:pt>
                <c:pt idx="4774">
                  <c:v>-2.2343000000000002</c:v>
                </c:pt>
                <c:pt idx="4775">
                  <c:v>-2.2330999999999999</c:v>
                </c:pt>
                <c:pt idx="4776">
                  <c:v>-2.2305999999999999</c:v>
                </c:pt>
                <c:pt idx="4777">
                  <c:v>-2.2435999999999998</c:v>
                </c:pt>
                <c:pt idx="4778">
                  <c:v>-2.2679999999999998</c:v>
                </c:pt>
                <c:pt idx="4779">
                  <c:v>-2.2744</c:v>
                </c:pt>
                <c:pt idx="4780">
                  <c:v>-2.2599</c:v>
                </c:pt>
                <c:pt idx="4781">
                  <c:v>-2.2715000000000001</c:v>
                </c:pt>
                <c:pt idx="4782">
                  <c:v>-2.2759</c:v>
                </c:pt>
                <c:pt idx="4783">
                  <c:v>-2.2706</c:v>
                </c:pt>
                <c:pt idx="4784">
                  <c:v>-2.2349999999999999</c:v>
                </c:pt>
                <c:pt idx="4785">
                  <c:v>-2.2286999999999999</c:v>
                </c:pt>
                <c:pt idx="4786">
                  <c:v>-2.2275</c:v>
                </c:pt>
                <c:pt idx="4787">
                  <c:v>-2.1991000000000001</c:v>
                </c:pt>
                <c:pt idx="4788">
                  <c:v>-2.1821999999999999</c:v>
                </c:pt>
                <c:pt idx="4789">
                  <c:v>-2.1574</c:v>
                </c:pt>
                <c:pt idx="4790">
                  <c:v>-2.1448999999999998</c:v>
                </c:pt>
                <c:pt idx="4791">
                  <c:v>-2.1196999999999999</c:v>
                </c:pt>
                <c:pt idx="4792">
                  <c:v>-2.0964999999999998</c:v>
                </c:pt>
                <c:pt idx="4793">
                  <c:v>-2.1015000000000001</c:v>
                </c:pt>
                <c:pt idx="4794">
                  <c:v>-2.1162999999999998</c:v>
                </c:pt>
                <c:pt idx="4795">
                  <c:v>-2.1362999999999999</c:v>
                </c:pt>
                <c:pt idx="4796">
                  <c:v>-2.1573000000000002</c:v>
                </c:pt>
                <c:pt idx="4797">
                  <c:v>-2.1932</c:v>
                </c:pt>
                <c:pt idx="4798">
                  <c:v>-2.2147999999999999</c:v>
                </c:pt>
                <c:pt idx="4799">
                  <c:v>-2.2197</c:v>
                </c:pt>
                <c:pt idx="4800">
                  <c:v>-2.2252999999999998</c:v>
                </c:pt>
                <c:pt idx="4801">
                  <c:v>-2.2109000000000001</c:v>
                </c:pt>
                <c:pt idx="4802">
                  <c:v>-2.1896</c:v>
                </c:pt>
                <c:pt idx="4803">
                  <c:v>-2.1627999999999998</c:v>
                </c:pt>
                <c:pt idx="4804">
                  <c:v>-2.1450999999999998</c:v>
                </c:pt>
                <c:pt idx="4805">
                  <c:v>-2.1063000000000001</c:v>
                </c:pt>
                <c:pt idx="4806">
                  <c:v>-2.0941999999999998</c:v>
                </c:pt>
                <c:pt idx="4807">
                  <c:v>-2.0630000000000002</c:v>
                </c:pt>
                <c:pt idx="4808">
                  <c:v>-2.0470999999999999</c:v>
                </c:pt>
                <c:pt idx="4809">
                  <c:v>-2.0392999999999999</c:v>
                </c:pt>
                <c:pt idx="4810">
                  <c:v>-2.0432999999999999</c:v>
                </c:pt>
                <c:pt idx="4811">
                  <c:v>-2.0352000000000001</c:v>
                </c:pt>
                <c:pt idx="4812">
                  <c:v>-2.036</c:v>
                </c:pt>
                <c:pt idx="4813">
                  <c:v>-2.0581999999999998</c:v>
                </c:pt>
                <c:pt idx="4814">
                  <c:v>-2.0908000000000002</c:v>
                </c:pt>
                <c:pt idx="4815">
                  <c:v>-2.1093000000000002</c:v>
                </c:pt>
                <c:pt idx="4816">
                  <c:v>-2.1153</c:v>
                </c:pt>
                <c:pt idx="4817">
                  <c:v>-2.1288999999999998</c:v>
                </c:pt>
                <c:pt idx="4818">
                  <c:v>-2.12</c:v>
                </c:pt>
                <c:pt idx="4819">
                  <c:v>-2.1021000000000001</c:v>
                </c:pt>
                <c:pt idx="4820">
                  <c:v>-2.1063000000000001</c:v>
                </c:pt>
                <c:pt idx="4821">
                  <c:v>-2.1240000000000001</c:v>
                </c:pt>
                <c:pt idx="4822">
                  <c:v>-2.1337999999999999</c:v>
                </c:pt>
                <c:pt idx="4823">
                  <c:v>-2.1358999999999999</c:v>
                </c:pt>
                <c:pt idx="4824">
                  <c:v>-2.1261999999999999</c:v>
                </c:pt>
                <c:pt idx="4825">
                  <c:v>-2.1128</c:v>
                </c:pt>
                <c:pt idx="4826">
                  <c:v>-2.1073</c:v>
                </c:pt>
                <c:pt idx="4827">
                  <c:v>-2.1025</c:v>
                </c:pt>
                <c:pt idx="4828">
                  <c:v>-2.1269999999999998</c:v>
                </c:pt>
                <c:pt idx="4829">
                  <c:v>-2.1581999999999999</c:v>
                </c:pt>
                <c:pt idx="4830">
                  <c:v>-2.2080000000000002</c:v>
                </c:pt>
                <c:pt idx="4831">
                  <c:v>-2.2637999999999998</c:v>
                </c:pt>
                <c:pt idx="4832">
                  <c:v>-2.3250999999999999</c:v>
                </c:pt>
                <c:pt idx="4833">
                  <c:v>-2.3856999999999999</c:v>
                </c:pt>
                <c:pt idx="4834">
                  <c:v>-2.4329000000000001</c:v>
                </c:pt>
                <c:pt idx="4835">
                  <c:v>-2.5024000000000002</c:v>
                </c:pt>
                <c:pt idx="4836">
                  <c:v>-2.5788000000000002</c:v>
                </c:pt>
                <c:pt idx="4837">
                  <c:v>-2.6625999999999999</c:v>
                </c:pt>
                <c:pt idx="4838">
                  <c:v>-2.7486999999999999</c:v>
                </c:pt>
                <c:pt idx="4839">
                  <c:v>-2.8601999999999999</c:v>
                </c:pt>
                <c:pt idx="4840">
                  <c:v>-2.9876999999999998</c:v>
                </c:pt>
                <c:pt idx="4841">
                  <c:v>-3.0912999999999999</c:v>
                </c:pt>
                <c:pt idx="4842">
                  <c:v>-3.2056</c:v>
                </c:pt>
                <c:pt idx="4843">
                  <c:v>-3.3527999999999998</c:v>
                </c:pt>
                <c:pt idx="4844">
                  <c:v>-3.4952000000000001</c:v>
                </c:pt>
                <c:pt idx="4845">
                  <c:v>-3.6703000000000001</c:v>
                </c:pt>
                <c:pt idx="4846">
                  <c:v>-3.8368000000000002</c:v>
                </c:pt>
                <c:pt idx="4847">
                  <c:v>-3.9758</c:v>
                </c:pt>
                <c:pt idx="4848">
                  <c:v>-4.1001000000000003</c:v>
                </c:pt>
                <c:pt idx="4849">
                  <c:v>-4.2561</c:v>
                </c:pt>
                <c:pt idx="4850">
                  <c:v>-4.383</c:v>
                </c:pt>
                <c:pt idx="4851">
                  <c:v>-4.5007999999999999</c:v>
                </c:pt>
                <c:pt idx="4852">
                  <c:v>-4.6353</c:v>
                </c:pt>
                <c:pt idx="4853">
                  <c:v>-4.7451999999999996</c:v>
                </c:pt>
                <c:pt idx="4854">
                  <c:v>-4.7769000000000004</c:v>
                </c:pt>
                <c:pt idx="4855">
                  <c:v>-4.7553999999999998</c:v>
                </c:pt>
                <c:pt idx="4856">
                  <c:v>-4.8033000000000001</c:v>
                </c:pt>
                <c:pt idx="4857">
                  <c:v>-4.8555999999999999</c:v>
                </c:pt>
                <c:pt idx="4858">
                  <c:v>-4.8693</c:v>
                </c:pt>
                <c:pt idx="4859">
                  <c:v>-4.9027000000000003</c:v>
                </c:pt>
                <c:pt idx="4860">
                  <c:v>-4.9848999999999997</c:v>
                </c:pt>
                <c:pt idx="4861">
                  <c:v>-5.0582000000000003</c:v>
                </c:pt>
                <c:pt idx="4862">
                  <c:v>-5.0960000000000001</c:v>
                </c:pt>
                <c:pt idx="4863">
                  <c:v>-5.1463999999999999</c:v>
                </c:pt>
                <c:pt idx="4864">
                  <c:v>-5.2320000000000002</c:v>
                </c:pt>
                <c:pt idx="4865">
                  <c:v>-5.3254000000000001</c:v>
                </c:pt>
                <c:pt idx="4866">
                  <c:v>-5.4405000000000001</c:v>
                </c:pt>
                <c:pt idx="4867">
                  <c:v>-5.5883000000000003</c:v>
                </c:pt>
                <c:pt idx="4868">
                  <c:v>-5.7344999999999997</c:v>
                </c:pt>
                <c:pt idx="4869">
                  <c:v>-5.8865999999999996</c:v>
                </c:pt>
                <c:pt idx="4870">
                  <c:v>-6.0450999999999997</c:v>
                </c:pt>
                <c:pt idx="4871">
                  <c:v>-6.1368999999999998</c:v>
                </c:pt>
                <c:pt idx="4872">
                  <c:v>-6.2449000000000003</c:v>
                </c:pt>
                <c:pt idx="4873">
                  <c:v>-6.4028999999999998</c:v>
                </c:pt>
                <c:pt idx="4874">
                  <c:v>-6.5678999999999998</c:v>
                </c:pt>
                <c:pt idx="4875">
                  <c:v>-6.7106000000000003</c:v>
                </c:pt>
                <c:pt idx="4876">
                  <c:v>-6.8346</c:v>
                </c:pt>
                <c:pt idx="4877">
                  <c:v>-7.0023999999999997</c:v>
                </c:pt>
                <c:pt idx="4878">
                  <c:v>-7.1539999999999999</c:v>
                </c:pt>
                <c:pt idx="4879">
                  <c:v>-7.282</c:v>
                </c:pt>
                <c:pt idx="4880">
                  <c:v>-7.4</c:v>
                </c:pt>
                <c:pt idx="4881">
                  <c:v>-7.5194000000000001</c:v>
                </c:pt>
                <c:pt idx="4882">
                  <c:v>-7.6589</c:v>
                </c:pt>
                <c:pt idx="4883">
                  <c:v>-7.8037000000000001</c:v>
                </c:pt>
                <c:pt idx="4884">
                  <c:v>-7.9249999999999998</c:v>
                </c:pt>
                <c:pt idx="4885">
                  <c:v>-8.0277999999999992</c:v>
                </c:pt>
                <c:pt idx="4886">
                  <c:v>-8.1143000000000001</c:v>
                </c:pt>
                <c:pt idx="4887">
                  <c:v>-8.1988000000000003</c:v>
                </c:pt>
                <c:pt idx="4888">
                  <c:v>-8.2781000000000002</c:v>
                </c:pt>
                <c:pt idx="4889">
                  <c:v>-8.3412000000000006</c:v>
                </c:pt>
                <c:pt idx="4890">
                  <c:v>-8.3928999999999991</c:v>
                </c:pt>
                <c:pt idx="4891">
                  <c:v>-8.4389000000000003</c:v>
                </c:pt>
                <c:pt idx="4892">
                  <c:v>-8.4443999999999999</c:v>
                </c:pt>
                <c:pt idx="4893">
                  <c:v>-8.4448000000000008</c:v>
                </c:pt>
                <c:pt idx="4894">
                  <c:v>-8.4529999999999994</c:v>
                </c:pt>
                <c:pt idx="4895">
                  <c:v>-8.4861000000000004</c:v>
                </c:pt>
                <c:pt idx="4896">
                  <c:v>-8.5145999999999997</c:v>
                </c:pt>
                <c:pt idx="4897">
                  <c:v>-8.5526</c:v>
                </c:pt>
                <c:pt idx="4898">
                  <c:v>-8.5745000000000005</c:v>
                </c:pt>
                <c:pt idx="4899">
                  <c:v>-8.6076999999999995</c:v>
                </c:pt>
                <c:pt idx="4900">
                  <c:v>-8.6698000000000004</c:v>
                </c:pt>
                <c:pt idx="4901">
                  <c:v>-8.7392000000000003</c:v>
                </c:pt>
                <c:pt idx="4902">
                  <c:v>-8.8216999999999999</c:v>
                </c:pt>
                <c:pt idx="4903">
                  <c:v>-8.9121000000000006</c:v>
                </c:pt>
                <c:pt idx="4904">
                  <c:v>-8.9869000000000003</c:v>
                </c:pt>
                <c:pt idx="4905">
                  <c:v>-9.0334000000000003</c:v>
                </c:pt>
                <c:pt idx="4906">
                  <c:v>-9.0619999999999994</c:v>
                </c:pt>
                <c:pt idx="4907">
                  <c:v>-9.1062999999999992</c:v>
                </c:pt>
                <c:pt idx="4908">
                  <c:v>-9.1302000000000003</c:v>
                </c:pt>
                <c:pt idx="4909">
                  <c:v>-9.1583000000000006</c:v>
                </c:pt>
                <c:pt idx="4910">
                  <c:v>-9.1860999999999997</c:v>
                </c:pt>
                <c:pt idx="4911">
                  <c:v>-9.2217000000000002</c:v>
                </c:pt>
                <c:pt idx="4912">
                  <c:v>-9.2414000000000005</c:v>
                </c:pt>
                <c:pt idx="4913">
                  <c:v>-9.2786000000000008</c:v>
                </c:pt>
                <c:pt idx="4914">
                  <c:v>-9.2965</c:v>
                </c:pt>
                <c:pt idx="4915">
                  <c:v>-9.3177000000000003</c:v>
                </c:pt>
                <c:pt idx="4916">
                  <c:v>-9.3513999999999999</c:v>
                </c:pt>
                <c:pt idx="4917">
                  <c:v>-9.3743999999999996</c:v>
                </c:pt>
                <c:pt idx="4918">
                  <c:v>-9.4032</c:v>
                </c:pt>
                <c:pt idx="4919">
                  <c:v>-9.4578000000000007</c:v>
                </c:pt>
                <c:pt idx="4920">
                  <c:v>-9.5053999999999998</c:v>
                </c:pt>
                <c:pt idx="4921">
                  <c:v>-9.5487000000000002</c:v>
                </c:pt>
                <c:pt idx="4922">
                  <c:v>-9.5799000000000003</c:v>
                </c:pt>
                <c:pt idx="4923">
                  <c:v>-9.5985999999999994</c:v>
                </c:pt>
                <c:pt idx="4924">
                  <c:v>-9.6056000000000008</c:v>
                </c:pt>
                <c:pt idx="4925">
                  <c:v>-9.6026000000000007</c:v>
                </c:pt>
                <c:pt idx="4926">
                  <c:v>-9.6173999999999999</c:v>
                </c:pt>
                <c:pt idx="4927">
                  <c:v>-9.6221999999999994</c:v>
                </c:pt>
                <c:pt idx="4928">
                  <c:v>-9.6397999999999993</c:v>
                </c:pt>
                <c:pt idx="4929">
                  <c:v>-9.6423000000000005</c:v>
                </c:pt>
                <c:pt idx="4930">
                  <c:v>-9.6456999999999997</c:v>
                </c:pt>
                <c:pt idx="4931">
                  <c:v>-9.6722000000000001</c:v>
                </c:pt>
                <c:pt idx="4932">
                  <c:v>-9.7155000000000005</c:v>
                </c:pt>
                <c:pt idx="4933">
                  <c:v>-9.7296999999999993</c:v>
                </c:pt>
                <c:pt idx="4934">
                  <c:v>-9.7481000000000009</c:v>
                </c:pt>
                <c:pt idx="4935">
                  <c:v>-9.7736000000000001</c:v>
                </c:pt>
                <c:pt idx="4936">
                  <c:v>-9.7928999999999995</c:v>
                </c:pt>
                <c:pt idx="4937">
                  <c:v>-9.7982999999999993</c:v>
                </c:pt>
                <c:pt idx="4938">
                  <c:v>-9.8072999999999997</c:v>
                </c:pt>
                <c:pt idx="4939">
                  <c:v>-9.8354999999999997</c:v>
                </c:pt>
                <c:pt idx="4940">
                  <c:v>-9.8534000000000006</c:v>
                </c:pt>
                <c:pt idx="4941">
                  <c:v>-9.8802000000000003</c:v>
                </c:pt>
                <c:pt idx="4942">
                  <c:v>-9.9214000000000002</c:v>
                </c:pt>
                <c:pt idx="4943">
                  <c:v>-9.9435000000000002</c:v>
                </c:pt>
                <c:pt idx="4944">
                  <c:v>-9.9505999999999997</c:v>
                </c:pt>
                <c:pt idx="4945">
                  <c:v>-9.9708000000000006</c:v>
                </c:pt>
                <c:pt idx="4946">
                  <c:v>-9.9916</c:v>
                </c:pt>
                <c:pt idx="4947">
                  <c:v>-9.9695</c:v>
                </c:pt>
                <c:pt idx="4948">
                  <c:v>-9.9848999999999997</c:v>
                </c:pt>
                <c:pt idx="4949">
                  <c:v>-9.9949999999999992</c:v>
                </c:pt>
                <c:pt idx="4950">
                  <c:v>-10.005000000000001</c:v>
                </c:pt>
                <c:pt idx="4951">
                  <c:v>-10.016999999999999</c:v>
                </c:pt>
                <c:pt idx="4952">
                  <c:v>-10.015000000000001</c:v>
                </c:pt>
                <c:pt idx="4953">
                  <c:v>-10.018000000000001</c:v>
                </c:pt>
                <c:pt idx="4954">
                  <c:v>-10.026</c:v>
                </c:pt>
                <c:pt idx="4955">
                  <c:v>-10.041</c:v>
                </c:pt>
                <c:pt idx="4956">
                  <c:v>-10.058999999999999</c:v>
                </c:pt>
                <c:pt idx="4957">
                  <c:v>-10.064</c:v>
                </c:pt>
                <c:pt idx="4958">
                  <c:v>-10.086</c:v>
                </c:pt>
                <c:pt idx="4959">
                  <c:v>-10.101000000000001</c:v>
                </c:pt>
                <c:pt idx="4960">
                  <c:v>-10.113</c:v>
                </c:pt>
                <c:pt idx="4961">
                  <c:v>-10.135999999999999</c:v>
                </c:pt>
                <c:pt idx="4962">
                  <c:v>-10.15</c:v>
                </c:pt>
                <c:pt idx="4963">
                  <c:v>-10.151999999999999</c:v>
                </c:pt>
                <c:pt idx="4964">
                  <c:v>-10.164</c:v>
                </c:pt>
                <c:pt idx="4965">
                  <c:v>-10.173</c:v>
                </c:pt>
                <c:pt idx="4966">
                  <c:v>-10.170999999999999</c:v>
                </c:pt>
                <c:pt idx="4967">
                  <c:v>-10.177</c:v>
                </c:pt>
                <c:pt idx="4968">
                  <c:v>-10.163</c:v>
                </c:pt>
                <c:pt idx="4969">
                  <c:v>-10.161</c:v>
                </c:pt>
                <c:pt idx="4970">
                  <c:v>-10.17</c:v>
                </c:pt>
                <c:pt idx="4971">
                  <c:v>-10.173999999999999</c:v>
                </c:pt>
                <c:pt idx="4972">
                  <c:v>-10.163</c:v>
                </c:pt>
                <c:pt idx="4973">
                  <c:v>-10.159000000000001</c:v>
                </c:pt>
                <c:pt idx="4974">
                  <c:v>-10.18</c:v>
                </c:pt>
                <c:pt idx="4975">
                  <c:v>-10.19</c:v>
                </c:pt>
                <c:pt idx="4976">
                  <c:v>-10.19</c:v>
                </c:pt>
                <c:pt idx="4977">
                  <c:v>-10.183</c:v>
                </c:pt>
                <c:pt idx="4978">
                  <c:v>-10.209</c:v>
                </c:pt>
                <c:pt idx="4979">
                  <c:v>-10.218999999999999</c:v>
                </c:pt>
                <c:pt idx="4980">
                  <c:v>-10.227</c:v>
                </c:pt>
                <c:pt idx="4981">
                  <c:v>-10.233000000000001</c:v>
                </c:pt>
                <c:pt idx="4982">
                  <c:v>-10.236000000000001</c:v>
                </c:pt>
                <c:pt idx="4983">
                  <c:v>-10.212999999999999</c:v>
                </c:pt>
                <c:pt idx="4984">
                  <c:v>-10.212</c:v>
                </c:pt>
                <c:pt idx="4985">
                  <c:v>-10.202</c:v>
                </c:pt>
                <c:pt idx="4986">
                  <c:v>-10.206</c:v>
                </c:pt>
                <c:pt idx="4987">
                  <c:v>-10.217000000000001</c:v>
                </c:pt>
                <c:pt idx="4988">
                  <c:v>-10.217000000000001</c:v>
                </c:pt>
                <c:pt idx="4989">
                  <c:v>-10.214</c:v>
                </c:pt>
                <c:pt idx="4990">
                  <c:v>-10.205</c:v>
                </c:pt>
                <c:pt idx="4991">
                  <c:v>-10.195</c:v>
                </c:pt>
                <c:pt idx="4992">
                  <c:v>-10.204000000000001</c:v>
                </c:pt>
                <c:pt idx="4993">
                  <c:v>-10.218999999999999</c:v>
                </c:pt>
                <c:pt idx="4994">
                  <c:v>-10.228999999999999</c:v>
                </c:pt>
                <c:pt idx="4995">
                  <c:v>-10.242000000000001</c:v>
                </c:pt>
                <c:pt idx="4996">
                  <c:v>-10.266</c:v>
                </c:pt>
                <c:pt idx="4997">
                  <c:v>-10.29</c:v>
                </c:pt>
                <c:pt idx="4998">
                  <c:v>-10.291</c:v>
                </c:pt>
                <c:pt idx="4999">
                  <c:v>-10.28</c:v>
                </c:pt>
                <c:pt idx="5000">
                  <c:v>-10.269</c:v>
                </c:pt>
                <c:pt idx="5001">
                  <c:v>-10.26</c:v>
                </c:pt>
                <c:pt idx="5002">
                  <c:v>-10.234</c:v>
                </c:pt>
                <c:pt idx="5003">
                  <c:v>-10.204000000000001</c:v>
                </c:pt>
                <c:pt idx="5004">
                  <c:v>-10.176</c:v>
                </c:pt>
                <c:pt idx="5005">
                  <c:v>-10.172000000000001</c:v>
                </c:pt>
                <c:pt idx="5006">
                  <c:v>-10.162000000000001</c:v>
                </c:pt>
                <c:pt idx="5007">
                  <c:v>-10.175000000000001</c:v>
                </c:pt>
                <c:pt idx="5008">
                  <c:v>-10.179</c:v>
                </c:pt>
                <c:pt idx="5009">
                  <c:v>-10.182</c:v>
                </c:pt>
                <c:pt idx="5010">
                  <c:v>-10.186</c:v>
                </c:pt>
                <c:pt idx="5011">
                  <c:v>-10.176</c:v>
                </c:pt>
                <c:pt idx="5012">
                  <c:v>-10.167999999999999</c:v>
                </c:pt>
                <c:pt idx="5013">
                  <c:v>-10.166</c:v>
                </c:pt>
                <c:pt idx="5014">
                  <c:v>-10.154999999999999</c:v>
                </c:pt>
                <c:pt idx="5015">
                  <c:v>-10.146000000000001</c:v>
                </c:pt>
                <c:pt idx="5016">
                  <c:v>-10.147</c:v>
                </c:pt>
                <c:pt idx="5017">
                  <c:v>-10.141999999999999</c:v>
                </c:pt>
                <c:pt idx="5018">
                  <c:v>-10.108000000000001</c:v>
                </c:pt>
                <c:pt idx="5019">
                  <c:v>-10.085000000000001</c:v>
                </c:pt>
                <c:pt idx="5020">
                  <c:v>-10.066000000000001</c:v>
                </c:pt>
                <c:pt idx="5021">
                  <c:v>-10.032</c:v>
                </c:pt>
                <c:pt idx="5022">
                  <c:v>-10.016</c:v>
                </c:pt>
                <c:pt idx="5023">
                  <c:v>-9.9799000000000007</c:v>
                </c:pt>
                <c:pt idx="5024">
                  <c:v>-9.9338999999999995</c:v>
                </c:pt>
                <c:pt idx="5025">
                  <c:v>-9.8483999999999998</c:v>
                </c:pt>
                <c:pt idx="5026">
                  <c:v>-9.7774999999999999</c:v>
                </c:pt>
                <c:pt idx="5027">
                  <c:v>-9.7194000000000003</c:v>
                </c:pt>
                <c:pt idx="5028">
                  <c:v>-9.6163000000000007</c:v>
                </c:pt>
                <c:pt idx="5029">
                  <c:v>-9.4876000000000005</c:v>
                </c:pt>
                <c:pt idx="5030">
                  <c:v>-9.3812999999999995</c:v>
                </c:pt>
                <c:pt idx="5031">
                  <c:v>-9.2719000000000005</c:v>
                </c:pt>
                <c:pt idx="5032">
                  <c:v>-9.1351999999999993</c:v>
                </c:pt>
                <c:pt idx="5033">
                  <c:v>-9.0157000000000007</c:v>
                </c:pt>
                <c:pt idx="5034">
                  <c:v>-8.9547000000000008</c:v>
                </c:pt>
                <c:pt idx="5035">
                  <c:v>-8.8597999999999999</c:v>
                </c:pt>
                <c:pt idx="5036">
                  <c:v>-8.7598000000000003</c:v>
                </c:pt>
                <c:pt idx="5037">
                  <c:v>-8.6572999999999993</c:v>
                </c:pt>
                <c:pt idx="5038">
                  <c:v>-8.5763999999999996</c:v>
                </c:pt>
                <c:pt idx="5039">
                  <c:v>-8.5120000000000005</c:v>
                </c:pt>
                <c:pt idx="5040">
                  <c:v>-8.4247999999999994</c:v>
                </c:pt>
                <c:pt idx="5041">
                  <c:v>-8.3370999999999995</c:v>
                </c:pt>
                <c:pt idx="5042">
                  <c:v>-8.2380999999999993</c:v>
                </c:pt>
                <c:pt idx="5043">
                  <c:v>-8.1134000000000004</c:v>
                </c:pt>
                <c:pt idx="5044">
                  <c:v>-7.9878</c:v>
                </c:pt>
                <c:pt idx="5045">
                  <c:v>-7.8737000000000004</c:v>
                </c:pt>
                <c:pt idx="5046">
                  <c:v>-7.7655000000000003</c:v>
                </c:pt>
                <c:pt idx="5047">
                  <c:v>-7.6223000000000001</c:v>
                </c:pt>
                <c:pt idx="5048">
                  <c:v>-7.4505999999999997</c:v>
                </c:pt>
                <c:pt idx="5049">
                  <c:v>-7.2938999999999998</c:v>
                </c:pt>
                <c:pt idx="5050">
                  <c:v>-7.1539000000000001</c:v>
                </c:pt>
                <c:pt idx="5051">
                  <c:v>-6.9641999999999999</c:v>
                </c:pt>
                <c:pt idx="5052">
                  <c:v>-6.7991999999999999</c:v>
                </c:pt>
                <c:pt idx="5053">
                  <c:v>-6.6254</c:v>
                </c:pt>
                <c:pt idx="5054">
                  <c:v>-6.4156000000000004</c:v>
                </c:pt>
                <c:pt idx="5055">
                  <c:v>-6.1902999999999997</c:v>
                </c:pt>
                <c:pt idx="5056">
                  <c:v>-6.0012999999999996</c:v>
                </c:pt>
                <c:pt idx="5057">
                  <c:v>-5.8388</c:v>
                </c:pt>
                <c:pt idx="5058">
                  <c:v>-5.6369999999999996</c:v>
                </c:pt>
                <c:pt idx="5059">
                  <c:v>-5.4443000000000001</c:v>
                </c:pt>
                <c:pt idx="5060">
                  <c:v>-5.2850000000000001</c:v>
                </c:pt>
                <c:pt idx="5061">
                  <c:v>-5.1311</c:v>
                </c:pt>
                <c:pt idx="5062">
                  <c:v>-5.0442</c:v>
                </c:pt>
                <c:pt idx="5063">
                  <c:v>-5.0000999999999998</c:v>
                </c:pt>
                <c:pt idx="5064">
                  <c:v>-4.9615999999999998</c:v>
                </c:pt>
                <c:pt idx="5065">
                  <c:v>-4.9516999999999998</c:v>
                </c:pt>
                <c:pt idx="5066">
                  <c:v>-4.9861000000000004</c:v>
                </c:pt>
                <c:pt idx="5067">
                  <c:v>-5.0353000000000003</c:v>
                </c:pt>
                <c:pt idx="5068">
                  <c:v>-5.0761000000000003</c:v>
                </c:pt>
                <c:pt idx="5069">
                  <c:v>-5.0994000000000002</c:v>
                </c:pt>
                <c:pt idx="5070">
                  <c:v>-5.0853999999999999</c:v>
                </c:pt>
                <c:pt idx="5071">
                  <c:v>-5.0629999999999997</c:v>
                </c:pt>
                <c:pt idx="5072">
                  <c:v>-5.0491999999999999</c:v>
                </c:pt>
                <c:pt idx="5073">
                  <c:v>-5.0049999999999999</c:v>
                </c:pt>
                <c:pt idx="5074">
                  <c:v>-4.9637000000000002</c:v>
                </c:pt>
                <c:pt idx="5075">
                  <c:v>-4.8956999999999997</c:v>
                </c:pt>
                <c:pt idx="5076">
                  <c:v>-4.7949999999999999</c:v>
                </c:pt>
                <c:pt idx="5077">
                  <c:v>-4.7587999999999999</c:v>
                </c:pt>
                <c:pt idx="5078">
                  <c:v>-4.7382</c:v>
                </c:pt>
                <c:pt idx="5079">
                  <c:v>-4.6684999999999999</c:v>
                </c:pt>
                <c:pt idx="5080">
                  <c:v>-4.6322000000000001</c:v>
                </c:pt>
                <c:pt idx="5081">
                  <c:v>-4.6170999999999998</c:v>
                </c:pt>
                <c:pt idx="5082">
                  <c:v>-4.5834000000000001</c:v>
                </c:pt>
                <c:pt idx="5083">
                  <c:v>-4.5660999999999996</c:v>
                </c:pt>
                <c:pt idx="5084">
                  <c:v>-4.5326000000000004</c:v>
                </c:pt>
                <c:pt idx="5085">
                  <c:v>-4.4692999999999996</c:v>
                </c:pt>
                <c:pt idx="5086">
                  <c:v>-4.3883999999999999</c:v>
                </c:pt>
                <c:pt idx="5087">
                  <c:v>-4.3341000000000003</c:v>
                </c:pt>
                <c:pt idx="5088">
                  <c:v>-4.2824</c:v>
                </c:pt>
                <c:pt idx="5089">
                  <c:v>-4.2187999999999999</c:v>
                </c:pt>
                <c:pt idx="5090">
                  <c:v>-4.1464999999999996</c:v>
                </c:pt>
                <c:pt idx="5091">
                  <c:v>-4.0576999999999996</c:v>
                </c:pt>
                <c:pt idx="5092">
                  <c:v>-3.9733999999999998</c:v>
                </c:pt>
                <c:pt idx="5093">
                  <c:v>-3.8948999999999998</c:v>
                </c:pt>
                <c:pt idx="5094">
                  <c:v>-3.8235999999999999</c:v>
                </c:pt>
                <c:pt idx="5095">
                  <c:v>-3.7465000000000002</c:v>
                </c:pt>
                <c:pt idx="5096">
                  <c:v>-3.6697000000000002</c:v>
                </c:pt>
                <c:pt idx="5097">
                  <c:v>-3.6255999999999999</c:v>
                </c:pt>
                <c:pt idx="5098">
                  <c:v>-3.6021000000000001</c:v>
                </c:pt>
                <c:pt idx="5099">
                  <c:v>-3.5619000000000001</c:v>
                </c:pt>
                <c:pt idx="5100">
                  <c:v>-3.4946000000000002</c:v>
                </c:pt>
                <c:pt idx="5101">
                  <c:v>-3.4285000000000001</c:v>
                </c:pt>
                <c:pt idx="5102">
                  <c:v>-3.4125000000000001</c:v>
                </c:pt>
                <c:pt idx="5103">
                  <c:v>-3.4066000000000001</c:v>
                </c:pt>
                <c:pt idx="5104">
                  <c:v>-3.3815</c:v>
                </c:pt>
                <c:pt idx="5105">
                  <c:v>-3.3616999999999999</c:v>
                </c:pt>
                <c:pt idx="5106">
                  <c:v>-3.3439999999999999</c:v>
                </c:pt>
                <c:pt idx="5107">
                  <c:v>-3.2606999999999999</c:v>
                </c:pt>
                <c:pt idx="5108">
                  <c:v>-3.1608999999999998</c:v>
                </c:pt>
                <c:pt idx="5109">
                  <c:v>-3.0876000000000001</c:v>
                </c:pt>
                <c:pt idx="5110">
                  <c:v>-3.0461</c:v>
                </c:pt>
                <c:pt idx="5111">
                  <c:v>-3.0289000000000001</c:v>
                </c:pt>
                <c:pt idx="5112">
                  <c:v>-3.0274999999999999</c:v>
                </c:pt>
                <c:pt idx="5113">
                  <c:v>-3.0228999999999999</c:v>
                </c:pt>
                <c:pt idx="5114">
                  <c:v>-3.0015999999999998</c:v>
                </c:pt>
                <c:pt idx="5115">
                  <c:v>-2.9891000000000001</c:v>
                </c:pt>
                <c:pt idx="5116">
                  <c:v>-2.9874000000000001</c:v>
                </c:pt>
                <c:pt idx="5117">
                  <c:v>-2.9744999999999999</c:v>
                </c:pt>
                <c:pt idx="5118">
                  <c:v>-2.9805999999999999</c:v>
                </c:pt>
                <c:pt idx="5119">
                  <c:v>-2.992</c:v>
                </c:pt>
                <c:pt idx="5120">
                  <c:v>-2.9803000000000002</c:v>
                </c:pt>
                <c:pt idx="5121">
                  <c:v>-2.9548000000000001</c:v>
                </c:pt>
                <c:pt idx="5122">
                  <c:v>-2.9466000000000001</c:v>
                </c:pt>
                <c:pt idx="5123">
                  <c:v>-2.9146999999999998</c:v>
                </c:pt>
                <c:pt idx="5124">
                  <c:v>-2.8443000000000001</c:v>
                </c:pt>
                <c:pt idx="5125">
                  <c:v>-2.7568999999999999</c:v>
                </c:pt>
                <c:pt idx="5126">
                  <c:v>-2.6905999999999999</c:v>
                </c:pt>
                <c:pt idx="5127">
                  <c:v>-2.6844000000000001</c:v>
                </c:pt>
                <c:pt idx="5128">
                  <c:v>-2.6789999999999998</c:v>
                </c:pt>
                <c:pt idx="5129">
                  <c:v>-2.6581000000000001</c:v>
                </c:pt>
                <c:pt idx="5130">
                  <c:v>-2.6509999999999998</c:v>
                </c:pt>
                <c:pt idx="5131">
                  <c:v>-2.6621999999999999</c:v>
                </c:pt>
                <c:pt idx="5132">
                  <c:v>-2.6890999999999998</c:v>
                </c:pt>
                <c:pt idx="5133">
                  <c:v>-2.6880000000000002</c:v>
                </c:pt>
                <c:pt idx="5134">
                  <c:v>-2.7031000000000001</c:v>
                </c:pt>
                <c:pt idx="5135">
                  <c:v>-2.6993999999999998</c:v>
                </c:pt>
                <c:pt idx="5136">
                  <c:v>-2.7204999999999999</c:v>
                </c:pt>
                <c:pt idx="5137">
                  <c:v>-2.7216</c:v>
                </c:pt>
                <c:pt idx="5138">
                  <c:v>-2.6949999999999998</c:v>
                </c:pt>
                <c:pt idx="5139">
                  <c:v>-2.6703999999999999</c:v>
                </c:pt>
                <c:pt idx="5140">
                  <c:v>-2.6536</c:v>
                </c:pt>
                <c:pt idx="5141">
                  <c:v>-2.6301999999999999</c:v>
                </c:pt>
                <c:pt idx="5142">
                  <c:v>-2.6036999999999999</c:v>
                </c:pt>
                <c:pt idx="5143">
                  <c:v>-2.5602</c:v>
                </c:pt>
                <c:pt idx="5144">
                  <c:v>-2.5733000000000001</c:v>
                </c:pt>
                <c:pt idx="5145">
                  <c:v>-2.6046</c:v>
                </c:pt>
                <c:pt idx="5146">
                  <c:v>-2.5903999999999998</c:v>
                </c:pt>
                <c:pt idx="5147">
                  <c:v>-2.5964999999999998</c:v>
                </c:pt>
                <c:pt idx="5148">
                  <c:v>-2.6198000000000001</c:v>
                </c:pt>
                <c:pt idx="5149">
                  <c:v>-2.6238000000000001</c:v>
                </c:pt>
                <c:pt idx="5150">
                  <c:v>-2.6331000000000002</c:v>
                </c:pt>
                <c:pt idx="5151">
                  <c:v>-2.6371000000000002</c:v>
                </c:pt>
                <c:pt idx="5152">
                  <c:v>-2.6453000000000002</c:v>
                </c:pt>
                <c:pt idx="5153">
                  <c:v>-2.6417999999999999</c:v>
                </c:pt>
                <c:pt idx="5154">
                  <c:v>-2.6305999999999998</c:v>
                </c:pt>
                <c:pt idx="5155">
                  <c:v>-2.6187999999999998</c:v>
                </c:pt>
                <c:pt idx="5156">
                  <c:v>-2.6214</c:v>
                </c:pt>
                <c:pt idx="5157">
                  <c:v>-2.6255999999999999</c:v>
                </c:pt>
                <c:pt idx="5158">
                  <c:v>-2.6147999999999998</c:v>
                </c:pt>
                <c:pt idx="5159">
                  <c:v>-2.6038000000000001</c:v>
                </c:pt>
                <c:pt idx="5160">
                  <c:v>-2.5918000000000001</c:v>
                </c:pt>
                <c:pt idx="5161">
                  <c:v>-2.5819000000000001</c:v>
                </c:pt>
                <c:pt idx="5162">
                  <c:v>-2.5575999999999999</c:v>
                </c:pt>
                <c:pt idx="5163">
                  <c:v>-2.5455000000000001</c:v>
                </c:pt>
                <c:pt idx="5164">
                  <c:v>-2.5493999999999999</c:v>
                </c:pt>
                <c:pt idx="5165">
                  <c:v>-2.5421</c:v>
                </c:pt>
                <c:pt idx="5166">
                  <c:v>-2.5604</c:v>
                </c:pt>
                <c:pt idx="5167">
                  <c:v>-2.5623999999999998</c:v>
                </c:pt>
                <c:pt idx="5168">
                  <c:v>-2.5686</c:v>
                </c:pt>
                <c:pt idx="5169">
                  <c:v>-2.5789</c:v>
                </c:pt>
                <c:pt idx="5170">
                  <c:v>-2.5891000000000002</c:v>
                </c:pt>
                <c:pt idx="5171">
                  <c:v>-2.5726</c:v>
                </c:pt>
                <c:pt idx="5172">
                  <c:v>-2.5687000000000002</c:v>
                </c:pt>
                <c:pt idx="5173">
                  <c:v>-2.5565000000000002</c:v>
                </c:pt>
                <c:pt idx="5174">
                  <c:v>-2.5484</c:v>
                </c:pt>
                <c:pt idx="5175">
                  <c:v>-2.528</c:v>
                </c:pt>
                <c:pt idx="5176">
                  <c:v>-2.5068000000000001</c:v>
                </c:pt>
                <c:pt idx="5177">
                  <c:v>-2.5055999999999998</c:v>
                </c:pt>
                <c:pt idx="5178">
                  <c:v>-2.5108999999999999</c:v>
                </c:pt>
                <c:pt idx="5179">
                  <c:v>-2.4923999999999999</c:v>
                </c:pt>
                <c:pt idx="5180">
                  <c:v>-2.4927000000000001</c:v>
                </c:pt>
                <c:pt idx="5181">
                  <c:v>-2.4754999999999998</c:v>
                </c:pt>
                <c:pt idx="5182">
                  <c:v>-2.4805000000000001</c:v>
                </c:pt>
                <c:pt idx="5183">
                  <c:v>-2.4902000000000002</c:v>
                </c:pt>
                <c:pt idx="5184">
                  <c:v>-2.5045999999999999</c:v>
                </c:pt>
                <c:pt idx="5185">
                  <c:v>-2.5087999999999999</c:v>
                </c:pt>
                <c:pt idx="5186">
                  <c:v>-2.5093999999999999</c:v>
                </c:pt>
                <c:pt idx="5187">
                  <c:v>-2.5259</c:v>
                </c:pt>
                <c:pt idx="5188">
                  <c:v>-2.5352999999999999</c:v>
                </c:pt>
                <c:pt idx="5189">
                  <c:v>-2.5259</c:v>
                </c:pt>
                <c:pt idx="5190">
                  <c:v>-2.5011000000000001</c:v>
                </c:pt>
                <c:pt idx="5191">
                  <c:v>-2.4925999999999999</c:v>
                </c:pt>
                <c:pt idx="5192">
                  <c:v>-2.4765999999999999</c:v>
                </c:pt>
                <c:pt idx="5193">
                  <c:v>-2.46</c:v>
                </c:pt>
                <c:pt idx="5194">
                  <c:v>-2.4317000000000002</c:v>
                </c:pt>
                <c:pt idx="5195">
                  <c:v>-2.4218000000000002</c:v>
                </c:pt>
                <c:pt idx="5196">
                  <c:v>-2.415</c:v>
                </c:pt>
                <c:pt idx="5197">
                  <c:v>-2.41</c:v>
                </c:pt>
                <c:pt idx="5198">
                  <c:v>-2.4079000000000002</c:v>
                </c:pt>
                <c:pt idx="5199">
                  <c:v>-2.4054000000000002</c:v>
                </c:pt>
                <c:pt idx="5200">
                  <c:v>-2.4110999999999998</c:v>
                </c:pt>
                <c:pt idx="5201">
                  <c:v>-2.4224999999999999</c:v>
                </c:pt>
                <c:pt idx="5202">
                  <c:v>-2.4495</c:v>
                </c:pt>
                <c:pt idx="5203">
                  <c:v>-2.4506000000000001</c:v>
                </c:pt>
                <c:pt idx="5204">
                  <c:v>-2.4512</c:v>
                </c:pt>
                <c:pt idx="5205">
                  <c:v>-2.4510000000000001</c:v>
                </c:pt>
                <c:pt idx="5206">
                  <c:v>-2.4552</c:v>
                </c:pt>
                <c:pt idx="5207">
                  <c:v>-2.4457</c:v>
                </c:pt>
                <c:pt idx="5208">
                  <c:v>-2.4177</c:v>
                </c:pt>
                <c:pt idx="5209">
                  <c:v>-2.3986000000000001</c:v>
                </c:pt>
                <c:pt idx="5210">
                  <c:v>-2.4094000000000002</c:v>
                </c:pt>
                <c:pt idx="5211">
                  <c:v>-2.4291</c:v>
                </c:pt>
                <c:pt idx="5212">
                  <c:v>-2.4333</c:v>
                </c:pt>
                <c:pt idx="5213">
                  <c:v>-2.4508000000000001</c:v>
                </c:pt>
                <c:pt idx="5214">
                  <c:v>-2.4575999999999998</c:v>
                </c:pt>
                <c:pt idx="5215">
                  <c:v>-2.4628999999999999</c:v>
                </c:pt>
                <c:pt idx="5216">
                  <c:v>-2.4588000000000001</c:v>
                </c:pt>
                <c:pt idx="5217">
                  <c:v>-2.4401999999999999</c:v>
                </c:pt>
                <c:pt idx="5218">
                  <c:v>-2.4546000000000001</c:v>
                </c:pt>
                <c:pt idx="5219">
                  <c:v>-2.4474</c:v>
                </c:pt>
                <c:pt idx="5220">
                  <c:v>-2.4380999999999999</c:v>
                </c:pt>
                <c:pt idx="5221">
                  <c:v>-2.4325000000000001</c:v>
                </c:pt>
                <c:pt idx="5222">
                  <c:v>-2.4110999999999998</c:v>
                </c:pt>
                <c:pt idx="5223">
                  <c:v>-2.3980999999999999</c:v>
                </c:pt>
                <c:pt idx="5224">
                  <c:v>-2.3788</c:v>
                </c:pt>
                <c:pt idx="5225">
                  <c:v>-2.3854000000000002</c:v>
                </c:pt>
                <c:pt idx="5226">
                  <c:v>-2.3938999999999999</c:v>
                </c:pt>
                <c:pt idx="5227">
                  <c:v>-2.4260999999999999</c:v>
                </c:pt>
                <c:pt idx="5228">
                  <c:v>-2.4657</c:v>
                </c:pt>
                <c:pt idx="5229">
                  <c:v>-2.5019999999999998</c:v>
                </c:pt>
                <c:pt idx="5230">
                  <c:v>-2.5297999999999998</c:v>
                </c:pt>
                <c:pt idx="5231">
                  <c:v>-2.5758999999999999</c:v>
                </c:pt>
                <c:pt idx="5232">
                  <c:v>-2.6255999999999999</c:v>
                </c:pt>
                <c:pt idx="5233">
                  <c:v>-2.6776</c:v>
                </c:pt>
                <c:pt idx="5234">
                  <c:v>-2.7509999999999999</c:v>
                </c:pt>
                <c:pt idx="5235">
                  <c:v>-2.8168000000000002</c:v>
                </c:pt>
                <c:pt idx="5236">
                  <c:v>-2.9024999999999999</c:v>
                </c:pt>
                <c:pt idx="5237">
                  <c:v>-2.9868000000000001</c:v>
                </c:pt>
                <c:pt idx="5238">
                  <c:v>-3.0634999999999999</c:v>
                </c:pt>
                <c:pt idx="5239">
                  <c:v>-3.1566000000000001</c:v>
                </c:pt>
                <c:pt idx="5240">
                  <c:v>-3.2254999999999998</c:v>
                </c:pt>
                <c:pt idx="5241">
                  <c:v>-3.3043</c:v>
                </c:pt>
                <c:pt idx="5242">
                  <c:v>-3.4169999999999998</c:v>
                </c:pt>
                <c:pt idx="5243">
                  <c:v>-3.5522</c:v>
                </c:pt>
                <c:pt idx="5244">
                  <c:v>-3.6738</c:v>
                </c:pt>
                <c:pt idx="5245">
                  <c:v>-3.8346</c:v>
                </c:pt>
                <c:pt idx="5246">
                  <c:v>-4.0143000000000004</c:v>
                </c:pt>
                <c:pt idx="5247">
                  <c:v>-4.1614000000000004</c:v>
                </c:pt>
                <c:pt idx="5248">
                  <c:v>-4.2790999999999997</c:v>
                </c:pt>
                <c:pt idx="5249">
                  <c:v>-4.4080000000000004</c:v>
                </c:pt>
                <c:pt idx="5250">
                  <c:v>-4.5407999999999999</c:v>
                </c:pt>
                <c:pt idx="5251">
                  <c:v>-4.6997</c:v>
                </c:pt>
                <c:pt idx="5252">
                  <c:v>-4.8823999999999996</c:v>
                </c:pt>
                <c:pt idx="5253">
                  <c:v>-5.0042999999999997</c:v>
                </c:pt>
                <c:pt idx="5254">
                  <c:v>-5.0244</c:v>
                </c:pt>
                <c:pt idx="5255">
                  <c:v>-5.0933000000000002</c:v>
                </c:pt>
                <c:pt idx="5256">
                  <c:v>-5.1539000000000001</c:v>
                </c:pt>
                <c:pt idx="5257">
                  <c:v>-5.1672000000000002</c:v>
                </c:pt>
                <c:pt idx="5258">
                  <c:v>-5.2279999999999998</c:v>
                </c:pt>
                <c:pt idx="5259">
                  <c:v>-5.2615999999999996</c:v>
                </c:pt>
                <c:pt idx="5260">
                  <c:v>-5.3010000000000002</c:v>
                </c:pt>
                <c:pt idx="5261">
                  <c:v>-5.3804999999999996</c:v>
                </c:pt>
                <c:pt idx="5262">
                  <c:v>-5.4970999999999997</c:v>
                </c:pt>
                <c:pt idx="5263">
                  <c:v>-5.6223999999999998</c:v>
                </c:pt>
                <c:pt idx="5264">
                  <c:v>-5.7507000000000001</c:v>
                </c:pt>
                <c:pt idx="5265">
                  <c:v>-5.8663999999999996</c:v>
                </c:pt>
                <c:pt idx="5266">
                  <c:v>-6.0297999999999998</c:v>
                </c:pt>
                <c:pt idx="5267">
                  <c:v>-6.1951000000000001</c:v>
                </c:pt>
                <c:pt idx="5268">
                  <c:v>-6.3638000000000003</c:v>
                </c:pt>
                <c:pt idx="5269">
                  <c:v>-6.5221</c:v>
                </c:pt>
                <c:pt idx="5270">
                  <c:v>-6.6669999999999998</c:v>
                </c:pt>
                <c:pt idx="5271">
                  <c:v>-6.8484999999999996</c:v>
                </c:pt>
                <c:pt idx="5272">
                  <c:v>-7.0326000000000004</c:v>
                </c:pt>
                <c:pt idx="5273">
                  <c:v>-7.1864999999999997</c:v>
                </c:pt>
                <c:pt idx="5274">
                  <c:v>-7.3421000000000003</c:v>
                </c:pt>
                <c:pt idx="5275">
                  <c:v>-7.5433000000000003</c:v>
                </c:pt>
                <c:pt idx="5276">
                  <c:v>-7.7351999999999999</c:v>
                </c:pt>
                <c:pt idx="5277">
                  <c:v>-7.8842999999999996</c:v>
                </c:pt>
                <c:pt idx="5278">
                  <c:v>-8.0332000000000008</c:v>
                </c:pt>
                <c:pt idx="5279">
                  <c:v>-8.1804000000000006</c:v>
                </c:pt>
                <c:pt idx="5280">
                  <c:v>-8.3041</c:v>
                </c:pt>
                <c:pt idx="5281">
                  <c:v>-8.4190000000000005</c:v>
                </c:pt>
                <c:pt idx="5282">
                  <c:v>-8.5475999999999992</c:v>
                </c:pt>
                <c:pt idx="5283">
                  <c:v>-8.6728000000000005</c:v>
                </c:pt>
                <c:pt idx="5284">
                  <c:v>-8.7843999999999998</c:v>
                </c:pt>
                <c:pt idx="5285">
                  <c:v>-8.8657000000000004</c:v>
                </c:pt>
                <c:pt idx="5286">
                  <c:v>-8.9488000000000003</c:v>
                </c:pt>
                <c:pt idx="5287">
                  <c:v>-9.0198</c:v>
                </c:pt>
                <c:pt idx="5288">
                  <c:v>-9.0602</c:v>
                </c:pt>
                <c:pt idx="5289">
                  <c:v>-9.0894999999999992</c:v>
                </c:pt>
                <c:pt idx="5290">
                  <c:v>-9.1173999999999999</c:v>
                </c:pt>
                <c:pt idx="5291">
                  <c:v>-9.1311</c:v>
                </c:pt>
                <c:pt idx="5292">
                  <c:v>-9.1525999999999996</c:v>
                </c:pt>
                <c:pt idx="5293">
                  <c:v>-9.1582000000000008</c:v>
                </c:pt>
                <c:pt idx="5294">
                  <c:v>-9.1626999999999992</c:v>
                </c:pt>
                <c:pt idx="5295">
                  <c:v>-9.1638999999999999</c:v>
                </c:pt>
                <c:pt idx="5296">
                  <c:v>-9.1775000000000002</c:v>
                </c:pt>
                <c:pt idx="5297">
                  <c:v>-9.2003000000000004</c:v>
                </c:pt>
                <c:pt idx="5298">
                  <c:v>-9.2223000000000006</c:v>
                </c:pt>
                <c:pt idx="5299">
                  <c:v>-9.2361000000000004</c:v>
                </c:pt>
                <c:pt idx="5300">
                  <c:v>-9.2620000000000005</c:v>
                </c:pt>
                <c:pt idx="5301">
                  <c:v>-9.2959999999999994</c:v>
                </c:pt>
                <c:pt idx="5302">
                  <c:v>-9.3172999999999995</c:v>
                </c:pt>
                <c:pt idx="5303">
                  <c:v>-9.3445999999999998</c:v>
                </c:pt>
                <c:pt idx="5304">
                  <c:v>-9.3734999999999999</c:v>
                </c:pt>
                <c:pt idx="5305">
                  <c:v>-9.4156999999999993</c:v>
                </c:pt>
                <c:pt idx="5306">
                  <c:v>-9.4278999999999993</c:v>
                </c:pt>
                <c:pt idx="5307">
                  <c:v>-9.4099000000000004</c:v>
                </c:pt>
                <c:pt idx="5308">
                  <c:v>-9.4033999999999995</c:v>
                </c:pt>
                <c:pt idx="5309">
                  <c:v>-9.3986999999999998</c:v>
                </c:pt>
                <c:pt idx="5310">
                  <c:v>-9.4117999999999995</c:v>
                </c:pt>
                <c:pt idx="5311">
                  <c:v>-9.4335000000000004</c:v>
                </c:pt>
                <c:pt idx="5312">
                  <c:v>-9.4656000000000002</c:v>
                </c:pt>
                <c:pt idx="5313">
                  <c:v>-9.4920000000000009</c:v>
                </c:pt>
                <c:pt idx="5314">
                  <c:v>-9.5047999999999995</c:v>
                </c:pt>
                <c:pt idx="5315">
                  <c:v>-9.5184999999999995</c:v>
                </c:pt>
                <c:pt idx="5316">
                  <c:v>-9.5140999999999991</c:v>
                </c:pt>
                <c:pt idx="5317">
                  <c:v>-9.5241000000000007</c:v>
                </c:pt>
                <c:pt idx="5318">
                  <c:v>-9.5471000000000004</c:v>
                </c:pt>
                <c:pt idx="5319">
                  <c:v>-9.5652000000000008</c:v>
                </c:pt>
                <c:pt idx="5320">
                  <c:v>-9.5740999999999996</c:v>
                </c:pt>
                <c:pt idx="5321">
                  <c:v>-9.5996000000000006</c:v>
                </c:pt>
                <c:pt idx="5322">
                  <c:v>-9.6245999999999992</c:v>
                </c:pt>
                <c:pt idx="5323">
                  <c:v>-9.6583000000000006</c:v>
                </c:pt>
                <c:pt idx="5324">
                  <c:v>-9.6606000000000005</c:v>
                </c:pt>
                <c:pt idx="5325">
                  <c:v>-9.6707000000000001</c:v>
                </c:pt>
                <c:pt idx="5326">
                  <c:v>-9.6782000000000004</c:v>
                </c:pt>
                <c:pt idx="5327">
                  <c:v>-9.7025000000000006</c:v>
                </c:pt>
                <c:pt idx="5328">
                  <c:v>-9.7239000000000004</c:v>
                </c:pt>
                <c:pt idx="5329">
                  <c:v>-9.7174999999999994</c:v>
                </c:pt>
                <c:pt idx="5330">
                  <c:v>-9.7140000000000004</c:v>
                </c:pt>
                <c:pt idx="5331">
                  <c:v>-9.7413000000000007</c:v>
                </c:pt>
                <c:pt idx="5332">
                  <c:v>-9.7567000000000004</c:v>
                </c:pt>
                <c:pt idx="5333">
                  <c:v>-9.7704000000000004</c:v>
                </c:pt>
                <c:pt idx="5334">
                  <c:v>-9.7859999999999996</c:v>
                </c:pt>
                <c:pt idx="5335">
                  <c:v>-9.8094000000000001</c:v>
                </c:pt>
                <c:pt idx="5336">
                  <c:v>-9.8331999999999997</c:v>
                </c:pt>
                <c:pt idx="5337">
                  <c:v>-9.8388000000000009</c:v>
                </c:pt>
                <c:pt idx="5338">
                  <c:v>-9.8422000000000001</c:v>
                </c:pt>
                <c:pt idx="5339">
                  <c:v>-9.8559000000000001</c:v>
                </c:pt>
                <c:pt idx="5340">
                  <c:v>-9.8758999999999997</c:v>
                </c:pt>
                <c:pt idx="5341">
                  <c:v>-9.8984000000000005</c:v>
                </c:pt>
                <c:pt idx="5342">
                  <c:v>-9.9110999999999994</c:v>
                </c:pt>
                <c:pt idx="5343">
                  <c:v>-9.9138000000000002</c:v>
                </c:pt>
                <c:pt idx="5344">
                  <c:v>-9.9194999999999993</c:v>
                </c:pt>
                <c:pt idx="5345">
                  <c:v>-9.9260000000000002</c:v>
                </c:pt>
                <c:pt idx="5346">
                  <c:v>-9.9162999999999997</c:v>
                </c:pt>
                <c:pt idx="5347">
                  <c:v>-9.9155999999999995</c:v>
                </c:pt>
                <c:pt idx="5348">
                  <c:v>-9.9144000000000005</c:v>
                </c:pt>
                <c:pt idx="5349">
                  <c:v>-9.9094999999999995</c:v>
                </c:pt>
                <c:pt idx="5350">
                  <c:v>-9.9145000000000003</c:v>
                </c:pt>
                <c:pt idx="5351">
                  <c:v>-9.9349000000000007</c:v>
                </c:pt>
                <c:pt idx="5352">
                  <c:v>-9.9374000000000002</c:v>
                </c:pt>
                <c:pt idx="5353">
                  <c:v>-9.9518000000000004</c:v>
                </c:pt>
                <c:pt idx="5354">
                  <c:v>-9.9692000000000007</c:v>
                </c:pt>
                <c:pt idx="5355">
                  <c:v>-10.000999999999999</c:v>
                </c:pt>
                <c:pt idx="5356">
                  <c:v>-10</c:v>
                </c:pt>
                <c:pt idx="5357">
                  <c:v>-10.015000000000001</c:v>
                </c:pt>
                <c:pt idx="5358">
                  <c:v>-10.034000000000001</c:v>
                </c:pt>
                <c:pt idx="5359">
                  <c:v>-10.058</c:v>
                </c:pt>
                <c:pt idx="5360">
                  <c:v>-10.093</c:v>
                </c:pt>
                <c:pt idx="5361">
                  <c:v>-10.122999999999999</c:v>
                </c:pt>
                <c:pt idx="5362">
                  <c:v>-10.128</c:v>
                </c:pt>
                <c:pt idx="5363">
                  <c:v>-10.137</c:v>
                </c:pt>
                <c:pt idx="5364">
                  <c:v>-10.148999999999999</c:v>
                </c:pt>
                <c:pt idx="5365">
                  <c:v>-10.157</c:v>
                </c:pt>
                <c:pt idx="5366">
                  <c:v>-10.17</c:v>
                </c:pt>
                <c:pt idx="5367">
                  <c:v>-10.185</c:v>
                </c:pt>
                <c:pt idx="5368">
                  <c:v>-10.166</c:v>
                </c:pt>
                <c:pt idx="5369">
                  <c:v>-10.180999999999999</c:v>
                </c:pt>
                <c:pt idx="5370">
                  <c:v>-10.175000000000001</c:v>
                </c:pt>
                <c:pt idx="5371">
                  <c:v>-10.176</c:v>
                </c:pt>
                <c:pt idx="5372">
                  <c:v>-10.18</c:v>
                </c:pt>
                <c:pt idx="5373">
                  <c:v>-10.195</c:v>
                </c:pt>
                <c:pt idx="5374">
                  <c:v>-10.199</c:v>
                </c:pt>
                <c:pt idx="5375">
                  <c:v>-10.210000000000001</c:v>
                </c:pt>
                <c:pt idx="5376">
                  <c:v>-10.217000000000001</c:v>
                </c:pt>
                <c:pt idx="5377">
                  <c:v>-10.207000000000001</c:v>
                </c:pt>
                <c:pt idx="5378">
                  <c:v>-10.220000000000001</c:v>
                </c:pt>
                <c:pt idx="5379">
                  <c:v>-10.227</c:v>
                </c:pt>
                <c:pt idx="5380">
                  <c:v>-10.247</c:v>
                </c:pt>
                <c:pt idx="5381">
                  <c:v>-10.263999999999999</c:v>
                </c:pt>
                <c:pt idx="5382">
                  <c:v>-10.268000000000001</c:v>
                </c:pt>
                <c:pt idx="5383">
                  <c:v>-10.28</c:v>
                </c:pt>
                <c:pt idx="5384">
                  <c:v>-10.291</c:v>
                </c:pt>
                <c:pt idx="5385">
                  <c:v>-10.287000000000001</c:v>
                </c:pt>
                <c:pt idx="5386">
                  <c:v>-10.302</c:v>
                </c:pt>
                <c:pt idx="5387">
                  <c:v>-10.327</c:v>
                </c:pt>
                <c:pt idx="5388">
                  <c:v>-10.361000000000001</c:v>
                </c:pt>
                <c:pt idx="5389">
                  <c:v>-10.372</c:v>
                </c:pt>
                <c:pt idx="5390">
                  <c:v>-10.382</c:v>
                </c:pt>
                <c:pt idx="5391">
                  <c:v>-10.401</c:v>
                </c:pt>
                <c:pt idx="5392">
                  <c:v>-10.417</c:v>
                </c:pt>
                <c:pt idx="5393">
                  <c:v>-10.417999999999999</c:v>
                </c:pt>
                <c:pt idx="5394">
                  <c:v>-10.417999999999999</c:v>
                </c:pt>
                <c:pt idx="5395">
                  <c:v>-10.409000000000001</c:v>
                </c:pt>
                <c:pt idx="5396">
                  <c:v>-10.401999999999999</c:v>
                </c:pt>
                <c:pt idx="5397">
                  <c:v>-10.378</c:v>
                </c:pt>
                <c:pt idx="5398">
                  <c:v>-10.363</c:v>
                </c:pt>
                <c:pt idx="5399">
                  <c:v>-10.345000000000001</c:v>
                </c:pt>
                <c:pt idx="5400">
                  <c:v>-10.331</c:v>
                </c:pt>
                <c:pt idx="5401">
                  <c:v>-10.339</c:v>
                </c:pt>
                <c:pt idx="5402">
                  <c:v>-10.333</c:v>
                </c:pt>
                <c:pt idx="5403">
                  <c:v>-10.321999999999999</c:v>
                </c:pt>
                <c:pt idx="5404">
                  <c:v>-10.349</c:v>
                </c:pt>
                <c:pt idx="5405">
                  <c:v>-10.375</c:v>
                </c:pt>
                <c:pt idx="5406">
                  <c:v>-10.401999999999999</c:v>
                </c:pt>
                <c:pt idx="5407">
                  <c:v>-10.43</c:v>
                </c:pt>
                <c:pt idx="5408">
                  <c:v>-10.449</c:v>
                </c:pt>
                <c:pt idx="5409">
                  <c:v>-10.475</c:v>
                </c:pt>
                <c:pt idx="5410">
                  <c:v>-10.496</c:v>
                </c:pt>
                <c:pt idx="5411">
                  <c:v>-10.510999999999999</c:v>
                </c:pt>
                <c:pt idx="5412">
                  <c:v>-10.507999999999999</c:v>
                </c:pt>
                <c:pt idx="5413">
                  <c:v>-10.509</c:v>
                </c:pt>
                <c:pt idx="5414">
                  <c:v>-10.484</c:v>
                </c:pt>
                <c:pt idx="5415">
                  <c:v>-10.472</c:v>
                </c:pt>
                <c:pt idx="5416">
                  <c:v>-10.464</c:v>
                </c:pt>
                <c:pt idx="5417">
                  <c:v>-10.438000000000001</c:v>
                </c:pt>
                <c:pt idx="5418">
                  <c:v>-10.432</c:v>
                </c:pt>
                <c:pt idx="5419">
                  <c:v>-10.449</c:v>
                </c:pt>
                <c:pt idx="5420">
                  <c:v>-10.449</c:v>
                </c:pt>
                <c:pt idx="5421">
                  <c:v>-10.45</c:v>
                </c:pt>
                <c:pt idx="5422">
                  <c:v>-10.465</c:v>
                </c:pt>
                <c:pt idx="5423">
                  <c:v>-10.47</c:v>
                </c:pt>
                <c:pt idx="5424">
                  <c:v>-10.484999999999999</c:v>
                </c:pt>
                <c:pt idx="5425">
                  <c:v>-10.484</c:v>
                </c:pt>
                <c:pt idx="5426">
                  <c:v>-10.462999999999999</c:v>
                </c:pt>
                <c:pt idx="5427">
                  <c:v>-10.487</c:v>
                </c:pt>
                <c:pt idx="5428">
                  <c:v>-10.478999999999999</c:v>
                </c:pt>
                <c:pt idx="5429">
                  <c:v>-10.487</c:v>
                </c:pt>
                <c:pt idx="5430">
                  <c:v>-10.502000000000001</c:v>
                </c:pt>
                <c:pt idx="5431">
                  <c:v>-10.503</c:v>
                </c:pt>
                <c:pt idx="5432">
                  <c:v>-10.51</c:v>
                </c:pt>
                <c:pt idx="5433">
                  <c:v>-10.489000000000001</c:v>
                </c:pt>
                <c:pt idx="5434">
                  <c:v>-10.474</c:v>
                </c:pt>
                <c:pt idx="5435">
                  <c:v>-10.472</c:v>
                </c:pt>
                <c:pt idx="5436">
                  <c:v>-10.451000000000001</c:v>
                </c:pt>
                <c:pt idx="5437">
                  <c:v>-10.425000000000001</c:v>
                </c:pt>
                <c:pt idx="5438">
                  <c:v>-10.414</c:v>
                </c:pt>
                <c:pt idx="5439">
                  <c:v>-10.388</c:v>
                </c:pt>
                <c:pt idx="5440">
                  <c:v>-10.358000000000001</c:v>
                </c:pt>
                <c:pt idx="5441">
                  <c:v>-10.319000000000001</c:v>
                </c:pt>
                <c:pt idx="5442">
                  <c:v>-10.282</c:v>
                </c:pt>
                <c:pt idx="5443">
                  <c:v>-10.244999999999999</c:v>
                </c:pt>
                <c:pt idx="5444">
                  <c:v>-10.188000000000001</c:v>
                </c:pt>
                <c:pt idx="5445">
                  <c:v>-10.125999999999999</c:v>
                </c:pt>
                <c:pt idx="5446">
                  <c:v>-10.069000000000001</c:v>
                </c:pt>
                <c:pt idx="5447">
                  <c:v>-9.9883000000000006</c:v>
                </c:pt>
                <c:pt idx="5448">
                  <c:v>-9.9011999999999993</c:v>
                </c:pt>
                <c:pt idx="5449">
                  <c:v>-9.8321000000000005</c:v>
                </c:pt>
                <c:pt idx="5450">
                  <c:v>-9.7457999999999991</c:v>
                </c:pt>
                <c:pt idx="5451">
                  <c:v>-9.6585999999999999</c:v>
                </c:pt>
                <c:pt idx="5452">
                  <c:v>-9.5838000000000001</c:v>
                </c:pt>
                <c:pt idx="5453">
                  <c:v>-9.5417000000000005</c:v>
                </c:pt>
                <c:pt idx="5454">
                  <c:v>-9.4544999999999995</c:v>
                </c:pt>
                <c:pt idx="5455">
                  <c:v>-9.3539999999999992</c:v>
                </c:pt>
                <c:pt idx="5456">
                  <c:v>-9.2673000000000005</c:v>
                </c:pt>
                <c:pt idx="5457">
                  <c:v>-9.1865000000000006</c:v>
                </c:pt>
                <c:pt idx="5458">
                  <c:v>-9.1219999999999999</c:v>
                </c:pt>
                <c:pt idx="5459">
                  <c:v>-9.0775000000000006</c:v>
                </c:pt>
                <c:pt idx="5460">
                  <c:v>-9.0258000000000003</c:v>
                </c:pt>
                <c:pt idx="5461">
                  <c:v>-8.9581</c:v>
                </c:pt>
                <c:pt idx="5462">
                  <c:v>-8.8903999999999996</c:v>
                </c:pt>
                <c:pt idx="5463">
                  <c:v>-8.8109000000000002</c:v>
                </c:pt>
                <c:pt idx="5464">
                  <c:v>-8.7218</c:v>
                </c:pt>
                <c:pt idx="5465">
                  <c:v>-8.6780000000000008</c:v>
                </c:pt>
                <c:pt idx="5466">
                  <c:v>-8.6571999999999996</c:v>
                </c:pt>
                <c:pt idx="5467">
                  <c:v>-8.6149000000000004</c:v>
                </c:pt>
                <c:pt idx="5468">
                  <c:v>-8.5272000000000006</c:v>
                </c:pt>
                <c:pt idx="5469">
                  <c:v>-8.4390999999999998</c:v>
                </c:pt>
                <c:pt idx="5470">
                  <c:v>-8.3701000000000008</c:v>
                </c:pt>
                <c:pt idx="5471">
                  <c:v>-8.3019999999999996</c:v>
                </c:pt>
                <c:pt idx="5472">
                  <c:v>-8.2067999999999994</c:v>
                </c:pt>
                <c:pt idx="5473">
                  <c:v>-8.1219000000000001</c:v>
                </c:pt>
                <c:pt idx="5474">
                  <c:v>-8.0305</c:v>
                </c:pt>
                <c:pt idx="5475">
                  <c:v>-7.9494999999999996</c:v>
                </c:pt>
                <c:pt idx="5476">
                  <c:v>-7.8742000000000001</c:v>
                </c:pt>
                <c:pt idx="5477">
                  <c:v>-7.8022</c:v>
                </c:pt>
                <c:pt idx="5478">
                  <c:v>-7.7365000000000004</c:v>
                </c:pt>
                <c:pt idx="5479">
                  <c:v>-7.6437999999999997</c:v>
                </c:pt>
                <c:pt idx="5480">
                  <c:v>-7.5602999999999998</c:v>
                </c:pt>
                <c:pt idx="5481">
                  <c:v>-7.4702000000000002</c:v>
                </c:pt>
                <c:pt idx="5482">
                  <c:v>-7.3859000000000004</c:v>
                </c:pt>
                <c:pt idx="5483">
                  <c:v>-7.2969999999999997</c:v>
                </c:pt>
                <c:pt idx="5484">
                  <c:v>-7.2187000000000001</c:v>
                </c:pt>
                <c:pt idx="5485">
                  <c:v>-7.1551</c:v>
                </c:pt>
                <c:pt idx="5486">
                  <c:v>-7.0486000000000004</c:v>
                </c:pt>
                <c:pt idx="5487">
                  <c:v>-6.9425999999999997</c:v>
                </c:pt>
                <c:pt idx="5488">
                  <c:v>-6.8567999999999998</c:v>
                </c:pt>
                <c:pt idx="5489">
                  <c:v>-6.8098999999999998</c:v>
                </c:pt>
                <c:pt idx="5490">
                  <c:v>-6.7569999999999997</c:v>
                </c:pt>
                <c:pt idx="5491">
                  <c:v>-6.6650999999999998</c:v>
                </c:pt>
                <c:pt idx="5492">
                  <c:v>-6.5820999999999996</c:v>
                </c:pt>
                <c:pt idx="5493">
                  <c:v>-6.4774000000000003</c:v>
                </c:pt>
                <c:pt idx="5494">
                  <c:v>-6.4085000000000001</c:v>
                </c:pt>
                <c:pt idx="5495">
                  <c:v>-6.3699000000000003</c:v>
                </c:pt>
                <c:pt idx="5496">
                  <c:v>-6.3106999999999998</c:v>
                </c:pt>
                <c:pt idx="5497">
                  <c:v>-6.2545999999999999</c:v>
                </c:pt>
                <c:pt idx="5498">
                  <c:v>-6.16</c:v>
                </c:pt>
                <c:pt idx="5499">
                  <c:v>-6.0717999999999996</c:v>
                </c:pt>
                <c:pt idx="5500">
                  <c:v>-6.0235000000000003</c:v>
                </c:pt>
                <c:pt idx="5501">
                  <c:v>-5.9661999999999997</c:v>
                </c:pt>
                <c:pt idx="5502">
                  <c:v>-5.9147999999999996</c:v>
                </c:pt>
                <c:pt idx="5503">
                  <c:v>-5.8688000000000002</c:v>
                </c:pt>
                <c:pt idx="5504">
                  <c:v>-5.8003</c:v>
                </c:pt>
                <c:pt idx="5505">
                  <c:v>-5.7531999999999996</c:v>
                </c:pt>
                <c:pt idx="5506">
                  <c:v>-5.7084999999999999</c:v>
                </c:pt>
                <c:pt idx="5507">
                  <c:v>-5.6647999999999996</c:v>
                </c:pt>
                <c:pt idx="5508">
                  <c:v>-5.6101000000000001</c:v>
                </c:pt>
                <c:pt idx="5509">
                  <c:v>-5.5494000000000003</c:v>
                </c:pt>
                <c:pt idx="5510">
                  <c:v>-5.4934000000000003</c:v>
                </c:pt>
                <c:pt idx="5511">
                  <c:v>-5.4375</c:v>
                </c:pt>
                <c:pt idx="5512">
                  <c:v>-5.3924000000000003</c:v>
                </c:pt>
                <c:pt idx="5513">
                  <c:v>-5.3670999999999998</c:v>
                </c:pt>
                <c:pt idx="5514">
                  <c:v>-5.3288000000000002</c:v>
                </c:pt>
                <c:pt idx="5515">
                  <c:v>-5.3182999999999998</c:v>
                </c:pt>
                <c:pt idx="5516">
                  <c:v>-5.2869999999999999</c:v>
                </c:pt>
                <c:pt idx="5517">
                  <c:v>-5.2504</c:v>
                </c:pt>
                <c:pt idx="5518">
                  <c:v>-5.2306999999999997</c:v>
                </c:pt>
                <c:pt idx="5519">
                  <c:v>-5.2285000000000004</c:v>
                </c:pt>
                <c:pt idx="5520">
                  <c:v>-5.2206999999999999</c:v>
                </c:pt>
                <c:pt idx="5521">
                  <c:v>-5.2054</c:v>
                </c:pt>
                <c:pt idx="5522">
                  <c:v>-5.2077999999999998</c:v>
                </c:pt>
                <c:pt idx="5523">
                  <c:v>-5.1971999999999996</c:v>
                </c:pt>
                <c:pt idx="5524">
                  <c:v>-5.1723999999999997</c:v>
                </c:pt>
                <c:pt idx="5525">
                  <c:v>-5.1521999999999997</c:v>
                </c:pt>
                <c:pt idx="5526">
                  <c:v>-5.1273999999999997</c:v>
                </c:pt>
                <c:pt idx="5527">
                  <c:v>-5.0812999999999997</c:v>
                </c:pt>
                <c:pt idx="5528">
                  <c:v>-5.0644</c:v>
                </c:pt>
                <c:pt idx="5529">
                  <c:v>-5.0411999999999999</c:v>
                </c:pt>
                <c:pt idx="5530">
                  <c:v>-5.0377999999999998</c:v>
                </c:pt>
                <c:pt idx="5531">
                  <c:v>-5.0373000000000001</c:v>
                </c:pt>
                <c:pt idx="5532">
                  <c:v>-5.0305999999999997</c:v>
                </c:pt>
                <c:pt idx="5533">
                  <c:v>-5.0117000000000003</c:v>
                </c:pt>
                <c:pt idx="5534">
                  <c:v>-5.0000999999999998</c:v>
                </c:pt>
                <c:pt idx="5535">
                  <c:v>-4.9993999999999996</c:v>
                </c:pt>
                <c:pt idx="5536">
                  <c:v>-4.9909999999999997</c:v>
                </c:pt>
                <c:pt idx="5537">
                  <c:v>-4.9783999999999997</c:v>
                </c:pt>
                <c:pt idx="5538">
                  <c:v>-4.9927999999999999</c:v>
                </c:pt>
                <c:pt idx="5539">
                  <c:v>-5.0141999999999998</c:v>
                </c:pt>
                <c:pt idx="5540">
                  <c:v>-5.0209000000000001</c:v>
                </c:pt>
                <c:pt idx="5541">
                  <c:v>-5.0053999999999998</c:v>
                </c:pt>
                <c:pt idx="5542">
                  <c:v>-5.0077999999999996</c:v>
                </c:pt>
                <c:pt idx="5543">
                  <c:v>-4.9992999999999999</c:v>
                </c:pt>
                <c:pt idx="5544">
                  <c:v>-4.9766000000000004</c:v>
                </c:pt>
                <c:pt idx="5545">
                  <c:v>-4.9482999999999997</c:v>
                </c:pt>
                <c:pt idx="5546">
                  <c:v>-4.9321999999999999</c:v>
                </c:pt>
                <c:pt idx="5547">
                  <c:v>-4.9249999999999998</c:v>
                </c:pt>
                <c:pt idx="5548">
                  <c:v>-4.9066999999999998</c:v>
                </c:pt>
                <c:pt idx="5549">
                  <c:v>-4.8898000000000001</c:v>
                </c:pt>
                <c:pt idx="5550">
                  <c:v>-4.8689999999999998</c:v>
                </c:pt>
                <c:pt idx="5551">
                  <c:v>-4.8795000000000002</c:v>
                </c:pt>
                <c:pt idx="5552">
                  <c:v>-4.8678999999999997</c:v>
                </c:pt>
                <c:pt idx="5553">
                  <c:v>-4.8255999999999997</c:v>
                </c:pt>
                <c:pt idx="5554">
                  <c:v>-4.7965</c:v>
                </c:pt>
                <c:pt idx="5555">
                  <c:v>-4.8089000000000004</c:v>
                </c:pt>
                <c:pt idx="5556">
                  <c:v>-4.8013000000000003</c:v>
                </c:pt>
                <c:pt idx="5557">
                  <c:v>-4.7816999999999998</c:v>
                </c:pt>
                <c:pt idx="5558">
                  <c:v>-4.7328000000000001</c:v>
                </c:pt>
                <c:pt idx="5559">
                  <c:v>-4.6928999999999998</c:v>
                </c:pt>
                <c:pt idx="5560">
                  <c:v>-4.6780999999999997</c:v>
                </c:pt>
                <c:pt idx="5561">
                  <c:v>-4.6749999999999998</c:v>
                </c:pt>
                <c:pt idx="5562">
                  <c:v>-4.6470000000000002</c:v>
                </c:pt>
                <c:pt idx="5563">
                  <c:v>-4.6012000000000004</c:v>
                </c:pt>
                <c:pt idx="5564">
                  <c:v>-4.5456000000000003</c:v>
                </c:pt>
                <c:pt idx="5565">
                  <c:v>-4.4897999999999998</c:v>
                </c:pt>
                <c:pt idx="5566">
                  <c:v>-4.4542000000000002</c:v>
                </c:pt>
                <c:pt idx="5567">
                  <c:v>-4.4260000000000002</c:v>
                </c:pt>
                <c:pt idx="5568">
                  <c:v>-4.4036999999999997</c:v>
                </c:pt>
                <c:pt idx="5569">
                  <c:v>-4.3606999999999996</c:v>
                </c:pt>
                <c:pt idx="5570">
                  <c:v>-4.3158000000000003</c:v>
                </c:pt>
                <c:pt idx="5571">
                  <c:v>-4.28</c:v>
                </c:pt>
                <c:pt idx="5572">
                  <c:v>-4.2412999999999998</c:v>
                </c:pt>
                <c:pt idx="5573">
                  <c:v>-4.2230999999999996</c:v>
                </c:pt>
                <c:pt idx="5574">
                  <c:v>-4.1672000000000002</c:v>
                </c:pt>
                <c:pt idx="5575">
                  <c:v>-4.1142000000000003</c:v>
                </c:pt>
                <c:pt idx="5576">
                  <c:v>-4.0663999999999998</c:v>
                </c:pt>
                <c:pt idx="5577">
                  <c:v>-4.0340999999999996</c:v>
                </c:pt>
                <c:pt idx="5578">
                  <c:v>-3.9889999999999999</c:v>
                </c:pt>
                <c:pt idx="5579">
                  <c:v>-3.9329999999999998</c:v>
                </c:pt>
                <c:pt idx="5580">
                  <c:v>-3.8761999999999999</c:v>
                </c:pt>
                <c:pt idx="5581">
                  <c:v>-3.8346</c:v>
                </c:pt>
                <c:pt idx="5582">
                  <c:v>-3.8066</c:v>
                </c:pt>
                <c:pt idx="5583">
                  <c:v>-3.7629000000000001</c:v>
                </c:pt>
                <c:pt idx="5584">
                  <c:v>-3.7098</c:v>
                </c:pt>
                <c:pt idx="5585">
                  <c:v>-3.6703000000000001</c:v>
                </c:pt>
                <c:pt idx="5586">
                  <c:v>-3.6211000000000002</c:v>
                </c:pt>
                <c:pt idx="5587">
                  <c:v>-3.5480999999999998</c:v>
                </c:pt>
                <c:pt idx="5588">
                  <c:v>-3.4830999999999999</c:v>
                </c:pt>
                <c:pt idx="5589">
                  <c:v>-3.4445000000000001</c:v>
                </c:pt>
                <c:pt idx="5590">
                  <c:v>-3.4066000000000001</c:v>
                </c:pt>
                <c:pt idx="5591">
                  <c:v>-3.3595000000000002</c:v>
                </c:pt>
                <c:pt idx="5592">
                  <c:v>-3.3006000000000002</c:v>
                </c:pt>
                <c:pt idx="5593">
                  <c:v>-3.2530999999999999</c:v>
                </c:pt>
                <c:pt idx="5594">
                  <c:v>-3.2227000000000001</c:v>
                </c:pt>
                <c:pt idx="5595">
                  <c:v>-3.173</c:v>
                </c:pt>
                <c:pt idx="5596">
                  <c:v>-3.1181999999999999</c:v>
                </c:pt>
                <c:pt idx="5597">
                  <c:v>-3.0878000000000001</c:v>
                </c:pt>
                <c:pt idx="5598">
                  <c:v>-3.0465</c:v>
                </c:pt>
                <c:pt idx="5599">
                  <c:v>-3.0042</c:v>
                </c:pt>
                <c:pt idx="5600">
                  <c:v>-2.9662000000000002</c:v>
                </c:pt>
                <c:pt idx="5601">
                  <c:v>-2.9489000000000001</c:v>
                </c:pt>
                <c:pt idx="5602">
                  <c:v>-2.9175</c:v>
                </c:pt>
                <c:pt idx="5603">
                  <c:v>-2.8765000000000001</c:v>
                </c:pt>
                <c:pt idx="5604">
                  <c:v>-2.8111999999999999</c:v>
                </c:pt>
                <c:pt idx="5605">
                  <c:v>-2.7355999999999998</c:v>
                </c:pt>
                <c:pt idx="5606">
                  <c:v>-2.6941000000000002</c:v>
                </c:pt>
                <c:pt idx="5607">
                  <c:v>-2.6486000000000001</c:v>
                </c:pt>
                <c:pt idx="5608">
                  <c:v>-2.6242000000000001</c:v>
                </c:pt>
                <c:pt idx="5609">
                  <c:v>-2.6345999999999998</c:v>
                </c:pt>
                <c:pt idx="5610">
                  <c:v>-2.6482999999999999</c:v>
                </c:pt>
                <c:pt idx="5611">
                  <c:v>-2.6526999999999998</c:v>
                </c:pt>
                <c:pt idx="5612">
                  <c:v>-2.6509</c:v>
                </c:pt>
                <c:pt idx="5613">
                  <c:v>-2.6410999999999998</c:v>
                </c:pt>
                <c:pt idx="5614">
                  <c:v>-2.6246999999999998</c:v>
                </c:pt>
                <c:pt idx="5615">
                  <c:v>-2.6259999999999999</c:v>
                </c:pt>
                <c:pt idx="5616">
                  <c:v>-2.6316000000000002</c:v>
                </c:pt>
                <c:pt idx="5617">
                  <c:v>-2.6442000000000001</c:v>
                </c:pt>
                <c:pt idx="5618">
                  <c:v>-2.605</c:v>
                </c:pt>
                <c:pt idx="5619">
                  <c:v>-2.5266000000000002</c:v>
                </c:pt>
                <c:pt idx="5620">
                  <c:v>-2.4803000000000002</c:v>
                </c:pt>
                <c:pt idx="5621">
                  <c:v>-2.4596</c:v>
                </c:pt>
                <c:pt idx="5622">
                  <c:v>-2.4599000000000002</c:v>
                </c:pt>
                <c:pt idx="5623">
                  <c:v>-2.4355000000000002</c:v>
                </c:pt>
                <c:pt idx="5624">
                  <c:v>-2.4224000000000001</c:v>
                </c:pt>
                <c:pt idx="5625">
                  <c:v>-2.3974000000000002</c:v>
                </c:pt>
                <c:pt idx="5626">
                  <c:v>-2.3653</c:v>
                </c:pt>
                <c:pt idx="5627">
                  <c:v>-2.3534999999999999</c:v>
                </c:pt>
                <c:pt idx="5628">
                  <c:v>-2.3573</c:v>
                </c:pt>
                <c:pt idx="5629">
                  <c:v>-2.3420999999999998</c:v>
                </c:pt>
                <c:pt idx="5630">
                  <c:v>-2.3193999999999999</c:v>
                </c:pt>
                <c:pt idx="5631">
                  <c:v>-2.3144</c:v>
                </c:pt>
                <c:pt idx="5632">
                  <c:v>-2.3146</c:v>
                </c:pt>
                <c:pt idx="5633">
                  <c:v>-2.3245</c:v>
                </c:pt>
                <c:pt idx="5634">
                  <c:v>-2.3216000000000001</c:v>
                </c:pt>
                <c:pt idx="5635">
                  <c:v>-2.3130000000000002</c:v>
                </c:pt>
                <c:pt idx="5636">
                  <c:v>-2.3167</c:v>
                </c:pt>
                <c:pt idx="5637">
                  <c:v>-2.3258000000000001</c:v>
                </c:pt>
                <c:pt idx="5638">
                  <c:v>-2.3159999999999998</c:v>
                </c:pt>
                <c:pt idx="5639">
                  <c:v>-2.2837000000000001</c:v>
                </c:pt>
                <c:pt idx="5640">
                  <c:v>-2.2402000000000002</c:v>
                </c:pt>
                <c:pt idx="5641">
                  <c:v>-2.1947000000000001</c:v>
                </c:pt>
                <c:pt idx="5642">
                  <c:v>-2.133</c:v>
                </c:pt>
                <c:pt idx="5643">
                  <c:v>-2.1200999999999999</c:v>
                </c:pt>
                <c:pt idx="5644">
                  <c:v>-2.0979999999999999</c:v>
                </c:pt>
                <c:pt idx="5645">
                  <c:v>-2.1065</c:v>
                </c:pt>
                <c:pt idx="5646">
                  <c:v>-2.1015000000000001</c:v>
                </c:pt>
                <c:pt idx="5647">
                  <c:v>-2.0952000000000002</c:v>
                </c:pt>
                <c:pt idx="5648">
                  <c:v>-2.0876999999999999</c:v>
                </c:pt>
                <c:pt idx="5649">
                  <c:v>-2.1190000000000002</c:v>
                </c:pt>
                <c:pt idx="5650">
                  <c:v>-2.1261999999999999</c:v>
                </c:pt>
                <c:pt idx="5651">
                  <c:v>-2.1187</c:v>
                </c:pt>
                <c:pt idx="5652">
                  <c:v>-2.1107999999999998</c:v>
                </c:pt>
                <c:pt idx="5653">
                  <c:v>-2.1027</c:v>
                </c:pt>
                <c:pt idx="5654">
                  <c:v>-2.1110000000000002</c:v>
                </c:pt>
                <c:pt idx="5655">
                  <c:v>-2.1093000000000002</c:v>
                </c:pt>
                <c:pt idx="5656">
                  <c:v>-2.1032999999999999</c:v>
                </c:pt>
                <c:pt idx="5657">
                  <c:v>-2.0918999999999999</c:v>
                </c:pt>
                <c:pt idx="5658">
                  <c:v>-2.0783</c:v>
                </c:pt>
                <c:pt idx="5659">
                  <c:v>-2.0647000000000002</c:v>
                </c:pt>
                <c:pt idx="5660">
                  <c:v>-2.0446</c:v>
                </c:pt>
                <c:pt idx="5661">
                  <c:v>-2.0371999999999999</c:v>
                </c:pt>
                <c:pt idx="5662">
                  <c:v>-2.0430000000000001</c:v>
                </c:pt>
                <c:pt idx="5663">
                  <c:v>-2.0326</c:v>
                </c:pt>
                <c:pt idx="5664">
                  <c:v>-2.0223</c:v>
                </c:pt>
                <c:pt idx="5665">
                  <c:v>-1.9991000000000001</c:v>
                </c:pt>
                <c:pt idx="5666">
                  <c:v>-1.9883</c:v>
                </c:pt>
                <c:pt idx="5667">
                  <c:v>-1.9795</c:v>
                </c:pt>
                <c:pt idx="5668">
                  <c:v>-1.9486000000000001</c:v>
                </c:pt>
                <c:pt idx="5669">
                  <c:v>-1.9286000000000001</c:v>
                </c:pt>
                <c:pt idx="5670">
                  <c:v>-1.9083000000000001</c:v>
                </c:pt>
                <c:pt idx="5671">
                  <c:v>-1.8969</c:v>
                </c:pt>
                <c:pt idx="5672">
                  <c:v>-1.8692</c:v>
                </c:pt>
                <c:pt idx="5673">
                  <c:v>-1.8557999999999999</c:v>
                </c:pt>
                <c:pt idx="5674">
                  <c:v>-1.8482000000000001</c:v>
                </c:pt>
                <c:pt idx="5675">
                  <c:v>-1.8357000000000001</c:v>
                </c:pt>
                <c:pt idx="5676">
                  <c:v>-1.8541000000000001</c:v>
                </c:pt>
                <c:pt idx="5677">
                  <c:v>-1.8505</c:v>
                </c:pt>
                <c:pt idx="5678">
                  <c:v>-1.8485</c:v>
                </c:pt>
                <c:pt idx="5679">
                  <c:v>-1.8413999999999999</c:v>
                </c:pt>
                <c:pt idx="5680">
                  <c:v>-1.8424</c:v>
                </c:pt>
                <c:pt idx="5681">
                  <c:v>-1.8394999999999999</c:v>
                </c:pt>
                <c:pt idx="5682">
                  <c:v>-1.823</c:v>
                </c:pt>
                <c:pt idx="5683">
                  <c:v>-1.8169</c:v>
                </c:pt>
                <c:pt idx="5684">
                  <c:v>-1.8174999999999999</c:v>
                </c:pt>
                <c:pt idx="5685">
                  <c:v>-1.8004</c:v>
                </c:pt>
                <c:pt idx="5686">
                  <c:v>-1.8028999999999999</c:v>
                </c:pt>
                <c:pt idx="5687">
                  <c:v>-1.8022</c:v>
                </c:pt>
                <c:pt idx="5688">
                  <c:v>-1.8063</c:v>
                </c:pt>
                <c:pt idx="5689">
                  <c:v>-1.8129999999999999</c:v>
                </c:pt>
                <c:pt idx="5690">
                  <c:v>-1.8079000000000001</c:v>
                </c:pt>
                <c:pt idx="5691">
                  <c:v>-1.8129</c:v>
                </c:pt>
                <c:pt idx="5692">
                  <c:v>-1.7883</c:v>
                </c:pt>
                <c:pt idx="5693">
                  <c:v>-1.776</c:v>
                </c:pt>
                <c:pt idx="5694">
                  <c:v>-1.7855000000000001</c:v>
                </c:pt>
                <c:pt idx="5695">
                  <c:v>-1.7722</c:v>
                </c:pt>
                <c:pt idx="5696">
                  <c:v>-1.7399</c:v>
                </c:pt>
                <c:pt idx="5697">
                  <c:v>-1.7189000000000001</c:v>
                </c:pt>
                <c:pt idx="5698">
                  <c:v>-1.7142999999999999</c:v>
                </c:pt>
                <c:pt idx="5699">
                  <c:v>-1.6919999999999999</c:v>
                </c:pt>
                <c:pt idx="5700">
                  <c:v>-1.6880999999999999</c:v>
                </c:pt>
                <c:pt idx="5701">
                  <c:v>-1.6897</c:v>
                </c:pt>
                <c:pt idx="5702">
                  <c:v>-1.6890000000000001</c:v>
                </c:pt>
                <c:pt idx="5703">
                  <c:v>-1.6757</c:v>
                </c:pt>
                <c:pt idx="5704">
                  <c:v>-1.6813</c:v>
                </c:pt>
                <c:pt idx="5705">
                  <c:v>-1.6632</c:v>
                </c:pt>
                <c:pt idx="5706">
                  <c:v>-1.641</c:v>
                </c:pt>
                <c:pt idx="5707">
                  <c:v>-1.6417999999999999</c:v>
                </c:pt>
                <c:pt idx="5708">
                  <c:v>-1.6536999999999999</c:v>
                </c:pt>
                <c:pt idx="5709">
                  <c:v>-1.6611</c:v>
                </c:pt>
                <c:pt idx="5710">
                  <c:v>-1.6614</c:v>
                </c:pt>
                <c:pt idx="5711">
                  <c:v>-1.6543000000000001</c:v>
                </c:pt>
                <c:pt idx="5712">
                  <c:v>-1.6158999999999999</c:v>
                </c:pt>
                <c:pt idx="5713">
                  <c:v>-1.5863</c:v>
                </c:pt>
                <c:pt idx="5714">
                  <c:v>-1.5475000000000001</c:v>
                </c:pt>
                <c:pt idx="5715">
                  <c:v>-1.5304</c:v>
                </c:pt>
                <c:pt idx="5716">
                  <c:v>-1.5406</c:v>
                </c:pt>
                <c:pt idx="5717">
                  <c:v>-1.5637000000000001</c:v>
                </c:pt>
                <c:pt idx="5718">
                  <c:v>-1.5948</c:v>
                </c:pt>
                <c:pt idx="5719">
                  <c:v>-1.6222000000000001</c:v>
                </c:pt>
                <c:pt idx="5720">
                  <c:v>-1.6529</c:v>
                </c:pt>
                <c:pt idx="5721">
                  <c:v>-1.6778999999999999</c:v>
                </c:pt>
                <c:pt idx="5722">
                  <c:v>-1.6728000000000001</c:v>
                </c:pt>
                <c:pt idx="5723">
                  <c:v>-1.6815</c:v>
                </c:pt>
                <c:pt idx="5724">
                  <c:v>-1.7098</c:v>
                </c:pt>
                <c:pt idx="5725">
                  <c:v>-1.7096</c:v>
                </c:pt>
                <c:pt idx="5726">
                  <c:v>-1.7219</c:v>
                </c:pt>
                <c:pt idx="5727">
                  <c:v>-1.7705</c:v>
                </c:pt>
                <c:pt idx="5728">
                  <c:v>-1.82</c:v>
                </c:pt>
                <c:pt idx="5729">
                  <c:v>-1.9</c:v>
                </c:pt>
                <c:pt idx="5730">
                  <c:v>-1.9797</c:v>
                </c:pt>
                <c:pt idx="5731">
                  <c:v>-2.0562</c:v>
                </c:pt>
                <c:pt idx="5732">
                  <c:v>-2.1274000000000002</c:v>
                </c:pt>
                <c:pt idx="5733">
                  <c:v>-2.2305999999999999</c:v>
                </c:pt>
                <c:pt idx="5734">
                  <c:v>-2.3378999999999999</c:v>
                </c:pt>
                <c:pt idx="5735">
                  <c:v>-2.4376000000000002</c:v>
                </c:pt>
                <c:pt idx="5736">
                  <c:v>-2.5548000000000002</c:v>
                </c:pt>
                <c:pt idx="5737">
                  <c:v>-2.6981999999999999</c:v>
                </c:pt>
                <c:pt idx="5738">
                  <c:v>-2.8410000000000002</c:v>
                </c:pt>
                <c:pt idx="5739">
                  <c:v>-2.9819</c:v>
                </c:pt>
                <c:pt idx="5740">
                  <c:v>-3.1379999999999999</c:v>
                </c:pt>
                <c:pt idx="5741">
                  <c:v>-3.2690000000000001</c:v>
                </c:pt>
                <c:pt idx="5742">
                  <c:v>-3.3632</c:v>
                </c:pt>
                <c:pt idx="5743">
                  <c:v>-3.4508000000000001</c:v>
                </c:pt>
                <c:pt idx="5744">
                  <c:v>-3.5384000000000002</c:v>
                </c:pt>
                <c:pt idx="5745">
                  <c:v>-3.6307</c:v>
                </c:pt>
                <c:pt idx="5746">
                  <c:v>-3.7269000000000001</c:v>
                </c:pt>
                <c:pt idx="5747">
                  <c:v>-3.8451</c:v>
                </c:pt>
                <c:pt idx="5748">
                  <c:v>-3.9550999999999998</c:v>
                </c:pt>
                <c:pt idx="5749">
                  <c:v>-4.0492999999999997</c:v>
                </c:pt>
                <c:pt idx="5750">
                  <c:v>-4.1670999999999996</c:v>
                </c:pt>
                <c:pt idx="5751">
                  <c:v>-4.2587999999999999</c:v>
                </c:pt>
                <c:pt idx="5752">
                  <c:v>-4.3037999999999998</c:v>
                </c:pt>
                <c:pt idx="5753">
                  <c:v>-4.3423999999999996</c:v>
                </c:pt>
                <c:pt idx="5754">
                  <c:v>-4.5026999999999999</c:v>
                </c:pt>
                <c:pt idx="5755">
                  <c:v>-4.6242999999999999</c:v>
                </c:pt>
                <c:pt idx="5756">
                  <c:v>-4.6513999999999998</c:v>
                </c:pt>
                <c:pt idx="5757">
                  <c:v>-4.6745999999999999</c:v>
                </c:pt>
                <c:pt idx="5758">
                  <c:v>-4.7407000000000004</c:v>
                </c:pt>
                <c:pt idx="5759">
                  <c:v>-4.8158000000000003</c:v>
                </c:pt>
                <c:pt idx="5760">
                  <c:v>-4.8507999999999996</c:v>
                </c:pt>
                <c:pt idx="5761">
                  <c:v>-4.9028999999999998</c:v>
                </c:pt>
                <c:pt idx="5762">
                  <c:v>-4.9424999999999999</c:v>
                </c:pt>
                <c:pt idx="5763">
                  <c:v>-4.9932999999999996</c:v>
                </c:pt>
                <c:pt idx="5764">
                  <c:v>-5.0293999999999999</c:v>
                </c:pt>
                <c:pt idx="5765">
                  <c:v>-5.0875000000000004</c:v>
                </c:pt>
                <c:pt idx="5766">
                  <c:v>-5.1323999999999996</c:v>
                </c:pt>
                <c:pt idx="5767">
                  <c:v>-5.1492000000000004</c:v>
                </c:pt>
                <c:pt idx="5768">
                  <c:v>-5.1424000000000003</c:v>
                </c:pt>
                <c:pt idx="5769">
                  <c:v>-5.1349</c:v>
                </c:pt>
                <c:pt idx="5770">
                  <c:v>-5.1559999999999997</c:v>
                </c:pt>
                <c:pt idx="5771">
                  <c:v>-5.1863999999999999</c:v>
                </c:pt>
                <c:pt idx="5772">
                  <c:v>-5.1726999999999999</c:v>
                </c:pt>
                <c:pt idx="5773">
                  <c:v>-5.1619000000000002</c:v>
                </c:pt>
                <c:pt idx="5774">
                  <c:v>-5.1333000000000002</c:v>
                </c:pt>
                <c:pt idx="5775">
                  <c:v>-5.0831999999999997</c:v>
                </c:pt>
                <c:pt idx="5776">
                  <c:v>-5.0991999999999997</c:v>
                </c:pt>
                <c:pt idx="5777">
                  <c:v>-5.1482999999999999</c:v>
                </c:pt>
                <c:pt idx="5778">
                  <c:v>-5.1779000000000002</c:v>
                </c:pt>
                <c:pt idx="5779">
                  <c:v>-5.2055999999999996</c:v>
                </c:pt>
                <c:pt idx="5780">
                  <c:v>-5.2396000000000003</c:v>
                </c:pt>
                <c:pt idx="5781">
                  <c:v>-5.2575000000000003</c:v>
                </c:pt>
                <c:pt idx="5782">
                  <c:v>-5.3059000000000003</c:v>
                </c:pt>
                <c:pt idx="5783">
                  <c:v>-5.3356000000000003</c:v>
                </c:pt>
                <c:pt idx="5784">
                  <c:v>-5.3674999999999997</c:v>
                </c:pt>
                <c:pt idx="5785">
                  <c:v>-5.3666</c:v>
                </c:pt>
                <c:pt idx="5786">
                  <c:v>-5.4063999999999997</c:v>
                </c:pt>
                <c:pt idx="5787">
                  <c:v>-5.4669999999999996</c:v>
                </c:pt>
                <c:pt idx="5788">
                  <c:v>-5.5000999999999998</c:v>
                </c:pt>
                <c:pt idx="5789">
                  <c:v>-5.5346000000000002</c:v>
                </c:pt>
                <c:pt idx="5790">
                  <c:v>-5.5557999999999996</c:v>
                </c:pt>
                <c:pt idx="5791">
                  <c:v>-5.5717999999999996</c:v>
                </c:pt>
                <c:pt idx="5792">
                  <c:v>-5.5942999999999996</c:v>
                </c:pt>
                <c:pt idx="5793">
                  <c:v>-5.6113</c:v>
                </c:pt>
                <c:pt idx="5794">
                  <c:v>-5.6387999999999998</c:v>
                </c:pt>
                <c:pt idx="5795">
                  <c:v>-5.6699000000000002</c:v>
                </c:pt>
                <c:pt idx="5796">
                  <c:v>-5.6809000000000003</c:v>
                </c:pt>
                <c:pt idx="5797">
                  <c:v>-5.6981999999999999</c:v>
                </c:pt>
                <c:pt idx="5798">
                  <c:v>-5.7126999999999999</c:v>
                </c:pt>
                <c:pt idx="5799">
                  <c:v>-5.7252999999999998</c:v>
                </c:pt>
                <c:pt idx="5800">
                  <c:v>-5.7237999999999998</c:v>
                </c:pt>
                <c:pt idx="5801">
                  <c:v>-5.7187999999999999</c:v>
                </c:pt>
                <c:pt idx="5802">
                  <c:v>-5.7321</c:v>
                </c:pt>
                <c:pt idx="5803">
                  <c:v>-5.73</c:v>
                </c:pt>
                <c:pt idx="5804">
                  <c:v>-5.7291999999999996</c:v>
                </c:pt>
                <c:pt idx="5805">
                  <c:v>-5.7430000000000003</c:v>
                </c:pt>
                <c:pt idx="5806">
                  <c:v>-5.7653999999999996</c:v>
                </c:pt>
                <c:pt idx="5807">
                  <c:v>-5.7587999999999999</c:v>
                </c:pt>
                <c:pt idx="5808">
                  <c:v>-5.7409999999999997</c:v>
                </c:pt>
                <c:pt idx="5809">
                  <c:v>-5.7262000000000004</c:v>
                </c:pt>
                <c:pt idx="5810">
                  <c:v>-5.7220000000000004</c:v>
                </c:pt>
                <c:pt idx="5811">
                  <c:v>-5.7529000000000003</c:v>
                </c:pt>
                <c:pt idx="5812">
                  <c:v>-5.7346000000000004</c:v>
                </c:pt>
                <c:pt idx="5813">
                  <c:v>-5.7023999999999999</c:v>
                </c:pt>
                <c:pt idx="5814">
                  <c:v>-5.6919000000000004</c:v>
                </c:pt>
                <c:pt idx="5815">
                  <c:v>-5.7042000000000002</c:v>
                </c:pt>
                <c:pt idx="5816">
                  <c:v>-5.7257999999999996</c:v>
                </c:pt>
                <c:pt idx="5817">
                  <c:v>-5.7587999999999999</c:v>
                </c:pt>
                <c:pt idx="5818">
                  <c:v>-5.7882999999999996</c:v>
                </c:pt>
                <c:pt idx="5819">
                  <c:v>-5.8013000000000003</c:v>
                </c:pt>
                <c:pt idx="5820">
                  <c:v>-5.83</c:v>
                </c:pt>
                <c:pt idx="5821">
                  <c:v>-5.8746</c:v>
                </c:pt>
                <c:pt idx="5822">
                  <c:v>-5.9039000000000001</c:v>
                </c:pt>
                <c:pt idx="5823">
                  <c:v>-5.9215</c:v>
                </c:pt>
                <c:pt idx="5824">
                  <c:v>-5.9333999999999998</c:v>
                </c:pt>
                <c:pt idx="5825">
                  <c:v>-5.9855999999999998</c:v>
                </c:pt>
                <c:pt idx="5826">
                  <c:v>-6.0251000000000001</c:v>
                </c:pt>
                <c:pt idx="5827">
                  <c:v>-6.0789</c:v>
                </c:pt>
                <c:pt idx="5828">
                  <c:v>-6.1313000000000004</c:v>
                </c:pt>
                <c:pt idx="5829">
                  <c:v>-6.1745999999999999</c:v>
                </c:pt>
                <c:pt idx="5830">
                  <c:v>-6.2317</c:v>
                </c:pt>
                <c:pt idx="5831">
                  <c:v>-6.3018000000000001</c:v>
                </c:pt>
                <c:pt idx="5832">
                  <c:v>-6.4225000000000003</c:v>
                </c:pt>
                <c:pt idx="5833">
                  <c:v>-6.5393999999999997</c:v>
                </c:pt>
                <c:pt idx="5834">
                  <c:v>-6.6360999999999999</c:v>
                </c:pt>
                <c:pt idx="5835">
                  <c:v>-6.7107999999999999</c:v>
                </c:pt>
                <c:pt idx="5836">
                  <c:v>-6.8269000000000002</c:v>
                </c:pt>
                <c:pt idx="5837">
                  <c:v>-6.9885000000000002</c:v>
                </c:pt>
                <c:pt idx="5838">
                  <c:v>-7.1227999999999998</c:v>
                </c:pt>
                <c:pt idx="5839">
                  <c:v>-7.2511000000000001</c:v>
                </c:pt>
                <c:pt idx="5840">
                  <c:v>-7.3887</c:v>
                </c:pt>
                <c:pt idx="5841">
                  <c:v>-7.5410000000000004</c:v>
                </c:pt>
                <c:pt idx="5842">
                  <c:v>-7.6806999999999999</c:v>
                </c:pt>
                <c:pt idx="5843">
                  <c:v>-7.7973999999999997</c:v>
                </c:pt>
                <c:pt idx="5844">
                  <c:v>-7.9165000000000001</c:v>
                </c:pt>
                <c:pt idx="5845">
                  <c:v>-8.0282</c:v>
                </c:pt>
                <c:pt idx="5846">
                  <c:v>-8.1097999999999999</c:v>
                </c:pt>
                <c:pt idx="5847">
                  <c:v>-8.1960999999999995</c:v>
                </c:pt>
                <c:pt idx="5848">
                  <c:v>-8.3081999999999994</c:v>
                </c:pt>
                <c:pt idx="5849">
                  <c:v>-8.3886000000000003</c:v>
                </c:pt>
                <c:pt idx="5850">
                  <c:v>-8.4426000000000005</c:v>
                </c:pt>
                <c:pt idx="5851">
                  <c:v>-8.5376999999999992</c:v>
                </c:pt>
                <c:pt idx="5852">
                  <c:v>-8.6295999999999999</c:v>
                </c:pt>
                <c:pt idx="5853">
                  <c:v>-8.6708999999999996</c:v>
                </c:pt>
                <c:pt idx="5854">
                  <c:v>-8.6974999999999998</c:v>
                </c:pt>
                <c:pt idx="5855">
                  <c:v>-8.7743000000000002</c:v>
                </c:pt>
                <c:pt idx="5856">
                  <c:v>-8.8656000000000006</c:v>
                </c:pt>
                <c:pt idx="5857">
                  <c:v>-8.9292999999999996</c:v>
                </c:pt>
                <c:pt idx="5858">
                  <c:v>-8.9766999999999992</c:v>
                </c:pt>
                <c:pt idx="5859">
                  <c:v>-9.0320999999999998</c:v>
                </c:pt>
                <c:pt idx="5860">
                  <c:v>-9.0906000000000002</c:v>
                </c:pt>
                <c:pt idx="5861">
                  <c:v>-9.1547999999999998</c:v>
                </c:pt>
                <c:pt idx="5862">
                  <c:v>-9.2073999999999998</c:v>
                </c:pt>
                <c:pt idx="5863">
                  <c:v>-9.2382000000000009</c:v>
                </c:pt>
                <c:pt idx="5864">
                  <c:v>-9.3081999999999994</c:v>
                </c:pt>
                <c:pt idx="5865">
                  <c:v>-9.3559999999999999</c:v>
                </c:pt>
                <c:pt idx="5866">
                  <c:v>-9.3996999999999993</c:v>
                </c:pt>
                <c:pt idx="5867">
                  <c:v>-9.4367999999999999</c:v>
                </c:pt>
                <c:pt idx="5868">
                  <c:v>-9.4831000000000003</c:v>
                </c:pt>
                <c:pt idx="5869">
                  <c:v>-9.5162999999999993</c:v>
                </c:pt>
                <c:pt idx="5870">
                  <c:v>-9.5381</c:v>
                </c:pt>
                <c:pt idx="5871">
                  <c:v>-9.5739000000000001</c:v>
                </c:pt>
                <c:pt idx="5872">
                  <c:v>-9.6113999999999997</c:v>
                </c:pt>
                <c:pt idx="5873">
                  <c:v>-9.6522000000000006</c:v>
                </c:pt>
                <c:pt idx="5874">
                  <c:v>-9.6760999999999999</c:v>
                </c:pt>
                <c:pt idx="5875">
                  <c:v>-9.7068999999999992</c:v>
                </c:pt>
                <c:pt idx="5876">
                  <c:v>-9.7218999999999998</c:v>
                </c:pt>
                <c:pt idx="5877">
                  <c:v>-9.7399000000000004</c:v>
                </c:pt>
                <c:pt idx="5878">
                  <c:v>-9.7472999999999992</c:v>
                </c:pt>
                <c:pt idx="5879">
                  <c:v>-9.7664000000000009</c:v>
                </c:pt>
                <c:pt idx="5880">
                  <c:v>-9.8111999999999995</c:v>
                </c:pt>
                <c:pt idx="5881">
                  <c:v>-9.8234999999999992</c:v>
                </c:pt>
                <c:pt idx="5882">
                  <c:v>-9.8278999999999996</c:v>
                </c:pt>
                <c:pt idx="5883">
                  <c:v>-9.8463999999999992</c:v>
                </c:pt>
                <c:pt idx="5884">
                  <c:v>-9.8839000000000006</c:v>
                </c:pt>
                <c:pt idx="5885">
                  <c:v>-9.8989999999999991</c:v>
                </c:pt>
                <c:pt idx="5886">
                  <c:v>-9.9306000000000001</c:v>
                </c:pt>
                <c:pt idx="5887">
                  <c:v>-9.9556000000000004</c:v>
                </c:pt>
                <c:pt idx="5888">
                  <c:v>-9.9899000000000004</c:v>
                </c:pt>
                <c:pt idx="5889">
                  <c:v>-10.013</c:v>
                </c:pt>
                <c:pt idx="5890">
                  <c:v>-10.026999999999999</c:v>
                </c:pt>
                <c:pt idx="5891">
                  <c:v>-10.051</c:v>
                </c:pt>
                <c:pt idx="5892">
                  <c:v>-10.074</c:v>
                </c:pt>
                <c:pt idx="5893">
                  <c:v>-10.084</c:v>
                </c:pt>
                <c:pt idx="5894">
                  <c:v>-10.086</c:v>
                </c:pt>
                <c:pt idx="5895">
                  <c:v>-10.1</c:v>
                </c:pt>
                <c:pt idx="5896">
                  <c:v>-10.11</c:v>
                </c:pt>
                <c:pt idx="5897">
                  <c:v>-10.109</c:v>
                </c:pt>
                <c:pt idx="5898">
                  <c:v>-10.115</c:v>
                </c:pt>
                <c:pt idx="5899">
                  <c:v>-10.122</c:v>
                </c:pt>
                <c:pt idx="5900">
                  <c:v>-10.119</c:v>
                </c:pt>
                <c:pt idx="5901">
                  <c:v>-10.125</c:v>
                </c:pt>
                <c:pt idx="5902">
                  <c:v>-10.138</c:v>
                </c:pt>
                <c:pt idx="5903">
                  <c:v>-10.151</c:v>
                </c:pt>
                <c:pt idx="5904">
                  <c:v>-10.173</c:v>
                </c:pt>
                <c:pt idx="5905">
                  <c:v>-10.195</c:v>
                </c:pt>
                <c:pt idx="5906">
                  <c:v>-10.210000000000001</c:v>
                </c:pt>
                <c:pt idx="5907">
                  <c:v>-10.246</c:v>
                </c:pt>
                <c:pt idx="5908">
                  <c:v>-10.260999999999999</c:v>
                </c:pt>
                <c:pt idx="5909">
                  <c:v>-10.268000000000001</c:v>
                </c:pt>
                <c:pt idx="5910">
                  <c:v>-10.282</c:v>
                </c:pt>
                <c:pt idx="5911">
                  <c:v>-10.292999999999999</c:v>
                </c:pt>
                <c:pt idx="5912">
                  <c:v>-10.295999999999999</c:v>
                </c:pt>
                <c:pt idx="5913">
                  <c:v>-10.302</c:v>
                </c:pt>
                <c:pt idx="5914">
                  <c:v>-10.33</c:v>
                </c:pt>
                <c:pt idx="5915">
                  <c:v>-10.321999999999999</c:v>
                </c:pt>
                <c:pt idx="5916">
                  <c:v>-10.343</c:v>
                </c:pt>
                <c:pt idx="5917">
                  <c:v>-10.367000000000001</c:v>
                </c:pt>
                <c:pt idx="5918">
                  <c:v>-10.379</c:v>
                </c:pt>
                <c:pt idx="5919">
                  <c:v>-10.404999999999999</c:v>
                </c:pt>
                <c:pt idx="5920">
                  <c:v>-10.423999999999999</c:v>
                </c:pt>
                <c:pt idx="5921">
                  <c:v>-10.439</c:v>
                </c:pt>
                <c:pt idx="5922">
                  <c:v>-10.429</c:v>
                </c:pt>
                <c:pt idx="5923">
                  <c:v>-10.443</c:v>
                </c:pt>
                <c:pt idx="5924">
                  <c:v>-10.465</c:v>
                </c:pt>
                <c:pt idx="5925">
                  <c:v>-10.473000000000001</c:v>
                </c:pt>
                <c:pt idx="5926">
                  <c:v>-10.484</c:v>
                </c:pt>
                <c:pt idx="5927">
                  <c:v>-10.5</c:v>
                </c:pt>
                <c:pt idx="5928">
                  <c:v>-10.519</c:v>
                </c:pt>
                <c:pt idx="5929">
                  <c:v>-10.522</c:v>
                </c:pt>
                <c:pt idx="5930">
                  <c:v>-10.522</c:v>
                </c:pt>
                <c:pt idx="5931">
                  <c:v>-10.539</c:v>
                </c:pt>
                <c:pt idx="5932">
                  <c:v>-10.548999999999999</c:v>
                </c:pt>
                <c:pt idx="5933">
                  <c:v>-10.563000000000001</c:v>
                </c:pt>
                <c:pt idx="5934">
                  <c:v>-10.56</c:v>
                </c:pt>
                <c:pt idx="5935">
                  <c:v>-10.561</c:v>
                </c:pt>
                <c:pt idx="5936">
                  <c:v>-10.566000000000001</c:v>
                </c:pt>
                <c:pt idx="5937">
                  <c:v>-10.574999999999999</c:v>
                </c:pt>
                <c:pt idx="5938">
                  <c:v>-10.574</c:v>
                </c:pt>
                <c:pt idx="5939">
                  <c:v>-10.574</c:v>
                </c:pt>
                <c:pt idx="5940">
                  <c:v>-10.57</c:v>
                </c:pt>
                <c:pt idx="5941">
                  <c:v>-10.58</c:v>
                </c:pt>
                <c:pt idx="5942">
                  <c:v>-10.579000000000001</c:v>
                </c:pt>
                <c:pt idx="5943">
                  <c:v>-10.582000000000001</c:v>
                </c:pt>
                <c:pt idx="5944">
                  <c:v>-10.598000000000001</c:v>
                </c:pt>
                <c:pt idx="5945">
                  <c:v>-10.61</c:v>
                </c:pt>
                <c:pt idx="5946">
                  <c:v>-10.63</c:v>
                </c:pt>
                <c:pt idx="5947">
                  <c:v>-10.634</c:v>
                </c:pt>
                <c:pt idx="5948">
                  <c:v>-10.621</c:v>
                </c:pt>
                <c:pt idx="5949">
                  <c:v>-10.614000000000001</c:v>
                </c:pt>
                <c:pt idx="5950">
                  <c:v>-10.628</c:v>
                </c:pt>
                <c:pt idx="5951">
                  <c:v>-10.645</c:v>
                </c:pt>
                <c:pt idx="5952">
                  <c:v>-10.653</c:v>
                </c:pt>
                <c:pt idx="5953">
                  <c:v>-10.659000000000001</c:v>
                </c:pt>
                <c:pt idx="5954">
                  <c:v>-10.651</c:v>
                </c:pt>
                <c:pt idx="5955">
                  <c:v>-10.646000000000001</c:v>
                </c:pt>
                <c:pt idx="5956">
                  <c:v>-10.648999999999999</c:v>
                </c:pt>
                <c:pt idx="5957">
                  <c:v>-10.67</c:v>
                </c:pt>
                <c:pt idx="5958">
                  <c:v>-10.67</c:v>
                </c:pt>
                <c:pt idx="5959">
                  <c:v>-10.664</c:v>
                </c:pt>
                <c:pt idx="5960">
                  <c:v>-10.675000000000001</c:v>
                </c:pt>
                <c:pt idx="5961">
                  <c:v>-10.675000000000001</c:v>
                </c:pt>
                <c:pt idx="5962">
                  <c:v>-10.683</c:v>
                </c:pt>
                <c:pt idx="5963">
                  <c:v>-10.683</c:v>
                </c:pt>
                <c:pt idx="5964">
                  <c:v>-10.673999999999999</c:v>
                </c:pt>
                <c:pt idx="5965">
                  <c:v>-10.676</c:v>
                </c:pt>
                <c:pt idx="5966">
                  <c:v>-10.672000000000001</c:v>
                </c:pt>
                <c:pt idx="5967">
                  <c:v>-10.66</c:v>
                </c:pt>
                <c:pt idx="5968">
                  <c:v>-10.648999999999999</c:v>
                </c:pt>
                <c:pt idx="5969">
                  <c:v>-10.661</c:v>
                </c:pt>
                <c:pt idx="5970">
                  <c:v>-10.675000000000001</c:v>
                </c:pt>
                <c:pt idx="5971">
                  <c:v>-10.673</c:v>
                </c:pt>
                <c:pt idx="5972">
                  <c:v>-10.667</c:v>
                </c:pt>
                <c:pt idx="5973">
                  <c:v>-10.683</c:v>
                </c:pt>
                <c:pt idx="5974">
                  <c:v>-10.7</c:v>
                </c:pt>
                <c:pt idx="5975">
                  <c:v>-10.71</c:v>
                </c:pt>
                <c:pt idx="5976">
                  <c:v>-10.711</c:v>
                </c:pt>
                <c:pt idx="5977">
                  <c:v>-10.7</c:v>
                </c:pt>
                <c:pt idx="5978">
                  <c:v>-10.702</c:v>
                </c:pt>
                <c:pt idx="5979">
                  <c:v>-10.696</c:v>
                </c:pt>
                <c:pt idx="5980">
                  <c:v>-10.672000000000001</c:v>
                </c:pt>
                <c:pt idx="5981">
                  <c:v>-10.654999999999999</c:v>
                </c:pt>
                <c:pt idx="5982">
                  <c:v>-10.653</c:v>
                </c:pt>
                <c:pt idx="5983">
                  <c:v>-10.641</c:v>
                </c:pt>
                <c:pt idx="5984">
                  <c:v>-10.617000000000001</c:v>
                </c:pt>
                <c:pt idx="5985">
                  <c:v>-10.601000000000001</c:v>
                </c:pt>
                <c:pt idx="5986">
                  <c:v>-10.564</c:v>
                </c:pt>
                <c:pt idx="5987">
                  <c:v>-10.48</c:v>
                </c:pt>
                <c:pt idx="5988">
                  <c:v>-10.414</c:v>
                </c:pt>
                <c:pt idx="5989">
                  <c:v>-10.39</c:v>
                </c:pt>
                <c:pt idx="5990">
                  <c:v>-10.345000000000001</c:v>
                </c:pt>
                <c:pt idx="5991">
                  <c:v>-10.234999999999999</c:v>
                </c:pt>
                <c:pt idx="5992">
                  <c:v>-10.125999999999999</c:v>
                </c:pt>
                <c:pt idx="5993">
                  <c:v>-10.032999999999999</c:v>
                </c:pt>
                <c:pt idx="5994">
                  <c:v>-9.9289000000000005</c:v>
                </c:pt>
                <c:pt idx="5995">
                  <c:v>-9.7896000000000001</c:v>
                </c:pt>
                <c:pt idx="5996">
                  <c:v>-9.64</c:v>
                </c:pt>
                <c:pt idx="5997">
                  <c:v>-9.5</c:v>
                </c:pt>
                <c:pt idx="5998">
                  <c:v>-9.3574999999999999</c:v>
                </c:pt>
                <c:pt idx="5999">
                  <c:v>-9.2151999999999994</c:v>
                </c:pt>
                <c:pt idx="6000">
                  <c:v>-9.1046999999999993</c:v>
                </c:pt>
                <c:pt idx="6001">
                  <c:v>-8.9873999999999992</c:v>
                </c:pt>
                <c:pt idx="6002">
                  <c:v>-8.8928999999999991</c:v>
                </c:pt>
                <c:pt idx="6003">
                  <c:v>-8.7769999999999992</c:v>
                </c:pt>
                <c:pt idx="6004">
                  <c:v>-8.6738999999999997</c:v>
                </c:pt>
                <c:pt idx="6005">
                  <c:v>-8.5556999999999999</c:v>
                </c:pt>
                <c:pt idx="6006">
                  <c:v>-8.4589999999999996</c:v>
                </c:pt>
                <c:pt idx="6007">
                  <c:v>-8.3888999999999996</c:v>
                </c:pt>
                <c:pt idx="6008">
                  <c:v>-8.3135999999999992</c:v>
                </c:pt>
                <c:pt idx="6009">
                  <c:v>-8.2338000000000005</c:v>
                </c:pt>
                <c:pt idx="6010">
                  <c:v>-8.1624999999999996</c:v>
                </c:pt>
                <c:pt idx="6011">
                  <c:v>-8.0951000000000004</c:v>
                </c:pt>
                <c:pt idx="6012">
                  <c:v>-8.0252999999999997</c:v>
                </c:pt>
                <c:pt idx="6013">
                  <c:v>-7.9272</c:v>
                </c:pt>
                <c:pt idx="6014">
                  <c:v>-7.8524000000000003</c:v>
                </c:pt>
                <c:pt idx="6015">
                  <c:v>-7.7881999999999998</c:v>
                </c:pt>
                <c:pt idx="6016">
                  <c:v>-7.6811999999999996</c:v>
                </c:pt>
                <c:pt idx="6017">
                  <c:v>-7.5715000000000003</c:v>
                </c:pt>
                <c:pt idx="6018">
                  <c:v>-7.4676999999999998</c:v>
                </c:pt>
                <c:pt idx="6019">
                  <c:v>-7.3716999999999997</c:v>
                </c:pt>
                <c:pt idx="6020">
                  <c:v>-7.2572000000000001</c:v>
                </c:pt>
                <c:pt idx="6021">
                  <c:v>-7.1403999999999996</c:v>
                </c:pt>
                <c:pt idx="6022">
                  <c:v>-7.0358000000000001</c:v>
                </c:pt>
                <c:pt idx="6023">
                  <c:v>-6.931</c:v>
                </c:pt>
                <c:pt idx="6024">
                  <c:v>-6.8197999999999999</c:v>
                </c:pt>
                <c:pt idx="6025">
                  <c:v>-6.7262000000000004</c:v>
                </c:pt>
                <c:pt idx="6026">
                  <c:v>-6.6125999999999996</c:v>
                </c:pt>
                <c:pt idx="6027">
                  <c:v>-6.5019999999999998</c:v>
                </c:pt>
                <c:pt idx="6028">
                  <c:v>-6.3895999999999997</c:v>
                </c:pt>
                <c:pt idx="6029">
                  <c:v>-6.3071000000000002</c:v>
                </c:pt>
                <c:pt idx="6030">
                  <c:v>-6.2217000000000002</c:v>
                </c:pt>
                <c:pt idx="6031">
                  <c:v>-6.1223000000000001</c:v>
                </c:pt>
                <c:pt idx="6032">
                  <c:v>-6.0289999999999999</c:v>
                </c:pt>
                <c:pt idx="6033">
                  <c:v>-5.9527999999999999</c:v>
                </c:pt>
                <c:pt idx="6034">
                  <c:v>-5.8859000000000004</c:v>
                </c:pt>
                <c:pt idx="6035">
                  <c:v>-5.8140999999999998</c:v>
                </c:pt>
                <c:pt idx="6036">
                  <c:v>-5.7592999999999996</c:v>
                </c:pt>
                <c:pt idx="6037">
                  <c:v>-5.7175000000000002</c:v>
                </c:pt>
                <c:pt idx="6038">
                  <c:v>-5.6801000000000004</c:v>
                </c:pt>
                <c:pt idx="6039">
                  <c:v>-5.6496000000000004</c:v>
                </c:pt>
                <c:pt idx="6040">
                  <c:v>-5.5915999999999997</c:v>
                </c:pt>
                <c:pt idx="6041">
                  <c:v>-5.5361000000000002</c:v>
                </c:pt>
                <c:pt idx="6042">
                  <c:v>-5.4821999999999997</c:v>
                </c:pt>
                <c:pt idx="6043">
                  <c:v>-5.4405000000000001</c:v>
                </c:pt>
                <c:pt idx="6044">
                  <c:v>-5.3856999999999999</c:v>
                </c:pt>
                <c:pt idx="6045">
                  <c:v>-5.3555000000000001</c:v>
                </c:pt>
                <c:pt idx="6046">
                  <c:v>-5.3192000000000004</c:v>
                </c:pt>
                <c:pt idx="6047">
                  <c:v>-5.2667999999999999</c:v>
                </c:pt>
                <c:pt idx="6048">
                  <c:v>-5.2020999999999997</c:v>
                </c:pt>
                <c:pt idx="6049">
                  <c:v>-5.1414999999999997</c:v>
                </c:pt>
                <c:pt idx="6050">
                  <c:v>-5.0997000000000003</c:v>
                </c:pt>
                <c:pt idx="6051">
                  <c:v>-5.0805999999999996</c:v>
                </c:pt>
                <c:pt idx="6052">
                  <c:v>-5.0548999999999999</c:v>
                </c:pt>
                <c:pt idx="6053">
                  <c:v>-5.0387000000000004</c:v>
                </c:pt>
                <c:pt idx="6054">
                  <c:v>-5.0244</c:v>
                </c:pt>
                <c:pt idx="6055">
                  <c:v>-4.9988999999999999</c:v>
                </c:pt>
                <c:pt idx="6056">
                  <c:v>-4.9751000000000003</c:v>
                </c:pt>
                <c:pt idx="6057">
                  <c:v>-4.9542000000000002</c:v>
                </c:pt>
                <c:pt idx="6058">
                  <c:v>-4.9343000000000004</c:v>
                </c:pt>
                <c:pt idx="6059">
                  <c:v>-4.9305000000000003</c:v>
                </c:pt>
                <c:pt idx="6060">
                  <c:v>-4.8864000000000001</c:v>
                </c:pt>
                <c:pt idx="6061">
                  <c:v>-4.8897000000000004</c:v>
                </c:pt>
                <c:pt idx="6062">
                  <c:v>-4.8573000000000004</c:v>
                </c:pt>
                <c:pt idx="6063">
                  <c:v>-4.8151999999999999</c:v>
                </c:pt>
                <c:pt idx="6064">
                  <c:v>-4.7647000000000004</c:v>
                </c:pt>
                <c:pt idx="6065">
                  <c:v>-4.6933999999999996</c:v>
                </c:pt>
                <c:pt idx="6066">
                  <c:v>-4.6521999999999997</c:v>
                </c:pt>
                <c:pt idx="6067">
                  <c:v>-4.6035000000000004</c:v>
                </c:pt>
                <c:pt idx="6068">
                  <c:v>-4.5568</c:v>
                </c:pt>
                <c:pt idx="6069">
                  <c:v>-4.5151000000000003</c:v>
                </c:pt>
                <c:pt idx="6070">
                  <c:v>-4.4378000000000002</c:v>
                </c:pt>
                <c:pt idx="6071">
                  <c:v>-4.3361999999999998</c:v>
                </c:pt>
                <c:pt idx="6072">
                  <c:v>-4.2569999999999997</c:v>
                </c:pt>
                <c:pt idx="6073">
                  <c:v>-4.1955</c:v>
                </c:pt>
                <c:pt idx="6074">
                  <c:v>-4.1249000000000002</c:v>
                </c:pt>
                <c:pt idx="6075">
                  <c:v>-4.0387000000000004</c:v>
                </c:pt>
                <c:pt idx="6076">
                  <c:v>-3.9632999999999998</c:v>
                </c:pt>
                <c:pt idx="6077">
                  <c:v>-3.9167000000000001</c:v>
                </c:pt>
                <c:pt idx="6078">
                  <c:v>-3.8776000000000002</c:v>
                </c:pt>
                <c:pt idx="6079">
                  <c:v>-3.8321999999999998</c:v>
                </c:pt>
                <c:pt idx="6080">
                  <c:v>-3.7751999999999999</c:v>
                </c:pt>
                <c:pt idx="6081">
                  <c:v>-3.7334000000000001</c:v>
                </c:pt>
                <c:pt idx="6082">
                  <c:v>-3.6896</c:v>
                </c:pt>
                <c:pt idx="6083">
                  <c:v>-3.649</c:v>
                </c:pt>
                <c:pt idx="6084">
                  <c:v>-3.6092</c:v>
                </c:pt>
                <c:pt idx="6085">
                  <c:v>-3.5697000000000001</c:v>
                </c:pt>
                <c:pt idx="6086">
                  <c:v>-3.5322</c:v>
                </c:pt>
                <c:pt idx="6087">
                  <c:v>-3.4860000000000002</c:v>
                </c:pt>
                <c:pt idx="6088">
                  <c:v>-3.4213</c:v>
                </c:pt>
                <c:pt idx="6089">
                  <c:v>-3.3540999999999999</c:v>
                </c:pt>
                <c:pt idx="6090">
                  <c:v>-3.2826</c:v>
                </c:pt>
                <c:pt idx="6091">
                  <c:v>-3.2454000000000001</c:v>
                </c:pt>
                <c:pt idx="6092">
                  <c:v>-3.1945000000000001</c:v>
                </c:pt>
                <c:pt idx="6093">
                  <c:v>-3.1318000000000001</c:v>
                </c:pt>
                <c:pt idx="6094">
                  <c:v>-3.0819000000000001</c:v>
                </c:pt>
                <c:pt idx="6095">
                  <c:v>-3.0225</c:v>
                </c:pt>
                <c:pt idx="6096">
                  <c:v>-2.9662999999999999</c:v>
                </c:pt>
                <c:pt idx="6097">
                  <c:v>-2.9005999999999998</c:v>
                </c:pt>
                <c:pt idx="6098">
                  <c:v>-2.8368000000000002</c:v>
                </c:pt>
                <c:pt idx="6099">
                  <c:v>-2.8007</c:v>
                </c:pt>
                <c:pt idx="6100">
                  <c:v>-2.7492000000000001</c:v>
                </c:pt>
                <c:pt idx="6101">
                  <c:v>-2.7082000000000002</c:v>
                </c:pt>
                <c:pt idx="6102">
                  <c:v>-2.6696</c:v>
                </c:pt>
                <c:pt idx="6103">
                  <c:v>-2.629</c:v>
                </c:pt>
                <c:pt idx="6104">
                  <c:v>-2.5983000000000001</c:v>
                </c:pt>
                <c:pt idx="6105">
                  <c:v>-2.5283000000000002</c:v>
                </c:pt>
                <c:pt idx="6106">
                  <c:v>-2.4864999999999999</c:v>
                </c:pt>
                <c:pt idx="6107">
                  <c:v>-2.4339</c:v>
                </c:pt>
                <c:pt idx="6108">
                  <c:v>-2.3708999999999998</c:v>
                </c:pt>
                <c:pt idx="6109">
                  <c:v>-2.3241000000000001</c:v>
                </c:pt>
                <c:pt idx="6110">
                  <c:v>-2.2888000000000002</c:v>
                </c:pt>
                <c:pt idx="6111">
                  <c:v>-2.2648999999999999</c:v>
                </c:pt>
                <c:pt idx="6112">
                  <c:v>-2.2705000000000002</c:v>
                </c:pt>
                <c:pt idx="6113">
                  <c:v>-2.2715000000000001</c:v>
                </c:pt>
                <c:pt idx="6114">
                  <c:v>-2.2635999999999998</c:v>
                </c:pt>
                <c:pt idx="6115">
                  <c:v>-2.2193999999999998</c:v>
                </c:pt>
                <c:pt idx="6116">
                  <c:v>-2.1705999999999999</c:v>
                </c:pt>
                <c:pt idx="6117">
                  <c:v>-2.1335999999999999</c:v>
                </c:pt>
                <c:pt idx="6118">
                  <c:v>-2.0771999999999999</c:v>
                </c:pt>
                <c:pt idx="6119">
                  <c:v>-2.0748000000000002</c:v>
                </c:pt>
                <c:pt idx="6120">
                  <c:v>-2.1324999999999998</c:v>
                </c:pt>
                <c:pt idx="6121">
                  <c:v>-2.1625000000000001</c:v>
                </c:pt>
                <c:pt idx="6122">
                  <c:v>-2.1516000000000002</c:v>
                </c:pt>
                <c:pt idx="6123">
                  <c:v>-2.1385000000000001</c:v>
                </c:pt>
                <c:pt idx="6124">
                  <c:v>-2.1196000000000002</c:v>
                </c:pt>
                <c:pt idx="6125">
                  <c:v>-2.1095999999999999</c:v>
                </c:pt>
                <c:pt idx="6126">
                  <c:v>-2.0598000000000001</c:v>
                </c:pt>
                <c:pt idx="6127">
                  <c:v>-2.0261999999999998</c:v>
                </c:pt>
                <c:pt idx="6128">
                  <c:v>-1.9893000000000001</c:v>
                </c:pt>
                <c:pt idx="6129">
                  <c:v>-1.9542999999999999</c:v>
                </c:pt>
                <c:pt idx="6130">
                  <c:v>-1.9089</c:v>
                </c:pt>
                <c:pt idx="6131">
                  <c:v>-1.8757999999999999</c:v>
                </c:pt>
                <c:pt idx="6132">
                  <c:v>-1.8292999999999999</c:v>
                </c:pt>
                <c:pt idx="6133">
                  <c:v>-1.7826</c:v>
                </c:pt>
                <c:pt idx="6134">
                  <c:v>-1.7422</c:v>
                </c:pt>
                <c:pt idx="6135">
                  <c:v>-1.7073</c:v>
                </c:pt>
                <c:pt idx="6136">
                  <c:v>-1.6872</c:v>
                </c:pt>
                <c:pt idx="6137">
                  <c:v>-1.6635</c:v>
                </c:pt>
                <c:pt idx="6138">
                  <c:v>-1.6429</c:v>
                </c:pt>
                <c:pt idx="6139">
                  <c:v>-1.6309</c:v>
                </c:pt>
                <c:pt idx="6140">
                  <c:v>-1.6164000000000001</c:v>
                </c:pt>
                <c:pt idx="6141">
                  <c:v>-1.5759000000000001</c:v>
                </c:pt>
                <c:pt idx="6142">
                  <c:v>-1.5646</c:v>
                </c:pt>
                <c:pt idx="6143">
                  <c:v>-1.5317000000000001</c:v>
                </c:pt>
                <c:pt idx="6144">
                  <c:v>-1.4926999999999999</c:v>
                </c:pt>
                <c:pt idx="6145">
                  <c:v>-1.4544999999999999</c:v>
                </c:pt>
                <c:pt idx="6146">
                  <c:v>-1.4289000000000001</c:v>
                </c:pt>
                <c:pt idx="6147">
                  <c:v>-1.4020999999999999</c:v>
                </c:pt>
                <c:pt idx="6148">
                  <c:v>-1.3845000000000001</c:v>
                </c:pt>
                <c:pt idx="6149">
                  <c:v>-1.3665</c:v>
                </c:pt>
                <c:pt idx="6150">
                  <c:v>-1.3329</c:v>
                </c:pt>
                <c:pt idx="6151">
                  <c:v>-1.3042</c:v>
                </c:pt>
                <c:pt idx="6152">
                  <c:v>-1.2905</c:v>
                </c:pt>
                <c:pt idx="6153">
                  <c:v>-1.2764</c:v>
                </c:pt>
                <c:pt idx="6154">
                  <c:v>-1.2782</c:v>
                </c:pt>
                <c:pt idx="6155">
                  <c:v>-1.2741</c:v>
                </c:pt>
                <c:pt idx="6156">
                  <c:v>-1.2661</c:v>
                </c:pt>
                <c:pt idx="6157">
                  <c:v>-1.2645999999999999</c:v>
                </c:pt>
                <c:pt idx="6158">
                  <c:v>-1.2563</c:v>
                </c:pt>
                <c:pt idx="6159">
                  <c:v>-1.2434000000000001</c:v>
                </c:pt>
                <c:pt idx="6160">
                  <c:v>-1.2337</c:v>
                </c:pt>
                <c:pt idx="6161">
                  <c:v>-1.2202</c:v>
                </c:pt>
                <c:pt idx="6162">
                  <c:v>-1.2239</c:v>
                </c:pt>
                <c:pt idx="6163">
                  <c:v>-1.2030000000000001</c:v>
                </c:pt>
                <c:pt idx="6164">
                  <c:v>-1.1760999999999999</c:v>
                </c:pt>
                <c:pt idx="6165">
                  <c:v>-1.1613</c:v>
                </c:pt>
                <c:pt idx="6166">
                  <c:v>-1.1392</c:v>
                </c:pt>
                <c:pt idx="6167">
                  <c:v>-1.1049</c:v>
                </c:pt>
                <c:pt idx="6168">
                  <c:v>-1.0908</c:v>
                </c:pt>
                <c:pt idx="6169">
                  <c:v>-1.0939000000000001</c:v>
                </c:pt>
                <c:pt idx="6170">
                  <c:v>-1.0936999999999999</c:v>
                </c:pt>
                <c:pt idx="6171">
                  <c:v>-1.0911</c:v>
                </c:pt>
                <c:pt idx="6172">
                  <c:v>-1.08</c:v>
                </c:pt>
                <c:pt idx="6173">
                  <c:v>-1.0674999999999999</c:v>
                </c:pt>
                <c:pt idx="6174">
                  <c:v>-1.0575000000000001</c:v>
                </c:pt>
                <c:pt idx="6175">
                  <c:v>-1.0464</c:v>
                </c:pt>
                <c:pt idx="6176">
                  <c:v>-1.0584</c:v>
                </c:pt>
                <c:pt idx="6177">
                  <c:v>-1.0757000000000001</c:v>
                </c:pt>
                <c:pt idx="6178">
                  <c:v>-1.0858000000000001</c:v>
                </c:pt>
                <c:pt idx="6179">
                  <c:v>-1.0912999999999999</c:v>
                </c:pt>
                <c:pt idx="6180">
                  <c:v>-1.0872999999999999</c:v>
                </c:pt>
                <c:pt idx="6181">
                  <c:v>-1.0778000000000001</c:v>
                </c:pt>
                <c:pt idx="6182">
                  <c:v>-1.0486</c:v>
                </c:pt>
                <c:pt idx="6183">
                  <c:v>-1.0152000000000001</c:v>
                </c:pt>
                <c:pt idx="6184">
                  <c:v>-1.0092000000000001</c:v>
                </c:pt>
                <c:pt idx="6185">
                  <c:v>-1.0077</c:v>
                </c:pt>
                <c:pt idx="6186">
                  <c:v>-0.99363999999999997</c:v>
                </c:pt>
                <c:pt idx="6187">
                  <c:v>-0.98926999999999998</c:v>
                </c:pt>
                <c:pt idx="6188">
                  <c:v>-0.98280999999999996</c:v>
                </c:pt>
                <c:pt idx="6189">
                  <c:v>-0.97389999999999999</c:v>
                </c:pt>
                <c:pt idx="6190">
                  <c:v>-0.98424999999999996</c:v>
                </c:pt>
                <c:pt idx="6191">
                  <c:v>-0.99943000000000004</c:v>
                </c:pt>
                <c:pt idx="6192">
                  <c:v>-1.0019</c:v>
                </c:pt>
                <c:pt idx="6193">
                  <c:v>-0.99436000000000002</c:v>
                </c:pt>
                <c:pt idx="6194">
                  <c:v>-0.98687999999999998</c:v>
                </c:pt>
                <c:pt idx="6195">
                  <c:v>-1.0016</c:v>
                </c:pt>
                <c:pt idx="6196">
                  <c:v>-1.0203</c:v>
                </c:pt>
                <c:pt idx="6197">
                  <c:v>-1.0315000000000001</c:v>
                </c:pt>
                <c:pt idx="6198">
                  <c:v>-1.0444</c:v>
                </c:pt>
                <c:pt idx="6199">
                  <c:v>-1.0782</c:v>
                </c:pt>
                <c:pt idx="6200">
                  <c:v>-1.0765</c:v>
                </c:pt>
                <c:pt idx="6201">
                  <c:v>-1.0783</c:v>
                </c:pt>
                <c:pt idx="6202">
                  <c:v>-1.0643</c:v>
                </c:pt>
                <c:pt idx="6203">
                  <c:v>-1.0738000000000001</c:v>
                </c:pt>
                <c:pt idx="6204">
                  <c:v>-1.1161000000000001</c:v>
                </c:pt>
                <c:pt idx="6205">
                  <c:v>-1.1233</c:v>
                </c:pt>
                <c:pt idx="6206">
                  <c:v>-1.1082000000000001</c:v>
                </c:pt>
                <c:pt idx="6207">
                  <c:v>-1.1124000000000001</c:v>
                </c:pt>
                <c:pt idx="6208">
                  <c:v>-1.1105</c:v>
                </c:pt>
                <c:pt idx="6209">
                  <c:v>-1.1207</c:v>
                </c:pt>
                <c:pt idx="6210">
                  <c:v>-1.1331</c:v>
                </c:pt>
                <c:pt idx="6211">
                  <c:v>-1.1488</c:v>
                </c:pt>
                <c:pt idx="6212">
                  <c:v>-1.1501999999999999</c:v>
                </c:pt>
                <c:pt idx="6213">
                  <c:v>-1.1599999999999999</c:v>
                </c:pt>
                <c:pt idx="6214">
                  <c:v>-1.1700999999999999</c:v>
                </c:pt>
                <c:pt idx="6215">
                  <c:v>-1.1788000000000001</c:v>
                </c:pt>
                <c:pt idx="6216">
                  <c:v>-1.2016</c:v>
                </c:pt>
                <c:pt idx="6217">
                  <c:v>-1.2258</c:v>
                </c:pt>
                <c:pt idx="6218">
                  <c:v>-1.2403999999999999</c:v>
                </c:pt>
                <c:pt idx="6219">
                  <c:v>-1.2636000000000001</c:v>
                </c:pt>
                <c:pt idx="6220">
                  <c:v>-1.3160000000000001</c:v>
                </c:pt>
                <c:pt idx="6221">
                  <c:v>-1.3808</c:v>
                </c:pt>
                <c:pt idx="6222">
                  <c:v>-1.4452</c:v>
                </c:pt>
                <c:pt idx="6223">
                  <c:v>-1.5237000000000001</c:v>
                </c:pt>
                <c:pt idx="6224">
                  <c:v>-1.6375</c:v>
                </c:pt>
                <c:pt idx="6225">
                  <c:v>-1.7128000000000001</c:v>
                </c:pt>
                <c:pt idx="6226">
                  <c:v>-1.7724</c:v>
                </c:pt>
                <c:pt idx="6227">
                  <c:v>-1.8694999999999999</c:v>
                </c:pt>
                <c:pt idx="6228">
                  <c:v>-1.9807999999999999</c:v>
                </c:pt>
                <c:pt idx="6229">
                  <c:v>-2.0821999999999998</c:v>
                </c:pt>
                <c:pt idx="6230">
                  <c:v>-2.1932999999999998</c:v>
                </c:pt>
                <c:pt idx="6231">
                  <c:v>-2.2995999999999999</c:v>
                </c:pt>
                <c:pt idx="6232">
                  <c:v>-2.4287000000000001</c:v>
                </c:pt>
                <c:pt idx="6233">
                  <c:v>-2.5642999999999998</c:v>
                </c:pt>
                <c:pt idx="6234">
                  <c:v>-2.6977000000000002</c:v>
                </c:pt>
                <c:pt idx="6235">
                  <c:v>-2.8287</c:v>
                </c:pt>
                <c:pt idx="6236">
                  <c:v>-2.9996999999999998</c:v>
                </c:pt>
                <c:pt idx="6237">
                  <c:v>-3.1225999999999998</c:v>
                </c:pt>
                <c:pt idx="6238">
                  <c:v>-3.1913</c:v>
                </c:pt>
                <c:pt idx="6239">
                  <c:v>-3.2736000000000001</c:v>
                </c:pt>
                <c:pt idx="6240">
                  <c:v>-3.3972000000000002</c:v>
                </c:pt>
                <c:pt idx="6241">
                  <c:v>-3.4908999999999999</c:v>
                </c:pt>
                <c:pt idx="6242">
                  <c:v>-3.5287000000000002</c:v>
                </c:pt>
                <c:pt idx="6243">
                  <c:v>-3.5470999999999999</c:v>
                </c:pt>
                <c:pt idx="6244">
                  <c:v>-3.5979999999999999</c:v>
                </c:pt>
                <c:pt idx="6245">
                  <c:v>-3.6983000000000001</c:v>
                </c:pt>
                <c:pt idx="6246">
                  <c:v>-3.7986</c:v>
                </c:pt>
                <c:pt idx="6247">
                  <c:v>-3.8744999999999998</c:v>
                </c:pt>
                <c:pt idx="6248">
                  <c:v>-3.956</c:v>
                </c:pt>
                <c:pt idx="6249">
                  <c:v>-4.0274000000000001</c:v>
                </c:pt>
                <c:pt idx="6250">
                  <c:v>-4.1327999999999996</c:v>
                </c:pt>
                <c:pt idx="6251">
                  <c:v>-4.2186000000000003</c:v>
                </c:pt>
                <c:pt idx="6252">
                  <c:v>-4.2934999999999999</c:v>
                </c:pt>
                <c:pt idx="6253">
                  <c:v>-4.3875000000000002</c:v>
                </c:pt>
                <c:pt idx="6254">
                  <c:v>-4.4532999999999996</c:v>
                </c:pt>
                <c:pt idx="6255">
                  <c:v>-4.5175999999999998</c:v>
                </c:pt>
                <c:pt idx="6256">
                  <c:v>-4.593</c:v>
                </c:pt>
                <c:pt idx="6257">
                  <c:v>-4.6326000000000001</c:v>
                </c:pt>
                <c:pt idx="6258">
                  <c:v>-4.6684999999999999</c:v>
                </c:pt>
                <c:pt idx="6259">
                  <c:v>-4.6731999999999996</c:v>
                </c:pt>
                <c:pt idx="6260">
                  <c:v>-4.6897000000000002</c:v>
                </c:pt>
                <c:pt idx="6261">
                  <c:v>-4.7093999999999996</c:v>
                </c:pt>
                <c:pt idx="6262">
                  <c:v>-4.7298999999999998</c:v>
                </c:pt>
                <c:pt idx="6263">
                  <c:v>-4.7168000000000001</c:v>
                </c:pt>
                <c:pt idx="6264">
                  <c:v>-4.7157999999999998</c:v>
                </c:pt>
                <c:pt idx="6265">
                  <c:v>-4.7508999999999997</c:v>
                </c:pt>
                <c:pt idx="6266">
                  <c:v>-4.7807000000000004</c:v>
                </c:pt>
                <c:pt idx="6267">
                  <c:v>-4.8029000000000002</c:v>
                </c:pt>
                <c:pt idx="6268">
                  <c:v>-4.8266999999999998</c:v>
                </c:pt>
                <c:pt idx="6269">
                  <c:v>-4.8358999999999996</c:v>
                </c:pt>
                <c:pt idx="6270">
                  <c:v>-4.8695000000000004</c:v>
                </c:pt>
                <c:pt idx="6271">
                  <c:v>-4.8868999999999998</c:v>
                </c:pt>
                <c:pt idx="6272">
                  <c:v>-4.9031000000000002</c:v>
                </c:pt>
                <c:pt idx="6273">
                  <c:v>-4.9150999999999998</c:v>
                </c:pt>
                <c:pt idx="6274">
                  <c:v>-4.9298000000000002</c:v>
                </c:pt>
                <c:pt idx="6275">
                  <c:v>-4.9492000000000003</c:v>
                </c:pt>
                <c:pt idx="6276">
                  <c:v>-4.9729999999999999</c:v>
                </c:pt>
                <c:pt idx="6277">
                  <c:v>-5.0021000000000004</c:v>
                </c:pt>
                <c:pt idx="6278">
                  <c:v>-5.0227000000000004</c:v>
                </c:pt>
                <c:pt idx="6279">
                  <c:v>-4.9894999999999996</c:v>
                </c:pt>
                <c:pt idx="6280">
                  <c:v>-4.9583000000000004</c:v>
                </c:pt>
                <c:pt idx="6281">
                  <c:v>-4.9654999999999996</c:v>
                </c:pt>
                <c:pt idx="6282">
                  <c:v>-4.9699</c:v>
                </c:pt>
                <c:pt idx="6283">
                  <c:v>-5.0011999999999999</c:v>
                </c:pt>
                <c:pt idx="6284">
                  <c:v>-5.0282999999999998</c:v>
                </c:pt>
                <c:pt idx="6285">
                  <c:v>-5.0103999999999997</c:v>
                </c:pt>
                <c:pt idx="6286">
                  <c:v>-5.0080999999999998</c:v>
                </c:pt>
                <c:pt idx="6287">
                  <c:v>-5.0091000000000001</c:v>
                </c:pt>
                <c:pt idx="6288">
                  <c:v>-5.0153999999999996</c:v>
                </c:pt>
                <c:pt idx="6289">
                  <c:v>-5.0218999999999996</c:v>
                </c:pt>
                <c:pt idx="6290">
                  <c:v>-5.0251999999999999</c:v>
                </c:pt>
                <c:pt idx="6291">
                  <c:v>-5.0270000000000001</c:v>
                </c:pt>
                <c:pt idx="6292">
                  <c:v>-5.0347999999999997</c:v>
                </c:pt>
                <c:pt idx="6293">
                  <c:v>-5.0738000000000003</c:v>
                </c:pt>
                <c:pt idx="6294">
                  <c:v>-5.0525000000000002</c:v>
                </c:pt>
                <c:pt idx="6295">
                  <c:v>-5.0576999999999996</c:v>
                </c:pt>
                <c:pt idx="6296">
                  <c:v>-5.1230000000000002</c:v>
                </c:pt>
                <c:pt idx="6297">
                  <c:v>-5.1185</c:v>
                </c:pt>
                <c:pt idx="6298">
                  <c:v>-5.0686999999999998</c:v>
                </c:pt>
                <c:pt idx="6299">
                  <c:v>-5.0716999999999999</c:v>
                </c:pt>
                <c:pt idx="6300">
                  <c:v>-5.1017999999999999</c:v>
                </c:pt>
                <c:pt idx="6301">
                  <c:v>-5.1230000000000002</c:v>
                </c:pt>
                <c:pt idx="6302">
                  <c:v>-5.1135999999999999</c:v>
                </c:pt>
                <c:pt idx="6303">
                  <c:v>-5.1204999999999998</c:v>
                </c:pt>
                <c:pt idx="6304">
                  <c:v>-5.1818999999999997</c:v>
                </c:pt>
                <c:pt idx="6305">
                  <c:v>-5.2396000000000003</c:v>
                </c:pt>
                <c:pt idx="6306">
                  <c:v>-5.2671999999999999</c:v>
                </c:pt>
                <c:pt idx="6307">
                  <c:v>-5.2535999999999996</c:v>
                </c:pt>
                <c:pt idx="6308">
                  <c:v>-5.2409999999999997</c:v>
                </c:pt>
                <c:pt idx="6309">
                  <c:v>-5.3014999999999999</c:v>
                </c:pt>
                <c:pt idx="6310">
                  <c:v>-5.3742999999999999</c:v>
                </c:pt>
                <c:pt idx="6311">
                  <c:v>-5.4179000000000004</c:v>
                </c:pt>
                <c:pt idx="6312">
                  <c:v>-5.4257999999999997</c:v>
                </c:pt>
                <c:pt idx="6313">
                  <c:v>-5.4345999999999997</c:v>
                </c:pt>
                <c:pt idx="6314">
                  <c:v>-5.4485000000000001</c:v>
                </c:pt>
                <c:pt idx="6315">
                  <c:v>-5.4927000000000001</c:v>
                </c:pt>
                <c:pt idx="6316">
                  <c:v>-5.5061</c:v>
                </c:pt>
                <c:pt idx="6317">
                  <c:v>-5.4999000000000002</c:v>
                </c:pt>
                <c:pt idx="6318">
                  <c:v>-5.4904999999999999</c:v>
                </c:pt>
                <c:pt idx="6319">
                  <c:v>-5.5183</c:v>
                </c:pt>
                <c:pt idx="6320">
                  <c:v>-5.5479000000000003</c:v>
                </c:pt>
                <c:pt idx="6321">
                  <c:v>-5.5766</c:v>
                </c:pt>
                <c:pt idx="6322">
                  <c:v>-5.6018999999999997</c:v>
                </c:pt>
                <c:pt idx="6323">
                  <c:v>-5.6314000000000002</c:v>
                </c:pt>
                <c:pt idx="6324">
                  <c:v>-5.6757999999999997</c:v>
                </c:pt>
                <c:pt idx="6325">
                  <c:v>-5.7122000000000002</c:v>
                </c:pt>
                <c:pt idx="6326">
                  <c:v>-5.7503000000000002</c:v>
                </c:pt>
                <c:pt idx="6327">
                  <c:v>-5.7868000000000004</c:v>
                </c:pt>
                <c:pt idx="6328">
                  <c:v>-5.8095999999999997</c:v>
                </c:pt>
                <c:pt idx="6329">
                  <c:v>-5.8474000000000004</c:v>
                </c:pt>
                <c:pt idx="6330">
                  <c:v>-5.8949999999999996</c:v>
                </c:pt>
                <c:pt idx="6331">
                  <c:v>-5.9301000000000004</c:v>
                </c:pt>
                <c:pt idx="6332">
                  <c:v>-5.9888000000000003</c:v>
                </c:pt>
                <c:pt idx="6333">
                  <c:v>-6.0082000000000004</c:v>
                </c:pt>
                <c:pt idx="6334">
                  <c:v>-6.0332999999999997</c:v>
                </c:pt>
                <c:pt idx="6335">
                  <c:v>-6.0753000000000004</c:v>
                </c:pt>
                <c:pt idx="6336">
                  <c:v>-6.1135000000000002</c:v>
                </c:pt>
                <c:pt idx="6337">
                  <c:v>-6.1715</c:v>
                </c:pt>
                <c:pt idx="6338">
                  <c:v>-6.2145999999999999</c:v>
                </c:pt>
                <c:pt idx="6339">
                  <c:v>-6.2615999999999996</c:v>
                </c:pt>
                <c:pt idx="6340">
                  <c:v>-6.3173000000000004</c:v>
                </c:pt>
                <c:pt idx="6341">
                  <c:v>-6.3716999999999997</c:v>
                </c:pt>
                <c:pt idx="6342">
                  <c:v>-6.4116999999999997</c:v>
                </c:pt>
                <c:pt idx="6343">
                  <c:v>-6.4465000000000003</c:v>
                </c:pt>
                <c:pt idx="6344">
                  <c:v>-6.4987000000000004</c:v>
                </c:pt>
                <c:pt idx="6345">
                  <c:v>-6.5572999999999997</c:v>
                </c:pt>
                <c:pt idx="6346">
                  <c:v>-6.6208</c:v>
                </c:pt>
                <c:pt idx="6347">
                  <c:v>-6.6871999999999998</c:v>
                </c:pt>
                <c:pt idx="6348">
                  <c:v>-6.7591999999999999</c:v>
                </c:pt>
                <c:pt idx="6349">
                  <c:v>-6.8261000000000003</c:v>
                </c:pt>
                <c:pt idx="6350">
                  <c:v>-6.9177</c:v>
                </c:pt>
                <c:pt idx="6351">
                  <c:v>-7.0319000000000003</c:v>
                </c:pt>
                <c:pt idx="6352">
                  <c:v>-7.1321000000000003</c:v>
                </c:pt>
                <c:pt idx="6353">
                  <c:v>-7.194</c:v>
                </c:pt>
                <c:pt idx="6354">
                  <c:v>-7.2820999999999998</c:v>
                </c:pt>
                <c:pt idx="6355">
                  <c:v>-7.3963000000000001</c:v>
                </c:pt>
                <c:pt idx="6356">
                  <c:v>-7.5088999999999997</c:v>
                </c:pt>
                <c:pt idx="6357">
                  <c:v>-7.6102999999999996</c:v>
                </c:pt>
                <c:pt idx="6358">
                  <c:v>-7.7134</c:v>
                </c:pt>
                <c:pt idx="6359">
                  <c:v>-7.8097000000000003</c:v>
                </c:pt>
                <c:pt idx="6360">
                  <c:v>-7.9027000000000003</c:v>
                </c:pt>
                <c:pt idx="6361">
                  <c:v>-7.9641000000000002</c:v>
                </c:pt>
                <c:pt idx="6362">
                  <c:v>-8.0540000000000003</c:v>
                </c:pt>
                <c:pt idx="6363">
                  <c:v>-8.1586999999999996</c:v>
                </c:pt>
                <c:pt idx="6364">
                  <c:v>-8.2311999999999994</c:v>
                </c:pt>
                <c:pt idx="6365">
                  <c:v>-8.2994000000000003</c:v>
                </c:pt>
                <c:pt idx="6366">
                  <c:v>-8.4101999999999997</c:v>
                </c:pt>
                <c:pt idx="6367">
                  <c:v>-8.5286000000000008</c:v>
                </c:pt>
                <c:pt idx="6368">
                  <c:v>-8.5899000000000001</c:v>
                </c:pt>
                <c:pt idx="6369">
                  <c:v>-8.6548999999999996</c:v>
                </c:pt>
                <c:pt idx="6370">
                  <c:v>-8.7177000000000007</c:v>
                </c:pt>
                <c:pt idx="6371">
                  <c:v>-8.8002000000000002</c:v>
                </c:pt>
                <c:pt idx="6372">
                  <c:v>-8.8864000000000001</c:v>
                </c:pt>
                <c:pt idx="6373">
                  <c:v>-8.9510000000000005</c:v>
                </c:pt>
                <c:pt idx="6374">
                  <c:v>-8.9970999999999997</c:v>
                </c:pt>
                <c:pt idx="6375">
                  <c:v>-9.0548000000000002</c:v>
                </c:pt>
                <c:pt idx="6376">
                  <c:v>-9.1138999999999992</c:v>
                </c:pt>
                <c:pt idx="6377">
                  <c:v>-9.1245999999999992</c:v>
                </c:pt>
                <c:pt idx="6378">
                  <c:v>-9.1408000000000005</c:v>
                </c:pt>
                <c:pt idx="6379">
                  <c:v>-9.1929999999999996</c:v>
                </c:pt>
                <c:pt idx="6380">
                  <c:v>-9.2411999999999992</c:v>
                </c:pt>
                <c:pt idx="6381">
                  <c:v>-9.2799999999999994</c:v>
                </c:pt>
                <c:pt idx="6382">
                  <c:v>-9.3457000000000008</c:v>
                </c:pt>
                <c:pt idx="6383">
                  <c:v>-9.4167000000000005</c:v>
                </c:pt>
                <c:pt idx="6384">
                  <c:v>-9.4692000000000007</c:v>
                </c:pt>
                <c:pt idx="6385">
                  <c:v>-9.5185999999999993</c:v>
                </c:pt>
                <c:pt idx="6386">
                  <c:v>-9.5612999999999992</c:v>
                </c:pt>
                <c:pt idx="6387">
                  <c:v>-9.6110000000000007</c:v>
                </c:pt>
                <c:pt idx="6388">
                  <c:v>-9.6603999999999992</c:v>
                </c:pt>
                <c:pt idx="6389">
                  <c:v>-9.6853999999999996</c:v>
                </c:pt>
                <c:pt idx="6390">
                  <c:v>-9.7159999999999993</c:v>
                </c:pt>
                <c:pt idx="6391">
                  <c:v>-9.7311999999999994</c:v>
                </c:pt>
                <c:pt idx="6392">
                  <c:v>-9.7512000000000008</c:v>
                </c:pt>
                <c:pt idx="6393">
                  <c:v>-9.7771000000000008</c:v>
                </c:pt>
                <c:pt idx="6394">
                  <c:v>-9.7966999999999995</c:v>
                </c:pt>
                <c:pt idx="6395">
                  <c:v>-9.8271999999999995</c:v>
                </c:pt>
                <c:pt idx="6396">
                  <c:v>-9.8592999999999993</c:v>
                </c:pt>
                <c:pt idx="6397">
                  <c:v>-9.9047000000000001</c:v>
                </c:pt>
                <c:pt idx="6398">
                  <c:v>-9.9434000000000005</c:v>
                </c:pt>
                <c:pt idx="6399">
                  <c:v>-9.9795999999999996</c:v>
                </c:pt>
                <c:pt idx="6400">
                  <c:v>-10.002000000000001</c:v>
                </c:pt>
                <c:pt idx="6401">
                  <c:v>-10.035</c:v>
                </c:pt>
                <c:pt idx="6402">
                  <c:v>-10.058</c:v>
                </c:pt>
                <c:pt idx="6403">
                  <c:v>-10.090999999999999</c:v>
                </c:pt>
                <c:pt idx="6404">
                  <c:v>-10.106</c:v>
                </c:pt>
                <c:pt idx="6405">
                  <c:v>-10.125</c:v>
                </c:pt>
                <c:pt idx="6406">
                  <c:v>-10.154</c:v>
                </c:pt>
                <c:pt idx="6407">
                  <c:v>-10.201000000000001</c:v>
                </c:pt>
                <c:pt idx="6408">
                  <c:v>-10.228999999999999</c:v>
                </c:pt>
                <c:pt idx="6409">
                  <c:v>-10.269</c:v>
                </c:pt>
                <c:pt idx="6410">
                  <c:v>-10.311999999999999</c:v>
                </c:pt>
                <c:pt idx="6411">
                  <c:v>-10.337</c:v>
                </c:pt>
                <c:pt idx="6412">
                  <c:v>-10.36</c:v>
                </c:pt>
                <c:pt idx="6413">
                  <c:v>-10.385</c:v>
                </c:pt>
                <c:pt idx="6414">
                  <c:v>-10.401999999999999</c:v>
                </c:pt>
                <c:pt idx="6415">
                  <c:v>-10.422000000000001</c:v>
                </c:pt>
                <c:pt idx="6416">
                  <c:v>-10.441000000000001</c:v>
                </c:pt>
                <c:pt idx="6417">
                  <c:v>-10.455</c:v>
                </c:pt>
                <c:pt idx="6418">
                  <c:v>-10.474</c:v>
                </c:pt>
                <c:pt idx="6419">
                  <c:v>-10.506</c:v>
                </c:pt>
                <c:pt idx="6420">
                  <c:v>-10.513999999999999</c:v>
                </c:pt>
                <c:pt idx="6421">
                  <c:v>-10.539</c:v>
                </c:pt>
                <c:pt idx="6422">
                  <c:v>-10.554</c:v>
                </c:pt>
                <c:pt idx="6423">
                  <c:v>-10.567</c:v>
                </c:pt>
                <c:pt idx="6424">
                  <c:v>-10.571999999999999</c:v>
                </c:pt>
                <c:pt idx="6425">
                  <c:v>-10.582000000000001</c:v>
                </c:pt>
                <c:pt idx="6426">
                  <c:v>-10.601000000000001</c:v>
                </c:pt>
                <c:pt idx="6427">
                  <c:v>-10.609</c:v>
                </c:pt>
                <c:pt idx="6428">
                  <c:v>-10.608000000000001</c:v>
                </c:pt>
                <c:pt idx="6429">
                  <c:v>-10.627000000000001</c:v>
                </c:pt>
                <c:pt idx="6430">
                  <c:v>-10.625999999999999</c:v>
                </c:pt>
                <c:pt idx="6431">
                  <c:v>-10.631</c:v>
                </c:pt>
                <c:pt idx="6432">
                  <c:v>-10.632999999999999</c:v>
                </c:pt>
                <c:pt idx="6433">
                  <c:v>-10.648</c:v>
                </c:pt>
                <c:pt idx="6434">
                  <c:v>-10.64</c:v>
                </c:pt>
                <c:pt idx="6435">
                  <c:v>-10.646000000000001</c:v>
                </c:pt>
                <c:pt idx="6436">
                  <c:v>-10.646000000000001</c:v>
                </c:pt>
                <c:pt idx="6437">
                  <c:v>-10.648</c:v>
                </c:pt>
                <c:pt idx="6438">
                  <c:v>-10.656000000000001</c:v>
                </c:pt>
                <c:pt idx="6439">
                  <c:v>-10.679</c:v>
                </c:pt>
                <c:pt idx="6440">
                  <c:v>-10.659000000000001</c:v>
                </c:pt>
                <c:pt idx="6441">
                  <c:v>-10.667</c:v>
                </c:pt>
                <c:pt idx="6442">
                  <c:v>-10.702999999999999</c:v>
                </c:pt>
                <c:pt idx="6443">
                  <c:v>-10.742000000000001</c:v>
                </c:pt>
                <c:pt idx="6444">
                  <c:v>-10.747999999999999</c:v>
                </c:pt>
                <c:pt idx="6445">
                  <c:v>-10.768000000000001</c:v>
                </c:pt>
                <c:pt idx="6446">
                  <c:v>-10.754</c:v>
                </c:pt>
                <c:pt idx="6447">
                  <c:v>-10.706</c:v>
                </c:pt>
                <c:pt idx="6448">
                  <c:v>-10.724</c:v>
                </c:pt>
                <c:pt idx="6449">
                  <c:v>-10.733000000000001</c:v>
                </c:pt>
                <c:pt idx="6450">
                  <c:v>-10.686</c:v>
                </c:pt>
                <c:pt idx="6451">
                  <c:v>-10.707000000000001</c:v>
                </c:pt>
                <c:pt idx="6452">
                  <c:v>-10.712</c:v>
                </c:pt>
                <c:pt idx="6453">
                  <c:v>-10.682</c:v>
                </c:pt>
                <c:pt idx="6454">
                  <c:v>-10.638</c:v>
                </c:pt>
                <c:pt idx="6455">
                  <c:v>-10.632</c:v>
                </c:pt>
                <c:pt idx="6456">
                  <c:v>-10.693</c:v>
                </c:pt>
                <c:pt idx="6457">
                  <c:v>-10.708</c:v>
                </c:pt>
                <c:pt idx="6458">
                  <c:v>-10.677</c:v>
                </c:pt>
                <c:pt idx="6459">
                  <c:v>-10.669</c:v>
                </c:pt>
                <c:pt idx="6460">
                  <c:v>-10.714</c:v>
                </c:pt>
                <c:pt idx="6461">
                  <c:v>-10.737</c:v>
                </c:pt>
                <c:pt idx="6462">
                  <c:v>-10.731</c:v>
                </c:pt>
                <c:pt idx="6463">
                  <c:v>-10.727</c:v>
                </c:pt>
                <c:pt idx="6464">
                  <c:v>-10.734999999999999</c:v>
                </c:pt>
                <c:pt idx="6465">
                  <c:v>-10.739000000000001</c:v>
                </c:pt>
                <c:pt idx="6466">
                  <c:v>-10.768000000000001</c:v>
                </c:pt>
                <c:pt idx="6467">
                  <c:v>-10.759</c:v>
                </c:pt>
                <c:pt idx="6468">
                  <c:v>-10.760999999999999</c:v>
                </c:pt>
                <c:pt idx="6469">
                  <c:v>-10.76</c:v>
                </c:pt>
                <c:pt idx="6470">
                  <c:v>-10.784000000000001</c:v>
                </c:pt>
                <c:pt idx="6471">
                  <c:v>-10.773999999999999</c:v>
                </c:pt>
                <c:pt idx="6472">
                  <c:v>-10.763999999999999</c:v>
                </c:pt>
                <c:pt idx="6473">
                  <c:v>-10.766</c:v>
                </c:pt>
                <c:pt idx="6474">
                  <c:v>-10.762</c:v>
                </c:pt>
                <c:pt idx="6475">
                  <c:v>-10.78</c:v>
                </c:pt>
                <c:pt idx="6476">
                  <c:v>-10.785</c:v>
                </c:pt>
                <c:pt idx="6477">
                  <c:v>-10.787000000000001</c:v>
                </c:pt>
                <c:pt idx="6478">
                  <c:v>-10.778</c:v>
                </c:pt>
                <c:pt idx="6479">
                  <c:v>-10.744</c:v>
                </c:pt>
                <c:pt idx="6480">
                  <c:v>-10.76</c:v>
                </c:pt>
                <c:pt idx="6481">
                  <c:v>-10.763</c:v>
                </c:pt>
                <c:pt idx="6482">
                  <c:v>-10.782</c:v>
                </c:pt>
                <c:pt idx="6483">
                  <c:v>-10.789</c:v>
                </c:pt>
                <c:pt idx="6484">
                  <c:v>-10.791</c:v>
                </c:pt>
                <c:pt idx="6485">
                  <c:v>-10.818</c:v>
                </c:pt>
                <c:pt idx="6486">
                  <c:v>-10.842000000000001</c:v>
                </c:pt>
                <c:pt idx="6487">
                  <c:v>-10.840999999999999</c:v>
                </c:pt>
                <c:pt idx="6488">
                  <c:v>-10.833</c:v>
                </c:pt>
                <c:pt idx="6489">
                  <c:v>-10.817</c:v>
                </c:pt>
                <c:pt idx="6490">
                  <c:v>-10.821</c:v>
                </c:pt>
                <c:pt idx="6491">
                  <c:v>-10.839</c:v>
                </c:pt>
                <c:pt idx="6492">
                  <c:v>-10.858000000000001</c:v>
                </c:pt>
                <c:pt idx="6493">
                  <c:v>-10.879</c:v>
                </c:pt>
                <c:pt idx="6494">
                  <c:v>-10.885999999999999</c:v>
                </c:pt>
                <c:pt idx="6495">
                  <c:v>-10.871</c:v>
                </c:pt>
                <c:pt idx="6496">
                  <c:v>-10.839</c:v>
                </c:pt>
                <c:pt idx="6497">
                  <c:v>-10.784000000000001</c:v>
                </c:pt>
                <c:pt idx="6498">
                  <c:v>-10.79</c:v>
                </c:pt>
                <c:pt idx="6499">
                  <c:v>-10.823</c:v>
                </c:pt>
                <c:pt idx="6500">
                  <c:v>-10.832000000000001</c:v>
                </c:pt>
                <c:pt idx="6501">
                  <c:v>-10.836</c:v>
                </c:pt>
                <c:pt idx="6502">
                  <c:v>-10.852</c:v>
                </c:pt>
                <c:pt idx="6503">
                  <c:v>-10.865</c:v>
                </c:pt>
                <c:pt idx="6504">
                  <c:v>-10.858000000000001</c:v>
                </c:pt>
                <c:pt idx="6505">
                  <c:v>-10.852</c:v>
                </c:pt>
                <c:pt idx="6506">
                  <c:v>-10.807</c:v>
                </c:pt>
                <c:pt idx="6507">
                  <c:v>-10.792999999999999</c:v>
                </c:pt>
                <c:pt idx="6508">
                  <c:v>-10.805</c:v>
                </c:pt>
                <c:pt idx="6509">
                  <c:v>-10.802</c:v>
                </c:pt>
                <c:pt idx="6510">
                  <c:v>-10.803000000000001</c:v>
                </c:pt>
                <c:pt idx="6511">
                  <c:v>-10.801</c:v>
                </c:pt>
                <c:pt idx="6512">
                  <c:v>-10.798999999999999</c:v>
                </c:pt>
                <c:pt idx="6513">
                  <c:v>-10.792</c:v>
                </c:pt>
                <c:pt idx="6514">
                  <c:v>-10.768000000000001</c:v>
                </c:pt>
                <c:pt idx="6515">
                  <c:v>-10.711</c:v>
                </c:pt>
                <c:pt idx="6516">
                  <c:v>-10.662000000000001</c:v>
                </c:pt>
                <c:pt idx="6517">
                  <c:v>-10.619</c:v>
                </c:pt>
                <c:pt idx="6518">
                  <c:v>-10.592000000000001</c:v>
                </c:pt>
                <c:pt idx="6519">
                  <c:v>-10.523999999999999</c:v>
                </c:pt>
                <c:pt idx="6520">
                  <c:v>-10.436999999999999</c:v>
                </c:pt>
                <c:pt idx="6521">
                  <c:v>-10.317</c:v>
                </c:pt>
                <c:pt idx="6522">
                  <c:v>-10.193</c:v>
                </c:pt>
                <c:pt idx="6523">
                  <c:v>-10.1</c:v>
                </c:pt>
                <c:pt idx="6524">
                  <c:v>-9.98</c:v>
                </c:pt>
                <c:pt idx="6525">
                  <c:v>-9.8576999999999995</c:v>
                </c:pt>
                <c:pt idx="6526">
                  <c:v>-9.7601999999999993</c:v>
                </c:pt>
                <c:pt idx="6527">
                  <c:v>-9.6585000000000001</c:v>
                </c:pt>
                <c:pt idx="6528">
                  <c:v>-9.5387000000000004</c:v>
                </c:pt>
                <c:pt idx="6529">
                  <c:v>-9.4321999999999999</c:v>
                </c:pt>
                <c:pt idx="6530">
                  <c:v>-9.3208000000000002</c:v>
                </c:pt>
                <c:pt idx="6531">
                  <c:v>-9.1934000000000005</c:v>
                </c:pt>
                <c:pt idx="6532">
                  <c:v>-9.0784000000000002</c:v>
                </c:pt>
                <c:pt idx="6533">
                  <c:v>-8.968</c:v>
                </c:pt>
                <c:pt idx="6534">
                  <c:v>-8.8428000000000004</c:v>
                </c:pt>
                <c:pt idx="6535">
                  <c:v>-8.7066999999999997</c:v>
                </c:pt>
                <c:pt idx="6536">
                  <c:v>-8.5855999999999995</c:v>
                </c:pt>
                <c:pt idx="6537">
                  <c:v>-8.4643999999999995</c:v>
                </c:pt>
                <c:pt idx="6538">
                  <c:v>-8.3674999999999997</c:v>
                </c:pt>
                <c:pt idx="6539">
                  <c:v>-8.2498000000000005</c:v>
                </c:pt>
                <c:pt idx="6540">
                  <c:v>-8.1091999999999995</c:v>
                </c:pt>
                <c:pt idx="6541">
                  <c:v>-7.9832999999999998</c:v>
                </c:pt>
                <c:pt idx="6542">
                  <c:v>-7.8634000000000004</c:v>
                </c:pt>
                <c:pt idx="6543">
                  <c:v>-7.7245999999999997</c:v>
                </c:pt>
                <c:pt idx="6544">
                  <c:v>-7.5956000000000001</c:v>
                </c:pt>
                <c:pt idx="6545">
                  <c:v>-7.4770000000000003</c:v>
                </c:pt>
                <c:pt idx="6546">
                  <c:v>-7.3715999999999999</c:v>
                </c:pt>
                <c:pt idx="6547">
                  <c:v>-7.2847</c:v>
                </c:pt>
                <c:pt idx="6548">
                  <c:v>-7.1359000000000004</c:v>
                </c:pt>
                <c:pt idx="6549">
                  <c:v>-6.9863999999999997</c:v>
                </c:pt>
                <c:pt idx="6550">
                  <c:v>-6.8716999999999997</c:v>
                </c:pt>
                <c:pt idx="6551">
                  <c:v>-6.7356999999999996</c:v>
                </c:pt>
                <c:pt idx="6552">
                  <c:v>-6.6212</c:v>
                </c:pt>
                <c:pt idx="6553">
                  <c:v>-6.5106000000000002</c:v>
                </c:pt>
                <c:pt idx="6554">
                  <c:v>-6.3914</c:v>
                </c:pt>
                <c:pt idx="6555">
                  <c:v>-6.2788000000000004</c:v>
                </c:pt>
                <c:pt idx="6556">
                  <c:v>-6.1824000000000003</c:v>
                </c:pt>
                <c:pt idx="6557">
                  <c:v>-6.0768000000000004</c:v>
                </c:pt>
                <c:pt idx="6558">
                  <c:v>-5.9630999999999998</c:v>
                </c:pt>
                <c:pt idx="6559">
                  <c:v>-5.8723000000000001</c:v>
                </c:pt>
                <c:pt idx="6560">
                  <c:v>-5.7500999999999998</c:v>
                </c:pt>
                <c:pt idx="6561">
                  <c:v>-5.6384999999999996</c:v>
                </c:pt>
                <c:pt idx="6562">
                  <c:v>-5.5385999999999997</c:v>
                </c:pt>
                <c:pt idx="6563">
                  <c:v>-5.4698000000000002</c:v>
                </c:pt>
                <c:pt idx="6564">
                  <c:v>-5.3722000000000003</c:v>
                </c:pt>
                <c:pt idx="6565">
                  <c:v>-5.2629999999999999</c:v>
                </c:pt>
                <c:pt idx="6566">
                  <c:v>-5.1795999999999998</c:v>
                </c:pt>
                <c:pt idx="6567">
                  <c:v>-5.1235999999999997</c:v>
                </c:pt>
                <c:pt idx="6568">
                  <c:v>-5.1096000000000004</c:v>
                </c:pt>
                <c:pt idx="6569">
                  <c:v>-5.1097999999999999</c:v>
                </c:pt>
                <c:pt idx="6570">
                  <c:v>-5.1024000000000003</c:v>
                </c:pt>
                <c:pt idx="6571">
                  <c:v>-5.0731000000000002</c:v>
                </c:pt>
                <c:pt idx="6572">
                  <c:v>-5.0404</c:v>
                </c:pt>
                <c:pt idx="6573">
                  <c:v>-5.0199999999999996</c:v>
                </c:pt>
                <c:pt idx="6574">
                  <c:v>-4.9885000000000002</c:v>
                </c:pt>
                <c:pt idx="6575">
                  <c:v>-4.9660000000000002</c:v>
                </c:pt>
                <c:pt idx="6576">
                  <c:v>-4.9218000000000002</c:v>
                </c:pt>
                <c:pt idx="6577">
                  <c:v>-4.8788</c:v>
                </c:pt>
                <c:pt idx="6578">
                  <c:v>-4.8470000000000004</c:v>
                </c:pt>
                <c:pt idx="6579">
                  <c:v>-4.8319000000000001</c:v>
                </c:pt>
                <c:pt idx="6580">
                  <c:v>-4.8094999999999999</c:v>
                </c:pt>
                <c:pt idx="6581">
                  <c:v>-4.7923999999999998</c:v>
                </c:pt>
                <c:pt idx="6582">
                  <c:v>-4.7735000000000003</c:v>
                </c:pt>
                <c:pt idx="6583">
                  <c:v>-4.7563000000000004</c:v>
                </c:pt>
                <c:pt idx="6584">
                  <c:v>-4.7416</c:v>
                </c:pt>
                <c:pt idx="6585">
                  <c:v>-4.7343000000000002</c:v>
                </c:pt>
                <c:pt idx="6586">
                  <c:v>-4.7404999999999999</c:v>
                </c:pt>
                <c:pt idx="6587">
                  <c:v>-4.7503000000000002</c:v>
                </c:pt>
                <c:pt idx="6588">
                  <c:v>-4.7786</c:v>
                </c:pt>
                <c:pt idx="6589">
                  <c:v>-4.7683</c:v>
                </c:pt>
                <c:pt idx="6590">
                  <c:v>-4.7606999999999999</c:v>
                </c:pt>
                <c:pt idx="6591">
                  <c:v>-4.7271999999999998</c:v>
                </c:pt>
                <c:pt idx="6592">
                  <c:v>-4.6783999999999999</c:v>
                </c:pt>
                <c:pt idx="6593">
                  <c:v>-4.6619999999999999</c:v>
                </c:pt>
                <c:pt idx="6594">
                  <c:v>-4.6544999999999996</c:v>
                </c:pt>
                <c:pt idx="6595">
                  <c:v>-4.6523000000000003</c:v>
                </c:pt>
                <c:pt idx="6596">
                  <c:v>-4.6448</c:v>
                </c:pt>
                <c:pt idx="6597">
                  <c:v>-4.6265999999999998</c:v>
                </c:pt>
                <c:pt idx="6598">
                  <c:v>-4.6078999999999999</c:v>
                </c:pt>
                <c:pt idx="6599">
                  <c:v>-4.6022999999999996</c:v>
                </c:pt>
                <c:pt idx="6600">
                  <c:v>-4.5945</c:v>
                </c:pt>
                <c:pt idx="6601">
                  <c:v>-4.5614999999999997</c:v>
                </c:pt>
                <c:pt idx="6602">
                  <c:v>-4.5624000000000002</c:v>
                </c:pt>
                <c:pt idx="6603">
                  <c:v>-4.5613999999999999</c:v>
                </c:pt>
                <c:pt idx="6604">
                  <c:v>-4.5373999999999999</c:v>
                </c:pt>
                <c:pt idx="6605">
                  <c:v>-4.4980000000000002</c:v>
                </c:pt>
                <c:pt idx="6606">
                  <c:v>-4.4550000000000001</c:v>
                </c:pt>
                <c:pt idx="6607">
                  <c:v>-4.3829000000000002</c:v>
                </c:pt>
                <c:pt idx="6608">
                  <c:v>-4.3369999999999997</c:v>
                </c:pt>
                <c:pt idx="6609">
                  <c:v>-4.2819000000000003</c:v>
                </c:pt>
                <c:pt idx="6610">
                  <c:v>-4.2568000000000001</c:v>
                </c:pt>
                <c:pt idx="6611">
                  <c:v>-4.2146999999999997</c:v>
                </c:pt>
                <c:pt idx="6612">
                  <c:v>-4.1855000000000002</c:v>
                </c:pt>
                <c:pt idx="6613">
                  <c:v>-4.1642000000000001</c:v>
                </c:pt>
                <c:pt idx="6614">
                  <c:v>-4.1212999999999997</c:v>
                </c:pt>
                <c:pt idx="6615">
                  <c:v>-4.0872999999999999</c:v>
                </c:pt>
                <c:pt idx="6616">
                  <c:v>-4.0209999999999999</c:v>
                </c:pt>
                <c:pt idx="6617">
                  <c:v>-3.9460000000000002</c:v>
                </c:pt>
                <c:pt idx="6618">
                  <c:v>-3.8868</c:v>
                </c:pt>
                <c:pt idx="6619">
                  <c:v>-3.8149000000000002</c:v>
                </c:pt>
                <c:pt idx="6620">
                  <c:v>-3.7305999999999999</c:v>
                </c:pt>
                <c:pt idx="6621">
                  <c:v>-3.7139000000000002</c:v>
                </c:pt>
                <c:pt idx="6622">
                  <c:v>-3.6583999999999999</c:v>
                </c:pt>
                <c:pt idx="6623">
                  <c:v>-3.5790999999999999</c:v>
                </c:pt>
                <c:pt idx="6624">
                  <c:v>-3.5131000000000001</c:v>
                </c:pt>
                <c:pt idx="6625">
                  <c:v>-3.4018999999999999</c:v>
                </c:pt>
                <c:pt idx="6626">
                  <c:v>-3.3411</c:v>
                </c:pt>
                <c:pt idx="6627">
                  <c:v>-3.3094999999999999</c:v>
                </c:pt>
                <c:pt idx="6628">
                  <c:v>-3.2258</c:v>
                </c:pt>
                <c:pt idx="6629">
                  <c:v>-3.1564000000000001</c:v>
                </c:pt>
                <c:pt idx="6630">
                  <c:v>-3.1343000000000001</c:v>
                </c:pt>
                <c:pt idx="6631">
                  <c:v>-3.1061999999999999</c:v>
                </c:pt>
                <c:pt idx="6632">
                  <c:v>-3.0358000000000001</c:v>
                </c:pt>
                <c:pt idx="6633">
                  <c:v>-2.9790999999999999</c:v>
                </c:pt>
                <c:pt idx="6634">
                  <c:v>-2.9266000000000001</c:v>
                </c:pt>
                <c:pt idx="6635">
                  <c:v>-2.8811</c:v>
                </c:pt>
                <c:pt idx="6636">
                  <c:v>-2.8428</c:v>
                </c:pt>
                <c:pt idx="6637">
                  <c:v>-2.8174999999999999</c:v>
                </c:pt>
                <c:pt idx="6638">
                  <c:v>-2.7585999999999999</c:v>
                </c:pt>
                <c:pt idx="6639">
                  <c:v>-2.6932</c:v>
                </c:pt>
                <c:pt idx="6640">
                  <c:v>-2.6208999999999998</c:v>
                </c:pt>
                <c:pt idx="6641">
                  <c:v>-2.5651000000000002</c:v>
                </c:pt>
                <c:pt idx="6642">
                  <c:v>-2.5182000000000002</c:v>
                </c:pt>
                <c:pt idx="6643">
                  <c:v>-2.4876999999999998</c:v>
                </c:pt>
                <c:pt idx="6644">
                  <c:v>-2.4706000000000001</c:v>
                </c:pt>
                <c:pt idx="6645">
                  <c:v>-2.4643999999999999</c:v>
                </c:pt>
                <c:pt idx="6646">
                  <c:v>-2.44</c:v>
                </c:pt>
                <c:pt idx="6647">
                  <c:v>-2.4283999999999999</c:v>
                </c:pt>
                <c:pt idx="6648">
                  <c:v>-2.4112</c:v>
                </c:pt>
                <c:pt idx="6649">
                  <c:v>-2.3826999999999998</c:v>
                </c:pt>
                <c:pt idx="6650">
                  <c:v>-2.3395999999999999</c:v>
                </c:pt>
                <c:pt idx="6651">
                  <c:v>-2.3224999999999998</c:v>
                </c:pt>
                <c:pt idx="6652">
                  <c:v>-2.2970999999999999</c:v>
                </c:pt>
                <c:pt idx="6653">
                  <c:v>-2.2559999999999998</c:v>
                </c:pt>
                <c:pt idx="6654">
                  <c:v>-2.2206000000000001</c:v>
                </c:pt>
                <c:pt idx="6655">
                  <c:v>-2.1920999999999999</c:v>
                </c:pt>
                <c:pt idx="6656">
                  <c:v>-2.1581999999999999</c:v>
                </c:pt>
                <c:pt idx="6657">
                  <c:v>-2.1242000000000001</c:v>
                </c:pt>
                <c:pt idx="6658">
                  <c:v>-2.1031</c:v>
                </c:pt>
                <c:pt idx="6659">
                  <c:v>-2.0583</c:v>
                </c:pt>
                <c:pt idx="6660">
                  <c:v>-2.0152999999999999</c:v>
                </c:pt>
                <c:pt idx="6661">
                  <c:v>-1.9851000000000001</c:v>
                </c:pt>
                <c:pt idx="6662">
                  <c:v>-1.9373</c:v>
                </c:pt>
                <c:pt idx="6663">
                  <c:v>-1.8821000000000001</c:v>
                </c:pt>
                <c:pt idx="6664">
                  <c:v>-1.8633</c:v>
                </c:pt>
                <c:pt idx="6665">
                  <c:v>-1.8402000000000001</c:v>
                </c:pt>
                <c:pt idx="6666">
                  <c:v>-1.8151999999999999</c:v>
                </c:pt>
                <c:pt idx="6667">
                  <c:v>-1.8348</c:v>
                </c:pt>
                <c:pt idx="6668">
                  <c:v>-1.8419000000000001</c:v>
                </c:pt>
                <c:pt idx="6669">
                  <c:v>-1.8292999999999999</c:v>
                </c:pt>
                <c:pt idx="6670">
                  <c:v>-1.8140000000000001</c:v>
                </c:pt>
                <c:pt idx="6671">
                  <c:v>-1.7862</c:v>
                </c:pt>
                <c:pt idx="6672">
                  <c:v>-1.7883</c:v>
                </c:pt>
                <c:pt idx="6673">
                  <c:v>-1.7795000000000001</c:v>
                </c:pt>
                <c:pt idx="6674">
                  <c:v>-1.7622</c:v>
                </c:pt>
                <c:pt idx="6675">
                  <c:v>-1.7450000000000001</c:v>
                </c:pt>
                <c:pt idx="6676">
                  <c:v>-1.7262999999999999</c:v>
                </c:pt>
                <c:pt idx="6677">
                  <c:v>-1.7171000000000001</c:v>
                </c:pt>
                <c:pt idx="6678">
                  <c:v>-1.7034</c:v>
                </c:pt>
                <c:pt idx="6679">
                  <c:v>-1.7115</c:v>
                </c:pt>
                <c:pt idx="6680">
                  <c:v>-1.7092000000000001</c:v>
                </c:pt>
                <c:pt idx="6681">
                  <c:v>-1.7010000000000001</c:v>
                </c:pt>
                <c:pt idx="6682">
                  <c:v>-1.6727000000000001</c:v>
                </c:pt>
                <c:pt idx="6683">
                  <c:v>-1.6573</c:v>
                </c:pt>
                <c:pt idx="6684">
                  <c:v>-1.6434</c:v>
                </c:pt>
                <c:pt idx="6685">
                  <c:v>-1.6188</c:v>
                </c:pt>
                <c:pt idx="6686">
                  <c:v>-1.5992999999999999</c:v>
                </c:pt>
                <c:pt idx="6687">
                  <c:v>-1.5923</c:v>
                </c:pt>
                <c:pt idx="6688">
                  <c:v>-1.5835999999999999</c:v>
                </c:pt>
                <c:pt idx="6689">
                  <c:v>-1.573</c:v>
                </c:pt>
                <c:pt idx="6690">
                  <c:v>-1.5680000000000001</c:v>
                </c:pt>
                <c:pt idx="6691">
                  <c:v>-1.5707</c:v>
                </c:pt>
                <c:pt idx="6692">
                  <c:v>-1.5677000000000001</c:v>
                </c:pt>
                <c:pt idx="6693">
                  <c:v>-1.5712999999999999</c:v>
                </c:pt>
                <c:pt idx="6694">
                  <c:v>-1.5712999999999999</c:v>
                </c:pt>
                <c:pt idx="6695">
                  <c:v>-1.5619000000000001</c:v>
                </c:pt>
                <c:pt idx="6696">
                  <c:v>-1.5644</c:v>
                </c:pt>
                <c:pt idx="6697">
                  <c:v>-1.5643</c:v>
                </c:pt>
                <c:pt idx="6698">
                  <c:v>-1.5596000000000001</c:v>
                </c:pt>
                <c:pt idx="6699">
                  <c:v>-1.5551999999999999</c:v>
                </c:pt>
                <c:pt idx="6700">
                  <c:v>-1.5523</c:v>
                </c:pt>
                <c:pt idx="6701">
                  <c:v>-1.5584</c:v>
                </c:pt>
                <c:pt idx="6702">
                  <c:v>-1.554</c:v>
                </c:pt>
                <c:pt idx="6703">
                  <c:v>-1.5468999999999999</c:v>
                </c:pt>
                <c:pt idx="6704">
                  <c:v>-1.554</c:v>
                </c:pt>
                <c:pt idx="6705">
                  <c:v>-1.5525</c:v>
                </c:pt>
                <c:pt idx="6706">
                  <c:v>-1.5314000000000001</c:v>
                </c:pt>
                <c:pt idx="6707">
                  <c:v>-1.4966999999999999</c:v>
                </c:pt>
                <c:pt idx="6708">
                  <c:v>-1.4795</c:v>
                </c:pt>
                <c:pt idx="6709">
                  <c:v>-1.4703999999999999</c:v>
                </c:pt>
                <c:pt idx="6710">
                  <c:v>-1.4544999999999999</c:v>
                </c:pt>
                <c:pt idx="6711">
                  <c:v>-1.4417</c:v>
                </c:pt>
                <c:pt idx="6712">
                  <c:v>-1.4452</c:v>
                </c:pt>
                <c:pt idx="6713">
                  <c:v>-1.4429000000000001</c:v>
                </c:pt>
                <c:pt idx="6714">
                  <c:v>-1.4044000000000001</c:v>
                </c:pt>
                <c:pt idx="6715">
                  <c:v>-1.3940999999999999</c:v>
                </c:pt>
                <c:pt idx="6716">
                  <c:v>-1.3767</c:v>
                </c:pt>
                <c:pt idx="6717">
                  <c:v>-1.3757999999999999</c:v>
                </c:pt>
                <c:pt idx="6718">
                  <c:v>-1.361</c:v>
                </c:pt>
                <c:pt idx="6719">
                  <c:v>-1.3753</c:v>
                </c:pt>
                <c:pt idx="6720">
                  <c:v>-1.4018999999999999</c:v>
                </c:pt>
                <c:pt idx="6721">
                  <c:v>-1.4260999999999999</c:v>
                </c:pt>
                <c:pt idx="6722">
                  <c:v>-1.4574</c:v>
                </c:pt>
                <c:pt idx="6723">
                  <c:v>-1.4850000000000001</c:v>
                </c:pt>
                <c:pt idx="6724">
                  <c:v>-1.4765999999999999</c:v>
                </c:pt>
                <c:pt idx="6725">
                  <c:v>-1.47</c:v>
                </c:pt>
                <c:pt idx="6726">
                  <c:v>-1.4490000000000001</c:v>
                </c:pt>
                <c:pt idx="6727">
                  <c:v>-1.4138999999999999</c:v>
                </c:pt>
                <c:pt idx="6728">
                  <c:v>-1.4152</c:v>
                </c:pt>
                <c:pt idx="6729">
                  <c:v>-1.3998999999999999</c:v>
                </c:pt>
                <c:pt idx="6730">
                  <c:v>-1.3919999999999999</c:v>
                </c:pt>
                <c:pt idx="6731">
                  <c:v>-1.3902000000000001</c:v>
                </c:pt>
                <c:pt idx="6732">
                  <c:v>-1.3784000000000001</c:v>
                </c:pt>
                <c:pt idx="6733">
                  <c:v>-1.3489</c:v>
                </c:pt>
                <c:pt idx="6734">
                  <c:v>-1.3323</c:v>
                </c:pt>
                <c:pt idx="6735">
                  <c:v>-1.3359000000000001</c:v>
                </c:pt>
                <c:pt idx="6736">
                  <c:v>-1.3594999999999999</c:v>
                </c:pt>
                <c:pt idx="6737">
                  <c:v>-1.3746</c:v>
                </c:pt>
                <c:pt idx="6738">
                  <c:v>-1.3771</c:v>
                </c:pt>
                <c:pt idx="6739">
                  <c:v>-1.3761000000000001</c:v>
                </c:pt>
                <c:pt idx="6740">
                  <c:v>-1.3644000000000001</c:v>
                </c:pt>
                <c:pt idx="6741">
                  <c:v>-1.3511</c:v>
                </c:pt>
                <c:pt idx="6742">
                  <c:v>-1.3427</c:v>
                </c:pt>
                <c:pt idx="6743">
                  <c:v>-1.3508</c:v>
                </c:pt>
                <c:pt idx="6744">
                  <c:v>-1.3648</c:v>
                </c:pt>
                <c:pt idx="6745">
                  <c:v>-1.3807</c:v>
                </c:pt>
                <c:pt idx="6746">
                  <c:v>-1.4013</c:v>
                </c:pt>
                <c:pt idx="6747">
                  <c:v>-1.4023000000000001</c:v>
                </c:pt>
                <c:pt idx="6748">
                  <c:v>-1.4072</c:v>
                </c:pt>
                <c:pt idx="6749">
                  <c:v>-1.4046000000000001</c:v>
                </c:pt>
                <c:pt idx="6750">
                  <c:v>-1.4095</c:v>
                </c:pt>
                <c:pt idx="6751">
                  <c:v>-1.4242999999999999</c:v>
                </c:pt>
                <c:pt idx="6752">
                  <c:v>-1.4591000000000001</c:v>
                </c:pt>
                <c:pt idx="6753">
                  <c:v>-1.4859</c:v>
                </c:pt>
                <c:pt idx="6754">
                  <c:v>-1.5215000000000001</c:v>
                </c:pt>
                <c:pt idx="6755">
                  <c:v>-1.5685</c:v>
                </c:pt>
                <c:pt idx="6756">
                  <c:v>-1.6326000000000001</c:v>
                </c:pt>
                <c:pt idx="6757">
                  <c:v>-1.7000999999999999</c:v>
                </c:pt>
                <c:pt idx="6758">
                  <c:v>-1.7335</c:v>
                </c:pt>
                <c:pt idx="6759">
                  <c:v>-1.8101</c:v>
                </c:pt>
                <c:pt idx="6760">
                  <c:v>-1.89</c:v>
                </c:pt>
                <c:pt idx="6761">
                  <c:v>-1.9631000000000001</c:v>
                </c:pt>
                <c:pt idx="6762">
                  <c:v>-2.0529000000000002</c:v>
                </c:pt>
                <c:pt idx="6763">
                  <c:v>-2.1791999999999998</c:v>
                </c:pt>
                <c:pt idx="6764">
                  <c:v>-2.3233000000000001</c:v>
                </c:pt>
                <c:pt idx="6765">
                  <c:v>-2.4620000000000002</c:v>
                </c:pt>
                <c:pt idx="6766">
                  <c:v>-2.5802999999999998</c:v>
                </c:pt>
                <c:pt idx="6767">
                  <c:v>-2.7153</c:v>
                </c:pt>
                <c:pt idx="6768">
                  <c:v>-2.8475999999999999</c:v>
                </c:pt>
                <c:pt idx="6769">
                  <c:v>-2.9759000000000002</c:v>
                </c:pt>
                <c:pt idx="6770">
                  <c:v>-3.097</c:v>
                </c:pt>
                <c:pt idx="6771">
                  <c:v>-3.1892</c:v>
                </c:pt>
                <c:pt idx="6772">
                  <c:v>-3.2833999999999999</c:v>
                </c:pt>
                <c:pt idx="6773">
                  <c:v>-3.4037999999999999</c:v>
                </c:pt>
                <c:pt idx="6774">
                  <c:v>-3.5516999999999999</c:v>
                </c:pt>
                <c:pt idx="6775">
                  <c:v>-3.7166999999999999</c:v>
                </c:pt>
                <c:pt idx="6776">
                  <c:v>-3.8506</c:v>
                </c:pt>
                <c:pt idx="6777">
                  <c:v>-3.9466000000000001</c:v>
                </c:pt>
                <c:pt idx="6778">
                  <c:v>-4.0045999999999999</c:v>
                </c:pt>
                <c:pt idx="6779">
                  <c:v>-4.0891000000000002</c:v>
                </c:pt>
                <c:pt idx="6780">
                  <c:v>-4.2026000000000003</c:v>
                </c:pt>
                <c:pt idx="6781">
                  <c:v>-4.3174000000000001</c:v>
                </c:pt>
                <c:pt idx="6782">
                  <c:v>-4.4145000000000003</c:v>
                </c:pt>
                <c:pt idx="6783">
                  <c:v>-4.516</c:v>
                </c:pt>
                <c:pt idx="6784">
                  <c:v>-4.6074000000000002</c:v>
                </c:pt>
                <c:pt idx="6785">
                  <c:v>-4.6877000000000004</c:v>
                </c:pt>
                <c:pt idx="6786">
                  <c:v>-4.7988999999999997</c:v>
                </c:pt>
                <c:pt idx="6787">
                  <c:v>-4.8578000000000001</c:v>
                </c:pt>
                <c:pt idx="6788">
                  <c:v>-4.8853</c:v>
                </c:pt>
                <c:pt idx="6789">
                  <c:v>-4.9444999999999997</c:v>
                </c:pt>
                <c:pt idx="6790">
                  <c:v>-4.9981</c:v>
                </c:pt>
                <c:pt idx="6791">
                  <c:v>-5.0510999999999999</c:v>
                </c:pt>
                <c:pt idx="6792">
                  <c:v>-5.0911999999999997</c:v>
                </c:pt>
                <c:pt idx="6793">
                  <c:v>-5.1117999999999997</c:v>
                </c:pt>
                <c:pt idx="6794">
                  <c:v>-5.1390000000000002</c:v>
                </c:pt>
                <c:pt idx="6795">
                  <c:v>-5.1403999999999996</c:v>
                </c:pt>
                <c:pt idx="6796">
                  <c:v>-5.1657000000000002</c:v>
                </c:pt>
                <c:pt idx="6797">
                  <c:v>-5.2430000000000003</c:v>
                </c:pt>
                <c:pt idx="6798">
                  <c:v>-5.3150000000000004</c:v>
                </c:pt>
                <c:pt idx="6799">
                  <c:v>-5.3445999999999998</c:v>
                </c:pt>
                <c:pt idx="6800">
                  <c:v>-5.4057000000000004</c:v>
                </c:pt>
                <c:pt idx="6801">
                  <c:v>-5.4528999999999996</c:v>
                </c:pt>
                <c:pt idx="6802">
                  <c:v>-5.5096999999999996</c:v>
                </c:pt>
                <c:pt idx="6803">
                  <c:v>-5.5731000000000002</c:v>
                </c:pt>
                <c:pt idx="6804">
                  <c:v>-5.6467999999999998</c:v>
                </c:pt>
                <c:pt idx="6805">
                  <c:v>-5.7111000000000001</c:v>
                </c:pt>
                <c:pt idx="6806">
                  <c:v>-5.7920999999999996</c:v>
                </c:pt>
                <c:pt idx="6807">
                  <c:v>-5.8723999999999998</c:v>
                </c:pt>
                <c:pt idx="6808">
                  <c:v>-5.9236000000000004</c:v>
                </c:pt>
                <c:pt idx="6809">
                  <c:v>-5.9507000000000003</c:v>
                </c:pt>
                <c:pt idx="6810">
                  <c:v>-6.0008999999999997</c:v>
                </c:pt>
                <c:pt idx="6811">
                  <c:v>-6.0914999999999999</c:v>
                </c:pt>
                <c:pt idx="6812">
                  <c:v>-6.1577000000000002</c:v>
                </c:pt>
                <c:pt idx="6813">
                  <c:v>-6.2249999999999996</c:v>
                </c:pt>
                <c:pt idx="6814">
                  <c:v>-6.3166000000000002</c:v>
                </c:pt>
                <c:pt idx="6815">
                  <c:v>-6.4330999999999996</c:v>
                </c:pt>
                <c:pt idx="6816">
                  <c:v>-6.5149999999999997</c:v>
                </c:pt>
                <c:pt idx="6817">
                  <c:v>-6.6116999999999999</c:v>
                </c:pt>
                <c:pt idx="6818">
                  <c:v>-6.6980000000000004</c:v>
                </c:pt>
                <c:pt idx="6819">
                  <c:v>-6.7690000000000001</c:v>
                </c:pt>
                <c:pt idx="6820">
                  <c:v>-6.8703000000000003</c:v>
                </c:pt>
                <c:pt idx="6821">
                  <c:v>-6.9541000000000004</c:v>
                </c:pt>
                <c:pt idx="6822">
                  <c:v>-7.0488999999999997</c:v>
                </c:pt>
                <c:pt idx="6823">
                  <c:v>-7.1487999999999996</c:v>
                </c:pt>
                <c:pt idx="6824">
                  <c:v>-7.2404999999999999</c:v>
                </c:pt>
                <c:pt idx="6825">
                  <c:v>-7.327</c:v>
                </c:pt>
                <c:pt idx="6826">
                  <c:v>-7.4081999999999999</c:v>
                </c:pt>
                <c:pt idx="6827">
                  <c:v>-7.4720000000000004</c:v>
                </c:pt>
                <c:pt idx="6828">
                  <c:v>-7.5365000000000002</c:v>
                </c:pt>
                <c:pt idx="6829">
                  <c:v>-7.6188000000000002</c:v>
                </c:pt>
                <c:pt idx="6830">
                  <c:v>-7.7237</c:v>
                </c:pt>
                <c:pt idx="6831">
                  <c:v>-7.8036000000000003</c:v>
                </c:pt>
                <c:pt idx="6832">
                  <c:v>-7.8665000000000003</c:v>
                </c:pt>
                <c:pt idx="6833">
                  <c:v>-7.9344999999999999</c:v>
                </c:pt>
                <c:pt idx="6834">
                  <c:v>-7.9842000000000004</c:v>
                </c:pt>
                <c:pt idx="6835">
                  <c:v>-8.0359999999999996</c:v>
                </c:pt>
                <c:pt idx="6836">
                  <c:v>-8.0854999999999997</c:v>
                </c:pt>
                <c:pt idx="6837">
                  <c:v>-8.1136999999999997</c:v>
                </c:pt>
                <c:pt idx="6838">
                  <c:v>-8.1411999999999995</c:v>
                </c:pt>
                <c:pt idx="6839">
                  <c:v>-8.1792999999999996</c:v>
                </c:pt>
                <c:pt idx="6840">
                  <c:v>-8.2021999999999995</c:v>
                </c:pt>
                <c:pt idx="6841">
                  <c:v>-8.2156000000000002</c:v>
                </c:pt>
                <c:pt idx="6842">
                  <c:v>-8.2464999999999993</c:v>
                </c:pt>
                <c:pt idx="6843">
                  <c:v>-8.3019999999999996</c:v>
                </c:pt>
                <c:pt idx="6844">
                  <c:v>-8.3519000000000005</c:v>
                </c:pt>
                <c:pt idx="6845">
                  <c:v>-8.4039000000000001</c:v>
                </c:pt>
                <c:pt idx="6846">
                  <c:v>-8.4420000000000002</c:v>
                </c:pt>
                <c:pt idx="6847">
                  <c:v>-8.4725000000000001</c:v>
                </c:pt>
                <c:pt idx="6848">
                  <c:v>-8.4992000000000001</c:v>
                </c:pt>
                <c:pt idx="6849">
                  <c:v>-8.5013000000000005</c:v>
                </c:pt>
                <c:pt idx="6850">
                  <c:v>-8.5329999999999995</c:v>
                </c:pt>
                <c:pt idx="6851">
                  <c:v>-8.5594999999999999</c:v>
                </c:pt>
                <c:pt idx="6852">
                  <c:v>-8.5570000000000004</c:v>
                </c:pt>
                <c:pt idx="6853">
                  <c:v>-8.5607000000000006</c:v>
                </c:pt>
                <c:pt idx="6854">
                  <c:v>-8.5801999999999996</c:v>
                </c:pt>
                <c:pt idx="6855">
                  <c:v>-8.5769000000000002</c:v>
                </c:pt>
                <c:pt idx="6856">
                  <c:v>-8.5836000000000006</c:v>
                </c:pt>
                <c:pt idx="6857">
                  <c:v>-8.6144999999999996</c:v>
                </c:pt>
                <c:pt idx="6858">
                  <c:v>-8.5978999999999992</c:v>
                </c:pt>
                <c:pt idx="6859">
                  <c:v>-8.5943000000000005</c:v>
                </c:pt>
                <c:pt idx="6860">
                  <c:v>-8.6077999999999992</c:v>
                </c:pt>
                <c:pt idx="6861">
                  <c:v>-8.6256000000000004</c:v>
                </c:pt>
                <c:pt idx="6862">
                  <c:v>-8.6344999999999992</c:v>
                </c:pt>
                <c:pt idx="6863">
                  <c:v>-8.6346000000000007</c:v>
                </c:pt>
                <c:pt idx="6864">
                  <c:v>-8.6389999999999993</c:v>
                </c:pt>
                <c:pt idx="6865">
                  <c:v>-8.6326000000000001</c:v>
                </c:pt>
                <c:pt idx="6866">
                  <c:v>-8.6316000000000006</c:v>
                </c:pt>
                <c:pt idx="6867">
                  <c:v>-8.6443999999999992</c:v>
                </c:pt>
                <c:pt idx="6868">
                  <c:v>-8.6392000000000007</c:v>
                </c:pt>
                <c:pt idx="6869">
                  <c:v>-8.6335999999999995</c:v>
                </c:pt>
                <c:pt idx="6870">
                  <c:v>-8.6288</c:v>
                </c:pt>
                <c:pt idx="6871">
                  <c:v>-8.6057000000000006</c:v>
                </c:pt>
                <c:pt idx="6872">
                  <c:v>-8.6168999999999993</c:v>
                </c:pt>
                <c:pt idx="6873">
                  <c:v>-8.6138999999999992</c:v>
                </c:pt>
                <c:pt idx="6874">
                  <c:v>-8.6100999999999992</c:v>
                </c:pt>
                <c:pt idx="6875">
                  <c:v>-8.6312999999999995</c:v>
                </c:pt>
                <c:pt idx="6876">
                  <c:v>-8.6104000000000003</c:v>
                </c:pt>
                <c:pt idx="6877">
                  <c:v>-8.5969999999999995</c:v>
                </c:pt>
                <c:pt idx="6878">
                  <c:v>-8.6021000000000001</c:v>
                </c:pt>
                <c:pt idx="6879">
                  <c:v>-8.5883000000000003</c:v>
                </c:pt>
                <c:pt idx="6880">
                  <c:v>-8.6006</c:v>
                </c:pt>
                <c:pt idx="6881">
                  <c:v>-8.6204999999999998</c:v>
                </c:pt>
                <c:pt idx="6882">
                  <c:v>-8.6271000000000004</c:v>
                </c:pt>
                <c:pt idx="6883">
                  <c:v>-8.6187000000000005</c:v>
                </c:pt>
                <c:pt idx="6884">
                  <c:v>-8.6136999999999997</c:v>
                </c:pt>
                <c:pt idx="6885">
                  <c:v>-8.5931999999999995</c:v>
                </c:pt>
                <c:pt idx="6886">
                  <c:v>-8.5846</c:v>
                </c:pt>
                <c:pt idx="6887">
                  <c:v>-8.5884999999999998</c:v>
                </c:pt>
                <c:pt idx="6888">
                  <c:v>-8.5934000000000008</c:v>
                </c:pt>
                <c:pt idx="6889">
                  <c:v>-8.5966000000000005</c:v>
                </c:pt>
                <c:pt idx="6890">
                  <c:v>-8.5914999999999999</c:v>
                </c:pt>
                <c:pt idx="6891">
                  <c:v>-8.5809999999999995</c:v>
                </c:pt>
                <c:pt idx="6892">
                  <c:v>-8.5723000000000003</c:v>
                </c:pt>
                <c:pt idx="6893">
                  <c:v>-8.5846</c:v>
                </c:pt>
                <c:pt idx="6894">
                  <c:v>-8.5554000000000006</c:v>
                </c:pt>
                <c:pt idx="6895">
                  <c:v>-8.5440000000000005</c:v>
                </c:pt>
                <c:pt idx="6896">
                  <c:v>-8.5427</c:v>
                </c:pt>
                <c:pt idx="6897">
                  <c:v>-8.5589999999999993</c:v>
                </c:pt>
                <c:pt idx="6898">
                  <c:v>-8.5675000000000008</c:v>
                </c:pt>
                <c:pt idx="6899">
                  <c:v>-8.5662000000000003</c:v>
                </c:pt>
                <c:pt idx="6900">
                  <c:v>-8.5841999999999992</c:v>
                </c:pt>
                <c:pt idx="6901">
                  <c:v>-8.6071000000000009</c:v>
                </c:pt>
                <c:pt idx="6902">
                  <c:v>-8.6229999999999993</c:v>
                </c:pt>
                <c:pt idx="6903">
                  <c:v>-8.6486999999999998</c:v>
                </c:pt>
                <c:pt idx="6904">
                  <c:v>-8.6920000000000002</c:v>
                </c:pt>
                <c:pt idx="6905">
                  <c:v>-8.7193000000000005</c:v>
                </c:pt>
                <c:pt idx="6906">
                  <c:v>-8.7495999999999992</c:v>
                </c:pt>
                <c:pt idx="6907">
                  <c:v>-8.7898999999999994</c:v>
                </c:pt>
                <c:pt idx="6908">
                  <c:v>-8.8216999999999999</c:v>
                </c:pt>
                <c:pt idx="6909">
                  <c:v>-8.8449000000000009</c:v>
                </c:pt>
                <c:pt idx="6910">
                  <c:v>-8.8678000000000008</c:v>
                </c:pt>
                <c:pt idx="6911">
                  <c:v>-8.8878000000000004</c:v>
                </c:pt>
                <c:pt idx="6912">
                  <c:v>-8.9069000000000003</c:v>
                </c:pt>
                <c:pt idx="6913">
                  <c:v>-8.9133999999999993</c:v>
                </c:pt>
                <c:pt idx="6914">
                  <c:v>-8.9347999999999992</c:v>
                </c:pt>
                <c:pt idx="6915">
                  <c:v>-8.9640000000000004</c:v>
                </c:pt>
                <c:pt idx="6916">
                  <c:v>-8.9883000000000006</c:v>
                </c:pt>
                <c:pt idx="6917">
                  <c:v>-9.0235000000000003</c:v>
                </c:pt>
                <c:pt idx="6918">
                  <c:v>-9.0550999999999995</c:v>
                </c:pt>
                <c:pt idx="6919">
                  <c:v>-9.0817999999999994</c:v>
                </c:pt>
                <c:pt idx="6920">
                  <c:v>-9.0972000000000008</c:v>
                </c:pt>
                <c:pt idx="6921">
                  <c:v>-9.1509999999999998</c:v>
                </c:pt>
                <c:pt idx="6922">
                  <c:v>-9.1893999999999991</c:v>
                </c:pt>
                <c:pt idx="6923">
                  <c:v>-9.2346000000000004</c:v>
                </c:pt>
                <c:pt idx="6924">
                  <c:v>-9.2696000000000005</c:v>
                </c:pt>
                <c:pt idx="6925">
                  <c:v>-9.3065999999999995</c:v>
                </c:pt>
                <c:pt idx="6926">
                  <c:v>-9.3376000000000001</c:v>
                </c:pt>
                <c:pt idx="6927">
                  <c:v>-9.3580000000000005</c:v>
                </c:pt>
                <c:pt idx="6928">
                  <c:v>-9.3991000000000007</c:v>
                </c:pt>
                <c:pt idx="6929">
                  <c:v>-9.4486000000000008</c:v>
                </c:pt>
                <c:pt idx="6930">
                  <c:v>-9.4785000000000004</c:v>
                </c:pt>
                <c:pt idx="6931">
                  <c:v>-9.5304000000000002</c:v>
                </c:pt>
                <c:pt idx="6932">
                  <c:v>-9.5894999999999992</c:v>
                </c:pt>
                <c:pt idx="6933">
                  <c:v>-9.657</c:v>
                </c:pt>
                <c:pt idx="6934">
                  <c:v>-9.6937999999999995</c:v>
                </c:pt>
                <c:pt idx="6935">
                  <c:v>-9.7174999999999994</c:v>
                </c:pt>
                <c:pt idx="6936">
                  <c:v>-9.7631999999999994</c:v>
                </c:pt>
                <c:pt idx="6937">
                  <c:v>-9.7971000000000004</c:v>
                </c:pt>
                <c:pt idx="6938">
                  <c:v>-9.8161000000000005</c:v>
                </c:pt>
                <c:pt idx="6939">
                  <c:v>-9.8465000000000007</c:v>
                </c:pt>
                <c:pt idx="6940">
                  <c:v>-9.8564000000000007</c:v>
                </c:pt>
                <c:pt idx="6941">
                  <c:v>-9.8704999999999998</c:v>
                </c:pt>
                <c:pt idx="6942">
                  <c:v>-9.8954000000000004</c:v>
                </c:pt>
                <c:pt idx="6943">
                  <c:v>-9.9118999999999993</c:v>
                </c:pt>
                <c:pt idx="6944">
                  <c:v>-9.9309999999999992</c:v>
                </c:pt>
                <c:pt idx="6945">
                  <c:v>-9.9527999999999999</c:v>
                </c:pt>
                <c:pt idx="6946">
                  <c:v>-9.9781999999999993</c:v>
                </c:pt>
                <c:pt idx="6947">
                  <c:v>-10.021000000000001</c:v>
                </c:pt>
                <c:pt idx="6948">
                  <c:v>-10.044</c:v>
                </c:pt>
                <c:pt idx="6949">
                  <c:v>-10.083</c:v>
                </c:pt>
                <c:pt idx="6950">
                  <c:v>-10.102</c:v>
                </c:pt>
                <c:pt idx="6951">
                  <c:v>-10.129</c:v>
                </c:pt>
                <c:pt idx="6952">
                  <c:v>-10.157999999999999</c:v>
                </c:pt>
                <c:pt idx="6953">
                  <c:v>-10.183</c:v>
                </c:pt>
                <c:pt idx="6954">
                  <c:v>-10.208</c:v>
                </c:pt>
                <c:pt idx="6955">
                  <c:v>-10.214</c:v>
                </c:pt>
                <c:pt idx="6956">
                  <c:v>-10.218999999999999</c:v>
                </c:pt>
                <c:pt idx="6957">
                  <c:v>-10.256</c:v>
                </c:pt>
                <c:pt idx="6958">
                  <c:v>-10.297000000000001</c:v>
                </c:pt>
                <c:pt idx="6959">
                  <c:v>-10.308</c:v>
                </c:pt>
                <c:pt idx="6960">
                  <c:v>-10.332000000000001</c:v>
                </c:pt>
                <c:pt idx="6961">
                  <c:v>-10.346</c:v>
                </c:pt>
                <c:pt idx="6962">
                  <c:v>-10.352</c:v>
                </c:pt>
                <c:pt idx="6963">
                  <c:v>-10.385</c:v>
                </c:pt>
                <c:pt idx="6964">
                  <c:v>-10.412000000000001</c:v>
                </c:pt>
                <c:pt idx="6965">
                  <c:v>-10.423999999999999</c:v>
                </c:pt>
                <c:pt idx="6966">
                  <c:v>-10.449</c:v>
                </c:pt>
                <c:pt idx="6967">
                  <c:v>-10.484999999999999</c:v>
                </c:pt>
                <c:pt idx="6968">
                  <c:v>-10.507999999999999</c:v>
                </c:pt>
                <c:pt idx="6969">
                  <c:v>-10.541</c:v>
                </c:pt>
                <c:pt idx="6970">
                  <c:v>-10.581</c:v>
                </c:pt>
                <c:pt idx="6971">
                  <c:v>-10.606</c:v>
                </c:pt>
                <c:pt idx="6972">
                  <c:v>-10.608000000000001</c:v>
                </c:pt>
                <c:pt idx="6973">
                  <c:v>-10.634</c:v>
                </c:pt>
                <c:pt idx="6974">
                  <c:v>-10.651999999999999</c:v>
                </c:pt>
                <c:pt idx="6975">
                  <c:v>-10.69</c:v>
                </c:pt>
                <c:pt idx="6976">
                  <c:v>-10.704000000000001</c:v>
                </c:pt>
                <c:pt idx="6977">
                  <c:v>-10.744</c:v>
                </c:pt>
                <c:pt idx="6978">
                  <c:v>-10.759</c:v>
                </c:pt>
                <c:pt idx="6979">
                  <c:v>-10.776</c:v>
                </c:pt>
                <c:pt idx="6980">
                  <c:v>-10.802</c:v>
                </c:pt>
                <c:pt idx="6981">
                  <c:v>-10.8</c:v>
                </c:pt>
                <c:pt idx="6982">
                  <c:v>-10.813000000000001</c:v>
                </c:pt>
                <c:pt idx="6983">
                  <c:v>-10.832000000000001</c:v>
                </c:pt>
                <c:pt idx="6984">
                  <c:v>-10.853</c:v>
                </c:pt>
                <c:pt idx="6985">
                  <c:v>-10.874000000000001</c:v>
                </c:pt>
                <c:pt idx="6986">
                  <c:v>-10.888999999999999</c:v>
                </c:pt>
                <c:pt idx="6987">
                  <c:v>-10.91</c:v>
                </c:pt>
                <c:pt idx="6988">
                  <c:v>-10.930999999999999</c:v>
                </c:pt>
                <c:pt idx="6989">
                  <c:v>-10.956</c:v>
                </c:pt>
                <c:pt idx="6990">
                  <c:v>-10.984999999999999</c:v>
                </c:pt>
                <c:pt idx="6991">
                  <c:v>-11.023999999999999</c:v>
                </c:pt>
                <c:pt idx="6992">
                  <c:v>-11.053000000000001</c:v>
                </c:pt>
                <c:pt idx="6993">
                  <c:v>-11.055999999999999</c:v>
                </c:pt>
                <c:pt idx="6994">
                  <c:v>-11.057</c:v>
                </c:pt>
                <c:pt idx="6995">
                  <c:v>-11.045999999999999</c:v>
                </c:pt>
                <c:pt idx="6996">
                  <c:v>-11.03</c:v>
                </c:pt>
                <c:pt idx="6997">
                  <c:v>-11.022</c:v>
                </c:pt>
                <c:pt idx="6998">
                  <c:v>-11.013</c:v>
                </c:pt>
                <c:pt idx="6999">
                  <c:v>-11.013999999999999</c:v>
                </c:pt>
                <c:pt idx="7000">
                  <c:v>-11</c:v>
                </c:pt>
                <c:pt idx="7001">
                  <c:v>-10.992000000000001</c:v>
                </c:pt>
                <c:pt idx="7002">
                  <c:v>-10.994999999999999</c:v>
                </c:pt>
                <c:pt idx="7003">
                  <c:v>-10.992000000000001</c:v>
                </c:pt>
                <c:pt idx="7004">
                  <c:v>-11.006</c:v>
                </c:pt>
                <c:pt idx="7005">
                  <c:v>-11.02</c:v>
                </c:pt>
                <c:pt idx="7006">
                  <c:v>-11.036</c:v>
                </c:pt>
                <c:pt idx="7007">
                  <c:v>-11.037000000000001</c:v>
                </c:pt>
                <c:pt idx="7008">
                  <c:v>-11.04</c:v>
                </c:pt>
                <c:pt idx="7009">
                  <c:v>-11.057</c:v>
                </c:pt>
                <c:pt idx="7010">
                  <c:v>-11.077</c:v>
                </c:pt>
                <c:pt idx="7011">
                  <c:v>-11.085000000000001</c:v>
                </c:pt>
                <c:pt idx="7012">
                  <c:v>-11.086</c:v>
                </c:pt>
                <c:pt idx="7013">
                  <c:v>-11.103999999999999</c:v>
                </c:pt>
                <c:pt idx="7014">
                  <c:v>-11.115</c:v>
                </c:pt>
                <c:pt idx="7015">
                  <c:v>-11.119</c:v>
                </c:pt>
                <c:pt idx="7016">
                  <c:v>-11.128</c:v>
                </c:pt>
                <c:pt idx="7017">
                  <c:v>-11.135999999999999</c:v>
                </c:pt>
                <c:pt idx="7018">
                  <c:v>-11.131</c:v>
                </c:pt>
                <c:pt idx="7019">
                  <c:v>-11.134</c:v>
                </c:pt>
                <c:pt idx="7020">
                  <c:v>-11.143000000000001</c:v>
                </c:pt>
                <c:pt idx="7021">
                  <c:v>-11.147</c:v>
                </c:pt>
                <c:pt idx="7022">
                  <c:v>-11.148999999999999</c:v>
                </c:pt>
                <c:pt idx="7023">
                  <c:v>-11.156000000000001</c:v>
                </c:pt>
                <c:pt idx="7024">
                  <c:v>-11.16</c:v>
                </c:pt>
                <c:pt idx="7025">
                  <c:v>-11.164</c:v>
                </c:pt>
                <c:pt idx="7026">
                  <c:v>-11.166</c:v>
                </c:pt>
                <c:pt idx="7027">
                  <c:v>-11.170999999999999</c:v>
                </c:pt>
                <c:pt idx="7028">
                  <c:v>-11.167</c:v>
                </c:pt>
                <c:pt idx="7029">
                  <c:v>-11.167</c:v>
                </c:pt>
                <c:pt idx="7030">
                  <c:v>-11.163</c:v>
                </c:pt>
                <c:pt idx="7031">
                  <c:v>-11.157999999999999</c:v>
                </c:pt>
                <c:pt idx="7032">
                  <c:v>-11.166</c:v>
                </c:pt>
                <c:pt idx="7033">
                  <c:v>-11.159000000000001</c:v>
                </c:pt>
                <c:pt idx="7034">
                  <c:v>-11.185</c:v>
                </c:pt>
                <c:pt idx="7035">
                  <c:v>-11.167</c:v>
                </c:pt>
                <c:pt idx="7036">
                  <c:v>-11.159000000000001</c:v>
                </c:pt>
                <c:pt idx="7037">
                  <c:v>-11.18</c:v>
                </c:pt>
                <c:pt idx="7038">
                  <c:v>-11.195</c:v>
                </c:pt>
                <c:pt idx="7039">
                  <c:v>-11.192</c:v>
                </c:pt>
                <c:pt idx="7040">
                  <c:v>-11.193</c:v>
                </c:pt>
                <c:pt idx="7041">
                  <c:v>-11.206</c:v>
                </c:pt>
                <c:pt idx="7042">
                  <c:v>-11.205</c:v>
                </c:pt>
                <c:pt idx="7043">
                  <c:v>-11.204000000000001</c:v>
                </c:pt>
                <c:pt idx="7044">
                  <c:v>-11.198</c:v>
                </c:pt>
                <c:pt idx="7045">
                  <c:v>-11.217000000000001</c:v>
                </c:pt>
                <c:pt idx="7046">
                  <c:v>-11.218999999999999</c:v>
                </c:pt>
                <c:pt idx="7047">
                  <c:v>-11.212999999999999</c:v>
                </c:pt>
                <c:pt idx="7048">
                  <c:v>-11.223000000000001</c:v>
                </c:pt>
                <c:pt idx="7049">
                  <c:v>-11.218</c:v>
                </c:pt>
                <c:pt idx="7050">
                  <c:v>-11.223000000000001</c:v>
                </c:pt>
                <c:pt idx="7051">
                  <c:v>-11.221</c:v>
                </c:pt>
                <c:pt idx="7052">
                  <c:v>-11.209</c:v>
                </c:pt>
                <c:pt idx="7053">
                  <c:v>-11.196</c:v>
                </c:pt>
                <c:pt idx="7054">
                  <c:v>-11.194000000000001</c:v>
                </c:pt>
                <c:pt idx="7055">
                  <c:v>-11.19</c:v>
                </c:pt>
                <c:pt idx="7056">
                  <c:v>-11.176</c:v>
                </c:pt>
                <c:pt idx="7057">
                  <c:v>-11.161</c:v>
                </c:pt>
                <c:pt idx="7058">
                  <c:v>-11.148999999999999</c:v>
                </c:pt>
                <c:pt idx="7059">
                  <c:v>-11.154</c:v>
                </c:pt>
                <c:pt idx="7060">
                  <c:v>-11.138</c:v>
                </c:pt>
                <c:pt idx="7061">
                  <c:v>-11.118</c:v>
                </c:pt>
                <c:pt idx="7062">
                  <c:v>-11.122</c:v>
                </c:pt>
                <c:pt idx="7063">
                  <c:v>-11.109</c:v>
                </c:pt>
                <c:pt idx="7064">
                  <c:v>-11.122</c:v>
                </c:pt>
                <c:pt idx="7065">
                  <c:v>-11.118</c:v>
                </c:pt>
                <c:pt idx="7066">
                  <c:v>-11.106</c:v>
                </c:pt>
                <c:pt idx="7067">
                  <c:v>-11.102</c:v>
                </c:pt>
                <c:pt idx="7068">
                  <c:v>-11.103</c:v>
                </c:pt>
                <c:pt idx="7069">
                  <c:v>-11.119</c:v>
                </c:pt>
                <c:pt idx="7070">
                  <c:v>-11.116</c:v>
                </c:pt>
                <c:pt idx="7071">
                  <c:v>-11.111000000000001</c:v>
                </c:pt>
                <c:pt idx="7072">
                  <c:v>-11.127000000000001</c:v>
                </c:pt>
                <c:pt idx="7073">
                  <c:v>-11.12</c:v>
                </c:pt>
                <c:pt idx="7074">
                  <c:v>-11.097</c:v>
                </c:pt>
                <c:pt idx="7075">
                  <c:v>-11.089</c:v>
                </c:pt>
                <c:pt idx="7076">
                  <c:v>-11.076000000000001</c:v>
                </c:pt>
                <c:pt idx="7077">
                  <c:v>-11.081</c:v>
                </c:pt>
                <c:pt idx="7078">
                  <c:v>-11.068</c:v>
                </c:pt>
                <c:pt idx="7079">
                  <c:v>-11.064</c:v>
                </c:pt>
                <c:pt idx="7080">
                  <c:v>-11.048</c:v>
                </c:pt>
                <c:pt idx="7081">
                  <c:v>-11.032999999999999</c:v>
                </c:pt>
                <c:pt idx="7082">
                  <c:v>-11.023</c:v>
                </c:pt>
                <c:pt idx="7083">
                  <c:v>-11.016</c:v>
                </c:pt>
                <c:pt idx="7084">
                  <c:v>-10.988</c:v>
                </c:pt>
                <c:pt idx="7085">
                  <c:v>-10.964</c:v>
                </c:pt>
                <c:pt idx="7086">
                  <c:v>-10.944000000000001</c:v>
                </c:pt>
                <c:pt idx="7087">
                  <c:v>-10.917999999999999</c:v>
                </c:pt>
                <c:pt idx="7088">
                  <c:v>-10.913</c:v>
                </c:pt>
                <c:pt idx="7089">
                  <c:v>-10.888</c:v>
                </c:pt>
                <c:pt idx="7090">
                  <c:v>-10.843</c:v>
                </c:pt>
                <c:pt idx="7091">
                  <c:v>-10.818</c:v>
                </c:pt>
                <c:pt idx="7092">
                  <c:v>-10.79</c:v>
                </c:pt>
                <c:pt idx="7093">
                  <c:v>-10.754</c:v>
                </c:pt>
                <c:pt idx="7094">
                  <c:v>-10.699</c:v>
                </c:pt>
                <c:pt idx="7095">
                  <c:v>-10.632999999999999</c:v>
                </c:pt>
                <c:pt idx="7096">
                  <c:v>-10.583</c:v>
                </c:pt>
                <c:pt idx="7097">
                  <c:v>-10.536</c:v>
                </c:pt>
                <c:pt idx="7098">
                  <c:v>-10.475</c:v>
                </c:pt>
                <c:pt idx="7099">
                  <c:v>-10.427</c:v>
                </c:pt>
                <c:pt idx="7100">
                  <c:v>-10.368</c:v>
                </c:pt>
                <c:pt idx="7101">
                  <c:v>-10.317</c:v>
                </c:pt>
                <c:pt idx="7102">
                  <c:v>-10.224</c:v>
                </c:pt>
                <c:pt idx="7103">
                  <c:v>-10.132999999999999</c:v>
                </c:pt>
                <c:pt idx="7104">
                  <c:v>-10.025</c:v>
                </c:pt>
                <c:pt idx="7105">
                  <c:v>-9.9036000000000008</c:v>
                </c:pt>
                <c:pt idx="7106">
                  <c:v>-9.7894000000000005</c:v>
                </c:pt>
                <c:pt idx="7107">
                  <c:v>-9.6823999999999995</c:v>
                </c:pt>
                <c:pt idx="7108">
                  <c:v>-9.5745000000000005</c:v>
                </c:pt>
                <c:pt idx="7109">
                  <c:v>-9.4585000000000008</c:v>
                </c:pt>
                <c:pt idx="7110">
                  <c:v>-9.3331</c:v>
                </c:pt>
                <c:pt idx="7111">
                  <c:v>-9.1982999999999997</c:v>
                </c:pt>
                <c:pt idx="7112">
                  <c:v>-9.0625</c:v>
                </c:pt>
                <c:pt idx="7113">
                  <c:v>-8.9535</c:v>
                </c:pt>
                <c:pt idx="7114">
                  <c:v>-8.8396000000000008</c:v>
                </c:pt>
                <c:pt idx="7115">
                  <c:v>-8.7180999999999997</c:v>
                </c:pt>
                <c:pt idx="7116">
                  <c:v>-8.6341999999999999</c:v>
                </c:pt>
                <c:pt idx="7117">
                  <c:v>-8.5355000000000008</c:v>
                </c:pt>
                <c:pt idx="7118">
                  <c:v>-8.4306000000000001</c:v>
                </c:pt>
                <c:pt idx="7119">
                  <c:v>-8.3512000000000004</c:v>
                </c:pt>
                <c:pt idx="7120">
                  <c:v>-8.2324999999999999</c:v>
                </c:pt>
                <c:pt idx="7121">
                  <c:v>-8.0783000000000005</c:v>
                </c:pt>
                <c:pt idx="7122">
                  <c:v>-7.9904000000000002</c:v>
                </c:pt>
                <c:pt idx="7123">
                  <c:v>-7.9264999999999999</c:v>
                </c:pt>
                <c:pt idx="7124">
                  <c:v>-7.8403</c:v>
                </c:pt>
                <c:pt idx="7125">
                  <c:v>-7.7218999999999998</c:v>
                </c:pt>
                <c:pt idx="7126">
                  <c:v>-7.6569000000000003</c:v>
                </c:pt>
                <c:pt idx="7127">
                  <c:v>-7.5822000000000003</c:v>
                </c:pt>
                <c:pt idx="7128">
                  <c:v>-7.4607999999999999</c:v>
                </c:pt>
                <c:pt idx="7129">
                  <c:v>-7.3567</c:v>
                </c:pt>
                <c:pt idx="7130">
                  <c:v>-7.2535999999999996</c:v>
                </c:pt>
                <c:pt idx="7131">
                  <c:v>-7.1547000000000001</c:v>
                </c:pt>
                <c:pt idx="7132">
                  <c:v>-7.0313999999999997</c:v>
                </c:pt>
                <c:pt idx="7133">
                  <c:v>-6.9036999999999997</c:v>
                </c:pt>
                <c:pt idx="7134">
                  <c:v>-6.7958999999999996</c:v>
                </c:pt>
                <c:pt idx="7135">
                  <c:v>-6.7187000000000001</c:v>
                </c:pt>
                <c:pt idx="7136">
                  <c:v>-6.6318000000000001</c:v>
                </c:pt>
                <c:pt idx="7137">
                  <c:v>-6.5030999999999999</c:v>
                </c:pt>
                <c:pt idx="7138">
                  <c:v>-6.4088000000000003</c:v>
                </c:pt>
                <c:pt idx="7139">
                  <c:v>-6.3285999999999998</c:v>
                </c:pt>
                <c:pt idx="7140">
                  <c:v>-6.2004000000000001</c:v>
                </c:pt>
                <c:pt idx="7141">
                  <c:v>-6.0778999999999996</c:v>
                </c:pt>
                <c:pt idx="7142">
                  <c:v>-5.9794</c:v>
                </c:pt>
                <c:pt idx="7143">
                  <c:v>-5.8670999999999998</c:v>
                </c:pt>
                <c:pt idx="7144">
                  <c:v>-5.7624000000000004</c:v>
                </c:pt>
                <c:pt idx="7145">
                  <c:v>-5.6280999999999999</c:v>
                </c:pt>
                <c:pt idx="7146">
                  <c:v>-5.49</c:v>
                </c:pt>
                <c:pt idx="7147">
                  <c:v>-5.3628</c:v>
                </c:pt>
                <c:pt idx="7148">
                  <c:v>-5.2417999999999996</c:v>
                </c:pt>
                <c:pt idx="7149">
                  <c:v>-5.1010999999999997</c:v>
                </c:pt>
                <c:pt idx="7150">
                  <c:v>-4.9946000000000002</c:v>
                </c:pt>
                <c:pt idx="7151">
                  <c:v>-4.9077999999999999</c:v>
                </c:pt>
                <c:pt idx="7152">
                  <c:v>-4.8086000000000002</c:v>
                </c:pt>
                <c:pt idx="7153">
                  <c:v>-4.7492000000000001</c:v>
                </c:pt>
                <c:pt idx="7154">
                  <c:v>-4.7069999999999999</c:v>
                </c:pt>
                <c:pt idx="7155">
                  <c:v>-4.6772999999999998</c:v>
                </c:pt>
                <c:pt idx="7156">
                  <c:v>-4.6637000000000004</c:v>
                </c:pt>
                <c:pt idx="7157">
                  <c:v>-4.6524000000000001</c:v>
                </c:pt>
                <c:pt idx="7158">
                  <c:v>-4.6326000000000001</c:v>
                </c:pt>
                <c:pt idx="7159">
                  <c:v>-4.5960000000000001</c:v>
                </c:pt>
                <c:pt idx="7160">
                  <c:v>-4.5517000000000003</c:v>
                </c:pt>
                <c:pt idx="7161">
                  <c:v>-4.5069999999999997</c:v>
                </c:pt>
                <c:pt idx="7162">
                  <c:v>-4.4455</c:v>
                </c:pt>
                <c:pt idx="7163">
                  <c:v>-4.3971</c:v>
                </c:pt>
                <c:pt idx="7164">
                  <c:v>-4.3525</c:v>
                </c:pt>
                <c:pt idx="7165">
                  <c:v>-4.2782</c:v>
                </c:pt>
                <c:pt idx="7166">
                  <c:v>-4.1733000000000002</c:v>
                </c:pt>
                <c:pt idx="7167">
                  <c:v>-4.1276000000000002</c:v>
                </c:pt>
                <c:pt idx="7168">
                  <c:v>-4.0747999999999998</c:v>
                </c:pt>
                <c:pt idx="7169">
                  <c:v>-3.9958</c:v>
                </c:pt>
                <c:pt idx="7170">
                  <c:v>-3.9016999999999999</c:v>
                </c:pt>
                <c:pt idx="7171">
                  <c:v>-3.8361999999999998</c:v>
                </c:pt>
                <c:pt idx="7172">
                  <c:v>-3.7913000000000001</c:v>
                </c:pt>
                <c:pt idx="7173">
                  <c:v>-3.7450999999999999</c:v>
                </c:pt>
                <c:pt idx="7174">
                  <c:v>-3.6671999999999998</c:v>
                </c:pt>
                <c:pt idx="7175">
                  <c:v>-3.5977000000000001</c:v>
                </c:pt>
                <c:pt idx="7176">
                  <c:v>-3.5409999999999999</c:v>
                </c:pt>
                <c:pt idx="7177">
                  <c:v>-3.4624999999999999</c:v>
                </c:pt>
                <c:pt idx="7178">
                  <c:v>-3.3885999999999998</c:v>
                </c:pt>
                <c:pt idx="7179">
                  <c:v>-3.3279000000000001</c:v>
                </c:pt>
                <c:pt idx="7180">
                  <c:v>-3.2610000000000001</c:v>
                </c:pt>
                <c:pt idx="7181">
                  <c:v>-3.2216999999999998</c:v>
                </c:pt>
                <c:pt idx="7182">
                  <c:v>-3.1920999999999999</c:v>
                </c:pt>
                <c:pt idx="7183">
                  <c:v>-3.1522000000000001</c:v>
                </c:pt>
                <c:pt idx="7184">
                  <c:v>-3.0882000000000001</c:v>
                </c:pt>
                <c:pt idx="7185">
                  <c:v>-3.0148999999999999</c:v>
                </c:pt>
                <c:pt idx="7186">
                  <c:v>-2.9512</c:v>
                </c:pt>
                <c:pt idx="7187">
                  <c:v>-2.8912</c:v>
                </c:pt>
                <c:pt idx="7188">
                  <c:v>-2.8672</c:v>
                </c:pt>
                <c:pt idx="7189">
                  <c:v>-2.8279999999999998</c:v>
                </c:pt>
                <c:pt idx="7190">
                  <c:v>-2.7747999999999999</c:v>
                </c:pt>
                <c:pt idx="7191">
                  <c:v>-2.7321</c:v>
                </c:pt>
                <c:pt idx="7192">
                  <c:v>-2.6879</c:v>
                </c:pt>
                <c:pt idx="7193">
                  <c:v>-2.6454</c:v>
                </c:pt>
                <c:pt idx="7194">
                  <c:v>-2.6196000000000002</c:v>
                </c:pt>
                <c:pt idx="7195">
                  <c:v>-2.5687000000000002</c:v>
                </c:pt>
                <c:pt idx="7196">
                  <c:v>-2.5105</c:v>
                </c:pt>
                <c:pt idx="7197">
                  <c:v>-2.4597000000000002</c:v>
                </c:pt>
                <c:pt idx="7198">
                  <c:v>-2.4066000000000001</c:v>
                </c:pt>
                <c:pt idx="7199">
                  <c:v>-2.3731</c:v>
                </c:pt>
                <c:pt idx="7200">
                  <c:v>-2.33</c:v>
                </c:pt>
                <c:pt idx="7201">
                  <c:v>-2.3025000000000002</c:v>
                </c:pt>
                <c:pt idx="7202">
                  <c:v>-2.2667000000000002</c:v>
                </c:pt>
                <c:pt idx="7203">
                  <c:v>-2.2263999999999999</c:v>
                </c:pt>
                <c:pt idx="7204">
                  <c:v>-2.1957</c:v>
                </c:pt>
                <c:pt idx="7205">
                  <c:v>-2.1738</c:v>
                </c:pt>
                <c:pt idx="7206">
                  <c:v>-2.1391</c:v>
                </c:pt>
                <c:pt idx="7207">
                  <c:v>-2.1242999999999999</c:v>
                </c:pt>
                <c:pt idx="7208">
                  <c:v>-2.1202000000000001</c:v>
                </c:pt>
                <c:pt idx="7209">
                  <c:v>-2.1080999999999999</c:v>
                </c:pt>
                <c:pt idx="7210">
                  <c:v>-2.0943000000000001</c:v>
                </c:pt>
                <c:pt idx="7211">
                  <c:v>-2.0729000000000002</c:v>
                </c:pt>
                <c:pt idx="7212">
                  <c:v>-2.0373999999999999</c:v>
                </c:pt>
                <c:pt idx="7213">
                  <c:v>-2.0011000000000001</c:v>
                </c:pt>
                <c:pt idx="7214">
                  <c:v>-1.9505999999999999</c:v>
                </c:pt>
                <c:pt idx="7215">
                  <c:v>-1.8892</c:v>
                </c:pt>
                <c:pt idx="7216">
                  <c:v>-1.8347</c:v>
                </c:pt>
                <c:pt idx="7217">
                  <c:v>-1.8024</c:v>
                </c:pt>
                <c:pt idx="7218">
                  <c:v>-1.7678</c:v>
                </c:pt>
                <c:pt idx="7219">
                  <c:v>-1.7262999999999999</c:v>
                </c:pt>
                <c:pt idx="7220">
                  <c:v>-1.6697</c:v>
                </c:pt>
                <c:pt idx="7221">
                  <c:v>-1.615</c:v>
                </c:pt>
                <c:pt idx="7222">
                  <c:v>-1.5943000000000001</c:v>
                </c:pt>
                <c:pt idx="7223">
                  <c:v>-1.5644</c:v>
                </c:pt>
                <c:pt idx="7224">
                  <c:v>-1.5575000000000001</c:v>
                </c:pt>
                <c:pt idx="7225">
                  <c:v>-1.5468</c:v>
                </c:pt>
                <c:pt idx="7226">
                  <c:v>-1.5485</c:v>
                </c:pt>
                <c:pt idx="7227">
                  <c:v>-1.5481</c:v>
                </c:pt>
                <c:pt idx="7228">
                  <c:v>-1.5671999999999999</c:v>
                </c:pt>
                <c:pt idx="7229">
                  <c:v>-1.5968</c:v>
                </c:pt>
                <c:pt idx="7230">
                  <c:v>-1.6047</c:v>
                </c:pt>
                <c:pt idx="7231">
                  <c:v>-1.6240000000000001</c:v>
                </c:pt>
                <c:pt idx="7232">
                  <c:v>-1.6181000000000001</c:v>
                </c:pt>
                <c:pt idx="7233">
                  <c:v>-1.5888</c:v>
                </c:pt>
                <c:pt idx="7234">
                  <c:v>-1.5610999999999999</c:v>
                </c:pt>
                <c:pt idx="7235">
                  <c:v>-1.5414000000000001</c:v>
                </c:pt>
                <c:pt idx="7236">
                  <c:v>-1.5044</c:v>
                </c:pt>
                <c:pt idx="7237">
                  <c:v>-1.4918</c:v>
                </c:pt>
                <c:pt idx="7238">
                  <c:v>-1.4791000000000001</c:v>
                </c:pt>
                <c:pt idx="7239">
                  <c:v>-1.4766999999999999</c:v>
                </c:pt>
                <c:pt idx="7240">
                  <c:v>-1.4973000000000001</c:v>
                </c:pt>
                <c:pt idx="7241">
                  <c:v>-1.5025999999999999</c:v>
                </c:pt>
                <c:pt idx="7242">
                  <c:v>-1.5099</c:v>
                </c:pt>
                <c:pt idx="7243">
                  <c:v>-1.5149999999999999</c:v>
                </c:pt>
                <c:pt idx="7244">
                  <c:v>-1.5150999999999999</c:v>
                </c:pt>
                <c:pt idx="7245">
                  <c:v>-1.5193000000000001</c:v>
                </c:pt>
                <c:pt idx="7246">
                  <c:v>-1.5163</c:v>
                </c:pt>
                <c:pt idx="7247">
                  <c:v>-1.4956</c:v>
                </c:pt>
                <c:pt idx="7248">
                  <c:v>-1.5049999999999999</c:v>
                </c:pt>
                <c:pt idx="7249">
                  <c:v>-1.4986999999999999</c:v>
                </c:pt>
                <c:pt idx="7250">
                  <c:v>-1.4924999999999999</c:v>
                </c:pt>
                <c:pt idx="7251">
                  <c:v>-1.4871000000000001</c:v>
                </c:pt>
                <c:pt idx="7252">
                  <c:v>-1.4750000000000001</c:v>
                </c:pt>
                <c:pt idx="7253">
                  <c:v>-1.4722</c:v>
                </c:pt>
                <c:pt idx="7254">
                  <c:v>-1.4679</c:v>
                </c:pt>
                <c:pt idx="7255">
                  <c:v>-1.4492</c:v>
                </c:pt>
                <c:pt idx="7256">
                  <c:v>-1.4466000000000001</c:v>
                </c:pt>
                <c:pt idx="7257">
                  <c:v>-1.4421999999999999</c:v>
                </c:pt>
                <c:pt idx="7258">
                  <c:v>-1.4272</c:v>
                </c:pt>
                <c:pt idx="7259">
                  <c:v>-1.4287000000000001</c:v>
                </c:pt>
                <c:pt idx="7260">
                  <c:v>-1.4198999999999999</c:v>
                </c:pt>
                <c:pt idx="7261">
                  <c:v>-1.4256</c:v>
                </c:pt>
                <c:pt idx="7262">
                  <c:v>-1.4127000000000001</c:v>
                </c:pt>
                <c:pt idx="7263">
                  <c:v>-1.4044000000000001</c:v>
                </c:pt>
                <c:pt idx="7264">
                  <c:v>-1.4161999999999999</c:v>
                </c:pt>
                <c:pt idx="7265">
                  <c:v>-1.4167000000000001</c:v>
                </c:pt>
                <c:pt idx="7266">
                  <c:v>-1.4078999999999999</c:v>
                </c:pt>
                <c:pt idx="7267">
                  <c:v>-1.3906000000000001</c:v>
                </c:pt>
                <c:pt idx="7268">
                  <c:v>-1.3803000000000001</c:v>
                </c:pt>
                <c:pt idx="7269">
                  <c:v>-1.3786</c:v>
                </c:pt>
                <c:pt idx="7270">
                  <c:v>-1.3777999999999999</c:v>
                </c:pt>
                <c:pt idx="7271">
                  <c:v>-1.3636999999999999</c:v>
                </c:pt>
                <c:pt idx="7272">
                  <c:v>-1.3345</c:v>
                </c:pt>
                <c:pt idx="7273">
                  <c:v>-1.3179000000000001</c:v>
                </c:pt>
                <c:pt idx="7274">
                  <c:v>-1.3211999999999999</c:v>
                </c:pt>
                <c:pt idx="7275">
                  <c:v>-1.3211999999999999</c:v>
                </c:pt>
                <c:pt idx="7276">
                  <c:v>-1.3244</c:v>
                </c:pt>
                <c:pt idx="7277">
                  <c:v>-1.3224</c:v>
                </c:pt>
                <c:pt idx="7278">
                  <c:v>-1.3335999999999999</c:v>
                </c:pt>
                <c:pt idx="7279">
                  <c:v>-1.3274999999999999</c:v>
                </c:pt>
                <c:pt idx="7280">
                  <c:v>-1.3343</c:v>
                </c:pt>
                <c:pt idx="7281">
                  <c:v>-1.3421000000000001</c:v>
                </c:pt>
                <c:pt idx="7282">
                  <c:v>-1.3255999999999999</c:v>
                </c:pt>
                <c:pt idx="7283">
                  <c:v>-1.3334999999999999</c:v>
                </c:pt>
                <c:pt idx="7284">
                  <c:v>-1.3358000000000001</c:v>
                </c:pt>
                <c:pt idx="7285">
                  <c:v>-1.3474999999999999</c:v>
                </c:pt>
                <c:pt idx="7286">
                  <c:v>-1.3492</c:v>
                </c:pt>
                <c:pt idx="7287">
                  <c:v>-1.3349</c:v>
                </c:pt>
                <c:pt idx="7288">
                  <c:v>-1.3254999999999999</c:v>
                </c:pt>
                <c:pt idx="7289">
                  <c:v>-1.3188</c:v>
                </c:pt>
                <c:pt idx="7290">
                  <c:v>-1.3146</c:v>
                </c:pt>
                <c:pt idx="7291">
                  <c:v>-1.3029999999999999</c:v>
                </c:pt>
                <c:pt idx="7292">
                  <c:v>-1.3024</c:v>
                </c:pt>
                <c:pt idx="7293">
                  <c:v>-1.3201000000000001</c:v>
                </c:pt>
                <c:pt idx="7294">
                  <c:v>-1.3366</c:v>
                </c:pt>
                <c:pt idx="7295">
                  <c:v>-1.3563000000000001</c:v>
                </c:pt>
                <c:pt idx="7296">
                  <c:v>-1.3455999999999999</c:v>
                </c:pt>
                <c:pt idx="7297">
                  <c:v>-1.3286</c:v>
                </c:pt>
                <c:pt idx="7298">
                  <c:v>-1.3006</c:v>
                </c:pt>
                <c:pt idx="7299">
                  <c:v>-1.3009999999999999</c:v>
                </c:pt>
                <c:pt idx="7300">
                  <c:v>-1.3056000000000001</c:v>
                </c:pt>
                <c:pt idx="7301">
                  <c:v>-1.3258000000000001</c:v>
                </c:pt>
                <c:pt idx="7302">
                  <c:v>-1.3498000000000001</c:v>
                </c:pt>
                <c:pt idx="7303">
                  <c:v>-1.3897999999999999</c:v>
                </c:pt>
                <c:pt idx="7304">
                  <c:v>-1.4514</c:v>
                </c:pt>
                <c:pt idx="7305">
                  <c:v>-1.5127999999999999</c:v>
                </c:pt>
                <c:pt idx="7306">
                  <c:v>-1.5579000000000001</c:v>
                </c:pt>
                <c:pt idx="7307">
                  <c:v>-1.5690999999999999</c:v>
                </c:pt>
                <c:pt idx="7308">
                  <c:v>-1.6291</c:v>
                </c:pt>
                <c:pt idx="7309">
                  <c:v>-1.6955</c:v>
                </c:pt>
                <c:pt idx="7310">
                  <c:v>-1.7701</c:v>
                </c:pt>
                <c:pt idx="7311">
                  <c:v>-1.8572</c:v>
                </c:pt>
                <c:pt idx="7312">
                  <c:v>-1.9286000000000001</c:v>
                </c:pt>
                <c:pt idx="7313">
                  <c:v>-1.9987999999999999</c:v>
                </c:pt>
                <c:pt idx="7314">
                  <c:v>-2.0960999999999999</c:v>
                </c:pt>
                <c:pt idx="7315">
                  <c:v>-2.2012999999999998</c:v>
                </c:pt>
                <c:pt idx="7316">
                  <c:v>-2.2961999999999998</c:v>
                </c:pt>
                <c:pt idx="7317">
                  <c:v>-2.3673999999999999</c:v>
                </c:pt>
                <c:pt idx="7318">
                  <c:v>-2.4588000000000001</c:v>
                </c:pt>
                <c:pt idx="7319">
                  <c:v>-2.5985999999999998</c:v>
                </c:pt>
                <c:pt idx="7320">
                  <c:v>-2.7610000000000001</c:v>
                </c:pt>
                <c:pt idx="7321">
                  <c:v>-2.8693</c:v>
                </c:pt>
                <c:pt idx="7322">
                  <c:v>-2.9266999999999999</c:v>
                </c:pt>
                <c:pt idx="7323">
                  <c:v>-3</c:v>
                </c:pt>
                <c:pt idx="7324">
                  <c:v>-3.1234999999999999</c:v>
                </c:pt>
                <c:pt idx="7325">
                  <c:v>-3.2357999999999998</c:v>
                </c:pt>
                <c:pt idx="7326">
                  <c:v>-3.331</c:v>
                </c:pt>
                <c:pt idx="7327">
                  <c:v>-3.4512999999999998</c:v>
                </c:pt>
                <c:pt idx="7328">
                  <c:v>-3.5535999999999999</c:v>
                </c:pt>
                <c:pt idx="7329">
                  <c:v>-3.6274999999999999</c:v>
                </c:pt>
                <c:pt idx="7330">
                  <c:v>-3.7046000000000001</c:v>
                </c:pt>
                <c:pt idx="7331">
                  <c:v>-3.7730999999999999</c:v>
                </c:pt>
                <c:pt idx="7332">
                  <c:v>-3.8603000000000001</c:v>
                </c:pt>
                <c:pt idx="7333">
                  <c:v>-3.9479000000000002</c:v>
                </c:pt>
                <c:pt idx="7334">
                  <c:v>-4.0259999999999998</c:v>
                </c:pt>
                <c:pt idx="7335">
                  <c:v>-4.1075999999999997</c:v>
                </c:pt>
                <c:pt idx="7336">
                  <c:v>-4.2244000000000002</c:v>
                </c:pt>
                <c:pt idx="7337">
                  <c:v>-4.3452000000000002</c:v>
                </c:pt>
                <c:pt idx="7338">
                  <c:v>-4.407</c:v>
                </c:pt>
                <c:pt idx="7339">
                  <c:v>-4.4730999999999996</c:v>
                </c:pt>
                <c:pt idx="7340">
                  <c:v>-4.5711000000000004</c:v>
                </c:pt>
                <c:pt idx="7341">
                  <c:v>-4.6494999999999997</c:v>
                </c:pt>
                <c:pt idx="7342">
                  <c:v>-4.6877000000000004</c:v>
                </c:pt>
                <c:pt idx="7343">
                  <c:v>-4.7122000000000002</c:v>
                </c:pt>
                <c:pt idx="7344">
                  <c:v>-4.7629000000000001</c:v>
                </c:pt>
                <c:pt idx="7345">
                  <c:v>-4.8216000000000001</c:v>
                </c:pt>
                <c:pt idx="7346">
                  <c:v>-4.8623000000000003</c:v>
                </c:pt>
                <c:pt idx="7347">
                  <c:v>-4.8756000000000004</c:v>
                </c:pt>
                <c:pt idx="7348">
                  <c:v>-4.8932000000000002</c:v>
                </c:pt>
                <c:pt idx="7349">
                  <c:v>-4.9229000000000003</c:v>
                </c:pt>
                <c:pt idx="7350">
                  <c:v>-4.9366000000000003</c:v>
                </c:pt>
                <c:pt idx="7351">
                  <c:v>-4.9474</c:v>
                </c:pt>
                <c:pt idx="7352">
                  <c:v>-4.9644000000000004</c:v>
                </c:pt>
                <c:pt idx="7353">
                  <c:v>-4.9732000000000003</c:v>
                </c:pt>
                <c:pt idx="7354">
                  <c:v>-4.9856999999999996</c:v>
                </c:pt>
                <c:pt idx="7355">
                  <c:v>-5.0180999999999996</c:v>
                </c:pt>
                <c:pt idx="7356">
                  <c:v>-5.0587</c:v>
                </c:pt>
                <c:pt idx="7357">
                  <c:v>-5.0972</c:v>
                </c:pt>
                <c:pt idx="7358">
                  <c:v>-5.1539999999999999</c:v>
                </c:pt>
                <c:pt idx="7359">
                  <c:v>-5.1928000000000001</c:v>
                </c:pt>
                <c:pt idx="7360">
                  <c:v>-5.2210999999999999</c:v>
                </c:pt>
                <c:pt idx="7361">
                  <c:v>-5.2409999999999997</c:v>
                </c:pt>
                <c:pt idx="7362">
                  <c:v>-5.2827999999999999</c:v>
                </c:pt>
                <c:pt idx="7363">
                  <c:v>-5.3186</c:v>
                </c:pt>
                <c:pt idx="7364">
                  <c:v>-5.3583999999999996</c:v>
                </c:pt>
                <c:pt idx="7365">
                  <c:v>-5.4183000000000003</c:v>
                </c:pt>
                <c:pt idx="7366">
                  <c:v>-5.4786000000000001</c:v>
                </c:pt>
                <c:pt idx="7367">
                  <c:v>-5.5168999999999997</c:v>
                </c:pt>
                <c:pt idx="7368">
                  <c:v>-5.5747</c:v>
                </c:pt>
                <c:pt idx="7369">
                  <c:v>-5.6387</c:v>
                </c:pt>
                <c:pt idx="7370">
                  <c:v>-5.7035999999999998</c:v>
                </c:pt>
                <c:pt idx="7371">
                  <c:v>-5.7736999999999998</c:v>
                </c:pt>
                <c:pt idx="7372">
                  <c:v>-5.8422999999999998</c:v>
                </c:pt>
                <c:pt idx="7373">
                  <c:v>-5.9013</c:v>
                </c:pt>
                <c:pt idx="7374">
                  <c:v>-5.9398999999999997</c:v>
                </c:pt>
                <c:pt idx="7375">
                  <c:v>-5.9905999999999997</c:v>
                </c:pt>
                <c:pt idx="7376">
                  <c:v>-6.0758000000000001</c:v>
                </c:pt>
                <c:pt idx="7377">
                  <c:v>-6.1596000000000002</c:v>
                </c:pt>
                <c:pt idx="7378">
                  <c:v>-6.2325999999999997</c:v>
                </c:pt>
                <c:pt idx="7379">
                  <c:v>-6.3230000000000004</c:v>
                </c:pt>
                <c:pt idx="7380">
                  <c:v>-6.3905000000000003</c:v>
                </c:pt>
                <c:pt idx="7381">
                  <c:v>-6.4702999999999999</c:v>
                </c:pt>
                <c:pt idx="7382">
                  <c:v>-6.5510999999999999</c:v>
                </c:pt>
                <c:pt idx="7383">
                  <c:v>-6.5884999999999998</c:v>
                </c:pt>
                <c:pt idx="7384">
                  <c:v>-6.6679000000000004</c:v>
                </c:pt>
                <c:pt idx="7385">
                  <c:v>-6.7553000000000001</c:v>
                </c:pt>
                <c:pt idx="7386">
                  <c:v>-6.8350999999999997</c:v>
                </c:pt>
                <c:pt idx="7387">
                  <c:v>-6.8735999999999997</c:v>
                </c:pt>
                <c:pt idx="7388">
                  <c:v>-6.9067999999999996</c:v>
                </c:pt>
                <c:pt idx="7389">
                  <c:v>-6.9778000000000002</c:v>
                </c:pt>
                <c:pt idx="7390">
                  <c:v>-7.056</c:v>
                </c:pt>
                <c:pt idx="7391">
                  <c:v>-7.1154999999999999</c:v>
                </c:pt>
                <c:pt idx="7392">
                  <c:v>-7.1897000000000002</c:v>
                </c:pt>
                <c:pt idx="7393">
                  <c:v>-7.2777000000000003</c:v>
                </c:pt>
                <c:pt idx="7394">
                  <c:v>-7.3369</c:v>
                </c:pt>
                <c:pt idx="7395">
                  <c:v>-7.3945999999999996</c:v>
                </c:pt>
                <c:pt idx="7396">
                  <c:v>-7.4653</c:v>
                </c:pt>
                <c:pt idx="7397">
                  <c:v>-7.5526999999999997</c:v>
                </c:pt>
                <c:pt idx="7398">
                  <c:v>-7.6029</c:v>
                </c:pt>
                <c:pt idx="7399">
                  <c:v>-7.6680000000000001</c:v>
                </c:pt>
                <c:pt idx="7400">
                  <c:v>-7.7519999999999998</c:v>
                </c:pt>
                <c:pt idx="7401">
                  <c:v>-7.8192000000000004</c:v>
                </c:pt>
                <c:pt idx="7402">
                  <c:v>-7.8676000000000004</c:v>
                </c:pt>
                <c:pt idx="7403">
                  <c:v>-7.9081000000000001</c:v>
                </c:pt>
                <c:pt idx="7404">
                  <c:v>-7.9656000000000002</c:v>
                </c:pt>
                <c:pt idx="7405">
                  <c:v>-8.0160999999999998</c:v>
                </c:pt>
                <c:pt idx="7406">
                  <c:v>-8.0767000000000007</c:v>
                </c:pt>
                <c:pt idx="7407">
                  <c:v>-8.1343999999999994</c:v>
                </c:pt>
                <c:pt idx="7408">
                  <c:v>-8.1832999999999991</c:v>
                </c:pt>
                <c:pt idx="7409">
                  <c:v>-8.2007999999999992</c:v>
                </c:pt>
                <c:pt idx="7410">
                  <c:v>-8.2408000000000001</c:v>
                </c:pt>
                <c:pt idx="7411">
                  <c:v>-8.3059999999999992</c:v>
                </c:pt>
                <c:pt idx="7412">
                  <c:v>-8.3801000000000005</c:v>
                </c:pt>
                <c:pt idx="7413">
                  <c:v>-8.4619</c:v>
                </c:pt>
                <c:pt idx="7414">
                  <c:v>-8.5449999999999999</c:v>
                </c:pt>
                <c:pt idx="7415">
                  <c:v>-8.6072000000000006</c:v>
                </c:pt>
                <c:pt idx="7416">
                  <c:v>-8.6568000000000005</c:v>
                </c:pt>
                <c:pt idx="7417">
                  <c:v>-8.7028999999999996</c:v>
                </c:pt>
                <c:pt idx="7418">
                  <c:v>-8.7797000000000001</c:v>
                </c:pt>
                <c:pt idx="7419">
                  <c:v>-8.8533000000000008</c:v>
                </c:pt>
                <c:pt idx="7420">
                  <c:v>-8.9013000000000009</c:v>
                </c:pt>
                <c:pt idx="7421">
                  <c:v>-8.9382000000000001</c:v>
                </c:pt>
                <c:pt idx="7422">
                  <c:v>-8.9771999999999998</c:v>
                </c:pt>
                <c:pt idx="7423">
                  <c:v>-9.0396999999999998</c:v>
                </c:pt>
                <c:pt idx="7424">
                  <c:v>-9.1083999999999996</c:v>
                </c:pt>
                <c:pt idx="7425">
                  <c:v>-9.1356999999999999</c:v>
                </c:pt>
                <c:pt idx="7426">
                  <c:v>-9.1723999999999997</c:v>
                </c:pt>
                <c:pt idx="7427">
                  <c:v>-9.1969999999999992</c:v>
                </c:pt>
                <c:pt idx="7428">
                  <c:v>-9.2241999999999997</c:v>
                </c:pt>
                <c:pt idx="7429">
                  <c:v>-9.2591999999999999</c:v>
                </c:pt>
                <c:pt idx="7430">
                  <c:v>-9.2729999999999997</c:v>
                </c:pt>
                <c:pt idx="7431">
                  <c:v>-9.3071000000000002</c:v>
                </c:pt>
                <c:pt idx="7432">
                  <c:v>-9.3350000000000009</c:v>
                </c:pt>
                <c:pt idx="7433">
                  <c:v>-9.3573000000000004</c:v>
                </c:pt>
                <c:pt idx="7434">
                  <c:v>-9.3865999999999996</c:v>
                </c:pt>
                <c:pt idx="7435">
                  <c:v>-9.4136000000000006</c:v>
                </c:pt>
                <c:pt idx="7436">
                  <c:v>-9.4590999999999994</c:v>
                </c:pt>
                <c:pt idx="7437">
                  <c:v>-9.4875000000000007</c:v>
                </c:pt>
                <c:pt idx="7438">
                  <c:v>-9.5093999999999994</c:v>
                </c:pt>
                <c:pt idx="7439">
                  <c:v>-9.5380000000000003</c:v>
                </c:pt>
                <c:pt idx="7440">
                  <c:v>-9.5524000000000004</c:v>
                </c:pt>
                <c:pt idx="7441">
                  <c:v>-9.5640999999999998</c:v>
                </c:pt>
                <c:pt idx="7442">
                  <c:v>-9.5782000000000007</c:v>
                </c:pt>
                <c:pt idx="7443">
                  <c:v>-9.6026000000000007</c:v>
                </c:pt>
                <c:pt idx="7444">
                  <c:v>-9.6625999999999994</c:v>
                </c:pt>
                <c:pt idx="7445">
                  <c:v>-9.7093000000000007</c:v>
                </c:pt>
                <c:pt idx="7446">
                  <c:v>-9.7293000000000003</c:v>
                </c:pt>
                <c:pt idx="7447">
                  <c:v>-9.7516999999999996</c:v>
                </c:pt>
                <c:pt idx="7448">
                  <c:v>-9.7516999999999996</c:v>
                </c:pt>
                <c:pt idx="7449">
                  <c:v>-9.7738999999999994</c:v>
                </c:pt>
                <c:pt idx="7450">
                  <c:v>-9.8199000000000005</c:v>
                </c:pt>
                <c:pt idx="7451">
                  <c:v>-9.8515999999999995</c:v>
                </c:pt>
                <c:pt idx="7452">
                  <c:v>-9.8817000000000004</c:v>
                </c:pt>
                <c:pt idx="7453">
                  <c:v>-9.9124999999999996</c:v>
                </c:pt>
                <c:pt idx="7454">
                  <c:v>-9.9410000000000007</c:v>
                </c:pt>
                <c:pt idx="7455">
                  <c:v>-9.9625000000000004</c:v>
                </c:pt>
                <c:pt idx="7456">
                  <c:v>-9.9872999999999994</c:v>
                </c:pt>
                <c:pt idx="7457">
                  <c:v>-10.010999999999999</c:v>
                </c:pt>
                <c:pt idx="7458">
                  <c:v>-10.031000000000001</c:v>
                </c:pt>
                <c:pt idx="7459">
                  <c:v>-10.036</c:v>
                </c:pt>
                <c:pt idx="7460">
                  <c:v>-10.052</c:v>
                </c:pt>
                <c:pt idx="7461">
                  <c:v>-10.076000000000001</c:v>
                </c:pt>
                <c:pt idx="7462">
                  <c:v>-10.106</c:v>
                </c:pt>
                <c:pt idx="7463">
                  <c:v>-10.122</c:v>
                </c:pt>
                <c:pt idx="7464">
                  <c:v>-10.130000000000001</c:v>
                </c:pt>
                <c:pt idx="7465">
                  <c:v>-10.135</c:v>
                </c:pt>
                <c:pt idx="7466">
                  <c:v>-10.16</c:v>
                </c:pt>
                <c:pt idx="7467">
                  <c:v>-10.178000000000001</c:v>
                </c:pt>
                <c:pt idx="7468">
                  <c:v>-10.192</c:v>
                </c:pt>
                <c:pt idx="7469">
                  <c:v>-10.199</c:v>
                </c:pt>
                <c:pt idx="7470">
                  <c:v>-10.231</c:v>
                </c:pt>
                <c:pt idx="7471">
                  <c:v>-10.259</c:v>
                </c:pt>
                <c:pt idx="7472">
                  <c:v>-10.281000000000001</c:v>
                </c:pt>
                <c:pt idx="7473">
                  <c:v>-10.291</c:v>
                </c:pt>
                <c:pt idx="7474">
                  <c:v>-10.287000000000001</c:v>
                </c:pt>
                <c:pt idx="7475">
                  <c:v>-10.295999999999999</c:v>
                </c:pt>
                <c:pt idx="7476">
                  <c:v>-10.305999999999999</c:v>
                </c:pt>
                <c:pt idx="7477">
                  <c:v>-10.319000000000001</c:v>
                </c:pt>
                <c:pt idx="7478">
                  <c:v>-10.343999999999999</c:v>
                </c:pt>
                <c:pt idx="7479">
                  <c:v>-10.361000000000001</c:v>
                </c:pt>
                <c:pt idx="7480">
                  <c:v>-10.356</c:v>
                </c:pt>
                <c:pt idx="7481">
                  <c:v>-10.37</c:v>
                </c:pt>
                <c:pt idx="7482">
                  <c:v>-10.374000000000001</c:v>
                </c:pt>
                <c:pt idx="7483">
                  <c:v>-10.385999999999999</c:v>
                </c:pt>
                <c:pt idx="7484">
                  <c:v>-10.391999999999999</c:v>
                </c:pt>
                <c:pt idx="7485">
                  <c:v>-10.388999999999999</c:v>
                </c:pt>
                <c:pt idx="7486">
                  <c:v>-10.406000000000001</c:v>
                </c:pt>
                <c:pt idx="7487">
                  <c:v>-10.423999999999999</c:v>
                </c:pt>
                <c:pt idx="7488">
                  <c:v>-10.419</c:v>
                </c:pt>
                <c:pt idx="7489">
                  <c:v>-10.423999999999999</c:v>
                </c:pt>
                <c:pt idx="7490">
                  <c:v>-10.429</c:v>
                </c:pt>
                <c:pt idx="7491">
                  <c:v>-10.461</c:v>
                </c:pt>
                <c:pt idx="7492">
                  <c:v>-10.468999999999999</c:v>
                </c:pt>
                <c:pt idx="7493">
                  <c:v>-10.457000000000001</c:v>
                </c:pt>
                <c:pt idx="7494">
                  <c:v>-10.457000000000001</c:v>
                </c:pt>
                <c:pt idx="7495">
                  <c:v>-10.46</c:v>
                </c:pt>
                <c:pt idx="7496">
                  <c:v>-10.461</c:v>
                </c:pt>
                <c:pt idx="7497">
                  <c:v>-10.467000000000001</c:v>
                </c:pt>
                <c:pt idx="7498">
                  <c:v>-10.478999999999999</c:v>
                </c:pt>
                <c:pt idx="7499">
                  <c:v>-10.478</c:v>
                </c:pt>
                <c:pt idx="7500">
                  <c:v>-10.491</c:v>
                </c:pt>
                <c:pt idx="7501">
                  <c:v>-10.487</c:v>
                </c:pt>
                <c:pt idx="7502">
                  <c:v>-10.487</c:v>
                </c:pt>
                <c:pt idx="7503">
                  <c:v>-10.494999999999999</c:v>
                </c:pt>
                <c:pt idx="7504">
                  <c:v>-10.510999999999999</c:v>
                </c:pt>
                <c:pt idx="7505">
                  <c:v>-10.509</c:v>
                </c:pt>
                <c:pt idx="7506">
                  <c:v>-10.513</c:v>
                </c:pt>
                <c:pt idx="7507">
                  <c:v>-10.509</c:v>
                </c:pt>
                <c:pt idx="7508">
                  <c:v>-10.512</c:v>
                </c:pt>
                <c:pt idx="7509">
                  <c:v>-10.506</c:v>
                </c:pt>
                <c:pt idx="7510">
                  <c:v>-10.522</c:v>
                </c:pt>
                <c:pt idx="7511">
                  <c:v>-10.523999999999999</c:v>
                </c:pt>
                <c:pt idx="7512">
                  <c:v>-10.52</c:v>
                </c:pt>
                <c:pt idx="7513">
                  <c:v>-10.516</c:v>
                </c:pt>
                <c:pt idx="7514">
                  <c:v>-10.507</c:v>
                </c:pt>
                <c:pt idx="7515">
                  <c:v>-10.516</c:v>
                </c:pt>
                <c:pt idx="7516">
                  <c:v>-10.507999999999999</c:v>
                </c:pt>
                <c:pt idx="7517">
                  <c:v>-10.503</c:v>
                </c:pt>
                <c:pt idx="7518">
                  <c:v>-10.515000000000001</c:v>
                </c:pt>
                <c:pt idx="7519">
                  <c:v>-10.523</c:v>
                </c:pt>
                <c:pt idx="7520">
                  <c:v>-10.518000000000001</c:v>
                </c:pt>
                <c:pt idx="7521">
                  <c:v>-10.525</c:v>
                </c:pt>
                <c:pt idx="7522">
                  <c:v>-10.521000000000001</c:v>
                </c:pt>
                <c:pt idx="7523">
                  <c:v>-10.518000000000001</c:v>
                </c:pt>
                <c:pt idx="7524">
                  <c:v>-10.528</c:v>
                </c:pt>
                <c:pt idx="7525">
                  <c:v>-10.531000000000001</c:v>
                </c:pt>
                <c:pt idx="7526">
                  <c:v>-10.531000000000001</c:v>
                </c:pt>
                <c:pt idx="7527">
                  <c:v>-10.529</c:v>
                </c:pt>
                <c:pt idx="7528">
                  <c:v>-10.516999999999999</c:v>
                </c:pt>
                <c:pt idx="7529">
                  <c:v>-10.519</c:v>
                </c:pt>
                <c:pt idx="7530">
                  <c:v>-10.516</c:v>
                </c:pt>
                <c:pt idx="7531">
                  <c:v>-10.51</c:v>
                </c:pt>
                <c:pt idx="7532">
                  <c:v>-10.513999999999999</c:v>
                </c:pt>
                <c:pt idx="7533">
                  <c:v>-10.516</c:v>
                </c:pt>
                <c:pt idx="7534">
                  <c:v>-10.529</c:v>
                </c:pt>
                <c:pt idx="7535">
                  <c:v>-10.531000000000001</c:v>
                </c:pt>
                <c:pt idx="7536">
                  <c:v>-10.542</c:v>
                </c:pt>
                <c:pt idx="7537">
                  <c:v>-10.544</c:v>
                </c:pt>
                <c:pt idx="7538">
                  <c:v>-10.542</c:v>
                </c:pt>
                <c:pt idx="7539">
                  <c:v>-10.535</c:v>
                </c:pt>
                <c:pt idx="7540">
                  <c:v>-10.532999999999999</c:v>
                </c:pt>
                <c:pt idx="7541">
                  <c:v>-10.542999999999999</c:v>
                </c:pt>
                <c:pt idx="7542">
                  <c:v>-10.541</c:v>
                </c:pt>
                <c:pt idx="7543">
                  <c:v>-10.55</c:v>
                </c:pt>
                <c:pt idx="7544">
                  <c:v>-10.552</c:v>
                </c:pt>
                <c:pt idx="7545">
                  <c:v>-10.544</c:v>
                </c:pt>
                <c:pt idx="7546">
                  <c:v>-10.538</c:v>
                </c:pt>
                <c:pt idx="7547">
                  <c:v>-10.541</c:v>
                </c:pt>
                <c:pt idx="7548">
                  <c:v>-10.55</c:v>
                </c:pt>
                <c:pt idx="7549">
                  <c:v>-10.538</c:v>
                </c:pt>
                <c:pt idx="7550">
                  <c:v>-10.537000000000001</c:v>
                </c:pt>
                <c:pt idx="7551">
                  <c:v>-10.544</c:v>
                </c:pt>
                <c:pt idx="7552">
                  <c:v>-10.536</c:v>
                </c:pt>
                <c:pt idx="7553">
                  <c:v>-10.539</c:v>
                </c:pt>
                <c:pt idx="7554">
                  <c:v>-10.544</c:v>
                </c:pt>
                <c:pt idx="7555">
                  <c:v>-10.542</c:v>
                </c:pt>
                <c:pt idx="7556">
                  <c:v>-10.536</c:v>
                </c:pt>
                <c:pt idx="7557">
                  <c:v>-10.548999999999999</c:v>
                </c:pt>
                <c:pt idx="7558">
                  <c:v>-10.548</c:v>
                </c:pt>
                <c:pt idx="7559">
                  <c:v>-10.555999999999999</c:v>
                </c:pt>
                <c:pt idx="7560">
                  <c:v>-10.555</c:v>
                </c:pt>
                <c:pt idx="7561">
                  <c:v>-10.557</c:v>
                </c:pt>
                <c:pt idx="7562">
                  <c:v>-10.567</c:v>
                </c:pt>
                <c:pt idx="7563">
                  <c:v>-10.57</c:v>
                </c:pt>
                <c:pt idx="7564">
                  <c:v>-10.567</c:v>
                </c:pt>
                <c:pt idx="7565">
                  <c:v>-10.557</c:v>
                </c:pt>
                <c:pt idx="7566">
                  <c:v>-10.548</c:v>
                </c:pt>
                <c:pt idx="7567">
                  <c:v>-10.565</c:v>
                </c:pt>
                <c:pt idx="7568">
                  <c:v>-10.54</c:v>
                </c:pt>
                <c:pt idx="7569">
                  <c:v>-10.537000000000001</c:v>
                </c:pt>
                <c:pt idx="7570">
                  <c:v>-10.519</c:v>
                </c:pt>
                <c:pt idx="7571">
                  <c:v>-10.512</c:v>
                </c:pt>
                <c:pt idx="7572">
                  <c:v>-10.497999999999999</c:v>
                </c:pt>
                <c:pt idx="7573">
                  <c:v>-10.509</c:v>
                </c:pt>
                <c:pt idx="7574">
                  <c:v>-10.487</c:v>
                </c:pt>
                <c:pt idx="7575">
                  <c:v>-10.452999999999999</c:v>
                </c:pt>
                <c:pt idx="7576">
                  <c:v>-10.419</c:v>
                </c:pt>
                <c:pt idx="7577">
                  <c:v>-10.365</c:v>
                </c:pt>
                <c:pt idx="7578">
                  <c:v>-10.308</c:v>
                </c:pt>
                <c:pt idx="7579">
                  <c:v>-10.273</c:v>
                </c:pt>
                <c:pt idx="7580">
                  <c:v>-10.247</c:v>
                </c:pt>
                <c:pt idx="7581">
                  <c:v>-10.212999999999999</c:v>
                </c:pt>
                <c:pt idx="7582">
                  <c:v>-10.148999999999999</c:v>
                </c:pt>
                <c:pt idx="7583">
                  <c:v>-10.074999999999999</c:v>
                </c:pt>
                <c:pt idx="7584">
                  <c:v>-10.004</c:v>
                </c:pt>
                <c:pt idx="7585">
                  <c:v>-9.9565999999999999</c:v>
                </c:pt>
                <c:pt idx="7586">
                  <c:v>-9.8620999999999999</c:v>
                </c:pt>
                <c:pt idx="7587">
                  <c:v>-9.7706999999999997</c:v>
                </c:pt>
                <c:pt idx="7588">
                  <c:v>-9.6960999999999995</c:v>
                </c:pt>
                <c:pt idx="7589">
                  <c:v>-9.6243999999999996</c:v>
                </c:pt>
                <c:pt idx="7590">
                  <c:v>-9.5443999999999996</c:v>
                </c:pt>
                <c:pt idx="7591">
                  <c:v>-9.4221000000000004</c:v>
                </c:pt>
                <c:pt idx="7592">
                  <c:v>-9.3213000000000008</c:v>
                </c:pt>
                <c:pt idx="7593">
                  <c:v>-9.2120999999999995</c:v>
                </c:pt>
                <c:pt idx="7594">
                  <c:v>-9.1144999999999996</c:v>
                </c:pt>
                <c:pt idx="7595">
                  <c:v>-9.0098000000000003</c:v>
                </c:pt>
                <c:pt idx="7596">
                  <c:v>-8.9274000000000004</c:v>
                </c:pt>
                <c:pt idx="7597">
                  <c:v>-8.8196999999999992</c:v>
                </c:pt>
                <c:pt idx="7598">
                  <c:v>-8.6882999999999999</c:v>
                </c:pt>
                <c:pt idx="7599">
                  <c:v>-8.5805000000000007</c:v>
                </c:pt>
                <c:pt idx="7600">
                  <c:v>-8.4677000000000007</c:v>
                </c:pt>
                <c:pt idx="7601">
                  <c:v>-8.3620000000000001</c:v>
                </c:pt>
                <c:pt idx="7602">
                  <c:v>-8.2589000000000006</c:v>
                </c:pt>
                <c:pt idx="7603">
                  <c:v>-8.1522000000000006</c:v>
                </c:pt>
                <c:pt idx="7604">
                  <c:v>-8.0367999999999995</c:v>
                </c:pt>
                <c:pt idx="7605">
                  <c:v>-7.9279999999999999</c:v>
                </c:pt>
                <c:pt idx="7606">
                  <c:v>-7.8216999999999999</c:v>
                </c:pt>
                <c:pt idx="7607">
                  <c:v>-7.7054</c:v>
                </c:pt>
                <c:pt idx="7608">
                  <c:v>-7.5568999999999997</c:v>
                </c:pt>
                <c:pt idx="7609">
                  <c:v>-7.4043000000000001</c:v>
                </c:pt>
                <c:pt idx="7610">
                  <c:v>-7.2687999999999997</c:v>
                </c:pt>
                <c:pt idx="7611">
                  <c:v>-7.1252000000000004</c:v>
                </c:pt>
                <c:pt idx="7612">
                  <c:v>-6.9725000000000001</c:v>
                </c:pt>
                <c:pt idx="7613">
                  <c:v>-6.8003</c:v>
                </c:pt>
                <c:pt idx="7614">
                  <c:v>-6.6383999999999999</c:v>
                </c:pt>
                <c:pt idx="7615">
                  <c:v>-6.4416000000000002</c:v>
                </c:pt>
                <c:pt idx="7616">
                  <c:v>-6.2487000000000004</c:v>
                </c:pt>
                <c:pt idx="7617">
                  <c:v>-6.0523999999999996</c:v>
                </c:pt>
                <c:pt idx="7618">
                  <c:v>-5.8670999999999998</c:v>
                </c:pt>
                <c:pt idx="7619">
                  <c:v>-5.6651999999999996</c:v>
                </c:pt>
                <c:pt idx="7620">
                  <c:v>-5.4470999999999998</c:v>
                </c:pt>
                <c:pt idx="7621">
                  <c:v>-5.2282000000000002</c:v>
                </c:pt>
                <c:pt idx="7622">
                  <c:v>-5.0465999999999998</c:v>
                </c:pt>
                <c:pt idx="7623">
                  <c:v>-4.8857999999999997</c:v>
                </c:pt>
                <c:pt idx="7624">
                  <c:v>-4.7317999999999998</c:v>
                </c:pt>
                <c:pt idx="7625">
                  <c:v>-4.5742000000000003</c:v>
                </c:pt>
                <c:pt idx="7626">
                  <c:v>-4.4664999999999999</c:v>
                </c:pt>
                <c:pt idx="7627">
                  <c:v>-4.3840000000000003</c:v>
                </c:pt>
                <c:pt idx="7628">
                  <c:v>-4.2830000000000004</c:v>
                </c:pt>
                <c:pt idx="7629">
                  <c:v>-4.1902999999999997</c:v>
                </c:pt>
                <c:pt idx="7630">
                  <c:v>-4.1205999999999996</c:v>
                </c:pt>
                <c:pt idx="7631">
                  <c:v>-4.0419999999999998</c:v>
                </c:pt>
                <c:pt idx="7632">
                  <c:v>-3.9603999999999999</c:v>
                </c:pt>
                <c:pt idx="7633">
                  <c:v>-3.8874</c:v>
                </c:pt>
                <c:pt idx="7634">
                  <c:v>-3.8117000000000001</c:v>
                </c:pt>
                <c:pt idx="7635">
                  <c:v>-3.7717999999999998</c:v>
                </c:pt>
                <c:pt idx="7636">
                  <c:v>-3.7303000000000002</c:v>
                </c:pt>
                <c:pt idx="7637">
                  <c:v>-3.6646999999999998</c:v>
                </c:pt>
                <c:pt idx="7638">
                  <c:v>-3.59</c:v>
                </c:pt>
                <c:pt idx="7639">
                  <c:v>-3.5139999999999998</c:v>
                </c:pt>
                <c:pt idx="7640">
                  <c:v>-3.4272</c:v>
                </c:pt>
                <c:pt idx="7641">
                  <c:v>-3.3302</c:v>
                </c:pt>
                <c:pt idx="7642">
                  <c:v>-3.2227000000000001</c:v>
                </c:pt>
                <c:pt idx="7643">
                  <c:v>-3.1560999999999999</c:v>
                </c:pt>
                <c:pt idx="7644">
                  <c:v>-3.1023999999999998</c:v>
                </c:pt>
                <c:pt idx="7645">
                  <c:v>-3.0148999999999999</c:v>
                </c:pt>
                <c:pt idx="7646">
                  <c:v>-2.9361000000000002</c:v>
                </c:pt>
                <c:pt idx="7647">
                  <c:v>-2.8795999999999999</c:v>
                </c:pt>
                <c:pt idx="7648">
                  <c:v>-2.8197999999999999</c:v>
                </c:pt>
                <c:pt idx="7649">
                  <c:v>-2.7746</c:v>
                </c:pt>
                <c:pt idx="7650">
                  <c:v>-2.7183000000000002</c:v>
                </c:pt>
                <c:pt idx="7651">
                  <c:v>-2.6577000000000002</c:v>
                </c:pt>
                <c:pt idx="7652">
                  <c:v>-2.5863999999999998</c:v>
                </c:pt>
                <c:pt idx="7653">
                  <c:v>-2.5444</c:v>
                </c:pt>
                <c:pt idx="7654">
                  <c:v>-2.5044</c:v>
                </c:pt>
                <c:pt idx="7655">
                  <c:v>-2.4731000000000001</c:v>
                </c:pt>
                <c:pt idx="7656">
                  <c:v>-2.4449999999999998</c:v>
                </c:pt>
                <c:pt idx="7657">
                  <c:v>-2.4089999999999998</c:v>
                </c:pt>
                <c:pt idx="7658">
                  <c:v>-2.3458000000000001</c:v>
                </c:pt>
                <c:pt idx="7659">
                  <c:v>-2.2877999999999998</c:v>
                </c:pt>
                <c:pt idx="7660">
                  <c:v>-2.2662</c:v>
                </c:pt>
                <c:pt idx="7661">
                  <c:v>-2.2176</c:v>
                </c:pt>
                <c:pt idx="7662">
                  <c:v>-2.1741999999999999</c:v>
                </c:pt>
                <c:pt idx="7663">
                  <c:v>-2.1339000000000001</c:v>
                </c:pt>
                <c:pt idx="7664">
                  <c:v>-2.1168999999999998</c:v>
                </c:pt>
                <c:pt idx="7665">
                  <c:v>-2.1000999999999999</c:v>
                </c:pt>
                <c:pt idx="7666">
                  <c:v>-2.0482999999999998</c:v>
                </c:pt>
                <c:pt idx="7667">
                  <c:v>-2.0203000000000002</c:v>
                </c:pt>
                <c:pt idx="7668">
                  <c:v>-2.0270999999999999</c:v>
                </c:pt>
                <c:pt idx="7669">
                  <c:v>-2.0207000000000002</c:v>
                </c:pt>
                <c:pt idx="7670">
                  <c:v>-2.0036</c:v>
                </c:pt>
                <c:pt idx="7671">
                  <c:v>-2.0150999999999999</c:v>
                </c:pt>
                <c:pt idx="7672">
                  <c:v>-2.0345</c:v>
                </c:pt>
                <c:pt idx="7673">
                  <c:v>-2.0394000000000001</c:v>
                </c:pt>
                <c:pt idx="7674">
                  <c:v>-2.0377000000000001</c:v>
                </c:pt>
                <c:pt idx="7675">
                  <c:v>-2.0310000000000001</c:v>
                </c:pt>
                <c:pt idx="7676">
                  <c:v>-2.0175000000000001</c:v>
                </c:pt>
                <c:pt idx="7677">
                  <c:v>-2.0047000000000001</c:v>
                </c:pt>
                <c:pt idx="7678">
                  <c:v>-1.9903999999999999</c:v>
                </c:pt>
                <c:pt idx="7679">
                  <c:v>-1.9906999999999999</c:v>
                </c:pt>
                <c:pt idx="7680">
                  <c:v>-1.9907999999999999</c:v>
                </c:pt>
                <c:pt idx="7681">
                  <c:v>-1.9629000000000001</c:v>
                </c:pt>
                <c:pt idx="7682">
                  <c:v>-1.9622999999999999</c:v>
                </c:pt>
                <c:pt idx="7683">
                  <c:v>-1.9389000000000001</c:v>
                </c:pt>
                <c:pt idx="7684">
                  <c:v>-1.9248000000000001</c:v>
                </c:pt>
                <c:pt idx="7685">
                  <c:v>-1.9124000000000001</c:v>
                </c:pt>
                <c:pt idx="7686">
                  <c:v>-1.8806</c:v>
                </c:pt>
                <c:pt idx="7687">
                  <c:v>-1.851</c:v>
                </c:pt>
                <c:pt idx="7688">
                  <c:v>-1.8188</c:v>
                </c:pt>
                <c:pt idx="7689">
                  <c:v>-1.7989999999999999</c:v>
                </c:pt>
                <c:pt idx="7690">
                  <c:v>-1.7836000000000001</c:v>
                </c:pt>
                <c:pt idx="7691">
                  <c:v>-1.7672000000000001</c:v>
                </c:pt>
                <c:pt idx="7692">
                  <c:v>-1.7676000000000001</c:v>
                </c:pt>
                <c:pt idx="7693">
                  <c:v>-1.7529999999999999</c:v>
                </c:pt>
                <c:pt idx="7694">
                  <c:v>-1.7333000000000001</c:v>
                </c:pt>
                <c:pt idx="7695">
                  <c:v>-1.7104999999999999</c:v>
                </c:pt>
                <c:pt idx="7696">
                  <c:v>-1.6862999999999999</c:v>
                </c:pt>
                <c:pt idx="7697">
                  <c:v>-1.6576</c:v>
                </c:pt>
                <c:pt idx="7698">
                  <c:v>-1.635</c:v>
                </c:pt>
                <c:pt idx="7699">
                  <c:v>-1.6251</c:v>
                </c:pt>
                <c:pt idx="7700">
                  <c:v>-1.6201000000000001</c:v>
                </c:pt>
                <c:pt idx="7701">
                  <c:v>-1.6081000000000001</c:v>
                </c:pt>
                <c:pt idx="7702">
                  <c:v>-1.5808</c:v>
                </c:pt>
                <c:pt idx="7703">
                  <c:v>-1.5591999999999999</c:v>
                </c:pt>
                <c:pt idx="7704">
                  <c:v>-1.5527</c:v>
                </c:pt>
                <c:pt idx="7705">
                  <c:v>-1.5436000000000001</c:v>
                </c:pt>
                <c:pt idx="7706">
                  <c:v>-1.5322</c:v>
                </c:pt>
                <c:pt idx="7707">
                  <c:v>-1.5199</c:v>
                </c:pt>
                <c:pt idx="7708">
                  <c:v>-1.5188999999999999</c:v>
                </c:pt>
                <c:pt idx="7709">
                  <c:v>-1.5236000000000001</c:v>
                </c:pt>
                <c:pt idx="7710">
                  <c:v>-1.5203</c:v>
                </c:pt>
                <c:pt idx="7711">
                  <c:v>-1.5037</c:v>
                </c:pt>
                <c:pt idx="7712">
                  <c:v>-1.4955000000000001</c:v>
                </c:pt>
                <c:pt idx="7713">
                  <c:v>-1.4911000000000001</c:v>
                </c:pt>
                <c:pt idx="7714">
                  <c:v>-1.4911000000000001</c:v>
                </c:pt>
                <c:pt idx="7715">
                  <c:v>-1.4975000000000001</c:v>
                </c:pt>
                <c:pt idx="7716">
                  <c:v>-1.5002</c:v>
                </c:pt>
                <c:pt idx="7717">
                  <c:v>-1.5022</c:v>
                </c:pt>
                <c:pt idx="7718">
                  <c:v>-1.4959</c:v>
                </c:pt>
                <c:pt idx="7719">
                  <c:v>-1.4829000000000001</c:v>
                </c:pt>
                <c:pt idx="7720">
                  <c:v>-1.4598</c:v>
                </c:pt>
                <c:pt idx="7721">
                  <c:v>-1.4331</c:v>
                </c:pt>
                <c:pt idx="7722">
                  <c:v>-1.4034</c:v>
                </c:pt>
                <c:pt idx="7723">
                  <c:v>-1.3694999999999999</c:v>
                </c:pt>
                <c:pt idx="7724">
                  <c:v>-1.3464</c:v>
                </c:pt>
                <c:pt idx="7725">
                  <c:v>-1.3312999999999999</c:v>
                </c:pt>
                <c:pt idx="7726">
                  <c:v>-1.3317000000000001</c:v>
                </c:pt>
                <c:pt idx="7727">
                  <c:v>-1.3381000000000001</c:v>
                </c:pt>
                <c:pt idx="7728">
                  <c:v>-1.3546</c:v>
                </c:pt>
                <c:pt idx="7729">
                  <c:v>-1.3431</c:v>
                </c:pt>
                <c:pt idx="7730">
                  <c:v>-1.3533999999999999</c:v>
                </c:pt>
                <c:pt idx="7731">
                  <c:v>-1.3537999999999999</c:v>
                </c:pt>
                <c:pt idx="7732">
                  <c:v>-1.3512</c:v>
                </c:pt>
                <c:pt idx="7733">
                  <c:v>-1.3491</c:v>
                </c:pt>
                <c:pt idx="7734">
                  <c:v>-1.3425</c:v>
                </c:pt>
                <c:pt idx="7735">
                  <c:v>-1.3345</c:v>
                </c:pt>
                <c:pt idx="7736">
                  <c:v>-1.3277000000000001</c:v>
                </c:pt>
                <c:pt idx="7737">
                  <c:v>-1.3353999999999999</c:v>
                </c:pt>
                <c:pt idx="7738">
                  <c:v>-1.33</c:v>
                </c:pt>
                <c:pt idx="7739">
                  <c:v>-1.3289</c:v>
                </c:pt>
                <c:pt idx="7740">
                  <c:v>-1.3142</c:v>
                </c:pt>
                <c:pt idx="7741">
                  <c:v>-1.3085</c:v>
                </c:pt>
                <c:pt idx="7742">
                  <c:v>-1.3061</c:v>
                </c:pt>
                <c:pt idx="7743">
                  <c:v>-1.2970999999999999</c:v>
                </c:pt>
                <c:pt idx="7744">
                  <c:v>-1.2846</c:v>
                </c:pt>
                <c:pt idx="7745">
                  <c:v>-1.2690999999999999</c:v>
                </c:pt>
                <c:pt idx="7746">
                  <c:v>-1.2725</c:v>
                </c:pt>
                <c:pt idx="7747">
                  <c:v>-1.2673000000000001</c:v>
                </c:pt>
                <c:pt idx="7748">
                  <c:v>-1.2741</c:v>
                </c:pt>
                <c:pt idx="7749">
                  <c:v>-1.2685999999999999</c:v>
                </c:pt>
                <c:pt idx="7750">
                  <c:v>-1.2485999999999999</c:v>
                </c:pt>
                <c:pt idx="7751">
                  <c:v>-1.246</c:v>
                </c:pt>
                <c:pt idx="7752">
                  <c:v>-1.2439</c:v>
                </c:pt>
                <c:pt idx="7753">
                  <c:v>-1.2544999999999999</c:v>
                </c:pt>
                <c:pt idx="7754">
                  <c:v>-1.2388999999999999</c:v>
                </c:pt>
                <c:pt idx="7755">
                  <c:v>-1.2334000000000001</c:v>
                </c:pt>
                <c:pt idx="7756">
                  <c:v>-1.2345999999999999</c:v>
                </c:pt>
                <c:pt idx="7757">
                  <c:v>-1.252</c:v>
                </c:pt>
                <c:pt idx="7758">
                  <c:v>-1.2391000000000001</c:v>
                </c:pt>
                <c:pt idx="7759">
                  <c:v>-1.2353000000000001</c:v>
                </c:pt>
                <c:pt idx="7760">
                  <c:v>-1.2068000000000001</c:v>
                </c:pt>
                <c:pt idx="7761">
                  <c:v>-1.1928000000000001</c:v>
                </c:pt>
                <c:pt idx="7762">
                  <c:v>-1.1854</c:v>
                </c:pt>
                <c:pt idx="7763">
                  <c:v>-1.1842999999999999</c:v>
                </c:pt>
                <c:pt idx="7764">
                  <c:v>-1.1826000000000001</c:v>
                </c:pt>
                <c:pt idx="7765">
                  <c:v>-1.2032</c:v>
                </c:pt>
                <c:pt idx="7766">
                  <c:v>-1.2034</c:v>
                </c:pt>
                <c:pt idx="7767">
                  <c:v>-1.1948000000000001</c:v>
                </c:pt>
                <c:pt idx="7768">
                  <c:v>-1.1751</c:v>
                </c:pt>
                <c:pt idx="7769">
                  <c:v>-1.1828000000000001</c:v>
                </c:pt>
                <c:pt idx="7770">
                  <c:v>-1.1705000000000001</c:v>
                </c:pt>
                <c:pt idx="7771">
                  <c:v>-1.1600999999999999</c:v>
                </c:pt>
                <c:pt idx="7772">
                  <c:v>-1.1533</c:v>
                </c:pt>
                <c:pt idx="7773">
                  <c:v>-1.1503000000000001</c:v>
                </c:pt>
                <c:pt idx="7774">
                  <c:v>-1.1480999999999999</c:v>
                </c:pt>
                <c:pt idx="7775">
                  <c:v>-1.1568000000000001</c:v>
                </c:pt>
                <c:pt idx="7776">
                  <c:v>-1.155</c:v>
                </c:pt>
                <c:pt idx="7777">
                  <c:v>-1.1657999999999999</c:v>
                </c:pt>
                <c:pt idx="7778">
                  <c:v>-1.1823999999999999</c:v>
                </c:pt>
                <c:pt idx="7779">
                  <c:v>-1.1749000000000001</c:v>
                </c:pt>
                <c:pt idx="7780">
                  <c:v>-1.1740999999999999</c:v>
                </c:pt>
                <c:pt idx="7781">
                  <c:v>-1.1575</c:v>
                </c:pt>
                <c:pt idx="7782">
                  <c:v>-1.1528</c:v>
                </c:pt>
                <c:pt idx="7783">
                  <c:v>-1.1715</c:v>
                </c:pt>
                <c:pt idx="7784">
                  <c:v>-1.1523000000000001</c:v>
                </c:pt>
                <c:pt idx="7785">
                  <c:v>-1.1516</c:v>
                </c:pt>
                <c:pt idx="7786">
                  <c:v>-1.1657999999999999</c:v>
                </c:pt>
                <c:pt idx="7787">
                  <c:v>-1.1779999999999999</c:v>
                </c:pt>
                <c:pt idx="7788">
                  <c:v>-1.1747000000000001</c:v>
                </c:pt>
                <c:pt idx="7789">
                  <c:v>-1.1947000000000001</c:v>
                </c:pt>
                <c:pt idx="7790">
                  <c:v>-1.2202</c:v>
                </c:pt>
                <c:pt idx="7791">
                  <c:v>-1.2203999999999999</c:v>
                </c:pt>
                <c:pt idx="7792">
                  <c:v>-1.2272000000000001</c:v>
                </c:pt>
                <c:pt idx="7793">
                  <c:v>-1.2421</c:v>
                </c:pt>
                <c:pt idx="7794">
                  <c:v>-1.2774000000000001</c:v>
                </c:pt>
                <c:pt idx="7795">
                  <c:v>-1.3252999999999999</c:v>
                </c:pt>
                <c:pt idx="7796">
                  <c:v>-1.3712</c:v>
                </c:pt>
                <c:pt idx="7797">
                  <c:v>-1.4377</c:v>
                </c:pt>
                <c:pt idx="7798">
                  <c:v>-1.5212000000000001</c:v>
                </c:pt>
                <c:pt idx="7799">
                  <c:v>-1.6195999999999999</c:v>
                </c:pt>
                <c:pt idx="7800">
                  <c:v>-1.6904999999999999</c:v>
                </c:pt>
                <c:pt idx="7801">
                  <c:v>-1.8078000000000001</c:v>
                </c:pt>
                <c:pt idx="7802">
                  <c:v>-1.944</c:v>
                </c:pt>
                <c:pt idx="7803">
                  <c:v>-2.0516999999999999</c:v>
                </c:pt>
                <c:pt idx="7804">
                  <c:v>-2.1939000000000002</c:v>
                </c:pt>
                <c:pt idx="7805">
                  <c:v>-2.3563000000000001</c:v>
                </c:pt>
                <c:pt idx="7806">
                  <c:v>-2.4918999999999998</c:v>
                </c:pt>
                <c:pt idx="7807">
                  <c:v>-2.6543999999999999</c:v>
                </c:pt>
                <c:pt idx="7808">
                  <c:v>-2.8132999999999999</c:v>
                </c:pt>
                <c:pt idx="7809">
                  <c:v>-2.9832000000000001</c:v>
                </c:pt>
                <c:pt idx="7810">
                  <c:v>-3.1739000000000002</c:v>
                </c:pt>
                <c:pt idx="7811">
                  <c:v>-3.3609</c:v>
                </c:pt>
                <c:pt idx="7812">
                  <c:v>-3.5476000000000001</c:v>
                </c:pt>
                <c:pt idx="7813">
                  <c:v>-3.73</c:v>
                </c:pt>
                <c:pt idx="7814">
                  <c:v>-3.8906000000000001</c:v>
                </c:pt>
                <c:pt idx="7815">
                  <c:v>-4.0461</c:v>
                </c:pt>
                <c:pt idx="7816">
                  <c:v>-4.1722999999999999</c:v>
                </c:pt>
                <c:pt idx="7817">
                  <c:v>-4.3064</c:v>
                </c:pt>
                <c:pt idx="7818">
                  <c:v>-4.4226999999999999</c:v>
                </c:pt>
                <c:pt idx="7819">
                  <c:v>-4.5621999999999998</c:v>
                </c:pt>
                <c:pt idx="7820">
                  <c:v>-4.7041000000000004</c:v>
                </c:pt>
                <c:pt idx="7821">
                  <c:v>-4.7935999999999996</c:v>
                </c:pt>
                <c:pt idx="7822">
                  <c:v>-4.8517999999999999</c:v>
                </c:pt>
                <c:pt idx="7823">
                  <c:v>-4.9396000000000004</c:v>
                </c:pt>
                <c:pt idx="7824">
                  <c:v>-5.0221</c:v>
                </c:pt>
                <c:pt idx="7825">
                  <c:v>-5.0819999999999999</c:v>
                </c:pt>
                <c:pt idx="7826">
                  <c:v>-5.0852000000000004</c:v>
                </c:pt>
                <c:pt idx="7827">
                  <c:v>-5.1101999999999999</c:v>
                </c:pt>
                <c:pt idx="7828">
                  <c:v>-5.1523000000000003</c:v>
                </c:pt>
                <c:pt idx="7829">
                  <c:v>-5.1971999999999996</c:v>
                </c:pt>
                <c:pt idx="7830">
                  <c:v>-5.2449000000000003</c:v>
                </c:pt>
                <c:pt idx="7831">
                  <c:v>-5.2967000000000004</c:v>
                </c:pt>
                <c:pt idx="7832">
                  <c:v>-5.3182999999999998</c:v>
                </c:pt>
                <c:pt idx="7833">
                  <c:v>-5.3434999999999997</c:v>
                </c:pt>
                <c:pt idx="7834">
                  <c:v>-5.3879000000000001</c:v>
                </c:pt>
                <c:pt idx="7835">
                  <c:v>-5.4116</c:v>
                </c:pt>
                <c:pt idx="7836">
                  <c:v>-5.4290000000000003</c:v>
                </c:pt>
                <c:pt idx="7837">
                  <c:v>-5.4813999999999998</c:v>
                </c:pt>
                <c:pt idx="7838">
                  <c:v>-5.5339</c:v>
                </c:pt>
                <c:pt idx="7839">
                  <c:v>-5.6085000000000003</c:v>
                </c:pt>
                <c:pt idx="7840">
                  <c:v>-5.6627000000000001</c:v>
                </c:pt>
                <c:pt idx="7841">
                  <c:v>-5.7229000000000001</c:v>
                </c:pt>
                <c:pt idx="7842">
                  <c:v>-5.8055000000000003</c:v>
                </c:pt>
                <c:pt idx="7843">
                  <c:v>-5.9038000000000004</c:v>
                </c:pt>
                <c:pt idx="7844">
                  <c:v>-5.9682000000000004</c:v>
                </c:pt>
                <c:pt idx="7845">
                  <c:v>-6.0486000000000004</c:v>
                </c:pt>
                <c:pt idx="7846">
                  <c:v>-6.1059000000000001</c:v>
                </c:pt>
                <c:pt idx="7847">
                  <c:v>-6.1870000000000003</c:v>
                </c:pt>
                <c:pt idx="7848">
                  <c:v>-6.2857000000000003</c:v>
                </c:pt>
                <c:pt idx="7849">
                  <c:v>-6.3711000000000002</c:v>
                </c:pt>
                <c:pt idx="7850">
                  <c:v>-6.4349999999999996</c:v>
                </c:pt>
                <c:pt idx="7851">
                  <c:v>-6.5118999999999998</c:v>
                </c:pt>
                <c:pt idx="7852">
                  <c:v>-6.6212999999999997</c:v>
                </c:pt>
                <c:pt idx="7853">
                  <c:v>-6.7272999999999996</c:v>
                </c:pt>
                <c:pt idx="7854">
                  <c:v>-6.8118999999999996</c:v>
                </c:pt>
                <c:pt idx="7855">
                  <c:v>-6.9234</c:v>
                </c:pt>
                <c:pt idx="7856">
                  <c:v>-7.0587</c:v>
                </c:pt>
                <c:pt idx="7857">
                  <c:v>-7.1637000000000004</c:v>
                </c:pt>
                <c:pt idx="7858">
                  <c:v>-7.2556000000000003</c:v>
                </c:pt>
                <c:pt idx="7859">
                  <c:v>-7.3642000000000003</c:v>
                </c:pt>
                <c:pt idx="7860">
                  <c:v>-7.4484000000000004</c:v>
                </c:pt>
                <c:pt idx="7861">
                  <c:v>-7.5178000000000003</c:v>
                </c:pt>
                <c:pt idx="7862">
                  <c:v>-7.5868000000000002</c:v>
                </c:pt>
                <c:pt idx="7863">
                  <c:v>-7.6772999999999998</c:v>
                </c:pt>
                <c:pt idx="7864">
                  <c:v>-7.782</c:v>
                </c:pt>
                <c:pt idx="7865">
                  <c:v>-7.8879000000000001</c:v>
                </c:pt>
                <c:pt idx="7866">
                  <c:v>-7.9907000000000004</c:v>
                </c:pt>
                <c:pt idx="7867">
                  <c:v>-8.1019000000000005</c:v>
                </c:pt>
                <c:pt idx="7868">
                  <c:v>-8.2050999999999998</c:v>
                </c:pt>
                <c:pt idx="7869">
                  <c:v>-8.3016000000000005</c:v>
                </c:pt>
                <c:pt idx="7870">
                  <c:v>-8.3963999999999999</c:v>
                </c:pt>
                <c:pt idx="7871">
                  <c:v>-8.4760000000000009</c:v>
                </c:pt>
                <c:pt idx="7872">
                  <c:v>-8.5496999999999996</c:v>
                </c:pt>
                <c:pt idx="7873">
                  <c:v>-8.6258999999999997</c:v>
                </c:pt>
                <c:pt idx="7874">
                  <c:v>-8.7073</c:v>
                </c:pt>
                <c:pt idx="7875">
                  <c:v>-8.7911999999999999</c:v>
                </c:pt>
                <c:pt idx="7876">
                  <c:v>-8.8386999999999993</c:v>
                </c:pt>
                <c:pt idx="7877">
                  <c:v>-8.8798999999999992</c:v>
                </c:pt>
                <c:pt idx="7878">
                  <c:v>-8.9441000000000006</c:v>
                </c:pt>
                <c:pt idx="7879">
                  <c:v>-8.9913000000000007</c:v>
                </c:pt>
                <c:pt idx="7880">
                  <c:v>-9.0410000000000004</c:v>
                </c:pt>
                <c:pt idx="7881">
                  <c:v>-9.0950000000000006</c:v>
                </c:pt>
                <c:pt idx="7882">
                  <c:v>-9.1349999999999998</c:v>
                </c:pt>
                <c:pt idx="7883">
                  <c:v>-9.1628000000000007</c:v>
                </c:pt>
                <c:pt idx="7884">
                  <c:v>-9.1888000000000005</c:v>
                </c:pt>
                <c:pt idx="7885">
                  <c:v>-9.2071000000000005</c:v>
                </c:pt>
                <c:pt idx="7886">
                  <c:v>-9.2294</c:v>
                </c:pt>
                <c:pt idx="7887">
                  <c:v>-9.2692999999999994</c:v>
                </c:pt>
                <c:pt idx="7888">
                  <c:v>-9.3084000000000007</c:v>
                </c:pt>
                <c:pt idx="7889">
                  <c:v>-9.3285999999999998</c:v>
                </c:pt>
                <c:pt idx="7890">
                  <c:v>-9.3594000000000008</c:v>
                </c:pt>
                <c:pt idx="7891">
                  <c:v>-9.3918999999999997</c:v>
                </c:pt>
                <c:pt idx="7892">
                  <c:v>-9.3918999999999997</c:v>
                </c:pt>
                <c:pt idx="7893">
                  <c:v>-9.4055</c:v>
                </c:pt>
                <c:pt idx="7894">
                  <c:v>-9.4101999999999997</c:v>
                </c:pt>
                <c:pt idx="7895">
                  <c:v>-9.4052000000000007</c:v>
                </c:pt>
                <c:pt idx="7896">
                  <c:v>-9.4030000000000005</c:v>
                </c:pt>
                <c:pt idx="7897">
                  <c:v>-9.3804999999999996</c:v>
                </c:pt>
                <c:pt idx="7898">
                  <c:v>-9.3861000000000008</c:v>
                </c:pt>
                <c:pt idx="7899">
                  <c:v>-9.4078999999999997</c:v>
                </c:pt>
                <c:pt idx="7900">
                  <c:v>-9.4205000000000005</c:v>
                </c:pt>
                <c:pt idx="7901">
                  <c:v>-9.4318000000000008</c:v>
                </c:pt>
                <c:pt idx="7902">
                  <c:v>-9.4527999999999999</c:v>
                </c:pt>
                <c:pt idx="7903">
                  <c:v>-9.4696999999999996</c:v>
                </c:pt>
                <c:pt idx="7904">
                  <c:v>-9.4810999999999996</c:v>
                </c:pt>
                <c:pt idx="7905">
                  <c:v>-9.5145999999999997</c:v>
                </c:pt>
                <c:pt idx="7906">
                  <c:v>-9.5459999999999994</c:v>
                </c:pt>
                <c:pt idx="7907">
                  <c:v>-9.5744000000000007</c:v>
                </c:pt>
                <c:pt idx="7908">
                  <c:v>-9.5927000000000007</c:v>
                </c:pt>
                <c:pt idx="7909">
                  <c:v>-9.6219000000000001</c:v>
                </c:pt>
                <c:pt idx="7910">
                  <c:v>-9.6536000000000008</c:v>
                </c:pt>
                <c:pt idx="7911">
                  <c:v>-9.7005999999999997</c:v>
                </c:pt>
                <c:pt idx="7912">
                  <c:v>-9.7324999999999999</c:v>
                </c:pt>
                <c:pt idx="7913">
                  <c:v>-9.75</c:v>
                </c:pt>
                <c:pt idx="7914">
                  <c:v>-9.7676999999999996</c:v>
                </c:pt>
                <c:pt idx="7915">
                  <c:v>-9.7763000000000009</c:v>
                </c:pt>
                <c:pt idx="7916">
                  <c:v>-9.7948000000000004</c:v>
                </c:pt>
                <c:pt idx="7917">
                  <c:v>-9.8103999999999996</c:v>
                </c:pt>
                <c:pt idx="7918">
                  <c:v>-9.8091000000000008</c:v>
                </c:pt>
                <c:pt idx="7919">
                  <c:v>-9.8142999999999994</c:v>
                </c:pt>
                <c:pt idx="7920">
                  <c:v>-9.8277999999999999</c:v>
                </c:pt>
                <c:pt idx="7921">
                  <c:v>-9.8388000000000009</c:v>
                </c:pt>
                <c:pt idx="7922">
                  <c:v>-9.8336000000000006</c:v>
                </c:pt>
                <c:pt idx="7923">
                  <c:v>-9.8331</c:v>
                </c:pt>
                <c:pt idx="7924">
                  <c:v>-9.8453999999999997</c:v>
                </c:pt>
                <c:pt idx="7925">
                  <c:v>-9.8493999999999993</c:v>
                </c:pt>
                <c:pt idx="7926">
                  <c:v>-9.8465000000000007</c:v>
                </c:pt>
                <c:pt idx="7927">
                  <c:v>-9.8516999999999992</c:v>
                </c:pt>
                <c:pt idx="7928">
                  <c:v>-9.8534000000000006</c:v>
                </c:pt>
                <c:pt idx="7929">
                  <c:v>-9.8630999999999993</c:v>
                </c:pt>
                <c:pt idx="7930">
                  <c:v>-9.8907000000000007</c:v>
                </c:pt>
                <c:pt idx="7931">
                  <c:v>-9.9041999999999994</c:v>
                </c:pt>
                <c:pt idx="7932">
                  <c:v>-9.8970000000000002</c:v>
                </c:pt>
                <c:pt idx="7933">
                  <c:v>-9.9098000000000006</c:v>
                </c:pt>
                <c:pt idx="7934">
                  <c:v>-9.9140999999999995</c:v>
                </c:pt>
                <c:pt idx="7935">
                  <c:v>-9.9208999999999996</c:v>
                </c:pt>
                <c:pt idx="7936">
                  <c:v>-9.9323999999999995</c:v>
                </c:pt>
                <c:pt idx="7937">
                  <c:v>-9.9662000000000006</c:v>
                </c:pt>
                <c:pt idx="7938">
                  <c:v>-9.9898000000000007</c:v>
                </c:pt>
                <c:pt idx="7939">
                  <c:v>-10.003</c:v>
                </c:pt>
                <c:pt idx="7940">
                  <c:v>-10.013999999999999</c:v>
                </c:pt>
                <c:pt idx="7941">
                  <c:v>-10.032999999999999</c:v>
                </c:pt>
                <c:pt idx="7942">
                  <c:v>-10.039</c:v>
                </c:pt>
                <c:pt idx="7943">
                  <c:v>-10.032</c:v>
                </c:pt>
                <c:pt idx="7944">
                  <c:v>-10.042999999999999</c:v>
                </c:pt>
                <c:pt idx="7945">
                  <c:v>-10.055999999999999</c:v>
                </c:pt>
                <c:pt idx="7946">
                  <c:v>-10.077</c:v>
                </c:pt>
                <c:pt idx="7947">
                  <c:v>-10.087999999999999</c:v>
                </c:pt>
                <c:pt idx="7948">
                  <c:v>-10.097</c:v>
                </c:pt>
                <c:pt idx="7949">
                  <c:v>-10.087</c:v>
                </c:pt>
                <c:pt idx="7950">
                  <c:v>-10.079000000000001</c:v>
                </c:pt>
                <c:pt idx="7951">
                  <c:v>-10.102</c:v>
                </c:pt>
                <c:pt idx="7952">
                  <c:v>-10.092000000000001</c:v>
                </c:pt>
                <c:pt idx="7953">
                  <c:v>-10.093999999999999</c:v>
                </c:pt>
                <c:pt idx="7954">
                  <c:v>-10.081</c:v>
                </c:pt>
                <c:pt idx="7955">
                  <c:v>-10.093999999999999</c:v>
                </c:pt>
                <c:pt idx="7956">
                  <c:v>-10.089</c:v>
                </c:pt>
                <c:pt idx="7957">
                  <c:v>-10.071</c:v>
                </c:pt>
                <c:pt idx="7958">
                  <c:v>-10.071999999999999</c:v>
                </c:pt>
                <c:pt idx="7959">
                  <c:v>-10.061</c:v>
                </c:pt>
                <c:pt idx="7960">
                  <c:v>-10.051</c:v>
                </c:pt>
                <c:pt idx="7961">
                  <c:v>-10.053000000000001</c:v>
                </c:pt>
                <c:pt idx="7962">
                  <c:v>-10.063000000000001</c:v>
                </c:pt>
                <c:pt idx="7963">
                  <c:v>-10.057</c:v>
                </c:pt>
                <c:pt idx="7964">
                  <c:v>-10.067</c:v>
                </c:pt>
                <c:pt idx="7965">
                  <c:v>-10.067</c:v>
                </c:pt>
                <c:pt idx="7966">
                  <c:v>-10.074</c:v>
                </c:pt>
                <c:pt idx="7967">
                  <c:v>-10.07</c:v>
                </c:pt>
                <c:pt idx="7968">
                  <c:v>-10.061999999999999</c:v>
                </c:pt>
                <c:pt idx="7969">
                  <c:v>-10.071999999999999</c:v>
                </c:pt>
                <c:pt idx="7970">
                  <c:v>-10.079000000000001</c:v>
                </c:pt>
                <c:pt idx="7971">
                  <c:v>-10.081</c:v>
                </c:pt>
                <c:pt idx="7972">
                  <c:v>-10.093999999999999</c:v>
                </c:pt>
                <c:pt idx="7973">
                  <c:v>-10.103999999999999</c:v>
                </c:pt>
                <c:pt idx="7974">
                  <c:v>-10.118</c:v>
                </c:pt>
                <c:pt idx="7975">
                  <c:v>-10.130000000000001</c:v>
                </c:pt>
                <c:pt idx="7976">
                  <c:v>-10.135</c:v>
                </c:pt>
                <c:pt idx="7977">
                  <c:v>-10.116</c:v>
                </c:pt>
                <c:pt idx="7978">
                  <c:v>-10.117000000000001</c:v>
                </c:pt>
                <c:pt idx="7979">
                  <c:v>-10.125999999999999</c:v>
                </c:pt>
                <c:pt idx="7980">
                  <c:v>-10.15</c:v>
                </c:pt>
                <c:pt idx="7981">
                  <c:v>-10.164</c:v>
                </c:pt>
                <c:pt idx="7982">
                  <c:v>-10.16</c:v>
                </c:pt>
                <c:pt idx="7983">
                  <c:v>-10.16</c:v>
                </c:pt>
                <c:pt idx="7984">
                  <c:v>-10.175000000000001</c:v>
                </c:pt>
                <c:pt idx="7985">
                  <c:v>-10.177</c:v>
                </c:pt>
                <c:pt idx="7986">
                  <c:v>-10.177</c:v>
                </c:pt>
                <c:pt idx="7987">
                  <c:v>-10.186999999999999</c:v>
                </c:pt>
                <c:pt idx="7988">
                  <c:v>-10.193</c:v>
                </c:pt>
                <c:pt idx="7989">
                  <c:v>-10.177</c:v>
                </c:pt>
                <c:pt idx="7990">
                  <c:v>-10.172000000000001</c:v>
                </c:pt>
                <c:pt idx="7991">
                  <c:v>-10.16</c:v>
                </c:pt>
                <c:pt idx="7992">
                  <c:v>-10.15</c:v>
                </c:pt>
                <c:pt idx="7993">
                  <c:v>-10.141999999999999</c:v>
                </c:pt>
                <c:pt idx="7994">
                  <c:v>-10.137</c:v>
                </c:pt>
                <c:pt idx="7995">
                  <c:v>-10.106</c:v>
                </c:pt>
                <c:pt idx="7996">
                  <c:v>-10.085000000000001</c:v>
                </c:pt>
                <c:pt idx="7997">
                  <c:v>-10.039999999999999</c:v>
                </c:pt>
                <c:pt idx="7998">
                  <c:v>-9.9966000000000008</c:v>
                </c:pt>
                <c:pt idx="7999">
                  <c:v>-9.9638000000000009</c:v>
                </c:pt>
                <c:pt idx="8000">
                  <c:v>-9.9191000000000003</c:v>
                </c:pt>
                <c:pt idx="8001">
                  <c:v>-9.8652999999999995</c:v>
                </c:pt>
                <c:pt idx="8002">
                  <c:v>-9.7897999999999996</c:v>
                </c:pt>
                <c:pt idx="8003">
                  <c:v>-9.7323000000000004</c:v>
                </c:pt>
                <c:pt idx="8004">
                  <c:v>-9.6738999999999997</c:v>
                </c:pt>
                <c:pt idx="8005">
                  <c:v>-9.6340000000000003</c:v>
                </c:pt>
                <c:pt idx="8006">
                  <c:v>-9.5885999999999996</c:v>
                </c:pt>
                <c:pt idx="8007">
                  <c:v>-9.5200999999999993</c:v>
                </c:pt>
                <c:pt idx="8008">
                  <c:v>-9.4332999999999991</c:v>
                </c:pt>
                <c:pt idx="8009">
                  <c:v>-9.3452000000000002</c:v>
                </c:pt>
                <c:pt idx="8010">
                  <c:v>-9.2446999999999999</c:v>
                </c:pt>
                <c:pt idx="8011">
                  <c:v>-9.1341999999999999</c:v>
                </c:pt>
                <c:pt idx="8012">
                  <c:v>-9.0433000000000003</c:v>
                </c:pt>
                <c:pt idx="8013">
                  <c:v>-8.9497</c:v>
                </c:pt>
                <c:pt idx="8014">
                  <c:v>-8.8287999999999993</c:v>
                </c:pt>
                <c:pt idx="8015">
                  <c:v>-8.7144999999999992</c:v>
                </c:pt>
                <c:pt idx="8016">
                  <c:v>-8.6067999999999998</c:v>
                </c:pt>
                <c:pt idx="8017">
                  <c:v>-8.4806000000000008</c:v>
                </c:pt>
                <c:pt idx="8018">
                  <c:v>-8.3768999999999991</c:v>
                </c:pt>
                <c:pt idx="8019">
                  <c:v>-8.2568000000000001</c:v>
                </c:pt>
                <c:pt idx="8020">
                  <c:v>-8.1609999999999996</c:v>
                </c:pt>
                <c:pt idx="8021">
                  <c:v>-8.0684000000000005</c:v>
                </c:pt>
                <c:pt idx="8022">
                  <c:v>-7.9665999999999997</c:v>
                </c:pt>
                <c:pt idx="8023">
                  <c:v>-7.8697999999999997</c:v>
                </c:pt>
                <c:pt idx="8024">
                  <c:v>-7.7401999999999997</c:v>
                </c:pt>
                <c:pt idx="8025">
                  <c:v>-7.6260000000000003</c:v>
                </c:pt>
                <c:pt idx="8026">
                  <c:v>-7.5180999999999996</c:v>
                </c:pt>
                <c:pt idx="8027">
                  <c:v>-7.4489000000000001</c:v>
                </c:pt>
                <c:pt idx="8028">
                  <c:v>-7.3522999999999996</c:v>
                </c:pt>
                <c:pt idx="8029">
                  <c:v>-7.2241999999999997</c:v>
                </c:pt>
                <c:pt idx="8030">
                  <c:v>-7.1154000000000002</c:v>
                </c:pt>
                <c:pt idx="8031">
                  <c:v>-7.0098000000000003</c:v>
                </c:pt>
                <c:pt idx="8032">
                  <c:v>-6.8948</c:v>
                </c:pt>
                <c:pt idx="8033">
                  <c:v>-6.7865000000000002</c:v>
                </c:pt>
                <c:pt idx="8034">
                  <c:v>-6.6779000000000002</c:v>
                </c:pt>
                <c:pt idx="8035">
                  <c:v>-6.5670000000000002</c:v>
                </c:pt>
                <c:pt idx="8036">
                  <c:v>-6.4602000000000004</c:v>
                </c:pt>
                <c:pt idx="8037">
                  <c:v>-6.3372999999999999</c:v>
                </c:pt>
                <c:pt idx="8038">
                  <c:v>-6.1924000000000001</c:v>
                </c:pt>
                <c:pt idx="8039">
                  <c:v>-6.0548999999999999</c:v>
                </c:pt>
                <c:pt idx="8040">
                  <c:v>-5.9024999999999999</c:v>
                </c:pt>
                <c:pt idx="8041">
                  <c:v>-5.7504999999999997</c:v>
                </c:pt>
                <c:pt idx="8042">
                  <c:v>-5.6520999999999999</c:v>
                </c:pt>
                <c:pt idx="8043">
                  <c:v>-5.5019</c:v>
                </c:pt>
                <c:pt idx="8044">
                  <c:v>-5.3433999999999999</c:v>
                </c:pt>
                <c:pt idx="8045">
                  <c:v>-5.2255000000000003</c:v>
                </c:pt>
                <c:pt idx="8046">
                  <c:v>-5.0833000000000004</c:v>
                </c:pt>
                <c:pt idx="8047">
                  <c:v>-4.9210000000000003</c:v>
                </c:pt>
                <c:pt idx="8048">
                  <c:v>-4.8121999999999998</c:v>
                </c:pt>
                <c:pt idx="8049">
                  <c:v>-4.7077999999999998</c:v>
                </c:pt>
                <c:pt idx="8050">
                  <c:v>-4.5885999999999996</c:v>
                </c:pt>
                <c:pt idx="8051">
                  <c:v>-4.5019999999999998</c:v>
                </c:pt>
                <c:pt idx="8052">
                  <c:v>-4.4065000000000003</c:v>
                </c:pt>
                <c:pt idx="8053">
                  <c:v>-4.2873999999999999</c:v>
                </c:pt>
                <c:pt idx="8054">
                  <c:v>-4.1927000000000003</c:v>
                </c:pt>
                <c:pt idx="8055">
                  <c:v>-4.0948000000000002</c:v>
                </c:pt>
                <c:pt idx="8056">
                  <c:v>-3.9933000000000001</c:v>
                </c:pt>
                <c:pt idx="8057">
                  <c:v>-3.8868</c:v>
                </c:pt>
                <c:pt idx="8058">
                  <c:v>-3.8043999999999998</c:v>
                </c:pt>
                <c:pt idx="8059">
                  <c:v>-3.7004999999999999</c:v>
                </c:pt>
                <c:pt idx="8060">
                  <c:v>-3.6082999999999998</c:v>
                </c:pt>
                <c:pt idx="8061">
                  <c:v>-3.5192000000000001</c:v>
                </c:pt>
                <c:pt idx="8062">
                  <c:v>-3.4177</c:v>
                </c:pt>
                <c:pt idx="8063">
                  <c:v>-3.3336000000000001</c:v>
                </c:pt>
                <c:pt idx="8064">
                  <c:v>-3.2332999999999998</c:v>
                </c:pt>
                <c:pt idx="8065">
                  <c:v>-3.1334</c:v>
                </c:pt>
                <c:pt idx="8066">
                  <c:v>-3.0129999999999999</c:v>
                </c:pt>
                <c:pt idx="8067">
                  <c:v>-2.9079999999999999</c:v>
                </c:pt>
                <c:pt idx="8068">
                  <c:v>-2.8</c:v>
                </c:pt>
                <c:pt idx="8069">
                  <c:v>-2.6907999999999999</c:v>
                </c:pt>
                <c:pt idx="8070">
                  <c:v>-2.5918999999999999</c:v>
                </c:pt>
                <c:pt idx="8071">
                  <c:v>-2.5122</c:v>
                </c:pt>
                <c:pt idx="8072">
                  <c:v>-2.4339</c:v>
                </c:pt>
                <c:pt idx="8073">
                  <c:v>-2.3517999999999999</c:v>
                </c:pt>
                <c:pt idx="8074">
                  <c:v>-2.2618</c:v>
                </c:pt>
                <c:pt idx="8075">
                  <c:v>-2.1781000000000001</c:v>
                </c:pt>
                <c:pt idx="8076">
                  <c:v>-2.1124000000000001</c:v>
                </c:pt>
                <c:pt idx="8077">
                  <c:v>-2.0619000000000001</c:v>
                </c:pt>
                <c:pt idx="8078">
                  <c:v>-2.0253999999999999</c:v>
                </c:pt>
                <c:pt idx="8079">
                  <c:v>-1.9793000000000001</c:v>
                </c:pt>
                <c:pt idx="8080">
                  <c:v>-1.9516</c:v>
                </c:pt>
                <c:pt idx="8081">
                  <c:v>-1.9008</c:v>
                </c:pt>
                <c:pt idx="8082">
                  <c:v>-1.8554999999999999</c:v>
                </c:pt>
                <c:pt idx="8083">
                  <c:v>-1.8306</c:v>
                </c:pt>
                <c:pt idx="8084">
                  <c:v>-1.8091999999999999</c:v>
                </c:pt>
                <c:pt idx="8085">
                  <c:v>-1.7994000000000001</c:v>
                </c:pt>
                <c:pt idx="8086">
                  <c:v>-1.7888999999999999</c:v>
                </c:pt>
                <c:pt idx="8087">
                  <c:v>-1.7571000000000001</c:v>
                </c:pt>
                <c:pt idx="8088">
                  <c:v>-1.7514000000000001</c:v>
                </c:pt>
                <c:pt idx="8089">
                  <c:v>-1.7404999999999999</c:v>
                </c:pt>
                <c:pt idx="8090">
                  <c:v>-1.7278</c:v>
                </c:pt>
                <c:pt idx="8091">
                  <c:v>-1.7048000000000001</c:v>
                </c:pt>
                <c:pt idx="8092">
                  <c:v>-1.6767000000000001</c:v>
                </c:pt>
                <c:pt idx="8093">
                  <c:v>-1.6485000000000001</c:v>
                </c:pt>
                <c:pt idx="8094">
                  <c:v>-1.6394</c:v>
                </c:pt>
                <c:pt idx="8095">
                  <c:v>-1.6398999999999999</c:v>
                </c:pt>
                <c:pt idx="8096">
                  <c:v>-1.6112</c:v>
                </c:pt>
                <c:pt idx="8097">
                  <c:v>-1.5616000000000001</c:v>
                </c:pt>
                <c:pt idx="8098">
                  <c:v>-1.5136000000000001</c:v>
                </c:pt>
                <c:pt idx="8099">
                  <c:v>-1.4887999999999999</c:v>
                </c:pt>
                <c:pt idx="8100">
                  <c:v>-1.4582999999999999</c:v>
                </c:pt>
                <c:pt idx="8101">
                  <c:v>-1.4280999999999999</c:v>
                </c:pt>
                <c:pt idx="8102">
                  <c:v>-1.4021999999999999</c:v>
                </c:pt>
                <c:pt idx="8103">
                  <c:v>-1.3956999999999999</c:v>
                </c:pt>
                <c:pt idx="8104">
                  <c:v>-1.3793</c:v>
                </c:pt>
                <c:pt idx="8105">
                  <c:v>-1.3672</c:v>
                </c:pt>
                <c:pt idx="8106">
                  <c:v>-1.3444</c:v>
                </c:pt>
                <c:pt idx="8107">
                  <c:v>-1.3278000000000001</c:v>
                </c:pt>
                <c:pt idx="8108">
                  <c:v>-1.3219000000000001</c:v>
                </c:pt>
                <c:pt idx="8109">
                  <c:v>-1.3211999999999999</c:v>
                </c:pt>
                <c:pt idx="8110">
                  <c:v>-1.3223</c:v>
                </c:pt>
                <c:pt idx="8111">
                  <c:v>-1.3158000000000001</c:v>
                </c:pt>
                <c:pt idx="8112">
                  <c:v>-1.3108</c:v>
                </c:pt>
                <c:pt idx="8113">
                  <c:v>-1.3031999999999999</c:v>
                </c:pt>
                <c:pt idx="8114">
                  <c:v>-1.2897000000000001</c:v>
                </c:pt>
                <c:pt idx="8115">
                  <c:v>-1.2622</c:v>
                </c:pt>
                <c:pt idx="8116">
                  <c:v>-1.2587999999999999</c:v>
                </c:pt>
                <c:pt idx="8117">
                  <c:v>-1.2503</c:v>
                </c:pt>
                <c:pt idx="8118">
                  <c:v>-1.2583</c:v>
                </c:pt>
                <c:pt idx="8119">
                  <c:v>-1.2438</c:v>
                </c:pt>
                <c:pt idx="8120">
                  <c:v>-1.2287999999999999</c:v>
                </c:pt>
                <c:pt idx="8121">
                  <c:v>-1.2224999999999999</c:v>
                </c:pt>
                <c:pt idx="8122">
                  <c:v>-1.2217</c:v>
                </c:pt>
                <c:pt idx="8123">
                  <c:v>-1.2060999999999999</c:v>
                </c:pt>
                <c:pt idx="8124">
                  <c:v>-1.2058</c:v>
                </c:pt>
                <c:pt idx="8125">
                  <c:v>-1.2125999999999999</c:v>
                </c:pt>
                <c:pt idx="8126">
                  <c:v>-1.2089000000000001</c:v>
                </c:pt>
                <c:pt idx="8127">
                  <c:v>-1.2047000000000001</c:v>
                </c:pt>
                <c:pt idx="8128">
                  <c:v>-1.2135</c:v>
                </c:pt>
                <c:pt idx="8129">
                  <c:v>-1.2302</c:v>
                </c:pt>
                <c:pt idx="8130">
                  <c:v>-1.2428999999999999</c:v>
                </c:pt>
                <c:pt idx="8131">
                  <c:v>-1.2576000000000001</c:v>
                </c:pt>
                <c:pt idx="8132">
                  <c:v>-1.274</c:v>
                </c:pt>
                <c:pt idx="8133">
                  <c:v>-1.2696000000000001</c:v>
                </c:pt>
                <c:pt idx="8134">
                  <c:v>-1.288</c:v>
                </c:pt>
                <c:pt idx="8135">
                  <c:v>-1.2976000000000001</c:v>
                </c:pt>
                <c:pt idx="8136">
                  <c:v>-1.2962</c:v>
                </c:pt>
                <c:pt idx="8137">
                  <c:v>-1.3025</c:v>
                </c:pt>
                <c:pt idx="8138">
                  <c:v>-1.3282</c:v>
                </c:pt>
                <c:pt idx="8139">
                  <c:v>-1.3384</c:v>
                </c:pt>
                <c:pt idx="8140">
                  <c:v>-1.3548</c:v>
                </c:pt>
                <c:pt idx="8141">
                  <c:v>-1.3508</c:v>
                </c:pt>
                <c:pt idx="8142">
                  <c:v>-1.371</c:v>
                </c:pt>
                <c:pt idx="8143">
                  <c:v>-1.4111</c:v>
                </c:pt>
                <c:pt idx="8144">
                  <c:v>-1.4186000000000001</c:v>
                </c:pt>
                <c:pt idx="8145">
                  <c:v>-1.4313</c:v>
                </c:pt>
                <c:pt idx="8146">
                  <c:v>-1.4470000000000001</c:v>
                </c:pt>
                <c:pt idx="8147">
                  <c:v>-1.4552</c:v>
                </c:pt>
                <c:pt idx="8148">
                  <c:v>-1.4662999999999999</c:v>
                </c:pt>
                <c:pt idx="8149">
                  <c:v>-1.4911000000000001</c:v>
                </c:pt>
                <c:pt idx="8150">
                  <c:v>-1.4948999999999999</c:v>
                </c:pt>
                <c:pt idx="8151">
                  <c:v>-1.4932000000000001</c:v>
                </c:pt>
                <c:pt idx="8152">
                  <c:v>-1.4854000000000001</c:v>
                </c:pt>
                <c:pt idx="8153">
                  <c:v>-1.474</c:v>
                </c:pt>
                <c:pt idx="8154">
                  <c:v>-1.4561999999999999</c:v>
                </c:pt>
                <c:pt idx="8155">
                  <c:v>-1.4181999999999999</c:v>
                </c:pt>
                <c:pt idx="8156">
                  <c:v>-1.3877999999999999</c:v>
                </c:pt>
                <c:pt idx="8157">
                  <c:v>-1.3636999999999999</c:v>
                </c:pt>
                <c:pt idx="8158">
                  <c:v>-1.3772</c:v>
                </c:pt>
                <c:pt idx="8159">
                  <c:v>-1.3804000000000001</c:v>
                </c:pt>
                <c:pt idx="8160">
                  <c:v>-1.3904000000000001</c:v>
                </c:pt>
                <c:pt idx="8161">
                  <c:v>-1.4012</c:v>
                </c:pt>
                <c:pt idx="8162">
                  <c:v>-1.3864000000000001</c:v>
                </c:pt>
                <c:pt idx="8163">
                  <c:v>-1.3728</c:v>
                </c:pt>
                <c:pt idx="8164">
                  <c:v>-1.3768</c:v>
                </c:pt>
                <c:pt idx="8165">
                  <c:v>-1.3822000000000001</c:v>
                </c:pt>
                <c:pt idx="8166">
                  <c:v>-1.3669</c:v>
                </c:pt>
                <c:pt idx="8167">
                  <c:v>-1.3573999999999999</c:v>
                </c:pt>
                <c:pt idx="8168">
                  <c:v>-1.3622000000000001</c:v>
                </c:pt>
                <c:pt idx="8169">
                  <c:v>-1.3409</c:v>
                </c:pt>
                <c:pt idx="8170">
                  <c:v>-1.3211999999999999</c:v>
                </c:pt>
                <c:pt idx="8171">
                  <c:v>-1.2949999999999999</c:v>
                </c:pt>
                <c:pt idx="8172">
                  <c:v>-1.2996000000000001</c:v>
                </c:pt>
                <c:pt idx="8173">
                  <c:v>-1.2957000000000001</c:v>
                </c:pt>
                <c:pt idx="8174">
                  <c:v>-1.2978000000000001</c:v>
                </c:pt>
                <c:pt idx="8175">
                  <c:v>-1.3179000000000001</c:v>
                </c:pt>
                <c:pt idx="8176">
                  <c:v>-1.3007</c:v>
                </c:pt>
                <c:pt idx="8177">
                  <c:v>-1.2747999999999999</c:v>
                </c:pt>
                <c:pt idx="8178">
                  <c:v>-1.2608999999999999</c:v>
                </c:pt>
                <c:pt idx="8179">
                  <c:v>-1.264</c:v>
                </c:pt>
                <c:pt idx="8180">
                  <c:v>-1.2537</c:v>
                </c:pt>
                <c:pt idx="8181">
                  <c:v>-1.2613000000000001</c:v>
                </c:pt>
                <c:pt idx="8182">
                  <c:v>-1.2665999999999999</c:v>
                </c:pt>
                <c:pt idx="8183">
                  <c:v>-1.2523</c:v>
                </c:pt>
                <c:pt idx="8184">
                  <c:v>-1.2290000000000001</c:v>
                </c:pt>
                <c:pt idx="8185">
                  <c:v>-1.2099</c:v>
                </c:pt>
                <c:pt idx="8186">
                  <c:v>-1.1738</c:v>
                </c:pt>
                <c:pt idx="8187">
                  <c:v>-1.1306</c:v>
                </c:pt>
                <c:pt idx="8188">
                  <c:v>-1.081</c:v>
                </c:pt>
                <c:pt idx="8189">
                  <c:v>-1.0383</c:v>
                </c:pt>
                <c:pt idx="8190">
                  <c:v>-0.99124999999999996</c:v>
                </c:pt>
                <c:pt idx="8191">
                  <c:v>-0.94164000000000003</c:v>
                </c:pt>
                <c:pt idx="8192">
                  <c:v>-0.91637000000000002</c:v>
                </c:pt>
                <c:pt idx="8193">
                  <c:v>-0.88748000000000005</c:v>
                </c:pt>
                <c:pt idx="8194">
                  <c:v>-0.83987000000000001</c:v>
                </c:pt>
                <c:pt idx="8195">
                  <c:v>-0.80237999999999998</c:v>
                </c:pt>
                <c:pt idx="8196">
                  <c:v>-0.75143000000000004</c:v>
                </c:pt>
                <c:pt idx="8197">
                  <c:v>-0.70531999999999995</c:v>
                </c:pt>
                <c:pt idx="8198">
                  <c:v>-0.68154999999999999</c:v>
                </c:pt>
                <c:pt idx="8199">
                  <c:v>-0.65020999999999995</c:v>
                </c:pt>
                <c:pt idx="8200">
                  <c:v>-0.63124000000000002</c:v>
                </c:pt>
                <c:pt idx="8201">
                  <c:v>-0.59679000000000004</c:v>
                </c:pt>
                <c:pt idx="8202">
                  <c:v>-0.58809</c:v>
                </c:pt>
                <c:pt idx="8203">
                  <c:v>-0.56918999999999997</c:v>
                </c:pt>
                <c:pt idx="8204">
                  <c:v>-0.54554999999999998</c:v>
                </c:pt>
                <c:pt idx="8205">
                  <c:v>-0.51468999999999998</c:v>
                </c:pt>
                <c:pt idx="8206">
                  <c:v>-0.4985</c:v>
                </c:pt>
                <c:pt idx="8207">
                  <c:v>-0.50790999999999997</c:v>
                </c:pt>
                <c:pt idx="8208">
                  <c:v>-0.50268000000000002</c:v>
                </c:pt>
                <c:pt idx="8209">
                  <c:v>-0.46603</c:v>
                </c:pt>
                <c:pt idx="8210">
                  <c:v>-0.45180999999999999</c:v>
                </c:pt>
                <c:pt idx="8211">
                  <c:v>-0.43762000000000001</c:v>
                </c:pt>
                <c:pt idx="8212">
                  <c:v>-0.43051</c:v>
                </c:pt>
                <c:pt idx="8213">
                  <c:v>-0.42836999999999997</c:v>
                </c:pt>
                <c:pt idx="8214">
                  <c:v>-0.4073</c:v>
                </c:pt>
                <c:pt idx="8215">
                  <c:v>-0.39807999999999999</c:v>
                </c:pt>
                <c:pt idx="8216">
                  <c:v>-0.37662000000000001</c:v>
                </c:pt>
                <c:pt idx="8217">
                  <c:v>-0.34217999999999998</c:v>
                </c:pt>
                <c:pt idx="8218">
                  <c:v>-0.32344000000000001</c:v>
                </c:pt>
                <c:pt idx="8219">
                  <c:v>-0.30112</c:v>
                </c:pt>
                <c:pt idx="8220">
                  <c:v>-0.28421000000000002</c:v>
                </c:pt>
                <c:pt idx="8221">
                  <c:v>-0.26534999999999997</c:v>
                </c:pt>
                <c:pt idx="8222">
                  <c:v>-0.24948999999999999</c:v>
                </c:pt>
                <c:pt idx="8223">
                  <c:v>-0.25885999999999998</c:v>
                </c:pt>
                <c:pt idx="8224">
                  <c:v>-0.26073000000000002</c:v>
                </c:pt>
                <c:pt idx="8225">
                  <c:v>-0.25480999999999998</c:v>
                </c:pt>
                <c:pt idx="8226">
                  <c:v>-0.25297999999999998</c:v>
                </c:pt>
                <c:pt idx="8227">
                  <c:v>-0.25885999999999998</c:v>
                </c:pt>
                <c:pt idx="8228">
                  <c:v>-0.25323000000000001</c:v>
                </c:pt>
                <c:pt idx="8229">
                  <c:v>-0.23735000000000001</c:v>
                </c:pt>
                <c:pt idx="8230">
                  <c:v>-0.23144999999999999</c:v>
                </c:pt>
                <c:pt idx="8231">
                  <c:v>-0.22978000000000001</c:v>
                </c:pt>
                <c:pt idx="8232">
                  <c:v>-0.21809999999999999</c:v>
                </c:pt>
                <c:pt idx="8233">
                  <c:v>-0.20613000000000001</c:v>
                </c:pt>
                <c:pt idx="8234">
                  <c:v>-0.18182000000000001</c:v>
                </c:pt>
                <c:pt idx="8235">
                  <c:v>-0.17351</c:v>
                </c:pt>
                <c:pt idx="8236">
                  <c:v>-0.17785000000000001</c:v>
                </c:pt>
                <c:pt idx="8237">
                  <c:v>-0.17143</c:v>
                </c:pt>
                <c:pt idx="8238">
                  <c:v>-0.17544999999999999</c:v>
                </c:pt>
                <c:pt idx="8239">
                  <c:v>-0.19366</c:v>
                </c:pt>
                <c:pt idx="8240">
                  <c:v>-0.18567</c:v>
                </c:pt>
                <c:pt idx="8241">
                  <c:v>-0.20194000000000001</c:v>
                </c:pt>
                <c:pt idx="8242">
                  <c:v>-0.17776</c:v>
                </c:pt>
                <c:pt idx="8243">
                  <c:v>-0.19374</c:v>
                </c:pt>
                <c:pt idx="8244">
                  <c:v>-0.17927999999999999</c:v>
                </c:pt>
                <c:pt idx="8245">
                  <c:v>-0.14992</c:v>
                </c:pt>
                <c:pt idx="8246">
                  <c:v>-0.13653999999999999</c:v>
                </c:pt>
                <c:pt idx="8247">
                  <c:v>-0.11885999999999999</c:v>
                </c:pt>
                <c:pt idx="8248">
                  <c:v>-0.10378</c:v>
                </c:pt>
                <c:pt idx="8249">
                  <c:v>-0.10323</c:v>
                </c:pt>
                <c:pt idx="8250">
                  <c:v>-9.5446000000000003E-2</c:v>
                </c:pt>
                <c:pt idx="8251">
                  <c:v>-0.12018</c:v>
                </c:pt>
                <c:pt idx="8252">
                  <c:v>-0.14271</c:v>
                </c:pt>
                <c:pt idx="8253">
                  <c:v>-0.14818000000000001</c:v>
                </c:pt>
                <c:pt idx="8254">
                  <c:v>-0.17634</c:v>
                </c:pt>
                <c:pt idx="8255">
                  <c:v>-0.21493999999999999</c:v>
                </c:pt>
                <c:pt idx="8256">
                  <c:v>-0.27239999999999998</c:v>
                </c:pt>
                <c:pt idx="8257">
                  <c:v>-0.31956000000000001</c:v>
                </c:pt>
                <c:pt idx="8258">
                  <c:v>-0.34821999999999997</c:v>
                </c:pt>
                <c:pt idx="8259">
                  <c:v>-0.39831</c:v>
                </c:pt>
                <c:pt idx="8260">
                  <c:v>-0.46068999999999999</c:v>
                </c:pt>
                <c:pt idx="8261">
                  <c:v>-0.53341000000000005</c:v>
                </c:pt>
                <c:pt idx="8262">
                  <c:v>-0.62370000000000003</c:v>
                </c:pt>
                <c:pt idx="8263">
                  <c:v>-0.69815000000000005</c:v>
                </c:pt>
                <c:pt idx="8264">
                  <c:v>-0.77829000000000004</c:v>
                </c:pt>
                <c:pt idx="8265">
                  <c:v>-0.89824999999999999</c:v>
                </c:pt>
                <c:pt idx="8266">
                  <c:v>-1.0613999999999999</c:v>
                </c:pt>
                <c:pt idx="8267">
                  <c:v>-1.1866000000000001</c:v>
                </c:pt>
                <c:pt idx="8268">
                  <c:v>-1.2907</c:v>
                </c:pt>
                <c:pt idx="8269">
                  <c:v>-1.417</c:v>
                </c:pt>
                <c:pt idx="8270">
                  <c:v>-1.5722</c:v>
                </c:pt>
                <c:pt idx="8271">
                  <c:v>-1.7763</c:v>
                </c:pt>
                <c:pt idx="8272">
                  <c:v>-1.9955000000000001</c:v>
                </c:pt>
                <c:pt idx="8273">
                  <c:v>-2.1436000000000002</c:v>
                </c:pt>
                <c:pt idx="8274">
                  <c:v>-2.2654000000000001</c:v>
                </c:pt>
                <c:pt idx="8275">
                  <c:v>-2.4167000000000001</c:v>
                </c:pt>
                <c:pt idx="8276">
                  <c:v>-2.6097999999999999</c:v>
                </c:pt>
                <c:pt idx="8277">
                  <c:v>-2.7780999999999998</c:v>
                </c:pt>
                <c:pt idx="8278">
                  <c:v>-2.9247000000000001</c:v>
                </c:pt>
                <c:pt idx="8279">
                  <c:v>-3.11</c:v>
                </c:pt>
                <c:pt idx="8280">
                  <c:v>-3.2700999999999998</c:v>
                </c:pt>
                <c:pt idx="8281">
                  <c:v>-3.4100999999999999</c:v>
                </c:pt>
                <c:pt idx="8282">
                  <c:v>-3.5657999999999999</c:v>
                </c:pt>
                <c:pt idx="8283">
                  <c:v>-3.7149999999999999</c:v>
                </c:pt>
                <c:pt idx="8284">
                  <c:v>-3.8433000000000002</c:v>
                </c:pt>
                <c:pt idx="8285">
                  <c:v>-3.9870999999999999</c:v>
                </c:pt>
                <c:pt idx="8286">
                  <c:v>-4.1322000000000001</c:v>
                </c:pt>
                <c:pt idx="8287">
                  <c:v>-4.2644000000000002</c:v>
                </c:pt>
                <c:pt idx="8288">
                  <c:v>-4.4156000000000004</c:v>
                </c:pt>
                <c:pt idx="8289">
                  <c:v>-4.5517000000000003</c:v>
                </c:pt>
                <c:pt idx="8290">
                  <c:v>-4.6707999999999998</c:v>
                </c:pt>
                <c:pt idx="8291">
                  <c:v>-4.8194999999999997</c:v>
                </c:pt>
                <c:pt idx="8292">
                  <c:v>-4.9729999999999999</c:v>
                </c:pt>
                <c:pt idx="8293">
                  <c:v>-5.0848000000000004</c:v>
                </c:pt>
                <c:pt idx="8294">
                  <c:v>-5.1856999999999998</c:v>
                </c:pt>
                <c:pt idx="8295">
                  <c:v>-5.2930999999999999</c:v>
                </c:pt>
                <c:pt idx="8296">
                  <c:v>-5.3758999999999997</c:v>
                </c:pt>
                <c:pt idx="8297">
                  <c:v>-5.4692999999999996</c:v>
                </c:pt>
                <c:pt idx="8298">
                  <c:v>-5.5629</c:v>
                </c:pt>
                <c:pt idx="8299">
                  <c:v>-5.6546000000000003</c:v>
                </c:pt>
                <c:pt idx="8300">
                  <c:v>-5.6908000000000003</c:v>
                </c:pt>
                <c:pt idx="8301">
                  <c:v>-5.7032999999999996</c:v>
                </c:pt>
                <c:pt idx="8302">
                  <c:v>-5.7572000000000001</c:v>
                </c:pt>
                <c:pt idx="8303">
                  <c:v>-5.8217999999999996</c:v>
                </c:pt>
                <c:pt idx="8304">
                  <c:v>-5.8558000000000003</c:v>
                </c:pt>
                <c:pt idx="8305">
                  <c:v>-5.8939000000000004</c:v>
                </c:pt>
                <c:pt idx="8306">
                  <c:v>-5.9382999999999999</c:v>
                </c:pt>
                <c:pt idx="8307">
                  <c:v>-5.9785000000000004</c:v>
                </c:pt>
                <c:pt idx="8308">
                  <c:v>-6.0256999999999996</c:v>
                </c:pt>
                <c:pt idx="8309">
                  <c:v>-6.0720000000000001</c:v>
                </c:pt>
                <c:pt idx="8310">
                  <c:v>-6.1093000000000002</c:v>
                </c:pt>
                <c:pt idx="8311">
                  <c:v>-6.1698000000000004</c:v>
                </c:pt>
                <c:pt idx="8312">
                  <c:v>-6.2652999999999999</c:v>
                </c:pt>
                <c:pt idx="8313">
                  <c:v>-6.3367000000000004</c:v>
                </c:pt>
                <c:pt idx="8314">
                  <c:v>-6.3963999999999999</c:v>
                </c:pt>
                <c:pt idx="8315">
                  <c:v>-6.4618000000000002</c:v>
                </c:pt>
                <c:pt idx="8316">
                  <c:v>-6.5553999999999997</c:v>
                </c:pt>
                <c:pt idx="8317">
                  <c:v>-6.6336000000000004</c:v>
                </c:pt>
                <c:pt idx="8318">
                  <c:v>-6.7022000000000004</c:v>
                </c:pt>
                <c:pt idx="8319">
                  <c:v>-6.7981999999999996</c:v>
                </c:pt>
                <c:pt idx="8320">
                  <c:v>-6.9081999999999999</c:v>
                </c:pt>
                <c:pt idx="8321">
                  <c:v>-7.0134999999999996</c:v>
                </c:pt>
                <c:pt idx="8322">
                  <c:v>-7.1181999999999999</c:v>
                </c:pt>
                <c:pt idx="8323">
                  <c:v>-7.2123999999999997</c:v>
                </c:pt>
                <c:pt idx="8324">
                  <c:v>-7.3132000000000001</c:v>
                </c:pt>
                <c:pt idx="8325">
                  <c:v>-7.4276999999999997</c:v>
                </c:pt>
                <c:pt idx="8326">
                  <c:v>-7.5244</c:v>
                </c:pt>
                <c:pt idx="8327">
                  <c:v>-7.6167999999999996</c:v>
                </c:pt>
                <c:pt idx="8328">
                  <c:v>-7.7031000000000001</c:v>
                </c:pt>
                <c:pt idx="8329">
                  <c:v>-7.7636000000000003</c:v>
                </c:pt>
                <c:pt idx="8330">
                  <c:v>-7.8472</c:v>
                </c:pt>
                <c:pt idx="8331">
                  <c:v>-7.9493999999999998</c:v>
                </c:pt>
                <c:pt idx="8332">
                  <c:v>-8.0417000000000005</c:v>
                </c:pt>
                <c:pt idx="8333">
                  <c:v>-8.1053999999999995</c:v>
                </c:pt>
                <c:pt idx="8334">
                  <c:v>-8.1646999999999998</c:v>
                </c:pt>
                <c:pt idx="8335">
                  <c:v>-8.2515000000000001</c:v>
                </c:pt>
                <c:pt idx="8336">
                  <c:v>-8.3381000000000007</c:v>
                </c:pt>
                <c:pt idx="8337">
                  <c:v>-8.4368999999999996</c:v>
                </c:pt>
                <c:pt idx="8338">
                  <c:v>-8.5349000000000004</c:v>
                </c:pt>
                <c:pt idx="8339">
                  <c:v>-8.5973000000000006</c:v>
                </c:pt>
                <c:pt idx="8340">
                  <c:v>-8.6509</c:v>
                </c:pt>
                <c:pt idx="8341">
                  <c:v>-8.7378999999999998</c:v>
                </c:pt>
                <c:pt idx="8342">
                  <c:v>-8.8427000000000007</c:v>
                </c:pt>
                <c:pt idx="8343">
                  <c:v>-8.8917000000000002</c:v>
                </c:pt>
                <c:pt idx="8344">
                  <c:v>-8.9298000000000002</c:v>
                </c:pt>
                <c:pt idx="8345">
                  <c:v>-8.9932999999999996</c:v>
                </c:pt>
                <c:pt idx="8346">
                  <c:v>-9.0447000000000006</c:v>
                </c:pt>
                <c:pt idx="8347">
                  <c:v>-9.0958000000000006</c:v>
                </c:pt>
                <c:pt idx="8348">
                  <c:v>-9.1423000000000005</c:v>
                </c:pt>
                <c:pt idx="8349">
                  <c:v>-9.1743000000000006</c:v>
                </c:pt>
                <c:pt idx="8350">
                  <c:v>-9.2113999999999994</c:v>
                </c:pt>
                <c:pt idx="8351">
                  <c:v>-9.2393000000000001</c:v>
                </c:pt>
                <c:pt idx="8352">
                  <c:v>-9.2865000000000002</c:v>
                </c:pt>
                <c:pt idx="8353">
                  <c:v>-9.3170999999999999</c:v>
                </c:pt>
                <c:pt idx="8354">
                  <c:v>-9.3536999999999999</c:v>
                </c:pt>
                <c:pt idx="8355">
                  <c:v>-9.3888999999999996</c:v>
                </c:pt>
                <c:pt idx="8356">
                  <c:v>-9.4062999999999999</c:v>
                </c:pt>
                <c:pt idx="8357">
                  <c:v>-9.4121000000000006</c:v>
                </c:pt>
                <c:pt idx="8358">
                  <c:v>-9.4246999999999996</c:v>
                </c:pt>
                <c:pt idx="8359">
                  <c:v>-9.4504999999999999</c:v>
                </c:pt>
                <c:pt idx="8360">
                  <c:v>-9.4906000000000006</c:v>
                </c:pt>
                <c:pt idx="8361">
                  <c:v>-9.5344999999999995</c:v>
                </c:pt>
                <c:pt idx="8362">
                  <c:v>-9.5494000000000003</c:v>
                </c:pt>
                <c:pt idx="8363">
                  <c:v>-9.5764999999999993</c:v>
                </c:pt>
                <c:pt idx="8364">
                  <c:v>-9.5947999999999993</c:v>
                </c:pt>
                <c:pt idx="8365">
                  <c:v>-9.6166999999999998</c:v>
                </c:pt>
                <c:pt idx="8366">
                  <c:v>-9.6156000000000006</c:v>
                </c:pt>
                <c:pt idx="8367">
                  <c:v>-9.6280999999999999</c:v>
                </c:pt>
                <c:pt idx="8368">
                  <c:v>-9.6401000000000003</c:v>
                </c:pt>
                <c:pt idx="8369">
                  <c:v>-9.6744000000000003</c:v>
                </c:pt>
                <c:pt idx="8370">
                  <c:v>-9.7009000000000007</c:v>
                </c:pt>
                <c:pt idx="8371">
                  <c:v>-9.7175999999999991</c:v>
                </c:pt>
                <c:pt idx="8372">
                  <c:v>-9.7355</c:v>
                </c:pt>
                <c:pt idx="8373">
                  <c:v>-9.7457999999999991</c:v>
                </c:pt>
                <c:pt idx="8374">
                  <c:v>-9.7607999999999997</c:v>
                </c:pt>
                <c:pt idx="8375">
                  <c:v>-9.7753999999999994</c:v>
                </c:pt>
                <c:pt idx="8376">
                  <c:v>-9.7746999999999993</c:v>
                </c:pt>
                <c:pt idx="8377">
                  <c:v>-9.7751999999999999</c:v>
                </c:pt>
                <c:pt idx="8378">
                  <c:v>-9.7842000000000002</c:v>
                </c:pt>
                <c:pt idx="8379">
                  <c:v>-9.7990999999999993</c:v>
                </c:pt>
                <c:pt idx="8380">
                  <c:v>-9.8204999999999991</c:v>
                </c:pt>
                <c:pt idx="8381">
                  <c:v>-9.8445</c:v>
                </c:pt>
                <c:pt idx="8382">
                  <c:v>-9.8529999999999998</c:v>
                </c:pt>
                <c:pt idx="8383">
                  <c:v>-9.8673999999999999</c:v>
                </c:pt>
                <c:pt idx="8384">
                  <c:v>-9.8887</c:v>
                </c:pt>
                <c:pt idx="8385">
                  <c:v>-9.8955000000000002</c:v>
                </c:pt>
                <c:pt idx="8386">
                  <c:v>-9.8912999999999993</c:v>
                </c:pt>
                <c:pt idx="8387">
                  <c:v>-9.9131</c:v>
                </c:pt>
                <c:pt idx="8388">
                  <c:v>-9.9349000000000007</c:v>
                </c:pt>
                <c:pt idx="8389">
                  <c:v>-9.9464000000000006</c:v>
                </c:pt>
                <c:pt idx="8390">
                  <c:v>-9.9568999999999992</c:v>
                </c:pt>
                <c:pt idx="8391">
                  <c:v>-9.9716000000000005</c:v>
                </c:pt>
                <c:pt idx="8392">
                  <c:v>-9.9916999999999998</c:v>
                </c:pt>
                <c:pt idx="8393">
                  <c:v>-9.9969999999999999</c:v>
                </c:pt>
                <c:pt idx="8394">
                  <c:v>-10</c:v>
                </c:pt>
                <c:pt idx="8395">
                  <c:v>-9.9995999999999992</c:v>
                </c:pt>
                <c:pt idx="8396">
                  <c:v>-10.012</c:v>
                </c:pt>
                <c:pt idx="8397">
                  <c:v>-10.026</c:v>
                </c:pt>
                <c:pt idx="8398">
                  <c:v>-10.048999999999999</c:v>
                </c:pt>
                <c:pt idx="8399">
                  <c:v>-10.044</c:v>
                </c:pt>
                <c:pt idx="8400">
                  <c:v>-10.064</c:v>
                </c:pt>
                <c:pt idx="8401">
                  <c:v>-10.086</c:v>
                </c:pt>
                <c:pt idx="8402">
                  <c:v>-10.079000000000001</c:v>
                </c:pt>
                <c:pt idx="8403">
                  <c:v>-10.074</c:v>
                </c:pt>
                <c:pt idx="8404">
                  <c:v>-10.073</c:v>
                </c:pt>
                <c:pt idx="8405">
                  <c:v>-10.087</c:v>
                </c:pt>
                <c:pt idx="8406">
                  <c:v>-10.099</c:v>
                </c:pt>
                <c:pt idx="8407">
                  <c:v>-10.106999999999999</c:v>
                </c:pt>
                <c:pt idx="8408">
                  <c:v>-10.125999999999999</c:v>
                </c:pt>
                <c:pt idx="8409">
                  <c:v>-10.129</c:v>
                </c:pt>
                <c:pt idx="8410">
                  <c:v>-10.129</c:v>
                </c:pt>
                <c:pt idx="8411">
                  <c:v>-10.130000000000001</c:v>
                </c:pt>
                <c:pt idx="8412">
                  <c:v>-10.129</c:v>
                </c:pt>
                <c:pt idx="8413">
                  <c:v>-10.099</c:v>
                </c:pt>
                <c:pt idx="8414">
                  <c:v>-10.103</c:v>
                </c:pt>
                <c:pt idx="8415">
                  <c:v>-10.096</c:v>
                </c:pt>
                <c:pt idx="8416">
                  <c:v>-10.103</c:v>
                </c:pt>
                <c:pt idx="8417">
                  <c:v>-10.129</c:v>
                </c:pt>
                <c:pt idx="8418">
                  <c:v>-10.132999999999999</c:v>
                </c:pt>
                <c:pt idx="8419">
                  <c:v>-10.147</c:v>
                </c:pt>
                <c:pt idx="8420">
                  <c:v>-10.180999999999999</c:v>
                </c:pt>
                <c:pt idx="8421">
                  <c:v>-10.206</c:v>
                </c:pt>
                <c:pt idx="8422">
                  <c:v>-10.237</c:v>
                </c:pt>
                <c:pt idx="8423">
                  <c:v>-10.243</c:v>
                </c:pt>
                <c:pt idx="8424">
                  <c:v>-10.23</c:v>
                </c:pt>
                <c:pt idx="8425">
                  <c:v>-10.247</c:v>
                </c:pt>
                <c:pt idx="8426">
                  <c:v>-10.257999999999999</c:v>
                </c:pt>
                <c:pt idx="8427">
                  <c:v>-10.25</c:v>
                </c:pt>
                <c:pt idx="8428">
                  <c:v>-10.242000000000001</c:v>
                </c:pt>
                <c:pt idx="8429">
                  <c:v>-10.233000000000001</c:v>
                </c:pt>
                <c:pt idx="8430">
                  <c:v>-10.254</c:v>
                </c:pt>
                <c:pt idx="8431">
                  <c:v>-10.259</c:v>
                </c:pt>
                <c:pt idx="8432">
                  <c:v>-10.256</c:v>
                </c:pt>
                <c:pt idx="8433">
                  <c:v>-10.260999999999999</c:v>
                </c:pt>
                <c:pt idx="8434">
                  <c:v>-10.262</c:v>
                </c:pt>
                <c:pt idx="8435">
                  <c:v>-10.259</c:v>
                </c:pt>
                <c:pt idx="8436">
                  <c:v>-10.259</c:v>
                </c:pt>
                <c:pt idx="8437">
                  <c:v>-10.273</c:v>
                </c:pt>
                <c:pt idx="8438">
                  <c:v>-10.281000000000001</c:v>
                </c:pt>
                <c:pt idx="8439">
                  <c:v>-10.281000000000001</c:v>
                </c:pt>
                <c:pt idx="8440">
                  <c:v>-10.286</c:v>
                </c:pt>
                <c:pt idx="8441">
                  <c:v>-10.276999999999999</c:v>
                </c:pt>
                <c:pt idx="8442">
                  <c:v>-10.268000000000001</c:v>
                </c:pt>
                <c:pt idx="8443">
                  <c:v>-10.266</c:v>
                </c:pt>
                <c:pt idx="8444">
                  <c:v>-10.269</c:v>
                </c:pt>
                <c:pt idx="8445">
                  <c:v>-10.295</c:v>
                </c:pt>
                <c:pt idx="8446">
                  <c:v>-10.318</c:v>
                </c:pt>
                <c:pt idx="8447">
                  <c:v>-10.329000000000001</c:v>
                </c:pt>
                <c:pt idx="8448">
                  <c:v>-10.36</c:v>
                </c:pt>
                <c:pt idx="8449">
                  <c:v>-10.367000000000001</c:v>
                </c:pt>
                <c:pt idx="8450">
                  <c:v>-10.37</c:v>
                </c:pt>
                <c:pt idx="8451">
                  <c:v>-10.368</c:v>
                </c:pt>
                <c:pt idx="8452">
                  <c:v>-10.364000000000001</c:v>
                </c:pt>
                <c:pt idx="8453">
                  <c:v>-10.374000000000001</c:v>
                </c:pt>
                <c:pt idx="8454">
                  <c:v>-10.375</c:v>
                </c:pt>
                <c:pt idx="8455">
                  <c:v>-10.382999999999999</c:v>
                </c:pt>
                <c:pt idx="8456">
                  <c:v>-10.37</c:v>
                </c:pt>
                <c:pt idx="8457">
                  <c:v>-10.378</c:v>
                </c:pt>
                <c:pt idx="8458">
                  <c:v>-10.382</c:v>
                </c:pt>
                <c:pt idx="8459">
                  <c:v>-10.385999999999999</c:v>
                </c:pt>
                <c:pt idx="8460">
                  <c:v>-10.382</c:v>
                </c:pt>
                <c:pt idx="8461">
                  <c:v>-10.394</c:v>
                </c:pt>
                <c:pt idx="8462">
                  <c:v>-10.396000000000001</c:v>
                </c:pt>
                <c:pt idx="8463">
                  <c:v>-10.388999999999999</c:v>
                </c:pt>
                <c:pt idx="8464">
                  <c:v>-10.388</c:v>
                </c:pt>
                <c:pt idx="8465">
                  <c:v>-10.393000000000001</c:v>
                </c:pt>
                <c:pt idx="8466">
                  <c:v>-10.385</c:v>
                </c:pt>
                <c:pt idx="8467">
                  <c:v>-10.385</c:v>
                </c:pt>
                <c:pt idx="8468">
                  <c:v>-10.36</c:v>
                </c:pt>
                <c:pt idx="8469">
                  <c:v>-10.343</c:v>
                </c:pt>
                <c:pt idx="8470">
                  <c:v>-10.346</c:v>
                </c:pt>
                <c:pt idx="8471">
                  <c:v>-10.337999999999999</c:v>
                </c:pt>
                <c:pt idx="8472">
                  <c:v>-10.319000000000001</c:v>
                </c:pt>
                <c:pt idx="8473">
                  <c:v>-10.314</c:v>
                </c:pt>
                <c:pt idx="8474">
                  <c:v>-10.297000000000001</c:v>
                </c:pt>
                <c:pt idx="8475">
                  <c:v>-10.285</c:v>
                </c:pt>
                <c:pt idx="8476">
                  <c:v>-10.28</c:v>
                </c:pt>
                <c:pt idx="8477">
                  <c:v>-10.266</c:v>
                </c:pt>
                <c:pt idx="8478">
                  <c:v>-10.257</c:v>
                </c:pt>
                <c:pt idx="8479">
                  <c:v>-10.250999999999999</c:v>
                </c:pt>
                <c:pt idx="8480">
                  <c:v>-10.243</c:v>
                </c:pt>
                <c:pt idx="8481">
                  <c:v>-10.234</c:v>
                </c:pt>
                <c:pt idx="8482">
                  <c:v>-10.225</c:v>
                </c:pt>
                <c:pt idx="8483">
                  <c:v>-10.211</c:v>
                </c:pt>
                <c:pt idx="8484">
                  <c:v>-10.186999999999999</c:v>
                </c:pt>
                <c:pt idx="8485">
                  <c:v>-10.154</c:v>
                </c:pt>
                <c:pt idx="8486">
                  <c:v>-10.135999999999999</c:v>
                </c:pt>
                <c:pt idx="8487">
                  <c:v>-10.1</c:v>
                </c:pt>
                <c:pt idx="8488">
                  <c:v>-10.053000000000001</c:v>
                </c:pt>
                <c:pt idx="8489">
                  <c:v>-10.003</c:v>
                </c:pt>
                <c:pt idx="8490">
                  <c:v>-9.9382000000000001</c:v>
                </c:pt>
                <c:pt idx="8491">
                  <c:v>-9.8626000000000005</c:v>
                </c:pt>
                <c:pt idx="8492">
                  <c:v>-9.798</c:v>
                </c:pt>
                <c:pt idx="8493">
                  <c:v>-9.7317</c:v>
                </c:pt>
                <c:pt idx="8494">
                  <c:v>-9.6456999999999997</c:v>
                </c:pt>
                <c:pt idx="8495">
                  <c:v>-9.5434999999999999</c:v>
                </c:pt>
                <c:pt idx="8496">
                  <c:v>-9.4225999999999992</c:v>
                </c:pt>
                <c:pt idx="8497">
                  <c:v>-9.3007000000000009</c:v>
                </c:pt>
                <c:pt idx="8498">
                  <c:v>-9.1853999999999996</c:v>
                </c:pt>
                <c:pt idx="8499">
                  <c:v>-9.0681999999999992</c:v>
                </c:pt>
                <c:pt idx="8500">
                  <c:v>-8.9761000000000006</c:v>
                </c:pt>
                <c:pt idx="8501">
                  <c:v>-8.8481000000000005</c:v>
                </c:pt>
                <c:pt idx="8502">
                  <c:v>-8.7169000000000008</c:v>
                </c:pt>
                <c:pt idx="8503">
                  <c:v>-8.5975999999999999</c:v>
                </c:pt>
                <c:pt idx="8504">
                  <c:v>-8.4643999999999995</c:v>
                </c:pt>
                <c:pt idx="8505">
                  <c:v>-8.3439999999999994</c:v>
                </c:pt>
                <c:pt idx="8506">
                  <c:v>-8.2029999999999994</c:v>
                </c:pt>
                <c:pt idx="8507">
                  <c:v>-8.0779999999999994</c:v>
                </c:pt>
                <c:pt idx="8508">
                  <c:v>-7.9158999999999997</c:v>
                </c:pt>
                <c:pt idx="8509">
                  <c:v>-7.7461000000000002</c:v>
                </c:pt>
                <c:pt idx="8510">
                  <c:v>-7.6208</c:v>
                </c:pt>
                <c:pt idx="8511">
                  <c:v>-7.4831000000000003</c:v>
                </c:pt>
                <c:pt idx="8512">
                  <c:v>-7.3547000000000002</c:v>
                </c:pt>
                <c:pt idx="8513">
                  <c:v>-7.2465000000000002</c:v>
                </c:pt>
                <c:pt idx="8514">
                  <c:v>-7.1048</c:v>
                </c:pt>
                <c:pt idx="8515">
                  <c:v>-6.9542999999999999</c:v>
                </c:pt>
                <c:pt idx="8516">
                  <c:v>-6.8136000000000001</c:v>
                </c:pt>
                <c:pt idx="8517">
                  <c:v>-6.7108999999999996</c:v>
                </c:pt>
                <c:pt idx="8518">
                  <c:v>-6.5930999999999997</c:v>
                </c:pt>
                <c:pt idx="8519">
                  <c:v>-6.4737</c:v>
                </c:pt>
                <c:pt idx="8520">
                  <c:v>-6.3617999999999997</c:v>
                </c:pt>
                <c:pt idx="8521">
                  <c:v>-6.2565</c:v>
                </c:pt>
                <c:pt idx="8522">
                  <c:v>-6.1402999999999999</c:v>
                </c:pt>
                <c:pt idx="8523">
                  <c:v>-6.0721999999999996</c:v>
                </c:pt>
                <c:pt idx="8524">
                  <c:v>-5.9915000000000003</c:v>
                </c:pt>
                <c:pt idx="8525">
                  <c:v>-5.8677000000000001</c:v>
                </c:pt>
                <c:pt idx="8526">
                  <c:v>-5.7672999999999996</c:v>
                </c:pt>
                <c:pt idx="8527">
                  <c:v>-5.6379999999999999</c:v>
                </c:pt>
                <c:pt idx="8528">
                  <c:v>-5.5179999999999998</c:v>
                </c:pt>
                <c:pt idx="8529">
                  <c:v>-5.4062000000000001</c:v>
                </c:pt>
                <c:pt idx="8530">
                  <c:v>-5.2771999999999997</c:v>
                </c:pt>
                <c:pt idx="8531">
                  <c:v>-5.1471999999999998</c:v>
                </c:pt>
                <c:pt idx="8532">
                  <c:v>-5.0373999999999999</c:v>
                </c:pt>
                <c:pt idx="8533">
                  <c:v>-4.9447999999999999</c:v>
                </c:pt>
                <c:pt idx="8534">
                  <c:v>-4.8446999999999996</c:v>
                </c:pt>
                <c:pt idx="8535">
                  <c:v>-4.7473999999999998</c:v>
                </c:pt>
                <c:pt idx="8536">
                  <c:v>-4.6788999999999996</c:v>
                </c:pt>
                <c:pt idx="8537">
                  <c:v>-4.6380999999999997</c:v>
                </c:pt>
                <c:pt idx="8538">
                  <c:v>-4.5975999999999999</c:v>
                </c:pt>
                <c:pt idx="8539">
                  <c:v>-4.5712000000000002</c:v>
                </c:pt>
                <c:pt idx="8540">
                  <c:v>-4.5252999999999997</c:v>
                </c:pt>
                <c:pt idx="8541">
                  <c:v>-4.4904000000000002</c:v>
                </c:pt>
                <c:pt idx="8542">
                  <c:v>-4.4863999999999997</c:v>
                </c:pt>
                <c:pt idx="8543">
                  <c:v>-4.4627999999999997</c:v>
                </c:pt>
                <c:pt idx="8544">
                  <c:v>-4.3884999999999996</c:v>
                </c:pt>
                <c:pt idx="8545">
                  <c:v>-4.3449</c:v>
                </c:pt>
                <c:pt idx="8546">
                  <c:v>-4.3292000000000002</c:v>
                </c:pt>
                <c:pt idx="8547">
                  <c:v>-4.3174000000000001</c:v>
                </c:pt>
                <c:pt idx="8548">
                  <c:v>-4.2892999999999999</c:v>
                </c:pt>
                <c:pt idx="8549">
                  <c:v>-4.2694000000000001</c:v>
                </c:pt>
                <c:pt idx="8550">
                  <c:v>-4.2443999999999997</c:v>
                </c:pt>
                <c:pt idx="8551">
                  <c:v>-4.2233999999999998</c:v>
                </c:pt>
                <c:pt idx="8552">
                  <c:v>-4.1925999999999997</c:v>
                </c:pt>
                <c:pt idx="8553">
                  <c:v>-4.1234999999999999</c:v>
                </c:pt>
                <c:pt idx="8554">
                  <c:v>-4.0735000000000001</c:v>
                </c:pt>
                <c:pt idx="8555">
                  <c:v>-4.0021000000000004</c:v>
                </c:pt>
                <c:pt idx="8556">
                  <c:v>-3.9174000000000002</c:v>
                </c:pt>
                <c:pt idx="8557">
                  <c:v>-3.8597000000000001</c:v>
                </c:pt>
                <c:pt idx="8558">
                  <c:v>-3.8319999999999999</c:v>
                </c:pt>
                <c:pt idx="8559">
                  <c:v>-3.7553999999999998</c:v>
                </c:pt>
                <c:pt idx="8560">
                  <c:v>-3.7040999999999999</c:v>
                </c:pt>
                <c:pt idx="8561">
                  <c:v>-3.6595</c:v>
                </c:pt>
                <c:pt idx="8562">
                  <c:v>-3.5632000000000001</c:v>
                </c:pt>
                <c:pt idx="8563">
                  <c:v>-3.4823</c:v>
                </c:pt>
                <c:pt idx="8564">
                  <c:v>-3.4077000000000002</c:v>
                </c:pt>
                <c:pt idx="8565">
                  <c:v>-3.3395000000000001</c:v>
                </c:pt>
                <c:pt idx="8566">
                  <c:v>-3.2986</c:v>
                </c:pt>
                <c:pt idx="8567">
                  <c:v>-3.2362000000000002</c:v>
                </c:pt>
                <c:pt idx="8568">
                  <c:v>-3.1634000000000002</c:v>
                </c:pt>
                <c:pt idx="8569">
                  <c:v>-3.1128</c:v>
                </c:pt>
                <c:pt idx="8570">
                  <c:v>-3.0495000000000001</c:v>
                </c:pt>
                <c:pt idx="8571">
                  <c:v>-2.94</c:v>
                </c:pt>
                <c:pt idx="8572">
                  <c:v>-2.8591000000000002</c:v>
                </c:pt>
                <c:pt idx="8573">
                  <c:v>-2.8111000000000002</c:v>
                </c:pt>
                <c:pt idx="8574">
                  <c:v>-2.7545000000000002</c:v>
                </c:pt>
                <c:pt idx="8575">
                  <c:v>-2.6656</c:v>
                </c:pt>
                <c:pt idx="8576">
                  <c:v>-2.5840999999999998</c:v>
                </c:pt>
                <c:pt idx="8577">
                  <c:v>-2.5285000000000002</c:v>
                </c:pt>
                <c:pt idx="8578">
                  <c:v>-2.5145</c:v>
                </c:pt>
                <c:pt idx="8579">
                  <c:v>-2.4931999999999999</c:v>
                </c:pt>
                <c:pt idx="8580">
                  <c:v>-2.4630999999999998</c:v>
                </c:pt>
                <c:pt idx="8581">
                  <c:v>-2.4253</c:v>
                </c:pt>
                <c:pt idx="8582">
                  <c:v>-2.4178000000000002</c:v>
                </c:pt>
                <c:pt idx="8583">
                  <c:v>-2.3689</c:v>
                </c:pt>
                <c:pt idx="8584">
                  <c:v>-2.3431999999999999</c:v>
                </c:pt>
                <c:pt idx="8585">
                  <c:v>-2.3050000000000002</c:v>
                </c:pt>
                <c:pt idx="8586">
                  <c:v>-2.2688999999999999</c:v>
                </c:pt>
                <c:pt idx="8587">
                  <c:v>-2.2265000000000001</c:v>
                </c:pt>
                <c:pt idx="8588">
                  <c:v>-2.2044999999999999</c:v>
                </c:pt>
                <c:pt idx="8589">
                  <c:v>-2.1652</c:v>
                </c:pt>
                <c:pt idx="8590">
                  <c:v>-2.1472000000000002</c:v>
                </c:pt>
                <c:pt idx="8591">
                  <c:v>-2.1017999999999999</c:v>
                </c:pt>
                <c:pt idx="8592">
                  <c:v>-2.0589</c:v>
                </c:pt>
                <c:pt idx="8593">
                  <c:v>-2.0236999999999998</c:v>
                </c:pt>
                <c:pt idx="8594">
                  <c:v>-1.9716</c:v>
                </c:pt>
                <c:pt idx="8595">
                  <c:v>-1.9024000000000001</c:v>
                </c:pt>
                <c:pt idx="8596">
                  <c:v>-1.8463000000000001</c:v>
                </c:pt>
                <c:pt idx="8597">
                  <c:v>-1.7941</c:v>
                </c:pt>
                <c:pt idx="8598">
                  <c:v>-1.7398</c:v>
                </c:pt>
                <c:pt idx="8599">
                  <c:v>-1.7236</c:v>
                </c:pt>
                <c:pt idx="8600">
                  <c:v>-1.7063999999999999</c:v>
                </c:pt>
                <c:pt idx="8601">
                  <c:v>-1.6897</c:v>
                </c:pt>
                <c:pt idx="8602">
                  <c:v>-1.6789000000000001</c:v>
                </c:pt>
                <c:pt idx="8603">
                  <c:v>-1.6615</c:v>
                </c:pt>
                <c:pt idx="8604">
                  <c:v>-1.6402000000000001</c:v>
                </c:pt>
                <c:pt idx="8605">
                  <c:v>-1.6415999999999999</c:v>
                </c:pt>
                <c:pt idx="8606">
                  <c:v>-1.6349</c:v>
                </c:pt>
                <c:pt idx="8607">
                  <c:v>-1.6333</c:v>
                </c:pt>
                <c:pt idx="8608">
                  <c:v>-1.6331</c:v>
                </c:pt>
                <c:pt idx="8609">
                  <c:v>-1.6085</c:v>
                </c:pt>
                <c:pt idx="8610">
                  <c:v>-1.6084000000000001</c:v>
                </c:pt>
                <c:pt idx="8611">
                  <c:v>-1.6093</c:v>
                </c:pt>
                <c:pt idx="8612">
                  <c:v>-1.6019000000000001</c:v>
                </c:pt>
                <c:pt idx="8613">
                  <c:v>-1.5789</c:v>
                </c:pt>
                <c:pt idx="8614">
                  <c:v>-1.5676000000000001</c:v>
                </c:pt>
                <c:pt idx="8615">
                  <c:v>-1.5606</c:v>
                </c:pt>
                <c:pt idx="8616">
                  <c:v>-1.5334000000000001</c:v>
                </c:pt>
                <c:pt idx="8617">
                  <c:v>-1.494</c:v>
                </c:pt>
                <c:pt idx="8618">
                  <c:v>-1.5</c:v>
                </c:pt>
                <c:pt idx="8619">
                  <c:v>-1.4887999999999999</c:v>
                </c:pt>
                <c:pt idx="8620">
                  <c:v>-1.4822</c:v>
                </c:pt>
                <c:pt idx="8621">
                  <c:v>-1.4744999999999999</c:v>
                </c:pt>
                <c:pt idx="8622">
                  <c:v>-1.4565999999999999</c:v>
                </c:pt>
                <c:pt idx="8623">
                  <c:v>-1.472</c:v>
                </c:pt>
                <c:pt idx="8624">
                  <c:v>-1.4651000000000001</c:v>
                </c:pt>
                <c:pt idx="8625">
                  <c:v>-1.4572000000000001</c:v>
                </c:pt>
                <c:pt idx="8626">
                  <c:v>-1.4567000000000001</c:v>
                </c:pt>
                <c:pt idx="8627">
                  <c:v>-1.4530000000000001</c:v>
                </c:pt>
                <c:pt idx="8628">
                  <c:v>-1.4415</c:v>
                </c:pt>
                <c:pt idx="8629">
                  <c:v>-1.4349000000000001</c:v>
                </c:pt>
                <c:pt idx="8630">
                  <c:v>-1.4341999999999999</c:v>
                </c:pt>
                <c:pt idx="8631">
                  <c:v>-1.4154</c:v>
                </c:pt>
                <c:pt idx="8632">
                  <c:v>-1.3936999999999999</c:v>
                </c:pt>
                <c:pt idx="8633">
                  <c:v>-1.3697999999999999</c:v>
                </c:pt>
                <c:pt idx="8634">
                  <c:v>-1.3406</c:v>
                </c:pt>
                <c:pt idx="8635">
                  <c:v>-1.3362000000000001</c:v>
                </c:pt>
                <c:pt idx="8636">
                  <c:v>-1.3259000000000001</c:v>
                </c:pt>
                <c:pt idx="8637">
                  <c:v>-1.2939000000000001</c:v>
                </c:pt>
                <c:pt idx="8638">
                  <c:v>-1.2806999999999999</c:v>
                </c:pt>
                <c:pt idx="8639">
                  <c:v>-1.2521</c:v>
                </c:pt>
                <c:pt idx="8640">
                  <c:v>-1.2476</c:v>
                </c:pt>
                <c:pt idx="8641">
                  <c:v>-1.2249000000000001</c:v>
                </c:pt>
                <c:pt idx="8642">
                  <c:v>-1.1989000000000001</c:v>
                </c:pt>
                <c:pt idx="8643">
                  <c:v>-1.1740999999999999</c:v>
                </c:pt>
                <c:pt idx="8644">
                  <c:v>-1.1628000000000001</c:v>
                </c:pt>
                <c:pt idx="8645">
                  <c:v>-1.181</c:v>
                </c:pt>
                <c:pt idx="8646">
                  <c:v>-1.1826000000000001</c:v>
                </c:pt>
                <c:pt idx="8647">
                  <c:v>-1.1872</c:v>
                </c:pt>
                <c:pt idx="8648">
                  <c:v>-1.2053</c:v>
                </c:pt>
                <c:pt idx="8649">
                  <c:v>-1.1982999999999999</c:v>
                </c:pt>
                <c:pt idx="8650">
                  <c:v>-1.1666000000000001</c:v>
                </c:pt>
                <c:pt idx="8651">
                  <c:v>-1.1479999999999999</c:v>
                </c:pt>
                <c:pt idx="8652">
                  <c:v>-1.1173999999999999</c:v>
                </c:pt>
                <c:pt idx="8653">
                  <c:v>-1.1255999999999999</c:v>
                </c:pt>
                <c:pt idx="8654">
                  <c:v>-1.1383000000000001</c:v>
                </c:pt>
                <c:pt idx="8655">
                  <c:v>-1.1485000000000001</c:v>
                </c:pt>
                <c:pt idx="8656">
                  <c:v>-1.1392</c:v>
                </c:pt>
                <c:pt idx="8657">
                  <c:v>-1.1625000000000001</c:v>
                </c:pt>
                <c:pt idx="8658">
                  <c:v>-1.1681999999999999</c:v>
                </c:pt>
                <c:pt idx="8659">
                  <c:v>-1.1488</c:v>
                </c:pt>
                <c:pt idx="8660">
                  <c:v>-1.1418999999999999</c:v>
                </c:pt>
                <c:pt idx="8661">
                  <c:v>-1.1318999999999999</c:v>
                </c:pt>
                <c:pt idx="8662">
                  <c:v>-1.1309</c:v>
                </c:pt>
                <c:pt idx="8663">
                  <c:v>-1.1457999999999999</c:v>
                </c:pt>
                <c:pt idx="8664">
                  <c:v>-1.1480999999999999</c:v>
                </c:pt>
                <c:pt idx="8665">
                  <c:v>-1.1555</c:v>
                </c:pt>
                <c:pt idx="8666">
                  <c:v>-1.1812</c:v>
                </c:pt>
                <c:pt idx="8667">
                  <c:v>-1.1894</c:v>
                </c:pt>
                <c:pt idx="8668">
                  <c:v>-1.1693</c:v>
                </c:pt>
                <c:pt idx="8669">
                  <c:v>-1.1568000000000001</c:v>
                </c:pt>
                <c:pt idx="8670">
                  <c:v>-1.1305000000000001</c:v>
                </c:pt>
                <c:pt idx="8671">
                  <c:v>-1.1124000000000001</c:v>
                </c:pt>
                <c:pt idx="8672">
                  <c:v>-1.0928</c:v>
                </c:pt>
                <c:pt idx="8673">
                  <c:v>-1.0948</c:v>
                </c:pt>
                <c:pt idx="8674">
                  <c:v>-1.0883</c:v>
                </c:pt>
                <c:pt idx="8675">
                  <c:v>-1.1023000000000001</c:v>
                </c:pt>
                <c:pt idx="8676">
                  <c:v>-1.1093</c:v>
                </c:pt>
                <c:pt idx="8677">
                  <c:v>-1.1148</c:v>
                </c:pt>
                <c:pt idx="8678">
                  <c:v>-1.0902000000000001</c:v>
                </c:pt>
                <c:pt idx="8679">
                  <c:v>-1.0629999999999999</c:v>
                </c:pt>
                <c:pt idx="8680">
                  <c:v>-1.0471999999999999</c:v>
                </c:pt>
                <c:pt idx="8681">
                  <c:v>-1.0527</c:v>
                </c:pt>
                <c:pt idx="8682">
                  <c:v>-1.0547</c:v>
                </c:pt>
                <c:pt idx="8683">
                  <c:v>-1.0469999999999999</c:v>
                </c:pt>
                <c:pt idx="8684">
                  <c:v>-1.0505</c:v>
                </c:pt>
                <c:pt idx="8685">
                  <c:v>-1.073</c:v>
                </c:pt>
                <c:pt idx="8686">
                  <c:v>-1.0672999999999999</c:v>
                </c:pt>
                <c:pt idx="8687">
                  <c:v>-1.0925</c:v>
                </c:pt>
                <c:pt idx="8688">
                  <c:v>-1.0813999999999999</c:v>
                </c:pt>
                <c:pt idx="8689">
                  <c:v>-1.0815999999999999</c:v>
                </c:pt>
                <c:pt idx="8690">
                  <c:v>-1.0791999999999999</c:v>
                </c:pt>
                <c:pt idx="8691">
                  <c:v>-1.1017999999999999</c:v>
                </c:pt>
                <c:pt idx="8692">
                  <c:v>-1.1395</c:v>
                </c:pt>
                <c:pt idx="8693">
                  <c:v>-1.1569</c:v>
                </c:pt>
                <c:pt idx="8694">
                  <c:v>-1.1813</c:v>
                </c:pt>
                <c:pt idx="8695">
                  <c:v>-1.2089000000000001</c:v>
                </c:pt>
                <c:pt idx="8696">
                  <c:v>-1.2297</c:v>
                </c:pt>
                <c:pt idx="8697">
                  <c:v>-1.2401</c:v>
                </c:pt>
                <c:pt idx="8698">
                  <c:v>-1.2519</c:v>
                </c:pt>
                <c:pt idx="8699">
                  <c:v>-1.2637</c:v>
                </c:pt>
                <c:pt idx="8700">
                  <c:v>-1.2558</c:v>
                </c:pt>
                <c:pt idx="8701">
                  <c:v>-1.258</c:v>
                </c:pt>
                <c:pt idx="8702">
                  <c:v>-1.2558</c:v>
                </c:pt>
                <c:pt idx="8703">
                  <c:v>-1.2946</c:v>
                </c:pt>
                <c:pt idx="8704">
                  <c:v>-1.3312999999999999</c:v>
                </c:pt>
                <c:pt idx="8705">
                  <c:v>-1.3827</c:v>
                </c:pt>
                <c:pt idx="8706">
                  <c:v>-1.4074</c:v>
                </c:pt>
                <c:pt idx="8707">
                  <c:v>-1.4209000000000001</c:v>
                </c:pt>
                <c:pt idx="8708">
                  <c:v>-1.4784999999999999</c:v>
                </c:pt>
                <c:pt idx="8709">
                  <c:v>-1.5214000000000001</c:v>
                </c:pt>
                <c:pt idx="8710">
                  <c:v>-1.5513999999999999</c:v>
                </c:pt>
                <c:pt idx="8711">
                  <c:v>-1.5904</c:v>
                </c:pt>
                <c:pt idx="8712">
                  <c:v>-1.6527000000000001</c:v>
                </c:pt>
                <c:pt idx="8713">
                  <c:v>-1.7174</c:v>
                </c:pt>
                <c:pt idx="8714">
                  <c:v>-1.7670999999999999</c:v>
                </c:pt>
                <c:pt idx="8715">
                  <c:v>-1.8531</c:v>
                </c:pt>
                <c:pt idx="8716">
                  <c:v>-1.9440999999999999</c:v>
                </c:pt>
                <c:pt idx="8717">
                  <c:v>-2.0531000000000001</c:v>
                </c:pt>
                <c:pt idx="8718">
                  <c:v>-2.1242000000000001</c:v>
                </c:pt>
                <c:pt idx="8719">
                  <c:v>-2.2349999999999999</c:v>
                </c:pt>
                <c:pt idx="8720">
                  <c:v>-2.3214000000000001</c:v>
                </c:pt>
                <c:pt idx="8721">
                  <c:v>-2.3896000000000002</c:v>
                </c:pt>
                <c:pt idx="8722">
                  <c:v>-2.4961000000000002</c:v>
                </c:pt>
                <c:pt idx="8723">
                  <c:v>-2.6009000000000002</c:v>
                </c:pt>
                <c:pt idx="8724">
                  <c:v>-2.6857000000000002</c:v>
                </c:pt>
                <c:pt idx="8725">
                  <c:v>-2.7905000000000002</c:v>
                </c:pt>
                <c:pt idx="8726">
                  <c:v>-2.8536000000000001</c:v>
                </c:pt>
                <c:pt idx="8727">
                  <c:v>-2.9396</c:v>
                </c:pt>
                <c:pt idx="8728">
                  <c:v>-3.0402</c:v>
                </c:pt>
                <c:pt idx="8729">
                  <c:v>-3.1299000000000001</c:v>
                </c:pt>
                <c:pt idx="8730">
                  <c:v>-3.2250000000000001</c:v>
                </c:pt>
                <c:pt idx="8731">
                  <c:v>-3.2976999999999999</c:v>
                </c:pt>
                <c:pt idx="8732">
                  <c:v>-3.3856999999999999</c:v>
                </c:pt>
                <c:pt idx="8733">
                  <c:v>-3.5009000000000001</c:v>
                </c:pt>
                <c:pt idx="8734">
                  <c:v>-3.6061999999999999</c:v>
                </c:pt>
                <c:pt idx="8735">
                  <c:v>-3.6972999999999998</c:v>
                </c:pt>
                <c:pt idx="8736">
                  <c:v>-3.774</c:v>
                </c:pt>
                <c:pt idx="8737">
                  <c:v>-3.8797999999999999</c:v>
                </c:pt>
                <c:pt idx="8738">
                  <c:v>-3.9801000000000002</c:v>
                </c:pt>
                <c:pt idx="8739">
                  <c:v>-4.0613999999999999</c:v>
                </c:pt>
                <c:pt idx="8740">
                  <c:v>-4.1554000000000002</c:v>
                </c:pt>
                <c:pt idx="8741">
                  <c:v>-4.2384000000000004</c:v>
                </c:pt>
                <c:pt idx="8742">
                  <c:v>-4.3578000000000001</c:v>
                </c:pt>
                <c:pt idx="8743">
                  <c:v>-4.4452999999999996</c:v>
                </c:pt>
                <c:pt idx="8744">
                  <c:v>-4.5209999999999999</c:v>
                </c:pt>
                <c:pt idx="8745">
                  <c:v>-4.6322999999999999</c:v>
                </c:pt>
                <c:pt idx="8746">
                  <c:v>-4.7224000000000004</c:v>
                </c:pt>
                <c:pt idx="8747">
                  <c:v>-4.7948000000000004</c:v>
                </c:pt>
                <c:pt idx="8748">
                  <c:v>-4.8377999999999997</c:v>
                </c:pt>
                <c:pt idx="8749">
                  <c:v>-4.8963999999999999</c:v>
                </c:pt>
                <c:pt idx="8750">
                  <c:v>-4.9580000000000002</c:v>
                </c:pt>
                <c:pt idx="8751">
                  <c:v>-5.0054999999999996</c:v>
                </c:pt>
                <c:pt idx="8752">
                  <c:v>-5.0461</c:v>
                </c:pt>
                <c:pt idx="8753">
                  <c:v>-5.0961999999999996</c:v>
                </c:pt>
                <c:pt idx="8754">
                  <c:v>-5.1458000000000004</c:v>
                </c:pt>
                <c:pt idx="8755">
                  <c:v>-5.2016</c:v>
                </c:pt>
                <c:pt idx="8756">
                  <c:v>-5.2480000000000002</c:v>
                </c:pt>
                <c:pt idx="8757">
                  <c:v>-5.3217999999999996</c:v>
                </c:pt>
                <c:pt idx="8758">
                  <c:v>-5.3954000000000004</c:v>
                </c:pt>
                <c:pt idx="8759">
                  <c:v>-5.4615999999999998</c:v>
                </c:pt>
                <c:pt idx="8760">
                  <c:v>-5.5724999999999998</c:v>
                </c:pt>
                <c:pt idx="8761">
                  <c:v>-5.6662999999999997</c:v>
                </c:pt>
                <c:pt idx="8762">
                  <c:v>-5.7544000000000004</c:v>
                </c:pt>
                <c:pt idx="8763">
                  <c:v>-5.851</c:v>
                </c:pt>
                <c:pt idx="8764">
                  <c:v>-5.9874999999999998</c:v>
                </c:pt>
                <c:pt idx="8765">
                  <c:v>-6.1151999999999997</c:v>
                </c:pt>
                <c:pt idx="8766">
                  <c:v>-6.2343000000000002</c:v>
                </c:pt>
                <c:pt idx="8767">
                  <c:v>-6.3635999999999999</c:v>
                </c:pt>
                <c:pt idx="8768">
                  <c:v>-6.4966999999999997</c:v>
                </c:pt>
                <c:pt idx="8769">
                  <c:v>-6.6281999999999996</c:v>
                </c:pt>
                <c:pt idx="8770">
                  <c:v>-6.7904999999999998</c:v>
                </c:pt>
                <c:pt idx="8771">
                  <c:v>-6.9481999999999999</c:v>
                </c:pt>
                <c:pt idx="8772">
                  <c:v>-7.0934999999999997</c:v>
                </c:pt>
                <c:pt idx="8773">
                  <c:v>-7.2496</c:v>
                </c:pt>
                <c:pt idx="8774">
                  <c:v>-7.3933</c:v>
                </c:pt>
                <c:pt idx="8775">
                  <c:v>-7.5587999999999997</c:v>
                </c:pt>
                <c:pt idx="8776">
                  <c:v>-7.7096999999999998</c:v>
                </c:pt>
                <c:pt idx="8777">
                  <c:v>-7.84</c:v>
                </c:pt>
                <c:pt idx="8778">
                  <c:v>-7.9851999999999999</c:v>
                </c:pt>
                <c:pt idx="8779">
                  <c:v>-8.1076999999999995</c:v>
                </c:pt>
                <c:pt idx="8780">
                  <c:v>-8.2144999999999992</c:v>
                </c:pt>
                <c:pt idx="8781">
                  <c:v>-8.3004999999999995</c:v>
                </c:pt>
                <c:pt idx="8782">
                  <c:v>-8.3889999999999993</c:v>
                </c:pt>
                <c:pt idx="8783">
                  <c:v>-8.4739000000000004</c:v>
                </c:pt>
                <c:pt idx="8784">
                  <c:v>-8.5494000000000003</c:v>
                </c:pt>
                <c:pt idx="8785">
                  <c:v>-8.5991999999999997</c:v>
                </c:pt>
                <c:pt idx="8786">
                  <c:v>-8.6565999999999992</c:v>
                </c:pt>
                <c:pt idx="8787">
                  <c:v>-8.7167999999999992</c:v>
                </c:pt>
                <c:pt idx="8788">
                  <c:v>-8.7751000000000001</c:v>
                </c:pt>
                <c:pt idx="8789">
                  <c:v>-8.8156999999999996</c:v>
                </c:pt>
                <c:pt idx="8790">
                  <c:v>-8.8766999999999996</c:v>
                </c:pt>
                <c:pt idx="8791">
                  <c:v>-8.9301999999999992</c:v>
                </c:pt>
                <c:pt idx="8792">
                  <c:v>-8.9732000000000003</c:v>
                </c:pt>
                <c:pt idx="8793">
                  <c:v>-9.0405999999999995</c:v>
                </c:pt>
                <c:pt idx="8794">
                  <c:v>-9.1117000000000008</c:v>
                </c:pt>
                <c:pt idx="8795">
                  <c:v>-9.1727000000000007</c:v>
                </c:pt>
                <c:pt idx="8796">
                  <c:v>-9.2428000000000008</c:v>
                </c:pt>
                <c:pt idx="8797">
                  <c:v>-9.3046000000000006</c:v>
                </c:pt>
                <c:pt idx="8798">
                  <c:v>-9.3495000000000008</c:v>
                </c:pt>
                <c:pt idx="8799">
                  <c:v>-9.3842999999999996</c:v>
                </c:pt>
                <c:pt idx="8800">
                  <c:v>-9.4223999999999997</c:v>
                </c:pt>
                <c:pt idx="8801">
                  <c:v>-9.4634</c:v>
                </c:pt>
                <c:pt idx="8802">
                  <c:v>-9.5114000000000001</c:v>
                </c:pt>
                <c:pt idx="8803">
                  <c:v>-9.5530000000000008</c:v>
                </c:pt>
                <c:pt idx="8804">
                  <c:v>-9.5861000000000001</c:v>
                </c:pt>
                <c:pt idx="8805">
                  <c:v>-9.6216000000000008</c:v>
                </c:pt>
                <c:pt idx="8806">
                  <c:v>-9.6387</c:v>
                </c:pt>
                <c:pt idx="8807">
                  <c:v>-9.6638000000000002</c:v>
                </c:pt>
                <c:pt idx="8808">
                  <c:v>-9.6887000000000008</c:v>
                </c:pt>
                <c:pt idx="8809">
                  <c:v>-9.7240000000000002</c:v>
                </c:pt>
                <c:pt idx="8810">
                  <c:v>-9.7928999999999995</c:v>
                </c:pt>
                <c:pt idx="8811">
                  <c:v>-9.8354999999999997</c:v>
                </c:pt>
                <c:pt idx="8812">
                  <c:v>-9.8695000000000004</c:v>
                </c:pt>
                <c:pt idx="8813">
                  <c:v>-9.8966999999999992</c:v>
                </c:pt>
                <c:pt idx="8814">
                  <c:v>-9.9130000000000003</c:v>
                </c:pt>
                <c:pt idx="8815">
                  <c:v>-9.9295000000000009</c:v>
                </c:pt>
                <c:pt idx="8816">
                  <c:v>-9.9453999999999994</c:v>
                </c:pt>
                <c:pt idx="8817">
                  <c:v>-9.9601000000000006</c:v>
                </c:pt>
                <c:pt idx="8818">
                  <c:v>-9.9639000000000006</c:v>
                </c:pt>
                <c:pt idx="8819">
                  <c:v>-9.9824000000000002</c:v>
                </c:pt>
                <c:pt idx="8820">
                  <c:v>-10.023</c:v>
                </c:pt>
                <c:pt idx="8821">
                  <c:v>-10.042</c:v>
                </c:pt>
                <c:pt idx="8822">
                  <c:v>-10.077</c:v>
                </c:pt>
                <c:pt idx="8823">
                  <c:v>-10.098000000000001</c:v>
                </c:pt>
                <c:pt idx="8824">
                  <c:v>-10.11</c:v>
                </c:pt>
                <c:pt idx="8825">
                  <c:v>-10.135</c:v>
                </c:pt>
                <c:pt idx="8826">
                  <c:v>-10.157999999999999</c:v>
                </c:pt>
                <c:pt idx="8827">
                  <c:v>-10.178000000000001</c:v>
                </c:pt>
                <c:pt idx="8828">
                  <c:v>-10.191000000000001</c:v>
                </c:pt>
                <c:pt idx="8829">
                  <c:v>-10.194000000000001</c:v>
                </c:pt>
                <c:pt idx="8830">
                  <c:v>-10.218</c:v>
                </c:pt>
                <c:pt idx="8831">
                  <c:v>-10.252000000000001</c:v>
                </c:pt>
                <c:pt idx="8832">
                  <c:v>-10.268000000000001</c:v>
                </c:pt>
                <c:pt idx="8833">
                  <c:v>-10.295</c:v>
                </c:pt>
                <c:pt idx="8834">
                  <c:v>-10.303000000000001</c:v>
                </c:pt>
                <c:pt idx="8835">
                  <c:v>-10.308</c:v>
                </c:pt>
                <c:pt idx="8836">
                  <c:v>-10.324999999999999</c:v>
                </c:pt>
                <c:pt idx="8837">
                  <c:v>-10.337</c:v>
                </c:pt>
                <c:pt idx="8838">
                  <c:v>-10.355</c:v>
                </c:pt>
                <c:pt idx="8839">
                  <c:v>-10.356999999999999</c:v>
                </c:pt>
                <c:pt idx="8840">
                  <c:v>-10.37</c:v>
                </c:pt>
                <c:pt idx="8841">
                  <c:v>-10.384</c:v>
                </c:pt>
                <c:pt idx="8842">
                  <c:v>-10.4</c:v>
                </c:pt>
                <c:pt idx="8843">
                  <c:v>-10.414999999999999</c:v>
                </c:pt>
                <c:pt idx="8844">
                  <c:v>-10.435</c:v>
                </c:pt>
                <c:pt idx="8845">
                  <c:v>-10.446</c:v>
                </c:pt>
                <c:pt idx="8846">
                  <c:v>-10.454000000000001</c:v>
                </c:pt>
                <c:pt idx="8847">
                  <c:v>-10.468999999999999</c:v>
                </c:pt>
                <c:pt idx="8848">
                  <c:v>-10.481</c:v>
                </c:pt>
                <c:pt idx="8849">
                  <c:v>-10.489000000000001</c:v>
                </c:pt>
                <c:pt idx="8850">
                  <c:v>-10.507</c:v>
                </c:pt>
                <c:pt idx="8851">
                  <c:v>-10.515000000000001</c:v>
                </c:pt>
                <c:pt idx="8852">
                  <c:v>-10.526</c:v>
                </c:pt>
                <c:pt idx="8853">
                  <c:v>-10.516999999999999</c:v>
                </c:pt>
                <c:pt idx="8854">
                  <c:v>-10.529</c:v>
                </c:pt>
                <c:pt idx="8855">
                  <c:v>-10.541</c:v>
                </c:pt>
                <c:pt idx="8856">
                  <c:v>-10.553000000000001</c:v>
                </c:pt>
                <c:pt idx="8857">
                  <c:v>-10.552</c:v>
                </c:pt>
                <c:pt idx="8858">
                  <c:v>-10.574</c:v>
                </c:pt>
                <c:pt idx="8859">
                  <c:v>-10.586</c:v>
                </c:pt>
                <c:pt idx="8860">
                  <c:v>-10.587</c:v>
                </c:pt>
                <c:pt idx="8861">
                  <c:v>-10.597</c:v>
                </c:pt>
                <c:pt idx="8862">
                  <c:v>-10.612</c:v>
                </c:pt>
                <c:pt idx="8863">
                  <c:v>-10.614000000000001</c:v>
                </c:pt>
                <c:pt idx="8864">
                  <c:v>-10.614000000000001</c:v>
                </c:pt>
                <c:pt idx="8865">
                  <c:v>-10.627000000000001</c:v>
                </c:pt>
                <c:pt idx="8866">
                  <c:v>-10.628</c:v>
                </c:pt>
                <c:pt idx="8867">
                  <c:v>-10.615</c:v>
                </c:pt>
                <c:pt idx="8868">
                  <c:v>-10.611000000000001</c:v>
                </c:pt>
                <c:pt idx="8869">
                  <c:v>-10.622999999999999</c:v>
                </c:pt>
                <c:pt idx="8870">
                  <c:v>-10.632</c:v>
                </c:pt>
                <c:pt idx="8871">
                  <c:v>-10.612</c:v>
                </c:pt>
                <c:pt idx="8872">
                  <c:v>-10.632</c:v>
                </c:pt>
                <c:pt idx="8873">
                  <c:v>-10.63</c:v>
                </c:pt>
                <c:pt idx="8874">
                  <c:v>-10.625</c:v>
                </c:pt>
                <c:pt idx="8875">
                  <c:v>-10.631</c:v>
                </c:pt>
                <c:pt idx="8876">
                  <c:v>-10.631</c:v>
                </c:pt>
                <c:pt idx="8877">
                  <c:v>-10.634</c:v>
                </c:pt>
                <c:pt idx="8878">
                  <c:v>-10.651</c:v>
                </c:pt>
                <c:pt idx="8879">
                  <c:v>-10.656000000000001</c:v>
                </c:pt>
                <c:pt idx="8880">
                  <c:v>-10.661</c:v>
                </c:pt>
                <c:pt idx="8881">
                  <c:v>-10.65</c:v>
                </c:pt>
                <c:pt idx="8882">
                  <c:v>-10.663</c:v>
                </c:pt>
                <c:pt idx="8883">
                  <c:v>-10.663</c:v>
                </c:pt>
                <c:pt idx="8884">
                  <c:v>-10.682</c:v>
                </c:pt>
                <c:pt idx="8885">
                  <c:v>-10.686</c:v>
                </c:pt>
                <c:pt idx="8886">
                  <c:v>-10.670999999999999</c:v>
                </c:pt>
                <c:pt idx="8887">
                  <c:v>-10.673</c:v>
                </c:pt>
                <c:pt idx="8888">
                  <c:v>-10.685</c:v>
                </c:pt>
                <c:pt idx="8889">
                  <c:v>-10.683</c:v>
                </c:pt>
                <c:pt idx="8890">
                  <c:v>-10.68</c:v>
                </c:pt>
                <c:pt idx="8891">
                  <c:v>-10.67</c:v>
                </c:pt>
                <c:pt idx="8892">
                  <c:v>-10.661</c:v>
                </c:pt>
                <c:pt idx="8893">
                  <c:v>-10.646000000000001</c:v>
                </c:pt>
                <c:pt idx="8894">
                  <c:v>-10.621</c:v>
                </c:pt>
                <c:pt idx="8895">
                  <c:v>-10.611000000000001</c:v>
                </c:pt>
                <c:pt idx="8896">
                  <c:v>-10.589</c:v>
                </c:pt>
                <c:pt idx="8897">
                  <c:v>-10.59</c:v>
                </c:pt>
                <c:pt idx="8898">
                  <c:v>-10.58</c:v>
                </c:pt>
                <c:pt idx="8899">
                  <c:v>-10.561</c:v>
                </c:pt>
                <c:pt idx="8900">
                  <c:v>-10.558</c:v>
                </c:pt>
                <c:pt idx="8901">
                  <c:v>-10.548999999999999</c:v>
                </c:pt>
                <c:pt idx="8902">
                  <c:v>-10.538</c:v>
                </c:pt>
                <c:pt idx="8903">
                  <c:v>-10.512</c:v>
                </c:pt>
                <c:pt idx="8904">
                  <c:v>-10.494</c:v>
                </c:pt>
                <c:pt idx="8905">
                  <c:v>-10.468</c:v>
                </c:pt>
                <c:pt idx="8906">
                  <c:v>-10.45</c:v>
                </c:pt>
                <c:pt idx="8907">
                  <c:v>-10.433</c:v>
                </c:pt>
                <c:pt idx="8908">
                  <c:v>-10.42</c:v>
                </c:pt>
                <c:pt idx="8909">
                  <c:v>-10.403</c:v>
                </c:pt>
                <c:pt idx="8910">
                  <c:v>-10.375999999999999</c:v>
                </c:pt>
                <c:pt idx="8911">
                  <c:v>-10.355</c:v>
                </c:pt>
                <c:pt idx="8912">
                  <c:v>-10.317</c:v>
                </c:pt>
                <c:pt idx="8913">
                  <c:v>-10.282999999999999</c:v>
                </c:pt>
                <c:pt idx="8914">
                  <c:v>-10.239000000000001</c:v>
                </c:pt>
                <c:pt idx="8915">
                  <c:v>-10.186</c:v>
                </c:pt>
                <c:pt idx="8916">
                  <c:v>-10.157999999999999</c:v>
                </c:pt>
                <c:pt idx="8917">
                  <c:v>-10.122</c:v>
                </c:pt>
                <c:pt idx="8918">
                  <c:v>-10.074999999999999</c:v>
                </c:pt>
                <c:pt idx="8919">
                  <c:v>-10.029999999999999</c:v>
                </c:pt>
                <c:pt idx="8920">
                  <c:v>-9.9885999999999999</c:v>
                </c:pt>
                <c:pt idx="8921">
                  <c:v>-9.9697999999999993</c:v>
                </c:pt>
                <c:pt idx="8922">
                  <c:v>-9.9522999999999993</c:v>
                </c:pt>
                <c:pt idx="8923">
                  <c:v>-9.9215</c:v>
                </c:pt>
                <c:pt idx="8924">
                  <c:v>-9.8862000000000005</c:v>
                </c:pt>
                <c:pt idx="8925">
                  <c:v>-9.8369999999999997</c:v>
                </c:pt>
                <c:pt idx="8926">
                  <c:v>-9.7792999999999992</c:v>
                </c:pt>
                <c:pt idx="8927">
                  <c:v>-9.7287999999999997</c:v>
                </c:pt>
                <c:pt idx="8928">
                  <c:v>-9.6989000000000001</c:v>
                </c:pt>
                <c:pt idx="8929">
                  <c:v>-9.6768000000000001</c:v>
                </c:pt>
                <c:pt idx="8930">
                  <c:v>-9.6456999999999997</c:v>
                </c:pt>
                <c:pt idx="8931">
                  <c:v>-9.5946999999999996</c:v>
                </c:pt>
                <c:pt idx="8932">
                  <c:v>-9.5500000000000007</c:v>
                </c:pt>
                <c:pt idx="8933">
                  <c:v>-9.5054999999999996</c:v>
                </c:pt>
                <c:pt idx="8934">
                  <c:v>-9.4581</c:v>
                </c:pt>
                <c:pt idx="8935">
                  <c:v>-9.423</c:v>
                </c:pt>
                <c:pt idx="8936">
                  <c:v>-9.3483000000000001</c:v>
                </c:pt>
                <c:pt idx="8937">
                  <c:v>-9.2820999999999998</c:v>
                </c:pt>
                <c:pt idx="8938">
                  <c:v>-9.2166999999999994</c:v>
                </c:pt>
                <c:pt idx="8939">
                  <c:v>-9.1928000000000001</c:v>
                </c:pt>
                <c:pt idx="8940">
                  <c:v>-9.1524999999999999</c:v>
                </c:pt>
                <c:pt idx="8941">
                  <c:v>-9.0997000000000003</c:v>
                </c:pt>
                <c:pt idx="8942">
                  <c:v>-9.0463000000000005</c:v>
                </c:pt>
                <c:pt idx="8943">
                  <c:v>-8.9971999999999994</c:v>
                </c:pt>
                <c:pt idx="8944">
                  <c:v>-8.9460999999999995</c:v>
                </c:pt>
                <c:pt idx="8945">
                  <c:v>-8.8971</c:v>
                </c:pt>
                <c:pt idx="8946">
                  <c:v>-8.8453999999999997</c:v>
                </c:pt>
                <c:pt idx="8947">
                  <c:v>-8.7943999999999996</c:v>
                </c:pt>
                <c:pt idx="8948">
                  <c:v>-8.7485999999999997</c:v>
                </c:pt>
                <c:pt idx="8949">
                  <c:v>-8.6953999999999994</c:v>
                </c:pt>
                <c:pt idx="8950">
                  <c:v>-8.6318000000000001</c:v>
                </c:pt>
                <c:pt idx="8951">
                  <c:v>-8.5983999999999998</c:v>
                </c:pt>
                <c:pt idx="8952">
                  <c:v>-8.5658999999999992</c:v>
                </c:pt>
                <c:pt idx="8953">
                  <c:v>-8.5306999999999995</c:v>
                </c:pt>
                <c:pt idx="8954">
                  <c:v>-8.4626999999999999</c:v>
                </c:pt>
                <c:pt idx="8955">
                  <c:v>-8.3923000000000005</c:v>
                </c:pt>
                <c:pt idx="8956">
                  <c:v>-8.3469999999999995</c:v>
                </c:pt>
                <c:pt idx="8957">
                  <c:v>-8.2950999999999997</c:v>
                </c:pt>
                <c:pt idx="8958">
                  <c:v>-8.2348999999999997</c:v>
                </c:pt>
                <c:pt idx="8959">
                  <c:v>-8.1715999999999998</c:v>
                </c:pt>
                <c:pt idx="8960">
                  <c:v>-8.0990000000000002</c:v>
                </c:pt>
                <c:pt idx="8961">
                  <c:v>-8.0310000000000006</c:v>
                </c:pt>
                <c:pt idx="8962">
                  <c:v>-8.0094999999999992</c:v>
                </c:pt>
                <c:pt idx="8963">
                  <c:v>-7.9387999999999996</c:v>
                </c:pt>
                <c:pt idx="8964">
                  <c:v>-7.8320999999999996</c:v>
                </c:pt>
                <c:pt idx="8965">
                  <c:v>-7.7718999999999996</c:v>
                </c:pt>
                <c:pt idx="8966">
                  <c:v>-7.7293000000000003</c:v>
                </c:pt>
                <c:pt idx="8967">
                  <c:v>-7.6558999999999999</c:v>
                </c:pt>
                <c:pt idx="8968">
                  <c:v>-7.5932000000000004</c:v>
                </c:pt>
                <c:pt idx="8969">
                  <c:v>-7.5022000000000002</c:v>
                </c:pt>
                <c:pt idx="8970">
                  <c:v>-7.4086999999999996</c:v>
                </c:pt>
                <c:pt idx="8971">
                  <c:v>-7.3129999999999997</c:v>
                </c:pt>
                <c:pt idx="8972">
                  <c:v>-7.2107999999999999</c:v>
                </c:pt>
                <c:pt idx="8973">
                  <c:v>-7.0814000000000004</c:v>
                </c:pt>
                <c:pt idx="8974">
                  <c:v>-6.9851000000000001</c:v>
                </c:pt>
                <c:pt idx="8975">
                  <c:v>-6.8959000000000001</c:v>
                </c:pt>
                <c:pt idx="8976">
                  <c:v>-6.7949000000000002</c:v>
                </c:pt>
                <c:pt idx="8977">
                  <c:v>-6.7141000000000002</c:v>
                </c:pt>
                <c:pt idx="8978">
                  <c:v>-6.6304999999999996</c:v>
                </c:pt>
                <c:pt idx="8979">
                  <c:v>-6.5289000000000001</c:v>
                </c:pt>
                <c:pt idx="8980">
                  <c:v>-6.4554999999999998</c:v>
                </c:pt>
                <c:pt idx="8981">
                  <c:v>-6.4009999999999998</c:v>
                </c:pt>
                <c:pt idx="8982">
                  <c:v>-6.3068</c:v>
                </c:pt>
                <c:pt idx="8983">
                  <c:v>-6.2289000000000003</c:v>
                </c:pt>
                <c:pt idx="8984">
                  <c:v>-6.1646999999999998</c:v>
                </c:pt>
                <c:pt idx="8985">
                  <c:v>-6.0925000000000002</c:v>
                </c:pt>
                <c:pt idx="8986">
                  <c:v>-5.9802999999999997</c:v>
                </c:pt>
                <c:pt idx="8987">
                  <c:v>-5.8928000000000003</c:v>
                </c:pt>
                <c:pt idx="8988">
                  <c:v>-5.8182999999999998</c:v>
                </c:pt>
                <c:pt idx="8989">
                  <c:v>-5.7306999999999997</c:v>
                </c:pt>
                <c:pt idx="8990">
                  <c:v>-5.6237000000000004</c:v>
                </c:pt>
                <c:pt idx="8991">
                  <c:v>-5.5076000000000001</c:v>
                </c:pt>
                <c:pt idx="8992">
                  <c:v>-5.4177</c:v>
                </c:pt>
                <c:pt idx="8993">
                  <c:v>-5.3151999999999999</c:v>
                </c:pt>
                <c:pt idx="8994">
                  <c:v>-5.2290000000000001</c:v>
                </c:pt>
                <c:pt idx="8995">
                  <c:v>-5.1605999999999996</c:v>
                </c:pt>
                <c:pt idx="8996">
                  <c:v>-5.0595999999999997</c:v>
                </c:pt>
                <c:pt idx="8997">
                  <c:v>-4.9633000000000003</c:v>
                </c:pt>
                <c:pt idx="8998">
                  <c:v>-4.8822000000000001</c:v>
                </c:pt>
                <c:pt idx="8999">
                  <c:v>-4.8097000000000003</c:v>
                </c:pt>
              </c:numCache>
            </c:numRef>
          </c:val>
          <c:smooth val="0"/>
          <c:extLst>
            <c:ext xmlns:c16="http://schemas.microsoft.com/office/drawing/2014/chart" uri="{C3380CC4-5D6E-409C-BE32-E72D297353CC}">
              <c16:uniqueId val="{00000001-CD8B-4130-887E-6B592342D6BE}"/>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VV rotation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39472632146149"/>
          <c:y val="0.14119280104745843"/>
          <c:w val="0.74930750378057065"/>
          <c:h val="0.82038463624319835"/>
        </c:manualLayout>
      </c:layout>
      <c:lineChart>
        <c:grouping val="standard"/>
        <c:varyColors val="0"/>
        <c:ser>
          <c:idx val="0"/>
          <c:order val="0"/>
          <c:tx>
            <c:strRef>
              <c:f>DU02_INTACT_KE_IE!$A$1</c:f>
              <c:strCache>
                <c:ptCount val="1"/>
                <c:pt idx="0">
                  <c:v>TF FE (deg)</c:v>
                </c:pt>
              </c:strCache>
            </c:strRef>
          </c:tx>
          <c:spPr>
            <a:ln w="28575" cap="rnd">
              <a:solidFill>
                <a:schemeClr val="accent1"/>
              </a:solidFill>
              <a:round/>
            </a:ln>
            <a:effectLst/>
          </c:spPr>
          <c:marker>
            <c:symbol val="none"/>
          </c:marker>
          <c:val>
            <c:numRef>
              <c:f>DU02_INTACT_KE_IE!$A$2:$A$9001</c:f>
              <c:numCache>
                <c:formatCode>General</c:formatCode>
                <c:ptCount val="9000"/>
                <c:pt idx="0">
                  <c:v>4.1853999999999996</c:v>
                </c:pt>
                <c:pt idx="1">
                  <c:v>4.1802000000000001</c:v>
                </c:pt>
                <c:pt idx="2">
                  <c:v>4.1687000000000003</c:v>
                </c:pt>
                <c:pt idx="3">
                  <c:v>4.1588000000000003</c:v>
                </c:pt>
                <c:pt idx="4">
                  <c:v>4.1513</c:v>
                </c:pt>
                <c:pt idx="5">
                  <c:v>4.1448999999999998</c:v>
                </c:pt>
                <c:pt idx="6">
                  <c:v>4.1333000000000002</c:v>
                </c:pt>
                <c:pt idx="7">
                  <c:v>4.1242999999999999</c:v>
                </c:pt>
                <c:pt idx="8">
                  <c:v>4.1188000000000002</c:v>
                </c:pt>
                <c:pt idx="9">
                  <c:v>4.1159999999999997</c:v>
                </c:pt>
                <c:pt idx="10">
                  <c:v>4.1127000000000002</c:v>
                </c:pt>
                <c:pt idx="11">
                  <c:v>4.1128999999999998</c:v>
                </c:pt>
                <c:pt idx="12">
                  <c:v>4.1135000000000002</c:v>
                </c:pt>
                <c:pt idx="13">
                  <c:v>4.1154999999999999</c:v>
                </c:pt>
                <c:pt idx="14">
                  <c:v>4.1212999999999997</c:v>
                </c:pt>
                <c:pt idx="15">
                  <c:v>4.1261000000000001</c:v>
                </c:pt>
                <c:pt idx="16">
                  <c:v>4.1308999999999996</c:v>
                </c:pt>
                <c:pt idx="17">
                  <c:v>4.1379000000000001</c:v>
                </c:pt>
                <c:pt idx="18">
                  <c:v>4.1464999999999996</c:v>
                </c:pt>
                <c:pt idx="19">
                  <c:v>4.1524000000000001</c:v>
                </c:pt>
                <c:pt idx="20">
                  <c:v>4.1581999999999999</c:v>
                </c:pt>
                <c:pt idx="21">
                  <c:v>4.1614000000000004</c:v>
                </c:pt>
                <c:pt idx="22">
                  <c:v>4.1673</c:v>
                </c:pt>
                <c:pt idx="23">
                  <c:v>4.1698000000000004</c:v>
                </c:pt>
                <c:pt idx="24">
                  <c:v>4.17</c:v>
                </c:pt>
                <c:pt idx="25">
                  <c:v>4.1752000000000002</c:v>
                </c:pt>
                <c:pt idx="26">
                  <c:v>4.1783999999999999</c:v>
                </c:pt>
                <c:pt idx="27">
                  <c:v>4.1772</c:v>
                </c:pt>
                <c:pt idx="28">
                  <c:v>4.1771000000000003</c:v>
                </c:pt>
                <c:pt idx="29">
                  <c:v>4.1776999999999997</c:v>
                </c:pt>
                <c:pt idx="30">
                  <c:v>4.1798000000000002</c:v>
                </c:pt>
                <c:pt idx="31">
                  <c:v>4.1772</c:v>
                </c:pt>
                <c:pt idx="32">
                  <c:v>4.1726000000000001</c:v>
                </c:pt>
                <c:pt idx="33">
                  <c:v>4.1696999999999997</c:v>
                </c:pt>
                <c:pt idx="34">
                  <c:v>4.1696999999999997</c:v>
                </c:pt>
                <c:pt idx="35">
                  <c:v>4.1696999999999997</c:v>
                </c:pt>
                <c:pt idx="36">
                  <c:v>4.1703999999999999</c:v>
                </c:pt>
                <c:pt idx="37">
                  <c:v>4.1651999999999996</c:v>
                </c:pt>
                <c:pt idx="38">
                  <c:v>4.1597999999999997</c:v>
                </c:pt>
                <c:pt idx="39">
                  <c:v>4.1532999999999998</c:v>
                </c:pt>
                <c:pt idx="40">
                  <c:v>4.1393000000000004</c:v>
                </c:pt>
                <c:pt idx="41">
                  <c:v>4.1283000000000003</c:v>
                </c:pt>
                <c:pt idx="42">
                  <c:v>4.1191000000000004</c:v>
                </c:pt>
                <c:pt idx="43">
                  <c:v>4.1078000000000001</c:v>
                </c:pt>
                <c:pt idx="44">
                  <c:v>4.0953999999999997</c:v>
                </c:pt>
                <c:pt idx="45">
                  <c:v>4.0833000000000004</c:v>
                </c:pt>
                <c:pt idx="46">
                  <c:v>4.0720000000000001</c:v>
                </c:pt>
                <c:pt idx="47">
                  <c:v>4.0575000000000001</c:v>
                </c:pt>
                <c:pt idx="48">
                  <c:v>4.0415000000000001</c:v>
                </c:pt>
                <c:pt idx="49">
                  <c:v>4.0298999999999996</c:v>
                </c:pt>
                <c:pt idx="50">
                  <c:v>4.0198</c:v>
                </c:pt>
                <c:pt idx="51">
                  <c:v>4.0067000000000004</c:v>
                </c:pt>
                <c:pt idx="52">
                  <c:v>3.9910999999999999</c:v>
                </c:pt>
                <c:pt idx="53">
                  <c:v>3.9756999999999998</c:v>
                </c:pt>
                <c:pt idx="54">
                  <c:v>3.9634</c:v>
                </c:pt>
                <c:pt idx="55">
                  <c:v>3.9514</c:v>
                </c:pt>
                <c:pt idx="56">
                  <c:v>3.9394999999999998</c:v>
                </c:pt>
                <c:pt idx="57">
                  <c:v>3.9306000000000001</c:v>
                </c:pt>
                <c:pt idx="58">
                  <c:v>3.9232</c:v>
                </c:pt>
                <c:pt idx="59">
                  <c:v>3.9165000000000001</c:v>
                </c:pt>
                <c:pt idx="60">
                  <c:v>3.9077000000000002</c:v>
                </c:pt>
                <c:pt idx="61">
                  <c:v>3.9003000000000001</c:v>
                </c:pt>
                <c:pt idx="62">
                  <c:v>3.8959999999999999</c:v>
                </c:pt>
                <c:pt idx="63">
                  <c:v>3.8929999999999998</c:v>
                </c:pt>
                <c:pt idx="64">
                  <c:v>3.8862000000000001</c:v>
                </c:pt>
                <c:pt idx="65">
                  <c:v>3.8784999999999998</c:v>
                </c:pt>
                <c:pt idx="66">
                  <c:v>3.8744999999999998</c:v>
                </c:pt>
                <c:pt idx="67">
                  <c:v>3.8662999999999998</c:v>
                </c:pt>
                <c:pt idx="68">
                  <c:v>3.8586</c:v>
                </c:pt>
                <c:pt idx="69">
                  <c:v>3.8492000000000002</c:v>
                </c:pt>
                <c:pt idx="70">
                  <c:v>3.8321999999999998</c:v>
                </c:pt>
                <c:pt idx="71">
                  <c:v>3.8132999999999999</c:v>
                </c:pt>
                <c:pt idx="72">
                  <c:v>3.7890000000000001</c:v>
                </c:pt>
                <c:pt idx="73">
                  <c:v>3.7599</c:v>
                </c:pt>
                <c:pt idx="74">
                  <c:v>3.7263000000000002</c:v>
                </c:pt>
                <c:pt idx="75">
                  <c:v>3.6753999999999998</c:v>
                </c:pt>
                <c:pt idx="76">
                  <c:v>3.6152000000000002</c:v>
                </c:pt>
                <c:pt idx="77">
                  <c:v>3.5575000000000001</c:v>
                </c:pt>
                <c:pt idx="78">
                  <c:v>3.5061</c:v>
                </c:pt>
                <c:pt idx="79">
                  <c:v>3.4558</c:v>
                </c:pt>
                <c:pt idx="80">
                  <c:v>3.4108999999999998</c:v>
                </c:pt>
                <c:pt idx="81">
                  <c:v>3.3694000000000002</c:v>
                </c:pt>
                <c:pt idx="82">
                  <c:v>3.3279000000000001</c:v>
                </c:pt>
                <c:pt idx="83">
                  <c:v>3.2841</c:v>
                </c:pt>
                <c:pt idx="84">
                  <c:v>3.2307000000000001</c:v>
                </c:pt>
                <c:pt idx="85">
                  <c:v>3.1671999999999998</c:v>
                </c:pt>
                <c:pt idx="86">
                  <c:v>3.0935999999999999</c:v>
                </c:pt>
                <c:pt idx="87">
                  <c:v>3.0167000000000002</c:v>
                </c:pt>
                <c:pt idx="88">
                  <c:v>2.9379</c:v>
                </c:pt>
                <c:pt idx="89">
                  <c:v>2.8580999999999999</c:v>
                </c:pt>
                <c:pt idx="90">
                  <c:v>2.7814999999999999</c:v>
                </c:pt>
                <c:pt idx="91">
                  <c:v>2.7040999999999999</c:v>
                </c:pt>
                <c:pt idx="92">
                  <c:v>2.6177000000000001</c:v>
                </c:pt>
                <c:pt idx="93">
                  <c:v>2.5261</c:v>
                </c:pt>
                <c:pt idx="94">
                  <c:v>2.4209999999999998</c:v>
                </c:pt>
                <c:pt idx="95">
                  <c:v>2.3115999999999999</c:v>
                </c:pt>
                <c:pt idx="96">
                  <c:v>2.1934</c:v>
                </c:pt>
                <c:pt idx="97">
                  <c:v>2.0651999999999999</c:v>
                </c:pt>
                <c:pt idx="98">
                  <c:v>1.9368000000000001</c:v>
                </c:pt>
                <c:pt idx="99">
                  <c:v>1.8167</c:v>
                </c:pt>
                <c:pt idx="100">
                  <c:v>1.6974</c:v>
                </c:pt>
                <c:pt idx="101">
                  <c:v>1.5865</c:v>
                </c:pt>
                <c:pt idx="102">
                  <c:v>1.4754</c:v>
                </c:pt>
                <c:pt idx="103">
                  <c:v>1.3611</c:v>
                </c:pt>
                <c:pt idx="104">
                  <c:v>1.2528999999999999</c:v>
                </c:pt>
                <c:pt idx="105">
                  <c:v>1.1400999999999999</c:v>
                </c:pt>
                <c:pt idx="106">
                  <c:v>1.0365</c:v>
                </c:pt>
                <c:pt idx="107">
                  <c:v>0.92849000000000004</c:v>
                </c:pt>
                <c:pt idx="108">
                  <c:v>0.82150000000000001</c:v>
                </c:pt>
                <c:pt idx="109">
                  <c:v>0.72057000000000004</c:v>
                </c:pt>
                <c:pt idx="110">
                  <c:v>0.61080999999999996</c:v>
                </c:pt>
                <c:pt idx="111">
                  <c:v>0.50956000000000001</c:v>
                </c:pt>
                <c:pt idx="112">
                  <c:v>0.40928999999999999</c:v>
                </c:pt>
                <c:pt idx="113">
                  <c:v>0.31911</c:v>
                </c:pt>
                <c:pt idx="114">
                  <c:v>0.23627999999999999</c:v>
                </c:pt>
                <c:pt idx="115">
                  <c:v>0.15475</c:v>
                </c:pt>
                <c:pt idx="116">
                  <c:v>8.3588999999999997E-2</c:v>
                </c:pt>
                <c:pt idx="117">
                  <c:v>1.3376000000000001E-2</c:v>
                </c:pt>
                <c:pt idx="118">
                  <c:v>-5.4758000000000001E-2</c:v>
                </c:pt>
                <c:pt idx="119">
                  <c:v>-0.12681999999999999</c:v>
                </c:pt>
                <c:pt idx="120">
                  <c:v>-0.19134000000000001</c:v>
                </c:pt>
                <c:pt idx="121">
                  <c:v>-0.25590000000000002</c:v>
                </c:pt>
                <c:pt idx="122">
                  <c:v>-0.31903999999999999</c:v>
                </c:pt>
                <c:pt idx="123">
                  <c:v>-0.37390000000000001</c:v>
                </c:pt>
                <c:pt idx="124">
                  <c:v>-0.42498000000000002</c:v>
                </c:pt>
                <c:pt idx="125">
                  <c:v>-0.47067999999999999</c:v>
                </c:pt>
                <c:pt idx="126">
                  <c:v>-0.51207000000000003</c:v>
                </c:pt>
                <c:pt idx="127">
                  <c:v>-0.54300999999999999</c:v>
                </c:pt>
                <c:pt idx="128">
                  <c:v>-0.56545000000000001</c:v>
                </c:pt>
                <c:pt idx="129">
                  <c:v>-0.58526</c:v>
                </c:pt>
                <c:pt idx="130">
                  <c:v>-0.60163999999999995</c:v>
                </c:pt>
                <c:pt idx="131">
                  <c:v>-0.61329</c:v>
                </c:pt>
                <c:pt idx="132">
                  <c:v>-0.62380000000000002</c:v>
                </c:pt>
                <c:pt idx="133">
                  <c:v>-0.62939999999999996</c:v>
                </c:pt>
                <c:pt idx="134">
                  <c:v>-0.62607000000000002</c:v>
                </c:pt>
                <c:pt idx="135">
                  <c:v>-0.61387999999999998</c:v>
                </c:pt>
                <c:pt idx="136">
                  <c:v>-0.59323000000000004</c:v>
                </c:pt>
                <c:pt idx="137">
                  <c:v>-0.56423000000000001</c:v>
                </c:pt>
                <c:pt idx="138">
                  <c:v>-0.51949000000000001</c:v>
                </c:pt>
                <c:pt idx="139">
                  <c:v>-0.45755000000000001</c:v>
                </c:pt>
                <c:pt idx="140">
                  <c:v>-0.38685000000000003</c:v>
                </c:pt>
                <c:pt idx="141">
                  <c:v>-0.30359000000000003</c:v>
                </c:pt>
                <c:pt idx="142">
                  <c:v>-0.21459</c:v>
                </c:pt>
                <c:pt idx="143">
                  <c:v>-0.12103999999999999</c:v>
                </c:pt>
                <c:pt idx="144">
                  <c:v>-1.7208999999999999E-2</c:v>
                </c:pt>
                <c:pt idx="145">
                  <c:v>8.0523999999999998E-2</c:v>
                </c:pt>
                <c:pt idx="146">
                  <c:v>0.18239</c:v>
                </c:pt>
                <c:pt idx="147">
                  <c:v>0.28682999999999997</c:v>
                </c:pt>
                <c:pt idx="148">
                  <c:v>0.38974999999999999</c:v>
                </c:pt>
                <c:pt idx="149">
                  <c:v>0.50072000000000005</c:v>
                </c:pt>
                <c:pt idx="150">
                  <c:v>0.60318000000000005</c:v>
                </c:pt>
                <c:pt idx="151">
                  <c:v>0.69372999999999996</c:v>
                </c:pt>
                <c:pt idx="152">
                  <c:v>0.77588000000000001</c:v>
                </c:pt>
                <c:pt idx="153">
                  <c:v>0.84267999999999998</c:v>
                </c:pt>
                <c:pt idx="154">
                  <c:v>0.89815999999999996</c:v>
                </c:pt>
                <c:pt idx="155">
                  <c:v>0.95201999999999998</c:v>
                </c:pt>
                <c:pt idx="156">
                  <c:v>0.99145000000000005</c:v>
                </c:pt>
                <c:pt idx="157">
                  <c:v>1.0197000000000001</c:v>
                </c:pt>
                <c:pt idx="158">
                  <c:v>1.0565</c:v>
                </c:pt>
                <c:pt idx="159">
                  <c:v>1.0961000000000001</c:v>
                </c:pt>
                <c:pt idx="160">
                  <c:v>1.1326000000000001</c:v>
                </c:pt>
                <c:pt idx="161">
                  <c:v>1.1648000000000001</c:v>
                </c:pt>
                <c:pt idx="162">
                  <c:v>1.1903999999999999</c:v>
                </c:pt>
                <c:pt idx="163">
                  <c:v>1.2090000000000001</c:v>
                </c:pt>
                <c:pt idx="164">
                  <c:v>1.2270000000000001</c:v>
                </c:pt>
                <c:pt idx="165">
                  <c:v>1.2424999999999999</c:v>
                </c:pt>
                <c:pt idx="166">
                  <c:v>1.2533000000000001</c:v>
                </c:pt>
                <c:pt idx="167">
                  <c:v>1.2713000000000001</c:v>
                </c:pt>
                <c:pt idx="168">
                  <c:v>1.2951999999999999</c:v>
                </c:pt>
                <c:pt idx="169">
                  <c:v>1.3209</c:v>
                </c:pt>
                <c:pt idx="170">
                  <c:v>1.3454999999999999</c:v>
                </c:pt>
                <c:pt idx="171">
                  <c:v>1.3685</c:v>
                </c:pt>
                <c:pt idx="172">
                  <c:v>1.3954</c:v>
                </c:pt>
                <c:pt idx="173">
                  <c:v>1.4248000000000001</c:v>
                </c:pt>
                <c:pt idx="174">
                  <c:v>1.4643999999999999</c:v>
                </c:pt>
                <c:pt idx="175">
                  <c:v>1.5124</c:v>
                </c:pt>
                <c:pt idx="176">
                  <c:v>1.5606</c:v>
                </c:pt>
                <c:pt idx="177">
                  <c:v>1.6140000000000001</c:v>
                </c:pt>
                <c:pt idx="178">
                  <c:v>1.6711</c:v>
                </c:pt>
                <c:pt idx="179">
                  <c:v>1.7319</c:v>
                </c:pt>
                <c:pt idx="180">
                  <c:v>1.8004</c:v>
                </c:pt>
                <c:pt idx="181">
                  <c:v>1.8701000000000001</c:v>
                </c:pt>
                <c:pt idx="182">
                  <c:v>1.9296</c:v>
                </c:pt>
                <c:pt idx="183">
                  <c:v>1.9918</c:v>
                </c:pt>
                <c:pt idx="184">
                  <c:v>2.0632999999999999</c:v>
                </c:pt>
                <c:pt idx="185">
                  <c:v>2.1221000000000001</c:v>
                </c:pt>
                <c:pt idx="186">
                  <c:v>2.1772999999999998</c:v>
                </c:pt>
                <c:pt idx="187">
                  <c:v>2.2374000000000001</c:v>
                </c:pt>
                <c:pt idx="188">
                  <c:v>2.2887</c:v>
                </c:pt>
                <c:pt idx="189">
                  <c:v>2.3313000000000001</c:v>
                </c:pt>
                <c:pt idx="190">
                  <c:v>2.3784999999999998</c:v>
                </c:pt>
                <c:pt idx="191">
                  <c:v>2.4230999999999998</c:v>
                </c:pt>
                <c:pt idx="192">
                  <c:v>2.4695</c:v>
                </c:pt>
                <c:pt idx="193">
                  <c:v>2.5059999999999998</c:v>
                </c:pt>
                <c:pt idx="194">
                  <c:v>2.5367000000000002</c:v>
                </c:pt>
                <c:pt idx="195">
                  <c:v>2.5640999999999998</c:v>
                </c:pt>
                <c:pt idx="196">
                  <c:v>2.5842000000000001</c:v>
                </c:pt>
                <c:pt idx="197">
                  <c:v>2.6</c:v>
                </c:pt>
                <c:pt idx="198">
                  <c:v>2.6131000000000002</c:v>
                </c:pt>
                <c:pt idx="199">
                  <c:v>2.6278999999999999</c:v>
                </c:pt>
                <c:pt idx="200">
                  <c:v>2.6453000000000002</c:v>
                </c:pt>
                <c:pt idx="201">
                  <c:v>2.6602000000000001</c:v>
                </c:pt>
                <c:pt idx="202">
                  <c:v>2.6779000000000002</c:v>
                </c:pt>
                <c:pt idx="203">
                  <c:v>2.7069000000000001</c:v>
                </c:pt>
                <c:pt idx="204">
                  <c:v>2.7431000000000001</c:v>
                </c:pt>
                <c:pt idx="205">
                  <c:v>2.7865000000000002</c:v>
                </c:pt>
                <c:pt idx="206">
                  <c:v>2.8391000000000002</c:v>
                </c:pt>
                <c:pt idx="207">
                  <c:v>2.8982999999999999</c:v>
                </c:pt>
                <c:pt idx="208">
                  <c:v>2.9615</c:v>
                </c:pt>
                <c:pt idx="209">
                  <c:v>3.0289000000000001</c:v>
                </c:pt>
                <c:pt idx="210">
                  <c:v>3.0951</c:v>
                </c:pt>
                <c:pt idx="211">
                  <c:v>3.1616</c:v>
                </c:pt>
                <c:pt idx="212">
                  <c:v>3.2324999999999999</c:v>
                </c:pt>
                <c:pt idx="213">
                  <c:v>3.3012000000000001</c:v>
                </c:pt>
                <c:pt idx="214">
                  <c:v>3.3641000000000001</c:v>
                </c:pt>
                <c:pt idx="215">
                  <c:v>3.4304999999999999</c:v>
                </c:pt>
                <c:pt idx="216">
                  <c:v>3.4933999999999998</c:v>
                </c:pt>
                <c:pt idx="217">
                  <c:v>3.5465</c:v>
                </c:pt>
                <c:pt idx="218">
                  <c:v>3.5939000000000001</c:v>
                </c:pt>
                <c:pt idx="219">
                  <c:v>3.6331000000000002</c:v>
                </c:pt>
                <c:pt idx="220">
                  <c:v>3.6615000000000002</c:v>
                </c:pt>
                <c:pt idx="221">
                  <c:v>3.6909000000000001</c:v>
                </c:pt>
                <c:pt idx="222">
                  <c:v>3.7212999999999998</c:v>
                </c:pt>
                <c:pt idx="223">
                  <c:v>3.7439</c:v>
                </c:pt>
                <c:pt idx="224">
                  <c:v>3.7658</c:v>
                </c:pt>
                <c:pt idx="225">
                  <c:v>3.7904</c:v>
                </c:pt>
                <c:pt idx="226">
                  <c:v>3.8085</c:v>
                </c:pt>
                <c:pt idx="227">
                  <c:v>3.8233999999999999</c:v>
                </c:pt>
                <c:pt idx="228">
                  <c:v>3.8361000000000001</c:v>
                </c:pt>
                <c:pt idx="229">
                  <c:v>3.8472</c:v>
                </c:pt>
                <c:pt idx="230">
                  <c:v>3.86</c:v>
                </c:pt>
                <c:pt idx="231">
                  <c:v>3.8734999999999999</c:v>
                </c:pt>
                <c:pt idx="232">
                  <c:v>3.8818000000000001</c:v>
                </c:pt>
                <c:pt idx="233">
                  <c:v>3.8881000000000001</c:v>
                </c:pt>
                <c:pt idx="234">
                  <c:v>3.8872</c:v>
                </c:pt>
                <c:pt idx="235">
                  <c:v>3.8820000000000001</c:v>
                </c:pt>
                <c:pt idx="236">
                  <c:v>3.8675000000000002</c:v>
                </c:pt>
                <c:pt idx="237">
                  <c:v>3.8525</c:v>
                </c:pt>
                <c:pt idx="238">
                  <c:v>3.8376000000000001</c:v>
                </c:pt>
                <c:pt idx="239">
                  <c:v>3.8256999999999999</c:v>
                </c:pt>
                <c:pt idx="240">
                  <c:v>3.8210000000000002</c:v>
                </c:pt>
                <c:pt idx="241">
                  <c:v>3.8176000000000001</c:v>
                </c:pt>
                <c:pt idx="242">
                  <c:v>3.8214000000000001</c:v>
                </c:pt>
                <c:pt idx="243">
                  <c:v>3.8328000000000002</c:v>
                </c:pt>
                <c:pt idx="244">
                  <c:v>3.8502999999999998</c:v>
                </c:pt>
                <c:pt idx="245">
                  <c:v>3.8767</c:v>
                </c:pt>
                <c:pt idx="246">
                  <c:v>3.9058000000000002</c:v>
                </c:pt>
                <c:pt idx="247">
                  <c:v>3.9293999999999998</c:v>
                </c:pt>
                <c:pt idx="248">
                  <c:v>3.9464000000000001</c:v>
                </c:pt>
                <c:pt idx="249">
                  <c:v>3.9679000000000002</c:v>
                </c:pt>
                <c:pt idx="250">
                  <c:v>3.9849999999999999</c:v>
                </c:pt>
                <c:pt idx="251">
                  <c:v>3.9988000000000001</c:v>
                </c:pt>
                <c:pt idx="252">
                  <c:v>4.0079000000000002</c:v>
                </c:pt>
                <c:pt idx="253">
                  <c:v>4.0153999999999996</c:v>
                </c:pt>
                <c:pt idx="254">
                  <c:v>4.0162000000000004</c:v>
                </c:pt>
                <c:pt idx="255">
                  <c:v>4.0147000000000004</c:v>
                </c:pt>
                <c:pt idx="256">
                  <c:v>4.0119999999999996</c:v>
                </c:pt>
                <c:pt idx="257">
                  <c:v>4.0087999999999999</c:v>
                </c:pt>
                <c:pt idx="258">
                  <c:v>4.0060000000000002</c:v>
                </c:pt>
                <c:pt idx="259">
                  <c:v>4.0049999999999999</c:v>
                </c:pt>
                <c:pt idx="260">
                  <c:v>4.0063000000000004</c:v>
                </c:pt>
                <c:pt idx="261">
                  <c:v>4.0095000000000001</c:v>
                </c:pt>
                <c:pt idx="262">
                  <c:v>4.0148000000000001</c:v>
                </c:pt>
                <c:pt idx="263">
                  <c:v>4.0236999999999998</c:v>
                </c:pt>
                <c:pt idx="264">
                  <c:v>4.0353000000000003</c:v>
                </c:pt>
                <c:pt idx="265">
                  <c:v>4.0481999999999996</c:v>
                </c:pt>
                <c:pt idx="266">
                  <c:v>4.0663</c:v>
                </c:pt>
                <c:pt idx="267">
                  <c:v>4.0877999999999997</c:v>
                </c:pt>
                <c:pt idx="268">
                  <c:v>4.1120000000000001</c:v>
                </c:pt>
                <c:pt idx="269">
                  <c:v>4.1364999999999998</c:v>
                </c:pt>
                <c:pt idx="270">
                  <c:v>4.1571999999999996</c:v>
                </c:pt>
                <c:pt idx="271">
                  <c:v>4.1744000000000003</c:v>
                </c:pt>
                <c:pt idx="272">
                  <c:v>4.1900000000000004</c:v>
                </c:pt>
                <c:pt idx="273">
                  <c:v>4.2065000000000001</c:v>
                </c:pt>
                <c:pt idx="274">
                  <c:v>4.2213000000000003</c:v>
                </c:pt>
                <c:pt idx="275">
                  <c:v>4.2321</c:v>
                </c:pt>
                <c:pt idx="276">
                  <c:v>4.2397</c:v>
                </c:pt>
                <c:pt idx="277">
                  <c:v>4.2469000000000001</c:v>
                </c:pt>
                <c:pt idx="278">
                  <c:v>4.2545999999999999</c:v>
                </c:pt>
                <c:pt idx="279">
                  <c:v>4.2630999999999997</c:v>
                </c:pt>
                <c:pt idx="280">
                  <c:v>4.2739000000000003</c:v>
                </c:pt>
                <c:pt idx="281">
                  <c:v>4.2873000000000001</c:v>
                </c:pt>
                <c:pt idx="282">
                  <c:v>4.3064</c:v>
                </c:pt>
                <c:pt idx="283">
                  <c:v>4.3201999999999998</c:v>
                </c:pt>
                <c:pt idx="284">
                  <c:v>4.3331999999999997</c:v>
                </c:pt>
                <c:pt idx="285">
                  <c:v>4.3456999999999999</c:v>
                </c:pt>
                <c:pt idx="286">
                  <c:v>4.3555000000000001</c:v>
                </c:pt>
                <c:pt idx="287">
                  <c:v>4.3617999999999997</c:v>
                </c:pt>
                <c:pt idx="288">
                  <c:v>4.3691000000000004</c:v>
                </c:pt>
                <c:pt idx="289">
                  <c:v>4.3776999999999999</c:v>
                </c:pt>
                <c:pt idx="290">
                  <c:v>4.3869999999999996</c:v>
                </c:pt>
                <c:pt idx="291">
                  <c:v>4.4020999999999999</c:v>
                </c:pt>
                <c:pt idx="292">
                  <c:v>4.4135999999999997</c:v>
                </c:pt>
                <c:pt idx="293">
                  <c:v>4.4237000000000002</c:v>
                </c:pt>
                <c:pt idx="294">
                  <c:v>4.4309000000000003</c:v>
                </c:pt>
                <c:pt idx="295">
                  <c:v>4.4347000000000003</c:v>
                </c:pt>
                <c:pt idx="296">
                  <c:v>4.4432999999999998</c:v>
                </c:pt>
                <c:pt idx="297">
                  <c:v>4.45</c:v>
                </c:pt>
                <c:pt idx="298">
                  <c:v>4.4549000000000003</c:v>
                </c:pt>
                <c:pt idx="299">
                  <c:v>4.4641999999999999</c:v>
                </c:pt>
                <c:pt idx="300">
                  <c:v>4.4702999999999999</c:v>
                </c:pt>
                <c:pt idx="301">
                  <c:v>4.4786999999999999</c:v>
                </c:pt>
                <c:pt idx="302">
                  <c:v>4.4939</c:v>
                </c:pt>
                <c:pt idx="303">
                  <c:v>4.5091000000000001</c:v>
                </c:pt>
                <c:pt idx="304">
                  <c:v>4.5277000000000003</c:v>
                </c:pt>
                <c:pt idx="305">
                  <c:v>4.5461</c:v>
                </c:pt>
                <c:pt idx="306">
                  <c:v>4.5606</c:v>
                </c:pt>
                <c:pt idx="307">
                  <c:v>4.5677000000000003</c:v>
                </c:pt>
                <c:pt idx="308">
                  <c:v>4.5697999999999999</c:v>
                </c:pt>
                <c:pt idx="309">
                  <c:v>4.5709</c:v>
                </c:pt>
                <c:pt idx="310">
                  <c:v>4.5750999999999999</c:v>
                </c:pt>
                <c:pt idx="311">
                  <c:v>4.5761000000000003</c:v>
                </c:pt>
                <c:pt idx="312">
                  <c:v>4.5759999999999996</c:v>
                </c:pt>
                <c:pt idx="313">
                  <c:v>4.5804</c:v>
                </c:pt>
                <c:pt idx="314">
                  <c:v>4.5841000000000003</c:v>
                </c:pt>
                <c:pt idx="315">
                  <c:v>4.5872999999999999</c:v>
                </c:pt>
                <c:pt idx="316">
                  <c:v>4.5906000000000002</c:v>
                </c:pt>
                <c:pt idx="317">
                  <c:v>4.6006</c:v>
                </c:pt>
                <c:pt idx="318">
                  <c:v>4.6120000000000001</c:v>
                </c:pt>
                <c:pt idx="319">
                  <c:v>4.6257000000000001</c:v>
                </c:pt>
                <c:pt idx="320">
                  <c:v>4.6420000000000003</c:v>
                </c:pt>
                <c:pt idx="321">
                  <c:v>4.6557000000000004</c:v>
                </c:pt>
                <c:pt idx="322">
                  <c:v>4.6726000000000001</c:v>
                </c:pt>
                <c:pt idx="323">
                  <c:v>4.6893000000000002</c:v>
                </c:pt>
                <c:pt idx="324">
                  <c:v>4.7069999999999999</c:v>
                </c:pt>
                <c:pt idx="325">
                  <c:v>4.7278000000000002</c:v>
                </c:pt>
                <c:pt idx="326">
                  <c:v>4.7434000000000003</c:v>
                </c:pt>
                <c:pt idx="327">
                  <c:v>4.7530999999999999</c:v>
                </c:pt>
                <c:pt idx="328">
                  <c:v>4.7526000000000002</c:v>
                </c:pt>
                <c:pt idx="329">
                  <c:v>4.7412000000000001</c:v>
                </c:pt>
                <c:pt idx="330">
                  <c:v>4.7275999999999998</c:v>
                </c:pt>
                <c:pt idx="331">
                  <c:v>4.7160000000000002</c:v>
                </c:pt>
                <c:pt idx="332">
                  <c:v>4.7039</c:v>
                </c:pt>
                <c:pt idx="333">
                  <c:v>4.7055999999999996</c:v>
                </c:pt>
                <c:pt idx="334">
                  <c:v>4.7301000000000002</c:v>
                </c:pt>
                <c:pt idx="335">
                  <c:v>4.7632000000000003</c:v>
                </c:pt>
                <c:pt idx="336">
                  <c:v>4.8010999999999999</c:v>
                </c:pt>
                <c:pt idx="337">
                  <c:v>4.8489000000000004</c:v>
                </c:pt>
                <c:pt idx="338">
                  <c:v>4.9043000000000001</c:v>
                </c:pt>
                <c:pt idx="339">
                  <c:v>4.9630000000000001</c:v>
                </c:pt>
                <c:pt idx="340">
                  <c:v>5.0149999999999997</c:v>
                </c:pt>
                <c:pt idx="341">
                  <c:v>5.0669000000000004</c:v>
                </c:pt>
                <c:pt idx="342">
                  <c:v>5.1087999999999996</c:v>
                </c:pt>
                <c:pt idx="343">
                  <c:v>5.1356999999999999</c:v>
                </c:pt>
                <c:pt idx="344">
                  <c:v>5.15</c:v>
                </c:pt>
                <c:pt idx="345">
                  <c:v>5.1477000000000004</c:v>
                </c:pt>
                <c:pt idx="346">
                  <c:v>5.1344000000000003</c:v>
                </c:pt>
                <c:pt idx="347">
                  <c:v>5.1077000000000004</c:v>
                </c:pt>
                <c:pt idx="348">
                  <c:v>5.0625999999999998</c:v>
                </c:pt>
                <c:pt idx="349">
                  <c:v>5.0153999999999996</c:v>
                </c:pt>
                <c:pt idx="350">
                  <c:v>4.9660000000000002</c:v>
                </c:pt>
                <c:pt idx="351">
                  <c:v>4.9116</c:v>
                </c:pt>
                <c:pt idx="352">
                  <c:v>4.8509000000000002</c:v>
                </c:pt>
                <c:pt idx="353">
                  <c:v>4.7931999999999997</c:v>
                </c:pt>
                <c:pt idx="354">
                  <c:v>4.7332000000000001</c:v>
                </c:pt>
                <c:pt idx="355">
                  <c:v>4.6764000000000001</c:v>
                </c:pt>
                <c:pt idx="356">
                  <c:v>4.6200999999999999</c:v>
                </c:pt>
                <c:pt idx="357">
                  <c:v>4.5612000000000004</c:v>
                </c:pt>
                <c:pt idx="358">
                  <c:v>4.508</c:v>
                </c:pt>
                <c:pt idx="359">
                  <c:v>4.4421999999999997</c:v>
                </c:pt>
                <c:pt idx="360">
                  <c:v>4.3677000000000001</c:v>
                </c:pt>
                <c:pt idx="361">
                  <c:v>4.2824</c:v>
                </c:pt>
                <c:pt idx="362">
                  <c:v>4.1882999999999999</c:v>
                </c:pt>
                <c:pt idx="363">
                  <c:v>4.0861000000000001</c:v>
                </c:pt>
                <c:pt idx="364">
                  <c:v>3.9927999999999999</c:v>
                </c:pt>
                <c:pt idx="365">
                  <c:v>3.9089</c:v>
                </c:pt>
                <c:pt idx="366">
                  <c:v>3.8207</c:v>
                </c:pt>
                <c:pt idx="367">
                  <c:v>3.7303000000000002</c:v>
                </c:pt>
                <c:pt idx="368">
                  <c:v>3.6583000000000001</c:v>
                </c:pt>
                <c:pt idx="369">
                  <c:v>3.5983999999999998</c:v>
                </c:pt>
                <c:pt idx="370">
                  <c:v>3.5404</c:v>
                </c:pt>
                <c:pt idx="371">
                  <c:v>3.4836999999999998</c:v>
                </c:pt>
                <c:pt idx="372">
                  <c:v>3.4285999999999999</c:v>
                </c:pt>
                <c:pt idx="373">
                  <c:v>3.3811</c:v>
                </c:pt>
                <c:pt idx="374">
                  <c:v>3.3353999999999999</c:v>
                </c:pt>
                <c:pt idx="375">
                  <c:v>3.2930000000000001</c:v>
                </c:pt>
                <c:pt idx="376">
                  <c:v>3.2477999999999998</c:v>
                </c:pt>
                <c:pt idx="377">
                  <c:v>3.1899000000000002</c:v>
                </c:pt>
                <c:pt idx="378">
                  <c:v>3.1284999999999998</c:v>
                </c:pt>
                <c:pt idx="379">
                  <c:v>3.0680000000000001</c:v>
                </c:pt>
                <c:pt idx="380">
                  <c:v>3.0236000000000001</c:v>
                </c:pt>
                <c:pt idx="381">
                  <c:v>2.9834000000000001</c:v>
                </c:pt>
                <c:pt idx="382">
                  <c:v>2.9443000000000001</c:v>
                </c:pt>
                <c:pt idx="383">
                  <c:v>2.9119000000000002</c:v>
                </c:pt>
                <c:pt idx="384">
                  <c:v>2.8892000000000002</c:v>
                </c:pt>
                <c:pt idx="385">
                  <c:v>2.8632</c:v>
                </c:pt>
                <c:pt idx="386">
                  <c:v>2.8334999999999999</c:v>
                </c:pt>
                <c:pt idx="387">
                  <c:v>2.8083999999999998</c:v>
                </c:pt>
                <c:pt idx="388">
                  <c:v>2.7795999999999998</c:v>
                </c:pt>
                <c:pt idx="389">
                  <c:v>2.7515999999999998</c:v>
                </c:pt>
                <c:pt idx="390">
                  <c:v>2.7296</c:v>
                </c:pt>
                <c:pt idx="391">
                  <c:v>2.6936</c:v>
                </c:pt>
                <c:pt idx="392">
                  <c:v>2.6606000000000001</c:v>
                </c:pt>
                <c:pt idx="393">
                  <c:v>2.6301999999999999</c:v>
                </c:pt>
                <c:pt idx="394">
                  <c:v>2.5811000000000002</c:v>
                </c:pt>
                <c:pt idx="395">
                  <c:v>2.5249999999999999</c:v>
                </c:pt>
                <c:pt idx="396">
                  <c:v>2.4777999999999998</c:v>
                </c:pt>
                <c:pt idx="397">
                  <c:v>2.4297</c:v>
                </c:pt>
                <c:pt idx="398">
                  <c:v>2.3757999999999999</c:v>
                </c:pt>
                <c:pt idx="399">
                  <c:v>2.3298000000000001</c:v>
                </c:pt>
                <c:pt idx="400">
                  <c:v>2.2877999999999998</c:v>
                </c:pt>
                <c:pt idx="401">
                  <c:v>2.2441</c:v>
                </c:pt>
                <c:pt idx="402">
                  <c:v>2.206</c:v>
                </c:pt>
                <c:pt idx="403">
                  <c:v>2.1676000000000002</c:v>
                </c:pt>
                <c:pt idx="404">
                  <c:v>2.1288999999999998</c:v>
                </c:pt>
                <c:pt idx="405">
                  <c:v>2.0916999999999999</c:v>
                </c:pt>
                <c:pt idx="406">
                  <c:v>2.0535999999999999</c:v>
                </c:pt>
                <c:pt idx="407">
                  <c:v>2.0182000000000002</c:v>
                </c:pt>
                <c:pt idx="408">
                  <c:v>1.9792000000000001</c:v>
                </c:pt>
                <c:pt idx="409">
                  <c:v>1.9516</c:v>
                </c:pt>
                <c:pt idx="410">
                  <c:v>1.9318</c:v>
                </c:pt>
                <c:pt idx="411">
                  <c:v>1.9093</c:v>
                </c:pt>
                <c:pt idx="412">
                  <c:v>1.8967000000000001</c:v>
                </c:pt>
                <c:pt idx="413">
                  <c:v>1.8920999999999999</c:v>
                </c:pt>
                <c:pt idx="414">
                  <c:v>1.8942000000000001</c:v>
                </c:pt>
                <c:pt idx="415">
                  <c:v>1.9051</c:v>
                </c:pt>
                <c:pt idx="416">
                  <c:v>1.9221999999999999</c:v>
                </c:pt>
                <c:pt idx="417">
                  <c:v>1.9371</c:v>
                </c:pt>
                <c:pt idx="418">
                  <c:v>1.9480999999999999</c:v>
                </c:pt>
                <c:pt idx="419">
                  <c:v>1.9573</c:v>
                </c:pt>
                <c:pt idx="420">
                  <c:v>1.9665999999999999</c:v>
                </c:pt>
                <c:pt idx="421">
                  <c:v>1.9685999999999999</c:v>
                </c:pt>
                <c:pt idx="422">
                  <c:v>1.9584999999999999</c:v>
                </c:pt>
                <c:pt idx="423">
                  <c:v>1.9398</c:v>
                </c:pt>
                <c:pt idx="424">
                  <c:v>1.9188000000000001</c:v>
                </c:pt>
                <c:pt idx="425">
                  <c:v>1.901</c:v>
                </c:pt>
                <c:pt idx="426">
                  <c:v>1.8940999999999999</c:v>
                </c:pt>
                <c:pt idx="427">
                  <c:v>1.8859999999999999</c:v>
                </c:pt>
                <c:pt idx="428">
                  <c:v>1.8712</c:v>
                </c:pt>
                <c:pt idx="429">
                  <c:v>1.8488</c:v>
                </c:pt>
                <c:pt idx="430">
                  <c:v>1.8193999999999999</c:v>
                </c:pt>
                <c:pt idx="431">
                  <c:v>1.7934000000000001</c:v>
                </c:pt>
                <c:pt idx="432">
                  <c:v>1.7819</c:v>
                </c:pt>
                <c:pt idx="433">
                  <c:v>1.7781</c:v>
                </c:pt>
                <c:pt idx="434">
                  <c:v>1.7757000000000001</c:v>
                </c:pt>
                <c:pt idx="435">
                  <c:v>1.7730999999999999</c:v>
                </c:pt>
                <c:pt idx="436">
                  <c:v>1.7696000000000001</c:v>
                </c:pt>
                <c:pt idx="437">
                  <c:v>1.7642</c:v>
                </c:pt>
                <c:pt idx="438">
                  <c:v>1.7564</c:v>
                </c:pt>
                <c:pt idx="439">
                  <c:v>1.7503</c:v>
                </c:pt>
                <c:pt idx="440">
                  <c:v>1.744</c:v>
                </c:pt>
                <c:pt idx="441">
                  <c:v>1.7367999999999999</c:v>
                </c:pt>
                <c:pt idx="442">
                  <c:v>1.7339</c:v>
                </c:pt>
                <c:pt idx="443">
                  <c:v>1.7364999999999999</c:v>
                </c:pt>
                <c:pt idx="444">
                  <c:v>1.7433000000000001</c:v>
                </c:pt>
                <c:pt idx="445">
                  <c:v>1.7541</c:v>
                </c:pt>
                <c:pt idx="446">
                  <c:v>1.7703</c:v>
                </c:pt>
                <c:pt idx="447">
                  <c:v>1.788</c:v>
                </c:pt>
                <c:pt idx="448">
                  <c:v>1.8069</c:v>
                </c:pt>
                <c:pt idx="449">
                  <c:v>1.8268</c:v>
                </c:pt>
                <c:pt idx="450">
                  <c:v>1.8449</c:v>
                </c:pt>
                <c:pt idx="451">
                  <c:v>1.8562000000000001</c:v>
                </c:pt>
                <c:pt idx="452">
                  <c:v>1.8562000000000001</c:v>
                </c:pt>
                <c:pt idx="453">
                  <c:v>1.8506</c:v>
                </c:pt>
                <c:pt idx="454">
                  <c:v>1.8420000000000001</c:v>
                </c:pt>
                <c:pt idx="455">
                  <c:v>1.8287</c:v>
                </c:pt>
                <c:pt idx="456">
                  <c:v>1.8151999999999999</c:v>
                </c:pt>
                <c:pt idx="457">
                  <c:v>1.8046</c:v>
                </c:pt>
                <c:pt idx="458">
                  <c:v>1.7979000000000001</c:v>
                </c:pt>
                <c:pt idx="459">
                  <c:v>1.8013999999999999</c:v>
                </c:pt>
                <c:pt idx="460">
                  <c:v>1.8052999999999999</c:v>
                </c:pt>
                <c:pt idx="461">
                  <c:v>1.8075000000000001</c:v>
                </c:pt>
                <c:pt idx="462">
                  <c:v>1.8066</c:v>
                </c:pt>
                <c:pt idx="463">
                  <c:v>1.8035000000000001</c:v>
                </c:pt>
                <c:pt idx="464">
                  <c:v>1.8002</c:v>
                </c:pt>
                <c:pt idx="465">
                  <c:v>1.7931999999999999</c:v>
                </c:pt>
                <c:pt idx="466">
                  <c:v>1.7838000000000001</c:v>
                </c:pt>
                <c:pt idx="467">
                  <c:v>1.7794000000000001</c:v>
                </c:pt>
                <c:pt idx="468">
                  <c:v>1.7803</c:v>
                </c:pt>
                <c:pt idx="469">
                  <c:v>1.7831999999999999</c:v>
                </c:pt>
                <c:pt idx="470">
                  <c:v>1.7844</c:v>
                </c:pt>
                <c:pt idx="471">
                  <c:v>1.7828999999999999</c:v>
                </c:pt>
                <c:pt idx="472">
                  <c:v>1.7875000000000001</c:v>
                </c:pt>
                <c:pt idx="473">
                  <c:v>1.7932999999999999</c:v>
                </c:pt>
                <c:pt idx="474">
                  <c:v>1.7935000000000001</c:v>
                </c:pt>
                <c:pt idx="475">
                  <c:v>1.7944</c:v>
                </c:pt>
                <c:pt idx="476">
                  <c:v>1.8007</c:v>
                </c:pt>
                <c:pt idx="477">
                  <c:v>1.8104</c:v>
                </c:pt>
                <c:pt idx="478">
                  <c:v>1.8251999999999999</c:v>
                </c:pt>
                <c:pt idx="479">
                  <c:v>1.8391999999999999</c:v>
                </c:pt>
                <c:pt idx="480">
                  <c:v>1.8532999999999999</c:v>
                </c:pt>
                <c:pt idx="481">
                  <c:v>1.8657999999999999</c:v>
                </c:pt>
                <c:pt idx="482">
                  <c:v>1.8731</c:v>
                </c:pt>
                <c:pt idx="483">
                  <c:v>1.8809</c:v>
                </c:pt>
                <c:pt idx="484">
                  <c:v>1.8815</c:v>
                </c:pt>
                <c:pt idx="485">
                  <c:v>1.8697999999999999</c:v>
                </c:pt>
                <c:pt idx="486">
                  <c:v>1.857</c:v>
                </c:pt>
                <c:pt idx="487">
                  <c:v>1.851</c:v>
                </c:pt>
                <c:pt idx="488">
                  <c:v>1.8517999999999999</c:v>
                </c:pt>
                <c:pt idx="489">
                  <c:v>1.8556999999999999</c:v>
                </c:pt>
                <c:pt idx="490">
                  <c:v>1.8609</c:v>
                </c:pt>
                <c:pt idx="491">
                  <c:v>1.8649</c:v>
                </c:pt>
                <c:pt idx="492">
                  <c:v>1.8657999999999999</c:v>
                </c:pt>
                <c:pt idx="493">
                  <c:v>1.8633</c:v>
                </c:pt>
                <c:pt idx="494">
                  <c:v>1.8563000000000001</c:v>
                </c:pt>
                <c:pt idx="495">
                  <c:v>1.8488</c:v>
                </c:pt>
                <c:pt idx="496">
                  <c:v>1.8439000000000001</c:v>
                </c:pt>
                <c:pt idx="497">
                  <c:v>1.8416999999999999</c:v>
                </c:pt>
                <c:pt idx="498">
                  <c:v>1.8441000000000001</c:v>
                </c:pt>
                <c:pt idx="499">
                  <c:v>1.859</c:v>
                </c:pt>
                <c:pt idx="500">
                  <c:v>1.8823000000000001</c:v>
                </c:pt>
                <c:pt idx="501">
                  <c:v>1.9049</c:v>
                </c:pt>
                <c:pt idx="502">
                  <c:v>1.9271</c:v>
                </c:pt>
                <c:pt idx="503">
                  <c:v>1.9460999999999999</c:v>
                </c:pt>
                <c:pt idx="504">
                  <c:v>1.9631000000000001</c:v>
                </c:pt>
                <c:pt idx="505">
                  <c:v>1.9764999999999999</c:v>
                </c:pt>
                <c:pt idx="506">
                  <c:v>1.9818</c:v>
                </c:pt>
                <c:pt idx="507">
                  <c:v>1.9790000000000001</c:v>
                </c:pt>
                <c:pt idx="508">
                  <c:v>1.9716</c:v>
                </c:pt>
                <c:pt idx="509">
                  <c:v>1.9657</c:v>
                </c:pt>
                <c:pt idx="510">
                  <c:v>1.964</c:v>
                </c:pt>
                <c:pt idx="511">
                  <c:v>1.9670000000000001</c:v>
                </c:pt>
                <c:pt idx="512">
                  <c:v>1.9713000000000001</c:v>
                </c:pt>
                <c:pt idx="513">
                  <c:v>1.9699</c:v>
                </c:pt>
                <c:pt idx="514">
                  <c:v>1.9672000000000001</c:v>
                </c:pt>
                <c:pt idx="515">
                  <c:v>1.9603999999999999</c:v>
                </c:pt>
                <c:pt idx="516">
                  <c:v>1.9490000000000001</c:v>
                </c:pt>
                <c:pt idx="517">
                  <c:v>1.9383999999999999</c:v>
                </c:pt>
                <c:pt idx="518">
                  <c:v>1.9348000000000001</c:v>
                </c:pt>
                <c:pt idx="519">
                  <c:v>1.944</c:v>
                </c:pt>
                <c:pt idx="520">
                  <c:v>1.9555</c:v>
                </c:pt>
                <c:pt idx="521">
                  <c:v>1.97</c:v>
                </c:pt>
                <c:pt idx="522">
                  <c:v>1.988</c:v>
                </c:pt>
                <c:pt idx="523">
                  <c:v>2.0036999999999998</c:v>
                </c:pt>
                <c:pt idx="524">
                  <c:v>2.0146999999999999</c:v>
                </c:pt>
                <c:pt idx="525">
                  <c:v>2.0188999999999999</c:v>
                </c:pt>
                <c:pt idx="526">
                  <c:v>2.0224000000000002</c:v>
                </c:pt>
                <c:pt idx="527">
                  <c:v>2.0274000000000001</c:v>
                </c:pt>
                <c:pt idx="528">
                  <c:v>2.0354000000000001</c:v>
                </c:pt>
                <c:pt idx="529">
                  <c:v>2.0373999999999999</c:v>
                </c:pt>
                <c:pt idx="530">
                  <c:v>2.0386000000000002</c:v>
                </c:pt>
                <c:pt idx="531">
                  <c:v>2.0371000000000001</c:v>
                </c:pt>
                <c:pt idx="532">
                  <c:v>2.0304000000000002</c:v>
                </c:pt>
                <c:pt idx="533">
                  <c:v>2.0182000000000002</c:v>
                </c:pt>
                <c:pt idx="534">
                  <c:v>2.0124</c:v>
                </c:pt>
                <c:pt idx="535">
                  <c:v>2.0087000000000002</c:v>
                </c:pt>
                <c:pt idx="536">
                  <c:v>2.008</c:v>
                </c:pt>
                <c:pt idx="537">
                  <c:v>2.0179999999999998</c:v>
                </c:pt>
                <c:pt idx="538">
                  <c:v>2.0308000000000002</c:v>
                </c:pt>
                <c:pt idx="539">
                  <c:v>2.0451999999999999</c:v>
                </c:pt>
                <c:pt idx="540">
                  <c:v>2.0665</c:v>
                </c:pt>
                <c:pt idx="541">
                  <c:v>2.0880999999999998</c:v>
                </c:pt>
                <c:pt idx="542">
                  <c:v>2.1074999999999999</c:v>
                </c:pt>
                <c:pt idx="543">
                  <c:v>2.1278999999999999</c:v>
                </c:pt>
                <c:pt idx="544">
                  <c:v>2.1474000000000002</c:v>
                </c:pt>
                <c:pt idx="545">
                  <c:v>2.1640000000000001</c:v>
                </c:pt>
                <c:pt idx="546">
                  <c:v>2.1802999999999999</c:v>
                </c:pt>
                <c:pt idx="547">
                  <c:v>2.2031000000000001</c:v>
                </c:pt>
                <c:pt idx="548">
                  <c:v>2.2235999999999998</c:v>
                </c:pt>
                <c:pt idx="549">
                  <c:v>2.2429000000000001</c:v>
                </c:pt>
                <c:pt idx="550">
                  <c:v>2.2574000000000001</c:v>
                </c:pt>
                <c:pt idx="551">
                  <c:v>2.2692000000000001</c:v>
                </c:pt>
                <c:pt idx="552">
                  <c:v>2.2747999999999999</c:v>
                </c:pt>
                <c:pt idx="553">
                  <c:v>2.2786</c:v>
                </c:pt>
                <c:pt idx="554">
                  <c:v>2.2808000000000002</c:v>
                </c:pt>
                <c:pt idx="555">
                  <c:v>2.282</c:v>
                </c:pt>
                <c:pt idx="556">
                  <c:v>2.2814999999999999</c:v>
                </c:pt>
                <c:pt idx="557">
                  <c:v>2.2804000000000002</c:v>
                </c:pt>
                <c:pt idx="558">
                  <c:v>2.2753999999999999</c:v>
                </c:pt>
                <c:pt idx="559">
                  <c:v>2.2629999999999999</c:v>
                </c:pt>
                <c:pt idx="560">
                  <c:v>2.2416999999999998</c:v>
                </c:pt>
                <c:pt idx="561">
                  <c:v>2.2107000000000001</c:v>
                </c:pt>
                <c:pt idx="562">
                  <c:v>2.1636000000000002</c:v>
                </c:pt>
                <c:pt idx="563">
                  <c:v>2.1055999999999999</c:v>
                </c:pt>
                <c:pt idx="564">
                  <c:v>2.0527000000000002</c:v>
                </c:pt>
                <c:pt idx="565">
                  <c:v>1.986</c:v>
                </c:pt>
                <c:pt idx="566">
                  <c:v>1.9108000000000001</c:v>
                </c:pt>
                <c:pt idx="567">
                  <c:v>1.8363</c:v>
                </c:pt>
                <c:pt idx="568">
                  <c:v>1.7669999999999999</c:v>
                </c:pt>
                <c:pt idx="569">
                  <c:v>1.6978</c:v>
                </c:pt>
                <c:pt idx="570">
                  <c:v>1.6274999999999999</c:v>
                </c:pt>
                <c:pt idx="571">
                  <c:v>1.5595000000000001</c:v>
                </c:pt>
                <c:pt idx="572">
                  <c:v>1.4922</c:v>
                </c:pt>
                <c:pt idx="573">
                  <c:v>1.4323999999999999</c:v>
                </c:pt>
                <c:pt idx="574">
                  <c:v>1.3802000000000001</c:v>
                </c:pt>
                <c:pt idx="575">
                  <c:v>1.3391999999999999</c:v>
                </c:pt>
                <c:pt idx="576">
                  <c:v>1.3043</c:v>
                </c:pt>
                <c:pt idx="577">
                  <c:v>1.2699</c:v>
                </c:pt>
                <c:pt idx="578">
                  <c:v>1.2424999999999999</c:v>
                </c:pt>
                <c:pt idx="579">
                  <c:v>1.2264999999999999</c:v>
                </c:pt>
                <c:pt idx="580">
                  <c:v>1.2231000000000001</c:v>
                </c:pt>
                <c:pt idx="581">
                  <c:v>1.22</c:v>
                </c:pt>
                <c:pt idx="582">
                  <c:v>1.2150000000000001</c:v>
                </c:pt>
                <c:pt idx="583">
                  <c:v>1.2164999999999999</c:v>
                </c:pt>
                <c:pt idx="584">
                  <c:v>1.2250000000000001</c:v>
                </c:pt>
                <c:pt idx="585">
                  <c:v>1.2403999999999999</c:v>
                </c:pt>
                <c:pt idx="586">
                  <c:v>1.2628999999999999</c:v>
                </c:pt>
                <c:pt idx="587">
                  <c:v>1.2892999999999999</c:v>
                </c:pt>
                <c:pt idx="588">
                  <c:v>1.3229</c:v>
                </c:pt>
                <c:pt idx="589">
                  <c:v>1.3594999999999999</c:v>
                </c:pt>
                <c:pt idx="590">
                  <c:v>1.3985000000000001</c:v>
                </c:pt>
                <c:pt idx="591">
                  <c:v>1.4354</c:v>
                </c:pt>
                <c:pt idx="592">
                  <c:v>1.4629000000000001</c:v>
                </c:pt>
                <c:pt idx="593">
                  <c:v>1.4998</c:v>
                </c:pt>
                <c:pt idx="594">
                  <c:v>1.5368999999999999</c:v>
                </c:pt>
                <c:pt idx="595">
                  <c:v>1.5831</c:v>
                </c:pt>
                <c:pt idx="596">
                  <c:v>1.6354</c:v>
                </c:pt>
                <c:pt idx="597">
                  <c:v>1.6808000000000001</c:v>
                </c:pt>
                <c:pt idx="598">
                  <c:v>1.7302</c:v>
                </c:pt>
                <c:pt idx="599">
                  <c:v>1.772</c:v>
                </c:pt>
                <c:pt idx="600">
                  <c:v>1.8082</c:v>
                </c:pt>
                <c:pt idx="601">
                  <c:v>1.84</c:v>
                </c:pt>
                <c:pt idx="602">
                  <c:v>1.8608</c:v>
                </c:pt>
                <c:pt idx="603">
                  <c:v>1.8814</c:v>
                </c:pt>
                <c:pt idx="604">
                  <c:v>1.8983000000000001</c:v>
                </c:pt>
                <c:pt idx="605">
                  <c:v>1.9116</c:v>
                </c:pt>
                <c:pt idx="606">
                  <c:v>1.9279999999999999</c:v>
                </c:pt>
                <c:pt idx="607">
                  <c:v>1.9448000000000001</c:v>
                </c:pt>
                <c:pt idx="608">
                  <c:v>1.96</c:v>
                </c:pt>
                <c:pt idx="609">
                  <c:v>1.9779</c:v>
                </c:pt>
                <c:pt idx="610">
                  <c:v>1.9939</c:v>
                </c:pt>
                <c:pt idx="611">
                  <c:v>2.0042</c:v>
                </c:pt>
                <c:pt idx="612">
                  <c:v>2.0135000000000001</c:v>
                </c:pt>
                <c:pt idx="613">
                  <c:v>2.0240999999999998</c:v>
                </c:pt>
                <c:pt idx="614">
                  <c:v>2.0406</c:v>
                </c:pt>
                <c:pt idx="615">
                  <c:v>2.0644</c:v>
                </c:pt>
                <c:pt idx="616">
                  <c:v>2.0908000000000002</c:v>
                </c:pt>
                <c:pt idx="617">
                  <c:v>2.1076000000000001</c:v>
                </c:pt>
                <c:pt idx="618">
                  <c:v>2.1324999999999998</c:v>
                </c:pt>
                <c:pt idx="619">
                  <c:v>2.1711</c:v>
                </c:pt>
                <c:pt idx="620">
                  <c:v>2.2033</c:v>
                </c:pt>
                <c:pt idx="621">
                  <c:v>2.238</c:v>
                </c:pt>
                <c:pt idx="622">
                  <c:v>2.2766999999999999</c:v>
                </c:pt>
                <c:pt idx="623">
                  <c:v>2.3176000000000001</c:v>
                </c:pt>
                <c:pt idx="624">
                  <c:v>2.3576000000000001</c:v>
                </c:pt>
                <c:pt idx="625">
                  <c:v>2.3976999999999999</c:v>
                </c:pt>
                <c:pt idx="626">
                  <c:v>2.4428000000000001</c:v>
                </c:pt>
                <c:pt idx="627">
                  <c:v>2.4912999999999998</c:v>
                </c:pt>
                <c:pt idx="628">
                  <c:v>2.5312999999999999</c:v>
                </c:pt>
                <c:pt idx="629">
                  <c:v>2.5608</c:v>
                </c:pt>
                <c:pt idx="630">
                  <c:v>2.581</c:v>
                </c:pt>
                <c:pt idx="631">
                  <c:v>2.5954999999999999</c:v>
                </c:pt>
                <c:pt idx="632">
                  <c:v>2.5981000000000001</c:v>
                </c:pt>
                <c:pt idx="633">
                  <c:v>2.5977999999999999</c:v>
                </c:pt>
                <c:pt idx="634">
                  <c:v>2.5914000000000001</c:v>
                </c:pt>
                <c:pt idx="635">
                  <c:v>2.5851999999999999</c:v>
                </c:pt>
                <c:pt idx="636">
                  <c:v>2.5800999999999998</c:v>
                </c:pt>
                <c:pt idx="637">
                  <c:v>2.5808</c:v>
                </c:pt>
                <c:pt idx="638">
                  <c:v>2.5882999999999998</c:v>
                </c:pt>
                <c:pt idx="639">
                  <c:v>2.5981999999999998</c:v>
                </c:pt>
                <c:pt idx="640">
                  <c:v>2.6133000000000002</c:v>
                </c:pt>
                <c:pt idx="641">
                  <c:v>2.6347</c:v>
                </c:pt>
                <c:pt idx="642">
                  <c:v>2.6608999999999998</c:v>
                </c:pt>
                <c:pt idx="643">
                  <c:v>2.6863000000000001</c:v>
                </c:pt>
                <c:pt idx="644">
                  <c:v>2.7168000000000001</c:v>
                </c:pt>
                <c:pt idx="645">
                  <c:v>2.7521</c:v>
                </c:pt>
                <c:pt idx="646">
                  <c:v>2.7866</c:v>
                </c:pt>
                <c:pt idx="647">
                  <c:v>2.8243</c:v>
                </c:pt>
                <c:pt idx="648">
                  <c:v>2.8561999999999999</c:v>
                </c:pt>
                <c:pt idx="649">
                  <c:v>2.8824000000000001</c:v>
                </c:pt>
                <c:pt idx="650">
                  <c:v>2.9083000000000001</c:v>
                </c:pt>
                <c:pt idx="651">
                  <c:v>2.9276</c:v>
                </c:pt>
                <c:pt idx="652">
                  <c:v>2.9342000000000001</c:v>
                </c:pt>
                <c:pt idx="653">
                  <c:v>2.9405999999999999</c:v>
                </c:pt>
                <c:pt idx="654">
                  <c:v>2.9487000000000001</c:v>
                </c:pt>
                <c:pt idx="655">
                  <c:v>2.9548000000000001</c:v>
                </c:pt>
                <c:pt idx="656">
                  <c:v>2.9607999999999999</c:v>
                </c:pt>
                <c:pt idx="657">
                  <c:v>2.9632999999999998</c:v>
                </c:pt>
                <c:pt idx="658">
                  <c:v>2.9659</c:v>
                </c:pt>
                <c:pt idx="659">
                  <c:v>2.9689000000000001</c:v>
                </c:pt>
                <c:pt idx="660">
                  <c:v>2.9693000000000001</c:v>
                </c:pt>
                <c:pt idx="661">
                  <c:v>2.9666000000000001</c:v>
                </c:pt>
                <c:pt idx="662">
                  <c:v>2.9626000000000001</c:v>
                </c:pt>
                <c:pt idx="663">
                  <c:v>2.9611000000000001</c:v>
                </c:pt>
                <c:pt idx="664">
                  <c:v>2.9605999999999999</c:v>
                </c:pt>
                <c:pt idx="665">
                  <c:v>2.9594999999999998</c:v>
                </c:pt>
                <c:pt idx="666">
                  <c:v>2.9601999999999999</c:v>
                </c:pt>
                <c:pt idx="667">
                  <c:v>2.9634</c:v>
                </c:pt>
                <c:pt idx="668">
                  <c:v>2.9670000000000001</c:v>
                </c:pt>
                <c:pt idx="669">
                  <c:v>2.9729999999999999</c:v>
                </c:pt>
                <c:pt idx="670">
                  <c:v>2.9792999999999998</c:v>
                </c:pt>
                <c:pt idx="671">
                  <c:v>2.9885000000000002</c:v>
                </c:pt>
                <c:pt idx="672">
                  <c:v>3.0036999999999998</c:v>
                </c:pt>
                <c:pt idx="673">
                  <c:v>3.0188000000000001</c:v>
                </c:pt>
                <c:pt idx="674">
                  <c:v>3.0337999999999998</c:v>
                </c:pt>
                <c:pt idx="675">
                  <c:v>3.0526</c:v>
                </c:pt>
                <c:pt idx="676">
                  <c:v>3.0836999999999999</c:v>
                </c:pt>
                <c:pt idx="677">
                  <c:v>3.1168</c:v>
                </c:pt>
                <c:pt idx="678">
                  <c:v>3.1520999999999999</c:v>
                </c:pt>
                <c:pt idx="679">
                  <c:v>3.1920000000000002</c:v>
                </c:pt>
                <c:pt idx="680">
                  <c:v>3.2370999999999999</c:v>
                </c:pt>
                <c:pt idx="681">
                  <c:v>3.2839</c:v>
                </c:pt>
                <c:pt idx="682">
                  <c:v>3.3296000000000001</c:v>
                </c:pt>
                <c:pt idx="683">
                  <c:v>3.3643000000000001</c:v>
                </c:pt>
                <c:pt idx="684">
                  <c:v>3.3879999999999999</c:v>
                </c:pt>
                <c:pt idx="685">
                  <c:v>3.4018999999999999</c:v>
                </c:pt>
                <c:pt idx="686">
                  <c:v>3.4056000000000002</c:v>
                </c:pt>
                <c:pt idx="687">
                  <c:v>3.4060999999999999</c:v>
                </c:pt>
                <c:pt idx="688">
                  <c:v>3.4060999999999999</c:v>
                </c:pt>
                <c:pt idx="689">
                  <c:v>3.4062999999999999</c:v>
                </c:pt>
                <c:pt idx="690">
                  <c:v>3.4041999999999999</c:v>
                </c:pt>
                <c:pt idx="691">
                  <c:v>3.4037000000000002</c:v>
                </c:pt>
                <c:pt idx="692">
                  <c:v>3.4085999999999999</c:v>
                </c:pt>
                <c:pt idx="693">
                  <c:v>3.4113000000000002</c:v>
                </c:pt>
                <c:pt idx="694">
                  <c:v>3.4123999999999999</c:v>
                </c:pt>
                <c:pt idx="695">
                  <c:v>3.4142000000000001</c:v>
                </c:pt>
                <c:pt idx="696">
                  <c:v>3.4165000000000001</c:v>
                </c:pt>
                <c:pt idx="697">
                  <c:v>3.4156</c:v>
                </c:pt>
                <c:pt idx="698">
                  <c:v>3.4148999999999998</c:v>
                </c:pt>
                <c:pt idx="699">
                  <c:v>3.4116</c:v>
                </c:pt>
                <c:pt idx="700">
                  <c:v>3.4098000000000002</c:v>
                </c:pt>
                <c:pt idx="701">
                  <c:v>3.4108999999999998</c:v>
                </c:pt>
                <c:pt idx="702">
                  <c:v>3.4171</c:v>
                </c:pt>
                <c:pt idx="703">
                  <c:v>3.4289000000000001</c:v>
                </c:pt>
                <c:pt idx="704">
                  <c:v>3.4415</c:v>
                </c:pt>
                <c:pt idx="705">
                  <c:v>3.4535999999999998</c:v>
                </c:pt>
                <c:pt idx="706">
                  <c:v>3.4681000000000002</c:v>
                </c:pt>
                <c:pt idx="707">
                  <c:v>3.4857999999999998</c:v>
                </c:pt>
                <c:pt idx="708">
                  <c:v>3.5066000000000002</c:v>
                </c:pt>
                <c:pt idx="709">
                  <c:v>3.5261999999999998</c:v>
                </c:pt>
                <c:pt idx="710">
                  <c:v>3.5442</c:v>
                </c:pt>
                <c:pt idx="711">
                  <c:v>3.5600999999999998</c:v>
                </c:pt>
                <c:pt idx="712">
                  <c:v>3.5756000000000001</c:v>
                </c:pt>
                <c:pt idx="713">
                  <c:v>3.589</c:v>
                </c:pt>
                <c:pt idx="714">
                  <c:v>3.6011000000000002</c:v>
                </c:pt>
                <c:pt idx="715">
                  <c:v>3.6120000000000001</c:v>
                </c:pt>
                <c:pt idx="716">
                  <c:v>3.6311</c:v>
                </c:pt>
                <c:pt idx="717">
                  <c:v>3.6637</c:v>
                </c:pt>
                <c:pt idx="718">
                  <c:v>3.7054999999999998</c:v>
                </c:pt>
                <c:pt idx="719">
                  <c:v>3.7597999999999998</c:v>
                </c:pt>
                <c:pt idx="720">
                  <c:v>3.8359999999999999</c:v>
                </c:pt>
                <c:pt idx="721">
                  <c:v>3.9357000000000002</c:v>
                </c:pt>
                <c:pt idx="722">
                  <c:v>4.0425000000000004</c:v>
                </c:pt>
                <c:pt idx="723">
                  <c:v>4.1619000000000002</c:v>
                </c:pt>
                <c:pt idx="724">
                  <c:v>4.2910000000000004</c:v>
                </c:pt>
                <c:pt idx="725">
                  <c:v>4.4302999999999999</c:v>
                </c:pt>
                <c:pt idx="726">
                  <c:v>4.5872000000000002</c:v>
                </c:pt>
                <c:pt idx="727">
                  <c:v>4.7454999999999998</c:v>
                </c:pt>
                <c:pt idx="728">
                  <c:v>4.9028999999999998</c:v>
                </c:pt>
                <c:pt idx="729">
                  <c:v>5.0693999999999999</c:v>
                </c:pt>
                <c:pt idx="730">
                  <c:v>5.2491000000000003</c:v>
                </c:pt>
                <c:pt idx="731">
                  <c:v>5.4500999999999999</c:v>
                </c:pt>
                <c:pt idx="732">
                  <c:v>5.6691000000000003</c:v>
                </c:pt>
                <c:pt idx="733">
                  <c:v>5.8986999999999998</c:v>
                </c:pt>
                <c:pt idx="734">
                  <c:v>6.1310000000000002</c:v>
                </c:pt>
                <c:pt idx="735">
                  <c:v>6.3559000000000001</c:v>
                </c:pt>
                <c:pt idx="736">
                  <c:v>6.5708000000000002</c:v>
                </c:pt>
                <c:pt idx="737">
                  <c:v>6.7716000000000003</c:v>
                </c:pt>
                <c:pt idx="738">
                  <c:v>6.9649000000000001</c:v>
                </c:pt>
                <c:pt idx="739">
                  <c:v>7.1456999999999997</c:v>
                </c:pt>
                <c:pt idx="740">
                  <c:v>7.3125</c:v>
                </c:pt>
                <c:pt idx="741">
                  <c:v>7.4585999999999997</c:v>
                </c:pt>
                <c:pt idx="742">
                  <c:v>7.5834999999999999</c:v>
                </c:pt>
                <c:pt idx="743">
                  <c:v>7.6841999999999997</c:v>
                </c:pt>
                <c:pt idx="744">
                  <c:v>7.7584</c:v>
                </c:pt>
                <c:pt idx="745">
                  <c:v>7.8236999999999997</c:v>
                </c:pt>
                <c:pt idx="746">
                  <c:v>7.8818000000000001</c:v>
                </c:pt>
                <c:pt idx="747">
                  <c:v>7.9436</c:v>
                </c:pt>
                <c:pt idx="748">
                  <c:v>8.0107999999999997</c:v>
                </c:pt>
                <c:pt idx="749">
                  <c:v>8.0822000000000003</c:v>
                </c:pt>
                <c:pt idx="750">
                  <c:v>8.1621000000000006</c:v>
                </c:pt>
                <c:pt idx="751">
                  <c:v>8.2539999999999996</c:v>
                </c:pt>
                <c:pt idx="752">
                  <c:v>8.3492999999999995</c:v>
                </c:pt>
                <c:pt idx="753">
                  <c:v>8.4460999999999995</c:v>
                </c:pt>
                <c:pt idx="754">
                  <c:v>8.5326000000000004</c:v>
                </c:pt>
                <c:pt idx="755">
                  <c:v>8.6173000000000002</c:v>
                </c:pt>
                <c:pt idx="756">
                  <c:v>8.6997999999999998</c:v>
                </c:pt>
                <c:pt idx="757">
                  <c:v>8.7715999999999994</c:v>
                </c:pt>
                <c:pt idx="758">
                  <c:v>8.8427000000000007</c:v>
                </c:pt>
                <c:pt idx="759">
                  <c:v>8.9267000000000003</c:v>
                </c:pt>
                <c:pt idx="760">
                  <c:v>9.0052000000000003</c:v>
                </c:pt>
                <c:pt idx="761">
                  <c:v>9.0846999999999998</c:v>
                </c:pt>
                <c:pt idx="762">
                  <c:v>9.1872000000000007</c:v>
                </c:pt>
                <c:pt idx="763">
                  <c:v>9.3023000000000007</c:v>
                </c:pt>
                <c:pt idx="764">
                  <c:v>9.4214000000000002</c:v>
                </c:pt>
                <c:pt idx="765">
                  <c:v>9.5457999999999998</c:v>
                </c:pt>
                <c:pt idx="766">
                  <c:v>9.6819000000000006</c:v>
                </c:pt>
                <c:pt idx="767">
                  <c:v>9.8143999999999991</c:v>
                </c:pt>
                <c:pt idx="768">
                  <c:v>9.9544999999999995</c:v>
                </c:pt>
                <c:pt idx="769">
                  <c:v>10.089</c:v>
                </c:pt>
                <c:pt idx="770">
                  <c:v>10.224</c:v>
                </c:pt>
                <c:pt idx="771">
                  <c:v>10.361000000000001</c:v>
                </c:pt>
                <c:pt idx="772">
                  <c:v>10.49</c:v>
                </c:pt>
                <c:pt idx="773">
                  <c:v>10.621</c:v>
                </c:pt>
                <c:pt idx="774">
                  <c:v>10.752000000000001</c:v>
                </c:pt>
                <c:pt idx="775">
                  <c:v>10.875999999999999</c:v>
                </c:pt>
                <c:pt idx="776">
                  <c:v>10.997999999999999</c:v>
                </c:pt>
                <c:pt idx="777">
                  <c:v>11.116</c:v>
                </c:pt>
                <c:pt idx="778">
                  <c:v>11.231999999999999</c:v>
                </c:pt>
                <c:pt idx="779">
                  <c:v>11.335000000000001</c:v>
                </c:pt>
                <c:pt idx="780">
                  <c:v>11.433</c:v>
                </c:pt>
                <c:pt idx="781">
                  <c:v>11.523</c:v>
                </c:pt>
                <c:pt idx="782">
                  <c:v>11.614000000000001</c:v>
                </c:pt>
                <c:pt idx="783">
                  <c:v>11.69</c:v>
                </c:pt>
                <c:pt idx="784">
                  <c:v>11.747</c:v>
                </c:pt>
                <c:pt idx="785">
                  <c:v>11.789</c:v>
                </c:pt>
                <c:pt idx="786">
                  <c:v>11.823</c:v>
                </c:pt>
                <c:pt idx="787">
                  <c:v>11.846</c:v>
                </c:pt>
                <c:pt idx="788">
                  <c:v>11.86</c:v>
                </c:pt>
                <c:pt idx="789">
                  <c:v>11.88</c:v>
                </c:pt>
                <c:pt idx="790">
                  <c:v>11.903</c:v>
                </c:pt>
                <c:pt idx="791">
                  <c:v>11.919</c:v>
                </c:pt>
                <c:pt idx="792">
                  <c:v>11.935</c:v>
                </c:pt>
                <c:pt idx="793">
                  <c:v>11.942</c:v>
                </c:pt>
                <c:pt idx="794">
                  <c:v>11.94</c:v>
                </c:pt>
                <c:pt idx="795">
                  <c:v>11.938000000000001</c:v>
                </c:pt>
                <c:pt idx="796">
                  <c:v>11.933</c:v>
                </c:pt>
                <c:pt idx="797">
                  <c:v>11.928000000000001</c:v>
                </c:pt>
                <c:pt idx="798">
                  <c:v>11.922000000000001</c:v>
                </c:pt>
                <c:pt idx="799">
                  <c:v>11.917</c:v>
                </c:pt>
                <c:pt idx="800">
                  <c:v>11.916</c:v>
                </c:pt>
                <c:pt idx="801">
                  <c:v>11.906000000000001</c:v>
                </c:pt>
                <c:pt idx="802">
                  <c:v>11.901</c:v>
                </c:pt>
                <c:pt idx="803">
                  <c:v>11.903</c:v>
                </c:pt>
                <c:pt idx="804">
                  <c:v>11.9</c:v>
                </c:pt>
                <c:pt idx="805">
                  <c:v>11.887</c:v>
                </c:pt>
                <c:pt idx="806">
                  <c:v>11.872999999999999</c:v>
                </c:pt>
                <c:pt idx="807">
                  <c:v>11.861000000000001</c:v>
                </c:pt>
                <c:pt idx="808">
                  <c:v>11.853</c:v>
                </c:pt>
                <c:pt idx="809">
                  <c:v>11.845000000000001</c:v>
                </c:pt>
                <c:pt idx="810">
                  <c:v>11.833</c:v>
                </c:pt>
                <c:pt idx="811">
                  <c:v>11.811</c:v>
                </c:pt>
                <c:pt idx="812">
                  <c:v>11.787000000000001</c:v>
                </c:pt>
                <c:pt idx="813">
                  <c:v>11.769</c:v>
                </c:pt>
                <c:pt idx="814">
                  <c:v>11.753</c:v>
                </c:pt>
                <c:pt idx="815">
                  <c:v>11.723000000000001</c:v>
                </c:pt>
                <c:pt idx="816">
                  <c:v>11.678000000000001</c:v>
                </c:pt>
                <c:pt idx="817">
                  <c:v>11.632</c:v>
                </c:pt>
                <c:pt idx="818">
                  <c:v>11.599</c:v>
                </c:pt>
                <c:pt idx="819">
                  <c:v>11.571</c:v>
                </c:pt>
                <c:pt idx="820">
                  <c:v>11.541</c:v>
                </c:pt>
                <c:pt idx="821">
                  <c:v>11.515000000000001</c:v>
                </c:pt>
                <c:pt idx="822">
                  <c:v>11.497999999999999</c:v>
                </c:pt>
                <c:pt idx="823">
                  <c:v>11.48</c:v>
                </c:pt>
                <c:pt idx="824">
                  <c:v>11.45</c:v>
                </c:pt>
                <c:pt idx="825">
                  <c:v>11.417999999999999</c:v>
                </c:pt>
                <c:pt idx="826">
                  <c:v>11.394</c:v>
                </c:pt>
                <c:pt idx="827">
                  <c:v>11.372</c:v>
                </c:pt>
                <c:pt idx="828">
                  <c:v>11.351000000000001</c:v>
                </c:pt>
                <c:pt idx="829">
                  <c:v>11.337</c:v>
                </c:pt>
                <c:pt idx="830">
                  <c:v>11.333</c:v>
                </c:pt>
                <c:pt idx="831">
                  <c:v>11.339</c:v>
                </c:pt>
                <c:pt idx="832">
                  <c:v>11.348000000000001</c:v>
                </c:pt>
                <c:pt idx="833">
                  <c:v>11.358000000000001</c:v>
                </c:pt>
                <c:pt idx="834">
                  <c:v>11.367000000000001</c:v>
                </c:pt>
                <c:pt idx="835">
                  <c:v>11.372</c:v>
                </c:pt>
                <c:pt idx="836">
                  <c:v>11.375</c:v>
                </c:pt>
                <c:pt idx="837">
                  <c:v>11.377000000000001</c:v>
                </c:pt>
                <c:pt idx="838">
                  <c:v>11.37</c:v>
                </c:pt>
                <c:pt idx="839">
                  <c:v>11.356999999999999</c:v>
                </c:pt>
                <c:pt idx="840">
                  <c:v>11.342000000000001</c:v>
                </c:pt>
                <c:pt idx="841">
                  <c:v>11.324999999999999</c:v>
                </c:pt>
                <c:pt idx="842">
                  <c:v>11.318</c:v>
                </c:pt>
                <c:pt idx="843">
                  <c:v>11.317</c:v>
                </c:pt>
                <c:pt idx="844">
                  <c:v>11.308</c:v>
                </c:pt>
                <c:pt idx="845">
                  <c:v>11.303000000000001</c:v>
                </c:pt>
                <c:pt idx="846">
                  <c:v>11.295999999999999</c:v>
                </c:pt>
                <c:pt idx="847">
                  <c:v>11.297000000000001</c:v>
                </c:pt>
                <c:pt idx="848">
                  <c:v>11.305</c:v>
                </c:pt>
                <c:pt idx="849">
                  <c:v>11.308</c:v>
                </c:pt>
                <c:pt idx="850">
                  <c:v>11.305</c:v>
                </c:pt>
                <c:pt idx="851">
                  <c:v>11.302</c:v>
                </c:pt>
                <c:pt idx="852">
                  <c:v>11.294</c:v>
                </c:pt>
                <c:pt idx="853">
                  <c:v>11.284000000000001</c:v>
                </c:pt>
                <c:pt idx="854">
                  <c:v>11.282999999999999</c:v>
                </c:pt>
                <c:pt idx="855">
                  <c:v>11.292</c:v>
                </c:pt>
                <c:pt idx="856">
                  <c:v>11.302</c:v>
                </c:pt>
                <c:pt idx="857">
                  <c:v>11.305999999999999</c:v>
                </c:pt>
                <c:pt idx="858">
                  <c:v>11.311</c:v>
                </c:pt>
                <c:pt idx="859">
                  <c:v>11.307</c:v>
                </c:pt>
                <c:pt idx="860">
                  <c:v>11.288</c:v>
                </c:pt>
                <c:pt idx="861">
                  <c:v>11.257999999999999</c:v>
                </c:pt>
                <c:pt idx="862">
                  <c:v>11.224</c:v>
                </c:pt>
                <c:pt idx="863">
                  <c:v>11.196999999999999</c:v>
                </c:pt>
                <c:pt idx="864">
                  <c:v>11.175000000000001</c:v>
                </c:pt>
                <c:pt idx="865">
                  <c:v>11.154</c:v>
                </c:pt>
                <c:pt idx="866">
                  <c:v>11.143000000000001</c:v>
                </c:pt>
                <c:pt idx="867">
                  <c:v>11.137</c:v>
                </c:pt>
                <c:pt idx="868">
                  <c:v>11.132</c:v>
                </c:pt>
                <c:pt idx="869">
                  <c:v>11.129</c:v>
                </c:pt>
                <c:pt idx="870">
                  <c:v>11.128</c:v>
                </c:pt>
                <c:pt idx="871">
                  <c:v>11.116</c:v>
                </c:pt>
                <c:pt idx="872">
                  <c:v>11.106</c:v>
                </c:pt>
                <c:pt idx="873">
                  <c:v>11.096</c:v>
                </c:pt>
                <c:pt idx="874">
                  <c:v>11.086</c:v>
                </c:pt>
                <c:pt idx="875">
                  <c:v>11.073</c:v>
                </c:pt>
                <c:pt idx="876">
                  <c:v>11.065</c:v>
                </c:pt>
                <c:pt idx="877">
                  <c:v>11.055999999999999</c:v>
                </c:pt>
                <c:pt idx="878">
                  <c:v>11.045</c:v>
                </c:pt>
                <c:pt idx="879">
                  <c:v>11.04</c:v>
                </c:pt>
                <c:pt idx="880">
                  <c:v>11.039</c:v>
                </c:pt>
                <c:pt idx="881">
                  <c:v>11.035</c:v>
                </c:pt>
                <c:pt idx="882">
                  <c:v>11.036</c:v>
                </c:pt>
                <c:pt idx="883">
                  <c:v>11.037000000000001</c:v>
                </c:pt>
                <c:pt idx="884">
                  <c:v>11.038</c:v>
                </c:pt>
                <c:pt idx="885">
                  <c:v>11.032</c:v>
                </c:pt>
                <c:pt idx="886">
                  <c:v>11.026</c:v>
                </c:pt>
                <c:pt idx="887">
                  <c:v>11.023</c:v>
                </c:pt>
                <c:pt idx="888">
                  <c:v>11.023999999999999</c:v>
                </c:pt>
                <c:pt idx="889">
                  <c:v>11.032</c:v>
                </c:pt>
                <c:pt idx="890">
                  <c:v>11.032999999999999</c:v>
                </c:pt>
                <c:pt idx="891">
                  <c:v>11.032</c:v>
                </c:pt>
                <c:pt idx="892">
                  <c:v>11.037000000000001</c:v>
                </c:pt>
                <c:pt idx="893">
                  <c:v>11.037000000000001</c:v>
                </c:pt>
                <c:pt idx="894">
                  <c:v>11.032999999999999</c:v>
                </c:pt>
                <c:pt idx="895">
                  <c:v>11.029</c:v>
                </c:pt>
                <c:pt idx="896">
                  <c:v>11.025</c:v>
                </c:pt>
                <c:pt idx="897">
                  <c:v>11.018000000000001</c:v>
                </c:pt>
                <c:pt idx="898">
                  <c:v>11.007999999999999</c:v>
                </c:pt>
                <c:pt idx="899">
                  <c:v>10.994999999999999</c:v>
                </c:pt>
                <c:pt idx="900">
                  <c:v>10.981</c:v>
                </c:pt>
                <c:pt idx="901">
                  <c:v>10.973000000000001</c:v>
                </c:pt>
                <c:pt idx="902">
                  <c:v>10.968999999999999</c:v>
                </c:pt>
                <c:pt idx="903">
                  <c:v>10.967000000000001</c:v>
                </c:pt>
                <c:pt idx="904">
                  <c:v>10.968999999999999</c:v>
                </c:pt>
                <c:pt idx="905">
                  <c:v>10.972</c:v>
                </c:pt>
                <c:pt idx="906">
                  <c:v>10.974</c:v>
                </c:pt>
                <c:pt idx="907">
                  <c:v>10.973000000000001</c:v>
                </c:pt>
                <c:pt idx="908">
                  <c:v>10.978</c:v>
                </c:pt>
                <c:pt idx="909">
                  <c:v>10.99</c:v>
                </c:pt>
                <c:pt idx="910">
                  <c:v>11.009</c:v>
                </c:pt>
                <c:pt idx="911">
                  <c:v>11.028</c:v>
                </c:pt>
                <c:pt idx="912">
                  <c:v>11.055999999999999</c:v>
                </c:pt>
                <c:pt idx="913">
                  <c:v>11.086</c:v>
                </c:pt>
                <c:pt idx="914">
                  <c:v>11.109</c:v>
                </c:pt>
                <c:pt idx="915">
                  <c:v>11.125</c:v>
                </c:pt>
                <c:pt idx="916">
                  <c:v>11.141999999999999</c:v>
                </c:pt>
                <c:pt idx="917">
                  <c:v>11.163</c:v>
                </c:pt>
                <c:pt idx="918">
                  <c:v>11.188000000000001</c:v>
                </c:pt>
                <c:pt idx="919">
                  <c:v>11.212</c:v>
                </c:pt>
                <c:pt idx="920">
                  <c:v>11.237</c:v>
                </c:pt>
                <c:pt idx="921">
                  <c:v>11.26</c:v>
                </c:pt>
                <c:pt idx="922">
                  <c:v>11.282</c:v>
                </c:pt>
                <c:pt idx="923">
                  <c:v>11.3</c:v>
                </c:pt>
                <c:pt idx="924">
                  <c:v>11.323</c:v>
                </c:pt>
                <c:pt idx="925">
                  <c:v>11.361000000000001</c:v>
                </c:pt>
                <c:pt idx="926">
                  <c:v>11.413</c:v>
                </c:pt>
                <c:pt idx="927">
                  <c:v>11.456</c:v>
                </c:pt>
                <c:pt idx="928">
                  <c:v>11.497</c:v>
                </c:pt>
                <c:pt idx="929">
                  <c:v>11.528</c:v>
                </c:pt>
                <c:pt idx="930">
                  <c:v>11.547000000000001</c:v>
                </c:pt>
                <c:pt idx="931">
                  <c:v>11.564</c:v>
                </c:pt>
                <c:pt idx="932">
                  <c:v>11.561999999999999</c:v>
                </c:pt>
                <c:pt idx="933">
                  <c:v>11.525</c:v>
                </c:pt>
                <c:pt idx="934">
                  <c:v>11.478</c:v>
                </c:pt>
                <c:pt idx="935">
                  <c:v>11.420999999999999</c:v>
                </c:pt>
                <c:pt idx="936">
                  <c:v>11.349</c:v>
                </c:pt>
                <c:pt idx="937">
                  <c:v>11.273</c:v>
                </c:pt>
                <c:pt idx="938">
                  <c:v>11.211</c:v>
                </c:pt>
                <c:pt idx="939">
                  <c:v>11.151999999999999</c:v>
                </c:pt>
                <c:pt idx="940">
                  <c:v>11.101000000000001</c:v>
                </c:pt>
                <c:pt idx="941">
                  <c:v>11.052</c:v>
                </c:pt>
                <c:pt idx="942">
                  <c:v>11.01</c:v>
                </c:pt>
                <c:pt idx="943">
                  <c:v>10.991</c:v>
                </c:pt>
                <c:pt idx="944">
                  <c:v>10.986000000000001</c:v>
                </c:pt>
                <c:pt idx="945">
                  <c:v>10.986000000000001</c:v>
                </c:pt>
                <c:pt idx="946">
                  <c:v>10.993</c:v>
                </c:pt>
                <c:pt idx="947">
                  <c:v>11.013999999999999</c:v>
                </c:pt>
                <c:pt idx="948">
                  <c:v>11.038</c:v>
                </c:pt>
                <c:pt idx="949">
                  <c:v>11.065</c:v>
                </c:pt>
                <c:pt idx="950">
                  <c:v>11.093999999999999</c:v>
                </c:pt>
                <c:pt idx="951">
                  <c:v>11.118</c:v>
                </c:pt>
                <c:pt idx="952">
                  <c:v>11.141</c:v>
                </c:pt>
                <c:pt idx="953">
                  <c:v>11.157</c:v>
                </c:pt>
                <c:pt idx="954">
                  <c:v>11.179</c:v>
                </c:pt>
                <c:pt idx="955">
                  <c:v>11.2</c:v>
                </c:pt>
                <c:pt idx="956">
                  <c:v>11.21</c:v>
                </c:pt>
                <c:pt idx="957">
                  <c:v>11.221</c:v>
                </c:pt>
                <c:pt idx="958">
                  <c:v>11.231</c:v>
                </c:pt>
                <c:pt idx="959">
                  <c:v>11.24</c:v>
                </c:pt>
                <c:pt idx="960">
                  <c:v>11.254</c:v>
                </c:pt>
                <c:pt idx="961">
                  <c:v>11.266</c:v>
                </c:pt>
                <c:pt idx="962">
                  <c:v>11.286</c:v>
                </c:pt>
                <c:pt idx="963">
                  <c:v>11.303000000000001</c:v>
                </c:pt>
                <c:pt idx="964">
                  <c:v>11.321</c:v>
                </c:pt>
                <c:pt idx="965">
                  <c:v>11.332000000000001</c:v>
                </c:pt>
                <c:pt idx="966">
                  <c:v>11.336</c:v>
                </c:pt>
                <c:pt idx="967">
                  <c:v>11.337</c:v>
                </c:pt>
                <c:pt idx="968">
                  <c:v>11.332000000000001</c:v>
                </c:pt>
                <c:pt idx="969">
                  <c:v>11.332000000000001</c:v>
                </c:pt>
                <c:pt idx="970">
                  <c:v>11.342000000000001</c:v>
                </c:pt>
                <c:pt idx="971">
                  <c:v>11.352</c:v>
                </c:pt>
                <c:pt idx="972">
                  <c:v>11.361000000000001</c:v>
                </c:pt>
                <c:pt idx="973">
                  <c:v>11.367000000000001</c:v>
                </c:pt>
                <c:pt idx="974">
                  <c:v>11.38</c:v>
                </c:pt>
                <c:pt idx="975">
                  <c:v>11.398</c:v>
                </c:pt>
                <c:pt idx="976">
                  <c:v>11.406000000000001</c:v>
                </c:pt>
                <c:pt idx="977">
                  <c:v>11.411</c:v>
                </c:pt>
                <c:pt idx="978">
                  <c:v>11.417999999999999</c:v>
                </c:pt>
                <c:pt idx="979">
                  <c:v>11.425000000000001</c:v>
                </c:pt>
                <c:pt idx="980">
                  <c:v>11.429</c:v>
                </c:pt>
                <c:pt idx="981">
                  <c:v>11.432</c:v>
                </c:pt>
                <c:pt idx="982">
                  <c:v>11.443</c:v>
                </c:pt>
                <c:pt idx="983">
                  <c:v>11.445</c:v>
                </c:pt>
                <c:pt idx="984">
                  <c:v>11.448</c:v>
                </c:pt>
                <c:pt idx="985">
                  <c:v>11.456</c:v>
                </c:pt>
                <c:pt idx="986">
                  <c:v>11.459</c:v>
                </c:pt>
                <c:pt idx="987">
                  <c:v>11.456</c:v>
                </c:pt>
                <c:pt idx="988">
                  <c:v>11.47</c:v>
                </c:pt>
                <c:pt idx="989">
                  <c:v>11.494999999999999</c:v>
                </c:pt>
                <c:pt idx="990">
                  <c:v>11.513999999999999</c:v>
                </c:pt>
                <c:pt idx="991">
                  <c:v>11.544</c:v>
                </c:pt>
                <c:pt idx="992">
                  <c:v>11.577999999999999</c:v>
                </c:pt>
                <c:pt idx="993">
                  <c:v>11.602</c:v>
                </c:pt>
                <c:pt idx="994">
                  <c:v>11.628</c:v>
                </c:pt>
                <c:pt idx="995">
                  <c:v>11.66</c:v>
                </c:pt>
                <c:pt idx="996">
                  <c:v>11.677</c:v>
                </c:pt>
                <c:pt idx="997">
                  <c:v>11.695</c:v>
                </c:pt>
                <c:pt idx="998">
                  <c:v>11.718999999999999</c:v>
                </c:pt>
                <c:pt idx="999">
                  <c:v>11.743</c:v>
                </c:pt>
                <c:pt idx="1000">
                  <c:v>11.765000000000001</c:v>
                </c:pt>
                <c:pt idx="1001">
                  <c:v>11.792999999999999</c:v>
                </c:pt>
                <c:pt idx="1002">
                  <c:v>11.824</c:v>
                </c:pt>
                <c:pt idx="1003">
                  <c:v>11.853</c:v>
                </c:pt>
                <c:pt idx="1004">
                  <c:v>11.885</c:v>
                </c:pt>
                <c:pt idx="1005">
                  <c:v>11.917</c:v>
                </c:pt>
                <c:pt idx="1006">
                  <c:v>11.941000000000001</c:v>
                </c:pt>
                <c:pt idx="1007">
                  <c:v>11.964</c:v>
                </c:pt>
                <c:pt idx="1008">
                  <c:v>11.989000000000001</c:v>
                </c:pt>
                <c:pt idx="1009">
                  <c:v>12.013</c:v>
                </c:pt>
                <c:pt idx="1010">
                  <c:v>12.029</c:v>
                </c:pt>
                <c:pt idx="1011">
                  <c:v>12.042</c:v>
                </c:pt>
                <c:pt idx="1012">
                  <c:v>12.06</c:v>
                </c:pt>
                <c:pt idx="1013">
                  <c:v>12.077999999999999</c:v>
                </c:pt>
                <c:pt idx="1014">
                  <c:v>12.09</c:v>
                </c:pt>
                <c:pt idx="1015">
                  <c:v>12.093999999999999</c:v>
                </c:pt>
                <c:pt idx="1016">
                  <c:v>12.092000000000001</c:v>
                </c:pt>
                <c:pt idx="1017">
                  <c:v>12.085000000000001</c:v>
                </c:pt>
                <c:pt idx="1018">
                  <c:v>12.08</c:v>
                </c:pt>
                <c:pt idx="1019">
                  <c:v>12.068</c:v>
                </c:pt>
                <c:pt idx="1020">
                  <c:v>12.055</c:v>
                </c:pt>
                <c:pt idx="1021">
                  <c:v>12.045999999999999</c:v>
                </c:pt>
                <c:pt idx="1022">
                  <c:v>12.036</c:v>
                </c:pt>
                <c:pt idx="1023">
                  <c:v>12.028</c:v>
                </c:pt>
                <c:pt idx="1024">
                  <c:v>12.023</c:v>
                </c:pt>
                <c:pt idx="1025">
                  <c:v>12.023</c:v>
                </c:pt>
                <c:pt idx="1026">
                  <c:v>12.026999999999999</c:v>
                </c:pt>
                <c:pt idx="1027">
                  <c:v>12.031000000000001</c:v>
                </c:pt>
                <c:pt idx="1028">
                  <c:v>12.034000000000001</c:v>
                </c:pt>
                <c:pt idx="1029">
                  <c:v>12.044</c:v>
                </c:pt>
                <c:pt idx="1030">
                  <c:v>12.053000000000001</c:v>
                </c:pt>
                <c:pt idx="1031">
                  <c:v>12.065</c:v>
                </c:pt>
                <c:pt idx="1032">
                  <c:v>12.074999999999999</c:v>
                </c:pt>
                <c:pt idx="1033">
                  <c:v>12.086</c:v>
                </c:pt>
                <c:pt idx="1034">
                  <c:v>12.096</c:v>
                </c:pt>
                <c:pt idx="1035">
                  <c:v>12.101000000000001</c:v>
                </c:pt>
                <c:pt idx="1036">
                  <c:v>12.105</c:v>
                </c:pt>
                <c:pt idx="1037">
                  <c:v>12.103999999999999</c:v>
                </c:pt>
                <c:pt idx="1038">
                  <c:v>12.102</c:v>
                </c:pt>
                <c:pt idx="1039">
                  <c:v>12.103999999999999</c:v>
                </c:pt>
                <c:pt idx="1040">
                  <c:v>12.105</c:v>
                </c:pt>
                <c:pt idx="1041">
                  <c:v>12.105</c:v>
                </c:pt>
                <c:pt idx="1042">
                  <c:v>12.105</c:v>
                </c:pt>
                <c:pt idx="1043">
                  <c:v>12.103</c:v>
                </c:pt>
                <c:pt idx="1044">
                  <c:v>12.103</c:v>
                </c:pt>
                <c:pt idx="1045">
                  <c:v>12.1</c:v>
                </c:pt>
                <c:pt idx="1046">
                  <c:v>12.099</c:v>
                </c:pt>
                <c:pt idx="1047">
                  <c:v>12.103</c:v>
                </c:pt>
                <c:pt idx="1048">
                  <c:v>12.108000000000001</c:v>
                </c:pt>
                <c:pt idx="1049">
                  <c:v>12.119</c:v>
                </c:pt>
                <c:pt idx="1050">
                  <c:v>12.137</c:v>
                </c:pt>
                <c:pt idx="1051">
                  <c:v>12.153</c:v>
                </c:pt>
                <c:pt idx="1052">
                  <c:v>12.167</c:v>
                </c:pt>
                <c:pt idx="1053">
                  <c:v>12.180999999999999</c:v>
                </c:pt>
                <c:pt idx="1054">
                  <c:v>12.195</c:v>
                </c:pt>
                <c:pt idx="1055">
                  <c:v>12.205</c:v>
                </c:pt>
                <c:pt idx="1056">
                  <c:v>12.215</c:v>
                </c:pt>
                <c:pt idx="1057">
                  <c:v>12.224</c:v>
                </c:pt>
                <c:pt idx="1058">
                  <c:v>12.234</c:v>
                </c:pt>
                <c:pt idx="1059">
                  <c:v>12.24</c:v>
                </c:pt>
                <c:pt idx="1060">
                  <c:v>12.244</c:v>
                </c:pt>
                <c:pt idx="1061">
                  <c:v>12.244999999999999</c:v>
                </c:pt>
                <c:pt idx="1062">
                  <c:v>12.243</c:v>
                </c:pt>
                <c:pt idx="1063">
                  <c:v>12.244</c:v>
                </c:pt>
                <c:pt idx="1064">
                  <c:v>12.244999999999999</c:v>
                </c:pt>
                <c:pt idx="1065">
                  <c:v>12.244</c:v>
                </c:pt>
                <c:pt idx="1066">
                  <c:v>12.244</c:v>
                </c:pt>
                <c:pt idx="1067">
                  <c:v>12.24</c:v>
                </c:pt>
                <c:pt idx="1068">
                  <c:v>12.234</c:v>
                </c:pt>
                <c:pt idx="1069">
                  <c:v>12.228999999999999</c:v>
                </c:pt>
                <c:pt idx="1070">
                  <c:v>12.23</c:v>
                </c:pt>
                <c:pt idx="1071">
                  <c:v>12.231</c:v>
                </c:pt>
                <c:pt idx="1072">
                  <c:v>12.238</c:v>
                </c:pt>
                <c:pt idx="1073">
                  <c:v>12.244999999999999</c:v>
                </c:pt>
                <c:pt idx="1074">
                  <c:v>12.25</c:v>
                </c:pt>
                <c:pt idx="1075">
                  <c:v>12.257</c:v>
                </c:pt>
                <c:pt idx="1076">
                  <c:v>12.265000000000001</c:v>
                </c:pt>
                <c:pt idx="1077">
                  <c:v>12.268000000000001</c:v>
                </c:pt>
                <c:pt idx="1078">
                  <c:v>12.272</c:v>
                </c:pt>
                <c:pt idx="1079">
                  <c:v>12.276</c:v>
                </c:pt>
                <c:pt idx="1080">
                  <c:v>12.285</c:v>
                </c:pt>
                <c:pt idx="1081">
                  <c:v>12.292</c:v>
                </c:pt>
                <c:pt idx="1082">
                  <c:v>12.295999999999999</c:v>
                </c:pt>
                <c:pt idx="1083">
                  <c:v>12.304</c:v>
                </c:pt>
                <c:pt idx="1084">
                  <c:v>12.308999999999999</c:v>
                </c:pt>
                <c:pt idx="1085">
                  <c:v>12.318</c:v>
                </c:pt>
                <c:pt idx="1086">
                  <c:v>12.329000000000001</c:v>
                </c:pt>
                <c:pt idx="1087">
                  <c:v>12.337999999999999</c:v>
                </c:pt>
                <c:pt idx="1088">
                  <c:v>12.347</c:v>
                </c:pt>
                <c:pt idx="1089">
                  <c:v>12.351000000000001</c:v>
                </c:pt>
                <c:pt idx="1090">
                  <c:v>12.356</c:v>
                </c:pt>
                <c:pt idx="1091">
                  <c:v>12.365</c:v>
                </c:pt>
                <c:pt idx="1092">
                  <c:v>12.372</c:v>
                </c:pt>
                <c:pt idx="1093">
                  <c:v>12.375</c:v>
                </c:pt>
                <c:pt idx="1094">
                  <c:v>12.377000000000001</c:v>
                </c:pt>
                <c:pt idx="1095">
                  <c:v>12.375999999999999</c:v>
                </c:pt>
                <c:pt idx="1096">
                  <c:v>12.37</c:v>
                </c:pt>
                <c:pt idx="1097">
                  <c:v>12.36</c:v>
                </c:pt>
                <c:pt idx="1098">
                  <c:v>12.351000000000001</c:v>
                </c:pt>
                <c:pt idx="1099">
                  <c:v>12.346</c:v>
                </c:pt>
                <c:pt idx="1100">
                  <c:v>12.343999999999999</c:v>
                </c:pt>
                <c:pt idx="1101">
                  <c:v>12.343</c:v>
                </c:pt>
                <c:pt idx="1102">
                  <c:v>12.342000000000001</c:v>
                </c:pt>
                <c:pt idx="1103">
                  <c:v>12.346</c:v>
                </c:pt>
                <c:pt idx="1104">
                  <c:v>12.351000000000001</c:v>
                </c:pt>
                <c:pt idx="1105">
                  <c:v>12.358000000000001</c:v>
                </c:pt>
                <c:pt idx="1106">
                  <c:v>12.366</c:v>
                </c:pt>
                <c:pt idx="1107">
                  <c:v>12.374000000000001</c:v>
                </c:pt>
                <c:pt idx="1108">
                  <c:v>12.382</c:v>
                </c:pt>
                <c:pt idx="1109">
                  <c:v>12.391999999999999</c:v>
                </c:pt>
                <c:pt idx="1110">
                  <c:v>12.4</c:v>
                </c:pt>
                <c:pt idx="1111">
                  <c:v>12.407999999999999</c:v>
                </c:pt>
                <c:pt idx="1112">
                  <c:v>12.423</c:v>
                </c:pt>
                <c:pt idx="1113">
                  <c:v>12.441000000000001</c:v>
                </c:pt>
                <c:pt idx="1114">
                  <c:v>12.462999999999999</c:v>
                </c:pt>
                <c:pt idx="1115">
                  <c:v>12.486000000000001</c:v>
                </c:pt>
                <c:pt idx="1116">
                  <c:v>12.512</c:v>
                </c:pt>
                <c:pt idx="1117">
                  <c:v>12.534000000000001</c:v>
                </c:pt>
                <c:pt idx="1118">
                  <c:v>12.55</c:v>
                </c:pt>
                <c:pt idx="1119">
                  <c:v>12.554</c:v>
                </c:pt>
                <c:pt idx="1120">
                  <c:v>12.551</c:v>
                </c:pt>
                <c:pt idx="1121">
                  <c:v>12.542999999999999</c:v>
                </c:pt>
                <c:pt idx="1122">
                  <c:v>12.529</c:v>
                </c:pt>
                <c:pt idx="1123">
                  <c:v>12.507999999999999</c:v>
                </c:pt>
                <c:pt idx="1124">
                  <c:v>12.481999999999999</c:v>
                </c:pt>
                <c:pt idx="1125">
                  <c:v>12.467000000000001</c:v>
                </c:pt>
                <c:pt idx="1126">
                  <c:v>12.464</c:v>
                </c:pt>
                <c:pt idx="1127">
                  <c:v>12.471</c:v>
                </c:pt>
                <c:pt idx="1128">
                  <c:v>12.481999999999999</c:v>
                </c:pt>
                <c:pt idx="1129">
                  <c:v>12.502000000000001</c:v>
                </c:pt>
                <c:pt idx="1130">
                  <c:v>12.531000000000001</c:v>
                </c:pt>
                <c:pt idx="1131">
                  <c:v>12.561999999999999</c:v>
                </c:pt>
                <c:pt idx="1132">
                  <c:v>12.585000000000001</c:v>
                </c:pt>
                <c:pt idx="1133">
                  <c:v>12.613</c:v>
                </c:pt>
                <c:pt idx="1134">
                  <c:v>12.643000000000001</c:v>
                </c:pt>
                <c:pt idx="1135">
                  <c:v>12.673999999999999</c:v>
                </c:pt>
                <c:pt idx="1136">
                  <c:v>12.698</c:v>
                </c:pt>
                <c:pt idx="1137">
                  <c:v>12.707000000000001</c:v>
                </c:pt>
                <c:pt idx="1138">
                  <c:v>12.71</c:v>
                </c:pt>
                <c:pt idx="1139">
                  <c:v>12.714</c:v>
                </c:pt>
                <c:pt idx="1140">
                  <c:v>12.714</c:v>
                </c:pt>
                <c:pt idx="1141">
                  <c:v>12.717000000000001</c:v>
                </c:pt>
                <c:pt idx="1142">
                  <c:v>12.715</c:v>
                </c:pt>
                <c:pt idx="1143">
                  <c:v>12.707000000000001</c:v>
                </c:pt>
                <c:pt idx="1144">
                  <c:v>12.696999999999999</c:v>
                </c:pt>
                <c:pt idx="1145">
                  <c:v>12.688000000000001</c:v>
                </c:pt>
                <c:pt idx="1146">
                  <c:v>12.683</c:v>
                </c:pt>
                <c:pt idx="1147">
                  <c:v>12.676</c:v>
                </c:pt>
                <c:pt idx="1148">
                  <c:v>12.664</c:v>
                </c:pt>
                <c:pt idx="1149">
                  <c:v>12.661</c:v>
                </c:pt>
                <c:pt idx="1150">
                  <c:v>12.667</c:v>
                </c:pt>
                <c:pt idx="1151">
                  <c:v>12.680999999999999</c:v>
                </c:pt>
                <c:pt idx="1152">
                  <c:v>12.707000000000001</c:v>
                </c:pt>
                <c:pt idx="1153">
                  <c:v>12.74</c:v>
                </c:pt>
                <c:pt idx="1154">
                  <c:v>12.78</c:v>
                </c:pt>
                <c:pt idx="1155">
                  <c:v>12.82</c:v>
                </c:pt>
                <c:pt idx="1156">
                  <c:v>12.858000000000001</c:v>
                </c:pt>
                <c:pt idx="1157">
                  <c:v>12.898999999999999</c:v>
                </c:pt>
                <c:pt idx="1158">
                  <c:v>12.951000000000001</c:v>
                </c:pt>
                <c:pt idx="1159">
                  <c:v>13.010999999999999</c:v>
                </c:pt>
                <c:pt idx="1160">
                  <c:v>13.076000000000001</c:v>
                </c:pt>
                <c:pt idx="1161">
                  <c:v>13.154999999999999</c:v>
                </c:pt>
                <c:pt idx="1162">
                  <c:v>13.246</c:v>
                </c:pt>
                <c:pt idx="1163">
                  <c:v>13.346</c:v>
                </c:pt>
                <c:pt idx="1164">
                  <c:v>13.457000000000001</c:v>
                </c:pt>
                <c:pt idx="1165">
                  <c:v>13.564</c:v>
                </c:pt>
                <c:pt idx="1166">
                  <c:v>13.67</c:v>
                </c:pt>
                <c:pt idx="1167">
                  <c:v>13.782</c:v>
                </c:pt>
                <c:pt idx="1168">
                  <c:v>13.888</c:v>
                </c:pt>
                <c:pt idx="1169">
                  <c:v>13.994</c:v>
                </c:pt>
                <c:pt idx="1170">
                  <c:v>14.098000000000001</c:v>
                </c:pt>
                <c:pt idx="1171">
                  <c:v>14.193</c:v>
                </c:pt>
                <c:pt idx="1172">
                  <c:v>14.284000000000001</c:v>
                </c:pt>
                <c:pt idx="1173">
                  <c:v>14.372</c:v>
                </c:pt>
                <c:pt idx="1174">
                  <c:v>14.459</c:v>
                </c:pt>
                <c:pt idx="1175">
                  <c:v>14.538</c:v>
                </c:pt>
                <c:pt idx="1176">
                  <c:v>14.601000000000001</c:v>
                </c:pt>
                <c:pt idx="1177">
                  <c:v>14.654999999999999</c:v>
                </c:pt>
                <c:pt idx="1178">
                  <c:v>14.706</c:v>
                </c:pt>
                <c:pt idx="1179">
                  <c:v>14.755000000000001</c:v>
                </c:pt>
                <c:pt idx="1180">
                  <c:v>14.797000000000001</c:v>
                </c:pt>
                <c:pt idx="1181">
                  <c:v>14.832000000000001</c:v>
                </c:pt>
                <c:pt idx="1182">
                  <c:v>14.862</c:v>
                </c:pt>
                <c:pt idx="1183">
                  <c:v>14.885</c:v>
                </c:pt>
                <c:pt idx="1184">
                  <c:v>14.903</c:v>
                </c:pt>
                <c:pt idx="1185">
                  <c:v>14.917</c:v>
                </c:pt>
                <c:pt idx="1186">
                  <c:v>14.929</c:v>
                </c:pt>
                <c:pt idx="1187">
                  <c:v>14.943</c:v>
                </c:pt>
                <c:pt idx="1188">
                  <c:v>14.956</c:v>
                </c:pt>
                <c:pt idx="1189">
                  <c:v>14.972</c:v>
                </c:pt>
                <c:pt idx="1190">
                  <c:v>14.989000000000001</c:v>
                </c:pt>
                <c:pt idx="1191">
                  <c:v>15.007</c:v>
                </c:pt>
                <c:pt idx="1192">
                  <c:v>15.026</c:v>
                </c:pt>
                <c:pt idx="1193">
                  <c:v>15.048</c:v>
                </c:pt>
                <c:pt idx="1194">
                  <c:v>15.071999999999999</c:v>
                </c:pt>
                <c:pt idx="1195">
                  <c:v>15.097</c:v>
                </c:pt>
                <c:pt idx="1196">
                  <c:v>15.128</c:v>
                </c:pt>
                <c:pt idx="1197">
                  <c:v>15.164999999999999</c:v>
                </c:pt>
                <c:pt idx="1198">
                  <c:v>15.205</c:v>
                </c:pt>
                <c:pt idx="1199">
                  <c:v>15.247</c:v>
                </c:pt>
                <c:pt idx="1200">
                  <c:v>15.288</c:v>
                </c:pt>
                <c:pt idx="1201">
                  <c:v>15.33</c:v>
                </c:pt>
                <c:pt idx="1202">
                  <c:v>15.371</c:v>
                </c:pt>
                <c:pt idx="1203">
                  <c:v>15.411</c:v>
                </c:pt>
                <c:pt idx="1204">
                  <c:v>15.455</c:v>
                </c:pt>
                <c:pt idx="1205">
                  <c:v>15.5</c:v>
                </c:pt>
                <c:pt idx="1206">
                  <c:v>15.542999999999999</c:v>
                </c:pt>
                <c:pt idx="1207">
                  <c:v>15.584</c:v>
                </c:pt>
                <c:pt idx="1208">
                  <c:v>15.625999999999999</c:v>
                </c:pt>
                <c:pt idx="1209">
                  <c:v>15.664999999999999</c:v>
                </c:pt>
                <c:pt idx="1210">
                  <c:v>15.701000000000001</c:v>
                </c:pt>
                <c:pt idx="1211">
                  <c:v>15.737</c:v>
                </c:pt>
                <c:pt idx="1212">
                  <c:v>15.778</c:v>
                </c:pt>
                <c:pt idx="1213">
                  <c:v>15.816000000000001</c:v>
                </c:pt>
                <c:pt idx="1214">
                  <c:v>15.848000000000001</c:v>
                </c:pt>
                <c:pt idx="1215">
                  <c:v>15.875</c:v>
                </c:pt>
                <c:pt idx="1216">
                  <c:v>15.896000000000001</c:v>
                </c:pt>
                <c:pt idx="1217">
                  <c:v>15.913</c:v>
                </c:pt>
                <c:pt idx="1218">
                  <c:v>15.930999999999999</c:v>
                </c:pt>
                <c:pt idx="1219">
                  <c:v>15.946</c:v>
                </c:pt>
                <c:pt idx="1220">
                  <c:v>15.961</c:v>
                </c:pt>
                <c:pt idx="1221">
                  <c:v>15.975</c:v>
                </c:pt>
                <c:pt idx="1222">
                  <c:v>15.987</c:v>
                </c:pt>
                <c:pt idx="1223">
                  <c:v>16</c:v>
                </c:pt>
                <c:pt idx="1224">
                  <c:v>16.009</c:v>
                </c:pt>
                <c:pt idx="1225">
                  <c:v>16.021999999999998</c:v>
                </c:pt>
                <c:pt idx="1226">
                  <c:v>16.038</c:v>
                </c:pt>
                <c:pt idx="1227">
                  <c:v>16.050999999999998</c:v>
                </c:pt>
                <c:pt idx="1228">
                  <c:v>16.071000000000002</c:v>
                </c:pt>
                <c:pt idx="1229">
                  <c:v>16.094000000000001</c:v>
                </c:pt>
                <c:pt idx="1230">
                  <c:v>16.113</c:v>
                </c:pt>
                <c:pt idx="1231">
                  <c:v>16.132000000000001</c:v>
                </c:pt>
                <c:pt idx="1232">
                  <c:v>16.146000000000001</c:v>
                </c:pt>
                <c:pt idx="1233">
                  <c:v>16.155999999999999</c:v>
                </c:pt>
                <c:pt idx="1234">
                  <c:v>16.166</c:v>
                </c:pt>
                <c:pt idx="1235">
                  <c:v>16.170000000000002</c:v>
                </c:pt>
                <c:pt idx="1236">
                  <c:v>16.172999999999998</c:v>
                </c:pt>
                <c:pt idx="1237">
                  <c:v>16.172999999999998</c:v>
                </c:pt>
                <c:pt idx="1238">
                  <c:v>16.172000000000001</c:v>
                </c:pt>
                <c:pt idx="1239">
                  <c:v>16.167000000000002</c:v>
                </c:pt>
                <c:pt idx="1240">
                  <c:v>16.164000000000001</c:v>
                </c:pt>
                <c:pt idx="1241">
                  <c:v>16.167999999999999</c:v>
                </c:pt>
                <c:pt idx="1242">
                  <c:v>16.170000000000002</c:v>
                </c:pt>
                <c:pt idx="1243">
                  <c:v>16.170999999999999</c:v>
                </c:pt>
                <c:pt idx="1244">
                  <c:v>16.170000000000002</c:v>
                </c:pt>
                <c:pt idx="1245">
                  <c:v>16.167000000000002</c:v>
                </c:pt>
                <c:pt idx="1246">
                  <c:v>16.164999999999999</c:v>
                </c:pt>
                <c:pt idx="1247">
                  <c:v>16.158000000000001</c:v>
                </c:pt>
                <c:pt idx="1248">
                  <c:v>16.151</c:v>
                </c:pt>
                <c:pt idx="1249">
                  <c:v>16.13</c:v>
                </c:pt>
                <c:pt idx="1250">
                  <c:v>16.114999999999998</c:v>
                </c:pt>
                <c:pt idx="1251">
                  <c:v>16.108000000000001</c:v>
                </c:pt>
                <c:pt idx="1252">
                  <c:v>16.105</c:v>
                </c:pt>
                <c:pt idx="1253">
                  <c:v>16.114999999999998</c:v>
                </c:pt>
                <c:pt idx="1254">
                  <c:v>16.12</c:v>
                </c:pt>
                <c:pt idx="1255">
                  <c:v>16.126999999999999</c:v>
                </c:pt>
                <c:pt idx="1256">
                  <c:v>16.149000000000001</c:v>
                </c:pt>
                <c:pt idx="1257">
                  <c:v>16.184999999999999</c:v>
                </c:pt>
                <c:pt idx="1258">
                  <c:v>16.216999999999999</c:v>
                </c:pt>
                <c:pt idx="1259">
                  <c:v>16.256</c:v>
                </c:pt>
                <c:pt idx="1260">
                  <c:v>16.309000000000001</c:v>
                </c:pt>
                <c:pt idx="1261">
                  <c:v>16.373000000000001</c:v>
                </c:pt>
                <c:pt idx="1262">
                  <c:v>16.425000000000001</c:v>
                </c:pt>
                <c:pt idx="1263">
                  <c:v>16.466999999999999</c:v>
                </c:pt>
                <c:pt idx="1264">
                  <c:v>16.515999999999998</c:v>
                </c:pt>
                <c:pt idx="1265">
                  <c:v>16.562999999999999</c:v>
                </c:pt>
                <c:pt idx="1266">
                  <c:v>16.603000000000002</c:v>
                </c:pt>
                <c:pt idx="1267">
                  <c:v>16.632999999999999</c:v>
                </c:pt>
                <c:pt idx="1268">
                  <c:v>16.655999999999999</c:v>
                </c:pt>
                <c:pt idx="1269">
                  <c:v>16.666</c:v>
                </c:pt>
                <c:pt idx="1270">
                  <c:v>16.68</c:v>
                </c:pt>
                <c:pt idx="1271">
                  <c:v>16.690999999999999</c:v>
                </c:pt>
                <c:pt idx="1272">
                  <c:v>16.681999999999999</c:v>
                </c:pt>
                <c:pt idx="1273">
                  <c:v>16.666</c:v>
                </c:pt>
                <c:pt idx="1274">
                  <c:v>16.652000000000001</c:v>
                </c:pt>
                <c:pt idx="1275">
                  <c:v>16.628</c:v>
                </c:pt>
                <c:pt idx="1276">
                  <c:v>16.603000000000002</c:v>
                </c:pt>
                <c:pt idx="1277">
                  <c:v>16.588999999999999</c:v>
                </c:pt>
                <c:pt idx="1278">
                  <c:v>16.581</c:v>
                </c:pt>
                <c:pt idx="1279">
                  <c:v>16.573</c:v>
                </c:pt>
                <c:pt idx="1280">
                  <c:v>16.577000000000002</c:v>
                </c:pt>
                <c:pt idx="1281">
                  <c:v>16.594999999999999</c:v>
                </c:pt>
                <c:pt idx="1282">
                  <c:v>16.617000000000001</c:v>
                </c:pt>
                <c:pt idx="1283">
                  <c:v>16.634</c:v>
                </c:pt>
                <c:pt idx="1284">
                  <c:v>16.655000000000001</c:v>
                </c:pt>
                <c:pt idx="1285">
                  <c:v>16.681000000000001</c:v>
                </c:pt>
                <c:pt idx="1286">
                  <c:v>16.707999999999998</c:v>
                </c:pt>
                <c:pt idx="1287">
                  <c:v>16.738</c:v>
                </c:pt>
                <c:pt idx="1288">
                  <c:v>16.763000000000002</c:v>
                </c:pt>
                <c:pt idx="1289">
                  <c:v>16.788</c:v>
                </c:pt>
                <c:pt idx="1290">
                  <c:v>16.815000000000001</c:v>
                </c:pt>
                <c:pt idx="1291">
                  <c:v>16.847999999999999</c:v>
                </c:pt>
                <c:pt idx="1292">
                  <c:v>16.876000000000001</c:v>
                </c:pt>
                <c:pt idx="1293">
                  <c:v>16.899999999999999</c:v>
                </c:pt>
                <c:pt idx="1294">
                  <c:v>16.922000000000001</c:v>
                </c:pt>
                <c:pt idx="1295">
                  <c:v>16.940999999999999</c:v>
                </c:pt>
                <c:pt idx="1296">
                  <c:v>16.951000000000001</c:v>
                </c:pt>
                <c:pt idx="1297">
                  <c:v>16.956</c:v>
                </c:pt>
                <c:pt idx="1298">
                  <c:v>16.954999999999998</c:v>
                </c:pt>
                <c:pt idx="1299">
                  <c:v>16.946999999999999</c:v>
                </c:pt>
                <c:pt idx="1300">
                  <c:v>16.934999999999999</c:v>
                </c:pt>
                <c:pt idx="1301">
                  <c:v>16.917000000000002</c:v>
                </c:pt>
                <c:pt idx="1302">
                  <c:v>16.899999999999999</c:v>
                </c:pt>
                <c:pt idx="1303">
                  <c:v>16.891999999999999</c:v>
                </c:pt>
                <c:pt idx="1304">
                  <c:v>16.884</c:v>
                </c:pt>
                <c:pt idx="1305">
                  <c:v>16.873999999999999</c:v>
                </c:pt>
                <c:pt idx="1306">
                  <c:v>16.861999999999998</c:v>
                </c:pt>
                <c:pt idx="1307">
                  <c:v>16.858000000000001</c:v>
                </c:pt>
                <c:pt idx="1308">
                  <c:v>16.859000000000002</c:v>
                </c:pt>
                <c:pt idx="1309">
                  <c:v>16.869</c:v>
                </c:pt>
                <c:pt idx="1310">
                  <c:v>16.89</c:v>
                </c:pt>
                <c:pt idx="1311">
                  <c:v>16.908999999999999</c:v>
                </c:pt>
                <c:pt idx="1312">
                  <c:v>16.925999999999998</c:v>
                </c:pt>
                <c:pt idx="1313">
                  <c:v>16.940000000000001</c:v>
                </c:pt>
                <c:pt idx="1314">
                  <c:v>16.957000000000001</c:v>
                </c:pt>
                <c:pt idx="1315">
                  <c:v>16.98</c:v>
                </c:pt>
                <c:pt idx="1316">
                  <c:v>17.007999999999999</c:v>
                </c:pt>
                <c:pt idx="1317">
                  <c:v>17.027999999999999</c:v>
                </c:pt>
                <c:pt idx="1318">
                  <c:v>17.045000000000002</c:v>
                </c:pt>
                <c:pt idx="1319">
                  <c:v>17.061</c:v>
                </c:pt>
                <c:pt idx="1320">
                  <c:v>17.07</c:v>
                </c:pt>
                <c:pt idx="1321">
                  <c:v>17.074000000000002</c:v>
                </c:pt>
                <c:pt idx="1322">
                  <c:v>17.077999999999999</c:v>
                </c:pt>
                <c:pt idx="1323">
                  <c:v>17.079000000000001</c:v>
                </c:pt>
                <c:pt idx="1324">
                  <c:v>17.071999999999999</c:v>
                </c:pt>
                <c:pt idx="1325">
                  <c:v>17.068999999999999</c:v>
                </c:pt>
                <c:pt idx="1326">
                  <c:v>17.062000000000001</c:v>
                </c:pt>
                <c:pt idx="1327">
                  <c:v>17.052</c:v>
                </c:pt>
                <c:pt idx="1328">
                  <c:v>17.042999999999999</c:v>
                </c:pt>
                <c:pt idx="1329">
                  <c:v>17.033999999999999</c:v>
                </c:pt>
                <c:pt idx="1330">
                  <c:v>17.021999999999998</c:v>
                </c:pt>
                <c:pt idx="1331">
                  <c:v>17.016999999999999</c:v>
                </c:pt>
                <c:pt idx="1332">
                  <c:v>17.013999999999999</c:v>
                </c:pt>
                <c:pt idx="1333">
                  <c:v>17.013000000000002</c:v>
                </c:pt>
                <c:pt idx="1334">
                  <c:v>17.021999999999998</c:v>
                </c:pt>
                <c:pt idx="1335">
                  <c:v>17.03</c:v>
                </c:pt>
                <c:pt idx="1336">
                  <c:v>17.04</c:v>
                </c:pt>
                <c:pt idx="1337">
                  <c:v>17.050999999999998</c:v>
                </c:pt>
                <c:pt idx="1338">
                  <c:v>17.059999999999999</c:v>
                </c:pt>
                <c:pt idx="1339">
                  <c:v>17.071000000000002</c:v>
                </c:pt>
                <c:pt idx="1340">
                  <c:v>17.079999999999998</c:v>
                </c:pt>
                <c:pt idx="1341">
                  <c:v>17.09</c:v>
                </c:pt>
                <c:pt idx="1342">
                  <c:v>17.100999999999999</c:v>
                </c:pt>
                <c:pt idx="1343">
                  <c:v>17.108000000000001</c:v>
                </c:pt>
                <c:pt idx="1344">
                  <c:v>17.111000000000001</c:v>
                </c:pt>
                <c:pt idx="1345">
                  <c:v>17.11</c:v>
                </c:pt>
                <c:pt idx="1346">
                  <c:v>17.106999999999999</c:v>
                </c:pt>
                <c:pt idx="1347">
                  <c:v>17.102</c:v>
                </c:pt>
                <c:pt idx="1348">
                  <c:v>17.103999999999999</c:v>
                </c:pt>
                <c:pt idx="1349">
                  <c:v>17.108000000000001</c:v>
                </c:pt>
                <c:pt idx="1350">
                  <c:v>17.117000000000001</c:v>
                </c:pt>
                <c:pt idx="1351">
                  <c:v>17.129000000000001</c:v>
                </c:pt>
                <c:pt idx="1352">
                  <c:v>17.146000000000001</c:v>
                </c:pt>
                <c:pt idx="1353">
                  <c:v>17.164000000000001</c:v>
                </c:pt>
                <c:pt idx="1354">
                  <c:v>17.184000000000001</c:v>
                </c:pt>
                <c:pt idx="1355">
                  <c:v>17.202999999999999</c:v>
                </c:pt>
                <c:pt idx="1356">
                  <c:v>17.222000000000001</c:v>
                </c:pt>
                <c:pt idx="1357">
                  <c:v>17.244</c:v>
                </c:pt>
                <c:pt idx="1358">
                  <c:v>17.265999999999998</c:v>
                </c:pt>
                <c:pt idx="1359">
                  <c:v>17.285</c:v>
                </c:pt>
                <c:pt idx="1360">
                  <c:v>17.297999999999998</c:v>
                </c:pt>
                <c:pt idx="1361">
                  <c:v>17.306999999999999</c:v>
                </c:pt>
                <c:pt idx="1362">
                  <c:v>17.324999999999999</c:v>
                </c:pt>
                <c:pt idx="1363">
                  <c:v>17.36</c:v>
                </c:pt>
                <c:pt idx="1364">
                  <c:v>17.381</c:v>
                </c:pt>
                <c:pt idx="1365">
                  <c:v>17.387</c:v>
                </c:pt>
                <c:pt idx="1366">
                  <c:v>17.416</c:v>
                </c:pt>
                <c:pt idx="1367">
                  <c:v>17.463999999999999</c:v>
                </c:pt>
                <c:pt idx="1368">
                  <c:v>17.486999999999998</c:v>
                </c:pt>
                <c:pt idx="1369">
                  <c:v>17.5</c:v>
                </c:pt>
                <c:pt idx="1370">
                  <c:v>17.527999999999999</c:v>
                </c:pt>
                <c:pt idx="1371">
                  <c:v>17.541</c:v>
                </c:pt>
                <c:pt idx="1372">
                  <c:v>17.547999999999998</c:v>
                </c:pt>
                <c:pt idx="1373">
                  <c:v>17.538</c:v>
                </c:pt>
                <c:pt idx="1374">
                  <c:v>17.515999999999998</c:v>
                </c:pt>
                <c:pt idx="1375">
                  <c:v>17.492999999999999</c:v>
                </c:pt>
                <c:pt idx="1376">
                  <c:v>17.463999999999999</c:v>
                </c:pt>
                <c:pt idx="1377">
                  <c:v>17.414999999999999</c:v>
                </c:pt>
                <c:pt idx="1378">
                  <c:v>17.376000000000001</c:v>
                </c:pt>
                <c:pt idx="1379">
                  <c:v>17.334</c:v>
                </c:pt>
                <c:pt idx="1380">
                  <c:v>17.298999999999999</c:v>
                </c:pt>
                <c:pt idx="1381">
                  <c:v>17.257999999999999</c:v>
                </c:pt>
                <c:pt idx="1382">
                  <c:v>17.216999999999999</c:v>
                </c:pt>
                <c:pt idx="1383">
                  <c:v>17.170000000000002</c:v>
                </c:pt>
                <c:pt idx="1384">
                  <c:v>17.123000000000001</c:v>
                </c:pt>
                <c:pt idx="1385">
                  <c:v>17.074999999999999</c:v>
                </c:pt>
                <c:pt idx="1386">
                  <c:v>17.027999999999999</c:v>
                </c:pt>
                <c:pt idx="1387">
                  <c:v>16.992000000000001</c:v>
                </c:pt>
                <c:pt idx="1388">
                  <c:v>16.965</c:v>
                </c:pt>
                <c:pt idx="1389">
                  <c:v>16.943000000000001</c:v>
                </c:pt>
                <c:pt idx="1390">
                  <c:v>16.95</c:v>
                </c:pt>
                <c:pt idx="1391">
                  <c:v>16.972000000000001</c:v>
                </c:pt>
                <c:pt idx="1392">
                  <c:v>17.003</c:v>
                </c:pt>
                <c:pt idx="1393">
                  <c:v>17.038</c:v>
                </c:pt>
                <c:pt idx="1394">
                  <c:v>17.081</c:v>
                </c:pt>
                <c:pt idx="1395">
                  <c:v>17.123000000000001</c:v>
                </c:pt>
                <c:pt idx="1396">
                  <c:v>17.166</c:v>
                </c:pt>
                <c:pt idx="1397">
                  <c:v>17.207999999999998</c:v>
                </c:pt>
                <c:pt idx="1398">
                  <c:v>17.247</c:v>
                </c:pt>
                <c:pt idx="1399">
                  <c:v>17.292999999999999</c:v>
                </c:pt>
                <c:pt idx="1400">
                  <c:v>17.324999999999999</c:v>
                </c:pt>
                <c:pt idx="1401">
                  <c:v>17.364000000000001</c:v>
                </c:pt>
                <c:pt idx="1402">
                  <c:v>17.407</c:v>
                </c:pt>
                <c:pt idx="1403">
                  <c:v>17.443000000000001</c:v>
                </c:pt>
                <c:pt idx="1404">
                  <c:v>17.483000000000001</c:v>
                </c:pt>
                <c:pt idx="1405">
                  <c:v>17.523</c:v>
                </c:pt>
                <c:pt idx="1406">
                  <c:v>17.556000000000001</c:v>
                </c:pt>
                <c:pt idx="1407">
                  <c:v>17.581</c:v>
                </c:pt>
                <c:pt idx="1408">
                  <c:v>17.600000000000001</c:v>
                </c:pt>
                <c:pt idx="1409">
                  <c:v>17.614999999999998</c:v>
                </c:pt>
                <c:pt idx="1410">
                  <c:v>17.62</c:v>
                </c:pt>
                <c:pt idx="1411">
                  <c:v>17.611000000000001</c:v>
                </c:pt>
                <c:pt idx="1412">
                  <c:v>17.594000000000001</c:v>
                </c:pt>
                <c:pt idx="1413">
                  <c:v>17.576000000000001</c:v>
                </c:pt>
                <c:pt idx="1414">
                  <c:v>17.550999999999998</c:v>
                </c:pt>
                <c:pt idx="1415">
                  <c:v>17.524000000000001</c:v>
                </c:pt>
                <c:pt idx="1416">
                  <c:v>17.492999999999999</c:v>
                </c:pt>
                <c:pt idx="1417">
                  <c:v>17.457999999999998</c:v>
                </c:pt>
                <c:pt idx="1418">
                  <c:v>17.428000000000001</c:v>
                </c:pt>
                <c:pt idx="1419">
                  <c:v>17.399999999999999</c:v>
                </c:pt>
                <c:pt idx="1420">
                  <c:v>17.373000000000001</c:v>
                </c:pt>
                <c:pt idx="1421">
                  <c:v>17.347000000000001</c:v>
                </c:pt>
                <c:pt idx="1422">
                  <c:v>17.323</c:v>
                </c:pt>
                <c:pt idx="1423">
                  <c:v>17.298999999999999</c:v>
                </c:pt>
                <c:pt idx="1424">
                  <c:v>17.274999999999999</c:v>
                </c:pt>
                <c:pt idx="1425">
                  <c:v>17.257999999999999</c:v>
                </c:pt>
                <c:pt idx="1426">
                  <c:v>17.245999999999999</c:v>
                </c:pt>
                <c:pt idx="1427">
                  <c:v>17.242000000000001</c:v>
                </c:pt>
                <c:pt idx="1428">
                  <c:v>17.241</c:v>
                </c:pt>
                <c:pt idx="1429">
                  <c:v>17.236999999999998</c:v>
                </c:pt>
                <c:pt idx="1430">
                  <c:v>17.234999999999999</c:v>
                </c:pt>
                <c:pt idx="1431">
                  <c:v>17.238</c:v>
                </c:pt>
                <c:pt idx="1432">
                  <c:v>17.241</c:v>
                </c:pt>
                <c:pt idx="1433">
                  <c:v>17.244</c:v>
                </c:pt>
                <c:pt idx="1434">
                  <c:v>17.238</c:v>
                </c:pt>
                <c:pt idx="1435">
                  <c:v>17.231000000000002</c:v>
                </c:pt>
                <c:pt idx="1436">
                  <c:v>17.225000000000001</c:v>
                </c:pt>
                <c:pt idx="1437">
                  <c:v>17.216999999999999</c:v>
                </c:pt>
                <c:pt idx="1438">
                  <c:v>17.2</c:v>
                </c:pt>
                <c:pt idx="1439">
                  <c:v>17.183</c:v>
                </c:pt>
                <c:pt idx="1440">
                  <c:v>17.164000000000001</c:v>
                </c:pt>
                <c:pt idx="1441">
                  <c:v>17.143999999999998</c:v>
                </c:pt>
                <c:pt idx="1442">
                  <c:v>17.117000000000001</c:v>
                </c:pt>
                <c:pt idx="1443">
                  <c:v>17.085999999999999</c:v>
                </c:pt>
                <c:pt idx="1444">
                  <c:v>17.056999999999999</c:v>
                </c:pt>
                <c:pt idx="1445">
                  <c:v>17.03</c:v>
                </c:pt>
                <c:pt idx="1446">
                  <c:v>17</c:v>
                </c:pt>
                <c:pt idx="1447">
                  <c:v>16.972000000000001</c:v>
                </c:pt>
                <c:pt idx="1448">
                  <c:v>16.954000000000001</c:v>
                </c:pt>
                <c:pt idx="1449">
                  <c:v>16.937999999999999</c:v>
                </c:pt>
                <c:pt idx="1450">
                  <c:v>16.917999999999999</c:v>
                </c:pt>
                <c:pt idx="1451">
                  <c:v>16.899000000000001</c:v>
                </c:pt>
                <c:pt idx="1452">
                  <c:v>16.879000000000001</c:v>
                </c:pt>
                <c:pt idx="1453">
                  <c:v>16.856000000000002</c:v>
                </c:pt>
                <c:pt idx="1454">
                  <c:v>16.832999999999998</c:v>
                </c:pt>
                <c:pt idx="1455">
                  <c:v>16.814</c:v>
                </c:pt>
                <c:pt idx="1456">
                  <c:v>16.792000000000002</c:v>
                </c:pt>
                <c:pt idx="1457">
                  <c:v>16.773</c:v>
                </c:pt>
                <c:pt idx="1458">
                  <c:v>16.765000000000001</c:v>
                </c:pt>
                <c:pt idx="1459">
                  <c:v>16.760999999999999</c:v>
                </c:pt>
                <c:pt idx="1460">
                  <c:v>16.753</c:v>
                </c:pt>
                <c:pt idx="1461">
                  <c:v>16.751999999999999</c:v>
                </c:pt>
                <c:pt idx="1462">
                  <c:v>16.759</c:v>
                </c:pt>
                <c:pt idx="1463">
                  <c:v>16.765000000000001</c:v>
                </c:pt>
                <c:pt idx="1464">
                  <c:v>16.771999999999998</c:v>
                </c:pt>
                <c:pt idx="1465">
                  <c:v>16.786999999999999</c:v>
                </c:pt>
                <c:pt idx="1466">
                  <c:v>16.8</c:v>
                </c:pt>
                <c:pt idx="1467">
                  <c:v>16.818000000000001</c:v>
                </c:pt>
                <c:pt idx="1468">
                  <c:v>16.843</c:v>
                </c:pt>
                <c:pt idx="1469">
                  <c:v>16.867999999999999</c:v>
                </c:pt>
                <c:pt idx="1470">
                  <c:v>16.899000000000001</c:v>
                </c:pt>
                <c:pt idx="1471">
                  <c:v>16.934999999999999</c:v>
                </c:pt>
                <c:pt idx="1472">
                  <c:v>16.97</c:v>
                </c:pt>
                <c:pt idx="1473">
                  <c:v>17.009</c:v>
                </c:pt>
                <c:pt idx="1474">
                  <c:v>17.045999999999999</c:v>
                </c:pt>
                <c:pt idx="1475">
                  <c:v>17.081</c:v>
                </c:pt>
                <c:pt idx="1476">
                  <c:v>17.119</c:v>
                </c:pt>
                <c:pt idx="1477">
                  <c:v>17.145</c:v>
                </c:pt>
                <c:pt idx="1478">
                  <c:v>17.178999999999998</c:v>
                </c:pt>
                <c:pt idx="1479">
                  <c:v>17.218</c:v>
                </c:pt>
                <c:pt idx="1480">
                  <c:v>17.247</c:v>
                </c:pt>
                <c:pt idx="1481">
                  <c:v>17.285</c:v>
                </c:pt>
                <c:pt idx="1482">
                  <c:v>17.327000000000002</c:v>
                </c:pt>
                <c:pt idx="1483">
                  <c:v>17.367000000000001</c:v>
                </c:pt>
                <c:pt idx="1484">
                  <c:v>17.402999999999999</c:v>
                </c:pt>
                <c:pt idx="1485">
                  <c:v>17.440000000000001</c:v>
                </c:pt>
                <c:pt idx="1486">
                  <c:v>17.474</c:v>
                </c:pt>
                <c:pt idx="1487">
                  <c:v>17.504000000000001</c:v>
                </c:pt>
                <c:pt idx="1488">
                  <c:v>17.524000000000001</c:v>
                </c:pt>
                <c:pt idx="1489">
                  <c:v>17.54</c:v>
                </c:pt>
                <c:pt idx="1490">
                  <c:v>17.547000000000001</c:v>
                </c:pt>
                <c:pt idx="1491">
                  <c:v>17.547999999999998</c:v>
                </c:pt>
                <c:pt idx="1492">
                  <c:v>17.54</c:v>
                </c:pt>
                <c:pt idx="1493">
                  <c:v>17.524000000000001</c:v>
                </c:pt>
                <c:pt idx="1494">
                  <c:v>17.509</c:v>
                </c:pt>
                <c:pt idx="1495">
                  <c:v>17.497</c:v>
                </c:pt>
                <c:pt idx="1496">
                  <c:v>17.489000000000001</c:v>
                </c:pt>
                <c:pt idx="1497">
                  <c:v>17.483000000000001</c:v>
                </c:pt>
                <c:pt idx="1498">
                  <c:v>17.475000000000001</c:v>
                </c:pt>
                <c:pt idx="1499">
                  <c:v>17.475000000000001</c:v>
                </c:pt>
                <c:pt idx="1500">
                  <c:v>17.478999999999999</c:v>
                </c:pt>
                <c:pt idx="1501">
                  <c:v>17.491</c:v>
                </c:pt>
                <c:pt idx="1502">
                  <c:v>17.498999999999999</c:v>
                </c:pt>
                <c:pt idx="1503">
                  <c:v>17.510999999999999</c:v>
                </c:pt>
                <c:pt idx="1504">
                  <c:v>17.529</c:v>
                </c:pt>
                <c:pt idx="1505">
                  <c:v>17.553000000000001</c:v>
                </c:pt>
                <c:pt idx="1506">
                  <c:v>17.581</c:v>
                </c:pt>
                <c:pt idx="1507">
                  <c:v>17.613</c:v>
                </c:pt>
                <c:pt idx="1508">
                  <c:v>17.651</c:v>
                </c:pt>
                <c:pt idx="1509">
                  <c:v>17.690000000000001</c:v>
                </c:pt>
                <c:pt idx="1510">
                  <c:v>17.725999999999999</c:v>
                </c:pt>
                <c:pt idx="1511">
                  <c:v>17.757999999999999</c:v>
                </c:pt>
                <c:pt idx="1512">
                  <c:v>17.782</c:v>
                </c:pt>
                <c:pt idx="1513">
                  <c:v>17.797000000000001</c:v>
                </c:pt>
                <c:pt idx="1514">
                  <c:v>17.806999999999999</c:v>
                </c:pt>
                <c:pt idx="1515">
                  <c:v>17.806999999999999</c:v>
                </c:pt>
                <c:pt idx="1516">
                  <c:v>17.805</c:v>
                </c:pt>
                <c:pt idx="1517">
                  <c:v>17.8</c:v>
                </c:pt>
                <c:pt idx="1518">
                  <c:v>17.789000000000001</c:v>
                </c:pt>
                <c:pt idx="1519">
                  <c:v>17.777999999999999</c:v>
                </c:pt>
                <c:pt idx="1520">
                  <c:v>17.765999999999998</c:v>
                </c:pt>
                <c:pt idx="1521">
                  <c:v>17.754999999999999</c:v>
                </c:pt>
                <c:pt idx="1522">
                  <c:v>17.739000000000001</c:v>
                </c:pt>
                <c:pt idx="1523">
                  <c:v>17.719000000000001</c:v>
                </c:pt>
                <c:pt idx="1524">
                  <c:v>17.698</c:v>
                </c:pt>
                <c:pt idx="1525">
                  <c:v>17.677</c:v>
                </c:pt>
                <c:pt idx="1526">
                  <c:v>17.657</c:v>
                </c:pt>
                <c:pt idx="1527">
                  <c:v>17.638999999999999</c:v>
                </c:pt>
                <c:pt idx="1528">
                  <c:v>17.625</c:v>
                </c:pt>
                <c:pt idx="1529">
                  <c:v>17.62</c:v>
                </c:pt>
                <c:pt idx="1530">
                  <c:v>17.623000000000001</c:v>
                </c:pt>
                <c:pt idx="1531">
                  <c:v>17.631</c:v>
                </c:pt>
                <c:pt idx="1532">
                  <c:v>17.637</c:v>
                </c:pt>
                <c:pt idx="1533">
                  <c:v>17.652999999999999</c:v>
                </c:pt>
                <c:pt idx="1534">
                  <c:v>17.673999999999999</c:v>
                </c:pt>
                <c:pt idx="1535">
                  <c:v>17.693999999999999</c:v>
                </c:pt>
                <c:pt idx="1536">
                  <c:v>17.713000000000001</c:v>
                </c:pt>
                <c:pt idx="1537">
                  <c:v>17.728999999999999</c:v>
                </c:pt>
                <c:pt idx="1538">
                  <c:v>17.744</c:v>
                </c:pt>
                <c:pt idx="1539">
                  <c:v>17.754999999999999</c:v>
                </c:pt>
                <c:pt idx="1540">
                  <c:v>17.759</c:v>
                </c:pt>
                <c:pt idx="1541">
                  <c:v>17.757999999999999</c:v>
                </c:pt>
                <c:pt idx="1542">
                  <c:v>17.756</c:v>
                </c:pt>
                <c:pt idx="1543">
                  <c:v>17.751999999999999</c:v>
                </c:pt>
                <c:pt idx="1544">
                  <c:v>17.744</c:v>
                </c:pt>
                <c:pt idx="1545">
                  <c:v>17.736000000000001</c:v>
                </c:pt>
                <c:pt idx="1546">
                  <c:v>17.724</c:v>
                </c:pt>
                <c:pt idx="1547">
                  <c:v>17.712</c:v>
                </c:pt>
                <c:pt idx="1548">
                  <c:v>17.704000000000001</c:v>
                </c:pt>
                <c:pt idx="1549">
                  <c:v>17.695</c:v>
                </c:pt>
                <c:pt idx="1550">
                  <c:v>17.687999999999999</c:v>
                </c:pt>
                <c:pt idx="1551">
                  <c:v>17.687000000000001</c:v>
                </c:pt>
                <c:pt idx="1552">
                  <c:v>17.683</c:v>
                </c:pt>
                <c:pt idx="1553">
                  <c:v>17.681000000000001</c:v>
                </c:pt>
                <c:pt idx="1554">
                  <c:v>17.678000000000001</c:v>
                </c:pt>
                <c:pt idx="1555">
                  <c:v>17.678000000000001</c:v>
                </c:pt>
                <c:pt idx="1556">
                  <c:v>17.678000000000001</c:v>
                </c:pt>
                <c:pt idx="1557">
                  <c:v>17.68</c:v>
                </c:pt>
                <c:pt idx="1558">
                  <c:v>17.684000000000001</c:v>
                </c:pt>
                <c:pt idx="1559">
                  <c:v>17.687000000000001</c:v>
                </c:pt>
                <c:pt idx="1560">
                  <c:v>17.690000000000001</c:v>
                </c:pt>
                <c:pt idx="1561">
                  <c:v>17.695</c:v>
                </c:pt>
                <c:pt idx="1562">
                  <c:v>17.696999999999999</c:v>
                </c:pt>
                <c:pt idx="1563">
                  <c:v>17.701000000000001</c:v>
                </c:pt>
                <c:pt idx="1564">
                  <c:v>17.704000000000001</c:v>
                </c:pt>
                <c:pt idx="1565">
                  <c:v>17.712</c:v>
                </c:pt>
                <c:pt idx="1566">
                  <c:v>17.713000000000001</c:v>
                </c:pt>
                <c:pt idx="1567">
                  <c:v>17.71</c:v>
                </c:pt>
                <c:pt idx="1568">
                  <c:v>17.702000000000002</c:v>
                </c:pt>
                <c:pt idx="1569">
                  <c:v>17.690999999999999</c:v>
                </c:pt>
                <c:pt idx="1570">
                  <c:v>17.678000000000001</c:v>
                </c:pt>
                <c:pt idx="1571">
                  <c:v>17.661000000000001</c:v>
                </c:pt>
                <c:pt idx="1572">
                  <c:v>17.649999999999999</c:v>
                </c:pt>
                <c:pt idx="1573">
                  <c:v>17.635000000000002</c:v>
                </c:pt>
                <c:pt idx="1574">
                  <c:v>17.623000000000001</c:v>
                </c:pt>
                <c:pt idx="1575">
                  <c:v>17.609000000000002</c:v>
                </c:pt>
                <c:pt idx="1576">
                  <c:v>17.600000000000001</c:v>
                </c:pt>
                <c:pt idx="1577">
                  <c:v>17.591999999999999</c:v>
                </c:pt>
                <c:pt idx="1578">
                  <c:v>17.588999999999999</c:v>
                </c:pt>
                <c:pt idx="1579">
                  <c:v>17.588000000000001</c:v>
                </c:pt>
                <c:pt idx="1580">
                  <c:v>17.591000000000001</c:v>
                </c:pt>
                <c:pt idx="1581">
                  <c:v>17.588000000000001</c:v>
                </c:pt>
                <c:pt idx="1582">
                  <c:v>17.587</c:v>
                </c:pt>
                <c:pt idx="1583">
                  <c:v>17.584</c:v>
                </c:pt>
                <c:pt idx="1584">
                  <c:v>17.579999999999998</c:v>
                </c:pt>
                <c:pt idx="1585">
                  <c:v>17.577000000000002</c:v>
                </c:pt>
                <c:pt idx="1586">
                  <c:v>17.581</c:v>
                </c:pt>
                <c:pt idx="1587">
                  <c:v>17.582999999999998</c:v>
                </c:pt>
                <c:pt idx="1588">
                  <c:v>17.588000000000001</c:v>
                </c:pt>
                <c:pt idx="1589">
                  <c:v>17.596</c:v>
                </c:pt>
                <c:pt idx="1590">
                  <c:v>17.605</c:v>
                </c:pt>
                <c:pt idx="1591">
                  <c:v>17.611999999999998</c:v>
                </c:pt>
                <c:pt idx="1592">
                  <c:v>17.619</c:v>
                </c:pt>
                <c:pt idx="1593">
                  <c:v>17.623999999999999</c:v>
                </c:pt>
                <c:pt idx="1594">
                  <c:v>17.626000000000001</c:v>
                </c:pt>
                <c:pt idx="1595">
                  <c:v>17.632000000000001</c:v>
                </c:pt>
                <c:pt idx="1596">
                  <c:v>17.646999999999998</c:v>
                </c:pt>
                <c:pt idx="1597">
                  <c:v>17.666</c:v>
                </c:pt>
                <c:pt idx="1598">
                  <c:v>17.690999999999999</c:v>
                </c:pt>
                <c:pt idx="1599">
                  <c:v>17.724</c:v>
                </c:pt>
                <c:pt idx="1600">
                  <c:v>17.760999999999999</c:v>
                </c:pt>
                <c:pt idx="1601">
                  <c:v>17.806000000000001</c:v>
                </c:pt>
                <c:pt idx="1602">
                  <c:v>17.856999999999999</c:v>
                </c:pt>
                <c:pt idx="1603">
                  <c:v>17.913</c:v>
                </c:pt>
                <c:pt idx="1604">
                  <c:v>17.978999999999999</c:v>
                </c:pt>
                <c:pt idx="1605">
                  <c:v>18.050999999999998</c:v>
                </c:pt>
                <c:pt idx="1606">
                  <c:v>18.123999999999999</c:v>
                </c:pt>
                <c:pt idx="1607">
                  <c:v>18.206</c:v>
                </c:pt>
                <c:pt idx="1608">
                  <c:v>18.292000000000002</c:v>
                </c:pt>
                <c:pt idx="1609">
                  <c:v>18.376999999999999</c:v>
                </c:pt>
                <c:pt idx="1610">
                  <c:v>18.465</c:v>
                </c:pt>
                <c:pt idx="1611">
                  <c:v>18.565000000000001</c:v>
                </c:pt>
                <c:pt idx="1612">
                  <c:v>18.669</c:v>
                </c:pt>
                <c:pt idx="1613">
                  <c:v>18.782</c:v>
                </c:pt>
                <c:pt idx="1614">
                  <c:v>18.901</c:v>
                </c:pt>
                <c:pt idx="1615">
                  <c:v>19.021999999999998</c:v>
                </c:pt>
                <c:pt idx="1616">
                  <c:v>19.143000000000001</c:v>
                </c:pt>
                <c:pt idx="1617">
                  <c:v>19.263999999999999</c:v>
                </c:pt>
                <c:pt idx="1618">
                  <c:v>19.376999999999999</c:v>
                </c:pt>
                <c:pt idx="1619">
                  <c:v>19.484999999999999</c:v>
                </c:pt>
                <c:pt idx="1620">
                  <c:v>19.591999999999999</c:v>
                </c:pt>
                <c:pt idx="1621">
                  <c:v>19.690000000000001</c:v>
                </c:pt>
                <c:pt idx="1622">
                  <c:v>19.783000000000001</c:v>
                </c:pt>
                <c:pt idx="1623">
                  <c:v>19.875</c:v>
                </c:pt>
                <c:pt idx="1624">
                  <c:v>19.962</c:v>
                </c:pt>
                <c:pt idx="1625">
                  <c:v>20.045000000000002</c:v>
                </c:pt>
                <c:pt idx="1626">
                  <c:v>20.128</c:v>
                </c:pt>
                <c:pt idx="1627">
                  <c:v>20.207999999999998</c:v>
                </c:pt>
                <c:pt idx="1628">
                  <c:v>20.295000000000002</c:v>
                </c:pt>
                <c:pt idx="1629">
                  <c:v>20.387</c:v>
                </c:pt>
                <c:pt idx="1630">
                  <c:v>20.48</c:v>
                </c:pt>
                <c:pt idx="1631">
                  <c:v>20.568000000000001</c:v>
                </c:pt>
                <c:pt idx="1632">
                  <c:v>20.65</c:v>
                </c:pt>
                <c:pt idx="1633">
                  <c:v>20.734999999999999</c:v>
                </c:pt>
                <c:pt idx="1634">
                  <c:v>20.82</c:v>
                </c:pt>
                <c:pt idx="1635">
                  <c:v>20.898</c:v>
                </c:pt>
                <c:pt idx="1636">
                  <c:v>20.978000000000002</c:v>
                </c:pt>
                <c:pt idx="1637">
                  <c:v>21.061</c:v>
                </c:pt>
                <c:pt idx="1638">
                  <c:v>21.149000000000001</c:v>
                </c:pt>
                <c:pt idx="1639">
                  <c:v>21.238</c:v>
                </c:pt>
                <c:pt idx="1640">
                  <c:v>21.33</c:v>
                </c:pt>
                <c:pt idx="1641">
                  <c:v>21.428000000000001</c:v>
                </c:pt>
                <c:pt idx="1642">
                  <c:v>21.527999999999999</c:v>
                </c:pt>
                <c:pt idx="1643">
                  <c:v>21.628</c:v>
                </c:pt>
                <c:pt idx="1644">
                  <c:v>21.727</c:v>
                </c:pt>
                <c:pt idx="1645">
                  <c:v>21.83</c:v>
                </c:pt>
                <c:pt idx="1646">
                  <c:v>21.937000000000001</c:v>
                </c:pt>
                <c:pt idx="1647">
                  <c:v>22.044</c:v>
                </c:pt>
                <c:pt idx="1648">
                  <c:v>22.152000000000001</c:v>
                </c:pt>
                <c:pt idx="1649">
                  <c:v>22.266999999999999</c:v>
                </c:pt>
                <c:pt idx="1650">
                  <c:v>22.378</c:v>
                </c:pt>
                <c:pt idx="1651">
                  <c:v>22.49</c:v>
                </c:pt>
                <c:pt idx="1652">
                  <c:v>22.608000000000001</c:v>
                </c:pt>
                <c:pt idx="1653">
                  <c:v>22.72</c:v>
                </c:pt>
                <c:pt idx="1654">
                  <c:v>22.835000000000001</c:v>
                </c:pt>
                <c:pt idx="1655">
                  <c:v>22.952999999999999</c:v>
                </c:pt>
                <c:pt idx="1656">
                  <c:v>23.067</c:v>
                </c:pt>
                <c:pt idx="1657">
                  <c:v>23.18</c:v>
                </c:pt>
                <c:pt idx="1658">
                  <c:v>23.295000000000002</c:v>
                </c:pt>
                <c:pt idx="1659">
                  <c:v>23.404</c:v>
                </c:pt>
                <c:pt idx="1660">
                  <c:v>23.498999999999999</c:v>
                </c:pt>
                <c:pt idx="1661">
                  <c:v>23.591999999999999</c:v>
                </c:pt>
                <c:pt idx="1662">
                  <c:v>23.68</c:v>
                </c:pt>
                <c:pt idx="1663">
                  <c:v>23.757999999999999</c:v>
                </c:pt>
                <c:pt idx="1664">
                  <c:v>23.831</c:v>
                </c:pt>
                <c:pt idx="1665">
                  <c:v>23.908000000000001</c:v>
                </c:pt>
                <c:pt idx="1666">
                  <c:v>23.984000000000002</c:v>
                </c:pt>
                <c:pt idx="1667">
                  <c:v>24.064</c:v>
                </c:pt>
                <c:pt idx="1668">
                  <c:v>24.145</c:v>
                </c:pt>
                <c:pt idx="1669">
                  <c:v>24.224</c:v>
                </c:pt>
                <c:pt idx="1670">
                  <c:v>24.297999999999998</c:v>
                </c:pt>
                <c:pt idx="1671">
                  <c:v>24.369</c:v>
                </c:pt>
                <c:pt idx="1672">
                  <c:v>24.443000000000001</c:v>
                </c:pt>
                <c:pt idx="1673">
                  <c:v>24.507999999999999</c:v>
                </c:pt>
                <c:pt idx="1674">
                  <c:v>24.571999999999999</c:v>
                </c:pt>
                <c:pt idx="1675">
                  <c:v>24.632000000000001</c:v>
                </c:pt>
                <c:pt idx="1676">
                  <c:v>24.684000000000001</c:v>
                </c:pt>
                <c:pt idx="1677">
                  <c:v>24.736000000000001</c:v>
                </c:pt>
                <c:pt idx="1678">
                  <c:v>24.783000000000001</c:v>
                </c:pt>
                <c:pt idx="1679">
                  <c:v>24.823</c:v>
                </c:pt>
                <c:pt idx="1680">
                  <c:v>24.867000000000001</c:v>
                </c:pt>
                <c:pt idx="1681">
                  <c:v>24.904</c:v>
                </c:pt>
                <c:pt idx="1682">
                  <c:v>24.946000000000002</c:v>
                </c:pt>
                <c:pt idx="1683">
                  <c:v>24.994</c:v>
                </c:pt>
                <c:pt idx="1684">
                  <c:v>25.033000000000001</c:v>
                </c:pt>
                <c:pt idx="1685">
                  <c:v>25.073</c:v>
                </c:pt>
                <c:pt idx="1686">
                  <c:v>25.109000000000002</c:v>
                </c:pt>
                <c:pt idx="1687">
                  <c:v>25.138999999999999</c:v>
                </c:pt>
                <c:pt idx="1688">
                  <c:v>25.161000000000001</c:v>
                </c:pt>
                <c:pt idx="1689">
                  <c:v>25.175000000000001</c:v>
                </c:pt>
                <c:pt idx="1690">
                  <c:v>25.187999999999999</c:v>
                </c:pt>
                <c:pt idx="1691">
                  <c:v>25.207000000000001</c:v>
                </c:pt>
                <c:pt idx="1692">
                  <c:v>25.233000000000001</c:v>
                </c:pt>
                <c:pt idx="1693">
                  <c:v>25.26</c:v>
                </c:pt>
                <c:pt idx="1694">
                  <c:v>25.286000000000001</c:v>
                </c:pt>
                <c:pt idx="1695">
                  <c:v>25.312000000000001</c:v>
                </c:pt>
                <c:pt idx="1696">
                  <c:v>25.34</c:v>
                </c:pt>
                <c:pt idx="1697">
                  <c:v>25.373999999999999</c:v>
                </c:pt>
                <c:pt idx="1698">
                  <c:v>25.411999999999999</c:v>
                </c:pt>
                <c:pt idx="1699">
                  <c:v>25.456</c:v>
                </c:pt>
                <c:pt idx="1700">
                  <c:v>25.495999999999999</c:v>
                </c:pt>
                <c:pt idx="1701">
                  <c:v>25.532</c:v>
                </c:pt>
                <c:pt idx="1702">
                  <c:v>25.582999999999998</c:v>
                </c:pt>
                <c:pt idx="1703">
                  <c:v>25.637</c:v>
                </c:pt>
                <c:pt idx="1704">
                  <c:v>25.678999999999998</c:v>
                </c:pt>
                <c:pt idx="1705">
                  <c:v>25.715</c:v>
                </c:pt>
                <c:pt idx="1706">
                  <c:v>25.747</c:v>
                </c:pt>
                <c:pt idx="1707">
                  <c:v>25.780999999999999</c:v>
                </c:pt>
                <c:pt idx="1708">
                  <c:v>25.818000000000001</c:v>
                </c:pt>
                <c:pt idx="1709">
                  <c:v>25.856000000000002</c:v>
                </c:pt>
                <c:pt idx="1710">
                  <c:v>25.89</c:v>
                </c:pt>
                <c:pt idx="1711">
                  <c:v>25.905999999999999</c:v>
                </c:pt>
                <c:pt idx="1712">
                  <c:v>25.911000000000001</c:v>
                </c:pt>
                <c:pt idx="1713">
                  <c:v>25.917000000000002</c:v>
                </c:pt>
                <c:pt idx="1714">
                  <c:v>25.928000000000001</c:v>
                </c:pt>
                <c:pt idx="1715">
                  <c:v>25.943000000000001</c:v>
                </c:pt>
                <c:pt idx="1716">
                  <c:v>25.945</c:v>
                </c:pt>
                <c:pt idx="1717">
                  <c:v>25.94</c:v>
                </c:pt>
                <c:pt idx="1718">
                  <c:v>25.928999999999998</c:v>
                </c:pt>
                <c:pt idx="1719">
                  <c:v>25.916</c:v>
                </c:pt>
                <c:pt idx="1720">
                  <c:v>25.917000000000002</c:v>
                </c:pt>
                <c:pt idx="1721">
                  <c:v>25.923999999999999</c:v>
                </c:pt>
                <c:pt idx="1722">
                  <c:v>25.923999999999999</c:v>
                </c:pt>
                <c:pt idx="1723">
                  <c:v>25.925000000000001</c:v>
                </c:pt>
                <c:pt idx="1724">
                  <c:v>25.925999999999998</c:v>
                </c:pt>
                <c:pt idx="1725">
                  <c:v>25.928999999999998</c:v>
                </c:pt>
                <c:pt idx="1726">
                  <c:v>25.939</c:v>
                </c:pt>
                <c:pt idx="1727">
                  <c:v>25.956</c:v>
                </c:pt>
                <c:pt idx="1728">
                  <c:v>25.975999999999999</c:v>
                </c:pt>
                <c:pt idx="1729">
                  <c:v>26</c:v>
                </c:pt>
                <c:pt idx="1730">
                  <c:v>26.033000000000001</c:v>
                </c:pt>
                <c:pt idx="1731">
                  <c:v>26.071999999999999</c:v>
                </c:pt>
                <c:pt idx="1732">
                  <c:v>26.109000000000002</c:v>
                </c:pt>
                <c:pt idx="1733">
                  <c:v>26.152000000000001</c:v>
                </c:pt>
                <c:pt idx="1734">
                  <c:v>26.195</c:v>
                </c:pt>
                <c:pt idx="1735">
                  <c:v>26.234999999999999</c:v>
                </c:pt>
                <c:pt idx="1736">
                  <c:v>26.263999999999999</c:v>
                </c:pt>
                <c:pt idx="1737">
                  <c:v>26.28</c:v>
                </c:pt>
                <c:pt idx="1738">
                  <c:v>26.286000000000001</c:v>
                </c:pt>
                <c:pt idx="1739">
                  <c:v>26.283999999999999</c:v>
                </c:pt>
                <c:pt idx="1740">
                  <c:v>26.273</c:v>
                </c:pt>
                <c:pt idx="1741">
                  <c:v>26.257999999999999</c:v>
                </c:pt>
                <c:pt idx="1742">
                  <c:v>26.233000000000001</c:v>
                </c:pt>
                <c:pt idx="1743">
                  <c:v>26.21</c:v>
                </c:pt>
                <c:pt idx="1744">
                  <c:v>26.184999999999999</c:v>
                </c:pt>
                <c:pt idx="1745">
                  <c:v>26.152999999999999</c:v>
                </c:pt>
                <c:pt idx="1746">
                  <c:v>26.114000000000001</c:v>
                </c:pt>
                <c:pt idx="1747">
                  <c:v>26.076000000000001</c:v>
                </c:pt>
                <c:pt idx="1748">
                  <c:v>26.044</c:v>
                </c:pt>
                <c:pt idx="1749">
                  <c:v>26.009</c:v>
                </c:pt>
                <c:pt idx="1750">
                  <c:v>25.978000000000002</c:v>
                </c:pt>
                <c:pt idx="1751">
                  <c:v>25.960999999999999</c:v>
                </c:pt>
                <c:pt idx="1752">
                  <c:v>25.957999999999998</c:v>
                </c:pt>
                <c:pt idx="1753">
                  <c:v>25.965</c:v>
                </c:pt>
                <c:pt idx="1754">
                  <c:v>25.977</c:v>
                </c:pt>
                <c:pt idx="1755">
                  <c:v>25.994</c:v>
                </c:pt>
                <c:pt idx="1756">
                  <c:v>26.015999999999998</c:v>
                </c:pt>
                <c:pt idx="1757">
                  <c:v>26.047999999999998</c:v>
                </c:pt>
                <c:pt idx="1758">
                  <c:v>26.088999999999999</c:v>
                </c:pt>
                <c:pt idx="1759">
                  <c:v>26.137</c:v>
                </c:pt>
                <c:pt idx="1760">
                  <c:v>26.181999999999999</c:v>
                </c:pt>
                <c:pt idx="1761">
                  <c:v>26.224</c:v>
                </c:pt>
                <c:pt idx="1762">
                  <c:v>26.254000000000001</c:v>
                </c:pt>
                <c:pt idx="1763">
                  <c:v>26.274000000000001</c:v>
                </c:pt>
                <c:pt idx="1764">
                  <c:v>26.29</c:v>
                </c:pt>
                <c:pt idx="1765">
                  <c:v>26.297999999999998</c:v>
                </c:pt>
                <c:pt idx="1766">
                  <c:v>26.300999999999998</c:v>
                </c:pt>
                <c:pt idx="1767">
                  <c:v>26.298999999999999</c:v>
                </c:pt>
                <c:pt idx="1768">
                  <c:v>26.286999999999999</c:v>
                </c:pt>
                <c:pt idx="1769">
                  <c:v>26.263000000000002</c:v>
                </c:pt>
                <c:pt idx="1770">
                  <c:v>26.236999999999998</c:v>
                </c:pt>
                <c:pt idx="1771">
                  <c:v>26.213999999999999</c:v>
                </c:pt>
                <c:pt idx="1772">
                  <c:v>26.19</c:v>
                </c:pt>
                <c:pt idx="1773">
                  <c:v>26.152999999999999</c:v>
                </c:pt>
                <c:pt idx="1774">
                  <c:v>26.117000000000001</c:v>
                </c:pt>
                <c:pt idx="1775">
                  <c:v>26.09</c:v>
                </c:pt>
                <c:pt idx="1776">
                  <c:v>26.067</c:v>
                </c:pt>
                <c:pt idx="1777">
                  <c:v>26.052</c:v>
                </c:pt>
                <c:pt idx="1778">
                  <c:v>26.042999999999999</c:v>
                </c:pt>
                <c:pt idx="1779">
                  <c:v>26.04</c:v>
                </c:pt>
                <c:pt idx="1780">
                  <c:v>26.042999999999999</c:v>
                </c:pt>
                <c:pt idx="1781">
                  <c:v>26.056000000000001</c:v>
                </c:pt>
                <c:pt idx="1782">
                  <c:v>26.073</c:v>
                </c:pt>
                <c:pt idx="1783">
                  <c:v>26.088999999999999</c:v>
                </c:pt>
                <c:pt idx="1784">
                  <c:v>26.111999999999998</c:v>
                </c:pt>
                <c:pt idx="1785">
                  <c:v>26.140999999999998</c:v>
                </c:pt>
                <c:pt idx="1786">
                  <c:v>26.172999999999998</c:v>
                </c:pt>
                <c:pt idx="1787">
                  <c:v>26.206</c:v>
                </c:pt>
                <c:pt idx="1788">
                  <c:v>26.234000000000002</c:v>
                </c:pt>
                <c:pt idx="1789">
                  <c:v>26.253</c:v>
                </c:pt>
                <c:pt idx="1790">
                  <c:v>26.268999999999998</c:v>
                </c:pt>
                <c:pt idx="1791">
                  <c:v>26.285</c:v>
                </c:pt>
                <c:pt idx="1792">
                  <c:v>26.292999999999999</c:v>
                </c:pt>
                <c:pt idx="1793">
                  <c:v>26.294</c:v>
                </c:pt>
                <c:pt idx="1794">
                  <c:v>26.297000000000001</c:v>
                </c:pt>
                <c:pt idx="1795">
                  <c:v>26.300999999999998</c:v>
                </c:pt>
                <c:pt idx="1796">
                  <c:v>26.300999999999998</c:v>
                </c:pt>
                <c:pt idx="1797">
                  <c:v>26.292000000000002</c:v>
                </c:pt>
                <c:pt idx="1798">
                  <c:v>26.280999999999999</c:v>
                </c:pt>
                <c:pt idx="1799">
                  <c:v>26.271000000000001</c:v>
                </c:pt>
                <c:pt idx="1800">
                  <c:v>26.259</c:v>
                </c:pt>
                <c:pt idx="1801">
                  <c:v>26.245999999999999</c:v>
                </c:pt>
                <c:pt idx="1802">
                  <c:v>26.233000000000001</c:v>
                </c:pt>
                <c:pt idx="1803">
                  <c:v>26.219000000000001</c:v>
                </c:pt>
                <c:pt idx="1804">
                  <c:v>26.21</c:v>
                </c:pt>
                <c:pt idx="1805">
                  <c:v>26.204999999999998</c:v>
                </c:pt>
                <c:pt idx="1806">
                  <c:v>26.206</c:v>
                </c:pt>
                <c:pt idx="1807">
                  <c:v>26.218</c:v>
                </c:pt>
                <c:pt idx="1808">
                  <c:v>26.225000000000001</c:v>
                </c:pt>
                <c:pt idx="1809">
                  <c:v>26.234000000000002</c:v>
                </c:pt>
                <c:pt idx="1810">
                  <c:v>26.245000000000001</c:v>
                </c:pt>
                <c:pt idx="1811">
                  <c:v>26.247</c:v>
                </c:pt>
                <c:pt idx="1812">
                  <c:v>26.248000000000001</c:v>
                </c:pt>
                <c:pt idx="1813">
                  <c:v>26.253</c:v>
                </c:pt>
                <c:pt idx="1814">
                  <c:v>26.257000000000001</c:v>
                </c:pt>
                <c:pt idx="1815">
                  <c:v>26.26</c:v>
                </c:pt>
                <c:pt idx="1816">
                  <c:v>26.262</c:v>
                </c:pt>
                <c:pt idx="1817">
                  <c:v>26.266999999999999</c:v>
                </c:pt>
                <c:pt idx="1818">
                  <c:v>26.276</c:v>
                </c:pt>
                <c:pt idx="1819">
                  <c:v>26.283999999999999</c:v>
                </c:pt>
                <c:pt idx="1820">
                  <c:v>26.29</c:v>
                </c:pt>
                <c:pt idx="1821">
                  <c:v>26.295000000000002</c:v>
                </c:pt>
                <c:pt idx="1822">
                  <c:v>26.306999999999999</c:v>
                </c:pt>
                <c:pt idx="1823">
                  <c:v>26.321000000000002</c:v>
                </c:pt>
                <c:pt idx="1824">
                  <c:v>26.332000000000001</c:v>
                </c:pt>
                <c:pt idx="1825">
                  <c:v>26.337</c:v>
                </c:pt>
                <c:pt idx="1826">
                  <c:v>26.341000000000001</c:v>
                </c:pt>
                <c:pt idx="1827">
                  <c:v>26.347999999999999</c:v>
                </c:pt>
                <c:pt idx="1828">
                  <c:v>26.344000000000001</c:v>
                </c:pt>
                <c:pt idx="1829">
                  <c:v>26.334</c:v>
                </c:pt>
                <c:pt idx="1830">
                  <c:v>26.327999999999999</c:v>
                </c:pt>
                <c:pt idx="1831">
                  <c:v>26.324000000000002</c:v>
                </c:pt>
                <c:pt idx="1832">
                  <c:v>26.315999999999999</c:v>
                </c:pt>
                <c:pt idx="1833">
                  <c:v>26.31</c:v>
                </c:pt>
                <c:pt idx="1834">
                  <c:v>26.302</c:v>
                </c:pt>
                <c:pt idx="1835">
                  <c:v>26.276</c:v>
                </c:pt>
                <c:pt idx="1836">
                  <c:v>26.245000000000001</c:v>
                </c:pt>
                <c:pt idx="1837">
                  <c:v>26.199000000000002</c:v>
                </c:pt>
                <c:pt idx="1838">
                  <c:v>26.151</c:v>
                </c:pt>
                <c:pt idx="1839">
                  <c:v>26.103999999999999</c:v>
                </c:pt>
                <c:pt idx="1840">
                  <c:v>26.045999999999999</c:v>
                </c:pt>
                <c:pt idx="1841">
                  <c:v>25.986999999999998</c:v>
                </c:pt>
                <c:pt idx="1842">
                  <c:v>25.922000000000001</c:v>
                </c:pt>
                <c:pt idx="1843">
                  <c:v>25.87</c:v>
                </c:pt>
                <c:pt idx="1844">
                  <c:v>25.824999999999999</c:v>
                </c:pt>
                <c:pt idx="1845">
                  <c:v>25.768999999999998</c:v>
                </c:pt>
                <c:pt idx="1846">
                  <c:v>25.718</c:v>
                </c:pt>
                <c:pt idx="1847">
                  <c:v>25.689</c:v>
                </c:pt>
                <c:pt idx="1848">
                  <c:v>25.670999999999999</c:v>
                </c:pt>
                <c:pt idx="1849">
                  <c:v>25.658000000000001</c:v>
                </c:pt>
                <c:pt idx="1850">
                  <c:v>25.641999999999999</c:v>
                </c:pt>
                <c:pt idx="1851">
                  <c:v>25.632000000000001</c:v>
                </c:pt>
                <c:pt idx="1852">
                  <c:v>25.629000000000001</c:v>
                </c:pt>
                <c:pt idx="1853">
                  <c:v>25.638999999999999</c:v>
                </c:pt>
                <c:pt idx="1854">
                  <c:v>25.651</c:v>
                </c:pt>
                <c:pt idx="1855">
                  <c:v>25.664999999999999</c:v>
                </c:pt>
                <c:pt idx="1856">
                  <c:v>25.683</c:v>
                </c:pt>
                <c:pt idx="1857">
                  <c:v>25.707999999999998</c:v>
                </c:pt>
                <c:pt idx="1858">
                  <c:v>25.747</c:v>
                </c:pt>
                <c:pt idx="1859">
                  <c:v>25.780999999999999</c:v>
                </c:pt>
                <c:pt idx="1860">
                  <c:v>25.802</c:v>
                </c:pt>
                <c:pt idx="1861">
                  <c:v>25.821999999999999</c:v>
                </c:pt>
                <c:pt idx="1862">
                  <c:v>25.835000000000001</c:v>
                </c:pt>
                <c:pt idx="1863">
                  <c:v>25.846</c:v>
                </c:pt>
                <c:pt idx="1864">
                  <c:v>25.856000000000002</c:v>
                </c:pt>
                <c:pt idx="1865">
                  <c:v>25.870999999999999</c:v>
                </c:pt>
                <c:pt idx="1866">
                  <c:v>25.885999999999999</c:v>
                </c:pt>
                <c:pt idx="1867">
                  <c:v>25.895</c:v>
                </c:pt>
                <c:pt idx="1868">
                  <c:v>25.907</c:v>
                </c:pt>
                <c:pt idx="1869">
                  <c:v>25.925999999999998</c:v>
                </c:pt>
                <c:pt idx="1870">
                  <c:v>25.943000000000001</c:v>
                </c:pt>
                <c:pt idx="1871">
                  <c:v>25.952000000000002</c:v>
                </c:pt>
                <c:pt idx="1872">
                  <c:v>25.948</c:v>
                </c:pt>
                <c:pt idx="1873">
                  <c:v>25.939</c:v>
                </c:pt>
                <c:pt idx="1874">
                  <c:v>25.934000000000001</c:v>
                </c:pt>
                <c:pt idx="1875">
                  <c:v>25.922999999999998</c:v>
                </c:pt>
                <c:pt idx="1876">
                  <c:v>25.919</c:v>
                </c:pt>
                <c:pt idx="1877">
                  <c:v>25.923999999999999</c:v>
                </c:pt>
                <c:pt idx="1878">
                  <c:v>25.934000000000001</c:v>
                </c:pt>
                <c:pt idx="1879">
                  <c:v>25.954000000000001</c:v>
                </c:pt>
                <c:pt idx="1880">
                  <c:v>25.971</c:v>
                </c:pt>
                <c:pt idx="1881">
                  <c:v>25.975999999999999</c:v>
                </c:pt>
                <c:pt idx="1882">
                  <c:v>25.986999999999998</c:v>
                </c:pt>
                <c:pt idx="1883">
                  <c:v>25.997</c:v>
                </c:pt>
                <c:pt idx="1884">
                  <c:v>26.001000000000001</c:v>
                </c:pt>
                <c:pt idx="1885">
                  <c:v>26.010999999999999</c:v>
                </c:pt>
                <c:pt idx="1886">
                  <c:v>26.026</c:v>
                </c:pt>
                <c:pt idx="1887">
                  <c:v>26.035</c:v>
                </c:pt>
                <c:pt idx="1888">
                  <c:v>26.04</c:v>
                </c:pt>
                <c:pt idx="1889">
                  <c:v>26.041</c:v>
                </c:pt>
                <c:pt idx="1890">
                  <c:v>26.044</c:v>
                </c:pt>
                <c:pt idx="1891">
                  <c:v>26.053999999999998</c:v>
                </c:pt>
                <c:pt idx="1892">
                  <c:v>26.062000000000001</c:v>
                </c:pt>
                <c:pt idx="1893">
                  <c:v>26.068999999999999</c:v>
                </c:pt>
                <c:pt idx="1894">
                  <c:v>26.08</c:v>
                </c:pt>
                <c:pt idx="1895">
                  <c:v>26.087</c:v>
                </c:pt>
                <c:pt idx="1896">
                  <c:v>26.093</c:v>
                </c:pt>
                <c:pt idx="1897">
                  <c:v>26.102</c:v>
                </c:pt>
                <c:pt idx="1898">
                  <c:v>26.105</c:v>
                </c:pt>
                <c:pt idx="1899">
                  <c:v>26.106000000000002</c:v>
                </c:pt>
                <c:pt idx="1900">
                  <c:v>26.109000000000002</c:v>
                </c:pt>
                <c:pt idx="1901">
                  <c:v>26.108000000000001</c:v>
                </c:pt>
                <c:pt idx="1902">
                  <c:v>26.103999999999999</c:v>
                </c:pt>
                <c:pt idx="1903">
                  <c:v>26.109000000000002</c:v>
                </c:pt>
                <c:pt idx="1904">
                  <c:v>26.114999999999998</c:v>
                </c:pt>
                <c:pt idx="1905">
                  <c:v>26.119</c:v>
                </c:pt>
                <c:pt idx="1906">
                  <c:v>26.125</c:v>
                </c:pt>
                <c:pt idx="1907">
                  <c:v>26.13</c:v>
                </c:pt>
                <c:pt idx="1908">
                  <c:v>26.132999999999999</c:v>
                </c:pt>
                <c:pt idx="1909">
                  <c:v>26.13</c:v>
                </c:pt>
                <c:pt idx="1910">
                  <c:v>26.123999999999999</c:v>
                </c:pt>
                <c:pt idx="1911">
                  <c:v>26.119</c:v>
                </c:pt>
                <c:pt idx="1912">
                  <c:v>26.109000000000002</c:v>
                </c:pt>
                <c:pt idx="1913">
                  <c:v>26.099</c:v>
                </c:pt>
                <c:pt idx="1914">
                  <c:v>26.09</c:v>
                </c:pt>
                <c:pt idx="1915">
                  <c:v>26.079000000000001</c:v>
                </c:pt>
                <c:pt idx="1916">
                  <c:v>26.07</c:v>
                </c:pt>
                <c:pt idx="1917">
                  <c:v>26.059000000000001</c:v>
                </c:pt>
                <c:pt idx="1918">
                  <c:v>26.041</c:v>
                </c:pt>
                <c:pt idx="1919">
                  <c:v>26.029</c:v>
                </c:pt>
                <c:pt idx="1920">
                  <c:v>26.015000000000001</c:v>
                </c:pt>
                <c:pt idx="1921">
                  <c:v>25.989000000000001</c:v>
                </c:pt>
                <c:pt idx="1922">
                  <c:v>25.965</c:v>
                </c:pt>
                <c:pt idx="1923">
                  <c:v>25.956</c:v>
                </c:pt>
                <c:pt idx="1924">
                  <c:v>25.943000000000001</c:v>
                </c:pt>
                <c:pt idx="1925">
                  <c:v>25.928999999999998</c:v>
                </c:pt>
                <c:pt idx="1926">
                  <c:v>25.917999999999999</c:v>
                </c:pt>
                <c:pt idx="1927">
                  <c:v>25.908999999999999</c:v>
                </c:pt>
                <c:pt idx="1928">
                  <c:v>25.895</c:v>
                </c:pt>
                <c:pt idx="1929">
                  <c:v>25.876999999999999</c:v>
                </c:pt>
                <c:pt idx="1930">
                  <c:v>25.853999999999999</c:v>
                </c:pt>
                <c:pt idx="1931">
                  <c:v>25.831</c:v>
                </c:pt>
                <c:pt idx="1932">
                  <c:v>25.818000000000001</c:v>
                </c:pt>
                <c:pt idx="1933">
                  <c:v>25.814</c:v>
                </c:pt>
                <c:pt idx="1934">
                  <c:v>25.811</c:v>
                </c:pt>
                <c:pt idx="1935">
                  <c:v>25.806999999999999</c:v>
                </c:pt>
                <c:pt idx="1936">
                  <c:v>25.797000000000001</c:v>
                </c:pt>
                <c:pt idx="1937">
                  <c:v>25.785</c:v>
                </c:pt>
                <c:pt idx="1938">
                  <c:v>25.771999999999998</c:v>
                </c:pt>
                <c:pt idx="1939">
                  <c:v>25.76</c:v>
                </c:pt>
                <c:pt idx="1940">
                  <c:v>25.748999999999999</c:v>
                </c:pt>
                <c:pt idx="1941">
                  <c:v>25.745000000000001</c:v>
                </c:pt>
                <c:pt idx="1942">
                  <c:v>25.744</c:v>
                </c:pt>
                <c:pt idx="1943">
                  <c:v>25.745999999999999</c:v>
                </c:pt>
                <c:pt idx="1944">
                  <c:v>25.748000000000001</c:v>
                </c:pt>
                <c:pt idx="1945">
                  <c:v>25.754999999999999</c:v>
                </c:pt>
                <c:pt idx="1946">
                  <c:v>25.765999999999998</c:v>
                </c:pt>
                <c:pt idx="1947">
                  <c:v>25.785</c:v>
                </c:pt>
                <c:pt idx="1948">
                  <c:v>25.803000000000001</c:v>
                </c:pt>
                <c:pt idx="1949">
                  <c:v>25.811</c:v>
                </c:pt>
                <c:pt idx="1950">
                  <c:v>25.818999999999999</c:v>
                </c:pt>
                <c:pt idx="1951">
                  <c:v>25.831</c:v>
                </c:pt>
                <c:pt idx="1952">
                  <c:v>25.843</c:v>
                </c:pt>
                <c:pt idx="1953">
                  <c:v>25.858000000000001</c:v>
                </c:pt>
                <c:pt idx="1954">
                  <c:v>25.869</c:v>
                </c:pt>
                <c:pt idx="1955">
                  <c:v>25.873999999999999</c:v>
                </c:pt>
                <c:pt idx="1956">
                  <c:v>25.876999999999999</c:v>
                </c:pt>
                <c:pt idx="1957">
                  <c:v>25.87</c:v>
                </c:pt>
                <c:pt idx="1958">
                  <c:v>25.853999999999999</c:v>
                </c:pt>
                <c:pt idx="1959">
                  <c:v>25.84</c:v>
                </c:pt>
                <c:pt idx="1960">
                  <c:v>25.82</c:v>
                </c:pt>
                <c:pt idx="1961">
                  <c:v>25.8</c:v>
                </c:pt>
                <c:pt idx="1962">
                  <c:v>25.783000000000001</c:v>
                </c:pt>
                <c:pt idx="1963">
                  <c:v>25.768999999999998</c:v>
                </c:pt>
                <c:pt idx="1964">
                  <c:v>25.753</c:v>
                </c:pt>
                <c:pt idx="1965">
                  <c:v>25.742000000000001</c:v>
                </c:pt>
                <c:pt idx="1966">
                  <c:v>25.731999999999999</c:v>
                </c:pt>
                <c:pt idx="1967">
                  <c:v>25.719000000000001</c:v>
                </c:pt>
                <c:pt idx="1968">
                  <c:v>25.71</c:v>
                </c:pt>
                <c:pt idx="1969">
                  <c:v>25.699000000000002</c:v>
                </c:pt>
                <c:pt idx="1970">
                  <c:v>25.689</c:v>
                </c:pt>
                <c:pt idx="1971">
                  <c:v>25.68</c:v>
                </c:pt>
                <c:pt idx="1972">
                  <c:v>25.678999999999998</c:v>
                </c:pt>
                <c:pt idx="1973">
                  <c:v>25.675999999999998</c:v>
                </c:pt>
                <c:pt idx="1974">
                  <c:v>25.675000000000001</c:v>
                </c:pt>
                <c:pt idx="1975">
                  <c:v>25.675999999999998</c:v>
                </c:pt>
                <c:pt idx="1976">
                  <c:v>25.673999999999999</c:v>
                </c:pt>
                <c:pt idx="1977">
                  <c:v>25.670999999999999</c:v>
                </c:pt>
                <c:pt idx="1978">
                  <c:v>25.667000000000002</c:v>
                </c:pt>
                <c:pt idx="1979">
                  <c:v>25.661999999999999</c:v>
                </c:pt>
                <c:pt idx="1980">
                  <c:v>25.657</c:v>
                </c:pt>
                <c:pt idx="1981">
                  <c:v>25.65</c:v>
                </c:pt>
                <c:pt idx="1982">
                  <c:v>25.643000000000001</c:v>
                </c:pt>
                <c:pt idx="1983">
                  <c:v>25.64</c:v>
                </c:pt>
                <c:pt idx="1984">
                  <c:v>25.635000000000002</c:v>
                </c:pt>
                <c:pt idx="1985">
                  <c:v>25.631</c:v>
                </c:pt>
                <c:pt idx="1986">
                  <c:v>25.626999999999999</c:v>
                </c:pt>
                <c:pt idx="1987">
                  <c:v>25.626000000000001</c:v>
                </c:pt>
                <c:pt idx="1988">
                  <c:v>25.626999999999999</c:v>
                </c:pt>
                <c:pt idx="1989">
                  <c:v>25.631</c:v>
                </c:pt>
                <c:pt idx="1990">
                  <c:v>25.626000000000001</c:v>
                </c:pt>
                <c:pt idx="1991">
                  <c:v>25.62</c:v>
                </c:pt>
                <c:pt idx="1992">
                  <c:v>25.611999999999998</c:v>
                </c:pt>
                <c:pt idx="1993">
                  <c:v>25.6</c:v>
                </c:pt>
                <c:pt idx="1994">
                  <c:v>25.588000000000001</c:v>
                </c:pt>
                <c:pt idx="1995">
                  <c:v>25.579000000000001</c:v>
                </c:pt>
                <c:pt idx="1996">
                  <c:v>25.567</c:v>
                </c:pt>
                <c:pt idx="1997">
                  <c:v>25.553000000000001</c:v>
                </c:pt>
                <c:pt idx="1998">
                  <c:v>25.544</c:v>
                </c:pt>
                <c:pt idx="1999">
                  <c:v>25.532</c:v>
                </c:pt>
                <c:pt idx="2000">
                  <c:v>25.516999999999999</c:v>
                </c:pt>
                <c:pt idx="2001">
                  <c:v>25.506</c:v>
                </c:pt>
                <c:pt idx="2002">
                  <c:v>25.504000000000001</c:v>
                </c:pt>
                <c:pt idx="2003">
                  <c:v>25.504999999999999</c:v>
                </c:pt>
                <c:pt idx="2004">
                  <c:v>25.507000000000001</c:v>
                </c:pt>
                <c:pt idx="2005">
                  <c:v>25.513000000000002</c:v>
                </c:pt>
                <c:pt idx="2006">
                  <c:v>25.530999999999999</c:v>
                </c:pt>
                <c:pt idx="2007">
                  <c:v>25.547000000000001</c:v>
                </c:pt>
                <c:pt idx="2008">
                  <c:v>25.56</c:v>
                </c:pt>
                <c:pt idx="2009">
                  <c:v>25.571999999999999</c:v>
                </c:pt>
                <c:pt idx="2010">
                  <c:v>25.587</c:v>
                </c:pt>
                <c:pt idx="2011">
                  <c:v>25.597999999999999</c:v>
                </c:pt>
                <c:pt idx="2012">
                  <c:v>25.606999999999999</c:v>
                </c:pt>
                <c:pt idx="2013">
                  <c:v>25.617000000000001</c:v>
                </c:pt>
                <c:pt idx="2014">
                  <c:v>25.626000000000001</c:v>
                </c:pt>
                <c:pt idx="2015">
                  <c:v>25.632000000000001</c:v>
                </c:pt>
                <c:pt idx="2016">
                  <c:v>25.635999999999999</c:v>
                </c:pt>
                <c:pt idx="2017">
                  <c:v>25.643000000000001</c:v>
                </c:pt>
                <c:pt idx="2018">
                  <c:v>25.651</c:v>
                </c:pt>
                <c:pt idx="2019">
                  <c:v>25.651</c:v>
                </c:pt>
                <c:pt idx="2020">
                  <c:v>25.652999999999999</c:v>
                </c:pt>
                <c:pt idx="2021">
                  <c:v>25.658999999999999</c:v>
                </c:pt>
                <c:pt idx="2022">
                  <c:v>25.661000000000001</c:v>
                </c:pt>
                <c:pt idx="2023">
                  <c:v>25.669</c:v>
                </c:pt>
                <c:pt idx="2024">
                  <c:v>25.678999999999998</c:v>
                </c:pt>
                <c:pt idx="2025">
                  <c:v>25.687000000000001</c:v>
                </c:pt>
                <c:pt idx="2026">
                  <c:v>25.693999999999999</c:v>
                </c:pt>
                <c:pt idx="2027">
                  <c:v>25.702000000000002</c:v>
                </c:pt>
                <c:pt idx="2028">
                  <c:v>25.709</c:v>
                </c:pt>
                <c:pt idx="2029">
                  <c:v>25.709</c:v>
                </c:pt>
                <c:pt idx="2030">
                  <c:v>25.707999999999998</c:v>
                </c:pt>
                <c:pt idx="2031">
                  <c:v>25.707000000000001</c:v>
                </c:pt>
                <c:pt idx="2032">
                  <c:v>25.704999999999998</c:v>
                </c:pt>
                <c:pt idx="2033">
                  <c:v>25.707000000000001</c:v>
                </c:pt>
                <c:pt idx="2034">
                  <c:v>25.710999999999999</c:v>
                </c:pt>
                <c:pt idx="2035">
                  <c:v>25.719000000000001</c:v>
                </c:pt>
                <c:pt idx="2036">
                  <c:v>25.727</c:v>
                </c:pt>
                <c:pt idx="2037">
                  <c:v>25.736999999999998</c:v>
                </c:pt>
                <c:pt idx="2038">
                  <c:v>25.748999999999999</c:v>
                </c:pt>
                <c:pt idx="2039">
                  <c:v>25.763000000000002</c:v>
                </c:pt>
                <c:pt idx="2040">
                  <c:v>25.779</c:v>
                </c:pt>
                <c:pt idx="2041">
                  <c:v>25.794</c:v>
                </c:pt>
                <c:pt idx="2042">
                  <c:v>25.809000000000001</c:v>
                </c:pt>
                <c:pt idx="2043">
                  <c:v>25.832000000000001</c:v>
                </c:pt>
                <c:pt idx="2044">
                  <c:v>25.852</c:v>
                </c:pt>
                <c:pt idx="2045">
                  <c:v>25.867000000000001</c:v>
                </c:pt>
                <c:pt idx="2046">
                  <c:v>25.882999999999999</c:v>
                </c:pt>
                <c:pt idx="2047">
                  <c:v>25.902000000000001</c:v>
                </c:pt>
                <c:pt idx="2048">
                  <c:v>25.922000000000001</c:v>
                </c:pt>
                <c:pt idx="2049">
                  <c:v>25.943999999999999</c:v>
                </c:pt>
                <c:pt idx="2050">
                  <c:v>25.971</c:v>
                </c:pt>
                <c:pt idx="2051">
                  <c:v>26</c:v>
                </c:pt>
                <c:pt idx="2052">
                  <c:v>26.033000000000001</c:v>
                </c:pt>
                <c:pt idx="2053">
                  <c:v>26.065999999999999</c:v>
                </c:pt>
                <c:pt idx="2054">
                  <c:v>26.103000000000002</c:v>
                </c:pt>
                <c:pt idx="2055">
                  <c:v>26.134</c:v>
                </c:pt>
                <c:pt idx="2056">
                  <c:v>26.157</c:v>
                </c:pt>
                <c:pt idx="2057">
                  <c:v>26.187999999999999</c:v>
                </c:pt>
                <c:pt idx="2058">
                  <c:v>26.225000000000001</c:v>
                </c:pt>
                <c:pt idx="2059">
                  <c:v>26.257000000000001</c:v>
                </c:pt>
                <c:pt idx="2060">
                  <c:v>26.29</c:v>
                </c:pt>
                <c:pt idx="2061">
                  <c:v>26.315000000000001</c:v>
                </c:pt>
                <c:pt idx="2062">
                  <c:v>26.34</c:v>
                </c:pt>
                <c:pt idx="2063">
                  <c:v>26.367999999999999</c:v>
                </c:pt>
                <c:pt idx="2064">
                  <c:v>26.396000000000001</c:v>
                </c:pt>
                <c:pt idx="2065">
                  <c:v>26.439</c:v>
                </c:pt>
                <c:pt idx="2066">
                  <c:v>26.491</c:v>
                </c:pt>
                <c:pt idx="2067">
                  <c:v>26.55</c:v>
                </c:pt>
                <c:pt idx="2068">
                  <c:v>26.625</c:v>
                </c:pt>
                <c:pt idx="2069">
                  <c:v>26.719000000000001</c:v>
                </c:pt>
                <c:pt idx="2070">
                  <c:v>26.818000000000001</c:v>
                </c:pt>
                <c:pt idx="2071">
                  <c:v>26.917999999999999</c:v>
                </c:pt>
                <c:pt idx="2072">
                  <c:v>27.021999999999998</c:v>
                </c:pt>
                <c:pt idx="2073">
                  <c:v>27.134</c:v>
                </c:pt>
                <c:pt idx="2074">
                  <c:v>27.248000000000001</c:v>
                </c:pt>
                <c:pt idx="2075">
                  <c:v>27.356999999999999</c:v>
                </c:pt>
                <c:pt idx="2076">
                  <c:v>27.460999999999999</c:v>
                </c:pt>
                <c:pt idx="2077">
                  <c:v>27.565999999999999</c:v>
                </c:pt>
                <c:pt idx="2078">
                  <c:v>27.667999999999999</c:v>
                </c:pt>
                <c:pt idx="2079">
                  <c:v>27.762</c:v>
                </c:pt>
                <c:pt idx="2080">
                  <c:v>27.858000000000001</c:v>
                </c:pt>
                <c:pt idx="2081">
                  <c:v>27.946999999999999</c:v>
                </c:pt>
                <c:pt idx="2082">
                  <c:v>28.03</c:v>
                </c:pt>
                <c:pt idx="2083">
                  <c:v>28.11</c:v>
                </c:pt>
                <c:pt idx="2084">
                  <c:v>28.184000000000001</c:v>
                </c:pt>
                <c:pt idx="2085">
                  <c:v>28.257999999999999</c:v>
                </c:pt>
                <c:pt idx="2086">
                  <c:v>28.33</c:v>
                </c:pt>
                <c:pt idx="2087">
                  <c:v>28.405999999999999</c:v>
                </c:pt>
                <c:pt idx="2088">
                  <c:v>28.481000000000002</c:v>
                </c:pt>
                <c:pt idx="2089">
                  <c:v>28.550999999999998</c:v>
                </c:pt>
                <c:pt idx="2090">
                  <c:v>28.623999999999999</c:v>
                </c:pt>
                <c:pt idx="2091">
                  <c:v>28.696000000000002</c:v>
                </c:pt>
                <c:pt idx="2092">
                  <c:v>28.756</c:v>
                </c:pt>
                <c:pt idx="2093">
                  <c:v>28.812999999999999</c:v>
                </c:pt>
                <c:pt idx="2094">
                  <c:v>28.876999999999999</c:v>
                </c:pt>
                <c:pt idx="2095">
                  <c:v>28.952000000000002</c:v>
                </c:pt>
                <c:pt idx="2096">
                  <c:v>29.033999999999999</c:v>
                </c:pt>
                <c:pt idx="2097">
                  <c:v>29.123000000000001</c:v>
                </c:pt>
                <c:pt idx="2098">
                  <c:v>29.213999999999999</c:v>
                </c:pt>
                <c:pt idx="2099">
                  <c:v>29.31</c:v>
                </c:pt>
                <c:pt idx="2100">
                  <c:v>29.41</c:v>
                </c:pt>
                <c:pt idx="2101">
                  <c:v>29.510999999999999</c:v>
                </c:pt>
                <c:pt idx="2102">
                  <c:v>29.614999999999998</c:v>
                </c:pt>
                <c:pt idx="2103">
                  <c:v>29.728999999999999</c:v>
                </c:pt>
                <c:pt idx="2104">
                  <c:v>29.853000000000002</c:v>
                </c:pt>
                <c:pt idx="2105">
                  <c:v>29.98</c:v>
                </c:pt>
                <c:pt idx="2106">
                  <c:v>30.106000000000002</c:v>
                </c:pt>
                <c:pt idx="2107">
                  <c:v>30.225999999999999</c:v>
                </c:pt>
                <c:pt idx="2108">
                  <c:v>30.338999999999999</c:v>
                </c:pt>
                <c:pt idx="2109">
                  <c:v>30.452999999999999</c:v>
                </c:pt>
                <c:pt idx="2110">
                  <c:v>30.568999999999999</c:v>
                </c:pt>
                <c:pt idx="2111">
                  <c:v>30.684000000000001</c:v>
                </c:pt>
                <c:pt idx="2112">
                  <c:v>30.806999999999999</c:v>
                </c:pt>
                <c:pt idx="2113">
                  <c:v>30.93</c:v>
                </c:pt>
                <c:pt idx="2114">
                  <c:v>31.052</c:v>
                </c:pt>
                <c:pt idx="2115">
                  <c:v>31.184000000000001</c:v>
                </c:pt>
                <c:pt idx="2116">
                  <c:v>31.321999999999999</c:v>
                </c:pt>
                <c:pt idx="2117">
                  <c:v>31.457999999999998</c:v>
                </c:pt>
                <c:pt idx="2118">
                  <c:v>31.593</c:v>
                </c:pt>
                <c:pt idx="2119">
                  <c:v>31.728000000000002</c:v>
                </c:pt>
                <c:pt idx="2120">
                  <c:v>31.852</c:v>
                </c:pt>
                <c:pt idx="2121">
                  <c:v>31.978000000000002</c:v>
                </c:pt>
                <c:pt idx="2122">
                  <c:v>32.11</c:v>
                </c:pt>
                <c:pt idx="2123">
                  <c:v>32.241</c:v>
                </c:pt>
                <c:pt idx="2124">
                  <c:v>32.366</c:v>
                </c:pt>
                <c:pt idx="2125">
                  <c:v>32.49</c:v>
                </c:pt>
                <c:pt idx="2126">
                  <c:v>32.622999999999998</c:v>
                </c:pt>
                <c:pt idx="2127">
                  <c:v>32.747</c:v>
                </c:pt>
                <c:pt idx="2128">
                  <c:v>32.865000000000002</c:v>
                </c:pt>
                <c:pt idx="2129">
                  <c:v>32.975000000000001</c:v>
                </c:pt>
                <c:pt idx="2130">
                  <c:v>33.076000000000001</c:v>
                </c:pt>
                <c:pt idx="2131">
                  <c:v>33.165999999999997</c:v>
                </c:pt>
                <c:pt idx="2132">
                  <c:v>33.244999999999997</c:v>
                </c:pt>
                <c:pt idx="2133">
                  <c:v>33.323</c:v>
                </c:pt>
                <c:pt idx="2134">
                  <c:v>33.401000000000003</c:v>
                </c:pt>
                <c:pt idx="2135">
                  <c:v>33.47</c:v>
                </c:pt>
                <c:pt idx="2136">
                  <c:v>33.531999999999996</c:v>
                </c:pt>
                <c:pt idx="2137">
                  <c:v>33.593000000000004</c:v>
                </c:pt>
                <c:pt idx="2138">
                  <c:v>33.651000000000003</c:v>
                </c:pt>
                <c:pt idx="2139">
                  <c:v>33.707000000000001</c:v>
                </c:pt>
                <c:pt idx="2140">
                  <c:v>33.768000000000001</c:v>
                </c:pt>
                <c:pt idx="2141">
                  <c:v>33.832999999999998</c:v>
                </c:pt>
                <c:pt idx="2142">
                  <c:v>33.893000000000001</c:v>
                </c:pt>
                <c:pt idx="2143">
                  <c:v>33.950000000000003</c:v>
                </c:pt>
                <c:pt idx="2144">
                  <c:v>34.008000000000003</c:v>
                </c:pt>
                <c:pt idx="2145">
                  <c:v>34.067</c:v>
                </c:pt>
                <c:pt idx="2146">
                  <c:v>34.125</c:v>
                </c:pt>
                <c:pt idx="2147">
                  <c:v>34.18</c:v>
                </c:pt>
                <c:pt idx="2148">
                  <c:v>34.232999999999997</c:v>
                </c:pt>
                <c:pt idx="2149">
                  <c:v>34.276000000000003</c:v>
                </c:pt>
                <c:pt idx="2150">
                  <c:v>34.307000000000002</c:v>
                </c:pt>
                <c:pt idx="2151">
                  <c:v>34.331000000000003</c:v>
                </c:pt>
                <c:pt idx="2152">
                  <c:v>34.35</c:v>
                </c:pt>
                <c:pt idx="2153">
                  <c:v>34.366</c:v>
                </c:pt>
                <c:pt idx="2154">
                  <c:v>34.381999999999998</c:v>
                </c:pt>
                <c:pt idx="2155">
                  <c:v>34.387999999999998</c:v>
                </c:pt>
                <c:pt idx="2156">
                  <c:v>34.39</c:v>
                </c:pt>
                <c:pt idx="2157">
                  <c:v>34.381</c:v>
                </c:pt>
                <c:pt idx="2158">
                  <c:v>34.360999999999997</c:v>
                </c:pt>
                <c:pt idx="2159">
                  <c:v>34.335000000000001</c:v>
                </c:pt>
                <c:pt idx="2160">
                  <c:v>34.305999999999997</c:v>
                </c:pt>
                <c:pt idx="2161">
                  <c:v>34.286000000000001</c:v>
                </c:pt>
                <c:pt idx="2162">
                  <c:v>34.261000000000003</c:v>
                </c:pt>
                <c:pt idx="2163">
                  <c:v>34.225000000000001</c:v>
                </c:pt>
                <c:pt idx="2164">
                  <c:v>34.198999999999998</c:v>
                </c:pt>
                <c:pt idx="2165">
                  <c:v>34.183</c:v>
                </c:pt>
                <c:pt idx="2166">
                  <c:v>34.161000000000001</c:v>
                </c:pt>
                <c:pt idx="2167">
                  <c:v>34.140999999999998</c:v>
                </c:pt>
                <c:pt idx="2168">
                  <c:v>34.134</c:v>
                </c:pt>
                <c:pt idx="2169">
                  <c:v>34.128999999999998</c:v>
                </c:pt>
                <c:pt idx="2170">
                  <c:v>34.124000000000002</c:v>
                </c:pt>
                <c:pt idx="2171">
                  <c:v>34.128999999999998</c:v>
                </c:pt>
                <c:pt idx="2172">
                  <c:v>34.133000000000003</c:v>
                </c:pt>
                <c:pt idx="2173">
                  <c:v>34.134</c:v>
                </c:pt>
                <c:pt idx="2174">
                  <c:v>34.139000000000003</c:v>
                </c:pt>
                <c:pt idx="2175">
                  <c:v>34.152000000000001</c:v>
                </c:pt>
                <c:pt idx="2176">
                  <c:v>34.179000000000002</c:v>
                </c:pt>
                <c:pt idx="2177">
                  <c:v>34.215000000000003</c:v>
                </c:pt>
                <c:pt idx="2178">
                  <c:v>34.253</c:v>
                </c:pt>
                <c:pt idx="2179">
                  <c:v>34.293999999999997</c:v>
                </c:pt>
                <c:pt idx="2180">
                  <c:v>34.341000000000001</c:v>
                </c:pt>
                <c:pt idx="2181">
                  <c:v>34.389000000000003</c:v>
                </c:pt>
                <c:pt idx="2182">
                  <c:v>34.435000000000002</c:v>
                </c:pt>
                <c:pt idx="2183">
                  <c:v>34.478999999999999</c:v>
                </c:pt>
                <c:pt idx="2184">
                  <c:v>34.521000000000001</c:v>
                </c:pt>
                <c:pt idx="2185">
                  <c:v>34.555</c:v>
                </c:pt>
                <c:pt idx="2186">
                  <c:v>34.581000000000003</c:v>
                </c:pt>
                <c:pt idx="2187">
                  <c:v>34.613</c:v>
                </c:pt>
                <c:pt idx="2188">
                  <c:v>34.652999999999999</c:v>
                </c:pt>
                <c:pt idx="2189">
                  <c:v>34.688000000000002</c:v>
                </c:pt>
                <c:pt idx="2190">
                  <c:v>34.722000000000001</c:v>
                </c:pt>
                <c:pt idx="2191">
                  <c:v>34.75</c:v>
                </c:pt>
                <c:pt idx="2192">
                  <c:v>34.774999999999999</c:v>
                </c:pt>
                <c:pt idx="2193">
                  <c:v>34.792000000000002</c:v>
                </c:pt>
                <c:pt idx="2194">
                  <c:v>34.795000000000002</c:v>
                </c:pt>
                <c:pt idx="2195">
                  <c:v>34.786999999999999</c:v>
                </c:pt>
                <c:pt idx="2196">
                  <c:v>34.768999999999998</c:v>
                </c:pt>
                <c:pt idx="2197">
                  <c:v>34.75</c:v>
                </c:pt>
                <c:pt idx="2198">
                  <c:v>34.719000000000001</c:v>
                </c:pt>
                <c:pt idx="2199">
                  <c:v>34.677999999999997</c:v>
                </c:pt>
                <c:pt idx="2200">
                  <c:v>34.627000000000002</c:v>
                </c:pt>
                <c:pt idx="2201">
                  <c:v>34.578000000000003</c:v>
                </c:pt>
                <c:pt idx="2202">
                  <c:v>34.552999999999997</c:v>
                </c:pt>
                <c:pt idx="2203">
                  <c:v>34.536000000000001</c:v>
                </c:pt>
                <c:pt idx="2204">
                  <c:v>34.512999999999998</c:v>
                </c:pt>
                <c:pt idx="2205">
                  <c:v>34.496000000000002</c:v>
                </c:pt>
                <c:pt idx="2206">
                  <c:v>34.478999999999999</c:v>
                </c:pt>
                <c:pt idx="2207">
                  <c:v>34.462000000000003</c:v>
                </c:pt>
                <c:pt idx="2208">
                  <c:v>34.450000000000003</c:v>
                </c:pt>
                <c:pt idx="2209">
                  <c:v>34.436</c:v>
                </c:pt>
                <c:pt idx="2210">
                  <c:v>34.435000000000002</c:v>
                </c:pt>
                <c:pt idx="2211">
                  <c:v>34.445</c:v>
                </c:pt>
                <c:pt idx="2212">
                  <c:v>34.454999999999998</c:v>
                </c:pt>
                <c:pt idx="2213">
                  <c:v>34.465000000000003</c:v>
                </c:pt>
                <c:pt idx="2214">
                  <c:v>34.475000000000001</c:v>
                </c:pt>
                <c:pt idx="2215">
                  <c:v>34.491999999999997</c:v>
                </c:pt>
                <c:pt idx="2216">
                  <c:v>34.512999999999998</c:v>
                </c:pt>
                <c:pt idx="2217">
                  <c:v>34.539000000000001</c:v>
                </c:pt>
                <c:pt idx="2218">
                  <c:v>34.561</c:v>
                </c:pt>
                <c:pt idx="2219">
                  <c:v>34.587000000000003</c:v>
                </c:pt>
                <c:pt idx="2220">
                  <c:v>34.618000000000002</c:v>
                </c:pt>
                <c:pt idx="2221">
                  <c:v>34.643000000000001</c:v>
                </c:pt>
                <c:pt idx="2222">
                  <c:v>34.661000000000001</c:v>
                </c:pt>
                <c:pt idx="2223">
                  <c:v>34.686</c:v>
                </c:pt>
                <c:pt idx="2224">
                  <c:v>34.707999999999998</c:v>
                </c:pt>
                <c:pt idx="2225">
                  <c:v>34.723999999999997</c:v>
                </c:pt>
                <c:pt idx="2226">
                  <c:v>34.732999999999997</c:v>
                </c:pt>
                <c:pt idx="2227">
                  <c:v>34.737000000000002</c:v>
                </c:pt>
                <c:pt idx="2228">
                  <c:v>34.734999999999999</c:v>
                </c:pt>
                <c:pt idx="2229">
                  <c:v>34.731000000000002</c:v>
                </c:pt>
                <c:pt idx="2230">
                  <c:v>34.725999999999999</c:v>
                </c:pt>
                <c:pt idx="2231">
                  <c:v>34.723999999999997</c:v>
                </c:pt>
                <c:pt idx="2232">
                  <c:v>34.718000000000004</c:v>
                </c:pt>
                <c:pt idx="2233">
                  <c:v>34.709000000000003</c:v>
                </c:pt>
                <c:pt idx="2234">
                  <c:v>34.701999999999998</c:v>
                </c:pt>
                <c:pt idx="2235">
                  <c:v>34.691000000000003</c:v>
                </c:pt>
                <c:pt idx="2236">
                  <c:v>34.683</c:v>
                </c:pt>
                <c:pt idx="2237">
                  <c:v>34.68</c:v>
                </c:pt>
                <c:pt idx="2238">
                  <c:v>34.680999999999997</c:v>
                </c:pt>
                <c:pt idx="2239">
                  <c:v>34.686999999999998</c:v>
                </c:pt>
                <c:pt idx="2240">
                  <c:v>34.694000000000003</c:v>
                </c:pt>
                <c:pt idx="2241">
                  <c:v>34.703000000000003</c:v>
                </c:pt>
                <c:pt idx="2242">
                  <c:v>34.707000000000001</c:v>
                </c:pt>
                <c:pt idx="2243">
                  <c:v>34.707999999999998</c:v>
                </c:pt>
                <c:pt idx="2244">
                  <c:v>34.71</c:v>
                </c:pt>
                <c:pt idx="2245">
                  <c:v>34.713000000000001</c:v>
                </c:pt>
                <c:pt idx="2246">
                  <c:v>34.722000000000001</c:v>
                </c:pt>
                <c:pt idx="2247">
                  <c:v>34.738</c:v>
                </c:pt>
                <c:pt idx="2248">
                  <c:v>34.753</c:v>
                </c:pt>
                <c:pt idx="2249">
                  <c:v>34.764000000000003</c:v>
                </c:pt>
                <c:pt idx="2250">
                  <c:v>34.768999999999998</c:v>
                </c:pt>
                <c:pt idx="2251">
                  <c:v>34.770000000000003</c:v>
                </c:pt>
                <c:pt idx="2252">
                  <c:v>34.756999999999998</c:v>
                </c:pt>
                <c:pt idx="2253">
                  <c:v>34.743000000000002</c:v>
                </c:pt>
                <c:pt idx="2254">
                  <c:v>34.723999999999997</c:v>
                </c:pt>
                <c:pt idx="2255">
                  <c:v>34.700000000000003</c:v>
                </c:pt>
                <c:pt idx="2256">
                  <c:v>34.679000000000002</c:v>
                </c:pt>
                <c:pt idx="2257">
                  <c:v>34.658000000000001</c:v>
                </c:pt>
                <c:pt idx="2258">
                  <c:v>34.640999999999998</c:v>
                </c:pt>
                <c:pt idx="2259">
                  <c:v>34.628</c:v>
                </c:pt>
                <c:pt idx="2260">
                  <c:v>34.613</c:v>
                </c:pt>
                <c:pt idx="2261">
                  <c:v>34.606000000000002</c:v>
                </c:pt>
                <c:pt idx="2262">
                  <c:v>34.595999999999997</c:v>
                </c:pt>
                <c:pt idx="2263">
                  <c:v>34.588000000000001</c:v>
                </c:pt>
                <c:pt idx="2264">
                  <c:v>34.581000000000003</c:v>
                </c:pt>
                <c:pt idx="2265">
                  <c:v>34.573999999999998</c:v>
                </c:pt>
                <c:pt idx="2266">
                  <c:v>34.578000000000003</c:v>
                </c:pt>
                <c:pt idx="2267">
                  <c:v>34.591000000000001</c:v>
                </c:pt>
                <c:pt idx="2268">
                  <c:v>34.606999999999999</c:v>
                </c:pt>
                <c:pt idx="2269">
                  <c:v>34.619999999999997</c:v>
                </c:pt>
                <c:pt idx="2270">
                  <c:v>34.628</c:v>
                </c:pt>
                <c:pt idx="2271">
                  <c:v>34.633000000000003</c:v>
                </c:pt>
                <c:pt idx="2272">
                  <c:v>34.634</c:v>
                </c:pt>
                <c:pt idx="2273">
                  <c:v>34.633000000000003</c:v>
                </c:pt>
                <c:pt idx="2274">
                  <c:v>34.633000000000003</c:v>
                </c:pt>
                <c:pt idx="2275">
                  <c:v>34.634</c:v>
                </c:pt>
                <c:pt idx="2276">
                  <c:v>34.637999999999998</c:v>
                </c:pt>
                <c:pt idx="2277">
                  <c:v>34.64</c:v>
                </c:pt>
                <c:pt idx="2278">
                  <c:v>34.637</c:v>
                </c:pt>
                <c:pt idx="2279">
                  <c:v>34.634</c:v>
                </c:pt>
                <c:pt idx="2280">
                  <c:v>34.631999999999998</c:v>
                </c:pt>
                <c:pt idx="2281">
                  <c:v>34.628999999999998</c:v>
                </c:pt>
                <c:pt idx="2282">
                  <c:v>34.636000000000003</c:v>
                </c:pt>
                <c:pt idx="2283">
                  <c:v>34.646999999999998</c:v>
                </c:pt>
                <c:pt idx="2284">
                  <c:v>34.655000000000001</c:v>
                </c:pt>
                <c:pt idx="2285">
                  <c:v>34.671999999999997</c:v>
                </c:pt>
                <c:pt idx="2286">
                  <c:v>34.69</c:v>
                </c:pt>
                <c:pt idx="2287">
                  <c:v>34.697000000000003</c:v>
                </c:pt>
                <c:pt idx="2288">
                  <c:v>34.701999999999998</c:v>
                </c:pt>
                <c:pt idx="2289">
                  <c:v>34.704000000000001</c:v>
                </c:pt>
                <c:pt idx="2290">
                  <c:v>34.698999999999998</c:v>
                </c:pt>
                <c:pt idx="2291">
                  <c:v>34.695999999999998</c:v>
                </c:pt>
                <c:pt idx="2292">
                  <c:v>34.698</c:v>
                </c:pt>
                <c:pt idx="2293">
                  <c:v>34.700000000000003</c:v>
                </c:pt>
                <c:pt idx="2294">
                  <c:v>34.706000000000003</c:v>
                </c:pt>
                <c:pt idx="2295">
                  <c:v>34.707999999999998</c:v>
                </c:pt>
                <c:pt idx="2296">
                  <c:v>34.715000000000003</c:v>
                </c:pt>
                <c:pt idx="2297">
                  <c:v>34.716999999999999</c:v>
                </c:pt>
                <c:pt idx="2298">
                  <c:v>34.715000000000003</c:v>
                </c:pt>
                <c:pt idx="2299">
                  <c:v>34.715000000000003</c:v>
                </c:pt>
                <c:pt idx="2300">
                  <c:v>34.713000000000001</c:v>
                </c:pt>
                <c:pt idx="2301">
                  <c:v>34.712000000000003</c:v>
                </c:pt>
                <c:pt idx="2302">
                  <c:v>34.701000000000001</c:v>
                </c:pt>
                <c:pt idx="2303">
                  <c:v>34.685000000000002</c:v>
                </c:pt>
                <c:pt idx="2304">
                  <c:v>34.679000000000002</c:v>
                </c:pt>
                <c:pt idx="2305">
                  <c:v>34.67</c:v>
                </c:pt>
                <c:pt idx="2306">
                  <c:v>34.654000000000003</c:v>
                </c:pt>
                <c:pt idx="2307">
                  <c:v>34.625999999999998</c:v>
                </c:pt>
                <c:pt idx="2308">
                  <c:v>34.598999999999997</c:v>
                </c:pt>
                <c:pt idx="2309">
                  <c:v>34.581000000000003</c:v>
                </c:pt>
                <c:pt idx="2310">
                  <c:v>34.557000000000002</c:v>
                </c:pt>
                <c:pt idx="2311">
                  <c:v>34.529000000000003</c:v>
                </c:pt>
                <c:pt idx="2312">
                  <c:v>34.509</c:v>
                </c:pt>
                <c:pt idx="2313">
                  <c:v>34.484000000000002</c:v>
                </c:pt>
                <c:pt idx="2314">
                  <c:v>34.448999999999998</c:v>
                </c:pt>
                <c:pt idx="2315">
                  <c:v>34.402999999999999</c:v>
                </c:pt>
                <c:pt idx="2316">
                  <c:v>34.347999999999999</c:v>
                </c:pt>
                <c:pt idx="2317">
                  <c:v>34.296999999999997</c:v>
                </c:pt>
                <c:pt idx="2318">
                  <c:v>34.246000000000002</c:v>
                </c:pt>
                <c:pt idx="2319">
                  <c:v>34.201999999999998</c:v>
                </c:pt>
                <c:pt idx="2320">
                  <c:v>34.174999999999997</c:v>
                </c:pt>
                <c:pt idx="2321">
                  <c:v>34.155999999999999</c:v>
                </c:pt>
                <c:pt idx="2322">
                  <c:v>34.134999999999998</c:v>
                </c:pt>
                <c:pt idx="2323">
                  <c:v>34.119999999999997</c:v>
                </c:pt>
                <c:pt idx="2324">
                  <c:v>34.110999999999997</c:v>
                </c:pt>
                <c:pt idx="2325">
                  <c:v>34.104999999999997</c:v>
                </c:pt>
                <c:pt idx="2326">
                  <c:v>34.091999999999999</c:v>
                </c:pt>
                <c:pt idx="2327">
                  <c:v>34.076000000000001</c:v>
                </c:pt>
                <c:pt idx="2328">
                  <c:v>34.064</c:v>
                </c:pt>
                <c:pt idx="2329">
                  <c:v>34.064999999999998</c:v>
                </c:pt>
                <c:pt idx="2330">
                  <c:v>34.082000000000001</c:v>
                </c:pt>
                <c:pt idx="2331">
                  <c:v>34.095999999999997</c:v>
                </c:pt>
                <c:pt idx="2332">
                  <c:v>34.101999999999997</c:v>
                </c:pt>
                <c:pt idx="2333">
                  <c:v>34.118000000000002</c:v>
                </c:pt>
                <c:pt idx="2334">
                  <c:v>34.143999999999998</c:v>
                </c:pt>
                <c:pt idx="2335">
                  <c:v>34.167000000000002</c:v>
                </c:pt>
                <c:pt idx="2336">
                  <c:v>34.18</c:v>
                </c:pt>
                <c:pt idx="2337">
                  <c:v>34.189</c:v>
                </c:pt>
                <c:pt idx="2338">
                  <c:v>34.192999999999998</c:v>
                </c:pt>
                <c:pt idx="2339">
                  <c:v>34.197000000000003</c:v>
                </c:pt>
                <c:pt idx="2340">
                  <c:v>34.21</c:v>
                </c:pt>
                <c:pt idx="2341">
                  <c:v>34.222000000000001</c:v>
                </c:pt>
                <c:pt idx="2342">
                  <c:v>34.226999999999997</c:v>
                </c:pt>
                <c:pt idx="2343">
                  <c:v>34.235999999999997</c:v>
                </c:pt>
                <c:pt idx="2344">
                  <c:v>34.25</c:v>
                </c:pt>
                <c:pt idx="2345">
                  <c:v>34.265999999999998</c:v>
                </c:pt>
                <c:pt idx="2346">
                  <c:v>34.274000000000001</c:v>
                </c:pt>
                <c:pt idx="2347">
                  <c:v>34.277000000000001</c:v>
                </c:pt>
                <c:pt idx="2348">
                  <c:v>34.274999999999999</c:v>
                </c:pt>
                <c:pt idx="2349">
                  <c:v>34.253</c:v>
                </c:pt>
                <c:pt idx="2350">
                  <c:v>34.220999999999997</c:v>
                </c:pt>
                <c:pt idx="2351">
                  <c:v>34.197000000000003</c:v>
                </c:pt>
                <c:pt idx="2352">
                  <c:v>34.173000000000002</c:v>
                </c:pt>
                <c:pt idx="2353">
                  <c:v>34.143000000000001</c:v>
                </c:pt>
                <c:pt idx="2354">
                  <c:v>34.109000000000002</c:v>
                </c:pt>
                <c:pt idx="2355">
                  <c:v>34.082999999999998</c:v>
                </c:pt>
                <c:pt idx="2356">
                  <c:v>34.063000000000002</c:v>
                </c:pt>
                <c:pt idx="2357">
                  <c:v>34.042000000000002</c:v>
                </c:pt>
                <c:pt idx="2358">
                  <c:v>34.012</c:v>
                </c:pt>
                <c:pt idx="2359">
                  <c:v>33.984999999999999</c:v>
                </c:pt>
                <c:pt idx="2360">
                  <c:v>33.975000000000001</c:v>
                </c:pt>
                <c:pt idx="2361">
                  <c:v>33.96</c:v>
                </c:pt>
                <c:pt idx="2362">
                  <c:v>33.96</c:v>
                </c:pt>
                <c:pt idx="2363">
                  <c:v>33.97</c:v>
                </c:pt>
                <c:pt idx="2364">
                  <c:v>33.978000000000002</c:v>
                </c:pt>
                <c:pt idx="2365">
                  <c:v>33.984999999999999</c:v>
                </c:pt>
                <c:pt idx="2366">
                  <c:v>33.985999999999997</c:v>
                </c:pt>
                <c:pt idx="2367">
                  <c:v>33.993000000000002</c:v>
                </c:pt>
                <c:pt idx="2368">
                  <c:v>34.014000000000003</c:v>
                </c:pt>
                <c:pt idx="2369">
                  <c:v>34.043999999999997</c:v>
                </c:pt>
                <c:pt idx="2370">
                  <c:v>34.079000000000001</c:v>
                </c:pt>
                <c:pt idx="2371">
                  <c:v>34.113999999999997</c:v>
                </c:pt>
                <c:pt idx="2372">
                  <c:v>34.162999999999997</c:v>
                </c:pt>
                <c:pt idx="2373">
                  <c:v>34.222000000000001</c:v>
                </c:pt>
                <c:pt idx="2374">
                  <c:v>34.277999999999999</c:v>
                </c:pt>
                <c:pt idx="2375">
                  <c:v>34.311999999999998</c:v>
                </c:pt>
                <c:pt idx="2376">
                  <c:v>34.338999999999999</c:v>
                </c:pt>
                <c:pt idx="2377">
                  <c:v>34.378</c:v>
                </c:pt>
                <c:pt idx="2378">
                  <c:v>34.417000000000002</c:v>
                </c:pt>
                <c:pt idx="2379">
                  <c:v>34.445999999999998</c:v>
                </c:pt>
                <c:pt idx="2380">
                  <c:v>34.466999999999999</c:v>
                </c:pt>
                <c:pt idx="2381">
                  <c:v>34.49</c:v>
                </c:pt>
                <c:pt idx="2382">
                  <c:v>34.523000000000003</c:v>
                </c:pt>
                <c:pt idx="2383">
                  <c:v>34.56</c:v>
                </c:pt>
                <c:pt idx="2384">
                  <c:v>34.584000000000003</c:v>
                </c:pt>
                <c:pt idx="2385">
                  <c:v>34.615000000000002</c:v>
                </c:pt>
                <c:pt idx="2386">
                  <c:v>34.655999999999999</c:v>
                </c:pt>
                <c:pt idx="2387">
                  <c:v>34.682000000000002</c:v>
                </c:pt>
                <c:pt idx="2388">
                  <c:v>34.695999999999998</c:v>
                </c:pt>
                <c:pt idx="2389">
                  <c:v>34.709000000000003</c:v>
                </c:pt>
                <c:pt idx="2390">
                  <c:v>34.731999999999999</c:v>
                </c:pt>
                <c:pt idx="2391">
                  <c:v>34.744</c:v>
                </c:pt>
                <c:pt idx="2392">
                  <c:v>34.755000000000003</c:v>
                </c:pt>
                <c:pt idx="2393">
                  <c:v>34.768000000000001</c:v>
                </c:pt>
                <c:pt idx="2394">
                  <c:v>34.774999999999999</c:v>
                </c:pt>
                <c:pt idx="2395">
                  <c:v>34.789000000000001</c:v>
                </c:pt>
                <c:pt idx="2396">
                  <c:v>34.817</c:v>
                </c:pt>
                <c:pt idx="2397">
                  <c:v>34.837000000000003</c:v>
                </c:pt>
                <c:pt idx="2398">
                  <c:v>34.863</c:v>
                </c:pt>
                <c:pt idx="2399">
                  <c:v>34.892000000000003</c:v>
                </c:pt>
                <c:pt idx="2400">
                  <c:v>34.917999999999999</c:v>
                </c:pt>
                <c:pt idx="2401">
                  <c:v>34.951999999999998</c:v>
                </c:pt>
                <c:pt idx="2402">
                  <c:v>34.99</c:v>
                </c:pt>
                <c:pt idx="2403">
                  <c:v>35.029000000000003</c:v>
                </c:pt>
                <c:pt idx="2404">
                  <c:v>35.049999999999997</c:v>
                </c:pt>
                <c:pt idx="2405">
                  <c:v>35.076999999999998</c:v>
                </c:pt>
                <c:pt idx="2406">
                  <c:v>35.106999999999999</c:v>
                </c:pt>
                <c:pt idx="2407">
                  <c:v>35.14</c:v>
                </c:pt>
                <c:pt idx="2408">
                  <c:v>35.168999999999997</c:v>
                </c:pt>
                <c:pt idx="2409">
                  <c:v>35.185000000000002</c:v>
                </c:pt>
                <c:pt idx="2410">
                  <c:v>35.195999999999998</c:v>
                </c:pt>
                <c:pt idx="2411">
                  <c:v>35.212000000000003</c:v>
                </c:pt>
                <c:pt idx="2412">
                  <c:v>35.228999999999999</c:v>
                </c:pt>
                <c:pt idx="2413">
                  <c:v>35.238</c:v>
                </c:pt>
                <c:pt idx="2414">
                  <c:v>35.234999999999999</c:v>
                </c:pt>
                <c:pt idx="2415">
                  <c:v>35.228000000000002</c:v>
                </c:pt>
                <c:pt idx="2416">
                  <c:v>35.21</c:v>
                </c:pt>
                <c:pt idx="2417">
                  <c:v>35.188000000000002</c:v>
                </c:pt>
                <c:pt idx="2418">
                  <c:v>35.164000000000001</c:v>
                </c:pt>
                <c:pt idx="2419">
                  <c:v>35.137</c:v>
                </c:pt>
                <c:pt idx="2420">
                  <c:v>35.106000000000002</c:v>
                </c:pt>
                <c:pt idx="2421">
                  <c:v>35.067</c:v>
                </c:pt>
                <c:pt idx="2422">
                  <c:v>35.024999999999999</c:v>
                </c:pt>
                <c:pt idx="2423">
                  <c:v>34.99</c:v>
                </c:pt>
                <c:pt idx="2424">
                  <c:v>34.960999999999999</c:v>
                </c:pt>
                <c:pt idx="2425">
                  <c:v>34.942</c:v>
                </c:pt>
                <c:pt idx="2426">
                  <c:v>34.930999999999997</c:v>
                </c:pt>
                <c:pt idx="2427">
                  <c:v>34.927</c:v>
                </c:pt>
                <c:pt idx="2428">
                  <c:v>34.923000000000002</c:v>
                </c:pt>
                <c:pt idx="2429">
                  <c:v>34.915999999999997</c:v>
                </c:pt>
                <c:pt idx="2430">
                  <c:v>34.914999999999999</c:v>
                </c:pt>
                <c:pt idx="2431">
                  <c:v>34.92</c:v>
                </c:pt>
                <c:pt idx="2432">
                  <c:v>34.923999999999999</c:v>
                </c:pt>
                <c:pt idx="2433">
                  <c:v>34.929000000000002</c:v>
                </c:pt>
                <c:pt idx="2434">
                  <c:v>34.94</c:v>
                </c:pt>
                <c:pt idx="2435">
                  <c:v>34.951999999999998</c:v>
                </c:pt>
                <c:pt idx="2436">
                  <c:v>34.966999999999999</c:v>
                </c:pt>
                <c:pt idx="2437">
                  <c:v>34.982999999999997</c:v>
                </c:pt>
                <c:pt idx="2438">
                  <c:v>35.01</c:v>
                </c:pt>
                <c:pt idx="2439">
                  <c:v>35.034999999999997</c:v>
                </c:pt>
                <c:pt idx="2440">
                  <c:v>35.052</c:v>
                </c:pt>
                <c:pt idx="2441">
                  <c:v>35.067</c:v>
                </c:pt>
                <c:pt idx="2442">
                  <c:v>35.076999999999998</c:v>
                </c:pt>
                <c:pt idx="2443">
                  <c:v>35.093000000000004</c:v>
                </c:pt>
                <c:pt idx="2444">
                  <c:v>35.106999999999999</c:v>
                </c:pt>
                <c:pt idx="2445">
                  <c:v>35.118000000000002</c:v>
                </c:pt>
                <c:pt idx="2446">
                  <c:v>35.122999999999998</c:v>
                </c:pt>
                <c:pt idx="2447">
                  <c:v>35.122999999999998</c:v>
                </c:pt>
                <c:pt idx="2448">
                  <c:v>35.119999999999997</c:v>
                </c:pt>
                <c:pt idx="2449">
                  <c:v>35.11</c:v>
                </c:pt>
                <c:pt idx="2450">
                  <c:v>35.095999999999997</c:v>
                </c:pt>
                <c:pt idx="2451">
                  <c:v>35.085999999999999</c:v>
                </c:pt>
                <c:pt idx="2452">
                  <c:v>35.075000000000003</c:v>
                </c:pt>
                <c:pt idx="2453">
                  <c:v>35.061</c:v>
                </c:pt>
                <c:pt idx="2454">
                  <c:v>35.046999999999997</c:v>
                </c:pt>
                <c:pt idx="2455">
                  <c:v>35.036000000000001</c:v>
                </c:pt>
                <c:pt idx="2456">
                  <c:v>35.026000000000003</c:v>
                </c:pt>
                <c:pt idx="2457">
                  <c:v>35.015999999999998</c:v>
                </c:pt>
                <c:pt idx="2458">
                  <c:v>35.01</c:v>
                </c:pt>
                <c:pt idx="2459">
                  <c:v>35.01</c:v>
                </c:pt>
                <c:pt idx="2460">
                  <c:v>35.008000000000003</c:v>
                </c:pt>
                <c:pt idx="2461">
                  <c:v>35.008000000000003</c:v>
                </c:pt>
                <c:pt idx="2462">
                  <c:v>35.006</c:v>
                </c:pt>
                <c:pt idx="2463">
                  <c:v>35.01</c:v>
                </c:pt>
                <c:pt idx="2464">
                  <c:v>35.018999999999998</c:v>
                </c:pt>
                <c:pt idx="2465">
                  <c:v>35.024000000000001</c:v>
                </c:pt>
                <c:pt idx="2466">
                  <c:v>35.033000000000001</c:v>
                </c:pt>
                <c:pt idx="2467">
                  <c:v>35.043999999999997</c:v>
                </c:pt>
                <c:pt idx="2468">
                  <c:v>35.055</c:v>
                </c:pt>
                <c:pt idx="2469">
                  <c:v>35.072000000000003</c:v>
                </c:pt>
                <c:pt idx="2470">
                  <c:v>35.093000000000004</c:v>
                </c:pt>
                <c:pt idx="2471">
                  <c:v>35.112000000000002</c:v>
                </c:pt>
                <c:pt idx="2472">
                  <c:v>35.122999999999998</c:v>
                </c:pt>
                <c:pt idx="2473">
                  <c:v>35.131999999999998</c:v>
                </c:pt>
                <c:pt idx="2474">
                  <c:v>35.134999999999998</c:v>
                </c:pt>
                <c:pt idx="2475">
                  <c:v>35.131</c:v>
                </c:pt>
                <c:pt idx="2476">
                  <c:v>35.125</c:v>
                </c:pt>
                <c:pt idx="2477">
                  <c:v>35.116999999999997</c:v>
                </c:pt>
                <c:pt idx="2478">
                  <c:v>35.103000000000002</c:v>
                </c:pt>
                <c:pt idx="2479">
                  <c:v>35.091000000000001</c:v>
                </c:pt>
                <c:pt idx="2480">
                  <c:v>35.076999999999998</c:v>
                </c:pt>
                <c:pt idx="2481">
                  <c:v>35.06</c:v>
                </c:pt>
                <c:pt idx="2482">
                  <c:v>35.048000000000002</c:v>
                </c:pt>
                <c:pt idx="2483">
                  <c:v>35.036000000000001</c:v>
                </c:pt>
                <c:pt idx="2484">
                  <c:v>35.03</c:v>
                </c:pt>
                <c:pt idx="2485">
                  <c:v>35.024000000000001</c:v>
                </c:pt>
                <c:pt idx="2486">
                  <c:v>35.021999999999998</c:v>
                </c:pt>
                <c:pt idx="2487">
                  <c:v>35.023000000000003</c:v>
                </c:pt>
                <c:pt idx="2488">
                  <c:v>35.027000000000001</c:v>
                </c:pt>
                <c:pt idx="2489">
                  <c:v>35.033999999999999</c:v>
                </c:pt>
                <c:pt idx="2490">
                  <c:v>35.042999999999999</c:v>
                </c:pt>
                <c:pt idx="2491">
                  <c:v>35.048999999999999</c:v>
                </c:pt>
                <c:pt idx="2492">
                  <c:v>35.052</c:v>
                </c:pt>
                <c:pt idx="2493">
                  <c:v>35.052999999999997</c:v>
                </c:pt>
                <c:pt idx="2494">
                  <c:v>35.058</c:v>
                </c:pt>
                <c:pt idx="2495">
                  <c:v>35.061</c:v>
                </c:pt>
                <c:pt idx="2496">
                  <c:v>35.063000000000002</c:v>
                </c:pt>
                <c:pt idx="2497">
                  <c:v>35.07</c:v>
                </c:pt>
                <c:pt idx="2498">
                  <c:v>35.073999999999998</c:v>
                </c:pt>
                <c:pt idx="2499">
                  <c:v>35.076999999999998</c:v>
                </c:pt>
                <c:pt idx="2500">
                  <c:v>35.081000000000003</c:v>
                </c:pt>
                <c:pt idx="2501">
                  <c:v>35.088999999999999</c:v>
                </c:pt>
                <c:pt idx="2502">
                  <c:v>35.094000000000001</c:v>
                </c:pt>
                <c:pt idx="2503">
                  <c:v>35.104999999999997</c:v>
                </c:pt>
                <c:pt idx="2504">
                  <c:v>35.116</c:v>
                </c:pt>
                <c:pt idx="2505">
                  <c:v>35.125</c:v>
                </c:pt>
                <c:pt idx="2506">
                  <c:v>35.137999999999998</c:v>
                </c:pt>
                <c:pt idx="2507">
                  <c:v>35.154000000000003</c:v>
                </c:pt>
                <c:pt idx="2508">
                  <c:v>35.177</c:v>
                </c:pt>
                <c:pt idx="2509">
                  <c:v>35.201999999999998</c:v>
                </c:pt>
                <c:pt idx="2510">
                  <c:v>35.231000000000002</c:v>
                </c:pt>
                <c:pt idx="2511">
                  <c:v>35.259</c:v>
                </c:pt>
                <c:pt idx="2512">
                  <c:v>35.283000000000001</c:v>
                </c:pt>
                <c:pt idx="2513">
                  <c:v>35.311</c:v>
                </c:pt>
                <c:pt idx="2514">
                  <c:v>35.344999999999999</c:v>
                </c:pt>
                <c:pt idx="2515">
                  <c:v>35.396000000000001</c:v>
                </c:pt>
                <c:pt idx="2516">
                  <c:v>35.46</c:v>
                </c:pt>
                <c:pt idx="2517">
                  <c:v>35.534999999999997</c:v>
                </c:pt>
                <c:pt idx="2518">
                  <c:v>35.610999999999997</c:v>
                </c:pt>
                <c:pt idx="2519">
                  <c:v>35.692999999999998</c:v>
                </c:pt>
                <c:pt idx="2520">
                  <c:v>35.78</c:v>
                </c:pt>
                <c:pt idx="2521">
                  <c:v>35.872</c:v>
                </c:pt>
                <c:pt idx="2522">
                  <c:v>35.975000000000001</c:v>
                </c:pt>
                <c:pt idx="2523">
                  <c:v>36.094000000000001</c:v>
                </c:pt>
                <c:pt idx="2524">
                  <c:v>36.220999999999997</c:v>
                </c:pt>
                <c:pt idx="2525">
                  <c:v>36.351999999999997</c:v>
                </c:pt>
                <c:pt idx="2526">
                  <c:v>36.49</c:v>
                </c:pt>
                <c:pt idx="2527">
                  <c:v>36.636000000000003</c:v>
                </c:pt>
                <c:pt idx="2528">
                  <c:v>36.789000000000001</c:v>
                </c:pt>
                <c:pt idx="2529">
                  <c:v>36.954000000000001</c:v>
                </c:pt>
                <c:pt idx="2530">
                  <c:v>37.122</c:v>
                </c:pt>
                <c:pt idx="2531">
                  <c:v>37.292999999999999</c:v>
                </c:pt>
                <c:pt idx="2532">
                  <c:v>37.479999999999997</c:v>
                </c:pt>
                <c:pt idx="2533">
                  <c:v>37.67</c:v>
                </c:pt>
                <c:pt idx="2534">
                  <c:v>37.856000000000002</c:v>
                </c:pt>
                <c:pt idx="2535">
                  <c:v>38.052999999999997</c:v>
                </c:pt>
                <c:pt idx="2536">
                  <c:v>38.237000000000002</c:v>
                </c:pt>
                <c:pt idx="2537">
                  <c:v>38.427999999999997</c:v>
                </c:pt>
                <c:pt idx="2538">
                  <c:v>38.628</c:v>
                </c:pt>
                <c:pt idx="2539">
                  <c:v>38.844000000000001</c:v>
                </c:pt>
                <c:pt idx="2540">
                  <c:v>39.06</c:v>
                </c:pt>
                <c:pt idx="2541">
                  <c:v>39.279000000000003</c:v>
                </c:pt>
                <c:pt idx="2542">
                  <c:v>39.500999999999998</c:v>
                </c:pt>
                <c:pt idx="2543">
                  <c:v>39.720999999999997</c:v>
                </c:pt>
                <c:pt idx="2544">
                  <c:v>39.94</c:v>
                </c:pt>
                <c:pt idx="2545">
                  <c:v>40.158999999999999</c:v>
                </c:pt>
                <c:pt idx="2546">
                  <c:v>40.371000000000002</c:v>
                </c:pt>
                <c:pt idx="2547">
                  <c:v>40.582000000000001</c:v>
                </c:pt>
                <c:pt idx="2548">
                  <c:v>40.790999999999997</c:v>
                </c:pt>
                <c:pt idx="2549">
                  <c:v>41.003999999999998</c:v>
                </c:pt>
                <c:pt idx="2550">
                  <c:v>41.215000000000003</c:v>
                </c:pt>
                <c:pt idx="2551">
                  <c:v>41.412999999999997</c:v>
                </c:pt>
                <c:pt idx="2552">
                  <c:v>41.606999999999999</c:v>
                </c:pt>
                <c:pt idx="2553">
                  <c:v>41.798999999999999</c:v>
                </c:pt>
                <c:pt idx="2554">
                  <c:v>41.988</c:v>
                </c:pt>
                <c:pt idx="2555">
                  <c:v>42.165999999999997</c:v>
                </c:pt>
                <c:pt idx="2556">
                  <c:v>42.326000000000001</c:v>
                </c:pt>
                <c:pt idx="2557">
                  <c:v>42.48</c:v>
                </c:pt>
                <c:pt idx="2558">
                  <c:v>42.628999999999998</c:v>
                </c:pt>
                <c:pt idx="2559">
                  <c:v>42.758000000000003</c:v>
                </c:pt>
                <c:pt idx="2560">
                  <c:v>42.869</c:v>
                </c:pt>
                <c:pt idx="2561">
                  <c:v>42.97</c:v>
                </c:pt>
                <c:pt idx="2562">
                  <c:v>43.064</c:v>
                </c:pt>
                <c:pt idx="2563">
                  <c:v>43.161000000000001</c:v>
                </c:pt>
                <c:pt idx="2564">
                  <c:v>43.255000000000003</c:v>
                </c:pt>
                <c:pt idx="2565">
                  <c:v>43.343000000000004</c:v>
                </c:pt>
                <c:pt idx="2566">
                  <c:v>43.436999999999998</c:v>
                </c:pt>
                <c:pt idx="2567">
                  <c:v>43.539000000000001</c:v>
                </c:pt>
                <c:pt idx="2568">
                  <c:v>43.643999999999998</c:v>
                </c:pt>
                <c:pt idx="2569">
                  <c:v>43.753</c:v>
                </c:pt>
                <c:pt idx="2570">
                  <c:v>43.866999999999997</c:v>
                </c:pt>
                <c:pt idx="2571">
                  <c:v>43.988999999999997</c:v>
                </c:pt>
                <c:pt idx="2572">
                  <c:v>44.122999999999998</c:v>
                </c:pt>
                <c:pt idx="2573">
                  <c:v>44.256999999999998</c:v>
                </c:pt>
                <c:pt idx="2574">
                  <c:v>44.399000000000001</c:v>
                </c:pt>
                <c:pt idx="2575">
                  <c:v>44.552999999999997</c:v>
                </c:pt>
                <c:pt idx="2576">
                  <c:v>44.704999999999998</c:v>
                </c:pt>
                <c:pt idx="2577">
                  <c:v>44.844999999999999</c:v>
                </c:pt>
                <c:pt idx="2578">
                  <c:v>44.982999999999997</c:v>
                </c:pt>
                <c:pt idx="2579">
                  <c:v>45.125999999999998</c:v>
                </c:pt>
                <c:pt idx="2580">
                  <c:v>45.264000000000003</c:v>
                </c:pt>
                <c:pt idx="2581">
                  <c:v>45.396999999999998</c:v>
                </c:pt>
                <c:pt idx="2582">
                  <c:v>45.533000000000001</c:v>
                </c:pt>
                <c:pt idx="2583">
                  <c:v>45.677</c:v>
                </c:pt>
                <c:pt idx="2584">
                  <c:v>45.823999999999998</c:v>
                </c:pt>
                <c:pt idx="2585">
                  <c:v>45.970999999999997</c:v>
                </c:pt>
                <c:pt idx="2586">
                  <c:v>46.115000000000002</c:v>
                </c:pt>
                <c:pt idx="2587">
                  <c:v>46.252000000000002</c:v>
                </c:pt>
                <c:pt idx="2588">
                  <c:v>46.383000000000003</c:v>
                </c:pt>
                <c:pt idx="2589">
                  <c:v>46.505000000000003</c:v>
                </c:pt>
                <c:pt idx="2590">
                  <c:v>46.616999999999997</c:v>
                </c:pt>
                <c:pt idx="2591">
                  <c:v>46.734999999999999</c:v>
                </c:pt>
                <c:pt idx="2592">
                  <c:v>46.850999999999999</c:v>
                </c:pt>
                <c:pt idx="2593">
                  <c:v>46.956000000000003</c:v>
                </c:pt>
                <c:pt idx="2594">
                  <c:v>47.048999999999999</c:v>
                </c:pt>
                <c:pt idx="2595">
                  <c:v>47.137999999999998</c:v>
                </c:pt>
                <c:pt idx="2596">
                  <c:v>47.225000000000001</c:v>
                </c:pt>
                <c:pt idx="2597">
                  <c:v>47.302999999999997</c:v>
                </c:pt>
                <c:pt idx="2598">
                  <c:v>47.372</c:v>
                </c:pt>
                <c:pt idx="2599">
                  <c:v>47.430999999999997</c:v>
                </c:pt>
                <c:pt idx="2600">
                  <c:v>47.482999999999997</c:v>
                </c:pt>
                <c:pt idx="2601">
                  <c:v>47.533000000000001</c:v>
                </c:pt>
                <c:pt idx="2602">
                  <c:v>47.57</c:v>
                </c:pt>
                <c:pt idx="2603">
                  <c:v>47.6</c:v>
                </c:pt>
                <c:pt idx="2604">
                  <c:v>47.636000000000003</c:v>
                </c:pt>
                <c:pt idx="2605">
                  <c:v>47.670999999999999</c:v>
                </c:pt>
                <c:pt idx="2606">
                  <c:v>47.710999999999999</c:v>
                </c:pt>
                <c:pt idx="2607">
                  <c:v>47.750999999999998</c:v>
                </c:pt>
                <c:pt idx="2608">
                  <c:v>47.792999999999999</c:v>
                </c:pt>
                <c:pt idx="2609">
                  <c:v>47.838000000000001</c:v>
                </c:pt>
                <c:pt idx="2610">
                  <c:v>47.875999999999998</c:v>
                </c:pt>
                <c:pt idx="2611">
                  <c:v>47.906999999999996</c:v>
                </c:pt>
                <c:pt idx="2612">
                  <c:v>47.942</c:v>
                </c:pt>
                <c:pt idx="2613">
                  <c:v>47.978000000000002</c:v>
                </c:pt>
                <c:pt idx="2614">
                  <c:v>48.014000000000003</c:v>
                </c:pt>
                <c:pt idx="2615">
                  <c:v>48.051000000000002</c:v>
                </c:pt>
                <c:pt idx="2616">
                  <c:v>48.084000000000003</c:v>
                </c:pt>
                <c:pt idx="2617">
                  <c:v>48.119</c:v>
                </c:pt>
                <c:pt idx="2618">
                  <c:v>48.152000000000001</c:v>
                </c:pt>
                <c:pt idx="2619">
                  <c:v>48.183999999999997</c:v>
                </c:pt>
                <c:pt idx="2620">
                  <c:v>48.215000000000003</c:v>
                </c:pt>
                <c:pt idx="2621">
                  <c:v>48.250999999999998</c:v>
                </c:pt>
                <c:pt idx="2622">
                  <c:v>48.286999999999999</c:v>
                </c:pt>
                <c:pt idx="2623">
                  <c:v>48.320999999999998</c:v>
                </c:pt>
                <c:pt idx="2624">
                  <c:v>48.348999999999997</c:v>
                </c:pt>
                <c:pt idx="2625">
                  <c:v>48.375</c:v>
                </c:pt>
                <c:pt idx="2626">
                  <c:v>48.4</c:v>
                </c:pt>
                <c:pt idx="2627">
                  <c:v>48.414999999999999</c:v>
                </c:pt>
                <c:pt idx="2628">
                  <c:v>48.43</c:v>
                </c:pt>
                <c:pt idx="2629">
                  <c:v>48.445999999999998</c:v>
                </c:pt>
                <c:pt idx="2630">
                  <c:v>48.454999999999998</c:v>
                </c:pt>
                <c:pt idx="2631">
                  <c:v>48.465000000000003</c:v>
                </c:pt>
                <c:pt idx="2632">
                  <c:v>48.473999999999997</c:v>
                </c:pt>
                <c:pt idx="2633">
                  <c:v>48.481000000000002</c:v>
                </c:pt>
                <c:pt idx="2634">
                  <c:v>48.48</c:v>
                </c:pt>
                <c:pt idx="2635">
                  <c:v>48.472999999999999</c:v>
                </c:pt>
                <c:pt idx="2636">
                  <c:v>48.47</c:v>
                </c:pt>
                <c:pt idx="2637">
                  <c:v>48.475999999999999</c:v>
                </c:pt>
                <c:pt idx="2638">
                  <c:v>48.481000000000002</c:v>
                </c:pt>
                <c:pt idx="2639">
                  <c:v>48.481000000000002</c:v>
                </c:pt>
                <c:pt idx="2640">
                  <c:v>48.472000000000001</c:v>
                </c:pt>
                <c:pt idx="2641">
                  <c:v>48.460999999999999</c:v>
                </c:pt>
                <c:pt idx="2642">
                  <c:v>48.457000000000001</c:v>
                </c:pt>
                <c:pt idx="2643">
                  <c:v>48.457000000000001</c:v>
                </c:pt>
                <c:pt idx="2644">
                  <c:v>48.463000000000001</c:v>
                </c:pt>
                <c:pt idx="2645">
                  <c:v>48.478999999999999</c:v>
                </c:pt>
                <c:pt idx="2646">
                  <c:v>48.494999999999997</c:v>
                </c:pt>
                <c:pt idx="2647">
                  <c:v>48.512</c:v>
                </c:pt>
                <c:pt idx="2648">
                  <c:v>48.53</c:v>
                </c:pt>
                <c:pt idx="2649">
                  <c:v>48.543999999999997</c:v>
                </c:pt>
                <c:pt idx="2650">
                  <c:v>48.557000000000002</c:v>
                </c:pt>
                <c:pt idx="2651">
                  <c:v>48.569000000000003</c:v>
                </c:pt>
                <c:pt idx="2652">
                  <c:v>48.58</c:v>
                </c:pt>
                <c:pt idx="2653">
                  <c:v>48.582999999999998</c:v>
                </c:pt>
                <c:pt idx="2654">
                  <c:v>48.581000000000003</c:v>
                </c:pt>
                <c:pt idx="2655">
                  <c:v>48.573</c:v>
                </c:pt>
                <c:pt idx="2656">
                  <c:v>48.564</c:v>
                </c:pt>
                <c:pt idx="2657">
                  <c:v>48.56</c:v>
                </c:pt>
                <c:pt idx="2658">
                  <c:v>48.567</c:v>
                </c:pt>
                <c:pt idx="2659">
                  <c:v>48.576000000000001</c:v>
                </c:pt>
                <c:pt idx="2660">
                  <c:v>48.594000000000001</c:v>
                </c:pt>
                <c:pt idx="2661">
                  <c:v>48.618000000000002</c:v>
                </c:pt>
                <c:pt idx="2662">
                  <c:v>48.643000000000001</c:v>
                </c:pt>
                <c:pt idx="2663">
                  <c:v>48.667000000000002</c:v>
                </c:pt>
                <c:pt idx="2664">
                  <c:v>48.686999999999998</c:v>
                </c:pt>
                <c:pt idx="2665">
                  <c:v>48.701999999999998</c:v>
                </c:pt>
                <c:pt idx="2666">
                  <c:v>48.716000000000001</c:v>
                </c:pt>
                <c:pt idx="2667">
                  <c:v>48.726999999999997</c:v>
                </c:pt>
                <c:pt idx="2668">
                  <c:v>48.738999999999997</c:v>
                </c:pt>
                <c:pt idx="2669">
                  <c:v>48.752000000000002</c:v>
                </c:pt>
                <c:pt idx="2670">
                  <c:v>48.768000000000001</c:v>
                </c:pt>
                <c:pt idx="2671">
                  <c:v>48.783999999999999</c:v>
                </c:pt>
                <c:pt idx="2672">
                  <c:v>48.8</c:v>
                </c:pt>
                <c:pt idx="2673">
                  <c:v>48.813000000000002</c:v>
                </c:pt>
                <c:pt idx="2674">
                  <c:v>48.826999999999998</c:v>
                </c:pt>
                <c:pt idx="2675">
                  <c:v>48.843000000000004</c:v>
                </c:pt>
                <c:pt idx="2676">
                  <c:v>48.853999999999999</c:v>
                </c:pt>
                <c:pt idx="2677">
                  <c:v>48.866</c:v>
                </c:pt>
                <c:pt idx="2678">
                  <c:v>48.875</c:v>
                </c:pt>
                <c:pt idx="2679">
                  <c:v>48.881999999999998</c:v>
                </c:pt>
                <c:pt idx="2680">
                  <c:v>48.887999999999998</c:v>
                </c:pt>
                <c:pt idx="2681">
                  <c:v>48.89</c:v>
                </c:pt>
                <c:pt idx="2682">
                  <c:v>48.895000000000003</c:v>
                </c:pt>
                <c:pt idx="2683">
                  <c:v>48.898000000000003</c:v>
                </c:pt>
                <c:pt idx="2684">
                  <c:v>48.902999999999999</c:v>
                </c:pt>
                <c:pt idx="2685">
                  <c:v>48.914000000000001</c:v>
                </c:pt>
                <c:pt idx="2686">
                  <c:v>48.921999999999997</c:v>
                </c:pt>
                <c:pt idx="2687">
                  <c:v>48.927999999999997</c:v>
                </c:pt>
                <c:pt idx="2688">
                  <c:v>48.941000000000003</c:v>
                </c:pt>
                <c:pt idx="2689">
                  <c:v>48.963000000000001</c:v>
                </c:pt>
                <c:pt idx="2690">
                  <c:v>48.984000000000002</c:v>
                </c:pt>
                <c:pt idx="2691">
                  <c:v>49.000999999999998</c:v>
                </c:pt>
                <c:pt idx="2692">
                  <c:v>49.023000000000003</c:v>
                </c:pt>
                <c:pt idx="2693">
                  <c:v>49.042999999999999</c:v>
                </c:pt>
                <c:pt idx="2694">
                  <c:v>49.061999999999998</c:v>
                </c:pt>
                <c:pt idx="2695">
                  <c:v>49.073999999999998</c:v>
                </c:pt>
                <c:pt idx="2696">
                  <c:v>49.081000000000003</c:v>
                </c:pt>
                <c:pt idx="2697">
                  <c:v>49.088999999999999</c:v>
                </c:pt>
                <c:pt idx="2698">
                  <c:v>49.097000000000001</c:v>
                </c:pt>
                <c:pt idx="2699">
                  <c:v>49.110999999999997</c:v>
                </c:pt>
                <c:pt idx="2700">
                  <c:v>49.125999999999998</c:v>
                </c:pt>
                <c:pt idx="2701">
                  <c:v>49.143999999999998</c:v>
                </c:pt>
                <c:pt idx="2702">
                  <c:v>49.17</c:v>
                </c:pt>
                <c:pt idx="2703">
                  <c:v>49.204000000000001</c:v>
                </c:pt>
                <c:pt idx="2704">
                  <c:v>49.243000000000002</c:v>
                </c:pt>
                <c:pt idx="2705">
                  <c:v>49.28</c:v>
                </c:pt>
                <c:pt idx="2706">
                  <c:v>49.313000000000002</c:v>
                </c:pt>
                <c:pt idx="2707">
                  <c:v>49.345999999999997</c:v>
                </c:pt>
                <c:pt idx="2708">
                  <c:v>49.371000000000002</c:v>
                </c:pt>
                <c:pt idx="2709">
                  <c:v>49.389000000000003</c:v>
                </c:pt>
                <c:pt idx="2710">
                  <c:v>49.402999999999999</c:v>
                </c:pt>
                <c:pt idx="2711">
                  <c:v>49.414999999999999</c:v>
                </c:pt>
                <c:pt idx="2712">
                  <c:v>49.429000000000002</c:v>
                </c:pt>
                <c:pt idx="2713">
                  <c:v>49.433</c:v>
                </c:pt>
                <c:pt idx="2714">
                  <c:v>49.433999999999997</c:v>
                </c:pt>
                <c:pt idx="2715">
                  <c:v>49.439</c:v>
                </c:pt>
                <c:pt idx="2716">
                  <c:v>49.44</c:v>
                </c:pt>
                <c:pt idx="2717">
                  <c:v>49.438000000000002</c:v>
                </c:pt>
                <c:pt idx="2718">
                  <c:v>49.44</c:v>
                </c:pt>
                <c:pt idx="2719">
                  <c:v>49.44</c:v>
                </c:pt>
                <c:pt idx="2720">
                  <c:v>49.439</c:v>
                </c:pt>
                <c:pt idx="2721">
                  <c:v>49.436999999999998</c:v>
                </c:pt>
                <c:pt idx="2722">
                  <c:v>49.445</c:v>
                </c:pt>
                <c:pt idx="2723">
                  <c:v>49.453000000000003</c:v>
                </c:pt>
                <c:pt idx="2724">
                  <c:v>49.468000000000004</c:v>
                </c:pt>
                <c:pt idx="2725">
                  <c:v>49.491999999999997</c:v>
                </c:pt>
                <c:pt idx="2726">
                  <c:v>49.515999999999998</c:v>
                </c:pt>
                <c:pt idx="2727">
                  <c:v>49.536000000000001</c:v>
                </c:pt>
                <c:pt idx="2728">
                  <c:v>49.552</c:v>
                </c:pt>
                <c:pt idx="2729">
                  <c:v>49.576999999999998</c:v>
                </c:pt>
                <c:pt idx="2730">
                  <c:v>49.597999999999999</c:v>
                </c:pt>
                <c:pt idx="2731">
                  <c:v>49.622999999999998</c:v>
                </c:pt>
                <c:pt idx="2732">
                  <c:v>49.651000000000003</c:v>
                </c:pt>
                <c:pt idx="2733">
                  <c:v>49.67</c:v>
                </c:pt>
                <c:pt idx="2734">
                  <c:v>49.686999999999998</c:v>
                </c:pt>
                <c:pt idx="2735">
                  <c:v>49.7</c:v>
                </c:pt>
                <c:pt idx="2736">
                  <c:v>49.706000000000003</c:v>
                </c:pt>
                <c:pt idx="2737">
                  <c:v>49.716000000000001</c:v>
                </c:pt>
                <c:pt idx="2738">
                  <c:v>49.719000000000001</c:v>
                </c:pt>
                <c:pt idx="2739">
                  <c:v>49.715000000000003</c:v>
                </c:pt>
                <c:pt idx="2740">
                  <c:v>49.707000000000001</c:v>
                </c:pt>
                <c:pt idx="2741">
                  <c:v>49.691000000000003</c:v>
                </c:pt>
                <c:pt idx="2742">
                  <c:v>49.664999999999999</c:v>
                </c:pt>
                <c:pt idx="2743">
                  <c:v>49.645000000000003</c:v>
                </c:pt>
                <c:pt idx="2744">
                  <c:v>49.63</c:v>
                </c:pt>
                <c:pt idx="2745">
                  <c:v>49.619</c:v>
                </c:pt>
                <c:pt idx="2746">
                  <c:v>49.619</c:v>
                </c:pt>
                <c:pt idx="2747">
                  <c:v>49.624000000000002</c:v>
                </c:pt>
                <c:pt idx="2748">
                  <c:v>49.622999999999998</c:v>
                </c:pt>
                <c:pt idx="2749">
                  <c:v>49.613999999999997</c:v>
                </c:pt>
                <c:pt idx="2750">
                  <c:v>49.606999999999999</c:v>
                </c:pt>
                <c:pt idx="2751">
                  <c:v>49.603999999999999</c:v>
                </c:pt>
                <c:pt idx="2752">
                  <c:v>49.610999999999997</c:v>
                </c:pt>
                <c:pt idx="2753">
                  <c:v>49.622999999999998</c:v>
                </c:pt>
                <c:pt idx="2754">
                  <c:v>49.634</c:v>
                </c:pt>
                <c:pt idx="2755">
                  <c:v>49.646000000000001</c:v>
                </c:pt>
                <c:pt idx="2756">
                  <c:v>49.643999999999998</c:v>
                </c:pt>
                <c:pt idx="2757">
                  <c:v>49.64</c:v>
                </c:pt>
                <c:pt idx="2758">
                  <c:v>49.63</c:v>
                </c:pt>
                <c:pt idx="2759">
                  <c:v>49.598999999999997</c:v>
                </c:pt>
                <c:pt idx="2760">
                  <c:v>49.558999999999997</c:v>
                </c:pt>
                <c:pt idx="2761">
                  <c:v>49.526000000000003</c:v>
                </c:pt>
                <c:pt idx="2762">
                  <c:v>49.481999999999999</c:v>
                </c:pt>
                <c:pt idx="2763">
                  <c:v>49.411999999999999</c:v>
                </c:pt>
                <c:pt idx="2764">
                  <c:v>49.34</c:v>
                </c:pt>
                <c:pt idx="2765">
                  <c:v>49.262999999999998</c:v>
                </c:pt>
                <c:pt idx="2766">
                  <c:v>49.183999999999997</c:v>
                </c:pt>
                <c:pt idx="2767">
                  <c:v>49.109000000000002</c:v>
                </c:pt>
                <c:pt idx="2768">
                  <c:v>49.033000000000001</c:v>
                </c:pt>
                <c:pt idx="2769">
                  <c:v>48.954000000000001</c:v>
                </c:pt>
                <c:pt idx="2770">
                  <c:v>48.875999999999998</c:v>
                </c:pt>
                <c:pt idx="2771">
                  <c:v>48.811</c:v>
                </c:pt>
                <c:pt idx="2772">
                  <c:v>48.756</c:v>
                </c:pt>
                <c:pt idx="2773">
                  <c:v>48.713000000000001</c:v>
                </c:pt>
                <c:pt idx="2774">
                  <c:v>48.677</c:v>
                </c:pt>
                <c:pt idx="2775">
                  <c:v>48.651000000000003</c:v>
                </c:pt>
                <c:pt idx="2776">
                  <c:v>48.606999999999999</c:v>
                </c:pt>
                <c:pt idx="2777">
                  <c:v>48.598999999999997</c:v>
                </c:pt>
                <c:pt idx="2778">
                  <c:v>48.584000000000003</c:v>
                </c:pt>
                <c:pt idx="2779">
                  <c:v>48.584000000000003</c:v>
                </c:pt>
                <c:pt idx="2780">
                  <c:v>48.585999999999999</c:v>
                </c:pt>
                <c:pt idx="2781">
                  <c:v>48.588999999999999</c:v>
                </c:pt>
                <c:pt idx="2782">
                  <c:v>48.597999999999999</c:v>
                </c:pt>
                <c:pt idx="2783">
                  <c:v>48.613999999999997</c:v>
                </c:pt>
                <c:pt idx="2784">
                  <c:v>48.631999999999998</c:v>
                </c:pt>
                <c:pt idx="2785">
                  <c:v>48.66</c:v>
                </c:pt>
                <c:pt idx="2786">
                  <c:v>48.689</c:v>
                </c:pt>
                <c:pt idx="2787">
                  <c:v>48.73</c:v>
                </c:pt>
                <c:pt idx="2788">
                  <c:v>48.758000000000003</c:v>
                </c:pt>
                <c:pt idx="2789">
                  <c:v>48.787999999999997</c:v>
                </c:pt>
                <c:pt idx="2790">
                  <c:v>48.817</c:v>
                </c:pt>
                <c:pt idx="2791">
                  <c:v>48.853000000000002</c:v>
                </c:pt>
                <c:pt idx="2792">
                  <c:v>48.881999999999998</c:v>
                </c:pt>
                <c:pt idx="2793">
                  <c:v>48.904000000000003</c:v>
                </c:pt>
                <c:pt idx="2794">
                  <c:v>48.947000000000003</c:v>
                </c:pt>
                <c:pt idx="2795">
                  <c:v>48.978000000000002</c:v>
                </c:pt>
                <c:pt idx="2796">
                  <c:v>48.991999999999997</c:v>
                </c:pt>
                <c:pt idx="2797">
                  <c:v>49.018000000000001</c:v>
                </c:pt>
                <c:pt idx="2798">
                  <c:v>49.023000000000003</c:v>
                </c:pt>
                <c:pt idx="2799">
                  <c:v>49.015000000000001</c:v>
                </c:pt>
                <c:pt idx="2800">
                  <c:v>49.008000000000003</c:v>
                </c:pt>
                <c:pt idx="2801">
                  <c:v>49.015000000000001</c:v>
                </c:pt>
                <c:pt idx="2802">
                  <c:v>49.012</c:v>
                </c:pt>
                <c:pt idx="2803">
                  <c:v>48.988999999999997</c:v>
                </c:pt>
                <c:pt idx="2804">
                  <c:v>48.984000000000002</c:v>
                </c:pt>
                <c:pt idx="2805">
                  <c:v>48.987000000000002</c:v>
                </c:pt>
                <c:pt idx="2806">
                  <c:v>48.991999999999997</c:v>
                </c:pt>
                <c:pt idx="2807">
                  <c:v>48.982999999999997</c:v>
                </c:pt>
                <c:pt idx="2808">
                  <c:v>48.98</c:v>
                </c:pt>
                <c:pt idx="2809">
                  <c:v>48.994</c:v>
                </c:pt>
                <c:pt idx="2810">
                  <c:v>48.988</c:v>
                </c:pt>
                <c:pt idx="2811">
                  <c:v>48.99</c:v>
                </c:pt>
                <c:pt idx="2812">
                  <c:v>49.006</c:v>
                </c:pt>
                <c:pt idx="2813">
                  <c:v>49.012</c:v>
                </c:pt>
                <c:pt idx="2814">
                  <c:v>49.033999999999999</c:v>
                </c:pt>
                <c:pt idx="2815">
                  <c:v>49.048999999999999</c:v>
                </c:pt>
                <c:pt idx="2816">
                  <c:v>49.061</c:v>
                </c:pt>
                <c:pt idx="2817">
                  <c:v>49.106999999999999</c:v>
                </c:pt>
                <c:pt idx="2818">
                  <c:v>49.146000000000001</c:v>
                </c:pt>
                <c:pt idx="2819">
                  <c:v>49.198999999999998</c:v>
                </c:pt>
                <c:pt idx="2820">
                  <c:v>49.249000000000002</c:v>
                </c:pt>
                <c:pt idx="2821">
                  <c:v>49.290999999999997</c:v>
                </c:pt>
                <c:pt idx="2822">
                  <c:v>49.343000000000004</c:v>
                </c:pt>
                <c:pt idx="2823">
                  <c:v>49.4</c:v>
                </c:pt>
                <c:pt idx="2824">
                  <c:v>49.45</c:v>
                </c:pt>
                <c:pt idx="2825">
                  <c:v>49.500999999999998</c:v>
                </c:pt>
                <c:pt idx="2826">
                  <c:v>49.552</c:v>
                </c:pt>
                <c:pt idx="2827">
                  <c:v>49.603999999999999</c:v>
                </c:pt>
                <c:pt idx="2828">
                  <c:v>49.652999999999999</c:v>
                </c:pt>
                <c:pt idx="2829">
                  <c:v>49.698</c:v>
                </c:pt>
                <c:pt idx="2830">
                  <c:v>49.746000000000002</c:v>
                </c:pt>
                <c:pt idx="2831">
                  <c:v>49.789000000000001</c:v>
                </c:pt>
                <c:pt idx="2832">
                  <c:v>49.819000000000003</c:v>
                </c:pt>
                <c:pt idx="2833">
                  <c:v>49.850999999999999</c:v>
                </c:pt>
                <c:pt idx="2834">
                  <c:v>49.872</c:v>
                </c:pt>
                <c:pt idx="2835">
                  <c:v>49.868000000000002</c:v>
                </c:pt>
                <c:pt idx="2836">
                  <c:v>49.865000000000002</c:v>
                </c:pt>
                <c:pt idx="2837">
                  <c:v>49.853999999999999</c:v>
                </c:pt>
                <c:pt idx="2838">
                  <c:v>49.823</c:v>
                </c:pt>
                <c:pt idx="2839">
                  <c:v>49.781999999999996</c:v>
                </c:pt>
                <c:pt idx="2840">
                  <c:v>49.738</c:v>
                </c:pt>
                <c:pt idx="2841">
                  <c:v>49.69</c:v>
                </c:pt>
                <c:pt idx="2842">
                  <c:v>49.637999999999998</c:v>
                </c:pt>
                <c:pt idx="2843">
                  <c:v>49.584000000000003</c:v>
                </c:pt>
                <c:pt idx="2844">
                  <c:v>49.530999999999999</c:v>
                </c:pt>
                <c:pt idx="2845">
                  <c:v>49.478999999999999</c:v>
                </c:pt>
                <c:pt idx="2846">
                  <c:v>49.42</c:v>
                </c:pt>
                <c:pt idx="2847">
                  <c:v>49.369</c:v>
                </c:pt>
                <c:pt idx="2848">
                  <c:v>49.314999999999998</c:v>
                </c:pt>
                <c:pt idx="2849">
                  <c:v>49.256999999999998</c:v>
                </c:pt>
                <c:pt idx="2850">
                  <c:v>49.195</c:v>
                </c:pt>
                <c:pt idx="2851">
                  <c:v>49.136000000000003</c:v>
                </c:pt>
                <c:pt idx="2852">
                  <c:v>49.088999999999999</c:v>
                </c:pt>
                <c:pt idx="2853">
                  <c:v>49.057000000000002</c:v>
                </c:pt>
                <c:pt idx="2854">
                  <c:v>49.042000000000002</c:v>
                </c:pt>
                <c:pt idx="2855">
                  <c:v>49.034999999999997</c:v>
                </c:pt>
                <c:pt idx="2856">
                  <c:v>49.023000000000003</c:v>
                </c:pt>
                <c:pt idx="2857">
                  <c:v>49.027999999999999</c:v>
                </c:pt>
                <c:pt idx="2858">
                  <c:v>49.052</c:v>
                </c:pt>
                <c:pt idx="2859">
                  <c:v>49.069000000000003</c:v>
                </c:pt>
                <c:pt idx="2860">
                  <c:v>49.093000000000004</c:v>
                </c:pt>
                <c:pt idx="2861">
                  <c:v>49.116999999999997</c:v>
                </c:pt>
                <c:pt idx="2862">
                  <c:v>49.134999999999998</c:v>
                </c:pt>
                <c:pt idx="2863">
                  <c:v>49.16</c:v>
                </c:pt>
                <c:pt idx="2864">
                  <c:v>49.188000000000002</c:v>
                </c:pt>
                <c:pt idx="2865">
                  <c:v>49.21</c:v>
                </c:pt>
                <c:pt idx="2866">
                  <c:v>49.23</c:v>
                </c:pt>
                <c:pt idx="2867">
                  <c:v>49.244</c:v>
                </c:pt>
                <c:pt idx="2868">
                  <c:v>49.252000000000002</c:v>
                </c:pt>
                <c:pt idx="2869">
                  <c:v>49.244</c:v>
                </c:pt>
                <c:pt idx="2870">
                  <c:v>49.225999999999999</c:v>
                </c:pt>
                <c:pt idx="2871">
                  <c:v>49.197000000000003</c:v>
                </c:pt>
                <c:pt idx="2872">
                  <c:v>49.158000000000001</c:v>
                </c:pt>
                <c:pt idx="2873">
                  <c:v>49.113</c:v>
                </c:pt>
                <c:pt idx="2874">
                  <c:v>49.057000000000002</c:v>
                </c:pt>
                <c:pt idx="2875">
                  <c:v>48.993000000000002</c:v>
                </c:pt>
                <c:pt idx="2876">
                  <c:v>48.927</c:v>
                </c:pt>
                <c:pt idx="2877">
                  <c:v>48.863</c:v>
                </c:pt>
                <c:pt idx="2878">
                  <c:v>48.8</c:v>
                </c:pt>
                <c:pt idx="2879">
                  <c:v>48.738999999999997</c:v>
                </c:pt>
                <c:pt idx="2880">
                  <c:v>48.676000000000002</c:v>
                </c:pt>
                <c:pt idx="2881">
                  <c:v>48.607999999999997</c:v>
                </c:pt>
                <c:pt idx="2882">
                  <c:v>48.540999999999997</c:v>
                </c:pt>
                <c:pt idx="2883">
                  <c:v>48.488</c:v>
                </c:pt>
                <c:pt idx="2884">
                  <c:v>48.438000000000002</c:v>
                </c:pt>
                <c:pt idx="2885">
                  <c:v>48.387</c:v>
                </c:pt>
                <c:pt idx="2886">
                  <c:v>48.348999999999997</c:v>
                </c:pt>
                <c:pt idx="2887">
                  <c:v>48.322000000000003</c:v>
                </c:pt>
                <c:pt idx="2888">
                  <c:v>48.307000000000002</c:v>
                </c:pt>
                <c:pt idx="2889">
                  <c:v>48.302999999999997</c:v>
                </c:pt>
                <c:pt idx="2890">
                  <c:v>48.3</c:v>
                </c:pt>
                <c:pt idx="2891">
                  <c:v>48.302</c:v>
                </c:pt>
                <c:pt idx="2892">
                  <c:v>48.305</c:v>
                </c:pt>
                <c:pt idx="2893">
                  <c:v>48.317999999999998</c:v>
                </c:pt>
                <c:pt idx="2894">
                  <c:v>48.341999999999999</c:v>
                </c:pt>
                <c:pt idx="2895">
                  <c:v>48.375999999999998</c:v>
                </c:pt>
                <c:pt idx="2896">
                  <c:v>48.411000000000001</c:v>
                </c:pt>
                <c:pt idx="2897">
                  <c:v>48.442999999999998</c:v>
                </c:pt>
                <c:pt idx="2898">
                  <c:v>48.47</c:v>
                </c:pt>
                <c:pt idx="2899">
                  <c:v>48.488999999999997</c:v>
                </c:pt>
                <c:pt idx="2900">
                  <c:v>48.5</c:v>
                </c:pt>
                <c:pt idx="2901">
                  <c:v>48.51</c:v>
                </c:pt>
                <c:pt idx="2902">
                  <c:v>48.511000000000003</c:v>
                </c:pt>
                <c:pt idx="2903">
                  <c:v>48.503</c:v>
                </c:pt>
                <c:pt idx="2904">
                  <c:v>48.494</c:v>
                </c:pt>
                <c:pt idx="2905">
                  <c:v>48.481999999999999</c:v>
                </c:pt>
                <c:pt idx="2906">
                  <c:v>48.459000000000003</c:v>
                </c:pt>
                <c:pt idx="2907">
                  <c:v>48.433999999999997</c:v>
                </c:pt>
                <c:pt idx="2908">
                  <c:v>48.402999999999999</c:v>
                </c:pt>
                <c:pt idx="2909">
                  <c:v>48.366</c:v>
                </c:pt>
                <c:pt idx="2910">
                  <c:v>48.334000000000003</c:v>
                </c:pt>
                <c:pt idx="2911">
                  <c:v>48.301000000000002</c:v>
                </c:pt>
                <c:pt idx="2912">
                  <c:v>48.268999999999998</c:v>
                </c:pt>
                <c:pt idx="2913">
                  <c:v>48.243000000000002</c:v>
                </c:pt>
                <c:pt idx="2914">
                  <c:v>48.220999999999997</c:v>
                </c:pt>
                <c:pt idx="2915">
                  <c:v>48.198999999999998</c:v>
                </c:pt>
                <c:pt idx="2916">
                  <c:v>48.173999999999999</c:v>
                </c:pt>
                <c:pt idx="2917">
                  <c:v>48.152999999999999</c:v>
                </c:pt>
                <c:pt idx="2918">
                  <c:v>48.136000000000003</c:v>
                </c:pt>
                <c:pt idx="2919">
                  <c:v>48.122999999999998</c:v>
                </c:pt>
                <c:pt idx="2920">
                  <c:v>48.115000000000002</c:v>
                </c:pt>
                <c:pt idx="2921">
                  <c:v>48.113</c:v>
                </c:pt>
                <c:pt idx="2922">
                  <c:v>48.116</c:v>
                </c:pt>
                <c:pt idx="2923">
                  <c:v>48.122999999999998</c:v>
                </c:pt>
                <c:pt idx="2924">
                  <c:v>48.13</c:v>
                </c:pt>
                <c:pt idx="2925">
                  <c:v>48.139000000000003</c:v>
                </c:pt>
                <c:pt idx="2926">
                  <c:v>48.149000000000001</c:v>
                </c:pt>
                <c:pt idx="2927">
                  <c:v>48.158999999999999</c:v>
                </c:pt>
                <c:pt idx="2928">
                  <c:v>48.164999999999999</c:v>
                </c:pt>
                <c:pt idx="2929">
                  <c:v>48.173999999999999</c:v>
                </c:pt>
                <c:pt idx="2930">
                  <c:v>48.179000000000002</c:v>
                </c:pt>
                <c:pt idx="2931">
                  <c:v>48.174999999999997</c:v>
                </c:pt>
                <c:pt idx="2932">
                  <c:v>48.164999999999999</c:v>
                </c:pt>
                <c:pt idx="2933">
                  <c:v>48.151000000000003</c:v>
                </c:pt>
                <c:pt idx="2934">
                  <c:v>48.13</c:v>
                </c:pt>
                <c:pt idx="2935">
                  <c:v>48.106000000000002</c:v>
                </c:pt>
                <c:pt idx="2936">
                  <c:v>48.081000000000003</c:v>
                </c:pt>
                <c:pt idx="2937">
                  <c:v>48.048000000000002</c:v>
                </c:pt>
                <c:pt idx="2938">
                  <c:v>48.018000000000001</c:v>
                </c:pt>
                <c:pt idx="2939">
                  <c:v>47.984999999999999</c:v>
                </c:pt>
                <c:pt idx="2940">
                  <c:v>47.945999999999998</c:v>
                </c:pt>
                <c:pt idx="2941">
                  <c:v>47.914000000000001</c:v>
                </c:pt>
                <c:pt idx="2942">
                  <c:v>47.883000000000003</c:v>
                </c:pt>
                <c:pt idx="2943">
                  <c:v>47.86</c:v>
                </c:pt>
                <c:pt idx="2944">
                  <c:v>47.84</c:v>
                </c:pt>
                <c:pt idx="2945">
                  <c:v>47.817999999999998</c:v>
                </c:pt>
                <c:pt idx="2946">
                  <c:v>47.802999999999997</c:v>
                </c:pt>
                <c:pt idx="2947">
                  <c:v>47.796999999999997</c:v>
                </c:pt>
                <c:pt idx="2948">
                  <c:v>47.792999999999999</c:v>
                </c:pt>
                <c:pt idx="2949">
                  <c:v>47.795000000000002</c:v>
                </c:pt>
                <c:pt idx="2950">
                  <c:v>47.807000000000002</c:v>
                </c:pt>
                <c:pt idx="2951">
                  <c:v>47.825000000000003</c:v>
                </c:pt>
                <c:pt idx="2952">
                  <c:v>47.847999999999999</c:v>
                </c:pt>
                <c:pt idx="2953">
                  <c:v>47.877000000000002</c:v>
                </c:pt>
                <c:pt idx="2954">
                  <c:v>47.911000000000001</c:v>
                </c:pt>
                <c:pt idx="2955">
                  <c:v>47.948999999999998</c:v>
                </c:pt>
                <c:pt idx="2956">
                  <c:v>47.994999999999997</c:v>
                </c:pt>
                <c:pt idx="2957">
                  <c:v>48.043999999999997</c:v>
                </c:pt>
                <c:pt idx="2958">
                  <c:v>48.087000000000003</c:v>
                </c:pt>
                <c:pt idx="2959">
                  <c:v>48.134999999999998</c:v>
                </c:pt>
                <c:pt idx="2960">
                  <c:v>48.183999999999997</c:v>
                </c:pt>
                <c:pt idx="2961">
                  <c:v>48.24</c:v>
                </c:pt>
                <c:pt idx="2962">
                  <c:v>48.307000000000002</c:v>
                </c:pt>
                <c:pt idx="2963">
                  <c:v>48.372999999999998</c:v>
                </c:pt>
                <c:pt idx="2964">
                  <c:v>48.423999999999999</c:v>
                </c:pt>
                <c:pt idx="2965">
                  <c:v>48.472000000000001</c:v>
                </c:pt>
                <c:pt idx="2966">
                  <c:v>48.540999999999997</c:v>
                </c:pt>
                <c:pt idx="2967">
                  <c:v>48.627000000000002</c:v>
                </c:pt>
                <c:pt idx="2968">
                  <c:v>48.701999999999998</c:v>
                </c:pt>
                <c:pt idx="2969">
                  <c:v>48.768000000000001</c:v>
                </c:pt>
                <c:pt idx="2970">
                  <c:v>48.837000000000003</c:v>
                </c:pt>
                <c:pt idx="2971">
                  <c:v>48.917999999999999</c:v>
                </c:pt>
                <c:pt idx="2972">
                  <c:v>49.005000000000003</c:v>
                </c:pt>
                <c:pt idx="2973">
                  <c:v>49.087000000000003</c:v>
                </c:pt>
                <c:pt idx="2974">
                  <c:v>49.164999999999999</c:v>
                </c:pt>
                <c:pt idx="2975">
                  <c:v>49.247</c:v>
                </c:pt>
                <c:pt idx="2976">
                  <c:v>49.338000000000001</c:v>
                </c:pt>
                <c:pt idx="2977">
                  <c:v>49.436999999999998</c:v>
                </c:pt>
                <c:pt idx="2978">
                  <c:v>49.533000000000001</c:v>
                </c:pt>
                <c:pt idx="2979">
                  <c:v>49.628</c:v>
                </c:pt>
                <c:pt idx="2980">
                  <c:v>49.723999999999997</c:v>
                </c:pt>
                <c:pt idx="2981">
                  <c:v>49.820999999999998</c:v>
                </c:pt>
                <c:pt idx="2982">
                  <c:v>49.914000000000001</c:v>
                </c:pt>
                <c:pt idx="2983">
                  <c:v>49.997999999999998</c:v>
                </c:pt>
                <c:pt idx="2984">
                  <c:v>50.07</c:v>
                </c:pt>
                <c:pt idx="2985">
                  <c:v>50.137999999999998</c:v>
                </c:pt>
                <c:pt idx="2986">
                  <c:v>50.198</c:v>
                </c:pt>
                <c:pt idx="2987">
                  <c:v>50.259</c:v>
                </c:pt>
                <c:pt idx="2988">
                  <c:v>50.302999999999997</c:v>
                </c:pt>
                <c:pt idx="2989">
                  <c:v>50.332999999999998</c:v>
                </c:pt>
                <c:pt idx="2990">
                  <c:v>50.36</c:v>
                </c:pt>
                <c:pt idx="2991">
                  <c:v>50.392000000000003</c:v>
                </c:pt>
                <c:pt idx="2992">
                  <c:v>50.432000000000002</c:v>
                </c:pt>
                <c:pt idx="2993">
                  <c:v>50.473999999999997</c:v>
                </c:pt>
                <c:pt idx="2994">
                  <c:v>50.515999999999998</c:v>
                </c:pt>
                <c:pt idx="2995">
                  <c:v>50.558</c:v>
                </c:pt>
                <c:pt idx="2996">
                  <c:v>50.595999999999997</c:v>
                </c:pt>
                <c:pt idx="2997">
                  <c:v>50.643000000000001</c:v>
                </c:pt>
                <c:pt idx="2998">
                  <c:v>50.707000000000001</c:v>
                </c:pt>
                <c:pt idx="2999">
                  <c:v>50.756999999999998</c:v>
                </c:pt>
                <c:pt idx="3000">
                  <c:v>50.819000000000003</c:v>
                </c:pt>
                <c:pt idx="3001">
                  <c:v>50.892000000000003</c:v>
                </c:pt>
                <c:pt idx="3002">
                  <c:v>50.957999999999998</c:v>
                </c:pt>
                <c:pt idx="3003">
                  <c:v>51.02</c:v>
                </c:pt>
                <c:pt idx="3004">
                  <c:v>51.1</c:v>
                </c:pt>
                <c:pt idx="3005">
                  <c:v>51.197000000000003</c:v>
                </c:pt>
                <c:pt idx="3006">
                  <c:v>51.296999999999997</c:v>
                </c:pt>
                <c:pt idx="3007">
                  <c:v>51.393000000000001</c:v>
                </c:pt>
                <c:pt idx="3008">
                  <c:v>51.482999999999997</c:v>
                </c:pt>
                <c:pt idx="3009">
                  <c:v>51.567</c:v>
                </c:pt>
                <c:pt idx="3010">
                  <c:v>51.646999999999998</c:v>
                </c:pt>
                <c:pt idx="3011">
                  <c:v>51.728999999999999</c:v>
                </c:pt>
                <c:pt idx="3012">
                  <c:v>51.817</c:v>
                </c:pt>
                <c:pt idx="3013">
                  <c:v>51.905999999999999</c:v>
                </c:pt>
                <c:pt idx="3014">
                  <c:v>51.988999999999997</c:v>
                </c:pt>
                <c:pt idx="3015">
                  <c:v>52.070999999999998</c:v>
                </c:pt>
                <c:pt idx="3016">
                  <c:v>52.151000000000003</c:v>
                </c:pt>
                <c:pt idx="3017">
                  <c:v>52.232999999999997</c:v>
                </c:pt>
                <c:pt idx="3018">
                  <c:v>52.316000000000003</c:v>
                </c:pt>
                <c:pt idx="3019">
                  <c:v>52.398000000000003</c:v>
                </c:pt>
                <c:pt idx="3020">
                  <c:v>52.48</c:v>
                </c:pt>
                <c:pt idx="3021">
                  <c:v>52.56</c:v>
                </c:pt>
                <c:pt idx="3022">
                  <c:v>52.643000000000001</c:v>
                </c:pt>
                <c:pt idx="3023">
                  <c:v>52.732999999999997</c:v>
                </c:pt>
                <c:pt idx="3024">
                  <c:v>52.826000000000001</c:v>
                </c:pt>
                <c:pt idx="3025">
                  <c:v>52.93</c:v>
                </c:pt>
                <c:pt idx="3026">
                  <c:v>53.042000000000002</c:v>
                </c:pt>
                <c:pt idx="3027">
                  <c:v>53.152000000000001</c:v>
                </c:pt>
                <c:pt idx="3028">
                  <c:v>53.262999999999998</c:v>
                </c:pt>
                <c:pt idx="3029">
                  <c:v>53.375</c:v>
                </c:pt>
                <c:pt idx="3030">
                  <c:v>53.497999999999998</c:v>
                </c:pt>
                <c:pt idx="3031">
                  <c:v>53.633000000000003</c:v>
                </c:pt>
                <c:pt idx="3032">
                  <c:v>53.777000000000001</c:v>
                </c:pt>
                <c:pt idx="3033">
                  <c:v>53.923000000000002</c:v>
                </c:pt>
                <c:pt idx="3034">
                  <c:v>54.063000000000002</c:v>
                </c:pt>
                <c:pt idx="3035">
                  <c:v>54.191000000000003</c:v>
                </c:pt>
                <c:pt idx="3036">
                  <c:v>54.311</c:v>
                </c:pt>
                <c:pt idx="3037">
                  <c:v>54.429000000000002</c:v>
                </c:pt>
                <c:pt idx="3038">
                  <c:v>54.521999999999998</c:v>
                </c:pt>
                <c:pt idx="3039">
                  <c:v>54.59</c:v>
                </c:pt>
                <c:pt idx="3040">
                  <c:v>54.649000000000001</c:v>
                </c:pt>
                <c:pt idx="3041">
                  <c:v>54.701000000000001</c:v>
                </c:pt>
                <c:pt idx="3042">
                  <c:v>54.749000000000002</c:v>
                </c:pt>
                <c:pt idx="3043">
                  <c:v>54.786999999999999</c:v>
                </c:pt>
                <c:pt idx="3044">
                  <c:v>54.813000000000002</c:v>
                </c:pt>
                <c:pt idx="3045">
                  <c:v>54.829000000000001</c:v>
                </c:pt>
                <c:pt idx="3046">
                  <c:v>54.841000000000001</c:v>
                </c:pt>
                <c:pt idx="3047">
                  <c:v>54.845999999999997</c:v>
                </c:pt>
                <c:pt idx="3048">
                  <c:v>54.844999999999999</c:v>
                </c:pt>
                <c:pt idx="3049">
                  <c:v>54.838999999999999</c:v>
                </c:pt>
                <c:pt idx="3050">
                  <c:v>54.83</c:v>
                </c:pt>
                <c:pt idx="3051">
                  <c:v>54.823</c:v>
                </c:pt>
                <c:pt idx="3052">
                  <c:v>54.822000000000003</c:v>
                </c:pt>
                <c:pt idx="3053">
                  <c:v>54.829000000000001</c:v>
                </c:pt>
                <c:pt idx="3054">
                  <c:v>54.837000000000003</c:v>
                </c:pt>
                <c:pt idx="3055">
                  <c:v>54.843000000000004</c:v>
                </c:pt>
                <c:pt idx="3056">
                  <c:v>54.85</c:v>
                </c:pt>
                <c:pt idx="3057">
                  <c:v>54.868000000000002</c:v>
                </c:pt>
                <c:pt idx="3058">
                  <c:v>54.893000000000001</c:v>
                </c:pt>
                <c:pt idx="3059">
                  <c:v>54.923999999999999</c:v>
                </c:pt>
                <c:pt idx="3060">
                  <c:v>54.956000000000003</c:v>
                </c:pt>
                <c:pt idx="3061">
                  <c:v>54.985999999999997</c:v>
                </c:pt>
                <c:pt idx="3062">
                  <c:v>55.014000000000003</c:v>
                </c:pt>
                <c:pt idx="3063">
                  <c:v>55.037999999999997</c:v>
                </c:pt>
                <c:pt idx="3064">
                  <c:v>55.05</c:v>
                </c:pt>
                <c:pt idx="3065">
                  <c:v>55.052999999999997</c:v>
                </c:pt>
                <c:pt idx="3066">
                  <c:v>55.058999999999997</c:v>
                </c:pt>
                <c:pt idx="3067">
                  <c:v>55.069000000000003</c:v>
                </c:pt>
                <c:pt idx="3068">
                  <c:v>55.078000000000003</c:v>
                </c:pt>
                <c:pt idx="3069">
                  <c:v>55.093000000000004</c:v>
                </c:pt>
                <c:pt idx="3070">
                  <c:v>55.106000000000002</c:v>
                </c:pt>
                <c:pt idx="3071">
                  <c:v>55.113999999999997</c:v>
                </c:pt>
                <c:pt idx="3072">
                  <c:v>55.119</c:v>
                </c:pt>
                <c:pt idx="3073">
                  <c:v>55.122</c:v>
                </c:pt>
                <c:pt idx="3074">
                  <c:v>55.122999999999998</c:v>
                </c:pt>
                <c:pt idx="3075">
                  <c:v>55.110999999999997</c:v>
                </c:pt>
                <c:pt idx="3076">
                  <c:v>55.084000000000003</c:v>
                </c:pt>
                <c:pt idx="3077">
                  <c:v>55.051000000000002</c:v>
                </c:pt>
                <c:pt idx="3078">
                  <c:v>55.029000000000003</c:v>
                </c:pt>
                <c:pt idx="3079">
                  <c:v>55.006</c:v>
                </c:pt>
                <c:pt idx="3080">
                  <c:v>54.978999999999999</c:v>
                </c:pt>
                <c:pt idx="3081">
                  <c:v>54.969000000000001</c:v>
                </c:pt>
                <c:pt idx="3082">
                  <c:v>54.963999999999999</c:v>
                </c:pt>
                <c:pt idx="3083">
                  <c:v>54.948</c:v>
                </c:pt>
                <c:pt idx="3084">
                  <c:v>54.926000000000002</c:v>
                </c:pt>
                <c:pt idx="3085">
                  <c:v>54.908000000000001</c:v>
                </c:pt>
                <c:pt idx="3086">
                  <c:v>54.889000000000003</c:v>
                </c:pt>
                <c:pt idx="3087">
                  <c:v>54.877000000000002</c:v>
                </c:pt>
                <c:pt idx="3088">
                  <c:v>54.872999999999998</c:v>
                </c:pt>
                <c:pt idx="3089">
                  <c:v>54.869</c:v>
                </c:pt>
                <c:pt idx="3090">
                  <c:v>54.860999999999997</c:v>
                </c:pt>
                <c:pt idx="3091">
                  <c:v>54.853000000000002</c:v>
                </c:pt>
                <c:pt idx="3092">
                  <c:v>54.847999999999999</c:v>
                </c:pt>
                <c:pt idx="3093">
                  <c:v>54.841999999999999</c:v>
                </c:pt>
                <c:pt idx="3094">
                  <c:v>54.837000000000003</c:v>
                </c:pt>
                <c:pt idx="3095">
                  <c:v>54.832000000000001</c:v>
                </c:pt>
                <c:pt idx="3096">
                  <c:v>54.834000000000003</c:v>
                </c:pt>
                <c:pt idx="3097">
                  <c:v>54.835999999999999</c:v>
                </c:pt>
                <c:pt idx="3098">
                  <c:v>54.841999999999999</c:v>
                </c:pt>
                <c:pt idx="3099">
                  <c:v>54.850999999999999</c:v>
                </c:pt>
                <c:pt idx="3100">
                  <c:v>54.848999999999997</c:v>
                </c:pt>
                <c:pt idx="3101">
                  <c:v>54.847000000000001</c:v>
                </c:pt>
                <c:pt idx="3102">
                  <c:v>54.841999999999999</c:v>
                </c:pt>
                <c:pt idx="3103">
                  <c:v>54.828000000000003</c:v>
                </c:pt>
                <c:pt idx="3104">
                  <c:v>54.823999999999998</c:v>
                </c:pt>
                <c:pt idx="3105">
                  <c:v>54.825000000000003</c:v>
                </c:pt>
                <c:pt idx="3106">
                  <c:v>54.828000000000003</c:v>
                </c:pt>
                <c:pt idx="3107">
                  <c:v>54.838999999999999</c:v>
                </c:pt>
                <c:pt idx="3108">
                  <c:v>54.844000000000001</c:v>
                </c:pt>
                <c:pt idx="3109">
                  <c:v>54.844000000000001</c:v>
                </c:pt>
                <c:pt idx="3110">
                  <c:v>54.838999999999999</c:v>
                </c:pt>
                <c:pt idx="3111">
                  <c:v>54.835000000000001</c:v>
                </c:pt>
                <c:pt idx="3112">
                  <c:v>54.825000000000003</c:v>
                </c:pt>
                <c:pt idx="3113">
                  <c:v>54.795999999999999</c:v>
                </c:pt>
                <c:pt idx="3114">
                  <c:v>54.77</c:v>
                </c:pt>
                <c:pt idx="3115">
                  <c:v>54.734000000000002</c:v>
                </c:pt>
                <c:pt idx="3116">
                  <c:v>54.680999999999997</c:v>
                </c:pt>
                <c:pt idx="3117">
                  <c:v>54.628999999999998</c:v>
                </c:pt>
                <c:pt idx="3118">
                  <c:v>54.597000000000001</c:v>
                </c:pt>
                <c:pt idx="3119">
                  <c:v>54.587000000000003</c:v>
                </c:pt>
                <c:pt idx="3120">
                  <c:v>54.585000000000001</c:v>
                </c:pt>
                <c:pt idx="3121">
                  <c:v>54.578000000000003</c:v>
                </c:pt>
                <c:pt idx="3122">
                  <c:v>54.573999999999998</c:v>
                </c:pt>
                <c:pt idx="3123">
                  <c:v>54.58</c:v>
                </c:pt>
                <c:pt idx="3124">
                  <c:v>54.595999999999997</c:v>
                </c:pt>
                <c:pt idx="3125">
                  <c:v>54.616</c:v>
                </c:pt>
                <c:pt idx="3126">
                  <c:v>54.64</c:v>
                </c:pt>
                <c:pt idx="3127">
                  <c:v>54.664999999999999</c:v>
                </c:pt>
                <c:pt idx="3128">
                  <c:v>54.683999999999997</c:v>
                </c:pt>
                <c:pt idx="3129">
                  <c:v>54.706000000000003</c:v>
                </c:pt>
                <c:pt idx="3130">
                  <c:v>54.731999999999999</c:v>
                </c:pt>
                <c:pt idx="3131">
                  <c:v>54.753999999999998</c:v>
                </c:pt>
                <c:pt idx="3132">
                  <c:v>54.774999999999999</c:v>
                </c:pt>
                <c:pt idx="3133">
                  <c:v>54.805</c:v>
                </c:pt>
                <c:pt idx="3134">
                  <c:v>54.835000000000001</c:v>
                </c:pt>
                <c:pt idx="3135">
                  <c:v>54.859000000000002</c:v>
                </c:pt>
                <c:pt idx="3136">
                  <c:v>54.887</c:v>
                </c:pt>
                <c:pt idx="3137">
                  <c:v>54.904000000000003</c:v>
                </c:pt>
                <c:pt idx="3138">
                  <c:v>54.911000000000001</c:v>
                </c:pt>
                <c:pt idx="3139">
                  <c:v>54.918999999999997</c:v>
                </c:pt>
                <c:pt idx="3140">
                  <c:v>54.923999999999999</c:v>
                </c:pt>
                <c:pt idx="3141">
                  <c:v>54.921999999999997</c:v>
                </c:pt>
                <c:pt idx="3142">
                  <c:v>54.911999999999999</c:v>
                </c:pt>
                <c:pt idx="3143">
                  <c:v>54.887999999999998</c:v>
                </c:pt>
                <c:pt idx="3144">
                  <c:v>54.854999999999997</c:v>
                </c:pt>
                <c:pt idx="3145">
                  <c:v>54.826999999999998</c:v>
                </c:pt>
                <c:pt idx="3146">
                  <c:v>54.813000000000002</c:v>
                </c:pt>
                <c:pt idx="3147">
                  <c:v>54.795999999999999</c:v>
                </c:pt>
                <c:pt idx="3148">
                  <c:v>54.773000000000003</c:v>
                </c:pt>
                <c:pt idx="3149">
                  <c:v>54.762999999999998</c:v>
                </c:pt>
                <c:pt idx="3150">
                  <c:v>54.761000000000003</c:v>
                </c:pt>
                <c:pt idx="3151">
                  <c:v>54.759</c:v>
                </c:pt>
                <c:pt idx="3152">
                  <c:v>54.774999999999999</c:v>
                </c:pt>
                <c:pt idx="3153">
                  <c:v>54.796999999999997</c:v>
                </c:pt>
                <c:pt idx="3154">
                  <c:v>54.828000000000003</c:v>
                </c:pt>
                <c:pt idx="3155">
                  <c:v>54.866</c:v>
                </c:pt>
                <c:pt idx="3156">
                  <c:v>54.91</c:v>
                </c:pt>
                <c:pt idx="3157">
                  <c:v>54.953000000000003</c:v>
                </c:pt>
                <c:pt idx="3158">
                  <c:v>54.981999999999999</c:v>
                </c:pt>
                <c:pt idx="3159">
                  <c:v>55.003</c:v>
                </c:pt>
                <c:pt idx="3160">
                  <c:v>55.036999999999999</c:v>
                </c:pt>
                <c:pt idx="3161">
                  <c:v>55.085999999999999</c:v>
                </c:pt>
                <c:pt idx="3162">
                  <c:v>55.151000000000003</c:v>
                </c:pt>
                <c:pt idx="3163">
                  <c:v>55.210999999999999</c:v>
                </c:pt>
                <c:pt idx="3164">
                  <c:v>55.253</c:v>
                </c:pt>
                <c:pt idx="3165">
                  <c:v>55.286999999999999</c:v>
                </c:pt>
                <c:pt idx="3166">
                  <c:v>55.32</c:v>
                </c:pt>
                <c:pt idx="3167">
                  <c:v>55.347999999999999</c:v>
                </c:pt>
                <c:pt idx="3168">
                  <c:v>55.378999999999998</c:v>
                </c:pt>
                <c:pt idx="3169">
                  <c:v>55.411000000000001</c:v>
                </c:pt>
                <c:pt idx="3170">
                  <c:v>55.436</c:v>
                </c:pt>
                <c:pt idx="3171">
                  <c:v>55.454000000000001</c:v>
                </c:pt>
                <c:pt idx="3172">
                  <c:v>55.473999999999997</c:v>
                </c:pt>
                <c:pt idx="3173">
                  <c:v>55.488</c:v>
                </c:pt>
                <c:pt idx="3174">
                  <c:v>55.493000000000002</c:v>
                </c:pt>
                <c:pt idx="3175">
                  <c:v>55.500999999999998</c:v>
                </c:pt>
                <c:pt idx="3176">
                  <c:v>55.505000000000003</c:v>
                </c:pt>
                <c:pt idx="3177">
                  <c:v>55.52</c:v>
                </c:pt>
                <c:pt idx="3178">
                  <c:v>55.539000000000001</c:v>
                </c:pt>
                <c:pt idx="3179">
                  <c:v>55.551000000000002</c:v>
                </c:pt>
                <c:pt idx="3180">
                  <c:v>55.58</c:v>
                </c:pt>
                <c:pt idx="3181">
                  <c:v>55.597000000000001</c:v>
                </c:pt>
                <c:pt idx="3182">
                  <c:v>55.58</c:v>
                </c:pt>
                <c:pt idx="3183">
                  <c:v>55.581000000000003</c:v>
                </c:pt>
                <c:pt idx="3184">
                  <c:v>55.587000000000003</c:v>
                </c:pt>
                <c:pt idx="3185">
                  <c:v>55.601999999999997</c:v>
                </c:pt>
                <c:pt idx="3186">
                  <c:v>55.606999999999999</c:v>
                </c:pt>
                <c:pt idx="3187">
                  <c:v>55.613999999999997</c:v>
                </c:pt>
                <c:pt idx="3188">
                  <c:v>55.625999999999998</c:v>
                </c:pt>
                <c:pt idx="3189">
                  <c:v>55.639000000000003</c:v>
                </c:pt>
                <c:pt idx="3190">
                  <c:v>55.654000000000003</c:v>
                </c:pt>
                <c:pt idx="3191">
                  <c:v>55.658999999999999</c:v>
                </c:pt>
                <c:pt idx="3192">
                  <c:v>55.652000000000001</c:v>
                </c:pt>
                <c:pt idx="3193">
                  <c:v>55.625</c:v>
                </c:pt>
                <c:pt idx="3194">
                  <c:v>55.579000000000001</c:v>
                </c:pt>
                <c:pt idx="3195">
                  <c:v>55.52</c:v>
                </c:pt>
                <c:pt idx="3196">
                  <c:v>55.462000000000003</c:v>
                </c:pt>
                <c:pt idx="3197">
                  <c:v>55.393000000000001</c:v>
                </c:pt>
                <c:pt idx="3198">
                  <c:v>55.317999999999998</c:v>
                </c:pt>
                <c:pt idx="3199">
                  <c:v>55.252000000000002</c:v>
                </c:pt>
                <c:pt idx="3200">
                  <c:v>55.207999999999998</c:v>
                </c:pt>
                <c:pt idx="3201">
                  <c:v>55.165999999999997</c:v>
                </c:pt>
                <c:pt idx="3202">
                  <c:v>55.119</c:v>
                </c:pt>
                <c:pt idx="3203">
                  <c:v>55.094999999999999</c:v>
                </c:pt>
                <c:pt idx="3204">
                  <c:v>55.100999999999999</c:v>
                </c:pt>
                <c:pt idx="3205">
                  <c:v>55.113999999999997</c:v>
                </c:pt>
                <c:pt idx="3206">
                  <c:v>55.128999999999998</c:v>
                </c:pt>
                <c:pt idx="3207">
                  <c:v>55.17</c:v>
                </c:pt>
                <c:pt idx="3208">
                  <c:v>55.213999999999999</c:v>
                </c:pt>
                <c:pt idx="3209">
                  <c:v>55.249000000000002</c:v>
                </c:pt>
                <c:pt idx="3210">
                  <c:v>55.311999999999998</c:v>
                </c:pt>
                <c:pt idx="3211">
                  <c:v>55.360999999999997</c:v>
                </c:pt>
                <c:pt idx="3212">
                  <c:v>55.414000000000001</c:v>
                </c:pt>
                <c:pt idx="3213">
                  <c:v>55.462000000000003</c:v>
                </c:pt>
                <c:pt idx="3214">
                  <c:v>55.478000000000002</c:v>
                </c:pt>
                <c:pt idx="3215">
                  <c:v>55.5</c:v>
                </c:pt>
                <c:pt idx="3216">
                  <c:v>55.533000000000001</c:v>
                </c:pt>
                <c:pt idx="3217">
                  <c:v>55.554000000000002</c:v>
                </c:pt>
                <c:pt idx="3218">
                  <c:v>55.569000000000003</c:v>
                </c:pt>
                <c:pt idx="3219">
                  <c:v>55.591999999999999</c:v>
                </c:pt>
                <c:pt idx="3220">
                  <c:v>55.631</c:v>
                </c:pt>
                <c:pt idx="3221">
                  <c:v>55.662999999999997</c:v>
                </c:pt>
                <c:pt idx="3222">
                  <c:v>55.706000000000003</c:v>
                </c:pt>
                <c:pt idx="3223">
                  <c:v>55.750999999999998</c:v>
                </c:pt>
                <c:pt idx="3224">
                  <c:v>55.771000000000001</c:v>
                </c:pt>
                <c:pt idx="3225">
                  <c:v>55.811999999999998</c:v>
                </c:pt>
                <c:pt idx="3226">
                  <c:v>55.848999999999997</c:v>
                </c:pt>
                <c:pt idx="3227">
                  <c:v>55.866999999999997</c:v>
                </c:pt>
                <c:pt idx="3228">
                  <c:v>55.91</c:v>
                </c:pt>
                <c:pt idx="3229">
                  <c:v>55.935000000000002</c:v>
                </c:pt>
                <c:pt idx="3230">
                  <c:v>55.956000000000003</c:v>
                </c:pt>
                <c:pt idx="3231">
                  <c:v>55.988</c:v>
                </c:pt>
                <c:pt idx="3232">
                  <c:v>56.01</c:v>
                </c:pt>
                <c:pt idx="3233">
                  <c:v>56.024000000000001</c:v>
                </c:pt>
                <c:pt idx="3234">
                  <c:v>56.031999999999996</c:v>
                </c:pt>
                <c:pt idx="3235">
                  <c:v>56.054000000000002</c:v>
                </c:pt>
                <c:pt idx="3236">
                  <c:v>56.055999999999997</c:v>
                </c:pt>
                <c:pt idx="3237">
                  <c:v>56.066000000000003</c:v>
                </c:pt>
                <c:pt idx="3238">
                  <c:v>56.088000000000001</c:v>
                </c:pt>
                <c:pt idx="3239">
                  <c:v>56.09</c:v>
                </c:pt>
                <c:pt idx="3240">
                  <c:v>56.094999999999999</c:v>
                </c:pt>
                <c:pt idx="3241">
                  <c:v>56.119</c:v>
                </c:pt>
                <c:pt idx="3242">
                  <c:v>56.134999999999998</c:v>
                </c:pt>
                <c:pt idx="3243">
                  <c:v>56.149000000000001</c:v>
                </c:pt>
                <c:pt idx="3244">
                  <c:v>56.176000000000002</c:v>
                </c:pt>
                <c:pt idx="3245">
                  <c:v>56.183</c:v>
                </c:pt>
                <c:pt idx="3246">
                  <c:v>56.19</c:v>
                </c:pt>
                <c:pt idx="3247">
                  <c:v>56.192999999999998</c:v>
                </c:pt>
                <c:pt idx="3248">
                  <c:v>56.188000000000002</c:v>
                </c:pt>
                <c:pt idx="3249">
                  <c:v>56.183</c:v>
                </c:pt>
                <c:pt idx="3250">
                  <c:v>56.165999999999997</c:v>
                </c:pt>
                <c:pt idx="3251">
                  <c:v>56.156999999999996</c:v>
                </c:pt>
                <c:pt idx="3252">
                  <c:v>56.139000000000003</c:v>
                </c:pt>
                <c:pt idx="3253">
                  <c:v>56.12</c:v>
                </c:pt>
                <c:pt idx="3254">
                  <c:v>56.110999999999997</c:v>
                </c:pt>
                <c:pt idx="3255">
                  <c:v>56.085000000000001</c:v>
                </c:pt>
                <c:pt idx="3256">
                  <c:v>56.058</c:v>
                </c:pt>
                <c:pt idx="3257">
                  <c:v>56.036000000000001</c:v>
                </c:pt>
                <c:pt idx="3258">
                  <c:v>56.006</c:v>
                </c:pt>
                <c:pt idx="3259">
                  <c:v>55.978000000000002</c:v>
                </c:pt>
                <c:pt idx="3260">
                  <c:v>55.954000000000001</c:v>
                </c:pt>
                <c:pt idx="3261">
                  <c:v>55.927999999999997</c:v>
                </c:pt>
                <c:pt idx="3262">
                  <c:v>55.890999999999998</c:v>
                </c:pt>
                <c:pt idx="3263">
                  <c:v>55.85</c:v>
                </c:pt>
                <c:pt idx="3264">
                  <c:v>55.822000000000003</c:v>
                </c:pt>
                <c:pt idx="3265">
                  <c:v>55.804000000000002</c:v>
                </c:pt>
                <c:pt idx="3266">
                  <c:v>55.792999999999999</c:v>
                </c:pt>
                <c:pt idx="3267">
                  <c:v>55.771000000000001</c:v>
                </c:pt>
                <c:pt idx="3268">
                  <c:v>55.73</c:v>
                </c:pt>
                <c:pt idx="3269">
                  <c:v>55.704000000000001</c:v>
                </c:pt>
                <c:pt idx="3270">
                  <c:v>55.674999999999997</c:v>
                </c:pt>
                <c:pt idx="3271">
                  <c:v>55.65</c:v>
                </c:pt>
                <c:pt idx="3272">
                  <c:v>55.613999999999997</c:v>
                </c:pt>
                <c:pt idx="3273">
                  <c:v>55.584000000000003</c:v>
                </c:pt>
                <c:pt idx="3274">
                  <c:v>55.561</c:v>
                </c:pt>
                <c:pt idx="3275">
                  <c:v>55.531999999999996</c:v>
                </c:pt>
                <c:pt idx="3276">
                  <c:v>55.508000000000003</c:v>
                </c:pt>
                <c:pt idx="3277">
                  <c:v>55.484000000000002</c:v>
                </c:pt>
                <c:pt idx="3278">
                  <c:v>55.445999999999998</c:v>
                </c:pt>
                <c:pt idx="3279">
                  <c:v>55.402999999999999</c:v>
                </c:pt>
                <c:pt idx="3280">
                  <c:v>55.36</c:v>
                </c:pt>
                <c:pt idx="3281">
                  <c:v>55.320999999999998</c:v>
                </c:pt>
                <c:pt idx="3282">
                  <c:v>55.283000000000001</c:v>
                </c:pt>
                <c:pt idx="3283">
                  <c:v>55.25</c:v>
                </c:pt>
                <c:pt idx="3284">
                  <c:v>55.212000000000003</c:v>
                </c:pt>
                <c:pt idx="3285">
                  <c:v>55.17</c:v>
                </c:pt>
                <c:pt idx="3286">
                  <c:v>55.127000000000002</c:v>
                </c:pt>
                <c:pt idx="3287">
                  <c:v>55.088000000000001</c:v>
                </c:pt>
                <c:pt idx="3288">
                  <c:v>55.057000000000002</c:v>
                </c:pt>
                <c:pt idx="3289">
                  <c:v>55.024000000000001</c:v>
                </c:pt>
                <c:pt idx="3290">
                  <c:v>55</c:v>
                </c:pt>
                <c:pt idx="3291">
                  <c:v>54.988999999999997</c:v>
                </c:pt>
                <c:pt idx="3292">
                  <c:v>54.984999999999999</c:v>
                </c:pt>
                <c:pt idx="3293">
                  <c:v>54.982999999999997</c:v>
                </c:pt>
                <c:pt idx="3294">
                  <c:v>54.982999999999997</c:v>
                </c:pt>
                <c:pt idx="3295">
                  <c:v>54.985999999999997</c:v>
                </c:pt>
                <c:pt idx="3296">
                  <c:v>55.002000000000002</c:v>
                </c:pt>
                <c:pt idx="3297">
                  <c:v>55.021999999999998</c:v>
                </c:pt>
                <c:pt idx="3298">
                  <c:v>55.033999999999999</c:v>
                </c:pt>
                <c:pt idx="3299">
                  <c:v>55.052</c:v>
                </c:pt>
                <c:pt idx="3300">
                  <c:v>55.078000000000003</c:v>
                </c:pt>
                <c:pt idx="3301">
                  <c:v>55.103999999999999</c:v>
                </c:pt>
                <c:pt idx="3302">
                  <c:v>55.113999999999997</c:v>
                </c:pt>
                <c:pt idx="3303">
                  <c:v>55.116999999999997</c:v>
                </c:pt>
                <c:pt idx="3304">
                  <c:v>55.113999999999997</c:v>
                </c:pt>
                <c:pt idx="3305">
                  <c:v>55.100999999999999</c:v>
                </c:pt>
                <c:pt idx="3306">
                  <c:v>55.073</c:v>
                </c:pt>
                <c:pt idx="3307">
                  <c:v>55.040999999999997</c:v>
                </c:pt>
                <c:pt idx="3308">
                  <c:v>55.01</c:v>
                </c:pt>
                <c:pt idx="3309">
                  <c:v>54.968000000000004</c:v>
                </c:pt>
                <c:pt idx="3310">
                  <c:v>54.92</c:v>
                </c:pt>
                <c:pt idx="3311">
                  <c:v>54.878</c:v>
                </c:pt>
                <c:pt idx="3312">
                  <c:v>54.837000000000003</c:v>
                </c:pt>
                <c:pt idx="3313">
                  <c:v>54.787999999999997</c:v>
                </c:pt>
                <c:pt idx="3314">
                  <c:v>54.741999999999997</c:v>
                </c:pt>
                <c:pt idx="3315">
                  <c:v>54.695999999999998</c:v>
                </c:pt>
                <c:pt idx="3316">
                  <c:v>54.65</c:v>
                </c:pt>
                <c:pt idx="3317">
                  <c:v>54.603999999999999</c:v>
                </c:pt>
                <c:pt idx="3318">
                  <c:v>54.564999999999998</c:v>
                </c:pt>
                <c:pt idx="3319">
                  <c:v>54.531999999999996</c:v>
                </c:pt>
                <c:pt idx="3320">
                  <c:v>54.508000000000003</c:v>
                </c:pt>
                <c:pt idx="3321">
                  <c:v>54.496000000000002</c:v>
                </c:pt>
                <c:pt idx="3322">
                  <c:v>54.49</c:v>
                </c:pt>
                <c:pt idx="3323">
                  <c:v>54.482999999999997</c:v>
                </c:pt>
                <c:pt idx="3324">
                  <c:v>54.48</c:v>
                </c:pt>
                <c:pt idx="3325">
                  <c:v>54.488999999999997</c:v>
                </c:pt>
                <c:pt idx="3326">
                  <c:v>54.496000000000002</c:v>
                </c:pt>
                <c:pt idx="3327">
                  <c:v>54.500999999999998</c:v>
                </c:pt>
                <c:pt idx="3328">
                  <c:v>54.503999999999998</c:v>
                </c:pt>
                <c:pt idx="3329">
                  <c:v>54.505000000000003</c:v>
                </c:pt>
                <c:pt idx="3330">
                  <c:v>54.508000000000003</c:v>
                </c:pt>
                <c:pt idx="3331">
                  <c:v>54.509</c:v>
                </c:pt>
                <c:pt idx="3332">
                  <c:v>54.503</c:v>
                </c:pt>
                <c:pt idx="3333">
                  <c:v>54.493000000000002</c:v>
                </c:pt>
                <c:pt idx="3334">
                  <c:v>54.472999999999999</c:v>
                </c:pt>
                <c:pt idx="3335">
                  <c:v>54.444000000000003</c:v>
                </c:pt>
                <c:pt idx="3336">
                  <c:v>54.414000000000001</c:v>
                </c:pt>
                <c:pt idx="3337">
                  <c:v>54.387</c:v>
                </c:pt>
                <c:pt idx="3338">
                  <c:v>54.357999999999997</c:v>
                </c:pt>
                <c:pt idx="3339">
                  <c:v>54.328000000000003</c:v>
                </c:pt>
                <c:pt idx="3340">
                  <c:v>54.3</c:v>
                </c:pt>
                <c:pt idx="3341">
                  <c:v>54.274000000000001</c:v>
                </c:pt>
                <c:pt idx="3342">
                  <c:v>54.247999999999998</c:v>
                </c:pt>
                <c:pt idx="3343">
                  <c:v>54.226999999999997</c:v>
                </c:pt>
                <c:pt idx="3344">
                  <c:v>54.204999999999998</c:v>
                </c:pt>
                <c:pt idx="3345">
                  <c:v>54.183</c:v>
                </c:pt>
                <c:pt idx="3346">
                  <c:v>54.165999999999997</c:v>
                </c:pt>
                <c:pt idx="3347">
                  <c:v>54.148000000000003</c:v>
                </c:pt>
                <c:pt idx="3348">
                  <c:v>54.124000000000002</c:v>
                </c:pt>
                <c:pt idx="3349">
                  <c:v>54.098999999999997</c:v>
                </c:pt>
                <c:pt idx="3350">
                  <c:v>54.073999999999998</c:v>
                </c:pt>
                <c:pt idx="3351">
                  <c:v>54.046999999999997</c:v>
                </c:pt>
                <c:pt idx="3352">
                  <c:v>54.026000000000003</c:v>
                </c:pt>
                <c:pt idx="3353">
                  <c:v>54.006999999999998</c:v>
                </c:pt>
                <c:pt idx="3354">
                  <c:v>53.982999999999997</c:v>
                </c:pt>
                <c:pt idx="3355">
                  <c:v>53.96</c:v>
                </c:pt>
                <c:pt idx="3356">
                  <c:v>53.933999999999997</c:v>
                </c:pt>
                <c:pt idx="3357">
                  <c:v>53.912999999999997</c:v>
                </c:pt>
                <c:pt idx="3358">
                  <c:v>53.9</c:v>
                </c:pt>
                <c:pt idx="3359">
                  <c:v>53.884999999999998</c:v>
                </c:pt>
                <c:pt idx="3360">
                  <c:v>53.868000000000002</c:v>
                </c:pt>
                <c:pt idx="3361">
                  <c:v>53.851999999999997</c:v>
                </c:pt>
                <c:pt idx="3362">
                  <c:v>53.838999999999999</c:v>
                </c:pt>
                <c:pt idx="3363">
                  <c:v>53.826000000000001</c:v>
                </c:pt>
                <c:pt idx="3364">
                  <c:v>53.817999999999998</c:v>
                </c:pt>
                <c:pt idx="3365">
                  <c:v>53.817</c:v>
                </c:pt>
                <c:pt idx="3366">
                  <c:v>53.826999999999998</c:v>
                </c:pt>
                <c:pt idx="3367">
                  <c:v>53.847000000000001</c:v>
                </c:pt>
                <c:pt idx="3368">
                  <c:v>53.869</c:v>
                </c:pt>
                <c:pt idx="3369">
                  <c:v>53.893000000000001</c:v>
                </c:pt>
                <c:pt idx="3370">
                  <c:v>53.915999999999997</c:v>
                </c:pt>
                <c:pt idx="3371">
                  <c:v>53.936</c:v>
                </c:pt>
                <c:pt idx="3372">
                  <c:v>53.951000000000001</c:v>
                </c:pt>
                <c:pt idx="3373">
                  <c:v>53.96</c:v>
                </c:pt>
                <c:pt idx="3374">
                  <c:v>53.96</c:v>
                </c:pt>
                <c:pt idx="3375">
                  <c:v>53.960999999999999</c:v>
                </c:pt>
                <c:pt idx="3376">
                  <c:v>53.963999999999999</c:v>
                </c:pt>
                <c:pt idx="3377">
                  <c:v>53.960999999999999</c:v>
                </c:pt>
                <c:pt idx="3378">
                  <c:v>53.951999999999998</c:v>
                </c:pt>
                <c:pt idx="3379">
                  <c:v>53.95</c:v>
                </c:pt>
                <c:pt idx="3380">
                  <c:v>53.951999999999998</c:v>
                </c:pt>
                <c:pt idx="3381">
                  <c:v>53.954999999999998</c:v>
                </c:pt>
                <c:pt idx="3382">
                  <c:v>53.954999999999998</c:v>
                </c:pt>
                <c:pt idx="3383">
                  <c:v>53.96</c:v>
                </c:pt>
                <c:pt idx="3384">
                  <c:v>53.969000000000001</c:v>
                </c:pt>
                <c:pt idx="3385">
                  <c:v>53.973999999999997</c:v>
                </c:pt>
                <c:pt idx="3386">
                  <c:v>53.975000000000001</c:v>
                </c:pt>
                <c:pt idx="3387">
                  <c:v>53.975999999999999</c:v>
                </c:pt>
                <c:pt idx="3388">
                  <c:v>53.973999999999997</c:v>
                </c:pt>
                <c:pt idx="3389">
                  <c:v>53.968000000000004</c:v>
                </c:pt>
                <c:pt idx="3390">
                  <c:v>53.97</c:v>
                </c:pt>
                <c:pt idx="3391">
                  <c:v>53.981999999999999</c:v>
                </c:pt>
                <c:pt idx="3392">
                  <c:v>53.988999999999997</c:v>
                </c:pt>
                <c:pt idx="3393">
                  <c:v>53.982999999999997</c:v>
                </c:pt>
                <c:pt idx="3394">
                  <c:v>53.991</c:v>
                </c:pt>
                <c:pt idx="3395">
                  <c:v>54.01</c:v>
                </c:pt>
                <c:pt idx="3396">
                  <c:v>54.029000000000003</c:v>
                </c:pt>
                <c:pt idx="3397">
                  <c:v>54.052</c:v>
                </c:pt>
                <c:pt idx="3398">
                  <c:v>54.091999999999999</c:v>
                </c:pt>
                <c:pt idx="3399">
                  <c:v>54.154000000000003</c:v>
                </c:pt>
                <c:pt idx="3400">
                  <c:v>54.232999999999997</c:v>
                </c:pt>
                <c:pt idx="3401">
                  <c:v>54.32</c:v>
                </c:pt>
                <c:pt idx="3402">
                  <c:v>54.405000000000001</c:v>
                </c:pt>
                <c:pt idx="3403">
                  <c:v>54.499000000000002</c:v>
                </c:pt>
                <c:pt idx="3404">
                  <c:v>54.606000000000002</c:v>
                </c:pt>
                <c:pt idx="3405">
                  <c:v>54.722000000000001</c:v>
                </c:pt>
                <c:pt idx="3406">
                  <c:v>54.835000000000001</c:v>
                </c:pt>
                <c:pt idx="3407">
                  <c:v>54.945999999999998</c:v>
                </c:pt>
                <c:pt idx="3408">
                  <c:v>55.07</c:v>
                </c:pt>
                <c:pt idx="3409">
                  <c:v>55.204999999999998</c:v>
                </c:pt>
                <c:pt idx="3410">
                  <c:v>55.341000000000001</c:v>
                </c:pt>
                <c:pt idx="3411">
                  <c:v>55.475999999999999</c:v>
                </c:pt>
                <c:pt idx="3412">
                  <c:v>55.615000000000002</c:v>
                </c:pt>
                <c:pt idx="3413">
                  <c:v>55.761000000000003</c:v>
                </c:pt>
                <c:pt idx="3414">
                  <c:v>55.908000000000001</c:v>
                </c:pt>
                <c:pt idx="3415">
                  <c:v>56.052</c:v>
                </c:pt>
                <c:pt idx="3416">
                  <c:v>56.21</c:v>
                </c:pt>
                <c:pt idx="3417">
                  <c:v>56.383000000000003</c:v>
                </c:pt>
                <c:pt idx="3418">
                  <c:v>56.561999999999998</c:v>
                </c:pt>
                <c:pt idx="3419">
                  <c:v>56.746000000000002</c:v>
                </c:pt>
                <c:pt idx="3420">
                  <c:v>56.927999999999997</c:v>
                </c:pt>
                <c:pt idx="3421">
                  <c:v>57.103999999999999</c:v>
                </c:pt>
                <c:pt idx="3422">
                  <c:v>57.274000000000001</c:v>
                </c:pt>
                <c:pt idx="3423">
                  <c:v>57.453000000000003</c:v>
                </c:pt>
                <c:pt idx="3424">
                  <c:v>57.645000000000003</c:v>
                </c:pt>
                <c:pt idx="3425">
                  <c:v>57.843000000000004</c:v>
                </c:pt>
                <c:pt idx="3426">
                  <c:v>58.039000000000001</c:v>
                </c:pt>
                <c:pt idx="3427">
                  <c:v>58.223999999999997</c:v>
                </c:pt>
                <c:pt idx="3428">
                  <c:v>58.421999999999997</c:v>
                </c:pt>
                <c:pt idx="3429">
                  <c:v>58.619</c:v>
                </c:pt>
                <c:pt idx="3430">
                  <c:v>58.823999999999998</c:v>
                </c:pt>
                <c:pt idx="3431">
                  <c:v>59.036000000000001</c:v>
                </c:pt>
                <c:pt idx="3432">
                  <c:v>59.261000000000003</c:v>
                </c:pt>
                <c:pt idx="3433">
                  <c:v>59.478000000000002</c:v>
                </c:pt>
                <c:pt idx="3434">
                  <c:v>59.686999999999998</c:v>
                </c:pt>
                <c:pt idx="3435">
                  <c:v>59.905000000000001</c:v>
                </c:pt>
                <c:pt idx="3436">
                  <c:v>60.13</c:v>
                </c:pt>
                <c:pt idx="3437">
                  <c:v>60.362000000000002</c:v>
                </c:pt>
                <c:pt idx="3438">
                  <c:v>60.581000000000003</c:v>
                </c:pt>
                <c:pt idx="3439">
                  <c:v>60.796999999999997</c:v>
                </c:pt>
                <c:pt idx="3440">
                  <c:v>61.006999999999998</c:v>
                </c:pt>
                <c:pt idx="3441">
                  <c:v>61.201999999999998</c:v>
                </c:pt>
                <c:pt idx="3442">
                  <c:v>61.393000000000001</c:v>
                </c:pt>
                <c:pt idx="3443">
                  <c:v>61.585000000000001</c:v>
                </c:pt>
                <c:pt idx="3444">
                  <c:v>61.774000000000001</c:v>
                </c:pt>
                <c:pt idx="3445">
                  <c:v>61.954999999999998</c:v>
                </c:pt>
                <c:pt idx="3446">
                  <c:v>62.133000000000003</c:v>
                </c:pt>
                <c:pt idx="3447">
                  <c:v>62.296999999999997</c:v>
                </c:pt>
                <c:pt idx="3448">
                  <c:v>62.451000000000001</c:v>
                </c:pt>
                <c:pt idx="3449">
                  <c:v>62.603999999999999</c:v>
                </c:pt>
                <c:pt idx="3450">
                  <c:v>62.753999999999998</c:v>
                </c:pt>
                <c:pt idx="3451">
                  <c:v>62.887999999999998</c:v>
                </c:pt>
                <c:pt idx="3452">
                  <c:v>63.012</c:v>
                </c:pt>
                <c:pt idx="3453">
                  <c:v>63.127000000000002</c:v>
                </c:pt>
                <c:pt idx="3454">
                  <c:v>63.231999999999999</c:v>
                </c:pt>
                <c:pt idx="3455">
                  <c:v>63.331000000000003</c:v>
                </c:pt>
                <c:pt idx="3456">
                  <c:v>63.43</c:v>
                </c:pt>
                <c:pt idx="3457">
                  <c:v>63.518000000000001</c:v>
                </c:pt>
                <c:pt idx="3458">
                  <c:v>63.584000000000003</c:v>
                </c:pt>
                <c:pt idx="3459">
                  <c:v>63.655999999999999</c:v>
                </c:pt>
                <c:pt idx="3460">
                  <c:v>63.728999999999999</c:v>
                </c:pt>
                <c:pt idx="3461">
                  <c:v>63.795999999999999</c:v>
                </c:pt>
                <c:pt idx="3462">
                  <c:v>63.85</c:v>
                </c:pt>
                <c:pt idx="3463">
                  <c:v>63.912999999999997</c:v>
                </c:pt>
                <c:pt idx="3464">
                  <c:v>63.988</c:v>
                </c:pt>
                <c:pt idx="3465">
                  <c:v>64.055999999999997</c:v>
                </c:pt>
                <c:pt idx="3466">
                  <c:v>64.081999999999994</c:v>
                </c:pt>
                <c:pt idx="3467">
                  <c:v>64.123999999999995</c:v>
                </c:pt>
                <c:pt idx="3468">
                  <c:v>64.171000000000006</c:v>
                </c:pt>
                <c:pt idx="3469">
                  <c:v>64.206999999999994</c:v>
                </c:pt>
                <c:pt idx="3470">
                  <c:v>64.236999999999995</c:v>
                </c:pt>
                <c:pt idx="3471">
                  <c:v>64.268000000000001</c:v>
                </c:pt>
                <c:pt idx="3472">
                  <c:v>64.301000000000002</c:v>
                </c:pt>
                <c:pt idx="3473">
                  <c:v>64.331000000000003</c:v>
                </c:pt>
                <c:pt idx="3474">
                  <c:v>64.353999999999999</c:v>
                </c:pt>
                <c:pt idx="3475">
                  <c:v>64.381</c:v>
                </c:pt>
                <c:pt idx="3476">
                  <c:v>64.418000000000006</c:v>
                </c:pt>
                <c:pt idx="3477">
                  <c:v>64.460999999999999</c:v>
                </c:pt>
                <c:pt idx="3478">
                  <c:v>64.492999999999995</c:v>
                </c:pt>
                <c:pt idx="3479">
                  <c:v>64.504999999999995</c:v>
                </c:pt>
                <c:pt idx="3480">
                  <c:v>64.522000000000006</c:v>
                </c:pt>
                <c:pt idx="3481">
                  <c:v>64.552000000000007</c:v>
                </c:pt>
                <c:pt idx="3482">
                  <c:v>64.573999999999998</c:v>
                </c:pt>
                <c:pt idx="3483">
                  <c:v>64.578000000000003</c:v>
                </c:pt>
                <c:pt idx="3484">
                  <c:v>64.581000000000003</c:v>
                </c:pt>
                <c:pt idx="3485">
                  <c:v>64.596000000000004</c:v>
                </c:pt>
                <c:pt idx="3486">
                  <c:v>64.626000000000005</c:v>
                </c:pt>
                <c:pt idx="3487">
                  <c:v>64.656000000000006</c:v>
                </c:pt>
                <c:pt idx="3488">
                  <c:v>64.674999999999997</c:v>
                </c:pt>
                <c:pt idx="3489">
                  <c:v>64.683999999999997</c:v>
                </c:pt>
                <c:pt idx="3490">
                  <c:v>64.69</c:v>
                </c:pt>
                <c:pt idx="3491">
                  <c:v>64.710999999999999</c:v>
                </c:pt>
                <c:pt idx="3492">
                  <c:v>64.728999999999999</c:v>
                </c:pt>
                <c:pt idx="3493">
                  <c:v>64.725999999999999</c:v>
                </c:pt>
                <c:pt idx="3494">
                  <c:v>64.716999999999999</c:v>
                </c:pt>
                <c:pt idx="3495">
                  <c:v>64.715999999999994</c:v>
                </c:pt>
                <c:pt idx="3496">
                  <c:v>64.72</c:v>
                </c:pt>
                <c:pt idx="3497">
                  <c:v>64.721000000000004</c:v>
                </c:pt>
                <c:pt idx="3498">
                  <c:v>64.715000000000003</c:v>
                </c:pt>
                <c:pt idx="3499">
                  <c:v>64.706000000000003</c:v>
                </c:pt>
                <c:pt idx="3500">
                  <c:v>64.694999999999993</c:v>
                </c:pt>
                <c:pt idx="3501">
                  <c:v>64.688999999999993</c:v>
                </c:pt>
                <c:pt idx="3502">
                  <c:v>64.694000000000003</c:v>
                </c:pt>
                <c:pt idx="3503">
                  <c:v>64.698999999999998</c:v>
                </c:pt>
                <c:pt idx="3504">
                  <c:v>64.697999999999993</c:v>
                </c:pt>
                <c:pt idx="3505">
                  <c:v>64.697999999999993</c:v>
                </c:pt>
                <c:pt idx="3506">
                  <c:v>64.697000000000003</c:v>
                </c:pt>
                <c:pt idx="3507">
                  <c:v>64.688000000000002</c:v>
                </c:pt>
                <c:pt idx="3508">
                  <c:v>64.683000000000007</c:v>
                </c:pt>
                <c:pt idx="3509">
                  <c:v>64.683999999999997</c:v>
                </c:pt>
                <c:pt idx="3510">
                  <c:v>64.691000000000003</c:v>
                </c:pt>
                <c:pt idx="3511">
                  <c:v>64.697000000000003</c:v>
                </c:pt>
                <c:pt idx="3512">
                  <c:v>64.695999999999998</c:v>
                </c:pt>
                <c:pt idx="3513">
                  <c:v>64.697000000000003</c:v>
                </c:pt>
                <c:pt idx="3514">
                  <c:v>64.706000000000003</c:v>
                </c:pt>
                <c:pt idx="3515">
                  <c:v>64.715999999999994</c:v>
                </c:pt>
                <c:pt idx="3516">
                  <c:v>64.730999999999995</c:v>
                </c:pt>
                <c:pt idx="3517">
                  <c:v>64.748000000000005</c:v>
                </c:pt>
                <c:pt idx="3518">
                  <c:v>64.757000000000005</c:v>
                </c:pt>
                <c:pt idx="3519">
                  <c:v>64.768000000000001</c:v>
                </c:pt>
                <c:pt idx="3520">
                  <c:v>64.781999999999996</c:v>
                </c:pt>
                <c:pt idx="3521">
                  <c:v>64.802999999999997</c:v>
                </c:pt>
                <c:pt idx="3522">
                  <c:v>64.828000000000003</c:v>
                </c:pt>
                <c:pt idx="3523">
                  <c:v>64.855000000000004</c:v>
                </c:pt>
                <c:pt idx="3524">
                  <c:v>64.873999999999995</c:v>
                </c:pt>
                <c:pt idx="3525">
                  <c:v>64.893000000000001</c:v>
                </c:pt>
                <c:pt idx="3526">
                  <c:v>64.915999999999997</c:v>
                </c:pt>
                <c:pt idx="3527">
                  <c:v>64.941999999999993</c:v>
                </c:pt>
                <c:pt idx="3528">
                  <c:v>64.971000000000004</c:v>
                </c:pt>
                <c:pt idx="3529">
                  <c:v>65.001000000000005</c:v>
                </c:pt>
                <c:pt idx="3530">
                  <c:v>65.027000000000001</c:v>
                </c:pt>
                <c:pt idx="3531">
                  <c:v>65.052999999999997</c:v>
                </c:pt>
                <c:pt idx="3532">
                  <c:v>65.072999999999993</c:v>
                </c:pt>
                <c:pt idx="3533">
                  <c:v>65.085999999999999</c:v>
                </c:pt>
                <c:pt idx="3534">
                  <c:v>65.100999999999999</c:v>
                </c:pt>
                <c:pt idx="3535">
                  <c:v>65.102999999999994</c:v>
                </c:pt>
                <c:pt idx="3536">
                  <c:v>65.094999999999999</c:v>
                </c:pt>
                <c:pt idx="3537">
                  <c:v>65.090999999999994</c:v>
                </c:pt>
                <c:pt idx="3538">
                  <c:v>65.087000000000003</c:v>
                </c:pt>
                <c:pt idx="3539">
                  <c:v>65.073999999999998</c:v>
                </c:pt>
                <c:pt idx="3540">
                  <c:v>65.058999999999997</c:v>
                </c:pt>
                <c:pt idx="3541">
                  <c:v>65.049000000000007</c:v>
                </c:pt>
                <c:pt idx="3542">
                  <c:v>65.048000000000002</c:v>
                </c:pt>
                <c:pt idx="3543">
                  <c:v>65.055000000000007</c:v>
                </c:pt>
                <c:pt idx="3544">
                  <c:v>65.066999999999993</c:v>
                </c:pt>
                <c:pt idx="3545">
                  <c:v>65.073999999999998</c:v>
                </c:pt>
                <c:pt idx="3546">
                  <c:v>65.069999999999993</c:v>
                </c:pt>
                <c:pt idx="3547">
                  <c:v>65.058000000000007</c:v>
                </c:pt>
                <c:pt idx="3548">
                  <c:v>65.049000000000007</c:v>
                </c:pt>
                <c:pt idx="3549">
                  <c:v>65.040999999999997</c:v>
                </c:pt>
                <c:pt idx="3550">
                  <c:v>65.040999999999997</c:v>
                </c:pt>
                <c:pt idx="3551">
                  <c:v>65.049000000000007</c:v>
                </c:pt>
                <c:pt idx="3552">
                  <c:v>65.052999999999997</c:v>
                </c:pt>
                <c:pt idx="3553">
                  <c:v>65.061000000000007</c:v>
                </c:pt>
                <c:pt idx="3554">
                  <c:v>65.069999999999993</c:v>
                </c:pt>
                <c:pt idx="3555">
                  <c:v>65.078000000000003</c:v>
                </c:pt>
                <c:pt idx="3556">
                  <c:v>65.09</c:v>
                </c:pt>
                <c:pt idx="3557">
                  <c:v>65.105999999999995</c:v>
                </c:pt>
                <c:pt idx="3558">
                  <c:v>65.126000000000005</c:v>
                </c:pt>
                <c:pt idx="3559">
                  <c:v>65.14</c:v>
                </c:pt>
                <c:pt idx="3560">
                  <c:v>65.153000000000006</c:v>
                </c:pt>
                <c:pt idx="3561">
                  <c:v>65.165999999999997</c:v>
                </c:pt>
                <c:pt idx="3562">
                  <c:v>65.177999999999997</c:v>
                </c:pt>
                <c:pt idx="3563">
                  <c:v>65.191000000000003</c:v>
                </c:pt>
                <c:pt idx="3564">
                  <c:v>65.200999999999993</c:v>
                </c:pt>
                <c:pt idx="3565">
                  <c:v>65.206000000000003</c:v>
                </c:pt>
                <c:pt idx="3566">
                  <c:v>65.215000000000003</c:v>
                </c:pt>
                <c:pt idx="3567">
                  <c:v>65.218999999999994</c:v>
                </c:pt>
                <c:pt idx="3568">
                  <c:v>65.224000000000004</c:v>
                </c:pt>
                <c:pt idx="3569">
                  <c:v>65.225999999999999</c:v>
                </c:pt>
                <c:pt idx="3570">
                  <c:v>65.227000000000004</c:v>
                </c:pt>
                <c:pt idx="3571">
                  <c:v>65.225999999999999</c:v>
                </c:pt>
                <c:pt idx="3572">
                  <c:v>65.218999999999994</c:v>
                </c:pt>
                <c:pt idx="3573">
                  <c:v>65.218000000000004</c:v>
                </c:pt>
                <c:pt idx="3574">
                  <c:v>65.210999999999999</c:v>
                </c:pt>
                <c:pt idx="3575">
                  <c:v>65.203999999999994</c:v>
                </c:pt>
                <c:pt idx="3576">
                  <c:v>65.203000000000003</c:v>
                </c:pt>
                <c:pt idx="3577">
                  <c:v>65.203999999999994</c:v>
                </c:pt>
                <c:pt idx="3578">
                  <c:v>65.206000000000003</c:v>
                </c:pt>
                <c:pt idx="3579">
                  <c:v>65.209999999999994</c:v>
                </c:pt>
                <c:pt idx="3580">
                  <c:v>65.212000000000003</c:v>
                </c:pt>
                <c:pt idx="3581">
                  <c:v>65.212999999999994</c:v>
                </c:pt>
                <c:pt idx="3582">
                  <c:v>65.224999999999994</c:v>
                </c:pt>
                <c:pt idx="3583">
                  <c:v>65.239999999999995</c:v>
                </c:pt>
                <c:pt idx="3584">
                  <c:v>65.253</c:v>
                </c:pt>
                <c:pt idx="3585">
                  <c:v>65.268000000000001</c:v>
                </c:pt>
                <c:pt idx="3586">
                  <c:v>65.284999999999997</c:v>
                </c:pt>
                <c:pt idx="3587">
                  <c:v>65.298000000000002</c:v>
                </c:pt>
                <c:pt idx="3588">
                  <c:v>65.304000000000002</c:v>
                </c:pt>
                <c:pt idx="3589">
                  <c:v>65.308000000000007</c:v>
                </c:pt>
                <c:pt idx="3590">
                  <c:v>65.308999999999997</c:v>
                </c:pt>
                <c:pt idx="3591">
                  <c:v>65.314999999999998</c:v>
                </c:pt>
                <c:pt idx="3592">
                  <c:v>65.317999999999998</c:v>
                </c:pt>
                <c:pt idx="3593">
                  <c:v>65.319999999999993</c:v>
                </c:pt>
                <c:pt idx="3594">
                  <c:v>65.33</c:v>
                </c:pt>
                <c:pt idx="3595">
                  <c:v>65.341999999999999</c:v>
                </c:pt>
                <c:pt idx="3596">
                  <c:v>65.352999999999994</c:v>
                </c:pt>
                <c:pt idx="3597">
                  <c:v>65.375</c:v>
                </c:pt>
                <c:pt idx="3598">
                  <c:v>65.403000000000006</c:v>
                </c:pt>
                <c:pt idx="3599">
                  <c:v>65.421999999999997</c:v>
                </c:pt>
                <c:pt idx="3600">
                  <c:v>65.421999999999997</c:v>
                </c:pt>
                <c:pt idx="3601">
                  <c:v>65.433999999999997</c:v>
                </c:pt>
                <c:pt idx="3602">
                  <c:v>65.481999999999999</c:v>
                </c:pt>
                <c:pt idx="3603">
                  <c:v>65.516999999999996</c:v>
                </c:pt>
                <c:pt idx="3604">
                  <c:v>65.531999999999996</c:v>
                </c:pt>
                <c:pt idx="3605">
                  <c:v>65.576999999999998</c:v>
                </c:pt>
                <c:pt idx="3606">
                  <c:v>65.605000000000004</c:v>
                </c:pt>
                <c:pt idx="3607">
                  <c:v>65.643000000000001</c:v>
                </c:pt>
                <c:pt idx="3608">
                  <c:v>65.662999999999997</c:v>
                </c:pt>
                <c:pt idx="3609">
                  <c:v>65.673000000000002</c:v>
                </c:pt>
                <c:pt idx="3610">
                  <c:v>65.667000000000002</c:v>
                </c:pt>
                <c:pt idx="3611">
                  <c:v>65.616</c:v>
                </c:pt>
                <c:pt idx="3612">
                  <c:v>65.576999999999998</c:v>
                </c:pt>
                <c:pt idx="3613">
                  <c:v>65.522000000000006</c:v>
                </c:pt>
                <c:pt idx="3614">
                  <c:v>65.435000000000002</c:v>
                </c:pt>
                <c:pt idx="3615">
                  <c:v>65.34</c:v>
                </c:pt>
                <c:pt idx="3616">
                  <c:v>65.239000000000004</c:v>
                </c:pt>
                <c:pt idx="3617">
                  <c:v>65.135999999999996</c:v>
                </c:pt>
                <c:pt idx="3618">
                  <c:v>65.033000000000001</c:v>
                </c:pt>
                <c:pt idx="3619">
                  <c:v>64.915000000000006</c:v>
                </c:pt>
                <c:pt idx="3620">
                  <c:v>64.790999999999997</c:v>
                </c:pt>
                <c:pt idx="3621">
                  <c:v>64.680999999999997</c:v>
                </c:pt>
                <c:pt idx="3622">
                  <c:v>64.582999999999998</c:v>
                </c:pt>
                <c:pt idx="3623">
                  <c:v>64.486999999999995</c:v>
                </c:pt>
                <c:pt idx="3624">
                  <c:v>64.382000000000005</c:v>
                </c:pt>
                <c:pt idx="3625">
                  <c:v>64.275000000000006</c:v>
                </c:pt>
                <c:pt idx="3626">
                  <c:v>64.174999999999997</c:v>
                </c:pt>
                <c:pt idx="3627">
                  <c:v>64.082999999999998</c:v>
                </c:pt>
                <c:pt idx="3628">
                  <c:v>64.010999999999996</c:v>
                </c:pt>
                <c:pt idx="3629">
                  <c:v>63.948</c:v>
                </c:pt>
                <c:pt idx="3630">
                  <c:v>63.881999999999998</c:v>
                </c:pt>
                <c:pt idx="3631">
                  <c:v>63.826000000000001</c:v>
                </c:pt>
                <c:pt idx="3632">
                  <c:v>63.796999999999997</c:v>
                </c:pt>
                <c:pt idx="3633">
                  <c:v>63.783999999999999</c:v>
                </c:pt>
                <c:pt idx="3634">
                  <c:v>63.78</c:v>
                </c:pt>
                <c:pt idx="3635">
                  <c:v>63.780999999999999</c:v>
                </c:pt>
                <c:pt idx="3636">
                  <c:v>63.787999999999997</c:v>
                </c:pt>
                <c:pt idx="3637">
                  <c:v>63.787999999999997</c:v>
                </c:pt>
                <c:pt idx="3638">
                  <c:v>63.79</c:v>
                </c:pt>
                <c:pt idx="3639">
                  <c:v>63.795000000000002</c:v>
                </c:pt>
                <c:pt idx="3640">
                  <c:v>63.792999999999999</c:v>
                </c:pt>
                <c:pt idx="3641">
                  <c:v>63.774999999999999</c:v>
                </c:pt>
                <c:pt idx="3642">
                  <c:v>63.755000000000003</c:v>
                </c:pt>
                <c:pt idx="3643">
                  <c:v>63.750999999999998</c:v>
                </c:pt>
                <c:pt idx="3644">
                  <c:v>63.747999999999998</c:v>
                </c:pt>
                <c:pt idx="3645">
                  <c:v>63.741</c:v>
                </c:pt>
                <c:pt idx="3646">
                  <c:v>63.744</c:v>
                </c:pt>
                <c:pt idx="3647">
                  <c:v>63.731000000000002</c:v>
                </c:pt>
                <c:pt idx="3648">
                  <c:v>63.701999999999998</c:v>
                </c:pt>
                <c:pt idx="3649">
                  <c:v>63.691000000000003</c:v>
                </c:pt>
                <c:pt idx="3650">
                  <c:v>63.682000000000002</c:v>
                </c:pt>
                <c:pt idx="3651">
                  <c:v>63.662999999999997</c:v>
                </c:pt>
                <c:pt idx="3652">
                  <c:v>63.65</c:v>
                </c:pt>
                <c:pt idx="3653">
                  <c:v>63.651000000000003</c:v>
                </c:pt>
                <c:pt idx="3654">
                  <c:v>63.640999999999998</c:v>
                </c:pt>
                <c:pt idx="3655">
                  <c:v>63.625</c:v>
                </c:pt>
                <c:pt idx="3656">
                  <c:v>63.615000000000002</c:v>
                </c:pt>
                <c:pt idx="3657">
                  <c:v>63.593000000000004</c:v>
                </c:pt>
                <c:pt idx="3658">
                  <c:v>63.555</c:v>
                </c:pt>
                <c:pt idx="3659">
                  <c:v>63.517000000000003</c:v>
                </c:pt>
                <c:pt idx="3660">
                  <c:v>63.485999999999997</c:v>
                </c:pt>
                <c:pt idx="3661">
                  <c:v>63.44</c:v>
                </c:pt>
                <c:pt idx="3662">
                  <c:v>63.4</c:v>
                </c:pt>
                <c:pt idx="3663">
                  <c:v>63.356999999999999</c:v>
                </c:pt>
                <c:pt idx="3664">
                  <c:v>63.328000000000003</c:v>
                </c:pt>
                <c:pt idx="3665">
                  <c:v>63.305999999999997</c:v>
                </c:pt>
                <c:pt idx="3666">
                  <c:v>63.268999999999998</c:v>
                </c:pt>
                <c:pt idx="3667">
                  <c:v>63.241999999999997</c:v>
                </c:pt>
                <c:pt idx="3668">
                  <c:v>63.209000000000003</c:v>
                </c:pt>
                <c:pt idx="3669">
                  <c:v>63.165999999999997</c:v>
                </c:pt>
                <c:pt idx="3670">
                  <c:v>63.131</c:v>
                </c:pt>
                <c:pt idx="3671">
                  <c:v>63.085999999999999</c:v>
                </c:pt>
                <c:pt idx="3672">
                  <c:v>63.029000000000003</c:v>
                </c:pt>
                <c:pt idx="3673">
                  <c:v>62.978999999999999</c:v>
                </c:pt>
                <c:pt idx="3674">
                  <c:v>62.936</c:v>
                </c:pt>
                <c:pt idx="3675">
                  <c:v>62.878999999999998</c:v>
                </c:pt>
                <c:pt idx="3676">
                  <c:v>62.83</c:v>
                </c:pt>
                <c:pt idx="3677">
                  <c:v>62.781999999999996</c:v>
                </c:pt>
                <c:pt idx="3678">
                  <c:v>62.734999999999999</c:v>
                </c:pt>
                <c:pt idx="3679">
                  <c:v>62.7</c:v>
                </c:pt>
                <c:pt idx="3680">
                  <c:v>62.649000000000001</c:v>
                </c:pt>
                <c:pt idx="3681">
                  <c:v>62.588999999999999</c:v>
                </c:pt>
                <c:pt idx="3682">
                  <c:v>62.537999999999997</c:v>
                </c:pt>
                <c:pt idx="3683">
                  <c:v>62.484000000000002</c:v>
                </c:pt>
                <c:pt idx="3684">
                  <c:v>62.433</c:v>
                </c:pt>
                <c:pt idx="3685">
                  <c:v>62.38</c:v>
                </c:pt>
                <c:pt idx="3686">
                  <c:v>62.322000000000003</c:v>
                </c:pt>
                <c:pt idx="3687">
                  <c:v>62.268999999999998</c:v>
                </c:pt>
                <c:pt idx="3688">
                  <c:v>62.226999999999997</c:v>
                </c:pt>
                <c:pt idx="3689">
                  <c:v>62.197000000000003</c:v>
                </c:pt>
                <c:pt idx="3690">
                  <c:v>62.164000000000001</c:v>
                </c:pt>
                <c:pt idx="3691">
                  <c:v>62.118000000000002</c:v>
                </c:pt>
                <c:pt idx="3692">
                  <c:v>62.085000000000001</c:v>
                </c:pt>
                <c:pt idx="3693">
                  <c:v>62.067999999999998</c:v>
                </c:pt>
                <c:pt idx="3694">
                  <c:v>62.045000000000002</c:v>
                </c:pt>
                <c:pt idx="3695">
                  <c:v>62.012</c:v>
                </c:pt>
                <c:pt idx="3696">
                  <c:v>61.991</c:v>
                </c:pt>
                <c:pt idx="3697">
                  <c:v>61.981000000000002</c:v>
                </c:pt>
                <c:pt idx="3698">
                  <c:v>61.959000000000003</c:v>
                </c:pt>
                <c:pt idx="3699">
                  <c:v>61.939</c:v>
                </c:pt>
                <c:pt idx="3700">
                  <c:v>61.927</c:v>
                </c:pt>
                <c:pt idx="3701">
                  <c:v>61.914999999999999</c:v>
                </c:pt>
                <c:pt idx="3702">
                  <c:v>61.905999999999999</c:v>
                </c:pt>
                <c:pt idx="3703">
                  <c:v>61.896000000000001</c:v>
                </c:pt>
                <c:pt idx="3704">
                  <c:v>61.877000000000002</c:v>
                </c:pt>
                <c:pt idx="3705">
                  <c:v>61.851999999999997</c:v>
                </c:pt>
                <c:pt idx="3706">
                  <c:v>61.83</c:v>
                </c:pt>
                <c:pt idx="3707">
                  <c:v>61.811999999999998</c:v>
                </c:pt>
                <c:pt idx="3708">
                  <c:v>61.795999999999999</c:v>
                </c:pt>
                <c:pt idx="3709">
                  <c:v>61.779000000000003</c:v>
                </c:pt>
                <c:pt idx="3710">
                  <c:v>61.755000000000003</c:v>
                </c:pt>
                <c:pt idx="3711">
                  <c:v>61.725000000000001</c:v>
                </c:pt>
                <c:pt idx="3712">
                  <c:v>61.683999999999997</c:v>
                </c:pt>
                <c:pt idx="3713">
                  <c:v>61.636000000000003</c:v>
                </c:pt>
                <c:pt idx="3714">
                  <c:v>61.58</c:v>
                </c:pt>
                <c:pt idx="3715">
                  <c:v>61.521000000000001</c:v>
                </c:pt>
                <c:pt idx="3716">
                  <c:v>61.457999999999998</c:v>
                </c:pt>
                <c:pt idx="3717">
                  <c:v>61.387999999999998</c:v>
                </c:pt>
                <c:pt idx="3718">
                  <c:v>61.316000000000003</c:v>
                </c:pt>
                <c:pt idx="3719">
                  <c:v>61.252000000000002</c:v>
                </c:pt>
                <c:pt idx="3720">
                  <c:v>61.195</c:v>
                </c:pt>
                <c:pt idx="3721">
                  <c:v>61.145000000000003</c:v>
                </c:pt>
                <c:pt idx="3722">
                  <c:v>61.103000000000002</c:v>
                </c:pt>
                <c:pt idx="3723">
                  <c:v>61.064</c:v>
                </c:pt>
                <c:pt idx="3724">
                  <c:v>61.021000000000001</c:v>
                </c:pt>
                <c:pt idx="3725">
                  <c:v>60.976999999999997</c:v>
                </c:pt>
                <c:pt idx="3726">
                  <c:v>60.936</c:v>
                </c:pt>
                <c:pt idx="3727">
                  <c:v>60.899000000000001</c:v>
                </c:pt>
                <c:pt idx="3728">
                  <c:v>60.866</c:v>
                </c:pt>
                <c:pt idx="3729">
                  <c:v>60.837000000000003</c:v>
                </c:pt>
                <c:pt idx="3730">
                  <c:v>60.81</c:v>
                </c:pt>
                <c:pt idx="3731">
                  <c:v>60.783000000000001</c:v>
                </c:pt>
                <c:pt idx="3732">
                  <c:v>60.759</c:v>
                </c:pt>
                <c:pt idx="3733">
                  <c:v>60.74</c:v>
                </c:pt>
                <c:pt idx="3734">
                  <c:v>60.723999999999997</c:v>
                </c:pt>
                <c:pt idx="3735">
                  <c:v>60.710999999999999</c:v>
                </c:pt>
                <c:pt idx="3736">
                  <c:v>60.7</c:v>
                </c:pt>
                <c:pt idx="3737">
                  <c:v>60.692999999999998</c:v>
                </c:pt>
                <c:pt idx="3738">
                  <c:v>60.686</c:v>
                </c:pt>
                <c:pt idx="3739">
                  <c:v>60.680999999999997</c:v>
                </c:pt>
                <c:pt idx="3740">
                  <c:v>60.673999999999999</c:v>
                </c:pt>
                <c:pt idx="3741">
                  <c:v>60.667999999999999</c:v>
                </c:pt>
                <c:pt idx="3742">
                  <c:v>60.658000000000001</c:v>
                </c:pt>
                <c:pt idx="3743">
                  <c:v>60.648000000000003</c:v>
                </c:pt>
                <c:pt idx="3744">
                  <c:v>60.64</c:v>
                </c:pt>
                <c:pt idx="3745">
                  <c:v>60.624000000000002</c:v>
                </c:pt>
                <c:pt idx="3746">
                  <c:v>60.603999999999999</c:v>
                </c:pt>
                <c:pt idx="3747">
                  <c:v>60.576000000000001</c:v>
                </c:pt>
                <c:pt idx="3748">
                  <c:v>60.540999999999997</c:v>
                </c:pt>
                <c:pt idx="3749">
                  <c:v>60.506999999999998</c:v>
                </c:pt>
                <c:pt idx="3750">
                  <c:v>60.47</c:v>
                </c:pt>
                <c:pt idx="3751">
                  <c:v>60.436</c:v>
                </c:pt>
                <c:pt idx="3752">
                  <c:v>60.402999999999999</c:v>
                </c:pt>
                <c:pt idx="3753">
                  <c:v>60.372</c:v>
                </c:pt>
                <c:pt idx="3754">
                  <c:v>60.338999999999999</c:v>
                </c:pt>
                <c:pt idx="3755">
                  <c:v>60.31</c:v>
                </c:pt>
                <c:pt idx="3756">
                  <c:v>60.289000000000001</c:v>
                </c:pt>
                <c:pt idx="3757">
                  <c:v>60.27</c:v>
                </c:pt>
                <c:pt idx="3758">
                  <c:v>60.252000000000002</c:v>
                </c:pt>
                <c:pt idx="3759">
                  <c:v>60.232999999999997</c:v>
                </c:pt>
                <c:pt idx="3760">
                  <c:v>60.215000000000003</c:v>
                </c:pt>
                <c:pt idx="3761">
                  <c:v>60.197000000000003</c:v>
                </c:pt>
                <c:pt idx="3762">
                  <c:v>60.179000000000002</c:v>
                </c:pt>
                <c:pt idx="3763">
                  <c:v>60.167999999999999</c:v>
                </c:pt>
                <c:pt idx="3764">
                  <c:v>60.16</c:v>
                </c:pt>
                <c:pt idx="3765">
                  <c:v>60.152999999999999</c:v>
                </c:pt>
                <c:pt idx="3766">
                  <c:v>60.148000000000003</c:v>
                </c:pt>
                <c:pt idx="3767">
                  <c:v>60.142000000000003</c:v>
                </c:pt>
                <c:pt idx="3768">
                  <c:v>60.142000000000003</c:v>
                </c:pt>
                <c:pt idx="3769">
                  <c:v>60.146999999999998</c:v>
                </c:pt>
                <c:pt idx="3770">
                  <c:v>60.152999999999999</c:v>
                </c:pt>
                <c:pt idx="3771">
                  <c:v>60.165999999999997</c:v>
                </c:pt>
                <c:pt idx="3772">
                  <c:v>60.180999999999997</c:v>
                </c:pt>
                <c:pt idx="3773">
                  <c:v>60.195</c:v>
                </c:pt>
                <c:pt idx="3774">
                  <c:v>60.207000000000001</c:v>
                </c:pt>
                <c:pt idx="3775">
                  <c:v>60.216000000000001</c:v>
                </c:pt>
                <c:pt idx="3776">
                  <c:v>60.22</c:v>
                </c:pt>
                <c:pt idx="3777">
                  <c:v>60.228000000000002</c:v>
                </c:pt>
                <c:pt idx="3778">
                  <c:v>60.232999999999997</c:v>
                </c:pt>
                <c:pt idx="3779">
                  <c:v>60.234999999999999</c:v>
                </c:pt>
                <c:pt idx="3780">
                  <c:v>60.232999999999997</c:v>
                </c:pt>
                <c:pt idx="3781">
                  <c:v>60.231999999999999</c:v>
                </c:pt>
                <c:pt idx="3782">
                  <c:v>60.235999999999997</c:v>
                </c:pt>
                <c:pt idx="3783">
                  <c:v>60.238999999999997</c:v>
                </c:pt>
                <c:pt idx="3784">
                  <c:v>60.241999999999997</c:v>
                </c:pt>
                <c:pt idx="3785">
                  <c:v>60.246000000000002</c:v>
                </c:pt>
                <c:pt idx="3786">
                  <c:v>60.250999999999998</c:v>
                </c:pt>
                <c:pt idx="3787">
                  <c:v>60.25</c:v>
                </c:pt>
                <c:pt idx="3788">
                  <c:v>60.241999999999997</c:v>
                </c:pt>
                <c:pt idx="3789">
                  <c:v>60.234000000000002</c:v>
                </c:pt>
                <c:pt idx="3790">
                  <c:v>60.231000000000002</c:v>
                </c:pt>
                <c:pt idx="3791">
                  <c:v>60.228000000000002</c:v>
                </c:pt>
                <c:pt idx="3792">
                  <c:v>60.220999999999997</c:v>
                </c:pt>
                <c:pt idx="3793">
                  <c:v>60.210999999999999</c:v>
                </c:pt>
                <c:pt idx="3794">
                  <c:v>60.204999999999998</c:v>
                </c:pt>
                <c:pt idx="3795">
                  <c:v>60.195999999999998</c:v>
                </c:pt>
                <c:pt idx="3796">
                  <c:v>60.188000000000002</c:v>
                </c:pt>
                <c:pt idx="3797">
                  <c:v>60.185000000000002</c:v>
                </c:pt>
                <c:pt idx="3798">
                  <c:v>60.183999999999997</c:v>
                </c:pt>
                <c:pt idx="3799">
                  <c:v>60.186</c:v>
                </c:pt>
                <c:pt idx="3800">
                  <c:v>60.192999999999998</c:v>
                </c:pt>
                <c:pt idx="3801">
                  <c:v>60.204000000000001</c:v>
                </c:pt>
                <c:pt idx="3802">
                  <c:v>60.213999999999999</c:v>
                </c:pt>
                <c:pt idx="3803">
                  <c:v>60.228000000000002</c:v>
                </c:pt>
                <c:pt idx="3804">
                  <c:v>60.246000000000002</c:v>
                </c:pt>
                <c:pt idx="3805">
                  <c:v>60.265000000000001</c:v>
                </c:pt>
                <c:pt idx="3806">
                  <c:v>60.284999999999997</c:v>
                </c:pt>
                <c:pt idx="3807">
                  <c:v>60.314999999999998</c:v>
                </c:pt>
                <c:pt idx="3808">
                  <c:v>60.347999999999999</c:v>
                </c:pt>
                <c:pt idx="3809">
                  <c:v>60.384999999999998</c:v>
                </c:pt>
                <c:pt idx="3810">
                  <c:v>60.423000000000002</c:v>
                </c:pt>
                <c:pt idx="3811">
                  <c:v>60.466000000000001</c:v>
                </c:pt>
                <c:pt idx="3812">
                  <c:v>60.518000000000001</c:v>
                </c:pt>
                <c:pt idx="3813">
                  <c:v>60.576000000000001</c:v>
                </c:pt>
                <c:pt idx="3814">
                  <c:v>60.651000000000003</c:v>
                </c:pt>
                <c:pt idx="3815">
                  <c:v>60.732999999999997</c:v>
                </c:pt>
                <c:pt idx="3816">
                  <c:v>60.805999999999997</c:v>
                </c:pt>
                <c:pt idx="3817">
                  <c:v>60.862000000000002</c:v>
                </c:pt>
                <c:pt idx="3818">
                  <c:v>60.911999999999999</c:v>
                </c:pt>
                <c:pt idx="3819">
                  <c:v>60.966999999999999</c:v>
                </c:pt>
                <c:pt idx="3820">
                  <c:v>61.006999999999998</c:v>
                </c:pt>
                <c:pt idx="3821">
                  <c:v>61.03</c:v>
                </c:pt>
                <c:pt idx="3822">
                  <c:v>61.066000000000003</c:v>
                </c:pt>
                <c:pt idx="3823">
                  <c:v>61.104999999999997</c:v>
                </c:pt>
                <c:pt idx="3824">
                  <c:v>61.131999999999998</c:v>
                </c:pt>
                <c:pt idx="3825">
                  <c:v>61.158999999999999</c:v>
                </c:pt>
                <c:pt idx="3826">
                  <c:v>61.186</c:v>
                </c:pt>
                <c:pt idx="3827">
                  <c:v>61.204999999999998</c:v>
                </c:pt>
                <c:pt idx="3828">
                  <c:v>61.231000000000002</c:v>
                </c:pt>
                <c:pt idx="3829">
                  <c:v>61.28</c:v>
                </c:pt>
                <c:pt idx="3830">
                  <c:v>61.335999999999999</c:v>
                </c:pt>
                <c:pt idx="3831">
                  <c:v>61.417000000000002</c:v>
                </c:pt>
                <c:pt idx="3832">
                  <c:v>61.527000000000001</c:v>
                </c:pt>
                <c:pt idx="3833">
                  <c:v>61.658999999999999</c:v>
                </c:pt>
                <c:pt idx="3834">
                  <c:v>61.805999999999997</c:v>
                </c:pt>
                <c:pt idx="3835">
                  <c:v>61.972999999999999</c:v>
                </c:pt>
                <c:pt idx="3836">
                  <c:v>62.149000000000001</c:v>
                </c:pt>
                <c:pt idx="3837">
                  <c:v>62.334000000000003</c:v>
                </c:pt>
                <c:pt idx="3838">
                  <c:v>62.527000000000001</c:v>
                </c:pt>
                <c:pt idx="3839">
                  <c:v>62.734999999999999</c:v>
                </c:pt>
                <c:pt idx="3840">
                  <c:v>62.94</c:v>
                </c:pt>
                <c:pt idx="3841">
                  <c:v>63.143999999999998</c:v>
                </c:pt>
                <c:pt idx="3842">
                  <c:v>63.350999999999999</c:v>
                </c:pt>
                <c:pt idx="3843">
                  <c:v>63.558999999999997</c:v>
                </c:pt>
                <c:pt idx="3844">
                  <c:v>63.779000000000003</c:v>
                </c:pt>
                <c:pt idx="3845">
                  <c:v>63.997999999999998</c:v>
                </c:pt>
                <c:pt idx="3846">
                  <c:v>64.210999999999999</c:v>
                </c:pt>
                <c:pt idx="3847">
                  <c:v>64.418000000000006</c:v>
                </c:pt>
                <c:pt idx="3848">
                  <c:v>64.634</c:v>
                </c:pt>
                <c:pt idx="3849">
                  <c:v>64.849999999999994</c:v>
                </c:pt>
                <c:pt idx="3850">
                  <c:v>65.063999999999993</c:v>
                </c:pt>
                <c:pt idx="3851">
                  <c:v>65.277000000000001</c:v>
                </c:pt>
                <c:pt idx="3852">
                  <c:v>65.495000000000005</c:v>
                </c:pt>
                <c:pt idx="3853">
                  <c:v>65.713999999999999</c:v>
                </c:pt>
                <c:pt idx="3854">
                  <c:v>65.933000000000007</c:v>
                </c:pt>
                <c:pt idx="3855">
                  <c:v>66.153000000000006</c:v>
                </c:pt>
                <c:pt idx="3856">
                  <c:v>66.366</c:v>
                </c:pt>
                <c:pt idx="3857">
                  <c:v>66.570999999999998</c:v>
                </c:pt>
                <c:pt idx="3858">
                  <c:v>66.757000000000005</c:v>
                </c:pt>
                <c:pt idx="3859">
                  <c:v>66.938000000000002</c:v>
                </c:pt>
                <c:pt idx="3860">
                  <c:v>67.111000000000004</c:v>
                </c:pt>
                <c:pt idx="3861">
                  <c:v>67.272000000000006</c:v>
                </c:pt>
                <c:pt idx="3862">
                  <c:v>67.424000000000007</c:v>
                </c:pt>
                <c:pt idx="3863">
                  <c:v>67.578000000000003</c:v>
                </c:pt>
                <c:pt idx="3864">
                  <c:v>67.731999999999999</c:v>
                </c:pt>
                <c:pt idx="3865">
                  <c:v>67.878</c:v>
                </c:pt>
                <c:pt idx="3866">
                  <c:v>68.028999999999996</c:v>
                </c:pt>
                <c:pt idx="3867">
                  <c:v>68.188999999999993</c:v>
                </c:pt>
                <c:pt idx="3868">
                  <c:v>68.341999999999999</c:v>
                </c:pt>
                <c:pt idx="3869">
                  <c:v>68.497</c:v>
                </c:pt>
                <c:pt idx="3870">
                  <c:v>68.656999999999996</c:v>
                </c:pt>
                <c:pt idx="3871">
                  <c:v>68.813999999999993</c:v>
                </c:pt>
                <c:pt idx="3872">
                  <c:v>68.968000000000004</c:v>
                </c:pt>
                <c:pt idx="3873">
                  <c:v>69.119</c:v>
                </c:pt>
                <c:pt idx="3874">
                  <c:v>69.263000000000005</c:v>
                </c:pt>
                <c:pt idx="3875">
                  <c:v>69.403000000000006</c:v>
                </c:pt>
                <c:pt idx="3876">
                  <c:v>69.543999999999997</c:v>
                </c:pt>
                <c:pt idx="3877">
                  <c:v>69.692999999999998</c:v>
                </c:pt>
                <c:pt idx="3878">
                  <c:v>69.834999999999994</c:v>
                </c:pt>
                <c:pt idx="3879">
                  <c:v>69.966999999999999</c:v>
                </c:pt>
                <c:pt idx="3880">
                  <c:v>70.090999999999994</c:v>
                </c:pt>
                <c:pt idx="3881">
                  <c:v>70.206999999999994</c:v>
                </c:pt>
                <c:pt idx="3882">
                  <c:v>70.308000000000007</c:v>
                </c:pt>
                <c:pt idx="3883">
                  <c:v>70.400000000000006</c:v>
                </c:pt>
                <c:pt idx="3884">
                  <c:v>70.5</c:v>
                </c:pt>
                <c:pt idx="3885">
                  <c:v>70.597999999999999</c:v>
                </c:pt>
                <c:pt idx="3886">
                  <c:v>70.686000000000007</c:v>
                </c:pt>
                <c:pt idx="3887">
                  <c:v>70.772999999999996</c:v>
                </c:pt>
                <c:pt idx="3888">
                  <c:v>70.863</c:v>
                </c:pt>
                <c:pt idx="3889">
                  <c:v>70.947999999999993</c:v>
                </c:pt>
                <c:pt idx="3890">
                  <c:v>71.02</c:v>
                </c:pt>
                <c:pt idx="3891">
                  <c:v>71.094999999999999</c:v>
                </c:pt>
                <c:pt idx="3892">
                  <c:v>71.167000000000002</c:v>
                </c:pt>
                <c:pt idx="3893">
                  <c:v>71.234999999999999</c:v>
                </c:pt>
                <c:pt idx="3894">
                  <c:v>71.293999999999997</c:v>
                </c:pt>
                <c:pt idx="3895">
                  <c:v>71.341999999999999</c:v>
                </c:pt>
                <c:pt idx="3896">
                  <c:v>71.391000000000005</c:v>
                </c:pt>
                <c:pt idx="3897">
                  <c:v>71.44</c:v>
                </c:pt>
                <c:pt idx="3898">
                  <c:v>71.488</c:v>
                </c:pt>
                <c:pt idx="3899">
                  <c:v>71.52</c:v>
                </c:pt>
                <c:pt idx="3900">
                  <c:v>71.531999999999996</c:v>
                </c:pt>
                <c:pt idx="3901">
                  <c:v>71.536000000000001</c:v>
                </c:pt>
                <c:pt idx="3902">
                  <c:v>71.555999999999997</c:v>
                </c:pt>
                <c:pt idx="3903">
                  <c:v>71.578999999999994</c:v>
                </c:pt>
                <c:pt idx="3904">
                  <c:v>71.59</c:v>
                </c:pt>
                <c:pt idx="3905">
                  <c:v>71.58</c:v>
                </c:pt>
                <c:pt idx="3906">
                  <c:v>71.567999999999998</c:v>
                </c:pt>
                <c:pt idx="3907">
                  <c:v>71.572000000000003</c:v>
                </c:pt>
                <c:pt idx="3908">
                  <c:v>71.575000000000003</c:v>
                </c:pt>
                <c:pt idx="3909">
                  <c:v>71.570999999999998</c:v>
                </c:pt>
                <c:pt idx="3910">
                  <c:v>71.555999999999997</c:v>
                </c:pt>
                <c:pt idx="3911">
                  <c:v>71.537000000000006</c:v>
                </c:pt>
                <c:pt idx="3912">
                  <c:v>71.534999999999997</c:v>
                </c:pt>
                <c:pt idx="3913">
                  <c:v>71.543999999999997</c:v>
                </c:pt>
                <c:pt idx="3914">
                  <c:v>71.55</c:v>
                </c:pt>
                <c:pt idx="3915">
                  <c:v>71.548000000000002</c:v>
                </c:pt>
                <c:pt idx="3916">
                  <c:v>71.536000000000001</c:v>
                </c:pt>
                <c:pt idx="3917">
                  <c:v>71.524000000000001</c:v>
                </c:pt>
                <c:pt idx="3918">
                  <c:v>71.516999999999996</c:v>
                </c:pt>
                <c:pt idx="3919">
                  <c:v>71.516999999999996</c:v>
                </c:pt>
                <c:pt idx="3920">
                  <c:v>71.513000000000005</c:v>
                </c:pt>
                <c:pt idx="3921">
                  <c:v>71.513999999999996</c:v>
                </c:pt>
                <c:pt idx="3922">
                  <c:v>71.522999999999996</c:v>
                </c:pt>
                <c:pt idx="3923">
                  <c:v>71.528999999999996</c:v>
                </c:pt>
                <c:pt idx="3924">
                  <c:v>71.534999999999997</c:v>
                </c:pt>
                <c:pt idx="3925">
                  <c:v>71.552000000000007</c:v>
                </c:pt>
                <c:pt idx="3926">
                  <c:v>71.578999999999994</c:v>
                </c:pt>
                <c:pt idx="3927">
                  <c:v>71.613</c:v>
                </c:pt>
                <c:pt idx="3928">
                  <c:v>71.662999999999997</c:v>
                </c:pt>
                <c:pt idx="3929">
                  <c:v>71.715000000000003</c:v>
                </c:pt>
                <c:pt idx="3930">
                  <c:v>71.771000000000001</c:v>
                </c:pt>
                <c:pt idx="3931">
                  <c:v>71.825000000000003</c:v>
                </c:pt>
                <c:pt idx="3932">
                  <c:v>71.878</c:v>
                </c:pt>
                <c:pt idx="3933">
                  <c:v>71.933999999999997</c:v>
                </c:pt>
                <c:pt idx="3934">
                  <c:v>71.992999999999995</c:v>
                </c:pt>
                <c:pt idx="3935">
                  <c:v>72.054000000000002</c:v>
                </c:pt>
                <c:pt idx="3936">
                  <c:v>72.116</c:v>
                </c:pt>
                <c:pt idx="3937">
                  <c:v>72.171000000000006</c:v>
                </c:pt>
                <c:pt idx="3938">
                  <c:v>72.22</c:v>
                </c:pt>
                <c:pt idx="3939">
                  <c:v>72.272999999999996</c:v>
                </c:pt>
                <c:pt idx="3940">
                  <c:v>72.328999999999994</c:v>
                </c:pt>
                <c:pt idx="3941">
                  <c:v>72.393000000000001</c:v>
                </c:pt>
                <c:pt idx="3942">
                  <c:v>72.453999999999994</c:v>
                </c:pt>
                <c:pt idx="3943">
                  <c:v>72.516000000000005</c:v>
                </c:pt>
                <c:pt idx="3944">
                  <c:v>72.581999999999994</c:v>
                </c:pt>
                <c:pt idx="3945">
                  <c:v>72.647999999999996</c:v>
                </c:pt>
                <c:pt idx="3946">
                  <c:v>72.712999999999994</c:v>
                </c:pt>
                <c:pt idx="3947">
                  <c:v>72.775000000000006</c:v>
                </c:pt>
                <c:pt idx="3948">
                  <c:v>72.847999999999999</c:v>
                </c:pt>
                <c:pt idx="3949">
                  <c:v>72.930000000000007</c:v>
                </c:pt>
                <c:pt idx="3950">
                  <c:v>73.007999999999996</c:v>
                </c:pt>
                <c:pt idx="3951">
                  <c:v>73.082999999999998</c:v>
                </c:pt>
                <c:pt idx="3952">
                  <c:v>73.176000000000002</c:v>
                </c:pt>
                <c:pt idx="3953">
                  <c:v>73.27</c:v>
                </c:pt>
                <c:pt idx="3954">
                  <c:v>73.350999999999999</c:v>
                </c:pt>
                <c:pt idx="3955">
                  <c:v>73.442999999999998</c:v>
                </c:pt>
                <c:pt idx="3956">
                  <c:v>73.542000000000002</c:v>
                </c:pt>
                <c:pt idx="3957">
                  <c:v>73.623000000000005</c:v>
                </c:pt>
                <c:pt idx="3958">
                  <c:v>73.686999999999998</c:v>
                </c:pt>
                <c:pt idx="3959">
                  <c:v>73.745999999999995</c:v>
                </c:pt>
                <c:pt idx="3960">
                  <c:v>73.805999999999997</c:v>
                </c:pt>
                <c:pt idx="3961">
                  <c:v>73.873000000000005</c:v>
                </c:pt>
                <c:pt idx="3962">
                  <c:v>73.944000000000003</c:v>
                </c:pt>
                <c:pt idx="3963">
                  <c:v>74.010999999999996</c:v>
                </c:pt>
                <c:pt idx="3964">
                  <c:v>74.072000000000003</c:v>
                </c:pt>
                <c:pt idx="3965">
                  <c:v>74.13</c:v>
                </c:pt>
                <c:pt idx="3966">
                  <c:v>74.191000000000003</c:v>
                </c:pt>
                <c:pt idx="3967">
                  <c:v>74.245000000000005</c:v>
                </c:pt>
                <c:pt idx="3968">
                  <c:v>74.284000000000006</c:v>
                </c:pt>
                <c:pt idx="3969">
                  <c:v>74.304000000000002</c:v>
                </c:pt>
                <c:pt idx="3970">
                  <c:v>74.328000000000003</c:v>
                </c:pt>
                <c:pt idx="3971">
                  <c:v>74.343999999999994</c:v>
                </c:pt>
                <c:pt idx="3972">
                  <c:v>74.344999999999999</c:v>
                </c:pt>
                <c:pt idx="3973">
                  <c:v>74.340999999999994</c:v>
                </c:pt>
                <c:pt idx="3974">
                  <c:v>74.343999999999994</c:v>
                </c:pt>
                <c:pt idx="3975">
                  <c:v>74.349999999999994</c:v>
                </c:pt>
                <c:pt idx="3976">
                  <c:v>74.355999999999995</c:v>
                </c:pt>
                <c:pt idx="3977">
                  <c:v>74.364000000000004</c:v>
                </c:pt>
                <c:pt idx="3978">
                  <c:v>74.369</c:v>
                </c:pt>
                <c:pt idx="3979">
                  <c:v>74.375</c:v>
                </c:pt>
                <c:pt idx="3980">
                  <c:v>74.382999999999996</c:v>
                </c:pt>
                <c:pt idx="3981">
                  <c:v>74.394999999999996</c:v>
                </c:pt>
                <c:pt idx="3982">
                  <c:v>74.402000000000001</c:v>
                </c:pt>
                <c:pt idx="3983">
                  <c:v>74.403999999999996</c:v>
                </c:pt>
                <c:pt idx="3984">
                  <c:v>74.41</c:v>
                </c:pt>
                <c:pt idx="3985">
                  <c:v>74.417000000000002</c:v>
                </c:pt>
                <c:pt idx="3986">
                  <c:v>74.424000000000007</c:v>
                </c:pt>
                <c:pt idx="3987">
                  <c:v>74.433999999999997</c:v>
                </c:pt>
                <c:pt idx="3988">
                  <c:v>74.444000000000003</c:v>
                </c:pt>
                <c:pt idx="3989">
                  <c:v>74.45</c:v>
                </c:pt>
                <c:pt idx="3990">
                  <c:v>74.451999999999998</c:v>
                </c:pt>
                <c:pt idx="3991">
                  <c:v>74.453999999999994</c:v>
                </c:pt>
                <c:pt idx="3992">
                  <c:v>74.459999999999994</c:v>
                </c:pt>
                <c:pt idx="3993">
                  <c:v>74.468999999999994</c:v>
                </c:pt>
                <c:pt idx="3994">
                  <c:v>74.475999999999999</c:v>
                </c:pt>
                <c:pt idx="3995">
                  <c:v>74.483000000000004</c:v>
                </c:pt>
                <c:pt idx="3996">
                  <c:v>74.480999999999995</c:v>
                </c:pt>
                <c:pt idx="3997">
                  <c:v>74.474999999999994</c:v>
                </c:pt>
                <c:pt idx="3998">
                  <c:v>74.477000000000004</c:v>
                </c:pt>
                <c:pt idx="3999">
                  <c:v>74.474999999999994</c:v>
                </c:pt>
                <c:pt idx="4000">
                  <c:v>74.484999999999999</c:v>
                </c:pt>
                <c:pt idx="4001">
                  <c:v>74.503</c:v>
                </c:pt>
                <c:pt idx="4002">
                  <c:v>74.525999999999996</c:v>
                </c:pt>
                <c:pt idx="4003">
                  <c:v>74.546999999999997</c:v>
                </c:pt>
                <c:pt idx="4004">
                  <c:v>74.572999999999993</c:v>
                </c:pt>
                <c:pt idx="4005">
                  <c:v>74.605000000000004</c:v>
                </c:pt>
                <c:pt idx="4006">
                  <c:v>74.646000000000001</c:v>
                </c:pt>
                <c:pt idx="4007">
                  <c:v>74.692999999999998</c:v>
                </c:pt>
                <c:pt idx="4008">
                  <c:v>74.738</c:v>
                </c:pt>
                <c:pt idx="4009">
                  <c:v>74.784000000000006</c:v>
                </c:pt>
                <c:pt idx="4010">
                  <c:v>74.828000000000003</c:v>
                </c:pt>
                <c:pt idx="4011">
                  <c:v>74.866</c:v>
                </c:pt>
                <c:pt idx="4012">
                  <c:v>74.906999999999996</c:v>
                </c:pt>
                <c:pt idx="4013">
                  <c:v>74.950999999999993</c:v>
                </c:pt>
                <c:pt idx="4014">
                  <c:v>74.992000000000004</c:v>
                </c:pt>
                <c:pt idx="4015">
                  <c:v>75.025999999999996</c:v>
                </c:pt>
                <c:pt idx="4016">
                  <c:v>75.055999999999997</c:v>
                </c:pt>
                <c:pt idx="4017">
                  <c:v>75.082999999999998</c:v>
                </c:pt>
                <c:pt idx="4018">
                  <c:v>75.108000000000004</c:v>
                </c:pt>
                <c:pt idx="4019">
                  <c:v>75.129000000000005</c:v>
                </c:pt>
                <c:pt idx="4020">
                  <c:v>75.143000000000001</c:v>
                </c:pt>
                <c:pt idx="4021">
                  <c:v>75.149000000000001</c:v>
                </c:pt>
                <c:pt idx="4022">
                  <c:v>75.153000000000006</c:v>
                </c:pt>
                <c:pt idx="4023">
                  <c:v>75.153999999999996</c:v>
                </c:pt>
                <c:pt idx="4024">
                  <c:v>75.152000000000001</c:v>
                </c:pt>
                <c:pt idx="4025">
                  <c:v>75.147000000000006</c:v>
                </c:pt>
                <c:pt idx="4026">
                  <c:v>75.141000000000005</c:v>
                </c:pt>
                <c:pt idx="4027">
                  <c:v>75.14</c:v>
                </c:pt>
                <c:pt idx="4028">
                  <c:v>75.155000000000001</c:v>
                </c:pt>
                <c:pt idx="4029">
                  <c:v>75.179000000000002</c:v>
                </c:pt>
                <c:pt idx="4030">
                  <c:v>75.209999999999994</c:v>
                </c:pt>
                <c:pt idx="4031">
                  <c:v>75.248000000000005</c:v>
                </c:pt>
                <c:pt idx="4032">
                  <c:v>75.293000000000006</c:v>
                </c:pt>
                <c:pt idx="4033">
                  <c:v>75.337000000000003</c:v>
                </c:pt>
                <c:pt idx="4034">
                  <c:v>75.352999999999994</c:v>
                </c:pt>
                <c:pt idx="4035">
                  <c:v>75.356999999999999</c:v>
                </c:pt>
                <c:pt idx="4036">
                  <c:v>75.367000000000004</c:v>
                </c:pt>
                <c:pt idx="4037">
                  <c:v>75.373999999999995</c:v>
                </c:pt>
                <c:pt idx="4038">
                  <c:v>75.370999999999995</c:v>
                </c:pt>
                <c:pt idx="4039">
                  <c:v>75.364000000000004</c:v>
                </c:pt>
                <c:pt idx="4040">
                  <c:v>75.349000000000004</c:v>
                </c:pt>
                <c:pt idx="4041">
                  <c:v>75.331000000000003</c:v>
                </c:pt>
                <c:pt idx="4042">
                  <c:v>75.298000000000002</c:v>
                </c:pt>
                <c:pt idx="4043">
                  <c:v>75.233000000000004</c:v>
                </c:pt>
                <c:pt idx="4044">
                  <c:v>75.156999999999996</c:v>
                </c:pt>
                <c:pt idx="4045">
                  <c:v>75.096999999999994</c:v>
                </c:pt>
                <c:pt idx="4046">
                  <c:v>75.027000000000001</c:v>
                </c:pt>
                <c:pt idx="4047">
                  <c:v>74.930000000000007</c:v>
                </c:pt>
                <c:pt idx="4048">
                  <c:v>74.825000000000003</c:v>
                </c:pt>
                <c:pt idx="4049">
                  <c:v>74.725999999999999</c:v>
                </c:pt>
                <c:pt idx="4050">
                  <c:v>74.62</c:v>
                </c:pt>
                <c:pt idx="4051">
                  <c:v>74.501999999999995</c:v>
                </c:pt>
                <c:pt idx="4052">
                  <c:v>74.376000000000005</c:v>
                </c:pt>
                <c:pt idx="4053">
                  <c:v>74.259</c:v>
                </c:pt>
                <c:pt idx="4054">
                  <c:v>74.155000000000001</c:v>
                </c:pt>
                <c:pt idx="4055">
                  <c:v>74.052000000000007</c:v>
                </c:pt>
                <c:pt idx="4056">
                  <c:v>73.95</c:v>
                </c:pt>
                <c:pt idx="4057">
                  <c:v>73.855999999999995</c:v>
                </c:pt>
                <c:pt idx="4058">
                  <c:v>73.771000000000001</c:v>
                </c:pt>
                <c:pt idx="4059">
                  <c:v>73.712000000000003</c:v>
                </c:pt>
                <c:pt idx="4060">
                  <c:v>73.668000000000006</c:v>
                </c:pt>
                <c:pt idx="4061">
                  <c:v>73.623999999999995</c:v>
                </c:pt>
                <c:pt idx="4062">
                  <c:v>73.629000000000005</c:v>
                </c:pt>
                <c:pt idx="4063">
                  <c:v>73.638999999999996</c:v>
                </c:pt>
                <c:pt idx="4064">
                  <c:v>73.671999999999997</c:v>
                </c:pt>
                <c:pt idx="4065">
                  <c:v>73.731999999999999</c:v>
                </c:pt>
                <c:pt idx="4066">
                  <c:v>73.802000000000007</c:v>
                </c:pt>
                <c:pt idx="4067">
                  <c:v>73.897000000000006</c:v>
                </c:pt>
                <c:pt idx="4068">
                  <c:v>73.995999999999995</c:v>
                </c:pt>
                <c:pt idx="4069">
                  <c:v>74.116</c:v>
                </c:pt>
                <c:pt idx="4070">
                  <c:v>74.251999999999995</c:v>
                </c:pt>
                <c:pt idx="4071">
                  <c:v>74.375</c:v>
                </c:pt>
                <c:pt idx="4072">
                  <c:v>74.484999999999999</c:v>
                </c:pt>
                <c:pt idx="4073">
                  <c:v>74.596000000000004</c:v>
                </c:pt>
                <c:pt idx="4074">
                  <c:v>74.701999999999998</c:v>
                </c:pt>
                <c:pt idx="4075">
                  <c:v>74.823999999999998</c:v>
                </c:pt>
                <c:pt idx="4076">
                  <c:v>74.933999999999997</c:v>
                </c:pt>
                <c:pt idx="4077">
                  <c:v>75.043999999999997</c:v>
                </c:pt>
                <c:pt idx="4078">
                  <c:v>75.14</c:v>
                </c:pt>
                <c:pt idx="4079">
                  <c:v>75.209999999999994</c:v>
                </c:pt>
                <c:pt idx="4080">
                  <c:v>75.260999999999996</c:v>
                </c:pt>
                <c:pt idx="4081">
                  <c:v>75.302000000000007</c:v>
                </c:pt>
                <c:pt idx="4082">
                  <c:v>75.355000000000004</c:v>
                </c:pt>
                <c:pt idx="4083">
                  <c:v>75.402000000000001</c:v>
                </c:pt>
                <c:pt idx="4084">
                  <c:v>75.438999999999993</c:v>
                </c:pt>
                <c:pt idx="4085">
                  <c:v>75.457999999999998</c:v>
                </c:pt>
                <c:pt idx="4086">
                  <c:v>75.47</c:v>
                </c:pt>
                <c:pt idx="4087">
                  <c:v>75.492000000000004</c:v>
                </c:pt>
                <c:pt idx="4088">
                  <c:v>75.516000000000005</c:v>
                </c:pt>
                <c:pt idx="4089">
                  <c:v>75.531999999999996</c:v>
                </c:pt>
                <c:pt idx="4090">
                  <c:v>75.546999999999997</c:v>
                </c:pt>
                <c:pt idx="4091">
                  <c:v>75.552000000000007</c:v>
                </c:pt>
                <c:pt idx="4092">
                  <c:v>75.551000000000002</c:v>
                </c:pt>
                <c:pt idx="4093">
                  <c:v>75.558000000000007</c:v>
                </c:pt>
                <c:pt idx="4094">
                  <c:v>75.558000000000007</c:v>
                </c:pt>
                <c:pt idx="4095">
                  <c:v>75.555000000000007</c:v>
                </c:pt>
                <c:pt idx="4096">
                  <c:v>75.569999999999993</c:v>
                </c:pt>
                <c:pt idx="4097">
                  <c:v>75.614999999999995</c:v>
                </c:pt>
                <c:pt idx="4098">
                  <c:v>75.665999999999997</c:v>
                </c:pt>
                <c:pt idx="4099">
                  <c:v>75.713999999999999</c:v>
                </c:pt>
                <c:pt idx="4100">
                  <c:v>75.754999999999995</c:v>
                </c:pt>
                <c:pt idx="4101">
                  <c:v>75.805999999999997</c:v>
                </c:pt>
                <c:pt idx="4102">
                  <c:v>75.875</c:v>
                </c:pt>
                <c:pt idx="4103">
                  <c:v>75.959999999999994</c:v>
                </c:pt>
                <c:pt idx="4104">
                  <c:v>76.043999999999997</c:v>
                </c:pt>
                <c:pt idx="4105">
                  <c:v>76.123999999999995</c:v>
                </c:pt>
                <c:pt idx="4106">
                  <c:v>76.209999999999994</c:v>
                </c:pt>
                <c:pt idx="4107">
                  <c:v>76.305000000000007</c:v>
                </c:pt>
                <c:pt idx="4108">
                  <c:v>76.403000000000006</c:v>
                </c:pt>
                <c:pt idx="4109">
                  <c:v>76.488</c:v>
                </c:pt>
                <c:pt idx="4110">
                  <c:v>76.581000000000003</c:v>
                </c:pt>
                <c:pt idx="4111">
                  <c:v>76.688000000000002</c:v>
                </c:pt>
                <c:pt idx="4112">
                  <c:v>76.777000000000001</c:v>
                </c:pt>
                <c:pt idx="4113">
                  <c:v>76.864999999999995</c:v>
                </c:pt>
                <c:pt idx="4114">
                  <c:v>76.963999999999999</c:v>
                </c:pt>
                <c:pt idx="4115">
                  <c:v>77.040000000000006</c:v>
                </c:pt>
                <c:pt idx="4116">
                  <c:v>77.100999999999999</c:v>
                </c:pt>
                <c:pt idx="4117">
                  <c:v>77.168999999999997</c:v>
                </c:pt>
                <c:pt idx="4118">
                  <c:v>77.242999999999995</c:v>
                </c:pt>
                <c:pt idx="4119">
                  <c:v>77.302999999999997</c:v>
                </c:pt>
                <c:pt idx="4120">
                  <c:v>77.355999999999995</c:v>
                </c:pt>
                <c:pt idx="4121">
                  <c:v>77.402000000000001</c:v>
                </c:pt>
                <c:pt idx="4122">
                  <c:v>77.45</c:v>
                </c:pt>
                <c:pt idx="4123">
                  <c:v>77.489000000000004</c:v>
                </c:pt>
                <c:pt idx="4124">
                  <c:v>77.539000000000001</c:v>
                </c:pt>
                <c:pt idx="4125">
                  <c:v>77.58</c:v>
                </c:pt>
                <c:pt idx="4126">
                  <c:v>77.613</c:v>
                </c:pt>
                <c:pt idx="4127">
                  <c:v>77.643000000000001</c:v>
                </c:pt>
                <c:pt idx="4128">
                  <c:v>77.661000000000001</c:v>
                </c:pt>
                <c:pt idx="4129">
                  <c:v>77.673000000000002</c:v>
                </c:pt>
                <c:pt idx="4130">
                  <c:v>77.677000000000007</c:v>
                </c:pt>
                <c:pt idx="4131">
                  <c:v>77.677000000000007</c:v>
                </c:pt>
                <c:pt idx="4132">
                  <c:v>77.677000000000007</c:v>
                </c:pt>
                <c:pt idx="4133">
                  <c:v>77.665999999999997</c:v>
                </c:pt>
                <c:pt idx="4134">
                  <c:v>77.662999999999997</c:v>
                </c:pt>
                <c:pt idx="4135">
                  <c:v>77.680000000000007</c:v>
                </c:pt>
                <c:pt idx="4136">
                  <c:v>77.691999999999993</c:v>
                </c:pt>
                <c:pt idx="4137">
                  <c:v>77.706000000000003</c:v>
                </c:pt>
                <c:pt idx="4138">
                  <c:v>77.727999999999994</c:v>
                </c:pt>
                <c:pt idx="4139">
                  <c:v>77.757999999999996</c:v>
                </c:pt>
                <c:pt idx="4140">
                  <c:v>77.775000000000006</c:v>
                </c:pt>
                <c:pt idx="4141">
                  <c:v>77.795000000000002</c:v>
                </c:pt>
                <c:pt idx="4142">
                  <c:v>77.819000000000003</c:v>
                </c:pt>
                <c:pt idx="4143">
                  <c:v>77.83</c:v>
                </c:pt>
                <c:pt idx="4144">
                  <c:v>77.826999999999998</c:v>
                </c:pt>
                <c:pt idx="4145">
                  <c:v>77.816999999999993</c:v>
                </c:pt>
                <c:pt idx="4146">
                  <c:v>77.811000000000007</c:v>
                </c:pt>
                <c:pt idx="4147">
                  <c:v>77.813999999999993</c:v>
                </c:pt>
                <c:pt idx="4148">
                  <c:v>77.808999999999997</c:v>
                </c:pt>
                <c:pt idx="4149">
                  <c:v>77.793999999999997</c:v>
                </c:pt>
                <c:pt idx="4150">
                  <c:v>77.784999999999997</c:v>
                </c:pt>
                <c:pt idx="4151">
                  <c:v>77.778000000000006</c:v>
                </c:pt>
                <c:pt idx="4152">
                  <c:v>77.754000000000005</c:v>
                </c:pt>
                <c:pt idx="4153">
                  <c:v>77.712999999999994</c:v>
                </c:pt>
                <c:pt idx="4154">
                  <c:v>77.662999999999997</c:v>
                </c:pt>
                <c:pt idx="4155">
                  <c:v>77.611999999999995</c:v>
                </c:pt>
                <c:pt idx="4156">
                  <c:v>77.561999999999998</c:v>
                </c:pt>
                <c:pt idx="4157">
                  <c:v>77.513999999999996</c:v>
                </c:pt>
                <c:pt idx="4158">
                  <c:v>77.47</c:v>
                </c:pt>
                <c:pt idx="4159">
                  <c:v>77.429000000000002</c:v>
                </c:pt>
                <c:pt idx="4160">
                  <c:v>77.391999999999996</c:v>
                </c:pt>
                <c:pt idx="4161">
                  <c:v>77.364000000000004</c:v>
                </c:pt>
                <c:pt idx="4162">
                  <c:v>77.34</c:v>
                </c:pt>
                <c:pt idx="4163">
                  <c:v>77.313999999999993</c:v>
                </c:pt>
                <c:pt idx="4164">
                  <c:v>77.296999999999997</c:v>
                </c:pt>
                <c:pt idx="4165">
                  <c:v>77.281999999999996</c:v>
                </c:pt>
                <c:pt idx="4166">
                  <c:v>77.268000000000001</c:v>
                </c:pt>
                <c:pt idx="4167">
                  <c:v>77.242999999999995</c:v>
                </c:pt>
                <c:pt idx="4168">
                  <c:v>77.218999999999994</c:v>
                </c:pt>
                <c:pt idx="4169">
                  <c:v>77.197000000000003</c:v>
                </c:pt>
                <c:pt idx="4170">
                  <c:v>77.180999999999997</c:v>
                </c:pt>
                <c:pt idx="4171">
                  <c:v>77.164000000000001</c:v>
                </c:pt>
                <c:pt idx="4172">
                  <c:v>77.144000000000005</c:v>
                </c:pt>
                <c:pt idx="4173">
                  <c:v>77.123999999999995</c:v>
                </c:pt>
                <c:pt idx="4174">
                  <c:v>77.099000000000004</c:v>
                </c:pt>
                <c:pt idx="4175">
                  <c:v>77.069999999999993</c:v>
                </c:pt>
                <c:pt idx="4176">
                  <c:v>77.043000000000006</c:v>
                </c:pt>
                <c:pt idx="4177">
                  <c:v>77.013000000000005</c:v>
                </c:pt>
                <c:pt idx="4178">
                  <c:v>76.980999999999995</c:v>
                </c:pt>
                <c:pt idx="4179">
                  <c:v>76.947000000000003</c:v>
                </c:pt>
                <c:pt idx="4180">
                  <c:v>76.909000000000006</c:v>
                </c:pt>
                <c:pt idx="4181">
                  <c:v>76.872</c:v>
                </c:pt>
                <c:pt idx="4182">
                  <c:v>76.843000000000004</c:v>
                </c:pt>
                <c:pt idx="4183">
                  <c:v>76.817999999999998</c:v>
                </c:pt>
                <c:pt idx="4184">
                  <c:v>76.793000000000006</c:v>
                </c:pt>
                <c:pt idx="4185">
                  <c:v>76.772000000000006</c:v>
                </c:pt>
                <c:pt idx="4186">
                  <c:v>76.754000000000005</c:v>
                </c:pt>
                <c:pt idx="4187">
                  <c:v>76.738</c:v>
                </c:pt>
                <c:pt idx="4188">
                  <c:v>76.716999999999999</c:v>
                </c:pt>
                <c:pt idx="4189">
                  <c:v>76.700999999999993</c:v>
                </c:pt>
                <c:pt idx="4190">
                  <c:v>76.683000000000007</c:v>
                </c:pt>
                <c:pt idx="4191">
                  <c:v>76.662999999999997</c:v>
                </c:pt>
                <c:pt idx="4192">
                  <c:v>76.638000000000005</c:v>
                </c:pt>
                <c:pt idx="4193">
                  <c:v>76.617000000000004</c:v>
                </c:pt>
                <c:pt idx="4194">
                  <c:v>76.599999999999994</c:v>
                </c:pt>
                <c:pt idx="4195">
                  <c:v>76.587999999999994</c:v>
                </c:pt>
                <c:pt idx="4196">
                  <c:v>76.584000000000003</c:v>
                </c:pt>
                <c:pt idx="4197">
                  <c:v>76.578999999999994</c:v>
                </c:pt>
                <c:pt idx="4198">
                  <c:v>76.573999999999998</c:v>
                </c:pt>
                <c:pt idx="4199">
                  <c:v>76.563999999999993</c:v>
                </c:pt>
                <c:pt idx="4200">
                  <c:v>76.554000000000002</c:v>
                </c:pt>
                <c:pt idx="4201">
                  <c:v>76.543000000000006</c:v>
                </c:pt>
                <c:pt idx="4202">
                  <c:v>76.527000000000001</c:v>
                </c:pt>
                <c:pt idx="4203">
                  <c:v>76.501000000000005</c:v>
                </c:pt>
                <c:pt idx="4204">
                  <c:v>76.491</c:v>
                </c:pt>
                <c:pt idx="4205">
                  <c:v>76.471999999999994</c:v>
                </c:pt>
                <c:pt idx="4206">
                  <c:v>76.456999999999994</c:v>
                </c:pt>
                <c:pt idx="4207">
                  <c:v>76.444999999999993</c:v>
                </c:pt>
                <c:pt idx="4208">
                  <c:v>76.432000000000002</c:v>
                </c:pt>
                <c:pt idx="4209">
                  <c:v>76.421000000000006</c:v>
                </c:pt>
                <c:pt idx="4210">
                  <c:v>76.411000000000001</c:v>
                </c:pt>
                <c:pt idx="4211">
                  <c:v>76.396000000000001</c:v>
                </c:pt>
                <c:pt idx="4212">
                  <c:v>76.379000000000005</c:v>
                </c:pt>
                <c:pt idx="4213">
                  <c:v>76.356999999999999</c:v>
                </c:pt>
                <c:pt idx="4214">
                  <c:v>76.332999999999998</c:v>
                </c:pt>
                <c:pt idx="4215">
                  <c:v>76.308000000000007</c:v>
                </c:pt>
                <c:pt idx="4216">
                  <c:v>76.277000000000001</c:v>
                </c:pt>
                <c:pt idx="4217">
                  <c:v>76.248000000000005</c:v>
                </c:pt>
                <c:pt idx="4218">
                  <c:v>76.218999999999994</c:v>
                </c:pt>
                <c:pt idx="4219">
                  <c:v>76.197000000000003</c:v>
                </c:pt>
                <c:pt idx="4220">
                  <c:v>76.182000000000002</c:v>
                </c:pt>
                <c:pt idx="4221">
                  <c:v>76.168000000000006</c:v>
                </c:pt>
                <c:pt idx="4222">
                  <c:v>76.162000000000006</c:v>
                </c:pt>
                <c:pt idx="4223">
                  <c:v>76.161000000000001</c:v>
                </c:pt>
                <c:pt idx="4224">
                  <c:v>76.156000000000006</c:v>
                </c:pt>
                <c:pt idx="4225">
                  <c:v>76.149000000000001</c:v>
                </c:pt>
                <c:pt idx="4226">
                  <c:v>76.144999999999996</c:v>
                </c:pt>
                <c:pt idx="4227">
                  <c:v>76.144999999999996</c:v>
                </c:pt>
                <c:pt idx="4228">
                  <c:v>76.147999999999996</c:v>
                </c:pt>
                <c:pt idx="4229">
                  <c:v>76.149000000000001</c:v>
                </c:pt>
                <c:pt idx="4230">
                  <c:v>76.152000000000001</c:v>
                </c:pt>
                <c:pt idx="4231">
                  <c:v>76.153000000000006</c:v>
                </c:pt>
                <c:pt idx="4232">
                  <c:v>76.155000000000001</c:v>
                </c:pt>
                <c:pt idx="4233">
                  <c:v>76.153999999999996</c:v>
                </c:pt>
                <c:pt idx="4234">
                  <c:v>76.153000000000006</c:v>
                </c:pt>
                <c:pt idx="4235">
                  <c:v>76.146000000000001</c:v>
                </c:pt>
                <c:pt idx="4236">
                  <c:v>76.141000000000005</c:v>
                </c:pt>
                <c:pt idx="4237">
                  <c:v>76.135999999999996</c:v>
                </c:pt>
                <c:pt idx="4238">
                  <c:v>76.128</c:v>
                </c:pt>
                <c:pt idx="4239">
                  <c:v>76.122</c:v>
                </c:pt>
                <c:pt idx="4240">
                  <c:v>76.114000000000004</c:v>
                </c:pt>
                <c:pt idx="4241">
                  <c:v>76.103999999999999</c:v>
                </c:pt>
                <c:pt idx="4242">
                  <c:v>76.093999999999994</c:v>
                </c:pt>
                <c:pt idx="4243">
                  <c:v>76.087000000000003</c:v>
                </c:pt>
                <c:pt idx="4244">
                  <c:v>76.081999999999994</c:v>
                </c:pt>
                <c:pt idx="4245">
                  <c:v>76.073999999999998</c:v>
                </c:pt>
                <c:pt idx="4246">
                  <c:v>76.064999999999998</c:v>
                </c:pt>
                <c:pt idx="4247">
                  <c:v>76.058999999999997</c:v>
                </c:pt>
                <c:pt idx="4248">
                  <c:v>76.061000000000007</c:v>
                </c:pt>
                <c:pt idx="4249">
                  <c:v>76.064999999999998</c:v>
                </c:pt>
                <c:pt idx="4250">
                  <c:v>76.064999999999998</c:v>
                </c:pt>
                <c:pt idx="4251">
                  <c:v>76.066999999999993</c:v>
                </c:pt>
                <c:pt idx="4252">
                  <c:v>76.072000000000003</c:v>
                </c:pt>
                <c:pt idx="4253">
                  <c:v>76.08</c:v>
                </c:pt>
                <c:pt idx="4254">
                  <c:v>76.088999999999999</c:v>
                </c:pt>
                <c:pt idx="4255">
                  <c:v>76.099999999999994</c:v>
                </c:pt>
                <c:pt idx="4256">
                  <c:v>76.113</c:v>
                </c:pt>
                <c:pt idx="4257">
                  <c:v>76.129000000000005</c:v>
                </c:pt>
                <c:pt idx="4258">
                  <c:v>76.147000000000006</c:v>
                </c:pt>
                <c:pt idx="4259">
                  <c:v>76.162000000000006</c:v>
                </c:pt>
                <c:pt idx="4260">
                  <c:v>76.177000000000007</c:v>
                </c:pt>
                <c:pt idx="4261">
                  <c:v>76.191999999999993</c:v>
                </c:pt>
                <c:pt idx="4262">
                  <c:v>76.195999999999998</c:v>
                </c:pt>
                <c:pt idx="4263">
                  <c:v>76.2</c:v>
                </c:pt>
                <c:pt idx="4264">
                  <c:v>76.212999999999994</c:v>
                </c:pt>
                <c:pt idx="4265">
                  <c:v>76.216999999999999</c:v>
                </c:pt>
                <c:pt idx="4266">
                  <c:v>76.224999999999994</c:v>
                </c:pt>
                <c:pt idx="4267">
                  <c:v>76.268000000000001</c:v>
                </c:pt>
                <c:pt idx="4268">
                  <c:v>76.305999999999997</c:v>
                </c:pt>
                <c:pt idx="4269">
                  <c:v>76.349000000000004</c:v>
                </c:pt>
                <c:pt idx="4270">
                  <c:v>76.412999999999997</c:v>
                </c:pt>
                <c:pt idx="4271">
                  <c:v>76.472999999999999</c:v>
                </c:pt>
                <c:pt idx="4272">
                  <c:v>76.534999999999997</c:v>
                </c:pt>
                <c:pt idx="4273">
                  <c:v>76.61</c:v>
                </c:pt>
                <c:pt idx="4274">
                  <c:v>76.677999999999997</c:v>
                </c:pt>
                <c:pt idx="4275">
                  <c:v>76.747</c:v>
                </c:pt>
                <c:pt idx="4276">
                  <c:v>76.831000000000003</c:v>
                </c:pt>
                <c:pt idx="4277">
                  <c:v>76.91</c:v>
                </c:pt>
                <c:pt idx="4278">
                  <c:v>76.992000000000004</c:v>
                </c:pt>
                <c:pt idx="4279">
                  <c:v>77.081000000000003</c:v>
                </c:pt>
                <c:pt idx="4280">
                  <c:v>77.16</c:v>
                </c:pt>
                <c:pt idx="4281">
                  <c:v>77.230999999999995</c:v>
                </c:pt>
                <c:pt idx="4282">
                  <c:v>77.302999999999997</c:v>
                </c:pt>
                <c:pt idx="4283">
                  <c:v>77.366</c:v>
                </c:pt>
                <c:pt idx="4284">
                  <c:v>77.430999999999997</c:v>
                </c:pt>
                <c:pt idx="4285">
                  <c:v>77.5</c:v>
                </c:pt>
                <c:pt idx="4286">
                  <c:v>77.570999999999998</c:v>
                </c:pt>
                <c:pt idx="4287">
                  <c:v>77.638999999999996</c:v>
                </c:pt>
                <c:pt idx="4288">
                  <c:v>77.703999999999994</c:v>
                </c:pt>
                <c:pt idx="4289">
                  <c:v>77.778999999999996</c:v>
                </c:pt>
                <c:pt idx="4290">
                  <c:v>77.850999999999999</c:v>
                </c:pt>
                <c:pt idx="4291">
                  <c:v>77.927000000000007</c:v>
                </c:pt>
                <c:pt idx="4292">
                  <c:v>78.015000000000001</c:v>
                </c:pt>
                <c:pt idx="4293">
                  <c:v>78.117000000000004</c:v>
                </c:pt>
                <c:pt idx="4294">
                  <c:v>78.209000000000003</c:v>
                </c:pt>
                <c:pt idx="4295">
                  <c:v>78.293999999999997</c:v>
                </c:pt>
                <c:pt idx="4296">
                  <c:v>78.397999999999996</c:v>
                </c:pt>
                <c:pt idx="4297">
                  <c:v>78.495999999999995</c:v>
                </c:pt>
                <c:pt idx="4298">
                  <c:v>78.593999999999994</c:v>
                </c:pt>
                <c:pt idx="4299">
                  <c:v>78.695999999999998</c:v>
                </c:pt>
                <c:pt idx="4300">
                  <c:v>78.781000000000006</c:v>
                </c:pt>
                <c:pt idx="4301">
                  <c:v>78.861999999999995</c:v>
                </c:pt>
                <c:pt idx="4302">
                  <c:v>78.953999999999994</c:v>
                </c:pt>
                <c:pt idx="4303">
                  <c:v>79.040999999999997</c:v>
                </c:pt>
                <c:pt idx="4304">
                  <c:v>79.13</c:v>
                </c:pt>
                <c:pt idx="4305">
                  <c:v>79.222999999999999</c:v>
                </c:pt>
                <c:pt idx="4306">
                  <c:v>79.311000000000007</c:v>
                </c:pt>
                <c:pt idx="4307">
                  <c:v>79.405000000000001</c:v>
                </c:pt>
                <c:pt idx="4308">
                  <c:v>79.489000000000004</c:v>
                </c:pt>
                <c:pt idx="4309">
                  <c:v>79.569000000000003</c:v>
                </c:pt>
                <c:pt idx="4310">
                  <c:v>79.662999999999997</c:v>
                </c:pt>
                <c:pt idx="4311">
                  <c:v>79.739999999999995</c:v>
                </c:pt>
                <c:pt idx="4312">
                  <c:v>79.819000000000003</c:v>
                </c:pt>
                <c:pt idx="4313">
                  <c:v>79.908000000000001</c:v>
                </c:pt>
                <c:pt idx="4314">
                  <c:v>79.998999999999995</c:v>
                </c:pt>
                <c:pt idx="4315">
                  <c:v>80.087999999999994</c:v>
                </c:pt>
                <c:pt idx="4316">
                  <c:v>80.174000000000007</c:v>
                </c:pt>
                <c:pt idx="4317">
                  <c:v>80.268000000000001</c:v>
                </c:pt>
                <c:pt idx="4318">
                  <c:v>80.379000000000005</c:v>
                </c:pt>
                <c:pt idx="4319">
                  <c:v>80.492999999999995</c:v>
                </c:pt>
                <c:pt idx="4320">
                  <c:v>80.600999999999999</c:v>
                </c:pt>
                <c:pt idx="4321">
                  <c:v>80.704999999999998</c:v>
                </c:pt>
                <c:pt idx="4322">
                  <c:v>80.811000000000007</c:v>
                </c:pt>
                <c:pt idx="4323">
                  <c:v>80.918999999999997</c:v>
                </c:pt>
                <c:pt idx="4324">
                  <c:v>81.022999999999996</c:v>
                </c:pt>
                <c:pt idx="4325">
                  <c:v>81.123000000000005</c:v>
                </c:pt>
                <c:pt idx="4326">
                  <c:v>81.233000000000004</c:v>
                </c:pt>
                <c:pt idx="4327">
                  <c:v>81.340999999999994</c:v>
                </c:pt>
                <c:pt idx="4328">
                  <c:v>81.441999999999993</c:v>
                </c:pt>
                <c:pt idx="4329">
                  <c:v>81.540000000000006</c:v>
                </c:pt>
                <c:pt idx="4330">
                  <c:v>81.647999999999996</c:v>
                </c:pt>
                <c:pt idx="4331">
                  <c:v>81.744</c:v>
                </c:pt>
                <c:pt idx="4332">
                  <c:v>81.828999999999994</c:v>
                </c:pt>
                <c:pt idx="4333">
                  <c:v>81.914000000000001</c:v>
                </c:pt>
                <c:pt idx="4334">
                  <c:v>81.991</c:v>
                </c:pt>
                <c:pt idx="4335">
                  <c:v>82.055999999999997</c:v>
                </c:pt>
                <c:pt idx="4336">
                  <c:v>82.116</c:v>
                </c:pt>
                <c:pt idx="4337">
                  <c:v>82.171999999999997</c:v>
                </c:pt>
                <c:pt idx="4338">
                  <c:v>82.228999999999999</c:v>
                </c:pt>
                <c:pt idx="4339">
                  <c:v>82.278999999999996</c:v>
                </c:pt>
                <c:pt idx="4340">
                  <c:v>82.323999999999998</c:v>
                </c:pt>
                <c:pt idx="4341">
                  <c:v>82.369</c:v>
                </c:pt>
                <c:pt idx="4342">
                  <c:v>82.408000000000001</c:v>
                </c:pt>
                <c:pt idx="4343">
                  <c:v>82.44</c:v>
                </c:pt>
                <c:pt idx="4344">
                  <c:v>82.472999999999999</c:v>
                </c:pt>
                <c:pt idx="4345">
                  <c:v>82.51</c:v>
                </c:pt>
                <c:pt idx="4346">
                  <c:v>82.548000000000002</c:v>
                </c:pt>
                <c:pt idx="4347">
                  <c:v>82.584000000000003</c:v>
                </c:pt>
                <c:pt idx="4348">
                  <c:v>82.622</c:v>
                </c:pt>
                <c:pt idx="4349">
                  <c:v>82.656999999999996</c:v>
                </c:pt>
                <c:pt idx="4350">
                  <c:v>82.685000000000002</c:v>
                </c:pt>
                <c:pt idx="4351">
                  <c:v>82.704999999999998</c:v>
                </c:pt>
                <c:pt idx="4352">
                  <c:v>82.731999999999999</c:v>
                </c:pt>
                <c:pt idx="4353">
                  <c:v>82.766999999999996</c:v>
                </c:pt>
                <c:pt idx="4354">
                  <c:v>82.804000000000002</c:v>
                </c:pt>
                <c:pt idx="4355">
                  <c:v>82.837000000000003</c:v>
                </c:pt>
                <c:pt idx="4356">
                  <c:v>82.863</c:v>
                </c:pt>
                <c:pt idx="4357">
                  <c:v>82.891999999999996</c:v>
                </c:pt>
                <c:pt idx="4358">
                  <c:v>82.921999999999997</c:v>
                </c:pt>
                <c:pt idx="4359">
                  <c:v>82.947000000000003</c:v>
                </c:pt>
                <c:pt idx="4360">
                  <c:v>82.965999999999994</c:v>
                </c:pt>
                <c:pt idx="4361">
                  <c:v>82.984999999999999</c:v>
                </c:pt>
                <c:pt idx="4362">
                  <c:v>83.003</c:v>
                </c:pt>
                <c:pt idx="4363">
                  <c:v>83.024000000000001</c:v>
                </c:pt>
                <c:pt idx="4364">
                  <c:v>83.046000000000006</c:v>
                </c:pt>
                <c:pt idx="4365">
                  <c:v>83.067999999999998</c:v>
                </c:pt>
                <c:pt idx="4366">
                  <c:v>83.099000000000004</c:v>
                </c:pt>
                <c:pt idx="4367">
                  <c:v>83.126000000000005</c:v>
                </c:pt>
                <c:pt idx="4368">
                  <c:v>83.143000000000001</c:v>
                </c:pt>
                <c:pt idx="4369">
                  <c:v>83.15</c:v>
                </c:pt>
                <c:pt idx="4370">
                  <c:v>83.162999999999997</c:v>
                </c:pt>
                <c:pt idx="4371">
                  <c:v>83.197999999999993</c:v>
                </c:pt>
                <c:pt idx="4372">
                  <c:v>83.231999999999999</c:v>
                </c:pt>
                <c:pt idx="4373">
                  <c:v>83.251999999999995</c:v>
                </c:pt>
                <c:pt idx="4374">
                  <c:v>83.262</c:v>
                </c:pt>
                <c:pt idx="4375">
                  <c:v>83.27</c:v>
                </c:pt>
                <c:pt idx="4376">
                  <c:v>83.287000000000006</c:v>
                </c:pt>
                <c:pt idx="4377">
                  <c:v>83.308999999999997</c:v>
                </c:pt>
                <c:pt idx="4378">
                  <c:v>83.334000000000003</c:v>
                </c:pt>
                <c:pt idx="4379">
                  <c:v>83.361999999999995</c:v>
                </c:pt>
                <c:pt idx="4380">
                  <c:v>83.375</c:v>
                </c:pt>
                <c:pt idx="4381">
                  <c:v>83.367000000000004</c:v>
                </c:pt>
                <c:pt idx="4382">
                  <c:v>83.355000000000004</c:v>
                </c:pt>
                <c:pt idx="4383">
                  <c:v>83.352000000000004</c:v>
                </c:pt>
                <c:pt idx="4384">
                  <c:v>83.337000000000003</c:v>
                </c:pt>
                <c:pt idx="4385">
                  <c:v>83.298000000000002</c:v>
                </c:pt>
                <c:pt idx="4386">
                  <c:v>83.275000000000006</c:v>
                </c:pt>
                <c:pt idx="4387">
                  <c:v>83.272000000000006</c:v>
                </c:pt>
                <c:pt idx="4388">
                  <c:v>83.269000000000005</c:v>
                </c:pt>
                <c:pt idx="4389">
                  <c:v>83.257000000000005</c:v>
                </c:pt>
                <c:pt idx="4390">
                  <c:v>83.251999999999995</c:v>
                </c:pt>
                <c:pt idx="4391">
                  <c:v>83.248000000000005</c:v>
                </c:pt>
                <c:pt idx="4392">
                  <c:v>83.241</c:v>
                </c:pt>
                <c:pt idx="4393">
                  <c:v>83.236000000000004</c:v>
                </c:pt>
                <c:pt idx="4394">
                  <c:v>83.236999999999995</c:v>
                </c:pt>
                <c:pt idx="4395">
                  <c:v>83.247</c:v>
                </c:pt>
                <c:pt idx="4396">
                  <c:v>83.266000000000005</c:v>
                </c:pt>
                <c:pt idx="4397">
                  <c:v>83.304000000000002</c:v>
                </c:pt>
                <c:pt idx="4398">
                  <c:v>83.346000000000004</c:v>
                </c:pt>
                <c:pt idx="4399">
                  <c:v>83.397999999999996</c:v>
                </c:pt>
                <c:pt idx="4400">
                  <c:v>83.471999999999994</c:v>
                </c:pt>
                <c:pt idx="4401">
                  <c:v>83.509</c:v>
                </c:pt>
                <c:pt idx="4402">
                  <c:v>83.558999999999997</c:v>
                </c:pt>
                <c:pt idx="4403">
                  <c:v>83.603999999999999</c:v>
                </c:pt>
                <c:pt idx="4404">
                  <c:v>83.641000000000005</c:v>
                </c:pt>
                <c:pt idx="4405">
                  <c:v>83.691999999999993</c:v>
                </c:pt>
                <c:pt idx="4406">
                  <c:v>83.751000000000005</c:v>
                </c:pt>
                <c:pt idx="4407">
                  <c:v>83.8</c:v>
                </c:pt>
                <c:pt idx="4408">
                  <c:v>83.837000000000003</c:v>
                </c:pt>
                <c:pt idx="4409">
                  <c:v>83.86</c:v>
                </c:pt>
                <c:pt idx="4410">
                  <c:v>83.87</c:v>
                </c:pt>
                <c:pt idx="4411">
                  <c:v>83.870999999999995</c:v>
                </c:pt>
                <c:pt idx="4412">
                  <c:v>83.866</c:v>
                </c:pt>
                <c:pt idx="4413">
                  <c:v>83.843999999999994</c:v>
                </c:pt>
                <c:pt idx="4414">
                  <c:v>83.813999999999993</c:v>
                </c:pt>
                <c:pt idx="4415">
                  <c:v>83.79</c:v>
                </c:pt>
                <c:pt idx="4416">
                  <c:v>83.778000000000006</c:v>
                </c:pt>
                <c:pt idx="4417">
                  <c:v>83.775999999999996</c:v>
                </c:pt>
                <c:pt idx="4418">
                  <c:v>83.771000000000001</c:v>
                </c:pt>
                <c:pt idx="4419">
                  <c:v>83.769000000000005</c:v>
                </c:pt>
                <c:pt idx="4420">
                  <c:v>83.763000000000005</c:v>
                </c:pt>
                <c:pt idx="4421">
                  <c:v>83.754000000000005</c:v>
                </c:pt>
                <c:pt idx="4422">
                  <c:v>83.748000000000005</c:v>
                </c:pt>
                <c:pt idx="4423">
                  <c:v>83.748000000000005</c:v>
                </c:pt>
                <c:pt idx="4424">
                  <c:v>83.747</c:v>
                </c:pt>
                <c:pt idx="4425">
                  <c:v>83.751000000000005</c:v>
                </c:pt>
                <c:pt idx="4426">
                  <c:v>83.769000000000005</c:v>
                </c:pt>
                <c:pt idx="4427">
                  <c:v>83.799000000000007</c:v>
                </c:pt>
                <c:pt idx="4428">
                  <c:v>83.828999999999994</c:v>
                </c:pt>
                <c:pt idx="4429">
                  <c:v>83.864999999999995</c:v>
                </c:pt>
                <c:pt idx="4430">
                  <c:v>83.900999999999996</c:v>
                </c:pt>
                <c:pt idx="4431">
                  <c:v>83.932000000000002</c:v>
                </c:pt>
                <c:pt idx="4432">
                  <c:v>83.959000000000003</c:v>
                </c:pt>
                <c:pt idx="4433">
                  <c:v>83.983000000000004</c:v>
                </c:pt>
                <c:pt idx="4434">
                  <c:v>84.004000000000005</c:v>
                </c:pt>
                <c:pt idx="4435">
                  <c:v>84.025999999999996</c:v>
                </c:pt>
                <c:pt idx="4436">
                  <c:v>84.040999999999997</c:v>
                </c:pt>
                <c:pt idx="4437">
                  <c:v>84.061000000000007</c:v>
                </c:pt>
                <c:pt idx="4438">
                  <c:v>84.07</c:v>
                </c:pt>
                <c:pt idx="4439">
                  <c:v>84.070999999999998</c:v>
                </c:pt>
                <c:pt idx="4440">
                  <c:v>84.064999999999998</c:v>
                </c:pt>
                <c:pt idx="4441">
                  <c:v>84.05</c:v>
                </c:pt>
                <c:pt idx="4442">
                  <c:v>84.037000000000006</c:v>
                </c:pt>
                <c:pt idx="4443">
                  <c:v>84.027000000000001</c:v>
                </c:pt>
                <c:pt idx="4444">
                  <c:v>84.009</c:v>
                </c:pt>
                <c:pt idx="4445">
                  <c:v>84.001999999999995</c:v>
                </c:pt>
                <c:pt idx="4446">
                  <c:v>83.992000000000004</c:v>
                </c:pt>
                <c:pt idx="4447">
                  <c:v>83.983999999999995</c:v>
                </c:pt>
                <c:pt idx="4448">
                  <c:v>83.984999999999999</c:v>
                </c:pt>
                <c:pt idx="4449">
                  <c:v>83.983999999999995</c:v>
                </c:pt>
                <c:pt idx="4450">
                  <c:v>83.983000000000004</c:v>
                </c:pt>
                <c:pt idx="4451">
                  <c:v>83.984999999999999</c:v>
                </c:pt>
                <c:pt idx="4452">
                  <c:v>83.99</c:v>
                </c:pt>
                <c:pt idx="4453">
                  <c:v>83.998999999999995</c:v>
                </c:pt>
                <c:pt idx="4454">
                  <c:v>84.009</c:v>
                </c:pt>
                <c:pt idx="4455">
                  <c:v>84.018000000000001</c:v>
                </c:pt>
                <c:pt idx="4456">
                  <c:v>84.027000000000001</c:v>
                </c:pt>
                <c:pt idx="4457">
                  <c:v>84.034000000000006</c:v>
                </c:pt>
                <c:pt idx="4458">
                  <c:v>84.034999999999997</c:v>
                </c:pt>
                <c:pt idx="4459">
                  <c:v>84.039000000000001</c:v>
                </c:pt>
                <c:pt idx="4460">
                  <c:v>84.051000000000002</c:v>
                </c:pt>
                <c:pt idx="4461">
                  <c:v>84.058999999999997</c:v>
                </c:pt>
                <c:pt idx="4462">
                  <c:v>84.063000000000002</c:v>
                </c:pt>
                <c:pt idx="4463">
                  <c:v>84.073999999999998</c:v>
                </c:pt>
                <c:pt idx="4464">
                  <c:v>84.081999999999994</c:v>
                </c:pt>
                <c:pt idx="4465">
                  <c:v>84.091999999999999</c:v>
                </c:pt>
                <c:pt idx="4466">
                  <c:v>84.103999999999999</c:v>
                </c:pt>
                <c:pt idx="4467">
                  <c:v>84.12</c:v>
                </c:pt>
                <c:pt idx="4468">
                  <c:v>84.137</c:v>
                </c:pt>
                <c:pt idx="4469">
                  <c:v>84.147999999999996</c:v>
                </c:pt>
                <c:pt idx="4470">
                  <c:v>84.156000000000006</c:v>
                </c:pt>
                <c:pt idx="4471">
                  <c:v>84.17</c:v>
                </c:pt>
                <c:pt idx="4472">
                  <c:v>84.186000000000007</c:v>
                </c:pt>
                <c:pt idx="4473">
                  <c:v>84.194999999999993</c:v>
                </c:pt>
                <c:pt idx="4474">
                  <c:v>84.192999999999998</c:v>
                </c:pt>
                <c:pt idx="4475">
                  <c:v>84.182000000000002</c:v>
                </c:pt>
                <c:pt idx="4476">
                  <c:v>84.206999999999994</c:v>
                </c:pt>
                <c:pt idx="4477">
                  <c:v>84.248999999999995</c:v>
                </c:pt>
                <c:pt idx="4478">
                  <c:v>84.251000000000005</c:v>
                </c:pt>
                <c:pt idx="4479">
                  <c:v>84.265000000000001</c:v>
                </c:pt>
                <c:pt idx="4480">
                  <c:v>84.263999999999996</c:v>
                </c:pt>
                <c:pt idx="4481">
                  <c:v>84.275999999999996</c:v>
                </c:pt>
                <c:pt idx="4482">
                  <c:v>84.299000000000007</c:v>
                </c:pt>
                <c:pt idx="4483">
                  <c:v>84.32</c:v>
                </c:pt>
                <c:pt idx="4484">
                  <c:v>84.373000000000005</c:v>
                </c:pt>
                <c:pt idx="4485">
                  <c:v>84.438999999999993</c:v>
                </c:pt>
                <c:pt idx="4486">
                  <c:v>84.492999999999995</c:v>
                </c:pt>
                <c:pt idx="4487">
                  <c:v>84.528000000000006</c:v>
                </c:pt>
                <c:pt idx="4488">
                  <c:v>84.555999999999997</c:v>
                </c:pt>
                <c:pt idx="4489">
                  <c:v>84.590999999999994</c:v>
                </c:pt>
                <c:pt idx="4490">
                  <c:v>84.605999999999995</c:v>
                </c:pt>
                <c:pt idx="4491">
                  <c:v>84.635999999999996</c:v>
                </c:pt>
                <c:pt idx="4492">
                  <c:v>84.69</c:v>
                </c:pt>
                <c:pt idx="4493">
                  <c:v>84.72</c:v>
                </c:pt>
                <c:pt idx="4494">
                  <c:v>84.76</c:v>
                </c:pt>
                <c:pt idx="4495">
                  <c:v>84.82</c:v>
                </c:pt>
                <c:pt idx="4496">
                  <c:v>84.887</c:v>
                </c:pt>
                <c:pt idx="4497">
                  <c:v>84.980999999999995</c:v>
                </c:pt>
                <c:pt idx="4498">
                  <c:v>85.096999999999994</c:v>
                </c:pt>
                <c:pt idx="4499">
                  <c:v>85.242999999999995</c:v>
                </c:pt>
                <c:pt idx="4500">
                  <c:v>85.412000000000006</c:v>
                </c:pt>
                <c:pt idx="4501">
                  <c:v>85.606999999999999</c:v>
                </c:pt>
                <c:pt idx="4502">
                  <c:v>85.808000000000007</c:v>
                </c:pt>
                <c:pt idx="4503">
                  <c:v>86.02</c:v>
                </c:pt>
                <c:pt idx="4504">
                  <c:v>86.253</c:v>
                </c:pt>
                <c:pt idx="4505">
                  <c:v>86.522000000000006</c:v>
                </c:pt>
                <c:pt idx="4506">
                  <c:v>86.835999999999999</c:v>
                </c:pt>
                <c:pt idx="4507">
                  <c:v>87.138000000000005</c:v>
                </c:pt>
                <c:pt idx="4508">
                  <c:v>87.427000000000007</c:v>
                </c:pt>
                <c:pt idx="4509">
                  <c:v>87.73</c:v>
                </c:pt>
                <c:pt idx="4510">
                  <c:v>88.033000000000001</c:v>
                </c:pt>
                <c:pt idx="4511">
                  <c:v>88.338999999999999</c:v>
                </c:pt>
                <c:pt idx="4512">
                  <c:v>88.64</c:v>
                </c:pt>
                <c:pt idx="4513">
                  <c:v>88.936000000000007</c:v>
                </c:pt>
                <c:pt idx="4514">
                  <c:v>89.224000000000004</c:v>
                </c:pt>
                <c:pt idx="4515">
                  <c:v>89.492000000000004</c:v>
                </c:pt>
                <c:pt idx="4516">
                  <c:v>89.739000000000004</c:v>
                </c:pt>
                <c:pt idx="4517">
                  <c:v>89.954999999999998</c:v>
                </c:pt>
                <c:pt idx="4518">
                  <c:v>90.147999999999996</c:v>
                </c:pt>
                <c:pt idx="4519">
                  <c:v>90.316000000000003</c:v>
                </c:pt>
                <c:pt idx="4520">
                  <c:v>90.465000000000003</c:v>
                </c:pt>
                <c:pt idx="4521">
                  <c:v>90.596000000000004</c:v>
                </c:pt>
                <c:pt idx="4522">
                  <c:v>90.703999999999994</c:v>
                </c:pt>
                <c:pt idx="4523">
                  <c:v>90.784000000000006</c:v>
                </c:pt>
                <c:pt idx="4524">
                  <c:v>90.835999999999999</c:v>
                </c:pt>
                <c:pt idx="4525">
                  <c:v>90.864999999999995</c:v>
                </c:pt>
                <c:pt idx="4526">
                  <c:v>90.879000000000005</c:v>
                </c:pt>
                <c:pt idx="4527">
                  <c:v>90.881</c:v>
                </c:pt>
                <c:pt idx="4528">
                  <c:v>90.891000000000005</c:v>
                </c:pt>
                <c:pt idx="4529">
                  <c:v>90.903999999999996</c:v>
                </c:pt>
                <c:pt idx="4530">
                  <c:v>90.914000000000001</c:v>
                </c:pt>
                <c:pt idx="4531">
                  <c:v>90.924000000000007</c:v>
                </c:pt>
                <c:pt idx="4532">
                  <c:v>90.917000000000002</c:v>
                </c:pt>
                <c:pt idx="4533">
                  <c:v>90.9</c:v>
                </c:pt>
                <c:pt idx="4534">
                  <c:v>90.87</c:v>
                </c:pt>
                <c:pt idx="4535">
                  <c:v>90.838999999999999</c:v>
                </c:pt>
                <c:pt idx="4536">
                  <c:v>90.807000000000002</c:v>
                </c:pt>
                <c:pt idx="4537">
                  <c:v>90.775000000000006</c:v>
                </c:pt>
                <c:pt idx="4538">
                  <c:v>90.742000000000004</c:v>
                </c:pt>
                <c:pt idx="4539">
                  <c:v>90.698999999999998</c:v>
                </c:pt>
                <c:pt idx="4540">
                  <c:v>90.66</c:v>
                </c:pt>
                <c:pt idx="4541">
                  <c:v>90.626000000000005</c:v>
                </c:pt>
                <c:pt idx="4542">
                  <c:v>90.588999999999999</c:v>
                </c:pt>
                <c:pt idx="4543">
                  <c:v>90.545000000000002</c:v>
                </c:pt>
                <c:pt idx="4544">
                  <c:v>90.495000000000005</c:v>
                </c:pt>
                <c:pt idx="4545">
                  <c:v>90.44</c:v>
                </c:pt>
                <c:pt idx="4546">
                  <c:v>90.385999999999996</c:v>
                </c:pt>
                <c:pt idx="4547">
                  <c:v>90.323999999999998</c:v>
                </c:pt>
                <c:pt idx="4548">
                  <c:v>90.263000000000005</c:v>
                </c:pt>
                <c:pt idx="4549">
                  <c:v>90.216999999999999</c:v>
                </c:pt>
                <c:pt idx="4550">
                  <c:v>90.16</c:v>
                </c:pt>
                <c:pt idx="4551">
                  <c:v>90.111000000000004</c:v>
                </c:pt>
                <c:pt idx="4552">
                  <c:v>90.058999999999997</c:v>
                </c:pt>
                <c:pt idx="4553">
                  <c:v>90.004000000000005</c:v>
                </c:pt>
                <c:pt idx="4554">
                  <c:v>89.938000000000002</c:v>
                </c:pt>
                <c:pt idx="4555">
                  <c:v>89.876999999999995</c:v>
                </c:pt>
                <c:pt idx="4556">
                  <c:v>89.816999999999993</c:v>
                </c:pt>
                <c:pt idx="4557">
                  <c:v>89.74</c:v>
                </c:pt>
                <c:pt idx="4558">
                  <c:v>89.661000000000001</c:v>
                </c:pt>
                <c:pt idx="4559">
                  <c:v>89.581000000000003</c:v>
                </c:pt>
                <c:pt idx="4560">
                  <c:v>89.504000000000005</c:v>
                </c:pt>
                <c:pt idx="4561">
                  <c:v>89.424000000000007</c:v>
                </c:pt>
                <c:pt idx="4562">
                  <c:v>89.347999999999999</c:v>
                </c:pt>
                <c:pt idx="4563">
                  <c:v>89.28</c:v>
                </c:pt>
                <c:pt idx="4564">
                  <c:v>89.215000000000003</c:v>
                </c:pt>
                <c:pt idx="4565">
                  <c:v>89.152000000000001</c:v>
                </c:pt>
                <c:pt idx="4566">
                  <c:v>89.085999999999999</c:v>
                </c:pt>
                <c:pt idx="4567">
                  <c:v>89.021000000000001</c:v>
                </c:pt>
                <c:pt idx="4568">
                  <c:v>88.96</c:v>
                </c:pt>
                <c:pt idx="4569">
                  <c:v>88.9</c:v>
                </c:pt>
                <c:pt idx="4570">
                  <c:v>88.843999999999994</c:v>
                </c:pt>
                <c:pt idx="4571">
                  <c:v>88.795000000000002</c:v>
                </c:pt>
                <c:pt idx="4572">
                  <c:v>88.742999999999995</c:v>
                </c:pt>
                <c:pt idx="4573">
                  <c:v>88.691000000000003</c:v>
                </c:pt>
                <c:pt idx="4574">
                  <c:v>88.635000000000005</c:v>
                </c:pt>
                <c:pt idx="4575">
                  <c:v>88.578000000000003</c:v>
                </c:pt>
                <c:pt idx="4576">
                  <c:v>88.52</c:v>
                </c:pt>
                <c:pt idx="4577">
                  <c:v>88.459000000000003</c:v>
                </c:pt>
                <c:pt idx="4578">
                  <c:v>88.403999999999996</c:v>
                </c:pt>
                <c:pt idx="4579">
                  <c:v>88.350999999999999</c:v>
                </c:pt>
                <c:pt idx="4580">
                  <c:v>88.302999999999997</c:v>
                </c:pt>
                <c:pt idx="4581">
                  <c:v>88.262</c:v>
                </c:pt>
                <c:pt idx="4582">
                  <c:v>88.234999999999999</c:v>
                </c:pt>
                <c:pt idx="4583">
                  <c:v>88.218000000000004</c:v>
                </c:pt>
                <c:pt idx="4584">
                  <c:v>88.198999999999998</c:v>
                </c:pt>
                <c:pt idx="4585">
                  <c:v>88.177999999999997</c:v>
                </c:pt>
                <c:pt idx="4586">
                  <c:v>88.149000000000001</c:v>
                </c:pt>
                <c:pt idx="4587">
                  <c:v>88.123999999999995</c:v>
                </c:pt>
                <c:pt idx="4588">
                  <c:v>88.105000000000004</c:v>
                </c:pt>
                <c:pt idx="4589">
                  <c:v>88.097999999999999</c:v>
                </c:pt>
                <c:pt idx="4590">
                  <c:v>88.094999999999999</c:v>
                </c:pt>
                <c:pt idx="4591">
                  <c:v>88.1</c:v>
                </c:pt>
                <c:pt idx="4592">
                  <c:v>88.102999999999994</c:v>
                </c:pt>
                <c:pt idx="4593">
                  <c:v>88.099000000000004</c:v>
                </c:pt>
                <c:pt idx="4594">
                  <c:v>88.093000000000004</c:v>
                </c:pt>
                <c:pt idx="4595">
                  <c:v>88.094999999999999</c:v>
                </c:pt>
                <c:pt idx="4596">
                  <c:v>88.119</c:v>
                </c:pt>
                <c:pt idx="4597">
                  <c:v>88.144999999999996</c:v>
                </c:pt>
                <c:pt idx="4598">
                  <c:v>88.165999999999997</c:v>
                </c:pt>
                <c:pt idx="4599">
                  <c:v>88.194000000000003</c:v>
                </c:pt>
                <c:pt idx="4600">
                  <c:v>88.231999999999999</c:v>
                </c:pt>
                <c:pt idx="4601">
                  <c:v>88.266999999999996</c:v>
                </c:pt>
                <c:pt idx="4602">
                  <c:v>88.304000000000002</c:v>
                </c:pt>
                <c:pt idx="4603">
                  <c:v>88.331000000000003</c:v>
                </c:pt>
                <c:pt idx="4604">
                  <c:v>88.358999999999995</c:v>
                </c:pt>
                <c:pt idx="4605">
                  <c:v>88.394000000000005</c:v>
                </c:pt>
                <c:pt idx="4606">
                  <c:v>88.418000000000006</c:v>
                </c:pt>
                <c:pt idx="4607">
                  <c:v>88.43</c:v>
                </c:pt>
                <c:pt idx="4608">
                  <c:v>88.435000000000002</c:v>
                </c:pt>
                <c:pt idx="4609">
                  <c:v>88.436999999999998</c:v>
                </c:pt>
                <c:pt idx="4610">
                  <c:v>88.430999999999997</c:v>
                </c:pt>
                <c:pt idx="4611">
                  <c:v>88.424999999999997</c:v>
                </c:pt>
                <c:pt idx="4612">
                  <c:v>88.418999999999997</c:v>
                </c:pt>
                <c:pt idx="4613">
                  <c:v>88.408000000000001</c:v>
                </c:pt>
                <c:pt idx="4614">
                  <c:v>88.391000000000005</c:v>
                </c:pt>
                <c:pt idx="4615">
                  <c:v>88.364000000000004</c:v>
                </c:pt>
                <c:pt idx="4616">
                  <c:v>88.331000000000003</c:v>
                </c:pt>
                <c:pt idx="4617">
                  <c:v>88.29</c:v>
                </c:pt>
                <c:pt idx="4618">
                  <c:v>88.245000000000005</c:v>
                </c:pt>
                <c:pt idx="4619">
                  <c:v>88.206999999999994</c:v>
                </c:pt>
                <c:pt idx="4620">
                  <c:v>88.173000000000002</c:v>
                </c:pt>
                <c:pt idx="4621">
                  <c:v>88.138999999999996</c:v>
                </c:pt>
                <c:pt idx="4622">
                  <c:v>88.106999999999999</c:v>
                </c:pt>
                <c:pt idx="4623">
                  <c:v>88.075999999999993</c:v>
                </c:pt>
                <c:pt idx="4624">
                  <c:v>88.052000000000007</c:v>
                </c:pt>
                <c:pt idx="4625">
                  <c:v>88.027000000000001</c:v>
                </c:pt>
                <c:pt idx="4626">
                  <c:v>88.004000000000005</c:v>
                </c:pt>
                <c:pt idx="4627">
                  <c:v>87.989000000000004</c:v>
                </c:pt>
                <c:pt idx="4628">
                  <c:v>87.971999999999994</c:v>
                </c:pt>
                <c:pt idx="4629">
                  <c:v>87.962999999999994</c:v>
                </c:pt>
                <c:pt idx="4630">
                  <c:v>87.962999999999994</c:v>
                </c:pt>
                <c:pt idx="4631">
                  <c:v>87.971999999999994</c:v>
                </c:pt>
                <c:pt idx="4632">
                  <c:v>87.977999999999994</c:v>
                </c:pt>
                <c:pt idx="4633">
                  <c:v>87.981999999999999</c:v>
                </c:pt>
                <c:pt idx="4634">
                  <c:v>87.989000000000004</c:v>
                </c:pt>
                <c:pt idx="4635">
                  <c:v>88.001000000000005</c:v>
                </c:pt>
                <c:pt idx="4636">
                  <c:v>88.022000000000006</c:v>
                </c:pt>
                <c:pt idx="4637">
                  <c:v>88.039000000000001</c:v>
                </c:pt>
                <c:pt idx="4638">
                  <c:v>88.057000000000002</c:v>
                </c:pt>
                <c:pt idx="4639">
                  <c:v>88.070999999999998</c:v>
                </c:pt>
                <c:pt idx="4640">
                  <c:v>88.067999999999998</c:v>
                </c:pt>
                <c:pt idx="4641">
                  <c:v>88.066999999999993</c:v>
                </c:pt>
                <c:pt idx="4642">
                  <c:v>88.061999999999998</c:v>
                </c:pt>
                <c:pt idx="4643">
                  <c:v>88.051000000000002</c:v>
                </c:pt>
                <c:pt idx="4644">
                  <c:v>88.04</c:v>
                </c:pt>
                <c:pt idx="4645">
                  <c:v>88.022000000000006</c:v>
                </c:pt>
                <c:pt idx="4646">
                  <c:v>88</c:v>
                </c:pt>
                <c:pt idx="4647">
                  <c:v>87.968999999999994</c:v>
                </c:pt>
                <c:pt idx="4648">
                  <c:v>87.936999999999998</c:v>
                </c:pt>
                <c:pt idx="4649">
                  <c:v>87.911000000000001</c:v>
                </c:pt>
                <c:pt idx="4650">
                  <c:v>87.887</c:v>
                </c:pt>
                <c:pt idx="4651">
                  <c:v>87.858999999999995</c:v>
                </c:pt>
                <c:pt idx="4652">
                  <c:v>87.826999999999998</c:v>
                </c:pt>
                <c:pt idx="4653">
                  <c:v>87.793999999999997</c:v>
                </c:pt>
                <c:pt idx="4654">
                  <c:v>87.766999999999996</c:v>
                </c:pt>
                <c:pt idx="4655">
                  <c:v>87.748000000000005</c:v>
                </c:pt>
                <c:pt idx="4656">
                  <c:v>87.734999999999999</c:v>
                </c:pt>
                <c:pt idx="4657">
                  <c:v>87.724999999999994</c:v>
                </c:pt>
                <c:pt idx="4658">
                  <c:v>87.72</c:v>
                </c:pt>
                <c:pt idx="4659">
                  <c:v>87.715999999999994</c:v>
                </c:pt>
                <c:pt idx="4660">
                  <c:v>87.713999999999999</c:v>
                </c:pt>
                <c:pt idx="4661">
                  <c:v>87.718999999999994</c:v>
                </c:pt>
                <c:pt idx="4662">
                  <c:v>87.725999999999999</c:v>
                </c:pt>
                <c:pt idx="4663">
                  <c:v>87.736999999999995</c:v>
                </c:pt>
                <c:pt idx="4664">
                  <c:v>87.748000000000005</c:v>
                </c:pt>
                <c:pt idx="4665">
                  <c:v>87.763999999999996</c:v>
                </c:pt>
                <c:pt idx="4666">
                  <c:v>87.787999999999997</c:v>
                </c:pt>
                <c:pt idx="4667">
                  <c:v>87.816999999999993</c:v>
                </c:pt>
                <c:pt idx="4668">
                  <c:v>87.838999999999999</c:v>
                </c:pt>
                <c:pt idx="4669">
                  <c:v>87.858000000000004</c:v>
                </c:pt>
                <c:pt idx="4670">
                  <c:v>87.869</c:v>
                </c:pt>
                <c:pt idx="4671">
                  <c:v>87.882000000000005</c:v>
                </c:pt>
                <c:pt idx="4672">
                  <c:v>87.891000000000005</c:v>
                </c:pt>
                <c:pt idx="4673">
                  <c:v>87.905000000000001</c:v>
                </c:pt>
                <c:pt idx="4674">
                  <c:v>87.927999999999997</c:v>
                </c:pt>
                <c:pt idx="4675">
                  <c:v>87.953000000000003</c:v>
                </c:pt>
                <c:pt idx="4676">
                  <c:v>87.968000000000004</c:v>
                </c:pt>
                <c:pt idx="4677">
                  <c:v>87.992999999999995</c:v>
                </c:pt>
                <c:pt idx="4678">
                  <c:v>88.036000000000001</c:v>
                </c:pt>
                <c:pt idx="4679">
                  <c:v>88.070999999999998</c:v>
                </c:pt>
                <c:pt idx="4680">
                  <c:v>88.123999999999995</c:v>
                </c:pt>
                <c:pt idx="4681">
                  <c:v>88.192999999999998</c:v>
                </c:pt>
                <c:pt idx="4682">
                  <c:v>88.266999999999996</c:v>
                </c:pt>
                <c:pt idx="4683">
                  <c:v>88.346999999999994</c:v>
                </c:pt>
                <c:pt idx="4684">
                  <c:v>88.418999999999997</c:v>
                </c:pt>
                <c:pt idx="4685">
                  <c:v>88.488</c:v>
                </c:pt>
                <c:pt idx="4686">
                  <c:v>88.58</c:v>
                </c:pt>
                <c:pt idx="4687">
                  <c:v>88.677999999999997</c:v>
                </c:pt>
                <c:pt idx="4688">
                  <c:v>88.774000000000001</c:v>
                </c:pt>
                <c:pt idx="4689">
                  <c:v>88.881</c:v>
                </c:pt>
                <c:pt idx="4690">
                  <c:v>89.001000000000005</c:v>
                </c:pt>
                <c:pt idx="4691">
                  <c:v>89.132999999999996</c:v>
                </c:pt>
                <c:pt idx="4692">
                  <c:v>89.281000000000006</c:v>
                </c:pt>
                <c:pt idx="4693">
                  <c:v>89.430999999999997</c:v>
                </c:pt>
                <c:pt idx="4694">
                  <c:v>89.59</c:v>
                </c:pt>
                <c:pt idx="4695">
                  <c:v>89.753</c:v>
                </c:pt>
                <c:pt idx="4696">
                  <c:v>89.908000000000001</c:v>
                </c:pt>
                <c:pt idx="4697">
                  <c:v>90.055000000000007</c:v>
                </c:pt>
                <c:pt idx="4698">
                  <c:v>90.191999999999993</c:v>
                </c:pt>
                <c:pt idx="4699">
                  <c:v>90.319000000000003</c:v>
                </c:pt>
                <c:pt idx="4700">
                  <c:v>90.432000000000002</c:v>
                </c:pt>
                <c:pt idx="4701">
                  <c:v>90.536000000000001</c:v>
                </c:pt>
                <c:pt idx="4702">
                  <c:v>90.632000000000005</c:v>
                </c:pt>
                <c:pt idx="4703">
                  <c:v>90.725999999999999</c:v>
                </c:pt>
                <c:pt idx="4704">
                  <c:v>90.811999999999998</c:v>
                </c:pt>
                <c:pt idx="4705">
                  <c:v>90.894000000000005</c:v>
                </c:pt>
                <c:pt idx="4706">
                  <c:v>90.963999999999999</c:v>
                </c:pt>
                <c:pt idx="4707">
                  <c:v>91.028999999999996</c:v>
                </c:pt>
                <c:pt idx="4708">
                  <c:v>91.087000000000003</c:v>
                </c:pt>
                <c:pt idx="4709">
                  <c:v>91.129000000000005</c:v>
                </c:pt>
                <c:pt idx="4710">
                  <c:v>91.161000000000001</c:v>
                </c:pt>
                <c:pt idx="4711">
                  <c:v>91.191000000000003</c:v>
                </c:pt>
                <c:pt idx="4712">
                  <c:v>91.224999999999994</c:v>
                </c:pt>
                <c:pt idx="4713">
                  <c:v>91.262</c:v>
                </c:pt>
                <c:pt idx="4714">
                  <c:v>91.3</c:v>
                </c:pt>
                <c:pt idx="4715">
                  <c:v>91.341999999999999</c:v>
                </c:pt>
                <c:pt idx="4716">
                  <c:v>91.391000000000005</c:v>
                </c:pt>
                <c:pt idx="4717">
                  <c:v>91.445999999999998</c:v>
                </c:pt>
                <c:pt idx="4718">
                  <c:v>91.504000000000005</c:v>
                </c:pt>
                <c:pt idx="4719">
                  <c:v>91.578000000000003</c:v>
                </c:pt>
                <c:pt idx="4720">
                  <c:v>91.652000000000001</c:v>
                </c:pt>
                <c:pt idx="4721">
                  <c:v>91.722999999999999</c:v>
                </c:pt>
                <c:pt idx="4722">
                  <c:v>91.804000000000002</c:v>
                </c:pt>
                <c:pt idx="4723">
                  <c:v>91.88</c:v>
                </c:pt>
                <c:pt idx="4724">
                  <c:v>91.953000000000003</c:v>
                </c:pt>
                <c:pt idx="4725">
                  <c:v>92.015000000000001</c:v>
                </c:pt>
                <c:pt idx="4726">
                  <c:v>92.088999999999999</c:v>
                </c:pt>
                <c:pt idx="4727">
                  <c:v>92.168000000000006</c:v>
                </c:pt>
                <c:pt idx="4728">
                  <c:v>92.233999999999995</c:v>
                </c:pt>
                <c:pt idx="4729">
                  <c:v>92.299000000000007</c:v>
                </c:pt>
                <c:pt idx="4730">
                  <c:v>92.358000000000004</c:v>
                </c:pt>
                <c:pt idx="4731">
                  <c:v>92.415000000000006</c:v>
                </c:pt>
                <c:pt idx="4732">
                  <c:v>92.472999999999999</c:v>
                </c:pt>
                <c:pt idx="4733">
                  <c:v>92.531999999999996</c:v>
                </c:pt>
                <c:pt idx="4734">
                  <c:v>92.594999999999999</c:v>
                </c:pt>
                <c:pt idx="4735">
                  <c:v>92.652000000000001</c:v>
                </c:pt>
                <c:pt idx="4736">
                  <c:v>92.709000000000003</c:v>
                </c:pt>
                <c:pt idx="4737">
                  <c:v>92.763999999999996</c:v>
                </c:pt>
                <c:pt idx="4738">
                  <c:v>92.81</c:v>
                </c:pt>
                <c:pt idx="4739">
                  <c:v>92.850999999999999</c:v>
                </c:pt>
                <c:pt idx="4740">
                  <c:v>92.899000000000001</c:v>
                </c:pt>
                <c:pt idx="4741">
                  <c:v>92.944999999999993</c:v>
                </c:pt>
                <c:pt idx="4742">
                  <c:v>92.977999999999994</c:v>
                </c:pt>
                <c:pt idx="4743">
                  <c:v>93.007000000000005</c:v>
                </c:pt>
                <c:pt idx="4744">
                  <c:v>93.048000000000002</c:v>
                </c:pt>
                <c:pt idx="4745">
                  <c:v>93.096999999999994</c:v>
                </c:pt>
                <c:pt idx="4746">
                  <c:v>93.143000000000001</c:v>
                </c:pt>
                <c:pt idx="4747">
                  <c:v>93.188000000000002</c:v>
                </c:pt>
                <c:pt idx="4748">
                  <c:v>93.234999999999999</c:v>
                </c:pt>
                <c:pt idx="4749">
                  <c:v>93.28</c:v>
                </c:pt>
                <c:pt idx="4750">
                  <c:v>93.32</c:v>
                </c:pt>
                <c:pt idx="4751">
                  <c:v>93.358000000000004</c:v>
                </c:pt>
                <c:pt idx="4752">
                  <c:v>93.391999999999996</c:v>
                </c:pt>
                <c:pt idx="4753">
                  <c:v>93.424000000000007</c:v>
                </c:pt>
                <c:pt idx="4754">
                  <c:v>93.450999999999993</c:v>
                </c:pt>
                <c:pt idx="4755">
                  <c:v>93.472999999999999</c:v>
                </c:pt>
                <c:pt idx="4756">
                  <c:v>93.491</c:v>
                </c:pt>
                <c:pt idx="4757">
                  <c:v>93.504000000000005</c:v>
                </c:pt>
                <c:pt idx="4758">
                  <c:v>93.504999999999995</c:v>
                </c:pt>
                <c:pt idx="4759">
                  <c:v>93.492999999999995</c:v>
                </c:pt>
                <c:pt idx="4760">
                  <c:v>93.477999999999994</c:v>
                </c:pt>
                <c:pt idx="4761">
                  <c:v>93.468999999999994</c:v>
                </c:pt>
                <c:pt idx="4762">
                  <c:v>93.459000000000003</c:v>
                </c:pt>
                <c:pt idx="4763">
                  <c:v>93.429000000000002</c:v>
                </c:pt>
                <c:pt idx="4764">
                  <c:v>93.394999999999996</c:v>
                </c:pt>
                <c:pt idx="4765">
                  <c:v>93.367999999999995</c:v>
                </c:pt>
                <c:pt idx="4766">
                  <c:v>93.33</c:v>
                </c:pt>
                <c:pt idx="4767">
                  <c:v>93.292000000000002</c:v>
                </c:pt>
                <c:pt idx="4768">
                  <c:v>93.263999999999996</c:v>
                </c:pt>
                <c:pt idx="4769">
                  <c:v>93.230999999999995</c:v>
                </c:pt>
                <c:pt idx="4770">
                  <c:v>93.176000000000002</c:v>
                </c:pt>
                <c:pt idx="4771">
                  <c:v>93.131</c:v>
                </c:pt>
                <c:pt idx="4772">
                  <c:v>93.111999999999995</c:v>
                </c:pt>
                <c:pt idx="4773">
                  <c:v>93.081000000000003</c:v>
                </c:pt>
                <c:pt idx="4774">
                  <c:v>93.037999999999997</c:v>
                </c:pt>
                <c:pt idx="4775">
                  <c:v>93.013999999999996</c:v>
                </c:pt>
                <c:pt idx="4776">
                  <c:v>92.986999999999995</c:v>
                </c:pt>
                <c:pt idx="4777">
                  <c:v>92.957999999999998</c:v>
                </c:pt>
                <c:pt idx="4778">
                  <c:v>92.938999999999993</c:v>
                </c:pt>
                <c:pt idx="4779">
                  <c:v>92.921999999999997</c:v>
                </c:pt>
                <c:pt idx="4780">
                  <c:v>92.912000000000006</c:v>
                </c:pt>
                <c:pt idx="4781">
                  <c:v>92.900999999999996</c:v>
                </c:pt>
                <c:pt idx="4782">
                  <c:v>92.888999999999996</c:v>
                </c:pt>
                <c:pt idx="4783">
                  <c:v>92.873000000000005</c:v>
                </c:pt>
                <c:pt idx="4784">
                  <c:v>92.852000000000004</c:v>
                </c:pt>
                <c:pt idx="4785">
                  <c:v>92.838999999999999</c:v>
                </c:pt>
                <c:pt idx="4786">
                  <c:v>92.822000000000003</c:v>
                </c:pt>
                <c:pt idx="4787">
                  <c:v>92.802000000000007</c:v>
                </c:pt>
                <c:pt idx="4788">
                  <c:v>92.781999999999996</c:v>
                </c:pt>
                <c:pt idx="4789">
                  <c:v>92.765000000000001</c:v>
                </c:pt>
                <c:pt idx="4790">
                  <c:v>92.748999999999995</c:v>
                </c:pt>
                <c:pt idx="4791">
                  <c:v>92.730999999999995</c:v>
                </c:pt>
                <c:pt idx="4792">
                  <c:v>92.72</c:v>
                </c:pt>
                <c:pt idx="4793">
                  <c:v>92.722999999999999</c:v>
                </c:pt>
                <c:pt idx="4794">
                  <c:v>92.727999999999994</c:v>
                </c:pt>
                <c:pt idx="4795">
                  <c:v>92.733000000000004</c:v>
                </c:pt>
                <c:pt idx="4796">
                  <c:v>92.727999999999994</c:v>
                </c:pt>
                <c:pt idx="4797">
                  <c:v>92.724000000000004</c:v>
                </c:pt>
                <c:pt idx="4798">
                  <c:v>92.73</c:v>
                </c:pt>
                <c:pt idx="4799">
                  <c:v>92.736999999999995</c:v>
                </c:pt>
                <c:pt idx="4800">
                  <c:v>92.741</c:v>
                </c:pt>
                <c:pt idx="4801">
                  <c:v>92.736000000000004</c:v>
                </c:pt>
                <c:pt idx="4802">
                  <c:v>92.727999999999994</c:v>
                </c:pt>
                <c:pt idx="4803">
                  <c:v>92.712999999999994</c:v>
                </c:pt>
                <c:pt idx="4804">
                  <c:v>92.71</c:v>
                </c:pt>
                <c:pt idx="4805">
                  <c:v>92.707999999999998</c:v>
                </c:pt>
                <c:pt idx="4806">
                  <c:v>92.697999999999993</c:v>
                </c:pt>
                <c:pt idx="4807">
                  <c:v>92.695999999999998</c:v>
                </c:pt>
                <c:pt idx="4808">
                  <c:v>92.701999999999998</c:v>
                </c:pt>
                <c:pt idx="4809">
                  <c:v>92.712000000000003</c:v>
                </c:pt>
                <c:pt idx="4810">
                  <c:v>92.718000000000004</c:v>
                </c:pt>
                <c:pt idx="4811">
                  <c:v>92.718000000000004</c:v>
                </c:pt>
                <c:pt idx="4812">
                  <c:v>92.715000000000003</c:v>
                </c:pt>
                <c:pt idx="4813">
                  <c:v>92.713999999999999</c:v>
                </c:pt>
                <c:pt idx="4814">
                  <c:v>92.71</c:v>
                </c:pt>
                <c:pt idx="4815">
                  <c:v>92.71</c:v>
                </c:pt>
                <c:pt idx="4816">
                  <c:v>92.718999999999994</c:v>
                </c:pt>
                <c:pt idx="4817">
                  <c:v>92.701999999999998</c:v>
                </c:pt>
                <c:pt idx="4818">
                  <c:v>92.661000000000001</c:v>
                </c:pt>
                <c:pt idx="4819">
                  <c:v>92.638999999999996</c:v>
                </c:pt>
                <c:pt idx="4820">
                  <c:v>92.625</c:v>
                </c:pt>
                <c:pt idx="4821">
                  <c:v>92.582999999999998</c:v>
                </c:pt>
                <c:pt idx="4822">
                  <c:v>92.534999999999997</c:v>
                </c:pt>
                <c:pt idx="4823">
                  <c:v>92.498000000000005</c:v>
                </c:pt>
                <c:pt idx="4824">
                  <c:v>92.460999999999999</c:v>
                </c:pt>
                <c:pt idx="4825">
                  <c:v>92.417000000000002</c:v>
                </c:pt>
                <c:pt idx="4826">
                  <c:v>92.387</c:v>
                </c:pt>
                <c:pt idx="4827">
                  <c:v>92.363</c:v>
                </c:pt>
                <c:pt idx="4828">
                  <c:v>92.341999999999999</c:v>
                </c:pt>
                <c:pt idx="4829">
                  <c:v>92.328999999999994</c:v>
                </c:pt>
                <c:pt idx="4830">
                  <c:v>92.325999999999993</c:v>
                </c:pt>
                <c:pt idx="4831">
                  <c:v>92.328999999999994</c:v>
                </c:pt>
                <c:pt idx="4832">
                  <c:v>92.331999999999994</c:v>
                </c:pt>
                <c:pt idx="4833">
                  <c:v>92.334999999999994</c:v>
                </c:pt>
                <c:pt idx="4834">
                  <c:v>92.343999999999994</c:v>
                </c:pt>
                <c:pt idx="4835">
                  <c:v>92.352000000000004</c:v>
                </c:pt>
                <c:pt idx="4836">
                  <c:v>92.363</c:v>
                </c:pt>
                <c:pt idx="4837">
                  <c:v>92.369</c:v>
                </c:pt>
                <c:pt idx="4838">
                  <c:v>92.381</c:v>
                </c:pt>
                <c:pt idx="4839">
                  <c:v>92.4</c:v>
                </c:pt>
                <c:pt idx="4840">
                  <c:v>92.412999999999997</c:v>
                </c:pt>
                <c:pt idx="4841">
                  <c:v>92.426000000000002</c:v>
                </c:pt>
                <c:pt idx="4842">
                  <c:v>92.444999999999993</c:v>
                </c:pt>
                <c:pt idx="4843">
                  <c:v>92.456999999999994</c:v>
                </c:pt>
                <c:pt idx="4844">
                  <c:v>92.47</c:v>
                </c:pt>
                <c:pt idx="4845">
                  <c:v>92.481999999999999</c:v>
                </c:pt>
                <c:pt idx="4846">
                  <c:v>92.488</c:v>
                </c:pt>
                <c:pt idx="4847">
                  <c:v>92.495000000000005</c:v>
                </c:pt>
                <c:pt idx="4848">
                  <c:v>92.503</c:v>
                </c:pt>
                <c:pt idx="4849">
                  <c:v>92.512</c:v>
                </c:pt>
                <c:pt idx="4850">
                  <c:v>92.52</c:v>
                </c:pt>
                <c:pt idx="4851">
                  <c:v>92.521000000000001</c:v>
                </c:pt>
                <c:pt idx="4852">
                  <c:v>92.52</c:v>
                </c:pt>
                <c:pt idx="4853">
                  <c:v>92.525000000000006</c:v>
                </c:pt>
                <c:pt idx="4854">
                  <c:v>92.531000000000006</c:v>
                </c:pt>
                <c:pt idx="4855">
                  <c:v>92.534999999999997</c:v>
                </c:pt>
                <c:pt idx="4856">
                  <c:v>92.534999999999997</c:v>
                </c:pt>
                <c:pt idx="4857">
                  <c:v>92.537000000000006</c:v>
                </c:pt>
                <c:pt idx="4858">
                  <c:v>92.54</c:v>
                </c:pt>
                <c:pt idx="4859">
                  <c:v>92.545000000000002</c:v>
                </c:pt>
                <c:pt idx="4860">
                  <c:v>92.555999999999997</c:v>
                </c:pt>
                <c:pt idx="4861">
                  <c:v>92.575000000000003</c:v>
                </c:pt>
                <c:pt idx="4862">
                  <c:v>92.599000000000004</c:v>
                </c:pt>
                <c:pt idx="4863">
                  <c:v>92.617999999999995</c:v>
                </c:pt>
                <c:pt idx="4864">
                  <c:v>92.635000000000005</c:v>
                </c:pt>
                <c:pt idx="4865">
                  <c:v>92.66</c:v>
                </c:pt>
                <c:pt idx="4866">
                  <c:v>92.686999999999998</c:v>
                </c:pt>
                <c:pt idx="4867">
                  <c:v>92.724000000000004</c:v>
                </c:pt>
                <c:pt idx="4868">
                  <c:v>92.76</c:v>
                </c:pt>
                <c:pt idx="4869">
                  <c:v>92.795000000000002</c:v>
                </c:pt>
                <c:pt idx="4870">
                  <c:v>92.826999999999998</c:v>
                </c:pt>
                <c:pt idx="4871">
                  <c:v>92.853999999999999</c:v>
                </c:pt>
                <c:pt idx="4872">
                  <c:v>92.873000000000005</c:v>
                </c:pt>
                <c:pt idx="4873">
                  <c:v>92.885000000000005</c:v>
                </c:pt>
                <c:pt idx="4874">
                  <c:v>92.897999999999996</c:v>
                </c:pt>
                <c:pt idx="4875">
                  <c:v>92.918000000000006</c:v>
                </c:pt>
                <c:pt idx="4876">
                  <c:v>92.941000000000003</c:v>
                </c:pt>
                <c:pt idx="4877">
                  <c:v>92.963999999999999</c:v>
                </c:pt>
                <c:pt idx="4878">
                  <c:v>92.986000000000004</c:v>
                </c:pt>
                <c:pt idx="4879">
                  <c:v>92.998999999999995</c:v>
                </c:pt>
                <c:pt idx="4880">
                  <c:v>93.009</c:v>
                </c:pt>
                <c:pt idx="4881">
                  <c:v>93.022999999999996</c:v>
                </c:pt>
                <c:pt idx="4882">
                  <c:v>93.04</c:v>
                </c:pt>
                <c:pt idx="4883">
                  <c:v>93.052000000000007</c:v>
                </c:pt>
                <c:pt idx="4884">
                  <c:v>93.061999999999998</c:v>
                </c:pt>
                <c:pt idx="4885">
                  <c:v>93.07</c:v>
                </c:pt>
                <c:pt idx="4886">
                  <c:v>93.084999999999994</c:v>
                </c:pt>
                <c:pt idx="4887">
                  <c:v>93.113</c:v>
                </c:pt>
                <c:pt idx="4888">
                  <c:v>93.15</c:v>
                </c:pt>
                <c:pt idx="4889">
                  <c:v>93.19</c:v>
                </c:pt>
                <c:pt idx="4890">
                  <c:v>93.212999999999994</c:v>
                </c:pt>
                <c:pt idx="4891">
                  <c:v>93.23</c:v>
                </c:pt>
                <c:pt idx="4892">
                  <c:v>93.257000000000005</c:v>
                </c:pt>
                <c:pt idx="4893">
                  <c:v>93.290999999999997</c:v>
                </c:pt>
                <c:pt idx="4894">
                  <c:v>93.331000000000003</c:v>
                </c:pt>
                <c:pt idx="4895">
                  <c:v>93.373000000000005</c:v>
                </c:pt>
                <c:pt idx="4896">
                  <c:v>93.415999999999997</c:v>
                </c:pt>
                <c:pt idx="4897">
                  <c:v>93.444000000000003</c:v>
                </c:pt>
                <c:pt idx="4898">
                  <c:v>93.475999999999999</c:v>
                </c:pt>
                <c:pt idx="4899">
                  <c:v>93.504999999999995</c:v>
                </c:pt>
                <c:pt idx="4900">
                  <c:v>93.516999999999996</c:v>
                </c:pt>
                <c:pt idx="4901">
                  <c:v>93.540999999999997</c:v>
                </c:pt>
                <c:pt idx="4902">
                  <c:v>93.534999999999997</c:v>
                </c:pt>
                <c:pt idx="4903">
                  <c:v>93.531999999999996</c:v>
                </c:pt>
                <c:pt idx="4904">
                  <c:v>93.528000000000006</c:v>
                </c:pt>
                <c:pt idx="4905">
                  <c:v>93.52</c:v>
                </c:pt>
                <c:pt idx="4906">
                  <c:v>93.528999999999996</c:v>
                </c:pt>
                <c:pt idx="4907">
                  <c:v>93.524000000000001</c:v>
                </c:pt>
                <c:pt idx="4908">
                  <c:v>93.522000000000006</c:v>
                </c:pt>
                <c:pt idx="4909">
                  <c:v>93.522000000000006</c:v>
                </c:pt>
                <c:pt idx="4910">
                  <c:v>93.506</c:v>
                </c:pt>
                <c:pt idx="4911">
                  <c:v>93.516999999999996</c:v>
                </c:pt>
                <c:pt idx="4912">
                  <c:v>93.528000000000006</c:v>
                </c:pt>
                <c:pt idx="4913">
                  <c:v>93.540999999999997</c:v>
                </c:pt>
                <c:pt idx="4914">
                  <c:v>93.543000000000006</c:v>
                </c:pt>
                <c:pt idx="4915">
                  <c:v>93.552999999999997</c:v>
                </c:pt>
                <c:pt idx="4916">
                  <c:v>93.57</c:v>
                </c:pt>
                <c:pt idx="4917">
                  <c:v>93.578000000000003</c:v>
                </c:pt>
                <c:pt idx="4918">
                  <c:v>93.573999999999998</c:v>
                </c:pt>
                <c:pt idx="4919">
                  <c:v>93.585999999999999</c:v>
                </c:pt>
                <c:pt idx="4920">
                  <c:v>93.594999999999999</c:v>
                </c:pt>
                <c:pt idx="4921">
                  <c:v>93.608000000000004</c:v>
                </c:pt>
                <c:pt idx="4922">
                  <c:v>93.614000000000004</c:v>
                </c:pt>
                <c:pt idx="4923">
                  <c:v>93.623000000000005</c:v>
                </c:pt>
                <c:pt idx="4924">
                  <c:v>93.652000000000001</c:v>
                </c:pt>
                <c:pt idx="4925">
                  <c:v>93.668999999999997</c:v>
                </c:pt>
                <c:pt idx="4926">
                  <c:v>93.692999999999998</c:v>
                </c:pt>
                <c:pt idx="4927">
                  <c:v>93.724000000000004</c:v>
                </c:pt>
                <c:pt idx="4928">
                  <c:v>93.756</c:v>
                </c:pt>
                <c:pt idx="4929">
                  <c:v>93.789000000000001</c:v>
                </c:pt>
                <c:pt idx="4930">
                  <c:v>93.817999999999998</c:v>
                </c:pt>
                <c:pt idx="4931">
                  <c:v>93.843000000000004</c:v>
                </c:pt>
                <c:pt idx="4932">
                  <c:v>93.864000000000004</c:v>
                </c:pt>
                <c:pt idx="4933">
                  <c:v>93.872</c:v>
                </c:pt>
                <c:pt idx="4934">
                  <c:v>93.88</c:v>
                </c:pt>
                <c:pt idx="4935">
                  <c:v>93.878</c:v>
                </c:pt>
                <c:pt idx="4936">
                  <c:v>93.879000000000005</c:v>
                </c:pt>
                <c:pt idx="4937">
                  <c:v>93.872</c:v>
                </c:pt>
                <c:pt idx="4938">
                  <c:v>93.864000000000004</c:v>
                </c:pt>
                <c:pt idx="4939">
                  <c:v>93.847999999999999</c:v>
                </c:pt>
                <c:pt idx="4940">
                  <c:v>93.817999999999998</c:v>
                </c:pt>
                <c:pt idx="4941">
                  <c:v>93.787000000000006</c:v>
                </c:pt>
                <c:pt idx="4942">
                  <c:v>93.747</c:v>
                </c:pt>
                <c:pt idx="4943">
                  <c:v>93.694000000000003</c:v>
                </c:pt>
                <c:pt idx="4944">
                  <c:v>93.637</c:v>
                </c:pt>
                <c:pt idx="4945">
                  <c:v>93.581000000000003</c:v>
                </c:pt>
                <c:pt idx="4946">
                  <c:v>93.539000000000001</c:v>
                </c:pt>
                <c:pt idx="4947">
                  <c:v>93.488</c:v>
                </c:pt>
                <c:pt idx="4948">
                  <c:v>93.430999999999997</c:v>
                </c:pt>
                <c:pt idx="4949">
                  <c:v>93.382000000000005</c:v>
                </c:pt>
                <c:pt idx="4950">
                  <c:v>93.334000000000003</c:v>
                </c:pt>
                <c:pt idx="4951">
                  <c:v>93.296000000000006</c:v>
                </c:pt>
                <c:pt idx="4952">
                  <c:v>93.262</c:v>
                </c:pt>
                <c:pt idx="4953">
                  <c:v>93.236999999999995</c:v>
                </c:pt>
                <c:pt idx="4954">
                  <c:v>93.224999999999994</c:v>
                </c:pt>
                <c:pt idx="4955">
                  <c:v>93.210999999999999</c:v>
                </c:pt>
                <c:pt idx="4956">
                  <c:v>93.207999999999998</c:v>
                </c:pt>
                <c:pt idx="4957">
                  <c:v>93.209000000000003</c:v>
                </c:pt>
                <c:pt idx="4958">
                  <c:v>93.22</c:v>
                </c:pt>
                <c:pt idx="4959">
                  <c:v>93.231999999999999</c:v>
                </c:pt>
                <c:pt idx="4960">
                  <c:v>93.256</c:v>
                </c:pt>
                <c:pt idx="4961">
                  <c:v>93.302999999999997</c:v>
                </c:pt>
                <c:pt idx="4962">
                  <c:v>93.352000000000004</c:v>
                </c:pt>
                <c:pt idx="4963">
                  <c:v>93.405000000000001</c:v>
                </c:pt>
                <c:pt idx="4964">
                  <c:v>93.459000000000003</c:v>
                </c:pt>
                <c:pt idx="4965">
                  <c:v>93.504999999999995</c:v>
                </c:pt>
                <c:pt idx="4966">
                  <c:v>93.561000000000007</c:v>
                </c:pt>
                <c:pt idx="4967">
                  <c:v>93.617999999999995</c:v>
                </c:pt>
                <c:pt idx="4968">
                  <c:v>93.665999999999997</c:v>
                </c:pt>
                <c:pt idx="4969">
                  <c:v>93.715000000000003</c:v>
                </c:pt>
                <c:pt idx="4970">
                  <c:v>93.771000000000001</c:v>
                </c:pt>
                <c:pt idx="4971">
                  <c:v>93.83</c:v>
                </c:pt>
                <c:pt idx="4972">
                  <c:v>93.861000000000004</c:v>
                </c:pt>
                <c:pt idx="4973">
                  <c:v>93.879000000000005</c:v>
                </c:pt>
                <c:pt idx="4974">
                  <c:v>93.89</c:v>
                </c:pt>
                <c:pt idx="4975">
                  <c:v>93.894000000000005</c:v>
                </c:pt>
                <c:pt idx="4976">
                  <c:v>93.891000000000005</c:v>
                </c:pt>
                <c:pt idx="4977">
                  <c:v>93.875</c:v>
                </c:pt>
                <c:pt idx="4978">
                  <c:v>93.844999999999999</c:v>
                </c:pt>
                <c:pt idx="4979">
                  <c:v>93.813999999999993</c:v>
                </c:pt>
                <c:pt idx="4980">
                  <c:v>93.768000000000001</c:v>
                </c:pt>
                <c:pt idx="4981">
                  <c:v>93.722999999999999</c:v>
                </c:pt>
                <c:pt idx="4982">
                  <c:v>93.69</c:v>
                </c:pt>
                <c:pt idx="4983">
                  <c:v>93.646000000000001</c:v>
                </c:pt>
                <c:pt idx="4984">
                  <c:v>93.593999999999994</c:v>
                </c:pt>
                <c:pt idx="4985">
                  <c:v>93.549000000000007</c:v>
                </c:pt>
                <c:pt idx="4986">
                  <c:v>93.510999999999996</c:v>
                </c:pt>
                <c:pt idx="4987">
                  <c:v>93.474000000000004</c:v>
                </c:pt>
                <c:pt idx="4988">
                  <c:v>93.445999999999998</c:v>
                </c:pt>
                <c:pt idx="4989">
                  <c:v>93.423000000000002</c:v>
                </c:pt>
                <c:pt idx="4990">
                  <c:v>93.403999999999996</c:v>
                </c:pt>
                <c:pt idx="4991">
                  <c:v>93.382000000000005</c:v>
                </c:pt>
                <c:pt idx="4992">
                  <c:v>93.361000000000004</c:v>
                </c:pt>
                <c:pt idx="4993">
                  <c:v>93.337999999999994</c:v>
                </c:pt>
                <c:pt idx="4994">
                  <c:v>93.316999999999993</c:v>
                </c:pt>
                <c:pt idx="4995">
                  <c:v>93.299000000000007</c:v>
                </c:pt>
                <c:pt idx="4996">
                  <c:v>93.271000000000001</c:v>
                </c:pt>
                <c:pt idx="4997">
                  <c:v>93.248999999999995</c:v>
                </c:pt>
                <c:pt idx="4998">
                  <c:v>93.233000000000004</c:v>
                </c:pt>
                <c:pt idx="4999">
                  <c:v>93.206999999999994</c:v>
                </c:pt>
                <c:pt idx="5000">
                  <c:v>93.186000000000007</c:v>
                </c:pt>
                <c:pt idx="5001">
                  <c:v>93.182000000000002</c:v>
                </c:pt>
                <c:pt idx="5002">
                  <c:v>93.183000000000007</c:v>
                </c:pt>
                <c:pt idx="5003">
                  <c:v>93.185000000000002</c:v>
                </c:pt>
                <c:pt idx="5004">
                  <c:v>93.195999999999998</c:v>
                </c:pt>
                <c:pt idx="5005">
                  <c:v>93.210999999999999</c:v>
                </c:pt>
                <c:pt idx="5006">
                  <c:v>93.227000000000004</c:v>
                </c:pt>
                <c:pt idx="5007">
                  <c:v>93.242999999999995</c:v>
                </c:pt>
                <c:pt idx="5008">
                  <c:v>93.257999999999996</c:v>
                </c:pt>
                <c:pt idx="5009">
                  <c:v>93.269000000000005</c:v>
                </c:pt>
                <c:pt idx="5010">
                  <c:v>93.284999999999997</c:v>
                </c:pt>
                <c:pt idx="5011">
                  <c:v>93.308999999999997</c:v>
                </c:pt>
                <c:pt idx="5012">
                  <c:v>93.316999999999993</c:v>
                </c:pt>
                <c:pt idx="5013">
                  <c:v>93.322000000000003</c:v>
                </c:pt>
                <c:pt idx="5014">
                  <c:v>93.344999999999999</c:v>
                </c:pt>
                <c:pt idx="5015">
                  <c:v>93.358999999999995</c:v>
                </c:pt>
                <c:pt idx="5016">
                  <c:v>93.37</c:v>
                </c:pt>
                <c:pt idx="5017">
                  <c:v>93.396000000000001</c:v>
                </c:pt>
                <c:pt idx="5018">
                  <c:v>93.406000000000006</c:v>
                </c:pt>
                <c:pt idx="5019">
                  <c:v>93.421000000000006</c:v>
                </c:pt>
                <c:pt idx="5020">
                  <c:v>93.448999999999998</c:v>
                </c:pt>
                <c:pt idx="5021">
                  <c:v>93.448999999999998</c:v>
                </c:pt>
                <c:pt idx="5022">
                  <c:v>93.450999999999993</c:v>
                </c:pt>
                <c:pt idx="5023">
                  <c:v>93.463999999999999</c:v>
                </c:pt>
                <c:pt idx="5024">
                  <c:v>93.472999999999999</c:v>
                </c:pt>
                <c:pt idx="5025">
                  <c:v>93.466999999999999</c:v>
                </c:pt>
                <c:pt idx="5026">
                  <c:v>93.453000000000003</c:v>
                </c:pt>
                <c:pt idx="5027">
                  <c:v>93.444999999999993</c:v>
                </c:pt>
                <c:pt idx="5028">
                  <c:v>93.441000000000003</c:v>
                </c:pt>
                <c:pt idx="5029">
                  <c:v>93.447000000000003</c:v>
                </c:pt>
                <c:pt idx="5030">
                  <c:v>93.46</c:v>
                </c:pt>
                <c:pt idx="5031">
                  <c:v>93.471999999999994</c:v>
                </c:pt>
                <c:pt idx="5032">
                  <c:v>93.478999999999999</c:v>
                </c:pt>
                <c:pt idx="5033">
                  <c:v>93.481999999999999</c:v>
                </c:pt>
                <c:pt idx="5034">
                  <c:v>93.492999999999995</c:v>
                </c:pt>
                <c:pt idx="5035">
                  <c:v>93.507999999999996</c:v>
                </c:pt>
                <c:pt idx="5036">
                  <c:v>93.52</c:v>
                </c:pt>
                <c:pt idx="5037">
                  <c:v>93.53</c:v>
                </c:pt>
                <c:pt idx="5038">
                  <c:v>93.54</c:v>
                </c:pt>
                <c:pt idx="5039">
                  <c:v>93.545000000000002</c:v>
                </c:pt>
                <c:pt idx="5040">
                  <c:v>93.549000000000007</c:v>
                </c:pt>
                <c:pt idx="5041">
                  <c:v>93.552000000000007</c:v>
                </c:pt>
                <c:pt idx="5042">
                  <c:v>93.548000000000002</c:v>
                </c:pt>
                <c:pt idx="5043">
                  <c:v>93.542000000000002</c:v>
                </c:pt>
                <c:pt idx="5044">
                  <c:v>93.534000000000006</c:v>
                </c:pt>
                <c:pt idx="5045">
                  <c:v>93.528999999999996</c:v>
                </c:pt>
                <c:pt idx="5046">
                  <c:v>93.522999999999996</c:v>
                </c:pt>
                <c:pt idx="5047">
                  <c:v>93.52</c:v>
                </c:pt>
                <c:pt idx="5048">
                  <c:v>93.518000000000001</c:v>
                </c:pt>
                <c:pt idx="5049">
                  <c:v>93.509</c:v>
                </c:pt>
                <c:pt idx="5050">
                  <c:v>93.501000000000005</c:v>
                </c:pt>
                <c:pt idx="5051">
                  <c:v>93.492999999999995</c:v>
                </c:pt>
                <c:pt idx="5052">
                  <c:v>93.492999999999995</c:v>
                </c:pt>
                <c:pt idx="5053">
                  <c:v>93.491</c:v>
                </c:pt>
                <c:pt idx="5054">
                  <c:v>93.492000000000004</c:v>
                </c:pt>
                <c:pt idx="5055">
                  <c:v>93.495000000000005</c:v>
                </c:pt>
                <c:pt idx="5056">
                  <c:v>93.503</c:v>
                </c:pt>
                <c:pt idx="5057">
                  <c:v>93.516000000000005</c:v>
                </c:pt>
                <c:pt idx="5058">
                  <c:v>93.536000000000001</c:v>
                </c:pt>
                <c:pt idx="5059">
                  <c:v>93.557000000000002</c:v>
                </c:pt>
                <c:pt idx="5060">
                  <c:v>93.58</c:v>
                </c:pt>
                <c:pt idx="5061">
                  <c:v>93.597999999999999</c:v>
                </c:pt>
                <c:pt idx="5062">
                  <c:v>93.614999999999995</c:v>
                </c:pt>
                <c:pt idx="5063">
                  <c:v>93.629000000000005</c:v>
                </c:pt>
                <c:pt idx="5064">
                  <c:v>93.644999999999996</c:v>
                </c:pt>
                <c:pt idx="5065">
                  <c:v>93.655000000000001</c:v>
                </c:pt>
                <c:pt idx="5066">
                  <c:v>93.656999999999996</c:v>
                </c:pt>
                <c:pt idx="5067">
                  <c:v>93.656000000000006</c:v>
                </c:pt>
                <c:pt idx="5068">
                  <c:v>93.647999999999996</c:v>
                </c:pt>
                <c:pt idx="5069">
                  <c:v>93.64</c:v>
                </c:pt>
                <c:pt idx="5070">
                  <c:v>93.635000000000005</c:v>
                </c:pt>
                <c:pt idx="5071">
                  <c:v>93.626000000000005</c:v>
                </c:pt>
                <c:pt idx="5072">
                  <c:v>93.623999999999995</c:v>
                </c:pt>
                <c:pt idx="5073">
                  <c:v>93.623999999999995</c:v>
                </c:pt>
                <c:pt idx="5074">
                  <c:v>93.628</c:v>
                </c:pt>
                <c:pt idx="5075">
                  <c:v>93.647000000000006</c:v>
                </c:pt>
                <c:pt idx="5076">
                  <c:v>93.674000000000007</c:v>
                </c:pt>
                <c:pt idx="5077">
                  <c:v>93.712000000000003</c:v>
                </c:pt>
                <c:pt idx="5078">
                  <c:v>93.754999999999995</c:v>
                </c:pt>
                <c:pt idx="5079">
                  <c:v>93.795000000000002</c:v>
                </c:pt>
                <c:pt idx="5080">
                  <c:v>93.837999999999994</c:v>
                </c:pt>
                <c:pt idx="5081">
                  <c:v>93.881</c:v>
                </c:pt>
                <c:pt idx="5082">
                  <c:v>93.927000000000007</c:v>
                </c:pt>
                <c:pt idx="5083">
                  <c:v>93.984999999999999</c:v>
                </c:pt>
                <c:pt idx="5084">
                  <c:v>94.049000000000007</c:v>
                </c:pt>
                <c:pt idx="5085">
                  <c:v>94.105999999999995</c:v>
                </c:pt>
                <c:pt idx="5086">
                  <c:v>94.167000000000002</c:v>
                </c:pt>
                <c:pt idx="5087">
                  <c:v>94.228999999999999</c:v>
                </c:pt>
                <c:pt idx="5088">
                  <c:v>94.3</c:v>
                </c:pt>
                <c:pt idx="5089">
                  <c:v>94.391000000000005</c:v>
                </c:pt>
                <c:pt idx="5090">
                  <c:v>94.478999999999999</c:v>
                </c:pt>
                <c:pt idx="5091">
                  <c:v>94.561999999999998</c:v>
                </c:pt>
                <c:pt idx="5092">
                  <c:v>94.653000000000006</c:v>
                </c:pt>
                <c:pt idx="5093">
                  <c:v>94.751999999999995</c:v>
                </c:pt>
                <c:pt idx="5094">
                  <c:v>94.855999999999995</c:v>
                </c:pt>
                <c:pt idx="5095">
                  <c:v>94.965999999999994</c:v>
                </c:pt>
                <c:pt idx="5096">
                  <c:v>95.078999999999994</c:v>
                </c:pt>
                <c:pt idx="5097">
                  <c:v>95.197999999999993</c:v>
                </c:pt>
                <c:pt idx="5098">
                  <c:v>95.323999999999998</c:v>
                </c:pt>
                <c:pt idx="5099">
                  <c:v>95.453000000000003</c:v>
                </c:pt>
                <c:pt idx="5100">
                  <c:v>95.59</c:v>
                </c:pt>
                <c:pt idx="5101">
                  <c:v>95.73</c:v>
                </c:pt>
                <c:pt idx="5102">
                  <c:v>95.88</c:v>
                </c:pt>
                <c:pt idx="5103">
                  <c:v>96.036000000000001</c:v>
                </c:pt>
                <c:pt idx="5104">
                  <c:v>96.183999999999997</c:v>
                </c:pt>
                <c:pt idx="5105">
                  <c:v>96.325000000000003</c:v>
                </c:pt>
                <c:pt idx="5106">
                  <c:v>96.480999999999995</c:v>
                </c:pt>
                <c:pt idx="5107">
                  <c:v>96.653999999999996</c:v>
                </c:pt>
                <c:pt idx="5108">
                  <c:v>96.828000000000003</c:v>
                </c:pt>
                <c:pt idx="5109">
                  <c:v>96.997</c:v>
                </c:pt>
                <c:pt idx="5110">
                  <c:v>97.17</c:v>
                </c:pt>
                <c:pt idx="5111">
                  <c:v>97.363</c:v>
                </c:pt>
                <c:pt idx="5112">
                  <c:v>97.554000000000002</c:v>
                </c:pt>
                <c:pt idx="5113">
                  <c:v>97.748000000000005</c:v>
                </c:pt>
                <c:pt idx="5114">
                  <c:v>97.944999999999993</c:v>
                </c:pt>
                <c:pt idx="5115">
                  <c:v>98.141999999999996</c:v>
                </c:pt>
                <c:pt idx="5116">
                  <c:v>98.332999999999998</c:v>
                </c:pt>
                <c:pt idx="5117">
                  <c:v>98.516000000000005</c:v>
                </c:pt>
                <c:pt idx="5118">
                  <c:v>98.707999999999998</c:v>
                </c:pt>
                <c:pt idx="5119">
                  <c:v>98.896000000000001</c:v>
                </c:pt>
                <c:pt idx="5120">
                  <c:v>99.067999999999998</c:v>
                </c:pt>
                <c:pt idx="5121">
                  <c:v>99.230999999999995</c:v>
                </c:pt>
                <c:pt idx="5122">
                  <c:v>99.385999999999996</c:v>
                </c:pt>
                <c:pt idx="5123">
                  <c:v>99.534999999999997</c:v>
                </c:pt>
                <c:pt idx="5124">
                  <c:v>99.683999999999997</c:v>
                </c:pt>
                <c:pt idx="5125">
                  <c:v>99.826999999999998</c:v>
                </c:pt>
                <c:pt idx="5126">
                  <c:v>99.965000000000003</c:v>
                </c:pt>
                <c:pt idx="5127">
                  <c:v>100.11</c:v>
                </c:pt>
                <c:pt idx="5128">
                  <c:v>100.24</c:v>
                </c:pt>
                <c:pt idx="5129">
                  <c:v>100.35</c:v>
                </c:pt>
                <c:pt idx="5130">
                  <c:v>100.46</c:v>
                </c:pt>
                <c:pt idx="5131">
                  <c:v>100.56</c:v>
                </c:pt>
                <c:pt idx="5132">
                  <c:v>100.66</c:v>
                </c:pt>
                <c:pt idx="5133">
                  <c:v>100.77</c:v>
                </c:pt>
                <c:pt idx="5134">
                  <c:v>100.88</c:v>
                </c:pt>
                <c:pt idx="5135">
                  <c:v>101</c:v>
                </c:pt>
                <c:pt idx="5136">
                  <c:v>101.12</c:v>
                </c:pt>
                <c:pt idx="5137">
                  <c:v>101.23</c:v>
                </c:pt>
                <c:pt idx="5138">
                  <c:v>101.35</c:v>
                </c:pt>
                <c:pt idx="5139">
                  <c:v>101.46</c:v>
                </c:pt>
                <c:pt idx="5140">
                  <c:v>101.56</c:v>
                </c:pt>
                <c:pt idx="5141">
                  <c:v>101.66</c:v>
                </c:pt>
                <c:pt idx="5142">
                  <c:v>101.76</c:v>
                </c:pt>
                <c:pt idx="5143">
                  <c:v>101.85</c:v>
                </c:pt>
                <c:pt idx="5144">
                  <c:v>101.93</c:v>
                </c:pt>
                <c:pt idx="5145">
                  <c:v>102.01</c:v>
                </c:pt>
                <c:pt idx="5146">
                  <c:v>102.09</c:v>
                </c:pt>
                <c:pt idx="5147">
                  <c:v>102.15</c:v>
                </c:pt>
                <c:pt idx="5148">
                  <c:v>102.2</c:v>
                </c:pt>
                <c:pt idx="5149">
                  <c:v>102.24</c:v>
                </c:pt>
                <c:pt idx="5150">
                  <c:v>102.28</c:v>
                </c:pt>
                <c:pt idx="5151">
                  <c:v>102.32</c:v>
                </c:pt>
                <c:pt idx="5152">
                  <c:v>102.36</c:v>
                </c:pt>
                <c:pt idx="5153">
                  <c:v>102.39</c:v>
                </c:pt>
                <c:pt idx="5154">
                  <c:v>102.42</c:v>
                </c:pt>
                <c:pt idx="5155">
                  <c:v>102.48</c:v>
                </c:pt>
                <c:pt idx="5156">
                  <c:v>102.54</c:v>
                </c:pt>
                <c:pt idx="5157">
                  <c:v>102.6</c:v>
                </c:pt>
                <c:pt idx="5158">
                  <c:v>102.67</c:v>
                </c:pt>
                <c:pt idx="5159">
                  <c:v>102.74</c:v>
                </c:pt>
                <c:pt idx="5160">
                  <c:v>102.82</c:v>
                </c:pt>
                <c:pt idx="5161">
                  <c:v>102.9</c:v>
                </c:pt>
                <c:pt idx="5162">
                  <c:v>102.99</c:v>
                </c:pt>
                <c:pt idx="5163">
                  <c:v>103.08</c:v>
                </c:pt>
                <c:pt idx="5164">
                  <c:v>103.16</c:v>
                </c:pt>
                <c:pt idx="5165">
                  <c:v>103.23</c:v>
                </c:pt>
                <c:pt idx="5166">
                  <c:v>103.31</c:v>
                </c:pt>
                <c:pt idx="5167">
                  <c:v>103.38</c:v>
                </c:pt>
                <c:pt idx="5168">
                  <c:v>103.44</c:v>
                </c:pt>
                <c:pt idx="5169">
                  <c:v>103.48</c:v>
                </c:pt>
                <c:pt idx="5170">
                  <c:v>103.52</c:v>
                </c:pt>
                <c:pt idx="5171">
                  <c:v>103.55</c:v>
                </c:pt>
                <c:pt idx="5172">
                  <c:v>103.55</c:v>
                </c:pt>
                <c:pt idx="5173">
                  <c:v>103.55</c:v>
                </c:pt>
                <c:pt idx="5174">
                  <c:v>103.54</c:v>
                </c:pt>
                <c:pt idx="5175">
                  <c:v>103.54</c:v>
                </c:pt>
                <c:pt idx="5176">
                  <c:v>103.54</c:v>
                </c:pt>
                <c:pt idx="5177">
                  <c:v>103.55</c:v>
                </c:pt>
                <c:pt idx="5178">
                  <c:v>103.55</c:v>
                </c:pt>
                <c:pt idx="5179">
                  <c:v>103.55</c:v>
                </c:pt>
                <c:pt idx="5180">
                  <c:v>103.56</c:v>
                </c:pt>
                <c:pt idx="5181">
                  <c:v>103.58</c:v>
                </c:pt>
                <c:pt idx="5182">
                  <c:v>103.61</c:v>
                </c:pt>
                <c:pt idx="5183">
                  <c:v>103.64</c:v>
                </c:pt>
                <c:pt idx="5184">
                  <c:v>103.67</c:v>
                </c:pt>
                <c:pt idx="5185">
                  <c:v>103.7</c:v>
                </c:pt>
                <c:pt idx="5186">
                  <c:v>103.74</c:v>
                </c:pt>
                <c:pt idx="5187">
                  <c:v>103.78</c:v>
                </c:pt>
                <c:pt idx="5188">
                  <c:v>103.83</c:v>
                </c:pt>
                <c:pt idx="5189">
                  <c:v>103.88</c:v>
                </c:pt>
                <c:pt idx="5190">
                  <c:v>103.94</c:v>
                </c:pt>
                <c:pt idx="5191">
                  <c:v>103.99</c:v>
                </c:pt>
                <c:pt idx="5192">
                  <c:v>104.05</c:v>
                </c:pt>
                <c:pt idx="5193">
                  <c:v>104.1</c:v>
                </c:pt>
                <c:pt idx="5194">
                  <c:v>104.16</c:v>
                </c:pt>
                <c:pt idx="5195">
                  <c:v>104.22</c:v>
                </c:pt>
                <c:pt idx="5196">
                  <c:v>104.26</c:v>
                </c:pt>
                <c:pt idx="5197">
                  <c:v>104.3</c:v>
                </c:pt>
                <c:pt idx="5198">
                  <c:v>104.34</c:v>
                </c:pt>
                <c:pt idx="5199">
                  <c:v>104.38</c:v>
                </c:pt>
                <c:pt idx="5200">
                  <c:v>104.42</c:v>
                </c:pt>
                <c:pt idx="5201">
                  <c:v>104.46</c:v>
                </c:pt>
                <c:pt idx="5202">
                  <c:v>104.49</c:v>
                </c:pt>
                <c:pt idx="5203">
                  <c:v>104.5</c:v>
                </c:pt>
                <c:pt idx="5204">
                  <c:v>104.5</c:v>
                </c:pt>
                <c:pt idx="5205">
                  <c:v>104.49</c:v>
                </c:pt>
                <c:pt idx="5206">
                  <c:v>104.47</c:v>
                </c:pt>
                <c:pt idx="5207">
                  <c:v>104.46</c:v>
                </c:pt>
                <c:pt idx="5208">
                  <c:v>104.45</c:v>
                </c:pt>
                <c:pt idx="5209">
                  <c:v>104.42</c:v>
                </c:pt>
                <c:pt idx="5210">
                  <c:v>104.39</c:v>
                </c:pt>
                <c:pt idx="5211">
                  <c:v>104.37</c:v>
                </c:pt>
                <c:pt idx="5212">
                  <c:v>104.36</c:v>
                </c:pt>
                <c:pt idx="5213">
                  <c:v>104.35</c:v>
                </c:pt>
                <c:pt idx="5214">
                  <c:v>104.34</c:v>
                </c:pt>
                <c:pt idx="5215">
                  <c:v>104.33</c:v>
                </c:pt>
                <c:pt idx="5216">
                  <c:v>104.33</c:v>
                </c:pt>
                <c:pt idx="5217">
                  <c:v>104.34</c:v>
                </c:pt>
                <c:pt idx="5218">
                  <c:v>104.35</c:v>
                </c:pt>
                <c:pt idx="5219">
                  <c:v>104.36</c:v>
                </c:pt>
                <c:pt idx="5220">
                  <c:v>104.39</c:v>
                </c:pt>
                <c:pt idx="5221">
                  <c:v>104.41</c:v>
                </c:pt>
                <c:pt idx="5222">
                  <c:v>104.44</c:v>
                </c:pt>
                <c:pt idx="5223">
                  <c:v>104.46</c:v>
                </c:pt>
                <c:pt idx="5224">
                  <c:v>104.49</c:v>
                </c:pt>
                <c:pt idx="5225">
                  <c:v>104.52</c:v>
                </c:pt>
                <c:pt idx="5226">
                  <c:v>104.53</c:v>
                </c:pt>
                <c:pt idx="5227">
                  <c:v>104.55</c:v>
                </c:pt>
                <c:pt idx="5228">
                  <c:v>104.56</c:v>
                </c:pt>
                <c:pt idx="5229">
                  <c:v>104.57</c:v>
                </c:pt>
                <c:pt idx="5230">
                  <c:v>104.58</c:v>
                </c:pt>
                <c:pt idx="5231">
                  <c:v>104.59</c:v>
                </c:pt>
                <c:pt idx="5232">
                  <c:v>104.6</c:v>
                </c:pt>
                <c:pt idx="5233">
                  <c:v>104.61</c:v>
                </c:pt>
                <c:pt idx="5234">
                  <c:v>104.61</c:v>
                </c:pt>
                <c:pt idx="5235">
                  <c:v>104.6</c:v>
                </c:pt>
                <c:pt idx="5236">
                  <c:v>104.58</c:v>
                </c:pt>
                <c:pt idx="5237">
                  <c:v>104.55</c:v>
                </c:pt>
                <c:pt idx="5238">
                  <c:v>104.53</c:v>
                </c:pt>
                <c:pt idx="5239">
                  <c:v>104.52</c:v>
                </c:pt>
                <c:pt idx="5240">
                  <c:v>104.52</c:v>
                </c:pt>
                <c:pt idx="5241">
                  <c:v>104.52</c:v>
                </c:pt>
                <c:pt idx="5242">
                  <c:v>104.51</c:v>
                </c:pt>
                <c:pt idx="5243">
                  <c:v>104.51</c:v>
                </c:pt>
                <c:pt idx="5244">
                  <c:v>104.51</c:v>
                </c:pt>
                <c:pt idx="5245">
                  <c:v>104.52</c:v>
                </c:pt>
                <c:pt idx="5246">
                  <c:v>104.54</c:v>
                </c:pt>
                <c:pt idx="5247">
                  <c:v>104.55</c:v>
                </c:pt>
                <c:pt idx="5248">
                  <c:v>104.57</c:v>
                </c:pt>
                <c:pt idx="5249">
                  <c:v>104.59</c:v>
                </c:pt>
                <c:pt idx="5250">
                  <c:v>104.61</c:v>
                </c:pt>
                <c:pt idx="5251">
                  <c:v>104.63</c:v>
                </c:pt>
                <c:pt idx="5252">
                  <c:v>104.64</c:v>
                </c:pt>
                <c:pt idx="5253">
                  <c:v>104.66</c:v>
                </c:pt>
                <c:pt idx="5254">
                  <c:v>104.67</c:v>
                </c:pt>
                <c:pt idx="5255">
                  <c:v>104.68</c:v>
                </c:pt>
                <c:pt idx="5256">
                  <c:v>104.69</c:v>
                </c:pt>
                <c:pt idx="5257">
                  <c:v>104.71</c:v>
                </c:pt>
                <c:pt idx="5258">
                  <c:v>104.72</c:v>
                </c:pt>
                <c:pt idx="5259">
                  <c:v>104.73</c:v>
                </c:pt>
                <c:pt idx="5260">
                  <c:v>104.74</c:v>
                </c:pt>
                <c:pt idx="5261">
                  <c:v>104.74</c:v>
                </c:pt>
                <c:pt idx="5262">
                  <c:v>104.73</c:v>
                </c:pt>
                <c:pt idx="5263">
                  <c:v>104.73</c:v>
                </c:pt>
                <c:pt idx="5264">
                  <c:v>104.72</c:v>
                </c:pt>
                <c:pt idx="5265">
                  <c:v>104.71</c:v>
                </c:pt>
                <c:pt idx="5266">
                  <c:v>104.69</c:v>
                </c:pt>
                <c:pt idx="5267">
                  <c:v>104.67</c:v>
                </c:pt>
                <c:pt idx="5268">
                  <c:v>104.66</c:v>
                </c:pt>
                <c:pt idx="5269">
                  <c:v>104.65</c:v>
                </c:pt>
                <c:pt idx="5270">
                  <c:v>104.64</c:v>
                </c:pt>
                <c:pt idx="5271">
                  <c:v>104.64</c:v>
                </c:pt>
                <c:pt idx="5272">
                  <c:v>104.64</c:v>
                </c:pt>
                <c:pt idx="5273">
                  <c:v>104.64</c:v>
                </c:pt>
                <c:pt idx="5274">
                  <c:v>104.66</c:v>
                </c:pt>
                <c:pt idx="5275">
                  <c:v>104.68</c:v>
                </c:pt>
                <c:pt idx="5276">
                  <c:v>104.71</c:v>
                </c:pt>
                <c:pt idx="5277">
                  <c:v>104.74</c:v>
                </c:pt>
                <c:pt idx="5278">
                  <c:v>104.76</c:v>
                </c:pt>
                <c:pt idx="5279">
                  <c:v>104.78</c:v>
                </c:pt>
                <c:pt idx="5280">
                  <c:v>104.8</c:v>
                </c:pt>
                <c:pt idx="5281">
                  <c:v>104.81</c:v>
                </c:pt>
                <c:pt idx="5282">
                  <c:v>104.82</c:v>
                </c:pt>
                <c:pt idx="5283">
                  <c:v>104.83</c:v>
                </c:pt>
                <c:pt idx="5284">
                  <c:v>104.84</c:v>
                </c:pt>
                <c:pt idx="5285">
                  <c:v>104.84</c:v>
                </c:pt>
                <c:pt idx="5286">
                  <c:v>104.84</c:v>
                </c:pt>
                <c:pt idx="5287">
                  <c:v>104.84</c:v>
                </c:pt>
                <c:pt idx="5288">
                  <c:v>104.84</c:v>
                </c:pt>
                <c:pt idx="5289">
                  <c:v>104.84</c:v>
                </c:pt>
                <c:pt idx="5290">
                  <c:v>104.83</c:v>
                </c:pt>
                <c:pt idx="5291">
                  <c:v>104.81</c:v>
                </c:pt>
                <c:pt idx="5292">
                  <c:v>104.8</c:v>
                </c:pt>
                <c:pt idx="5293">
                  <c:v>104.79</c:v>
                </c:pt>
                <c:pt idx="5294">
                  <c:v>104.78</c:v>
                </c:pt>
                <c:pt idx="5295">
                  <c:v>104.78</c:v>
                </c:pt>
                <c:pt idx="5296">
                  <c:v>104.78</c:v>
                </c:pt>
                <c:pt idx="5297">
                  <c:v>104.78</c:v>
                </c:pt>
                <c:pt idx="5298">
                  <c:v>104.79</c:v>
                </c:pt>
                <c:pt idx="5299">
                  <c:v>104.81</c:v>
                </c:pt>
                <c:pt idx="5300">
                  <c:v>104.83</c:v>
                </c:pt>
                <c:pt idx="5301">
                  <c:v>104.85</c:v>
                </c:pt>
                <c:pt idx="5302">
                  <c:v>104.89</c:v>
                </c:pt>
                <c:pt idx="5303">
                  <c:v>104.92</c:v>
                </c:pt>
                <c:pt idx="5304">
                  <c:v>104.95</c:v>
                </c:pt>
                <c:pt idx="5305">
                  <c:v>104.97</c:v>
                </c:pt>
                <c:pt idx="5306">
                  <c:v>105</c:v>
                </c:pt>
                <c:pt idx="5307">
                  <c:v>105.02</c:v>
                </c:pt>
                <c:pt idx="5308">
                  <c:v>105.04</c:v>
                </c:pt>
                <c:pt idx="5309">
                  <c:v>105.05</c:v>
                </c:pt>
                <c:pt idx="5310">
                  <c:v>105.06</c:v>
                </c:pt>
                <c:pt idx="5311">
                  <c:v>105.07</c:v>
                </c:pt>
                <c:pt idx="5312">
                  <c:v>105.07</c:v>
                </c:pt>
                <c:pt idx="5313">
                  <c:v>105.07</c:v>
                </c:pt>
                <c:pt idx="5314">
                  <c:v>105.08</c:v>
                </c:pt>
                <c:pt idx="5315">
                  <c:v>105.09</c:v>
                </c:pt>
                <c:pt idx="5316">
                  <c:v>105.07</c:v>
                </c:pt>
                <c:pt idx="5317">
                  <c:v>105.04</c:v>
                </c:pt>
                <c:pt idx="5318">
                  <c:v>105.02</c:v>
                </c:pt>
                <c:pt idx="5319">
                  <c:v>105</c:v>
                </c:pt>
                <c:pt idx="5320">
                  <c:v>104.96</c:v>
                </c:pt>
                <c:pt idx="5321">
                  <c:v>104.92</c:v>
                </c:pt>
                <c:pt idx="5322">
                  <c:v>104.9</c:v>
                </c:pt>
                <c:pt idx="5323">
                  <c:v>104.88</c:v>
                </c:pt>
                <c:pt idx="5324">
                  <c:v>104.87</c:v>
                </c:pt>
                <c:pt idx="5325">
                  <c:v>104.87</c:v>
                </c:pt>
                <c:pt idx="5326">
                  <c:v>104.89</c:v>
                </c:pt>
                <c:pt idx="5327">
                  <c:v>104.9</c:v>
                </c:pt>
                <c:pt idx="5328">
                  <c:v>104.91</c:v>
                </c:pt>
                <c:pt idx="5329">
                  <c:v>104.91</c:v>
                </c:pt>
                <c:pt idx="5330">
                  <c:v>104.91</c:v>
                </c:pt>
                <c:pt idx="5331">
                  <c:v>104.92</c:v>
                </c:pt>
                <c:pt idx="5332">
                  <c:v>104.92</c:v>
                </c:pt>
                <c:pt idx="5333">
                  <c:v>104.91</c:v>
                </c:pt>
                <c:pt idx="5334">
                  <c:v>104.9</c:v>
                </c:pt>
                <c:pt idx="5335">
                  <c:v>104.9</c:v>
                </c:pt>
                <c:pt idx="5336">
                  <c:v>104.88</c:v>
                </c:pt>
                <c:pt idx="5337">
                  <c:v>104.86</c:v>
                </c:pt>
                <c:pt idx="5338">
                  <c:v>104.83</c:v>
                </c:pt>
                <c:pt idx="5339">
                  <c:v>104.81</c:v>
                </c:pt>
                <c:pt idx="5340">
                  <c:v>104.79</c:v>
                </c:pt>
                <c:pt idx="5341">
                  <c:v>104.78</c:v>
                </c:pt>
                <c:pt idx="5342">
                  <c:v>104.78</c:v>
                </c:pt>
                <c:pt idx="5343">
                  <c:v>104.77</c:v>
                </c:pt>
                <c:pt idx="5344">
                  <c:v>104.77</c:v>
                </c:pt>
                <c:pt idx="5345">
                  <c:v>104.78</c:v>
                </c:pt>
                <c:pt idx="5346">
                  <c:v>104.79</c:v>
                </c:pt>
                <c:pt idx="5347">
                  <c:v>104.8</c:v>
                </c:pt>
                <c:pt idx="5348">
                  <c:v>104.79</c:v>
                </c:pt>
                <c:pt idx="5349">
                  <c:v>104.78</c:v>
                </c:pt>
                <c:pt idx="5350">
                  <c:v>104.78</c:v>
                </c:pt>
                <c:pt idx="5351">
                  <c:v>104.78</c:v>
                </c:pt>
                <c:pt idx="5352">
                  <c:v>104.78</c:v>
                </c:pt>
                <c:pt idx="5353">
                  <c:v>104.77</c:v>
                </c:pt>
                <c:pt idx="5354">
                  <c:v>104.76</c:v>
                </c:pt>
                <c:pt idx="5355">
                  <c:v>104.75</c:v>
                </c:pt>
                <c:pt idx="5356">
                  <c:v>104.72</c:v>
                </c:pt>
                <c:pt idx="5357">
                  <c:v>104.69</c:v>
                </c:pt>
                <c:pt idx="5358">
                  <c:v>104.66</c:v>
                </c:pt>
                <c:pt idx="5359">
                  <c:v>104.62</c:v>
                </c:pt>
                <c:pt idx="5360">
                  <c:v>104.58</c:v>
                </c:pt>
                <c:pt idx="5361">
                  <c:v>104.54</c:v>
                </c:pt>
                <c:pt idx="5362">
                  <c:v>104.5</c:v>
                </c:pt>
                <c:pt idx="5363">
                  <c:v>104.44</c:v>
                </c:pt>
                <c:pt idx="5364">
                  <c:v>104.39</c:v>
                </c:pt>
                <c:pt idx="5365">
                  <c:v>104.34</c:v>
                </c:pt>
                <c:pt idx="5366">
                  <c:v>104.29</c:v>
                </c:pt>
                <c:pt idx="5367">
                  <c:v>104.25</c:v>
                </c:pt>
                <c:pt idx="5368">
                  <c:v>104.2</c:v>
                </c:pt>
                <c:pt idx="5369">
                  <c:v>104.15</c:v>
                </c:pt>
                <c:pt idx="5370">
                  <c:v>104.11</c:v>
                </c:pt>
                <c:pt idx="5371">
                  <c:v>104.06</c:v>
                </c:pt>
                <c:pt idx="5372">
                  <c:v>104.01</c:v>
                </c:pt>
                <c:pt idx="5373">
                  <c:v>103.95</c:v>
                </c:pt>
                <c:pt idx="5374">
                  <c:v>103.89</c:v>
                </c:pt>
                <c:pt idx="5375">
                  <c:v>103.84</c:v>
                </c:pt>
                <c:pt idx="5376">
                  <c:v>103.8</c:v>
                </c:pt>
                <c:pt idx="5377">
                  <c:v>103.76</c:v>
                </c:pt>
                <c:pt idx="5378">
                  <c:v>103.71</c:v>
                </c:pt>
                <c:pt idx="5379">
                  <c:v>103.67</c:v>
                </c:pt>
                <c:pt idx="5380">
                  <c:v>103.62</c:v>
                </c:pt>
                <c:pt idx="5381">
                  <c:v>103.57</c:v>
                </c:pt>
                <c:pt idx="5382">
                  <c:v>103.52</c:v>
                </c:pt>
                <c:pt idx="5383">
                  <c:v>103.47</c:v>
                </c:pt>
                <c:pt idx="5384">
                  <c:v>103.41</c:v>
                </c:pt>
                <c:pt idx="5385">
                  <c:v>103.36</c:v>
                </c:pt>
                <c:pt idx="5386">
                  <c:v>103.32</c:v>
                </c:pt>
                <c:pt idx="5387">
                  <c:v>103.28</c:v>
                </c:pt>
                <c:pt idx="5388">
                  <c:v>103.23</c:v>
                </c:pt>
                <c:pt idx="5389">
                  <c:v>103.2</c:v>
                </c:pt>
                <c:pt idx="5390">
                  <c:v>103.15</c:v>
                </c:pt>
                <c:pt idx="5391">
                  <c:v>103.12</c:v>
                </c:pt>
                <c:pt idx="5392">
                  <c:v>103.1</c:v>
                </c:pt>
                <c:pt idx="5393">
                  <c:v>103.07</c:v>
                </c:pt>
                <c:pt idx="5394">
                  <c:v>103.04</c:v>
                </c:pt>
                <c:pt idx="5395">
                  <c:v>103.02</c:v>
                </c:pt>
                <c:pt idx="5396">
                  <c:v>102.98</c:v>
                </c:pt>
                <c:pt idx="5397">
                  <c:v>102.95</c:v>
                </c:pt>
                <c:pt idx="5398">
                  <c:v>102.92</c:v>
                </c:pt>
                <c:pt idx="5399">
                  <c:v>102.89</c:v>
                </c:pt>
                <c:pt idx="5400">
                  <c:v>102.86</c:v>
                </c:pt>
                <c:pt idx="5401">
                  <c:v>102.83</c:v>
                </c:pt>
                <c:pt idx="5402">
                  <c:v>102.81</c:v>
                </c:pt>
                <c:pt idx="5403">
                  <c:v>102.78</c:v>
                </c:pt>
                <c:pt idx="5404">
                  <c:v>102.75</c:v>
                </c:pt>
                <c:pt idx="5405">
                  <c:v>102.71</c:v>
                </c:pt>
                <c:pt idx="5406">
                  <c:v>102.67</c:v>
                </c:pt>
                <c:pt idx="5407">
                  <c:v>102.64</c:v>
                </c:pt>
                <c:pt idx="5408">
                  <c:v>102.6</c:v>
                </c:pt>
                <c:pt idx="5409">
                  <c:v>102.58</c:v>
                </c:pt>
                <c:pt idx="5410">
                  <c:v>102.56</c:v>
                </c:pt>
                <c:pt idx="5411">
                  <c:v>102.55</c:v>
                </c:pt>
                <c:pt idx="5412">
                  <c:v>102.54</c:v>
                </c:pt>
                <c:pt idx="5413">
                  <c:v>102.53</c:v>
                </c:pt>
                <c:pt idx="5414">
                  <c:v>102.53</c:v>
                </c:pt>
                <c:pt idx="5415">
                  <c:v>102.52</c:v>
                </c:pt>
                <c:pt idx="5416">
                  <c:v>102.51</c:v>
                </c:pt>
                <c:pt idx="5417">
                  <c:v>102.5</c:v>
                </c:pt>
                <c:pt idx="5418">
                  <c:v>102.51</c:v>
                </c:pt>
                <c:pt idx="5419">
                  <c:v>102.53</c:v>
                </c:pt>
                <c:pt idx="5420">
                  <c:v>102.56</c:v>
                </c:pt>
                <c:pt idx="5421">
                  <c:v>102.59</c:v>
                </c:pt>
                <c:pt idx="5422">
                  <c:v>102.63</c:v>
                </c:pt>
                <c:pt idx="5423">
                  <c:v>102.68</c:v>
                </c:pt>
                <c:pt idx="5424">
                  <c:v>102.72</c:v>
                </c:pt>
                <c:pt idx="5425">
                  <c:v>102.76</c:v>
                </c:pt>
                <c:pt idx="5426">
                  <c:v>102.8</c:v>
                </c:pt>
                <c:pt idx="5427">
                  <c:v>102.83</c:v>
                </c:pt>
                <c:pt idx="5428">
                  <c:v>102.86</c:v>
                </c:pt>
                <c:pt idx="5429">
                  <c:v>102.88</c:v>
                </c:pt>
                <c:pt idx="5430">
                  <c:v>102.89</c:v>
                </c:pt>
                <c:pt idx="5431">
                  <c:v>102.9</c:v>
                </c:pt>
                <c:pt idx="5432">
                  <c:v>102.91</c:v>
                </c:pt>
                <c:pt idx="5433">
                  <c:v>102.9</c:v>
                </c:pt>
                <c:pt idx="5434">
                  <c:v>102.88</c:v>
                </c:pt>
                <c:pt idx="5435">
                  <c:v>102.86</c:v>
                </c:pt>
                <c:pt idx="5436">
                  <c:v>102.83</c:v>
                </c:pt>
                <c:pt idx="5437">
                  <c:v>102.79</c:v>
                </c:pt>
                <c:pt idx="5438">
                  <c:v>102.75</c:v>
                </c:pt>
                <c:pt idx="5439">
                  <c:v>102.71</c:v>
                </c:pt>
                <c:pt idx="5440">
                  <c:v>102.67</c:v>
                </c:pt>
                <c:pt idx="5441">
                  <c:v>102.64</c:v>
                </c:pt>
                <c:pt idx="5442">
                  <c:v>102.61</c:v>
                </c:pt>
                <c:pt idx="5443">
                  <c:v>102.58</c:v>
                </c:pt>
                <c:pt idx="5444">
                  <c:v>102.55</c:v>
                </c:pt>
                <c:pt idx="5445">
                  <c:v>102.52</c:v>
                </c:pt>
                <c:pt idx="5446">
                  <c:v>102.5</c:v>
                </c:pt>
                <c:pt idx="5447">
                  <c:v>102.48</c:v>
                </c:pt>
                <c:pt idx="5448">
                  <c:v>102.46</c:v>
                </c:pt>
                <c:pt idx="5449">
                  <c:v>102.46</c:v>
                </c:pt>
                <c:pt idx="5450">
                  <c:v>102.45</c:v>
                </c:pt>
                <c:pt idx="5451">
                  <c:v>102.45</c:v>
                </c:pt>
                <c:pt idx="5452">
                  <c:v>102.46</c:v>
                </c:pt>
                <c:pt idx="5453">
                  <c:v>102.46</c:v>
                </c:pt>
                <c:pt idx="5454">
                  <c:v>102.48</c:v>
                </c:pt>
                <c:pt idx="5455">
                  <c:v>102.49</c:v>
                </c:pt>
                <c:pt idx="5456">
                  <c:v>102.5</c:v>
                </c:pt>
                <c:pt idx="5457">
                  <c:v>102.52</c:v>
                </c:pt>
                <c:pt idx="5458">
                  <c:v>102.54</c:v>
                </c:pt>
                <c:pt idx="5459">
                  <c:v>102.55</c:v>
                </c:pt>
                <c:pt idx="5460">
                  <c:v>102.56</c:v>
                </c:pt>
                <c:pt idx="5461">
                  <c:v>102.57</c:v>
                </c:pt>
                <c:pt idx="5462">
                  <c:v>102.58</c:v>
                </c:pt>
                <c:pt idx="5463">
                  <c:v>102.59</c:v>
                </c:pt>
                <c:pt idx="5464">
                  <c:v>102.58</c:v>
                </c:pt>
                <c:pt idx="5465">
                  <c:v>102.58</c:v>
                </c:pt>
                <c:pt idx="5466">
                  <c:v>102.59</c:v>
                </c:pt>
                <c:pt idx="5467">
                  <c:v>102.59</c:v>
                </c:pt>
                <c:pt idx="5468">
                  <c:v>102.58</c:v>
                </c:pt>
                <c:pt idx="5469">
                  <c:v>102.58</c:v>
                </c:pt>
                <c:pt idx="5470">
                  <c:v>102.58</c:v>
                </c:pt>
                <c:pt idx="5471">
                  <c:v>102.58</c:v>
                </c:pt>
                <c:pt idx="5472">
                  <c:v>102.58</c:v>
                </c:pt>
                <c:pt idx="5473">
                  <c:v>102.58</c:v>
                </c:pt>
                <c:pt idx="5474">
                  <c:v>102.58</c:v>
                </c:pt>
                <c:pt idx="5475">
                  <c:v>102.58</c:v>
                </c:pt>
                <c:pt idx="5476">
                  <c:v>102.59</c:v>
                </c:pt>
                <c:pt idx="5477">
                  <c:v>102.59</c:v>
                </c:pt>
                <c:pt idx="5478">
                  <c:v>102.6</c:v>
                </c:pt>
                <c:pt idx="5479">
                  <c:v>102.61</c:v>
                </c:pt>
                <c:pt idx="5480">
                  <c:v>102.61</c:v>
                </c:pt>
                <c:pt idx="5481">
                  <c:v>102.61</c:v>
                </c:pt>
                <c:pt idx="5482">
                  <c:v>102.61</c:v>
                </c:pt>
                <c:pt idx="5483">
                  <c:v>102.61</c:v>
                </c:pt>
                <c:pt idx="5484">
                  <c:v>102.6</c:v>
                </c:pt>
                <c:pt idx="5485">
                  <c:v>102.58</c:v>
                </c:pt>
                <c:pt idx="5486">
                  <c:v>102.56</c:v>
                </c:pt>
                <c:pt idx="5487">
                  <c:v>102.55</c:v>
                </c:pt>
                <c:pt idx="5488">
                  <c:v>102.54</c:v>
                </c:pt>
                <c:pt idx="5489">
                  <c:v>102.53</c:v>
                </c:pt>
                <c:pt idx="5490">
                  <c:v>102.53</c:v>
                </c:pt>
                <c:pt idx="5491">
                  <c:v>102.53</c:v>
                </c:pt>
                <c:pt idx="5492">
                  <c:v>102.54</c:v>
                </c:pt>
                <c:pt idx="5493">
                  <c:v>102.55</c:v>
                </c:pt>
                <c:pt idx="5494">
                  <c:v>102.57</c:v>
                </c:pt>
                <c:pt idx="5495">
                  <c:v>102.59</c:v>
                </c:pt>
                <c:pt idx="5496">
                  <c:v>102.6</c:v>
                </c:pt>
                <c:pt idx="5497">
                  <c:v>102.62</c:v>
                </c:pt>
                <c:pt idx="5498">
                  <c:v>102.64</c:v>
                </c:pt>
                <c:pt idx="5499">
                  <c:v>102.67</c:v>
                </c:pt>
                <c:pt idx="5500">
                  <c:v>102.71</c:v>
                </c:pt>
                <c:pt idx="5501">
                  <c:v>102.75</c:v>
                </c:pt>
                <c:pt idx="5502">
                  <c:v>102.78</c:v>
                </c:pt>
                <c:pt idx="5503">
                  <c:v>102.81</c:v>
                </c:pt>
                <c:pt idx="5504">
                  <c:v>102.83</c:v>
                </c:pt>
                <c:pt idx="5505">
                  <c:v>102.85</c:v>
                </c:pt>
                <c:pt idx="5506">
                  <c:v>102.87</c:v>
                </c:pt>
                <c:pt idx="5507">
                  <c:v>102.89</c:v>
                </c:pt>
                <c:pt idx="5508">
                  <c:v>102.9</c:v>
                </c:pt>
                <c:pt idx="5509">
                  <c:v>102.93</c:v>
                </c:pt>
                <c:pt idx="5510">
                  <c:v>102.96</c:v>
                </c:pt>
                <c:pt idx="5511">
                  <c:v>102.99</c:v>
                </c:pt>
                <c:pt idx="5512">
                  <c:v>103.03</c:v>
                </c:pt>
                <c:pt idx="5513">
                  <c:v>103.06</c:v>
                </c:pt>
                <c:pt idx="5514">
                  <c:v>103.09</c:v>
                </c:pt>
                <c:pt idx="5515">
                  <c:v>103.12</c:v>
                </c:pt>
                <c:pt idx="5516">
                  <c:v>103.15</c:v>
                </c:pt>
                <c:pt idx="5517">
                  <c:v>103.16</c:v>
                </c:pt>
                <c:pt idx="5518">
                  <c:v>103.17</c:v>
                </c:pt>
                <c:pt idx="5519">
                  <c:v>103.18</c:v>
                </c:pt>
                <c:pt idx="5520">
                  <c:v>103.2</c:v>
                </c:pt>
                <c:pt idx="5521">
                  <c:v>103.22</c:v>
                </c:pt>
                <c:pt idx="5522">
                  <c:v>103.25</c:v>
                </c:pt>
                <c:pt idx="5523">
                  <c:v>103.28</c:v>
                </c:pt>
                <c:pt idx="5524">
                  <c:v>103.31</c:v>
                </c:pt>
                <c:pt idx="5525">
                  <c:v>103.35</c:v>
                </c:pt>
                <c:pt idx="5526">
                  <c:v>103.39</c:v>
                </c:pt>
                <c:pt idx="5527">
                  <c:v>103.44</c:v>
                </c:pt>
                <c:pt idx="5528">
                  <c:v>103.48</c:v>
                </c:pt>
                <c:pt idx="5529">
                  <c:v>103.52</c:v>
                </c:pt>
                <c:pt idx="5530">
                  <c:v>103.56</c:v>
                </c:pt>
                <c:pt idx="5531">
                  <c:v>103.6</c:v>
                </c:pt>
                <c:pt idx="5532">
                  <c:v>103.64</c:v>
                </c:pt>
                <c:pt idx="5533">
                  <c:v>103.69</c:v>
                </c:pt>
                <c:pt idx="5534">
                  <c:v>103.75</c:v>
                </c:pt>
                <c:pt idx="5535">
                  <c:v>103.8</c:v>
                </c:pt>
                <c:pt idx="5536">
                  <c:v>103.84</c:v>
                </c:pt>
                <c:pt idx="5537">
                  <c:v>103.89</c:v>
                </c:pt>
                <c:pt idx="5538">
                  <c:v>103.97</c:v>
                </c:pt>
                <c:pt idx="5539">
                  <c:v>104.04</c:v>
                </c:pt>
                <c:pt idx="5540">
                  <c:v>104.1</c:v>
                </c:pt>
                <c:pt idx="5541">
                  <c:v>104.18</c:v>
                </c:pt>
                <c:pt idx="5542">
                  <c:v>104.26</c:v>
                </c:pt>
                <c:pt idx="5543">
                  <c:v>104.34</c:v>
                </c:pt>
                <c:pt idx="5544">
                  <c:v>104.45</c:v>
                </c:pt>
                <c:pt idx="5545">
                  <c:v>104.57</c:v>
                </c:pt>
                <c:pt idx="5546">
                  <c:v>104.69</c:v>
                </c:pt>
                <c:pt idx="5547">
                  <c:v>104.8</c:v>
                </c:pt>
                <c:pt idx="5548">
                  <c:v>104.92</c:v>
                </c:pt>
                <c:pt idx="5549">
                  <c:v>105.04</c:v>
                </c:pt>
                <c:pt idx="5550">
                  <c:v>105.17</c:v>
                </c:pt>
                <c:pt idx="5551">
                  <c:v>105.26</c:v>
                </c:pt>
                <c:pt idx="5552">
                  <c:v>105.35</c:v>
                </c:pt>
                <c:pt idx="5553">
                  <c:v>105.42</c:v>
                </c:pt>
                <c:pt idx="5554">
                  <c:v>105.49</c:v>
                </c:pt>
                <c:pt idx="5555">
                  <c:v>105.54</c:v>
                </c:pt>
                <c:pt idx="5556">
                  <c:v>105.58</c:v>
                </c:pt>
                <c:pt idx="5557">
                  <c:v>105.6</c:v>
                </c:pt>
                <c:pt idx="5558">
                  <c:v>105.61</c:v>
                </c:pt>
                <c:pt idx="5559">
                  <c:v>105.6</c:v>
                </c:pt>
                <c:pt idx="5560">
                  <c:v>105.6</c:v>
                </c:pt>
                <c:pt idx="5561">
                  <c:v>105.59</c:v>
                </c:pt>
                <c:pt idx="5562">
                  <c:v>105.57</c:v>
                </c:pt>
                <c:pt idx="5563">
                  <c:v>105.56</c:v>
                </c:pt>
                <c:pt idx="5564">
                  <c:v>105.55</c:v>
                </c:pt>
                <c:pt idx="5565">
                  <c:v>105.53</c:v>
                </c:pt>
                <c:pt idx="5566">
                  <c:v>105.52</c:v>
                </c:pt>
                <c:pt idx="5567">
                  <c:v>105.52</c:v>
                </c:pt>
                <c:pt idx="5568">
                  <c:v>105.54</c:v>
                </c:pt>
                <c:pt idx="5569">
                  <c:v>105.55</c:v>
                </c:pt>
                <c:pt idx="5570">
                  <c:v>105.56</c:v>
                </c:pt>
                <c:pt idx="5571">
                  <c:v>105.56</c:v>
                </c:pt>
                <c:pt idx="5572">
                  <c:v>105.55</c:v>
                </c:pt>
                <c:pt idx="5573">
                  <c:v>105.56</c:v>
                </c:pt>
                <c:pt idx="5574">
                  <c:v>105.56</c:v>
                </c:pt>
                <c:pt idx="5575">
                  <c:v>105.55</c:v>
                </c:pt>
                <c:pt idx="5576">
                  <c:v>105.54</c:v>
                </c:pt>
                <c:pt idx="5577">
                  <c:v>105.53</c:v>
                </c:pt>
                <c:pt idx="5578">
                  <c:v>105.5</c:v>
                </c:pt>
                <c:pt idx="5579">
                  <c:v>105.48</c:v>
                </c:pt>
                <c:pt idx="5580">
                  <c:v>105.46</c:v>
                </c:pt>
                <c:pt idx="5581">
                  <c:v>105.43</c:v>
                </c:pt>
                <c:pt idx="5582">
                  <c:v>105.42</c:v>
                </c:pt>
                <c:pt idx="5583">
                  <c:v>105.42</c:v>
                </c:pt>
                <c:pt idx="5584">
                  <c:v>105.42</c:v>
                </c:pt>
                <c:pt idx="5585">
                  <c:v>105.44</c:v>
                </c:pt>
                <c:pt idx="5586">
                  <c:v>105.46</c:v>
                </c:pt>
                <c:pt idx="5587">
                  <c:v>105.5</c:v>
                </c:pt>
                <c:pt idx="5588">
                  <c:v>105.52</c:v>
                </c:pt>
                <c:pt idx="5589">
                  <c:v>105.54</c:v>
                </c:pt>
                <c:pt idx="5590">
                  <c:v>105.56</c:v>
                </c:pt>
                <c:pt idx="5591">
                  <c:v>105.59</c:v>
                </c:pt>
                <c:pt idx="5592">
                  <c:v>105.62</c:v>
                </c:pt>
                <c:pt idx="5593">
                  <c:v>105.62</c:v>
                </c:pt>
                <c:pt idx="5594">
                  <c:v>105.63</c:v>
                </c:pt>
                <c:pt idx="5595">
                  <c:v>105.65</c:v>
                </c:pt>
                <c:pt idx="5596">
                  <c:v>105.68</c:v>
                </c:pt>
                <c:pt idx="5597">
                  <c:v>105.7</c:v>
                </c:pt>
                <c:pt idx="5598">
                  <c:v>105.73</c:v>
                </c:pt>
                <c:pt idx="5599">
                  <c:v>105.76</c:v>
                </c:pt>
                <c:pt idx="5600">
                  <c:v>105.79</c:v>
                </c:pt>
                <c:pt idx="5601">
                  <c:v>105.81</c:v>
                </c:pt>
                <c:pt idx="5602">
                  <c:v>105.82</c:v>
                </c:pt>
                <c:pt idx="5603">
                  <c:v>105.84</c:v>
                </c:pt>
                <c:pt idx="5604">
                  <c:v>105.86</c:v>
                </c:pt>
                <c:pt idx="5605">
                  <c:v>105.88</c:v>
                </c:pt>
                <c:pt idx="5606">
                  <c:v>105.9</c:v>
                </c:pt>
                <c:pt idx="5607">
                  <c:v>105.91</c:v>
                </c:pt>
                <c:pt idx="5608">
                  <c:v>105.92</c:v>
                </c:pt>
                <c:pt idx="5609">
                  <c:v>105.92</c:v>
                </c:pt>
                <c:pt idx="5610">
                  <c:v>105.91</c:v>
                </c:pt>
                <c:pt idx="5611">
                  <c:v>105.9</c:v>
                </c:pt>
                <c:pt idx="5612">
                  <c:v>105.9</c:v>
                </c:pt>
                <c:pt idx="5613">
                  <c:v>105.92</c:v>
                </c:pt>
                <c:pt idx="5614">
                  <c:v>105.93</c:v>
                </c:pt>
                <c:pt idx="5615">
                  <c:v>105.95</c:v>
                </c:pt>
                <c:pt idx="5616">
                  <c:v>105.97</c:v>
                </c:pt>
                <c:pt idx="5617">
                  <c:v>105.99</c:v>
                </c:pt>
                <c:pt idx="5618">
                  <c:v>106.02</c:v>
                </c:pt>
                <c:pt idx="5619">
                  <c:v>106.04</c:v>
                </c:pt>
                <c:pt idx="5620">
                  <c:v>106.07</c:v>
                </c:pt>
                <c:pt idx="5621">
                  <c:v>106.1</c:v>
                </c:pt>
                <c:pt idx="5622">
                  <c:v>106.13</c:v>
                </c:pt>
                <c:pt idx="5623">
                  <c:v>106.15</c:v>
                </c:pt>
                <c:pt idx="5624">
                  <c:v>106.18</c:v>
                </c:pt>
                <c:pt idx="5625">
                  <c:v>106.21</c:v>
                </c:pt>
                <c:pt idx="5626">
                  <c:v>106.24</c:v>
                </c:pt>
                <c:pt idx="5627">
                  <c:v>106.25</c:v>
                </c:pt>
                <c:pt idx="5628">
                  <c:v>106.26</c:v>
                </c:pt>
                <c:pt idx="5629">
                  <c:v>106.25</c:v>
                </c:pt>
                <c:pt idx="5630">
                  <c:v>106.25</c:v>
                </c:pt>
                <c:pt idx="5631">
                  <c:v>106.25</c:v>
                </c:pt>
                <c:pt idx="5632">
                  <c:v>106.25</c:v>
                </c:pt>
                <c:pt idx="5633">
                  <c:v>106.23</c:v>
                </c:pt>
                <c:pt idx="5634">
                  <c:v>106.21</c:v>
                </c:pt>
                <c:pt idx="5635">
                  <c:v>106.18</c:v>
                </c:pt>
                <c:pt idx="5636">
                  <c:v>106.16</c:v>
                </c:pt>
                <c:pt idx="5637">
                  <c:v>106.14</c:v>
                </c:pt>
                <c:pt idx="5638">
                  <c:v>106.12</c:v>
                </c:pt>
                <c:pt idx="5639">
                  <c:v>106.11</c:v>
                </c:pt>
                <c:pt idx="5640">
                  <c:v>106.1</c:v>
                </c:pt>
                <c:pt idx="5641">
                  <c:v>106.09</c:v>
                </c:pt>
                <c:pt idx="5642">
                  <c:v>106.07</c:v>
                </c:pt>
                <c:pt idx="5643">
                  <c:v>106.07</c:v>
                </c:pt>
                <c:pt idx="5644">
                  <c:v>106.08</c:v>
                </c:pt>
                <c:pt idx="5645">
                  <c:v>106.1</c:v>
                </c:pt>
                <c:pt idx="5646">
                  <c:v>106.13</c:v>
                </c:pt>
                <c:pt idx="5647">
                  <c:v>106.16</c:v>
                </c:pt>
                <c:pt idx="5648">
                  <c:v>106.19</c:v>
                </c:pt>
                <c:pt idx="5649">
                  <c:v>106.22</c:v>
                </c:pt>
                <c:pt idx="5650">
                  <c:v>106.23</c:v>
                </c:pt>
                <c:pt idx="5651">
                  <c:v>106.25</c:v>
                </c:pt>
                <c:pt idx="5652">
                  <c:v>106.27</c:v>
                </c:pt>
                <c:pt idx="5653">
                  <c:v>106.27</c:v>
                </c:pt>
                <c:pt idx="5654">
                  <c:v>106.28</c:v>
                </c:pt>
                <c:pt idx="5655">
                  <c:v>106.29</c:v>
                </c:pt>
                <c:pt idx="5656">
                  <c:v>106.29</c:v>
                </c:pt>
                <c:pt idx="5657">
                  <c:v>106.29</c:v>
                </c:pt>
                <c:pt idx="5658">
                  <c:v>106.28</c:v>
                </c:pt>
                <c:pt idx="5659">
                  <c:v>106.27</c:v>
                </c:pt>
                <c:pt idx="5660">
                  <c:v>106.25</c:v>
                </c:pt>
                <c:pt idx="5661">
                  <c:v>106.23</c:v>
                </c:pt>
                <c:pt idx="5662">
                  <c:v>106.21</c:v>
                </c:pt>
                <c:pt idx="5663">
                  <c:v>106.19</c:v>
                </c:pt>
                <c:pt idx="5664">
                  <c:v>106.18</c:v>
                </c:pt>
                <c:pt idx="5665">
                  <c:v>106.18</c:v>
                </c:pt>
                <c:pt idx="5666">
                  <c:v>106.18</c:v>
                </c:pt>
                <c:pt idx="5667">
                  <c:v>106.19</c:v>
                </c:pt>
                <c:pt idx="5668">
                  <c:v>106.2</c:v>
                </c:pt>
                <c:pt idx="5669">
                  <c:v>106.21</c:v>
                </c:pt>
                <c:pt idx="5670">
                  <c:v>106.23</c:v>
                </c:pt>
                <c:pt idx="5671">
                  <c:v>106.24</c:v>
                </c:pt>
                <c:pt idx="5672">
                  <c:v>106.26</c:v>
                </c:pt>
                <c:pt idx="5673">
                  <c:v>106.28</c:v>
                </c:pt>
                <c:pt idx="5674">
                  <c:v>106.3</c:v>
                </c:pt>
                <c:pt idx="5675">
                  <c:v>106.31</c:v>
                </c:pt>
                <c:pt idx="5676">
                  <c:v>106.32</c:v>
                </c:pt>
                <c:pt idx="5677">
                  <c:v>106.33</c:v>
                </c:pt>
                <c:pt idx="5678">
                  <c:v>106.33</c:v>
                </c:pt>
                <c:pt idx="5679">
                  <c:v>106.32</c:v>
                </c:pt>
                <c:pt idx="5680">
                  <c:v>106.31</c:v>
                </c:pt>
                <c:pt idx="5681">
                  <c:v>106.31</c:v>
                </c:pt>
                <c:pt idx="5682">
                  <c:v>106.3</c:v>
                </c:pt>
                <c:pt idx="5683">
                  <c:v>106.3</c:v>
                </c:pt>
                <c:pt idx="5684">
                  <c:v>106.29</c:v>
                </c:pt>
                <c:pt idx="5685">
                  <c:v>106.28</c:v>
                </c:pt>
                <c:pt idx="5686">
                  <c:v>106.28</c:v>
                </c:pt>
                <c:pt idx="5687">
                  <c:v>106.28</c:v>
                </c:pt>
                <c:pt idx="5688">
                  <c:v>106.29</c:v>
                </c:pt>
                <c:pt idx="5689">
                  <c:v>106.31</c:v>
                </c:pt>
                <c:pt idx="5690">
                  <c:v>106.34</c:v>
                </c:pt>
                <c:pt idx="5691">
                  <c:v>106.36</c:v>
                </c:pt>
                <c:pt idx="5692">
                  <c:v>106.39</c:v>
                </c:pt>
                <c:pt idx="5693">
                  <c:v>106.42</c:v>
                </c:pt>
                <c:pt idx="5694">
                  <c:v>106.43</c:v>
                </c:pt>
                <c:pt idx="5695">
                  <c:v>106.44</c:v>
                </c:pt>
                <c:pt idx="5696">
                  <c:v>106.45</c:v>
                </c:pt>
                <c:pt idx="5697">
                  <c:v>106.45</c:v>
                </c:pt>
                <c:pt idx="5698">
                  <c:v>106.45</c:v>
                </c:pt>
                <c:pt idx="5699">
                  <c:v>106.46</c:v>
                </c:pt>
                <c:pt idx="5700">
                  <c:v>106.49</c:v>
                </c:pt>
                <c:pt idx="5701">
                  <c:v>106.5</c:v>
                </c:pt>
                <c:pt idx="5702">
                  <c:v>106.49</c:v>
                </c:pt>
                <c:pt idx="5703">
                  <c:v>106.49</c:v>
                </c:pt>
                <c:pt idx="5704">
                  <c:v>106.49</c:v>
                </c:pt>
                <c:pt idx="5705">
                  <c:v>106.47</c:v>
                </c:pt>
                <c:pt idx="5706">
                  <c:v>106.43</c:v>
                </c:pt>
                <c:pt idx="5707">
                  <c:v>106.4</c:v>
                </c:pt>
                <c:pt idx="5708">
                  <c:v>106.35</c:v>
                </c:pt>
                <c:pt idx="5709">
                  <c:v>106.3</c:v>
                </c:pt>
                <c:pt idx="5710">
                  <c:v>106.23</c:v>
                </c:pt>
                <c:pt idx="5711">
                  <c:v>106.15</c:v>
                </c:pt>
                <c:pt idx="5712">
                  <c:v>106.05</c:v>
                </c:pt>
                <c:pt idx="5713">
                  <c:v>105.94</c:v>
                </c:pt>
                <c:pt idx="5714">
                  <c:v>105.82</c:v>
                </c:pt>
                <c:pt idx="5715">
                  <c:v>105.68</c:v>
                </c:pt>
                <c:pt idx="5716">
                  <c:v>105.53</c:v>
                </c:pt>
                <c:pt idx="5717">
                  <c:v>105.35</c:v>
                </c:pt>
                <c:pt idx="5718">
                  <c:v>105.17</c:v>
                </c:pt>
                <c:pt idx="5719">
                  <c:v>104.96</c:v>
                </c:pt>
                <c:pt idx="5720">
                  <c:v>104.74</c:v>
                </c:pt>
                <c:pt idx="5721">
                  <c:v>104.51</c:v>
                </c:pt>
                <c:pt idx="5722">
                  <c:v>104.28</c:v>
                </c:pt>
                <c:pt idx="5723">
                  <c:v>104.04</c:v>
                </c:pt>
                <c:pt idx="5724">
                  <c:v>103.78</c:v>
                </c:pt>
                <c:pt idx="5725">
                  <c:v>103.51</c:v>
                </c:pt>
                <c:pt idx="5726">
                  <c:v>103.25</c:v>
                </c:pt>
                <c:pt idx="5727">
                  <c:v>103</c:v>
                </c:pt>
                <c:pt idx="5728">
                  <c:v>102.75</c:v>
                </c:pt>
                <c:pt idx="5729">
                  <c:v>102.51</c:v>
                </c:pt>
                <c:pt idx="5730">
                  <c:v>102.28</c:v>
                </c:pt>
                <c:pt idx="5731">
                  <c:v>102.03</c:v>
                </c:pt>
                <c:pt idx="5732">
                  <c:v>101.8</c:v>
                </c:pt>
                <c:pt idx="5733">
                  <c:v>101.57</c:v>
                </c:pt>
                <c:pt idx="5734">
                  <c:v>101.33</c:v>
                </c:pt>
                <c:pt idx="5735">
                  <c:v>101.11</c:v>
                </c:pt>
                <c:pt idx="5736">
                  <c:v>100.86</c:v>
                </c:pt>
                <c:pt idx="5737">
                  <c:v>100.6</c:v>
                </c:pt>
                <c:pt idx="5738">
                  <c:v>100.35</c:v>
                </c:pt>
                <c:pt idx="5739">
                  <c:v>100.11</c:v>
                </c:pt>
                <c:pt idx="5740">
                  <c:v>99.858999999999995</c:v>
                </c:pt>
                <c:pt idx="5741">
                  <c:v>99.608999999999995</c:v>
                </c:pt>
                <c:pt idx="5742">
                  <c:v>99.366</c:v>
                </c:pt>
                <c:pt idx="5743">
                  <c:v>99.120999999999995</c:v>
                </c:pt>
                <c:pt idx="5744">
                  <c:v>98.88</c:v>
                </c:pt>
                <c:pt idx="5745">
                  <c:v>98.634</c:v>
                </c:pt>
                <c:pt idx="5746">
                  <c:v>98.388999999999996</c:v>
                </c:pt>
                <c:pt idx="5747">
                  <c:v>98.14</c:v>
                </c:pt>
                <c:pt idx="5748">
                  <c:v>97.894999999999996</c:v>
                </c:pt>
                <c:pt idx="5749">
                  <c:v>97.655000000000001</c:v>
                </c:pt>
                <c:pt idx="5750">
                  <c:v>97.412000000000006</c:v>
                </c:pt>
                <c:pt idx="5751">
                  <c:v>97.179000000000002</c:v>
                </c:pt>
                <c:pt idx="5752">
                  <c:v>96.965999999999994</c:v>
                </c:pt>
                <c:pt idx="5753">
                  <c:v>96.757999999999996</c:v>
                </c:pt>
                <c:pt idx="5754">
                  <c:v>96.555000000000007</c:v>
                </c:pt>
                <c:pt idx="5755">
                  <c:v>96.358000000000004</c:v>
                </c:pt>
                <c:pt idx="5756">
                  <c:v>96.159000000000006</c:v>
                </c:pt>
                <c:pt idx="5757">
                  <c:v>95.957999999999998</c:v>
                </c:pt>
                <c:pt idx="5758">
                  <c:v>95.756</c:v>
                </c:pt>
                <c:pt idx="5759">
                  <c:v>95.549000000000007</c:v>
                </c:pt>
                <c:pt idx="5760">
                  <c:v>95.334999999999994</c:v>
                </c:pt>
                <c:pt idx="5761">
                  <c:v>95.113</c:v>
                </c:pt>
                <c:pt idx="5762">
                  <c:v>94.9</c:v>
                </c:pt>
                <c:pt idx="5763">
                  <c:v>94.698999999999998</c:v>
                </c:pt>
                <c:pt idx="5764">
                  <c:v>94.49</c:v>
                </c:pt>
                <c:pt idx="5765">
                  <c:v>94.290999999999997</c:v>
                </c:pt>
                <c:pt idx="5766">
                  <c:v>94.105000000000004</c:v>
                </c:pt>
                <c:pt idx="5767">
                  <c:v>93.923000000000002</c:v>
                </c:pt>
                <c:pt idx="5768">
                  <c:v>93.75</c:v>
                </c:pt>
                <c:pt idx="5769">
                  <c:v>93.584000000000003</c:v>
                </c:pt>
                <c:pt idx="5770">
                  <c:v>93.42</c:v>
                </c:pt>
                <c:pt idx="5771">
                  <c:v>93.266000000000005</c:v>
                </c:pt>
                <c:pt idx="5772">
                  <c:v>93.120999999999995</c:v>
                </c:pt>
                <c:pt idx="5773">
                  <c:v>92.971999999999994</c:v>
                </c:pt>
                <c:pt idx="5774">
                  <c:v>92.825000000000003</c:v>
                </c:pt>
                <c:pt idx="5775">
                  <c:v>92.683999999999997</c:v>
                </c:pt>
                <c:pt idx="5776">
                  <c:v>92.546000000000006</c:v>
                </c:pt>
                <c:pt idx="5777">
                  <c:v>92.412000000000006</c:v>
                </c:pt>
                <c:pt idx="5778">
                  <c:v>92.281999999999996</c:v>
                </c:pt>
                <c:pt idx="5779">
                  <c:v>92.156999999999996</c:v>
                </c:pt>
                <c:pt idx="5780">
                  <c:v>92.025999999999996</c:v>
                </c:pt>
                <c:pt idx="5781">
                  <c:v>91.903000000000006</c:v>
                </c:pt>
                <c:pt idx="5782">
                  <c:v>91.792000000000002</c:v>
                </c:pt>
                <c:pt idx="5783">
                  <c:v>91.692999999999998</c:v>
                </c:pt>
                <c:pt idx="5784">
                  <c:v>91.596000000000004</c:v>
                </c:pt>
                <c:pt idx="5785">
                  <c:v>91.501000000000005</c:v>
                </c:pt>
                <c:pt idx="5786">
                  <c:v>91.412000000000006</c:v>
                </c:pt>
                <c:pt idx="5787">
                  <c:v>91.331000000000003</c:v>
                </c:pt>
                <c:pt idx="5788">
                  <c:v>91.244</c:v>
                </c:pt>
                <c:pt idx="5789">
                  <c:v>91.156999999999996</c:v>
                </c:pt>
                <c:pt idx="5790">
                  <c:v>91.076999999999998</c:v>
                </c:pt>
                <c:pt idx="5791">
                  <c:v>90.995999999999995</c:v>
                </c:pt>
                <c:pt idx="5792">
                  <c:v>90.915999999999997</c:v>
                </c:pt>
                <c:pt idx="5793">
                  <c:v>90.834000000000003</c:v>
                </c:pt>
                <c:pt idx="5794">
                  <c:v>90.736999999999995</c:v>
                </c:pt>
                <c:pt idx="5795">
                  <c:v>90.641000000000005</c:v>
                </c:pt>
                <c:pt idx="5796">
                  <c:v>90.554000000000002</c:v>
                </c:pt>
                <c:pt idx="5797">
                  <c:v>90.465000000000003</c:v>
                </c:pt>
                <c:pt idx="5798">
                  <c:v>90.375</c:v>
                </c:pt>
                <c:pt idx="5799">
                  <c:v>90.307000000000002</c:v>
                </c:pt>
                <c:pt idx="5800">
                  <c:v>90.245000000000005</c:v>
                </c:pt>
                <c:pt idx="5801">
                  <c:v>90.183000000000007</c:v>
                </c:pt>
                <c:pt idx="5802">
                  <c:v>90.138999999999996</c:v>
                </c:pt>
                <c:pt idx="5803">
                  <c:v>90.108000000000004</c:v>
                </c:pt>
                <c:pt idx="5804">
                  <c:v>90.07</c:v>
                </c:pt>
                <c:pt idx="5805">
                  <c:v>90.034000000000006</c:v>
                </c:pt>
                <c:pt idx="5806">
                  <c:v>90.007999999999996</c:v>
                </c:pt>
                <c:pt idx="5807">
                  <c:v>89.99</c:v>
                </c:pt>
                <c:pt idx="5808">
                  <c:v>89.983999999999995</c:v>
                </c:pt>
                <c:pt idx="5809">
                  <c:v>89.98</c:v>
                </c:pt>
                <c:pt idx="5810">
                  <c:v>89.977999999999994</c:v>
                </c:pt>
                <c:pt idx="5811">
                  <c:v>89.989000000000004</c:v>
                </c:pt>
                <c:pt idx="5812">
                  <c:v>90.004000000000005</c:v>
                </c:pt>
                <c:pt idx="5813">
                  <c:v>90.019000000000005</c:v>
                </c:pt>
                <c:pt idx="5814">
                  <c:v>90.03</c:v>
                </c:pt>
                <c:pt idx="5815">
                  <c:v>90.037999999999997</c:v>
                </c:pt>
                <c:pt idx="5816">
                  <c:v>90.06</c:v>
                </c:pt>
                <c:pt idx="5817">
                  <c:v>90.091999999999999</c:v>
                </c:pt>
                <c:pt idx="5818">
                  <c:v>90.105000000000004</c:v>
                </c:pt>
                <c:pt idx="5819">
                  <c:v>90.119</c:v>
                </c:pt>
                <c:pt idx="5820">
                  <c:v>90.129000000000005</c:v>
                </c:pt>
                <c:pt idx="5821">
                  <c:v>90.114000000000004</c:v>
                </c:pt>
                <c:pt idx="5822">
                  <c:v>90.105000000000004</c:v>
                </c:pt>
                <c:pt idx="5823">
                  <c:v>90.093000000000004</c:v>
                </c:pt>
                <c:pt idx="5824">
                  <c:v>90.070999999999998</c:v>
                </c:pt>
                <c:pt idx="5825">
                  <c:v>90.04</c:v>
                </c:pt>
                <c:pt idx="5826">
                  <c:v>90.009</c:v>
                </c:pt>
                <c:pt idx="5827">
                  <c:v>89.977000000000004</c:v>
                </c:pt>
                <c:pt idx="5828">
                  <c:v>89.945999999999998</c:v>
                </c:pt>
                <c:pt idx="5829">
                  <c:v>89.915999999999997</c:v>
                </c:pt>
                <c:pt idx="5830">
                  <c:v>89.888000000000005</c:v>
                </c:pt>
                <c:pt idx="5831">
                  <c:v>89.86</c:v>
                </c:pt>
                <c:pt idx="5832">
                  <c:v>89.838999999999999</c:v>
                </c:pt>
                <c:pt idx="5833">
                  <c:v>89.825000000000003</c:v>
                </c:pt>
                <c:pt idx="5834">
                  <c:v>89.819000000000003</c:v>
                </c:pt>
                <c:pt idx="5835">
                  <c:v>89.817999999999998</c:v>
                </c:pt>
                <c:pt idx="5836">
                  <c:v>89.822999999999993</c:v>
                </c:pt>
                <c:pt idx="5837">
                  <c:v>89.84</c:v>
                </c:pt>
                <c:pt idx="5838">
                  <c:v>89.861000000000004</c:v>
                </c:pt>
                <c:pt idx="5839">
                  <c:v>89.876999999999995</c:v>
                </c:pt>
                <c:pt idx="5840">
                  <c:v>89.902000000000001</c:v>
                </c:pt>
                <c:pt idx="5841">
                  <c:v>89.94</c:v>
                </c:pt>
                <c:pt idx="5842">
                  <c:v>89.974999999999994</c:v>
                </c:pt>
                <c:pt idx="5843">
                  <c:v>89.998000000000005</c:v>
                </c:pt>
                <c:pt idx="5844">
                  <c:v>90.036000000000001</c:v>
                </c:pt>
                <c:pt idx="5845">
                  <c:v>90.069000000000003</c:v>
                </c:pt>
                <c:pt idx="5846">
                  <c:v>90.087000000000003</c:v>
                </c:pt>
                <c:pt idx="5847">
                  <c:v>90.090999999999994</c:v>
                </c:pt>
                <c:pt idx="5848">
                  <c:v>90.084000000000003</c:v>
                </c:pt>
                <c:pt idx="5849">
                  <c:v>90.072999999999993</c:v>
                </c:pt>
                <c:pt idx="5850">
                  <c:v>90.063999999999993</c:v>
                </c:pt>
                <c:pt idx="5851">
                  <c:v>90.049000000000007</c:v>
                </c:pt>
                <c:pt idx="5852">
                  <c:v>90.034000000000006</c:v>
                </c:pt>
                <c:pt idx="5853">
                  <c:v>90.02</c:v>
                </c:pt>
                <c:pt idx="5854">
                  <c:v>90.006</c:v>
                </c:pt>
                <c:pt idx="5855">
                  <c:v>89.99</c:v>
                </c:pt>
                <c:pt idx="5856">
                  <c:v>89.977999999999994</c:v>
                </c:pt>
                <c:pt idx="5857">
                  <c:v>89.97</c:v>
                </c:pt>
                <c:pt idx="5858">
                  <c:v>89.959000000000003</c:v>
                </c:pt>
                <c:pt idx="5859">
                  <c:v>89.942999999999998</c:v>
                </c:pt>
                <c:pt idx="5860">
                  <c:v>89.927999999999997</c:v>
                </c:pt>
                <c:pt idx="5861">
                  <c:v>89.917000000000002</c:v>
                </c:pt>
                <c:pt idx="5862">
                  <c:v>89.908000000000001</c:v>
                </c:pt>
                <c:pt idx="5863">
                  <c:v>89.905000000000001</c:v>
                </c:pt>
                <c:pt idx="5864">
                  <c:v>89.903999999999996</c:v>
                </c:pt>
                <c:pt idx="5865">
                  <c:v>89.912000000000006</c:v>
                </c:pt>
                <c:pt idx="5866">
                  <c:v>89.921999999999997</c:v>
                </c:pt>
                <c:pt idx="5867">
                  <c:v>89.936999999999998</c:v>
                </c:pt>
                <c:pt idx="5868">
                  <c:v>89.954999999999998</c:v>
                </c:pt>
                <c:pt idx="5869">
                  <c:v>89.975999999999999</c:v>
                </c:pt>
                <c:pt idx="5870">
                  <c:v>90.003</c:v>
                </c:pt>
                <c:pt idx="5871">
                  <c:v>90.034000000000006</c:v>
                </c:pt>
                <c:pt idx="5872">
                  <c:v>90.06</c:v>
                </c:pt>
                <c:pt idx="5873">
                  <c:v>90.081999999999994</c:v>
                </c:pt>
                <c:pt idx="5874">
                  <c:v>90.106999999999999</c:v>
                </c:pt>
                <c:pt idx="5875">
                  <c:v>90.132000000000005</c:v>
                </c:pt>
                <c:pt idx="5876">
                  <c:v>90.155000000000001</c:v>
                </c:pt>
                <c:pt idx="5877">
                  <c:v>90.185000000000002</c:v>
                </c:pt>
                <c:pt idx="5878">
                  <c:v>90.212999999999994</c:v>
                </c:pt>
                <c:pt idx="5879">
                  <c:v>90.239000000000004</c:v>
                </c:pt>
                <c:pt idx="5880">
                  <c:v>90.268000000000001</c:v>
                </c:pt>
                <c:pt idx="5881">
                  <c:v>90.293999999999997</c:v>
                </c:pt>
                <c:pt idx="5882">
                  <c:v>90.314999999999998</c:v>
                </c:pt>
                <c:pt idx="5883">
                  <c:v>90.33</c:v>
                </c:pt>
                <c:pt idx="5884">
                  <c:v>90.35</c:v>
                </c:pt>
                <c:pt idx="5885">
                  <c:v>90.367999999999995</c:v>
                </c:pt>
                <c:pt idx="5886">
                  <c:v>90.393000000000001</c:v>
                </c:pt>
                <c:pt idx="5887">
                  <c:v>90.432000000000002</c:v>
                </c:pt>
                <c:pt idx="5888">
                  <c:v>90.48</c:v>
                </c:pt>
                <c:pt idx="5889">
                  <c:v>90.543000000000006</c:v>
                </c:pt>
                <c:pt idx="5890">
                  <c:v>90.585999999999999</c:v>
                </c:pt>
                <c:pt idx="5891">
                  <c:v>90.620999999999995</c:v>
                </c:pt>
                <c:pt idx="5892">
                  <c:v>90.662999999999997</c:v>
                </c:pt>
                <c:pt idx="5893">
                  <c:v>90.688999999999993</c:v>
                </c:pt>
                <c:pt idx="5894">
                  <c:v>90.686999999999998</c:v>
                </c:pt>
                <c:pt idx="5895">
                  <c:v>90.679000000000002</c:v>
                </c:pt>
                <c:pt idx="5896">
                  <c:v>90.686000000000007</c:v>
                </c:pt>
                <c:pt idx="5897">
                  <c:v>90.700999999999993</c:v>
                </c:pt>
                <c:pt idx="5898">
                  <c:v>90.7</c:v>
                </c:pt>
                <c:pt idx="5899">
                  <c:v>90.698999999999998</c:v>
                </c:pt>
                <c:pt idx="5900">
                  <c:v>90.710999999999999</c:v>
                </c:pt>
                <c:pt idx="5901">
                  <c:v>90.721000000000004</c:v>
                </c:pt>
                <c:pt idx="5902">
                  <c:v>90.731999999999999</c:v>
                </c:pt>
                <c:pt idx="5903">
                  <c:v>90.73</c:v>
                </c:pt>
                <c:pt idx="5904">
                  <c:v>90.733000000000004</c:v>
                </c:pt>
                <c:pt idx="5905">
                  <c:v>90.731999999999999</c:v>
                </c:pt>
                <c:pt idx="5906">
                  <c:v>90.724999999999994</c:v>
                </c:pt>
                <c:pt idx="5907">
                  <c:v>90.721999999999994</c:v>
                </c:pt>
                <c:pt idx="5908">
                  <c:v>90.72</c:v>
                </c:pt>
                <c:pt idx="5909">
                  <c:v>90.718000000000004</c:v>
                </c:pt>
                <c:pt idx="5910">
                  <c:v>90.721000000000004</c:v>
                </c:pt>
                <c:pt idx="5911">
                  <c:v>90.730999999999995</c:v>
                </c:pt>
                <c:pt idx="5912">
                  <c:v>90.751999999999995</c:v>
                </c:pt>
                <c:pt idx="5913">
                  <c:v>90.769000000000005</c:v>
                </c:pt>
                <c:pt idx="5914">
                  <c:v>90.781999999999996</c:v>
                </c:pt>
                <c:pt idx="5915">
                  <c:v>90.798000000000002</c:v>
                </c:pt>
                <c:pt idx="5916">
                  <c:v>90.825000000000003</c:v>
                </c:pt>
                <c:pt idx="5917">
                  <c:v>90.861999999999995</c:v>
                </c:pt>
                <c:pt idx="5918">
                  <c:v>90.906999999999996</c:v>
                </c:pt>
                <c:pt idx="5919">
                  <c:v>90.945999999999998</c:v>
                </c:pt>
                <c:pt idx="5920">
                  <c:v>90.986999999999995</c:v>
                </c:pt>
                <c:pt idx="5921">
                  <c:v>91.025999999999996</c:v>
                </c:pt>
                <c:pt idx="5922">
                  <c:v>91.064999999999998</c:v>
                </c:pt>
                <c:pt idx="5923">
                  <c:v>91.117999999999995</c:v>
                </c:pt>
                <c:pt idx="5924">
                  <c:v>91.18</c:v>
                </c:pt>
                <c:pt idx="5925">
                  <c:v>91.236000000000004</c:v>
                </c:pt>
                <c:pt idx="5926">
                  <c:v>91.271000000000001</c:v>
                </c:pt>
                <c:pt idx="5927">
                  <c:v>91.308000000000007</c:v>
                </c:pt>
                <c:pt idx="5928">
                  <c:v>91.353999999999999</c:v>
                </c:pt>
                <c:pt idx="5929">
                  <c:v>91.393000000000001</c:v>
                </c:pt>
                <c:pt idx="5930">
                  <c:v>91.436999999999998</c:v>
                </c:pt>
                <c:pt idx="5931">
                  <c:v>91.483000000000004</c:v>
                </c:pt>
                <c:pt idx="5932">
                  <c:v>91.522999999999996</c:v>
                </c:pt>
                <c:pt idx="5933">
                  <c:v>91.569000000000003</c:v>
                </c:pt>
                <c:pt idx="5934">
                  <c:v>91.608999999999995</c:v>
                </c:pt>
                <c:pt idx="5935">
                  <c:v>91.650999999999996</c:v>
                </c:pt>
                <c:pt idx="5936">
                  <c:v>91.683999999999997</c:v>
                </c:pt>
                <c:pt idx="5937">
                  <c:v>91.725999999999999</c:v>
                </c:pt>
                <c:pt idx="5938">
                  <c:v>91.765000000000001</c:v>
                </c:pt>
                <c:pt idx="5939">
                  <c:v>91.796000000000006</c:v>
                </c:pt>
                <c:pt idx="5940">
                  <c:v>91.846000000000004</c:v>
                </c:pt>
                <c:pt idx="5941">
                  <c:v>91.894999999999996</c:v>
                </c:pt>
                <c:pt idx="5942">
                  <c:v>91.936000000000007</c:v>
                </c:pt>
                <c:pt idx="5943">
                  <c:v>91.98</c:v>
                </c:pt>
                <c:pt idx="5944">
                  <c:v>92.028000000000006</c:v>
                </c:pt>
                <c:pt idx="5945">
                  <c:v>92.069000000000003</c:v>
                </c:pt>
                <c:pt idx="5946">
                  <c:v>92.105000000000004</c:v>
                </c:pt>
                <c:pt idx="5947">
                  <c:v>92.152000000000001</c:v>
                </c:pt>
                <c:pt idx="5948">
                  <c:v>92.21</c:v>
                </c:pt>
                <c:pt idx="5949">
                  <c:v>92.254999999999995</c:v>
                </c:pt>
                <c:pt idx="5950">
                  <c:v>92.298000000000002</c:v>
                </c:pt>
                <c:pt idx="5951">
                  <c:v>92.344999999999999</c:v>
                </c:pt>
                <c:pt idx="5952">
                  <c:v>92.388999999999996</c:v>
                </c:pt>
                <c:pt idx="5953">
                  <c:v>92.421000000000006</c:v>
                </c:pt>
                <c:pt idx="5954">
                  <c:v>92.454999999999998</c:v>
                </c:pt>
                <c:pt idx="5955">
                  <c:v>92.483000000000004</c:v>
                </c:pt>
                <c:pt idx="5956">
                  <c:v>92.516000000000005</c:v>
                </c:pt>
                <c:pt idx="5957">
                  <c:v>92.548000000000002</c:v>
                </c:pt>
                <c:pt idx="5958">
                  <c:v>92.573999999999998</c:v>
                </c:pt>
                <c:pt idx="5959">
                  <c:v>92.596000000000004</c:v>
                </c:pt>
                <c:pt idx="5960">
                  <c:v>92.608000000000004</c:v>
                </c:pt>
                <c:pt idx="5961">
                  <c:v>92.611000000000004</c:v>
                </c:pt>
                <c:pt idx="5962">
                  <c:v>92.608000000000004</c:v>
                </c:pt>
                <c:pt idx="5963">
                  <c:v>92.61</c:v>
                </c:pt>
                <c:pt idx="5964">
                  <c:v>92.616</c:v>
                </c:pt>
                <c:pt idx="5965">
                  <c:v>92.603999999999999</c:v>
                </c:pt>
                <c:pt idx="5966">
                  <c:v>92.584999999999994</c:v>
                </c:pt>
                <c:pt idx="5967">
                  <c:v>92.575999999999993</c:v>
                </c:pt>
                <c:pt idx="5968">
                  <c:v>92.549000000000007</c:v>
                </c:pt>
                <c:pt idx="5969">
                  <c:v>92.528000000000006</c:v>
                </c:pt>
                <c:pt idx="5970">
                  <c:v>92.521000000000001</c:v>
                </c:pt>
                <c:pt idx="5971">
                  <c:v>92.504999999999995</c:v>
                </c:pt>
                <c:pt idx="5972">
                  <c:v>92.495000000000005</c:v>
                </c:pt>
                <c:pt idx="5973">
                  <c:v>92.49</c:v>
                </c:pt>
                <c:pt idx="5974">
                  <c:v>92.475999999999999</c:v>
                </c:pt>
                <c:pt idx="5975">
                  <c:v>92.462000000000003</c:v>
                </c:pt>
                <c:pt idx="5976">
                  <c:v>92.457999999999998</c:v>
                </c:pt>
                <c:pt idx="5977">
                  <c:v>92.459000000000003</c:v>
                </c:pt>
                <c:pt idx="5978">
                  <c:v>92.459000000000003</c:v>
                </c:pt>
                <c:pt idx="5979">
                  <c:v>92.459000000000003</c:v>
                </c:pt>
                <c:pt idx="5980">
                  <c:v>92.46</c:v>
                </c:pt>
                <c:pt idx="5981">
                  <c:v>92.451999999999998</c:v>
                </c:pt>
                <c:pt idx="5982">
                  <c:v>92.447999999999993</c:v>
                </c:pt>
                <c:pt idx="5983">
                  <c:v>92.454999999999998</c:v>
                </c:pt>
                <c:pt idx="5984">
                  <c:v>92.456999999999994</c:v>
                </c:pt>
                <c:pt idx="5985">
                  <c:v>92.453999999999994</c:v>
                </c:pt>
                <c:pt idx="5986">
                  <c:v>92.465999999999994</c:v>
                </c:pt>
                <c:pt idx="5987">
                  <c:v>92.484999999999999</c:v>
                </c:pt>
                <c:pt idx="5988">
                  <c:v>92.507000000000005</c:v>
                </c:pt>
                <c:pt idx="5989">
                  <c:v>92.516999999999996</c:v>
                </c:pt>
                <c:pt idx="5990">
                  <c:v>92.512</c:v>
                </c:pt>
                <c:pt idx="5991">
                  <c:v>92.506</c:v>
                </c:pt>
                <c:pt idx="5992">
                  <c:v>92.509</c:v>
                </c:pt>
                <c:pt idx="5993">
                  <c:v>92.519000000000005</c:v>
                </c:pt>
                <c:pt idx="5994">
                  <c:v>92.531000000000006</c:v>
                </c:pt>
                <c:pt idx="5995">
                  <c:v>92.537999999999997</c:v>
                </c:pt>
                <c:pt idx="5996">
                  <c:v>92.539000000000001</c:v>
                </c:pt>
                <c:pt idx="5997">
                  <c:v>92.536000000000001</c:v>
                </c:pt>
                <c:pt idx="5998">
                  <c:v>92.531999999999996</c:v>
                </c:pt>
                <c:pt idx="5999">
                  <c:v>92.533000000000001</c:v>
                </c:pt>
                <c:pt idx="6000">
                  <c:v>92.536000000000001</c:v>
                </c:pt>
                <c:pt idx="6001">
                  <c:v>92.531999999999996</c:v>
                </c:pt>
                <c:pt idx="6002">
                  <c:v>92.513999999999996</c:v>
                </c:pt>
                <c:pt idx="6003">
                  <c:v>92.494</c:v>
                </c:pt>
                <c:pt idx="6004">
                  <c:v>92.489000000000004</c:v>
                </c:pt>
                <c:pt idx="6005">
                  <c:v>92.497</c:v>
                </c:pt>
                <c:pt idx="6006">
                  <c:v>92.504000000000005</c:v>
                </c:pt>
                <c:pt idx="6007">
                  <c:v>92.516999999999996</c:v>
                </c:pt>
                <c:pt idx="6008">
                  <c:v>92.524000000000001</c:v>
                </c:pt>
                <c:pt idx="6009">
                  <c:v>92.531000000000006</c:v>
                </c:pt>
                <c:pt idx="6010">
                  <c:v>92.543000000000006</c:v>
                </c:pt>
                <c:pt idx="6011">
                  <c:v>92.557000000000002</c:v>
                </c:pt>
                <c:pt idx="6012">
                  <c:v>92.566999999999993</c:v>
                </c:pt>
                <c:pt idx="6013">
                  <c:v>92.582999999999998</c:v>
                </c:pt>
                <c:pt idx="6014">
                  <c:v>92.6</c:v>
                </c:pt>
                <c:pt idx="6015">
                  <c:v>92.614999999999995</c:v>
                </c:pt>
                <c:pt idx="6016">
                  <c:v>92.629000000000005</c:v>
                </c:pt>
                <c:pt idx="6017">
                  <c:v>92.643000000000001</c:v>
                </c:pt>
                <c:pt idx="6018">
                  <c:v>92.659000000000006</c:v>
                </c:pt>
                <c:pt idx="6019">
                  <c:v>92.674999999999997</c:v>
                </c:pt>
                <c:pt idx="6020">
                  <c:v>92.694000000000003</c:v>
                </c:pt>
                <c:pt idx="6021">
                  <c:v>92.715000000000003</c:v>
                </c:pt>
                <c:pt idx="6022">
                  <c:v>92.736000000000004</c:v>
                </c:pt>
                <c:pt idx="6023">
                  <c:v>92.763000000000005</c:v>
                </c:pt>
                <c:pt idx="6024">
                  <c:v>92.793000000000006</c:v>
                </c:pt>
                <c:pt idx="6025">
                  <c:v>92.823999999999998</c:v>
                </c:pt>
                <c:pt idx="6026">
                  <c:v>92.861000000000004</c:v>
                </c:pt>
                <c:pt idx="6027">
                  <c:v>92.9</c:v>
                </c:pt>
                <c:pt idx="6028">
                  <c:v>92.938999999999993</c:v>
                </c:pt>
                <c:pt idx="6029">
                  <c:v>92.974000000000004</c:v>
                </c:pt>
                <c:pt idx="6030">
                  <c:v>93.004999999999995</c:v>
                </c:pt>
                <c:pt idx="6031">
                  <c:v>93.031000000000006</c:v>
                </c:pt>
                <c:pt idx="6032">
                  <c:v>93.06</c:v>
                </c:pt>
                <c:pt idx="6033">
                  <c:v>93.087000000000003</c:v>
                </c:pt>
                <c:pt idx="6034">
                  <c:v>93.108999999999995</c:v>
                </c:pt>
                <c:pt idx="6035">
                  <c:v>93.13</c:v>
                </c:pt>
                <c:pt idx="6036">
                  <c:v>93.144999999999996</c:v>
                </c:pt>
                <c:pt idx="6037">
                  <c:v>93.162999999999997</c:v>
                </c:pt>
                <c:pt idx="6038">
                  <c:v>93.183000000000007</c:v>
                </c:pt>
                <c:pt idx="6039">
                  <c:v>93.195999999999998</c:v>
                </c:pt>
                <c:pt idx="6040">
                  <c:v>93.206999999999994</c:v>
                </c:pt>
                <c:pt idx="6041">
                  <c:v>93.212000000000003</c:v>
                </c:pt>
                <c:pt idx="6042">
                  <c:v>93.215999999999994</c:v>
                </c:pt>
                <c:pt idx="6043">
                  <c:v>93.216999999999999</c:v>
                </c:pt>
                <c:pt idx="6044">
                  <c:v>93.218999999999994</c:v>
                </c:pt>
                <c:pt idx="6045">
                  <c:v>93.222999999999999</c:v>
                </c:pt>
                <c:pt idx="6046">
                  <c:v>93.228999999999999</c:v>
                </c:pt>
                <c:pt idx="6047">
                  <c:v>93.238</c:v>
                </c:pt>
                <c:pt idx="6048">
                  <c:v>93.257000000000005</c:v>
                </c:pt>
                <c:pt idx="6049">
                  <c:v>93.275000000000006</c:v>
                </c:pt>
                <c:pt idx="6050">
                  <c:v>93.298000000000002</c:v>
                </c:pt>
                <c:pt idx="6051">
                  <c:v>93.322999999999993</c:v>
                </c:pt>
                <c:pt idx="6052">
                  <c:v>93.355000000000004</c:v>
                </c:pt>
                <c:pt idx="6053">
                  <c:v>93.385999999999996</c:v>
                </c:pt>
                <c:pt idx="6054">
                  <c:v>93.421000000000006</c:v>
                </c:pt>
                <c:pt idx="6055">
                  <c:v>93.459000000000003</c:v>
                </c:pt>
                <c:pt idx="6056">
                  <c:v>93.492999999999995</c:v>
                </c:pt>
                <c:pt idx="6057">
                  <c:v>93.521000000000001</c:v>
                </c:pt>
                <c:pt idx="6058">
                  <c:v>93.542000000000002</c:v>
                </c:pt>
                <c:pt idx="6059">
                  <c:v>93.558999999999997</c:v>
                </c:pt>
                <c:pt idx="6060">
                  <c:v>93.582999999999998</c:v>
                </c:pt>
                <c:pt idx="6061">
                  <c:v>93.611000000000004</c:v>
                </c:pt>
                <c:pt idx="6062">
                  <c:v>93.631</c:v>
                </c:pt>
                <c:pt idx="6063">
                  <c:v>93.641999999999996</c:v>
                </c:pt>
                <c:pt idx="6064">
                  <c:v>93.641000000000005</c:v>
                </c:pt>
                <c:pt idx="6065">
                  <c:v>93.635999999999996</c:v>
                </c:pt>
                <c:pt idx="6066">
                  <c:v>93.625</c:v>
                </c:pt>
                <c:pt idx="6067">
                  <c:v>93.608000000000004</c:v>
                </c:pt>
                <c:pt idx="6068">
                  <c:v>93.588999999999999</c:v>
                </c:pt>
                <c:pt idx="6069">
                  <c:v>93.566999999999993</c:v>
                </c:pt>
                <c:pt idx="6070">
                  <c:v>93.543999999999997</c:v>
                </c:pt>
                <c:pt idx="6071">
                  <c:v>93.516000000000005</c:v>
                </c:pt>
                <c:pt idx="6072">
                  <c:v>93.471000000000004</c:v>
                </c:pt>
                <c:pt idx="6073">
                  <c:v>93.406000000000006</c:v>
                </c:pt>
                <c:pt idx="6074">
                  <c:v>93.325000000000003</c:v>
                </c:pt>
                <c:pt idx="6075">
                  <c:v>93.24</c:v>
                </c:pt>
                <c:pt idx="6076">
                  <c:v>93.152000000000001</c:v>
                </c:pt>
                <c:pt idx="6077">
                  <c:v>93.055999999999997</c:v>
                </c:pt>
                <c:pt idx="6078">
                  <c:v>92.951999999999998</c:v>
                </c:pt>
                <c:pt idx="6079">
                  <c:v>92.83</c:v>
                </c:pt>
                <c:pt idx="6080">
                  <c:v>92.674000000000007</c:v>
                </c:pt>
                <c:pt idx="6081">
                  <c:v>92.52</c:v>
                </c:pt>
                <c:pt idx="6082">
                  <c:v>92.343999999999994</c:v>
                </c:pt>
                <c:pt idx="6083">
                  <c:v>92.164000000000001</c:v>
                </c:pt>
                <c:pt idx="6084">
                  <c:v>91.975999999999999</c:v>
                </c:pt>
                <c:pt idx="6085">
                  <c:v>91.787999999999997</c:v>
                </c:pt>
                <c:pt idx="6086">
                  <c:v>91.593000000000004</c:v>
                </c:pt>
                <c:pt idx="6087">
                  <c:v>91.397000000000006</c:v>
                </c:pt>
                <c:pt idx="6088">
                  <c:v>91.206999999999994</c:v>
                </c:pt>
                <c:pt idx="6089">
                  <c:v>91.013000000000005</c:v>
                </c:pt>
                <c:pt idx="6090">
                  <c:v>90.816999999999993</c:v>
                </c:pt>
                <c:pt idx="6091">
                  <c:v>90.628</c:v>
                </c:pt>
                <c:pt idx="6092">
                  <c:v>90.433000000000007</c:v>
                </c:pt>
                <c:pt idx="6093">
                  <c:v>90.245999999999995</c:v>
                </c:pt>
                <c:pt idx="6094">
                  <c:v>90.06</c:v>
                </c:pt>
                <c:pt idx="6095">
                  <c:v>89.869</c:v>
                </c:pt>
                <c:pt idx="6096">
                  <c:v>89.674999999999997</c:v>
                </c:pt>
                <c:pt idx="6097">
                  <c:v>89.474999999999994</c:v>
                </c:pt>
                <c:pt idx="6098">
                  <c:v>89.295000000000002</c:v>
                </c:pt>
                <c:pt idx="6099">
                  <c:v>89.103999999999999</c:v>
                </c:pt>
                <c:pt idx="6100">
                  <c:v>88.900999999999996</c:v>
                </c:pt>
                <c:pt idx="6101">
                  <c:v>88.707999999999998</c:v>
                </c:pt>
                <c:pt idx="6102">
                  <c:v>88.509</c:v>
                </c:pt>
                <c:pt idx="6103">
                  <c:v>88.292000000000002</c:v>
                </c:pt>
                <c:pt idx="6104">
                  <c:v>88.072999999999993</c:v>
                </c:pt>
                <c:pt idx="6105">
                  <c:v>87.847999999999999</c:v>
                </c:pt>
                <c:pt idx="6106">
                  <c:v>87.616</c:v>
                </c:pt>
                <c:pt idx="6107">
                  <c:v>87.384</c:v>
                </c:pt>
                <c:pt idx="6108">
                  <c:v>87.138000000000005</c:v>
                </c:pt>
                <c:pt idx="6109">
                  <c:v>86.881</c:v>
                </c:pt>
                <c:pt idx="6110">
                  <c:v>86.62</c:v>
                </c:pt>
                <c:pt idx="6111">
                  <c:v>86.355000000000004</c:v>
                </c:pt>
                <c:pt idx="6112">
                  <c:v>86.081000000000003</c:v>
                </c:pt>
                <c:pt idx="6113">
                  <c:v>85.813999999999993</c:v>
                </c:pt>
                <c:pt idx="6114">
                  <c:v>85.555999999999997</c:v>
                </c:pt>
                <c:pt idx="6115">
                  <c:v>85.314999999999998</c:v>
                </c:pt>
                <c:pt idx="6116">
                  <c:v>85.078000000000003</c:v>
                </c:pt>
                <c:pt idx="6117">
                  <c:v>84.847999999999999</c:v>
                </c:pt>
                <c:pt idx="6118">
                  <c:v>84.63</c:v>
                </c:pt>
                <c:pt idx="6119">
                  <c:v>84.429000000000002</c:v>
                </c:pt>
                <c:pt idx="6120">
                  <c:v>84.24</c:v>
                </c:pt>
                <c:pt idx="6121">
                  <c:v>84.048000000000002</c:v>
                </c:pt>
                <c:pt idx="6122">
                  <c:v>83.876000000000005</c:v>
                </c:pt>
                <c:pt idx="6123">
                  <c:v>83.722999999999999</c:v>
                </c:pt>
                <c:pt idx="6124">
                  <c:v>83.576999999999998</c:v>
                </c:pt>
                <c:pt idx="6125">
                  <c:v>83.442999999999998</c:v>
                </c:pt>
                <c:pt idx="6126">
                  <c:v>83.334000000000003</c:v>
                </c:pt>
                <c:pt idx="6127">
                  <c:v>83.233000000000004</c:v>
                </c:pt>
                <c:pt idx="6128">
                  <c:v>83.138999999999996</c:v>
                </c:pt>
                <c:pt idx="6129">
                  <c:v>83.072999999999993</c:v>
                </c:pt>
                <c:pt idx="6130">
                  <c:v>83.018000000000001</c:v>
                </c:pt>
                <c:pt idx="6131">
                  <c:v>82.963999999999999</c:v>
                </c:pt>
                <c:pt idx="6132">
                  <c:v>82.93</c:v>
                </c:pt>
                <c:pt idx="6133">
                  <c:v>82.897999999999996</c:v>
                </c:pt>
                <c:pt idx="6134">
                  <c:v>82.864999999999995</c:v>
                </c:pt>
                <c:pt idx="6135">
                  <c:v>82.837999999999994</c:v>
                </c:pt>
                <c:pt idx="6136">
                  <c:v>82.825999999999993</c:v>
                </c:pt>
                <c:pt idx="6137">
                  <c:v>82.820999999999998</c:v>
                </c:pt>
                <c:pt idx="6138">
                  <c:v>82.822999999999993</c:v>
                </c:pt>
                <c:pt idx="6139">
                  <c:v>82.828000000000003</c:v>
                </c:pt>
                <c:pt idx="6140">
                  <c:v>82.838999999999999</c:v>
                </c:pt>
                <c:pt idx="6141">
                  <c:v>82.840999999999994</c:v>
                </c:pt>
                <c:pt idx="6142">
                  <c:v>82.831999999999994</c:v>
                </c:pt>
                <c:pt idx="6143">
                  <c:v>82.808999999999997</c:v>
                </c:pt>
                <c:pt idx="6144">
                  <c:v>82.793000000000006</c:v>
                </c:pt>
                <c:pt idx="6145">
                  <c:v>82.778999999999996</c:v>
                </c:pt>
                <c:pt idx="6146">
                  <c:v>82.754000000000005</c:v>
                </c:pt>
                <c:pt idx="6147">
                  <c:v>82.722999999999999</c:v>
                </c:pt>
                <c:pt idx="6148">
                  <c:v>82.691999999999993</c:v>
                </c:pt>
                <c:pt idx="6149">
                  <c:v>82.661000000000001</c:v>
                </c:pt>
                <c:pt idx="6150">
                  <c:v>82.623999999999995</c:v>
                </c:pt>
                <c:pt idx="6151">
                  <c:v>82.582999999999998</c:v>
                </c:pt>
                <c:pt idx="6152">
                  <c:v>82.542000000000002</c:v>
                </c:pt>
                <c:pt idx="6153">
                  <c:v>82.507999999999996</c:v>
                </c:pt>
                <c:pt idx="6154">
                  <c:v>82.475999999999999</c:v>
                </c:pt>
                <c:pt idx="6155">
                  <c:v>82.433000000000007</c:v>
                </c:pt>
                <c:pt idx="6156">
                  <c:v>82.387</c:v>
                </c:pt>
                <c:pt idx="6157">
                  <c:v>82.344999999999999</c:v>
                </c:pt>
                <c:pt idx="6158">
                  <c:v>82.305000000000007</c:v>
                </c:pt>
                <c:pt idx="6159">
                  <c:v>82.257000000000005</c:v>
                </c:pt>
                <c:pt idx="6160">
                  <c:v>82.206999999999994</c:v>
                </c:pt>
                <c:pt idx="6161">
                  <c:v>82.173000000000002</c:v>
                </c:pt>
                <c:pt idx="6162">
                  <c:v>82.150999999999996</c:v>
                </c:pt>
                <c:pt idx="6163">
                  <c:v>82.122</c:v>
                </c:pt>
                <c:pt idx="6164">
                  <c:v>82.093000000000004</c:v>
                </c:pt>
                <c:pt idx="6165">
                  <c:v>82.075999999999993</c:v>
                </c:pt>
                <c:pt idx="6166">
                  <c:v>82.057000000000002</c:v>
                </c:pt>
                <c:pt idx="6167">
                  <c:v>82.028000000000006</c:v>
                </c:pt>
                <c:pt idx="6168">
                  <c:v>81.994</c:v>
                </c:pt>
                <c:pt idx="6169">
                  <c:v>81.965000000000003</c:v>
                </c:pt>
                <c:pt idx="6170">
                  <c:v>81.95</c:v>
                </c:pt>
                <c:pt idx="6171">
                  <c:v>81.944999999999993</c:v>
                </c:pt>
                <c:pt idx="6172">
                  <c:v>81.93</c:v>
                </c:pt>
                <c:pt idx="6173">
                  <c:v>81.903999999999996</c:v>
                </c:pt>
                <c:pt idx="6174">
                  <c:v>81.873999999999995</c:v>
                </c:pt>
                <c:pt idx="6175">
                  <c:v>81.849000000000004</c:v>
                </c:pt>
                <c:pt idx="6176">
                  <c:v>81.828999999999994</c:v>
                </c:pt>
                <c:pt idx="6177">
                  <c:v>81.811000000000007</c:v>
                </c:pt>
                <c:pt idx="6178">
                  <c:v>81.793000000000006</c:v>
                </c:pt>
                <c:pt idx="6179">
                  <c:v>81.769000000000005</c:v>
                </c:pt>
                <c:pt idx="6180">
                  <c:v>81.738</c:v>
                </c:pt>
                <c:pt idx="6181">
                  <c:v>81.704999999999998</c:v>
                </c:pt>
                <c:pt idx="6182">
                  <c:v>81.686000000000007</c:v>
                </c:pt>
                <c:pt idx="6183">
                  <c:v>81.686000000000007</c:v>
                </c:pt>
                <c:pt idx="6184">
                  <c:v>81.7</c:v>
                </c:pt>
                <c:pt idx="6185">
                  <c:v>81.703999999999994</c:v>
                </c:pt>
                <c:pt idx="6186">
                  <c:v>81.701999999999998</c:v>
                </c:pt>
                <c:pt idx="6187">
                  <c:v>81.710999999999999</c:v>
                </c:pt>
                <c:pt idx="6188">
                  <c:v>81.730999999999995</c:v>
                </c:pt>
                <c:pt idx="6189">
                  <c:v>81.747</c:v>
                </c:pt>
                <c:pt idx="6190">
                  <c:v>81.748000000000005</c:v>
                </c:pt>
                <c:pt idx="6191">
                  <c:v>81.748999999999995</c:v>
                </c:pt>
                <c:pt idx="6192">
                  <c:v>81.763000000000005</c:v>
                </c:pt>
                <c:pt idx="6193">
                  <c:v>81.772999999999996</c:v>
                </c:pt>
                <c:pt idx="6194">
                  <c:v>81.77</c:v>
                </c:pt>
                <c:pt idx="6195">
                  <c:v>81.765000000000001</c:v>
                </c:pt>
                <c:pt idx="6196">
                  <c:v>81.763999999999996</c:v>
                </c:pt>
                <c:pt idx="6197">
                  <c:v>81.765000000000001</c:v>
                </c:pt>
                <c:pt idx="6198">
                  <c:v>81.760000000000005</c:v>
                </c:pt>
                <c:pt idx="6199">
                  <c:v>81.748999999999995</c:v>
                </c:pt>
                <c:pt idx="6200">
                  <c:v>81.730999999999995</c:v>
                </c:pt>
                <c:pt idx="6201">
                  <c:v>81.703000000000003</c:v>
                </c:pt>
                <c:pt idx="6202">
                  <c:v>81.674999999999997</c:v>
                </c:pt>
                <c:pt idx="6203">
                  <c:v>81.641999999999996</c:v>
                </c:pt>
                <c:pt idx="6204">
                  <c:v>81.611999999999995</c:v>
                </c:pt>
                <c:pt idx="6205">
                  <c:v>81.587999999999994</c:v>
                </c:pt>
                <c:pt idx="6206">
                  <c:v>81.567999999999998</c:v>
                </c:pt>
                <c:pt idx="6207">
                  <c:v>81.548000000000002</c:v>
                </c:pt>
                <c:pt idx="6208">
                  <c:v>81.531999999999996</c:v>
                </c:pt>
                <c:pt idx="6209">
                  <c:v>81.518000000000001</c:v>
                </c:pt>
                <c:pt idx="6210">
                  <c:v>81.501999999999995</c:v>
                </c:pt>
                <c:pt idx="6211">
                  <c:v>81.489000000000004</c:v>
                </c:pt>
                <c:pt idx="6212">
                  <c:v>81.478999999999999</c:v>
                </c:pt>
                <c:pt idx="6213">
                  <c:v>81.471000000000004</c:v>
                </c:pt>
                <c:pt idx="6214">
                  <c:v>81.462000000000003</c:v>
                </c:pt>
                <c:pt idx="6215">
                  <c:v>81.462000000000003</c:v>
                </c:pt>
                <c:pt idx="6216">
                  <c:v>81.462000000000003</c:v>
                </c:pt>
                <c:pt idx="6217">
                  <c:v>81.460999999999999</c:v>
                </c:pt>
                <c:pt idx="6218">
                  <c:v>81.459999999999994</c:v>
                </c:pt>
                <c:pt idx="6219">
                  <c:v>81.462000000000003</c:v>
                </c:pt>
                <c:pt idx="6220">
                  <c:v>81.462000000000003</c:v>
                </c:pt>
                <c:pt idx="6221">
                  <c:v>81.459000000000003</c:v>
                </c:pt>
                <c:pt idx="6222">
                  <c:v>81.456000000000003</c:v>
                </c:pt>
                <c:pt idx="6223">
                  <c:v>81.450999999999993</c:v>
                </c:pt>
                <c:pt idx="6224">
                  <c:v>81.432000000000002</c:v>
                </c:pt>
                <c:pt idx="6225">
                  <c:v>81.412000000000006</c:v>
                </c:pt>
                <c:pt idx="6226">
                  <c:v>81.391999999999996</c:v>
                </c:pt>
                <c:pt idx="6227">
                  <c:v>81.364000000000004</c:v>
                </c:pt>
                <c:pt idx="6228">
                  <c:v>81.331999999999994</c:v>
                </c:pt>
                <c:pt idx="6229">
                  <c:v>81.302000000000007</c:v>
                </c:pt>
                <c:pt idx="6230">
                  <c:v>81.27</c:v>
                </c:pt>
                <c:pt idx="6231">
                  <c:v>81.236999999999995</c:v>
                </c:pt>
                <c:pt idx="6232">
                  <c:v>81.207999999999998</c:v>
                </c:pt>
                <c:pt idx="6233">
                  <c:v>81.183000000000007</c:v>
                </c:pt>
                <c:pt idx="6234">
                  <c:v>81.162999999999997</c:v>
                </c:pt>
                <c:pt idx="6235">
                  <c:v>81.144999999999996</c:v>
                </c:pt>
                <c:pt idx="6236">
                  <c:v>81.126000000000005</c:v>
                </c:pt>
                <c:pt idx="6237">
                  <c:v>81.108999999999995</c:v>
                </c:pt>
                <c:pt idx="6238">
                  <c:v>81.093999999999994</c:v>
                </c:pt>
                <c:pt idx="6239">
                  <c:v>81.081000000000003</c:v>
                </c:pt>
                <c:pt idx="6240">
                  <c:v>81.073999999999998</c:v>
                </c:pt>
                <c:pt idx="6241">
                  <c:v>81.069000000000003</c:v>
                </c:pt>
                <c:pt idx="6242">
                  <c:v>81.066999999999993</c:v>
                </c:pt>
                <c:pt idx="6243">
                  <c:v>81.069000000000003</c:v>
                </c:pt>
                <c:pt idx="6244">
                  <c:v>81.072999999999993</c:v>
                </c:pt>
                <c:pt idx="6245">
                  <c:v>81.073999999999998</c:v>
                </c:pt>
                <c:pt idx="6246">
                  <c:v>81.067999999999998</c:v>
                </c:pt>
                <c:pt idx="6247">
                  <c:v>81.06</c:v>
                </c:pt>
                <c:pt idx="6248">
                  <c:v>81.055999999999997</c:v>
                </c:pt>
                <c:pt idx="6249">
                  <c:v>81.048000000000002</c:v>
                </c:pt>
                <c:pt idx="6250">
                  <c:v>81.037000000000006</c:v>
                </c:pt>
                <c:pt idx="6251">
                  <c:v>81.021000000000001</c:v>
                </c:pt>
                <c:pt idx="6252">
                  <c:v>81.001999999999995</c:v>
                </c:pt>
                <c:pt idx="6253">
                  <c:v>80.981999999999999</c:v>
                </c:pt>
                <c:pt idx="6254">
                  <c:v>80.956999999999994</c:v>
                </c:pt>
                <c:pt idx="6255">
                  <c:v>80.935000000000002</c:v>
                </c:pt>
                <c:pt idx="6256">
                  <c:v>80.92</c:v>
                </c:pt>
                <c:pt idx="6257">
                  <c:v>80.902000000000001</c:v>
                </c:pt>
                <c:pt idx="6258">
                  <c:v>80.88</c:v>
                </c:pt>
                <c:pt idx="6259">
                  <c:v>80.858999999999995</c:v>
                </c:pt>
                <c:pt idx="6260">
                  <c:v>80.843000000000004</c:v>
                </c:pt>
                <c:pt idx="6261">
                  <c:v>80.828000000000003</c:v>
                </c:pt>
                <c:pt idx="6262">
                  <c:v>80.819000000000003</c:v>
                </c:pt>
                <c:pt idx="6263">
                  <c:v>80.822000000000003</c:v>
                </c:pt>
                <c:pt idx="6264">
                  <c:v>80.834000000000003</c:v>
                </c:pt>
                <c:pt idx="6265">
                  <c:v>80.850999999999999</c:v>
                </c:pt>
                <c:pt idx="6266">
                  <c:v>80.873999999999995</c:v>
                </c:pt>
                <c:pt idx="6267">
                  <c:v>80.894000000000005</c:v>
                </c:pt>
                <c:pt idx="6268">
                  <c:v>80.912999999999997</c:v>
                </c:pt>
                <c:pt idx="6269">
                  <c:v>80.930000000000007</c:v>
                </c:pt>
                <c:pt idx="6270">
                  <c:v>80.947000000000003</c:v>
                </c:pt>
                <c:pt idx="6271">
                  <c:v>80.959000000000003</c:v>
                </c:pt>
                <c:pt idx="6272">
                  <c:v>80.971000000000004</c:v>
                </c:pt>
                <c:pt idx="6273">
                  <c:v>80.986000000000004</c:v>
                </c:pt>
                <c:pt idx="6274">
                  <c:v>81</c:v>
                </c:pt>
                <c:pt idx="6275">
                  <c:v>81.012</c:v>
                </c:pt>
                <c:pt idx="6276">
                  <c:v>81.025999999999996</c:v>
                </c:pt>
                <c:pt idx="6277">
                  <c:v>81.040999999999997</c:v>
                </c:pt>
                <c:pt idx="6278">
                  <c:v>81.052000000000007</c:v>
                </c:pt>
                <c:pt idx="6279">
                  <c:v>81.055000000000007</c:v>
                </c:pt>
                <c:pt idx="6280">
                  <c:v>81.055999999999997</c:v>
                </c:pt>
                <c:pt idx="6281">
                  <c:v>81.042000000000002</c:v>
                </c:pt>
                <c:pt idx="6282">
                  <c:v>81.016000000000005</c:v>
                </c:pt>
                <c:pt idx="6283">
                  <c:v>80.989999999999995</c:v>
                </c:pt>
                <c:pt idx="6284">
                  <c:v>80.960999999999999</c:v>
                </c:pt>
                <c:pt idx="6285">
                  <c:v>80.924000000000007</c:v>
                </c:pt>
                <c:pt idx="6286">
                  <c:v>80.905000000000001</c:v>
                </c:pt>
                <c:pt idx="6287">
                  <c:v>80.894999999999996</c:v>
                </c:pt>
                <c:pt idx="6288">
                  <c:v>80.906000000000006</c:v>
                </c:pt>
                <c:pt idx="6289">
                  <c:v>80.929000000000002</c:v>
                </c:pt>
                <c:pt idx="6290">
                  <c:v>80.947999999999993</c:v>
                </c:pt>
                <c:pt idx="6291">
                  <c:v>80.974999999999994</c:v>
                </c:pt>
                <c:pt idx="6292">
                  <c:v>81.003</c:v>
                </c:pt>
                <c:pt idx="6293">
                  <c:v>81.022000000000006</c:v>
                </c:pt>
                <c:pt idx="6294">
                  <c:v>81.05</c:v>
                </c:pt>
                <c:pt idx="6295">
                  <c:v>81.078000000000003</c:v>
                </c:pt>
                <c:pt idx="6296">
                  <c:v>81.108999999999995</c:v>
                </c:pt>
                <c:pt idx="6297">
                  <c:v>81.141000000000005</c:v>
                </c:pt>
                <c:pt idx="6298">
                  <c:v>81.174000000000007</c:v>
                </c:pt>
                <c:pt idx="6299">
                  <c:v>81.210999999999999</c:v>
                </c:pt>
                <c:pt idx="6300">
                  <c:v>81.251999999999995</c:v>
                </c:pt>
                <c:pt idx="6301">
                  <c:v>81.284999999999997</c:v>
                </c:pt>
                <c:pt idx="6302">
                  <c:v>81.313999999999993</c:v>
                </c:pt>
                <c:pt idx="6303">
                  <c:v>81.344999999999999</c:v>
                </c:pt>
                <c:pt idx="6304">
                  <c:v>81.36</c:v>
                </c:pt>
                <c:pt idx="6305">
                  <c:v>81.369</c:v>
                </c:pt>
                <c:pt idx="6306">
                  <c:v>81.38</c:v>
                </c:pt>
                <c:pt idx="6307">
                  <c:v>81.394999999999996</c:v>
                </c:pt>
                <c:pt idx="6308">
                  <c:v>81.418999999999997</c:v>
                </c:pt>
                <c:pt idx="6309">
                  <c:v>81.441000000000003</c:v>
                </c:pt>
                <c:pt idx="6310">
                  <c:v>81.471999999999994</c:v>
                </c:pt>
                <c:pt idx="6311">
                  <c:v>81.512</c:v>
                </c:pt>
                <c:pt idx="6312">
                  <c:v>81.555999999999997</c:v>
                </c:pt>
                <c:pt idx="6313">
                  <c:v>81.605999999999995</c:v>
                </c:pt>
                <c:pt idx="6314">
                  <c:v>81.656999999999996</c:v>
                </c:pt>
                <c:pt idx="6315">
                  <c:v>81.724999999999994</c:v>
                </c:pt>
                <c:pt idx="6316">
                  <c:v>81.787000000000006</c:v>
                </c:pt>
                <c:pt idx="6317">
                  <c:v>81.840999999999994</c:v>
                </c:pt>
                <c:pt idx="6318">
                  <c:v>81.878</c:v>
                </c:pt>
                <c:pt idx="6319">
                  <c:v>81.924999999999997</c:v>
                </c:pt>
                <c:pt idx="6320">
                  <c:v>81.95</c:v>
                </c:pt>
                <c:pt idx="6321">
                  <c:v>81.994</c:v>
                </c:pt>
                <c:pt idx="6322">
                  <c:v>82.048000000000002</c:v>
                </c:pt>
                <c:pt idx="6323">
                  <c:v>82.096000000000004</c:v>
                </c:pt>
                <c:pt idx="6324">
                  <c:v>82.134</c:v>
                </c:pt>
                <c:pt idx="6325">
                  <c:v>82.162000000000006</c:v>
                </c:pt>
                <c:pt idx="6326">
                  <c:v>82.179000000000002</c:v>
                </c:pt>
                <c:pt idx="6327">
                  <c:v>82.197000000000003</c:v>
                </c:pt>
                <c:pt idx="6328">
                  <c:v>82.207999999999998</c:v>
                </c:pt>
                <c:pt idx="6329">
                  <c:v>82.212999999999994</c:v>
                </c:pt>
                <c:pt idx="6330">
                  <c:v>82.224000000000004</c:v>
                </c:pt>
                <c:pt idx="6331">
                  <c:v>82.230999999999995</c:v>
                </c:pt>
                <c:pt idx="6332">
                  <c:v>82.241</c:v>
                </c:pt>
                <c:pt idx="6333">
                  <c:v>82.25</c:v>
                </c:pt>
                <c:pt idx="6334">
                  <c:v>82.25</c:v>
                </c:pt>
                <c:pt idx="6335">
                  <c:v>82.266000000000005</c:v>
                </c:pt>
                <c:pt idx="6336">
                  <c:v>82.27</c:v>
                </c:pt>
                <c:pt idx="6337">
                  <c:v>82.27</c:v>
                </c:pt>
                <c:pt idx="6338">
                  <c:v>82.278000000000006</c:v>
                </c:pt>
                <c:pt idx="6339">
                  <c:v>82.287999999999997</c:v>
                </c:pt>
                <c:pt idx="6340">
                  <c:v>82.29</c:v>
                </c:pt>
                <c:pt idx="6341">
                  <c:v>82.299000000000007</c:v>
                </c:pt>
                <c:pt idx="6342">
                  <c:v>82.314999999999998</c:v>
                </c:pt>
                <c:pt idx="6343">
                  <c:v>82.335999999999999</c:v>
                </c:pt>
                <c:pt idx="6344">
                  <c:v>82.370999999999995</c:v>
                </c:pt>
                <c:pt idx="6345">
                  <c:v>82.393000000000001</c:v>
                </c:pt>
                <c:pt idx="6346">
                  <c:v>82.423000000000002</c:v>
                </c:pt>
                <c:pt idx="6347">
                  <c:v>82.466999999999999</c:v>
                </c:pt>
                <c:pt idx="6348">
                  <c:v>82.506</c:v>
                </c:pt>
                <c:pt idx="6349">
                  <c:v>82.548000000000002</c:v>
                </c:pt>
                <c:pt idx="6350">
                  <c:v>82.59</c:v>
                </c:pt>
                <c:pt idx="6351">
                  <c:v>82.631</c:v>
                </c:pt>
                <c:pt idx="6352">
                  <c:v>82.665000000000006</c:v>
                </c:pt>
                <c:pt idx="6353">
                  <c:v>82.706000000000003</c:v>
                </c:pt>
                <c:pt idx="6354">
                  <c:v>82.741</c:v>
                </c:pt>
                <c:pt idx="6355">
                  <c:v>82.754999999999995</c:v>
                </c:pt>
                <c:pt idx="6356">
                  <c:v>82.766999999999996</c:v>
                </c:pt>
                <c:pt idx="6357">
                  <c:v>82.783000000000001</c:v>
                </c:pt>
                <c:pt idx="6358">
                  <c:v>82.795000000000002</c:v>
                </c:pt>
                <c:pt idx="6359">
                  <c:v>82.8</c:v>
                </c:pt>
                <c:pt idx="6360">
                  <c:v>82.787000000000006</c:v>
                </c:pt>
                <c:pt idx="6361">
                  <c:v>82.765000000000001</c:v>
                </c:pt>
                <c:pt idx="6362">
                  <c:v>82.75</c:v>
                </c:pt>
                <c:pt idx="6363">
                  <c:v>82.739000000000004</c:v>
                </c:pt>
                <c:pt idx="6364">
                  <c:v>82.713999999999999</c:v>
                </c:pt>
                <c:pt idx="6365">
                  <c:v>82.674999999999997</c:v>
                </c:pt>
                <c:pt idx="6366">
                  <c:v>82.646000000000001</c:v>
                </c:pt>
                <c:pt idx="6367">
                  <c:v>82.614000000000004</c:v>
                </c:pt>
                <c:pt idx="6368">
                  <c:v>82.59</c:v>
                </c:pt>
                <c:pt idx="6369">
                  <c:v>82.558999999999997</c:v>
                </c:pt>
                <c:pt idx="6370">
                  <c:v>82.537999999999997</c:v>
                </c:pt>
                <c:pt idx="6371">
                  <c:v>82.513000000000005</c:v>
                </c:pt>
                <c:pt idx="6372">
                  <c:v>82.486999999999995</c:v>
                </c:pt>
                <c:pt idx="6373">
                  <c:v>82.474000000000004</c:v>
                </c:pt>
                <c:pt idx="6374">
                  <c:v>82.463999999999999</c:v>
                </c:pt>
                <c:pt idx="6375">
                  <c:v>82.453000000000003</c:v>
                </c:pt>
                <c:pt idx="6376">
                  <c:v>82.462999999999994</c:v>
                </c:pt>
                <c:pt idx="6377">
                  <c:v>82.475999999999999</c:v>
                </c:pt>
                <c:pt idx="6378">
                  <c:v>82.475999999999999</c:v>
                </c:pt>
                <c:pt idx="6379">
                  <c:v>82.478999999999999</c:v>
                </c:pt>
                <c:pt idx="6380">
                  <c:v>82.494</c:v>
                </c:pt>
                <c:pt idx="6381">
                  <c:v>82.516000000000005</c:v>
                </c:pt>
                <c:pt idx="6382">
                  <c:v>82.52</c:v>
                </c:pt>
                <c:pt idx="6383">
                  <c:v>82.521000000000001</c:v>
                </c:pt>
                <c:pt idx="6384">
                  <c:v>82.525000000000006</c:v>
                </c:pt>
                <c:pt idx="6385">
                  <c:v>82.536000000000001</c:v>
                </c:pt>
                <c:pt idx="6386">
                  <c:v>82.540999999999997</c:v>
                </c:pt>
                <c:pt idx="6387">
                  <c:v>82.54</c:v>
                </c:pt>
                <c:pt idx="6388">
                  <c:v>82.551000000000002</c:v>
                </c:pt>
                <c:pt idx="6389">
                  <c:v>82.555999999999997</c:v>
                </c:pt>
                <c:pt idx="6390">
                  <c:v>82.557000000000002</c:v>
                </c:pt>
                <c:pt idx="6391">
                  <c:v>82.557000000000002</c:v>
                </c:pt>
                <c:pt idx="6392">
                  <c:v>82.561999999999998</c:v>
                </c:pt>
                <c:pt idx="6393">
                  <c:v>82.575999999999993</c:v>
                </c:pt>
                <c:pt idx="6394">
                  <c:v>82.582999999999998</c:v>
                </c:pt>
                <c:pt idx="6395">
                  <c:v>82.587999999999994</c:v>
                </c:pt>
                <c:pt idx="6396">
                  <c:v>82.596000000000004</c:v>
                </c:pt>
                <c:pt idx="6397">
                  <c:v>82.611999999999995</c:v>
                </c:pt>
                <c:pt idx="6398">
                  <c:v>82.628</c:v>
                </c:pt>
                <c:pt idx="6399">
                  <c:v>82.646000000000001</c:v>
                </c:pt>
                <c:pt idx="6400">
                  <c:v>82.665000000000006</c:v>
                </c:pt>
                <c:pt idx="6401">
                  <c:v>82.683000000000007</c:v>
                </c:pt>
                <c:pt idx="6402">
                  <c:v>82.700999999999993</c:v>
                </c:pt>
                <c:pt idx="6403">
                  <c:v>82.722999999999999</c:v>
                </c:pt>
                <c:pt idx="6404">
                  <c:v>82.741</c:v>
                </c:pt>
                <c:pt idx="6405">
                  <c:v>82.763000000000005</c:v>
                </c:pt>
                <c:pt idx="6406">
                  <c:v>82.784000000000006</c:v>
                </c:pt>
                <c:pt idx="6407">
                  <c:v>82.802000000000007</c:v>
                </c:pt>
                <c:pt idx="6408">
                  <c:v>82.828000000000003</c:v>
                </c:pt>
                <c:pt idx="6409">
                  <c:v>82.843000000000004</c:v>
                </c:pt>
                <c:pt idx="6410">
                  <c:v>82.861000000000004</c:v>
                </c:pt>
                <c:pt idx="6411">
                  <c:v>82.88</c:v>
                </c:pt>
                <c:pt idx="6412">
                  <c:v>82.891999999999996</c:v>
                </c:pt>
                <c:pt idx="6413">
                  <c:v>82.903999999999996</c:v>
                </c:pt>
                <c:pt idx="6414">
                  <c:v>82.917000000000002</c:v>
                </c:pt>
                <c:pt idx="6415">
                  <c:v>82.927999999999997</c:v>
                </c:pt>
                <c:pt idx="6416">
                  <c:v>82.941000000000003</c:v>
                </c:pt>
                <c:pt idx="6417">
                  <c:v>82.953999999999994</c:v>
                </c:pt>
                <c:pt idx="6418">
                  <c:v>82.963999999999999</c:v>
                </c:pt>
                <c:pt idx="6419">
                  <c:v>82.968999999999994</c:v>
                </c:pt>
                <c:pt idx="6420">
                  <c:v>82.968999999999994</c:v>
                </c:pt>
                <c:pt idx="6421">
                  <c:v>82.968999999999994</c:v>
                </c:pt>
                <c:pt idx="6422">
                  <c:v>82.972999999999999</c:v>
                </c:pt>
                <c:pt idx="6423">
                  <c:v>82.989000000000004</c:v>
                </c:pt>
                <c:pt idx="6424">
                  <c:v>83.004000000000005</c:v>
                </c:pt>
                <c:pt idx="6425">
                  <c:v>83.013999999999996</c:v>
                </c:pt>
                <c:pt idx="6426">
                  <c:v>83.027000000000001</c:v>
                </c:pt>
                <c:pt idx="6427">
                  <c:v>83.036000000000001</c:v>
                </c:pt>
                <c:pt idx="6428">
                  <c:v>83.046999999999997</c:v>
                </c:pt>
                <c:pt idx="6429">
                  <c:v>83.061999999999998</c:v>
                </c:pt>
                <c:pt idx="6430">
                  <c:v>83.072000000000003</c:v>
                </c:pt>
                <c:pt idx="6431">
                  <c:v>83.084999999999994</c:v>
                </c:pt>
                <c:pt idx="6432">
                  <c:v>83.097999999999999</c:v>
                </c:pt>
                <c:pt idx="6433">
                  <c:v>83.114999999999995</c:v>
                </c:pt>
                <c:pt idx="6434">
                  <c:v>83.138999999999996</c:v>
                </c:pt>
                <c:pt idx="6435">
                  <c:v>83.171999999999997</c:v>
                </c:pt>
                <c:pt idx="6436">
                  <c:v>83.206000000000003</c:v>
                </c:pt>
                <c:pt idx="6437">
                  <c:v>83.241</c:v>
                </c:pt>
                <c:pt idx="6438">
                  <c:v>83.284000000000006</c:v>
                </c:pt>
                <c:pt idx="6439">
                  <c:v>83.320999999999998</c:v>
                </c:pt>
                <c:pt idx="6440">
                  <c:v>83.352999999999994</c:v>
                </c:pt>
                <c:pt idx="6441">
                  <c:v>83.378</c:v>
                </c:pt>
                <c:pt idx="6442">
                  <c:v>83.397999999999996</c:v>
                </c:pt>
                <c:pt idx="6443">
                  <c:v>83.423000000000002</c:v>
                </c:pt>
                <c:pt idx="6444">
                  <c:v>83.447999999999993</c:v>
                </c:pt>
                <c:pt idx="6445">
                  <c:v>83.477999999999994</c:v>
                </c:pt>
                <c:pt idx="6446">
                  <c:v>83.504999999999995</c:v>
                </c:pt>
                <c:pt idx="6447">
                  <c:v>83.522000000000006</c:v>
                </c:pt>
                <c:pt idx="6448">
                  <c:v>83.533000000000001</c:v>
                </c:pt>
                <c:pt idx="6449">
                  <c:v>83.54</c:v>
                </c:pt>
                <c:pt idx="6450">
                  <c:v>83.542000000000002</c:v>
                </c:pt>
                <c:pt idx="6451">
                  <c:v>83.539000000000001</c:v>
                </c:pt>
                <c:pt idx="6452">
                  <c:v>83.534999999999997</c:v>
                </c:pt>
                <c:pt idx="6453">
                  <c:v>83.53</c:v>
                </c:pt>
                <c:pt idx="6454">
                  <c:v>83.525000000000006</c:v>
                </c:pt>
                <c:pt idx="6455">
                  <c:v>83.522000000000006</c:v>
                </c:pt>
                <c:pt idx="6456">
                  <c:v>83.52</c:v>
                </c:pt>
                <c:pt idx="6457">
                  <c:v>83.510999999999996</c:v>
                </c:pt>
                <c:pt idx="6458">
                  <c:v>83.504000000000005</c:v>
                </c:pt>
                <c:pt idx="6459">
                  <c:v>83.497</c:v>
                </c:pt>
                <c:pt idx="6460">
                  <c:v>83.492000000000004</c:v>
                </c:pt>
                <c:pt idx="6461">
                  <c:v>83.495999999999995</c:v>
                </c:pt>
                <c:pt idx="6462">
                  <c:v>83.504999999999995</c:v>
                </c:pt>
                <c:pt idx="6463">
                  <c:v>83.516999999999996</c:v>
                </c:pt>
                <c:pt idx="6464">
                  <c:v>83.533000000000001</c:v>
                </c:pt>
                <c:pt idx="6465">
                  <c:v>83.546999999999997</c:v>
                </c:pt>
                <c:pt idx="6466">
                  <c:v>83.563000000000002</c:v>
                </c:pt>
                <c:pt idx="6467">
                  <c:v>83.581999999999994</c:v>
                </c:pt>
                <c:pt idx="6468">
                  <c:v>83.599000000000004</c:v>
                </c:pt>
                <c:pt idx="6469">
                  <c:v>83.619</c:v>
                </c:pt>
                <c:pt idx="6470">
                  <c:v>83.646000000000001</c:v>
                </c:pt>
                <c:pt idx="6471">
                  <c:v>83.682000000000002</c:v>
                </c:pt>
                <c:pt idx="6472">
                  <c:v>83.727999999999994</c:v>
                </c:pt>
                <c:pt idx="6473">
                  <c:v>83.766000000000005</c:v>
                </c:pt>
                <c:pt idx="6474">
                  <c:v>83.783000000000001</c:v>
                </c:pt>
                <c:pt idx="6475">
                  <c:v>83.792000000000002</c:v>
                </c:pt>
                <c:pt idx="6476">
                  <c:v>83.811999999999998</c:v>
                </c:pt>
                <c:pt idx="6477">
                  <c:v>83.843000000000004</c:v>
                </c:pt>
                <c:pt idx="6478">
                  <c:v>83.876000000000005</c:v>
                </c:pt>
                <c:pt idx="6479">
                  <c:v>83.915999999999997</c:v>
                </c:pt>
                <c:pt idx="6480">
                  <c:v>83.953999999999994</c:v>
                </c:pt>
                <c:pt idx="6481">
                  <c:v>83.986999999999995</c:v>
                </c:pt>
                <c:pt idx="6482">
                  <c:v>84.001999999999995</c:v>
                </c:pt>
                <c:pt idx="6483">
                  <c:v>84.02</c:v>
                </c:pt>
                <c:pt idx="6484">
                  <c:v>84.055999999999997</c:v>
                </c:pt>
                <c:pt idx="6485">
                  <c:v>84.096000000000004</c:v>
                </c:pt>
                <c:pt idx="6486">
                  <c:v>84.141999999999996</c:v>
                </c:pt>
                <c:pt idx="6487">
                  <c:v>84.171999999999997</c:v>
                </c:pt>
                <c:pt idx="6488">
                  <c:v>84.191000000000003</c:v>
                </c:pt>
                <c:pt idx="6489">
                  <c:v>84.242000000000004</c:v>
                </c:pt>
                <c:pt idx="6490">
                  <c:v>84.277000000000001</c:v>
                </c:pt>
                <c:pt idx="6491">
                  <c:v>84.3</c:v>
                </c:pt>
                <c:pt idx="6492">
                  <c:v>84.326999999999998</c:v>
                </c:pt>
                <c:pt idx="6493">
                  <c:v>84.346000000000004</c:v>
                </c:pt>
                <c:pt idx="6494">
                  <c:v>84.346000000000004</c:v>
                </c:pt>
                <c:pt idx="6495">
                  <c:v>84.343999999999994</c:v>
                </c:pt>
                <c:pt idx="6496">
                  <c:v>84.325999999999993</c:v>
                </c:pt>
                <c:pt idx="6497">
                  <c:v>84.32</c:v>
                </c:pt>
                <c:pt idx="6498">
                  <c:v>84.31</c:v>
                </c:pt>
                <c:pt idx="6499">
                  <c:v>84.272000000000006</c:v>
                </c:pt>
                <c:pt idx="6500">
                  <c:v>84.253</c:v>
                </c:pt>
                <c:pt idx="6501">
                  <c:v>84.212999999999994</c:v>
                </c:pt>
                <c:pt idx="6502">
                  <c:v>84.141000000000005</c:v>
                </c:pt>
                <c:pt idx="6503">
                  <c:v>84.061999999999998</c:v>
                </c:pt>
                <c:pt idx="6504">
                  <c:v>83.978999999999999</c:v>
                </c:pt>
                <c:pt idx="6505">
                  <c:v>83.891000000000005</c:v>
                </c:pt>
                <c:pt idx="6506">
                  <c:v>83.783000000000001</c:v>
                </c:pt>
                <c:pt idx="6507">
                  <c:v>83.662999999999997</c:v>
                </c:pt>
                <c:pt idx="6508">
                  <c:v>83.552999999999997</c:v>
                </c:pt>
                <c:pt idx="6509">
                  <c:v>83.436000000000007</c:v>
                </c:pt>
                <c:pt idx="6510">
                  <c:v>83.316999999999993</c:v>
                </c:pt>
                <c:pt idx="6511">
                  <c:v>83.197000000000003</c:v>
                </c:pt>
                <c:pt idx="6512">
                  <c:v>83.072999999999993</c:v>
                </c:pt>
                <c:pt idx="6513">
                  <c:v>82.95</c:v>
                </c:pt>
                <c:pt idx="6514">
                  <c:v>82.813999999999993</c:v>
                </c:pt>
                <c:pt idx="6515">
                  <c:v>82.676000000000002</c:v>
                </c:pt>
                <c:pt idx="6516">
                  <c:v>82.554000000000002</c:v>
                </c:pt>
                <c:pt idx="6517">
                  <c:v>82.424999999999997</c:v>
                </c:pt>
                <c:pt idx="6518">
                  <c:v>82.296999999999997</c:v>
                </c:pt>
                <c:pt idx="6519">
                  <c:v>82.188000000000002</c:v>
                </c:pt>
                <c:pt idx="6520">
                  <c:v>82.076999999999998</c:v>
                </c:pt>
                <c:pt idx="6521">
                  <c:v>81.96</c:v>
                </c:pt>
                <c:pt idx="6522">
                  <c:v>81.843999999999994</c:v>
                </c:pt>
                <c:pt idx="6523">
                  <c:v>81.712999999999994</c:v>
                </c:pt>
                <c:pt idx="6524">
                  <c:v>81.593000000000004</c:v>
                </c:pt>
                <c:pt idx="6525">
                  <c:v>81.477999999999994</c:v>
                </c:pt>
                <c:pt idx="6526">
                  <c:v>81.358000000000004</c:v>
                </c:pt>
                <c:pt idx="6527">
                  <c:v>81.212000000000003</c:v>
                </c:pt>
                <c:pt idx="6528">
                  <c:v>81.070999999999998</c:v>
                </c:pt>
                <c:pt idx="6529">
                  <c:v>80.936000000000007</c:v>
                </c:pt>
                <c:pt idx="6530">
                  <c:v>80.796999999999997</c:v>
                </c:pt>
                <c:pt idx="6531">
                  <c:v>80.644999999999996</c:v>
                </c:pt>
                <c:pt idx="6532">
                  <c:v>80.484999999999999</c:v>
                </c:pt>
                <c:pt idx="6533">
                  <c:v>80.332999999999998</c:v>
                </c:pt>
                <c:pt idx="6534">
                  <c:v>80.188999999999993</c:v>
                </c:pt>
                <c:pt idx="6535">
                  <c:v>80.057000000000002</c:v>
                </c:pt>
                <c:pt idx="6536">
                  <c:v>79.915000000000006</c:v>
                </c:pt>
                <c:pt idx="6537">
                  <c:v>79.772000000000006</c:v>
                </c:pt>
                <c:pt idx="6538">
                  <c:v>79.632000000000005</c:v>
                </c:pt>
                <c:pt idx="6539">
                  <c:v>79.483999999999995</c:v>
                </c:pt>
                <c:pt idx="6540">
                  <c:v>79.343000000000004</c:v>
                </c:pt>
                <c:pt idx="6541">
                  <c:v>79.203999999999994</c:v>
                </c:pt>
                <c:pt idx="6542">
                  <c:v>79.063999999999993</c:v>
                </c:pt>
                <c:pt idx="6543">
                  <c:v>78.930000000000007</c:v>
                </c:pt>
                <c:pt idx="6544">
                  <c:v>78.789000000000001</c:v>
                </c:pt>
                <c:pt idx="6545">
                  <c:v>78.64</c:v>
                </c:pt>
                <c:pt idx="6546">
                  <c:v>78.504000000000005</c:v>
                </c:pt>
                <c:pt idx="6547">
                  <c:v>78.369</c:v>
                </c:pt>
                <c:pt idx="6548">
                  <c:v>78.241</c:v>
                </c:pt>
                <c:pt idx="6549">
                  <c:v>78.125</c:v>
                </c:pt>
                <c:pt idx="6550">
                  <c:v>78.013999999999996</c:v>
                </c:pt>
                <c:pt idx="6551">
                  <c:v>77.902000000000001</c:v>
                </c:pt>
                <c:pt idx="6552">
                  <c:v>77.805999999999997</c:v>
                </c:pt>
                <c:pt idx="6553">
                  <c:v>77.712999999999994</c:v>
                </c:pt>
                <c:pt idx="6554">
                  <c:v>77.614000000000004</c:v>
                </c:pt>
                <c:pt idx="6555">
                  <c:v>77.522000000000006</c:v>
                </c:pt>
                <c:pt idx="6556">
                  <c:v>77.453999999999994</c:v>
                </c:pt>
                <c:pt idx="6557">
                  <c:v>77.378</c:v>
                </c:pt>
                <c:pt idx="6558">
                  <c:v>77.305000000000007</c:v>
                </c:pt>
                <c:pt idx="6559">
                  <c:v>77.245999999999995</c:v>
                </c:pt>
                <c:pt idx="6560">
                  <c:v>77.183999999999997</c:v>
                </c:pt>
                <c:pt idx="6561">
                  <c:v>77.132999999999996</c:v>
                </c:pt>
                <c:pt idx="6562">
                  <c:v>77.088999999999999</c:v>
                </c:pt>
                <c:pt idx="6563">
                  <c:v>77.034999999999997</c:v>
                </c:pt>
                <c:pt idx="6564">
                  <c:v>76.983000000000004</c:v>
                </c:pt>
                <c:pt idx="6565">
                  <c:v>76.94</c:v>
                </c:pt>
                <c:pt idx="6566">
                  <c:v>76.894000000000005</c:v>
                </c:pt>
                <c:pt idx="6567">
                  <c:v>76.850999999999999</c:v>
                </c:pt>
                <c:pt idx="6568">
                  <c:v>76.807000000000002</c:v>
                </c:pt>
                <c:pt idx="6569">
                  <c:v>76.757999999999996</c:v>
                </c:pt>
                <c:pt idx="6570">
                  <c:v>76.721000000000004</c:v>
                </c:pt>
                <c:pt idx="6571">
                  <c:v>76.683000000000007</c:v>
                </c:pt>
                <c:pt idx="6572">
                  <c:v>76.631</c:v>
                </c:pt>
                <c:pt idx="6573">
                  <c:v>76.59</c:v>
                </c:pt>
                <c:pt idx="6574">
                  <c:v>76.55</c:v>
                </c:pt>
                <c:pt idx="6575">
                  <c:v>76.495000000000005</c:v>
                </c:pt>
                <c:pt idx="6576">
                  <c:v>76.441000000000003</c:v>
                </c:pt>
                <c:pt idx="6577">
                  <c:v>76.393000000000001</c:v>
                </c:pt>
                <c:pt idx="6578">
                  <c:v>76.343000000000004</c:v>
                </c:pt>
                <c:pt idx="6579">
                  <c:v>76.295000000000002</c:v>
                </c:pt>
                <c:pt idx="6580">
                  <c:v>76.239999999999995</c:v>
                </c:pt>
                <c:pt idx="6581">
                  <c:v>76.182000000000002</c:v>
                </c:pt>
                <c:pt idx="6582">
                  <c:v>76.123999999999995</c:v>
                </c:pt>
                <c:pt idx="6583">
                  <c:v>76.072000000000003</c:v>
                </c:pt>
                <c:pt idx="6584">
                  <c:v>76.024000000000001</c:v>
                </c:pt>
                <c:pt idx="6585">
                  <c:v>75.962999999999994</c:v>
                </c:pt>
                <c:pt idx="6586">
                  <c:v>75.906000000000006</c:v>
                </c:pt>
                <c:pt idx="6587">
                  <c:v>75.861999999999995</c:v>
                </c:pt>
                <c:pt idx="6588">
                  <c:v>75.819000000000003</c:v>
                </c:pt>
                <c:pt idx="6589">
                  <c:v>75.772000000000006</c:v>
                </c:pt>
                <c:pt idx="6590">
                  <c:v>75.731999999999999</c:v>
                </c:pt>
                <c:pt idx="6591">
                  <c:v>75.703000000000003</c:v>
                </c:pt>
                <c:pt idx="6592">
                  <c:v>75.691000000000003</c:v>
                </c:pt>
                <c:pt idx="6593">
                  <c:v>75.683000000000007</c:v>
                </c:pt>
                <c:pt idx="6594">
                  <c:v>75.679000000000002</c:v>
                </c:pt>
                <c:pt idx="6595">
                  <c:v>75.676000000000002</c:v>
                </c:pt>
                <c:pt idx="6596">
                  <c:v>75.674999999999997</c:v>
                </c:pt>
                <c:pt idx="6597">
                  <c:v>75.673000000000002</c:v>
                </c:pt>
                <c:pt idx="6598">
                  <c:v>75.665000000000006</c:v>
                </c:pt>
                <c:pt idx="6599">
                  <c:v>75.667000000000002</c:v>
                </c:pt>
                <c:pt idx="6600">
                  <c:v>75.668000000000006</c:v>
                </c:pt>
                <c:pt idx="6601">
                  <c:v>75.671000000000006</c:v>
                </c:pt>
                <c:pt idx="6602">
                  <c:v>75.682000000000002</c:v>
                </c:pt>
                <c:pt idx="6603">
                  <c:v>75.688000000000002</c:v>
                </c:pt>
                <c:pt idx="6604">
                  <c:v>75.688000000000002</c:v>
                </c:pt>
                <c:pt idx="6605">
                  <c:v>75.688999999999993</c:v>
                </c:pt>
                <c:pt idx="6606">
                  <c:v>75.695999999999998</c:v>
                </c:pt>
                <c:pt idx="6607">
                  <c:v>75.700999999999993</c:v>
                </c:pt>
                <c:pt idx="6608">
                  <c:v>75.694999999999993</c:v>
                </c:pt>
                <c:pt idx="6609">
                  <c:v>75.677000000000007</c:v>
                </c:pt>
                <c:pt idx="6610">
                  <c:v>75.652000000000001</c:v>
                </c:pt>
                <c:pt idx="6611">
                  <c:v>75.632999999999996</c:v>
                </c:pt>
                <c:pt idx="6612">
                  <c:v>75.620999999999995</c:v>
                </c:pt>
                <c:pt idx="6613">
                  <c:v>75.606999999999999</c:v>
                </c:pt>
                <c:pt idx="6614">
                  <c:v>75.587999999999994</c:v>
                </c:pt>
                <c:pt idx="6615">
                  <c:v>75.561999999999998</c:v>
                </c:pt>
                <c:pt idx="6616">
                  <c:v>75.534999999999997</c:v>
                </c:pt>
                <c:pt idx="6617">
                  <c:v>75.504000000000005</c:v>
                </c:pt>
                <c:pt idx="6618">
                  <c:v>75.472999999999999</c:v>
                </c:pt>
                <c:pt idx="6619">
                  <c:v>75.441000000000003</c:v>
                </c:pt>
                <c:pt idx="6620">
                  <c:v>75.412000000000006</c:v>
                </c:pt>
                <c:pt idx="6621">
                  <c:v>75.39</c:v>
                </c:pt>
                <c:pt idx="6622">
                  <c:v>75.363</c:v>
                </c:pt>
                <c:pt idx="6623">
                  <c:v>75.340999999999994</c:v>
                </c:pt>
                <c:pt idx="6624">
                  <c:v>75.322999999999993</c:v>
                </c:pt>
                <c:pt idx="6625">
                  <c:v>75.302999999999997</c:v>
                </c:pt>
                <c:pt idx="6626">
                  <c:v>75.281999999999996</c:v>
                </c:pt>
                <c:pt idx="6627">
                  <c:v>75.265000000000001</c:v>
                </c:pt>
                <c:pt idx="6628">
                  <c:v>75.257000000000005</c:v>
                </c:pt>
                <c:pt idx="6629">
                  <c:v>75.256</c:v>
                </c:pt>
                <c:pt idx="6630">
                  <c:v>75.259</c:v>
                </c:pt>
                <c:pt idx="6631">
                  <c:v>75.259</c:v>
                </c:pt>
                <c:pt idx="6632">
                  <c:v>75.27</c:v>
                </c:pt>
                <c:pt idx="6633">
                  <c:v>75.296999999999997</c:v>
                </c:pt>
                <c:pt idx="6634">
                  <c:v>75.326999999999998</c:v>
                </c:pt>
                <c:pt idx="6635">
                  <c:v>75.349000000000004</c:v>
                </c:pt>
                <c:pt idx="6636">
                  <c:v>75.370999999999995</c:v>
                </c:pt>
                <c:pt idx="6637">
                  <c:v>75.396000000000001</c:v>
                </c:pt>
                <c:pt idx="6638">
                  <c:v>75.415999999999997</c:v>
                </c:pt>
                <c:pt idx="6639">
                  <c:v>75.426000000000002</c:v>
                </c:pt>
                <c:pt idx="6640">
                  <c:v>75.430000000000007</c:v>
                </c:pt>
                <c:pt idx="6641">
                  <c:v>75.438000000000002</c:v>
                </c:pt>
                <c:pt idx="6642">
                  <c:v>75.445999999999998</c:v>
                </c:pt>
                <c:pt idx="6643">
                  <c:v>75.445999999999998</c:v>
                </c:pt>
                <c:pt idx="6644">
                  <c:v>75.435000000000002</c:v>
                </c:pt>
                <c:pt idx="6645">
                  <c:v>75.426000000000002</c:v>
                </c:pt>
                <c:pt idx="6646">
                  <c:v>75.415000000000006</c:v>
                </c:pt>
                <c:pt idx="6647">
                  <c:v>75.400999999999996</c:v>
                </c:pt>
                <c:pt idx="6648">
                  <c:v>75.382000000000005</c:v>
                </c:pt>
                <c:pt idx="6649">
                  <c:v>75.364999999999995</c:v>
                </c:pt>
                <c:pt idx="6650">
                  <c:v>75.349000000000004</c:v>
                </c:pt>
                <c:pt idx="6651">
                  <c:v>75.332999999999998</c:v>
                </c:pt>
                <c:pt idx="6652">
                  <c:v>75.314999999999998</c:v>
                </c:pt>
                <c:pt idx="6653">
                  <c:v>75.296000000000006</c:v>
                </c:pt>
                <c:pt idx="6654">
                  <c:v>75.284000000000006</c:v>
                </c:pt>
                <c:pt idx="6655">
                  <c:v>75.272000000000006</c:v>
                </c:pt>
                <c:pt idx="6656">
                  <c:v>75.266999999999996</c:v>
                </c:pt>
                <c:pt idx="6657">
                  <c:v>75.259</c:v>
                </c:pt>
                <c:pt idx="6658">
                  <c:v>75.254000000000005</c:v>
                </c:pt>
                <c:pt idx="6659">
                  <c:v>75.254000000000005</c:v>
                </c:pt>
                <c:pt idx="6660">
                  <c:v>75.251000000000005</c:v>
                </c:pt>
                <c:pt idx="6661">
                  <c:v>75.248000000000005</c:v>
                </c:pt>
                <c:pt idx="6662">
                  <c:v>75.242999999999995</c:v>
                </c:pt>
                <c:pt idx="6663">
                  <c:v>75.241</c:v>
                </c:pt>
                <c:pt idx="6664">
                  <c:v>75.242999999999995</c:v>
                </c:pt>
                <c:pt idx="6665">
                  <c:v>75.241</c:v>
                </c:pt>
                <c:pt idx="6666">
                  <c:v>75.245000000000005</c:v>
                </c:pt>
                <c:pt idx="6667">
                  <c:v>75.247</c:v>
                </c:pt>
                <c:pt idx="6668">
                  <c:v>75.245999999999995</c:v>
                </c:pt>
                <c:pt idx="6669">
                  <c:v>75.244</c:v>
                </c:pt>
                <c:pt idx="6670">
                  <c:v>75.241</c:v>
                </c:pt>
                <c:pt idx="6671">
                  <c:v>75.238</c:v>
                </c:pt>
                <c:pt idx="6672">
                  <c:v>75.236000000000004</c:v>
                </c:pt>
                <c:pt idx="6673">
                  <c:v>75.233999999999995</c:v>
                </c:pt>
                <c:pt idx="6674">
                  <c:v>75.23</c:v>
                </c:pt>
                <c:pt idx="6675">
                  <c:v>75.224999999999994</c:v>
                </c:pt>
                <c:pt idx="6676">
                  <c:v>75.221999999999994</c:v>
                </c:pt>
                <c:pt idx="6677">
                  <c:v>75.23</c:v>
                </c:pt>
                <c:pt idx="6678">
                  <c:v>75.239000000000004</c:v>
                </c:pt>
                <c:pt idx="6679">
                  <c:v>75.241</c:v>
                </c:pt>
                <c:pt idx="6680">
                  <c:v>75.241</c:v>
                </c:pt>
                <c:pt idx="6681">
                  <c:v>75.242999999999995</c:v>
                </c:pt>
                <c:pt idx="6682">
                  <c:v>75.242000000000004</c:v>
                </c:pt>
                <c:pt idx="6683">
                  <c:v>75.245000000000005</c:v>
                </c:pt>
                <c:pt idx="6684">
                  <c:v>75.238</c:v>
                </c:pt>
                <c:pt idx="6685">
                  <c:v>75.233999999999995</c:v>
                </c:pt>
                <c:pt idx="6686">
                  <c:v>75.233999999999995</c:v>
                </c:pt>
                <c:pt idx="6687">
                  <c:v>75.236999999999995</c:v>
                </c:pt>
                <c:pt idx="6688">
                  <c:v>75.241</c:v>
                </c:pt>
                <c:pt idx="6689">
                  <c:v>75.257000000000005</c:v>
                </c:pt>
                <c:pt idx="6690">
                  <c:v>75.271000000000001</c:v>
                </c:pt>
                <c:pt idx="6691">
                  <c:v>75.277000000000001</c:v>
                </c:pt>
                <c:pt idx="6692">
                  <c:v>75.287000000000006</c:v>
                </c:pt>
                <c:pt idx="6693">
                  <c:v>75.290999999999997</c:v>
                </c:pt>
                <c:pt idx="6694">
                  <c:v>75.308000000000007</c:v>
                </c:pt>
                <c:pt idx="6695">
                  <c:v>75.314999999999998</c:v>
                </c:pt>
                <c:pt idx="6696">
                  <c:v>75.311000000000007</c:v>
                </c:pt>
                <c:pt idx="6697">
                  <c:v>75.305999999999997</c:v>
                </c:pt>
                <c:pt idx="6698">
                  <c:v>75.31</c:v>
                </c:pt>
                <c:pt idx="6699">
                  <c:v>75.311999999999998</c:v>
                </c:pt>
                <c:pt idx="6700">
                  <c:v>75.299000000000007</c:v>
                </c:pt>
                <c:pt idx="6701">
                  <c:v>75.299000000000007</c:v>
                </c:pt>
                <c:pt idx="6702">
                  <c:v>75.296000000000006</c:v>
                </c:pt>
                <c:pt idx="6703">
                  <c:v>75.281999999999996</c:v>
                </c:pt>
                <c:pt idx="6704">
                  <c:v>75.263000000000005</c:v>
                </c:pt>
                <c:pt idx="6705">
                  <c:v>75.215000000000003</c:v>
                </c:pt>
                <c:pt idx="6706">
                  <c:v>75.168999999999997</c:v>
                </c:pt>
                <c:pt idx="6707">
                  <c:v>75.134</c:v>
                </c:pt>
                <c:pt idx="6708">
                  <c:v>75.102999999999994</c:v>
                </c:pt>
                <c:pt idx="6709">
                  <c:v>75.073999999999998</c:v>
                </c:pt>
                <c:pt idx="6710">
                  <c:v>75.028000000000006</c:v>
                </c:pt>
                <c:pt idx="6711">
                  <c:v>74.980999999999995</c:v>
                </c:pt>
                <c:pt idx="6712">
                  <c:v>74.935000000000002</c:v>
                </c:pt>
                <c:pt idx="6713">
                  <c:v>74.873999999999995</c:v>
                </c:pt>
                <c:pt idx="6714">
                  <c:v>74.817999999999998</c:v>
                </c:pt>
                <c:pt idx="6715">
                  <c:v>74.77</c:v>
                </c:pt>
                <c:pt idx="6716">
                  <c:v>74.718999999999994</c:v>
                </c:pt>
                <c:pt idx="6717">
                  <c:v>74.680999999999997</c:v>
                </c:pt>
                <c:pt idx="6718">
                  <c:v>74.635999999999996</c:v>
                </c:pt>
                <c:pt idx="6719">
                  <c:v>74.587999999999994</c:v>
                </c:pt>
                <c:pt idx="6720">
                  <c:v>74.551000000000002</c:v>
                </c:pt>
                <c:pt idx="6721">
                  <c:v>74.513999999999996</c:v>
                </c:pt>
                <c:pt idx="6722">
                  <c:v>74.471999999999994</c:v>
                </c:pt>
                <c:pt idx="6723">
                  <c:v>74.430999999999997</c:v>
                </c:pt>
                <c:pt idx="6724">
                  <c:v>74.39</c:v>
                </c:pt>
                <c:pt idx="6725">
                  <c:v>74.353999999999999</c:v>
                </c:pt>
                <c:pt idx="6726">
                  <c:v>74.340999999999994</c:v>
                </c:pt>
                <c:pt idx="6727">
                  <c:v>74.33</c:v>
                </c:pt>
                <c:pt idx="6728">
                  <c:v>74.307000000000002</c:v>
                </c:pt>
                <c:pt idx="6729">
                  <c:v>74.268000000000001</c:v>
                </c:pt>
                <c:pt idx="6730">
                  <c:v>74.218999999999994</c:v>
                </c:pt>
                <c:pt idx="6731">
                  <c:v>74.182000000000002</c:v>
                </c:pt>
                <c:pt idx="6732">
                  <c:v>74.150000000000006</c:v>
                </c:pt>
                <c:pt idx="6733">
                  <c:v>74.111999999999995</c:v>
                </c:pt>
                <c:pt idx="6734">
                  <c:v>74.078000000000003</c:v>
                </c:pt>
                <c:pt idx="6735">
                  <c:v>74.043000000000006</c:v>
                </c:pt>
                <c:pt idx="6736">
                  <c:v>74.009</c:v>
                </c:pt>
                <c:pt idx="6737">
                  <c:v>73.962000000000003</c:v>
                </c:pt>
                <c:pt idx="6738">
                  <c:v>73.902000000000001</c:v>
                </c:pt>
                <c:pt idx="6739">
                  <c:v>73.86</c:v>
                </c:pt>
                <c:pt idx="6740">
                  <c:v>73.808999999999997</c:v>
                </c:pt>
                <c:pt idx="6741">
                  <c:v>73.756</c:v>
                </c:pt>
                <c:pt idx="6742">
                  <c:v>73.727999999999994</c:v>
                </c:pt>
                <c:pt idx="6743">
                  <c:v>73.685000000000002</c:v>
                </c:pt>
                <c:pt idx="6744">
                  <c:v>73.650000000000006</c:v>
                </c:pt>
                <c:pt idx="6745">
                  <c:v>73.616</c:v>
                </c:pt>
                <c:pt idx="6746">
                  <c:v>73.572999999999993</c:v>
                </c:pt>
                <c:pt idx="6747">
                  <c:v>73.543000000000006</c:v>
                </c:pt>
                <c:pt idx="6748">
                  <c:v>73.521000000000001</c:v>
                </c:pt>
                <c:pt idx="6749">
                  <c:v>73.491</c:v>
                </c:pt>
                <c:pt idx="6750">
                  <c:v>73.471999999999994</c:v>
                </c:pt>
                <c:pt idx="6751">
                  <c:v>73.451999999999998</c:v>
                </c:pt>
                <c:pt idx="6752">
                  <c:v>73.427000000000007</c:v>
                </c:pt>
                <c:pt idx="6753">
                  <c:v>73.421999999999997</c:v>
                </c:pt>
                <c:pt idx="6754">
                  <c:v>73.406000000000006</c:v>
                </c:pt>
                <c:pt idx="6755">
                  <c:v>73.382999999999996</c:v>
                </c:pt>
                <c:pt idx="6756">
                  <c:v>73.373999999999995</c:v>
                </c:pt>
                <c:pt idx="6757">
                  <c:v>73.349000000000004</c:v>
                </c:pt>
                <c:pt idx="6758">
                  <c:v>73.334000000000003</c:v>
                </c:pt>
                <c:pt idx="6759">
                  <c:v>73.322999999999993</c:v>
                </c:pt>
                <c:pt idx="6760">
                  <c:v>73.307000000000002</c:v>
                </c:pt>
                <c:pt idx="6761">
                  <c:v>73.277000000000001</c:v>
                </c:pt>
                <c:pt idx="6762">
                  <c:v>73.254999999999995</c:v>
                </c:pt>
                <c:pt idx="6763">
                  <c:v>73.236000000000004</c:v>
                </c:pt>
                <c:pt idx="6764">
                  <c:v>73.209000000000003</c:v>
                </c:pt>
                <c:pt idx="6765">
                  <c:v>73.191000000000003</c:v>
                </c:pt>
                <c:pt idx="6766">
                  <c:v>73.167000000000002</c:v>
                </c:pt>
                <c:pt idx="6767">
                  <c:v>73.144000000000005</c:v>
                </c:pt>
                <c:pt idx="6768">
                  <c:v>73.123000000000005</c:v>
                </c:pt>
                <c:pt idx="6769">
                  <c:v>73.099000000000004</c:v>
                </c:pt>
                <c:pt idx="6770">
                  <c:v>73.067999999999998</c:v>
                </c:pt>
                <c:pt idx="6771">
                  <c:v>73.036000000000001</c:v>
                </c:pt>
                <c:pt idx="6772">
                  <c:v>73.022000000000006</c:v>
                </c:pt>
                <c:pt idx="6773">
                  <c:v>73.010999999999996</c:v>
                </c:pt>
                <c:pt idx="6774">
                  <c:v>72.992999999999995</c:v>
                </c:pt>
                <c:pt idx="6775">
                  <c:v>72.989999999999995</c:v>
                </c:pt>
                <c:pt idx="6776">
                  <c:v>72.986999999999995</c:v>
                </c:pt>
                <c:pt idx="6777">
                  <c:v>72.984999999999999</c:v>
                </c:pt>
                <c:pt idx="6778">
                  <c:v>73.009</c:v>
                </c:pt>
                <c:pt idx="6779">
                  <c:v>73.039000000000001</c:v>
                </c:pt>
                <c:pt idx="6780">
                  <c:v>73.067999999999998</c:v>
                </c:pt>
                <c:pt idx="6781">
                  <c:v>73.102999999999994</c:v>
                </c:pt>
                <c:pt idx="6782">
                  <c:v>73.146000000000001</c:v>
                </c:pt>
                <c:pt idx="6783">
                  <c:v>73.191000000000003</c:v>
                </c:pt>
                <c:pt idx="6784">
                  <c:v>73.244</c:v>
                </c:pt>
                <c:pt idx="6785">
                  <c:v>73.301000000000002</c:v>
                </c:pt>
                <c:pt idx="6786">
                  <c:v>73.355000000000004</c:v>
                </c:pt>
                <c:pt idx="6787">
                  <c:v>73.400999999999996</c:v>
                </c:pt>
                <c:pt idx="6788">
                  <c:v>73.438999999999993</c:v>
                </c:pt>
                <c:pt idx="6789">
                  <c:v>73.483000000000004</c:v>
                </c:pt>
                <c:pt idx="6790">
                  <c:v>73.533000000000001</c:v>
                </c:pt>
                <c:pt idx="6791">
                  <c:v>73.570999999999998</c:v>
                </c:pt>
                <c:pt idx="6792">
                  <c:v>73.602999999999994</c:v>
                </c:pt>
                <c:pt idx="6793">
                  <c:v>73.638000000000005</c:v>
                </c:pt>
                <c:pt idx="6794">
                  <c:v>73.668000000000006</c:v>
                </c:pt>
                <c:pt idx="6795">
                  <c:v>73.694000000000003</c:v>
                </c:pt>
                <c:pt idx="6796">
                  <c:v>73.724999999999994</c:v>
                </c:pt>
                <c:pt idx="6797">
                  <c:v>73.754999999999995</c:v>
                </c:pt>
                <c:pt idx="6798">
                  <c:v>73.775000000000006</c:v>
                </c:pt>
                <c:pt idx="6799">
                  <c:v>73.790000000000006</c:v>
                </c:pt>
                <c:pt idx="6800">
                  <c:v>73.796999999999997</c:v>
                </c:pt>
                <c:pt idx="6801">
                  <c:v>73.804000000000002</c:v>
                </c:pt>
                <c:pt idx="6802">
                  <c:v>73.822000000000003</c:v>
                </c:pt>
                <c:pt idx="6803">
                  <c:v>73.846999999999994</c:v>
                </c:pt>
                <c:pt idx="6804">
                  <c:v>73.879000000000005</c:v>
                </c:pt>
                <c:pt idx="6805">
                  <c:v>73.905000000000001</c:v>
                </c:pt>
                <c:pt idx="6806">
                  <c:v>73.929000000000002</c:v>
                </c:pt>
                <c:pt idx="6807">
                  <c:v>73.948999999999998</c:v>
                </c:pt>
                <c:pt idx="6808">
                  <c:v>73.963999999999999</c:v>
                </c:pt>
                <c:pt idx="6809">
                  <c:v>73.984999999999999</c:v>
                </c:pt>
                <c:pt idx="6810">
                  <c:v>74.004999999999995</c:v>
                </c:pt>
                <c:pt idx="6811">
                  <c:v>74.024000000000001</c:v>
                </c:pt>
                <c:pt idx="6812">
                  <c:v>74.048000000000002</c:v>
                </c:pt>
                <c:pt idx="6813">
                  <c:v>74.064999999999998</c:v>
                </c:pt>
                <c:pt idx="6814">
                  <c:v>74.09</c:v>
                </c:pt>
                <c:pt idx="6815">
                  <c:v>74.123000000000005</c:v>
                </c:pt>
                <c:pt idx="6816">
                  <c:v>74.153000000000006</c:v>
                </c:pt>
                <c:pt idx="6817">
                  <c:v>74.180999999999997</c:v>
                </c:pt>
                <c:pt idx="6818">
                  <c:v>74.203000000000003</c:v>
                </c:pt>
                <c:pt idx="6819">
                  <c:v>74.22</c:v>
                </c:pt>
                <c:pt idx="6820">
                  <c:v>74.228999999999999</c:v>
                </c:pt>
                <c:pt idx="6821">
                  <c:v>74.233000000000004</c:v>
                </c:pt>
                <c:pt idx="6822">
                  <c:v>74.241</c:v>
                </c:pt>
                <c:pt idx="6823">
                  <c:v>74.245999999999995</c:v>
                </c:pt>
                <c:pt idx="6824">
                  <c:v>74.256</c:v>
                </c:pt>
                <c:pt idx="6825">
                  <c:v>74.265000000000001</c:v>
                </c:pt>
                <c:pt idx="6826">
                  <c:v>74.271000000000001</c:v>
                </c:pt>
                <c:pt idx="6827">
                  <c:v>74.262</c:v>
                </c:pt>
                <c:pt idx="6828">
                  <c:v>74.247</c:v>
                </c:pt>
                <c:pt idx="6829">
                  <c:v>74.234999999999999</c:v>
                </c:pt>
                <c:pt idx="6830">
                  <c:v>74.224000000000004</c:v>
                </c:pt>
                <c:pt idx="6831">
                  <c:v>74.221999999999994</c:v>
                </c:pt>
                <c:pt idx="6832">
                  <c:v>74.224999999999994</c:v>
                </c:pt>
                <c:pt idx="6833">
                  <c:v>74.227999999999994</c:v>
                </c:pt>
                <c:pt idx="6834">
                  <c:v>74.233000000000004</c:v>
                </c:pt>
                <c:pt idx="6835">
                  <c:v>74.239999999999995</c:v>
                </c:pt>
                <c:pt idx="6836">
                  <c:v>74.251000000000005</c:v>
                </c:pt>
                <c:pt idx="6837">
                  <c:v>74.260000000000005</c:v>
                </c:pt>
                <c:pt idx="6838">
                  <c:v>74.269000000000005</c:v>
                </c:pt>
                <c:pt idx="6839">
                  <c:v>74.28</c:v>
                </c:pt>
                <c:pt idx="6840">
                  <c:v>74.290000000000006</c:v>
                </c:pt>
                <c:pt idx="6841">
                  <c:v>74.302999999999997</c:v>
                </c:pt>
                <c:pt idx="6842">
                  <c:v>74.313000000000002</c:v>
                </c:pt>
                <c:pt idx="6843">
                  <c:v>74.331999999999994</c:v>
                </c:pt>
                <c:pt idx="6844">
                  <c:v>74.349999999999994</c:v>
                </c:pt>
                <c:pt idx="6845">
                  <c:v>74.36</c:v>
                </c:pt>
                <c:pt idx="6846">
                  <c:v>74.369</c:v>
                </c:pt>
                <c:pt idx="6847">
                  <c:v>74.375</c:v>
                </c:pt>
                <c:pt idx="6848">
                  <c:v>74.384</c:v>
                </c:pt>
                <c:pt idx="6849">
                  <c:v>74.400000000000006</c:v>
                </c:pt>
                <c:pt idx="6850">
                  <c:v>74.42</c:v>
                </c:pt>
                <c:pt idx="6851">
                  <c:v>74.438000000000002</c:v>
                </c:pt>
                <c:pt idx="6852">
                  <c:v>74.460999999999999</c:v>
                </c:pt>
                <c:pt idx="6853">
                  <c:v>74.484999999999999</c:v>
                </c:pt>
                <c:pt idx="6854">
                  <c:v>74.504999999999995</c:v>
                </c:pt>
                <c:pt idx="6855">
                  <c:v>74.52</c:v>
                </c:pt>
                <c:pt idx="6856">
                  <c:v>74.537999999999997</c:v>
                </c:pt>
                <c:pt idx="6857">
                  <c:v>74.558000000000007</c:v>
                </c:pt>
                <c:pt idx="6858">
                  <c:v>74.570999999999998</c:v>
                </c:pt>
                <c:pt idx="6859">
                  <c:v>74.584000000000003</c:v>
                </c:pt>
                <c:pt idx="6860">
                  <c:v>74.599000000000004</c:v>
                </c:pt>
                <c:pt idx="6861">
                  <c:v>74.605000000000004</c:v>
                </c:pt>
                <c:pt idx="6862">
                  <c:v>74.606999999999999</c:v>
                </c:pt>
                <c:pt idx="6863">
                  <c:v>74.605000000000004</c:v>
                </c:pt>
                <c:pt idx="6864">
                  <c:v>74.602000000000004</c:v>
                </c:pt>
                <c:pt idx="6865">
                  <c:v>74.599999999999994</c:v>
                </c:pt>
                <c:pt idx="6866">
                  <c:v>74.599999999999994</c:v>
                </c:pt>
                <c:pt idx="6867">
                  <c:v>74.603999999999999</c:v>
                </c:pt>
                <c:pt idx="6868">
                  <c:v>74.597999999999999</c:v>
                </c:pt>
                <c:pt idx="6869">
                  <c:v>74.596000000000004</c:v>
                </c:pt>
                <c:pt idx="6870">
                  <c:v>74.596999999999994</c:v>
                </c:pt>
                <c:pt idx="6871">
                  <c:v>74.59</c:v>
                </c:pt>
                <c:pt idx="6872">
                  <c:v>74.591999999999999</c:v>
                </c:pt>
                <c:pt idx="6873">
                  <c:v>74.596000000000004</c:v>
                </c:pt>
                <c:pt idx="6874">
                  <c:v>74.596000000000004</c:v>
                </c:pt>
                <c:pt idx="6875">
                  <c:v>74.605000000000004</c:v>
                </c:pt>
                <c:pt idx="6876">
                  <c:v>74.611000000000004</c:v>
                </c:pt>
                <c:pt idx="6877">
                  <c:v>74.623999999999995</c:v>
                </c:pt>
                <c:pt idx="6878">
                  <c:v>74.638999999999996</c:v>
                </c:pt>
                <c:pt idx="6879">
                  <c:v>74.656000000000006</c:v>
                </c:pt>
                <c:pt idx="6880">
                  <c:v>74.679000000000002</c:v>
                </c:pt>
                <c:pt idx="6881">
                  <c:v>74.707999999999998</c:v>
                </c:pt>
                <c:pt idx="6882">
                  <c:v>74.738</c:v>
                </c:pt>
                <c:pt idx="6883">
                  <c:v>74.757999999999996</c:v>
                </c:pt>
                <c:pt idx="6884">
                  <c:v>74.768000000000001</c:v>
                </c:pt>
                <c:pt idx="6885">
                  <c:v>74.772000000000006</c:v>
                </c:pt>
                <c:pt idx="6886">
                  <c:v>74.789000000000001</c:v>
                </c:pt>
                <c:pt idx="6887">
                  <c:v>74.825000000000003</c:v>
                </c:pt>
                <c:pt idx="6888">
                  <c:v>74.826999999999998</c:v>
                </c:pt>
                <c:pt idx="6889">
                  <c:v>74.843000000000004</c:v>
                </c:pt>
                <c:pt idx="6890">
                  <c:v>74.850999999999999</c:v>
                </c:pt>
                <c:pt idx="6891">
                  <c:v>74.852999999999994</c:v>
                </c:pt>
                <c:pt idx="6892">
                  <c:v>74.837000000000003</c:v>
                </c:pt>
                <c:pt idx="6893">
                  <c:v>74.820999999999998</c:v>
                </c:pt>
                <c:pt idx="6894">
                  <c:v>74.805999999999997</c:v>
                </c:pt>
                <c:pt idx="6895">
                  <c:v>74.775000000000006</c:v>
                </c:pt>
                <c:pt idx="6896">
                  <c:v>74.739999999999995</c:v>
                </c:pt>
                <c:pt idx="6897">
                  <c:v>74.695999999999998</c:v>
                </c:pt>
                <c:pt idx="6898">
                  <c:v>74.644000000000005</c:v>
                </c:pt>
                <c:pt idx="6899">
                  <c:v>74.588999999999999</c:v>
                </c:pt>
                <c:pt idx="6900">
                  <c:v>74.524000000000001</c:v>
                </c:pt>
                <c:pt idx="6901">
                  <c:v>74.462999999999994</c:v>
                </c:pt>
                <c:pt idx="6902">
                  <c:v>74.412000000000006</c:v>
                </c:pt>
                <c:pt idx="6903">
                  <c:v>74.337999999999994</c:v>
                </c:pt>
                <c:pt idx="6904">
                  <c:v>74.268000000000001</c:v>
                </c:pt>
                <c:pt idx="6905">
                  <c:v>74.210999999999999</c:v>
                </c:pt>
                <c:pt idx="6906">
                  <c:v>74.144999999999996</c:v>
                </c:pt>
                <c:pt idx="6907">
                  <c:v>74.091999999999999</c:v>
                </c:pt>
                <c:pt idx="6908">
                  <c:v>74.043000000000006</c:v>
                </c:pt>
                <c:pt idx="6909">
                  <c:v>73.988</c:v>
                </c:pt>
                <c:pt idx="6910">
                  <c:v>73.938000000000002</c:v>
                </c:pt>
                <c:pt idx="6911">
                  <c:v>73.882000000000005</c:v>
                </c:pt>
                <c:pt idx="6912">
                  <c:v>73.835999999999999</c:v>
                </c:pt>
                <c:pt idx="6913">
                  <c:v>73.808000000000007</c:v>
                </c:pt>
                <c:pt idx="6914">
                  <c:v>73.769000000000005</c:v>
                </c:pt>
                <c:pt idx="6915">
                  <c:v>73.715000000000003</c:v>
                </c:pt>
                <c:pt idx="6916">
                  <c:v>73.653999999999996</c:v>
                </c:pt>
                <c:pt idx="6917">
                  <c:v>73.599999999999994</c:v>
                </c:pt>
                <c:pt idx="6918">
                  <c:v>73.543999999999997</c:v>
                </c:pt>
                <c:pt idx="6919">
                  <c:v>73.468999999999994</c:v>
                </c:pt>
                <c:pt idx="6920">
                  <c:v>73.382000000000005</c:v>
                </c:pt>
                <c:pt idx="6921">
                  <c:v>73.293000000000006</c:v>
                </c:pt>
                <c:pt idx="6922">
                  <c:v>73.186999999999998</c:v>
                </c:pt>
                <c:pt idx="6923">
                  <c:v>73.067999999999998</c:v>
                </c:pt>
                <c:pt idx="6924">
                  <c:v>72.933000000000007</c:v>
                </c:pt>
                <c:pt idx="6925">
                  <c:v>72.784000000000006</c:v>
                </c:pt>
                <c:pt idx="6926">
                  <c:v>72.632000000000005</c:v>
                </c:pt>
                <c:pt idx="6927">
                  <c:v>72.472999999999999</c:v>
                </c:pt>
                <c:pt idx="6928">
                  <c:v>72.308999999999997</c:v>
                </c:pt>
                <c:pt idx="6929">
                  <c:v>72.138000000000005</c:v>
                </c:pt>
                <c:pt idx="6930">
                  <c:v>71.959999999999994</c:v>
                </c:pt>
                <c:pt idx="6931">
                  <c:v>71.775000000000006</c:v>
                </c:pt>
                <c:pt idx="6932">
                  <c:v>71.597999999999999</c:v>
                </c:pt>
                <c:pt idx="6933">
                  <c:v>71.41</c:v>
                </c:pt>
                <c:pt idx="6934">
                  <c:v>71.203000000000003</c:v>
                </c:pt>
                <c:pt idx="6935">
                  <c:v>71.010999999999996</c:v>
                </c:pt>
                <c:pt idx="6936">
                  <c:v>70.817999999999998</c:v>
                </c:pt>
                <c:pt idx="6937">
                  <c:v>70.632999999999996</c:v>
                </c:pt>
                <c:pt idx="6938">
                  <c:v>70.441999999999993</c:v>
                </c:pt>
                <c:pt idx="6939">
                  <c:v>70.245000000000005</c:v>
                </c:pt>
                <c:pt idx="6940">
                  <c:v>70.061999999999998</c:v>
                </c:pt>
                <c:pt idx="6941">
                  <c:v>69.882000000000005</c:v>
                </c:pt>
                <c:pt idx="6942">
                  <c:v>69.712000000000003</c:v>
                </c:pt>
                <c:pt idx="6943">
                  <c:v>69.545000000000002</c:v>
                </c:pt>
                <c:pt idx="6944">
                  <c:v>69.385999999999996</c:v>
                </c:pt>
                <c:pt idx="6945">
                  <c:v>69.236000000000004</c:v>
                </c:pt>
                <c:pt idx="6946">
                  <c:v>69.087999999999994</c:v>
                </c:pt>
                <c:pt idx="6947">
                  <c:v>68.95</c:v>
                </c:pt>
                <c:pt idx="6948">
                  <c:v>68.825999999999993</c:v>
                </c:pt>
                <c:pt idx="6949">
                  <c:v>68.703999999999994</c:v>
                </c:pt>
                <c:pt idx="6950">
                  <c:v>68.572000000000003</c:v>
                </c:pt>
                <c:pt idx="6951">
                  <c:v>68.453999999999994</c:v>
                </c:pt>
                <c:pt idx="6952">
                  <c:v>68.343999999999994</c:v>
                </c:pt>
                <c:pt idx="6953">
                  <c:v>68.233000000000004</c:v>
                </c:pt>
                <c:pt idx="6954">
                  <c:v>68.125</c:v>
                </c:pt>
                <c:pt idx="6955">
                  <c:v>68.004000000000005</c:v>
                </c:pt>
                <c:pt idx="6956">
                  <c:v>67.882000000000005</c:v>
                </c:pt>
                <c:pt idx="6957">
                  <c:v>67.772000000000006</c:v>
                </c:pt>
                <c:pt idx="6958">
                  <c:v>67.671000000000006</c:v>
                </c:pt>
                <c:pt idx="6959">
                  <c:v>67.573999999999998</c:v>
                </c:pt>
                <c:pt idx="6960">
                  <c:v>67.477999999999994</c:v>
                </c:pt>
                <c:pt idx="6961">
                  <c:v>67.381</c:v>
                </c:pt>
                <c:pt idx="6962">
                  <c:v>67.284999999999997</c:v>
                </c:pt>
                <c:pt idx="6963">
                  <c:v>67.204999999999998</c:v>
                </c:pt>
                <c:pt idx="6964">
                  <c:v>67.134</c:v>
                </c:pt>
                <c:pt idx="6965">
                  <c:v>67.057000000000002</c:v>
                </c:pt>
                <c:pt idx="6966">
                  <c:v>66.974999999999994</c:v>
                </c:pt>
                <c:pt idx="6967">
                  <c:v>66.89</c:v>
                </c:pt>
                <c:pt idx="6968">
                  <c:v>66.816000000000003</c:v>
                </c:pt>
                <c:pt idx="6969">
                  <c:v>66.75</c:v>
                </c:pt>
                <c:pt idx="6970">
                  <c:v>66.688999999999993</c:v>
                </c:pt>
                <c:pt idx="6971">
                  <c:v>66.628</c:v>
                </c:pt>
                <c:pt idx="6972">
                  <c:v>66.563000000000002</c:v>
                </c:pt>
                <c:pt idx="6973">
                  <c:v>66.498000000000005</c:v>
                </c:pt>
                <c:pt idx="6974">
                  <c:v>66.432000000000002</c:v>
                </c:pt>
                <c:pt idx="6975">
                  <c:v>66.358000000000004</c:v>
                </c:pt>
                <c:pt idx="6976">
                  <c:v>66.283000000000001</c:v>
                </c:pt>
                <c:pt idx="6977">
                  <c:v>66.210999999999999</c:v>
                </c:pt>
                <c:pt idx="6978">
                  <c:v>66.138000000000005</c:v>
                </c:pt>
                <c:pt idx="6979">
                  <c:v>66.063000000000002</c:v>
                </c:pt>
                <c:pt idx="6980">
                  <c:v>65.983999999999995</c:v>
                </c:pt>
                <c:pt idx="6981">
                  <c:v>65.900999999999996</c:v>
                </c:pt>
                <c:pt idx="6982">
                  <c:v>65.816999999999993</c:v>
                </c:pt>
                <c:pt idx="6983">
                  <c:v>65.733000000000004</c:v>
                </c:pt>
                <c:pt idx="6984">
                  <c:v>65.650000000000006</c:v>
                </c:pt>
                <c:pt idx="6985">
                  <c:v>65.572000000000003</c:v>
                </c:pt>
                <c:pt idx="6986">
                  <c:v>65.495000000000005</c:v>
                </c:pt>
                <c:pt idx="6987">
                  <c:v>65.415999999999997</c:v>
                </c:pt>
                <c:pt idx="6988">
                  <c:v>65.344999999999999</c:v>
                </c:pt>
                <c:pt idx="6989">
                  <c:v>65.278000000000006</c:v>
                </c:pt>
                <c:pt idx="6990">
                  <c:v>65.209999999999994</c:v>
                </c:pt>
                <c:pt idx="6991">
                  <c:v>65.144999999999996</c:v>
                </c:pt>
                <c:pt idx="6992">
                  <c:v>65.093999999999994</c:v>
                </c:pt>
                <c:pt idx="6993">
                  <c:v>65.052999999999997</c:v>
                </c:pt>
                <c:pt idx="6994">
                  <c:v>65.028999999999996</c:v>
                </c:pt>
                <c:pt idx="6995">
                  <c:v>65.006</c:v>
                </c:pt>
                <c:pt idx="6996">
                  <c:v>64.975999999999999</c:v>
                </c:pt>
                <c:pt idx="6997">
                  <c:v>64.960999999999999</c:v>
                </c:pt>
                <c:pt idx="6998">
                  <c:v>64.959999999999994</c:v>
                </c:pt>
                <c:pt idx="6999">
                  <c:v>64.956000000000003</c:v>
                </c:pt>
                <c:pt idx="7000">
                  <c:v>64.947999999999993</c:v>
                </c:pt>
                <c:pt idx="7001">
                  <c:v>64.936999999999998</c:v>
                </c:pt>
                <c:pt idx="7002">
                  <c:v>64.933000000000007</c:v>
                </c:pt>
                <c:pt idx="7003">
                  <c:v>64.935000000000002</c:v>
                </c:pt>
                <c:pt idx="7004">
                  <c:v>64.935000000000002</c:v>
                </c:pt>
                <c:pt idx="7005">
                  <c:v>64.924999999999997</c:v>
                </c:pt>
                <c:pt idx="7006">
                  <c:v>64.908000000000001</c:v>
                </c:pt>
                <c:pt idx="7007">
                  <c:v>64.894999999999996</c:v>
                </c:pt>
                <c:pt idx="7008">
                  <c:v>64.894000000000005</c:v>
                </c:pt>
                <c:pt idx="7009">
                  <c:v>64.879000000000005</c:v>
                </c:pt>
                <c:pt idx="7010">
                  <c:v>64.855999999999995</c:v>
                </c:pt>
                <c:pt idx="7011">
                  <c:v>64.83</c:v>
                </c:pt>
                <c:pt idx="7012">
                  <c:v>64.805999999999997</c:v>
                </c:pt>
                <c:pt idx="7013">
                  <c:v>64.781000000000006</c:v>
                </c:pt>
                <c:pt idx="7014">
                  <c:v>64.763999999999996</c:v>
                </c:pt>
                <c:pt idx="7015">
                  <c:v>64.748999999999995</c:v>
                </c:pt>
                <c:pt idx="7016">
                  <c:v>64.739000000000004</c:v>
                </c:pt>
                <c:pt idx="7017">
                  <c:v>64.730999999999995</c:v>
                </c:pt>
                <c:pt idx="7018">
                  <c:v>64.72</c:v>
                </c:pt>
                <c:pt idx="7019">
                  <c:v>64.710999999999999</c:v>
                </c:pt>
                <c:pt idx="7020">
                  <c:v>64.706999999999994</c:v>
                </c:pt>
                <c:pt idx="7021">
                  <c:v>64.703000000000003</c:v>
                </c:pt>
                <c:pt idx="7022">
                  <c:v>64.703999999999994</c:v>
                </c:pt>
                <c:pt idx="7023">
                  <c:v>64.703000000000003</c:v>
                </c:pt>
                <c:pt idx="7024">
                  <c:v>64.712000000000003</c:v>
                </c:pt>
                <c:pt idx="7025">
                  <c:v>64.721999999999994</c:v>
                </c:pt>
                <c:pt idx="7026">
                  <c:v>64.73</c:v>
                </c:pt>
                <c:pt idx="7027">
                  <c:v>64.739000000000004</c:v>
                </c:pt>
                <c:pt idx="7028">
                  <c:v>64.747</c:v>
                </c:pt>
                <c:pt idx="7029">
                  <c:v>64.763999999999996</c:v>
                </c:pt>
                <c:pt idx="7030">
                  <c:v>64.783000000000001</c:v>
                </c:pt>
                <c:pt idx="7031">
                  <c:v>64.802000000000007</c:v>
                </c:pt>
                <c:pt idx="7032">
                  <c:v>64.813999999999993</c:v>
                </c:pt>
                <c:pt idx="7033">
                  <c:v>64.825999999999993</c:v>
                </c:pt>
                <c:pt idx="7034">
                  <c:v>64.844999999999999</c:v>
                </c:pt>
                <c:pt idx="7035">
                  <c:v>64.864999999999995</c:v>
                </c:pt>
                <c:pt idx="7036">
                  <c:v>64.882000000000005</c:v>
                </c:pt>
                <c:pt idx="7037">
                  <c:v>64.891999999999996</c:v>
                </c:pt>
                <c:pt idx="7038">
                  <c:v>64.894999999999996</c:v>
                </c:pt>
                <c:pt idx="7039">
                  <c:v>64.891000000000005</c:v>
                </c:pt>
                <c:pt idx="7040">
                  <c:v>64.888999999999996</c:v>
                </c:pt>
                <c:pt idx="7041">
                  <c:v>64.89</c:v>
                </c:pt>
                <c:pt idx="7042">
                  <c:v>64.887</c:v>
                </c:pt>
                <c:pt idx="7043">
                  <c:v>64.882000000000005</c:v>
                </c:pt>
                <c:pt idx="7044">
                  <c:v>64.876999999999995</c:v>
                </c:pt>
                <c:pt idx="7045">
                  <c:v>64.873000000000005</c:v>
                </c:pt>
                <c:pt idx="7046">
                  <c:v>64.867999999999995</c:v>
                </c:pt>
                <c:pt idx="7047">
                  <c:v>64.863</c:v>
                </c:pt>
                <c:pt idx="7048">
                  <c:v>64.855000000000004</c:v>
                </c:pt>
                <c:pt idx="7049">
                  <c:v>64.843999999999994</c:v>
                </c:pt>
                <c:pt idx="7050">
                  <c:v>64.840999999999994</c:v>
                </c:pt>
                <c:pt idx="7051">
                  <c:v>64.844999999999999</c:v>
                </c:pt>
                <c:pt idx="7052">
                  <c:v>64.852000000000004</c:v>
                </c:pt>
                <c:pt idx="7053">
                  <c:v>64.858999999999995</c:v>
                </c:pt>
                <c:pt idx="7054">
                  <c:v>64.863</c:v>
                </c:pt>
                <c:pt idx="7055">
                  <c:v>64.867000000000004</c:v>
                </c:pt>
                <c:pt idx="7056">
                  <c:v>64.873999999999995</c:v>
                </c:pt>
                <c:pt idx="7057">
                  <c:v>64.891000000000005</c:v>
                </c:pt>
                <c:pt idx="7058">
                  <c:v>64.903999999999996</c:v>
                </c:pt>
                <c:pt idx="7059">
                  <c:v>64.923000000000002</c:v>
                </c:pt>
                <c:pt idx="7060">
                  <c:v>64.944000000000003</c:v>
                </c:pt>
                <c:pt idx="7061">
                  <c:v>64.962000000000003</c:v>
                </c:pt>
                <c:pt idx="7062">
                  <c:v>64.974999999999994</c:v>
                </c:pt>
                <c:pt idx="7063">
                  <c:v>64.989000000000004</c:v>
                </c:pt>
                <c:pt idx="7064">
                  <c:v>64.998000000000005</c:v>
                </c:pt>
                <c:pt idx="7065">
                  <c:v>65</c:v>
                </c:pt>
                <c:pt idx="7066">
                  <c:v>64.992000000000004</c:v>
                </c:pt>
                <c:pt idx="7067">
                  <c:v>64.981999999999999</c:v>
                </c:pt>
                <c:pt idx="7068">
                  <c:v>64.974000000000004</c:v>
                </c:pt>
                <c:pt idx="7069">
                  <c:v>64.963999999999999</c:v>
                </c:pt>
                <c:pt idx="7070">
                  <c:v>64.957999999999998</c:v>
                </c:pt>
                <c:pt idx="7071">
                  <c:v>64.953000000000003</c:v>
                </c:pt>
                <c:pt idx="7072">
                  <c:v>64.944999999999993</c:v>
                </c:pt>
                <c:pt idx="7073">
                  <c:v>64.941000000000003</c:v>
                </c:pt>
                <c:pt idx="7074">
                  <c:v>64.94</c:v>
                </c:pt>
                <c:pt idx="7075">
                  <c:v>64.938999999999993</c:v>
                </c:pt>
                <c:pt idx="7076">
                  <c:v>64.938999999999993</c:v>
                </c:pt>
                <c:pt idx="7077">
                  <c:v>64.942999999999998</c:v>
                </c:pt>
                <c:pt idx="7078">
                  <c:v>64.947999999999993</c:v>
                </c:pt>
                <c:pt idx="7079">
                  <c:v>64.950999999999993</c:v>
                </c:pt>
                <c:pt idx="7080">
                  <c:v>64.956000000000003</c:v>
                </c:pt>
                <c:pt idx="7081">
                  <c:v>64.960999999999999</c:v>
                </c:pt>
                <c:pt idx="7082">
                  <c:v>64.966999999999999</c:v>
                </c:pt>
                <c:pt idx="7083">
                  <c:v>64.977000000000004</c:v>
                </c:pt>
                <c:pt idx="7084">
                  <c:v>64.989000000000004</c:v>
                </c:pt>
                <c:pt idx="7085">
                  <c:v>65.009</c:v>
                </c:pt>
                <c:pt idx="7086">
                  <c:v>65.031999999999996</c:v>
                </c:pt>
                <c:pt idx="7087">
                  <c:v>65.057000000000002</c:v>
                </c:pt>
                <c:pt idx="7088">
                  <c:v>65.076999999999998</c:v>
                </c:pt>
                <c:pt idx="7089">
                  <c:v>65.084000000000003</c:v>
                </c:pt>
                <c:pt idx="7090">
                  <c:v>65.091999999999999</c:v>
                </c:pt>
                <c:pt idx="7091">
                  <c:v>65.105999999999995</c:v>
                </c:pt>
                <c:pt idx="7092">
                  <c:v>65.105999999999995</c:v>
                </c:pt>
                <c:pt idx="7093">
                  <c:v>65.096999999999994</c:v>
                </c:pt>
                <c:pt idx="7094">
                  <c:v>65.099000000000004</c:v>
                </c:pt>
                <c:pt idx="7095">
                  <c:v>65.097999999999999</c:v>
                </c:pt>
                <c:pt idx="7096">
                  <c:v>65.075000000000003</c:v>
                </c:pt>
                <c:pt idx="7097">
                  <c:v>65.045000000000002</c:v>
                </c:pt>
                <c:pt idx="7098">
                  <c:v>65.039000000000001</c:v>
                </c:pt>
                <c:pt idx="7099">
                  <c:v>65.022999999999996</c:v>
                </c:pt>
                <c:pt idx="7100">
                  <c:v>64.992999999999995</c:v>
                </c:pt>
                <c:pt idx="7101">
                  <c:v>64.972999999999999</c:v>
                </c:pt>
                <c:pt idx="7102">
                  <c:v>64.959000000000003</c:v>
                </c:pt>
                <c:pt idx="7103">
                  <c:v>64.936000000000007</c:v>
                </c:pt>
                <c:pt idx="7104">
                  <c:v>64.902000000000001</c:v>
                </c:pt>
                <c:pt idx="7105">
                  <c:v>64.888999999999996</c:v>
                </c:pt>
                <c:pt idx="7106">
                  <c:v>64.885000000000005</c:v>
                </c:pt>
                <c:pt idx="7107">
                  <c:v>64.878</c:v>
                </c:pt>
                <c:pt idx="7108">
                  <c:v>64.864000000000004</c:v>
                </c:pt>
                <c:pt idx="7109">
                  <c:v>64.863</c:v>
                </c:pt>
                <c:pt idx="7110">
                  <c:v>64.869</c:v>
                </c:pt>
                <c:pt idx="7111">
                  <c:v>64.884</c:v>
                </c:pt>
                <c:pt idx="7112">
                  <c:v>64.906999999999996</c:v>
                </c:pt>
                <c:pt idx="7113">
                  <c:v>64.94</c:v>
                </c:pt>
                <c:pt idx="7114">
                  <c:v>64.989999999999995</c:v>
                </c:pt>
                <c:pt idx="7115">
                  <c:v>65.043000000000006</c:v>
                </c:pt>
                <c:pt idx="7116">
                  <c:v>65.093000000000004</c:v>
                </c:pt>
                <c:pt idx="7117">
                  <c:v>65.13</c:v>
                </c:pt>
                <c:pt idx="7118">
                  <c:v>65.150999999999996</c:v>
                </c:pt>
                <c:pt idx="7119">
                  <c:v>65.165999999999997</c:v>
                </c:pt>
                <c:pt idx="7120">
                  <c:v>65.191999999999993</c:v>
                </c:pt>
                <c:pt idx="7121">
                  <c:v>65.218999999999994</c:v>
                </c:pt>
                <c:pt idx="7122">
                  <c:v>65.227000000000004</c:v>
                </c:pt>
                <c:pt idx="7123">
                  <c:v>65.239999999999995</c:v>
                </c:pt>
                <c:pt idx="7124">
                  <c:v>65.262</c:v>
                </c:pt>
                <c:pt idx="7125">
                  <c:v>65.269000000000005</c:v>
                </c:pt>
                <c:pt idx="7126">
                  <c:v>65.271000000000001</c:v>
                </c:pt>
                <c:pt idx="7127">
                  <c:v>65.281999999999996</c:v>
                </c:pt>
                <c:pt idx="7128">
                  <c:v>65.284000000000006</c:v>
                </c:pt>
                <c:pt idx="7129">
                  <c:v>65.295000000000002</c:v>
                </c:pt>
                <c:pt idx="7130">
                  <c:v>65.296000000000006</c:v>
                </c:pt>
                <c:pt idx="7131">
                  <c:v>65.296000000000006</c:v>
                </c:pt>
                <c:pt idx="7132">
                  <c:v>65.322000000000003</c:v>
                </c:pt>
                <c:pt idx="7133">
                  <c:v>65.335999999999999</c:v>
                </c:pt>
                <c:pt idx="7134">
                  <c:v>65.361999999999995</c:v>
                </c:pt>
                <c:pt idx="7135">
                  <c:v>65.394000000000005</c:v>
                </c:pt>
                <c:pt idx="7136">
                  <c:v>65.432000000000002</c:v>
                </c:pt>
                <c:pt idx="7137">
                  <c:v>65.492000000000004</c:v>
                </c:pt>
                <c:pt idx="7138">
                  <c:v>65.548000000000002</c:v>
                </c:pt>
                <c:pt idx="7139">
                  <c:v>65.599000000000004</c:v>
                </c:pt>
                <c:pt idx="7140">
                  <c:v>65.644000000000005</c:v>
                </c:pt>
                <c:pt idx="7141">
                  <c:v>65.695999999999998</c:v>
                </c:pt>
                <c:pt idx="7142">
                  <c:v>65.754000000000005</c:v>
                </c:pt>
                <c:pt idx="7143">
                  <c:v>65.805000000000007</c:v>
                </c:pt>
                <c:pt idx="7144">
                  <c:v>65.858000000000004</c:v>
                </c:pt>
                <c:pt idx="7145">
                  <c:v>65.906000000000006</c:v>
                </c:pt>
                <c:pt idx="7146">
                  <c:v>65.953000000000003</c:v>
                </c:pt>
                <c:pt idx="7147">
                  <c:v>65.997</c:v>
                </c:pt>
                <c:pt idx="7148">
                  <c:v>66.05</c:v>
                </c:pt>
                <c:pt idx="7149">
                  <c:v>66.105999999999995</c:v>
                </c:pt>
                <c:pt idx="7150">
                  <c:v>66.153999999999996</c:v>
                </c:pt>
                <c:pt idx="7151">
                  <c:v>66.192999999999998</c:v>
                </c:pt>
                <c:pt idx="7152">
                  <c:v>66.245000000000005</c:v>
                </c:pt>
                <c:pt idx="7153">
                  <c:v>66.28</c:v>
                </c:pt>
                <c:pt idx="7154">
                  <c:v>66.316999999999993</c:v>
                </c:pt>
                <c:pt idx="7155">
                  <c:v>66.349999999999994</c:v>
                </c:pt>
                <c:pt idx="7156">
                  <c:v>66.385999999999996</c:v>
                </c:pt>
                <c:pt idx="7157">
                  <c:v>66.403999999999996</c:v>
                </c:pt>
                <c:pt idx="7158">
                  <c:v>66.424999999999997</c:v>
                </c:pt>
                <c:pt idx="7159">
                  <c:v>66.459000000000003</c:v>
                </c:pt>
                <c:pt idx="7160">
                  <c:v>66.494</c:v>
                </c:pt>
                <c:pt idx="7161">
                  <c:v>66.531999999999996</c:v>
                </c:pt>
                <c:pt idx="7162">
                  <c:v>66.56</c:v>
                </c:pt>
                <c:pt idx="7163">
                  <c:v>66.584999999999994</c:v>
                </c:pt>
                <c:pt idx="7164">
                  <c:v>66.62</c:v>
                </c:pt>
                <c:pt idx="7165">
                  <c:v>66.655000000000001</c:v>
                </c:pt>
                <c:pt idx="7166">
                  <c:v>66.680999999999997</c:v>
                </c:pt>
                <c:pt idx="7167">
                  <c:v>66.7</c:v>
                </c:pt>
                <c:pt idx="7168">
                  <c:v>66.703999999999994</c:v>
                </c:pt>
                <c:pt idx="7169">
                  <c:v>66.712999999999994</c:v>
                </c:pt>
                <c:pt idx="7170">
                  <c:v>66.709000000000003</c:v>
                </c:pt>
                <c:pt idx="7171">
                  <c:v>66.692999999999998</c:v>
                </c:pt>
                <c:pt idx="7172">
                  <c:v>66.680999999999997</c:v>
                </c:pt>
                <c:pt idx="7173">
                  <c:v>66.658000000000001</c:v>
                </c:pt>
                <c:pt idx="7174">
                  <c:v>66.634</c:v>
                </c:pt>
                <c:pt idx="7175">
                  <c:v>66.62</c:v>
                </c:pt>
                <c:pt idx="7176">
                  <c:v>66.611999999999995</c:v>
                </c:pt>
                <c:pt idx="7177">
                  <c:v>66.599999999999994</c:v>
                </c:pt>
                <c:pt idx="7178">
                  <c:v>66.591999999999999</c:v>
                </c:pt>
                <c:pt idx="7179">
                  <c:v>66.59</c:v>
                </c:pt>
                <c:pt idx="7180">
                  <c:v>66.590999999999994</c:v>
                </c:pt>
                <c:pt idx="7181">
                  <c:v>66.593999999999994</c:v>
                </c:pt>
                <c:pt idx="7182">
                  <c:v>66.603999999999999</c:v>
                </c:pt>
                <c:pt idx="7183">
                  <c:v>66.623999999999995</c:v>
                </c:pt>
                <c:pt idx="7184">
                  <c:v>66.653000000000006</c:v>
                </c:pt>
                <c:pt idx="7185">
                  <c:v>66.676000000000002</c:v>
                </c:pt>
                <c:pt idx="7186">
                  <c:v>66.700999999999993</c:v>
                </c:pt>
                <c:pt idx="7187">
                  <c:v>66.733000000000004</c:v>
                </c:pt>
                <c:pt idx="7188">
                  <c:v>66.771000000000001</c:v>
                </c:pt>
                <c:pt idx="7189">
                  <c:v>66.8</c:v>
                </c:pt>
                <c:pt idx="7190">
                  <c:v>66.823999999999998</c:v>
                </c:pt>
                <c:pt idx="7191">
                  <c:v>66.843999999999994</c:v>
                </c:pt>
                <c:pt idx="7192">
                  <c:v>66.855000000000004</c:v>
                </c:pt>
                <c:pt idx="7193">
                  <c:v>66.879000000000005</c:v>
                </c:pt>
                <c:pt idx="7194">
                  <c:v>66.906000000000006</c:v>
                </c:pt>
                <c:pt idx="7195">
                  <c:v>66.930999999999997</c:v>
                </c:pt>
                <c:pt idx="7196">
                  <c:v>66.965000000000003</c:v>
                </c:pt>
                <c:pt idx="7197">
                  <c:v>66.992999999999995</c:v>
                </c:pt>
                <c:pt idx="7198">
                  <c:v>67.001999999999995</c:v>
                </c:pt>
                <c:pt idx="7199">
                  <c:v>67</c:v>
                </c:pt>
                <c:pt idx="7200">
                  <c:v>67.004999999999995</c:v>
                </c:pt>
                <c:pt idx="7201">
                  <c:v>67.02</c:v>
                </c:pt>
                <c:pt idx="7202">
                  <c:v>67.034999999999997</c:v>
                </c:pt>
                <c:pt idx="7203">
                  <c:v>67.045000000000002</c:v>
                </c:pt>
                <c:pt idx="7204">
                  <c:v>67.051000000000002</c:v>
                </c:pt>
                <c:pt idx="7205">
                  <c:v>67.055999999999997</c:v>
                </c:pt>
                <c:pt idx="7206">
                  <c:v>67.06</c:v>
                </c:pt>
                <c:pt idx="7207">
                  <c:v>67.067999999999998</c:v>
                </c:pt>
                <c:pt idx="7208">
                  <c:v>67.073999999999998</c:v>
                </c:pt>
                <c:pt idx="7209">
                  <c:v>67.085999999999999</c:v>
                </c:pt>
                <c:pt idx="7210">
                  <c:v>67.091999999999999</c:v>
                </c:pt>
                <c:pt idx="7211">
                  <c:v>67.085999999999999</c:v>
                </c:pt>
                <c:pt idx="7212">
                  <c:v>67.081999999999994</c:v>
                </c:pt>
                <c:pt idx="7213">
                  <c:v>67.093999999999994</c:v>
                </c:pt>
                <c:pt idx="7214">
                  <c:v>67.11</c:v>
                </c:pt>
                <c:pt idx="7215">
                  <c:v>67.129000000000005</c:v>
                </c:pt>
                <c:pt idx="7216">
                  <c:v>67.138999999999996</c:v>
                </c:pt>
                <c:pt idx="7217">
                  <c:v>67.144000000000005</c:v>
                </c:pt>
                <c:pt idx="7218">
                  <c:v>67.152000000000001</c:v>
                </c:pt>
                <c:pt idx="7219">
                  <c:v>67.156000000000006</c:v>
                </c:pt>
                <c:pt idx="7220">
                  <c:v>67.161000000000001</c:v>
                </c:pt>
                <c:pt idx="7221">
                  <c:v>67.171000000000006</c:v>
                </c:pt>
                <c:pt idx="7222">
                  <c:v>67.19</c:v>
                </c:pt>
                <c:pt idx="7223">
                  <c:v>67.206000000000003</c:v>
                </c:pt>
                <c:pt idx="7224">
                  <c:v>67.218000000000004</c:v>
                </c:pt>
                <c:pt idx="7225">
                  <c:v>67.221000000000004</c:v>
                </c:pt>
                <c:pt idx="7226">
                  <c:v>67.230999999999995</c:v>
                </c:pt>
                <c:pt idx="7227">
                  <c:v>67.239000000000004</c:v>
                </c:pt>
                <c:pt idx="7228">
                  <c:v>67.245999999999995</c:v>
                </c:pt>
                <c:pt idx="7229">
                  <c:v>67.251000000000005</c:v>
                </c:pt>
                <c:pt idx="7230">
                  <c:v>67.259</c:v>
                </c:pt>
                <c:pt idx="7231">
                  <c:v>67.272000000000006</c:v>
                </c:pt>
                <c:pt idx="7232">
                  <c:v>67.292000000000002</c:v>
                </c:pt>
                <c:pt idx="7233">
                  <c:v>67.313000000000002</c:v>
                </c:pt>
                <c:pt idx="7234">
                  <c:v>67.325999999999993</c:v>
                </c:pt>
                <c:pt idx="7235">
                  <c:v>67.332999999999998</c:v>
                </c:pt>
                <c:pt idx="7236">
                  <c:v>67.337000000000003</c:v>
                </c:pt>
                <c:pt idx="7237">
                  <c:v>67.337000000000003</c:v>
                </c:pt>
                <c:pt idx="7238">
                  <c:v>67.337000000000003</c:v>
                </c:pt>
                <c:pt idx="7239">
                  <c:v>67.331999999999994</c:v>
                </c:pt>
                <c:pt idx="7240">
                  <c:v>67.328000000000003</c:v>
                </c:pt>
                <c:pt idx="7241">
                  <c:v>67.33</c:v>
                </c:pt>
                <c:pt idx="7242">
                  <c:v>67.331000000000003</c:v>
                </c:pt>
                <c:pt idx="7243">
                  <c:v>67.332999999999998</c:v>
                </c:pt>
                <c:pt idx="7244">
                  <c:v>67.335999999999999</c:v>
                </c:pt>
                <c:pt idx="7245">
                  <c:v>67.328999999999994</c:v>
                </c:pt>
                <c:pt idx="7246">
                  <c:v>67.305999999999997</c:v>
                </c:pt>
                <c:pt idx="7247">
                  <c:v>67.272000000000006</c:v>
                </c:pt>
                <c:pt idx="7248">
                  <c:v>67.248999999999995</c:v>
                </c:pt>
                <c:pt idx="7249">
                  <c:v>67.23</c:v>
                </c:pt>
                <c:pt idx="7250">
                  <c:v>67.218999999999994</c:v>
                </c:pt>
                <c:pt idx="7251">
                  <c:v>67.212000000000003</c:v>
                </c:pt>
                <c:pt idx="7252">
                  <c:v>67.209000000000003</c:v>
                </c:pt>
                <c:pt idx="7253">
                  <c:v>67.201999999999998</c:v>
                </c:pt>
                <c:pt idx="7254">
                  <c:v>67.191000000000003</c:v>
                </c:pt>
                <c:pt idx="7255">
                  <c:v>67.177999999999997</c:v>
                </c:pt>
                <c:pt idx="7256">
                  <c:v>67.167000000000002</c:v>
                </c:pt>
                <c:pt idx="7257">
                  <c:v>67.165000000000006</c:v>
                </c:pt>
                <c:pt idx="7258">
                  <c:v>67.164000000000001</c:v>
                </c:pt>
                <c:pt idx="7259">
                  <c:v>67.16</c:v>
                </c:pt>
                <c:pt idx="7260">
                  <c:v>67.168000000000006</c:v>
                </c:pt>
                <c:pt idx="7261">
                  <c:v>67.174000000000007</c:v>
                </c:pt>
                <c:pt idx="7262">
                  <c:v>67.183000000000007</c:v>
                </c:pt>
                <c:pt idx="7263">
                  <c:v>67.194999999999993</c:v>
                </c:pt>
                <c:pt idx="7264">
                  <c:v>67.206999999999994</c:v>
                </c:pt>
                <c:pt idx="7265">
                  <c:v>67.218999999999994</c:v>
                </c:pt>
                <c:pt idx="7266">
                  <c:v>67.230999999999995</c:v>
                </c:pt>
                <c:pt idx="7267">
                  <c:v>67.244</c:v>
                </c:pt>
                <c:pt idx="7268">
                  <c:v>67.257000000000005</c:v>
                </c:pt>
                <c:pt idx="7269">
                  <c:v>67.266000000000005</c:v>
                </c:pt>
                <c:pt idx="7270">
                  <c:v>67.263000000000005</c:v>
                </c:pt>
                <c:pt idx="7271">
                  <c:v>67.271000000000001</c:v>
                </c:pt>
                <c:pt idx="7272">
                  <c:v>67.274000000000001</c:v>
                </c:pt>
                <c:pt idx="7273">
                  <c:v>67.27</c:v>
                </c:pt>
                <c:pt idx="7274">
                  <c:v>67.275000000000006</c:v>
                </c:pt>
                <c:pt idx="7275">
                  <c:v>67.298000000000002</c:v>
                </c:pt>
                <c:pt idx="7276">
                  <c:v>67.325999999999993</c:v>
                </c:pt>
                <c:pt idx="7277">
                  <c:v>67.319000000000003</c:v>
                </c:pt>
                <c:pt idx="7278">
                  <c:v>67.298000000000002</c:v>
                </c:pt>
                <c:pt idx="7279">
                  <c:v>67.31</c:v>
                </c:pt>
                <c:pt idx="7280">
                  <c:v>67.293999999999997</c:v>
                </c:pt>
                <c:pt idx="7281">
                  <c:v>67.259</c:v>
                </c:pt>
                <c:pt idx="7282">
                  <c:v>67.236000000000004</c:v>
                </c:pt>
                <c:pt idx="7283">
                  <c:v>67.197000000000003</c:v>
                </c:pt>
                <c:pt idx="7284">
                  <c:v>67.147999999999996</c:v>
                </c:pt>
                <c:pt idx="7285">
                  <c:v>67.108000000000004</c:v>
                </c:pt>
                <c:pt idx="7286">
                  <c:v>67.055000000000007</c:v>
                </c:pt>
                <c:pt idx="7287">
                  <c:v>66.994</c:v>
                </c:pt>
                <c:pt idx="7288">
                  <c:v>66.932000000000002</c:v>
                </c:pt>
                <c:pt idx="7289">
                  <c:v>66.881</c:v>
                </c:pt>
                <c:pt idx="7290">
                  <c:v>66.835999999999999</c:v>
                </c:pt>
                <c:pt idx="7291">
                  <c:v>66.784000000000006</c:v>
                </c:pt>
                <c:pt idx="7292">
                  <c:v>66.725999999999999</c:v>
                </c:pt>
                <c:pt idx="7293">
                  <c:v>66.665000000000006</c:v>
                </c:pt>
                <c:pt idx="7294">
                  <c:v>66.61</c:v>
                </c:pt>
                <c:pt idx="7295">
                  <c:v>66.561999999999998</c:v>
                </c:pt>
                <c:pt idx="7296">
                  <c:v>66.510999999999996</c:v>
                </c:pt>
                <c:pt idx="7297">
                  <c:v>66.466999999999999</c:v>
                </c:pt>
                <c:pt idx="7298">
                  <c:v>66.436999999999998</c:v>
                </c:pt>
                <c:pt idx="7299">
                  <c:v>66.408000000000001</c:v>
                </c:pt>
                <c:pt idx="7300">
                  <c:v>66.373000000000005</c:v>
                </c:pt>
                <c:pt idx="7301">
                  <c:v>66.322000000000003</c:v>
                </c:pt>
                <c:pt idx="7302">
                  <c:v>66.263000000000005</c:v>
                </c:pt>
                <c:pt idx="7303">
                  <c:v>66.201999999999998</c:v>
                </c:pt>
                <c:pt idx="7304">
                  <c:v>66.141999999999996</c:v>
                </c:pt>
                <c:pt idx="7305">
                  <c:v>66.081000000000003</c:v>
                </c:pt>
                <c:pt idx="7306">
                  <c:v>66.013999999999996</c:v>
                </c:pt>
                <c:pt idx="7307">
                  <c:v>65.942999999999998</c:v>
                </c:pt>
                <c:pt idx="7308">
                  <c:v>65.861999999999995</c:v>
                </c:pt>
                <c:pt idx="7309">
                  <c:v>65.775999999999996</c:v>
                </c:pt>
                <c:pt idx="7310">
                  <c:v>65.679000000000002</c:v>
                </c:pt>
                <c:pt idx="7311">
                  <c:v>65.575999999999993</c:v>
                </c:pt>
                <c:pt idx="7312">
                  <c:v>65.477000000000004</c:v>
                </c:pt>
                <c:pt idx="7313">
                  <c:v>65.38</c:v>
                </c:pt>
                <c:pt idx="7314">
                  <c:v>65.271000000000001</c:v>
                </c:pt>
                <c:pt idx="7315">
                  <c:v>65.144999999999996</c:v>
                </c:pt>
                <c:pt idx="7316">
                  <c:v>65.018000000000001</c:v>
                </c:pt>
                <c:pt idx="7317">
                  <c:v>64.891000000000005</c:v>
                </c:pt>
                <c:pt idx="7318">
                  <c:v>64.757000000000005</c:v>
                </c:pt>
                <c:pt idx="7319">
                  <c:v>64.614000000000004</c:v>
                </c:pt>
                <c:pt idx="7320">
                  <c:v>64.465000000000003</c:v>
                </c:pt>
                <c:pt idx="7321">
                  <c:v>64.325000000000003</c:v>
                </c:pt>
                <c:pt idx="7322">
                  <c:v>64.183000000000007</c:v>
                </c:pt>
                <c:pt idx="7323">
                  <c:v>64.025999999999996</c:v>
                </c:pt>
                <c:pt idx="7324">
                  <c:v>63.878999999999998</c:v>
                </c:pt>
                <c:pt idx="7325">
                  <c:v>63.750999999999998</c:v>
                </c:pt>
                <c:pt idx="7326">
                  <c:v>63.625999999999998</c:v>
                </c:pt>
                <c:pt idx="7327">
                  <c:v>63.494</c:v>
                </c:pt>
                <c:pt idx="7328">
                  <c:v>63.366999999999997</c:v>
                </c:pt>
                <c:pt idx="7329">
                  <c:v>63.252000000000002</c:v>
                </c:pt>
                <c:pt idx="7330">
                  <c:v>63.136000000000003</c:v>
                </c:pt>
                <c:pt idx="7331">
                  <c:v>63.02</c:v>
                </c:pt>
                <c:pt idx="7332">
                  <c:v>62.906999999999996</c:v>
                </c:pt>
                <c:pt idx="7333">
                  <c:v>62.802</c:v>
                </c:pt>
                <c:pt idx="7334">
                  <c:v>62.695</c:v>
                </c:pt>
                <c:pt idx="7335">
                  <c:v>62.581000000000003</c:v>
                </c:pt>
                <c:pt idx="7336">
                  <c:v>62.463000000000001</c:v>
                </c:pt>
                <c:pt idx="7337">
                  <c:v>62.344000000000001</c:v>
                </c:pt>
                <c:pt idx="7338">
                  <c:v>62.238999999999997</c:v>
                </c:pt>
                <c:pt idx="7339">
                  <c:v>62.14</c:v>
                </c:pt>
                <c:pt idx="7340">
                  <c:v>62.04</c:v>
                </c:pt>
                <c:pt idx="7341">
                  <c:v>61.951000000000001</c:v>
                </c:pt>
                <c:pt idx="7342">
                  <c:v>61.875</c:v>
                </c:pt>
                <c:pt idx="7343">
                  <c:v>61.798000000000002</c:v>
                </c:pt>
                <c:pt idx="7344">
                  <c:v>61.712000000000003</c:v>
                </c:pt>
                <c:pt idx="7345">
                  <c:v>61.625999999999998</c:v>
                </c:pt>
                <c:pt idx="7346">
                  <c:v>61.539000000000001</c:v>
                </c:pt>
                <c:pt idx="7347">
                  <c:v>61.448999999999998</c:v>
                </c:pt>
                <c:pt idx="7348">
                  <c:v>61.363999999999997</c:v>
                </c:pt>
                <c:pt idx="7349">
                  <c:v>61.284999999999997</c:v>
                </c:pt>
                <c:pt idx="7350">
                  <c:v>61.201999999999998</c:v>
                </c:pt>
                <c:pt idx="7351">
                  <c:v>61.118000000000002</c:v>
                </c:pt>
                <c:pt idx="7352">
                  <c:v>61.045000000000002</c:v>
                </c:pt>
                <c:pt idx="7353">
                  <c:v>60.968000000000004</c:v>
                </c:pt>
                <c:pt idx="7354">
                  <c:v>60.9</c:v>
                </c:pt>
                <c:pt idx="7355">
                  <c:v>60.832999999999998</c:v>
                </c:pt>
                <c:pt idx="7356">
                  <c:v>60.783999999999999</c:v>
                </c:pt>
                <c:pt idx="7357">
                  <c:v>60.726999999999997</c:v>
                </c:pt>
                <c:pt idx="7358">
                  <c:v>60.654000000000003</c:v>
                </c:pt>
                <c:pt idx="7359">
                  <c:v>60.597999999999999</c:v>
                </c:pt>
                <c:pt idx="7360">
                  <c:v>60.551000000000002</c:v>
                </c:pt>
                <c:pt idx="7361">
                  <c:v>60.496000000000002</c:v>
                </c:pt>
                <c:pt idx="7362">
                  <c:v>60.439</c:v>
                </c:pt>
                <c:pt idx="7363">
                  <c:v>60.392000000000003</c:v>
                </c:pt>
                <c:pt idx="7364">
                  <c:v>60.338000000000001</c:v>
                </c:pt>
                <c:pt idx="7365">
                  <c:v>60.283000000000001</c:v>
                </c:pt>
                <c:pt idx="7366">
                  <c:v>60.241999999999997</c:v>
                </c:pt>
                <c:pt idx="7367">
                  <c:v>60.198</c:v>
                </c:pt>
                <c:pt idx="7368">
                  <c:v>60.15</c:v>
                </c:pt>
                <c:pt idx="7369">
                  <c:v>60.116999999999997</c:v>
                </c:pt>
                <c:pt idx="7370">
                  <c:v>60.084000000000003</c:v>
                </c:pt>
                <c:pt idx="7371">
                  <c:v>60.037999999999997</c:v>
                </c:pt>
                <c:pt idx="7372">
                  <c:v>60.006</c:v>
                </c:pt>
                <c:pt idx="7373">
                  <c:v>59.975000000000001</c:v>
                </c:pt>
                <c:pt idx="7374">
                  <c:v>59.929000000000002</c:v>
                </c:pt>
                <c:pt idx="7375">
                  <c:v>59.87</c:v>
                </c:pt>
                <c:pt idx="7376">
                  <c:v>59.817999999999998</c:v>
                </c:pt>
                <c:pt idx="7377">
                  <c:v>59.773000000000003</c:v>
                </c:pt>
                <c:pt idx="7378">
                  <c:v>59.731000000000002</c:v>
                </c:pt>
                <c:pt idx="7379">
                  <c:v>59.682000000000002</c:v>
                </c:pt>
                <c:pt idx="7380">
                  <c:v>59.613</c:v>
                </c:pt>
                <c:pt idx="7381">
                  <c:v>59.533000000000001</c:v>
                </c:pt>
                <c:pt idx="7382">
                  <c:v>59.462000000000003</c:v>
                </c:pt>
                <c:pt idx="7383">
                  <c:v>59.4</c:v>
                </c:pt>
                <c:pt idx="7384">
                  <c:v>59.332999999999998</c:v>
                </c:pt>
                <c:pt idx="7385">
                  <c:v>59.258000000000003</c:v>
                </c:pt>
                <c:pt idx="7386">
                  <c:v>59.173000000000002</c:v>
                </c:pt>
                <c:pt idx="7387">
                  <c:v>59.088000000000001</c:v>
                </c:pt>
                <c:pt idx="7388">
                  <c:v>59.012999999999998</c:v>
                </c:pt>
                <c:pt idx="7389">
                  <c:v>58.951999999999998</c:v>
                </c:pt>
                <c:pt idx="7390">
                  <c:v>58.899000000000001</c:v>
                </c:pt>
                <c:pt idx="7391">
                  <c:v>58.848999999999997</c:v>
                </c:pt>
                <c:pt idx="7392">
                  <c:v>58.801000000000002</c:v>
                </c:pt>
                <c:pt idx="7393">
                  <c:v>58.756</c:v>
                </c:pt>
                <c:pt idx="7394">
                  <c:v>58.712000000000003</c:v>
                </c:pt>
                <c:pt idx="7395">
                  <c:v>58.683</c:v>
                </c:pt>
                <c:pt idx="7396">
                  <c:v>58.677</c:v>
                </c:pt>
                <c:pt idx="7397">
                  <c:v>58.67</c:v>
                </c:pt>
                <c:pt idx="7398">
                  <c:v>58.664999999999999</c:v>
                </c:pt>
                <c:pt idx="7399">
                  <c:v>58.677999999999997</c:v>
                </c:pt>
                <c:pt idx="7400">
                  <c:v>58.704000000000001</c:v>
                </c:pt>
                <c:pt idx="7401">
                  <c:v>58.722999999999999</c:v>
                </c:pt>
                <c:pt idx="7402">
                  <c:v>58.744999999999997</c:v>
                </c:pt>
                <c:pt idx="7403">
                  <c:v>58.777999999999999</c:v>
                </c:pt>
                <c:pt idx="7404">
                  <c:v>58.814999999999998</c:v>
                </c:pt>
                <c:pt idx="7405">
                  <c:v>58.837000000000003</c:v>
                </c:pt>
                <c:pt idx="7406">
                  <c:v>58.85</c:v>
                </c:pt>
                <c:pt idx="7407">
                  <c:v>58.872999999999998</c:v>
                </c:pt>
                <c:pt idx="7408">
                  <c:v>58.905999999999999</c:v>
                </c:pt>
                <c:pt idx="7409">
                  <c:v>58.924999999999997</c:v>
                </c:pt>
                <c:pt idx="7410">
                  <c:v>58.929000000000002</c:v>
                </c:pt>
                <c:pt idx="7411">
                  <c:v>58.923999999999999</c:v>
                </c:pt>
                <c:pt idx="7412">
                  <c:v>58.914000000000001</c:v>
                </c:pt>
                <c:pt idx="7413">
                  <c:v>58.902999999999999</c:v>
                </c:pt>
                <c:pt idx="7414">
                  <c:v>58.884999999999998</c:v>
                </c:pt>
                <c:pt idx="7415">
                  <c:v>58.871000000000002</c:v>
                </c:pt>
                <c:pt idx="7416">
                  <c:v>58.857999999999997</c:v>
                </c:pt>
                <c:pt idx="7417">
                  <c:v>58.844999999999999</c:v>
                </c:pt>
                <c:pt idx="7418">
                  <c:v>58.834000000000003</c:v>
                </c:pt>
                <c:pt idx="7419">
                  <c:v>58.820999999999998</c:v>
                </c:pt>
                <c:pt idx="7420">
                  <c:v>58.81</c:v>
                </c:pt>
                <c:pt idx="7421">
                  <c:v>58.796999999999997</c:v>
                </c:pt>
                <c:pt idx="7422">
                  <c:v>58.783999999999999</c:v>
                </c:pt>
                <c:pt idx="7423">
                  <c:v>58.771000000000001</c:v>
                </c:pt>
                <c:pt idx="7424">
                  <c:v>58.756999999999998</c:v>
                </c:pt>
                <c:pt idx="7425">
                  <c:v>58.755000000000003</c:v>
                </c:pt>
                <c:pt idx="7426">
                  <c:v>58.76</c:v>
                </c:pt>
                <c:pt idx="7427">
                  <c:v>58.777000000000001</c:v>
                </c:pt>
                <c:pt idx="7428">
                  <c:v>58.795000000000002</c:v>
                </c:pt>
                <c:pt idx="7429">
                  <c:v>58.805999999999997</c:v>
                </c:pt>
                <c:pt idx="7430">
                  <c:v>58.81</c:v>
                </c:pt>
                <c:pt idx="7431">
                  <c:v>58.811</c:v>
                </c:pt>
                <c:pt idx="7432">
                  <c:v>58.811999999999998</c:v>
                </c:pt>
                <c:pt idx="7433">
                  <c:v>58.811999999999998</c:v>
                </c:pt>
                <c:pt idx="7434">
                  <c:v>58.813000000000002</c:v>
                </c:pt>
                <c:pt idx="7435">
                  <c:v>58.814999999999998</c:v>
                </c:pt>
                <c:pt idx="7436">
                  <c:v>58.814</c:v>
                </c:pt>
                <c:pt idx="7437">
                  <c:v>58.808999999999997</c:v>
                </c:pt>
                <c:pt idx="7438">
                  <c:v>58.8</c:v>
                </c:pt>
                <c:pt idx="7439">
                  <c:v>58.781999999999996</c:v>
                </c:pt>
                <c:pt idx="7440">
                  <c:v>58.762</c:v>
                </c:pt>
                <c:pt idx="7441">
                  <c:v>58.735999999999997</c:v>
                </c:pt>
                <c:pt idx="7442">
                  <c:v>58.713000000000001</c:v>
                </c:pt>
                <c:pt idx="7443">
                  <c:v>58.688000000000002</c:v>
                </c:pt>
                <c:pt idx="7444">
                  <c:v>58.656999999999996</c:v>
                </c:pt>
                <c:pt idx="7445">
                  <c:v>58.628999999999998</c:v>
                </c:pt>
                <c:pt idx="7446">
                  <c:v>58.603000000000002</c:v>
                </c:pt>
                <c:pt idx="7447">
                  <c:v>58.576999999999998</c:v>
                </c:pt>
                <c:pt idx="7448">
                  <c:v>58.554000000000002</c:v>
                </c:pt>
                <c:pt idx="7449">
                  <c:v>58.533999999999999</c:v>
                </c:pt>
                <c:pt idx="7450">
                  <c:v>58.51</c:v>
                </c:pt>
                <c:pt idx="7451">
                  <c:v>58.491999999999997</c:v>
                </c:pt>
                <c:pt idx="7452">
                  <c:v>58.478000000000002</c:v>
                </c:pt>
                <c:pt idx="7453">
                  <c:v>58.473999999999997</c:v>
                </c:pt>
                <c:pt idx="7454">
                  <c:v>58.475999999999999</c:v>
                </c:pt>
                <c:pt idx="7455">
                  <c:v>58.481999999999999</c:v>
                </c:pt>
                <c:pt idx="7456">
                  <c:v>58.488</c:v>
                </c:pt>
                <c:pt idx="7457">
                  <c:v>58.5</c:v>
                </c:pt>
                <c:pt idx="7458">
                  <c:v>58.515999999999998</c:v>
                </c:pt>
                <c:pt idx="7459">
                  <c:v>58.536000000000001</c:v>
                </c:pt>
                <c:pt idx="7460">
                  <c:v>58.564999999999998</c:v>
                </c:pt>
                <c:pt idx="7461">
                  <c:v>58.588000000000001</c:v>
                </c:pt>
                <c:pt idx="7462">
                  <c:v>58.607999999999997</c:v>
                </c:pt>
                <c:pt idx="7463">
                  <c:v>58.628</c:v>
                </c:pt>
                <c:pt idx="7464">
                  <c:v>58.643000000000001</c:v>
                </c:pt>
                <c:pt idx="7465">
                  <c:v>58.655000000000001</c:v>
                </c:pt>
                <c:pt idx="7466">
                  <c:v>58.661999999999999</c:v>
                </c:pt>
                <c:pt idx="7467">
                  <c:v>58.67</c:v>
                </c:pt>
                <c:pt idx="7468">
                  <c:v>58.679000000000002</c:v>
                </c:pt>
                <c:pt idx="7469">
                  <c:v>58.689</c:v>
                </c:pt>
                <c:pt idx="7470">
                  <c:v>58.695</c:v>
                </c:pt>
                <c:pt idx="7471">
                  <c:v>58.701000000000001</c:v>
                </c:pt>
                <c:pt idx="7472">
                  <c:v>58.701999999999998</c:v>
                </c:pt>
                <c:pt idx="7473">
                  <c:v>58.7</c:v>
                </c:pt>
                <c:pt idx="7474">
                  <c:v>58.694000000000003</c:v>
                </c:pt>
                <c:pt idx="7475">
                  <c:v>58.685000000000002</c:v>
                </c:pt>
                <c:pt idx="7476">
                  <c:v>58.671999999999997</c:v>
                </c:pt>
                <c:pt idx="7477">
                  <c:v>58.66</c:v>
                </c:pt>
                <c:pt idx="7478">
                  <c:v>58.65</c:v>
                </c:pt>
                <c:pt idx="7479">
                  <c:v>58.639000000000003</c:v>
                </c:pt>
                <c:pt idx="7480">
                  <c:v>58.631</c:v>
                </c:pt>
                <c:pt idx="7481">
                  <c:v>58.622</c:v>
                </c:pt>
                <c:pt idx="7482">
                  <c:v>58.615000000000002</c:v>
                </c:pt>
                <c:pt idx="7483">
                  <c:v>58.613999999999997</c:v>
                </c:pt>
                <c:pt idx="7484">
                  <c:v>58.613</c:v>
                </c:pt>
                <c:pt idx="7485">
                  <c:v>58.616999999999997</c:v>
                </c:pt>
                <c:pt idx="7486">
                  <c:v>58.625</c:v>
                </c:pt>
                <c:pt idx="7487">
                  <c:v>58.642000000000003</c:v>
                </c:pt>
                <c:pt idx="7488">
                  <c:v>58.661999999999999</c:v>
                </c:pt>
                <c:pt idx="7489">
                  <c:v>58.682000000000002</c:v>
                </c:pt>
                <c:pt idx="7490">
                  <c:v>58.706000000000003</c:v>
                </c:pt>
                <c:pt idx="7491">
                  <c:v>58.738999999999997</c:v>
                </c:pt>
                <c:pt idx="7492">
                  <c:v>58.768000000000001</c:v>
                </c:pt>
                <c:pt idx="7493">
                  <c:v>58.79</c:v>
                </c:pt>
                <c:pt idx="7494">
                  <c:v>58.811999999999998</c:v>
                </c:pt>
                <c:pt idx="7495">
                  <c:v>58.838999999999999</c:v>
                </c:pt>
                <c:pt idx="7496">
                  <c:v>58.860999999999997</c:v>
                </c:pt>
                <c:pt idx="7497">
                  <c:v>58.893000000000001</c:v>
                </c:pt>
                <c:pt idx="7498">
                  <c:v>58.926000000000002</c:v>
                </c:pt>
                <c:pt idx="7499">
                  <c:v>58.957999999999998</c:v>
                </c:pt>
                <c:pt idx="7500">
                  <c:v>58.99</c:v>
                </c:pt>
                <c:pt idx="7501">
                  <c:v>59.027999999999999</c:v>
                </c:pt>
                <c:pt idx="7502">
                  <c:v>59.076000000000001</c:v>
                </c:pt>
                <c:pt idx="7503">
                  <c:v>59.128</c:v>
                </c:pt>
                <c:pt idx="7504">
                  <c:v>59.189</c:v>
                </c:pt>
                <c:pt idx="7505">
                  <c:v>59.25</c:v>
                </c:pt>
                <c:pt idx="7506">
                  <c:v>59.302</c:v>
                </c:pt>
                <c:pt idx="7507">
                  <c:v>59.37</c:v>
                </c:pt>
                <c:pt idx="7508">
                  <c:v>59.444000000000003</c:v>
                </c:pt>
                <c:pt idx="7509">
                  <c:v>59.506999999999998</c:v>
                </c:pt>
                <c:pt idx="7510">
                  <c:v>59.563000000000002</c:v>
                </c:pt>
                <c:pt idx="7511">
                  <c:v>59.622</c:v>
                </c:pt>
                <c:pt idx="7512">
                  <c:v>59.676000000000002</c:v>
                </c:pt>
                <c:pt idx="7513">
                  <c:v>59.73</c:v>
                </c:pt>
                <c:pt idx="7514">
                  <c:v>59.779000000000003</c:v>
                </c:pt>
                <c:pt idx="7515">
                  <c:v>59.832000000000001</c:v>
                </c:pt>
                <c:pt idx="7516">
                  <c:v>59.886000000000003</c:v>
                </c:pt>
                <c:pt idx="7517">
                  <c:v>59.94</c:v>
                </c:pt>
                <c:pt idx="7518">
                  <c:v>60.006</c:v>
                </c:pt>
                <c:pt idx="7519">
                  <c:v>60.076000000000001</c:v>
                </c:pt>
                <c:pt idx="7520">
                  <c:v>60.139000000000003</c:v>
                </c:pt>
                <c:pt idx="7521">
                  <c:v>60.191000000000003</c:v>
                </c:pt>
                <c:pt idx="7522">
                  <c:v>60.246000000000002</c:v>
                </c:pt>
                <c:pt idx="7523">
                  <c:v>60.313000000000002</c:v>
                </c:pt>
                <c:pt idx="7524">
                  <c:v>60.365000000000002</c:v>
                </c:pt>
                <c:pt idx="7525">
                  <c:v>60.405999999999999</c:v>
                </c:pt>
                <c:pt idx="7526">
                  <c:v>60.445</c:v>
                </c:pt>
                <c:pt idx="7527">
                  <c:v>60.478000000000002</c:v>
                </c:pt>
                <c:pt idx="7528">
                  <c:v>60.506999999999998</c:v>
                </c:pt>
                <c:pt idx="7529">
                  <c:v>60.546999999999997</c:v>
                </c:pt>
                <c:pt idx="7530">
                  <c:v>60.58</c:v>
                </c:pt>
                <c:pt idx="7531">
                  <c:v>60.613</c:v>
                </c:pt>
                <c:pt idx="7532">
                  <c:v>60.645000000000003</c:v>
                </c:pt>
                <c:pt idx="7533">
                  <c:v>60.677999999999997</c:v>
                </c:pt>
                <c:pt idx="7534">
                  <c:v>60.71</c:v>
                </c:pt>
                <c:pt idx="7535">
                  <c:v>60.716999999999999</c:v>
                </c:pt>
                <c:pt idx="7536">
                  <c:v>60.74</c:v>
                </c:pt>
                <c:pt idx="7537">
                  <c:v>60.762999999999998</c:v>
                </c:pt>
                <c:pt idx="7538">
                  <c:v>60.777999999999999</c:v>
                </c:pt>
                <c:pt idx="7539">
                  <c:v>60.779000000000003</c:v>
                </c:pt>
                <c:pt idx="7540">
                  <c:v>60.786000000000001</c:v>
                </c:pt>
                <c:pt idx="7541">
                  <c:v>60.796999999999997</c:v>
                </c:pt>
                <c:pt idx="7542">
                  <c:v>60.79</c:v>
                </c:pt>
                <c:pt idx="7543">
                  <c:v>60.795000000000002</c:v>
                </c:pt>
                <c:pt idx="7544">
                  <c:v>60.802999999999997</c:v>
                </c:pt>
                <c:pt idx="7545">
                  <c:v>60.796999999999997</c:v>
                </c:pt>
                <c:pt idx="7546">
                  <c:v>60.774999999999999</c:v>
                </c:pt>
                <c:pt idx="7547">
                  <c:v>60.758000000000003</c:v>
                </c:pt>
                <c:pt idx="7548">
                  <c:v>60.738999999999997</c:v>
                </c:pt>
                <c:pt idx="7549">
                  <c:v>60.718000000000004</c:v>
                </c:pt>
                <c:pt idx="7550">
                  <c:v>60.673999999999999</c:v>
                </c:pt>
                <c:pt idx="7551">
                  <c:v>60.621000000000002</c:v>
                </c:pt>
                <c:pt idx="7552">
                  <c:v>60.576000000000001</c:v>
                </c:pt>
                <c:pt idx="7553">
                  <c:v>60.527999999999999</c:v>
                </c:pt>
                <c:pt idx="7554">
                  <c:v>60.473999999999997</c:v>
                </c:pt>
                <c:pt idx="7555">
                  <c:v>60.421999999999997</c:v>
                </c:pt>
                <c:pt idx="7556">
                  <c:v>60.362000000000002</c:v>
                </c:pt>
                <c:pt idx="7557">
                  <c:v>60.292999999999999</c:v>
                </c:pt>
                <c:pt idx="7558">
                  <c:v>60.216000000000001</c:v>
                </c:pt>
                <c:pt idx="7559">
                  <c:v>60.14</c:v>
                </c:pt>
                <c:pt idx="7560">
                  <c:v>60.081000000000003</c:v>
                </c:pt>
                <c:pt idx="7561">
                  <c:v>60.009</c:v>
                </c:pt>
                <c:pt idx="7562">
                  <c:v>59.94</c:v>
                </c:pt>
                <c:pt idx="7563">
                  <c:v>59.859000000000002</c:v>
                </c:pt>
                <c:pt idx="7564">
                  <c:v>59.78</c:v>
                </c:pt>
                <c:pt idx="7565">
                  <c:v>59.719000000000001</c:v>
                </c:pt>
                <c:pt idx="7566">
                  <c:v>59.637</c:v>
                </c:pt>
                <c:pt idx="7567">
                  <c:v>59.552</c:v>
                </c:pt>
                <c:pt idx="7568">
                  <c:v>59.472999999999999</c:v>
                </c:pt>
                <c:pt idx="7569">
                  <c:v>59.384</c:v>
                </c:pt>
                <c:pt idx="7570">
                  <c:v>59.301000000000002</c:v>
                </c:pt>
                <c:pt idx="7571">
                  <c:v>59.234999999999999</c:v>
                </c:pt>
                <c:pt idx="7572">
                  <c:v>59.148000000000003</c:v>
                </c:pt>
                <c:pt idx="7573">
                  <c:v>59.066000000000003</c:v>
                </c:pt>
                <c:pt idx="7574">
                  <c:v>58.999000000000002</c:v>
                </c:pt>
                <c:pt idx="7575">
                  <c:v>58.927</c:v>
                </c:pt>
                <c:pt idx="7576">
                  <c:v>58.863</c:v>
                </c:pt>
                <c:pt idx="7577">
                  <c:v>58.811</c:v>
                </c:pt>
                <c:pt idx="7578">
                  <c:v>58.75</c:v>
                </c:pt>
                <c:pt idx="7579">
                  <c:v>58.697000000000003</c:v>
                </c:pt>
                <c:pt idx="7580">
                  <c:v>58.645000000000003</c:v>
                </c:pt>
                <c:pt idx="7581">
                  <c:v>58.581000000000003</c:v>
                </c:pt>
                <c:pt idx="7582">
                  <c:v>58.54</c:v>
                </c:pt>
                <c:pt idx="7583">
                  <c:v>58.499000000000002</c:v>
                </c:pt>
                <c:pt idx="7584">
                  <c:v>58.448</c:v>
                </c:pt>
                <c:pt idx="7585">
                  <c:v>58.408000000000001</c:v>
                </c:pt>
                <c:pt idx="7586">
                  <c:v>58.384</c:v>
                </c:pt>
                <c:pt idx="7587">
                  <c:v>58.363</c:v>
                </c:pt>
                <c:pt idx="7588">
                  <c:v>58.344999999999999</c:v>
                </c:pt>
                <c:pt idx="7589">
                  <c:v>58.329000000000001</c:v>
                </c:pt>
                <c:pt idx="7590">
                  <c:v>58.308</c:v>
                </c:pt>
                <c:pt idx="7591">
                  <c:v>58.289000000000001</c:v>
                </c:pt>
                <c:pt idx="7592">
                  <c:v>58.276000000000003</c:v>
                </c:pt>
                <c:pt idx="7593">
                  <c:v>58.268000000000001</c:v>
                </c:pt>
                <c:pt idx="7594">
                  <c:v>58.265999999999998</c:v>
                </c:pt>
                <c:pt idx="7595">
                  <c:v>58.265000000000001</c:v>
                </c:pt>
                <c:pt idx="7596">
                  <c:v>58.258000000000003</c:v>
                </c:pt>
                <c:pt idx="7597">
                  <c:v>58.256</c:v>
                </c:pt>
                <c:pt idx="7598">
                  <c:v>58.256999999999998</c:v>
                </c:pt>
                <c:pt idx="7599">
                  <c:v>58.249000000000002</c:v>
                </c:pt>
                <c:pt idx="7600">
                  <c:v>58.235999999999997</c:v>
                </c:pt>
                <c:pt idx="7601">
                  <c:v>58.231000000000002</c:v>
                </c:pt>
                <c:pt idx="7602">
                  <c:v>58.232999999999997</c:v>
                </c:pt>
                <c:pt idx="7603">
                  <c:v>58.234999999999999</c:v>
                </c:pt>
                <c:pt idx="7604">
                  <c:v>58.241999999999997</c:v>
                </c:pt>
                <c:pt idx="7605">
                  <c:v>58.253</c:v>
                </c:pt>
                <c:pt idx="7606">
                  <c:v>58.267000000000003</c:v>
                </c:pt>
                <c:pt idx="7607">
                  <c:v>58.277999999999999</c:v>
                </c:pt>
                <c:pt idx="7608">
                  <c:v>58.295999999999999</c:v>
                </c:pt>
                <c:pt idx="7609">
                  <c:v>58.316000000000003</c:v>
                </c:pt>
                <c:pt idx="7610">
                  <c:v>58.335000000000001</c:v>
                </c:pt>
                <c:pt idx="7611">
                  <c:v>58.341999999999999</c:v>
                </c:pt>
                <c:pt idx="7612">
                  <c:v>58.34</c:v>
                </c:pt>
                <c:pt idx="7613">
                  <c:v>58.335999999999999</c:v>
                </c:pt>
                <c:pt idx="7614">
                  <c:v>58.338999999999999</c:v>
                </c:pt>
                <c:pt idx="7615">
                  <c:v>58.350999999999999</c:v>
                </c:pt>
                <c:pt idx="7616">
                  <c:v>58.37</c:v>
                </c:pt>
                <c:pt idx="7617">
                  <c:v>58.381</c:v>
                </c:pt>
                <c:pt idx="7618">
                  <c:v>58.372999999999998</c:v>
                </c:pt>
                <c:pt idx="7619">
                  <c:v>58.363999999999997</c:v>
                </c:pt>
                <c:pt idx="7620">
                  <c:v>58.362000000000002</c:v>
                </c:pt>
                <c:pt idx="7621">
                  <c:v>58.374000000000002</c:v>
                </c:pt>
                <c:pt idx="7622">
                  <c:v>58.389000000000003</c:v>
                </c:pt>
                <c:pt idx="7623">
                  <c:v>58.399000000000001</c:v>
                </c:pt>
                <c:pt idx="7624">
                  <c:v>58.396999999999998</c:v>
                </c:pt>
                <c:pt idx="7625">
                  <c:v>58.395000000000003</c:v>
                </c:pt>
                <c:pt idx="7626">
                  <c:v>58.399000000000001</c:v>
                </c:pt>
                <c:pt idx="7627">
                  <c:v>58.41</c:v>
                </c:pt>
                <c:pt idx="7628">
                  <c:v>58.433</c:v>
                </c:pt>
                <c:pt idx="7629">
                  <c:v>58.465000000000003</c:v>
                </c:pt>
                <c:pt idx="7630">
                  <c:v>58.499000000000002</c:v>
                </c:pt>
                <c:pt idx="7631">
                  <c:v>58.536000000000001</c:v>
                </c:pt>
                <c:pt idx="7632">
                  <c:v>58.579000000000001</c:v>
                </c:pt>
                <c:pt idx="7633">
                  <c:v>58.622</c:v>
                </c:pt>
                <c:pt idx="7634">
                  <c:v>58.661999999999999</c:v>
                </c:pt>
                <c:pt idx="7635">
                  <c:v>58.709000000000003</c:v>
                </c:pt>
                <c:pt idx="7636">
                  <c:v>58.750999999999998</c:v>
                </c:pt>
                <c:pt idx="7637">
                  <c:v>58.787999999999997</c:v>
                </c:pt>
                <c:pt idx="7638">
                  <c:v>58.835000000000001</c:v>
                </c:pt>
                <c:pt idx="7639">
                  <c:v>58.881</c:v>
                </c:pt>
                <c:pt idx="7640">
                  <c:v>58.923999999999999</c:v>
                </c:pt>
                <c:pt idx="7641">
                  <c:v>58.963999999999999</c:v>
                </c:pt>
                <c:pt idx="7642">
                  <c:v>59</c:v>
                </c:pt>
                <c:pt idx="7643">
                  <c:v>59.036999999999999</c:v>
                </c:pt>
                <c:pt idx="7644">
                  <c:v>59.073999999999998</c:v>
                </c:pt>
                <c:pt idx="7645">
                  <c:v>59.113</c:v>
                </c:pt>
                <c:pt idx="7646">
                  <c:v>59.152000000000001</c:v>
                </c:pt>
                <c:pt idx="7647">
                  <c:v>59.194000000000003</c:v>
                </c:pt>
                <c:pt idx="7648">
                  <c:v>59.238</c:v>
                </c:pt>
                <c:pt idx="7649">
                  <c:v>59.281999999999996</c:v>
                </c:pt>
                <c:pt idx="7650">
                  <c:v>59.325000000000003</c:v>
                </c:pt>
                <c:pt idx="7651">
                  <c:v>59.368000000000002</c:v>
                </c:pt>
                <c:pt idx="7652">
                  <c:v>59.399000000000001</c:v>
                </c:pt>
                <c:pt idx="7653">
                  <c:v>59.438000000000002</c:v>
                </c:pt>
                <c:pt idx="7654">
                  <c:v>59.475999999999999</c:v>
                </c:pt>
                <c:pt idx="7655">
                  <c:v>59.503999999999998</c:v>
                </c:pt>
                <c:pt idx="7656">
                  <c:v>59.533000000000001</c:v>
                </c:pt>
                <c:pt idx="7657">
                  <c:v>59.567</c:v>
                </c:pt>
                <c:pt idx="7658">
                  <c:v>59.594000000000001</c:v>
                </c:pt>
                <c:pt idx="7659">
                  <c:v>59.62</c:v>
                </c:pt>
                <c:pt idx="7660">
                  <c:v>59.642000000000003</c:v>
                </c:pt>
                <c:pt idx="7661">
                  <c:v>59.665999999999997</c:v>
                </c:pt>
                <c:pt idx="7662">
                  <c:v>59.686</c:v>
                </c:pt>
                <c:pt idx="7663">
                  <c:v>59.695999999999998</c:v>
                </c:pt>
                <c:pt idx="7664">
                  <c:v>59.7</c:v>
                </c:pt>
                <c:pt idx="7665">
                  <c:v>59.704999999999998</c:v>
                </c:pt>
                <c:pt idx="7666">
                  <c:v>59.71</c:v>
                </c:pt>
                <c:pt idx="7667">
                  <c:v>59.720999999999997</c:v>
                </c:pt>
                <c:pt idx="7668">
                  <c:v>59.734999999999999</c:v>
                </c:pt>
                <c:pt idx="7669">
                  <c:v>59.750999999999998</c:v>
                </c:pt>
                <c:pt idx="7670">
                  <c:v>59.773000000000003</c:v>
                </c:pt>
                <c:pt idx="7671">
                  <c:v>59.795000000000002</c:v>
                </c:pt>
                <c:pt idx="7672">
                  <c:v>59.808999999999997</c:v>
                </c:pt>
                <c:pt idx="7673">
                  <c:v>59.823</c:v>
                </c:pt>
                <c:pt idx="7674">
                  <c:v>59.835999999999999</c:v>
                </c:pt>
                <c:pt idx="7675">
                  <c:v>59.853999999999999</c:v>
                </c:pt>
                <c:pt idx="7676">
                  <c:v>59.866999999999997</c:v>
                </c:pt>
                <c:pt idx="7677">
                  <c:v>59.883000000000003</c:v>
                </c:pt>
                <c:pt idx="7678">
                  <c:v>59.901000000000003</c:v>
                </c:pt>
                <c:pt idx="7679">
                  <c:v>59.914999999999999</c:v>
                </c:pt>
                <c:pt idx="7680">
                  <c:v>59.929000000000002</c:v>
                </c:pt>
                <c:pt idx="7681">
                  <c:v>59.936999999999998</c:v>
                </c:pt>
                <c:pt idx="7682">
                  <c:v>59.94</c:v>
                </c:pt>
                <c:pt idx="7683">
                  <c:v>59.942999999999998</c:v>
                </c:pt>
                <c:pt idx="7684">
                  <c:v>59.94</c:v>
                </c:pt>
                <c:pt idx="7685">
                  <c:v>59.927999999999997</c:v>
                </c:pt>
                <c:pt idx="7686">
                  <c:v>59.923000000000002</c:v>
                </c:pt>
                <c:pt idx="7687">
                  <c:v>59.918999999999997</c:v>
                </c:pt>
                <c:pt idx="7688">
                  <c:v>59.915999999999997</c:v>
                </c:pt>
                <c:pt idx="7689">
                  <c:v>59.911000000000001</c:v>
                </c:pt>
                <c:pt idx="7690">
                  <c:v>59.905999999999999</c:v>
                </c:pt>
                <c:pt idx="7691">
                  <c:v>59.902000000000001</c:v>
                </c:pt>
                <c:pt idx="7692">
                  <c:v>59.898000000000003</c:v>
                </c:pt>
                <c:pt idx="7693">
                  <c:v>59.896000000000001</c:v>
                </c:pt>
                <c:pt idx="7694">
                  <c:v>59.883000000000003</c:v>
                </c:pt>
                <c:pt idx="7695">
                  <c:v>59.862000000000002</c:v>
                </c:pt>
                <c:pt idx="7696">
                  <c:v>59.853000000000002</c:v>
                </c:pt>
                <c:pt idx="7697">
                  <c:v>59.84</c:v>
                </c:pt>
                <c:pt idx="7698">
                  <c:v>59.816000000000003</c:v>
                </c:pt>
                <c:pt idx="7699">
                  <c:v>59.792999999999999</c:v>
                </c:pt>
                <c:pt idx="7700">
                  <c:v>59.774999999999999</c:v>
                </c:pt>
                <c:pt idx="7701">
                  <c:v>59.76</c:v>
                </c:pt>
                <c:pt idx="7702">
                  <c:v>59.747</c:v>
                </c:pt>
                <c:pt idx="7703">
                  <c:v>59.720999999999997</c:v>
                </c:pt>
                <c:pt idx="7704">
                  <c:v>59.707000000000001</c:v>
                </c:pt>
                <c:pt idx="7705">
                  <c:v>59.701000000000001</c:v>
                </c:pt>
                <c:pt idx="7706">
                  <c:v>59.665999999999997</c:v>
                </c:pt>
                <c:pt idx="7707">
                  <c:v>59.606000000000002</c:v>
                </c:pt>
                <c:pt idx="7708">
                  <c:v>59.557000000000002</c:v>
                </c:pt>
                <c:pt idx="7709">
                  <c:v>59.508000000000003</c:v>
                </c:pt>
                <c:pt idx="7710">
                  <c:v>59.445</c:v>
                </c:pt>
                <c:pt idx="7711">
                  <c:v>59.360999999999997</c:v>
                </c:pt>
                <c:pt idx="7712">
                  <c:v>59.274999999999999</c:v>
                </c:pt>
                <c:pt idx="7713">
                  <c:v>59.192999999999998</c:v>
                </c:pt>
                <c:pt idx="7714">
                  <c:v>59.103999999999999</c:v>
                </c:pt>
                <c:pt idx="7715">
                  <c:v>59.006</c:v>
                </c:pt>
                <c:pt idx="7716">
                  <c:v>58.908999999999999</c:v>
                </c:pt>
                <c:pt idx="7717">
                  <c:v>58.814999999999998</c:v>
                </c:pt>
                <c:pt idx="7718">
                  <c:v>58.725999999999999</c:v>
                </c:pt>
                <c:pt idx="7719">
                  <c:v>58.639000000000003</c:v>
                </c:pt>
                <c:pt idx="7720">
                  <c:v>58.563000000000002</c:v>
                </c:pt>
                <c:pt idx="7721">
                  <c:v>58.494999999999997</c:v>
                </c:pt>
                <c:pt idx="7722">
                  <c:v>58.418999999999997</c:v>
                </c:pt>
                <c:pt idx="7723">
                  <c:v>58.338000000000001</c:v>
                </c:pt>
                <c:pt idx="7724">
                  <c:v>58.262</c:v>
                </c:pt>
                <c:pt idx="7725">
                  <c:v>58.198999999999998</c:v>
                </c:pt>
                <c:pt idx="7726">
                  <c:v>58.140999999999998</c:v>
                </c:pt>
                <c:pt idx="7727">
                  <c:v>58.084000000000003</c:v>
                </c:pt>
                <c:pt idx="7728">
                  <c:v>58.031999999999996</c:v>
                </c:pt>
                <c:pt idx="7729">
                  <c:v>57.991999999999997</c:v>
                </c:pt>
                <c:pt idx="7730">
                  <c:v>57.948999999999998</c:v>
                </c:pt>
                <c:pt idx="7731">
                  <c:v>57.898000000000003</c:v>
                </c:pt>
                <c:pt idx="7732">
                  <c:v>57.835000000000001</c:v>
                </c:pt>
                <c:pt idx="7733">
                  <c:v>57.753999999999998</c:v>
                </c:pt>
                <c:pt idx="7734">
                  <c:v>57.655999999999999</c:v>
                </c:pt>
                <c:pt idx="7735">
                  <c:v>57.552999999999997</c:v>
                </c:pt>
                <c:pt idx="7736">
                  <c:v>57.454999999999998</c:v>
                </c:pt>
                <c:pt idx="7737">
                  <c:v>57.366999999999997</c:v>
                </c:pt>
                <c:pt idx="7738">
                  <c:v>57.276000000000003</c:v>
                </c:pt>
                <c:pt idx="7739">
                  <c:v>57.167999999999999</c:v>
                </c:pt>
                <c:pt idx="7740">
                  <c:v>57.054000000000002</c:v>
                </c:pt>
                <c:pt idx="7741">
                  <c:v>56.939</c:v>
                </c:pt>
                <c:pt idx="7742">
                  <c:v>56.814</c:v>
                </c:pt>
                <c:pt idx="7743">
                  <c:v>56.671999999999997</c:v>
                </c:pt>
                <c:pt idx="7744">
                  <c:v>56.529000000000003</c:v>
                </c:pt>
                <c:pt idx="7745">
                  <c:v>56.392000000000003</c:v>
                </c:pt>
                <c:pt idx="7746">
                  <c:v>56.241</c:v>
                </c:pt>
                <c:pt idx="7747">
                  <c:v>56.082000000000001</c:v>
                </c:pt>
                <c:pt idx="7748">
                  <c:v>55.933999999999997</c:v>
                </c:pt>
                <c:pt idx="7749">
                  <c:v>55.79</c:v>
                </c:pt>
                <c:pt idx="7750">
                  <c:v>55.643000000000001</c:v>
                </c:pt>
                <c:pt idx="7751">
                  <c:v>55.500999999999998</c:v>
                </c:pt>
                <c:pt idx="7752">
                  <c:v>55.363</c:v>
                </c:pt>
                <c:pt idx="7753">
                  <c:v>55.218000000000004</c:v>
                </c:pt>
                <c:pt idx="7754">
                  <c:v>55.081000000000003</c:v>
                </c:pt>
                <c:pt idx="7755">
                  <c:v>54.945999999999998</c:v>
                </c:pt>
                <c:pt idx="7756">
                  <c:v>54.802999999999997</c:v>
                </c:pt>
                <c:pt idx="7757">
                  <c:v>54.662999999999997</c:v>
                </c:pt>
                <c:pt idx="7758">
                  <c:v>54.54</c:v>
                </c:pt>
                <c:pt idx="7759">
                  <c:v>54.424999999999997</c:v>
                </c:pt>
                <c:pt idx="7760">
                  <c:v>54.31</c:v>
                </c:pt>
                <c:pt idx="7761">
                  <c:v>54.2</c:v>
                </c:pt>
                <c:pt idx="7762">
                  <c:v>54.109000000000002</c:v>
                </c:pt>
                <c:pt idx="7763">
                  <c:v>54.034999999999997</c:v>
                </c:pt>
                <c:pt idx="7764">
                  <c:v>53.954000000000001</c:v>
                </c:pt>
                <c:pt idx="7765">
                  <c:v>53.869</c:v>
                </c:pt>
                <c:pt idx="7766">
                  <c:v>53.8</c:v>
                </c:pt>
                <c:pt idx="7767">
                  <c:v>53.735999999999997</c:v>
                </c:pt>
                <c:pt idx="7768">
                  <c:v>53.66</c:v>
                </c:pt>
                <c:pt idx="7769">
                  <c:v>53.597999999999999</c:v>
                </c:pt>
                <c:pt idx="7770">
                  <c:v>53.537999999999997</c:v>
                </c:pt>
                <c:pt idx="7771">
                  <c:v>53.491</c:v>
                </c:pt>
                <c:pt idx="7772">
                  <c:v>53.441000000000003</c:v>
                </c:pt>
                <c:pt idx="7773">
                  <c:v>53.4</c:v>
                </c:pt>
                <c:pt idx="7774">
                  <c:v>53.377000000000002</c:v>
                </c:pt>
                <c:pt idx="7775">
                  <c:v>53.33</c:v>
                </c:pt>
                <c:pt idx="7776">
                  <c:v>53.277000000000001</c:v>
                </c:pt>
                <c:pt idx="7777">
                  <c:v>53.24</c:v>
                </c:pt>
                <c:pt idx="7778">
                  <c:v>53.207000000000001</c:v>
                </c:pt>
                <c:pt idx="7779">
                  <c:v>53.162999999999997</c:v>
                </c:pt>
                <c:pt idx="7780">
                  <c:v>53.109000000000002</c:v>
                </c:pt>
                <c:pt idx="7781">
                  <c:v>53.055999999999997</c:v>
                </c:pt>
                <c:pt idx="7782">
                  <c:v>53.017000000000003</c:v>
                </c:pt>
                <c:pt idx="7783">
                  <c:v>52.98</c:v>
                </c:pt>
                <c:pt idx="7784">
                  <c:v>52.936</c:v>
                </c:pt>
                <c:pt idx="7785">
                  <c:v>52.884999999999998</c:v>
                </c:pt>
                <c:pt idx="7786">
                  <c:v>52.832999999999998</c:v>
                </c:pt>
                <c:pt idx="7787">
                  <c:v>52.78</c:v>
                </c:pt>
                <c:pt idx="7788">
                  <c:v>52.725999999999999</c:v>
                </c:pt>
                <c:pt idx="7789">
                  <c:v>52.671999999999997</c:v>
                </c:pt>
                <c:pt idx="7790">
                  <c:v>52.622</c:v>
                </c:pt>
                <c:pt idx="7791">
                  <c:v>52.572000000000003</c:v>
                </c:pt>
                <c:pt idx="7792">
                  <c:v>52.52</c:v>
                </c:pt>
                <c:pt idx="7793">
                  <c:v>52.469000000000001</c:v>
                </c:pt>
                <c:pt idx="7794">
                  <c:v>52.412999999999997</c:v>
                </c:pt>
                <c:pt idx="7795">
                  <c:v>52.354999999999997</c:v>
                </c:pt>
                <c:pt idx="7796">
                  <c:v>52.296999999999997</c:v>
                </c:pt>
                <c:pt idx="7797">
                  <c:v>52.241999999999997</c:v>
                </c:pt>
                <c:pt idx="7798">
                  <c:v>52.185000000000002</c:v>
                </c:pt>
                <c:pt idx="7799">
                  <c:v>52.128</c:v>
                </c:pt>
                <c:pt idx="7800">
                  <c:v>52.067</c:v>
                </c:pt>
                <c:pt idx="7801">
                  <c:v>52.015000000000001</c:v>
                </c:pt>
                <c:pt idx="7802">
                  <c:v>51.96</c:v>
                </c:pt>
                <c:pt idx="7803">
                  <c:v>51.9</c:v>
                </c:pt>
                <c:pt idx="7804">
                  <c:v>51.85</c:v>
                </c:pt>
                <c:pt idx="7805">
                  <c:v>51.802999999999997</c:v>
                </c:pt>
                <c:pt idx="7806">
                  <c:v>51.762999999999998</c:v>
                </c:pt>
                <c:pt idx="7807">
                  <c:v>51.726999999999997</c:v>
                </c:pt>
                <c:pt idx="7808">
                  <c:v>51.692999999999998</c:v>
                </c:pt>
                <c:pt idx="7809">
                  <c:v>51.661999999999999</c:v>
                </c:pt>
                <c:pt idx="7810">
                  <c:v>51.628</c:v>
                </c:pt>
                <c:pt idx="7811">
                  <c:v>51.600999999999999</c:v>
                </c:pt>
                <c:pt idx="7812">
                  <c:v>51.59</c:v>
                </c:pt>
                <c:pt idx="7813">
                  <c:v>51.582999999999998</c:v>
                </c:pt>
                <c:pt idx="7814">
                  <c:v>51.563000000000002</c:v>
                </c:pt>
                <c:pt idx="7815">
                  <c:v>51.552999999999997</c:v>
                </c:pt>
                <c:pt idx="7816">
                  <c:v>51.554000000000002</c:v>
                </c:pt>
                <c:pt idx="7817">
                  <c:v>51.56</c:v>
                </c:pt>
                <c:pt idx="7818">
                  <c:v>51.552999999999997</c:v>
                </c:pt>
                <c:pt idx="7819">
                  <c:v>51.537999999999997</c:v>
                </c:pt>
                <c:pt idx="7820">
                  <c:v>51.536999999999999</c:v>
                </c:pt>
                <c:pt idx="7821">
                  <c:v>51.55</c:v>
                </c:pt>
                <c:pt idx="7822">
                  <c:v>51.564</c:v>
                </c:pt>
                <c:pt idx="7823">
                  <c:v>51.573</c:v>
                </c:pt>
                <c:pt idx="7824">
                  <c:v>51.58</c:v>
                </c:pt>
                <c:pt idx="7825">
                  <c:v>51.585000000000001</c:v>
                </c:pt>
                <c:pt idx="7826">
                  <c:v>51.582999999999998</c:v>
                </c:pt>
                <c:pt idx="7827">
                  <c:v>51.576000000000001</c:v>
                </c:pt>
                <c:pt idx="7828">
                  <c:v>51.566000000000003</c:v>
                </c:pt>
                <c:pt idx="7829">
                  <c:v>51.555999999999997</c:v>
                </c:pt>
                <c:pt idx="7830">
                  <c:v>51.548999999999999</c:v>
                </c:pt>
                <c:pt idx="7831">
                  <c:v>51.533999999999999</c:v>
                </c:pt>
                <c:pt idx="7832">
                  <c:v>51.517000000000003</c:v>
                </c:pt>
                <c:pt idx="7833">
                  <c:v>51.496000000000002</c:v>
                </c:pt>
                <c:pt idx="7834">
                  <c:v>51.472000000000001</c:v>
                </c:pt>
                <c:pt idx="7835">
                  <c:v>51.438000000000002</c:v>
                </c:pt>
                <c:pt idx="7836">
                  <c:v>51.405999999999999</c:v>
                </c:pt>
                <c:pt idx="7837">
                  <c:v>51.375</c:v>
                </c:pt>
                <c:pt idx="7838">
                  <c:v>51.341000000000001</c:v>
                </c:pt>
                <c:pt idx="7839">
                  <c:v>51.311</c:v>
                </c:pt>
                <c:pt idx="7840">
                  <c:v>51.277999999999999</c:v>
                </c:pt>
                <c:pt idx="7841">
                  <c:v>51.246000000000002</c:v>
                </c:pt>
                <c:pt idx="7842">
                  <c:v>51.216999999999999</c:v>
                </c:pt>
                <c:pt idx="7843">
                  <c:v>51.186</c:v>
                </c:pt>
                <c:pt idx="7844">
                  <c:v>51.155000000000001</c:v>
                </c:pt>
                <c:pt idx="7845">
                  <c:v>51.127000000000002</c:v>
                </c:pt>
                <c:pt idx="7846">
                  <c:v>51.103000000000002</c:v>
                </c:pt>
                <c:pt idx="7847">
                  <c:v>51.082999999999998</c:v>
                </c:pt>
                <c:pt idx="7848">
                  <c:v>51.064</c:v>
                </c:pt>
                <c:pt idx="7849">
                  <c:v>51.048999999999999</c:v>
                </c:pt>
                <c:pt idx="7850">
                  <c:v>51.033000000000001</c:v>
                </c:pt>
                <c:pt idx="7851">
                  <c:v>51.02</c:v>
                </c:pt>
                <c:pt idx="7852">
                  <c:v>51.017000000000003</c:v>
                </c:pt>
                <c:pt idx="7853">
                  <c:v>51.015000000000001</c:v>
                </c:pt>
                <c:pt idx="7854">
                  <c:v>51.018000000000001</c:v>
                </c:pt>
                <c:pt idx="7855">
                  <c:v>51.031999999999996</c:v>
                </c:pt>
                <c:pt idx="7856">
                  <c:v>51.048999999999999</c:v>
                </c:pt>
                <c:pt idx="7857">
                  <c:v>51.061999999999998</c:v>
                </c:pt>
                <c:pt idx="7858">
                  <c:v>51.07</c:v>
                </c:pt>
                <c:pt idx="7859">
                  <c:v>51.073</c:v>
                </c:pt>
                <c:pt idx="7860">
                  <c:v>51.069000000000003</c:v>
                </c:pt>
                <c:pt idx="7861">
                  <c:v>51.06</c:v>
                </c:pt>
                <c:pt idx="7862">
                  <c:v>51.048999999999999</c:v>
                </c:pt>
                <c:pt idx="7863">
                  <c:v>51.036000000000001</c:v>
                </c:pt>
                <c:pt idx="7864">
                  <c:v>51.021000000000001</c:v>
                </c:pt>
                <c:pt idx="7865">
                  <c:v>51.003</c:v>
                </c:pt>
                <c:pt idx="7866">
                  <c:v>50.978999999999999</c:v>
                </c:pt>
                <c:pt idx="7867">
                  <c:v>50.945</c:v>
                </c:pt>
                <c:pt idx="7868">
                  <c:v>50.912999999999997</c:v>
                </c:pt>
                <c:pt idx="7869">
                  <c:v>50.88</c:v>
                </c:pt>
                <c:pt idx="7870">
                  <c:v>50.844000000000001</c:v>
                </c:pt>
                <c:pt idx="7871">
                  <c:v>50.81</c:v>
                </c:pt>
                <c:pt idx="7872">
                  <c:v>50.78</c:v>
                </c:pt>
                <c:pt idx="7873">
                  <c:v>50.753</c:v>
                </c:pt>
                <c:pt idx="7874">
                  <c:v>50.732999999999997</c:v>
                </c:pt>
                <c:pt idx="7875">
                  <c:v>50.715000000000003</c:v>
                </c:pt>
                <c:pt idx="7876">
                  <c:v>50.7</c:v>
                </c:pt>
                <c:pt idx="7877">
                  <c:v>50.688000000000002</c:v>
                </c:pt>
                <c:pt idx="7878">
                  <c:v>50.677</c:v>
                </c:pt>
                <c:pt idx="7879">
                  <c:v>50.667000000000002</c:v>
                </c:pt>
                <c:pt idx="7880">
                  <c:v>50.658000000000001</c:v>
                </c:pt>
                <c:pt idx="7881">
                  <c:v>50.649000000000001</c:v>
                </c:pt>
                <c:pt idx="7882">
                  <c:v>50.639000000000003</c:v>
                </c:pt>
                <c:pt idx="7883">
                  <c:v>50.631999999999998</c:v>
                </c:pt>
                <c:pt idx="7884">
                  <c:v>50.627000000000002</c:v>
                </c:pt>
                <c:pt idx="7885">
                  <c:v>50.622</c:v>
                </c:pt>
                <c:pt idx="7886">
                  <c:v>50.616</c:v>
                </c:pt>
                <c:pt idx="7887">
                  <c:v>50.613</c:v>
                </c:pt>
                <c:pt idx="7888">
                  <c:v>50.613999999999997</c:v>
                </c:pt>
                <c:pt idx="7889">
                  <c:v>50.615000000000002</c:v>
                </c:pt>
                <c:pt idx="7890">
                  <c:v>50.616</c:v>
                </c:pt>
                <c:pt idx="7891">
                  <c:v>50.615000000000002</c:v>
                </c:pt>
                <c:pt idx="7892">
                  <c:v>50.613999999999997</c:v>
                </c:pt>
                <c:pt idx="7893">
                  <c:v>50.62</c:v>
                </c:pt>
                <c:pt idx="7894">
                  <c:v>50.624000000000002</c:v>
                </c:pt>
                <c:pt idx="7895">
                  <c:v>50.631</c:v>
                </c:pt>
                <c:pt idx="7896">
                  <c:v>50.637</c:v>
                </c:pt>
                <c:pt idx="7897">
                  <c:v>50.636000000000003</c:v>
                </c:pt>
                <c:pt idx="7898">
                  <c:v>50.628999999999998</c:v>
                </c:pt>
                <c:pt idx="7899">
                  <c:v>50.62</c:v>
                </c:pt>
                <c:pt idx="7900">
                  <c:v>50.607999999999997</c:v>
                </c:pt>
                <c:pt idx="7901">
                  <c:v>50.593000000000004</c:v>
                </c:pt>
                <c:pt idx="7902">
                  <c:v>50.58</c:v>
                </c:pt>
                <c:pt idx="7903">
                  <c:v>50.573999999999998</c:v>
                </c:pt>
                <c:pt idx="7904">
                  <c:v>50.578000000000003</c:v>
                </c:pt>
                <c:pt idx="7905">
                  <c:v>50.585000000000001</c:v>
                </c:pt>
                <c:pt idx="7906">
                  <c:v>50.588999999999999</c:v>
                </c:pt>
                <c:pt idx="7907">
                  <c:v>50.59</c:v>
                </c:pt>
                <c:pt idx="7908">
                  <c:v>50.585999999999999</c:v>
                </c:pt>
                <c:pt idx="7909">
                  <c:v>50.59</c:v>
                </c:pt>
                <c:pt idx="7910">
                  <c:v>50.606999999999999</c:v>
                </c:pt>
                <c:pt idx="7911">
                  <c:v>50.63</c:v>
                </c:pt>
                <c:pt idx="7912">
                  <c:v>50.658999999999999</c:v>
                </c:pt>
                <c:pt idx="7913">
                  <c:v>50.676000000000002</c:v>
                </c:pt>
                <c:pt idx="7914">
                  <c:v>50.703000000000003</c:v>
                </c:pt>
                <c:pt idx="7915">
                  <c:v>50.738</c:v>
                </c:pt>
                <c:pt idx="7916">
                  <c:v>50.761000000000003</c:v>
                </c:pt>
                <c:pt idx="7917">
                  <c:v>50.78</c:v>
                </c:pt>
                <c:pt idx="7918">
                  <c:v>50.79</c:v>
                </c:pt>
                <c:pt idx="7919">
                  <c:v>50.792999999999999</c:v>
                </c:pt>
                <c:pt idx="7920">
                  <c:v>50.801000000000002</c:v>
                </c:pt>
                <c:pt idx="7921">
                  <c:v>50.814</c:v>
                </c:pt>
                <c:pt idx="7922">
                  <c:v>50.841000000000001</c:v>
                </c:pt>
                <c:pt idx="7923">
                  <c:v>50.884999999999998</c:v>
                </c:pt>
                <c:pt idx="7924">
                  <c:v>50.936999999999998</c:v>
                </c:pt>
                <c:pt idx="7925">
                  <c:v>50.987000000000002</c:v>
                </c:pt>
                <c:pt idx="7926">
                  <c:v>51.048000000000002</c:v>
                </c:pt>
                <c:pt idx="7927">
                  <c:v>51.122999999999998</c:v>
                </c:pt>
                <c:pt idx="7928">
                  <c:v>51.188000000000002</c:v>
                </c:pt>
                <c:pt idx="7929">
                  <c:v>51.252000000000002</c:v>
                </c:pt>
                <c:pt idx="7930">
                  <c:v>51.32</c:v>
                </c:pt>
                <c:pt idx="7931">
                  <c:v>51.393999999999998</c:v>
                </c:pt>
                <c:pt idx="7932">
                  <c:v>51.456000000000003</c:v>
                </c:pt>
                <c:pt idx="7933">
                  <c:v>51.503</c:v>
                </c:pt>
                <c:pt idx="7934">
                  <c:v>51.558</c:v>
                </c:pt>
                <c:pt idx="7935">
                  <c:v>51.628</c:v>
                </c:pt>
                <c:pt idx="7936">
                  <c:v>51.697000000000003</c:v>
                </c:pt>
                <c:pt idx="7937">
                  <c:v>51.756</c:v>
                </c:pt>
                <c:pt idx="7938">
                  <c:v>51.81</c:v>
                </c:pt>
                <c:pt idx="7939">
                  <c:v>51.869</c:v>
                </c:pt>
                <c:pt idx="7940">
                  <c:v>51.936999999999998</c:v>
                </c:pt>
                <c:pt idx="7941">
                  <c:v>51.991999999999997</c:v>
                </c:pt>
                <c:pt idx="7942">
                  <c:v>52.033000000000001</c:v>
                </c:pt>
                <c:pt idx="7943">
                  <c:v>52.061</c:v>
                </c:pt>
                <c:pt idx="7944">
                  <c:v>52.094999999999999</c:v>
                </c:pt>
                <c:pt idx="7945">
                  <c:v>52.113999999999997</c:v>
                </c:pt>
                <c:pt idx="7946">
                  <c:v>52.137999999999998</c:v>
                </c:pt>
                <c:pt idx="7947">
                  <c:v>52.162999999999997</c:v>
                </c:pt>
                <c:pt idx="7948">
                  <c:v>52.18</c:v>
                </c:pt>
                <c:pt idx="7949">
                  <c:v>52.210999999999999</c:v>
                </c:pt>
                <c:pt idx="7950">
                  <c:v>52.228000000000002</c:v>
                </c:pt>
                <c:pt idx="7951">
                  <c:v>52.247999999999998</c:v>
                </c:pt>
                <c:pt idx="7952">
                  <c:v>52.286999999999999</c:v>
                </c:pt>
                <c:pt idx="7953">
                  <c:v>52.302999999999997</c:v>
                </c:pt>
                <c:pt idx="7954">
                  <c:v>52.338999999999999</c:v>
                </c:pt>
                <c:pt idx="7955">
                  <c:v>52.374000000000002</c:v>
                </c:pt>
                <c:pt idx="7956">
                  <c:v>52.390999999999998</c:v>
                </c:pt>
                <c:pt idx="7957">
                  <c:v>52.423999999999999</c:v>
                </c:pt>
                <c:pt idx="7958">
                  <c:v>52.436</c:v>
                </c:pt>
                <c:pt idx="7959">
                  <c:v>52.445</c:v>
                </c:pt>
                <c:pt idx="7960">
                  <c:v>52.466999999999999</c:v>
                </c:pt>
                <c:pt idx="7961">
                  <c:v>52.482999999999997</c:v>
                </c:pt>
                <c:pt idx="7962">
                  <c:v>52.503</c:v>
                </c:pt>
                <c:pt idx="7963">
                  <c:v>52.523000000000003</c:v>
                </c:pt>
                <c:pt idx="7964">
                  <c:v>52.557000000000002</c:v>
                </c:pt>
                <c:pt idx="7965">
                  <c:v>52.585000000000001</c:v>
                </c:pt>
                <c:pt idx="7966">
                  <c:v>52.615000000000002</c:v>
                </c:pt>
                <c:pt idx="7967">
                  <c:v>52.645000000000003</c:v>
                </c:pt>
                <c:pt idx="7968">
                  <c:v>52.679000000000002</c:v>
                </c:pt>
                <c:pt idx="7969">
                  <c:v>52.719000000000001</c:v>
                </c:pt>
                <c:pt idx="7970">
                  <c:v>52.737000000000002</c:v>
                </c:pt>
                <c:pt idx="7971">
                  <c:v>52.749000000000002</c:v>
                </c:pt>
                <c:pt idx="7972">
                  <c:v>52.76</c:v>
                </c:pt>
                <c:pt idx="7973">
                  <c:v>52.789000000000001</c:v>
                </c:pt>
                <c:pt idx="7974">
                  <c:v>52.814</c:v>
                </c:pt>
                <c:pt idx="7975">
                  <c:v>52.823999999999998</c:v>
                </c:pt>
                <c:pt idx="7976">
                  <c:v>52.85</c:v>
                </c:pt>
                <c:pt idx="7977">
                  <c:v>52.860999999999997</c:v>
                </c:pt>
                <c:pt idx="7978">
                  <c:v>52.874000000000002</c:v>
                </c:pt>
                <c:pt idx="7979">
                  <c:v>52.914999999999999</c:v>
                </c:pt>
                <c:pt idx="7980">
                  <c:v>52.945999999999998</c:v>
                </c:pt>
                <c:pt idx="7981">
                  <c:v>52.957000000000001</c:v>
                </c:pt>
                <c:pt idx="7982">
                  <c:v>52.972999999999999</c:v>
                </c:pt>
                <c:pt idx="7983">
                  <c:v>52.993000000000002</c:v>
                </c:pt>
                <c:pt idx="7984">
                  <c:v>53.005000000000003</c:v>
                </c:pt>
                <c:pt idx="7985">
                  <c:v>53.008000000000003</c:v>
                </c:pt>
                <c:pt idx="7986">
                  <c:v>53.003999999999998</c:v>
                </c:pt>
                <c:pt idx="7987">
                  <c:v>53.000999999999998</c:v>
                </c:pt>
                <c:pt idx="7988">
                  <c:v>52.994999999999997</c:v>
                </c:pt>
                <c:pt idx="7989">
                  <c:v>52.994999999999997</c:v>
                </c:pt>
                <c:pt idx="7990">
                  <c:v>53.009</c:v>
                </c:pt>
                <c:pt idx="7991">
                  <c:v>53.026000000000003</c:v>
                </c:pt>
                <c:pt idx="7992">
                  <c:v>53.036000000000001</c:v>
                </c:pt>
                <c:pt idx="7993">
                  <c:v>53.036000000000001</c:v>
                </c:pt>
                <c:pt idx="7994">
                  <c:v>53.037999999999997</c:v>
                </c:pt>
                <c:pt idx="7995">
                  <c:v>53.048000000000002</c:v>
                </c:pt>
                <c:pt idx="7996">
                  <c:v>53.058999999999997</c:v>
                </c:pt>
                <c:pt idx="7997">
                  <c:v>53.058</c:v>
                </c:pt>
                <c:pt idx="7998">
                  <c:v>53.06</c:v>
                </c:pt>
                <c:pt idx="7999">
                  <c:v>53.076000000000001</c:v>
                </c:pt>
                <c:pt idx="8000">
                  <c:v>53.091999999999999</c:v>
                </c:pt>
                <c:pt idx="8001">
                  <c:v>53.104999999999997</c:v>
                </c:pt>
                <c:pt idx="8002">
                  <c:v>53.115000000000002</c:v>
                </c:pt>
                <c:pt idx="8003">
                  <c:v>53.13</c:v>
                </c:pt>
                <c:pt idx="8004">
                  <c:v>53.145000000000003</c:v>
                </c:pt>
                <c:pt idx="8005">
                  <c:v>53.155000000000001</c:v>
                </c:pt>
                <c:pt idx="8006">
                  <c:v>53.167999999999999</c:v>
                </c:pt>
                <c:pt idx="8007">
                  <c:v>53.183999999999997</c:v>
                </c:pt>
                <c:pt idx="8008">
                  <c:v>53.198999999999998</c:v>
                </c:pt>
                <c:pt idx="8009">
                  <c:v>53.219000000000001</c:v>
                </c:pt>
                <c:pt idx="8010">
                  <c:v>53.244999999999997</c:v>
                </c:pt>
                <c:pt idx="8011">
                  <c:v>53.279000000000003</c:v>
                </c:pt>
                <c:pt idx="8012">
                  <c:v>53.316000000000003</c:v>
                </c:pt>
                <c:pt idx="8013">
                  <c:v>53.348999999999997</c:v>
                </c:pt>
                <c:pt idx="8014">
                  <c:v>53.363999999999997</c:v>
                </c:pt>
                <c:pt idx="8015">
                  <c:v>53.356999999999999</c:v>
                </c:pt>
                <c:pt idx="8016">
                  <c:v>53.353000000000002</c:v>
                </c:pt>
                <c:pt idx="8017">
                  <c:v>53.36</c:v>
                </c:pt>
                <c:pt idx="8018">
                  <c:v>53.366999999999997</c:v>
                </c:pt>
                <c:pt idx="8019">
                  <c:v>53.372</c:v>
                </c:pt>
                <c:pt idx="8020">
                  <c:v>53.378</c:v>
                </c:pt>
                <c:pt idx="8021">
                  <c:v>53.378</c:v>
                </c:pt>
                <c:pt idx="8022">
                  <c:v>53.369</c:v>
                </c:pt>
                <c:pt idx="8023">
                  <c:v>53.362000000000002</c:v>
                </c:pt>
                <c:pt idx="8024">
                  <c:v>53.369</c:v>
                </c:pt>
                <c:pt idx="8025">
                  <c:v>53.392000000000003</c:v>
                </c:pt>
                <c:pt idx="8026">
                  <c:v>53.396999999999998</c:v>
                </c:pt>
                <c:pt idx="8027">
                  <c:v>53.372</c:v>
                </c:pt>
                <c:pt idx="8028">
                  <c:v>53.353999999999999</c:v>
                </c:pt>
                <c:pt idx="8029">
                  <c:v>53.356000000000002</c:v>
                </c:pt>
                <c:pt idx="8030">
                  <c:v>53.371000000000002</c:v>
                </c:pt>
                <c:pt idx="8031">
                  <c:v>53.381</c:v>
                </c:pt>
                <c:pt idx="8032">
                  <c:v>53.387999999999998</c:v>
                </c:pt>
                <c:pt idx="8033">
                  <c:v>53.396000000000001</c:v>
                </c:pt>
                <c:pt idx="8034">
                  <c:v>53.411999999999999</c:v>
                </c:pt>
                <c:pt idx="8035">
                  <c:v>53.436</c:v>
                </c:pt>
                <c:pt idx="8036">
                  <c:v>53.456000000000003</c:v>
                </c:pt>
                <c:pt idx="8037">
                  <c:v>53.48</c:v>
                </c:pt>
                <c:pt idx="8038">
                  <c:v>53.503999999999998</c:v>
                </c:pt>
                <c:pt idx="8039">
                  <c:v>53.533000000000001</c:v>
                </c:pt>
                <c:pt idx="8040">
                  <c:v>53.561999999999998</c:v>
                </c:pt>
                <c:pt idx="8041">
                  <c:v>53.591000000000001</c:v>
                </c:pt>
                <c:pt idx="8042">
                  <c:v>53.624000000000002</c:v>
                </c:pt>
                <c:pt idx="8043">
                  <c:v>53.658000000000001</c:v>
                </c:pt>
                <c:pt idx="8044">
                  <c:v>53.688000000000002</c:v>
                </c:pt>
                <c:pt idx="8045">
                  <c:v>53.716999999999999</c:v>
                </c:pt>
                <c:pt idx="8046">
                  <c:v>53.753999999999998</c:v>
                </c:pt>
                <c:pt idx="8047">
                  <c:v>53.789000000000001</c:v>
                </c:pt>
                <c:pt idx="8048">
                  <c:v>53.82</c:v>
                </c:pt>
                <c:pt idx="8049">
                  <c:v>53.848999999999997</c:v>
                </c:pt>
                <c:pt idx="8050">
                  <c:v>53.886000000000003</c:v>
                </c:pt>
                <c:pt idx="8051">
                  <c:v>53.920999999999999</c:v>
                </c:pt>
                <c:pt idx="8052">
                  <c:v>53.944000000000003</c:v>
                </c:pt>
                <c:pt idx="8053">
                  <c:v>53.965000000000003</c:v>
                </c:pt>
                <c:pt idx="8054">
                  <c:v>53.98</c:v>
                </c:pt>
                <c:pt idx="8055">
                  <c:v>53.984000000000002</c:v>
                </c:pt>
                <c:pt idx="8056">
                  <c:v>53.987000000000002</c:v>
                </c:pt>
                <c:pt idx="8057">
                  <c:v>53.981999999999999</c:v>
                </c:pt>
                <c:pt idx="8058">
                  <c:v>53.968000000000004</c:v>
                </c:pt>
                <c:pt idx="8059">
                  <c:v>53.962000000000003</c:v>
                </c:pt>
                <c:pt idx="8060">
                  <c:v>53.957999999999998</c:v>
                </c:pt>
                <c:pt idx="8061">
                  <c:v>53.968000000000004</c:v>
                </c:pt>
                <c:pt idx="8062">
                  <c:v>53.994</c:v>
                </c:pt>
                <c:pt idx="8063">
                  <c:v>54.026000000000003</c:v>
                </c:pt>
                <c:pt idx="8064">
                  <c:v>54.052</c:v>
                </c:pt>
                <c:pt idx="8065">
                  <c:v>54.081000000000003</c:v>
                </c:pt>
                <c:pt idx="8066">
                  <c:v>54.113999999999997</c:v>
                </c:pt>
                <c:pt idx="8067">
                  <c:v>54.14</c:v>
                </c:pt>
                <c:pt idx="8068">
                  <c:v>54.161999999999999</c:v>
                </c:pt>
                <c:pt idx="8069">
                  <c:v>54.189</c:v>
                </c:pt>
                <c:pt idx="8070">
                  <c:v>54.226999999999997</c:v>
                </c:pt>
                <c:pt idx="8071">
                  <c:v>54.271999999999998</c:v>
                </c:pt>
                <c:pt idx="8072">
                  <c:v>54.32</c:v>
                </c:pt>
                <c:pt idx="8073">
                  <c:v>54.378999999999998</c:v>
                </c:pt>
                <c:pt idx="8074">
                  <c:v>54.442</c:v>
                </c:pt>
                <c:pt idx="8075">
                  <c:v>54.497</c:v>
                </c:pt>
                <c:pt idx="8076">
                  <c:v>54.540999999999997</c:v>
                </c:pt>
                <c:pt idx="8077">
                  <c:v>54.584000000000003</c:v>
                </c:pt>
                <c:pt idx="8078">
                  <c:v>54.62</c:v>
                </c:pt>
                <c:pt idx="8079">
                  <c:v>54.661000000000001</c:v>
                </c:pt>
                <c:pt idx="8080">
                  <c:v>54.695</c:v>
                </c:pt>
                <c:pt idx="8081">
                  <c:v>54.712000000000003</c:v>
                </c:pt>
                <c:pt idx="8082">
                  <c:v>54.716000000000001</c:v>
                </c:pt>
                <c:pt idx="8083">
                  <c:v>54.720999999999997</c:v>
                </c:pt>
                <c:pt idx="8084">
                  <c:v>54.728000000000002</c:v>
                </c:pt>
                <c:pt idx="8085">
                  <c:v>54.719000000000001</c:v>
                </c:pt>
                <c:pt idx="8086">
                  <c:v>54.704000000000001</c:v>
                </c:pt>
                <c:pt idx="8087">
                  <c:v>54.683999999999997</c:v>
                </c:pt>
                <c:pt idx="8088">
                  <c:v>54.661000000000001</c:v>
                </c:pt>
                <c:pt idx="8089">
                  <c:v>54.639000000000003</c:v>
                </c:pt>
                <c:pt idx="8090">
                  <c:v>54.616999999999997</c:v>
                </c:pt>
                <c:pt idx="8091">
                  <c:v>54.594000000000001</c:v>
                </c:pt>
                <c:pt idx="8092">
                  <c:v>54.566000000000003</c:v>
                </c:pt>
                <c:pt idx="8093">
                  <c:v>54.530999999999999</c:v>
                </c:pt>
                <c:pt idx="8094">
                  <c:v>54.494</c:v>
                </c:pt>
                <c:pt idx="8095">
                  <c:v>54.463999999999999</c:v>
                </c:pt>
                <c:pt idx="8096">
                  <c:v>54.433999999999997</c:v>
                </c:pt>
                <c:pt idx="8097">
                  <c:v>54.406999999999996</c:v>
                </c:pt>
                <c:pt idx="8098">
                  <c:v>54.386000000000003</c:v>
                </c:pt>
                <c:pt idx="8099">
                  <c:v>54.37</c:v>
                </c:pt>
                <c:pt idx="8100">
                  <c:v>54.354999999999997</c:v>
                </c:pt>
                <c:pt idx="8101">
                  <c:v>54.344000000000001</c:v>
                </c:pt>
                <c:pt idx="8102">
                  <c:v>54.347999999999999</c:v>
                </c:pt>
                <c:pt idx="8103">
                  <c:v>54.353999999999999</c:v>
                </c:pt>
                <c:pt idx="8104">
                  <c:v>54.360999999999997</c:v>
                </c:pt>
                <c:pt idx="8105">
                  <c:v>54.378</c:v>
                </c:pt>
                <c:pt idx="8106">
                  <c:v>54.392000000000003</c:v>
                </c:pt>
                <c:pt idx="8107">
                  <c:v>54.393999999999998</c:v>
                </c:pt>
                <c:pt idx="8108">
                  <c:v>54.389000000000003</c:v>
                </c:pt>
                <c:pt idx="8109">
                  <c:v>54.377000000000002</c:v>
                </c:pt>
                <c:pt idx="8110">
                  <c:v>54.384999999999998</c:v>
                </c:pt>
                <c:pt idx="8111">
                  <c:v>54.393999999999998</c:v>
                </c:pt>
                <c:pt idx="8112">
                  <c:v>54.384999999999998</c:v>
                </c:pt>
                <c:pt idx="8113">
                  <c:v>54.393000000000001</c:v>
                </c:pt>
                <c:pt idx="8114">
                  <c:v>54.393999999999998</c:v>
                </c:pt>
                <c:pt idx="8115">
                  <c:v>54.389000000000003</c:v>
                </c:pt>
                <c:pt idx="8116">
                  <c:v>54.383000000000003</c:v>
                </c:pt>
                <c:pt idx="8117">
                  <c:v>54.383000000000003</c:v>
                </c:pt>
                <c:pt idx="8118">
                  <c:v>54.378</c:v>
                </c:pt>
                <c:pt idx="8119">
                  <c:v>54.353000000000002</c:v>
                </c:pt>
                <c:pt idx="8120">
                  <c:v>54.320999999999998</c:v>
                </c:pt>
                <c:pt idx="8121">
                  <c:v>54.283999999999999</c:v>
                </c:pt>
                <c:pt idx="8122">
                  <c:v>54.237000000000002</c:v>
                </c:pt>
                <c:pt idx="8123">
                  <c:v>54.180999999999997</c:v>
                </c:pt>
                <c:pt idx="8124">
                  <c:v>54.116</c:v>
                </c:pt>
                <c:pt idx="8125">
                  <c:v>54.039000000000001</c:v>
                </c:pt>
                <c:pt idx="8126">
                  <c:v>53.95</c:v>
                </c:pt>
                <c:pt idx="8127">
                  <c:v>53.86</c:v>
                </c:pt>
                <c:pt idx="8128">
                  <c:v>53.774999999999999</c:v>
                </c:pt>
                <c:pt idx="8129">
                  <c:v>53.682000000000002</c:v>
                </c:pt>
                <c:pt idx="8130">
                  <c:v>53.576999999999998</c:v>
                </c:pt>
                <c:pt idx="8131">
                  <c:v>53.466000000000001</c:v>
                </c:pt>
                <c:pt idx="8132">
                  <c:v>53.357999999999997</c:v>
                </c:pt>
                <c:pt idx="8133">
                  <c:v>53.25</c:v>
                </c:pt>
                <c:pt idx="8134">
                  <c:v>53.131</c:v>
                </c:pt>
                <c:pt idx="8135">
                  <c:v>53.015999999999998</c:v>
                </c:pt>
                <c:pt idx="8136">
                  <c:v>52.914999999999999</c:v>
                </c:pt>
                <c:pt idx="8137">
                  <c:v>52.816000000000003</c:v>
                </c:pt>
                <c:pt idx="8138">
                  <c:v>52.694000000000003</c:v>
                </c:pt>
                <c:pt idx="8139">
                  <c:v>52.555</c:v>
                </c:pt>
                <c:pt idx="8140">
                  <c:v>52.427999999999997</c:v>
                </c:pt>
                <c:pt idx="8141">
                  <c:v>52.292999999999999</c:v>
                </c:pt>
                <c:pt idx="8142">
                  <c:v>52.158999999999999</c:v>
                </c:pt>
                <c:pt idx="8143">
                  <c:v>52.029000000000003</c:v>
                </c:pt>
                <c:pt idx="8144">
                  <c:v>51.88</c:v>
                </c:pt>
                <c:pt idx="8145">
                  <c:v>51.712000000000003</c:v>
                </c:pt>
                <c:pt idx="8146">
                  <c:v>51.548999999999999</c:v>
                </c:pt>
                <c:pt idx="8147">
                  <c:v>51.386000000000003</c:v>
                </c:pt>
                <c:pt idx="8148">
                  <c:v>51.219000000000001</c:v>
                </c:pt>
                <c:pt idx="8149">
                  <c:v>51.043999999999997</c:v>
                </c:pt>
                <c:pt idx="8150">
                  <c:v>50.884999999999998</c:v>
                </c:pt>
                <c:pt idx="8151">
                  <c:v>50.731999999999999</c:v>
                </c:pt>
                <c:pt idx="8152">
                  <c:v>50.570999999999998</c:v>
                </c:pt>
                <c:pt idx="8153">
                  <c:v>50.417000000000002</c:v>
                </c:pt>
                <c:pt idx="8154">
                  <c:v>50.268000000000001</c:v>
                </c:pt>
                <c:pt idx="8155">
                  <c:v>50.122</c:v>
                </c:pt>
                <c:pt idx="8156">
                  <c:v>49.976999999999997</c:v>
                </c:pt>
                <c:pt idx="8157">
                  <c:v>49.835000000000001</c:v>
                </c:pt>
                <c:pt idx="8158">
                  <c:v>49.704999999999998</c:v>
                </c:pt>
                <c:pt idx="8159">
                  <c:v>49.578000000000003</c:v>
                </c:pt>
                <c:pt idx="8160">
                  <c:v>49.454999999999998</c:v>
                </c:pt>
                <c:pt idx="8161">
                  <c:v>49.334000000000003</c:v>
                </c:pt>
                <c:pt idx="8162">
                  <c:v>49.206000000000003</c:v>
                </c:pt>
                <c:pt idx="8163">
                  <c:v>49.076000000000001</c:v>
                </c:pt>
                <c:pt idx="8164">
                  <c:v>48.945</c:v>
                </c:pt>
                <c:pt idx="8165">
                  <c:v>48.813000000000002</c:v>
                </c:pt>
                <c:pt idx="8166">
                  <c:v>48.679000000000002</c:v>
                </c:pt>
                <c:pt idx="8167">
                  <c:v>48.546999999999997</c:v>
                </c:pt>
                <c:pt idx="8168">
                  <c:v>48.414000000000001</c:v>
                </c:pt>
                <c:pt idx="8169">
                  <c:v>48.295000000000002</c:v>
                </c:pt>
                <c:pt idx="8170">
                  <c:v>48.19</c:v>
                </c:pt>
                <c:pt idx="8171">
                  <c:v>48.09</c:v>
                </c:pt>
                <c:pt idx="8172">
                  <c:v>47.993000000000002</c:v>
                </c:pt>
                <c:pt idx="8173">
                  <c:v>47.898000000000003</c:v>
                </c:pt>
                <c:pt idx="8174">
                  <c:v>47.811</c:v>
                </c:pt>
                <c:pt idx="8175">
                  <c:v>47.732999999999997</c:v>
                </c:pt>
                <c:pt idx="8176">
                  <c:v>47.667999999999999</c:v>
                </c:pt>
                <c:pt idx="8177">
                  <c:v>47.588999999999999</c:v>
                </c:pt>
                <c:pt idx="8178">
                  <c:v>47.509</c:v>
                </c:pt>
                <c:pt idx="8179">
                  <c:v>47.453000000000003</c:v>
                </c:pt>
                <c:pt idx="8180">
                  <c:v>47.39</c:v>
                </c:pt>
                <c:pt idx="8181">
                  <c:v>47.319000000000003</c:v>
                </c:pt>
                <c:pt idx="8182">
                  <c:v>47.249000000000002</c:v>
                </c:pt>
                <c:pt idx="8183">
                  <c:v>47.183</c:v>
                </c:pt>
                <c:pt idx="8184">
                  <c:v>47.127000000000002</c:v>
                </c:pt>
                <c:pt idx="8185">
                  <c:v>47.066000000000003</c:v>
                </c:pt>
                <c:pt idx="8186">
                  <c:v>47.000999999999998</c:v>
                </c:pt>
                <c:pt idx="8187">
                  <c:v>46.94</c:v>
                </c:pt>
                <c:pt idx="8188">
                  <c:v>46.878</c:v>
                </c:pt>
                <c:pt idx="8189">
                  <c:v>46.816000000000003</c:v>
                </c:pt>
                <c:pt idx="8190">
                  <c:v>46.756</c:v>
                </c:pt>
                <c:pt idx="8191">
                  <c:v>46.701999999999998</c:v>
                </c:pt>
                <c:pt idx="8192">
                  <c:v>46.643999999999998</c:v>
                </c:pt>
                <c:pt idx="8193">
                  <c:v>46.579000000000001</c:v>
                </c:pt>
                <c:pt idx="8194">
                  <c:v>46.51</c:v>
                </c:pt>
                <c:pt idx="8195">
                  <c:v>46.436</c:v>
                </c:pt>
                <c:pt idx="8196">
                  <c:v>46.357999999999997</c:v>
                </c:pt>
                <c:pt idx="8197">
                  <c:v>46.28</c:v>
                </c:pt>
                <c:pt idx="8198">
                  <c:v>46.206000000000003</c:v>
                </c:pt>
                <c:pt idx="8199">
                  <c:v>46.128999999999998</c:v>
                </c:pt>
                <c:pt idx="8200">
                  <c:v>46.048999999999999</c:v>
                </c:pt>
                <c:pt idx="8201">
                  <c:v>45.966000000000001</c:v>
                </c:pt>
                <c:pt idx="8202">
                  <c:v>45.887999999999998</c:v>
                </c:pt>
                <c:pt idx="8203">
                  <c:v>45.81</c:v>
                </c:pt>
                <c:pt idx="8204">
                  <c:v>45.731999999999999</c:v>
                </c:pt>
                <c:pt idx="8205">
                  <c:v>45.646999999999998</c:v>
                </c:pt>
                <c:pt idx="8206">
                  <c:v>45.555999999999997</c:v>
                </c:pt>
                <c:pt idx="8207">
                  <c:v>45.470999999999997</c:v>
                </c:pt>
                <c:pt idx="8208">
                  <c:v>45.392000000000003</c:v>
                </c:pt>
                <c:pt idx="8209">
                  <c:v>45.311999999999998</c:v>
                </c:pt>
                <c:pt idx="8210">
                  <c:v>45.238999999999997</c:v>
                </c:pt>
                <c:pt idx="8211">
                  <c:v>45.170999999999999</c:v>
                </c:pt>
                <c:pt idx="8212">
                  <c:v>45.100999999999999</c:v>
                </c:pt>
                <c:pt idx="8213">
                  <c:v>45.029000000000003</c:v>
                </c:pt>
                <c:pt idx="8214">
                  <c:v>44.963000000000001</c:v>
                </c:pt>
                <c:pt idx="8215">
                  <c:v>44.902000000000001</c:v>
                </c:pt>
                <c:pt idx="8216">
                  <c:v>44.844000000000001</c:v>
                </c:pt>
                <c:pt idx="8217">
                  <c:v>44.784999999999997</c:v>
                </c:pt>
                <c:pt idx="8218">
                  <c:v>44.720999999999997</c:v>
                </c:pt>
                <c:pt idx="8219">
                  <c:v>44.658000000000001</c:v>
                </c:pt>
                <c:pt idx="8220">
                  <c:v>44.595999999999997</c:v>
                </c:pt>
                <c:pt idx="8221">
                  <c:v>44.530999999999999</c:v>
                </c:pt>
                <c:pt idx="8222">
                  <c:v>44.466999999999999</c:v>
                </c:pt>
                <c:pt idx="8223">
                  <c:v>44.406999999999996</c:v>
                </c:pt>
                <c:pt idx="8224">
                  <c:v>44.350999999999999</c:v>
                </c:pt>
                <c:pt idx="8225">
                  <c:v>44.302</c:v>
                </c:pt>
                <c:pt idx="8226">
                  <c:v>44.255000000000003</c:v>
                </c:pt>
                <c:pt idx="8227">
                  <c:v>44.213000000000001</c:v>
                </c:pt>
                <c:pt idx="8228">
                  <c:v>44.176000000000002</c:v>
                </c:pt>
                <c:pt idx="8229">
                  <c:v>44.142000000000003</c:v>
                </c:pt>
                <c:pt idx="8230">
                  <c:v>44.106999999999999</c:v>
                </c:pt>
                <c:pt idx="8231">
                  <c:v>44.073</c:v>
                </c:pt>
                <c:pt idx="8232">
                  <c:v>44.042000000000002</c:v>
                </c:pt>
                <c:pt idx="8233">
                  <c:v>44.012999999999998</c:v>
                </c:pt>
                <c:pt idx="8234">
                  <c:v>43.982999999999997</c:v>
                </c:pt>
                <c:pt idx="8235">
                  <c:v>43.951999999999998</c:v>
                </c:pt>
                <c:pt idx="8236">
                  <c:v>43.927</c:v>
                </c:pt>
                <c:pt idx="8237">
                  <c:v>43.901000000000003</c:v>
                </c:pt>
                <c:pt idx="8238">
                  <c:v>43.868000000000002</c:v>
                </c:pt>
                <c:pt idx="8239">
                  <c:v>43.832000000000001</c:v>
                </c:pt>
                <c:pt idx="8240">
                  <c:v>43.795000000000002</c:v>
                </c:pt>
                <c:pt idx="8241">
                  <c:v>43.759</c:v>
                </c:pt>
                <c:pt idx="8242">
                  <c:v>43.725000000000001</c:v>
                </c:pt>
                <c:pt idx="8243">
                  <c:v>43.698</c:v>
                </c:pt>
                <c:pt idx="8244">
                  <c:v>43.671999999999997</c:v>
                </c:pt>
                <c:pt idx="8245">
                  <c:v>43.643999999999998</c:v>
                </c:pt>
                <c:pt idx="8246">
                  <c:v>43.62</c:v>
                </c:pt>
                <c:pt idx="8247">
                  <c:v>43.593000000000004</c:v>
                </c:pt>
                <c:pt idx="8248">
                  <c:v>43.569000000000003</c:v>
                </c:pt>
                <c:pt idx="8249">
                  <c:v>43.546999999999997</c:v>
                </c:pt>
                <c:pt idx="8250">
                  <c:v>43.521000000000001</c:v>
                </c:pt>
                <c:pt idx="8251">
                  <c:v>43.499000000000002</c:v>
                </c:pt>
                <c:pt idx="8252">
                  <c:v>43.473999999999997</c:v>
                </c:pt>
                <c:pt idx="8253">
                  <c:v>43.445999999999998</c:v>
                </c:pt>
                <c:pt idx="8254">
                  <c:v>43.427</c:v>
                </c:pt>
                <c:pt idx="8255">
                  <c:v>43.408999999999999</c:v>
                </c:pt>
                <c:pt idx="8256">
                  <c:v>43.395000000000003</c:v>
                </c:pt>
                <c:pt idx="8257">
                  <c:v>43.387999999999998</c:v>
                </c:pt>
                <c:pt idx="8258">
                  <c:v>43.381999999999998</c:v>
                </c:pt>
                <c:pt idx="8259">
                  <c:v>43.378999999999998</c:v>
                </c:pt>
                <c:pt idx="8260">
                  <c:v>43.38</c:v>
                </c:pt>
                <c:pt idx="8261">
                  <c:v>43.386000000000003</c:v>
                </c:pt>
                <c:pt idx="8262">
                  <c:v>43.389000000000003</c:v>
                </c:pt>
                <c:pt idx="8263">
                  <c:v>43.39</c:v>
                </c:pt>
                <c:pt idx="8264">
                  <c:v>43.387999999999998</c:v>
                </c:pt>
                <c:pt idx="8265">
                  <c:v>43.387999999999998</c:v>
                </c:pt>
                <c:pt idx="8266">
                  <c:v>43.386000000000003</c:v>
                </c:pt>
                <c:pt idx="8267">
                  <c:v>43.383000000000003</c:v>
                </c:pt>
                <c:pt idx="8268">
                  <c:v>43.377000000000002</c:v>
                </c:pt>
                <c:pt idx="8269">
                  <c:v>43.368000000000002</c:v>
                </c:pt>
                <c:pt idx="8270">
                  <c:v>43.354999999999997</c:v>
                </c:pt>
                <c:pt idx="8271">
                  <c:v>43.338000000000001</c:v>
                </c:pt>
                <c:pt idx="8272">
                  <c:v>43.322000000000003</c:v>
                </c:pt>
                <c:pt idx="8273">
                  <c:v>43.305999999999997</c:v>
                </c:pt>
                <c:pt idx="8274">
                  <c:v>43.290999999999997</c:v>
                </c:pt>
                <c:pt idx="8275">
                  <c:v>43.281999999999996</c:v>
                </c:pt>
                <c:pt idx="8276">
                  <c:v>43.267000000000003</c:v>
                </c:pt>
                <c:pt idx="8277">
                  <c:v>43.250999999999998</c:v>
                </c:pt>
                <c:pt idx="8278">
                  <c:v>43.235999999999997</c:v>
                </c:pt>
                <c:pt idx="8279">
                  <c:v>43.225000000000001</c:v>
                </c:pt>
                <c:pt idx="8280">
                  <c:v>43.213000000000001</c:v>
                </c:pt>
                <c:pt idx="8281">
                  <c:v>43.204999999999998</c:v>
                </c:pt>
                <c:pt idx="8282">
                  <c:v>43.204000000000001</c:v>
                </c:pt>
                <c:pt idx="8283">
                  <c:v>43.203000000000003</c:v>
                </c:pt>
                <c:pt idx="8284">
                  <c:v>43.204999999999998</c:v>
                </c:pt>
                <c:pt idx="8285">
                  <c:v>43.198</c:v>
                </c:pt>
                <c:pt idx="8286">
                  <c:v>43.185000000000002</c:v>
                </c:pt>
                <c:pt idx="8287">
                  <c:v>43.168999999999997</c:v>
                </c:pt>
                <c:pt idx="8288">
                  <c:v>43.15</c:v>
                </c:pt>
                <c:pt idx="8289">
                  <c:v>43.131999999999998</c:v>
                </c:pt>
                <c:pt idx="8290">
                  <c:v>43.12</c:v>
                </c:pt>
                <c:pt idx="8291">
                  <c:v>43.113</c:v>
                </c:pt>
                <c:pt idx="8292">
                  <c:v>43.11</c:v>
                </c:pt>
                <c:pt idx="8293">
                  <c:v>43.106999999999999</c:v>
                </c:pt>
                <c:pt idx="8294">
                  <c:v>43.103999999999999</c:v>
                </c:pt>
                <c:pt idx="8295">
                  <c:v>43.101999999999997</c:v>
                </c:pt>
                <c:pt idx="8296">
                  <c:v>43.097999999999999</c:v>
                </c:pt>
                <c:pt idx="8297">
                  <c:v>43.088000000000001</c:v>
                </c:pt>
                <c:pt idx="8298">
                  <c:v>43.079000000000001</c:v>
                </c:pt>
                <c:pt idx="8299">
                  <c:v>43.073</c:v>
                </c:pt>
                <c:pt idx="8300">
                  <c:v>43.069000000000003</c:v>
                </c:pt>
                <c:pt idx="8301">
                  <c:v>43.070999999999998</c:v>
                </c:pt>
                <c:pt idx="8302">
                  <c:v>43.066000000000003</c:v>
                </c:pt>
                <c:pt idx="8303">
                  <c:v>43.06</c:v>
                </c:pt>
                <c:pt idx="8304">
                  <c:v>43.06</c:v>
                </c:pt>
                <c:pt idx="8305">
                  <c:v>43.054000000000002</c:v>
                </c:pt>
                <c:pt idx="8306">
                  <c:v>43.051000000000002</c:v>
                </c:pt>
                <c:pt idx="8307">
                  <c:v>43.05</c:v>
                </c:pt>
                <c:pt idx="8308">
                  <c:v>43.045999999999999</c:v>
                </c:pt>
                <c:pt idx="8309">
                  <c:v>43.04</c:v>
                </c:pt>
                <c:pt idx="8310">
                  <c:v>43.04</c:v>
                </c:pt>
                <c:pt idx="8311">
                  <c:v>43.039000000000001</c:v>
                </c:pt>
                <c:pt idx="8312">
                  <c:v>43.03</c:v>
                </c:pt>
                <c:pt idx="8313">
                  <c:v>43.02</c:v>
                </c:pt>
                <c:pt idx="8314">
                  <c:v>43.018000000000001</c:v>
                </c:pt>
                <c:pt idx="8315">
                  <c:v>43.024000000000001</c:v>
                </c:pt>
                <c:pt idx="8316">
                  <c:v>43.030999999999999</c:v>
                </c:pt>
                <c:pt idx="8317">
                  <c:v>43.023000000000003</c:v>
                </c:pt>
                <c:pt idx="8318">
                  <c:v>43.002000000000002</c:v>
                </c:pt>
                <c:pt idx="8319">
                  <c:v>42.987000000000002</c:v>
                </c:pt>
                <c:pt idx="8320">
                  <c:v>42.99</c:v>
                </c:pt>
                <c:pt idx="8321">
                  <c:v>42.981999999999999</c:v>
                </c:pt>
                <c:pt idx="8322">
                  <c:v>42.963999999999999</c:v>
                </c:pt>
                <c:pt idx="8323">
                  <c:v>42.957000000000001</c:v>
                </c:pt>
                <c:pt idx="8324">
                  <c:v>42.972000000000001</c:v>
                </c:pt>
                <c:pt idx="8325">
                  <c:v>42.982999999999997</c:v>
                </c:pt>
                <c:pt idx="8326">
                  <c:v>42.994999999999997</c:v>
                </c:pt>
                <c:pt idx="8327">
                  <c:v>43.011000000000003</c:v>
                </c:pt>
                <c:pt idx="8328">
                  <c:v>43.015000000000001</c:v>
                </c:pt>
                <c:pt idx="8329">
                  <c:v>43.023000000000003</c:v>
                </c:pt>
                <c:pt idx="8330">
                  <c:v>43.03</c:v>
                </c:pt>
                <c:pt idx="8331">
                  <c:v>43.027999999999999</c:v>
                </c:pt>
                <c:pt idx="8332">
                  <c:v>43.036999999999999</c:v>
                </c:pt>
                <c:pt idx="8333">
                  <c:v>43.048000000000002</c:v>
                </c:pt>
                <c:pt idx="8334">
                  <c:v>43.058</c:v>
                </c:pt>
                <c:pt idx="8335">
                  <c:v>43.08</c:v>
                </c:pt>
                <c:pt idx="8336">
                  <c:v>43.082999999999998</c:v>
                </c:pt>
                <c:pt idx="8337">
                  <c:v>43.073999999999998</c:v>
                </c:pt>
                <c:pt idx="8338">
                  <c:v>43.07</c:v>
                </c:pt>
                <c:pt idx="8339">
                  <c:v>43.036000000000001</c:v>
                </c:pt>
                <c:pt idx="8340">
                  <c:v>42.988</c:v>
                </c:pt>
                <c:pt idx="8341">
                  <c:v>42.942999999999998</c:v>
                </c:pt>
                <c:pt idx="8342">
                  <c:v>42.871000000000002</c:v>
                </c:pt>
                <c:pt idx="8343">
                  <c:v>42.804000000000002</c:v>
                </c:pt>
                <c:pt idx="8344">
                  <c:v>42.741999999999997</c:v>
                </c:pt>
                <c:pt idx="8345">
                  <c:v>42.665999999999997</c:v>
                </c:pt>
                <c:pt idx="8346">
                  <c:v>42.603999999999999</c:v>
                </c:pt>
                <c:pt idx="8347">
                  <c:v>42.536000000000001</c:v>
                </c:pt>
                <c:pt idx="8348">
                  <c:v>42.448</c:v>
                </c:pt>
                <c:pt idx="8349">
                  <c:v>42.365000000000002</c:v>
                </c:pt>
                <c:pt idx="8350">
                  <c:v>42.283999999999999</c:v>
                </c:pt>
                <c:pt idx="8351">
                  <c:v>42.194000000000003</c:v>
                </c:pt>
                <c:pt idx="8352">
                  <c:v>42.118000000000002</c:v>
                </c:pt>
                <c:pt idx="8353">
                  <c:v>42.039000000000001</c:v>
                </c:pt>
                <c:pt idx="8354">
                  <c:v>41.948999999999998</c:v>
                </c:pt>
                <c:pt idx="8355">
                  <c:v>41.863</c:v>
                </c:pt>
                <c:pt idx="8356">
                  <c:v>41.786000000000001</c:v>
                </c:pt>
                <c:pt idx="8357">
                  <c:v>41.732999999999997</c:v>
                </c:pt>
                <c:pt idx="8358">
                  <c:v>41.671999999999997</c:v>
                </c:pt>
                <c:pt idx="8359">
                  <c:v>41.591999999999999</c:v>
                </c:pt>
                <c:pt idx="8360">
                  <c:v>41.533000000000001</c:v>
                </c:pt>
                <c:pt idx="8361">
                  <c:v>41.493000000000002</c:v>
                </c:pt>
                <c:pt idx="8362">
                  <c:v>41.465000000000003</c:v>
                </c:pt>
                <c:pt idx="8363">
                  <c:v>41.439</c:v>
                </c:pt>
                <c:pt idx="8364">
                  <c:v>41.402000000000001</c:v>
                </c:pt>
                <c:pt idx="8365">
                  <c:v>41.381999999999998</c:v>
                </c:pt>
                <c:pt idx="8366">
                  <c:v>41.360999999999997</c:v>
                </c:pt>
                <c:pt idx="8367">
                  <c:v>41.329000000000001</c:v>
                </c:pt>
                <c:pt idx="8368">
                  <c:v>41.304000000000002</c:v>
                </c:pt>
                <c:pt idx="8369">
                  <c:v>41.286000000000001</c:v>
                </c:pt>
                <c:pt idx="8370">
                  <c:v>41.271000000000001</c:v>
                </c:pt>
                <c:pt idx="8371">
                  <c:v>41.241</c:v>
                </c:pt>
                <c:pt idx="8372">
                  <c:v>41.212000000000003</c:v>
                </c:pt>
                <c:pt idx="8373">
                  <c:v>41.189</c:v>
                </c:pt>
                <c:pt idx="8374">
                  <c:v>41.164999999999999</c:v>
                </c:pt>
                <c:pt idx="8375">
                  <c:v>41.134</c:v>
                </c:pt>
                <c:pt idx="8376">
                  <c:v>41.110999999999997</c:v>
                </c:pt>
                <c:pt idx="8377">
                  <c:v>41.113</c:v>
                </c:pt>
                <c:pt idx="8378">
                  <c:v>41.116999999999997</c:v>
                </c:pt>
                <c:pt idx="8379">
                  <c:v>41.118000000000002</c:v>
                </c:pt>
                <c:pt idx="8380">
                  <c:v>41.106000000000002</c:v>
                </c:pt>
                <c:pt idx="8381">
                  <c:v>41.106000000000002</c:v>
                </c:pt>
                <c:pt idx="8382">
                  <c:v>41.106999999999999</c:v>
                </c:pt>
                <c:pt idx="8383">
                  <c:v>41.107999999999997</c:v>
                </c:pt>
                <c:pt idx="8384">
                  <c:v>41.122999999999998</c:v>
                </c:pt>
                <c:pt idx="8385">
                  <c:v>41.125</c:v>
                </c:pt>
                <c:pt idx="8386">
                  <c:v>41.116999999999997</c:v>
                </c:pt>
                <c:pt idx="8387">
                  <c:v>41.119</c:v>
                </c:pt>
                <c:pt idx="8388">
                  <c:v>41.122</c:v>
                </c:pt>
                <c:pt idx="8389">
                  <c:v>41.118000000000002</c:v>
                </c:pt>
                <c:pt idx="8390">
                  <c:v>41.112000000000002</c:v>
                </c:pt>
                <c:pt idx="8391">
                  <c:v>41.11</c:v>
                </c:pt>
                <c:pt idx="8392">
                  <c:v>41.098999999999997</c:v>
                </c:pt>
                <c:pt idx="8393">
                  <c:v>41.091999999999999</c:v>
                </c:pt>
                <c:pt idx="8394">
                  <c:v>41.085999999999999</c:v>
                </c:pt>
                <c:pt idx="8395">
                  <c:v>41.076000000000001</c:v>
                </c:pt>
                <c:pt idx="8396">
                  <c:v>41.052999999999997</c:v>
                </c:pt>
                <c:pt idx="8397">
                  <c:v>41.027000000000001</c:v>
                </c:pt>
                <c:pt idx="8398">
                  <c:v>41.015999999999998</c:v>
                </c:pt>
                <c:pt idx="8399">
                  <c:v>41</c:v>
                </c:pt>
                <c:pt idx="8400">
                  <c:v>40.965000000000003</c:v>
                </c:pt>
                <c:pt idx="8401">
                  <c:v>40.94</c:v>
                </c:pt>
                <c:pt idx="8402">
                  <c:v>40.933</c:v>
                </c:pt>
                <c:pt idx="8403">
                  <c:v>40.917999999999999</c:v>
                </c:pt>
                <c:pt idx="8404">
                  <c:v>40.887</c:v>
                </c:pt>
                <c:pt idx="8405">
                  <c:v>40.866999999999997</c:v>
                </c:pt>
                <c:pt idx="8406">
                  <c:v>40.851999999999997</c:v>
                </c:pt>
                <c:pt idx="8407">
                  <c:v>40.835999999999999</c:v>
                </c:pt>
                <c:pt idx="8408">
                  <c:v>40.816000000000003</c:v>
                </c:pt>
                <c:pt idx="8409">
                  <c:v>40.792999999999999</c:v>
                </c:pt>
                <c:pt idx="8410">
                  <c:v>40.771000000000001</c:v>
                </c:pt>
                <c:pt idx="8411">
                  <c:v>40.759</c:v>
                </c:pt>
                <c:pt idx="8412">
                  <c:v>40.755000000000003</c:v>
                </c:pt>
                <c:pt idx="8413">
                  <c:v>40.76</c:v>
                </c:pt>
                <c:pt idx="8414">
                  <c:v>40.767000000000003</c:v>
                </c:pt>
                <c:pt idx="8415">
                  <c:v>40.78</c:v>
                </c:pt>
                <c:pt idx="8416">
                  <c:v>40.798000000000002</c:v>
                </c:pt>
                <c:pt idx="8417">
                  <c:v>40.801000000000002</c:v>
                </c:pt>
                <c:pt idx="8418">
                  <c:v>40.792000000000002</c:v>
                </c:pt>
                <c:pt idx="8419">
                  <c:v>40.793999999999997</c:v>
                </c:pt>
                <c:pt idx="8420">
                  <c:v>40.808</c:v>
                </c:pt>
                <c:pt idx="8421">
                  <c:v>40.814999999999998</c:v>
                </c:pt>
                <c:pt idx="8422">
                  <c:v>40.817</c:v>
                </c:pt>
                <c:pt idx="8423">
                  <c:v>40.823</c:v>
                </c:pt>
                <c:pt idx="8424">
                  <c:v>40.83</c:v>
                </c:pt>
                <c:pt idx="8425">
                  <c:v>40.832999999999998</c:v>
                </c:pt>
                <c:pt idx="8426">
                  <c:v>40.841999999999999</c:v>
                </c:pt>
                <c:pt idx="8427">
                  <c:v>40.851999999999997</c:v>
                </c:pt>
                <c:pt idx="8428">
                  <c:v>40.863</c:v>
                </c:pt>
                <c:pt idx="8429">
                  <c:v>40.860999999999997</c:v>
                </c:pt>
                <c:pt idx="8430">
                  <c:v>40.847000000000001</c:v>
                </c:pt>
                <c:pt idx="8431">
                  <c:v>40.832000000000001</c:v>
                </c:pt>
                <c:pt idx="8432">
                  <c:v>40.822000000000003</c:v>
                </c:pt>
                <c:pt idx="8433">
                  <c:v>40.813000000000002</c:v>
                </c:pt>
                <c:pt idx="8434">
                  <c:v>40.792000000000002</c:v>
                </c:pt>
                <c:pt idx="8435">
                  <c:v>40.767000000000003</c:v>
                </c:pt>
                <c:pt idx="8436">
                  <c:v>40.744</c:v>
                </c:pt>
                <c:pt idx="8437">
                  <c:v>40.729999999999997</c:v>
                </c:pt>
                <c:pt idx="8438">
                  <c:v>40.723999999999997</c:v>
                </c:pt>
                <c:pt idx="8439">
                  <c:v>40.715000000000003</c:v>
                </c:pt>
                <c:pt idx="8440">
                  <c:v>40.703000000000003</c:v>
                </c:pt>
                <c:pt idx="8441">
                  <c:v>40.688000000000002</c:v>
                </c:pt>
                <c:pt idx="8442">
                  <c:v>40.679000000000002</c:v>
                </c:pt>
                <c:pt idx="8443">
                  <c:v>40.677999999999997</c:v>
                </c:pt>
                <c:pt idx="8444">
                  <c:v>40.686</c:v>
                </c:pt>
                <c:pt idx="8445">
                  <c:v>40.694000000000003</c:v>
                </c:pt>
                <c:pt idx="8446">
                  <c:v>40.700000000000003</c:v>
                </c:pt>
                <c:pt idx="8447">
                  <c:v>40.710999999999999</c:v>
                </c:pt>
                <c:pt idx="8448">
                  <c:v>40.722000000000001</c:v>
                </c:pt>
                <c:pt idx="8449">
                  <c:v>40.732999999999997</c:v>
                </c:pt>
                <c:pt idx="8450">
                  <c:v>40.744999999999997</c:v>
                </c:pt>
                <c:pt idx="8451">
                  <c:v>40.761000000000003</c:v>
                </c:pt>
                <c:pt idx="8452">
                  <c:v>40.774999999999999</c:v>
                </c:pt>
                <c:pt idx="8453">
                  <c:v>40.792000000000002</c:v>
                </c:pt>
                <c:pt idx="8454">
                  <c:v>40.807000000000002</c:v>
                </c:pt>
                <c:pt idx="8455">
                  <c:v>40.822000000000003</c:v>
                </c:pt>
                <c:pt idx="8456">
                  <c:v>40.832000000000001</c:v>
                </c:pt>
                <c:pt idx="8457">
                  <c:v>40.843000000000004</c:v>
                </c:pt>
                <c:pt idx="8458">
                  <c:v>40.853000000000002</c:v>
                </c:pt>
                <c:pt idx="8459">
                  <c:v>40.865000000000002</c:v>
                </c:pt>
                <c:pt idx="8460">
                  <c:v>40.878</c:v>
                </c:pt>
                <c:pt idx="8461">
                  <c:v>40.890999999999998</c:v>
                </c:pt>
                <c:pt idx="8462">
                  <c:v>40.9</c:v>
                </c:pt>
                <c:pt idx="8463">
                  <c:v>40.911000000000001</c:v>
                </c:pt>
                <c:pt idx="8464">
                  <c:v>40.921999999999997</c:v>
                </c:pt>
                <c:pt idx="8465">
                  <c:v>40.923999999999999</c:v>
                </c:pt>
                <c:pt idx="8466">
                  <c:v>40.923000000000002</c:v>
                </c:pt>
                <c:pt idx="8467">
                  <c:v>40.918999999999997</c:v>
                </c:pt>
                <c:pt idx="8468">
                  <c:v>40.923999999999999</c:v>
                </c:pt>
                <c:pt idx="8469">
                  <c:v>40.932000000000002</c:v>
                </c:pt>
                <c:pt idx="8470">
                  <c:v>40.938000000000002</c:v>
                </c:pt>
                <c:pt idx="8471">
                  <c:v>40.936999999999998</c:v>
                </c:pt>
                <c:pt idx="8472">
                  <c:v>40.933999999999997</c:v>
                </c:pt>
                <c:pt idx="8473">
                  <c:v>40.929000000000002</c:v>
                </c:pt>
                <c:pt idx="8474">
                  <c:v>40.923000000000002</c:v>
                </c:pt>
                <c:pt idx="8475">
                  <c:v>40.917999999999999</c:v>
                </c:pt>
                <c:pt idx="8476">
                  <c:v>40.911000000000001</c:v>
                </c:pt>
                <c:pt idx="8477">
                  <c:v>40.908999999999999</c:v>
                </c:pt>
                <c:pt idx="8478">
                  <c:v>40.904000000000003</c:v>
                </c:pt>
                <c:pt idx="8479">
                  <c:v>40.893999999999998</c:v>
                </c:pt>
                <c:pt idx="8480">
                  <c:v>40.887999999999998</c:v>
                </c:pt>
                <c:pt idx="8481">
                  <c:v>40.886000000000003</c:v>
                </c:pt>
                <c:pt idx="8482">
                  <c:v>40.883000000000003</c:v>
                </c:pt>
                <c:pt idx="8483">
                  <c:v>40.881999999999998</c:v>
                </c:pt>
                <c:pt idx="8484">
                  <c:v>40.886000000000003</c:v>
                </c:pt>
                <c:pt idx="8485">
                  <c:v>40.886000000000003</c:v>
                </c:pt>
                <c:pt idx="8486">
                  <c:v>40.884999999999998</c:v>
                </c:pt>
                <c:pt idx="8487">
                  <c:v>40.883000000000003</c:v>
                </c:pt>
                <c:pt idx="8488">
                  <c:v>40.883000000000003</c:v>
                </c:pt>
                <c:pt idx="8489">
                  <c:v>40.883000000000003</c:v>
                </c:pt>
                <c:pt idx="8490">
                  <c:v>40.883000000000003</c:v>
                </c:pt>
                <c:pt idx="8491">
                  <c:v>40.884</c:v>
                </c:pt>
                <c:pt idx="8492">
                  <c:v>40.892000000000003</c:v>
                </c:pt>
                <c:pt idx="8493">
                  <c:v>40.893999999999998</c:v>
                </c:pt>
                <c:pt idx="8494">
                  <c:v>40.895000000000003</c:v>
                </c:pt>
                <c:pt idx="8495">
                  <c:v>40.896999999999998</c:v>
                </c:pt>
                <c:pt idx="8496">
                  <c:v>40.893999999999998</c:v>
                </c:pt>
                <c:pt idx="8497">
                  <c:v>40.887</c:v>
                </c:pt>
                <c:pt idx="8498">
                  <c:v>40.884</c:v>
                </c:pt>
                <c:pt idx="8499">
                  <c:v>40.886000000000003</c:v>
                </c:pt>
                <c:pt idx="8500">
                  <c:v>40.877000000000002</c:v>
                </c:pt>
                <c:pt idx="8501">
                  <c:v>40.860999999999997</c:v>
                </c:pt>
                <c:pt idx="8502">
                  <c:v>40.847999999999999</c:v>
                </c:pt>
                <c:pt idx="8503">
                  <c:v>40.825000000000003</c:v>
                </c:pt>
                <c:pt idx="8504">
                  <c:v>40.787999999999997</c:v>
                </c:pt>
                <c:pt idx="8505">
                  <c:v>40.753</c:v>
                </c:pt>
                <c:pt idx="8506">
                  <c:v>40.719000000000001</c:v>
                </c:pt>
                <c:pt idx="8507">
                  <c:v>40.685000000000002</c:v>
                </c:pt>
                <c:pt idx="8508">
                  <c:v>40.656999999999996</c:v>
                </c:pt>
                <c:pt idx="8509">
                  <c:v>40.639000000000003</c:v>
                </c:pt>
                <c:pt idx="8510">
                  <c:v>40.622</c:v>
                </c:pt>
                <c:pt idx="8511">
                  <c:v>40.61</c:v>
                </c:pt>
                <c:pt idx="8512">
                  <c:v>40.616999999999997</c:v>
                </c:pt>
                <c:pt idx="8513">
                  <c:v>40.625999999999998</c:v>
                </c:pt>
                <c:pt idx="8514">
                  <c:v>40.636000000000003</c:v>
                </c:pt>
                <c:pt idx="8515">
                  <c:v>40.643999999999998</c:v>
                </c:pt>
                <c:pt idx="8516">
                  <c:v>40.659999999999997</c:v>
                </c:pt>
                <c:pt idx="8517">
                  <c:v>40.676000000000002</c:v>
                </c:pt>
                <c:pt idx="8518">
                  <c:v>40.688000000000002</c:v>
                </c:pt>
                <c:pt idx="8519">
                  <c:v>40.707999999999998</c:v>
                </c:pt>
                <c:pt idx="8520">
                  <c:v>40.729999999999997</c:v>
                </c:pt>
                <c:pt idx="8521">
                  <c:v>40.749000000000002</c:v>
                </c:pt>
                <c:pt idx="8522">
                  <c:v>40.768000000000001</c:v>
                </c:pt>
                <c:pt idx="8523">
                  <c:v>40.783000000000001</c:v>
                </c:pt>
                <c:pt idx="8524">
                  <c:v>40.792999999999999</c:v>
                </c:pt>
                <c:pt idx="8525">
                  <c:v>40.799999999999997</c:v>
                </c:pt>
                <c:pt idx="8526">
                  <c:v>40.798999999999999</c:v>
                </c:pt>
                <c:pt idx="8527">
                  <c:v>40.799999999999997</c:v>
                </c:pt>
                <c:pt idx="8528">
                  <c:v>40.801000000000002</c:v>
                </c:pt>
                <c:pt idx="8529">
                  <c:v>40.799999999999997</c:v>
                </c:pt>
                <c:pt idx="8530">
                  <c:v>40.798999999999999</c:v>
                </c:pt>
                <c:pt idx="8531">
                  <c:v>40.801000000000002</c:v>
                </c:pt>
                <c:pt idx="8532">
                  <c:v>40.792000000000002</c:v>
                </c:pt>
                <c:pt idx="8533">
                  <c:v>40.768999999999998</c:v>
                </c:pt>
                <c:pt idx="8534">
                  <c:v>40.738999999999997</c:v>
                </c:pt>
                <c:pt idx="8535">
                  <c:v>40.71</c:v>
                </c:pt>
                <c:pt idx="8536">
                  <c:v>40.674999999999997</c:v>
                </c:pt>
                <c:pt idx="8537">
                  <c:v>40.645000000000003</c:v>
                </c:pt>
                <c:pt idx="8538">
                  <c:v>40.610999999999997</c:v>
                </c:pt>
                <c:pt idx="8539">
                  <c:v>40.566000000000003</c:v>
                </c:pt>
                <c:pt idx="8540">
                  <c:v>40.523000000000003</c:v>
                </c:pt>
                <c:pt idx="8541">
                  <c:v>40.481999999999999</c:v>
                </c:pt>
                <c:pt idx="8542">
                  <c:v>40.433999999999997</c:v>
                </c:pt>
                <c:pt idx="8543">
                  <c:v>40.387</c:v>
                </c:pt>
                <c:pt idx="8544">
                  <c:v>40.344000000000001</c:v>
                </c:pt>
                <c:pt idx="8545">
                  <c:v>40.302</c:v>
                </c:pt>
                <c:pt idx="8546">
                  <c:v>40.253999999999998</c:v>
                </c:pt>
                <c:pt idx="8547">
                  <c:v>40.198</c:v>
                </c:pt>
                <c:pt idx="8548">
                  <c:v>40.137</c:v>
                </c:pt>
                <c:pt idx="8549">
                  <c:v>40.088000000000001</c:v>
                </c:pt>
                <c:pt idx="8550">
                  <c:v>40.033000000000001</c:v>
                </c:pt>
                <c:pt idx="8551">
                  <c:v>39.966999999999999</c:v>
                </c:pt>
                <c:pt idx="8552">
                  <c:v>39.905000000000001</c:v>
                </c:pt>
                <c:pt idx="8553">
                  <c:v>39.841000000000001</c:v>
                </c:pt>
                <c:pt idx="8554">
                  <c:v>39.779000000000003</c:v>
                </c:pt>
                <c:pt idx="8555">
                  <c:v>39.704000000000001</c:v>
                </c:pt>
                <c:pt idx="8556">
                  <c:v>39.625</c:v>
                </c:pt>
                <c:pt idx="8557">
                  <c:v>39.555999999999997</c:v>
                </c:pt>
                <c:pt idx="8558">
                  <c:v>39.488</c:v>
                </c:pt>
                <c:pt idx="8559">
                  <c:v>39.415999999999997</c:v>
                </c:pt>
                <c:pt idx="8560">
                  <c:v>39.341999999999999</c:v>
                </c:pt>
                <c:pt idx="8561">
                  <c:v>39.262999999999998</c:v>
                </c:pt>
                <c:pt idx="8562">
                  <c:v>39.183999999999997</c:v>
                </c:pt>
                <c:pt idx="8563">
                  <c:v>39.101999999999997</c:v>
                </c:pt>
                <c:pt idx="8564">
                  <c:v>39.012</c:v>
                </c:pt>
                <c:pt idx="8565">
                  <c:v>38.920999999999999</c:v>
                </c:pt>
                <c:pt idx="8566">
                  <c:v>38.835000000000001</c:v>
                </c:pt>
                <c:pt idx="8567">
                  <c:v>38.747999999999998</c:v>
                </c:pt>
                <c:pt idx="8568">
                  <c:v>38.656999999999996</c:v>
                </c:pt>
                <c:pt idx="8569">
                  <c:v>38.572000000000003</c:v>
                </c:pt>
                <c:pt idx="8570">
                  <c:v>38.493000000000002</c:v>
                </c:pt>
                <c:pt idx="8571">
                  <c:v>38.4</c:v>
                </c:pt>
                <c:pt idx="8572">
                  <c:v>38.292999999999999</c:v>
                </c:pt>
                <c:pt idx="8573">
                  <c:v>38.179000000000002</c:v>
                </c:pt>
                <c:pt idx="8574">
                  <c:v>38.055999999999997</c:v>
                </c:pt>
                <c:pt idx="8575">
                  <c:v>37.94</c:v>
                </c:pt>
                <c:pt idx="8576">
                  <c:v>37.823</c:v>
                </c:pt>
                <c:pt idx="8577">
                  <c:v>37.701000000000001</c:v>
                </c:pt>
                <c:pt idx="8578">
                  <c:v>37.585000000000001</c:v>
                </c:pt>
                <c:pt idx="8579">
                  <c:v>37.466000000000001</c:v>
                </c:pt>
                <c:pt idx="8580">
                  <c:v>37.332000000000001</c:v>
                </c:pt>
                <c:pt idx="8581">
                  <c:v>37.201000000000001</c:v>
                </c:pt>
                <c:pt idx="8582">
                  <c:v>37.073999999999998</c:v>
                </c:pt>
                <c:pt idx="8583">
                  <c:v>36.936</c:v>
                </c:pt>
                <c:pt idx="8584">
                  <c:v>36.795999999999999</c:v>
                </c:pt>
                <c:pt idx="8585">
                  <c:v>36.661000000000001</c:v>
                </c:pt>
                <c:pt idx="8586">
                  <c:v>36.527000000000001</c:v>
                </c:pt>
                <c:pt idx="8587">
                  <c:v>36.384999999999998</c:v>
                </c:pt>
                <c:pt idx="8588">
                  <c:v>36.234999999999999</c:v>
                </c:pt>
                <c:pt idx="8589">
                  <c:v>36.093000000000004</c:v>
                </c:pt>
                <c:pt idx="8590">
                  <c:v>35.962000000000003</c:v>
                </c:pt>
                <c:pt idx="8591">
                  <c:v>35.831000000000003</c:v>
                </c:pt>
                <c:pt idx="8592">
                  <c:v>35.698999999999998</c:v>
                </c:pt>
                <c:pt idx="8593">
                  <c:v>35.569000000000003</c:v>
                </c:pt>
                <c:pt idx="8594">
                  <c:v>35.441000000000003</c:v>
                </c:pt>
                <c:pt idx="8595">
                  <c:v>35.307000000000002</c:v>
                </c:pt>
                <c:pt idx="8596">
                  <c:v>35.174999999999997</c:v>
                </c:pt>
                <c:pt idx="8597">
                  <c:v>35.045999999999999</c:v>
                </c:pt>
                <c:pt idx="8598">
                  <c:v>34.911000000000001</c:v>
                </c:pt>
                <c:pt idx="8599">
                  <c:v>34.777999999999999</c:v>
                </c:pt>
                <c:pt idx="8600">
                  <c:v>34.652999999999999</c:v>
                </c:pt>
                <c:pt idx="8601">
                  <c:v>34.526000000000003</c:v>
                </c:pt>
                <c:pt idx="8602">
                  <c:v>34.408999999999999</c:v>
                </c:pt>
                <c:pt idx="8603">
                  <c:v>34.299999999999997</c:v>
                </c:pt>
                <c:pt idx="8604">
                  <c:v>34.195</c:v>
                </c:pt>
                <c:pt idx="8605">
                  <c:v>34.093000000000004</c:v>
                </c:pt>
                <c:pt idx="8606">
                  <c:v>33.985999999999997</c:v>
                </c:pt>
                <c:pt idx="8607">
                  <c:v>33.883000000000003</c:v>
                </c:pt>
                <c:pt idx="8608">
                  <c:v>33.78</c:v>
                </c:pt>
                <c:pt idx="8609">
                  <c:v>33.676000000000002</c:v>
                </c:pt>
                <c:pt idx="8610">
                  <c:v>33.576999999999998</c:v>
                </c:pt>
                <c:pt idx="8611">
                  <c:v>33.484999999999999</c:v>
                </c:pt>
                <c:pt idx="8612">
                  <c:v>33.402000000000001</c:v>
                </c:pt>
                <c:pt idx="8613">
                  <c:v>33.325000000000003</c:v>
                </c:pt>
                <c:pt idx="8614">
                  <c:v>33.258000000000003</c:v>
                </c:pt>
                <c:pt idx="8615">
                  <c:v>33.197000000000003</c:v>
                </c:pt>
                <c:pt idx="8616">
                  <c:v>33.146000000000001</c:v>
                </c:pt>
                <c:pt idx="8617">
                  <c:v>33.103999999999999</c:v>
                </c:pt>
                <c:pt idx="8618">
                  <c:v>33.055</c:v>
                </c:pt>
                <c:pt idx="8619">
                  <c:v>33.015000000000001</c:v>
                </c:pt>
                <c:pt idx="8620">
                  <c:v>32.981999999999999</c:v>
                </c:pt>
                <c:pt idx="8621">
                  <c:v>32.948</c:v>
                </c:pt>
                <c:pt idx="8622">
                  <c:v>32.924999999999997</c:v>
                </c:pt>
                <c:pt idx="8623">
                  <c:v>32.917999999999999</c:v>
                </c:pt>
                <c:pt idx="8624">
                  <c:v>32.908000000000001</c:v>
                </c:pt>
                <c:pt idx="8625">
                  <c:v>32.893000000000001</c:v>
                </c:pt>
                <c:pt idx="8626">
                  <c:v>32.881999999999998</c:v>
                </c:pt>
                <c:pt idx="8627">
                  <c:v>32.874000000000002</c:v>
                </c:pt>
                <c:pt idx="8628">
                  <c:v>32.866</c:v>
                </c:pt>
                <c:pt idx="8629">
                  <c:v>32.871000000000002</c:v>
                </c:pt>
                <c:pt idx="8630">
                  <c:v>32.874000000000002</c:v>
                </c:pt>
                <c:pt idx="8631">
                  <c:v>32.865000000000002</c:v>
                </c:pt>
                <c:pt idx="8632">
                  <c:v>32.857999999999997</c:v>
                </c:pt>
                <c:pt idx="8633">
                  <c:v>32.843000000000004</c:v>
                </c:pt>
                <c:pt idx="8634">
                  <c:v>32.829000000000001</c:v>
                </c:pt>
                <c:pt idx="8635">
                  <c:v>32.811</c:v>
                </c:pt>
                <c:pt idx="8636">
                  <c:v>32.786999999999999</c:v>
                </c:pt>
                <c:pt idx="8637">
                  <c:v>32.756999999999998</c:v>
                </c:pt>
                <c:pt idx="8638">
                  <c:v>32.728999999999999</c:v>
                </c:pt>
                <c:pt idx="8639">
                  <c:v>32.698</c:v>
                </c:pt>
                <c:pt idx="8640">
                  <c:v>32.664000000000001</c:v>
                </c:pt>
                <c:pt idx="8641">
                  <c:v>32.633000000000003</c:v>
                </c:pt>
                <c:pt idx="8642">
                  <c:v>32.597000000000001</c:v>
                </c:pt>
                <c:pt idx="8643">
                  <c:v>32.561</c:v>
                </c:pt>
                <c:pt idx="8644">
                  <c:v>32.518999999999998</c:v>
                </c:pt>
                <c:pt idx="8645">
                  <c:v>32.472000000000001</c:v>
                </c:pt>
                <c:pt idx="8646">
                  <c:v>32.43</c:v>
                </c:pt>
                <c:pt idx="8647">
                  <c:v>32.387999999999998</c:v>
                </c:pt>
                <c:pt idx="8648">
                  <c:v>32.343000000000004</c:v>
                </c:pt>
                <c:pt idx="8649">
                  <c:v>32.299999999999997</c:v>
                </c:pt>
                <c:pt idx="8650">
                  <c:v>32.265000000000001</c:v>
                </c:pt>
                <c:pt idx="8651">
                  <c:v>32.234999999999999</c:v>
                </c:pt>
                <c:pt idx="8652">
                  <c:v>32.206000000000003</c:v>
                </c:pt>
                <c:pt idx="8653">
                  <c:v>32.183</c:v>
                </c:pt>
                <c:pt idx="8654">
                  <c:v>32.158000000000001</c:v>
                </c:pt>
                <c:pt idx="8655">
                  <c:v>32.133000000000003</c:v>
                </c:pt>
                <c:pt idx="8656">
                  <c:v>32.11</c:v>
                </c:pt>
                <c:pt idx="8657">
                  <c:v>32.090000000000003</c:v>
                </c:pt>
                <c:pt idx="8658">
                  <c:v>32.073999999999998</c:v>
                </c:pt>
                <c:pt idx="8659">
                  <c:v>32.055</c:v>
                </c:pt>
                <c:pt idx="8660">
                  <c:v>32.036999999999999</c:v>
                </c:pt>
                <c:pt idx="8661">
                  <c:v>32.021000000000001</c:v>
                </c:pt>
                <c:pt idx="8662">
                  <c:v>32.008000000000003</c:v>
                </c:pt>
                <c:pt idx="8663">
                  <c:v>31.992999999999999</c:v>
                </c:pt>
                <c:pt idx="8664">
                  <c:v>31.972999999999999</c:v>
                </c:pt>
                <c:pt idx="8665">
                  <c:v>31.949000000000002</c:v>
                </c:pt>
                <c:pt idx="8666">
                  <c:v>31.923999999999999</c:v>
                </c:pt>
                <c:pt idx="8667">
                  <c:v>31.898</c:v>
                </c:pt>
                <c:pt idx="8668">
                  <c:v>31.87</c:v>
                </c:pt>
                <c:pt idx="8669">
                  <c:v>31.838000000000001</c:v>
                </c:pt>
                <c:pt idx="8670">
                  <c:v>31.806000000000001</c:v>
                </c:pt>
                <c:pt idx="8671">
                  <c:v>31.777000000000001</c:v>
                </c:pt>
                <c:pt idx="8672">
                  <c:v>31.748999999999999</c:v>
                </c:pt>
                <c:pt idx="8673">
                  <c:v>31.721</c:v>
                </c:pt>
                <c:pt idx="8674">
                  <c:v>31.696000000000002</c:v>
                </c:pt>
                <c:pt idx="8675">
                  <c:v>31.678000000000001</c:v>
                </c:pt>
                <c:pt idx="8676">
                  <c:v>31.661999999999999</c:v>
                </c:pt>
                <c:pt idx="8677">
                  <c:v>31.648</c:v>
                </c:pt>
                <c:pt idx="8678">
                  <c:v>31.645</c:v>
                </c:pt>
                <c:pt idx="8679">
                  <c:v>31.640999999999998</c:v>
                </c:pt>
                <c:pt idx="8680">
                  <c:v>31.637</c:v>
                </c:pt>
                <c:pt idx="8681">
                  <c:v>31.635999999999999</c:v>
                </c:pt>
                <c:pt idx="8682">
                  <c:v>31.634</c:v>
                </c:pt>
                <c:pt idx="8683">
                  <c:v>31.632999999999999</c:v>
                </c:pt>
                <c:pt idx="8684">
                  <c:v>31.638000000000002</c:v>
                </c:pt>
                <c:pt idx="8685">
                  <c:v>31.658999999999999</c:v>
                </c:pt>
                <c:pt idx="8686">
                  <c:v>31.687000000000001</c:v>
                </c:pt>
                <c:pt idx="8687">
                  <c:v>31.707000000000001</c:v>
                </c:pt>
                <c:pt idx="8688">
                  <c:v>31.727</c:v>
                </c:pt>
                <c:pt idx="8689">
                  <c:v>31.748999999999999</c:v>
                </c:pt>
                <c:pt idx="8690">
                  <c:v>31.773</c:v>
                </c:pt>
                <c:pt idx="8691">
                  <c:v>31.792000000000002</c:v>
                </c:pt>
                <c:pt idx="8692">
                  <c:v>31.815000000000001</c:v>
                </c:pt>
                <c:pt idx="8693">
                  <c:v>31.838999999999999</c:v>
                </c:pt>
                <c:pt idx="8694">
                  <c:v>31.863</c:v>
                </c:pt>
                <c:pt idx="8695">
                  <c:v>31.881</c:v>
                </c:pt>
                <c:pt idx="8696">
                  <c:v>31.895</c:v>
                </c:pt>
                <c:pt idx="8697">
                  <c:v>31.893000000000001</c:v>
                </c:pt>
                <c:pt idx="8698">
                  <c:v>31.887</c:v>
                </c:pt>
                <c:pt idx="8699">
                  <c:v>31.882000000000001</c:v>
                </c:pt>
                <c:pt idx="8700">
                  <c:v>31.876000000000001</c:v>
                </c:pt>
                <c:pt idx="8701">
                  <c:v>31.87</c:v>
                </c:pt>
                <c:pt idx="8702">
                  <c:v>31.863</c:v>
                </c:pt>
                <c:pt idx="8703">
                  <c:v>31.853999999999999</c:v>
                </c:pt>
                <c:pt idx="8704">
                  <c:v>31.846</c:v>
                </c:pt>
                <c:pt idx="8705">
                  <c:v>31.838999999999999</c:v>
                </c:pt>
                <c:pt idx="8706">
                  <c:v>31.832000000000001</c:v>
                </c:pt>
                <c:pt idx="8707">
                  <c:v>31.826000000000001</c:v>
                </c:pt>
                <c:pt idx="8708">
                  <c:v>31.824000000000002</c:v>
                </c:pt>
                <c:pt idx="8709">
                  <c:v>31.83</c:v>
                </c:pt>
                <c:pt idx="8710">
                  <c:v>31.838999999999999</c:v>
                </c:pt>
                <c:pt idx="8711">
                  <c:v>31.847000000000001</c:v>
                </c:pt>
                <c:pt idx="8712">
                  <c:v>31.864999999999998</c:v>
                </c:pt>
                <c:pt idx="8713">
                  <c:v>31.89</c:v>
                </c:pt>
                <c:pt idx="8714">
                  <c:v>31.911999999999999</c:v>
                </c:pt>
                <c:pt idx="8715">
                  <c:v>31.936</c:v>
                </c:pt>
                <c:pt idx="8716">
                  <c:v>31.957999999999998</c:v>
                </c:pt>
                <c:pt idx="8717">
                  <c:v>31.971</c:v>
                </c:pt>
                <c:pt idx="8718">
                  <c:v>31.989000000000001</c:v>
                </c:pt>
                <c:pt idx="8719">
                  <c:v>32.003</c:v>
                </c:pt>
                <c:pt idx="8720">
                  <c:v>32.024999999999999</c:v>
                </c:pt>
                <c:pt idx="8721">
                  <c:v>32.046999999999997</c:v>
                </c:pt>
                <c:pt idx="8722">
                  <c:v>32.07</c:v>
                </c:pt>
                <c:pt idx="8723">
                  <c:v>32.093000000000004</c:v>
                </c:pt>
                <c:pt idx="8724">
                  <c:v>32.11</c:v>
                </c:pt>
                <c:pt idx="8725">
                  <c:v>32.122</c:v>
                </c:pt>
                <c:pt idx="8726">
                  <c:v>32.128999999999998</c:v>
                </c:pt>
                <c:pt idx="8727">
                  <c:v>32.134999999999998</c:v>
                </c:pt>
                <c:pt idx="8728">
                  <c:v>32.143000000000001</c:v>
                </c:pt>
                <c:pt idx="8729">
                  <c:v>32.149000000000001</c:v>
                </c:pt>
                <c:pt idx="8730">
                  <c:v>32.151000000000003</c:v>
                </c:pt>
                <c:pt idx="8731">
                  <c:v>32.156999999999996</c:v>
                </c:pt>
                <c:pt idx="8732">
                  <c:v>32.159999999999997</c:v>
                </c:pt>
                <c:pt idx="8733">
                  <c:v>32.158999999999999</c:v>
                </c:pt>
                <c:pt idx="8734">
                  <c:v>32.154000000000003</c:v>
                </c:pt>
                <c:pt idx="8735">
                  <c:v>32.15</c:v>
                </c:pt>
                <c:pt idx="8736">
                  <c:v>32.143999999999998</c:v>
                </c:pt>
                <c:pt idx="8737">
                  <c:v>32.134999999999998</c:v>
                </c:pt>
                <c:pt idx="8738">
                  <c:v>32.131999999999998</c:v>
                </c:pt>
                <c:pt idx="8739">
                  <c:v>32.125999999999998</c:v>
                </c:pt>
                <c:pt idx="8740">
                  <c:v>32.125</c:v>
                </c:pt>
                <c:pt idx="8741">
                  <c:v>32.122</c:v>
                </c:pt>
                <c:pt idx="8742">
                  <c:v>32.119999999999997</c:v>
                </c:pt>
                <c:pt idx="8743">
                  <c:v>32.113</c:v>
                </c:pt>
                <c:pt idx="8744">
                  <c:v>32.107999999999997</c:v>
                </c:pt>
                <c:pt idx="8745">
                  <c:v>32.104999999999997</c:v>
                </c:pt>
                <c:pt idx="8746">
                  <c:v>32.101999999999997</c:v>
                </c:pt>
                <c:pt idx="8747">
                  <c:v>32.100999999999999</c:v>
                </c:pt>
                <c:pt idx="8748">
                  <c:v>32.104999999999997</c:v>
                </c:pt>
                <c:pt idx="8749">
                  <c:v>32.112000000000002</c:v>
                </c:pt>
                <c:pt idx="8750">
                  <c:v>32.127000000000002</c:v>
                </c:pt>
                <c:pt idx="8751">
                  <c:v>32.15</c:v>
                </c:pt>
                <c:pt idx="8752">
                  <c:v>32.177</c:v>
                </c:pt>
                <c:pt idx="8753">
                  <c:v>32.213999999999999</c:v>
                </c:pt>
                <c:pt idx="8754">
                  <c:v>32.253</c:v>
                </c:pt>
                <c:pt idx="8755">
                  <c:v>32.295000000000002</c:v>
                </c:pt>
                <c:pt idx="8756">
                  <c:v>32.338000000000001</c:v>
                </c:pt>
                <c:pt idx="8757">
                  <c:v>32.380000000000003</c:v>
                </c:pt>
                <c:pt idx="8758">
                  <c:v>32.421999999999997</c:v>
                </c:pt>
                <c:pt idx="8759">
                  <c:v>32.457999999999998</c:v>
                </c:pt>
                <c:pt idx="8760">
                  <c:v>32.484999999999999</c:v>
                </c:pt>
                <c:pt idx="8761">
                  <c:v>32.508000000000003</c:v>
                </c:pt>
                <c:pt idx="8762">
                  <c:v>32.524999999999999</c:v>
                </c:pt>
                <c:pt idx="8763">
                  <c:v>32.531999999999996</c:v>
                </c:pt>
                <c:pt idx="8764">
                  <c:v>32.527999999999999</c:v>
                </c:pt>
                <c:pt idx="8765">
                  <c:v>32.521999999999998</c:v>
                </c:pt>
                <c:pt idx="8766">
                  <c:v>32.520000000000003</c:v>
                </c:pt>
                <c:pt idx="8767">
                  <c:v>32.508000000000003</c:v>
                </c:pt>
                <c:pt idx="8768">
                  <c:v>32.491</c:v>
                </c:pt>
                <c:pt idx="8769">
                  <c:v>32.488999999999997</c:v>
                </c:pt>
                <c:pt idx="8770">
                  <c:v>32.491999999999997</c:v>
                </c:pt>
                <c:pt idx="8771">
                  <c:v>32.497999999999998</c:v>
                </c:pt>
                <c:pt idx="8772">
                  <c:v>32.511000000000003</c:v>
                </c:pt>
                <c:pt idx="8773">
                  <c:v>32.518000000000001</c:v>
                </c:pt>
                <c:pt idx="8774">
                  <c:v>32.53</c:v>
                </c:pt>
                <c:pt idx="8775">
                  <c:v>32.542999999999999</c:v>
                </c:pt>
                <c:pt idx="8776">
                  <c:v>32.545000000000002</c:v>
                </c:pt>
                <c:pt idx="8777">
                  <c:v>32.548999999999999</c:v>
                </c:pt>
                <c:pt idx="8778">
                  <c:v>32.558</c:v>
                </c:pt>
                <c:pt idx="8779">
                  <c:v>32.573</c:v>
                </c:pt>
                <c:pt idx="8780">
                  <c:v>32.588000000000001</c:v>
                </c:pt>
                <c:pt idx="8781">
                  <c:v>32.598999999999997</c:v>
                </c:pt>
                <c:pt idx="8782">
                  <c:v>32.600999999999999</c:v>
                </c:pt>
                <c:pt idx="8783">
                  <c:v>32.600999999999999</c:v>
                </c:pt>
                <c:pt idx="8784">
                  <c:v>32.61</c:v>
                </c:pt>
                <c:pt idx="8785">
                  <c:v>32.624000000000002</c:v>
                </c:pt>
                <c:pt idx="8786">
                  <c:v>32.630000000000003</c:v>
                </c:pt>
                <c:pt idx="8787">
                  <c:v>32.630000000000003</c:v>
                </c:pt>
                <c:pt idx="8788">
                  <c:v>32.643999999999998</c:v>
                </c:pt>
                <c:pt idx="8789">
                  <c:v>32.649000000000001</c:v>
                </c:pt>
                <c:pt idx="8790">
                  <c:v>32.654000000000003</c:v>
                </c:pt>
                <c:pt idx="8791">
                  <c:v>32.658000000000001</c:v>
                </c:pt>
                <c:pt idx="8792">
                  <c:v>32.648000000000003</c:v>
                </c:pt>
                <c:pt idx="8793">
                  <c:v>32.648000000000003</c:v>
                </c:pt>
                <c:pt idx="8794">
                  <c:v>32.655000000000001</c:v>
                </c:pt>
                <c:pt idx="8795">
                  <c:v>32.659999999999997</c:v>
                </c:pt>
                <c:pt idx="8796">
                  <c:v>32.670999999999999</c:v>
                </c:pt>
                <c:pt idx="8797">
                  <c:v>32.683</c:v>
                </c:pt>
                <c:pt idx="8798">
                  <c:v>32.685000000000002</c:v>
                </c:pt>
                <c:pt idx="8799">
                  <c:v>32.695999999999998</c:v>
                </c:pt>
                <c:pt idx="8800">
                  <c:v>32.704999999999998</c:v>
                </c:pt>
                <c:pt idx="8801">
                  <c:v>32.722000000000001</c:v>
                </c:pt>
                <c:pt idx="8802">
                  <c:v>32.741</c:v>
                </c:pt>
                <c:pt idx="8803">
                  <c:v>32.74</c:v>
                </c:pt>
                <c:pt idx="8804">
                  <c:v>32.728999999999999</c:v>
                </c:pt>
                <c:pt idx="8805">
                  <c:v>32.709000000000003</c:v>
                </c:pt>
                <c:pt idx="8806">
                  <c:v>32.692</c:v>
                </c:pt>
                <c:pt idx="8807">
                  <c:v>32.692</c:v>
                </c:pt>
                <c:pt idx="8808">
                  <c:v>32.692</c:v>
                </c:pt>
                <c:pt idx="8809">
                  <c:v>32.695</c:v>
                </c:pt>
                <c:pt idx="8810">
                  <c:v>32.698</c:v>
                </c:pt>
                <c:pt idx="8811">
                  <c:v>32.713999999999999</c:v>
                </c:pt>
                <c:pt idx="8812">
                  <c:v>32.731999999999999</c:v>
                </c:pt>
                <c:pt idx="8813">
                  <c:v>32.749000000000002</c:v>
                </c:pt>
                <c:pt idx="8814">
                  <c:v>32.759</c:v>
                </c:pt>
                <c:pt idx="8815">
                  <c:v>32.774000000000001</c:v>
                </c:pt>
                <c:pt idx="8816">
                  <c:v>32.787999999999997</c:v>
                </c:pt>
                <c:pt idx="8817">
                  <c:v>32.792000000000002</c:v>
                </c:pt>
                <c:pt idx="8818">
                  <c:v>32.783999999999999</c:v>
                </c:pt>
                <c:pt idx="8819">
                  <c:v>32.777999999999999</c:v>
                </c:pt>
                <c:pt idx="8820">
                  <c:v>32.78</c:v>
                </c:pt>
                <c:pt idx="8821">
                  <c:v>32.774999999999999</c:v>
                </c:pt>
                <c:pt idx="8822">
                  <c:v>32.762</c:v>
                </c:pt>
                <c:pt idx="8823">
                  <c:v>32.749000000000002</c:v>
                </c:pt>
                <c:pt idx="8824">
                  <c:v>32.732999999999997</c:v>
                </c:pt>
                <c:pt idx="8825">
                  <c:v>32.716000000000001</c:v>
                </c:pt>
                <c:pt idx="8826">
                  <c:v>32.701999999999998</c:v>
                </c:pt>
                <c:pt idx="8827">
                  <c:v>32.692</c:v>
                </c:pt>
                <c:pt idx="8828">
                  <c:v>32.677</c:v>
                </c:pt>
                <c:pt idx="8829">
                  <c:v>32.655000000000001</c:v>
                </c:pt>
                <c:pt idx="8830">
                  <c:v>32.613</c:v>
                </c:pt>
                <c:pt idx="8831">
                  <c:v>32.572000000000003</c:v>
                </c:pt>
                <c:pt idx="8832">
                  <c:v>32.517000000000003</c:v>
                </c:pt>
                <c:pt idx="8833">
                  <c:v>32.457000000000001</c:v>
                </c:pt>
                <c:pt idx="8834">
                  <c:v>32.398000000000003</c:v>
                </c:pt>
                <c:pt idx="8835">
                  <c:v>32.326999999999998</c:v>
                </c:pt>
                <c:pt idx="8836">
                  <c:v>32.259</c:v>
                </c:pt>
                <c:pt idx="8837">
                  <c:v>32.186999999999998</c:v>
                </c:pt>
                <c:pt idx="8838">
                  <c:v>32.119</c:v>
                </c:pt>
                <c:pt idx="8839">
                  <c:v>32.048000000000002</c:v>
                </c:pt>
                <c:pt idx="8840">
                  <c:v>31.968</c:v>
                </c:pt>
                <c:pt idx="8841">
                  <c:v>31.893999999999998</c:v>
                </c:pt>
                <c:pt idx="8842">
                  <c:v>31.835999999999999</c:v>
                </c:pt>
                <c:pt idx="8843">
                  <c:v>31.771000000000001</c:v>
                </c:pt>
                <c:pt idx="8844">
                  <c:v>31.704999999999998</c:v>
                </c:pt>
                <c:pt idx="8845">
                  <c:v>31.643000000000001</c:v>
                </c:pt>
                <c:pt idx="8846">
                  <c:v>31.577000000000002</c:v>
                </c:pt>
                <c:pt idx="8847">
                  <c:v>31.504000000000001</c:v>
                </c:pt>
                <c:pt idx="8848">
                  <c:v>31.443999999999999</c:v>
                </c:pt>
                <c:pt idx="8849">
                  <c:v>31.395</c:v>
                </c:pt>
                <c:pt idx="8850">
                  <c:v>31.338000000000001</c:v>
                </c:pt>
                <c:pt idx="8851">
                  <c:v>31.282</c:v>
                </c:pt>
                <c:pt idx="8852">
                  <c:v>31.257000000000001</c:v>
                </c:pt>
                <c:pt idx="8853">
                  <c:v>31.244</c:v>
                </c:pt>
                <c:pt idx="8854">
                  <c:v>31.222999999999999</c:v>
                </c:pt>
                <c:pt idx="8855">
                  <c:v>31.202999999999999</c:v>
                </c:pt>
                <c:pt idx="8856">
                  <c:v>31.199000000000002</c:v>
                </c:pt>
                <c:pt idx="8857">
                  <c:v>31.210999999999999</c:v>
                </c:pt>
                <c:pt idx="8858">
                  <c:v>31.216999999999999</c:v>
                </c:pt>
                <c:pt idx="8859">
                  <c:v>31.231999999999999</c:v>
                </c:pt>
                <c:pt idx="8860">
                  <c:v>31.257000000000001</c:v>
                </c:pt>
                <c:pt idx="8861">
                  <c:v>31.29</c:v>
                </c:pt>
                <c:pt idx="8862">
                  <c:v>31.321999999999999</c:v>
                </c:pt>
                <c:pt idx="8863">
                  <c:v>31.335999999999999</c:v>
                </c:pt>
                <c:pt idx="8864">
                  <c:v>31.344999999999999</c:v>
                </c:pt>
                <c:pt idx="8865">
                  <c:v>31.347999999999999</c:v>
                </c:pt>
                <c:pt idx="8866">
                  <c:v>31.344000000000001</c:v>
                </c:pt>
                <c:pt idx="8867">
                  <c:v>31.34</c:v>
                </c:pt>
                <c:pt idx="8868">
                  <c:v>31.341999999999999</c:v>
                </c:pt>
                <c:pt idx="8869">
                  <c:v>31.343</c:v>
                </c:pt>
                <c:pt idx="8870">
                  <c:v>31.344000000000001</c:v>
                </c:pt>
                <c:pt idx="8871">
                  <c:v>31.343</c:v>
                </c:pt>
                <c:pt idx="8872">
                  <c:v>31.344999999999999</c:v>
                </c:pt>
                <c:pt idx="8873">
                  <c:v>31.364999999999998</c:v>
                </c:pt>
                <c:pt idx="8874">
                  <c:v>31.395</c:v>
                </c:pt>
                <c:pt idx="8875">
                  <c:v>31.411999999999999</c:v>
                </c:pt>
                <c:pt idx="8876">
                  <c:v>31.431000000000001</c:v>
                </c:pt>
                <c:pt idx="8877">
                  <c:v>31.452000000000002</c:v>
                </c:pt>
                <c:pt idx="8878">
                  <c:v>31.466000000000001</c:v>
                </c:pt>
                <c:pt idx="8879">
                  <c:v>31.469000000000001</c:v>
                </c:pt>
                <c:pt idx="8880">
                  <c:v>31.47</c:v>
                </c:pt>
                <c:pt idx="8881">
                  <c:v>31.472000000000001</c:v>
                </c:pt>
                <c:pt idx="8882">
                  <c:v>31.474</c:v>
                </c:pt>
                <c:pt idx="8883">
                  <c:v>31.478999999999999</c:v>
                </c:pt>
                <c:pt idx="8884">
                  <c:v>31.488</c:v>
                </c:pt>
                <c:pt idx="8885">
                  <c:v>31.495000000000001</c:v>
                </c:pt>
                <c:pt idx="8886">
                  <c:v>31.498999999999999</c:v>
                </c:pt>
                <c:pt idx="8887">
                  <c:v>31.506</c:v>
                </c:pt>
                <c:pt idx="8888">
                  <c:v>31.512</c:v>
                </c:pt>
                <c:pt idx="8889">
                  <c:v>31.516999999999999</c:v>
                </c:pt>
                <c:pt idx="8890">
                  <c:v>31.518000000000001</c:v>
                </c:pt>
                <c:pt idx="8891">
                  <c:v>31.515000000000001</c:v>
                </c:pt>
                <c:pt idx="8892">
                  <c:v>31.503</c:v>
                </c:pt>
                <c:pt idx="8893">
                  <c:v>31.495999999999999</c:v>
                </c:pt>
                <c:pt idx="8894">
                  <c:v>31.484000000000002</c:v>
                </c:pt>
                <c:pt idx="8895">
                  <c:v>31.466999999999999</c:v>
                </c:pt>
                <c:pt idx="8896">
                  <c:v>31.448</c:v>
                </c:pt>
                <c:pt idx="8897">
                  <c:v>31.425000000000001</c:v>
                </c:pt>
                <c:pt idx="8898">
                  <c:v>31.401</c:v>
                </c:pt>
                <c:pt idx="8899">
                  <c:v>31.376999999999999</c:v>
                </c:pt>
                <c:pt idx="8900">
                  <c:v>31.364999999999998</c:v>
                </c:pt>
                <c:pt idx="8901">
                  <c:v>31.36</c:v>
                </c:pt>
                <c:pt idx="8902">
                  <c:v>31.356999999999999</c:v>
                </c:pt>
                <c:pt idx="8903">
                  <c:v>31.346</c:v>
                </c:pt>
                <c:pt idx="8904">
                  <c:v>31.335999999999999</c:v>
                </c:pt>
                <c:pt idx="8905">
                  <c:v>31.321999999999999</c:v>
                </c:pt>
                <c:pt idx="8906">
                  <c:v>31.303999999999998</c:v>
                </c:pt>
                <c:pt idx="8907">
                  <c:v>31.288</c:v>
                </c:pt>
                <c:pt idx="8908">
                  <c:v>31.273</c:v>
                </c:pt>
                <c:pt idx="8909">
                  <c:v>31.259</c:v>
                </c:pt>
                <c:pt idx="8910">
                  <c:v>31.238</c:v>
                </c:pt>
                <c:pt idx="8911">
                  <c:v>31.215</c:v>
                </c:pt>
                <c:pt idx="8912">
                  <c:v>31.198</c:v>
                </c:pt>
                <c:pt idx="8913">
                  <c:v>31.18</c:v>
                </c:pt>
                <c:pt idx="8914">
                  <c:v>31.16</c:v>
                </c:pt>
                <c:pt idx="8915">
                  <c:v>31.15</c:v>
                </c:pt>
                <c:pt idx="8916">
                  <c:v>31.15</c:v>
                </c:pt>
                <c:pt idx="8917">
                  <c:v>31.15</c:v>
                </c:pt>
                <c:pt idx="8918">
                  <c:v>31.155999999999999</c:v>
                </c:pt>
                <c:pt idx="8919">
                  <c:v>31.167000000000002</c:v>
                </c:pt>
                <c:pt idx="8920">
                  <c:v>31.18</c:v>
                </c:pt>
                <c:pt idx="8921">
                  <c:v>31.193000000000001</c:v>
                </c:pt>
                <c:pt idx="8922">
                  <c:v>31.202999999999999</c:v>
                </c:pt>
                <c:pt idx="8923">
                  <c:v>31.209</c:v>
                </c:pt>
                <c:pt idx="8924">
                  <c:v>31.210999999999999</c:v>
                </c:pt>
                <c:pt idx="8925">
                  <c:v>31.212</c:v>
                </c:pt>
                <c:pt idx="8926">
                  <c:v>31.210999999999999</c:v>
                </c:pt>
                <c:pt idx="8927">
                  <c:v>31.2</c:v>
                </c:pt>
                <c:pt idx="8928">
                  <c:v>31.192</c:v>
                </c:pt>
                <c:pt idx="8929">
                  <c:v>31.181999999999999</c:v>
                </c:pt>
                <c:pt idx="8930">
                  <c:v>31.169</c:v>
                </c:pt>
                <c:pt idx="8931">
                  <c:v>31.154</c:v>
                </c:pt>
                <c:pt idx="8932">
                  <c:v>31.134</c:v>
                </c:pt>
                <c:pt idx="8933">
                  <c:v>31.108000000000001</c:v>
                </c:pt>
                <c:pt idx="8934">
                  <c:v>31.081</c:v>
                </c:pt>
                <c:pt idx="8935">
                  <c:v>31.052</c:v>
                </c:pt>
                <c:pt idx="8936">
                  <c:v>31.021999999999998</c:v>
                </c:pt>
                <c:pt idx="8937">
                  <c:v>30.997</c:v>
                </c:pt>
                <c:pt idx="8938">
                  <c:v>30.984000000000002</c:v>
                </c:pt>
                <c:pt idx="8939">
                  <c:v>30.981999999999999</c:v>
                </c:pt>
                <c:pt idx="8940">
                  <c:v>30.986000000000001</c:v>
                </c:pt>
                <c:pt idx="8941">
                  <c:v>31.001999999999999</c:v>
                </c:pt>
                <c:pt idx="8942">
                  <c:v>31.024000000000001</c:v>
                </c:pt>
                <c:pt idx="8943">
                  <c:v>31.048999999999999</c:v>
                </c:pt>
                <c:pt idx="8944">
                  <c:v>31.079000000000001</c:v>
                </c:pt>
                <c:pt idx="8945">
                  <c:v>31.102</c:v>
                </c:pt>
                <c:pt idx="8946">
                  <c:v>31.117999999999999</c:v>
                </c:pt>
                <c:pt idx="8947">
                  <c:v>31.135999999999999</c:v>
                </c:pt>
                <c:pt idx="8948">
                  <c:v>31.146000000000001</c:v>
                </c:pt>
                <c:pt idx="8949">
                  <c:v>31.152000000000001</c:v>
                </c:pt>
                <c:pt idx="8950">
                  <c:v>31.161000000000001</c:v>
                </c:pt>
                <c:pt idx="8951">
                  <c:v>31.164000000000001</c:v>
                </c:pt>
                <c:pt idx="8952">
                  <c:v>31.17</c:v>
                </c:pt>
                <c:pt idx="8953">
                  <c:v>31.170999999999999</c:v>
                </c:pt>
                <c:pt idx="8954">
                  <c:v>31.161000000000001</c:v>
                </c:pt>
                <c:pt idx="8955">
                  <c:v>31.146999999999998</c:v>
                </c:pt>
                <c:pt idx="8956">
                  <c:v>31.132999999999999</c:v>
                </c:pt>
                <c:pt idx="8957">
                  <c:v>31.120999999999999</c:v>
                </c:pt>
                <c:pt idx="8958">
                  <c:v>31.109000000000002</c:v>
                </c:pt>
                <c:pt idx="8959">
                  <c:v>31.1</c:v>
                </c:pt>
                <c:pt idx="8960">
                  <c:v>31.091999999999999</c:v>
                </c:pt>
                <c:pt idx="8961">
                  <c:v>31.088000000000001</c:v>
                </c:pt>
                <c:pt idx="8962">
                  <c:v>31.093</c:v>
                </c:pt>
                <c:pt idx="8963">
                  <c:v>31.1</c:v>
                </c:pt>
                <c:pt idx="8964">
                  <c:v>31.113</c:v>
                </c:pt>
                <c:pt idx="8965">
                  <c:v>31.135000000000002</c:v>
                </c:pt>
                <c:pt idx="8966">
                  <c:v>31.155000000000001</c:v>
                </c:pt>
                <c:pt idx="8967">
                  <c:v>31.175000000000001</c:v>
                </c:pt>
                <c:pt idx="8968">
                  <c:v>31.2</c:v>
                </c:pt>
                <c:pt idx="8969">
                  <c:v>31.221</c:v>
                </c:pt>
                <c:pt idx="8970">
                  <c:v>31.239000000000001</c:v>
                </c:pt>
                <c:pt idx="8971">
                  <c:v>31.254000000000001</c:v>
                </c:pt>
                <c:pt idx="8972">
                  <c:v>31.265999999999998</c:v>
                </c:pt>
                <c:pt idx="8973">
                  <c:v>31.277000000000001</c:v>
                </c:pt>
                <c:pt idx="8974">
                  <c:v>31.283000000000001</c:v>
                </c:pt>
                <c:pt idx="8975">
                  <c:v>31.277999999999999</c:v>
                </c:pt>
                <c:pt idx="8976">
                  <c:v>31.274999999999999</c:v>
                </c:pt>
                <c:pt idx="8977">
                  <c:v>31.265999999999998</c:v>
                </c:pt>
                <c:pt idx="8978">
                  <c:v>31.254000000000001</c:v>
                </c:pt>
                <c:pt idx="8979">
                  <c:v>31.238</c:v>
                </c:pt>
                <c:pt idx="8980">
                  <c:v>31.22</c:v>
                </c:pt>
                <c:pt idx="8981">
                  <c:v>31.201000000000001</c:v>
                </c:pt>
                <c:pt idx="8982">
                  <c:v>31.181000000000001</c:v>
                </c:pt>
                <c:pt idx="8983">
                  <c:v>31.161999999999999</c:v>
                </c:pt>
                <c:pt idx="8984">
                  <c:v>31.138000000000002</c:v>
                </c:pt>
                <c:pt idx="8985">
                  <c:v>31.109000000000002</c:v>
                </c:pt>
                <c:pt idx="8986">
                  <c:v>31.068999999999999</c:v>
                </c:pt>
                <c:pt idx="8987">
                  <c:v>31.021999999999998</c:v>
                </c:pt>
                <c:pt idx="8988">
                  <c:v>30.977</c:v>
                </c:pt>
                <c:pt idx="8989">
                  <c:v>30.928999999999998</c:v>
                </c:pt>
                <c:pt idx="8990">
                  <c:v>30.879000000000001</c:v>
                </c:pt>
                <c:pt idx="8991">
                  <c:v>30.826000000000001</c:v>
                </c:pt>
                <c:pt idx="8992">
                  <c:v>30.760999999999999</c:v>
                </c:pt>
                <c:pt idx="8993">
                  <c:v>30.673999999999999</c:v>
                </c:pt>
                <c:pt idx="8994">
                  <c:v>30.587</c:v>
                </c:pt>
                <c:pt idx="8995">
                  <c:v>30.515999999999998</c:v>
                </c:pt>
                <c:pt idx="8996">
                  <c:v>30.449000000000002</c:v>
                </c:pt>
                <c:pt idx="8997">
                  <c:v>30.364000000000001</c:v>
                </c:pt>
                <c:pt idx="8998">
                  <c:v>30.259</c:v>
                </c:pt>
                <c:pt idx="8999">
                  <c:v>30.138999999999999</c:v>
                </c:pt>
              </c:numCache>
            </c:numRef>
          </c:val>
          <c:smooth val="0"/>
          <c:extLst>
            <c:ext xmlns:c16="http://schemas.microsoft.com/office/drawing/2014/chart" uri="{C3380CC4-5D6E-409C-BE32-E72D297353CC}">
              <c16:uniqueId val="{00000000-A573-4DBD-9ACD-885FEAE83413}"/>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IE!$U$1</c:f>
              <c:strCache>
                <c:ptCount val="1"/>
                <c:pt idx="0">
                  <c:v>Torque TF IE (Nmm)</c:v>
                </c:pt>
              </c:strCache>
            </c:strRef>
          </c:tx>
          <c:spPr>
            <a:ln w="28575" cap="rnd">
              <a:solidFill>
                <a:schemeClr val="accent2"/>
              </a:solidFill>
              <a:round/>
            </a:ln>
            <a:effectLst/>
          </c:spPr>
          <c:marker>
            <c:symbol val="none"/>
          </c:marker>
          <c:val>
            <c:numRef>
              <c:f>DU02_INTACT_KE_IE!$U$2:$U$9001</c:f>
              <c:numCache>
                <c:formatCode>General</c:formatCode>
                <c:ptCount val="9000"/>
                <c:pt idx="0">
                  <c:v>94.918999999999997</c:v>
                </c:pt>
                <c:pt idx="1">
                  <c:v>94.546000000000006</c:v>
                </c:pt>
                <c:pt idx="2">
                  <c:v>97.128</c:v>
                </c:pt>
                <c:pt idx="3">
                  <c:v>96.286000000000001</c:v>
                </c:pt>
                <c:pt idx="4">
                  <c:v>97.397999999999996</c:v>
                </c:pt>
                <c:pt idx="5">
                  <c:v>93.957999999999998</c:v>
                </c:pt>
                <c:pt idx="6">
                  <c:v>94.218999999999994</c:v>
                </c:pt>
                <c:pt idx="7">
                  <c:v>93.346999999999994</c:v>
                </c:pt>
                <c:pt idx="8">
                  <c:v>91.346000000000004</c:v>
                </c:pt>
                <c:pt idx="9">
                  <c:v>93.906999999999996</c:v>
                </c:pt>
                <c:pt idx="10">
                  <c:v>91.100999999999999</c:v>
                </c:pt>
                <c:pt idx="11">
                  <c:v>94.346000000000004</c:v>
                </c:pt>
                <c:pt idx="12">
                  <c:v>94.131</c:v>
                </c:pt>
                <c:pt idx="13">
                  <c:v>93.992999999999995</c:v>
                </c:pt>
                <c:pt idx="14">
                  <c:v>97.22</c:v>
                </c:pt>
                <c:pt idx="15">
                  <c:v>96.822000000000003</c:v>
                </c:pt>
                <c:pt idx="16">
                  <c:v>96.201999999999998</c:v>
                </c:pt>
                <c:pt idx="17">
                  <c:v>95.71</c:v>
                </c:pt>
                <c:pt idx="18">
                  <c:v>92.028000000000006</c:v>
                </c:pt>
                <c:pt idx="19">
                  <c:v>92.665999999999997</c:v>
                </c:pt>
                <c:pt idx="20">
                  <c:v>87.293999999999997</c:v>
                </c:pt>
                <c:pt idx="21">
                  <c:v>86.635999999999996</c:v>
                </c:pt>
                <c:pt idx="22">
                  <c:v>88.706000000000003</c:v>
                </c:pt>
                <c:pt idx="23">
                  <c:v>86.804000000000002</c:v>
                </c:pt>
                <c:pt idx="24">
                  <c:v>91.135999999999996</c:v>
                </c:pt>
                <c:pt idx="25">
                  <c:v>86.572000000000003</c:v>
                </c:pt>
                <c:pt idx="26">
                  <c:v>85.004000000000005</c:v>
                </c:pt>
                <c:pt idx="27">
                  <c:v>84.043000000000006</c:v>
                </c:pt>
                <c:pt idx="28">
                  <c:v>84.117000000000004</c:v>
                </c:pt>
                <c:pt idx="29">
                  <c:v>83.703000000000003</c:v>
                </c:pt>
                <c:pt idx="30">
                  <c:v>81.174999999999997</c:v>
                </c:pt>
                <c:pt idx="31">
                  <c:v>82.281999999999996</c:v>
                </c:pt>
                <c:pt idx="32">
                  <c:v>83.760999999999996</c:v>
                </c:pt>
                <c:pt idx="33">
                  <c:v>81.111000000000004</c:v>
                </c:pt>
                <c:pt idx="34">
                  <c:v>85.042000000000002</c:v>
                </c:pt>
                <c:pt idx="35">
                  <c:v>81.125</c:v>
                </c:pt>
                <c:pt idx="36">
                  <c:v>82.667000000000002</c:v>
                </c:pt>
                <c:pt idx="37">
                  <c:v>85.180999999999997</c:v>
                </c:pt>
                <c:pt idx="38">
                  <c:v>83.182000000000002</c:v>
                </c:pt>
                <c:pt idx="39">
                  <c:v>85.75</c:v>
                </c:pt>
                <c:pt idx="40">
                  <c:v>82.290999999999997</c:v>
                </c:pt>
                <c:pt idx="41">
                  <c:v>83.411000000000001</c:v>
                </c:pt>
                <c:pt idx="42">
                  <c:v>82.923000000000002</c:v>
                </c:pt>
                <c:pt idx="43">
                  <c:v>80.941999999999993</c:v>
                </c:pt>
                <c:pt idx="44">
                  <c:v>79.230999999999995</c:v>
                </c:pt>
                <c:pt idx="45">
                  <c:v>76.875</c:v>
                </c:pt>
                <c:pt idx="46">
                  <c:v>78.882999999999996</c:v>
                </c:pt>
                <c:pt idx="47">
                  <c:v>78.546000000000006</c:v>
                </c:pt>
                <c:pt idx="48">
                  <c:v>79.239000000000004</c:v>
                </c:pt>
                <c:pt idx="49">
                  <c:v>83.421000000000006</c:v>
                </c:pt>
                <c:pt idx="50">
                  <c:v>83.257999999999996</c:v>
                </c:pt>
                <c:pt idx="51">
                  <c:v>84.900999999999996</c:v>
                </c:pt>
                <c:pt idx="52">
                  <c:v>86.457999999999998</c:v>
                </c:pt>
                <c:pt idx="53">
                  <c:v>85.694000000000003</c:v>
                </c:pt>
                <c:pt idx="54">
                  <c:v>87.915999999999997</c:v>
                </c:pt>
                <c:pt idx="55">
                  <c:v>86.650999999999996</c:v>
                </c:pt>
                <c:pt idx="56">
                  <c:v>87.528999999999996</c:v>
                </c:pt>
                <c:pt idx="57">
                  <c:v>86.076999999999998</c:v>
                </c:pt>
                <c:pt idx="58">
                  <c:v>81.956999999999994</c:v>
                </c:pt>
                <c:pt idx="59">
                  <c:v>82.492999999999995</c:v>
                </c:pt>
                <c:pt idx="60">
                  <c:v>77.798000000000002</c:v>
                </c:pt>
                <c:pt idx="61">
                  <c:v>75.2</c:v>
                </c:pt>
                <c:pt idx="62">
                  <c:v>74.759</c:v>
                </c:pt>
                <c:pt idx="63">
                  <c:v>74.778000000000006</c:v>
                </c:pt>
                <c:pt idx="64">
                  <c:v>76.290000000000006</c:v>
                </c:pt>
                <c:pt idx="65">
                  <c:v>74.599000000000004</c:v>
                </c:pt>
                <c:pt idx="66">
                  <c:v>80.257000000000005</c:v>
                </c:pt>
                <c:pt idx="67">
                  <c:v>82.510999999999996</c:v>
                </c:pt>
                <c:pt idx="68">
                  <c:v>79.921000000000006</c:v>
                </c:pt>
                <c:pt idx="69">
                  <c:v>86.03</c:v>
                </c:pt>
                <c:pt idx="70">
                  <c:v>83.248999999999995</c:v>
                </c:pt>
                <c:pt idx="71">
                  <c:v>86.608000000000004</c:v>
                </c:pt>
                <c:pt idx="72">
                  <c:v>86.716999999999999</c:v>
                </c:pt>
                <c:pt idx="73">
                  <c:v>86.495999999999995</c:v>
                </c:pt>
                <c:pt idx="74">
                  <c:v>89.051000000000002</c:v>
                </c:pt>
                <c:pt idx="75">
                  <c:v>90.335999999999999</c:v>
                </c:pt>
                <c:pt idx="76">
                  <c:v>93.793999999999997</c:v>
                </c:pt>
                <c:pt idx="77">
                  <c:v>95.314999999999998</c:v>
                </c:pt>
                <c:pt idx="78">
                  <c:v>91.984999999999999</c:v>
                </c:pt>
                <c:pt idx="79">
                  <c:v>93.635999999999996</c:v>
                </c:pt>
                <c:pt idx="80">
                  <c:v>87.89</c:v>
                </c:pt>
                <c:pt idx="81">
                  <c:v>82.98</c:v>
                </c:pt>
                <c:pt idx="82">
                  <c:v>78.905000000000001</c:v>
                </c:pt>
                <c:pt idx="83">
                  <c:v>77.988</c:v>
                </c:pt>
                <c:pt idx="84">
                  <c:v>85.117000000000004</c:v>
                </c:pt>
                <c:pt idx="85">
                  <c:v>88.653999999999996</c:v>
                </c:pt>
                <c:pt idx="86">
                  <c:v>95.335999999999999</c:v>
                </c:pt>
                <c:pt idx="87">
                  <c:v>97.087999999999994</c:v>
                </c:pt>
                <c:pt idx="88">
                  <c:v>94.34</c:v>
                </c:pt>
                <c:pt idx="89">
                  <c:v>94.846999999999994</c:v>
                </c:pt>
                <c:pt idx="90">
                  <c:v>90.447000000000003</c:v>
                </c:pt>
                <c:pt idx="91">
                  <c:v>87.667000000000002</c:v>
                </c:pt>
                <c:pt idx="92">
                  <c:v>81.313000000000002</c:v>
                </c:pt>
                <c:pt idx="93">
                  <c:v>73.403999999999996</c:v>
                </c:pt>
                <c:pt idx="94">
                  <c:v>69.706999999999994</c:v>
                </c:pt>
                <c:pt idx="95">
                  <c:v>63.601999999999997</c:v>
                </c:pt>
                <c:pt idx="96">
                  <c:v>62.771999999999998</c:v>
                </c:pt>
                <c:pt idx="97">
                  <c:v>63.862000000000002</c:v>
                </c:pt>
                <c:pt idx="98">
                  <c:v>61.645000000000003</c:v>
                </c:pt>
                <c:pt idx="99">
                  <c:v>65.156000000000006</c:v>
                </c:pt>
                <c:pt idx="100">
                  <c:v>64.100999999999999</c:v>
                </c:pt>
                <c:pt idx="101">
                  <c:v>68.727999999999994</c:v>
                </c:pt>
                <c:pt idx="102">
                  <c:v>72.332999999999998</c:v>
                </c:pt>
                <c:pt idx="103">
                  <c:v>68.384</c:v>
                </c:pt>
                <c:pt idx="104">
                  <c:v>71.441000000000003</c:v>
                </c:pt>
                <c:pt idx="105">
                  <c:v>66.576999999999998</c:v>
                </c:pt>
                <c:pt idx="106">
                  <c:v>63.654000000000003</c:v>
                </c:pt>
                <c:pt idx="107">
                  <c:v>60.536999999999999</c:v>
                </c:pt>
                <c:pt idx="108">
                  <c:v>54.406999999999996</c:v>
                </c:pt>
                <c:pt idx="109">
                  <c:v>55.530999999999999</c:v>
                </c:pt>
                <c:pt idx="110">
                  <c:v>49.95</c:v>
                </c:pt>
                <c:pt idx="111">
                  <c:v>49.14</c:v>
                </c:pt>
                <c:pt idx="112">
                  <c:v>52.426000000000002</c:v>
                </c:pt>
                <c:pt idx="113">
                  <c:v>62.109000000000002</c:v>
                </c:pt>
                <c:pt idx="114">
                  <c:v>73.867000000000004</c:v>
                </c:pt>
                <c:pt idx="115">
                  <c:v>74.647999999999996</c:v>
                </c:pt>
                <c:pt idx="116">
                  <c:v>94.552000000000007</c:v>
                </c:pt>
                <c:pt idx="117">
                  <c:v>119.24</c:v>
                </c:pt>
                <c:pt idx="118">
                  <c:v>136.34</c:v>
                </c:pt>
                <c:pt idx="119">
                  <c:v>138.56</c:v>
                </c:pt>
                <c:pt idx="120">
                  <c:v>130.22</c:v>
                </c:pt>
                <c:pt idx="121">
                  <c:v>122.22</c:v>
                </c:pt>
                <c:pt idx="122">
                  <c:v>105.53</c:v>
                </c:pt>
                <c:pt idx="123">
                  <c:v>83.594999999999999</c:v>
                </c:pt>
                <c:pt idx="124">
                  <c:v>72.277000000000001</c:v>
                </c:pt>
                <c:pt idx="125">
                  <c:v>65.084999999999994</c:v>
                </c:pt>
                <c:pt idx="126">
                  <c:v>73.832999999999998</c:v>
                </c:pt>
                <c:pt idx="127">
                  <c:v>87.073999999999998</c:v>
                </c:pt>
                <c:pt idx="128">
                  <c:v>106.37</c:v>
                </c:pt>
                <c:pt idx="129">
                  <c:v>134.75</c:v>
                </c:pt>
                <c:pt idx="130">
                  <c:v>152.21</c:v>
                </c:pt>
                <c:pt idx="131">
                  <c:v>168.22</c:v>
                </c:pt>
                <c:pt idx="132">
                  <c:v>177.7</c:v>
                </c:pt>
                <c:pt idx="133">
                  <c:v>184.24</c:v>
                </c:pt>
                <c:pt idx="134">
                  <c:v>192.33</c:v>
                </c:pt>
                <c:pt idx="135">
                  <c:v>201.57</c:v>
                </c:pt>
                <c:pt idx="136">
                  <c:v>219.3</c:v>
                </c:pt>
                <c:pt idx="137">
                  <c:v>234.06</c:v>
                </c:pt>
                <c:pt idx="138">
                  <c:v>245.22</c:v>
                </c:pt>
                <c:pt idx="139">
                  <c:v>253.09</c:v>
                </c:pt>
                <c:pt idx="140">
                  <c:v>252.28</c:v>
                </c:pt>
                <c:pt idx="141">
                  <c:v>248.95</c:v>
                </c:pt>
                <c:pt idx="142">
                  <c:v>240.03</c:v>
                </c:pt>
                <c:pt idx="143">
                  <c:v>230.21</c:v>
                </c:pt>
                <c:pt idx="144">
                  <c:v>224.08</c:v>
                </c:pt>
                <c:pt idx="145">
                  <c:v>211.65</c:v>
                </c:pt>
                <c:pt idx="146">
                  <c:v>217.15</c:v>
                </c:pt>
                <c:pt idx="147">
                  <c:v>223.26</c:v>
                </c:pt>
                <c:pt idx="148">
                  <c:v>231.73</c:v>
                </c:pt>
                <c:pt idx="149">
                  <c:v>245.34</c:v>
                </c:pt>
                <c:pt idx="150">
                  <c:v>255.02</c:v>
                </c:pt>
                <c:pt idx="151">
                  <c:v>263.94</c:v>
                </c:pt>
                <c:pt idx="152">
                  <c:v>267.62</c:v>
                </c:pt>
                <c:pt idx="153">
                  <c:v>270.26</c:v>
                </c:pt>
                <c:pt idx="154">
                  <c:v>276.06</c:v>
                </c:pt>
                <c:pt idx="155">
                  <c:v>276.81</c:v>
                </c:pt>
                <c:pt idx="156">
                  <c:v>282.27</c:v>
                </c:pt>
                <c:pt idx="157">
                  <c:v>285.68</c:v>
                </c:pt>
                <c:pt idx="158">
                  <c:v>286.33999999999997</c:v>
                </c:pt>
                <c:pt idx="159">
                  <c:v>296.49</c:v>
                </c:pt>
                <c:pt idx="160">
                  <c:v>302.20999999999998</c:v>
                </c:pt>
                <c:pt idx="161">
                  <c:v>319.48</c:v>
                </c:pt>
                <c:pt idx="162">
                  <c:v>336.69</c:v>
                </c:pt>
                <c:pt idx="163">
                  <c:v>349.63</c:v>
                </c:pt>
                <c:pt idx="164">
                  <c:v>363.07</c:v>
                </c:pt>
                <c:pt idx="165">
                  <c:v>368.8</c:v>
                </c:pt>
                <c:pt idx="166">
                  <c:v>376.91</c:v>
                </c:pt>
                <c:pt idx="167">
                  <c:v>381.98</c:v>
                </c:pt>
                <c:pt idx="168">
                  <c:v>389.17</c:v>
                </c:pt>
                <c:pt idx="169">
                  <c:v>399.28</c:v>
                </c:pt>
                <c:pt idx="170">
                  <c:v>398.78</c:v>
                </c:pt>
                <c:pt idx="171">
                  <c:v>402.26</c:v>
                </c:pt>
                <c:pt idx="172">
                  <c:v>403.62</c:v>
                </c:pt>
                <c:pt idx="173">
                  <c:v>409.54</c:v>
                </c:pt>
                <c:pt idx="174">
                  <c:v>423.71</c:v>
                </c:pt>
                <c:pt idx="175">
                  <c:v>438.11</c:v>
                </c:pt>
                <c:pt idx="176">
                  <c:v>453.86</c:v>
                </c:pt>
                <c:pt idx="177">
                  <c:v>469.77</c:v>
                </c:pt>
                <c:pt idx="178">
                  <c:v>479.89</c:v>
                </c:pt>
                <c:pt idx="179">
                  <c:v>487.64</c:v>
                </c:pt>
                <c:pt idx="180">
                  <c:v>484.12</c:v>
                </c:pt>
                <c:pt idx="181">
                  <c:v>475.28</c:v>
                </c:pt>
                <c:pt idx="182">
                  <c:v>459.52</c:v>
                </c:pt>
                <c:pt idx="183">
                  <c:v>449.88</c:v>
                </c:pt>
                <c:pt idx="184">
                  <c:v>454.6</c:v>
                </c:pt>
                <c:pt idx="185">
                  <c:v>459.61</c:v>
                </c:pt>
                <c:pt idx="186">
                  <c:v>467.53</c:v>
                </c:pt>
                <c:pt idx="187">
                  <c:v>483.35</c:v>
                </c:pt>
                <c:pt idx="188">
                  <c:v>495.48</c:v>
                </c:pt>
                <c:pt idx="189">
                  <c:v>507.65</c:v>
                </c:pt>
                <c:pt idx="190">
                  <c:v>514.65</c:v>
                </c:pt>
                <c:pt idx="191">
                  <c:v>516.57000000000005</c:v>
                </c:pt>
                <c:pt idx="192">
                  <c:v>518.73</c:v>
                </c:pt>
                <c:pt idx="193">
                  <c:v>523.91</c:v>
                </c:pt>
                <c:pt idx="194">
                  <c:v>536.39</c:v>
                </c:pt>
                <c:pt idx="195">
                  <c:v>553.12</c:v>
                </c:pt>
                <c:pt idx="196">
                  <c:v>567.39</c:v>
                </c:pt>
                <c:pt idx="197">
                  <c:v>579.34</c:v>
                </c:pt>
                <c:pt idx="198">
                  <c:v>580.76</c:v>
                </c:pt>
                <c:pt idx="199">
                  <c:v>579.19000000000005</c:v>
                </c:pt>
                <c:pt idx="200">
                  <c:v>569.51</c:v>
                </c:pt>
                <c:pt idx="201">
                  <c:v>553.29999999999995</c:v>
                </c:pt>
                <c:pt idx="202">
                  <c:v>535.41999999999996</c:v>
                </c:pt>
                <c:pt idx="203">
                  <c:v>521.04</c:v>
                </c:pt>
                <c:pt idx="204">
                  <c:v>511.69</c:v>
                </c:pt>
                <c:pt idx="205">
                  <c:v>499.06</c:v>
                </c:pt>
                <c:pt idx="206">
                  <c:v>495.27</c:v>
                </c:pt>
                <c:pt idx="207">
                  <c:v>488.42</c:v>
                </c:pt>
                <c:pt idx="208">
                  <c:v>480.49</c:v>
                </c:pt>
                <c:pt idx="209">
                  <c:v>469.53</c:v>
                </c:pt>
                <c:pt idx="210">
                  <c:v>458.04</c:v>
                </c:pt>
                <c:pt idx="211">
                  <c:v>454.45</c:v>
                </c:pt>
                <c:pt idx="212">
                  <c:v>443.32</c:v>
                </c:pt>
                <c:pt idx="213">
                  <c:v>430.58</c:v>
                </c:pt>
                <c:pt idx="214">
                  <c:v>418.2</c:v>
                </c:pt>
                <c:pt idx="215">
                  <c:v>400.63</c:v>
                </c:pt>
                <c:pt idx="216">
                  <c:v>393.34</c:v>
                </c:pt>
                <c:pt idx="217">
                  <c:v>387.93</c:v>
                </c:pt>
                <c:pt idx="218">
                  <c:v>385.91</c:v>
                </c:pt>
                <c:pt idx="219">
                  <c:v>392.01</c:v>
                </c:pt>
                <c:pt idx="220">
                  <c:v>396.55</c:v>
                </c:pt>
                <c:pt idx="221">
                  <c:v>399.95</c:v>
                </c:pt>
                <c:pt idx="222">
                  <c:v>400.68</c:v>
                </c:pt>
                <c:pt idx="223">
                  <c:v>396.81</c:v>
                </c:pt>
                <c:pt idx="224">
                  <c:v>391.31</c:v>
                </c:pt>
                <c:pt idx="225">
                  <c:v>365.91</c:v>
                </c:pt>
                <c:pt idx="226">
                  <c:v>337.79</c:v>
                </c:pt>
                <c:pt idx="227">
                  <c:v>318.31</c:v>
                </c:pt>
                <c:pt idx="228">
                  <c:v>303.22000000000003</c:v>
                </c:pt>
                <c:pt idx="229">
                  <c:v>281.52999999999997</c:v>
                </c:pt>
                <c:pt idx="230">
                  <c:v>260.81</c:v>
                </c:pt>
                <c:pt idx="231">
                  <c:v>242.61</c:v>
                </c:pt>
                <c:pt idx="232">
                  <c:v>227.71</c:v>
                </c:pt>
                <c:pt idx="233">
                  <c:v>216.8</c:v>
                </c:pt>
                <c:pt idx="234">
                  <c:v>209.21</c:v>
                </c:pt>
                <c:pt idx="235">
                  <c:v>196.21</c:v>
                </c:pt>
                <c:pt idx="236">
                  <c:v>186.25</c:v>
                </c:pt>
                <c:pt idx="237">
                  <c:v>174.46</c:v>
                </c:pt>
                <c:pt idx="238">
                  <c:v>160.6</c:v>
                </c:pt>
                <c:pt idx="239">
                  <c:v>148.31</c:v>
                </c:pt>
                <c:pt idx="240">
                  <c:v>132.44</c:v>
                </c:pt>
                <c:pt idx="241">
                  <c:v>117.83</c:v>
                </c:pt>
                <c:pt idx="242">
                  <c:v>97.308000000000007</c:v>
                </c:pt>
                <c:pt idx="243">
                  <c:v>68.662000000000006</c:v>
                </c:pt>
                <c:pt idx="244">
                  <c:v>39.244999999999997</c:v>
                </c:pt>
                <c:pt idx="245">
                  <c:v>2.8963999999999999</c:v>
                </c:pt>
                <c:pt idx="246">
                  <c:v>-29.771000000000001</c:v>
                </c:pt>
                <c:pt idx="247">
                  <c:v>-71.275999999999996</c:v>
                </c:pt>
                <c:pt idx="248">
                  <c:v>-118</c:v>
                </c:pt>
                <c:pt idx="249">
                  <c:v>-167.82</c:v>
                </c:pt>
                <c:pt idx="250">
                  <c:v>-220.11</c:v>
                </c:pt>
                <c:pt idx="251">
                  <c:v>-280.94</c:v>
                </c:pt>
                <c:pt idx="252">
                  <c:v>-346.04</c:v>
                </c:pt>
                <c:pt idx="253">
                  <c:v>-419.79</c:v>
                </c:pt>
                <c:pt idx="254">
                  <c:v>-488.81</c:v>
                </c:pt>
                <c:pt idx="255">
                  <c:v>-563.14</c:v>
                </c:pt>
                <c:pt idx="256">
                  <c:v>-625.07000000000005</c:v>
                </c:pt>
                <c:pt idx="257">
                  <c:v>-695.1</c:v>
                </c:pt>
                <c:pt idx="258">
                  <c:v>-765.69</c:v>
                </c:pt>
                <c:pt idx="259">
                  <c:v>-828.34</c:v>
                </c:pt>
                <c:pt idx="260">
                  <c:v>-881.22</c:v>
                </c:pt>
                <c:pt idx="261">
                  <c:v>-935.53</c:v>
                </c:pt>
                <c:pt idx="262">
                  <c:v>-997.72</c:v>
                </c:pt>
                <c:pt idx="263">
                  <c:v>-1068</c:v>
                </c:pt>
                <c:pt idx="264">
                  <c:v>-1137.4000000000001</c:v>
                </c:pt>
                <c:pt idx="265">
                  <c:v>-1217.0999999999999</c:v>
                </c:pt>
                <c:pt idx="266">
                  <c:v>-1296.0999999999999</c:v>
                </c:pt>
                <c:pt idx="267">
                  <c:v>-1384.4</c:v>
                </c:pt>
                <c:pt idx="268">
                  <c:v>-1481.3</c:v>
                </c:pt>
                <c:pt idx="269">
                  <c:v>-1568.3</c:v>
                </c:pt>
                <c:pt idx="270">
                  <c:v>-1665.8</c:v>
                </c:pt>
                <c:pt idx="271">
                  <c:v>-1753.3</c:v>
                </c:pt>
                <c:pt idx="272">
                  <c:v>-1830.1</c:v>
                </c:pt>
                <c:pt idx="273">
                  <c:v>-1894.3</c:v>
                </c:pt>
                <c:pt idx="274">
                  <c:v>-1949.9</c:v>
                </c:pt>
                <c:pt idx="275">
                  <c:v>-2015.7</c:v>
                </c:pt>
                <c:pt idx="276">
                  <c:v>-2089.3000000000002</c:v>
                </c:pt>
                <c:pt idx="277">
                  <c:v>-2176.1</c:v>
                </c:pt>
                <c:pt idx="278">
                  <c:v>-2280.5</c:v>
                </c:pt>
                <c:pt idx="279">
                  <c:v>-2393.6</c:v>
                </c:pt>
                <c:pt idx="280">
                  <c:v>-2513.1999999999998</c:v>
                </c:pt>
                <c:pt idx="281">
                  <c:v>-2638.3</c:v>
                </c:pt>
                <c:pt idx="282">
                  <c:v>-2751.5</c:v>
                </c:pt>
                <c:pt idx="283">
                  <c:v>-2842.1</c:v>
                </c:pt>
                <c:pt idx="284">
                  <c:v>-2896.9</c:v>
                </c:pt>
                <c:pt idx="285">
                  <c:v>-2936.8</c:v>
                </c:pt>
                <c:pt idx="286">
                  <c:v>-2974.6</c:v>
                </c:pt>
                <c:pt idx="287">
                  <c:v>-3026.1</c:v>
                </c:pt>
                <c:pt idx="288">
                  <c:v>-3094.3</c:v>
                </c:pt>
                <c:pt idx="289">
                  <c:v>-3175.5</c:v>
                </c:pt>
                <c:pt idx="290">
                  <c:v>-3277.8</c:v>
                </c:pt>
                <c:pt idx="291">
                  <c:v>-3405.2</c:v>
                </c:pt>
                <c:pt idx="292">
                  <c:v>-3551.3</c:v>
                </c:pt>
                <c:pt idx="293">
                  <c:v>-3692.2</c:v>
                </c:pt>
                <c:pt idx="294">
                  <c:v>-3813.8</c:v>
                </c:pt>
                <c:pt idx="295">
                  <c:v>-3924.1</c:v>
                </c:pt>
                <c:pt idx="296">
                  <c:v>-4013.4</c:v>
                </c:pt>
                <c:pt idx="297">
                  <c:v>-4089.7</c:v>
                </c:pt>
                <c:pt idx="298">
                  <c:v>-4157.3</c:v>
                </c:pt>
                <c:pt idx="299">
                  <c:v>-4210.5</c:v>
                </c:pt>
                <c:pt idx="300">
                  <c:v>-4276.1000000000004</c:v>
                </c:pt>
                <c:pt idx="301">
                  <c:v>-4353.2</c:v>
                </c:pt>
                <c:pt idx="302">
                  <c:v>-4449.8</c:v>
                </c:pt>
                <c:pt idx="303">
                  <c:v>-4551.1000000000004</c:v>
                </c:pt>
                <c:pt idx="304">
                  <c:v>-4645.8</c:v>
                </c:pt>
                <c:pt idx="305">
                  <c:v>-4748.3</c:v>
                </c:pt>
                <c:pt idx="306">
                  <c:v>-4849.5</c:v>
                </c:pt>
                <c:pt idx="307">
                  <c:v>-4963.2</c:v>
                </c:pt>
                <c:pt idx="308">
                  <c:v>-5078.2</c:v>
                </c:pt>
                <c:pt idx="309">
                  <c:v>-5182.5</c:v>
                </c:pt>
                <c:pt idx="310">
                  <c:v>-5273.6</c:v>
                </c:pt>
                <c:pt idx="311">
                  <c:v>-5333.5</c:v>
                </c:pt>
                <c:pt idx="312">
                  <c:v>-5382.1</c:v>
                </c:pt>
                <c:pt idx="313">
                  <c:v>-5428</c:v>
                </c:pt>
                <c:pt idx="314">
                  <c:v>-5471.6</c:v>
                </c:pt>
                <c:pt idx="315">
                  <c:v>-5522.7</c:v>
                </c:pt>
                <c:pt idx="316">
                  <c:v>-5582.6</c:v>
                </c:pt>
                <c:pt idx="317">
                  <c:v>-5650.5</c:v>
                </c:pt>
                <c:pt idx="318">
                  <c:v>-5721.4</c:v>
                </c:pt>
                <c:pt idx="319">
                  <c:v>-5776.7</c:v>
                </c:pt>
                <c:pt idx="320">
                  <c:v>-5807.4</c:v>
                </c:pt>
                <c:pt idx="321">
                  <c:v>-5808.6</c:v>
                </c:pt>
                <c:pt idx="322">
                  <c:v>-5791.9</c:v>
                </c:pt>
                <c:pt idx="323">
                  <c:v>-5784.6</c:v>
                </c:pt>
                <c:pt idx="324">
                  <c:v>-5799.4</c:v>
                </c:pt>
                <c:pt idx="325">
                  <c:v>-5853.9</c:v>
                </c:pt>
                <c:pt idx="326">
                  <c:v>-5929.8</c:v>
                </c:pt>
                <c:pt idx="327">
                  <c:v>-6027.1</c:v>
                </c:pt>
                <c:pt idx="328">
                  <c:v>-6120.6</c:v>
                </c:pt>
                <c:pt idx="329">
                  <c:v>-6180.4</c:v>
                </c:pt>
                <c:pt idx="330">
                  <c:v>-6217.7</c:v>
                </c:pt>
                <c:pt idx="331">
                  <c:v>-6228.4</c:v>
                </c:pt>
                <c:pt idx="332">
                  <c:v>-6241.9</c:v>
                </c:pt>
                <c:pt idx="333">
                  <c:v>-6272.5</c:v>
                </c:pt>
                <c:pt idx="334">
                  <c:v>-6320</c:v>
                </c:pt>
                <c:pt idx="335">
                  <c:v>-6375</c:v>
                </c:pt>
                <c:pt idx="336">
                  <c:v>-6418.4</c:v>
                </c:pt>
                <c:pt idx="337">
                  <c:v>-6471.6</c:v>
                </c:pt>
                <c:pt idx="338">
                  <c:v>-6543</c:v>
                </c:pt>
                <c:pt idx="339">
                  <c:v>-6619</c:v>
                </c:pt>
                <c:pt idx="340">
                  <c:v>-6692.9</c:v>
                </c:pt>
                <c:pt idx="341">
                  <c:v>-6742.8</c:v>
                </c:pt>
                <c:pt idx="342">
                  <c:v>-6776.7</c:v>
                </c:pt>
                <c:pt idx="343">
                  <c:v>-6793.9</c:v>
                </c:pt>
                <c:pt idx="344">
                  <c:v>-6785.1</c:v>
                </c:pt>
                <c:pt idx="345">
                  <c:v>-6757.6</c:v>
                </c:pt>
                <c:pt idx="346">
                  <c:v>-6741.8</c:v>
                </c:pt>
                <c:pt idx="347">
                  <c:v>-6758.6</c:v>
                </c:pt>
                <c:pt idx="348">
                  <c:v>-6795.6</c:v>
                </c:pt>
                <c:pt idx="349">
                  <c:v>-6852.8</c:v>
                </c:pt>
                <c:pt idx="350">
                  <c:v>-6940.2</c:v>
                </c:pt>
                <c:pt idx="351">
                  <c:v>-7033.8</c:v>
                </c:pt>
                <c:pt idx="352">
                  <c:v>-7113.6</c:v>
                </c:pt>
                <c:pt idx="353">
                  <c:v>-7171.6</c:v>
                </c:pt>
                <c:pt idx="354">
                  <c:v>-7208.7</c:v>
                </c:pt>
                <c:pt idx="355">
                  <c:v>-7233.4</c:v>
                </c:pt>
                <c:pt idx="356">
                  <c:v>-7244.7</c:v>
                </c:pt>
                <c:pt idx="357">
                  <c:v>-7266.1</c:v>
                </c:pt>
                <c:pt idx="358">
                  <c:v>-7305.4</c:v>
                </c:pt>
                <c:pt idx="359">
                  <c:v>-7357.2</c:v>
                </c:pt>
                <c:pt idx="360">
                  <c:v>-7420.7</c:v>
                </c:pt>
                <c:pt idx="361">
                  <c:v>-7479.7</c:v>
                </c:pt>
                <c:pt idx="362">
                  <c:v>-7539.7</c:v>
                </c:pt>
                <c:pt idx="363">
                  <c:v>-7589.5</c:v>
                </c:pt>
                <c:pt idx="364">
                  <c:v>-7623.2</c:v>
                </c:pt>
                <c:pt idx="365">
                  <c:v>-7652.3</c:v>
                </c:pt>
                <c:pt idx="366">
                  <c:v>-7661.3</c:v>
                </c:pt>
                <c:pt idx="367">
                  <c:v>-7667.3</c:v>
                </c:pt>
                <c:pt idx="368">
                  <c:v>-7685.4</c:v>
                </c:pt>
                <c:pt idx="369">
                  <c:v>-7702.7</c:v>
                </c:pt>
                <c:pt idx="370">
                  <c:v>-7725.4</c:v>
                </c:pt>
                <c:pt idx="371">
                  <c:v>-7741.2</c:v>
                </c:pt>
                <c:pt idx="372">
                  <c:v>-7761.6</c:v>
                </c:pt>
                <c:pt idx="373">
                  <c:v>-7798.8</c:v>
                </c:pt>
                <c:pt idx="374">
                  <c:v>-7846.2</c:v>
                </c:pt>
                <c:pt idx="375">
                  <c:v>-7913.5</c:v>
                </c:pt>
                <c:pt idx="376">
                  <c:v>-8016.6</c:v>
                </c:pt>
                <c:pt idx="377">
                  <c:v>-8148.2</c:v>
                </c:pt>
                <c:pt idx="378">
                  <c:v>-8278</c:v>
                </c:pt>
                <c:pt idx="379">
                  <c:v>-8392.6</c:v>
                </c:pt>
                <c:pt idx="380">
                  <c:v>-8483.9</c:v>
                </c:pt>
                <c:pt idx="381">
                  <c:v>-8527.7999999999993</c:v>
                </c:pt>
                <c:pt idx="382">
                  <c:v>-8518.4</c:v>
                </c:pt>
                <c:pt idx="383">
                  <c:v>-8470.6</c:v>
                </c:pt>
                <c:pt idx="384">
                  <c:v>-8413.5</c:v>
                </c:pt>
                <c:pt idx="385">
                  <c:v>-8356.7000000000007</c:v>
                </c:pt>
                <c:pt idx="386">
                  <c:v>-8287.2000000000007</c:v>
                </c:pt>
                <c:pt idx="387">
                  <c:v>-8201.6</c:v>
                </c:pt>
                <c:pt idx="388">
                  <c:v>-8109.8</c:v>
                </c:pt>
                <c:pt idx="389">
                  <c:v>-7997.7</c:v>
                </c:pt>
                <c:pt idx="390">
                  <c:v>-7850.5</c:v>
                </c:pt>
                <c:pt idx="391">
                  <c:v>-7660.2</c:v>
                </c:pt>
                <c:pt idx="392">
                  <c:v>-7436.6</c:v>
                </c:pt>
                <c:pt idx="393">
                  <c:v>-7179.5</c:v>
                </c:pt>
                <c:pt idx="394">
                  <c:v>-6893.7</c:v>
                </c:pt>
                <c:pt idx="395">
                  <c:v>-6587.1</c:v>
                </c:pt>
                <c:pt idx="396">
                  <c:v>-6238.8</c:v>
                </c:pt>
                <c:pt idx="397">
                  <c:v>-5855.5</c:v>
                </c:pt>
                <c:pt idx="398">
                  <c:v>-5437.4</c:v>
                </c:pt>
                <c:pt idx="399">
                  <c:v>-4999.1000000000004</c:v>
                </c:pt>
                <c:pt idx="400">
                  <c:v>-4578.3</c:v>
                </c:pt>
                <c:pt idx="401">
                  <c:v>-4193.3</c:v>
                </c:pt>
                <c:pt idx="402">
                  <c:v>-3846.5</c:v>
                </c:pt>
                <c:pt idx="403">
                  <c:v>-3509.1</c:v>
                </c:pt>
                <c:pt idx="404">
                  <c:v>-3167.2</c:v>
                </c:pt>
                <c:pt idx="405">
                  <c:v>-2832.2</c:v>
                </c:pt>
                <c:pt idx="406">
                  <c:v>-2500.4</c:v>
                </c:pt>
                <c:pt idx="407">
                  <c:v>-2186.6999999999998</c:v>
                </c:pt>
                <c:pt idx="408">
                  <c:v>-1879.9</c:v>
                </c:pt>
                <c:pt idx="409">
                  <c:v>-1584.2</c:v>
                </c:pt>
                <c:pt idx="410">
                  <c:v>-1323.6</c:v>
                </c:pt>
                <c:pt idx="411">
                  <c:v>-1097.7</c:v>
                </c:pt>
                <c:pt idx="412">
                  <c:v>-914.97</c:v>
                </c:pt>
                <c:pt idx="413">
                  <c:v>-754.17</c:v>
                </c:pt>
                <c:pt idx="414">
                  <c:v>-613.95000000000005</c:v>
                </c:pt>
                <c:pt idx="415">
                  <c:v>-494.97</c:v>
                </c:pt>
                <c:pt idx="416">
                  <c:v>-384.82</c:v>
                </c:pt>
                <c:pt idx="417">
                  <c:v>-290.57</c:v>
                </c:pt>
                <c:pt idx="418">
                  <c:v>-214.02</c:v>
                </c:pt>
                <c:pt idx="419">
                  <c:v>-138.71</c:v>
                </c:pt>
                <c:pt idx="420">
                  <c:v>-72.215000000000003</c:v>
                </c:pt>
                <c:pt idx="421">
                  <c:v>-12.616</c:v>
                </c:pt>
                <c:pt idx="422">
                  <c:v>39.756</c:v>
                </c:pt>
                <c:pt idx="423">
                  <c:v>97.564999999999998</c:v>
                </c:pt>
                <c:pt idx="424">
                  <c:v>157.07</c:v>
                </c:pt>
                <c:pt idx="425">
                  <c:v>217.6</c:v>
                </c:pt>
                <c:pt idx="426">
                  <c:v>272.39999999999998</c:v>
                </c:pt>
                <c:pt idx="427">
                  <c:v>333.95</c:v>
                </c:pt>
                <c:pt idx="428">
                  <c:v>397.34</c:v>
                </c:pt>
                <c:pt idx="429">
                  <c:v>468.07</c:v>
                </c:pt>
                <c:pt idx="430">
                  <c:v>532.53</c:v>
                </c:pt>
                <c:pt idx="431">
                  <c:v>588.74</c:v>
                </c:pt>
                <c:pt idx="432">
                  <c:v>642.42999999999995</c:v>
                </c:pt>
                <c:pt idx="433">
                  <c:v>695.95</c:v>
                </c:pt>
                <c:pt idx="434">
                  <c:v>753.6</c:v>
                </c:pt>
                <c:pt idx="435">
                  <c:v>800.46</c:v>
                </c:pt>
                <c:pt idx="436">
                  <c:v>858.28</c:v>
                </c:pt>
                <c:pt idx="437">
                  <c:v>925.23</c:v>
                </c:pt>
                <c:pt idx="438">
                  <c:v>995.38</c:v>
                </c:pt>
                <c:pt idx="439">
                  <c:v>1073.4000000000001</c:v>
                </c:pt>
                <c:pt idx="440">
                  <c:v>1139.9000000000001</c:v>
                </c:pt>
                <c:pt idx="441">
                  <c:v>1210.2</c:v>
                </c:pt>
                <c:pt idx="442">
                  <c:v>1279.3</c:v>
                </c:pt>
                <c:pt idx="443">
                  <c:v>1341.1</c:v>
                </c:pt>
                <c:pt idx="444">
                  <c:v>1413</c:v>
                </c:pt>
                <c:pt idx="445">
                  <c:v>1488.1</c:v>
                </c:pt>
                <c:pt idx="446">
                  <c:v>1564.5</c:v>
                </c:pt>
                <c:pt idx="447">
                  <c:v>1643.6</c:v>
                </c:pt>
                <c:pt idx="448">
                  <c:v>1724.5</c:v>
                </c:pt>
                <c:pt idx="449">
                  <c:v>1814.8</c:v>
                </c:pt>
                <c:pt idx="450">
                  <c:v>1903.6</c:v>
                </c:pt>
                <c:pt idx="451">
                  <c:v>2005.8</c:v>
                </c:pt>
                <c:pt idx="452">
                  <c:v>2102.6</c:v>
                </c:pt>
                <c:pt idx="453">
                  <c:v>2198.5</c:v>
                </c:pt>
                <c:pt idx="454">
                  <c:v>2300.6999999999998</c:v>
                </c:pt>
                <c:pt idx="455">
                  <c:v>2404.4</c:v>
                </c:pt>
                <c:pt idx="456">
                  <c:v>2523.6999999999998</c:v>
                </c:pt>
                <c:pt idx="457">
                  <c:v>2663.1</c:v>
                </c:pt>
                <c:pt idx="458">
                  <c:v>2800.3</c:v>
                </c:pt>
                <c:pt idx="459">
                  <c:v>2917.6</c:v>
                </c:pt>
                <c:pt idx="460">
                  <c:v>3015.5</c:v>
                </c:pt>
                <c:pt idx="461">
                  <c:v>3098.2</c:v>
                </c:pt>
                <c:pt idx="462">
                  <c:v>3153.9</c:v>
                </c:pt>
                <c:pt idx="463">
                  <c:v>3216.8</c:v>
                </c:pt>
                <c:pt idx="464">
                  <c:v>3299.7</c:v>
                </c:pt>
                <c:pt idx="465">
                  <c:v>3387.7</c:v>
                </c:pt>
                <c:pt idx="466">
                  <c:v>3477.6</c:v>
                </c:pt>
                <c:pt idx="467">
                  <c:v>3579.1</c:v>
                </c:pt>
                <c:pt idx="468">
                  <c:v>3703.6</c:v>
                </c:pt>
                <c:pt idx="469">
                  <c:v>3839.4</c:v>
                </c:pt>
                <c:pt idx="470">
                  <c:v>3943.6</c:v>
                </c:pt>
                <c:pt idx="471">
                  <c:v>4021.4</c:v>
                </c:pt>
                <c:pt idx="472">
                  <c:v>4077.3</c:v>
                </c:pt>
                <c:pt idx="473">
                  <c:v>4117.3</c:v>
                </c:pt>
                <c:pt idx="474">
                  <c:v>4162.3</c:v>
                </c:pt>
                <c:pt idx="475">
                  <c:v>4228.5</c:v>
                </c:pt>
                <c:pt idx="476">
                  <c:v>4317.2</c:v>
                </c:pt>
                <c:pt idx="477">
                  <c:v>4405.1000000000004</c:v>
                </c:pt>
                <c:pt idx="478">
                  <c:v>4492.3</c:v>
                </c:pt>
                <c:pt idx="479">
                  <c:v>4572.5</c:v>
                </c:pt>
                <c:pt idx="480">
                  <c:v>4637.7</c:v>
                </c:pt>
                <c:pt idx="481">
                  <c:v>4698.2</c:v>
                </c:pt>
                <c:pt idx="482">
                  <c:v>4729.5</c:v>
                </c:pt>
                <c:pt idx="483">
                  <c:v>4740.1000000000004</c:v>
                </c:pt>
                <c:pt idx="484">
                  <c:v>4752.2</c:v>
                </c:pt>
                <c:pt idx="485">
                  <c:v>4758.3</c:v>
                </c:pt>
                <c:pt idx="486">
                  <c:v>4785.7</c:v>
                </c:pt>
                <c:pt idx="487">
                  <c:v>4822.7</c:v>
                </c:pt>
                <c:pt idx="488">
                  <c:v>4880.5</c:v>
                </c:pt>
                <c:pt idx="489">
                  <c:v>4945.1000000000004</c:v>
                </c:pt>
                <c:pt idx="490">
                  <c:v>5018.3</c:v>
                </c:pt>
                <c:pt idx="491">
                  <c:v>5098.5</c:v>
                </c:pt>
                <c:pt idx="492">
                  <c:v>5171.6000000000004</c:v>
                </c:pt>
                <c:pt idx="493">
                  <c:v>5247.8</c:v>
                </c:pt>
                <c:pt idx="494">
                  <c:v>5319</c:v>
                </c:pt>
                <c:pt idx="495">
                  <c:v>5370.5</c:v>
                </c:pt>
                <c:pt idx="496">
                  <c:v>5388.2</c:v>
                </c:pt>
                <c:pt idx="497">
                  <c:v>5370.7</c:v>
                </c:pt>
                <c:pt idx="498">
                  <c:v>5362</c:v>
                </c:pt>
                <c:pt idx="499">
                  <c:v>5377.4</c:v>
                </c:pt>
                <c:pt idx="500">
                  <c:v>5396</c:v>
                </c:pt>
                <c:pt idx="501">
                  <c:v>5414.1</c:v>
                </c:pt>
                <c:pt idx="502">
                  <c:v>5453.7</c:v>
                </c:pt>
                <c:pt idx="503">
                  <c:v>5503.9</c:v>
                </c:pt>
                <c:pt idx="504">
                  <c:v>5549.7</c:v>
                </c:pt>
                <c:pt idx="505">
                  <c:v>5586</c:v>
                </c:pt>
                <c:pt idx="506">
                  <c:v>5621.4</c:v>
                </c:pt>
                <c:pt idx="507">
                  <c:v>5644.5</c:v>
                </c:pt>
                <c:pt idx="508">
                  <c:v>5651.6</c:v>
                </c:pt>
                <c:pt idx="509">
                  <c:v>5636.8</c:v>
                </c:pt>
                <c:pt idx="510">
                  <c:v>5603.2</c:v>
                </c:pt>
                <c:pt idx="511">
                  <c:v>5581.5</c:v>
                </c:pt>
                <c:pt idx="512">
                  <c:v>5572.5</c:v>
                </c:pt>
                <c:pt idx="513">
                  <c:v>5573.1</c:v>
                </c:pt>
                <c:pt idx="514">
                  <c:v>5567.8</c:v>
                </c:pt>
                <c:pt idx="515">
                  <c:v>5543.4</c:v>
                </c:pt>
                <c:pt idx="516">
                  <c:v>5505.8</c:v>
                </c:pt>
                <c:pt idx="517">
                  <c:v>5462.4</c:v>
                </c:pt>
                <c:pt idx="518">
                  <c:v>5429.7</c:v>
                </c:pt>
                <c:pt idx="519">
                  <c:v>5417.7</c:v>
                </c:pt>
                <c:pt idx="520">
                  <c:v>5440</c:v>
                </c:pt>
                <c:pt idx="521">
                  <c:v>5507.4</c:v>
                </c:pt>
                <c:pt idx="522">
                  <c:v>5582.3</c:v>
                </c:pt>
                <c:pt idx="523">
                  <c:v>5639.7</c:v>
                </c:pt>
                <c:pt idx="524">
                  <c:v>5656.4</c:v>
                </c:pt>
                <c:pt idx="525">
                  <c:v>5650.2</c:v>
                </c:pt>
                <c:pt idx="526">
                  <c:v>5626.9</c:v>
                </c:pt>
                <c:pt idx="527">
                  <c:v>5587.9</c:v>
                </c:pt>
                <c:pt idx="528">
                  <c:v>5540.2</c:v>
                </c:pt>
                <c:pt idx="529">
                  <c:v>5497.6</c:v>
                </c:pt>
                <c:pt idx="530">
                  <c:v>5497.5</c:v>
                </c:pt>
                <c:pt idx="531">
                  <c:v>5531</c:v>
                </c:pt>
                <c:pt idx="532">
                  <c:v>5569.2</c:v>
                </c:pt>
                <c:pt idx="533">
                  <c:v>5607.2</c:v>
                </c:pt>
                <c:pt idx="534">
                  <c:v>5634.1</c:v>
                </c:pt>
                <c:pt idx="535">
                  <c:v>5636.8</c:v>
                </c:pt>
                <c:pt idx="536">
                  <c:v>5624.7</c:v>
                </c:pt>
                <c:pt idx="537">
                  <c:v>5603.7</c:v>
                </c:pt>
                <c:pt idx="538">
                  <c:v>5577.3</c:v>
                </c:pt>
                <c:pt idx="539">
                  <c:v>5538.3</c:v>
                </c:pt>
                <c:pt idx="540">
                  <c:v>5504</c:v>
                </c:pt>
                <c:pt idx="541">
                  <c:v>5534.1</c:v>
                </c:pt>
                <c:pt idx="542">
                  <c:v>5636.4</c:v>
                </c:pt>
                <c:pt idx="543">
                  <c:v>5736</c:v>
                </c:pt>
                <c:pt idx="544">
                  <c:v>5810.6</c:v>
                </c:pt>
                <c:pt idx="545">
                  <c:v>5850.5</c:v>
                </c:pt>
                <c:pt idx="546">
                  <c:v>5886.3</c:v>
                </c:pt>
                <c:pt idx="547">
                  <c:v>5907.5</c:v>
                </c:pt>
                <c:pt idx="548">
                  <c:v>5912.1</c:v>
                </c:pt>
                <c:pt idx="549">
                  <c:v>5883.7</c:v>
                </c:pt>
                <c:pt idx="550">
                  <c:v>5820.2</c:v>
                </c:pt>
                <c:pt idx="551">
                  <c:v>5750.7</c:v>
                </c:pt>
                <c:pt idx="552">
                  <c:v>5683.8</c:v>
                </c:pt>
                <c:pt idx="553">
                  <c:v>5664.9</c:v>
                </c:pt>
                <c:pt idx="554">
                  <c:v>5694.7</c:v>
                </c:pt>
                <c:pt idx="555">
                  <c:v>5742.5</c:v>
                </c:pt>
                <c:pt idx="556">
                  <c:v>5775.8</c:v>
                </c:pt>
                <c:pt idx="557">
                  <c:v>5782.1</c:v>
                </c:pt>
                <c:pt idx="558">
                  <c:v>5758.6</c:v>
                </c:pt>
                <c:pt idx="559">
                  <c:v>5710.2</c:v>
                </c:pt>
                <c:pt idx="560">
                  <c:v>5647</c:v>
                </c:pt>
                <c:pt idx="561">
                  <c:v>5615.1</c:v>
                </c:pt>
                <c:pt idx="562">
                  <c:v>5671.8</c:v>
                </c:pt>
                <c:pt idx="563">
                  <c:v>5758.3</c:v>
                </c:pt>
                <c:pt idx="564">
                  <c:v>5831.6</c:v>
                </c:pt>
                <c:pt idx="565">
                  <c:v>5864.9</c:v>
                </c:pt>
                <c:pt idx="566">
                  <c:v>5859</c:v>
                </c:pt>
                <c:pt idx="567">
                  <c:v>5803.9</c:v>
                </c:pt>
                <c:pt idx="568">
                  <c:v>5728.5</c:v>
                </c:pt>
                <c:pt idx="569">
                  <c:v>5669.8</c:v>
                </c:pt>
                <c:pt idx="570">
                  <c:v>5667.5</c:v>
                </c:pt>
                <c:pt idx="571">
                  <c:v>5687.9</c:v>
                </c:pt>
                <c:pt idx="572">
                  <c:v>5694.4</c:v>
                </c:pt>
                <c:pt idx="573">
                  <c:v>5683.8</c:v>
                </c:pt>
                <c:pt idx="574">
                  <c:v>5658.3</c:v>
                </c:pt>
                <c:pt idx="575">
                  <c:v>5607.6</c:v>
                </c:pt>
                <c:pt idx="576">
                  <c:v>5545.2</c:v>
                </c:pt>
                <c:pt idx="577">
                  <c:v>5492.1</c:v>
                </c:pt>
                <c:pt idx="578">
                  <c:v>5462.2</c:v>
                </c:pt>
                <c:pt idx="579">
                  <c:v>5465.5</c:v>
                </c:pt>
                <c:pt idx="580">
                  <c:v>5479.1</c:v>
                </c:pt>
                <c:pt idx="581">
                  <c:v>5490.9</c:v>
                </c:pt>
                <c:pt idx="582">
                  <c:v>5479.1</c:v>
                </c:pt>
                <c:pt idx="583">
                  <c:v>5454.3</c:v>
                </c:pt>
                <c:pt idx="584">
                  <c:v>5424</c:v>
                </c:pt>
                <c:pt idx="585">
                  <c:v>5372.5</c:v>
                </c:pt>
                <c:pt idx="586">
                  <c:v>5309.6</c:v>
                </c:pt>
                <c:pt idx="587">
                  <c:v>5251.6</c:v>
                </c:pt>
                <c:pt idx="588">
                  <c:v>5216</c:v>
                </c:pt>
                <c:pt idx="589">
                  <c:v>5230.1000000000004</c:v>
                </c:pt>
                <c:pt idx="590">
                  <c:v>5288.5</c:v>
                </c:pt>
                <c:pt idx="591">
                  <c:v>5358.6</c:v>
                </c:pt>
                <c:pt idx="592">
                  <c:v>5383.3</c:v>
                </c:pt>
                <c:pt idx="593">
                  <c:v>5357.4</c:v>
                </c:pt>
                <c:pt idx="594">
                  <c:v>5298</c:v>
                </c:pt>
                <c:pt idx="595">
                  <c:v>5213.8999999999996</c:v>
                </c:pt>
                <c:pt idx="596">
                  <c:v>5131.2</c:v>
                </c:pt>
                <c:pt idx="597">
                  <c:v>5064.1000000000004</c:v>
                </c:pt>
                <c:pt idx="598">
                  <c:v>5016.6000000000004</c:v>
                </c:pt>
                <c:pt idx="599">
                  <c:v>4968.6000000000004</c:v>
                </c:pt>
                <c:pt idx="600">
                  <c:v>4896.3999999999996</c:v>
                </c:pt>
                <c:pt idx="601">
                  <c:v>4798.3</c:v>
                </c:pt>
                <c:pt idx="602">
                  <c:v>4660.6000000000004</c:v>
                </c:pt>
                <c:pt idx="603">
                  <c:v>4487.3</c:v>
                </c:pt>
                <c:pt idx="604">
                  <c:v>4277.7</c:v>
                </c:pt>
                <c:pt idx="605">
                  <c:v>4019.8</c:v>
                </c:pt>
                <c:pt idx="606">
                  <c:v>3744.8</c:v>
                </c:pt>
                <c:pt idx="607">
                  <c:v>3452.7</c:v>
                </c:pt>
                <c:pt idx="608">
                  <c:v>3149.2</c:v>
                </c:pt>
                <c:pt idx="609">
                  <c:v>2864.9</c:v>
                </c:pt>
                <c:pt idx="610">
                  <c:v>2626</c:v>
                </c:pt>
                <c:pt idx="611">
                  <c:v>2415.3000000000002</c:v>
                </c:pt>
                <c:pt idx="612">
                  <c:v>2218.3000000000002</c:v>
                </c:pt>
                <c:pt idx="613">
                  <c:v>2031.3</c:v>
                </c:pt>
                <c:pt idx="614">
                  <c:v>1854.3</c:v>
                </c:pt>
                <c:pt idx="615">
                  <c:v>1681.7</c:v>
                </c:pt>
                <c:pt idx="616">
                  <c:v>1520.6</c:v>
                </c:pt>
                <c:pt idx="617">
                  <c:v>1369.5</c:v>
                </c:pt>
                <c:pt idx="618">
                  <c:v>1234.5999999999999</c:v>
                </c:pt>
                <c:pt idx="619">
                  <c:v>1120.3</c:v>
                </c:pt>
                <c:pt idx="620">
                  <c:v>1016.1</c:v>
                </c:pt>
                <c:pt idx="621">
                  <c:v>926.88</c:v>
                </c:pt>
                <c:pt idx="622">
                  <c:v>849.47</c:v>
                </c:pt>
                <c:pt idx="623">
                  <c:v>778.57</c:v>
                </c:pt>
                <c:pt idx="624">
                  <c:v>707.41</c:v>
                </c:pt>
                <c:pt idx="625">
                  <c:v>625.79999999999995</c:v>
                </c:pt>
                <c:pt idx="626">
                  <c:v>541.89</c:v>
                </c:pt>
                <c:pt idx="627">
                  <c:v>454.59</c:v>
                </c:pt>
                <c:pt idx="628">
                  <c:v>370.73</c:v>
                </c:pt>
                <c:pt idx="629">
                  <c:v>297</c:v>
                </c:pt>
                <c:pt idx="630">
                  <c:v>223.41</c:v>
                </c:pt>
                <c:pt idx="631">
                  <c:v>159.57</c:v>
                </c:pt>
                <c:pt idx="632">
                  <c:v>93.108999999999995</c:v>
                </c:pt>
                <c:pt idx="633">
                  <c:v>31.984000000000002</c:v>
                </c:pt>
                <c:pt idx="634">
                  <c:v>-27.215</c:v>
                </c:pt>
                <c:pt idx="635">
                  <c:v>-94.376999999999995</c:v>
                </c:pt>
                <c:pt idx="636">
                  <c:v>-165.58</c:v>
                </c:pt>
                <c:pt idx="637">
                  <c:v>-249.77</c:v>
                </c:pt>
                <c:pt idx="638">
                  <c:v>-338.36</c:v>
                </c:pt>
                <c:pt idx="639">
                  <c:v>-422.18</c:v>
                </c:pt>
                <c:pt idx="640">
                  <c:v>-511.21</c:v>
                </c:pt>
                <c:pt idx="641">
                  <c:v>-603.79999999999995</c:v>
                </c:pt>
                <c:pt idx="642">
                  <c:v>-698.95</c:v>
                </c:pt>
                <c:pt idx="643">
                  <c:v>-795.42</c:v>
                </c:pt>
                <c:pt idx="644">
                  <c:v>-891.26</c:v>
                </c:pt>
                <c:pt idx="645">
                  <c:v>-991.73</c:v>
                </c:pt>
                <c:pt idx="646">
                  <c:v>-1094.7</c:v>
                </c:pt>
                <c:pt idx="647">
                  <c:v>-1208.5</c:v>
                </c:pt>
                <c:pt idx="648">
                  <c:v>-1323.2</c:v>
                </c:pt>
                <c:pt idx="649">
                  <c:v>-1432.7</c:v>
                </c:pt>
                <c:pt idx="650">
                  <c:v>-1543</c:v>
                </c:pt>
                <c:pt idx="651">
                  <c:v>-1644.5</c:v>
                </c:pt>
                <c:pt idx="652">
                  <c:v>-1754.6</c:v>
                </c:pt>
                <c:pt idx="653">
                  <c:v>-1854.8</c:v>
                </c:pt>
                <c:pt idx="654">
                  <c:v>-1946.7</c:v>
                </c:pt>
                <c:pt idx="655">
                  <c:v>-2033.7</c:v>
                </c:pt>
                <c:pt idx="656">
                  <c:v>-2110.9</c:v>
                </c:pt>
                <c:pt idx="657">
                  <c:v>-2194.3000000000002</c:v>
                </c:pt>
                <c:pt idx="658">
                  <c:v>-2281</c:v>
                </c:pt>
                <c:pt idx="659">
                  <c:v>-2388.8000000000002</c:v>
                </c:pt>
                <c:pt idx="660">
                  <c:v>-2519.9</c:v>
                </c:pt>
                <c:pt idx="661">
                  <c:v>-2654.5</c:v>
                </c:pt>
                <c:pt idx="662">
                  <c:v>-2788.9</c:v>
                </c:pt>
                <c:pt idx="663">
                  <c:v>-2907.3</c:v>
                </c:pt>
                <c:pt idx="664">
                  <c:v>-3020.6</c:v>
                </c:pt>
                <c:pt idx="665">
                  <c:v>-3124.6</c:v>
                </c:pt>
                <c:pt idx="666">
                  <c:v>-3211.8</c:v>
                </c:pt>
                <c:pt idx="667">
                  <c:v>-3291.6</c:v>
                </c:pt>
                <c:pt idx="668">
                  <c:v>-3382.2</c:v>
                </c:pt>
                <c:pt idx="669">
                  <c:v>-3493.8</c:v>
                </c:pt>
                <c:pt idx="670">
                  <c:v>-3623.9</c:v>
                </c:pt>
                <c:pt idx="671">
                  <c:v>-3756.1</c:v>
                </c:pt>
                <c:pt idx="672">
                  <c:v>-3889.7</c:v>
                </c:pt>
                <c:pt idx="673">
                  <c:v>-4015.7</c:v>
                </c:pt>
                <c:pt idx="674">
                  <c:v>-4124.1000000000004</c:v>
                </c:pt>
                <c:pt idx="675">
                  <c:v>-4219.6000000000004</c:v>
                </c:pt>
                <c:pt idx="676">
                  <c:v>-4303.2</c:v>
                </c:pt>
                <c:pt idx="677">
                  <c:v>-4389.2</c:v>
                </c:pt>
                <c:pt idx="678">
                  <c:v>-4479.1000000000004</c:v>
                </c:pt>
                <c:pt idx="679">
                  <c:v>-4588.5</c:v>
                </c:pt>
                <c:pt idx="680">
                  <c:v>-4722.7</c:v>
                </c:pt>
                <c:pt idx="681">
                  <c:v>-4863.6000000000004</c:v>
                </c:pt>
                <c:pt idx="682">
                  <c:v>-5004.8</c:v>
                </c:pt>
                <c:pt idx="683">
                  <c:v>-5144</c:v>
                </c:pt>
                <c:pt idx="684">
                  <c:v>-5256.7</c:v>
                </c:pt>
                <c:pt idx="685">
                  <c:v>-5341.3</c:v>
                </c:pt>
                <c:pt idx="686">
                  <c:v>-5390.8</c:v>
                </c:pt>
                <c:pt idx="687">
                  <c:v>-5426.4</c:v>
                </c:pt>
                <c:pt idx="688">
                  <c:v>-5465.9</c:v>
                </c:pt>
                <c:pt idx="689">
                  <c:v>-5524.2</c:v>
                </c:pt>
                <c:pt idx="690">
                  <c:v>-5604.5</c:v>
                </c:pt>
                <c:pt idx="691">
                  <c:v>-5706</c:v>
                </c:pt>
                <c:pt idx="692">
                  <c:v>-5833.5</c:v>
                </c:pt>
                <c:pt idx="693">
                  <c:v>-5950.9</c:v>
                </c:pt>
                <c:pt idx="694">
                  <c:v>-6038.1</c:v>
                </c:pt>
                <c:pt idx="695">
                  <c:v>-6107.6</c:v>
                </c:pt>
                <c:pt idx="696">
                  <c:v>-6153.7</c:v>
                </c:pt>
                <c:pt idx="697">
                  <c:v>-6196.3</c:v>
                </c:pt>
                <c:pt idx="698">
                  <c:v>-6240</c:v>
                </c:pt>
                <c:pt idx="699">
                  <c:v>-6290.9</c:v>
                </c:pt>
                <c:pt idx="700">
                  <c:v>-6340.9</c:v>
                </c:pt>
                <c:pt idx="701">
                  <c:v>-6401.1</c:v>
                </c:pt>
                <c:pt idx="702">
                  <c:v>-6479.3</c:v>
                </c:pt>
                <c:pt idx="703">
                  <c:v>-6567.5</c:v>
                </c:pt>
                <c:pt idx="704">
                  <c:v>-6657.7</c:v>
                </c:pt>
                <c:pt idx="705">
                  <c:v>-6740.6</c:v>
                </c:pt>
                <c:pt idx="706">
                  <c:v>-6813.7</c:v>
                </c:pt>
                <c:pt idx="707">
                  <c:v>-6892.2</c:v>
                </c:pt>
                <c:pt idx="708">
                  <c:v>-6964.9</c:v>
                </c:pt>
                <c:pt idx="709">
                  <c:v>-7031.7</c:v>
                </c:pt>
                <c:pt idx="710">
                  <c:v>-7099.7</c:v>
                </c:pt>
                <c:pt idx="711">
                  <c:v>-7156.5</c:v>
                </c:pt>
                <c:pt idx="712">
                  <c:v>-7199</c:v>
                </c:pt>
                <c:pt idx="713">
                  <c:v>-7215.3</c:v>
                </c:pt>
                <c:pt idx="714">
                  <c:v>-7215.6</c:v>
                </c:pt>
                <c:pt idx="715">
                  <c:v>-7224.7</c:v>
                </c:pt>
                <c:pt idx="716">
                  <c:v>-7246</c:v>
                </c:pt>
                <c:pt idx="717">
                  <c:v>-7303.9</c:v>
                </c:pt>
                <c:pt idx="718">
                  <c:v>-7408.3</c:v>
                </c:pt>
                <c:pt idx="719">
                  <c:v>-7552.8</c:v>
                </c:pt>
                <c:pt idx="720">
                  <c:v>-7701.7</c:v>
                </c:pt>
                <c:pt idx="721">
                  <c:v>-7815.2</c:v>
                </c:pt>
                <c:pt idx="722">
                  <c:v>-7874.1</c:v>
                </c:pt>
                <c:pt idx="723">
                  <c:v>-7887.1</c:v>
                </c:pt>
                <c:pt idx="724">
                  <c:v>-7866.2</c:v>
                </c:pt>
                <c:pt idx="725">
                  <c:v>-7822.7</c:v>
                </c:pt>
                <c:pt idx="726">
                  <c:v>-7763.1</c:v>
                </c:pt>
                <c:pt idx="727">
                  <c:v>-7716.4</c:v>
                </c:pt>
                <c:pt idx="728">
                  <c:v>-7701.4</c:v>
                </c:pt>
                <c:pt idx="729">
                  <c:v>-7719.4</c:v>
                </c:pt>
                <c:pt idx="730">
                  <c:v>-7783.3</c:v>
                </c:pt>
                <c:pt idx="731">
                  <c:v>-7873.4</c:v>
                </c:pt>
                <c:pt idx="732">
                  <c:v>-7964.4</c:v>
                </c:pt>
                <c:pt idx="733">
                  <c:v>-8016.5</c:v>
                </c:pt>
                <c:pt idx="734">
                  <c:v>-8048</c:v>
                </c:pt>
                <c:pt idx="735">
                  <c:v>-8053.6</c:v>
                </c:pt>
                <c:pt idx="736">
                  <c:v>-8029.7</c:v>
                </c:pt>
                <c:pt idx="737">
                  <c:v>-7981.5</c:v>
                </c:pt>
                <c:pt idx="738">
                  <c:v>-7937.4</c:v>
                </c:pt>
                <c:pt idx="739">
                  <c:v>-7910.3</c:v>
                </c:pt>
                <c:pt idx="740">
                  <c:v>-7907</c:v>
                </c:pt>
                <c:pt idx="741">
                  <c:v>-7899.1</c:v>
                </c:pt>
                <c:pt idx="742">
                  <c:v>-7870.2</c:v>
                </c:pt>
                <c:pt idx="743">
                  <c:v>-7844.1</c:v>
                </c:pt>
                <c:pt idx="744">
                  <c:v>-7845.8</c:v>
                </c:pt>
                <c:pt idx="745">
                  <c:v>-7868.9</c:v>
                </c:pt>
                <c:pt idx="746">
                  <c:v>-7886.2</c:v>
                </c:pt>
                <c:pt idx="747">
                  <c:v>-7892.6</c:v>
                </c:pt>
                <c:pt idx="748">
                  <c:v>-7870.5</c:v>
                </c:pt>
                <c:pt idx="749">
                  <c:v>-7814.7</c:v>
                </c:pt>
                <c:pt idx="750">
                  <c:v>-7732.1</c:v>
                </c:pt>
                <c:pt idx="751">
                  <c:v>-7617.5</c:v>
                </c:pt>
                <c:pt idx="752">
                  <c:v>-7485.4</c:v>
                </c:pt>
                <c:pt idx="753">
                  <c:v>-7341.4</c:v>
                </c:pt>
                <c:pt idx="754">
                  <c:v>-7179.4</c:v>
                </c:pt>
                <c:pt idx="755">
                  <c:v>-6991.3</c:v>
                </c:pt>
                <c:pt idx="756">
                  <c:v>-6770.9</c:v>
                </c:pt>
                <c:pt idx="757">
                  <c:v>-6513.1</c:v>
                </c:pt>
                <c:pt idx="758">
                  <c:v>-6205.8</c:v>
                </c:pt>
                <c:pt idx="759">
                  <c:v>-5842.5</c:v>
                </c:pt>
                <c:pt idx="760">
                  <c:v>-5432.6</c:v>
                </c:pt>
                <c:pt idx="761">
                  <c:v>-4982.3999999999996</c:v>
                </c:pt>
                <c:pt idx="762">
                  <c:v>-4537.7</c:v>
                </c:pt>
                <c:pt idx="763">
                  <c:v>-4102.3999999999996</c:v>
                </c:pt>
                <c:pt idx="764">
                  <c:v>-3673.7</c:v>
                </c:pt>
                <c:pt idx="765">
                  <c:v>-3249.9</c:v>
                </c:pt>
                <c:pt idx="766">
                  <c:v>-2835.7</c:v>
                </c:pt>
                <c:pt idx="767">
                  <c:v>-2449.9</c:v>
                </c:pt>
                <c:pt idx="768">
                  <c:v>-2090</c:v>
                </c:pt>
                <c:pt idx="769">
                  <c:v>-1753.9</c:v>
                </c:pt>
                <c:pt idx="770">
                  <c:v>-1444</c:v>
                </c:pt>
                <c:pt idx="771">
                  <c:v>-1157.5999999999999</c:v>
                </c:pt>
                <c:pt idx="772">
                  <c:v>-924.13</c:v>
                </c:pt>
                <c:pt idx="773">
                  <c:v>-741.56</c:v>
                </c:pt>
                <c:pt idx="774">
                  <c:v>-596.08000000000004</c:v>
                </c:pt>
                <c:pt idx="775">
                  <c:v>-471.52</c:v>
                </c:pt>
                <c:pt idx="776">
                  <c:v>-352.47</c:v>
                </c:pt>
                <c:pt idx="777">
                  <c:v>-250.37</c:v>
                </c:pt>
                <c:pt idx="778">
                  <c:v>-152.87</c:v>
                </c:pt>
                <c:pt idx="779">
                  <c:v>-70.754000000000005</c:v>
                </c:pt>
                <c:pt idx="780">
                  <c:v>4.5152999999999999</c:v>
                </c:pt>
                <c:pt idx="781">
                  <c:v>86.962000000000003</c:v>
                </c:pt>
                <c:pt idx="782">
                  <c:v>159.61000000000001</c:v>
                </c:pt>
                <c:pt idx="783">
                  <c:v>217.52</c:v>
                </c:pt>
                <c:pt idx="784">
                  <c:v>273.55</c:v>
                </c:pt>
                <c:pt idx="785">
                  <c:v>330.24</c:v>
                </c:pt>
                <c:pt idx="786">
                  <c:v>384.77</c:v>
                </c:pt>
                <c:pt idx="787">
                  <c:v>431.79</c:v>
                </c:pt>
                <c:pt idx="788">
                  <c:v>487.49</c:v>
                </c:pt>
                <c:pt idx="789">
                  <c:v>544.45000000000005</c:v>
                </c:pt>
                <c:pt idx="790">
                  <c:v>598.54999999999995</c:v>
                </c:pt>
                <c:pt idx="791">
                  <c:v>663.75</c:v>
                </c:pt>
                <c:pt idx="792">
                  <c:v>736.96</c:v>
                </c:pt>
                <c:pt idx="793">
                  <c:v>820.8</c:v>
                </c:pt>
                <c:pt idx="794">
                  <c:v>907.71</c:v>
                </c:pt>
                <c:pt idx="795">
                  <c:v>992.75</c:v>
                </c:pt>
                <c:pt idx="796">
                  <c:v>1073.9000000000001</c:v>
                </c:pt>
                <c:pt idx="797">
                  <c:v>1136.0999999999999</c:v>
                </c:pt>
                <c:pt idx="798">
                  <c:v>1198.3</c:v>
                </c:pt>
                <c:pt idx="799">
                  <c:v>1254.9000000000001</c:v>
                </c:pt>
                <c:pt idx="800">
                  <c:v>1293.5999999999999</c:v>
                </c:pt>
                <c:pt idx="801">
                  <c:v>1330.5</c:v>
                </c:pt>
                <c:pt idx="802">
                  <c:v>1363.6</c:v>
                </c:pt>
                <c:pt idx="803">
                  <c:v>1393.1</c:v>
                </c:pt>
                <c:pt idx="804">
                  <c:v>1421.5</c:v>
                </c:pt>
                <c:pt idx="805">
                  <c:v>1447.6</c:v>
                </c:pt>
                <c:pt idx="806">
                  <c:v>1476.4</c:v>
                </c:pt>
                <c:pt idx="807">
                  <c:v>1509.1</c:v>
                </c:pt>
                <c:pt idx="808">
                  <c:v>1563.6</c:v>
                </c:pt>
                <c:pt idx="809">
                  <c:v>1609.8</c:v>
                </c:pt>
                <c:pt idx="810">
                  <c:v>1642.1</c:v>
                </c:pt>
                <c:pt idx="811">
                  <c:v>1681.7</c:v>
                </c:pt>
                <c:pt idx="812">
                  <c:v>1726.6</c:v>
                </c:pt>
                <c:pt idx="813">
                  <c:v>1774.1</c:v>
                </c:pt>
                <c:pt idx="814">
                  <c:v>1819.2</c:v>
                </c:pt>
                <c:pt idx="815">
                  <c:v>1857</c:v>
                </c:pt>
                <c:pt idx="816">
                  <c:v>1912.4</c:v>
                </c:pt>
                <c:pt idx="817">
                  <c:v>1955.4</c:v>
                </c:pt>
                <c:pt idx="818">
                  <c:v>2006.9</c:v>
                </c:pt>
                <c:pt idx="819">
                  <c:v>2077.1</c:v>
                </c:pt>
                <c:pt idx="820">
                  <c:v>2143.8000000000002</c:v>
                </c:pt>
                <c:pt idx="821">
                  <c:v>2204.9</c:v>
                </c:pt>
                <c:pt idx="822">
                  <c:v>2263.9</c:v>
                </c:pt>
                <c:pt idx="823">
                  <c:v>2328.6999999999998</c:v>
                </c:pt>
                <c:pt idx="824">
                  <c:v>2389.6</c:v>
                </c:pt>
                <c:pt idx="825">
                  <c:v>2432.8000000000002</c:v>
                </c:pt>
                <c:pt idx="826">
                  <c:v>2471.8000000000002</c:v>
                </c:pt>
                <c:pt idx="827">
                  <c:v>2498</c:v>
                </c:pt>
                <c:pt idx="828">
                  <c:v>2536.3000000000002</c:v>
                </c:pt>
                <c:pt idx="829">
                  <c:v>2589.1</c:v>
                </c:pt>
                <c:pt idx="830">
                  <c:v>2644.2</c:v>
                </c:pt>
                <c:pt idx="831">
                  <c:v>2706.5</c:v>
                </c:pt>
                <c:pt idx="832">
                  <c:v>2805.8</c:v>
                </c:pt>
                <c:pt idx="833">
                  <c:v>2924.6</c:v>
                </c:pt>
                <c:pt idx="834">
                  <c:v>3038.3</c:v>
                </c:pt>
                <c:pt idx="835">
                  <c:v>3153</c:v>
                </c:pt>
                <c:pt idx="836">
                  <c:v>3278</c:v>
                </c:pt>
                <c:pt idx="837">
                  <c:v>3379.4</c:v>
                </c:pt>
                <c:pt idx="838">
                  <c:v>3457.9</c:v>
                </c:pt>
                <c:pt idx="839">
                  <c:v>3523</c:v>
                </c:pt>
                <c:pt idx="840">
                  <c:v>3575.1</c:v>
                </c:pt>
                <c:pt idx="841">
                  <c:v>3630.7</c:v>
                </c:pt>
                <c:pt idx="842">
                  <c:v>3670.5</c:v>
                </c:pt>
                <c:pt idx="843">
                  <c:v>3760.9</c:v>
                </c:pt>
                <c:pt idx="844">
                  <c:v>3865.8</c:v>
                </c:pt>
                <c:pt idx="845">
                  <c:v>3984.6</c:v>
                </c:pt>
                <c:pt idx="846">
                  <c:v>4105.7</c:v>
                </c:pt>
                <c:pt idx="847">
                  <c:v>4217.2</c:v>
                </c:pt>
                <c:pt idx="848">
                  <c:v>4303.5</c:v>
                </c:pt>
                <c:pt idx="849">
                  <c:v>4350.1000000000004</c:v>
                </c:pt>
                <c:pt idx="850">
                  <c:v>4364.6000000000004</c:v>
                </c:pt>
                <c:pt idx="851">
                  <c:v>4378.7</c:v>
                </c:pt>
                <c:pt idx="852">
                  <c:v>4397.1000000000004</c:v>
                </c:pt>
                <c:pt idx="853">
                  <c:v>4437.1000000000004</c:v>
                </c:pt>
                <c:pt idx="854">
                  <c:v>4502.6000000000004</c:v>
                </c:pt>
                <c:pt idx="855">
                  <c:v>4588.2</c:v>
                </c:pt>
                <c:pt idx="856">
                  <c:v>4685.3</c:v>
                </c:pt>
                <c:pt idx="857">
                  <c:v>4764.8999999999996</c:v>
                </c:pt>
                <c:pt idx="858">
                  <c:v>4828.5</c:v>
                </c:pt>
                <c:pt idx="859">
                  <c:v>4880.3</c:v>
                </c:pt>
                <c:pt idx="860">
                  <c:v>4916.3999999999996</c:v>
                </c:pt>
                <c:pt idx="861">
                  <c:v>4940.6000000000004</c:v>
                </c:pt>
                <c:pt idx="862">
                  <c:v>4961.3999999999996</c:v>
                </c:pt>
                <c:pt idx="863">
                  <c:v>5014.8</c:v>
                </c:pt>
                <c:pt idx="864">
                  <c:v>5103</c:v>
                </c:pt>
                <c:pt idx="865">
                  <c:v>5198.8</c:v>
                </c:pt>
                <c:pt idx="866">
                  <c:v>5303.6</c:v>
                </c:pt>
                <c:pt idx="867">
                  <c:v>5402.1</c:v>
                </c:pt>
                <c:pt idx="868">
                  <c:v>5478.3</c:v>
                </c:pt>
                <c:pt idx="869">
                  <c:v>5524.1</c:v>
                </c:pt>
                <c:pt idx="870">
                  <c:v>5543.9</c:v>
                </c:pt>
                <c:pt idx="871">
                  <c:v>5556.1</c:v>
                </c:pt>
                <c:pt idx="872">
                  <c:v>5568.8</c:v>
                </c:pt>
                <c:pt idx="873">
                  <c:v>5608.1</c:v>
                </c:pt>
                <c:pt idx="874">
                  <c:v>5675.8</c:v>
                </c:pt>
                <c:pt idx="875">
                  <c:v>5752.3</c:v>
                </c:pt>
                <c:pt idx="876">
                  <c:v>5836.9</c:v>
                </c:pt>
                <c:pt idx="877">
                  <c:v>5916.3</c:v>
                </c:pt>
                <c:pt idx="878">
                  <c:v>5989.6</c:v>
                </c:pt>
                <c:pt idx="879">
                  <c:v>6067.3</c:v>
                </c:pt>
                <c:pt idx="880">
                  <c:v>6131.5</c:v>
                </c:pt>
                <c:pt idx="881">
                  <c:v>6176.8</c:v>
                </c:pt>
                <c:pt idx="882">
                  <c:v>6193</c:v>
                </c:pt>
                <c:pt idx="883">
                  <c:v>6204.5</c:v>
                </c:pt>
                <c:pt idx="884">
                  <c:v>6218.6</c:v>
                </c:pt>
                <c:pt idx="885">
                  <c:v>6267.2</c:v>
                </c:pt>
                <c:pt idx="886">
                  <c:v>6339.4</c:v>
                </c:pt>
                <c:pt idx="887">
                  <c:v>6440.2</c:v>
                </c:pt>
                <c:pt idx="888">
                  <c:v>6576.4</c:v>
                </c:pt>
                <c:pt idx="889">
                  <c:v>6706.1</c:v>
                </c:pt>
                <c:pt idx="890">
                  <c:v>6812.3</c:v>
                </c:pt>
                <c:pt idx="891">
                  <c:v>6882.8</c:v>
                </c:pt>
                <c:pt idx="892">
                  <c:v>6898.1</c:v>
                </c:pt>
                <c:pt idx="893">
                  <c:v>6878.4</c:v>
                </c:pt>
                <c:pt idx="894">
                  <c:v>6849.2</c:v>
                </c:pt>
                <c:pt idx="895">
                  <c:v>6826.6</c:v>
                </c:pt>
                <c:pt idx="896">
                  <c:v>6824</c:v>
                </c:pt>
                <c:pt idx="897">
                  <c:v>6878.2</c:v>
                </c:pt>
                <c:pt idx="898">
                  <c:v>7005.1</c:v>
                </c:pt>
                <c:pt idx="899">
                  <c:v>7152.3</c:v>
                </c:pt>
                <c:pt idx="900">
                  <c:v>7275.8</c:v>
                </c:pt>
                <c:pt idx="901">
                  <c:v>7387</c:v>
                </c:pt>
                <c:pt idx="902">
                  <c:v>7464.4</c:v>
                </c:pt>
                <c:pt idx="903">
                  <c:v>7499.6</c:v>
                </c:pt>
                <c:pt idx="904">
                  <c:v>7489.6</c:v>
                </c:pt>
                <c:pt idx="905">
                  <c:v>7461.4</c:v>
                </c:pt>
                <c:pt idx="906">
                  <c:v>7463.3</c:v>
                </c:pt>
                <c:pt idx="907">
                  <c:v>7513.9</c:v>
                </c:pt>
                <c:pt idx="908">
                  <c:v>7587.6</c:v>
                </c:pt>
                <c:pt idx="909">
                  <c:v>7708.1</c:v>
                </c:pt>
                <c:pt idx="910">
                  <c:v>7848.7</c:v>
                </c:pt>
                <c:pt idx="911">
                  <c:v>7968.8</c:v>
                </c:pt>
                <c:pt idx="912">
                  <c:v>8032.9</c:v>
                </c:pt>
                <c:pt idx="913">
                  <c:v>8056.5</c:v>
                </c:pt>
                <c:pt idx="914">
                  <c:v>8058.4</c:v>
                </c:pt>
                <c:pt idx="915">
                  <c:v>8054.2</c:v>
                </c:pt>
                <c:pt idx="916">
                  <c:v>8029.8</c:v>
                </c:pt>
                <c:pt idx="917">
                  <c:v>8006.5</c:v>
                </c:pt>
                <c:pt idx="918">
                  <c:v>8035.7</c:v>
                </c:pt>
                <c:pt idx="919">
                  <c:v>8085.9</c:v>
                </c:pt>
                <c:pt idx="920">
                  <c:v>8128.2</c:v>
                </c:pt>
                <c:pt idx="921">
                  <c:v>8179.6</c:v>
                </c:pt>
                <c:pt idx="922">
                  <c:v>8217.2000000000007</c:v>
                </c:pt>
                <c:pt idx="923">
                  <c:v>8243.1</c:v>
                </c:pt>
                <c:pt idx="924">
                  <c:v>8266.2000000000007</c:v>
                </c:pt>
                <c:pt idx="925">
                  <c:v>8302.9</c:v>
                </c:pt>
                <c:pt idx="926">
                  <c:v>8327.9</c:v>
                </c:pt>
                <c:pt idx="927">
                  <c:v>8362.9</c:v>
                </c:pt>
                <c:pt idx="928">
                  <c:v>8419</c:v>
                </c:pt>
                <c:pt idx="929">
                  <c:v>8471.5</c:v>
                </c:pt>
                <c:pt idx="930">
                  <c:v>8531.6</c:v>
                </c:pt>
                <c:pt idx="931">
                  <c:v>8592.1</c:v>
                </c:pt>
                <c:pt idx="932">
                  <c:v>8628.1</c:v>
                </c:pt>
                <c:pt idx="933">
                  <c:v>8633.7999999999993</c:v>
                </c:pt>
                <c:pt idx="934">
                  <c:v>8607.2000000000007</c:v>
                </c:pt>
                <c:pt idx="935">
                  <c:v>8591.6</c:v>
                </c:pt>
                <c:pt idx="936">
                  <c:v>8608.5</c:v>
                </c:pt>
                <c:pt idx="937">
                  <c:v>8648.2000000000007</c:v>
                </c:pt>
                <c:pt idx="938">
                  <c:v>8691.9</c:v>
                </c:pt>
                <c:pt idx="939">
                  <c:v>8745.6</c:v>
                </c:pt>
                <c:pt idx="940">
                  <c:v>8802.7999999999993</c:v>
                </c:pt>
                <c:pt idx="941">
                  <c:v>8845.5</c:v>
                </c:pt>
                <c:pt idx="942">
                  <c:v>8852.5</c:v>
                </c:pt>
                <c:pt idx="943">
                  <c:v>8830.7000000000007</c:v>
                </c:pt>
                <c:pt idx="944">
                  <c:v>8807</c:v>
                </c:pt>
                <c:pt idx="945">
                  <c:v>8833.7999999999993</c:v>
                </c:pt>
                <c:pt idx="946">
                  <c:v>8908</c:v>
                </c:pt>
                <c:pt idx="947">
                  <c:v>9002</c:v>
                </c:pt>
                <c:pt idx="948">
                  <c:v>9110.9</c:v>
                </c:pt>
                <c:pt idx="949">
                  <c:v>9184.9</c:v>
                </c:pt>
                <c:pt idx="950">
                  <c:v>9197.2000000000007</c:v>
                </c:pt>
                <c:pt idx="951">
                  <c:v>9184.2000000000007</c:v>
                </c:pt>
                <c:pt idx="952">
                  <c:v>9173.9</c:v>
                </c:pt>
                <c:pt idx="953">
                  <c:v>9199.9</c:v>
                </c:pt>
                <c:pt idx="954">
                  <c:v>9224.2000000000007</c:v>
                </c:pt>
                <c:pt idx="955">
                  <c:v>9224.4</c:v>
                </c:pt>
                <c:pt idx="956">
                  <c:v>9230.7000000000007</c:v>
                </c:pt>
                <c:pt idx="957">
                  <c:v>9220.4</c:v>
                </c:pt>
                <c:pt idx="958">
                  <c:v>9201.2000000000007</c:v>
                </c:pt>
                <c:pt idx="959">
                  <c:v>9199.6</c:v>
                </c:pt>
                <c:pt idx="960">
                  <c:v>9185.7999999999993</c:v>
                </c:pt>
                <c:pt idx="961">
                  <c:v>9146.1</c:v>
                </c:pt>
                <c:pt idx="962">
                  <c:v>9045.4</c:v>
                </c:pt>
                <c:pt idx="963">
                  <c:v>8894.6</c:v>
                </c:pt>
                <c:pt idx="964">
                  <c:v>8737.2999999999993</c:v>
                </c:pt>
                <c:pt idx="965">
                  <c:v>8577.6</c:v>
                </c:pt>
                <c:pt idx="966">
                  <c:v>8387.7000000000007</c:v>
                </c:pt>
                <c:pt idx="967">
                  <c:v>8120.8</c:v>
                </c:pt>
                <c:pt idx="968">
                  <c:v>7786.6</c:v>
                </c:pt>
                <c:pt idx="969">
                  <c:v>7397.2</c:v>
                </c:pt>
                <c:pt idx="970">
                  <c:v>6969.2</c:v>
                </c:pt>
                <c:pt idx="971">
                  <c:v>6505</c:v>
                </c:pt>
                <c:pt idx="972">
                  <c:v>6009.6</c:v>
                </c:pt>
                <c:pt idx="973">
                  <c:v>5496.3</c:v>
                </c:pt>
                <c:pt idx="974">
                  <c:v>4985</c:v>
                </c:pt>
                <c:pt idx="975">
                  <c:v>4493.3999999999996</c:v>
                </c:pt>
                <c:pt idx="976">
                  <c:v>4025.4</c:v>
                </c:pt>
                <c:pt idx="977">
                  <c:v>3589.1</c:v>
                </c:pt>
                <c:pt idx="978">
                  <c:v>3175.6</c:v>
                </c:pt>
                <c:pt idx="979">
                  <c:v>2790.5</c:v>
                </c:pt>
                <c:pt idx="980">
                  <c:v>2435.1</c:v>
                </c:pt>
                <c:pt idx="981">
                  <c:v>2118.9</c:v>
                </c:pt>
                <c:pt idx="982">
                  <c:v>1842.2</c:v>
                </c:pt>
                <c:pt idx="983">
                  <c:v>1600.4</c:v>
                </c:pt>
                <c:pt idx="984">
                  <c:v>1389.7</c:v>
                </c:pt>
                <c:pt idx="985">
                  <c:v>1196.7</c:v>
                </c:pt>
                <c:pt idx="986">
                  <c:v>1037</c:v>
                </c:pt>
                <c:pt idx="987">
                  <c:v>900.43</c:v>
                </c:pt>
                <c:pt idx="988">
                  <c:v>788.71</c:v>
                </c:pt>
                <c:pt idx="989">
                  <c:v>691.09</c:v>
                </c:pt>
                <c:pt idx="990">
                  <c:v>606.16999999999996</c:v>
                </c:pt>
                <c:pt idx="991">
                  <c:v>543.41999999999996</c:v>
                </c:pt>
                <c:pt idx="992">
                  <c:v>486.98</c:v>
                </c:pt>
                <c:pt idx="993">
                  <c:v>440.74</c:v>
                </c:pt>
                <c:pt idx="994">
                  <c:v>388.97</c:v>
                </c:pt>
                <c:pt idx="995">
                  <c:v>328.69</c:v>
                </c:pt>
                <c:pt idx="996">
                  <c:v>272.95999999999998</c:v>
                </c:pt>
                <c:pt idx="997">
                  <c:v>225.09</c:v>
                </c:pt>
                <c:pt idx="998">
                  <c:v>203.51</c:v>
                </c:pt>
                <c:pt idx="999">
                  <c:v>183.26</c:v>
                </c:pt>
                <c:pt idx="1000">
                  <c:v>164.67</c:v>
                </c:pt>
                <c:pt idx="1001">
                  <c:v>139.16</c:v>
                </c:pt>
                <c:pt idx="1002">
                  <c:v>116.08</c:v>
                </c:pt>
                <c:pt idx="1003">
                  <c:v>93.655000000000001</c:v>
                </c:pt>
                <c:pt idx="1004">
                  <c:v>75.277000000000001</c:v>
                </c:pt>
                <c:pt idx="1005">
                  <c:v>50.856999999999999</c:v>
                </c:pt>
                <c:pt idx="1006">
                  <c:v>27.457999999999998</c:v>
                </c:pt>
                <c:pt idx="1007">
                  <c:v>2.4521000000000002</c:v>
                </c:pt>
                <c:pt idx="1008">
                  <c:v>-25.274000000000001</c:v>
                </c:pt>
                <c:pt idx="1009">
                  <c:v>-55.6</c:v>
                </c:pt>
                <c:pt idx="1010">
                  <c:v>-99.655000000000001</c:v>
                </c:pt>
                <c:pt idx="1011">
                  <c:v>-147.83000000000001</c:v>
                </c:pt>
                <c:pt idx="1012">
                  <c:v>-202.78</c:v>
                </c:pt>
                <c:pt idx="1013">
                  <c:v>-254.98</c:v>
                </c:pt>
                <c:pt idx="1014">
                  <c:v>-315.54000000000002</c:v>
                </c:pt>
                <c:pt idx="1015">
                  <c:v>-380.2</c:v>
                </c:pt>
                <c:pt idx="1016">
                  <c:v>-439.06</c:v>
                </c:pt>
                <c:pt idx="1017">
                  <c:v>-503.23</c:v>
                </c:pt>
                <c:pt idx="1018">
                  <c:v>-558.87</c:v>
                </c:pt>
                <c:pt idx="1019">
                  <c:v>-609.41</c:v>
                </c:pt>
                <c:pt idx="1020">
                  <c:v>-665.19</c:v>
                </c:pt>
                <c:pt idx="1021">
                  <c:v>-712</c:v>
                </c:pt>
                <c:pt idx="1022">
                  <c:v>-769.56</c:v>
                </c:pt>
                <c:pt idx="1023">
                  <c:v>-827.65</c:v>
                </c:pt>
                <c:pt idx="1024">
                  <c:v>-895.13</c:v>
                </c:pt>
                <c:pt idx="1025">
                  <c:v>-969.57</c:v>
                </c:pt>
                <c:pt idx="1026">
                  <c:v>-1044.5999999999999</c:v>
                </c:pt>
                <c:pt idx="1027">
                  <c:v>-1129.8</c:v>
                </c:pt>
                <c:pt idx="1028">
                  <c:v>-1216.9000000000001</c:v>
                </c:pt>
                <c:pt idx="1029">
                  <c:v>-1299.2</c:v>
                </c:pt>
                <c:pt idx="1030">
                  <c:v>-1388.5</c:v>
                </c:pt>
                <c:pt idx="1031">
                  <c:v>-1487.9</c:v>
                </c:pt>
                <c:pt idx="1032">
                  <c:v>-1595.6</c:v>
                </c:pt>
                <c:pt idx="1033">
                  <c:v>-1699.3</c:v>
                </c:pt>
                <c:pt idx="1034">
                  <c:v>-1800.5</c:v>
                </c:pt>
                <c:pt idx="1035">
                  <c:v>-1908.8</c:v>
                </c:pt>
                <c:pt idx="1036">
                  <c:v>-2016.7</c:v>
                </c:pt>
                <c:pt idx="1037">
                  <c:v>-2132.1999999999998</c:v>
                </c:pt>
                <c:pt idx="1038">
                  <c:v>-2252.1</c:v>
                </c:pt>
                <c:pt idx="1039">
                  <c:v>-2364.4</c:v>
                </c:pt>
                <c:pt idx="1040">
                  <c:v>-2473.3000000000002</c:v>
                </c:pt>
                <c:pt idx="1041">
                  <c:v>-2567.4</c:v>
                </c:pt>
                <c:pt idx="1042">
                  <c:v>-2666.2</c:v>
                </c:pt>
                <c:pt idx="1043">
                  <c:v>-2761.6</c:v>
                </c:pt>
                <c:pt idx="1044">
                  <c:v>-2853.5</c:v>
                </c:pt>
                <c:pt idx="1045">
                  <c:v>-2943.4</c:v>
                </c:pt>
                <c:pt idx="1046">
                  <c:v>-3033.2</c:v>
                </c:pt>
                <c:pt idx="1047">
                  <c:v>-3134.2</c:v>
                </c:pt>
                <c:pt idx="1048">
                  <c:v>-3253.7</c:v>
                </c:pt>
                <c:pt idx="1049">
                  <c:v>-3387.3</c:v>
                </c:pt>
                <c:pt idx="1050">
                  <c:v>-3531.4</c:v>
                </c:pt>
                <c:pt idx="1051">
                  <c:v>-3661.6</c:v>
                </c:pt>
                <c:pt idx="1052">
                  <c:v>-3782.4</c:v>
                </c:pt>
                <c:pt idx="1053">
                  <c:v>-3890.8</c:v>
                </c:pt>
                <c:pt idx="1054">
                  <c:v>-3991.7</c:v>
                </c:pt>
                <c:pt idx="1055">
                  <c:v>-4093.6</c:v>
                </c:pt>
                <c:pt idx="1056">
                  <c:v>-4186.5</c:v>
                </c:pt>
                <c:pt idx="1057">
                  <c:v>-4280.8</c:v>
                </c:pt>
                <c:pt idx="1058">
                  <c:v>-4372.8</c:v>
                </c:pt>
                <c:pt idx="1059">
                  <c:v>-4462.5</c:v>
                </c:pt>
                <c:pt idx="1060">
                  <c:v>-4542.8</c:v>
                </c:pt>
                <c:pt idx="1061">
                  <c:v>-4614.8</c:v>
                </c:pt>
                <c:pt idx="1062">
                  <c:v>-4701.6000000000004</c:v>
                </c:pt>
                <c:pt idx="1063">
                  <c:v>-4787</c:v>
                </c:pt>
                <c:pt idx="1064">
                  <c:v>-4887.7</c:v>
                </c:pt>
                <c:pt idx="1065">
                  <c:v>-4994.3</c:v>
                </c:pt>
                <c:pt idx="1066">
                  <c:v>-5108.3999999999996</c:v>
                </c:pt>
                <c:pt idx="1067">
                  <c:v>-5227.3999999999996</c:v>
                </c:pt>
                <c:pt idx="1068">
                  <c:v>-5328.9</c:v>
                </c:pt>
                <c:pt idx="1069">
                  <c:v>-5420.7</c:v>
                </c:pt>
                <c:pt idx="1070">
                  <c:v>-5501</c:v>
                </c:pt>
                <c:pt idx="1071">
                  <c:v>-5571.9</c:v>
                </c:pt>
                <c:pt idx="1072">
                  <c:v>-5652.4</c:v>
                </c:pt>
                <c:pt idx="1073">
                  <c:v>-5743.4</c:v>
                </c:pt>
                <c:pt idx="1074">
                  <c:v>-5852.6</c:v>
                </c:pt>
                <c:pt idx="1075">
                  <c:v>-5978</c:v>
                </c:pt>
                <c:pt idx="1076">
                  <c:v>-6095.9</c:v>
                </c:pt>
                <c:pt idx="1077">
                  <c:v>-6205.8</c:v>
                </c:pt>
                <c:pt idx="1078">
                  <c:v>-6298.4</c:v>
                </c:pt>
                <c:pt idx="1079">
                  <c:v>-6362.8</c:v>
                </c:pt>
                <c:pt idx="1080">
                  <c:v>-6407.3</c:v>
                </c:pt>
                <c:pt idx="1081">
                  <c:v>-6429.8</c:v>
                </c:pt>
                <c:pt idx="1082">
                  <c:v>-6447.4</c:v>
                </c:pt>
                <c:pt idx="1083">
                  <c:v>-6472.2</c:v>
                </c:pt>
                <c:pt idx="1084">
                  <c:v>-6523.2</c:v>
                </c:pt>
                <c:pt idx="1085">
                  <c:v>-6592.3</c:v>
                </c:pt>
                <c:pt idx="1086">
                  <c:v>-6672.4</c:v>
                </c:pt>
                <c:pt idx="1087">
                  <c:v>-6775.5</c:v>
                </c:pt>
                <c:pt idx="1088">
                  <c:v>-6883</c:v>
                </c:pt>
                <c:pt idx="1089">
                  <c:v>-6981</c:v>
                </c:pt>
                <c:pt idx="1090">
                  <c:v>-7061.4</c:v>
                </c:pt>
                <c:pt idx="1091">
                  <c:v>-7115.6</c:v>
                </c:pt>
                <c:pt idx="1092">
                  <c:v>-7154.8</c:v>
                </c:pt>
                <c:pt idx="1093">
                  <c:v>-7188.7</c:v>
                </c:pt>
                <c:pt idx="1094">
                  <c:v>-7225</c:v>
                </c:pt>
                <c:pt idx="1095">
                  <c:v>-7277.3</c:v>
                </c:pt>
                <c:pt idx="1096">
                  <c:v>-7335.7</c:v>
                </c:pt>
                <c:pt idx="1097">
                  <c:v>-7389.1</c:v>
                </c:pt>
                <c:pt idx="1098">
                  <c:v>-7420.5</c:v>
                </c:pt>
                <c:pt idx="1099">
                  <c:v>-7445.1</c:v>
                </c:pt>
                <c:pt idx="1100">
                  <c:v>-7477</c:v>
                </c:pt>
                <c:pt idx="1101">
                  <c:v>-7523.2</c:v>
                </c:pt>
                <c:pt idx="1102">
                  <c:v>-7581.6</c:v>
                </c:pt>
                <c:pt idx="1103">
                  <c:v>-7644.1</c:v>
                </c:pt>
                <c:pt idx="1104">
                  <c:v>-7696.2</c:v>
                </c:pt>
                <c:pt idx="1105">
                  <c:v>-7747</c:v>
                </c:pt>
                <c:pt idx="1106">
                  <c:v>-7803</c:v>
                </c:pt>
                <c:pt idx="1107">
                  <c:v>-7875.9</c:v>
                </c:pt>
                <c:pt idx="1108">
                  <c:v>-7944</c:v>
                </c:pt>
                <c:pt idx="1109">
                  <c:v>-7997.5</c:v>
                </c:pt>
                <c:pt idx="1110">
                  <c:v>-8032.8</c:v>
                </c:pt>
                <c:pt idx="1111">
                  <c:v>-8047.9</c:v>
                </c:pt>
                <c:pt idx="1112">
                  <c:v>-8058.2</c:v>
                </c:pt>
                <c:pt idx="1113">
                  <c:v>-8076</c:v>
                </c:pt>
                <c:pt idx="1114">
                  <c:v>-8103.9</c:v>
                </c:pt>
                <c:pt idx="1115">
                  <c:v>-8160.4</c:v>
                </c:pt>
                <c:pt idx="1116">
                  <c:v>-8224.4</c:v>
                </c:pt>
                <c:pt idx="1117">
                  <c:v>-8288.6</c:v>
                </c:pt>
                <c:pt idx="1118">
                  <c:v>-8333.9</c:v>
                </c:pt>
                <c:pt idx="1119">
                  <c:v>-8360.1</c:v>
                </c:pt>
                <c:pt idx="1120">
                  <c:v>-8377.7999999999993</c:v>
                </c:pt>
                <c:pt idx="1121">
                  <c:v>-8384.4</c:v>
                </c:pt>
                <c:pt idx="1122">
                  <c:v>-8394.6</c:v>
                </c:pt>
                <c:pt idx="1123">
                  <c:v>-8393.1</c:v>
                </c:pt>
                <c:pt idx="1124">
                  <c:v>-8403.9</c:v>
                </c:pt>
                <c:pt idx="1125">
                  <c:v>-8422.4</c:v>
                </c:pt>
                <c:pt idx="1126">
                  <c:v>-8431.1</c:v>
                </c:pt>
                <c:pt idx="1127">
                  <c:v>-8449.1</c:v>
                </c:pt>
                <c:pt idx="1128">
                  <c:v>-8463.6</c:v>
                </c:pt>
                <c:pt idx="1129">
                  <c:v>-8470.1</c:v>
                </c:pt>
                <c:pt idx="1130">
                  <c:v>-8474.1</c:v>
                </c:pt>
                <c:pt idx="1131">
                  <c:v>-8452.2000000000007</c:v>
                </c:pt>
                <c:pt idx="1132">
                  <c:v>-8384.6</c:v>
                </c:pt>
                <c:pt idx="1133">
                  <c:v>-8290.5</c:v>
                </c:pt>
                <c:pt idx="1134">
                  <c:v>-8192.4</c:v>
                </c:pt>
                <c:pt idx="1135">
                  <c:v>-8109.9</c:v>
                </c:pt>
                <c:pt idx="1136">
                  <c:v>-8065.4</c:v>
                </c:pt>
                <c:pt idx="1137">
                  <c:v>-8067.3</c:v>
                </c:pt>
                <c:pt idx="1138">
                  <c:v>-8097.4</c:v>
                </c:pt>
                <c:pt idx="1139">
                  <c:v>-8130.5</c:v>
                </c:pt>
                <c:pt idx="1140">
                  <c:v>-8151.6</c:v>
                </c:pt>
                <c:pt idx="1141">
                  <c:v>-8168.5</c:v>
                </c:pt>
                <c:pt idx="1142">
                  <c:v>-8171.6</c:v>
                </c:pt>
                <c:pt idx="1143">
                  <c:v>-8147.6</c:v>
                </c:pt>
                <c:pt idx="1144">
                  <c:v>-8105</c:v>
                </c:pt>
                <c:pt idx="1145">
                  <c:v>-8052.9</c:v>
                </c:pt>
                <c:pt idx="1146">
                  <c:v>-7992.4</c:v>
                </c:pt>
                <c:pt idx="1147">
                  <c:v>-7944.6</c:v>
                </c:pt>
                <c:pt idx="1148">
                  <c:v>-7881.7</c:v>
                </c:pt>
                <c:pt idx="1149">
                  <c:v>-7795.5</c:v>
                </c:pt>
                <c:pt idx="1150">
                  <c:v>-7694.2</c:v>
                </c:pt>
                <c:pt idx="1151">
                  <c:v>-7561.1</c:v>
                </c:pt>
                <c:pt idx="1152">
                  <c:v>-7398.6</c:v>
                </c:pt>
                <c:pt idx="1153">
                  <c:v>-7199.2</c:v>
                </c:pt>
                <c:pt idx="1154">
                  <c:v>-6970</c:v>
                </c:pt>
                <c:pt idx="1155">
                  <c:v>-6729.3</c:v>
                </c:pt>
                <c:pt idx="1156">
                  <c:v>-6483.3</c:v>
                </c:pt>
                <c:pt idx="1157">
                  <c:v>-6240.3</c:v>
                </c:pt>
                <c:pt idx="1158">
                  <c:v>-5989.6</c:v>
                </c:pt>
                <c:pt idx="1159">
                  <c:v>-5730.2</c:v>
                </c:pt>
                <c:pt idx="1160">
                  <c:v>-5443.1</c:v>
                </c:pt>
                <c:pt idx="1161">
                  <c:v>-5118.1000000000004</c:v>
                </c:pt>
                <c:pt idx="1162">
                  <c:v>-4782.1000000000004</c:v>
                </c:pt>
                <c:pt idx="1163">
                  <c:v>-4437.8999999999996</c:v>
                </c:pt>
                <c:pt idx="1164">
                  <c:v>-4097.3</c:v>
                </c:pt>
                <c:pt idx="1165">
                  <c:v>-3764.4</c:v>
                </c:pt>
                <c:pt idx="1166">
                  <c:v>-3435.9</c:v>
                </c:pt>
                <c:pt idx="1167">
                  <c:v>-3138.8</c:v>
                </c:pt>
                <c:pt idx="1168">
                  <c:v>-2870.5</c:v>
                </c:pt>
                <c:pt idx="1169">
                  <c:v>-2621.5</c:v>
                </c:pt>
                <c:pt idx="1170">
                  <c:v>-2396.4</c:v>
                </c:pt>
                <c:pt idx="1171">
                  <c:v>-2189.5</c:v>
                </c:pt>
                <c:pt idx="1172">
                  <c:v>-2016.8</c:v>
                </c:pt>
                <c:pt idx="1173">
                  <c:v>-1853.6</c:v>
                </c:pt>
                <c:pt idx="1174">
                  <c:v>-1691.4</c:v>
                </c:pt>
                <c:pt idx="1175">
                  <c:v>-1537.5</c:v>
                </c:pt>
                <c:pt idx="1176">
                  <c:v>-1385.1</c:v>
                </c:pt>
                <c:pt idx="1177">
                  <c:v>-1244.0999999999999</c:v>
                </c:pt>
                <c:pt idx="1178">
                  <c:v>-1102.0999999999999</c:v>
                </c:pt>
                <c:pt idx="1179">
                  <c:v>-970.7</c:v>
                </c:pt>
                <c:pt idx="1180">
                  <c:v>-856.09</c:v>
                </c:pt>
                <c:pt idx="1181">
                  <c:v>-758.65</c:v>
                </c:pt>
                <c:pt idx="1182">
                  <c:v>-696.09</c:v>
                </c:pt>
                <c:pt idx="1183">
                  <c:v>-632.98</c:v>
                </c:pt>
                <c:pt idx="1184">
                  <c:v>-571.38</c:v>
                </c:pt>
                <c:pt idx="1185">
                  <c:v>-524.29</c:v>
                </c:pt>
                <c:pt idx="1186">
                  <c:v>-477.9</c:v>
                </c:pt>
                <c:pt idx="1187">
                  <c:v>-436.19</c:v>
                </c:pt>
                <c:pt idx="1188">
                  <c:v>-385.48</c:v>
                </c:pt>
                <c:pt idx="1189">
                  <c:v>-341.89</c:v>
                </c:pt>
                <c:pt idx="1190">
                  <c:v>-300.43</c:v>
                </c:pt>
                <c:pt idx="1191">
                  <c:v>-256.45999999999998</c:v>
                </c:pt>
                <c:pt idx="1192">
                  <c:v>-216.71</c:v>
                </c:pt>
                <c:pt idx="1193">
                  <c:v>-183.27</c:v>
                </c:pt>
                <c:pt idx="1194">
                  <c:v>-153.94</c:v>
                </c:pt>
                <c:pt idx="1195">
                  <c:v>-129.69999999999999</c:v>
                </c:pt>
                <c:pt idx="1196">
                  <c:v>-102.84</c:v>
                </c:pt>
                <c:pt idx="1197">
                  <c:v>-84.899000000000001</c:v>
                </c:pt>
                <c:pt idx="1198">
                  <c:v>-61.043999999999997</c:v>
                </c:pt>
                <c:pt idx="1199">
                  <c:v>-42.662999999999997</c:v>
                </c:pt>
                <c:pt idx="1200">
                  <c:v>-27.556000000000001</c:v>
                </c:pt>
                <c:pt idx="1201">
                  <c:v>3.1415000000000002</c:v>
                </c:pt>
                <c:pt idx="1202">
                  <c:v>28.942</c:v>
                </c:pt>
                <c:pt idx="1203">
                  <c:v>52.189</c:v>
                </c:pt>
                <c:pt idx="1204">
                  <c:v>78.685000000000002</c:v>
                </c:pt>
                <c:pt idx="1205">
                  <c:v>102.28</c:v>
                </c:pt>
                <c:pt idx="1206">
                  <c:v>127.64</c:v>
                </c:pt>
                <c:pt idx="1207">
                  <c:v>141.44</c:v>
                </c:pt>
                <c:pt idx="1208">
                  <c:v>148.69999999999999</c:v>
                </c:pt>
                <c:pt idx="1209">
                  <c:v>151.11000000000001</c:v>
                </c:pt>
                <c:pt idx="1210">
                  <c:v>153.19</c:v>
                </c:pt>
                <c:pt idx="1211">
                  <c:v>161.38</c:v>
                </c:pt>
                <c:pt idx="1212">
                  <c:v>166</c:v>
                </c:pt>
                <c:pt idx="1213">
                  <c:v>176.24</c:v>
                </c:pt>
                <c:pt idx="1214">
                  <c:v>181.96</c:v>
                </c:pt>
                <c:pt idx="1215">
                  <c:v>180.78</c:v>
                </c:pt>
                <c:pt idx="1216">
                  <c:v>182.98</c:v>
                </c:pt>
                <c:pt idx="1217">
                  <c:v>178.39</c:v>
                </c:pt>
                <c:pt idx="1218">
                  <c:v>172.16</c:v>
                </c:pt>
                <c:pt idx="1219">
                  <c:v>161.69999999999999</c:v>
                </c:pt>
                <c:pt idx="1220">
                  <c:v>156.32</c:v>
                </c:pt>
                <c:pt idx="1221">
                  <c:v>167.47</c:v>
                </c:pt>
                <c:pt idx="1222">
                  <c:v>178.42</c:v>
                </c:pt>
                <c:pt idx="1223">
                  <c:v>195.48</c:v>
                </c:pt>
                <c:pt idx="1224">
                  <c:v>208.01</c:v>
                </c:pt>
                <c:pt idx="1225">
                  <c:v>217.62</c:v>
                </c:pt>
                <c:pt idx="1226">
                  <c:v>224.86</c:v>
                </c:pt>
                <c:pt idx="1227">
                  <c:v>232.92</c:v>
                </c:pt>
                <c:pt idx="1228">
                  <c:v>238.79</c:v>
                </c:pt>
                <c:pt idx="1229">
                  <c:v>248.96</c:v>
                </c:pt>
                <c:pt idx="1230">
                  <c:v>254.08</c:v>
                </c:pt>
                <c:pt idx="1231">
                  <c:v>268.82</c:v>
                </c:pt>
                <c:pt idx="1232">
                  <c:v>277.25</c:v>
                </c:pt>
                <c:pt idx="1233">
                  <c:v>287.77999999999997</c:v>
                </c:pt>
                <c:pt idx="1234">
                  <c:v>299.3</c:v>
                </c:pt>
                <c:pt idx="1235">
                  <c:v>308.10000000000002</c:v>
                </c:pt>
                <c:pt idx="1236">
                  <c:v>316.06</c:v>
                </c:pt>
                <c:pt idx="1237">
                  <c:v>323.27</c:v>
                </c:pt>
                <c:pt idx="1238">
                  <c:v>332.09</c:v>
                </c:pt>
                <c:pt idx="1239">
                  <c:v>335.68</c:v>
                </c:pt>
                <c:pt idx="1240">
                  <c:v>340.85</c:v>
                </c:pt>
                <c:pt idx="1241">
                  <c:v>348.45</c:v>
                </c:pt>
                <c:pt idx="1242">
                  <c:v>359.92</c:v>
                </c:pt>
                <c:pt idx="1243">
                  <c:v>375.09</c:v>
                </c:pt>
                <c:pt idx="1244">
                  <c:v>386.16</c:v>
                </c:pt>
                <c:pt idx="1245">
                  <c:v>395.27</c:v>
                </c:pt>
                <c:pt idx="1246">
                  <c:v>405.89</c:v>
                </c:pt>
                <c:pt idx="1247">
                  <c:v>415.41</c:v>
                </c:pt>
                <c:pt idx="1248">
                  <c:v>427.36</c:v>
                </c:pt>
                <c:pt idx="1249">
                  <c:v>443.22</c:v>
                </c:pt>
                <c:pt idx="1250">
                  <c:v>456.89</c:v>
                </c:pt>
                <c:pt idx="1251">
                  <c:v>475.34</c:v>
                </c:pt>
                <c:pt idx="1252">
                  <c:v>481.7</c:v>
                </c:pt>
                <c:pt idx="1253">
                  <c:v>492.96</c:v>
                </c:pt>
                <c:pt idx="1254">
                  <c:v>506.44</c:v>
                </c:pt>
                <c:pt idx="1255">
                  <c:v>517.52</c:v>
                </c:pt>
                <c:pt idx="1256">
                  <c:v>532.67999999999995</c:v>
                </c:pt>
                <c:pt idx="1257">
                  <c:v>545.79999999999995</c:v>
                </c:pt>
                <c:pt idx="1258">
                  <c:v>565.74</c:v>
                </c:pt>
                <c:pt idx="1259">
                  <c:v>583.09</c:v>
                </c:pt>
                <c:pt idx="1260">
                  <c:v>593.57000000000005</c:v>
                </c:pt>
                <c:pt idx="1261">
                  <c:v>604.36</c:v>
                </c:pt>
                <c:pt idx="1262">
                  <c:v>607.30999999999995</c:v>
                </c:pt>
                <c:pt idx="1263">
                  <c:v>608.94000000000005</c:v>
                </c:pt>
                <c:pt idx="1264">
                  <c:v>609.86</c:v>
                </c:pt>
                <c:pt idx="1265">
                  <c:v>617.77</c:v>
                </c:pt>
                <c:pt idx="1266">
                  <c:v>629.97</c:v>
                </c:pt>
                <c:pt idx="1267">
                  <c:v>635.27</c:v>
                </c:pt>
                <c:pt idx="1268">
                  <c:v>645.09</c:v>
                </c:pt>
                <c:pt idx="1269">
                  <c:v>663.07</c:v>
                </c:pt>
                <c:pt idx="1270">
                  <c:v>694.11</c:v>
                </c:pt>
                <c:pt idx="1271">
                  <c:v>737.51</c:v>
                </c:pt>
                <c:pt idx="1272">
                  <c:v>771.42</c:v>
                </c:pt>
                <c:pt idx="1273">
                  <c:v>807.12</c:v>
                </c:pt>
                <c:pt idx="1274">
                  <c:v>841.49</c:v>
                </c:pt>
                <c:pt idx="1275">
                  <c:v>876.31</c:v>
                </c:pt>
                <c:pt idx="1276">
                  <c:v>927.49</c:v>
                </c:pt>
                <c:pt idx="1277">
                  <c:v>973.86</c:v>
                </c:pt>
                <c:pt idx="1278">
                  <c:v>1017.9</c:v>
                </c:pt>
                <c:pt idx="1279">
                  <c:v>1056.7</c:v>
                </c:pt>
                <c:pt idx="1280">
                  <c:v>1096.0999999999999</c:v>
                </c:pt>
                <c:pt idx="1281">
                  <c:v>1132.3</c:v>
                </c:pt>
                <c:pt idx="1282">
                  <c:v>1194.3</c:v>
                </c:pt>
                <c:pt idx="1283">
                  <c:v>1267.7</c:v>
                </c:pt>
                <c:pt idx="1284">
                  <c:v>1327.4</c:v>
                </c:pt>
                <c:pt idx="1285">
                  <c:v>1384.4</c:v>
                </c:pt>
                <c:pt idx="1286">
                  <c:v>1448.2</c:v>
                </c:pt>
                <c:pt idx="1287">
                  <c:v>1510.2</c:v>
                </c:pt>
                <c:pt idx="1288">
                  <c:v>1582.5</c:v>
                </c:pt>
                <c:pt idx="1289">
                  <c:v>1671.7</c:v>
                </c:pt>
                <c:pt idx="1290">
                  <c:v>1753.2</c:v>
                </c:pt>
                <c:pt idx="1291">
                  <c:v>1841.1</c:v>
                </c:pt>
                <c:pt idx="1292">
                  <c:v>1927.9</c:v>
                </c:pt>
                <c:pt idx="1293">
                  <c:v>2027.2</c:v>
                </c:pt>
                <c:pt idx="1294">
                  <c:v>2128.1</c:v>
                </c:pt>
                <c:pt idx="1295">
                  <c:v>2234.5</c:v>
                </c:pt>
                <c:pt idx="1296">
                  <c:v>2353.5</c:v>
                </c:pt>
                <c:pt idx="1297">
                  <c:v>2462.8000000000002</c:v>
                </c:pt>
                <c:pt idx="1298">
                  <c:v>2575</c:v>
                </c:pt>
                <c:pt idx="1299">
                  <c:v>2685.8</c:v>
                </c:pt>
                <c:pt idx="1300">
                  <c:v>2800.1</c:v>
                </c:pt>
                <c:pt idx="1301">
                  <c:v>2931</c:v>
                </c:pt>
                <c:pt idx="1302">
                  <c:v>3062.6</c:v>
                </c:pt>
                <c:pt idx="1303">
                  <c:v>3206.8</c:v>
                </c:pt>
                <c:pt idx="1304">
                  <c:v>3347.6</c:v>
                </c:pt>
                <c:pt idx="1305">
                  <c:v>3475.6</c:v>
                </c:pt>
                <c:pt idx="1306">
                  <c:v>3594</c:v>
                </c:pt>
                <c:pt idx="1307">
                  <c:v>3716.5</c:v>
                </c:pt>
                <c:pt idx="1308">
                  <c:v>3843.4</c:v>
                </c:pt>
                <c:pt idx="1309">
                  <c:v>3961.5</c:v>
                </c:pt>
                <c:pt idx="1310">
                  <c:v>4079.4</c:v>
                </c:pt>
                <c:pt idx="1311">
                  <c:v>4210.1000000000004</c:v>
                </c:pt>
                <c:pt idx="1312">
                  <c:v>4344.3999999999996</c:v>
                </c:pt>
                <c:pt idx="1313">
                  <c:v>4487.5</c:v>
                </c:pt>
                <c:pt idx="1314">
                  <c:v>4618.8999999999996</c:v>
                </c:pt>
                <c:pt idx="1315">
                  <c:v>4766</c:v>
                </c:pt>
                <c:pt idx="1316">
                  <c:v>4915.5</c:v>
                </c:pt>
                <c:pt idx="1317">
                  <c:v>5050.2</c:v>
                </c:pt>
                <c:pt idx="1318">
                  <c:v>5178.6000000000004</c:v>
                </c:pt>
                <c:pt idx="1319">
                  <c:v>5318.1</c:v>
                </c:pt>
                <c:pt idx="1320">
                  <c:v>5468.6</c:v>
                </c:pt>
                <c:pt idx="1321">
                  <c:v>5628</c:v>
                </c:pt>
                <c:pt idx="1322">
                  <c:v>5789.1</c:v>
                </c:pt>
                <c:pt idx="1323">
                  <c:v>5958.1</c:v>
                </c:pt>
                <c:pt idx="1324">
                  <c:v>6108.1</c:v>
                </c:pt>
                <c:pt idx="1325">
                  <c:v>6221.3</c:v>
                </c:pt>
                <c:pt idx="1326">
                  <c:v>6310.2</c:v>
                </c:pt>
                <c:pt idx="1327">
                  <c:v>6363.6</c:v>
                </c:pt>
                <c:pt idx="1328">
                  <c:v>6403.5</c:v>
                </c:pt>
                <c:pt idx="1329">
                  <c:v>6456.2</c:v>
                </c:pt>
                <c:pt idx="1330">
                  <c:v>6527.1</c:v>
                </c:pt>
                <c:pt idx="1331">
                  <c:v>6620.1</c:v>
                </c:pt>
                <c:pt idx="1332">
                  <c:v>6727.8</c:v>
                </c:pt>
                <c:pt idx="1333">
                  <c:v>6847.1</c:v>
                </c:pt>
                <c:pt idx="1334">
                  <c:v>6968.4</c:v>
                </c:pt>
                <c:pt idx="1335">
                  <c:v>7082.4</c:v>
                </c:pt>
                <c:pt idx="1336">
                  <c:v>7170.2</c:v>
                </c:pt>
                <c:pt idx="1337">
                  <c:v>7235.3</c:v>
                </c:pt>
                <c:pt idx="1338">
                  <c:v>7280</c:v>
                </c:pt>
                <c:pt idx="1339">
                  <c:v>7335.7</c:v>
                </c:pt>
                <c:pt idx="1340">
                  <c:v>7410.8</c:v>
                </c:pt>
                <c:pt idx="1341">
                  <c:v>7502.7</c:v>
                </c:pt>
                <c:pt idx="1342">
                  <c:v>7596</c:v>
                </c:pt>
                <c:pt idx="1343">
                  <c:v>7695</c:v>
                </c:pt>
                <c:pt idx="1344">
                  <c:v>7787.2</c:v>
                </c:pt>
                <c:pt idx="1345">
                  <c:v>7875.9</c:v>
                </c:pt>
                <c:pt idx="1346">
                  <c:v>7957.9</c:v>
                </c:pt>
                <c:pt idx="1347">
                  <c:v>8027.2</c:v>
                </c:pt>
                <c:pt idx="1348">
                  <c:v>8079</c:v>
                </c:pt>
                <c:pt idx="1349">
                  <c:v>8118</c:v>
                </c:pt>
                <c:pt idx="1350">
                  <c:v>8167.2</c:v>
                </c:pt>
                <c:pt idx="1351">
                  <c:v>8244.7999999999993</c:v>
                </c:pt>
                <c:pt idx="1352">
                  <c:v>8322.7000000000007</c:v>
                </c:pt>
                <c:pt idx="1353">
                  <c:v>8405.7999999999993</c:v>
                </c:pt>
                <c:pt idx="1354">
                  <c:v>8476.9</c:v>
                </c:pt>
                <c:pt idx="1355">
                  <c:v>8529.7000000000007</c:v>
                </c:pt>
                <c:pt idx="1356">
                  <c:v>8564.2999999999993</c:v>
                </c:pt>
                <c:pt idx="1357">
                  <c:v>8584.4</c:v>
                </c:pt>
                <c:pt idx="1358">
                  <c:v>8616.9</c:v>
                </c:pt>
                <c:pt idx="1359">
                  <c:v>8683.5</c:v>
                </c:pt>
                <c:pt idx="1360">
                  <c:v>8751.1</c:v>
                </c:pt>
                <c:pt idx="1361">
                  <c:v>8809.2999999999993</c:v>
                </c:pt>
                <c:pt idx="1362">
                  <c:v>8842</c:v>
                </c:pt>
                <c:pt idx="1363">
                  <c:v>8874</c:v>
                </c:pt>
                <c:pt idx="1364">
                  <c:v>8907.6</c:v>
                </c:pt>
                <c:pt idx="1365">
                  <c:v>8937.4</c:v>
                </c:pt>
                <c:pt idx="1366">
                  <c:v>8972</c:v>
                </c:pt>
                <c:pt idx="1367">
                  <c:v>9029.2999999999993</c:v>
                </c:pt>
                <c:pt idx="1368">
                  <c:v>9096.7000000000007</c:v>
                </c:pt>
                <c:pt idx="1369">
                  <c:v>9166.5</c:v>
                </c:pt>
                <c:pt idx="1370">
                  <c:v>9226.2000000000007</c:v>
                </c:pt>
                <c:pt idx="1371">
                  <c:v>9257.9</c:v>
                </c:pt>
                <c:pt idx="1372">
                  <c:v>9261.5</c:v>
                </c:pt>
                <c:pt idx="1373">
                  <c:v>9237.1</c:v>
                </c:pt>
                <c:pt idx="1374">
                  <c:v>9183.2000000000007</c:v>
                </c:pt>
                <c:pt idx="1375">
                  <c:v>9152</c:v>
                </c:pt>
                <c:pt idx="1376">
                  <c:v>9156.1</c:v>
                </c:pt>
                <c:pt idx="1377">
                  <c:v>9195</c:v>
                </c:pt>
                <c:pt idx="1378">
                  <c:v>9250.4</c:v>
                </c:pt>
                <c:pt idx="1379">
                  <c:v>9283</c:v>
                </c:pt>
                <c:pt idx="1380">
                  <c:v>9293.4</c:v>
                </c:pt>
                <c:pt idx="1381">
                  <c:v>9290.2000000000007</c:v>
                </c:pt>
                <c:pt idx="1382">
                  <c:v>9273.9</c:v>
                </c:pt>
                <c:pt idx="1383">
                  <c:v>9257</c:v>
                </c:pt>
                <c:pt idx="1384">
                  <c:v>9254.1</c:v>
                </c:pt>
                <c:pt idx="1385">
                  <c:v>9260.7999999999993</c:v>
                </c:pt>
                <c:pt idx="1386">
                  <c:v>9284.7000000000007</c:v>
                </c:pt>
                <c:pt idx="1387">
                  <c:v>9299.7000000000007</c:v>
                </c:pt>
                <c:pt idx="1388">
                  <c:v>9290.1</c:v>
                </c:pt>
                <c:pt idx="1389">
                  <c:v>9273</c:v>
                </c:pt>
                <c:pt idx="1390">
                  <c:v>9249.1</c:v>
                </c:pt>
                <c:pt idx="1391">
                  <c:v>9235</c:v>
                </c:pt>
                <c:pt idx="1392">
                  <c:v>9234.7999999999993</c:v>
                </c:pt>
                <c:pt idx="1393">
                  <c:v>9241.4</c:v>
                </c:pt>
                <c:pt idx="1394">
                  <c:v>9230.4</c:v>
                </c:pt>
                <c:pt idx="1395">
                  <c:v>9219.7999999999993</c:v>
                </c:pt>
                <c:pt idx="1396">
                  <c:v>9216</c:v>
                </c:pt>
                <c:pt idx="1397">
                  <c:v>9195.6</c:v>
                </c:pt>
                <c:pt idx="1398">
                  <c:v>9151.2000000000007</c:v>
                </c:pt>
                <c:pt idx="1399">
                  <c:v>9093.1</c:v>
                </c:pt>
                <c:pt idx="1400">
                  <c:v>9020</c:v>
                </c:pt>
                <c:pt idx="1401">
                  <c:v>8930.2999999999993</c:v>
                </c:pt>
                <c:pt idx="1402">
                  <c:v>8818.2000000000007</c:v>
                </c:pt>
                <c:pt idx="1403">
                  <c:v>8677.9</c:v>
                </c:pt>
                <c:pt idx="1404">
                  <c:v>8518.2999999999993</c:v>
                </c:pt>
                <c:pt idx="1405">
                  <c:v>8351.5</c:v>
                </c:pt>
                <c:pt idx="1406">
                  <c:v>8166</c:v>
                </c:pt>
                <c:pt idx="1407">
                  <c:v>7944</c:v>
                </c:pt>
                <c:pt idx="1408">
                  <c:v>7706.7</c:v>
                </c:pt>
                <c:pt idx="1409">
                  <c:v>7451.6</c:v>
                </c:pt>
                <c:pt idx="1410">
                  <c:v>7171.5</c:v>
                </c:pt>
                <c:pt idx="1411">
                  <c:v>6885.3</c:v>
                </c:pt>
                <c:pt idx="1412">
                  <c:v>6565.9</c:v>
                </c:pt>
                <c:pt idx="1413">
                  <c:v>6222.6</c:v>
                </c:pt>
                <c:pt idx="1414">
                  <c:v>5869.8</c:v>
                </c:pt>
                <c:pt idx="1415">
                  <c:v>5505.7</c:v>
                </c:pt>
                <c:pt idx="1416">
                  <c:v>5148.3</c:v>
                </c:pt>
                <c:pt idx="1417">
                  <c:v>4794.2</c:v>
                </c:pt>
                <c:pt idx="1418">
                  <c:v>4465.1000000000004</c:v>
                </c:pt>
                <c:pt idx="1419">
                  <c:v>4158.5</c:v>
                </c:pt>
                <c:pt idx="1420">
                  <c:v>3872.7</c:v>
                </c:pt>
                <c:pt idx="1421">
                  <c:v>3607.1</c:v>
                </c:pt>
                <c:pt idx="1422">
                  <c:v>3366.9</c:v>
                </c:pt>
                <c:pt idx="1423">
                  <c:v>3151.6</c:v>
                </c:pt>
                <c:pt idx="1424">
                  <c:v>2952.3</c:v>
                </c:pt>
                <c:pt idx="1425">
                  <c:v>2753.9</c:v>
                </c:pt>
                <c:pt idx="1426">
                  <c:v>2562.5</c:v>
                </c:pt>
                <c:pt idx="1427">
                  <c:v>2386.5</c:v>
                </c:pt>
                <c:pt idx="1428">
                  <c:v>2235.1999999999998</c:v>
                </c:pt>
                <c:pt idx="1429">
                  <c:v>2101.4</c:v>
                </c:pt>
                <c:pt idx="1430">
                  <c:v>1979.7</c:v>
                </c:pt>
                <c:pt idx="1431">
                  <c:v>1876.7</c:v>
                </c:pt>
                <c:pt idx="1432">
                  <c:v>1783.3</c:v>
                </c:pt>
                <c:pt idx="1433">
                  <c:v>1701.2</c:v>
                </c:pt>
                <c:pt idx="1434">
                  <c:v>1619.6</c:v>
                </c:pt>
                <c:pt idx="1435">
                  <c:v>1541.6</c:v>
                </c:pt>
                <c:pt idx="1436">
                  <c:v>1469.8</c:v>
                </c:pt>
                <c:pt idx="1437">
                  <c:v>1394.2</c:v>
                </c:pt>
                <c:pt idx="1438">
                  <c:v>1315.8</c:v>
                </c:pt>
                <c:pt idx="1439">
                  <c:v>1237.3</c:v>
                </c:pt>
                <c:pt idx="1440">
                  <c:v>1162.4000000000001</c:v>
                </c:pt>
                <c:pt idx="1441">
                  <c:v>1092.8</c:v>
                </c:pt>
                <c:pt idx="1442">
                  <c:v>1025.9000000000001</c:v>
                </c:pt>
                <c:pt idx="1443">
                  <c:v>968.32</c:v>
                </c:pt>
                <c:pt idx="1444">
                  <c:v>916.56</c:v>
                </c:pt>
                <c:pt idx="1445">
                  <c:v>870.67</c:v>
                </c:pt>
                <c:pt idx="1446">
                  <c:v>837.44</c:v>
                </c:pt>
                <c:pt idx="1447">
                  <c:v>796.36</c:v>
                </c:pt>
                <c:pt idx="1448">
                  <c:v>761.66</c:v>
                </c:pt>
                <c:pt idx="1449">
                  <c:v>725.06</c:v>
                </c:pt>
                <c:pt idx="1450">
                  <c:v>692.82</c:v>
                </c:pt>
                <c:pt idx="1451">
                  <c:v>662.62</c:v>
                </c:pt>
                <c:pt idx="1452">
                  <c:v>626.25</c:v>
                </c:pt>
                <c:pt idx="1453">
                  <c:v>590.88</c:v>
                </c:pt>
                <c:pt idx="1454">
                  <c:v>553.44000000000005</c:v>
                </c:pt>
                <c:pt idx="1455">
                  <c:v>521.5</c:v>
                </c:pt>
                <c:pt idx="1456">
                  <c:v>494.25</c:v>
                </c:pt>
                <c:pt idx="1457">
                  <c:v>462.84</c:v>
                </c:pt>
                <c:pt idx="1458">
                  <c:v>439.02</c:v>
                </c:pt>
                <c:pt idx="1459">
                  <c:v>412.51</c:v>
                </c:pt>
                <c:pt idx="1460">
                  <c:v>387.68</c:v>
                </c:pt>
                <c:pt idx="1461">
                  <c:v>362.83</c:v>
                </c:pt>
                <c:pt idx="1462">
                  <c:v>337.93</c:v>
                </c:pt>
                <c:pt idx="1463">
                  <c:v>313.69</c:v>
                </c:pt>
                <c:pt idx="1464">
                  <c:v>298.06</c:v>
                </c:pt>
                <c:pt idx="1465">
                  <c:v>279.8</c:v>
                </c:pt>
                <c:pt idx="1466">
                  <c:v>258.68</c:v>
                </c:pt>
                <c:pt idx="1467">
                  <c:v>238.04</c:v>
                </c:pt>
                <c:pt idx="1468">
                  <c:v>219.36</c:v>
                </c:pt>
                <c:pt idx="1469">
                  <c:v>199.07</c:v>
                </c:pt>
                <c:pt idx="1470">
                  <c:v>175.47</c:v>
                </c:pt>
                <c:pt idx="1471">
                  <c:v>152.94</c:v>
                </c:pt>
                <c:pt idx="1472">
                  <c:v>132.1</c:v>
                </c:pt>
                <c:pt idx="1473">
                  <c:v>116.33</c:v>
                </c:pt>
                <c:pt idx="1474">
                  <c:v>103.58</c:v>
                </c:pt>
                <c:pt idx="1475">
                  <c:v>89.525000000000006</c:v>
                </c:pt>
                <c:pt idx="1476">
                  <c:v>82.634</c:v>
                </c:pt>
                <c:pt idx="1477">
                  <c:v>65.793999999999997</c:v>
                </c:pt>
                <c:pt idx="1478">
                  <c:v>50.491999999999997</c:v>
                </c:pt>
                <c:pt idx="1479">
                  <c:v>32.514000000000003</c:v>
                </c:pt>
                <c:pt idx="1480">
                  <c:v>15.337</c:v>
                </c:pt>
                <c:pt idx="1481">
                  <c:v>2.3691</c:v>
                </c:pt>
                <c:pt idx="1482">
                  <c:v>-24.062999999999999</c:v>
                </c:pt>
                <c:pt idx="1483">
                  <c:v>-53.220999999999997</c:v>
                </c:pt>
                <c:pt idx="1484">
                  <c:v>-77.381</c:v>
                </c:pt>
                <c:pt idx="1485">
                  <c:v>-93.013999999999996</c:v>
                </c:pt>
                <c:pt idx="1486">
                  <c:v>-97.307000000000002</c:v>
                </c:pt>
                <c:pt idx="1487">
                  <c:v>-111.16</c:v>
                </c:pt>
                <c:pt idx="1488">
                  <c:v>-123.3</c:v>
                </c:pt>
                <c:pt idx="1489">
                  <c:v>-143.88</c:v>
                </c:pt>
                <c:pt idx="1490">
                  <c:v>-169.24</c:v>
                </c:pt>
                <c:pt idx="1491">
                  <c:v>-190.1</c:v>
                </c:pt>
                <c:pt idx="1492">
                  <c:v>-216.45</c:v>
                </c:pt>
                <c:pt idx="1493">
                  <c:v>-239.32</c:v>
                </c:pt>
                <c:pt idx="1494">
                  <c:v>-262</c:v>
                </c:pt>
                <c:pt idx="1495">
                  <c:v>-293.52999999999997</c:v>
                </c:pt>
                <c:pt idx="1496">
                  <c:v>-330.07</c:v>
                </c:pt>
                <c:pt idx="1497">
                  <c:v>-381.71</c:v>
                </c:pt>
                <c:pt idx="1498">
                  <c:v>-430.97</c:v>
                </c:pt>
                <c:pt idx="1499">
                  <c:v>-493.38</c:v>
                </c:pt>
                <c:pt idx="1500">
                  <c:v>-550.58000000000004</c:v>
                </c:pt>
                <c:pt idx="1501">
                  <c:v>-597.91</c:v>
                </c:pt>
                <c:pt idx="1502">
                  <c:v>-649.97</c:v>
                </c:pt>
                <c:pt idx="1503">
                  <c:v>-702.48</c:v>
                </c:pt>
                <c:pt idx="1504">
                  <c:v>-764.43</c:v>
                </c:pt>
                <c:pt idx="1505">
                  <c:v>-819.42</c:v>
                </c:pt>
                <c:pt idx="1506">
                  <c:v>-877.89</c:v>
                </c:pt>
                <c:pt idx="1507">
                  <c:v>-950.5</c:v>
                </c:pt>
                <c:pt idx="1508">
                  <c:v>-1020.6</c:v>
                </c:pt>
                <c:pt idx="1509">
                  <c:v>-1098.7</c:v>
                </c:pt>
                <c:pt idx="1510">
                  <c:v>-1185.9000000000001</c:v>
                </c:pt>
                <c:pt idx="1511">
                  <c:v>-1272.0999999999999</c:v>
                </c:pt>
                <c:pt idx="1512">
                  <c:v>-1368.7</c:v>
                </c:pt>
                <c:pt idx="1513">
                  <c:v>-1469.9</c:v>
                </c:pt>
                <c:pt idx="1514">
                  <c:v>-1575.1</c:v>
                </c:pt>
                <c:pt idx="1515">
                  <c:v>-1680.7</c:v>
                </c:pt>
                <c:pt idx="1516">
                  <c:v>-1778.1</c:v>
                </c:pt>
                <c:pt idx="1517">
                  <c:v>-1889</c:v>
                </c:pt>
                <c:pt idx="1518">
                  <c:v>-1999.6</c:v>
                </c:pt>
                <c:pt idx="1519">
                  <c:v>-2119.3000000000002</c:v>
                </c:pt>
                <c:pt idx="1520">
                  <c:v>-2249.5</c:v>
                </c:pt>
                <c:pt idx="1521">
                  <c:v>-2368.1</c:v>
                </c:pt>
                <c:pt idx="1522">
                  <c:v>-2489.4</c:v>
                </c:pt>
                <c:pt idx="1523">
                  <c:v>-2593.4</c:v>
                </c:pt>
                <c:pt idx="1524">
                  <c:v>-2700.4</c:v>
                </c:pt>
                <c:pt idx="1525">
                  <c:v>-2799.8</c:v>
                </c:pt>
                <c:pt idx="1526">
                  <c:v>-2891.6</c:v>
                </c:pt>
                <c:pt idx="1527">
                  <c:v>-2992.8</c:v>
                </c:pt>
                <c:pt idx="1528">
                  <c:v>-3097.3</c:v>
                </c:pt>
                <c:pt idx="1529">
                  <c:v>-3206.6</c:v>
                </c:pt>
                <c:pt idx="1530">
                  <c:v>-3321.9</c:v>
                </c:pt>
                <c:pt idx="1531">
                  <c:v>-3438.9</c:v>
                </c:pt>
                <c:pt idx="1532">
                  <c:v>-3562</c:v>
                </c:pt>
                <c:pt idx="1533">
                  <c:v>-3684.5</c:v>
                </c:pt>
                <c:pt idx="1534">
                  <c:v>-3797.9</c:v>
                </c:pt>
                <c:pt idx="1535">
                  <c:v>-3903.8</c:v>
                </c:pt>
                <c:pt idx="1536">
                  <c:v>-3999.1</c:v>
                </c:pt>
                <c:pt idx="1537">
                  <c:v>-4094.5</c:v>
                </c:pt>
                <c:pt idx="1538">
                  <c:v>-4193.6000000000004</c:v>
                </c:pt>
                <c:pt idx="1539">
                  <c:v>-4305.3</c:v>
                </c:pt>
                <c:pt idx="1540">
                  <c:v>-4428.2</c:v>
                </c:pt>
                <c:pt idx="1541">
                  <c:v>-4557</c:v>
                </c:pt>
                <c:pt idx="1542">
                  <c:v>-4706.3</c:v>
                </c:pt>
                <c:pt idx="1543">
                  <c:v>-4859.8</c:v>
                </c:pt>
                <c:pt idx="1544">
                  <c:v>-5011</c:v>
                </c:pt>
                <c:pt idx="1545">
                  <c:v>-5138.1000000000004</c:v>
                </c:pt>
                <c:pt idx="1546">
                  <c:v>-5240</c:v>
                </c:pt>
                <c:pt idx="1547">
                  <c:v>-5316.9</c:v>
                </c:pt>
                <c:pt idx="1548">
                  <c:v>-5363.4</c:v>
                </c:pt>
                <c:pt idx="1549">
                  <c:v>-5395.3</c:v>
                </c:pt>
                <c:pt idx="1550">
                  <c:v>-5442.7</c:v>
                </c:pt>
                <c:pt idx="1551">
                  <c:v>-5510.1</c:v>
                </c:pt>
                <c:pt idx="1552">
                  <c:v>-5594.2</c:v>
                </c:pt>
                <c:pt idx="1553">
                  <c:v>-5697.2</c:v>
                </c:pt>
                <c:pt idx="1554">
                  <c:v>-5819.5</c:v>
                </c:pt>
                <c:pt idx="1555">
                  <c:v>-5938.1</c:v>
                </c:pt>
                <c:pt idx="1556">
                  <c:v>-6034.6</c:v>
                </c:pt>
                <c:pt idx="1557">
                  <c:v>-6110.2</c:v>
                </c:pt>
                <c:pt idx="1558">
                  <c:v>-6171.3</c:v>
                </c:pt>
                <c:pt idx="1559">
                  <c:v>-6237.2</c:v>
                </c:pt>
                <c:pt idx="1560">
                  <c:v>-6316.4</c:v>
                </c:pt>
                <c:pt idx="1561">
                  <c:v>-6399</c:v>
                </c:pt>
                <c:pt idx="1562">
                  <c:v>-6488.4</c:v>
                </c:pt>
                <c:pt idx="1563">
                  <c:v>-6590.5</c:v>
                </c:pt>
                <c:pt idx="1564">
                  <c:v>-6691.9</c:v>
                </c:pt>
                <c:pt idx="1565">
                  <c:v>-6794.8</c:v>
                </c:pt>
                <c:pt idx="1566">
                  <c:v>-6888.1</c:v>
                </c:pt>
                <c:pt idx="1567">
                  <c:v>-6981.8</c:v>
                </c:pt>
                <c:pt idx="1568">
                  <c:v>-7057.6</c:v>
                </c:pt>
                <c:pt idx="1569">
                  <c:v>-7111</c:v>
                </c:pt>
                <c:pt idx="1570">
                  <c:v>-7147.4</c:v>
                </c:pt>
                <c:pt idx="1571">
                  <c:v>-7179.3</c:v>
                </c:pt>
                <c:pt idx="1572">
                  <c:v>-7218.7</c:v>
                </c:pt>
                <c:pt idx="1573">
                  <c:v>-7250</c:v>
                </c:pt>
                <c:pt idx="1574">
                  <c:v>-7293.5</c:v>
                </c:pt>
                <c:pt idx="1575">
                  <c:v>-7348.7</c:v>
                </c:pt>
                <c:pt idx="1576">
                  <c:v>-7412.8</c:v>
                </c:pt>
                <c:pt idx="1577">
                  <c:v>-7464</c:v>
                </c:pt>
                <c:pt idx="1578">
                  <c:v>-7513.5</c:v>
                </c:pt>
                <c:pt idx="1579">
                  <c:v>-7585.6</c:v>
                </c:pt>
                <c:pt idx="1580">
                  <c:v>-7668.9</c:v>
                </c:pt>
                <c:pt idx="1581">
                  <c:v>-7748.4</c:v>
                </c:pt>
                <c:pt idx="1582">
                  <c:v>-7832.5</c:v>
                </c:pt>
                <c:pt idx="1583">
                  <c:v>-7912.7</c:v>
                </c:pt>
                <c:pt idx="1584">
                  <c:v>-7984.1</c:v>
                </c:pt>
                <c:pt idx="1585">
                  <c:v>-8038.6</c:v>
                </c:pt>
                <c:pt idx="1586">
                  <c:v>-8071.9</c:v>
                </c:pt>
                <c:pt idx="1587">
                  <c:v>-8098.3</c:v>
                </c:pt>
                <c:pt idx="1588">
                  <c:v>-8123.2</c:v>
                </c:pt>
                <c:pt idx="1589">
                  <c:v>-8142.6</c:v>
                </c:pt>
                <c:pt idx="1590">
                  <c:v>-8181.7</c:v>
                </c:pt>
                <c:pt idx="1591">
                  <c:v>-8235.5</c:v>
                </c:pt>
                <c:pt idx="1592">
                  <c:v>-8303.6</c:v>
                </c:pt>
                <c:pt idx="1593">
                  <c:v>-8381.2000000000007</c:v>
                </c:pt>
                <c:pt idx="1594">
                  <c:v>-8460</c:v>
                </c:pt>
                <c:pt idx="1595">
                  <c:v>-8534</c:v>
                </c:pt>
                <c:pt idx="1596">
                  <c:v>-8546.4</c:v>
                </c:pt>
                <c:pt idx="1597">
                  <c:v>-8493.1</c:v>
                </c:pt>
                <c:pt idx="1598">
                  <c:v>-8407.4</c:v>
                </c:pt>
                <c:pt idx="1599">
                  <c:v>-8324.5</c:v>
                </c:pt>
                <c:pt idx="1600">
                  <c:v>-8296.4</c:v>
                </c:pt>
                <c:pt idx="1601">
                  <c:v>-8342</c:v>
                </c:pt>
                <c:pt idx="1602">
                  <c:v>-8425</c:v>
                </c:pt>
                <c:pt idx="1603">
                  <c:v>-8516.4</c:v>
                </c:pt>
                <c:pt idx="1604">
                  <c:v>-8621.7999999999993</c:v>
                </c:pt>
                <c:pt idx="1605">
                  <c:v>-8716.2000000000007</c:v>
                </c:pt>
                <c:pt idx="1606">
                  <c:v>-8778.2000000000007</c:v>
                </c:pt>
                <c:pt idx="1607">
                  <c:v>-8826.6</c:v>
                </c:pt>
                <c:pt idx="1608">
                  <c:v>-8854.6</c:v>
                </c:pt>
                <c:pt idx="1609">
                  <c:v>-8883.4</c:v>
                </c:pt>
                <c:pt idx="1610">
                  <c:v>-8913.5</c:v>
                </c:pt>
                <c:pt idx="1611">
                  <c:v>-8926.1</c:v>
                </c:pt>
                <c:pt idx="1612">
                  <c:v>-8926.7999999999993</c:v>
                </c:pt>
                <c:pt idx="1613">
                  <c:v>-8899.1</c:v>
                </c:pt>
                <c:pt idx="1614">
                  <c:v>-8874.5</c:v>
                </c:pt>
                <c:pt idx="1615">
                  <c:v>-8860.9</c:v>
                </c:pt>
                <c:pt idx="1616">
                  <c:v>-8865</c:v>
                </c:pt>
                <c:pt idx="1617">
                  <c:v>-8893.7000000000007</c:v>
                </c:pt>
                <c:pt idx="1618">
                  <c:v>-8914</c:v>
                </c:pt>
                <c:pt idx="1619">
                  <c:v>-8908.9</c:v>
                </c:pt>
                <c:pt idx="1620">
                  <c:v>-8880.2000000000007</c:v>
                </c:pt>
                <c:pt idx="1621">
                  <c:v>-8844.4</c:v>
                </c:pt>
                <c:pt idx="1622">
                  <c:v>-8803.7999999999993</c:v>
                </c:pt>
                <c:pt idx="1623">
                  <c:v>-8785.7000000000007</c:v>
                </c:pt>
                <c:pt idx="1624">
                  <c:v>-8790.7000000000007</c:v>
                </c:pt>
                <c:pt idx="1625">
                  <c:v>-8790.4</c:v>
                </c:pt>
                <c:pt idx="1626">
                  <c:v>-8766.2000000000007</c:v>
                </c:pt>
                <c:pt idx="1627">
                  <c:v>-8722.2999999999993</c:v>
                </c:pt>
                <c:pt idx="1628">
                  <c:v>-8642.4</c:v>
                </c:pt>
                <c:pt idx="1629">
                  <c:v>-8535.4</c:v>
                </c:pt>
                <c:pt idx="1630">
                  <c:v>-8419.4</c:v>
                </c:pt>
                <c:pt idx="1631">
                  <c:v>-8314.2999999999993</c:v>
                </c:pt>
                <c:pt idx="1632">
                  <c:v>-8236.2000000000007</c:v>
                </c:pt>
                <c:pt idx="1633">
                  <c:v>-8175.3</c:v>
                </c:pt>
                <c:pt idx="1634">
                  <c:v>-8135.4</c:v>
                </c:pt>
                <c:pt idx="1635">
                  <c:v>-8087.7</c:v>
                </c:pt>
                <c:pt idx="1636">
                  <c:v>-8012.8</c:v>
                </c:pt>
                <c:pt idx="1637">
                  <c:v>-7909</c:v>
                </c:pt>
                <c:pt idx="1638">
                  <c:v>-7754.5</c:v>
                </c:pt>
                <c:pt idx="1639">
                  <c:v>-7540.6</c:v>
                </c:pt>
                <c:pt idx="1640">
                  <c:v>-7296.9</c:v>
                </c:pt>
                <c:pt idx="1641">
                  <c:v>-7020.8</c:v>
                </c:pt>
                <c:pt idx="1642">
                  <c:v>-6715.1</c:v>
                </c:pt>
                <c:pt idx="1643">
                  <c:v>-6376.1</c:v>
                </c:pt>
                <c:pt idx="1644">
                  <c:v>-6025.6</c:v>
                </c:pt>
                <c:pt idx="1645">
                  <c:v>-5653.7</c:v>
                </c:pt>
                <c:pt idx="1646">
                  <c:v>-5273.7</c:v>
                </c:pt>
                <c:pt idx="1647">
                  <c:v>-4949.8999999999996</c:v>
                </c:pt>
                <c:pt idx="1648">
                  <c:v>-4644.5</c:v>
                </c:pt>
                <c:pt idx="1649">
                  <c:v>-4350.6000000000004</c:v>
                </c:pt>
                <c:pt idx="1650">
                  <c:v>-4058.6</c:v>
                </c:pt>
                <c:pt idx="1651">
                  <c:v>-3762.8</c:v>
                </c:pt>
                <c:pt idx="1652">
                  <c:v>-3452.8</c:v>
                </c:pt>
                <c:pt idx="1653">
                  <c:v>-3128.6</c:v>
                </c:pt>
                <c:pt idx="1654">
                  <c:v>-2808.6</c:v>
                </c:pt>
                <c:pt idx="1655">
                  <c:v>-2529.5</c:v>
                </c:pt>
                <c:pt idx="1656">
                  <c:v>-2265.6</c:v>
                </c:pt>
                <c:pt idx="1657">
                  <c:v>-2052.1999999999998</c:v>
                </c:pt>
                <c:pt idx="1658">
                  <c:v>-1880.2</c:v>
                </c:pt>
                <c:pt idx="1659">
                  <c:v>-1729</c:v>
                </c:pt>
                <c:pt idx="1660">
                  <c:v>-1588.9</c:v>
                </c:pt>
                <c:pt idx="1661">
                  <c:v>-1450.6</c:v>
                </c:pt>
                <c:pt idx="1662">
                  <c:v>-1324.9</c:v>
                </c:pt>
                <c:pt idx="1663">
                  <c:v>-1193.7</c:v>
                </c:pt>
                <c:pt idx="1664">
                  <c:v>-1075.2</c:v>
                </c:pt>
                <c:pt idx="1665">
                  <c:v>-966.45</c:v>
                </c:pt>
                <c:pt idx="1666">
                  <c:v>-865.26</c:v>
                </c:pt>
                <c:pt idx="1667">
                  <c:v>-767.34</c:v>
                </c:pt>
                <c:pt idx="1668">
                  <c:v>-665.65</c:v>
                </c:pt>
                <c:pt idx="1669">
                  <c:v>-580.83000000000004</c:v>
                </c:pt>
                <c:pt idx="1670">
                  <c:v>-503.86</c:v>
                </c:pt>
                <c:pt idx="1671">
                  <c:v>-432.55</c:v>
                </c:pt>
                <c:pt idx="1672">
                  <c:v>-372.13</c:v>
                </c:pt>
                <c:pt idx="1673">
                  <c:v>-315.43</c:v>
                </c:pt>
                <c:pt idx="1674">
                  <c:v>-263.52</c:v>
                </c:pt>
                <c:pt idx="1675">
                  <c:v>-216.19</c:v>
                </c:pt>
                <c:pt idx="1676">
                  <c:v>-163.99</c:v>
                </c:pt>
                <c:pt idx="1677">
                  <c:v>-122.01</c:v>
                </c:pt>
                <c:pt idx="1678">
                  <c:v>-85.950999999999993</c:v>
                </c:pt>
                <c:pt idx="1679">
                  <c:v>-50.012999999999998</c:v>
                </c:pt>
                <c:pt idx="1680">
                  <c:v>-19.239999999999998</c:v>
                </c:pt>
                <c:pt idx="1681">
                  <c:v>6.7077</c:v>
                </c:pt>
                <c:pt idx="1682">
                  <c:v>24.349</c:v>
                </c:pt>
                <c:pt idx="1683">
                  <c:v>40.841000000000001</c:v>
                </c:pt>
                <c:pt idx="1684">
                  <c:v>57.155999999999999</c:v>
                </c:pt>
                <c:pt idx="1685">
                  <c:v>66.917000000000002</c:v>
                </c:pt>
                <c:pt idx="1686">
                  <c:v>75.11</c:v>
                </c:pt>
                <c:pt idx="1687">
                  <c:v>78.760999999999996</c:v>
                </c:pt>
                <c:pt idx="1688">
                  <c:v>86.027000000000001</c:v>
                </c:pt>
                <c:pt idx="1689">
                  <c:v>92.981999999999999</c:v>
                </c:pt>
                <c:pt idx="1690">
                  <c:v>104.42</c:v>
                </c:pt>
                <c:pt idx="1691">
                  <c:v>115.77</c:v>
                </c:pt>
                <c:pt idx="1692">
                  <c:v>122.97</c:v>
                </c:pt>
                <c:pt idx="1693">
                  <c:v>136.49</c:v>
                </c:pt>
                <c:pt idx="1694">
                  <c:v>148.63</c:v>
                </c:pt>
                <c:pt idx="1695">
                  <c:v>159.46</c:v>
                </c:pt>
                <c:pt idx="1696">
                  <c:v>180.92</c:v>
                </c:pt>
                <c:pt idx="1697">
                  <c:v>199.09</c:v>
                </c:pt>
                <c:pt idx="1698">
                  <c:v>221.55</c:v>
                </c:pt>
                <c:pt idx="1699">
                  <c:v>238.66</c:v>
                </c:pt>
                <c:pt idx="1700">
                  <c:v>252.12</c:v>
                </c:pt>
                <c:pt idx="1701">
                  <c:v>272.72000000000003</c:v>
                </c:pt>
                <c:pt idx="1702">
                  <c:v>289.49</c:v>
                </c:pt>
                <c:pt idx="1703">
                  <c:v>304.75</c:v>
                </c:pt>
                <c:pt idx="1704">
                  <c:v>317.07</c:v>
                </c:pt>
                <c:pt idx="1705">
                  <c:v>336.19</c:v>
                </c:pt>
                <c:pt idx="1706">
                  <c:v>359.57</c:v>
                </c:pt>
                <c:pt idx="1707">
                  <c:v>376.75</c:v>
                </c:pt>
                <c:pt idx="1708">
                  <c:v>392.69</c:v>
                </c:pt>
                <c:pt idx="1709">
                  <c:v>413.13</c:v>
                </c:pt>
                <c:pt idx="1710">
                  <c:v>436.45</c:v>
                </c:pt>
                <c:pt idx="1711">
                  <c:v>461.38</c:v>
                </c:pt>
                <c:pt idx="1712">
                  <c:v>484.17</c:v>
                </c:pt>
                <c:pt idx="1713">
                  <c:v>511.65</c:v>
                </c:pt>
                <c:pt idx="1714">
                  <c:v>537.33000000000004</c:v>
                </c:pt>
                <c:pt idx="1715">
                  <c:v>555.74</c:v>
                </c:pt>
                <c:pt idx="1716">
                  <c:v>580.39</c:v>
                </c:pt>
                <c:pt idx="1717">
                  <c:v>604.14</c:v>
                </c:pt>
                <c:pt idx="1718">
                  <c:v>633.22</c:v>
                </c:pt>
                <c:pt idx="1719">
                  <c:v>657.82</c:v>
                </c:pt>
                <c:pt idx="1720">
                  <c:v>691.16</c:v>
                </c:pt>
                <c:pt idx="1721">
                  <c:v>718.83</c:v>
                </c:pt>
                <c:pt idx="1722">
                  <c:v>743.82</c:v>
                </c:pt>
                <c:pt idx="1723">
                  <c:v>775.26</c:v>
                </c:pt>
                <c:pt idx="1724">
                  <c:v>806.75</c:v>
                </c:pt>
                <c:pt idx="1725">
                  <c:v>839.46</c:v>
                </c:pt>
                <c:pt idx="1726">
                  <c:v>877.48</c:v>
                </c:pt>
                <c:pt idx="1727">
                  <c:v>914.98</c:v>
                </c:pt>
                <c:pt idx="1728">
                  <c:v>957.76</c:v>
                </c:pt>
                <c:pt idx="1729">
                  <c:v>999.46</c:v>
                </c:pt>
                <c:pt idx="1730">
                  <c:v>1044.3</c:v>
                </c:pt>
                <c:pt idx="1731">
                  <c:v>1092.9000000000001</c:v>
                </c:pt>
                <c:pt idx="1732">
                  <c:v>1129.8</c:v>
                </c:pt>
                <c:pt idx="1733">
                  <c:v>1177.7</c:v>
                </c:pt>
                <c:pt idx="1734">
                  <c:v>1232.5999999999999</c:v>
                </c:pt>
                <c:pt idx="1735">
                  <c:v>1286.8</c:v>
                </c:pt>
                <c:pt idx="1736">
                  <c:v>1350.1</c:v>
                </c:pt>
                <c:pt idx="1737">
                  <c:v>1408.1</c:v>
                </c:pt>
                <c:pt idx="1738">
                  <c:v>1468.1</c:v>
                </c:pt>
                <c:pt idx="1739">
                  <c:v>1531.1</c:v>
                </c:pt>
                <c:pt idx="1740">
                  <c:v>1593.6</c:v>
                </c:pt>
                <c:pt idx="1741">
                  <c:v>1665</c:v>
                </c:pt>
                <c:pt idx="1742">
                  <c:v>1740.8</c:v>
                </c:pt>
                <c:pt idx="1743">
                  <c:v>1838.8</c:v>
                </c:pt>
                <c:pt idx="1744">
                  <c:v>1935.5</c:v>
                </c:pt>
                <c:pt idx="1745">
                  <c:v>2052.1</c:v>
                </c:pt>
                <c:pt idx="1746">
                  <c:v>2177.6999999999998</c:v>
                </c:pt>
                <c:pt idx="1747">
                  <c:v>2293.5</c:v>
                </c:pt>
                <c:pt idx="1748">
                  <c:v>2410.1999999999998</c:v>
                </c:pt>
                <c:pt idx="1749">
                  <c:v>2524.1</c:v>
                </c:pt>
                <c:pt idx="1750">
                  <c:v>2643.4</c:v>
                </c:pt>
                <c:pt idx="1751">
                  <c:v>2759.8</c:v>
                </c:pt>
                <c:pt idx="1752">
                  <c:v>2862.7</c:v>
                </c:pt>
                <c:pt idx="1753">
                  <c:v>2974.2</c:v>
                </c:pt>
                <c:pt idx="1754">
                  <c:v>3092.2</c:v>
                </c:pt>
                <c:pt idx="1755">
                  <c:v>3216.1</c:v>
                </c:pt>
                <c:pt idx="1756">
                  <c:v>3356.3</c:v>
                </c:pt>
                <c:pt idx="1757">
                  <c:v>3511</c:v>
                </c:pt>
                <c:pt idx="1758">
                  <c:v>3663.8</c:v>
                </c:pt>
                <c:pt idx="1759">
                  <c:v>3803.7</c:v>
                </c:pt>
                <c:pt idx="1760">
                  <c:v>3940.8</c:v>
                </c:pt>
                <c:pt idx="1761">
                  <c:v>4079.5</c:v>
                </c:pt>
                <c:pt idx="1762">
                  <c:v>4202.5</c:v>
                </c:pt>
                <c:pt idx="1763">
                  <c:v>4318.8999999999996</c:v>
                </c:pt>
                <c:pt idx="1764">
                  <c:v>4434.8999999999996</c:v>
                </c:pt>
                <c:pt idx="1765">
                  <c:v>4552</c:v>
                </c:pt>
                <c:pt idx="1766">
                  <c:v>4668.6000000000004</c:v>
                </c:pt>
                <c:pt idx="1767">
                  <c:v>4780.3</c:v>
                </c:pt>
                <c:pt idx="1768">
                  <c:v>4902</c:v>
                </c:pt>
                <c:pt idx="1769">
                  <c:v>5017.2</c:v>
                </c:pt>
                <c:pt idx="1770">
                  <c:v>5127.8</c:v>
                </c:pt>
                <c:pt idx="1771">
                  <c:v>5241</c:v>
                </c:pt>
                <c:pt idx="1772">
                  <c:v>5348.5</c:v>
                </c:pt>
                <c:pt idx="1773">
                  <c:v>5461.5</c:v>
                </c:pt>
                <c:pt idx="1774">
                  <c:v>5570.8</c:v>
                </c:pt>
                <c:pt idx="1775">
                  <c:v>5674.8</c:v>
                </c:pt>
                <c:pt idx="1776">
                  <c:v>5788.8</c:v>
                </c:pt>
                <c:pt idx="1777">
                  <c:v>5905.6</c:v>
                </c:pt>
                <c:pt idx="1778">
                  <c:v>6023.3</c:v>
                </c:pt>
                <c:pt idx="1779">
                  <c:v>6133</c:v>
                </c:pt>
                <c:pt idx="1780">
                  <c:v>6225.8</c:v>
                </c:pt>
                <c:pt idx="1781">
                  <c:v>6314.7</c:v>
                </c:pt>
                <c:pt idx="1782">
                  <c:v>6376.8</c:v>
                </c:pt>
                <c:pt idx="1783">
                  <c:v>6439.3</c:v>
                </c:pt>
                <c:pt idx="1784">
                  <c:v>6517</c:v>
                </c:pt>
                <c:pt idx="1785">
                  <c:v>6604.1</c:v>
                </c:pt>
                <c:pt idx="1786">
                  <c:v>6704.8</c:v>
                </c:pt>
                <c:pt idx="1787">
                  <c:v>6808.7</c:v>
                </c:pt>
                <c:pt idx="1788">
                  <c:v>6925.8</c:v>
                </c:pt>
                <c:pt idx="1789">
                  <c:v>7041.2</c:v>
                </c:pt>
                <c:pt idx="1790">
                  <c:v>7158.5</c:v>
                </c:pt>
                <c:pt idx="1791">
                  <c:v>7284</c:v>
                </c:pt>
                <c:pt idx="1792">
                  <c:v>7400.9</c:v>
                </c:pt>
                <c:pt idx="1793">
                  <c:v>7522.4</c:v>
                </c:pt>
                <c:pt idx="1794">
                  <c:v>7628.2</c:v>
                </c:pt>
                <c:pt idx="1795">
                  <c:v>7727.7</c:v>
                </c:pt>
                <c:pt idx="1796">
                  <c:v>7814.8</c:v>
                </c:pt>
                <c:pt idx="1797">
                  <c:v>7876.5</c:v>
                </c:pt>
                <c:pt idx="1798">
                  <c:v>7938.2</c:v>
                </c:pt>
                <c:pt idx="1799">
                  <c:v>8002.2</c:v>
                </c:pt>
                <c:pt idx="1800">
                  <c:v>8071.7</c:v>
                </c:pt>
                <c:pt idx="1801">
                  <c:v>8159.7</c:v>
                </c:pt>
                <c:pt idx="1802">
                  <c:v>8243.2000000000007</c:v>
                </c:pt>
                <c:pt idx="1803">
                  <c:v>8329.9</c:v>
                </c:pt>
                <c:pt idx="1804">
                  <c:v>8411.7000000000007</c:v>
                </c:pt>
                <c:pt idx="1805">
                  <c:v>8470.6</c:v>
                </c:pt>
                <c:pt idx="1806">
                  <c:v>8503.7999999999993</c:v>
                </c:pt>
                <c:pt idx="1807">
                  <c:v>8528.4</c:v>
                </c:pt>
                <c:pt idx="1808">
                  <c:v>8551</c:v>
                </c:pt>
                <c:pt idx="1809">
                  <c:v>8584.5</c:v>
                </c:pt>
                <c:pt idx="1810">
                  <c:v>8635.5</c:v>
                </c:pt>
                <c:pt idx="1811">
                  <c:v>8712.2000000000007</c:v>
                </c:pt>
                <c:pt idx="1812">
                  <c:v>8808</c:v>
                </c:pt>
                <c:pt idx="1813">
                  <c:v>8925.5</c:v>
                </c:pt>
                <c:pt idx="1814">
                  <c:v>9034.6</c:v>
                </c:pt>
                <c:pt idx="1815">
                  <c:v>9135.7000000000007</c:v>
                </c:pt>
                <c:pt idx="1816">
                  <c:v>9229.4</c:v>
                </c:pt>
                <c:pt idx="1817">
                  <c:v>9300.1</c:v>
                </c:pt>
                <c:pt idx="1818">
                  <c:v>9361.7999999999993</c:v>
                </c:pt>
                <c:pt idx="1819">
                  <c:v>9407.7000000000007</c:v>
                </c:pt>
                <c:pt idx="1820">
                  <c:v>9441.9</c:v>
                </c:pt>
                <c:pt idx="1821">
                  <c:v>9485.4</c:v>
                </c:pt>
                <c:pt idx="1822">
                  <c:v>9550.7000000000007</c:v>
                </c:pt>
                <c:pt idx="1823">
                  <c:v>9648.9</c:v>
                </c:pt>
                <c:pt idx="1824">
                  <c:v>9749</c:v>
                </c:pt>
                <c:pt idx="1825">
                  <c:v>9819.5</c:v>
                </c:pt>
                <c:pt idx="1826">
                  <c:v>9864</c:v>
                </c:pt>
                <c:pt idx="1827">
                  <c:v>9874.5</c:v>
                </c:pt>
                <c:pt idx="1828">
                  <c:v>9889.7999999999993</c:v>
                </c:pt>
                <c:pt idx="1829">
                  <c:v>9924</c:v>
                </c:pt>
                <c:pt idx="1830">
                  <c:v>9962.4</c:v>
                </c:pt>
                <c:pt idx="1831">
                  <c:v>10006</c:v>
                </c:pt>
                <c:pt idx="1832">
                  <c:v>10041</c:v>
                </c:pt>
                <c:pt idx="1833">
                  <c:v>10081</c:v>
                </c:pt>
                <c:pt idx="1834">
                  <c:v>10136</c:v>
                </c:pt>
                <c:pt idx="1835">
                  <c:v>10170</c:v>
                </c:pt>
                <c:pt idx="1836">
                  <c:v>10190</c:v>
                </c:pt>
                <c:pt idx="1837">
                  <c:v>10206</c:v>
                </c:pt>
                <c:pt idx="1838">
                  <c:v>10222</c:v>
                </c:pt>
                <c:pt idx="1839">
                  <c:v>10238</c:v>
                </c:pt>
                <c:pt idx="1840">
                  <c:v>10251</c:v>
                </c:pt>
                <c:pt idx="1841">
                  <c:v>10289</c:v>
                </c:pt>
                <c:pt idx="1842">
                  <c:v>10338</c:v>
                </c:pt>
                <c:pt idx="1843">
                  <c:v>10377</c:v>
                </c:pt>
                <c:pt idx="1844">
                  <c:v>10403</c:v>
                </c:pt>
                <c:pt idx="1845">
                  <c:v>10420</c:v>
                </c:pt>
                <c:pt idx="1846">
                  <c:v>10424</c:v>
                </c:pt>
                <c:pt idx="1847">
                  <c:v>10399</c:v>
                </c:pt>
                <c:pt idx="1848">
                  <c:v>10359</c:v>
                </c:pt>
                <c:pt idx="1849">
                  <c:v>10307</c:v>
                </c:pt>
                <c:pt idx="1850">
                  <c:v>10267</c:v>
                </c:pt>
                <c:pt idx="1851">
                  <c:v>10256</c:v>
                </c:pt>
                <c:pt idx="1852">
                  <c:v>10265</c:v>
                </c:pt>
                <c:pt idx="1853">
                  <c:v>10294</c:v>
                </c:pt>
                <c:pt idx="1854">
                  <c:v>10336</c:v>
                </c:pt>
                <c:pt idx="1855">
                  <c:v>10370</c:v>
                </c:pt>
                <c:pt idx="1856">
                  <c:v>10380</c:v>
                </c:pt>
                <c:pt idx="1857">
                  <c:v>10370</c:v>
                </c:pt>
                <c:pt idx="1858">
                  <c:v>10367</c:v>
                </c:pt>
                <c:pt idx="1859">
                  <c:v>10342</c:v>
                </c:pt>
                <c:pt idx="1860">
                  <c:v>10307</c:v>
                </c:pt>
                <c:pt idx="1861">
                  <c:v>10283</c:v>
                </c:pt>
                <c:pt idx="1862">
                  <c:v>10246</c:v>
                </c:pt>
                <c:pt idx="1863">
                  <c:v>10196</c:v>
                </c:pt>
                <c:pt idx="1864">
                  <c:v>10118</c:v>
                </c:pt>
                <c:pt idx="1865">
                  <c:v>10011</c:v>
                </c:pt>
                <c:pt idx="1866">
                  <c:v>9894.7000000000007</c:v>
                </c:pt>
                <c:pt idx="1867">
                  <c:v>9759.1</c:v>
                </c:pt>
                <c:pt idx="1868">
                  <c:v>9591</c:v>
                </c:pt>
                <c:pt idx="1869">
                  <c:v>9373.1</c:v>
                </c:pt>
                <c:pt idx="1870">
                  <c:v>9112.2000000000007</c:v>
                </c:pt>
                <c:pt idx="1871">
                  <c:v>8836.4</c:v>
                </c:pt>
                <c:pt idx="1872">
                  <c:v>8529.2000000000007</c:v>
                </c:pt>
                <c:pt idx="1873">
                  <c:v>8183.4</c:v>
                </c:pt>
                <c:pt idx="1874">
                  <c:v>7809.1</c:v>
                </c:pt>
                <c:pt idx="1875">
                  <c:v>7410.8</c:v>
                </c:pt>
                <c:pt idx="1876">
                  <c:v>6987.5</c:v>
                </c:pt>
                <c:pt idx="1877">
                  <c:v>6544</c:v>
                </c:pt>
                <c:pt idx="1878">
                  <c:v>6107.6</c:v>
                </c:pt>
                <c:pt idx="1879">
                  <c:v>5688.4</c:v>
                </c:pt>
                <c:pt idx="1880">
                  <c:v>5298.7</c:v>
                </c:pt>
                <c:pt idx="1881">
                  <c:v>4942.6000000000004</c:v>
                </c:pt>
                <c:pt idx="1882">
                  <c:v>4602.3</c:v>
                </c:pt>
                <c:pt idx="1883">
                  <c:v>4274.3999999999996</c:v>
                </c:pt>
                <c:pt idx="1884">
                  <c:v>3962.6</c:v>
                </c:pt>
                <c:pt idx="1885">
                  <c:v>3677.5</c:v>
                </c:pt>
                <c:pt idx="1886">
                  <c:v>3412.4</c:v>
                </c:pt>
                <c:pt idx="1887">
                  <c:v>3155.5</c:v>
                </c:pt>
                <c:pt idx="1888">
                  <c:v>2922.8</c:v>
                </c:pt>
                <c:pt idx="1889">
                  <c:v>2716.3</c:v>
                </c:pt>
                <c:pt idx="1890">
                  <c:v>2534.3000000000002</c:v>
                </c:pt>
                <c:pt idx="1891">
                  <c:v>2388.1999999999998</c:v>
                </c:pt>
                <c:pt idx="1892">
                  <c:v>2245</c:v>
                </c:pt>
                <c:pt idx="1893">
                  <c:v>2116.8000000000002</c:v>
                </c:pt>
                <c:pt idx="1894">
                  <c:v>1988.3</c:v>
                </c:pt>
                <c:pt idx="1895">
                  <c:v>1867.4</c:v>
                </c:pt>
                <c:pt idx="1896">
                  <c:v>1761.7</c:v>
                </c:pt>
                <c:pt idx="1897">
                  <c:v>1660.7</c:v>
                </c:pt>
                <c:pt idx="1898">
                  <c:v>1571.3</c:v>
                </c:pt>
                <c:pt idx="1899">
                  <c:v>1483.3</c:v>
                </c:pt>
                <c:pt idx="1900">
                  <c:v>1401.2</c:v>
                </c:pt>
                <c:pt idx="1901">
                  <c:v>1326.3</c:v>
                </c:pt>
                <c:pt idx="1902">
                  <c:v>1251.2</c:v>
                </c:pt>
                <c:pt idx="1903">
                  <c:v>1178.7</c:v>
                </c:pt>
                <c:pt idx="1904">
                  <c:v>1105.0999999999999</c:v>
                </c:pt>
                <c:pt idx="1905">
                  <c:v>1032</c:v>
                </c:pt>
                <c:pt idx="1906">
                  <c:v>966.27</c:v>
                </c:pt>
                <c:pt idx="1907">
                  <c:v>897.78</c:v>
                </c:pt>
                <c:pt idx="1908">
                  <c:v>837.78</c:v>
                </c:pt>
                <c:pt idx="1909">
                  <c:v>787.63</c:v>
                </c:pt>
                <c:pt idx="1910">
                  <c:v>745.97</c:v>
                </c:pt>
                <c:pt idx="1911">
                  <c:v>713.56</c:v>
                </c:pt>
                <c:pt idx="1912">
                  <c:v>679.22</c:v>
                </c:pt>
                <c:pt idx="1913">
                  <c:v>644.30999999999995</c:v>
                </c:pt>
                <c:pt idx="1914">
                  <c:v>607.72</c:v>
                </c:pt>
                <c:pt idx="1915">
                  <c:v>566.78</c:v>
                </c:pt>
                <c:pt idx="1916">
                  <c:v>528.74</c:v>
                </c:pt>
                <c:pt idx="1917">
                  <c:v>493.74</c:v>
                </c:pt>
                <c:pt idx="1918">
                  <c:v>466.87</c:v>
                </c:pt>
                <c:pt idx="1919">
                  <c:v>435.68</c:v>
                </c:pt>
                <c:pt idx="1920">
                  <c:v>408.22</c:v>
                </c:pt>
                <c:pt idx="1921">
                  <c:v>382.19</c:v>
                </c:pt>
                <c:pt idx="1922">
                  <c:v>353.71</c:v>
                </c:pt>
                <c:pt idx="1923">
                  <c:v>322.55</c:v>
                </c:pt>
                <c:pt idx="1924">
                  <c:v>295.11</c:v>
                </c:pt>
                <c:pt idx="1925">
                  <c:v>265.25</c:v>
                </c:pt>
                <c:pt idx="1926">
                  <c:v>237.89</c:v>
                </c:pt>
                <c:pt idx="1927">
                  <c:v>202.64</c:v>
                </c:pt>
                <c:pt idx="1928">
                  <c:v>168.13</c:v>
                </c:pt>
                <c:pt idx="1929">
                  <c:v>135.47999999999999</c:v>
                </c:pt>
                <c:pt idx="1930">
                  <c:v>106.04</c:v>
                </c:pt>
                <c:pt idx="1931">
                  <c:v>88.965000000000003</c:v>
                </c:pt>
                <c:pt idx="1932">
                  <c:v>60.673000000000002</c:v>
                </c:pt>
                <c:pt idx="1933">
                  <c:v>40.933999999999997</c:v>
                </c:pt>
                <c:pt idx="1934">
                  <c:v>18.585999999999999</c:v>
                </c:pt>
                <c:pt idx="1935">
                  <c:v>-5.1422999999999996</c:v>
                </c:pt>
                <c:pt idx="1936">
                  <c:v>-20.599</c:v>
                </c:pt>
                <c:pt idx="1937">
                  <c:v>-45.012999999999998</c:v>
                </c:pt>
                <c:pt idx="1938">
                  <c:v>-70.448999999999998</c:v>
                </c:pt>
                <c:pt idx="1939">
                  <c:v>-95.998000000000005</c:v>
                </c:pt>
                <c:pt idx="1940">
                  <c:v>-114.13</c:v>
                </c:pt>
                <c:pt idx="1941">
                  <c:v>-127.09</c:v>
                </c:pt>
                <c:pt idx="1942">
                  <c:v>-145.38</c:v>
                </c:pt>
                <c:pt idx="1943">
                  <c:v>-162.49</c:v>
                </c:pt>
                <c:pt idx="1944">
                  <c:v>-186.15</c:v>
                </c:pt>
                <c:pt idx="1945">
                  <c:v>-213.35</c:v>
                </c:pt>
                <c:pt idx="1946">
                  <c:v>-229.68</c:v>
                </c:pt>
                <c:pt idx="1947">
                  <c:v>-247.05</c:v>
                </c:pt>
                <c:pt idx="1948">
                  <c:v>-268.73</c:v>
                </c:pt>
                <c:pt idx="1949">
                  <c:v>-294.14</c:v>
                </c:pt>
                <c:pt idx="1950">
                  <c:v>-326.12</c:v>
                </c:pt>
                <c:pt idx="1951">
                  <c:v>-362.66</c:v>
                </c:pt>
                <c:pt idx="1952">
                  <c:v>-408.51</c:v>
                </c:pt>
                <c:pt idx="1953">
                  <c:v>-449.69</c:v>
                </c:pt>
                <c:pt idx="1954">
                  <c:v>-495.7</c:v>
                </c:pt>
                <c:pt idx="1955">
                  <c:v>-544.67999999999995</c:v>
                </c:pt>
                <c:pt idx="1956">
                  <c:v>-600.22</c:v>
                </c:pt>
                <c:pt idx="1957">
                  <c:v>-663.69</c:v>
                </c:pt>
                <c:pt idx="1958">
                  <c:v>-731.34</c:v>
                </c:pt>
                <c:pt idx="1959">
                  <c:v>-818.2</c:v>
                </c:pt>
                <c:pt idx="1960">
                  <c:v>-913.12</c:v>
                </c:pt>
                <c:pt idx="1961">
                  <c:v>-1007.6</c:v>
                </c:pt>
                <c:pt idx="1962">
                  <c:v>-1108.2</c:v>
                </c:pt>
                <c:pt idx="1963">
                  <c:v>-1209</c:v>
                </c:pt>
                <c:pt idx="1964">
                  <c:v>-1310.7</c:v>
                </c:pt>
                <c:pt idx="1965">
                  <c:v>-1417.5</c:v>
                </c:pt>
                <c:pt idx="1966">
                  <c:v>-1531.6</c:v>
                </c:pt>
                <c:pt idx="1967">
                  <c:v>-1647.1</c:v>
                </c:pt>
                <c:pt idx="1968">
                  <c:v>-1756.6</c:v>
                </c:pt>
                <c:pt idx="1969">
                  <c:v>-1871.7</c:v>
                </c:pt>
                <c:pt idx="1970">
                  <c:v>-1984.1</c:v>
                </c:pt>
                <c:pt idx="1971">
                  <c:v>-2110.6</c:v>
                </c:pt>
                <c:pt idx="1972">
                  <c:v>-2247.6999999999998</c:v>
                </c:pt>
                <c:pt idx="1973">
                  <c:v>-2379.6</c:v>
                </c:pt>
                <c:pt idx="1974">
                  <c:v>-2492.4</c:v>
                </c:pt>
                <c:pt idx="1975">
                  <c:v>-2594.1999999999998</c:v>
                </c:pt>
                <c:pt idx="1976">
                  <c:v>-2703.4</c:v>
                </c:pt>
                <c:pt idx="1977">
                  <c:v>-2829.6</c:v>
                </c:pt>
                <c:pt idx="1978">
                  <c:v>-2961.8</c:v>
                </c:pt>
                <c:pt idx="1979">
                  <c:v>-3119.3</c:v>
                </c:pt>
                <c:pt idx="1980">
                  <c:v>-3283</c:v>
                </c:pt>
                <c:pt idx="1981">
                  <c:v>-3450.2</c:v>
                </c:pt>
                <c:pt idx="1982">
                  <c:v>-3623.2</c:v>
                </c:pt>
                <c:pt idx="1983">
                  <c:v>-3774.9</c:v>
                </c:pt>
                <c:pt idx="1984">
                  <c:v>-3900.7</c:v>
                </c:pt>
                <c:pt idx="1985">
                  <c:v>-4016.2</c:v>
                </c:pt>
                <c:pt idx="1986">
                  <c:v>-4126.8</c:v>
                </c:pt>
                <c:pt idx="1987">
                  <c:v>-4244.7</c:v>
                </c:pt>
                <c:pt idx="1988">
                  <c:v>-4367.3999999999996</c:v>
                </c:pt>
                <c:pt idx="1989">
                  <c:v>-4506.3</c:v>
                </c:pt>
                <c:pt idx="1990">
                  <c:v>-4654.7</c:v>
                </c:pt>
                <c:pt idx="1991">
                  <c:v>-4805.3</c:v>
                </c:pt>
                <c:pt idx="1992">
                  <c:v>-4977.8999999999996</c:v>
                </c:pt>
                <c:pt idx="1993">
                  <c:v>-5148.3</c:v>
                </c:pt>
                <c:pt idx="1994">
                  <c:v>-5310.6</c:v>
                </c:pt>
                <c:pt idx="1995">
                  <c:v>-5448.5</c:v>
                </c:pt>
                <c:pt idx="1996">
                  <c:v>-5560.7</c:v>
                </c:pt>
                <c:pt idx="1997">
                  <c:v>-5660.9</c:v>
                </c:pt>
                <c:pt idx="1998">
                  <c:v>-5754.8</c:v>
                </c:pt>
                <c:pt idx="1999">
                  <c:v>-5863.7</c:v>
                </c:pt>
                <c:pt idx="2000">
                  <c:v>-5981.7</c:v>
                </c:pt>
                <c:pt idx="2001">
                  <c:v>-6117.4</c:v>
                </c:pt>
                <c:pt idx="2002">
                  <c:v>-6272</c:v>
                </c:pt>
                <c:pt idx="2003">
                  <c:v>-6423.4</c:v>
                </c:pt>
                <c:pt idx="2004">
                  <c:v>-6574</c:v>
                </c:pt>
                <c:pt idx="2005">
                  <c:v>-6701.2</c:v>
                </c:pt>
                <c:pt idx="2006">
                  <c:v>-6796.6</c:v>
                </c:pt>
                <c:pt idx="2007">
                  <c:v>-6875.8</c:v>
                </c:pt>
                <c:pt idx="2008">
                  <c:v>-6948</c:v>
                </c:pt>
                <c:pt idx="2009">
                  <c:v>-7040.6</c:v>
                </c:pt>
                <c:pt idx="2010">
                  <c:v>-7161.3</c:v>
                </c:pt>
                <c:pt idx="2011">
                  <c:v>-7307.2</c:v>
                </c:pt>
                <c:pt idx="2012">
                  <c:v>-7452.5</c:v>
                </c:pt>
                <c:pt idx="2013">
                  <c:v>-7566.8</c:v>
                </c:pt>
                <c:pt idx="2014">
                  <c:v>-7641</c:v>
                </c:pt>
                <c:pt idx="2015">
                  <c:v>-7685.5</c:v>
                </c:pt>
                <c:pt idx="2016">
                  <c:v>-7692.6</c:v>
                </c:pt>
                <c:pt idx="2017">
                  <c:v>-7731.7</c:v>
                </c:pt>
                <c:pt idx="2018">
                  <c:v>-7779.6</c:v>
                </c:pt>
                <c:pt idx="2019">
                  <c:v>-7850.3</c:v>
                </c:pt>
                <c:pt idx="2020">
                  <c:v>-7923.7</c:v>
                </c:pt>
                <c:pt idx="2021">
                  <c:v>-8002.2</c:v>
                </c:pt>
                <c:pt idx="2022">
                  <c:v>-8098.2</c:v>
                </c:pt>
                <c:pt idx="2023">
                  <c:v>-8171.9</c:v>
                </c:pt>
                <c:pt idx="2024">
                  <c:v>-8190.4</c:v>
                </c:pt>
                <c:pt idx="2025">
                  <c:v>-8135</c:v>
                </c:pt>
                <c:pt idx="2026">
                  <c:v>-8055.7</c:v>
                </c:pt>
                <c:pt idx="2027">
                  <c:v>-8016</c:v>
                </c:pt>
                <c:pt idx="2028">
                  <c:v>-8033.5</c:v>
                </c:pt>
                <c:pt idx="2029">
                  <c:v>-8100.3</c:v>
                </c:pt>
                <c:pt idx="2030">
                  <c:v>-8200.2999999999993</c:v>
                </c:pt>
                <c:pt idx="2031">
                  <c:v>-8315.9</c:v>
                </c:pt>
                <c:pt idx="2032">
                  <c:v>-8447.7000000000007</c:v>
                </c:pt>
                <c:pt idx="2033">
                  <c:v>-8558.7999999999993</c:v>
                </c:pt>
                <c:pt idx="2034">
                  <c:v>-8639.5</c:v>
                </c:pt>
                <c:pt idx="2035">
                  <c:v>-8681.2000000000007</c:v>
                </c:pt>
                <c:pt idx="2036">
                  <c:v>-8689.4</c:v>
                </c:pt>
                <c:pt idx="2037">
                  <c:v>-8707.6</c:v>
                </c:pt>
                <c:pt idx="2038">
                  <c:v>-8740.5</c:v>
                </c:pt>
                <c:pt idx="2039">
                  <c:v>-8782.1</c:v>
                </c:pt>
                <c:pt idx="2040">
                  <c:v>-8834.5</c:v>
                </c:pt>
                <c:pt idx="2041">
                  <c:v>-8883.7000000000007</c:v>
                </c:pt>
                <c:pt idx="2042">
                  <c:v>-8940.4</c:v>
                </c:pt>
                <c:pt idx="2043">
                  <c:v>-9015.4</c:v>
                </c:pt>
                <c:pt idx="2044">
                  <c:v>-9098.9</c:v>
                </c:pt>
                <c:pt idx="2045">
                  <c:v>-9168.6</c:v>
                </c:pt>
                <c:pt idx="2046">
                  <c:v>-9227.5</c:v>
                </c:pt>
                <c:pt idx="2047">
                  <c:v>-9277.7999999999993</c:v>
                </c:pt>
                <c:pt idx="2048">
                  <c:v>-9299.1</c:v>
                </c:pt>
                <c:pt idx="2049">
                  <c:v>-9322.2000000000007</c:v>
                </c:pt>
                <c:pt idx="2050">
                  <c:v>-9338.2999999999993</c:v>
                </c:pt>
                <c:pt idx="2051">
                  <c:v>-9365.1</c:v>
                </c:pt>
                <c:pt idx="2052">
                  <c:v>-9425.4</c:v>
                </c:pt>
                <c:pt idx="2053">
                  <c:v>-9490.5</c:v>
                </c:pt>
                <c:pt idx="2054">
                  <c:v>-9539.4</c:v>
                </c:pt>
                <c:pt idx="2055">
                  <c:v>-9551.4</c:v>
                </c:pt>
                <c:pt idx="2056">
                  <c:v>-9545.1</c:v>
                </c:pt>
                <c:pt idx="2057">
                  <c:v>-9548.2999999999993</c:v>
                </c:pt>
                <c:pt idx="2058">
                  <c:v>-9544.2999999999993</c:v>
                </c:pt>
                <c:pt idx="2059">
                  <c:v>-9553.4</c:v>
                </c:pt>
                <c:pt idx="2060">
                  <c:v>-9587.7999999999993</c:v>
                </c:pt>
                <c:pt idx="2061">
                  <c:v>-9623.5</c:v>
                </c:pt>
                <c:pt idx="2062">
                  <c:v>-9657.7999999999993</c:v>
                </c:pt>
                <c:pt idx="2063">
                  <c:v>-9666.1</c:v>
                </c:pt>
                <c:pt idx="2064">
                  <c:v>-9640.2999999999993</c:v>
                </c:pt>
                <c:pt idx="2065">
                  <c:v>-9618.4</c:v>
                </c:pt>
                <c:pt idx="2066">
                  <c:v>-9620.2000000000007</c:v>
                </c:pt>
                <c:pt idx="2067">
                  <c:v>-9662.4</c:v>
                </c:pt>
                <c:pt idx="2068">
                  <c:v>-9736.7999999999993</c:v>
                </c:pt>
                <c:pt idx="2069">
                  <c:v>-9819.2999999999993</c:v>
                </c:pt>
                <c:pt idx="2070">
                  <c:v>-9898.4</c:v>
                </c:pt>
                <c:pt idx="2071">
                  <c:v>-9947.7999999999993</c:v>
                </c:pt>
                <c:pt idx="2072">
                  <c:v>-9961.2999999999993</c:v>
                </c:pt>
                <c:pt idx="2073">
                  <c:v>-9935.2000000000007</c:v>
                </c:pt>
                <c:pt idx="2074">
                  <c:v>-9872</c:v>
                </c:pt>
                <c:pt idx="2075">
                  <c:v>-9786.7000000000007</c:v>
                </c:pt>
                <c:pt idx="2076">
                  <c:v>-9710.1</c:v>
                </c:pt>
                <c:pt idx="2077">
                  <c:v>-9678.1</c:v>
                </c:pt>
                <c:pt idx="2078">
                  <c:v>-9660.2000000000007</c:v>
                </c:pt>
                <c:pt idx="2079">
                  <c:v>-9633.7000000000007</c:v>
                </c:pt>
                <c:pt idx="2080">
                  <c:v>-9588.1</c:v>
                </c:pt>
                <c:pt idx="2081">
                  <c:v>-9529.1</c:v>
                </c:pt>
                <c:pt idx="2082">
                  <c:v>-9484.1</c:v>
                </c:pt>
                <c:pt idx="2083">
                  <c:v>-9425.5</c:v>
                </c:pt>
                <c:pt idx="2084">
                  <c:v>-9345.1</c:v>
                </c:pt>
                <c:pt idx="2085">
                  <c:v>-9262.2999999999993</c:v>
                </c:pt>
                <c:pt idx="2086">
                  <c:v>-9179.2999999999993</c:v>
                </c:pt>
                <c:pt idx="2087">
                  <c:v>-9088.7000000000007</c:v>
                </c:pt>
                <c:pt idx="2088">
                  <c:v>-8973.5</c:v>
                </c:pt>
                <c:pt idx="2089">
                  <c:v>-8846.5</c:v>
                </c:pt>
                <c:pt idx="2090">
                  <c:v>-8686.7000000000007</c:v>
                </c:pt>
                <c:pt idx="2091">
                  <c:v>-8481.4</c:v>
                </c:pt>
                <c:pt idx="2092">
                  <c:v>-8254.7000000000007</c:v>
                </c:pt>
                <c:pt idx="2093">
                  <c:v>-8021</c:v>
                </c:pt>
                <c:pt idx="2094">
                  <c:v>-7763.9</c:v>
                </c:pt>
                <c:pt idx="2095">
                  <c:v>-7475.7</c:v>
                </c:pt>
                <c:pt idx="2096">
                  <c:v>-7165.4</c:v>
                </c:pt>
                <c:pt idx="2097">
                  <c:v>-6817</c:v>
                </c:pt>
                <c:pt idx="2098">
                  <c:v>-6406.9</c:v>
                </c:pt>
                <c:pt idx="2099">
                  <c:v>-5964.7</c:v>
                </c:pt>
                <c:pt idx="2100">
                  <c:v>-5508</c:v>
                </c:pt>
                <c:pt idx="2101">
                  <c:v>-5075</c:v>
                </c:pt>
                <c:pt idx="2102">
                  <c:v>-4691.1000000000004</c:v>
                </c:pt>
                <c:pt idx="2103">
                  <c:v>-4336.2</c:v>
                </c:pt>
                <c:pt idx="2104">
                  <c:v>-4008.2</c:v>
                </c:pt>
                <c:pt idx="2105">
                  <c:v>-3694.5</c:v>
                </c:pt>
                <c:pt idx="2106">
                  <c:v>-3376.4</c:v>
                </c:pt>
                <c:pt idx="2107">
                  <c:v>-3055.8</c:v>
                </c:pt>
                <c:pt idx="2108">
                  <c:v>-2743.4</c:v>
                </c:pt>
                <c:pt idx="2109">
                  <c:v>-2453.3000000000002</c:v>
                </c:pt>
                <c:pt idx="2110">
                  <c:v>-2184.9</c:v>
                </c:pt>
                <c:pt idx="2111">
                  <c:v>-1943.5</c:v>
                </c:pt>
                <c:pt idx="2112">
                  <c:v>-1743.9</c:v>
                </c:pt>
                <c:pt idx="2113">
                  <c:v>-1580.9</c:v>
                </c:pt>
                <c:pt idx="2114">
                  <c:v>-1450.3</c:v>
                </c:pt>
                <c:pt idx="2115">
                  <c:v>-1346</c:v>
                </c:pt>
                <c:pt idx="2116">
                  <c:v>-1238.4000000000001</c:v>
                </c:pt>
                <c:pt idx="2117">
                  <c:v>-1137.2</c:v>
                </c:pt>
                <c:pt idx="2118">
                  <c:v>-1032.2</c:v>
                </c:pt>
                <c:pt idx="2119">
                  <c:v>-933.82</c:v>
                </c:pt>
                <c:pt idx="2120">
                  <c:v>-832.7</c:v>
                </c:pt>
                <c:pt idx="2121">
                  <c:v>-742.5</c:v>
                </c:pt>
                <c:pt idx="2122">
                  <c:v>-657.7</c:v>
                </c:pt>
                <c:pt idx="2123">
                  <c:v>-573.12</c:v>
                </c:pt>
                <c:pt idx="2124">
                  <c:v>-503.52</c:v>
                </c:pt>
                <c:pt idx="2125">
                  <c:v>-436.82</c:v>
                </c:pt>
                <c:pt idx="2126">
                  <c:v>-371.85</c:v>
                </c:pt>
                <c:pt idx="2127">
                  <c:v>-318.08</c:v>
                </c:pt>
                <c:pt idx="2128">
                  <c:v>-265.5</c:v>
                </c:pt>
                <c:pt idx="2129">
                  <c:v>-226.44</c:v>
                </c:pt>
                <c:pt idx="2130">
                  <c:v>-194.23</c:v>
                </c:pt>
                <c:pt idx="2131">
                  <c:v>-162.18</c:v>
                </c:pt>
                <c:pt idx="2132">
                  <c:v>-136.16</c:v>
                </c:pt>
                <c:pt idx="2133">
                  <c:v>-110.64</c:v>
                </c:pt>
                <c:pt idx="2134">
                  <c:v>-93.427999999999997</c:v>
                </c:pt>
                <c:pt idx="2135">
                  <c:v>-72.516000000000005</c:v>
                </c:pt>
                <c:pt idx="2136">
                  <c:v>-50.469000000000001</c:v>
                </c:pt>
                <c:pt idx="2137">
                  <c:v>-28.698</c:v>
                </c:pt>
                <c:pt idx="2138">
                  <c:v>-11.976000000000001</c:v>
                </c:pt>
                <c:pt idx="2139">
                  <c:v>2.0779000000000001</c:v>
                </c:pt>
                <c:pt idx="2140">
                  <c:v>20.381</c:v>
                </c:pt>
                <c:pt idx="2141">
                  <c:v>36.774999999999999</c:v>
                </c:pt>
                <c:pt idx="2142">
                  <c:v>50.530999999999999</c:v>
                </c:pt>
                <c:pt idx="2143">
                  <c:v>70.64</c:v>
                </c:pt>
                <c:pt idx="2144">
                  <c:v>90.593000000000004</c:v>
                </c:pt>
                <c:pt idx="2145">
                  <c:v>107.47</c:v>
                </c:pt>
                <c:pt idx="2146">
                  <c:v>129.13</c:v>
                </c:pt>
                <c:pt idx="2147">
                  <c:v>145.41</c:v>
                </c:pt>
                <c:pt idx="2148">
                  <c:v>168.14</c:v>
                </c:pt>
                <c:pt idx="2149">
                  <c:v>185.83</c:v>
                </c:pt>
                <c:pt idx="2150">
                  <c:v>204.83</c:v>
                </c:pt>
                <c:pt idx="2151">
                  <c:v>225.14</c:v>
                </c:pt>
                <c:pt idx="2152">
                  <c:v>235.59</c:v>
                </c:pt>
                <c:pt idx="2153">
                  <c:v>249.32</c:v>
                </c:pt>
                <c:pt idx="2154">
                  <c:v>256.55</c:v>
                </c:pt>
                <c:pt idx="2155">
                  <c:v>269.35000000000002</c:v>
                </c:pt>
                <c:pt idx="2156">
                  <c:v>279.10000000000002</c:v>
                </c:pt>
                <c:pt idx="2157">
                  <c:v>285.91000000000003</c:v>
                </c:pt>
                <c:pt idx="2158">
                  <c:v>286.44</c:v>
                </c:pt>
                <c:pt idx="2159">
                  <c:v>286.93</c:v>
                </c:pt>
                <c:pt idx="2160">
                  <c:v>291.98</c:v>
                </c:pt>
                <c:pt idx="2161">
                  <c:v>302.45</c:v>
                </c:pt>
                <c:pt idx="2162">
                  <c:v>302.02999999999997</c:v>
                </c:pt>
                <c:pt idx="2163">
                  <c:v>303.98</c:v>
                </c:pt>
                <c:pt idx="2164">
                  <c:v>312.95999999999998</c:v>
                </c:pt>
                <c:pt idx="2165">
                  <c:v>323.42</c:v>
                </c:pt>
                <c:pt idx="2166">
                  <c:v>339.33</c:v>
                </c:pt>
                <c:pt idx="2167">
                  <c:v>350.53</c:v>
                </c:pt>
                <c:pt idx="2168">
                  <c:v>362.38</c:v>
                </c:pt>
                <c:pt idx="2169">
                  <c:v>370.68</c:v>
                </c:pt>
                <c:pt idx="2170">
                  <c:v>379.56</c:v>
                </c:pt>
                <c:pt idx="2171">
                  <c:v>389.74</c:v>
                </c:pt>
                <c:pt idx="2172">
                  <c:v>402.97</c:v>
                </c:pt>
                <c:pt idx="2173">
                  <c:v>427.01</c:v>
                </c:pt>
                <c:pt idx="2174">
                  <c:v>438.24</c:v>
                </c:pt>
                <c:pt idx="2175">
                  <c:v>453.45</c:v>
                </c:pt>
                <c:pt idx="2176">
                  <c:v>468.08</c:v>
                </c:pt>
                <c:pt idx="2177">
                  <c:v>485.98</c:v>
                </c:pt>
                <c:pt idx="2178">
                  <c:v>511.87</c:v>
                </c:pt>
                <c:pt idx="2179">
                  <c:v>532.84</c:v>
                </c:pt>
                <c:pt idx="2180">
                  <c:v>555.29</c:v>
                </c:pt>
                <c:pt idx="2181">
                  <c:v>576.89</c:v>
                </c:pt>
                <c:pt idx="2182">
                  <c:v>596.09</c:v>
                </c:pt>
                <c:pt idx="2183">
                  <c:v>620.51</c:v>
                </c:pt>
                <c:pt idx="2184">
                  <c:v>648.79</c:v>
                </c:pt>
                <c:pt idx="2185">
                  <c:v>683.16</c:v>
                </c:pt>
                <c:pt idx="2186">
                  <c:v>714.82</c:v>
                </c:pt>
                <c:pt idx="2187">
                  <c:v>738.18</c:v>
                </c:pt>
                <c:pt idx="2188">
                  <c:v>772.18</c:v>
                </c:pt>
                <c:pt idx="2189">
                  <c:v>808.34</c:v>
                </c:pt>
                <c:pt idx="2190">
                  <c:v>845.4</c:v>
                </c:pt>
                <c:pt idx="2191">
                  <c:v>887.44</c:v>
                </c:pt>
                <c:pt idx="2192">
                  <c:v>932.17</c:v>
                </c:pt>
                <c:pt idx="2193">
                  <c:v>982.69</c:v>
                </c:pt>
                <c:pt idx="2194">
                  <c:v>1024.8</c:v>
                </c:pt>
                <c:pt idx="2195">
                  <c:v>1067.7</c:v>
                </c:pt>
                <c:pt idx="2196">
                  <c:v>1122.3</c:v>
                </c:pt>
                <c:pt idx="2197">
                  <c:v>1169.5999999999999</c:v>
                </c:pt>
                <c:pt idx="2198">
                  <c:v>1218.3</c:v>
                </c:pt>
                <c:pt idx="2199">
                  <c:v>1263.4000000000001</c:v>
                </c:pt>
                <c:pt idx="2200">
                  <c:v>1309.0999999999999</c:v>
                </c:pt>
                <c:pt idx="2201">
                  <c:v>1364.4</c:v>
                </c:pt>
                <c:pt idx="2202">
                  <c:v>1421.1</c:v>
                </c:pt>
                <c:pt idx="2203">
                  <c:v>1494.7</c:v>
                </c:pt>
                <c:pt idx="2204">
                  <c:v>1570.1</c:v>
                </c:pt>
                <c:pt idx="2205">
                  <c:v>1668.2</c:v>
                </c:pt>
                <c:pt idx="2206">
                  <c:v>1775.5</c:v>
                </c:pt>
                <c:pt idx="2207">
                  <c:v>1879.3</c:v>
                </c:pt>
                <c:pt idx="2208">
                  <c:v>1981.7</c:v>
                </c:pt>
                <c:pt idx="2209">
                  <c:v>2086.6999999999998</c:v>
                </c:pt>
                <c:pt idx="2210">
                  <c:v>2207.1</c:v>
                </c:pt>
                <c:pt idx="2211">
                  <c:v>2339.5</c:v>
                </c:pt>
                <c:pt idx="2212">
                  <c:v>2455.5</c:v>
                </c:pt>
                <c:pt idx="2213">
                  <c:v>2571.1</c:v>
                </c:pt>
                <c:pt idx="2214">
                  <c:v>2705.9</c:v>
                </c:pt>
                <c:pt idx="2215">
                  <c:v>2840</c:v>
                </c:pt>
                <c:pt idx="2216">
                  <c:v>2967.7</c:v>
                </c:pt>
                <c:pt idx="2217">
                  <c:v>3096</c:v>
                </c:pt>
                <c:pt idx="2218">
                  <c:v>3234</c:v>
                </c:pt>
                <c:pt idx="2219">
                  <c:v>3380.2</c:v>
                </c:pt>
                <c:pt idx="2220">
                  <c:v>3546.1</c:v>
                </c:pt>
                <c:pt idx="2221">
                  <c:v>3716.1</c:v>
                </c:pt>
                <c:pt idx="2222">
                  <c:v>3882.2</c:v>
                </c:pt>
                <c:pt idx="2223">
                  <c:v>4047.8</c:v>
                </c:pt>
                <c:pt idx="2224">
                  <c:v>4196.1000000000004</c:v>
                </c:pt>
                <c:pt idx="2225">
                  <c:v>4343.1000000000004</c:v>
                </c:pt>
                <c:pt idx="2226">
                  <c:v>4488.7</c:v>
                </c:pt>
                <c:pt idx="2227">
                  <c:v>4620.1000000000004</c:v>
                </c:pt>
                <c:pt idx="2228">
                  <c:v>4732.8</c:v>
                </c:pt>
                <c:pt idx="2229">
                  <c:v>4846.5</c:v>
                </c:pt>
                <c:pt idx="2230">
                  <c:v>4966.8</c:v>
                </c:pt>
                <c:pt idx="2231">
                  <c:v>5093.7</c:v>
                </c:pt>
                <c:pt idx="2232">
                  <c:v>5219.2</c:v>
                </c:pt>
                <c:pt idx="2233">
                  <c:v>5348.4</c:v>
                </c:pt>
                <c:pt idx="2234">
                  <c:v>5488.1</c:v>
                </c:pt>
                <c:pt idx="2235">
                  <c:v>5626.2</c:v>
                </c:pt>
                <c:pt idx="2236">
                  <c:v>5760.5</c:v>
                </c:pt>
                <c:pt idx="2237">
                  <c:v>5891.6</c:v>
                </c:pt>
                <c:pt idx="2238">
                  <c:v>6007.1</c:v>
                </c:pt>
                <c:pt idx="2239">
                  <c:v>6106.1</c:v>
                </c:pt>
                <c:pt idx="2240">
                  <c:v>6188</c:v>
                </c:pt>
                <c:pt idx="2241">
                  <c:v>6267.3</c:v>
                </c:pt>
                <c:pt idx="2242">
                  <c:v>6336.5</c:v>
                </c:pt>
                <c:pt idx="2243">
                  <c:v>6407.7</c:v>
                </c:pt>
                <c:pt idx="2244">
                  <c:v>6498.1</c:v>
                </c:pt>
                <c:pt idx="2245">
                  <c:v>6629.8</c:v>
                </c:pt>
                <c:pt idx="2246">
                  <c:v>6786.5</c:v>
                </c:pt>
                <c:pt idx="2247">
                  <c:v>6934.8</c:v>
                </c:pt>
                <c:pt idx="2248">
                  <c:v>7070.4</c:v>
                </c:pt>
                <c:pt idx="2249">
                  <c:v>7186.6</c:v>
                </c:pt>
                <c:pt idx="2250">
                  <c:v>7266.3</c:v>
                </c:pt>
                <c:pt idx="2251">
                  <c:v>7327.8</c:v>
                </c:pt>
                <c:pt idx="2252">
                  <c:v>7380.2</c:v>
                </c:pt>
                <c:pt idx="2253">
                  <c:v>7445.6</c:v>
                </c:pt>
                <c:pt idx="2254">
                  <c:v>7496.9</c:v>
                </c:pt>
                <c:pt idx="2255">
                  <c:v>7550</c:v>
                </c:pt>
                <c:pt idx="2256">
                  <c:v>7620.2</c:v>
                </c:pt>
                <c:pt idx="2257">
                  <c:v>7688.1</c:v>
                </c:pt>
                <c:pt idx="2258">
                  <c:v>7756.8</c:v>
                </c:pt>
                <c:pt idx="2259">
                  <c:v>7825.3</c:v>
                </c:pt>
                <c:pt idx="2260">
                  <c:v>7897.7</c:v>
                </c:pt>
                <c:pt idx="2261">
                  <c:v>7958.4</c:v>
                </c:pt>
                <c:pt idx="2262">
                  <c:v>8011.1</c:v>
                </c:pt>
                <c:pt idx="2263">
                  <c:v>8084</c:v>
                </c:pt>
                <c:pt idx="2264">
                  <c:v>8162.7</c:v>
                </c:pt>
                <c:pt idx="2265">
                  <c:v>8249.6</c:v>
                </c:pt>
                <c:pt idx="2266">
                  <c:v>8332.9</c:v>
                </c:pt>
                <c:pt idx="2267">
                  <c:v>8407.7000000000007</c:v>
                </c:pt>
                <c:pt idx="2268">
                  <c:v>8483.2000000000007</c:v>
                </c:pt>
                <c:pt idx="2269">
                  <c:v>8558</c:v>
                </c:pt>
                <c:pt idx="2270">
                  <c:v>8618.7999999999993</c:v>
                </c:pt>
                <c:pt idx="2271">
                  <c:v>8694.6</c:v>
                </c:pt>
                <c:pt idx="2272">
                  <c:v>8780.9</c:v>
                </c:pt>
                <c:pt idx="2273">
                  <c:v>8863.7999999999993</c:v>
                </c:pt>
                <c:pt idx="2274">
                  <c:v>8943</c:v>
                </c:pt>
                <c:pt idx="2275">
                  <c:v>9015.5</c:v>
                </c:pt>
                <c:pt idx="2276">
                  <c:v>9063.5</c:v>
                </c:pt>
                <c:pt idx="2277">
                  <c:v>9103.7999999999993</c:v>
                </c:pt>
                <c:pt idx="2278">
                  <c:v>9147.6</c:v>
                </c:pt>
                <c:pt idx="2279">
                  <c:v>9203.2000000000007</c:v>
                </c:pt>
                <c:pt idx="2280">
                  <c:v>9278.2000000000007</c:v>
                </c:pt>
                <c:pt idx="2281">
                  <c:v>9377.7000000000007</c:v>
                </c:pt>
                <c:pt idx="2282">
                  <c:v>9491.6</c:v>
                </c:pt>
                <c:pt idx="2283">
                  <c:v>9605.5</c:v>
                </c:pt>
                <c:pt idx="2284">
                  <c:v>9695.1</c:v>
                </c:pt>
                <c:pt idx="2285">
                  <c:v>9752.6</c:v>
                </c:pt>
                <c:pt idx="2286">
                  <c:v>9776.5</c:v>
                </c:pt>
                <c:pt idx="2287">
                  <c:v>9772.2999999999993</c:v>
                </c:pt>
                <c:pt idx="2288">
                  <c:v>9755.9</c:v>
                </c:pt>
                <c:pt idx="2289">
                  <c:v>9773.2999999999993</c:v>
                </c:pt>
                <c:pt idx="2290">
                  <c:v>9814.5</c:v>
                </c:pt>
                <c:pt idx="2291">
                  <c:v>9865.5</c:v>
                </c:pt>
                <c:pt idx="2292">
                  <c:v>9945</c:v>
                </c:pt>
                <c:pt idx="2293">
                  <c:v>10043</c:v>
                </c:pt>
                <c:pt idx="2294">
                  <c:v>10122</c:v>
                </c:pt>
                <c:pt idx="2295">
                  <c:v>10171</c:v>
                </c:pt>
                <c:pt idx="2296">
                  <c:v>10195</c:v>
                </c:pt>
                <c:pt idx="2297">
                  <c:v>10182</c:v>
                </c:pt>
                <c:pt idx="2298">
                  <c:v>10139</c:v>
                </c:pt>
                <c:pt idx="2299">
                  <c:v>10084</c:v>
                </c:pt>
                <c:pt idx="2300">
                  <c:v>10067</c:v>
                </c:pt>
                <c:pt idx="2301">
                  <c:v>10086</c:v>
                </c:pt>
                <c:pt idx="2302">
                  <c:v>10118</c:v>
                </c:pt>
                <c:pt idx="2303">
                  <c:v>10207</c:v>
                </c:pt>
                <c:pt idx="2304">
                  <c:v>10309</c:v>
                </c:pt>
                <c:pt idx="2305">
                  <c:v>10395</c:v>
                </c:pt>
                <c:pt idx="2306">
                  <c:v>10438</c:v>
                </c:pt>
                <c:pt idx="2307">
                  <c:v>10402</c:v>
                </c:pt>
                <c:pt idx="2308">
                  <c:v>10317</c:v>
                </c:pt>
                <c:pt idx="2309">
                  <c:v>10229</c:v>
                </c:pt>
                <c:pt idx="2310">
                  <c:v>10185</c:v>
                </c:pt>
                <c:pt idx="2311">
                  <c:v>10235</c:v>
                </c:pt>
                <c:pt idx="2312">
                  <c:v>10334</c:v>
                </c:pt>
                <c:pt idx="2313">
                  <c:v>10427</c:v>
                </c:pt>
                <c:pt idx="2314">
                  <c:v>10481</c:v>
                </c:pt>
                <c:pt idx="2315">
                  <c:v>10455</c:v>
                </c:pt>
                <c:pt idx="2316">
                  <c:v>10375</c:v>
                </c:pt>
                <c:pt idx="2317">
                  <c:v>10284</c:v>
                </c:pt>
                <c:pt idx="2318">
                  <c:v>10218</c:v>
                </c:pt>
                <c:pt idx="2319">
                  <c:v>10191</c:v>
                </c:pt>
                <c:pt idx="2320">
                  <c:v>10217</c:v>
                </c:pt>
                <c:pt idx="2321">
                  <c:v>10261</c:v>
                </c:pt>
                <c:pt idx="2322">
                  <c:v>10272</c:v>
                </c:pt>
                <c:pt idx="2323">
                  <c:v>10259</c:v>
                </c:pt>
                <c:pt idx="2324">
                  <c:v>10229</c:v>
                </c:pt>
                <c:pt idx="2325">
                  <c:v>10187</c:v>
                </c:pt>
                <c:pt idx="2326">
                  <c:v>10143</c:v>
                </c:pt>
                <c:pt idx="2327">
                  <c:v>10100</c:v>
                </c:pt>
                <c:pt idx="2328">
                  <c:v>10067</c:v>
                </c:pt>
                <c:pt idx="2329">
                  <c:v>10053</c:v>
                </c:pt>
                <c:pt idx="2330">
                  <c:v>10047</c:v>
                </c:pt>
                <c:pt idx="2331">
                  <c:v>10024</c:v>
                </c:pt>
                <c:pt idx="2332">
                  <c:v>9943.7999999999993</c:v>
                </c:pt>
                <c:pt idx="2333">
                  <c:v>9848</c:v>
                </c:pt>
                <c:pt idx="2334">
                  <c:v>9742.6</c:v>
                </c:pt>
                <c:pt idx="2335">
                  <c:v>9628.5</c:v>
                </c:pt>
                <c:pt idx="2336">
                  <c:v>9505.4</c:v>
                </c:pt>
                <c:pt idx="2337">
                  <c:v>9366</c:v>
                </c:pt>
                <c:pt idx="2338">
                  <c:v>9207.1</c:v>
                </c:pt>
                <c:pt idx="2339">
                  <c:v>9028.4</c:v>
                </c:pt>
                <c:pt idx="2340">
                  <c:v>8849.2999999999993</c:v>
                </c:pt>
                <c:pt idx="2341">
                  <c:v>8663.4</c:v>
                </c:pt>
                <c:pt idx="2342">
                  <c:v>8434.2999999999993</c:v>
                </c:pt>
                <c:pt idx="2343">
                  <c:v>8173.2</c:v>
                </c:pt>
                <c:pt idx="2344">
                  <c:v>7901.9</c:v>
                </c:pt>
                <c:pt idx="2345">
                  <c:v>7624.7</c:v>
                </c:pt>
                <c:pt idx="2346">
                  <c:v>7333.9</c:v>
                </c:pt>
                <c:pt idx="2347">
                  <c:v>7019.8</c:v>
                </c:pt>
                <c:pt idx="2348">
                  <c:v>6697.3</c:v>
                </c:pt>
                <c:pt idx="2349">
                  <c:v>6367.5</c:v>
                </c:pt>
                <c:pt idx="2350">
                  <c:v>6033.6</c:v>
                </c:pt>
                <c:pt idx="2351">
                  <c:v>5709.6</c:v>
                </c:pt>
                <c:pt idx="2352">
                  <c:v>5379.4</c:v>
                </c:pt>
                <c:pt idx="2353">
                  <c:v>5076.5</c:v>
                </c:pt>
                <c:pt idx="2354">
                  <c:v>4793.8999999999996</c:v>
                </c:pt>
                <c:pt idx="2355">
                  <c:v>4540.7</c:v>
                </c:pt>
                <c:pt idx="2356">
                  <c:v>4306.2</c:v>
                </c:pt>
                <c:pt idx="2357">
                  <c:v>4078.6</c:v>
                </c:pt>
                <c:pt idx="2358">
                  <c:v>3851.7</c:v>
                </c:pt>
                <c:pt idx="2359">
                  <c:v>3613.6</c:v>
                </c:pt>
                <c:pt idx="2360">
                  <c:v>3374.6</c:v>
                </c:pt>
                <c:pt idx="2361">
                  <c:v>3164.9</c:v>
                </c:pt>
                <c:pt idx="2362">
                  <c:v>2974.5</c:v>
                </c:pt>
                <c:pt idx="2363">
                  <c:v>2806.9</c:v>
                </c:pt>
                <c:pt idx="2364">
                  <c:v>2654.2</c:v>
                </c:pt>
                <c:pt idx="2365">
                  <c:v>2516.8000000000002</c:v>
                </c:pt>
                <c:pt idx="2366">
                  <c:v>2384.1</c:v>
                </c:pt>
                <c:pt idx="2367">
                  <c:v>2248.6</c:v>
                </c:pt>
                <c:pt idx="2368">
                  <c:v>2118.6</c:v>
                </c:pt>
                <c:pt idx="2369">
                  <c:v>1982.9</c:v>
                </c:pt>
                <c:pt idx="2370">
                  <c:v>1844.5</c:v>
                </c:pt>
                <c:pt idx="2371">
                  <c:v>1722.4</c:v>
                </c:pt>
                <c:pt idx="2372">
                  <c:v>1607.9</c:v>
                </c:pt>
                <c:pt idx="2373">
                  <c:v>1509.1</c:v>
                </c:pt>
                <c:pt idx="2374">
                  <c:v>1426.9</c:v>
                </c:pt>
                <c:pt idx="2375">
                  <c:v>1355.7</c:v>
                </c:pt>
                <c:pt idx="2376">
                  <c:v>1296.5</c:v>
                </c:pt>
                <c:pt idx="2377">
                  <c:v>1235.5</c:v>
                </c:pt>
                <c:pt idx="2378">
                  <c:v>1181.2</c:v>
                </c:pt>
                <c:pt idx="2379">
                  <c:v>1120</c:v>
                </c:pt>
                <c:pt idx="2380">
                  <c:v>1052.4000000000001</c:v>
                </c:pt>
                <c:pt idx="2381">
                  <c:v>989.5</c:v>
                </c:pt>
                <c:pt idx="2382">
                  <c:v>924.28</c:v>
                </c:pt>
                <c:pt idx="2383">
                  <c:v>869.03</c:v>
                </c:pt>
                <c:pt idx="2384">
                  <c:v>818.41</c:v>
                </c:pt>
                <c:pt idx="2385">
                  <c:v>769.62</c:v>
                </c:pt>
                <c:pt idx="2386">
                  <c:v>728.44</c:v>
                </c:pt>
                <c:pt idx="2387">
                  <c:v>687.2</c:v>
                </c:pt>
                <c:pt idx="2388">
                  <c:v>655.5</c:v>
                </c:pt>
                <c:pt idx="2389">
                  <c:v>621.75</c:v>
                </c:pt>
                <c:pt idx="2390">
                  <c:v>586.34</c:v>
                </c:pt>
                <c:pt idx="2391">
                  <c:v>548.87</c:v>
                </c:pt>
                <c:pt idx="2392">
                  <c:v>507.67</c:v>
                </c:pt>
                <c:pt idx="2393">
                  <c:v>472.67</c:v>
                </c:pt>
                <c:pt idx="2394">
                  <c:v>436.86</c:v>
                </c:pt>
                <c:pt idx="2395">
                  <c:v>401.41</c:v>
                </c:pt>
                <c:pt idx="2396">
                  <c:v>371.13</c:v>
                </c:pt>
                <c:pt idx="2397">
                  <c:v>337.15</c:v>
                </c:pt>
                <c:pt idx="2398">
                  <c:v>308.54000000000002</c:v>
                </c:pt>
                <c:pt idx="2399">
                  <c:v>276.83</c:v>
                </c:pt>
                <c:pt idx="2400">
                  <c:v>248.63</c:v>
                </c:pt>
                <c:pt idx="2401">
                  <c:v>218.41</c:v>
                </c:pt>
                <c:pt idx="2402">
                  <c:v>186.44</c:v>
                </c:pt>
                <c:pt idx="2403">
                  <c:v>155.9</c:v>
                </c:pt>
                <c:pt idx="2404">
                  <c:v>135.6</c:v>
                </c:pt>
                <c:pt idx="2405">
                  <c:v>108.88</c:v>
                </c:pt>
                <c:pt idx="2406">
                  <c:v>82.658000000000001</c:v>
                </c:pt>
                <c:pt idx="2407">
                  <c:v>55.514000000000003</c:v>
                </c:pt>
                <c:pt idx="2408">
                  <c:v>33.798000000000002</c:v>
                </c:pt>
                <c:pt idx="2409">
                  <c:v>8.1710999999999991</c:v>
                </c:pt>
                <c:pt idx="2410">
                  <c:v>-14.709</c:v>
                </c:pt>
                <c:pt idx="2411">
                  <c:v>-32.670999999999999</c:v>
                </c:pt>
                <c:pt idx="2412">
                  <c:v>-55.518999999999998</c:v>
                </c:pt>
                <c:pt idx="2413">
                  <c:v>-77.367000000000004</c:v>
                </c:pt>
                <c:pt idx="2414">
                  <c:v>-96.944999999999993</c:v>
                </c:pt>
                <c:pt idx="2415">
                  <c:v>-115.1</c:v>
                </c:pt>
                <c:pt idx="2416">
                  <c:v>-142.34</c:v>
                </c:pt>
                <c:pt idx="2417">
                  <c:v>-168.62</c:v>
                </c:pt>
                <c:pt idx="2418">
                  <c:v>-187.01</c:v>
                </c:pt>
                <c:pt idx="2419">
                  <c:v>-217.76</c:v>
                </c:pt>
                <c:pt idx="2420">
                  <c:v>-254.87</c:v>
                </c:pt>
                <c:pt idx="2421">
                  <c:v>-285.54000000000002</c:v>
                </c:pt>
                <c:pt idx="2422">
                  <c:v>-324.08999999999997</c:v>
                </c:pt>
                <c:pt idx="2423">
                  <c:v>-361.98</c:v>
                </c:pt>
                <c:pt idx="2424">
                  <c:v>-401.21</c:v>
                </c:pt>
                <c:pt idx="2425">
                  <c:v>-454.3</c:v>
                </c:pt>
                <c:pt idx="2426">
                  <c:v>-514.16999999999996</c:v>
                </c:pt>
                <c:pt idx="2427">
                  <c:v>-583.20000000000005</c:v>
                </c:pt>
                <c:pt idx="2428">
                  <c:v>-652.16</c:v>
                </c:pt>
                <c:pt idx="2429">
                  <c:v>-729.57</c:v>
                </c:pt>
                <c:pt idx="2430">
                  <c:v>-804.01</c:v>
                </c:pt>
                <c:pt idx="2431">
                  <c:v>-877.14</c:v>
                </c:pt>
                <c:pt idx="2432">
                  <c:v>-952.96</c:v>
                </c:pt>
                <c:pt idx="2433">
                  <c:v>-1024.8</c:v>
                </c:pt>
                <c:pt idx="2434">
                  <c:v>-1098.8</c:v>
                </c:pt>
                <c:pt idx="2435">
                  <c:v>-1177</c:v>
                </c:pt>
                <c:pt idx="2436">
                  <c:v>-1252.7</c:v>
                </c:pt>
                <c:pt idx="2437">
                  <c:v>-1326.9</c:v>
                </c:pt>
                <c:pt idx="2438">
                  <c:v>-1391.2</c:v>
                </c:pt>
                <c:pt idx="2439">
                  <c:v>-1460.5</c:v>
                </c:pt>
                <c:pt idx="2440">
                  <c:v>-1544.8</c:v>
                </c:pt>
                <c:pt idx="2441">
                  <c:v>-1637.5</c:v>
                </c:pt>
                <c:pt idx="2442">
                  <c:v>-1753.9</c:v>
                </c:pt>
                <c:pt idx="2443">
                  <c:v>-1877.1</c:v>
                </c:pt>
                <c:pt idx="2444">
                  <c:v>-2011.2</c:v>
                </c:pt>
                <c:pt idx="2445">
                  <c:v>-2154.1</c:v>
                </c:pt>
                <c:pt idx="2446">
                  <c:v>-2313.4</c:v>
                </c:pt>
                <c:pt idx="2447">
                  <c:v>-2487.6</c:v>
                </c:pt>
                <c:pt idx="2448">
                  <c:v>-2663</c:v>
                </c:pt>
                <c:pt idx="2449">
                  <c:v>-2850.6</c:v>
                </c:pt>
                <c:pt idx="2450">
                  <c:v>-3032.6</c:v>
                </c:pt>
                <c:pt idx="2451">
                  <c:v>-3205.1</c:v>
                </c:pt>
                <c:pt idx="2452">
                  <c:v>-3373.8</c:v>
                </c:pt>
                <c:pt idx="2453">
                  <c:v>-3523.3</c:v>
                </c:pt>
                <c:pt idx="2454">
                  <c:v>-3645.6</c:v>
                </c:pt>
                <c:pt idx="2455">
                  <c:v>-3740.4</c:v>
                </c:pt>
                <c:pt idx="2456">
                  <c:v>-3814.3</c:v>
                </c:pt>
                <c:pt idx="2457">
                  <c:v>-3884.9</c:v>
                </c:pt>
                <c:pt idx="2458">
                  <c:v>-3959.4</c:v>
                </c:pt>
                <c:pt idx="2459">
                  <c:v>-4058.8</c:v>
                </c:pt>
                <c:pt idx="2460">
                  <c:v>-4193.6000000000004</c:v>
                </c:pt>
                <c:pt idx="2461">
                  <c:v>-4352.7</c:v>
                </c:pt>
                <c:pt idx="2462">
                  <c:v>-4525.8</c:v>
                </c:pt>
                <c:pt idx="2463">
                  <c:v>-4687.3999999999996</c:v>
                </c:pt>
                <c:pt idx="2464">
                  <c:v>-4826.8</c:v>
                </c:pt>
                <c:pt idx="2465">
                  <c:v>-4937.7</c:v>
                </c:pt>
                <c:pt idx="2466">
                  <c:v>-5029</c:v>
                </c:pt>
                <c:pt idx="2467">
                  <c:v>-5144.7</c:v>
                </c:pt>
                <c:pt idx="2468">
                  <c:v>-5244.2</c:v>
                </c:pt>
                <c:pt idx="2469">
                  <c:v>-5345.9</c:v>
                </c:pt>
                <c:pt idx="2470">
                  <c:v>-5449.8</c:v>
                </c:pt>
                <c:pt idx="2471">
                  <c:v>-5553.3</c:v>
                </c:pt>
                <c:pt idx="2472">
                  <c:v>-5684.1</c:v>
                </c:pt>
                <c:pt idx="2473">
                  <c:v>-5816</c:v>
                </c:pt>
                <c:pt idx="2474">
                  <c:v>-5946.6</c:v>
                </c:pt>
                <c:pt idx="2475">
                  <c:v>-6059.2</c:v>
                </c:pt>
                <c:pt idx="2476">
                  <c:v>-6151.2</c:v>
                </c:pt>
                <c:pt idx="2477">
                  <c:v>-6224.9</c:v>
                </c:pt>
                <c:pt idx="2478">
                  <c:v>-6276.5</c:v>
                </c:pt>
                <c:pt idx="2479">
                  <c:v>-6327.9</c:v>
                </c:pt>
                <c:pt idx="2480">
                  <c:v>-6408.7</c:v>
                </c:pt>
                <c:pt idx="2481">
                  <c:v>-6508.8</c:v>
                </c:pt>
                <c:pt idx="2482">
                  <c:v>-6629.6</c:v>
                </c:pt>
                <c:pt idx="2483">
                  <c:v>-6769.7</c:v>
                </c:pt>
                <c:pt idx="2484">
                  <c:v>-6905.1</c:v>
                </c:pt>
                <c:pt idx="2485">
                  <c:v>-7007.3</c:v>
                </c:pt>
                <c:pt idx="2486">
                  <c:v>-7080.9</c:v>
                </c:pt>
                <c:pt idx="2487">
                  <c:v>-7146.5</c:v>
                </c:pt>
                <c:pt idx="2488">
                  <c:v>-7199.2</c:v>
                </c:pt>
                <c:pt idx="2489">
                  <c:v>-7246.5</c:v>
                </c:pt>
                <c:pt idx="2490">
                  <c:v>-7303.1</c:v>
                </c:pt>
                <c:pt idx="2491">
                  <c:v>-7386.9</c:v>
                </c:pt>
                <c:pt idx="2492">
                  <c:v>-7484.2</c:v>
                </c:pt>
                <c:pt idx="2493">
                  <c:v>-7595.2</c:v>
                </c:pt>
                <c:pt idx="2494">
                  <c:v>-7729.8</c:v>
                </c:pt>
                <c:pt idx="2495">
                  <c:v>-7864.1</c:v>
                </c:pt>
                <c:pt idx="2496">
                  <c:v>-7988.8</c:v>
                </c:pt>
                <c:pt idx="2497">
                  <c:v>-8082.4</c:v>
                </c:pt>
                <c:pt idx="2498">
                  <c:v>-8133.6</c:v>
                </c:pt>
                <c:pt idx="2499">
                  <c:v>-8161.4</c:v>
                </c:pt>
                <c:pt idx="2500">
                  <c:v>-8193.9</c:v>
                </c:pt>
                <c:pt idx="2501">
                  <c:v>-8239.4</c:v>
                </c:pt>
                <c:pt idx="2502">
                  <c:v>-8317</c:v>
                </c:pt>
                <c:pt idx="2503">
                  <c:v>-8413.5</c:v>
                </c:pt>
                <c:pt idx="2504">
                  <c:v>-8509.5</c:v>
                </c:pt>
                <c:pt idx="2505">
                  <c:v>-8599.2999999999993</c:v>
                </c:pt>
                <c:pt idx="2506">
                  <c:v>-8678</c:v>
                </c:pt>
                <c:pt idx="2507">
                  <c:v>-8751.6</c:v>
                </c:pt>
                <c:pt idx="2508">
                  <c:v>-8812.7999999999993</c:v>
                </c:pt>
                <c:pt idx="2509">
                  <c:v>-8863</c:v>
                </c:pt>
                <c:pt idx="2510">
                  <c:v>-8906.9</c:v>
                </c:pt>
                <c:pt idx="2511">
                  <c:v>-8954.2999999999993</c:v>
                </c:pt>
                <c:pt idx="2512">
                  <c:v>-9038.2000000000007</c:v>
                </c:pt>
                <c:pt idx="2513">
                  <c:v>-9130.7000000000007</c:v>
                </c:pt>
                <c:pt idx="2514">
                  <c:v>-9212.1</c:v>
                </c:pt>
                <c:pt idx="2515">
                  <c:v>-9272</c:v>
                </c:pt>
                <c:pt idx="2516">
                  <c:v>-9318.7000000000007</c:v>
                </c:pt>
                <c:pt idx="2517">
                  <c:v>-9339.9</c:v>
                </c:pt>
                <c:pt idx="2518">
                  <c:v>-9332</c:v>
                </c:pt>
                <c:pt idx="2519">
                  <c:v>-9336.2000000000007</c:v>
                </c:pt>
                <c:pt idx="2520">
                  <c:v>-9371.5</c:v>
                </c:pt>
                <c:pt idx="2521">
                  <c:v>-9458.9</c:v>
                </c:pt>
                <c:pt idx="2522">
                  <c:v>-9569.6</c:v>
                </c:pt>
                <c:pt idx="2523">
                  <c:v>-9661.5</c:v>
                </c:pt>
                <c:pt idx="2524">
                  <c:v>-9730.1</c:v>
                </c:pt>
                <c:pt idx="2525">
                  <c:v>-9766.9</c:v>
                </c:pt>
                <c:pt idx="2526">
                  <c:v>-9779.2999999999993</c:v>
                </c:pt>
                <c:pt idx="2527">
                  <c:v>-9809.7000000000007</c:v>
                </c:pt>
                <c:pt idx="2528">
                  <c:v>-9848.9</c:v>
                </c:pt>
                <c:pt idx="2529">
                  <c:v>-9895.9</c:v>
                </c:pt>
                <c:pt idx="2530">
                  <c:v>-9936.2999999999993</c:v>
                </c:pt>
                <c:pt idx="2531">
                  <c:v>-9942.5</c:v>
                </c:pt>
                <c:pt idx="2532">
                  <c:v>-9921.1</c:v>
                </c:pt>
                <c:pt idx="2533">
                  <c:v>-9879.2000000000007</c:v>
                </c:pt>
                <c:pt idx="2534">
                  <c:v>-9864.2000000000007</c:v>
                </c:pt>
                <c:pt idx="2535">
                  <c:v>-9899.9</c:v>
                </c:pt>
                <c:pt idx="2536">
                  <c:v>-9929.1</c:v>
                </c:pt>
                <c:pt idx="2537">
                  <c:v>-9945</c:v>
                </c:pt>
                <c:pt idx="2538">
                  <c:v>-9959.2000000000007</c:v>
                </c:pt>
                <c:pt idx="2539">
                  <c:v>-9945.9</c:v>
                </c:pt>
                <c:pt idx="2540">
                  <c:v>-9928.9</c:v>
                </c:pt>
                <c:pt idx="2541">
                  <c:v>-9935.9</c:v>
                </c:pt>
                <c:pt idx="2542">
                  <c:v>-9947.1</c:v>
                </c:pt>
                <c:pt idx="2543">
                  <c:v>-9934.7000000000007</c:v>
                </c:pt>
                <c:pt idx="2544">
                  <c:v>-9885.7999999999993</c:v>
                </c:pt>
                <c:pt idx="2545">
                  <c:v>-9810.7000000000007</c:v>
                </c:pt>
                <c:pt idx="2546">
                  <c:v>-9707.6</c:v>
                </c:pt>
                <c:pt idx="2547">
                  <c:v>-9589</c:v>
                </c:pt>
                <c:pt idx="2548">
                  <c:v>-9446.2999999999993</c:v>
                </c:pt>
                <c:pt idx="2549">
                  <c:v>-9278.1</c:v>
                </c:pt>
                <c:pt idx="2550">
                  <c:v>-9096.9</c:v>
                </c:pt>
                <c:pt idx="2551">
                  <c:v>-8891.9</c:v>
                </c:pt>
                <c:pt idx="2552">
                  <c:v>-8655.2000000000007</c:v>
                </c:pt>
                <c:pt idx="2553">
                  <c:v>-8380.9</c:v>
                </c:pt>
                <c:pt idx="2554">
                  <c:v>-8074.1</c:v>
                </c:pt>
                <c:pt idx="2555">
                  <c:v>-7709.5</c:v>
                </c:pt>
                <c:pt idx="2556">
                  <c:v>-7300.7</c:v>
                </c:pt>
                <c:pt idx="2557">
                  <c:v>-6861.6</c:v>
                </c:pt>
                <c:pt idx="2558">
                  <c:v>-6387.6</c:v>
                </c:pt>
                <c:pt idx="2559">
                  <c:v>-5911.8</c:v>
                </c:pt>
                <c:pt idx="2560">
                  <c:v>-5461.9</c:v>
                </c:pt>
                <c:pt idx="2561">
                  <c:v>-5029.5</c:v>
                </c:pt>
                <c:pt idx="2562">
                  <c:v>-4619.3999999999996</c:v>
                </c:pt>
                <c:pt idx="2563">
                  <c:v>-4231.1000000000004</c:v>
                </c:pt>
                <c:pt idx="2564">
                  <c:v>-3878.1</c:v>
                </c:pt>
                <c:pt idx="2565">
                  <c:v>-3549.8</c:v>
                </c:pt>
                <c:pt idx="2566">
                  <c:v>-3261.2</c:v>
                </c:pt>
                <c:pt idx="2567">
                  <c:v>-3007.1</c:v>
                </c:pt>
                <c:pt idx="2568">
                  <c:v>-2765.2</c:v>
                </c:pt>
                <c:pt idx="2569">
                  <c:v>-2548.8000000000002</c:v>
                </c:pt>
                <c:pt idx="2570">
                  <c:v>-2347.3000000000002</c:v>
                </c:pt>
                <c:pt idx="2571">
                  <c:v>-2155.3000000000002</c:v>
                </c:pt>
                <c:pt idx="2572">
                  <c:v>-1971.4</c:v>
                </c:pt>
                <c:pt idx="2573">
                  <c:v>-1792.3</c:v>
                </c:pt>
                <c:pt idx="2574">
                  <c:v>-1631.7</c:v>
                </c:pt>
                <c:pt idx="2575">
                  <c:v>-1483.8</c:v>
                </c:pt>
                <c:pt idx="2576">
                  <c:v>-1353.7</c:v>
                </c:pt>
                <c:pt idx="2577">
                  <c:v>-1242.0999999999999</c:v>
                </c:pt>
                <c:pt idx="2578">
                  <c:v>-1140.5</c:v>
                </c:pt>
                <c:pt idx="2579">
                  <c:v>-1050.4000000000001</c:v>
                </c:pt>
                <c:pt idx="2580">
                  <c:v>-960.05</c:v>
                </c:pt>
                <c:pt idx="2581">
                  <c:v>-870.47</c:v>
                </c:pt>
                <c:pt idx="2582">
                  <c:v>-794.24</c:v>
                </c:pt>
                <c:pt idx="2583">
                  <c:v>-720.9</c:v>
                </c:pt>
                <c:pt idx="2584">
                  <c:v>-649.71</c:v>
                </c:pt>
                <c:pt idx="2585">
                  <c:v>-572.30999999999995</c:v>
                </c:pt>
                <c:pt idx="2586">
                  <c:v>-497.21</c:v>
                </c:pt>
                <c:pt idx="2587">
                  <c:v>-432.64</c:v>
                </c:pt>
                <c:pt idx="2588">
                  <c:v>-366.42</c:v>
                </c:pt>
                <c:pt idx="2589">
                  <c:v>-317.69</c:v>
                </c:pt>
                <c:pt idx="2590">
                  <c:v>-278.57</c:v>
                </c:pt>
                <c:pt idx="2591">
                  <c:v>-249.78</c:v>
                </c:pt>
                <c:pt idx="2592">
                  <c:v>-210.03</c:v>
                </c:pt>
                <c:pt idx="2593">
                  <c:v>-162.5</c:v>
                </c:pt>
                <c:pt idx="2594">
                  <c:v>-141.72999999999999</c:v>
                </c:pt>
                <c:pt idx="2595">
                  <c:v>-122.84</c:v>
                </c:pt>
                <c:pt idx="2596">
                  <c:v>-93.034000000000006</c:v>
                </c:pt>
                <c:pt idx="2597">
                  <c:v>-73.036000000000001</c:v>
                </c:pt>
                <c:pt idx="2598">
                  <c:v>-48.997</c:v>
                </c:pt>
                <c:pt idx="2599">
                  <c:v>-22.911000000000001</c:v>
                </c:pt>
                <c:pt idx="2600">
                  <c:v>2.8727999999999998</c:v>
                </c:pt>
                <c:pt idx="2601">
                  <c:v>31.204999999999998</c:v>
                </c:pt>
                <c:pt idx="2602">
                  <c:v>60.884999999999998</c:v>
                </c:pt>
                <c:pt idx="2603">
                  <c:v>95.376999999999995</c:v>
                </c:pt>
                <c:pt idx="2604">
                  <c:v>130.62</c:v>
                </c:pt>
                <c:pt idx="2605">
                  <c:v>161.13999999999999</c:v>
                </c:pt>
                <c:pt idx="2606">
                  <c:v>197.39</c:v>
                </c:pt>
                <c:pt idx="2607">
                  <c:v>222.49</c:v>
                </c:pt>
                <c:pt idx="2608">
                  <c:v>245.23</c:v>
                </c:pt>
                <c:pt idx="2609">
                  <c:v>260.33</c:v>
                </c:pt>
                <c:pt idx="2610">
                  <c:v>271.45999999999998</c:v>
                </c:pt>
                <c:pt idx="2611">
                  <c:v>279.35000000000002</c:v>
                </c:pt>
                <c:pt idx="2612">
                  <c:v>285.88</c:v>
                </c:pt>
                <c:pt idx="2613">
                  <c:v>286.91000000000003</c:v>
                </c:pt>
                <c:pt idx="2614">
                  <c:v>282.73</c:v>
                </c:pt>
                <c:pt idx="2615">
                  <c:v>277.63</c:v>
                </c:pt>
                <c:pt idx="2616">
                  <c:v>270.51</c:v>
                </c:pt>
                <c:pt idx="2617">
                  <c:v>267.39999999999998</c:v>
                </c:pt>
                <c:pt idx="2618">
                  <c:v>277.23</c:v>
                </c:pt>
                <c:pt idx="2619">
                  <c:v>280.45999999999998</c:v>
                </c:pt>
                <c:pt idx="2620">
                  <c:v>285.26</c:v>
                </c:pt>
                <c:pt idx="2621">
                  <c:v>293.91000000000003</c:v>
                </c:pt>
                <c:pt idx="2622">
                  <c:v>307.05</c:v>
                </c:pt>
                <c:pt idx="2623">
                  <c:v>332.51</c:v>
                </c:pt>
                <c:pt idx="2624">
                  <c:v>354.73</c:v>
                </c:pt>
                <c:pt idx="2625">
                  <c:v>383.53</c:v>
                </c:pt>
                <c:pt idx="2626">
                  <c:v>418.15</c:v>
                </c:pt>
                <c:pt idx="2627">
                  <c:v>439.91</c:v>
                </c:pt>
                <c:pt idx="2628">
                  <c:v>470.87</c:v>
                </c:pt>
                <c:pt idx="2629">
                  <c:v>504.57</c:v>
                </c:pt>
                <c:pt idx="2630">
                  <c:v>539.12</c:v>
                </c:pt>
                <c:pt idx="2631">
                  <c:v>570.71</c:v>
                </c:pt>
                <c:pt idx="2632">
                  <c:v>597.86</c:v>
                </c:pt>
                <c:pt idx="2633">
                  <c:v>623.53</c:v>
                </c:pt>
                <c:pt idx="2634">
                  <c:v>650.82000000000005</c:v>
                </c:pt>
                <c:pt idx="2635">
                  <c:v>678.81</c:v>
                </c:pt>
                <c:pt idx="2636">
                  <c:v>714.19</c:v>
                </c:pt>
                <c:pt idx="2637">
                  <c:v>741.65</c:v>
                </c:pt>
                <c:pt idx="2638">
                  <c:v>777.15</c:v>
                </c:pt>
                <c:pt idx="2639">
                  <c:v>800.53</c:v>
                </c:pt>
                <c:pt idx="2640">
                  <c:v>823.83</c:v>
                </c:pt>
                <c:pt idx="2641">
                  <c:v>845.91</c:v>
                </c:pt>
                <c:pt idx="2642">
                  <c:v>868.26</c:v>
                </c:pt>
                <c:pt idx="2643">
                  <c:v>902.04</c:v>
                </c:pt>
                <c:pt idx="2644">
                  <c:v>929.66</c:v>
                </c:pt>
                <c:pt idx="2645">
                  <c:v>949.19</c:v>
                </c:pt>
                <c:pt idx="2646">
                  <c:v>964.46</c:v>
                </c:pt>
                <c:pt idx="2647">
                  <c:v>975.43</c:v>
                </c:pt>
                <c:pt idx="2648">
                  <c:v>994.92</c:v>
                </c:pt>
                <c:pt idx="2649">
                  <c:v>1017.4</c:v>
                </c:pt>
                <c:pt idx="2650">
                  <c:v>1042.2</c:v>
                </c:pt>
                <c:pt idx="2651">
                  <c:v>1070.5999999999999</c:v>
                </c:pt>
                <c:pt idx="2652">
                  <c:v>1101.2</c:v>
                </c:pt>
                <c:pt idx="2653">
                  <c:v>1130.5</c:v>
                </c:pt>
                <c:pt idx="2654">
                  <c:v>1160.2</c:v>
                </c:pt>
                <c:pt idx="2655">
                  <c:v>1192.8</c:v>
                </c:pt>
                <c:pt idx="2656">
                  <c:v>1231.9000000000001</c:v>
                </c:pt>
                <c:pt idx="2657">
                  <c:v>1273.7</c:v>
                </c:pt>
                <c:pt idx="2658">
                  <c:v>1320.5</c:v>
                </c:pt>
                <c:pt idx="2659">
                  <c:v>1361.7</c:v>
                </c:pt>
                <c:pt idx="2660">
                  <c:v>1404.3</c:v>
                </c:pt>
                <c:pt idx="2661">
                  <c:v>1449.7</c:v>
                </c:pt>
                <c:pt idx="2662">
                  <c:v>1489.4</c:v>
                </c:pt>
                <c:pt idx="2663">
                  <c:v>1537.1</c:v>
                </c:pt>
                <c:pt idx="2664">
                  <c:v>1581.8</c:v>
                </c:pt>
                <c:pt idx="2665">
                  <c:v>1640.4</c:v>
                </c:pt>
                <c:pt idx="2666">
                  <c:v>1709.9</c:v>
                </c:pt>
                <c:pt idx="2667">
                  <c:v>1775.2</c:v>
                </c:pt>
                <c:pt idx="2668">
                  <c:v>1846.2</c:v>
                </c:pt>
                <c:pt idx="2669">
                  <c:v>1912.5</c:v>
                </c:pt>
                <c:pt idx="2670">
                  <c:v>1986.7</c:v>
                </c:pt>
                <c:pt idx="2671">
                  <c:v>2063</c:v>
                </c:pt>
                <c:pt idx="2672">
                  <c:v>2134.5</c:v>
                </c:pt>
                <c:pt idx="2673">
                  <c:v>2204.6</c:v>
                </c:pt>
                <c:pt idx="2674">
                  <c:v>2276.4</c:v>
                </c:pt>
                <c:pt idx="2675">
                  <c:v>2353.5</c:v>
                </c:pt>
                <c:pt idx="2676">
                  <c:v>2436</c:v>
                </c:pt>
                <c:pt idx="2677">
                  <c:v>2512.4</c:v>
                </c:pt>
                <c:pt idx="2678">
                  <c:v>2609.4</c:v>
                </c:pt>
                <c:pt idx="2679">
                  <c:v>2720.4</c:v>
                </c:pt>
                <c:pt idx="2680">
                  <c:v>2839.4</c:v>
                </c:pt>
                <c:pt idx="2681">
                  <c:v>2963.7</c:v>
                </c:pt>
                <c:pt idx="2682">
                  <c:v>3086.5</c:v>
                </c:pt>
                <c:pt idx="2683">
                  <c:v>3215.8</c:v>
                </c:pt>
                <c:pt idx="2684">
                  <c:v>3348.8</c:v>
                </c:pt>
                <c:pt idx="2685">
                  <c:v>3488.6</c:v>
                </c:pt>
                <c:pt idx="2686">
                  <c:v>3630.2</c:v>
                </c:pt>
                <c:pt idx="2687">
                  <c:v>3759</c:v>
                </c:pt>
                <c:pt idx="2688">
                  <c:v>3869.8</c:v>
                </c:pt>
                <c:pt idx="2689">
                  <c:v>3968.2</c:v>
                </c:pt>
                <c:pt idx="2690">
                  <c:v>4072.2</c:v>
                </c:pt>
                <c:pt idx="2691">
                  <c:v>4186.3</c:v>
                </c:pt>
                <c:pt idx="2692">
                  <c:v>4311.3999999999996</c:v>
                </c:pt>
                <c:pt idx="2693">
                  <c:v>4449.2</c:v>
                </c:pt>
                <c:pt idx="2694">
                  <c:v>4582.8999999999996</c:v>
                </c:pt>
                <c:pt idx="2695">
                  <c:v>4708.8999999999996</c:v>
                </c:pt>
                <c:pt idx="2696">
                  <c:v>4844.2</c:v>
                </c:pt>
                <c:pt idx="2697">
                  <c:v>4970.5</c:v>
                </c:pt>
                <c:pt idx="2698">
                  <c:v>5082.2</c:v>
                </c:pt>
                <c:pt idx="2699">
                  <c:v>5177.8</c:v>
                </c:pt>
                <c:pt idx="2700">
                  <c:v>5271</c:v>
                </c:pt>
                <c:pt idx="2701">
                  <c:v>5366.2</c:v>
                </c:pt>
                <c:pt idx="2702">
                  <c:v>5461.7</c:v>
                </c:pt>
                <c:pt idx="2703">
                  <c:v>5573.8</c:v>
                </c:pt>
                <c:pt idx="2704">
                  <c:v>5681.8</c:v>
                </c:pt>
                <c:pt idx="2705">
                  <c:v>5789.6</c:v>
                </c:pt>
                <c:pt idx="2706">
                  <c:v>5892.6</c:v>
                </c:pt>
                <c:pt idx="2707">
                  <c:v>5995.8</c:v>
                </c:pt>
                <c:pt idx="2708">
                  <c:v>6087.2</c:v>
                </c:pt>
                <c:pt idx="2709">
                  <c:v>6163.1</c:v>
                </c:pt>
                <c:pt idx="2710">
                  <c:v>6224.4</c:v>
                </c:pt>
                <c:pt idx="2711">
                  <c:v>6279.3</c:v>
                </c:pt>
                <c:pt idx="2712">
                  <c:v>6349.9</c:v>
                </c:pt>
                <c:pt idx="2713">
                  <c:v>6442.6</c:v>
                </c:pt>
                <c:pt idx="2714">
                  <c:v>6546.6</c:v>
                </c:pt>
                <c:pt idx="2715">
                  <c:v>6649.6</c:v>
                </c:pt>
                <c:pt idx="2716">
                  <c:v>6749.9</c:v>
                </c:pt>
                <c:pt idx="2717">
                  <c:v>6852.5</c:v>
                </c:pt>
                <c:pt idx="2718">
                  <c:v>6970.9</c:v>
                </c:pt>
                <c:pt idx="2719">
                  <c:v>7072.1</c:v>
                </c:pt>
                <c:pt idx="2720">
                  <c:v>7150.4</c:v>
                </c:pt>
                <c:pt idx="2721">
                  <c:v>7225</c:v>
                </c:pt>
                <c:pt idx="2722">
                  <c:v>7301.8</c:v>
                </c:pt>
                <c:pt idx="2723">
                  <c:v>7379.2</c:v>
                </c:pt>
                <c:pt idx="2724">
                  <c:v>7442</c:v>
                </c:pt>
                <c:pt idx="2725">
                  <c:v>7505.3</c:v>
                </c:pt>
                <c:pt idx="2726">
                  <c:v>7569.5</c:v>
                </c:pt>
                <c:pt idx="2727">
                  <c:v>7647.2</c:v>
                </c:pt>
                <c:pt idx="2728">
                  <c:v>7743.2</c:v>
                </c:pt>
                <c:pt idx="2729">
                  <c:v>7815.6</c:v>
                </c:pt>
                <c:pt idx="2730">
                  <c:v>7851.7</c:v>
                </c:pt>
                <c:pt idx="2731">
                  <c:v>7885.6</c:v>
                </c:pt>
                <c:pt idx="2732">
                  <c:v>7933.9</c:v>
                </c:pt>
                <c:pt idx="2733">
                  <c:v>8021.7</c:v>
                </c:pt>
                <c:pt idx="2734">
                  <c:v>8121.2</c:v>
                </c:pt>
                <c:pt idx="2735">
                  <c:v>8212.2999999999993</c:v>
                </c:pt>
                <c:pt idx="2736">
                  <c:v>8305.4</c:v>
                </c:pt>
                <c:pt idx="2737">
                  <c:v>8394.7000000000007</c:v>
                </c:pt>
                <c:pt idx="2738">
                  <c:v>8484.2000000000007</c:v>
                </c:pt>
                <c:pt idx="2739">
                  <c:v>8567.4</c:v>
                </c:pt>
                <c:pt idx="2740">
                  <c:v>8663.7999999999993</c:v>
                </c:pt>
                <c:pt idx="2741">
                  <c:v>8750.7000000000007</c:v>
                </c:pt>
                <c:pt idx="2742">
                  <c:v>8829</c:v>
                </c:pt>
                <c:pt idx="2743">
                  <c:v>8911.7999999999993</c:v>
                </c:pt>
                <c:pt idx="2744">
                  <c:v>8961.6</c:v>
                </c:pt>
                <c:pt idx="2745">
                  <c:v>9002.1</c:v>
                </c:pt>
                <c:pt idx="2746">
                  <c:v>9065.7000000000007</c:v>
                </c:pt>
                <c:pt idx="2747">
                  <c:v>9152.7999999999993</c:v>
                </c:pt>
                <c:pt idx="2748">
                  <c:v>9280.9</c:v>
                </c:pt>
                <c:pt idx="2749">
                  <c:v>9405.5</c:v>
                </c:pt>
                <c:pt idx="2750">
                  <c:v>9510.2999999999993</c:v>
                </c:pt>
                <c:pt idx="2751">
                  <c:v>9599.1</c:v>
                </c:pt>
                <c:pt idx="2752">
                  <c:v>9661.6</c:v>
                </c:pt>
                <c:pt idx="2753">
                  <c:v>9691.7999999999993</c:v>
                </c:pt>
                <c:pt idx="2754">
                  <c:v>9717.4</c:v>
                </c:pt>
                <c:pt idx="2755">
                  <c:v>9758.9</c:v>
                </c:pt>
                <c:pt idx="2756">
                  <c:v>9798.7000000000007</c:v>
                </c:pt>
                <c:pt idx="2757">
                  <c:v>9834.2999999999993</c:v>
                </c:pt>
                <c:pt idx="2758">
                  <c:v>9888.1</c:v>
                </c:pt>
                <c:pt idx="2759">
                  <c:v>9954.7000000000007</c:v>
                </c:pt>
                <c:pt idx="2760">
                  <c:v>10016</c:v>
                </c:pt>
                <c:pt idx="2761">
                  <c:v>10092</c:v>
                </c:pt>
                <c:pt idx="2762">
                  <c:v>10156</c:v>
                </c:pt>
                <c:pt idx="2763">
                  <c:v>10207</c:v>
                </c:pt>
                <c:pt idx="2764">
                  <c:v>10238</c:v>
                </c:pt>
                <c:pt idx="2765">
                  <c:v>10279</c:v>
                </c:pt>
                <c:pt idx="2766">
                  <c:v>10344</c:v>
                </c:pt>
                <c:pt idx="2767">
                  <c:v>10420</c:v>
                </c:pt>
                <c:pt idx="2768">
                  <c:v>10502</c:v>
                </c:pt>
                <c:pt idx="2769">
                  <c:v>10570</c:v>
                </c:pt>
                <c:pt idx="2770">
                  <c:v>10605</c:v>
                </c:pt>
                <c:pt idx="2771">
                  <c:v>10611</c:v>
                </c:pt>
                <c:pt idx="2772">
                  <c:v>10599</c:v>
                </c:pt>
                <c:pt idx="2773">
                  <c:v>10625</c:v>
                </c:pt>
                <c:pt idx="2774">
                  <c:v>10668</c:v>
                </c:pt>
                <c:pt idx="2775">
                  <c:v>10712</c:v>
                </c:pt>
                <c:pt idx="2776">
                  <c:v>10755</c:v>
                </c:pt>
                <c:pt idx="2777">
                  <c:v>10750</c:v>
                </c:pt>
                <c:pt idx="2778">
                  <c:v>10704</c:v>
                </c:pt>
                <c:pt idx="2779">
                  <c:v>10635</c:v>
                </c:pt>
                <c:pt idx="2780">
                  <c:v>10567</c:v>
                </c:pt>
                <c:pt idx="2781">
                  <c:v>10526</c:v>
                </c:pt>
                <c:pt idx="2782">
                  <c:v>10505</c:v>
                </c:pt>
                <c:pt idx="2783">
                  <c:v>10467</c:v>
                </c:pt>
                <c:pt idx="2784">
                  <c:v>10376</c:v>
                </c:pt>
                <c:pt idx="2785">
                  <c:v>10247</c:v>
                </c:pt>
                <c:pt idx="2786">
                  <c:v>10077</c:v>
                </c:pt>
                <c:pt idx="2787">
                  <c:v>9860.6</c:v>
                </c:pt>
                <c:pt idx="2788">
                  <c:v>9626.7999999999993</c:v>
                </c:pt>
                <c:pt idx="2789">
                  <c:v>9363.2999999999993</c:v>
                </c:pt>
                <c:pt idx="2790">
                  <c:v>9077.2999999999993</c:v>
                </c:pt>
                <c:pt idx="2791">
                  <c:v>8751</c:v>
                </c:pt>
                <c:pt idx="2792">
                  <c:v>8346.2000000000007</c:v>
                </c:pt>
                <c:pt idx="2793">
                  <c:v>7907.7</c:v>
                </c:pt>
                <c:pt idx="2794">
                  <c:v>7460.3</c:v>
                </c:pt>
                <c:pt idx="2795">
                  <c:v>7012.1</c:v>
                </c:pt>
                <c:pt idx="2796">
                  <c:v>6570.5</c:v>
                </c:pt>
                <c:pt idx="2797">
                  <c:v>6130.4</c:v>
                </c:pt>
                <c:pt idx="2798">
                  <c:v>5701.7</c:v>
                </c:pt>
                <c:pt idx="2799">
                  <c:v>5319.6</c:v>
                </c:pt>
                <c:pt idx="2800">
                  <c:v>4955</c:v>
                </c:pt>
                <c:pt idx="2801">
                  <c:v>4595.3</c:v>
                </c:pt>
                <c:pt idx="2802">
                  <c:v>4244.5</c:v>
                </c:pt>
                <c:pt idx="2803">
                  <c:v>3917.3</c:v>
                </c:pt>
                <c:pt idx="2804">
                  <c:v>3613.8</c:v>
                </c:pt>
                <c:pt idx="2805">
                  <c:v>3337</c:v>
                </c:pt>
                <c:pt idx="2806">
                  <c:v>3084.7</c:v>
                </c:pt>
                <c:pt idx="2807">
                  <c:v>2840</c:v>
                </c:pt>
                <c:pt idx="2808">
                  <c:v>2606</c:v>
                </c:pt>
                <c:pt idx="2809">
                  <c:v>2386.9</c:v>
                </c:pt>
                <c:pt idx="2810">
                  <c:v>2186.4</c:v>
                </c:pt>
                <c:pt idx="2811">
                  <c:v>2021.3</c:v>
                </c:pt>
                <c:pt idx="2812">
                  <c:v>1903.3</c:v>
                </c:pt>
                <c:pt idx="2813">
                  <c:v>1801.6</c:v>
                </c:pt>
                <c:pt idx="2814">
                  <c:v>1696.4</c:v>
                </c:pt>
                <c:pt idx="2815">
                  <c:v>1602.6</c:v>
                </c:pt>
                <c:pt idx="2816">
                  <c:v>1517.6</c:v>
                </c:pt>
                <c:pt idx="2817">
                  <c:v>1438.5</c:v>
                </c:pt>
                <c:pt idx="2818">
                  <c:v>1356.3</c:v>
                </c:pt>
                <c:pt idx="2819">
                  <c:v>1271.5999999999999</c:v>
                </c:pt>
                <c:pt idx="2820">
                  <c:v>1188</c:v>
                </c:pt>
                <c:pt idx="2821">
                  <c:v>1111</c:v>
                </c:pt>
                <c:pt idx="2822">
                  <c:v>1033.5999999999999</c:v>
                </c:pt>
                <c:pt idx="2823">
                  <c:v>969.19</c:v>
                </c:pt>
                <c:pt idx="2824">
                  <c:v>904.27</c:v>
                </c:pt>
                <c:pt idx="2825">
                  <c:v>849.77</c:v>
                </c:pt>
                <c:pt idx="2826">
                  <c:v>803.68</c:v>
                </c:pt>
                <c:pt idx="2827">
                  <c:v>758.36</c:v>
                </c:pt>
                <c:pt idx="2828">
                  <c:v>719.78</c:v>
                </c:pt>
                <c:pt idx="2829">
                  <c:v>679.08</c:v>
                </c:pt>
                <c:pt idx="2830">
                  <c:v>631.01</c:v>
                </c:pt>
                <c:pt idx="2831">
                  <c:v>581.85</c:v>
                </c:pt>
                <c:pt idx="2832">
                  <c:v>535.02</c:v>
                </c:pt>
                <c:pt idx="2833">
                  <c:v>497.45</c:v>
                </c:pt>
                <c:pt idx="2834">
                  <c:v>464.3</c:v>
                </c:pt>
                <c:pt idx="2835">
                  <c:v>424.03</c:v>
                </c:pt>
                <c:pt idx="2836">
                  <c:v>393.24</c:v>
                </c:pt>
                <c:pt idx="2837">
                  <c:v>356.76</c:v>
                </c:pt>
                <c:pt idx="2838">
                  <c:v>327.36</c:v>
                </c:pt>
                <c:pt idx="2839">
                  <c:v>301.13</c:v>
                </c:pt>
                <c:pt idx="2840">
                  <c:v>275.98</c:v>
                </c:pt>
                <c:pt idx="2841">
                  <c:v>255.22</c:v>
                </c:pt>
                <c:pt idx="2842">
                  <c:v>227.36</c:v>
                </c:pt>
                <c:pt idx="2843">
                  <c:v>203.78</c:v>
                </c:pt>
                <c:pt idx="2844">
                  <c:v>180.41</c:v>
                </c:pt>
                <c:pt idx="2845">
                  <c:v>155.27000000000001</c:v>
                </c:pt>
                <c:pt idx="2846">
                  <c:v>132.35</c:v>
                </c:pt>
                <c:pt idx="2847">
                  <c:v>98.638000000000005</c:v>
                </c:pt>
                <c:pt idx="2848">
                  <c:v>67.194999999999993</c:v>
                </c:pt>
                <c:pt idx="2849">
                  <c:v>40.347999999999999</c:v>
                </c:pt>
                <c:pt idx="2850">
                  <c:v>12.132</c:v>
                </c:pt>
                <c:pt idx="2851">
                  <c:v>-17.847000000000001</c:v>
                </c:pt>
                <c:pt idx="2852">
                  <c:v>-54.268000000000001</c:v>
                </c:pt>
                <c:pt idx="2853">
                  <c:v>-76.664000000000001</c:v>
                </c:pt>
                <c:pt idx="2854">
                  <c:v>-107.91</c:v>
                </c:pt>
                <c:pt idx="2855">
                  <c:v>-136.47999999999999</c:v>
                </c:pt>
                <c:pt idx="2856">
                  <c:v>-164.67</c:v>
                </c:pt>
                <c:pt idx="2857">
                  <c:v>-195.07</c:v>
                </c:pt>
                <c:pt idx="2858">
                  <c:v>-218.07</c:v>
                </c:pt>
                <c:pt idx="2859">
                  <c:v>-236.64</c:v>
                </c:pt>
                <c:pt idx="2860">
                  <c:v>-262.14999999999998</c:v>
                </c:pt>
                <c:pt idx="2861">
                  <c:v>-284.54000000000002</c:v>
                </c:pt>
                <c:pt idx="2862">
                  <c:v>-319.54000000000002</c:v>
                </c:pt>
                <c:pt idx="2863">
                  <c:v>-353.71</c:v>
                </c:pt>
                <c:pt idx="2864">
                  <c:v>-398.24</c:v>
                </c:pt>
                <c:pt idx="2865">
                  <c:v>-446.96</c:v>
                </c:pt>
                <c:pt idx="2866">
                  <c:v>-493.81</c:v>
                </c:pt>
                <c:pt idx="2867">
                  <c:v>-548.96</c:v>
                </c:pt>
                <c:pt idx="2868">
                  <c:v>-604.53</c:v>
                </c:pt>
                <c:pt idx="2869">
                  <c:v>-677.39</c:v>
                </c:pt>
                <c:pt idx="2870">
                  <c:v>-744.38</c:v>
                </c:pt>
                <c:pt idx="2871">
                  <c:v>-802.72</c:v>
                </c:pt>
                <c:pt idx="2872">
                  <c:v>-862.6</c:v>
                </c:pt>
                <c:pt idx="2873">
                  <c:v>-921.18</c:v>
                </c:pt>
                <c:pt idx="2874">
                  <c:v>-1001.7</c:v>
                </c:pt>
                <c:pt idx="2875">
                  <c:v>-1076.3</c:v>
                </c:pt>
                <c:pt idx="2876">
                  <c:v>-1149</c:v>
                </c:pt>
                <c:pt idx="2877">
                  <c:v>-1232.4000000000001</c:v>
                </c:pt>
                <c:pt idx="2878">
                  <c:v>-1308.0999999999999</c:v>
                </c:pt>
                <c:pt idx="2879">
                  <c:v>-1386.5</c:v>
                </c:pt>
                <c:pt idx="2880">
                  <c:v>-1480.7</c:v>
                </c:pt>
                <c:pt idx="2881">
                  <c:v>-1577.2</c:v>
                </c:pt>
                <c:pt idx="2882">
                  <c:v>-1689.5</c:v>
                </c:pt>
                <c:pt idx="2883">
                  <c:v>-1804.8</c:v>
                </c:pt>
                <c:pt idx="2884">
                  <c:v>-1924.5</c:v>
                </c:pt>
                <c:pt idx="2885">
                  <c:v>-2033.4</c:v>
                </c:pt>
                <c:pt idx="2886">
                  <c:v>-2127.3000000000002</c:v>
                </c:pt>
                <c:pt idx="2887">
                  <c:v>-2224.6999999999998</c:v>
                </c:pt>
                <c:pt idx="2888">
                  <c:v>-2329.4</c:v>
                </c:pt>
                <c:pt idx="2889">
                  <c:v>-2437.5</c:v>
                </c:pt>
                <c:pt idx="2890">
                  <c:v>-2560.1</c:v>
                </c:pt>
                <c:pt idx="2891">
                  <c:v>-2694.7</c:v>
                </c:pt>
                <c:pt idx="2892">
                  <c:v>-2827.7</c:v>
                </c:pt>
                <c:pt idx="2893">
                  <c:v>-2958.2</c:v>
                </c:pt>
                <c:pt idx="2894">
                  <c:v>-3084.9</c:v>
                </c:pt>
                <c:pt idx="2895">
                  <c:v>-3193.7</c:v>
                </c:pt>
                <c:pt idx="2896">
                  <c:v>-3307</c:v>
                </c:pt>
                <c:pt idx="2897">
                  <c:v>-3443.9</c:v>
                </c:pt>
                <c:pt idx="2898">
                  <c:v>-3599.6</c:v>
                </c:pt>
                <c:pt idx="2899">
                  <c:v>-3778.4</c:v>
                </c:pt>
                <c:pt idx="2900">
                  <c:v>-3967.4</c:v>
                </c:pt>
                <c:pt idx="2901">
                  <c:v>-4147.3</c:v>
                </c:pt>
                <c:pt idx="2902">
                  <c:v>-4313.7</c:v>
                </c:pt>
                <c:pt idx="2903">
                  <c:v>-4464</c:v>
                </c:pt>
                <c:pt idx="2904">
                  <c:v>-4612.1000000000004</c:v>
                </c:pt>
                <c:pt idx="2905">
                  <c:v>-4747.1000000000004</c:v>
                </c:pt>
                <c:pt idx="2906">
                  <c:v>-4859.8</c:v>
                </c:pt>
                <c:pt idx="2907">
                  <c:v>-4967.8999999999996</c:v>
                </c:pt>
                <c:pt idx="2908">
                  <c:v>-5091.1000000000004</c:v>
                </c:pt>
                <c:pt idx="2909">
                  <c:v>-5238.3999999999996</c:v>
                </c:pt>
                <c:pt idx="2910">
                  <c:v>-5394.1</c:v>
                </c:pt>
                <c:pt idx="2911">
                  <c:v>-5541.7</c:v>
                </c:pt>
                <c:pt idx="2912">
                  <c:v>-5671.7</c:v>
                </c:pt>
                <c:pt idx="2913">
                  <c:v>-5771.6</c:v>
                </c:pt>
                <c:pt idx="2914">
                  <c:v>-5856.3</c:v>
                </c:pt>
                <c:pt idx="2915">
                  <c:v>-5922.1</c:v>
                </c:pt>
                <c:pt idx="2916">
                  <c:v>-5981.1</c:v>
                </c:pt>
                <c:pt idx="2917">
                  <c:v>-6045.8</c:v>
                </c:pt>
                <c:pt idx="2918">
                  <c:v>-6115.3</c:v>
                </c:pt>
                <c:pt idx="2919">
                  <c:v>-6206.2</c:v>
                </c:pt>
                <c:pt idx="2920">
                  <c:v>-6302.5</c:v>
                </c:pt>
                <c:pt idx="2921">
                  <c:v>-6379.9</c:v>
                </c:pt>
                <c:pt idx="2922">
                  <c:v>-6446.9</c:v>
                </c:pt>
                <c:pt idx="2923">
                  <c:v>-6511</c:v>
                </c:pt>
                <c:pt idx="2924">
                  <c:v>-6581.7</c:v>
                </c:pt>
                <c:pt idx="2925">
                  <c:v>-6641.5</c:v>
                </c:pt>
                <c:pt idx="2926">
                  <c:v>-6699.2</c:v>
                </c:pt>
                <c:pt idx="2927">
                  <c:v>-6746.5</c:v>
                </c:pt>
                <c:pt idx="2928">
                  <c:v>-6796.7</c:v>
                </c:pt>
                <c:pt idx="2929">
                  <c:v>-6881.2</c:v>
                </c:pt>
                <c:pt idx="2930">
                  <c:v>-7001</c:v>
                </c:pt>
                <c:pt idx="2931">
                  <c:v>-7141.1</c:v>
                </c:pt>
                <c:pt idx="2932">
                  <c:v>-7271.4</c:v>
                </c:pt>
                <c:pt idx="2933">
                  <c:v>-7371.1</c:v>
                </c:pt>
                <c:pt idx="2934">
                  <c:v>-7446.8</c:v>
                </c:pt>
                <c:pt idx="2935">
                  <c:v>-7503.8</c:v>
                </c:pt>
                <c:pt idx="2936">
                  <c:v>-7551.1</c:v>
                </c:pt>
                <c:pt idx="2937">
                  <c:v>-7605.3</c:v>
                </c:pt>
                <c:pt idx="2938">
                  <c:v>-7673.1</c:v>
                </c:pt>
                <c:pt idx="2939">
                  <c:v>-7780.5</c:v>
                </c:pt>
                <c:pt idx="2940">
                  <c:v>-7909.6</c:v>
                </c:pt>
                <c:pt idx="2941">
                  <c:v>-8038.1</c:v>
                </c:pt>
                <c:pt idx="2942">
                  <c:v>-8156.7</c:v>
                </c:pt>
                <c:pt idx="2943">
                  <c:v>-8251.7000000000007</c:v>
                </c:pt>
                <c:pt idx="2944">
                  <c:v>-8317</c:v>
                </c:pt>
                <c:pt idx="2945">
                  <c:v>-8355.5</c:v>
                </c:pt>
                <c:pt idx="2946">
                  <c:v>-8389</c:v>
                </c:pt>
                <c:pt idx="2947">
                  <c:v>-8426</c:v>
                </c:pt>
                <c:pt idx="2948">
                  <c:v>-8474.1</c:v>
                </c:pt>
                <c:pt idx="2949">
                  <c:v>-8548.1</c:v>
                </c:pt>
                <c:pt idx="2950">
                  <c:v>-8640.7999999999993</c:v>
                </c:pt>
                <c:pt idx="2951">
                  <c:v>-8738.1</c:v>
                </c:pt>
                <c:pt idx="2952">
                  <c:v>-8829.1</c:v>
                </c:pt>
                <c:pt idx="2953">
                  <c:v>-8902.7999999999993</c:v>
                </c:pt>
                <c:pt idx="2954">
                  <c:v>-8976</c:v>
                </c:pt>
                <c:pt idx="2955">
                  <c:v>-9027.6</c:v>
                </c:pt>
                <c:pt idx="2956">
                  <c:v>-9047.2000000000007</c:v>
                </c:pt>
                <c:pt idx="2957">
                  <c:v>-9053.5</c:v>
                </c:pt>
                <c:pt idx="2958">
                  <c:v>-9063.2999999999993</c:v>
                </c:pt>
                <c:pt idx="2959">
                  <c:v>-9086.7000000000007</c:v>
                </c:pt>
                <c:pt idx="2960">
                  <c:v>-9130.1</c:v>
                </c:pt>
                <c:pt idx="2961">
                  <c:v>-9205.5</c:v>
                </c:pt>
                <c:pt idx="2962">
                  <c:v>-9313.6</c:v>
                </c:pt>
                <c:pt idx="2963">
                  <c:v>-9413.7999999999993</c:v>
                </c:pt>
                <c:pt idx="2964">
                  <c:v>-9494</c:v>
                </c:pt>
                <c:pt idx="2965">
                  <c:v>-9548.9</c:v>
                </c:pt>
                <c:pt idx="2966">
                  <c:v>-9568.4</c:v>
                </c:pt>
                <c:pt idx="2967">
                  <c:v>-9569</c:v>
                </c:pt>
                <c:pt idx="2968">
                  <c:v>-9562.6</c:v>
                </c:pt>
                <c:pt idx="2969">
                  <c:v>-9581.6</c:v>
                </c:pt>
                <c:pt idx="2970">
                  <c:v>-9610.6</c:v>
                </c:pt>
                <c:pt idx="2971">
                  <c:v>-9647.2000000000007</c:v>
                </c:pt>
                <c:pt idx="2972">
                  <c:v>-9691.5</c:v>
                </c:pt>
                <c:pt idx="2973">
                  <c:v>-9728.4</c:v>
                </c:pt>
                <c:pt idx="2974">
                  <c:v>-9780.1</c:v>
                </c:pt>
                <c:pt idx="2975">
                  <c:v>-9832.6</c:v>
                </c:pt>
                <c:pt idx="2976">
                  <c:v>-9857.1</c:v>
                </c:pt>
                <c:pt idx="2977">
                  <c:v>-9869</c:v>
                </c:pt>
                <c:pt idx="2978">
                  <c:v>-9863.2000000000007</c:v>
                </c:pt>
                <c:pt idx="2979">
                  <c:v>-9842.7000000000007</c:v>
                </c:pt>
                <c:pt idx="2980">
                  <c:v>-9812.1</c:v>
                </c:pt>
                <c:pt idx="2981">
                  <c:v>-9772.9</c:v>
                </c:pt>
                <c:pt idx="2982">
                  <c:v>-9721.2999999999993</c:v>
                </c:pt>
                <c:pt idx="2983">
                  <c:v>-9648.2999999999993</c:v>
                </c:pt>
                <c:pt idx="2984">
                  <c:v>-9593.6</c:v>
                </c:pt>
                <c:pt idx="2985">
                  <c:v>-9554.6</c:v>
                </c:pt>
                <c:pt idx="2986">
                  <c:v>-9512</c:v>
                </c:pt>
                <c:pt idx="2987">
                  <c:v>-9470.2000000000007</c:v>
                </c:pt>
                <c:pt idx="2988">
                  <c:v>-9424</c:v>
                </c:pt>
                <c:pt idx="2989">
                  <c:v>-9388.6</c:v>
                </c:pt>
                <c:pt idx="2990">
                  <c:v>-9365.1</c:v>
                </c:pt>
                <c:pt idx="2991">
                  <c:v>-9357</c:v>
                </c:pt>
                <c:pt idx="2992">
                  <c:v>-9357</c:v>
                </c:pt>
                <c:pt idx="2993">
                  <c:v>-9313.2000000000007</c:v>
                </c:pt>
                <c:pt idx="2994">
                  <c:v>-9211.7999999999993</c:v>
                </c:pt>
                <c:pt idx="2995">
                  <c:v>-9058.4</c:v>
                </c:pt>
                <c:pt idx="2996">
                  <c:v>-8863.9</c:v>
                </c:pt>
                <c:pt idx="2997">
                  <c:v>-8649.4</c:v>
                </c:pt>
                <c:pt idx="2998">
                  <c:v>-8409.1</c:v>
                </c:pt>
                <c:pt idx="2999">
                  <c:v>-8144.3</c:v>
                </c:pt>
                <c:pt idx="3000">
                  <c:v>-7823.2</c:v>
                </c:pt>
                <c:pt idx="3001">
                  <c:v>-7435.8</c:v>
                </c:pt>
                <c:pt idx="3002">
                  <c:v>-7008.1</c:v>
                </c:pt>
                <c:pt idx="3003">
                  <c:v>-6575.1</c:v>
                </c:pt>
                <c:pt idx="3004">
                  <c:v>-6163.5</c:v>
                </c:pt>
                <c:pt idx="3005">
                  <c:v>-5759.1</c:v>
                </c:pt>
                <c:pt idx="3006">
                  <c:v>-5351.9</c:v>
                </c:pt>
                <c:pt idx="3007">
                  <c:v>-4952.1000000000004</c:v>
                </c:pt>
                <c:pt idx="3008">
                  <c:v>-4556.3999999999996</c:v>
                </c:pt>
                <c:pt idx="3009">
                  <c:v>-4196.3</c:v>
                </c:pt>
                <c:pt idx="3010">
                  <c:v>-3871</c:v>
                </c:pt>
                <c:pt idx="3011">
                  <c:v>-3578.1</c:v>
                </c:pt>
                <c:pt idx="3012">
                  <c:v>-3325.1</c:v>
                </c:pt>
                <c:pt idx="3013">
                  <c:v>-3099.7</c:v>
                </c:pt>
                <c:pt idx="3014">
                  <c:v>-2890.9</c:v>
                </c:pt>
                <c:pt idx="3015">
                  <c:v>-2687.5</c:v>
                </c:pt>
                <c:pt idx="3016">
                  <c:v>-2474.9</c:v>
                </c:pt>
                <c:pt idx="3017">
                  <c:v>-2270.5</c:v>
                </c:pt>
                <c:pt idx="3018">
                  <c:v>-2076.6</c:v>
                </c:pt>
                <c:pt idx="3019">
                  <c:v>-1901.8</c:v>
                </c:pt>
                <c:pt idx="3020">
                  <c:v>-1736.3</c:v>
                </c:pt>
                <c:pt idx="3021">
                  <c:v>-1587.1</c:v>
                </c:pt>
                <c:pt idx="3022">
                  <c:v>-1450.4</c:v>
                </c:pt>
                <c:pt idx="3023">
                  <c:v>-1315.6</c:v>
                </c:pt>
                <c:pt idx="3024">
                  <c:v>-1189</c:v>
                </c:pt>
                <c:pt idx="3025">
                  <c:v>-1070.0999999999999</c:v>
                </c:pt>
                <c:pt idx="3026">
                  <c:v>-957.55</c:v>
                </c:pt>
                <c:pt idx="3027">
                  <c:v>-850.97</c:v>
                </c:pt>
                <c:pt idx="3028">
                  <c:v>-753.96</c:v>
                </c:pt>
                <c:pt idx="3029">
                  <c:v>-668.47</c:v>
                </c:pt>
                <c:pt idx="3030">
                  <c:v>-592.82000000000005</c:v>
                </c:pt>
                <c:pt idx="3031">
                  <c:v>-521.28</c:v>
                </c:pt>
                <c:pt idx="3032">
                  <c:v>-458.28</c:v>
                </c:pt>
                <c:pt idx="3033">
                  <c:v>-397.81</c:v>
                </c:pt>
                <c:pt idx="3034">
                  <c:v>-340.82</c:v>
                </c:pt>
                <c:pt idx="3035">
                  <c:v>-282.13</c:v>
                </c:pt>
                <c:pt idx="3036">
                  <c:v>-221.84</c:v>
                </c:pt>
                <c:pt idx="3037">
                  <c:v>-160.65</c:v>
                </c:pt>
                <c:pt idx="3038">
                  <c:v>-102.27</c:v>
                </c:pt>
                <c:pt idx="3039">
                  <c:v>-52.594000000000001</c:v>
                </c:pt>
                <c:pt idx="3040">
                  <c:v>-6.5180999999999996</c:v>
                </c:pt>
                <c:pt idx="3041">
                  <c:v>35.161999999999999</c:v>
                </c:pt>
                <c:pt idx="3042">
                  <c:v>67.956000000000003</c:v>
                </c:pt>
                <c:pt idx="3043">
                  <c:v>100.64</c:v>
                </c:pt>
                <c:pt idx="3044">
                  <c:v>131.54</c:v>
                </c:pt>
                <c:pt idx="3045">
                  <c:v>163.94</c:v>
                </c:pt>
                <c:pt idx="3046">
                  <c:v>179.6</c:v>
                </c:pt>
                <c:pt idx="3047">
                  <c:v>187.1</c:v>
                </c:pt>
                <c:pt idx="3048">
                  <c:v>190.05</c:v>
                </c:pt>
                <c:pt idx="3049">
                  <c:v>200.33</c:v>
                </c:pt>
                <c:pt idx="3050">
                  <c:v>231.05</c:v>
                </c:pt>
                <c:pt idx="3051">
                  <c:v>261.35000000000002</c:v>
                </c:pt>
                <c:pt idx="3052">
                  <c:v>280.44</c:v>
                </c:pt>
                <c:pt idx="3053">
                  <c:v>288.95</c:v>
                </c:pt>
                <c:pt idx="3054">
                  <c:v>298.14</c:v>
                </c:pt>
                <c:pt idx="3055">
                  <c:v>312.39999999999998</c:v>
                </c:pt>
                <c:pt idx="3056">
                  <c:v>325.32</c:v>
                </c:pt>
                <c:pt idx="3057">
                  <c:v>340.03</c:v>
                </c:pt>
                <c:pt idx="3058">
                  <c:v>365.49</c:v>
                </c:pt>
                <c:pt idx="3059">
                  <c:v>385.23</c:v>
                </c:pt>
                <c:pt idx="3060">
                  <c:v>399.42</c:v>
                </c:pt>
                <c:pt idx="3061">
                  <c:v>414.68</c:v>
                </c:pt>
                <c:pt idx="3062">
                  <c:v>424.6</c:v>
                </c:pt>
                <c:pt idx="3063">
                  <c:v>435.03</c:v>
                </c:pt>
                <c:pt idx="3064">
                  <c:v>440.44</c:v>
                </c:pt>
                <c:pt idx="3065">
                  <c:v>451.76</c:v>
                </c:pt>
                <c:pt idx="3066">
                  <c:v>467.04</c:v>
                </c:pt>
                <c:pt idx="3067">
                  <c:v>479.06</c:v>
                </c:pt>
                <c:pt idx="3068">
                  <c:v>496.07</c:v>
                </c:pt>
                <c:pt idx="3069">
                  <c:v>510.83</c:v>
                </c:pt>
                <c:pt idx="3070">
                  <c:v>530</c:v>
                </c:pt>
                <c:pt idx="3071">
                  <c:v>548.53</c:v>
                </c:pt>
                <c:pt idx="3072">
                  <c:v>562.49</c:v>
                </c:pt>
                <c:pt idx="3073">
                  <c:v>589.63</c:v>
                </c:pt>
                <c:pt idx="3074">
                  <c:v>617.80999999999995</c:v>
                </c:pt>
                <c:pt idx="3075">
                  <c:v>643.48</c:v>
                </c:pt>
                <c:pt idx="3076">
                  <c:v>660.23</c:v>
                </c:pt>
                <c:pt idx="3077">
                  <c:v>681.5</c:v>
                </c:pt>
                <c:pt idx="3078">
                  <c:v>704.21</c:v>
                </c:pt>
                <c:pt idx="3079">
                  <c:v>709.24</c:v>
                </c:pt>
                <c:pt idx="3080">
                  <c:v>717.79</c:v>
                </c:pt>
                <c:pt idx="3081">
                  <c:v>724.45</c:v>
                </c:pt>
                <c:pt idx="3082">
                  <c:v>730.17</c:v>
                </c:pt>
                <c:pt idx="3083">
                  <c:v>742.28</c:v>
                </c:pt>
                <c:pt idx="3084">
                  <c:v>744.29</c:v>
                </c:pt>
                <c:pt idx="3085">
                  <c:v>741.43</c:v>
                </c:pt>
                <c:pt idx="3086">
                  <c:v>741.9</c:v>
                </c:pt>
                <c:pt idx="3087">
                  <c:v>742.4</c:v>
                </c:pt>
                <c:pt idx="3088">
                  <c:v>748.07</c:v>
                </c:pt>
                <c:pt idx="3089">
                  <c:v>761.55</c:v>
                </c:pt>
                <c:pt idx="3090">
                  <c:v>777.42</c:v>
                </c:pt>
                <c:pt idx="3091">
                  <c:v>790.06</c:v>
                </c:pt>
                <c:pt idx="3092">
                  <c:v>796.75</c:v>
                </c:pt>
                <c:pt idx="3093">
                  <c:v>808.91</c:v>
                </c:pt>
                <c:pt idx="3094">
                  <c:v>818.46</c:v>
                </c:pt>
                <c:pt idx="3095">
                  <c:v>830.16</c:v>
                </c:pt>
                <c:pt idx="3096">
                  <c:v>843.94</c:v>
                </c:pt>
                <c:pt idx="3097">
                  <c:v>863.75</c:v>
                </c:pt>
                <c:pt idx="3098">
                  <c:v>895.53</c:v>
                </c:pt>
                <c:pt idx="3099">
                  <c:v>922.05</c:v>
                </c:pt>
                <c:pt idx="3100">
                  <c:v>941.15</c:v>
                </c:pt>
                <c:pt idx="3101">
                  <c:v>967.81</c:v>
                </c:pt>
                <c:pt idx="3102">
                  <c:v>991.75</c:v>
                </c:pt>
                <c:pt idx="3103">
                  <c:v>1017.4</c:v>
                </c:pt>
                <c:pt idx="3104">
                  <c:v>1041.5999999999999</c:v>
                </c:pt>
                <c:pt idx="3105">
                  <c:v>1085.5999999999999</c:v>
                </c:pt>
                <c:pt idx="3106">
                  <c:v>1125.5</c:v>
                </c:pt>
                <c:pt idx="3107">
                  <c:v>1145</c:v>
                </c:pt>
                <c:pt idx="3108">
                  <c:v>1159.4000000000001</c:v>
                </c:pt>
                <c:pt idx="3109">
                  <c:v>1191.5</c:v>
                </c:pt>
                <c:pt idx="3110">
                  <c:v>1240.7</c:v>
                </c:pt>
                <c:pt idx="3111">
                  <c:v>1287.3</c:v>
                </c:pt>
                <c:pt idx="3112">
                  <c:v>1317.2</c:v>
                </c:pt>
                <c:pt idx="3113">
                  <c:v>1349.2</c:v>
                </c:pt>
                <c:pt idx="3114">
                  <c:v>1391.1</c:v>
                </c:pt>
                <c:pt idx="3115">
                  <c:v>1432.9</c:v>
                </c:pt>
                <c:pt idx="3116">
                  <c:v>1477.1</c:v>
                </c:pt>
                <c:pt idx="3117">
                  <c:v>1515.8</c:v>
                </c:pt>
                <c:pt idx="3118">
                  <c:v>1564.1</c:v>
                </c:pt>
                <c:pt idx="3119">
                  <c:v>1607</c:v>
                </c:pt>
                <c:pt idx="3120">
                  <c:v>1656.3</c:v>
                </c:pt>
                <c:pt idx="3121">
                  <c:v>1727.1</c:v>
                </c:pt>
                <c:pt idx="3122">
                  <c:v>1806.3</c:v>
                </c:pt>
                <c:pt idx="3123">
                  <c:v>1894</c:v>
                </c:pt>
                <c:pt idx="3124">
                  <c:v>1976.8</c:v>
                </c:pt>
                <c:pt idx="3125">
                  <c:v>2061.5</c:v>
                </c:pt>
                <c:pt idx="3126">
                  <c:v>2145.5</c:v>
                </c:pt>
                <c:pt idx="3127">
                  <c:v>2224.6999999999998</c:v>
                </c:pt>
                <c:pt idx="3128">
                  <c:v>2315.3000000000002</c:v>
                </c:pt>
                <c:pt idx="3129">
                  <c:v>2399.4</c:v>
                </c:pt>
                <c:pt idx="3130">
                  <c:v>2476.1</c:v>
                </c:pt>
                <c:pt idx="3131">
                  <c:v>2572.1999999999998</c:v>
                </c:pt>
                <c:pt idx="3132">
                  <c:v>2675.4</c:v>
                </c:pt>
                <c:pt idx="3133">
                  <c:v>2785.8</c:v>
                </c:pt>
                <c:pt idx="3134">
                  <c:v>2903</c:v>
                </c:pt>
                <c:pt idx="3135">
                  <c:v>3033.4</c:v>
                </c:pt>
                <c:pt idx="3136">
                  <c:v>3180.1</c:v>
                </c:pt>
                <c:pt idx="3137">
                  <c:v>3336.6</c:v>
                </c:pt>
                <c:pt idx="3138">
                  <c:v>3512.4</c:v>
                </c:pt>
                <c:pt idx="3139">
                  <c:v>3688.4</c:v>
                </c:pt>
                <c:pt idx="3140">
                  <c:v>3888.6</c:v>
                </c:pt>
                <c:pt idx="3141">
                  <c:v>4086.2</c:v>
                </c:pt>
                <c:pt idx="3142">
                  <c:v>4276.2</c:v>
                </c:pt>
                <c:pt idx="3143">
                  <c:v>4448.1000000000004</c:v>
                </c:pt>
                <c:pt idx="3144">
                  <c:v>4594.6000000000004</c:v>
                </c:pt>
                <c:pt idx="3145">
                  <c:v>4729.3999999999996</c:v>
                </c:pt>
                <c:pt idx="3146">
                  <c:v>4838.8999999999996</c:v>
                </c:pt>
                <c:pt idx="3147">
                  <c:v>4924.6000000000004</c:v>
                </c:pt>
                <c:pt idx="3148">
                  <c:v>5009</c:v>
                </c:pt>
                <c:pt idx="3149">
                  <c:v>5105.1000000000004</c:v>
                </c:pt>
                <c:pt idx="3150">
                  <c:v>5224.8999999999996</c:v>
                </c:pt>
                <c:pt idx="3151">
                  <c:v>5371.6</c:v>
                </c:pt>
                <c:pt idx="3152">
                  <c:v>5541.7</c:v>
                </c:pt>
                <c:pt idx="3153">
                  <c:v>5737.7</c:v>
                </c:pt>
                <c:pt idx="3154">
                  <c:v>5936.6</c:v>
                </c:pt>
                <c:pt idx="3155">
                  <c:v>6131.9</c:v>
                </c:pt>
                <c:pt idx="3156">
                  <c:v>6303.2</c:v>
                </c:pt>
                <c:pt idx="3157">
                  <c:v>6440.7</c:v>
                </c:pt>
                <c:pt idx="3158">
                  <c:v>6542.6</c:v>
                </c:pt>
                <c:pt idx="3159">
                  <c:v>6632.5</c:v>
                </c:pt>
                <c:pt idx="3160">
                  <c:v>6729.4</c:v>
                </c:pt>
                <c:pt idx="3161">
                  <c:v>6840.4</c:v>
                </c:pt>
                <c:pt idx="3162">
                  <c:v>6977.2</c:v>
                </c:pt>
                <c:pt idx="3163">
                  <c:v>7138.3</c:v>
                </c:pt>
                <c:pt idx="3164">
                  <c:v>7316.6</c:v>
                </c:pt>
                <c:pt idx="3165">
                  <c:v>7496.2</c:v>
                </c:pt>
                <c:pt idx="3166">
                  <c:v>7666.1</c:v>
                </c:pt>
                <c:pt idx="3167">
                  <c:v>7802.1</c:v>
                </c:pt>
                <c:pt idx="3168">
                  <c:v>7911.6</c:v>
                </c:pt>
                <c:pt idx="3169">
                  <c:v>8012.6</c:v>
                </c:pt>
                <c:pt idx="3170">
                  <c:v>8122.1</c:v>
                </c:pt>
                <c:pt idx="3171">
                  <c:v>8234.4</c:v>
                </c:pt>
                <c:pt idx="3172">
                  <c:v>8355.7999999999993</c:v>
                </c:pt>
                <c:pt idx="3173">
                  <c:v>8489.2000000000007</c:v>
                </c:pt>
                <c:pt idx="3174">
                  <c:v>8619.2000000000007</c:v>
                </c:pt>
                <c:pt idx="3175">
                  <c:v>8741.1</c:v>
                </c:pt>
                <c:pt idx="3176">
                  <c:v>8852.9</c:v>
                </c:pt>
                <c:pt idx="3177">
                  <c:v>8948.7999999999993</c:v>
                </c:pt>
                <c:pt idx="3178">
                  <c:v>9036.7000000000007</c:v>
                </c:pt>
                <c:pt idx="3179">
                  <c:v>9111.6</c:v>
                </c:pt>
                <c:pt idx="3180">
                  <c:v>9188.9</c:v>
                </c:pt>
                <c:pt idx="3181">
                  <c:v>9278.6</c:v>
                </c:pt>
                <c:pt idx="3182">
                  <c:v>9367.7999999999993</c:v>
                </c:pt>
                <c:pt idx="3183">
                  <c:v>9469.1</c:v>
                </c:pt>
                <c:pt idx="3184">
                  <c:v>9576.6</c:v>
                </c:pt>
                <c:pt idx="3185">
                  <c:v>9695.7999999999993</c:v>
                </c:pt>
                <c:pt idx="3186">
                  <c:v>9808.7000000000007</c:v>
                </c:pt>
                <c:pt idx="3187">
                  <c:v>9895.2999999999993</c:v>
                </c:pt>
                <c:pt idx="3188">
                  <c:v>9967.1</c:v>
                </c:pt>
                <c:pt idx="3189">
                  <c:v>10035</c:v>
                </c:pt>
                <c:pt idx="3190">
                  <c:v>10107</c:v>
                </c:pt>
                <c:pt idx="3191">
                  <c:v>10187</c:v>
                </c:pt>
                <c:pt idx="3192">
                  <c:v>10270</c:v>
                </c:pt>
                <c:pt idx="3193">
                  <c:v>10363</c:v>
                </c:pt>
                <c:pt idx="3194">
                  <c:v>10451</c:v>
                </c:pt>
                <c:pt idx="3195">
                  <c:v>10553</c:v>
                </c:pt>
                <c:pt idx="3196">
                  <c:v>10668</c:v>
                </c:pt>
                <c:pt idx="3197">
                  <c:v>10765</c:v>
                </c:pt>
                <c:pt idx="3198">
                  <c:v>10847</c:v>
                </c:pt>
                <c:pt idx="3199">
                  <c:v>10886</c:v>
                </c:pt>
                <c:pt idx="3200">
                  <c:v>10885</c:v>
                </c:pt>
                <c:pt idx="3201">
                  <c:v>10864</c:v>
                </c:pt>
                <c:pt idx="3202">
                  <c:v>10843</c:v>
                </c:pt>
                <c:pt idx="3203">
                  <c:v>10849</c:v>
                </c:pt>
                <c:pt idx="3204">
                  <c:v>10876</c:v>
                </c:pt>
                <c:pt idx="3205">
                  <c:v>10909</c:v>
                </c:pt>
                <c:pt idx="3206">
                  <c:v>10945</c:v>
                </c:pt>
                <c:pt idx="3207">
                  <c:v>10974</c:v>
                </c:pt>
                <c:pt idx="3208">
                  <c:v>10980</c:v>
                </c:pt>
                <c:pt idx="3209">
                  <c:v>10979</c:v>
                </c:pt>
                <c:pt idx="3210">
                  <c:v>10981</c:v>
                </c:pt>
                <c:pt idx="3211">
                  <c:v>10995</c:v>
                </c:pt>
                <c:pt idx="3212">
                  <c:v>11031</c:v>
                </c:pt>
                <c:pt idx="3213">
                  <c:v>11082</c:v>
                </c:pt>
                <c:pt idx="3214">
                  <c:v>11111</c:v>
                </c:pt>
                <c:pt idx="3215">
                  <c:v>11086</c:v>
                </c:pt>
                <c:pt idx="3216">
                  <c:v>11004</c:v>
                </c:pt>
                <c:pt idx="3217">
                  <c:v>10863</c:v>
                </c:pt>
                <c:pt idx="3218">
                  <c:v>10683</c:v>
                </c:pt>
                <c:pt idx="3219">
                  <c:v>10475</c:v>
                </c:pt>
                <c:pt idx="3220">
                  <c:v>10228</c:v>
                </c:pt>
                <c:pt idx="3221">
                  <c:v>9942.2000000000007</c:v>
                </c:pt>
                <c:pt idx="3222">
                  <c:v>9632.5</c:v>
                </c:pt>
                <c:pt idx="3223">
                  <c:v>9306.5</c:v>
                </c:pt>
                <c:pt idx="3224">
                  <c:v>8933.7999999999993</c:v>
                </c:pt>
                <c:pt idx="3225">
                  <c:v>8510.7999999999993</c:v>
                </c:pt>
                <c:pt idx="3226">
                  <c:v>8051.2</c:v>
                </c:pt>
                <c:pt idx="3227">
                  <c:v>7559.9</c:v>
                </c:pt>
                <c:pt idx="3228">
                  <c:v>7050.4</c:v>
                </c:pt>
                <c:pt idx="3229">
                  <c:v>6523.5</c:v>
                </c:pt>
                <c:pt idx="3230">
                  <c:v>5990.4</c:v>
                </c:pt>
                <c:pt idx="3231">
                  <c:v>5471.1</c:v>
                </c:pt>
                <c:pt idx="3232">
                  <c:v>4992.3</c:v>
                </c:pt>
                <c:pt idx="3233">
                  <c:v>4572.6000000000004</c:v>
                </c:pt>
                <c:pt idx="3234">
                  <c:v>4188.6000000000004</c:v>
                </c:pt>
                <c:pt idx="3235">
                  <c:v>3847</c:v>
                </c:pt>
                <c:pt idx="3236">
                  <c:v>3543.5</c:v>
                </c:pt>
                <c:pt idx="3237">
                  <c:v>3250.1</c:v>
                </c:pt>
                <c:pt idx="3238">
                  <c:v>2972.2</c:v>
                </c:pt>
                <c:pt idx="3239">
                  <c:v>2704.9</c:v>
                </c:pt>
                <c:pt idx="3240">
                  <c:v>2463.3000000000002</c:v>
                </c:pt>
                <c:pt idx="3241">
                  <c:v>2241</c:v>
                </c:pt>
                <c:pt idx="3242">
                  <c:v>2037.3</c:v>
                </c:pt>
                <c:pt idx="3243">
                  <c:v>1872</c:v>
                </c:pt>
                <c:pt idx="3244">
                  <c:v>1739.5</c:v>
                </c:pt>
                <c:pt idx="3245">
                  <c:v>1630.1</c:v>
                </c:pt>
                <c:pt idx="3246">
                  <c:v>1536.3</c:v>
                </c:pt>
                <c:pt idx="3247">
                  <c:v>1452.2</c:v>
                </c:pt>
                <c:pt idx="3248">
                  <c:v>1376.1</c:v>
                </c:pt>
                <c:pt idx="3249">
                  <c:v>1308.5999999999999</c:v>
                </c:pt>
                <c:pt idx="3250">
                  <c:v>1249.3</c:v>
                </c:pt>
                <c:pt idx="3251">
                  <c:v>1198.8</c:v>
                </c:pt>
                <c:pt idx="3252">
                  <c:v>1142.9000000000001</c:v>
                </c:pt>
                <c:pt idx="3253">
                  <c:v>1098.5999999999999</c:v>
                </c:pt>
                <c:pt idx="3254">
                  <c:v>1061.5</c:v>
                </c:pt>
                <c:pt idx="3255">
                  <c:v>1026.7</c:v>
                </c:pt>
                <c:pt idx="3256">
                  <c:v>981.09</c:v>
                </c:pt>
                <c:pt idx="3257">
                  <c:v>918.15</c:v>
                </c:pt>
                <c:pt idx="3258">
                  <c:v>858.28</c:v>
                </c:pt>
                <c:pt idx="3259">
                  <c:v>807.69</c:v>
                </c:pt>
                <c:pt idx="3260">
                  <c:v>767.32</c:v>
                </c:pt>
                <c:pt idx="3261">
                  <c:v>723.67</c:v>
                </c:pt>
                <c:pt idx="3262">
                  <c:v>671.29</c:v>
                </c:pt>
                <c:pt idx="3263">
                  <c:v>625.47</c:v>
                </c:pt>
                <c:pt idx="3264">
                  <c:v>583.41999999999996</c:v>
                </c:pt>
                <c:pt idx="3265">
                  <c:v>543.85</c:v>
                </c:pt>
                <c:pt idx="3266">
                  <c:v>505.58</c:v>
                </c:pt>
                <c:pt idx="3267">
                  <c:v>467.51</c:v>
                </c:pt>
                <c:pt idx="3268">
                  <c:v>437.03</c:v>
                </c:pt>
                <c:pt idx="3269">
                  <c:v>405.13</c:v>
                </c:pt>
                <c:pt idx="3270">
                  <c:v>372.81</c:v>
                </c:pt>
                <c:pt idx="3271">
                  <c:v>335.76</c:v>
                </c:pt>
                <c:pt idx="3272">
                  <c:v>299.56</c:v>
                </c:pt>
                <c:pt idx="3273">
                  <c:v>275.38</c:v>
                </c:pt>
                <c:pt idx="3274">
                  <c:v>251.38</c:v>
                </c:pt>
                <c:pt idx="3275">
                  <c:v>224.79</c:v>
                </c:pt>
                <c:pt idx="3276">
                  <c:v>206.7</c:v>
                </c:pt>
                <c:pt idx="3277">
                  <c:v>185.91</c:v>
                </c:pt>
                <c:pt idx="3278">
                  <c:v>173.11</c:v>
                </c:pt>
                <c:pt idx="3279">
                  <c:v>152.35</c:v>
                </c:pt>
                <c:pt idx="3280">
                  <c:v>130.93</c:v>
                </c:pt>
                <c:pt idx="3281">
                  <c:v>112.02</c:v>
                </c:pt>
                <c:pt idx="3282">
                  <c:v>80.953000000000003</c:v>
                </c:pt>
                <c:pt idx="3283">
                  <c:v>62.826999999999998</c:v>
                </c:pt>
                <c:pt idx="3284">
                  <c:v>43.848999999999997</c:v>
                </c:pt>
                <c:pt idx="3285">
                  <c:v>21.667999999999999</c:v>
                </c:pt>
                <c:pt idx="3286">
                  <c:v>-3.0512000000000001</c:v>
                </c:pt>
                <c:pt idx="3287">
                  <c:v>-37.683</c:v>
                </c:pt>
                <c:pt idx="3288">
                  <c:v>-68.382999999999996</c:v>
                </c:pt>
                <c:pt idx="3289">
                  <c:v>-98.715000000000003</c:v>
                </c:pt>
                <c:pt idx="3290">
                  <c:v>-126.3</c:v>
                </c:pt>
                <c:pt idx="3291">
                  <c:v>-149.21</c:v>
                </c:pt>
                <c:pt idx="3292">
                  <c:v>-175.04</c:v>
                </c:pt>
                <c:pt idx="3293">
                  <c:v>-197.45</c:v>
                </c:pt>
                <c:pt idx="3294">
                  <c:v>-224.43</c:v>
                </c:pt>
                <c:pt idx="3295">
                  <c:v>-261.44</c:v>
                </c:pt>
                <c:pt idx="3296">
                  <c:v>-297.22000000000003</c:v>
                </c:pt>
                <c:pt idx="3297">
                  <c:v>-340.37</c:v>
                </c:pt>
                <c:pt idx="3298">
                  <c:v>-377.71</c:v>
                </c:pt>
                <c:pt idx="3299">
                  <c:v>-422.27</c:v>
                </c:pt>
                <c:pt idx="3300">
                  <c:v>-468.01</c:v>
                </c:pt>
                <c:pt idx="3301">
                  <c:v>-520.20000000000005</c:v>
                </c:pt>
                <c:pt idx="3302">
                  <c:v>-581.38</c:v>
                </c:pt>
                <c:pt idx="3303">
                  <c:v>-639.64</c:v>
                </c:pt>
                <c:pt idx="3304">
                  <c:v>-701.51</c:v>
                </c:pt>
                <c:pt idx="3305">
                  <c:v>-760.12</c:v>
                </c:pt>
                <c:pt idx="3306">
                  <c:v>-819.92</c:v>
                </c:pt>
                <c:pt idx="3307">
                  <c:v>-888.29</c:v>
                </c:pt>
                <c:pt idx="3308">
                  <c:v>-953.86</c:v>
                </c:pt>
                <c:pt idx="3309">
                  <c:v>-1026.8</c:v>
                </c:pt>
                <c:pt idx="3310">
                  <c:v>-1097.5999999999999</c:v>
                </c:pt>
                <c:pt idx="3311">
                  <c:v>-1163.2</c:v>
                </c:pt>
                <c:pt idx="3312">
                  <c:v>-1239.5</c:v>
                </c:pt>
                <c:pt idx="3313">
                  <c:v>-1323.8</c:v>
                </c:pt>
                <c:pt idx="3314">
                  <c:v>-1417.1</c:v>
                </c:pt>
                <c:pt idx="3315">
                  <c:v>-1521.8</c:v>
                </c:pt>
                <c:pt idx="3316">
                  <c:v>-1645.2</c:v>
                </c:pt>
                <c:pt idx="3317">
                  <c:v>-1773.3</c:v>
                </c:pt>
                <c:pt idx="3318">
                  <c:v>-1903.9</c:v>
                </c:pt>
                <c:pt idx="3319">
                  <c:v>-2036.6</c:v>
                </c:pt>
                <c:pt idx="3320">
                  <c:v>-2165.5</c:v>
                </c:pt>
                <c:pt idx="3321">
                  <c:v>-2285.4</c:v>
                </c:pt>
                <c:pt idx="3322">
                  <c:v>-2403.1999999999998</c:v>
                </c:pt>
                <c:pt idx="3323">
                  <c:v>-2513.3000000000002</c:v>
                </c:pt>
                <c:pt idx="3324">
                  <c:v>-2649.1</c:v>
                </c:pt>
                <c:pt idx="3325">
                  <c:v>-2804.5</c:v>
                </c:pt>
                <c:pt idx="3326">
                  <c:v>-2955.3</c:v>
                </c:pt>
                <c:pt idx="3327">
                  <c:v>-3107</c:v>
                </c:pt>
                <c:pt idx="3328">
                  <c:v>-3245.1</c:v>
                </c:pt>
                <c:pt idx="3329">
                  <c:v>-3387.7</c:v>
                </c:pt>
                <c:pt idx="3330">
                  <c:v>-3518.5</c:v>
                </c:pt>
                <c:pt idx="3331">
                  <c:v>-3638</c:v>
                </c:pt>
                <c:pt idx="3332">
                  <c:v>-3741.1</c:v>
                </c:pt>
                <c:pt idx="3333">
                  <c:v>-3853.9</c:v>
                </c:pt>
                <c:pt idx="3334">
                  <c:v>-3987.4</c:v>
                </c:pt>
                <c:pt idx="3335">
                  <c:v>-4128.8</c:v>
                </c:pt>
                <c:pt idx="3336">
                  <c:v>-4271.3999999999996</c:v>
                </c:pt>
                <c:pt idx="3337">
                  <c:v>-4410.8</c:v>
                </c:pt>
                <c:pt idx="3338">
                  <c:v>-4537.3999999999996</c:v>
                </c:pt>
                <c:pt idx="3339">
                  <c:v>-4660.2</c:v>
                </c:pt>
                <c:pt idx="3340">
                  <c:v>-4777.6000000000004</c:v>
                </c:pt>
                <c:pt idx="3341">
                  <c:v>-4886.1000000000004</c:v>
                </c:pt>
                <c:pt idx="3342">
                  <c:v>-4992.6000000000004</c:v>
                </c:pt>
                <c:pt idx="3343">
                  <c:v>-5099.1000000000004</c:v>
                </c:pt>
                <c:pt idx="3344">
                  <c:v>-5214</c:v>
                </c:pt>
                <c:pt idx="3345">
                  <c:v>-5324.2</c:v>
                </c:pt>
                <c:pt idx="3346">
                  <c:v>-5431.1</c:v>
                </c:pt>
                <c:pt idx="3347">
                  <c:v>-5547.4</c:v>
                </c:pt>
                <c:pt idx="3348">
                  <c:v>-5656.5</c:v>
                </c:pt>
                <c:pt idx="3349">
                  <c:v>-5765.4</c:v>
                </c:pt>
                <c:pt idx="3350">
                  <c:v>-5859.1</c:v>
                </c:pt>
                <c:pt idx="3351">
                  <c:v>-5948.9</c:v>
                </c:pt>
                <c:pt idx="3352">
                  <c:v>-6024.1</c:v>
                </c:pt>
                <c:pt idx="3353">
                  <c:v>-6086.5</c:v>
                </c:pt>
                <c:pt idx="3354">
                  <c:v>-6147</c:v>
                </c:pt>
                <c:pt idx="3355">
                  <c:v>-6226.3</c:v>
                </c:pt>
                <c:pt idx="3356">
                  <c:v>-6324.5</c:v>
                </c:pt>
                <c:pt idx="3357">
                  <c:v>-6433.9</c:v>
                </c:pt>
                <c:pt idx="3358">
                  <c:v>-6519.4</c:v>
                </c:pt>
                <c:pt idx="3359">
                  <c:v>-6587.6</c:v>
                </c:pt>
                <c:pt idx="3360">
                  <c:v>-6641.6</c:v>
                </c:pt>
                <c:pt idx="3361">
                  <c:v>-6704.9</c:v>
                </c:pt>
                <c:pt idx="3362">
                  <c:v>-6794.8</c:v>
                </c:pt>
                <c:pt idx="3363">
                  <c:v>-6908.1</c:v>
                </c:pt>
                <c:pt idx="3364">
                  <c:v>-7036.1</c:v>
                </c:pt>
                <c:pt idx="3365">
                  <c:v>-7168.5</c:v>
                </c:pt>
                <c:pt idx="3366">
                  <c:v>-7301.2</c:v>
                </c:pt>
                <c:pt idx="3367">
                  <c:v>-7420.6</c:v>
                </c:pt>
                <c:pt idx="3368">
                  <c:v>-7518</c:v>
                </c:pt>
                <c:pt idx="3369">
                  <c:v>-7606</c:v>
                </c:pt>
                <c:pt idx="3370">
                  <c:v>-7675.6</c:v>
                </c:pt>
                <c:pt idx="3371">
                  <c:v>-7727.2</c:v>
                </c:pt>
                <c:pt idx="3372">
                  <c:v>-7771.8</c:v>
                </c:pt>
                <c:pt idx="3373">
                  <c:v>-7806.5</c:v>
                </c:pt>
                <c:pt idx="3374">
                  <c:v>-7869.8</c:v>
                </c:pt>
                <c:pt idx="3375">
                  <c:v>-7960.1</c:v>
                </c:pt>
                <c:pt idx="3376">
                  <c:v>-8064.4</c:v>
                </c:pt>
                <c:pt idx="3377">
                  <c:v>-8169.9</c:v>
                </c:pt>
                <c:pt idx="3378">
                  <c:v>-8255</c:v>
                </c:pt>
                <c:pt idx="3379">
                  <c:v>-8340.7000000000007</c:v>
                </c:pt>
                <c:pt idx="3380">
                  <c:v>-8430.2000000000007</c:v>
                </c:pt>
                <c:pt idx="3381">
                  <c:v>-8512.9</c:v>
                </c:pt>
                <c:pt idx="3382">
                  <c:v>-8581</c:v>
                </c:pt>
                <c:pt idx="3383">
                  <c:v>-8640.4</c:v>
                </c:pt>
                <c:pt idx="3384">
                  <c:v>-8706.5</c:v>
                </c:pt>
                <c:pt idx="3385">
                  <c:v>-8761.6</c:v>
                </c:pt>
                <c:pt idx="3386">
                  <c:v>-8816.2999999999993</c:v>
                </c:pt>
                <c:pt idx="3387">
                  <c:v>-8874.6</c:v>
                </c:pt>
                <c:pt idx="3388">
                  <c:v>-8937</c:v>
                </c:pt>
                <c:pt idx="3389">
                  <c:v>-8992.2999999999993</c:v>
                </c:pt>
                <c:pt idx="3390">
                  <c:v>-9019.9</c:v>
                </c:pt>
                <c:pt idx="3391">
                  <c:v>-9041.7999999999993</c:v>
                </c:pt>
                <c:pt idx="3392">
                  <c:v>-9069</c:v>
                </c:pt>
                <c:pt idx="3393">
                  <c:v>-9108.9</c:v>
                </c:pt>
                <c:pt idx="3394">
                  <c:v>-9189</c:v>
                </c:pt>
                <c:pt idx="3395">
                  <c:v>-9281.7999999999993</c:v>
                </c:pt>
                <c:pt idx="3396">
                  <c:v>-9376</c:v>
                </c:pt>
                <c:pt idx="3397">
                  <c:v>-9458.5</c:v>
                </c:pt>
                <c:pt idx="3398">
                  <c:v>-9494.6</c:v>
                </c:pt>
                <c:pt idx="3399">
                  <c:v>-9501.2999999999993</c:v>
                </c:pt>
                <c:pt idx="3400">
                  <c:v>-9486.7999999999993</c:v>
                </c:pt>
                <c:pt idx="3401">
                  <c:v>-9481.7999999999993</c:v>
                </c:pt>
                <c:pt idx="3402">
                  <c:v>-9513.2999999999993</c:v>
                </c:pt>
                <c:pt idx="3403">
                  <c:v>-9558.2000000000007</c:v>
                </c:pt>
                <c:pt idx="3404">
                  <c:v>-9623</c:v>
                </c:pt>
                <c:pt idx="3405">
                  <c:v>-9706.4</c:v>
                </c:pt>
                <c:pt idx="3406">
                  <c:v>-9776.2999999999993</c:v>
                </c:pt>
                <c:pt idx="3407">
                  <c:v>-9827.2999999999993</c:v>
                </c:pt>
                <c:pt idx="3408">
                  <c:v>-9859.6</c:v>
                </c:pt>
                <c:pt idx="3409">
                  <c:v>-9872.1</c:v>
                </c:pt>
                <c:pt idx="3410">
                  <c:v>-9889.4</c:v>
                </c:pt>
                <c:pt idx="3411">
                  <c:v>-9900</c:v>
                </c:pt>
                <c:pt idx="3412">
                  <c:v>-9906.2000000000007</c:v>
                </c:pt>
                <c:pt idx="3413">
                  <c:v>-9924.7000000000007</c:v>
                </c:pt>
                <c:pt idx="3414">
                  <c:v>-9943.9</c:v>
                </c:pt>
                <c:pt idx="3415">
                  <c:v>-9947.9</c:v>
                </c:pt>
                <c:pt idx="3416">
                  <c:v>-9933.2000000000007</c:v>
                </c:pt>
                <c:pt idx="3417">
                  <c:v>-9918.4</c:v>
                </c:pt>
                <c:pt idx="3418">
                  <c:v>-9945.4</c:v>
                </c:pt>
                <c:pt idx="3419">
                  <c:v>-10020</c:v>
                </c:pt>
                <c:pt idx="3420">
                  <c:v>-10105</c:v>
                </c:pt>
                <c:pt idx="3421">
                  <c:v>-10158</c:v>
                </c:pt>
                <c:pt idx="3422">
                  <c:v>-10139</c:v>
                </c:pt>
                <c:pt idx="3423">
                  <c:v>-10068</c:v>
                </c:pt>
                <c:pt idx="3424">
                  <c:v>-9977.5</c:v>
                </c:pt>
                <c:pt idx="3425">
                  <c:v>-9845.7999999999993</c:v>
                </c:pt>
                <c:pt idx="3426">
                  <c:v>-9704.7000000000007</c:v>
                </c:pt>
                <c:pt idx="3427">
                  <c:v>-9581.7999999999993</c:v>
                </c:pt>
                <c:pt idx="3428">
                  <c:v>-9462.7000000000007</c:v>
                </c:pt>
                <c:pt idx="3429">
                  <c:v>-9344.9</c:v>
                </c:pt>
                <c:pt idx="3430">
                  <c:v>-9200</c:v>
                </c:pt>
                <c:pt idx="3431">
                  <c:v>-9036.4</c:v>
                </c:pt>
                <c:pt idx="3432">
                  <c:v>-8850.1</c:v>
                </c:pt>
                <c:pt idx="3433">
                  <c:v>-8615.6</c:v>
                </c:pt>
                <c:pt idx="3434">
                  <c:v>-8324.7999999999993</c:v>
                </c:pt>
                <c:pt idx="3435">
                  <c:v>-8006.4</c:v>
                </c:pt>
                <c:pt idx="3436">
                  <c:v>-7666.4</c:v>
                </c:pt>
                <c:pt idx="3437">
                  <c:v>-7302.4</c:v>
                </c:pt>
                <c:pt idx="3438">
                  <c:v>-6920</c:v>
                </c:pt>
                <c:pt idx="3439">
                  <c:v>-6532.5</c:v>
                </c:pt>
                <c:pt idx="3440">
                  <c:v>-6141.6</c:v>
                </c:pt>
                <c:pt idx="3441">
                  <c:v>-5750.7</c:v>
                </c:pt>
                <c:pt idx="3442">
                  <c:v>-5376.8</c:v>
                </c:pt>
                <c:pt idx="3443">
                  <c:v>-5017.1000000000004</c:v>
                </c:pt>
                <c:pt idx="3444">
                  <c:v>-4675.3</c:v>
                </c:pt>
                <c:pt idx="3445">
                  <c:v>-4337.3999999999996</c:v>
                </c:pt>
                <c:pt idx="3446">
                  <c:v>-3990.2</c:v>
                </c:pt>
                <c:pt idx="3447">
                  <c:v>-3642.5</c:v>
                </c:pt>
                <c:pt idx="3448">
                  <c:v>-3304.7</c:v>
                </c:pt>
                <c:pt idx="3449">
                  <c:v>-2999.3</c:v>
                </c:pt>
                <c:pt idx="3450">
                  <c:v>-2727.3</c:v>
                </c:pt>
                <c:pt idx="3451">
                  <c:v>-2493.8000000000002</c:v>
                </c:pt>
                <c:pt idx="3452">
                  <c:v>-2306</c:v>
                </c:pt>
                <c:pt idx="3453">
                  <c:v>-2143.5</c:v>
                </c:pt>
                <c:pt idx="3454">
                  <c:v>-2001.7</c:v>
                </c:pt>
                <c:pt idx="3455">
                  <c:v>-1867</c:v>
                </c:pt>
                <c:pt idx="3456">
                  <c:v>-1716.8</c:v>
                </c:pt>
                <c:pt idx="3457">
                  <c:v>-1573.8</c:v>
                </c:pt>
                <c:pt idx="3458">
                  <c:v>-1432</c:v>
                </c:pt>
                <c:pt idx="3459">
                  <c:v>-1300.5999999999999</c:v>
                </c:pt>
                <c:pt idx="3460">
                  <c:v>-1179.8</c:v>
                </c:pt>
                <c:pt idx="3461">
                  <c:v>-1062.9000000000001</c:v>
                </c:pt>
                <c:pt idx="3462">
                  <c:v>-950.39</c:v>
                </c:pt>
                <c:pt idx="3463">
                  <c:v>-845.92</c:v>
                </c:pt>
                <c:pt idx="3464">
                  <c:v>-754.24</c:v>
                </c:pt>
                <c:pt idx="3465">
                  <c:v>-669.45</c:v>
                </c:pt>
                <c:pt idx="3466">
                  <c:v>-588.70000000000005</c:v>
                </c:pt>
                <c:pt idx="3467">
                  <c:v>-511.68</c:v>
                </c:pt>
                <c:pt idx="3468">
                  <c:v>-426.97</c:v>
                </c:pt>
                <c:pt idx="3469">
                  <c:v>-353.13</c:v>
                </c:pt>
                <c:pt idx="3470">
                  <c:v>-279.35000000000002</c:v>
                </c:pt>
                <c:pt idx="3471">
                  <c:v>-220.06</c:v>
                </c:pt>
                <c:pt idx="3472">
                  <c:v>-166.25</c:v>
                </c:pt>
                <c:pt idx="3473">
                  <c:v>-119.51</c:v>
                </c:pt>
                <c:pt idx="3474">
                  <c:v>-79.841999999999999</c:v>
                </c:pt>
                <c:pt idx="3475">
                  <c:v>-40.131999999999998</c:v>
                </c:pt>
                <c:pt idx="3476">
                  <c:v>0.29803000000000002</c:v>
                </c:pt>
                <c:pt idx="3477">
                  <c:v>35.185000000000002</c:v>
                </c:pt>
                <c:pt idx="3478">
                  <c:v>75.894000000000005</c:v>
                </c:pt>
                <c:pt idx="3479">
                  <c:v>117.07</c:v>
                </c:pt>
                <c:pt idx="3480">
                  <c:v>155.97999999999999</c:v>
                </c:pt>
                <c:pt idx="3481">
                  <c:v>184.33</c:v>
                </c:pt>
                <c:pt idx="3482">
                  <c:v>204.77</c:v>
                </c:pt>
                <c:pt idx="3483">
                  <c:v>224.58</c:v>
                </c:pt>
                <c:pt idx="3484">
                  <c:v>245.87</c:v>
                </c:pt>
                <c:pt idx="3485">
                  <c:v>269.83999999999997</c:v>
                </c:pt>
                <c:pt idx="3486">
                  <c:v>296.2</c:v>
                </c:pt>
                <c:pt idx="3487">
                  <c:v>318.37</c:v>
                </c:pt>
                <c:pt idx="3488">
                  <c:v>350.78</c:v>
                </c:pt>
                <c:pt idx="3489">
                  <c:v>388.7</c:v>
                </c:pt>
                <c:pt idx="3490">
                  <c:v>432.1</c:v>
                </c:pt>
                <c:pt idx="3491">
                  <c:v>473.92</c:v>
                </c:pt>
                <c:pt idx="3492">
                  <c:v>506.28</c:v>
                </c:pt>
                <c:pt idx="3493">
                  <c:v>534.57000000000005</c:v>
                </c:pt>
                <c:pt idx="3494">
                  <c:v>571.82000000000005</c:v>
                </c:pt>
                <c:pt idx="3495">
                  <c:v>617.04</c:v>
                </c:pt>
                <c:pt idx="3496">
                  <c:v>670.1</c:v>
                </c:pt>
                <c:pt idx="3497">
                  <c:v>720.99</c:v>
                </c:pt>
                <c:pt idx="3498">
                  <c:v>778.12</c:v>
                </c:pt>
                <c:pt idx="3499">
                  <c:v>825.39</c:v>
                </c:pt>
                <c:pt idx="3500">
                  <c:v>875.04</c:v>
                </c:pt>
                <c:pt idx="3501">
                  <c:v>921.69</c:v>
                </c:pt>
                <c:pt idx="3502">
                  <c:v>966.78</c:v>
                </c:pt>
                <c:pt idx="3503">
                  <c:v>1015.6</c:v>
                </c:pt>
                <c:pt idx="3504">
                  <c:v>1068.4000000000001</c:v>
                </c:pt>
                <c:pt idx="3505">
                  <c:v>1126.7</c:v>
                </c:pt>
                <c:pt idx="3506">
                  <c:v>1186.4000000000001</c:v>
                </c:pt>
                <c:pt idx="3507">
                  <c:v>1237.3</c:v>
                </c:pt>
                <c:pt idx="3508">
                  <c:v>1295.5</c:v>
                </c:pt>
                <c:pt idx="3509">
                  <c:v>1358.7</c:v>
                </c:pt>
                <c:pt idx="3510">
                  <c:v>1424.5</c:v>
                </c:pt>
                <c:pt idx="3511">
                  <c:v>1488</c:v>
                </c:pt>
                <c:pt idx="3512">
                  <c:v>1551.6</c:v>
                </c:pt>
                <c:pt idx="3513">
                  <c:v>1618.2</c:v>
                </c:pt>
                <c:pt idx="3514">
                  <c:v>1684.3</c:v>
                </c:pt>
                <c:pt idx="3515">
                  <c:v>1751.7</c:v>
                </c:pt>
                <c:pt idx="3516">
                  <c:v>1824.8</c:v>
                </c:pt>
                <c:pt idx="3517">
                  <c:v>1903.1</c:v>
                </c:pt>
                <c:pt idx="3518">
                  <c:v>1990.2</c:v>
                </c:pt>
                <c:pt idx="3519">
                  <c:v>2084.9</c:v>
                </c:pt>
                <c:pt idx="3520">
                  <c:v>2185.4</c:v>
                </c:pt>
                <c:pt idx="3521">
                  <c:v>2295.6</c:v>
                </c:pt>
                <c:pt idx="3522">
                  <c:v>2404.6999999999998</c:v>
                </c:pt>
                <c:pt idx="3523">
                  <c:v>2524.1999999999998</c:v>
                </c:pt>
                <c:pt idx="3524">
                  <c:v>2644</c:v>
                </c:pt>
                <c:pt idx="3525">
                  <c:v>2764</c:v>
                </c:pt>
                <c:pt idx="3526">
                  <c:v>2878.2</c:v>
                </c:pt>
                <c:pt idx="3527">
                  <c:v>2991.8</c:v>
                </c:pt>
                <c:pt idx="3528">
                  <c:v>3103.5</c:v>
                </c:pt>
                <c:pt idx="3529">
                  <c:v>3213.1</c:v>
                </c:pt>
                <c:pt idx="3530">
                  <c:v>3331.5</c:v>
                </c:pt>
                <c:pt idx="3531">
                  <c:v>3458.4</c:v>
                </c:pt>
                <c:pt idx="3532">
                  <c:v>3590.2</c:v>
                </c:pt>
                <c:pt idx="3533">
                  <c:v>3743.2</c:v>
                </c:pt>
                <c:pt idx="3534">
                  <c:v>3893</c:v>
                </c:pt>
                <c:pt idx="3535">
                  <c:v>4047.6</c:v>
                </c:pt>
                <c:pt idx="3536">
                  <c:v>4193.8</c:v>
                </c:pt>
                <c:pt idx="3537">
                  <c:v>4330.8</c:v>
                </c:pt>
                <c:pt idx="3538">
                  <c:v>4458.7</c:v>
                </c:pt>
                <c:pt idx="3539">
                  <c:v>4563.8</c:v>
                </c:pt>
                <c:pt idx="3540">
                  <c:v>4667.8999999999996</c:v>
                </c:pt>
                <c:pt idx="3541">
                  <c:v>4774.5</c:v>
                </c:pt>
                <c:pt idx="3542">
                  <c:v>4869.8</c:v>
                </c:pt>
                <c:pt idx="3543">
                  <c:v>4978</c:v>
                </c:pt>
                <c:pt idx="3544">
                  <c:v>5096.1000000000004</c:v>
                </c:pt>
                <c:pt idx="3545">
                  <c:v>5215</c:v>
                </c:pt>
                <c:pt idx="3546">
                  <c:v>5342.8</c:v>
                </c:pt>
                <c:pt idx="3547">
                  <c:v>5473.9</c:v>
                </c:pt>
                <c:pt idx="3548">
                  <c:v>5609.1</c:v>
                </c:pt>
                <c:pt idx="3549">
                  <c:v>5717.2</c:v>
                </c:pt>
                <c:pt idx="3550">
                  <c:v>5803.1</c:v>
                </c:pt>
                <c:pt idx="3551">
                  <c:v>5879.5</c:v>
                </c:pt>
                <c:pt idx="3552">
                  <c:v>5950.3</c:v>
                </c:pt>
                <c:pt idx="3553">
                  <c:v>6036</c:v>
                </c:pt>
                <c:pt idx="3554">
                  <c:v>6135.1</c:v>
                </c:pt>
                <c:pt idx="3555">
                  <c:v>6261.3</c:v>
                </c:pt>
                <c:pt idx="3556">
                  <c:v>6406.1</c:v>
                </c:pt>
                <c:pt idx="3557">
                  <c:v>6550.4</c:v>
                </c:pt>
                <c:pt idx="3558">
                  <c:v>6684.4</c:v>
                </c:pt>
                <c:pt idx="3559">
                  <c:v>6787.8</c:v>
                </c:pt>
                <c:pt idx="3560">
                  <c:v>6864.2</c:v>
                </c:pt>
                <c:pt idx="3561">
                  <c:v>6917.5</c:v>
                </c:pt>
                <c:pt idx="3562">
                  <c:v>6954.9</c:v>
                </c:pt>
                <c:pt idx="3563">
                  <c:v>7012.8</c:v>
                </c:pt>
                <c:pt idx="3564">
                  <c:v>7093.5</c:v>
                </c:pt>
                <c:pt idx="3565">
                  <c:v>7199.9</c:v>
                </c:pt>
                <c:pt idx="3566">
                  <c:v>7327.3</c:v>
                </c:pt>
                <c:pt idx="3567">
                  <c:v>7444.7</c:v>
                </c:pt>
                <c:pt idx="3568">
                  <c:v>7548.6</c:v>
                </c:pt>
                <c:pt idx="3569">
                  <c:v>7634.3</c:v>
                </c:pt>
                <c:pt idx="3570">
                  <c:v>7700</c:v>
                </c:pt>
                <c:pt idx="3571">
                  <c:v>7761.5</c:v>
                </c:pt>
                <c:pt idx="3572">
                  <c:v>7811.7</c:v>
                </c:pt>
                <c:pt idx="3573">
                  <c:v>7872.8</c:v>
                </c:pt>
                <c:pt idx="3574">
                  <c:v>7934.5</c:v>
                </c:pt>
                <c:pt idx="3575">
                  <c:v>7993.4</c:v>
                </c:pt>
                <c:pt idx="3576">
                  <c:v>8043.6</c:v>
                </c:pt>
                <c:pt idx="3577">
                  <c:v>8081.8</c:v>
                </c:pt>
                <c:pt idx="3578">
                  <c:v>8115.3</c:v>
                </c:pt>
                <c:pt idx="3579">
                  <c:v>8142.3</c:v>
                </c:pt>
                <c:pt idx="3580">
                  <c:v>8181.5</c:v>
                </c:pt>
                <c:pt idx="3581">
                  <c:v>8249.4</c:v>
                </c:pt>
                <c:pt idx="3582">
                  <c:v>8331.7000000000007</c:v>
                </c:pt>
                <c:pt idx="3583">
                  <c:v>8425.7999999999993</c:v>
                </c:pt>
                <c:pt idx="3584">
                  <c:v>8502.7999999999993</c:v>
                </c:pt>
                <c:pt idx="3585">
                  <c:v>8578.1</c:v>
                </c:pt>
                <c:pt idx="3586">
                  <c:v>8659.7000000000007</c:v>
                </c:pt>
                <c:pt idx="3587">
                  <c:v>8742.6</c:v>
                </c:pt>
                <c:pt idx="3588">
                  <c:v>8825.7999999999993</c:v>
                </c:pt>
                <c:pt idx="3589">
                  <c:v>8896.9</c:v>
                </c:pt>
                <c:pt idx="3590">
                  <c:v>8972.2999999999993</c:v>
                </c:pt>
                <c:pt idx="3591">
                  <c:v>9042.4</c:v>
                </c:pt>
                <c:pt idx="3592">
                  <c:v>9094.6</c:v>
                </c:pt>
                <c:pt idx="3593">
                  <c:v>9137.5</c:v>
                </c:pt>
                <c:pt idx="3594">
                  <c:v>9179.1</c:v>
                </c:pt>
                <c:pt idx="3595">
                  <c:v>9233.2999999999993</c:v>
                </c:pt>
                <c:pt idx="3596">
                  <c:v>9301.5</c:v>
                </c:pt>
                <c:pt idx="3597">
                  <c:v>9375.5</c:v>
                </c:pt>
                <c:pt idx="3598">
                  <c:v>9445.1</c:v>
                </c:pt>
                <c:pt idx="3599">
                  <c:v>9484.2000000000007</c:v>
                </c:pt>
                <c:pt idx="3600">
                  <c:v>9508</c:v>
                </c:pt>
                <c:pt idx="3601">
                  <c:v>9533.7000000000007</c:v>
                </c:pt>
                <c:pt idx="3602">
                  <c:v>9568.1</c:v>
                </c:pt>
                <c:pt idx="3603">
                  <c:v>9628</c:v>
                </c:pt>
                <c:pt idx="3604">
                  <c:v>9703.1</c:v>
                </c:pt>
                <c:pt idx="3605">
                  <c:v>9783.2000000000007</c:v>
                </c:pt>
                <c:pt idx="3606">
                  <c:v>9855.7999999999993</c:v>
                </c:pt>
                <c:pt idx="3607">
                  <c:v>9908.4</c:v>
                </c:pt>
                <c:pt idx="3608">
                  <c:v>9959.6</c:v>
                </c:pt>
                <c:pt idx="3609">
                  <c:v>10011</c:v>
                </c:pt>
                <c:pt idx="3610">
                  <c:v>10065</c:v>
                </c:pt>
                <c:pt idx="3611">
                  <c:v>10127</c:v>
                </c:pt>
                <c:pt idx="3612">
                  <c:v>10186</c:v>
                </c:pt>
                <c:pt idx="3613">
                  <c:v>10238</c:v>
                </c:pt>
                <c:pt idx="3614">
                  <c:v>10277</c:v>
                </c:pt>
                <c:pt idx="3615">
                  <c:v>10316</c:v>
                </c:pt>
                <c:pt idx="3616">
                  <c:v>10368</c:v>
                </c:pt>
                <c:pt idx="3617">
                  <c:v>10424</c:v>
                </c:pt>
                <c:pt idx="3618">
                  <c:v>10502</c:v>
                </c:pt>
                <c:pt idx="3619">
                  <c:v>10582</c:v>
                </c:pt>
                <c:pt idx="3620">
                  <c:v>10642</c:v>
                </c:pt>
                <c:pt idx="3621">
                  <c:v>10678</c:v>
                </c:pt>
                <c:pt idx="3622">
                  <c:v>10691</c:v>
                </c:pt>
                <c:pt idx="3623">
                  <c:v>10698</c:v>
                </c:pt>
                <c:pt idx="3624">
                  <c:v>10703</c:v>
                </c:pt>
                <c:pt idx="3625">
                  <c:v>10726</c:v>
                </c:pt>
                <c:pt idx="3626">
                  <c:v>10779</c:v>
                </c:pt>
                <c:pt idx="3627">
                  <c:v>10848</c:v>
                </c:pt>
                <c:pt idx="3628">
                  <c:v>10925</c:v>
                </c:pt>
                <c:pt idx="3629">
                  <c:v>10988</c:v>
                </c:pt>
                <c:pt idx="3630">
                  <c:v>11044</c:v>
                </c:pt>
                <c:pt idx="3631">
                  <c:v>11075</c:v>
                </c:pt>
                <c:pt idx="3632">
                  <c:v>11076</c:v>
                </c:pt>
                <c:pt idx="3633">
                  <c:v>11049</c:v>
                </c:pt>
                <c:pt idx="3634">
                  <c:v>11004</c:v>
                </c:pt>
                <c:pt idx="3635">
                  <c:v>10946</c:v>
                </c:pt>
                <c:pt idx="3636">
                  <c:v>10886</c:v>
                </c:pt>
                <c:pt idx="3637">
                  <c:v>10838</c:v>
                </c:pt>
                <c:pt idx="3638">
                  <c:v>10810</c:v>
                </c:pt>
                <c:pt idx="3639">
                  <c:v>10784</c:v>
                </c:pt>
                <c:pt idx="3640">
                  <c:v>10755</c:v>
                </c:pt>
                <c:pt idx="3641">
                  <c:v>10692</c:v>
                </c:pt>
                <c:pt idx="3642">
                  <c:v>10571</c:v>
                </c:pt>
                <c:pt idx="3643">
                  <c:v>10414</c:v>
                </c:pt>
                <c:pt idx="3644">
                  <c:v>10202</c:v>
                </c:pt>
                <c:pt idx="3645">
                  <c:v>9947.4</c:v>
                </c:pt>
                <c:pt idx="3646">
                  <c:v>9662.9</c:v>
                </c:pt>
                <c:pt idx="3647">
                  <c:v>9348.4</c:v>
                </c:pt>
                <c:pt idx="3648">
                  <c:v>9008.2999999999993</c:v>
                </c:pt>
                <c:pt idx="3649">
                  <c:v>8639.4</c:v>
                </c:pt>
                <c:pt idx="3650">
                  <c:v>8240.2999999999993</c:v>
                </c:pt>
                <c:pt idx="3651">
                  <c:v>7812.3</c:v>
                </c:pt>
                <c:pt idx="3652">
                  <c:v>7361.1</c:v>
                </c:pt>
                <c:pt idx="3653">
                  <c:v>6891.7</c:v>
                </c:pt>
                <c:pt idx="3654">
                  <c:v>6406.1</c:v>
                </c:pt>
                <c:pt idx="3655">
                  <c:v>5925.4</c:v>
                </c:pt>
                <c:pt idx="3656">
                  <c:v>5470</c:v>
                </c:pt>
                <c:pt idx="3657">
                  <c:v>5051</c:v>
                </c:pt>
                <c:pt idx="3658">
                  <c:v>4681.5</c:v>
                </c:pt>
                <c:pt idx="3659">
                  <c:v>4345.3</c:v>
                </c:pt>
                <c:pt idx="3660">
                  <c:v>4031.5</c:v>
                </c:pt>
                <c:pt idx="3661">
                  <c:v>3736.4</c:v>
                </c:pt>
                <c:pt idx="3662">
                  <c:v>3444.1</c:v>
                </c:pt>
                <c:pt idx="3663">
                  <c:v>3159.8</c:v>
                </c:pt>
                <c:pt idx="3664">
                  <c:v>2898.5</c:v>
                </c:pt>
                <c:pt idx="3665">
                  <c:v>2667.8</c:v>
                </c:pt>
                <c:pt idx="3666">
                  <c:v>2456.8000000000002</c:v>
                </c:pt>
                <c:pt idx="3667">
                  <c:v>2264.8000000000002</c:v>
                </c:pt>
                <c:pt idx="3668">
                  <c:v>2097.5</c:v>
                </c:pt>
                <c:pt idx="3669">
                  <c:v>1943.5</c:v>
                </c:pt>
                <c:pt idx="3670">
                  <c:v>1808.3</c:v>
                </c:pt>
                <c:pt idx="3671">
                  <c:v>1689.9</c:v>
                </c:pt>
                <c:pt idx="3672">
                  <c:v>1583.6</c:v>
                </c:pt>
                <c:pt idx="3673">
                  <c:v>1497.9</c:v>
                </c:pt>
                <c:pt idx="3674">
                  <c:v>1422.2</c:v>
                </c:pt>
                <c:pt idx="3675">
                  <c:v>1354.8</c:v>
                </c:pt>
                <c:pt idx="3676">
                  <c:v>1291.3</c:v>
                </c:pt>
                <c:pt idx="3677">
                  <c:v>1227.7</c:v>
                </c:pt>
                <c:pt idx="3678">
                  <c:v>1171.2</c:v>
                </c:pt>
                <c:pt idx="3679">
                  <c:v>1107.8</c:v>
                </c:pt>
                <c:pt idx="3680">
                  <c:v>1051.4000000000001</c:v>
                </c:pt>
                <c:pt idx="3681">
                  <c:v>994.35</c:v>
                </c:pt>
                <c:pt idx="3682">
                  <c:v>938.09</c:v>
                </c:pt>
                <c:pt idx="3683">
                  <c:v>882.92</c:v>
                </c:pt>
                <c:pt idx="3684">
                  <c:v>822.9</c:v>
                </c:pt>
                <c:pt idx="3685">
                  <c:v>765.02</c:v>
                </c:pt>
                <c:pt idx="3686">
                  <c:v>711.69</c:v>
                </c:pt>
                <c:pt idx="3687">
                  <c:v>658.69</c:v>
                </c:pt>
                <c:pt idx="3688">
                  <c:v>617</c:v>
                </c:pt>
                <c:pt idx="3689">
                  <c:v>576.04999999999995</c:v>
                </c:pt>
                <c:pt idx="3690">
                  <c:v>538.46</c:v>
                </c:pt>
                <c:pt idx="3691">
                  <c:v>502.27</c:v>
                </c:pt>
                <c:pt idx="3692">
                  <c:v>463.28</c:v>
                </c:pt>
                <c:pt idx="3693">
                  <c:v>424.53</c:v>
                </c:pt>
                <c:pt idx="3694">
                  <c:v>380.68</c:v>
                </c:pt>
                <c:pt idx="3695">
                  <c:v>341.78</c:v>
                </c:pt>
                <c:pt idx="3696">
                  <c:v>305.63</c:v>
                </c:pt>
                <c:pt idx="3697">
                  <c:v>276.79000000000002</c:v>
                </c:pt>
                <c:pt idx="3698">
                  <c:v>248.15</c:v>
                </c:pt>
                <c:pt idx="3699">
                  <c:v>215.23</c:v>
                </c:pt>
                <c:pt idx="3700">
                  <c:v>182.12</c:v>
                </c:pt>
                <c:pt idx="3701">
                  <c:v>151.33000000000001</c:v>
                </c:pt>
                <c:pt idx="3702">
                  <c:v>122</c:v>
                </c:pt>
                <c:pt idx="3703">
                  <c:v>98.188999999999993</c:v>
                </c:pt>
                <c:pt idx="3704">
                  <c:v>74.001000000000005</c:v>
                </c:pt>
                <c:pt idx="3705">
                  <c:v>52.832000000000001</c:v>
                </c:pt>
                <c:pt idx="3706">
                  <c:v>30.678000000000001</c:v>
                </c:pt>
                <c:pt idx="3707">
                  <c:v>1.4275</c:v>
                </c:pt>
                <c:pt idx="3708">
                  <c:v>-26.009</c:v>
                </c:pt>
                <c:pt idx="3709">
                  <c:v>-57.692999999999998</c:v>
                </c:pt>
                <c:pt idx="3710">
                  <c:v>-82.608999999999995</c:v>
                </c:pt>
                <c:pt idx="3711">
                  <c:v>-104.4</c:v>
                </c:pt>
                <c:pt idx="3712">
                  <c:v>-133.22</c:v>
                </c:pt>
                <c:pt idx="3713">
                  <c:v>-154.41</c:v>
                </c:pt>
                <c:pt idx="3714">
                  <c:v>-188.73</c:v>
                </c:pt>
                <c:pt idx="3715">
                  <c:v>-218.68</c:v>
                </c:pt>
                <c:pt idx="3716">
                  <c:v>-250.63</c:v>
                </c:pt>
                <c:pt idx="3717">
                  <c:v>-290.19</c:v>
                </c:pt>
                <c:pt idx="3718">
                  <c:v>-330.7</c:v>
                </c:pt>
                <c:pt idx="3719">
                  <c:v>-377.05</c:v>
                </c:pt>
                <c:pt idx="3720">
                  <c:v>-426.37</c:v>
                </c:pt>
                <c:pt idx="3721">
                  <c:v>-482.41</c:v>
                </c:pt>
                <c:pt idx="3722">
                  <c:v>-542.80999999999995</c:v>
                </c:pt>
                <c:pt idx="3723">
                  <c:v>-605.65</c:v>
                </c:pt>
                <c:pt idx="3724">
                  <c:v>-673.54</c:v>
                </c:pt>
                <c:pt idx="3725">
                  <c:v>-740.42</c:v>
                </c:pt>
                <c:pt idx="3726">
                  <c:v>-810.09</c:v>
                </c:pt>
                <c:pt idx="3727">
                  <c:v>-884.28</c:v>
                </c:pt>
                <c:pt idx="3728">
                  <c:v>-957.6</c:v>
                </c:pt>
                <c:pt idx="3729">
                  <c:v>-1039.5</c:v>
                </c:pt>
                <c:pt idx="3730">
                  <c:v>-1123.0999999999999</c:v>
                </c:pt>
                <c:pt idx="3731">
                  <c:v>-1212.0999999999999</c:v>
                </c:pt>
                <c:pt idx="3732">
                  <c:v>-1310.7</c:v>
                </c:pt>
                <c:pt idx="3733">
                  <c:v>-1407.8</c:v>
                </c:pt>
                <c:pt idx="3734">
                  <c:v>-1518.3</c:v>
                </c:pt>
                <c:pt idx="3735">
                  <c:v>-1638</c:v>
                </c:pt>
                <c:pt idx="3736">
                  <c:v>-1750.3</c:v>
                </c:pt>
                <c:pt idx="3737">
                  <c:v>-1872.5</c:v>
                </c:pt>
                <c:pt idx="3738">
                  <c:v>-1993.7</c:v>
                </c:pt>
                <c:pt idx="3739">
                  <c:v>-2128.8000000000002</c:v>
                </c:pt>
                <c:pt idx="3740">
                  <c:v>-2265.4</c:v>
                </c:pt>
                <c:pt idx="3741">
                  <c:v>-2401.6</c:v>
                </c:pt>
                <c:pt idx="3742">
                  <c:v>-2541.1999999999998</c:v>
                </c:pt>
                <c:pt idx="3743">
                  <c:v>-2683.8</c:v>
                </c:pt>
                <c:pt idx="3744">
                  <c:v>-2834.3</c:v>
                </c:pt>
                <c:pt idx="3745">
                  <c:v>-2986.3</c:v>
                </c:pt>
                <c:pt idx="3746">
                  <c:v>-3127.9</c:v>
                </c:pt>
                <c:pt idx="3747">
                  <c:v>-3258.9</c:v>
                </c:pt>
                <c:pt idx="3748">
                  <c:v>-3382.3</c:v>
                </c:pt>
                <c:pt idx="3749">
                  <c:v>-3502.9</c:v>
                </c:pt>
                <c:pt idx="3750">
                  <c:v>-3608.8</c:v>
                </c:pt>
                <c:pt idx="3751">
                  <c:v>-3705.8</c:v>
                </c:pt>
                <c:pt idx="3752">
                  <c:v>-3800.7</c:v>
                </c:pt>
                <c:pt idx="3753">
                  <c:v>-3893.2</c:v>
                </c:pt>
                <c:pt idx="3754">
                  <c:v>-3994.9</c:v>
                </c:pt>
                <c:pt idx="3755">
                  <c:v>-4105.2</c:v>
                </c:pt>
                <c:pt idx="3756">
                  <c:v>-4208.3999999999996</c:v>
                </c:pt>
                <c:pt idx="3757">
                  <c:v>-4315.5</c:v>
                </c:pt>
                <c:pt idx="3758">
                  <c:v>-4406.8</c:v>
                </c:pt>
                <c:pt idx="3759">
                  <c:v>-4490.8999999999996</c:v>
                </c:pt>
                <c:pt idx="3760">
                  <c:v>-4553</c:v>
                </c:pt>
                <c:pt idx="3761">
                  <c:v>-4602.1000000000004</c:v>
                </c:pt>
                <c:pt idx="3762">
                  <c:v>-4647.2</c:v>
                </c:pt>
                <c:pt idx="3763">
                  <c:v>-4705.7</c:v>
                </c:pt>
                <c:pt idx="3764">
                  <c:v>-4793.5</c:v>
                </c:pt>
                <c:pt idx="3765">
                  <c:v>-4908.8</c:v>
                </c:pt>
                <c:pt idx="3766">
                  <c:v>-5048.7</c:v>
                </c:pt>
                <c:pt idx="3767">
                  <c:v>-5201.7</c:v>
                </c:pt>
                <c:pt idx="3768">
                  <c:v>-5339.3</c:v>
                </c:pt>
                <c:pt idx="3769">
                  <c:v>-5444.9</c:v>
                </c:pt>
                <c:pt idx="3770">
                  <c:v>-5522.5</c:v>
                </c:pt>
                <c:pt idx="3771">
                  <c:v>-5586.6</c:v>
                </c:pt>
                <c:pt idx="3772">
                  <c:v>-5659.2</c:v>
                </c:pt>
                <c:pt idx="3773">
                  <c:v>-5741.3</c:v>
                </c:pt>
                <c:pt idx="3774">
                  <c:v>-5822.8</c:v>
                </c:pt>
                <c:pt idx="3775">
                  <c:v>-5895</c:v>
                </c:pt>
                <c:pt idx="3776">
                  <c:v>-5971.5</c:v>
                </c:pt>
                <c:pt idx="3777">
                  <c:v>-6059.9</c:v>
                </c:pt>
                <c:pt idx="3778">
                  <c:v>-6158.8</c:v>
                </c:pt>
                <c:pt idx="3779">
                  <c:v>-6274.7</c:v>
                </c:pt>
                <c:pt idx="3780">
                  <c:v>-6389.3</c:v>
                </c:pt>
                <c:pt idx="3781">
                  <c:v>-6489.9</c:v>
                </c:pt>
                <c:pt idx="3782">
                  <c:v>-6568</c:v>
                </c:pt>
                <c:pt idx="3783">
                  <c:v>-6604.4</c:v>
                </c:pt>
                <c:pt idx="3784">
                  <c:v>-6606.9</c:v>
                </c:pt>
                <c:pt idx="3785">
                  <c:v>-6601.6</c:v>
                </c:pt>
                <c:pt idx="3786">
                  <c:v>-6637.8</c:v>
                </c:pt>
                <c:pt idx="3787">
                  <c:v>-6731.2</c:v>
                </c:pt>
                <c:pt idx="3788">
                  <c:v>-6867.7</c:v>
                </c:pt>
                <c:pt idx="3789">
                  <c:v>-7020.8</c:v>
                </c:pt>
                <c:pt idx="3790">
                  <c:v>-7150</c:v>
                </c:pt>
                <c:pt idx="3791">
                  <c:v>-7243.8</c:v>
                </c:pt>
                <c:pt idx="3792">
                  <c:v>-7318.2</c:v>
                </c:pt>
                <c:pt idx="3793">
                  <c:v>-7373</c:v>
                </c:pt>
                <c:pt idx="3794">
                  <c:v>-7426.9</c:v>
                </c:pt>
                <c:pt idx="3795">
                  <c:v>-7477.9</c:v>
                </c:pt>
                <c:pt idx="3796">
                  <c:v>-7531.3</c:v>
                </c:pt>
                <c:pt idx="3797">
                  <c:v>-7593.8</c:v>
                </c:pt>
                <c:pt idx="3798">
                  <c:v>-7639.6</c:v>
                </c:pt>
                <c:pt idx="3799">
                  <c:v>-7681.5</c:v>
                </c:pt>
                <c:pt idx="3800">
                  <c:v>-7722.4</c:v>
                </c:pt>
                <c:pt idx="3801">
                  <c:v>-7770.8</c:v>
                </c:pt>
                <c:pt idx="3802">
                  <c:v>-7835</c:v>
                </c:pt>
                <c:pt idx="3803">
                  <c:v>-7911.8</c:v>
                </c:pt>
                <c:pt idx="3804">
                  <c:v>-8002.9</c:v>
                </c:pt>
                <c:pt idx="3805">
                  <c:v>-8089.2</c:v>
                </c:pt>
                <c:pt idx="3806">
                  <c:v>-8175.4</c:v>
                </c:pt>
                <c:pt idx="3807">
                  <c:v>-8259.4</c:v>
                </c:pt>
                <c:pt idx="3808">
                  <c:v>-8331.5</c:v>
                </c:pt>
                <c:pt idx="3809">
                  <c:v>-8395.5</c:v>
                </c:pt>
                <c:pt idx="3810">
                  <c:v>-8458.7999999999993</c:v>
                </c:pt>
                <c:pt idx="3811">
                  <c:v>-8538.7999999999993</c:v>
                </c:pt>
                <c:pt idx="3812">
                  <c:v>-8643.6</c:v>
                </c:pt>
                <c:pt idx="3813">
                  <c:v>-8739.7000000000007</c:v>
                </c:pt>
                <c:pt idx="3814">
                  <c:v>-8814.7000000000007</c:v>
                </c:pt>
                <c:pt idx="3815">
                  <c:v>-8844.2999999999993</c:v>
                </c:pt>
                <c:pt idx="3816">
                  <c:v>-8844.5</c:v>
                </c:pt>
                <c:pt idx="3817">
                  <c:v>-8833.7000000000007</c:v>
                </c:pt>
                <c:pt idx="3818">
                  <c:v>-8831.4</c:v>
                </c:pt>
                <c:pt idx="3819">
                  <c:v>-8847.1</c:v>
                </c:pt>
                <c:pt idx="3820">
                  <c:v>-8876.9</c:v>
                </c:pt>
                <c:pt idx="3821">
                  <c:v>-8929.1</c:v>
                </c:pt>
                <c:pt idx="3822">
                  <c:v>-8979.5</c:v>
                </c:pt>
                <c:pt idx="3823">
                  <c:v>-9012.5</c:v>
                </c:pt>
                <c:pt idx="3824">
                  <c:v>-9055.4</c:v>
                </c:pt>
                <c:pt idx="3825">
                  <c:v>-9100.7000000000007</c:v>
                </c:pt>
                <c:pt idx="3826">
                  <c:v>-9120.2000000000007</c:v>
                </c:pt>
                <c:pt idx="3827">
                  <c:v>-9105.4</c:v>
                </c:pt>
                <c:pt idx="3828">
                  <c:v>-9066.7000000000007</c:v>
                </c:pt>
                <c:pt idx="3829">
                  <c:v>-9051.6</c:v>
                </c:pt>
                <c:pt idx="3830">
                  <c:v>-9045.2999999999993</c:v>
                </c:pt>
                <c:pt idx="3831">
                  <c:v>-9060.2000000000007</c:v>
                </c:pt>
                <c:pt idx="3832">
                  <c:v>-9094.1</c:v>
                </c:pt>
                <c:pt idx="3833">
                  <c:v>-9120.2000000000007</c:v>
                </c:pt>
                <c:pt idx="3834">
                  <c:v>-9145.7999999999993</c:v>
                </c:pt>
                <c:pt idx="3835">
                  <c:v>-9164</c:v>
                </c:pt>
                <c:pt idx="3836">
                  <c:v>-9167.6</c:v>
                </c:pt>
                <c:pt idx="3837">
                  <c:v>-9166.5</c:v>
                </c:pt>
                <c:pt idx="3838">
                  <c:v>-9155.1</c:v>
                </c:pt>
                <c:pt idx="3839">
                  <c:v>-9133.7000000000007</c:v>
                </c:pt>
                <c:pt idx="3840">
                  <c:v>-9096.7999999999993</c:v>
                </c:pt>
                <c:pt idx="3841">
                  <c:v>-9051.1</c:v>
                </c:pt>
                <c:pt idx="3842">
                  <c:v>-8991.6</c:v>
                </c:pt>
                <c:pt idx="3843">
                  <c:v>-8916.4</c:v>
                </c:pt>
                <c:pt idx="3844">
                  <c:v>-8833.7000000000007</c:v>
                </c:pt>
                <c:pt idx="3845">
                  <c:v>-8745.2999999999993</c:v>
                </c:pt>
                <c:pt idx="3846">
                  <c:v>-8650</c:v>
                </c:pt>
                <c:pt idx="3847">
                  <c:v>-8539.5</c:v>
                </c:pt>
                <c:pt idx="3848">
                  <c:v>-8411.1</c:v>
                </c:pt>
                <c:pt idx="3849">
                  <c:v>-8270.2000000000007</c:v>
                </c:pt>
                <c:pt idx="3850">
                  <c:v>-8107.9</c:v>
                </c:pt>
                <c:pt idx="3851">
                  <c:v>-7909.8</c:v>
                </c:pt>
                <c:pt idx="3852">
                  <c:v>-7677.2</c:v>
                </c:pt>
                <c:pt idx="3853">
                  <c:v>-7409.1</c:v>
                </c:pt>
                <c:pt idx="3854">
                  <c:v>-7101.6</c:v>
                </c:pt>
                <c:pt idx="3855">
                  <c:v>-6761.1</c:v>
                </c:pt>
                <c:pt idx="3856">
                  <c:v>-6423.1</c:v>
                </c:pt>
                <c:pt idx="3857">
                  <c:v>-6090.3</c:v>
                </c:pt>
                <c:pt idx="3858">
                  <c:v>-5742.7</c:v>
                </c:pt>
                <c:pt idx="3859">
                  <c:v>-5386.1</c:v>
                </c:pt>
                <c:pt idx="3860">
                  <c:v>-5026.3</c:v>
                </c:pt>
                <c:pt idx="3861">
                  <c:v>-4672.5</c:v>
                </c:pt>
                <c:pt idx="3862">
                  <c:v>-4333.6000000000004</c:v>
                </c:pt>
                <c:pt idx="3863">
                  <c:v>-4011.3</c:v>
                </c:pt>
                <c:pt idx="3864">
                  <c:v>-3715</c:v>
                </c:pt>
                <c:pt idx="3865">
                  <c:v>-3448.5</c:v>
                </c:pt>
                <c:pt idx="3866">
                  <c:v>-3206.8</c:v>
                </c:pt>
                <c:pt idx="3867">
                  <c:v>-2973.4</c:v>
                </c:pt>
                <c:pt idx="3868">
                  <c:v>-2734</c:v>
                </c:pt>
                <c:pt idx="3869">
                  <c:v>-2493.9</c:v>
                </c:pt>
                <c:pt idx="3870">
                  <c:v>-2259.1999999999998</c:v>
                </c:pt>
                <c:pt idx="3871">
                  <c:v>-2032.2</c:v>
                </c:pt>
                <c:pt idx="3872">
                  <c:v>-1822.8</c:v>
                </c:pt>
                <c:pt idx="3873">
                  <c:v>-1619.3</c:v>
                </c:pt>
                <c:pt idx="3874">
                  <c:v>-1438.5</c:v>
                </c:pt>
                <c:pt idx="3875">
                  <c:v>-1276.5</c:v>
                </c:pt>
                <c:pt idx="3876">
                  <c:v>-1139.8</c:v>
                </c:pt>
                <c:pt idx="3877">
                  <c:v>-1020.9</c:v>
                </c:pt>
                <c:pt idx="3878">
                  <c:v>-909.1</c:v>
                </c:pt>
                <c:pt idx="3879">
                  <c:v>-815.64</c:v>
                </c:pt>
                <c:pt idx="3880">
                  <c:v>-731.39</c:v>
                </c:pt>
                <c:pt idx="3881">
                  <c:v>-653.38</c:v>
                </c:pt>
                <c:pt idx="3882">
                  <c:v>-580.67999999999995</c:v>
                </c:pt>
                <c:pt idx="3883">
                  <c:v>-500.2</c:v>
                </c:pt>
                <c:pt idx="3884">
                  <c:v>-426.82</c:v>
                </c:pt>
                <c:pt idx="3885">
                  <c:v>-356.08</c:v>
                </c:pt>
                <c:pt idx="3886">
                  <c:v>-294.14</c:v>
                </c:pt>
                <c:pt idx="3887">
                  <c:v>-240.13</c:v>
                </c:pt>
                <c:pt idx="3888">
                  <c:v>-190.27</c:v>
                </c:pt>
                <c:pt idx="3889">
                  <c:v>-146</c:v>
                </c:pt>
                <c:pt idx="3890">
                  <c:v>-101.81</c:v>
                </c:pt>
                <c:pt idx="3891">
                  <c:v>-51.524000000000001</c:v>
                </c:pt>
                <c:pt idx="3892">
                  <c:v>-8.8986000000000001</c:v>
                </c:pt>
                <c:pt idx="3893">
                  <c:v>34.225999999999999</c:v>
                </c:pt>
                <c:pt idx="3894">
                  <c:v>65.5</c:v>
                </c:pt>
                <c:pt idx="3895">
                  <c:v>94.552000000000007</c:v>
                </c:pt>
                <c:pt idx="3896">
                  <c:v>112.42</c:v>
                </c:pt>
                <c:pt idx="3897">
                  <c:v>124.68</c:v>
                </c:pt>
                <c:pt idx="3898">
                  <c:v>137.41999999999999</c:v>
                </c:pt>
                <c:pt idx="3899">
                  <c:v>148.80000000000001</c:v>
                </c:pt>
                <c:pt idx="3900">
                  <c:v>165.65</c:v>
                </c:pt>
                <c:pt idx="3901">
                  <c:v>194.11</c:v>
                </c:pt>
                <c:pt idx="3902">
                  <c:v>227.12</c:v>
                </c:pt>
                <c:pt idx="3903">
                  <c:v>257.5</c:v>
                </c:pt>
                <c:pt idx="3904">
                  <c:v>276.42</c:v>
                </c:pt>
                <c:pt idx="3905">
                  <c:v>303.75</c:v>
                </c:pt>
                <c:pt idx="3906">
                  <c:v>329.14</c:v>
                </c:pt>
                <c:pt idx="3907">
                  <c:v>351.64</c:v>
                </c:pt>
                <c:pt idx="3908">
                  <c:v>379.3</c:v>
                </c:pt>
                <c:pt idx="3909">
                  <c:v>401.23</c:v>
                </c:pt>
                <c:pt idx="3910">
                  <c:v>429.86</c:v>
                </c:pt>
                <c:pt idx="3911">
                  <c:v>460.92</c:v>
                </c:pt>
                <c:pt idx="3912">
                  <c:v>486.15</c:v>
                </c:pt>
                <c:pt idx="3913">
                  <c:v>514.02</c:v>
                </c:pt>
                <c:pt idx="3914">
                  <c:v>538.15</c:v>
                </c:pt>
                <c:pt idx="3915">
                  <c:v>570.64</c:v>
                </c:pt>
                <c:pt idx="3916">
                  <c:v>607.42999999999995</c:v>
                </c:pt>
                <c:pt idx="3917">
                  <c:v>646.5</c:v>
                </c:pt>
                <c:pt idx="3918">
                  <c:v>686.57</c:v>
                </c:pt>
                <c:pt idx="3919">
                  <c:v>722.06</c:v>
                </c:pt>
                <c:pt idx="3920">
                  <c:v>754.12</c:v>
                </c:pt>
                <c:pt idx="3921">
                  <c:v>784.1</c:v>
                </c:pt>
                <c:pt idx="3922">
                  <c:v>813.16</c:v>
                </c:pt>
                <c:pt idx="3923">
                  <c:v>848.09</c:v>
                </c:pt>
                <c:pt idx="3924">
                  <c:v>881.47</c:v>
                </c:pt>
                <c:pt idx="3925">
                  <c:v>920.05</c:v>
                </c:pt>
                <c:pt idx="3926">
                  <c:v>956.45</c:v>
                </c:pt>
                <c:pt idx="3927">
                  <c:v>984.79</c:v>
                </c:pt>
                <c:pt idx="3928">
                  <c:v>1018.5</c:v>
                </c:pt>
                <c:pt idx="3929">
                  <c:v>1045.8</c:v>
                </c:pt>
                <c:pt idx="3930">
                  <c:v>1074.5</c:v>
                </c:pt>
                <c:pt idx="3931">
                  <c:v>1107</c:v>
                </c:pt>
                <c:pt idx="3932">
                  <c:v>1136.3</c:v>
                </c:pt>
                <c:pt idx="3933">
                  <c:v>1170.9000000000001</c:v>
                </c:pt>
                <c:pt idx="3934">
                  <c:v>1199.7</c:v>
                </c:pt>
                <c:pt idx="3935">
                  <c:v>1226.8</c:v>
                </c:pt>
                <c:pt idx="3936">
                  <c:v>1252.3</c:v>
                </c:pt>
                <c:pt idx="3937">
                  <c:v>1281.5</c:v>
                </c:pt>
                <c:pt idx="3938">
                  <c:v>1308</c:v>
                </c:pt>
                <c:pt idx="3939">
                  <c:v>1335.6</c:v>
                </c:pt>
                <c:pt idx="3940">
                  <c:v>1372.3</c:v>
                </c:pt>
                <c:pt idx="3941">
                  <c:v>1411.8</c:v>
                </c:pt>
                <c:pt idx="3942">
                  <c:v>1444.9</c:v>
                </c:pt>
                <c:pt idx="3943">
                  <c:v>1482.6</c:v>
                </c:pt>
                <c:pt idx="3944">
                  <c:v>1515.5</c:v>
                </c:pt>
                <c:pt idx="3945">
                  <c:v>1549.3</c:v>
                </c:pt>
                <c:pt idx="3946">
                  <c:v>1586.1</c:v>
                </c:pt>
                <c:pt idx="3947">
                  <c:v>1623.8</c:v>
                </c:pt>
                <c:pt idx="3948">
                  <c:v>1669.9</c:v>
                </c:pt>
                <c:pt idx="3949">
                  <c:v>1708.8</c:v>
                </c:pt>
                <c:pt idx="3950">
                  <c:v>1749.3</c:v>
                </c:pt>
                <c:pt idx="3951">
                  <c:v>1792.6</c:v>
                </c:pt>
                <c:pt idx="3952">
                  <c:v>1829.2</c:v>
                </c:pt>
                <c:pt idx="3953">
                  <c:v>1873.6</c:v>
                </c:pt>
                <c:pt idx="3954">
                  <c:v>1912.5</c:v>
                </c:pt>
                <c:pt idx="3955">
                  <c:v>1956.5</c:v>
                </c:pt>
                <c:pt idx="3956">
                  <c:v>1998.3</c:v>
                </c:pt>
                <c:pt idx="3957">
                  <c:v>2033.3</c:v>
                </c:pt>
                <c:pt idx="3958">
                  <c:v>2068.3000000000002</c:v>
                </c:pt>
                <c:pt idx="3959">
                  <c:v>2099.1999999999998</c:v>
                </c:pt>
                <c:pt idx="3960">
                  <c:v>2130</c:v>
                </c:pt>
                <c:pt idx="3961">
                  <c:v>2163</c:v>
                </c:pt>
                <c:pt idx="3962">
                  <c:v>2194</c:v>
                </c:pt>
                <c:pt idx="3963">
                  <c:v>2228.5</c:v>
                </c:pt>
                <c:pt idx="3964">
                  <c:v>2259.6</c:v>
                </c:pt>
                <c:pt idx="3965">
                  <c:v>2294.6999999999998</c:v>
                </c:pt>
                <c:pt idx="3966">
                  <c:v>2328.6999999999998</c:v>
                </c:pt>
                <c:pt idx="3967">
                  <c:v>2363.5</c:v>
                </c:pt>
                <c:pt idx="3968">
                  <c:v>2413.5</c:v>
                </c:pt>
                <c:pt idx="3969">
                  <c:v>2464.9</c:v>
                </c:pt>
                <c:pt idx="3970">
                  <c:v>2521.6999999999998</c:v>
                </c:pt>
                <c:pt idx="3971">
                  <c:v>2581.1999999999998</c:v>
                </c:pt>
                <c:pt idx="3972">
                  <c:v>2640.8</c:v>
                </c:pt>
                <c:pt idx="3973">
                  <c:v>2697.4</c:v>
                </c:pt>
                <c:pt idx="3974">
                  <c:v>2748.9</c:v>
                </c:pt>
                <c:pt idx="3975">
                  <c:v>2796.5</c:v>
                </c:pt>
                <c:pt idx="3976">
                  <c:v>2840.8</c:v>
                </c:pt>
                <c:pt idx="3977">
                  <c:v>2886.2</c:v>
                </c:pt>
                <c:pt idx="3978">
                  <c:v>2941.6</c:v>
                </c:pt>
                <c:pt idx="3979">
                  <c:v>3003.7</c:v>
                </c:pt>
                <c:pt idx="3980">
                  <c:v>3066.4</c:v>
                </c:pt>
                <c:pt idx="3981">
                  <c:v>3125.9</c:v>
                </c:pt>
                <c:pt idx="3982">
                  <c:v>3185.5</c:v>
                </c:pt>
                <c:pt idx="3983">
                  <c:v>3249.8</c:v>
                </c:pt>
                <c:pt idx="3984">
                  <c:v>3310.7</c:v>
                </c:pt>
                <c:pt idx="3985">
                  <c:v>3382.6</c:v>
                </c:pt>
                <c:pt idx="3986">
                  <c:v>3467.4</c:v>
                </c:pt>
                <c:pt idx="3987">
                  <c:v>3566.5</c:v>
                </c:pt>
                <c:pt idx="3988">
                  <c:v>3678.7</c:v>
                </c:pt>
                <c:pt idx="3989">
                  <c:v>3790</c:v>
                </c:pt>
                <c:pt idx="3990">
                  <c:v>3896.3</c:v>
                </c:pt>
                <c:pt idx="3991">
                  <c:v>4003.8</c:v>
                </c:pt>
                <c:pt idx="3992">
                  <c:v>4102.7</c:v>
                </c:pt>
                <c:pt idx="3993">
                  <c:v>4201.6000000000004</c:v>
                </c:pt>
                <c:pt idx="3994">
                  <c:v>4302.8999999999996</c:v>
                </c:pt>
                <c:pt idx="3995">
                  <c:v>4406.6000000000004</c:v>
                </c:pt>
                <c:pt idx="3996">
                  <c:v>4502.8999999999996</c:v>
                </c:pt>
                <c:pt idx="3997">
                  <c:v>4604.6000000000004</c:v>
                </c:pt>
                <c:pt idx="3998">
                  <c:v>4727.8999999999996</c:v>
                </c:pt>
                <c:pt idx="3999">
                  <c:v>4863.1000000000004</c:v>
                </c:pt>
                <c:pt idx="4000">
                  <c:v>4995.5</c:v>
                </c:pt>
                <c:pt idx="4001">
                  <c:v>5101.8999999999996</c:v>
                </c:pt>
                <c:pt idx="4002">
                  <c:v>5202.3</c:v>
                </c:pt>
                <c:pt idx="4003">
                  <c:v>5312.5</c:v>
                </c:pt>
                <c:pt idx="4004">
                  <c:v>5419.6</c:v>
                </c:pt>
                <c:pt idx="4005">
                  <c:v>5517.2</c:v>
                </c:pt>
                <c:pt idx="4006">
                  <c:v>5614.2</c:v>
                </c:pt>
                <c:pt idx="4007">
                  <c:v>5718</c:v>
                </c:pt>
                <c:pt idx="4008">
                  <c:v>5846.4</c:v>
                </c:pt>
                <c:pt idx="4009">
                  <c:v>5972.8</c:v>
                </c:pt>
                <c:pt idx="4010">
                  <c:v>6096</c:v>
                </c:pt>
                <c:pt idx="4011">
                  <c:v>6224.6</c:v>
                </c:pt>
                <c:pt idx="4012">
                  <c:v>6345.4</c:v>
                </c:pt>
                <c:pt idx="4013">
                  <c:v>6477.9</c:v>
                </c:pt>
                <c:pt idx="4014">
                  <c:v>6598.1</c:v>
                </c:pt>
                <c:pt idx="4015">
                  <c:v>6710.3</c:v>
                </c:pt>
                <c:pt idx="4016">
                  <c:v>6817</c:v>
                </c:pt>
                <c:pt idx="4017">
                  <c:v>6908.6</c:v>
                </c:pt>
                <c:pt idx="4018">
                  <c:v>6992.8</c:v>
                </c:pt>
                <c:pt idx="4019">
                  <c:v>7059.5</c:v>
                </c:pt>
                <c:pt idx="4020">
                  <c:v>7129</c:v>
                </c:pt>
                <c:pt idx="4021">
                  <c:v>7202.1</c:v>
                </c:pt>
                <c:pt idx="4022">
                  <c:v>7275.9</c:v>
                </c:pt>
                <c:pt idx="4023">
                  <c:v>7358.6</c:v>
                </c:pt>
                <c:pt idx="4024">
                  <c:v>7458.6</c:v>
                </c:pt>
                <c:pt idx="4025">
                  <c:v>7582.7</c:v>
                </c:pt>
                <c:pt idx="4026">
                  <c:v>7710.9</c:v>
                </c:pt>
                <c:pt idx="4027">
                  <c:v>7848.4</c:v>
                </c:pt>
                <c:pt idx="4028">
                  <c:v>7983.8</c:v>
                </c:pt>
                <c:pt idx="4029">
                  <c:v>8090.1</c:v>
                </c:pt>
                <c:pt idx="4030">
                  <c:v>8185.3</c:v>
                </c:pt>
                <c:pt idx="4031">
                  <c:v>8271</c:v>
                </c:pt>
                <c:pt idx="4032">
                  <c:v>8329.7000000000007</c:v>
                </c:pt>
                <c:pt idx="4033">
                  <c:v>8377.2000000000007</c:v>
                </c:pt>
                <c:pt idx="4034">
                  <c:v>8413.1</c:v>
                </c:pt>
                <c:pt idx="4035">
                  <c:v>8454.1</c:v>
                </c:pt>
                <c:pt idx="4036">
                  <c:v>8506.2999999999993</c:v>
                </c:pt>
                <c:pt idx="4037">
                  <c:v>8581.2000000000007</c:v>
                </c:pt>
                <c:pt idx="4038">
                  <c:v>8674.2999999999993</c:v>
                </c:pt>
                <c:pt idx="4039">
                  <c:v>8776</c:v>
                </c:pt>
                <c:pt idx="4040">
                  <c:v>8900.2000000000007</c:v>
                </c:pt>
                <c:pt idx="4041">
                  <c:v>9045.7000000000007</c:v>
                </c:pt>
                <c:pt idx="4042">
                  <c:v>9191.7000000000007</c:v>
                </c:pt>
                <c:pt idx="4043">
                  <c:v>9333.6</c:v>
                </c:pt>
                <c:pt idx="4044">
                  <c:v>9461.7999999999993</c:v>
                </c:pt>
                <c:pt idx="4045">
                  <c:v>9555.4</c:v>
                </c:pt>
                <c:pt idx="4046">
                  <c:v>9624.4</c:v>
                </c:pt>
                <c:pt idx="4047">
                  <c:v>9674</c:v>
                </c:pt>
                <c:pt idx="4048">
                  <c:v>9732.4</c:v>
                </c:pt>
                <c:pt idx="4049">
                  <c:v>9785.4</c:v>
                </c:pt>
                <c:pt idx="4050">
                  <c:v>9845.2999999999993</c:v>
                </c:pt>
                <c:pt idx="4051">
                  <c:v>9912.2000000000007</c:v>
                </c:pt>
                <c:pt idx="4052">
                  <c:v>9979</c:v>
                </c:pt>
                <c:pt idx="4053">
                  <c:v>10038</c:v>
                </c:pt>
                <c:pt idx="4054">
                  <c:v>10067</c:v>
                </c:pt>
                <c:pt idx="4055">
                  <c:v>10068</c:v>
                </c:pt>
                <c:pt idx="4056">
                  <c:v>10060</c:v>
                </c:pt>
                <c:pt idx="4057">
                  <c:v>10072</c:v>
                </c:pt>
                <c:pt idx="4058">
                  <c:v>10121</c:v>
                </c:pt>
                <c:pt idx="4059">
                  <c:v>10187</c:v>
                </c:pt>
                <c:pt idx="4060">
                  <c:v>10263</c:v>
                </c:pt>
                <c:pt idx="4061">
                  <c:v>10326</c:v>
                </c:pt>
                <c:pt idx="4062">
                  <c:v>10377</c:v>
                </c:pt>
                <c:pt idx="4063">
                  <c:v>10432</c:v>
                </c:pt>
                <c:pt idx="4064">
                  <c:v>10475</c:v>
                </c:pt>
                <c:pt idx="4065">
                  <c:v>10500</c:v>
                </c:pt>
                <c:pt idx="4066">
                  <c:v>10491</c:v>
                </c:pt>
                <c:pt idx="4067">
                  <c:v>10439</c:v>
                </c:pt>
                <c:pt idx="4068">
                  <c:v>10360</c:v>
                </c:pt>
                <c:pt idx="4069">
                  <c:v>10266</c:v>
                </c:pt>
                <c:pt idx="4070">
                  <c:v>10183</c:v>
                </c:pt>
                <c:pt idx="4071">
                  <c:v>10133</c:v>
                </c:pt>
                <c:pt idx="4072">
                  <c:v>10124</c:v>
                </c:pt>
                <c:pt idx="4073">
                  <c:v>10134</c:v>
                </c:pt>
                <c:pt idx="4074">
                  <c:v>10126</c:v>
                </c:pt>
                <c:pt idx="4075">
                  <c:v>10082</c:v>
                </c:pt>
                <c:pt idx="4076">
                  <c:v>9989.7999999999993</c:v>
                </c:pt>
                <c:pt idx="4077">
                  <c:v>9857.1</c:v>
                </c:pt>
                <c:pt idx="4078">
                  <c:v>9699.9</c:v>
                </c:pt>
                <c:pt idx="4079">
                  <c:v>9509.9</c:v>
                </c:pt>
                <c:pt idx="4080">
                  <c:v>9284.2000000000007</c:v>
                </c:pt>
                <c:pt idx="4081">
                  <c:v>9028.7999999999993</c:v>
                </c:pt>
                <c:pt idx="4082">
                  <c:v>8743.2000000000007</c:v>
                </c:pt>
                <c:pt idx="4083">
                  <c:v>8452.6</c:v>
                </c:pt>
                <c:pt idx="4084">
                  <c:v>8144.4</c:v>
                </c:pt>
                <c:pt idx="4085">
                  <c:v>7810.3</c:v>
                </c:pt>
                <c:pt idx="4086">
                  <c:v>7440.4</c:v>
                </c:pt>
                <c:pt idx="4087">
                  <c:v>7036.5</c:v>
                </c:pt>
                <c:pt idx="4088">
                  <c:v>6607.4</c:v>
                </c:pt>
                <c:pt idx="4089">
                  <c:v>6156.1</c:v>
                </c:pt>
                <c:pt idx="4090">
                  <c:v>5702.5</c:v>
                </c:pt>
                <c:pt idx="4091">
                  <c:v>5257.5</c:v>
                </c:pt>
                <c:pt idx="4092">
                  <c:v>4830.8</c:v>
                </c:pt>
                <c:pt idx="4093">
                  <c:v>4441.3999999999996</c:v>
                </c:pt>
                <c:pt idx="4094">
                  <c:v>4087.8</c:v>
                </c:pt>
                <c:pt idx="4095">
                  <c:v>3783.8</c:v>
                </c:pt>
                <c:pt idx="4096">
                  <c:v>3502.8</c:v>
                </c:pt>
                <c:pt idx="4097">
                  <c:v>3237.5</c:v>
                </c:pt>
                <c:pt idx="4098">
                  <c:v>3001.8</c:v>
                </c:pt>
                <c:pt idx="4099">
                  <c:v>2787.8</c:v>
                </c:pt>
                <c:pt idx="4100">
                  <c:v>2596.3000000000002</c:v>
                </c:pt>
                <c:pt idx="4101">
                  <c:v>2423.5</c:v>
                </c:pt>
                <c:pt idx="4102">
                  <c:v>2268.9</c:v>
                </c:pt>
                <c:pt idx="4103">
                  <c:v>2126.5</c:v>
                </c:pt>
                <c:pt idx="4104">
                  <c:v>1987.8</c:v>
                </c:pt>
                <c:pt idx="4105">
                  <c:v>1887</c:v>
                </c:pt>
                <c:pt idx="4106">
                  <c:v>1788.9</c:v>
                </c:pt>
                <c:pt idx="4107">
                  <c:v>1693.8</c:v>
                </c:pt>
                <c:pt idx="4108">
                  <c:v>1616.6</c:v>
                </c:pt>
                <c:pt idx="4109">
                  <c:v>1551.2</c:v>
                </c:pt>
                <c:pt idx="4110">
                  <c:v>1496.2</c:v>
                </c:pt>
                <c:pt idx="4111">
                  <c:v>1455.8</c:v>
                </c:pt>
                <c:pt idx="4112">
                  <c:v>1417.2</c:v>
                </c:pt>
                <c:pt idx="4113">
                  <c:v>1372.4</c:v>
                </c:pt>
                <c:pt idx="4114">
                  <c:v>1308.3</c:v>
                </c:pt>
                <c:pt idx="4115">
                  <c:v>1236.5</c:v>
                </c:pt>
                <c:pt idx="4116">
                  <c:v>1163.7</c:v>
                </c:pt>
                <c:pt idx="4117">
                  <c:v>1095.0999999999999</c:v>
                </c:pt>
                <c:pt idx="4118">
                  <c:v>1037.2</c:v>
                </c:pt>
                <c:pt idx="4119">
                  <c:v>980.6</c:v>
                </c:pt>
                <c:pt idx="4120">
                  <c:v>926.09</c:v>
                </c:pt>
                <c:pt idx="4121">
                  <c:v>867.81</c:v>
                </c:pt>
                <c:pt idx="4122">
                  <c:v>802.39</c:v>
                </c:pt>
                <c:pt idx="4123">
                  <c:v>744.69</c:v>
                </c:pt>
                <c:pt idx="4124">
                  <c:v>689.91</c:v>
                </c:pt>
                <c:pt idx="4125">
                  <c:v>637.24</c:v>
                </c:pt>
                <c:pt idx="4126">
                  <c:v>584.13</c:v>
                </c:pt>
                <c:pt idx="4127">
                  <c:v>526.26</c:v>
                </c:pt>
                <c:pt idx="4128">
                  <c:v>474.44</c:v>
                </c:pt>
                <c:pt idx="4129">
                  <c:v>428.48</c:v>
                </c:pt>
                <c:pt idx="4130">
                  <c:v>389.27</c:v>
                </c:pt>
                <c:pt idx="4131">
                  <c:v>349.29</c:v>
                </c:pt>
                <c:pt idx="4132">
                  <c:v>307.11</c:v>
                </c:pt>
                <c:pt idx="4133">
                  <c:v>266.10000000000002</c:v>
                </c:pt>
                <c:pt idx="4134">
                  <c:v>219.68</c:v>
                </c:pt>
                <c:pt idx="4135">
                  <c:v>186.94</c:v>
                </c:pt>
                <c:pt idx="4136">
                  <c:v>160.06</c:v>
                </c:pt>
                <c:pt idx="4137">
                  <c:v>121.36</c:v>
                </c:pt>
                <c:pt idx="4138">
                  <c:v>85.119</c:v>
                </c:pt>
                <c:pt idx="4139">
                  <c:v>35.957999999999998</c:v>
                </c:pt>
                <c:pt idx="4140">
                  <c:v>-3.1886000000000001</c:v>
                </c:pt>
                <c:pt idx="4141">
                  <c:v>-37.695</c:v>
                </c:pt>
                <c:pt idx="4142">
                  <c:v>-85.513000000000005</c:v>
                </c:pt>
                <c:pt idx="4143">
                  <c:v>-128.55000000000001</c:v>
                </c:pt>
                <c:pt idx="4144">
                  <c:v>-164.65</c:v>
                </c:pt>
                <c:pt idx="4145">
                  <c:v>-191.73</c:v>
                </c:pt>
                <c:pt idx="4146">
                  <c:v>-219.62</c:v>
                </c:pt>
                <c:pt idx="4147">
                  <c:v>-249.71</c:v>
                </c:pt>
                <c:pt idx="4148">
                  <c:v>-274.89999999999998</c:v>
                </c:pt>
                <c:pt idx="4149">
                  <c:v>-309.04000000000002</c:v>
                </c:pt>
                <c:pt idx="4150">
                  <c:v>-352.49</c:v>
                </c:pt>
                <c:pt idx="4151">
                  <c:v>-392.4</c:v>
                </c:pt>
                <c:pt idx="4152">
                  <c:v>-439.03</c:v>
                </c:pt>
                <c:pt idx="4153">
                  <c:v>-491.3</c:v>
                </c:pt>
                <c:pt idx="4154">
                  <c:v>-539.94000000000005</c:v>
                </c:pt>
                <c:pt idx="4155">
                  <c:v>-585.6</c:v>
                </c:pt>
                <c:pt idx="4156">
                  <c:v>-628.85</c:v>
                </c:pt>
                <c:pt idx="4157">
                  <c:v>-680.97</c:v>
                </c:pt>
                <c:pt idx="4158">
                  <c:v>-726.59</c:v>
                </c:pt>
                <c:pt idx="4159">
                  <c:v>-774.19</c:v>
                </c:pt>
                <c:pt idx="4160">
                  <c:v>-823.56</c:v>
                </c:pt>
                <c:pt idx="4161">
                  <c:v>-859.16</c:v>
                </c:pt>
                <c:pt idx="4162">
                  <c:v>-891.96</c:v>
                </c:pt>
                <c:pt idx="4163">
                  <c:v>-924.65</c:v>
                </c:pt>
                <c:pt idx="4164">
                  <c:v>-961.4</c:v>
                </c:pt>
                <c:pt idx="4165">
                  <c:v>-993.32</c:v>
                </c:pt>
                <c:pt idx="4166">
                  <c:v>-1034.9000000000001</c:v>
                </c:pt>
                <c:pt idx="4167">
                  <c:v>-1085.0999999999999</c:v>
                </c:pt>
                <c:pt idx="4168">
                  <c:v>-1143.8</c:v>
                </c:pt>
                <c:pt idx="4169">
                  <c:v>-1217</c:v>
                </c:pt>
                <c:pt idx="4170">
                  <c:v>-1301</c:v>
                </c:pt>
                <c:pt idx="4171">
                  <c:v>-1387.9</c:v>
                </c:pt>
                <c:pt idx="4172">
                  <c:v>-1480.3</c:v>
                </c:pt>
                <c:pt idx="4173">
                  <c:v>-1563.5</c:v>
                </c:pt>
                <c:pt idx="4174">
                  <c:v>-1651.7</c:v>
                </c:pt>
                <c:pt idx="4175">
                  <c:v>-1739.5</c:v>
                </c:pt>
                <c:pt idx="4176">
                  <c:v>-1821.1</c:v>
                </c:pt>
                <c:pt idx="4177">
                  <c:v>-1897.3</c:v>
                </c:pt>
                <c:pt idx="4178">
                  <c:v>-1967.1</c:v>
                </c:pt>
                <c:pt idx="4179">
                  <c:v>-2048</c:v>
                </c:pt>
                <c:pt idx="4180">
                  <c:v>-2143.6999999999998</c:v>
                </c:pt>
                <c:pt idx="4181">
                  <c:v>-2222.4</c:v>
                </c:pt>
                <c:pt idx="4182">
                  <c:v>-2314.6999999999998</c:v>
                </c:pt>
                <c:pt idx="4183">
                  <c:v>-2393.8000000000002</c:v>
                </c:pt>
                <c:pt idx="4184">
                  <c:v>-2474.6</c:v>
                </c:pt>
                <c:pt idx="4185">
                  <c:v>-2545.1</c:v>
                </c:pt>
                <c:pt idx="4186">
                  <c:v>-2604.5</c:v>
                </c:pt>
                <c:pt idx="4187">
                  <c:v>-2664.8</c:v>
                </c:pt>
                <c:pt idx="4188">
                  <c:v>-2723.7</c:v>
                </c:pt>
                <c:pt idx="4189">
                  <c:v>-2808.1</c:v>
                </c:pt>
                <c:pt idx="4190">
                  <c:v>-2914.9</c:v>
                </c:pt>
                <c:pt idx="4191">
                  <c:v>-3048.6</c:v>
                </c:pt>
                <c:pt idx="4192">
                  <c:v>-3202.5</c:v>
                </c:pt>
                <c:pt idx="4193">
                  <c:v>-3351.5</c:v>
                </c:pt>
                <c:pt idx="4194">
                  <c:v>-3486.1</c:v>
                </c:pt>
                <c:pt idx="4195">
                  <c:v>-3607.9</c:v>
                </c:pt>
                <c:pt idx="4196">
                  <c:v>-3715.2</c:v>
                </c:pt>
                <c:pt idx="4197">
                  <c:v>-3820.8</c:v>
                </c:pt>
                <c:pt idx="4198">
                  <c:v>-3908.9</c:v>
                </c:pt>
                <c:pt idx="4199">
                  <c:v>-3997.4</c:v>
                </c:pt>
                <c:pt idx="4200">
                  <c:v>-4075.9</c:v>
                </c:pt>
                <c:pt idx="4201">
                  <c:v>-4146.2</c:v>
                </c:pt>
                <c:pt idx="4202">
                  <c:v>-4213.2</c:v>
                </c:pt>
                <c:pt idx="4203">
                  <c:v>-4268</c:v>
                </c:pt>
                <c:pt idx="4204">
                  <c:v>-4332.2</c:v>
                </c:pt>
                <c:pt idx="4205">
                  <c:v>-4417.7</c:v>
                </c:pt>
                <c:pt idx="4206">
                  <c:v>-4537</c:v>
                </c:pt>
                <c:pt idx="4207">
                  <c:v>-4684.1000000000004</c:v>
                </c:pt>
                <c:pt idx="4208">
                  <c:v>-4833.3999999999996</c:v>
                </c:pt>
                <c:pt idx="4209">
                  <c:v>-4982.5</c:v>
                </c:pt>
                <c:pt idx="4210">
                  <c:v>-5116.8999999999996</c:v>
                </c:pt>
                <c:pt idx="4211">
                  <c:v>-5238.7</c:v>
                </c:pt>
                <c:pt idx="4212">
                  <c:v>-5338.7</c:v>
                </c:pt>
                <c:pt idx="4213">
                  <c:v>-5406.6</c:v>
                </c:pt>
                <c:pt idx="4214">
                  <c:v>-5451.8</c:v>
                </c:pt>
                <c:pt idx="4215">
                  <c:v>-5494</c:v>
                </c:pt>
                <c:pt idx="4216">
                  <c:v>-5562.3</c:v>
                </c:pt>
                <c:pt idx="4217">
                  <c:v>-5663.5</c:v>
                </c:pt>
                <c:pt idx="4218">
                  <c:v>-5789.5</c:v>
                </c:pt>
                <c:pt idx="4219">
                  <c:v>-5929</c:v>
                </c:pt>
                <c:pt idx="4220">
                  <c:v>-6053.8</c:v>
                </c:pt>
                <c:pt idx="4221">
                  <c:v>-6158.2</c:v>
                </c:pt>
                <c:pt idx="4222">
                  <c:v>-6248.5</c:v>
                </c:pt>
                <c:pt idx="4223">
                  <c:v>-6320.1</c:v>
                </c:pt>
                <c:pt idx="4224">
                  <c:v>-6367.6</c:v>
                </c:pt>
                <c:pt idx="4225">
                  <c:v>-6391.8</c:v>
                </c:pt>
                <c:pt idx="4226">
                  <c:v>-6400.1</c:v>
                </c:pt>
                <c:pt idx="4227">
                  <c:v>-6408.8</c:v>
                </c:pt>
                <c:pt idx="4228">
                  <c:v>-6441.3</c:v>
                </c:pt>
                <c:pt idx="4229">
                  <c:v>-6522.8</c:v>
                </c:pt>
                <c:pt idx="4230">
                  <c:v>-6637.1</c:v>
                </c:pt>
                <c:pt idx="4231">
                  <c:v>-6769.1</c:v>
                </c:pt>
                <c:pt idx="4232">
                  <c:v>-6898.5</c:v>
                </c:pt>
                <c:pt idx="4233">
                  <c:v>-6994.8</c:v>
                </c:pt>
                <c:pt idx="4234">
                  <c:v>-7066.6</c:v>
                </c:pt>
                <c:pt idx="4235">
                  <c:v>-7106.6</c:v>
                </c:pt>
                <c:pt idx="4236">
                  <c:v>-7135.1</c:v>
                </c:pt>
                <c:pt idx="4237">
                  <c:v>-7176.5</c:v>
                </c:pt>
                <c:pt idx="4238">
                  <c:v>-7228.2</c:v>
                </c:pt>
                <c:pt idx="4239">
                  <c:v>-7301.3</c:v>
                </c:pt>
                <c:pt idx="4240">
                  <c:v>-7389.4</c:v>
                </c:pt>
                <c:pt idx="4241">
                  <c:v>-7470.3</c:v>
                </c:pt>
                <c:pt idx="4242">
                  <c:v>-7554.2</c:v>
                </c:pt>
                <c:pt idx="4243">
                  <c:v>-7651.4</c:v>
                </c:pt>
                <c:pt idx="4244">
                  <c:v>-7752.4</c:v>
                </c:pt>
                <c:pt idx="4245">
                  <c:v>-7842</c:v>
                </c:pt>
                <c:pt idx="4246">
                  <c:v>-7912.6</c:v>
                </c:pt>
                <c:pt idx="4247">
                  <c:v>-7963.3</c:v>
                </c:pt>
                <c:pt idx="4248">
                  <c:v>-7991.9</c:v>
                </c:pt>
                <c:pt idx="4249">
                  <c:v>-8020.3</c:v>
                </c:pt>
                <c:pt idx="4250">
                  <c:v>-8066.3</c:v>
                </c:pt>
                <c:pt idx="4251">
                  <c:v>-8110.7</c:v>
                </c:pt>
                <c:pt idx="4252">
                  <c:v>-8149.4</c:v>
                </c:pt>
                <c:pt idx="4253">
                  <c:v>-8187.9</c:v>
                </c:pt>
                <c:pt idx="4254">
                  <c:v>-8260.4</c:v>
                </c:pt>
                <c:pt idx="4255">
                  <c:v>-8361.2000000000007</c:v>
                </c:pt>
                <c:pt idx="4256">
                  <c:v>-8465.7000000000007</c:v>
                </c:pt>
                <c:pt idx="4257">
                  <c:v>-8553.7999999999993</c:v>
                </c:pt>
                <c:pt idx="4258">
                  <c:v>-8586.1</c:v>
                </c:pt>
                <c:pt idx="4259">
                  <c:v>-8567.1</c:v>
                </c:pt>
                <c:pt idx="4260">
                  <c:v>-8525.5</c:v>
                </c:pt>
                <c:pt idx="4261">
                  <c:v>-8490.4</c:v>
                </c:pt>
                <c:pt idx="4262">
                  <c:v>-8490.9</c:v>
                </c:pt>
                <c:pt idx="4263">
                  <c:v>-8531.9</c:v>
                </c:pt>
                <c:pt idx="4264">
                  <c:v>-8629.1</c:v>
                </c:pt>
                <c:pt idx="4265">
                  <c:v>-8751.7999999999993</c:v>
                </c:pt>
                <c:pt idx="4266">
                  <c:v>-8860.2000000000007</c:v>
                </c:pt>
                <c:pt idx="4267">
                  <c:v>-8922.5</c:v>
                </c:pt>
                <c:pt idx="4268">
                  <c:v>-8943.2000000000007</c:v>
                </c:pt>
                <c:pt idx="4269">
                  <c:v>-8961.1</c:v>
                </c:pt>
                <c:pt idx="4270">
                  <c:v>-8991.9</c:v>
                </c:pt>
                <c:pt idx="4271">
                  <c:v>-9042.2999999999993</c:v>
                </c:pt>
                <c:pt idx="4272">
                  <c:v>-9090.2999999999993</c:v>
                </c:pt>
                <c:pt idx="4273">
                  <c:v>-9114.5</c:v>
                </c:pt>
                <c:pt idx="4274">
                  <c:v>-9107.2000000000007</c:v>
                </c:pt>
                <c:pt idx="4275">
                  <c:v>-9097.4</c:v>
                </c:pt>
                <c:pt idx="4276">
                  <c:v>-9125.7999999999993</c:v>
                </c:pt>
                <c:pt idx="4277">
                  <c:v>-9194.2999999999993</c:v>
                </c:pt>
                <c:pt idx="4278">
                  <c:v>-9269.4</c:v>
                </c:pt>
                <c:pt idx="4279">
                  <c:v>-9323</c:v>
                </c:pt>
                <c:pt idx="4280">
                  <c:v>-9317.4</c:v>
                </c:pt>
                <c:pt idx="4281">
                  <c:v>-9267.9</c:v>
                </c:pt>
                <c:pt idx="4282">
                  <c:v>-9227.2000000000007</c:v>
                </c:pt>
                <c:pt idx="4283">
                  <c:v>-9228.6</c:v>
                </c:pt>
                <c:pt idx="4284">
                  <c:v>-9269.2000000000007</c:v>
                </c:pt>
                <c:pt idx="4285">
                  <c:v>-9312.6</c:v>
                </c:pt>
                <c:pt idx="4286">
                  <c:v>-9328.4</c:v>
                </c:pt>
                <c:pt idx="4287">
                  <c:v>-9305.6</c:v>
                </c:pt>
                <c:pt idx="4288">
                  <c:v>-9269</c:v>
                </c:pt>
                <c:pt idx="4289">
                  <c:v>-9235.4</c:v>
                </c:pt>
                <c:pt idx="4290">
                  <c:v>-9198</c:v>
                </c:pt>
                <c:pt idx="4291">
                  <c:v>-9157</c:v>
                </c:pt>
                <c:pt idx="4292">
                  <c:v>-9123.1</c:v>
                </c:pt>
                <c:pt idx="4293">
                  <c:v>-9066.4</c:v>
                </c:pt>
                <c:pt idx="4294">
                  <c:v>-8981.1</c:v>
                </c:pt>
                <c:pt idx="4295">
                  <c:v>-8852.5</c:v>
                </c:pt>
                <c:pt idx="4296">
                  <c:v>-8674.2999999999993</c:v>
                </c:pt>
                <c:pt idx="4297">
                  <c:v>-8448.1</c:v>
                </c:pt>
                <c:pt idx="4298">
                  <c:v>-8173</c:v>
                </c:pt>
                <c:pt idx="4299">
                  <c:v>-7848</c:v>
                </c:pt>
                <c:pt idx="4300">
                  <c:v>-7485.6</c:v>
                </c:pt>
                <c:pt idx="4301">
                  <c:v>-7130.9</c:v>
                </c:pt>
                <c:pt idx="4302">
                  <c:v>-6810.1</c:v>
                </c:pt>
                <c:pt idx="4303">
                  <c:v>-6505.4</c:v>
                </c:pt>
                <c:pt idx="4304">
                  <c:v>-6190.3</c:v>
                </c:pt>
                <c:pt idx="4305">
                  <c:v>-5844.9</c:v>
                </c:pt>
                <c:pt idx="4306">
                  <c:v>-5444.5</c:v>
                </c:pt>
                <c:pt idx="4307">
                  <c:v>-4997.3</c:v>
                </c:pt>
                <c:pt idx="4308">
                  <c:v>-4514.8999999999996</c:v>
                </c:pt>
                <c:pt idx="4309">
                  <c:v>-4055.6</c:v>
                </c:pt>
                <c:pt idx="4310">
                  <c:v>-3654</c:v>
                </c:pt>
                <c:pt idx="4311">
                  <c:v>-3334.1</c:v>
                </c:pt>
                <c:pt idx="4312">
                  <c:v>-3081.8</c:v>
                </c:pt>
                <c:pt idx="4313">
                  <c:v>-2865.6</c:v>
                </c:pt>
                <c:pt idx="4314">
                  <c:v>-2679.2</c:v>
                </c:pt>
                <c:pt idx="4315">
                  <c:v>-2498.6999999999998</c:v>
                </c:pt>
                <c:pt idx="4316">
                  <c:v>-2313.9</c:v>
                </c:pt>
                <c:pt idx="4317">
                  <c:v>-2114.8000000000002</c:v>
                </c:pt>
                <c:pt idx="4318">
                  <c:v>-1896.3</c:v>
                </c:pt>
                <c:pt idx="4319">
                  <c:v>-1683.9</c:v>
                </c:pt>
                <c:pt idx="4320">
                  <c:v>-1477.1</c:v>
                </c:pt>
                <c:pt idx="4321">
                  <c:v>-1291.7</c:v>
                </c:pt>
                <c:pt idx="4322">
                  <c:v>-1125.4000000000001</c:v>
                </c:pt>
                <c:pt idx="4323">
                  <c:v>-968.23</c:v>
                </c:pt>
                <c:pt idx="4324">
                  <c:v>-829.39</c:v>
                </c:pt>
                <c:pt idx="4325">
                  <c:v>-697.85</c:v>
                </c:pt>
                <c:pt idx="4326">
                  <c:v>-574.23</c:v>
                </c:pt>
                <c:pt idx="4327">
                  <c:v>-468.52</c:v>
                </c:pt>
                <c:pt idx="4328">
                  <c:v>-385.47</c:v>
                </c:pt>
                <c:pt idx="4329">
                  <c:v>-324.95999999999998</c:v>
                </c:pt>
                <c:pt idx="4330">
                  <c:v>-274.33999999999997</c:v>
                </c:pt>
                <c:pt idx="4331">
                  <c:v>-238.34</c:v>
                </c:pt>
                <c:pt idx="4332">
                  <c:v>-214.4</c:v>
                </c:pt>
                <c:pt idx="4333">
                  <c:v>-180.91</c:v>
                </c:pt>
                <c:pt idx="4334">
                  <c:v>-142.5</c:v>
                </c:pt>
                <c:pt idx="4335">
                  <c:v>-102.14</c:v>
                </c:pt>
                <c:pt idx="4336">
                  <c:v>-64.054000000000002</c:v>
                </c:pt>
                <c:pt idx="4337">
                  <c:v>-24.774000000000001</c:v>
                </c:pt>
                <c:pt idx="4338">
                  <c:v>13.401</c:v>
                </c:pt>
                <c:pt idx="4339">
                  <c:v>46.442</c:v>
                </c:pt>
                <c:pt idx="4340">
                  <c:v>71.186000000000007</c:v>
                </c:pt>
                <c:pt idx="4341">
                  <c:v>82.814999999999998</c:v>
                </c:pt>
                <c:pt idx="4342">
                  <c:v>92.796000000000006</c:v>
                </c:pt>
                <c:pt idx="4343">
                  <c:v>114.5</c:v>
                </c:pt>
                <c:pt idx="4344">
                  <c:v>138.22</c:v>
                </c:pt>
                <c:pt idx="4345">
                  <c:v>172.5</c:v>
                </c:pt>
                <c:pt idx="4346">
                  <c:v>212.24</c:v>
                </c:pt>
                <c:pt idx="4347">
                  <c:v>251.77</c:v>
                </c:pt>
                <c:pt idx="4348">
                  <c:v>295.29000000000002</c:v>
                </c:pt>
                <c:pt idx="4349">
                  <c:v>329.86</c:v>
                </c:pt>
                <c:pt idx="4350">
                  <c:v>366.75</c:v>
                </c:pt>
                <c:pt idx="4351">
                  <c:v>405.28</c:v>
                </c:pt>
                <c:pt idx="4352">
                  <c:v>443.78</c:v>
                </c:pt>
                <c:pt idx="4353">
                  <c:v>489.54</c:v>
                </c:pt>
                <c:pt idx="4354">
                  <c:v>534.59</c:v>
                </c:pt>
                <c:pt idx="4355">
                  <c:v>584.88</c:v>
                </c:pt>
                <c:pt idx="4356">
                  <c:v>634.54</c:v>
                </c:pt>
                <c:pt idx="4357">
                  <c:v>681.4</c:v>
                </c:pt>
                <c:pt idx="4358">
                  <c:v>733.28</c:v>
                </c:pt>
                <c:pt idx="4359">
                  <c:v>776.07</c:v>
                </c:pt>
                <c:pt idx="4360">
                  <c:v>823.22</c:v>
                </c:pt>
                <c:pt idx="4361">
                  <c:v>870.73</c:v>
                </c:pt>
                <c:pt idx="4362">
                  <c:v>920.5</c:v>
                </c:pt>
                <c:pt idx="4363">
                  <c:v>971.31</c:v>
                </c:pt>
                <c:pt idx="4364">
                  <c:v>1009.8</c:v>
                </c:pt>
                <c:pt idx="4365">
                  <c:v>1045.8</c:v>
                </c:pt>
                <c:pt idx="4366">
                  <c:v>1081.2</c:v>
                </c:pt>
                <c:pt idx="4367">
                  <c:v>1120.9000000000001</c:v>
                </c:pt>
                <c:pt idx="4368">
                  <c:v>1171.4000000000001</c:v>
                </c:pt>
                <c:pt idx="4369">
                  <c:v>1217.4000000000001</c:v>
                </c:pt>
                <c:pt idx="4370">
                  <c:v>1267.2</c:v>
                </c:pt>
                <c:pt idx="4371">
                  <c:v>1311.4</c:v>
                </c:pt>
                <c:pt idx="4372">
                  <c:v>1351.1</c:v>
                </c:pt>
                <c:pt idx="4373">
                  <c:v>1395</c:v>
                </c:pt>
                <c:pt idx="4374">
                  <c:v>1440.7</c:v>
                </c:pt>
                <c:pt idx="4375">
                  <c:v>1482.3</c:v>
                </c:pt>
                <c:pt idx="4376">
                  <c:v>1519.9</c:v>
                </c:pt>
                <c:pt idx="4377">
                  <c:v>1553.5</c:v>
                </c:pt>
                <c:pt idx="4378">
                  <c:v>1596.9</c:v>
                </c:pt>
                <c:pt idx="4379">
                  <c:v>1638.7</c:v>
                </c:pt>
                <c:pt idx="4380">
                  <c:v>1683.3</c:v>
                </c:pt>
                <c:pt idx="4381">
                  <c:v>1723.7</c:v>
                </c:pt>
                <c:pt idx="4382">
                  <c:v>1758.3</c:v>
                </c:pt>
                <c:pt idx="4383">
                  <c:v>1795.5</c:v>
                </c:pt>
                <c:pt idx="4384">
                  <c:v>1825.1</c:v>
                </c:pt>
                <c:pt idx="4385">
                  <c:v>1856.3</c:v>
                </c:pt>
                <c:pt idx="4386">
                  <c:v>1888.9</c:v>
                </c:pt>
                <c:pt idx="4387">
                  <c:v>1917.9</c:v>
                </c:pt>
                <c:pt idx="4388">
                  <c:v>1952.4</c:v>
                </c:pt>
                <c:pt idx="4389">
                  <c:v>1982.9</c:v>
                </c:pt>
                <c:pt idx="4390">
                  <c:v>2018.7</c:v>
                </c:pt>
                <c:pt idx="4391">
                  <c:v>2062.6999999999998</c:v>
                </c:pt>
                <c:pt idx="4392">
                  <c:v>2112.8000000000002</c:v>
                </c:pt>
                <c:pt idx="4393">
                  <c:v>2164.5</c:v>
                </c:pt>
                <c:pt idx="4394">
                  <c:v>2213.1</c:v>
                </c:pt>
                <c:pt idx="4395">
                  <c:v>2265.1</c:v>
                </c:pt>
                <c:pt idx="4396">
                  <c:v>2324.6999999999998</c:v>
                </c:pt>
                <c:pt idx="4397">
                  <c:v>2392.1999999999998</c:v>
                </c:pt>
                <c:pt idx="4398">
                  <c:v>2461.4</c:v>
                </c:pt>
                <c:pt idx="4399">
                  <c:v>2520</c:v>
                </c:pt>
                <c:pt idx="4400">
                  <c:v>2584</c:v>
                </c:pt>
                <c:pt idx="4401">
                  <c:v>2650.3</c:v>
                </c:pt>
                <c:pt idx="4402">
                  <c:v>2720.8</c:v>
                </c:pt>
                <c:pt idx="4403">
                  <c:v>2806.1</c:v>
                </c:pt>
                <c:pt idx="4404">
                  <c:v>2907.1</c:v>
                </c:pt>
                <c:pt idx="4405">
                  <c:v>3017.8</c:v>
                </c:pt>
                <c:pt idx="4406">
                  <c:v>3137.5</c:v>
                </c:pt>
                <c:pt idx="4407">
                  <c:v>3256.6</c:v>
                </c:pt>
                <c:pt idx="4408">
                  <c:v>3384.7</c:v>
                </c:pt>
                <c:pt idx="4409">
                  <c:v>3507.5</c:v>
                </c:pt>
                <c:pt idx="4410">
                  <c:v>3636.5</c:v>
                </c:pt>
                <c:pt idx="4411">
                  <c:v>3767</c:v>
                </c:pt>
                <c:pt idx="4412">
                  <c:v>3899.6</c:v>
                </c:pt>
                <c:pt idx="4413">
                  <c:v>4026.6</c:v>
                </c:pt>
                <c:pt idx="4414">
                  <c:v>4145.5</c:v>
                </c:pt>
                <c:pt idx="4415">
                  <c:v>4272.8999999999996</c:v>
                </c:pt>
                <c:pt idx="4416">
                  <c:v>4394.5</c:v>
                </c:pt>
                <c:pt idx="4417">
                  <c:v>4514.3</c:v>
                </c:pt>
                <c:pt idx="4418">
                  <c:v>4625.2</c:v>
                </c:pt>
                <c:pt idx="4419">
                  <c:v>4711.1000000000004</c:v>
                </c:pt>
                <c:pt idx="4420">
                  <c:v>4797.7</c:v>
                </c:pt>
                <c:pt idx="4421">
                  <c:v>4899.3999999999996</c:v>
                </c:pt>
                <c:pt idx="4422">
                  <c:v>5019.3</c:v>
                </c:pt>
                <c:pt idx="4423">
                  <c:v>5153.1000000000004</c:v>
                </c:pt>
                <c:pt idx="4424">
                  <c:v>5290.6</c:v>
                </c:pt>
                <c:pt idx="4425">
                  <c:v>5423.4</c:v>
                </c:pt>
                <c:pt idx="4426">
                  <c:v>5555.7</c:v>
                </c:pt>
                <c:pt idx="4427">
                  <c:v>5682.9</c:v>
                </c:pt>
                <c:pt idx="4428">
                  <c:v>5809.3</c:v>
                </c:pt>
                <c:pt idx="4429">
                  <c:v>5920.7</c:v>
                </c:pt>
                <c:pt idx="4430">
                  <c:v>6017.1</c:v>
                </c:pt>
                <c:pt idx="4431">
                  <c:v>6095.5</c:v>
                </c:pt>
                <c:pt idx="4432">
                  <c:v>6139.1</c:v>
                </c:pt>
                <c:pt idx="4433">
                  <c:v>6165.7</c:v>
                </c:pt>
                <c:pt idx="4434">
                  <c:v>6203.7</c:v>
                </c:pt>
                <c:pt idx="4435">
                  <c:v>6270</c:v>
                </c:pt>
                <c:pt idx="4436">
                  <c:v>6351</c:v>
                </c:pt>
                <c:pt idx="4437">
                  <c:v>6430.9</c:v>
                </c:pt>
                <c:pt idx="4438">
                  <c:v>6526.5</c:v>
                </c:pt>
                <c:pt idx="4439">
                  <c:v>6622.2</c:v>
                </c:pt>
                <c:pt idx="4440">
                  <c:v>6721.5</c:v>
                </c:pt>
                <c:pt idx="4441">
                  <c:v>6815</c:v>
                </c:pt>
                <c:pt idx="4442">
                  <c:v>6909.4</c:v>
                </c:pt>
                <c:pt idx="4443">
                  <c:v>7014.9</c:v>
                </c:pt>
                <c:pt idx="4444">
                  <c:v>7119</c:v>
                </c:pt>
                <c:pt idx="4445">
                  <c:v>7218.1</c:v>
                </c:pt>
                <c:pt idx="4446">
                  <c:v>7324.1</c:v>
                </c:pt>
                <c:pt idx="4447">
                  <c:v>7421.1</c:v>
                </c:pt>
                <c:pt idx="4448">
                  <c:v>7502.6</c:v>
                </c:pt>
                <c:pt idx="4449">
                  <c:v>7562.3</c:v>
                </c:pt>
                <c:pt idx="4450">
                  <c:v>7612.3</c:v>
                </c:pt>
                <c:pt idx="4451">
                  <c:v>7650.5</c:v>
                </c:pt>
                <c:pt idx="4452">
                  <c:v>7683.9</c:v>
                </c:pt>
                <c:pt idx="4453">
                  <c:v>7743.4</c:v>
                </c:pt>
                <c:pt idx="4454">
                  <c:v>7810.6</c:v>
                </c:pt>
                <c:pt idx="4455">
                  <c:v>7884.7</c:v>
                </c:pt>
                <c:pt idx="4456">
                  <c:v>7958.4</c:v>
                </c:pt>
                <c:pt idx="4457">
                  <c:v>8024.2</c:v>
                </c:pt>
                <c:pt idx="4458">
                  <c:v>8093.1</c:v>
                </c:pt>
                <c:pt idx="4459">
                  <c:v>8142.2</c:v>
                </c:pt>
                <c:pt idx="4460">
                  <c:v>8180.1</c:v>
                </c:pt>
                <c:pt idx="4461">
                  <c:v>8223.4</c:v>
                </c:pt>
                <c:pt idx="4462">
                  <c:v>8275.1</c:v>
                </c:pt>
                <c:pt idx="4463">
                  <c:v>8348.6</c:v>
                </c:pt>
                <c:pt idx="4464">
                  <c:v>8425</c:v>
                </c:pt>
                <c:pt idx="4465">
                  <c:v>8486.5</c:v>
                </c:pt>
                <c:pt idx="4466">
                  <c:v>8533.7000000000007</c:v>
                </c:pt>
                <c:pt idx="4467">
                  <c:v>8557.7000000000007</c:v>
                </c:pt>
                <c:pt idx="4468">
                  <c:v>8555.1</c:v>
                </c:pt>
                <c:pt idx="4469">
                  <c:v>8567.1</c:v>
                </c:pt>
                <c:pt idx="4470">
                  <c:v>8616.9</c:v>
                </c:pt>
                <c:pt idx="4471">
                  <c:v>8686.7999999999993</c:v>
                </c:pt>
                <c:pt idx="4472">
                  <c:v>8767</c:v>
                </c:pt>
                <c:pt idx="4473">
                  <c:v>8847.2999999999993</c:v>
                </c:pt>
                <c:pt idx="4474">
                  <c:v>8901.2999999999993</c:v>
                </c:pt>
                <c:pt idx="4475">
                  <c:v>8948.1</c:v>
                </c:pt>
                <c:pt idx="4476">
                  <c:v>8990</c:v>
                </c:pt>
                <c:pt idx="4477">
                  <c:v>9044.5</c:v>
                </c:pt>
                <c:pt idx="4478">
                  <c:v>9108.7999999999993</c:v>
                </c:pt>
                <c:pt idx="4479">
                  <c:v>9151.7999999999993</c:v>
                </c:pt>
                <c:pt idx="4480">
                  <c:v>9170.2999999999993</c:v>
                </c:pt>
                <c:pt idx="4481">
                  <c:v>9163.1</c:v>
                </c:pt>
                <c:pt idx="4482">
                  <c:v>9164.6</c:v>
                </c:pt>
                <c:pt idx="4483">
                  <c:v>9167.5</c:v>
                </c:pt>
                <c:pt idx="4484">
                  <c:v>9174.5</c:v>
                </c:pt>
                <c:pt idx="4485">
                  <c:v>9207.6</c:v>
                </c:pt>
                <c:pt idx="4486">
                  <c:v>9254.4</c:v>
                </c:pt>
                <c:pt idx="4487">
                  <c:v>9306.4</c:v>
                </c:pt>
                <c:pt idx="4488">
                  <c:v>9338.6</c:v>
                </c:pt>
                <c:pt idx="4489">
                  <c:v>9331.2000000000007</c:v>
                </c:pt>
                <c:pt idx="4490">
                  <c:v>9308.1</c:v>
                </c:pt>
                <c:pt idx="4491">
                  <c:v>9281</c:v>
                </c:pt>
                <c:pt idx="4492">
                  <c:v>9251.5</c:v>
                </c:pt>
                <c:pt idx="4493">
                  <c:v>9244.7000000000007</c:v>
                </c:pt>
                <c:pt idx="4494">
                  <c:v>9264</c:v>
                </c:pt>
                <c:pt idx="4495">
                  <c:v>9312.7000000000007</c:v>
                </c:pt>
                <c:pt idx="4496">
                  <c:v>9371.6</c:v>
                </c:pt>
                <c:pt idx="4497">
                  <c:v>9415.4</c:v>
                </c:pt>
                <c:pt idx="4498">
                  <c:v>9431.9</c:v>
                </c:pt>
                <c:pt idx="4499">
                  <c:v>9429</c:v>
                </c:pt>
                <c:pt idx="4500">
                  <c:v>9432.7000000000007</c:v>
                </c:pt>
                <c:pt idx="4501">
                  <c:v>9457.9</c:v>
                </c:pt>
                <c:pt idx="4502">
                  <c:v>9524.2000000000007</c:v>
                </c:pt>
                <c:pt idx="4503">
                  <c:v>9614.7000000000007</c:v>
                </c:pt>
                <c:pt idx="4504">
                  <c:v>9676.9</c:v>
                </c:pt>
                <c:pt idx="4505">
                  <c:v>9703.7999999999993</c:v>
                </c:pt>
                <c:pt idx="4506">
                  <c:v>9701.5</c:v>
                </c:pt>
                <c:pt idx="4507">
                  <c:v>9678.5</c:v>
                </c:pt>
                <c:pt idx="4508">
                  <c:v>9658.9</c:v>
                </c:pt>
                <c:pt idx="4509">
                  <c:v>9621.9</c:v>
                </c:pt>
                <c:pt idx="4510">
                  <c:v>9577.7999999999993</c:v>
                </c:pt>
                <c:pt idx="4511">
                  <c:v>9546.5</c:v>
                </c:pt>
                <c:pt idx="4512">
                  <c:v>9509.2000000000007</c:v>
                </c:pt>
                <c:pt idx="4513">
                  <c:v>9456.7000000000007</c:v>
                </c:pt>
                <c:pt idx="4514">
                  <c:v>9403.5</c:v>
                </c:pt>
                <c:pt idx="4515">
                  <c:v>9356.2000000000007</c:v>
                </c:pt>
                <c:pt idx="4516">
                  <c:v>9285</c:v>
                </c:pt>
                <c:pt idx="4517">
                  <c:v>9165.2999999999993</c:v>
                </c:pt>
                <c:pt idx="4518">
                  <c:v>8996.7999999999993</c:v>
                </c:pt>
                <c:pt idx="4519">
                  <c:v>8773.7999999999993</c:v>
                </c:pt>
                <c:pt idx="4520">
                  <c:v>8499.2999999999993</c:v>
                </c:pt>
                <c:pt idx="4521">
                  <c:v>8167.6</c:v>
                </c:pt>
                <c:pt idx="4522">
                  <c:v>7789.1</c:v>
                </c:pt>
                <c:pt idx="4523">
                  <c:v>7398.6</c:v>
                </c:pt>
                <c:pt idx="4524">
                  <c:v>6999.8</c:v>
                </c:pt>
                <c:pt idx="4525">
                  <c:v>6597.9</c:v>
                </c:pt>
                <c:pt idx="4526">
                  <c:v>6178.3</c:v>
                </c:pt>
                <c:pt idx="4527">
                  <c:v>5732.9</c:v>
                </c:pt>
                <c:pt idx="4528">
                  <c:v>5292.1</c:v>
                </c:pt>
                <c:pt idx="4529">
                  <c:v>4874.2</c:v>
                </c:pt>
                <c:pt idx="4530">
                  <c:v>4510.1000000000004</c:v>
                </c:pt>
                <c:pt idx="4531">
                  <c:v>4179.8</c:v>
                </c:pt>
                <c:pt idx="4532">
                  <c:v>3880</c:v>
                </c:pt>
                <c:pt idx="4533">
                  <c:v>3606.6</c:v>
                </c:pt>
                <c:pt idx="4534">
                  <c:v>3346.8</c:v>
                </c:pt>
                <c:pt idx="4535">
                  <c:v>3108.8</c:v>
                </c:pt>
                <c:pt idx="4536">
                  <c:v>2883.9</c:v>
                </c:pt>
                <c:pt idx="4537">
                  <c:v>2665.8</c:v>
                </c:pt>
                <c:pt idx="4538">
                  <c:v>2466.1999999999998</c:v>
                </c:pt>
                <c:pt idx="4539">
                  <c:v>2273.6</c:v>
                </c:pt>
                <c:pt idx="4540">
                  <c:v>2098.1</c:v>
                </c:pt>
                <c:pt idx="4541">
                  <c:v>1951</c:v>
                </c:pt>
                <c:pt idx="4542">
                  <c:v>1829.7</c:v>
                </c:pt>
                <c:pt idx="4543">
                  <c:v>1733.8</c:v>
                </c:pt>
                <c:pt idx="4544">
                  <c:v>1648.4</c:v>
                </c:pt>
                <c:pt idx="4545">
                  <c:v>1574</c:v>
                </c:pt>
                <c:pt idx="4546">
                  <c:v>1511.3</c:v>
                </c:pt>
                <c:pt idx="4547">
                  <c:v>1449.3</c:v>
                </c:pt>
                <c:pt idx="4548">
                  <c:v>1404.9</c:v>
                </c:pt>
                <c:pt idx="4549">
                  <c:v>1363.7</c:v>
                </c:pt>
                <c:pt idx="4550">
                  <c:v>1323.2</c:v>
                </c:pt>
                <c:pt idx="4551">
                  <c:v>1272.3</c:v>
                </c:pt>
                <c:pt idx="4552">
                  <c:v>1208</c:v>
                </c:pt>
                <c:pt idx="4553">
                  <c:v>1150.2</c:v>
                </c:pt>
                <c:pt idx="4554">
                  <c:v>1088.9000000000001</c:v>
                </c:pt>
                <c:pt idx="4555">
                  <c:v>1033.2</c:v>
                </c:pt>
                <c:pt idx="4556">
                  <c:v>972.02</c:v>
                </c:pt>
                <c:pt idx="4557">
                  <c:v>915.98</c:v>
                </c:pt>
                <c:pt idx="4558">
                  <c:v>877.54</c:v>
                </c:pt>
                <c:pt idx="4559">
                  <c:v>840.75</c:v>
                </c:pt>
                <c:pt idx="4560">
                  <c:v>802.06</c:v>
                </c:pt>
                <c:pt idx="4561">
                  <c:v>756.06</c:v>
                </c:pt>
                <c:pt idx="4562">
                  <c:v>699.17</c:v>
                </c:pt>
                <c:pt idx="4563">
                  <c:v>649.35</c:v>
                </c:pt>
                <c:pt idx="4564">
                  <c:v>604.11</c:v>
                </c:pt>
                <c:pt idx="4565">
                  <c:v>565.54999999999995</c:v>
                </c:pt>
                <c:pt idx="4566">
                  <c:v>521.45000000000005</c:v>
                </c:pt>
                <c:pt idx="4567">
                  <c:v>469.87</c:v>
                </c:pt>
                <c:pt idx="4568">
                  <c:v>424.46</c:v>
                </c:pt>
                <c:pt idx="4569">
                  <c:v>373.43</c:v>
                </c:pt>
                <c:pt idx="4570">
                  <c:v>317.63</c:v>
                </c:pt>
                <c:pt idx="4571">
                  <c:v>260.48</c:v>
                </c:pt>
                <c:pt idx="4572">
                  <c:v>208.53</c:v>
                </c:pt>
                <c:pt idx="4573">
                  <c:v>166.74</c:v>
                </c:pt>
                <c:pt idx="4574">
                  <c:v>123.04</c:v>
                </c:pt>
                <c:pt idx="4575">
                  <c:v>86.888000000000005</c:v>
                </c:pt>
                <c:pt idx="4576">
                  <c:v>49.039000000000001</c:v>
                </c:pt>
                <c:pt idx="4577">
                  <c:v>7.6075999999999997</c:v>
                </c:pt>
                <c:pt idx="4578">
                  <c:v>-35.317999999999998</c:v>
                </c:pt>
                <c:pt idx="4579">
                  <c:v>-81.709000000000003</c:v>
                </c:pt>
                <c:pt idx="4580">
                  <c:v>-119.25</c:v>
                </c:pt>
                <c:pt idx="4581">
                  <c:v>-153.11000000000001</c:v>
                </c:pt>
                <c:pt idx="4582">
                  <c:v>-186.42</c:v>
                </c:pt>
                <c:pt idx="4583">
                  <c:v>-217.01</c:v>
                </c:pt>
                <c:pt idx="4584">
                  <c:v>-246.95</c:v>
                </c:pt>
                <c:pt idx="4585">
                  <c:v>-277.12</c:v>
                </c:pt>
                <c:pt idx="4586">
                  <c:v>-315.31</c:v>
                </c:pt>
                <c:pt idx="4587">
                  <c:v>-351.65</c:v>
                </c:pt>
                <c:pt idx="4588">
                  <c:v>-384.87</c:v>
                </c:pt>
                <c:pt idx="4589">
                  <c:v>-432.22</c:v>
                </c:pt>
                <c:pt idx="4590">
                  <c:v>-482.83</c:v>
                </c:pt>
                <c:pt idx="4591">
                  <c:v>-541.59</c:v>
                </c:pt>
                <c:pt idx="4592">
                  <c:v>-607.53</c:v>
                </c:pt>
                <c:pt idx="4593">
                  <c:v>-675.74</c:v>
                </c:pt>
                <c:pt idx="4594">
                  <c:v>-755.54</c:v>
                </c:pt>
                <c:pt idx="4595">
                  <c:v>-835.87</c:v>
                </c:pt>
                <c:pt idx="4596">
                  <c:v>-931.81</c:v>
                </c:pt>
                <c:pt idx="4597">
                  <c:v>-1038.3</c:v>
                </c:pt>
                <c:pt idx="4598">
                  <c:v>-1143.5999999999999</c:v>
                </c:pt>
                <c:pt idx="4599">
                  <c:v>-1248.3</c:v>
                </c:pt>
                <c:pt idx="4600">
                  <c:v>-1335.2</c:v>
                </c:pt>
                <c:pt idx="4601">
                  <c:v>-1406.3</c:v>
                </c:pt>
                <c:pt idx="4602">
                  <c:v>-1462.6</c:v>
                </c:pt>
                <c:pt idx="4603">
                  <c:v>-1504.5</c:v>
                </c:pt>
                <c:pt idx="4604">
                  <c:v>-1558</c:v>
                </c:pt>
                <c:pt idx="4605">
                  <c:v>-1619.3</c:v>
                </c:pt>
                <c:pt idx="4606">
                  <c:v>-1691.5</c:v>
                </c:pt>
                <c:pt idx="4607">
                  <c:v>-1781.6</c:v>
                </c:pt>
                <c:pt idx="4608">
                  <c:v>-1883.4</c:v>
                </c:pt>
                <c:pt idx="4609">
                  <c:v>-2002</c:v>
                </c:pt>
                <c:pt idx="4610">
                  <c:v>-2140.6999999999998</c:v>
                </c:pt>
                <c:pt idx="4611">
                  <c:v>-2285.8000000000002</c:v>
                </c:pt>
                <c:pt idx="4612">
                  <c:v>-2435.8000000000002</c:v>
                </c:pt>
                <c:pt idx="4613">
                  <c:v>-2574.6</c:v>
                </c:pt>
                <c:pt idx="4614">
                  <c:v>-2701.4</c:v>
                </c:pt>
                <c:pt idx="4615">
                  <c:v>-2820.4</c:v>
                </c:pt>
                <c:pt idx="4616">
                  <c:v>-2932.9</c:v>
                </c:pt>
                <c:pt idx="4617">
                  <c:v>-3043.7</c:v>
                </c:pt>
                <c:pt idx="4618">
                  <c:v>-3144.2</c:v>
                </c:pt>
                <c:pt idx="4619">
                  <c:v>-3248.8</c:v>
                </c:pt>
                <c:pt idx="4620">
                  <c:v>-3350.6</c:v>
                </c:pt>
                <c:pt idx="4621">
                  <c:v>-3466.9</c:v>
                </c:pt>
                <c:pt idx="4622">
                  <c:v>-3594.4</c:v>
                </c:pt>
                <c:pt idx="4623">
                  <c:v>-3728.4</c:v>
                </c:pt>
                <c:pt idx="4624">
                  <c:v>-3868.4</c:v>
                </c:pt>
                <c:pt idx="4625">
                  <c:v>-4011.8</c:v>
                </c:pt>
                <c:pt idx="4626">
                  <c:v>-4156.1000000000004</c:v>
                </c:pt>
                <c:pt idx="4627">
                  <c:v>-4302.6000000000004</c:v>
                </c:pt>
                <c:pt idx="4628">
                  <c:v>-4429.3999999999996</c:v>
                </c:pt>
                <c:pt idx="4629">
                  <c:v>-4555.7</c:v>
                </c:pt>
                <c:pt idx="4630">
                  <c:v>-4664.3</c:v>
                </c:pt>
                <c:pt idx="4631">
                  <c:v>-4755.3999999999996</c:v>
                </c:pt>
                <c:pt idx="4632">
                  <c:v>-4835.1000000000004</c:v>
                </c:pt>
                <c:pt idx="4633">
                  <c:v>-4905.8</c:v>
                </c:pt>
                <c:pt idx="4634">
                  <c:v>-4981.3999999999996</c:v>
                </c:pt>
                <c:pt idx="4635">
                  <c:v>-5063.7</c:v>
                </c:pt>
                <c:pt idx="4636">
                  <c:v>-5163.8</c:v>
                </c:pt>
                <c:pt idx="4637">
                  <c:v>-5272.5</c:v>
                </c:pt>
                <c:pt idx="4638">
                  <c:v>-5386.5</c:v>
                </c:pt>
                <c:pt idx="4639">
                  <c:v>-5504.5</c:v>
                </c:pt>
                <c:pt idx="4640">
                  <c:v>-5629</c:v>
                </c:pt>
                <c:pt idx="4641">
                  <c:v>-5752.2</c:v>
                </c:pt>
                <c:pt idx="4642">
                  <c:v>-5864.4</c:v>
                </c:pt>
                <c:pt idx="4643">
                  <c:v>-5961.1</c:v>
                </c:pt>
                <c:pt idx="4644">
                  <c:v>-6062.1</c:v>
                </c:pt>
                <c:pt idx="4645">
                  <c:v>-6172.2</c:v>
                </c:pt>
                <c:pt idx="4646">
                  <c:v>-6300.7</c:v>
                </c:pt>
                <c:pt idx="4647">
                  <c:v>-6419.5</c:v>
                </c:pt>
                <c:pt idx="4648">
                  <c:v>-6512.9</c:v>
                </c:pt>
                <c:pt idx="4649">
                  <c:v>-6585.5</c:v>
                </c:pt>
                <c:pt idx="4650">
                  <c:v>-6636.4</c:v>
                </c:pt>
                <c:pt idx="4651">
                  <c:v>-6678.7</c:v>
                </c:pt>
                <c:pt idx="4652">
                  <c:v>-6724.7</c:v>
                </c:pt>
                <c:pt idx="4653">
                  <c:v>-6780.6</c:v>
                </c:pt>
                <c:pt idx="4654">
                  <c:v>-6862.8</c:v>
                </c:pt>
                <c:pt idx="4655">
                  <c:v>-6970.7</c:v>
                </c:pt>
                <c:pt idx="4656">
                  <c:v>-7108</c:v>
                </c:pt>
                <c:pt idx="4657">
                  <c:v>-7257.5</c:v>
                </c:pt>
                <c:pt idx="4658">
                  <c:v>-7390.4</c:v>
                </c:pt>
                <c:pt idx="4659">
                  <c:v>-7495.7</c:v>
                </c:pt>
                <c:pt idx="4660">
                  <c:v>-7565.1</c:v>
                </c:pt>
                <c:pt idx="4661">
                  <c:v>-7630.5</c:v>
                </c:pt>
                <c:pt idx="4662">
                  <c:v>-7687.4</c:v>
                </c:pt>
                <c:pt idx="4663">
                  <c:v>-7745.7</c:v>
                </c:pt>
                <c:pt idx="4664">
                  <c:v>-7820.1</c:v>
                </c:pt>
                <c:pt idx="4665">
                  <c:v>-7908.4</c:v>
                </c:pt>
                <c:pt idx="4666">
                  <c:v>-8022</c:v>
                </c:pt>
                <c:pt idx="4667">
                  <c:v>-8143.6</c:v>
                </c:pt>
                <c:pt idx="4668">
                  <c:v>-8238.2000000000007</c:v>
                </c:pt>
                <c:pt idx="4669">
                  <c:v>-8292.5</c:v>
                </c:pt>
                <c:pt idx="4670">
                  <c:v>-8308.5</c:v>
                </c:pt>
                <c:pt idx="4671">
                  <c:v>-8338.6</c:v>
                </c:pt>
                <c:pt idx="4672">
                  <c:v>-8392.2999999999993</c:v>
                </c:pt>
                <c:pt idx="4673">
                  <c:v>-8457.2999999999993</c:v>
                </c:pt>
                <c:pt idx="4674">
                  <c:v>-8539.7000000000007</c:v>
                </c:pt>
                <c:pt idx="4675">
                  <c:v>-8619.2000000000007</c:v>
                </c:pt>
                <c:pt idx="4676">
                  <c:v>-8703.4</c:v>
                </c:pt>
                <c:pt idx="4677">
                  <c:v>-8787</c:v>
                </c:pt>
                <c:pt idx="4678">
                  <c:v>-8853.6</c:v>
                </c:pt>
                <c:pt idx="4679">
                  <c:v>-8904.9</c:v>
                </c:pt>
                <c:pt idx="4680">
                  <c:v>-8955.2000000000007</c:v>
                </c:pt>
                <c:pt idx="4681">
                  <c:v>-9035</c:v>
                </c:pt>
                <c:pt idx="4682">
                  <c:v>-9147.7000000000007</c:v>
                </c:pt>
                <c:pt idx="4683">
                  <c:v>-9258.5</c:v>
                </c:pt>
                <c:pt idx="4684">
                  <c:v>-9336.9</c:v>
                </c:pt>
                <c:pt idx="4685">
                  <c:v>-9355.9</c:v>
                </c:pt>
                <c:pt idx="4686">
                  <c:v>-9346.2000000000007</c:v>
                </c:pt>
                <c:pt idx="4687">
                  <c:v>-9349.1</c:v>
                </c:pt>
                <c:pt idx="4688">
                  <c:v>-9406.1</c:v>
                </c:pt>
                <c:pt idx="4689">
                  <c:v>-9535.2999999999993</c:v>
                </c:pt>
                <c:pt idx="4690">
                  <c:v>-9690.4</c:v>
                </c:pt>
                <c:pt idx="4691">
                  <c:v>-9802.2000000000007</c:v>
                </c:pt>
                <c:pt idx="4692">
                  <c:v>-9842.4</c:v>
                </c:pt>
                <c:pt idx="4693">
                  <c:v>-9840.1</c:v>
                </c:pt>
                <c:pt idx="4694">
                  <c:v>-9836.6</c:v>
                </c:pt>
                <c:pt idx="4695">
                  <c:v>-9848.1</c:v>
                </c:pt>
                <c:pt idx="4696">
                  <c:v>-9909.4</c:v>
                </c:pt>
                <c:pt idx="4697">
                  <c:v>-9983.6</c:v>
                </c:pt>
                <c:pt idx="4698">
                  <c:v>-10020</c:v>
                </c:pt>
                <c:pt idx="4699">
                  <c:v>-10045</c:v>
                </c:pt>
                <c:pt idx="4700">
                  <c:v>-10056</c:v>
                </c:pt>
                <c:pt idx="4701">
                  <c:v>-10066</c:v>
                </c:pt>
                <c:pt idx="4702">
                  <c:v>-10081</c:v>
                </c:pt>
                <c:pt idx="4703">
                  <c:v>-10073</c:v>
                </c:pt>
                <c:pt idx="4704">
                  <c:v>-10067</c:v>
                </c:pt>
                <c:pt idx="4705">
                  <c:v>-10051</c:v>
                </c:pt>
                <c:pt idx="4706">
                  <c:v>-10012</c:v>
                </c:pt>
                <c:pt idx="4707">
                  <c:v>-9992.4</c:v>
                </c:pt>
                <c:pt idx="4708">
                  <c:v>-10024</c:v>
                </c:pt>
                <c:pt idx="4709">
                  <c:v>-10089</c:v>
                </c:pt>
                <c:pt idx="4710">
                  <c:v>-10129</c:v>
                </c:pt>
                <c:pt idx="4711">
                  <c:v>-10118</c:v>
                </c:pt>
                <c:pt idx="4712">
                  <c:v>-10028</c:v>
                </c:pt>
                <c:pt idx="4713">
                  <c:v>-9859.5</c:v>
                </c:pt>
                <c:pt idx="4714">
                  <c:v>-9647.2999999999993</c:v>
                </c:pt>
                <c:pt idx="4715">
                  <c:v>-9402.1</c:v>
                </c:pt>
                <c:pt idx="4716">
                  <c:v>-9136.5</c:v>
                </c:pt>
                <c:pt idx="4717">
                  <c:v>-8866.1</c:v>
                </c:pt>
                <c:pt idx="4718">
                  <c:v>-8555.7000000000007</c:v>
                </c:pt>
                <c:pt idx="4719">
                  <c:v>-8176.3</c:v>
                </c:pt>
                <c:pt idx="4720">
                  <c:v>-7717.2</c:v>
                </c:pt>
                <c:pt idx="4721">
                  <c:v>-7210.9</c:v>
                </c:pt>
                <c:pt idx="4722">
                  <c:v>-6678.9</c:v>
                </c:pt>
                <c:pt idx="4723">
                  <c:v>-6108.6</c:v>
                </c:pt>
                <c:pt idx="4724">
                  <c:v>-5568.1</c:v>
                </c:pt>
                <c:pt idx="4725">
                  <c:v>-5089.7</c:v>
                </c:pt>
                <c:pt idx="4726">
                  <c:v>-4686.8999999999996</c:v>
                </c:pt>
                <c:pt idx="4727">
                  <c:v>-4338.3</c:v>
                </c:pt>
                <c:pt idx="4728">
                  <c:v>-4017.7</c:v>
                </c:pt>
                <c:pt idx="4729">
                  <c:v>-3714</c:v>
                </c:pt>
                <c:pt idx="4730">
                  <c:v>-3395.2</c:v>
                </c:pt>
                <c:pt idx="4731">
                  <c:v>-3057.6</c:v>
                </c:pt>
                <c:pt idx="4732">
                  <c:v>-2695.7</c:v>
                </c:pt>
                <c:pt idx="4733">
                  <c:v>-2325.6</c:v>
                </c:pt>
                <c:pt idx="4734">
                  <c:v>-1999.1</c:v>
                </c:pt>
                <c:pt idx="4735">
                  <c:v>-1724.2</c:v>
                </c:pt>
                <c:pt idx="4736">
                  <c:v>-1517.3</c:v>
                </c:pt>
                <c:pt idx="4737">
                  <c:v>-1368.3</c:v>
                </c:pt>
                <c:pt idx="4738">
                  <c:v>-1253.7</c:v>
                </c:pt>
                <c:pt idx="4739">
                  <c:v>-1157.0999999999999</c:v>
                </c:pt>
                <c:pt idx="4740">
                  <c:v>-1061.4000000000001</c:v>
                </c:pt>
                <c:pt idx="4741">
                  <c:v>-962.07</c:v>
                </c:pt>
                <c:pt idx="4742">
                  <c:v>-859.69</c:v>
                </c:pt>
                <c:pt idx="4743">
                  <c:v>-749.64</c:v>
                </c:pt>
                <c:pt idx="4744">
                  <c:v>-646.44000000000005</c:v>
                </c:pt>
                <c:pt idx="4745">
                  <c:v>-536.77</c:v>
                </c:pt>
                <c:pt idx="4746">
                  <c:v>-442.08</c:v>
                </c:pt>
                <c:pt idx="4747">
                  <c:v>-364</c:v>
                </c:pt>
                <c:pt idx="4748">
                  <c:v>-292.12</c:v>
                </c:pt>
                <c:pt idx="4749">
                  <c:v>-232.47</c:v>
                </c:pt>
                <c:pt idx="4750">
                  <c:v>-175.08</c:v>
                </c:pt>
                <c:pt idx="4751">
                  <c:v>-122.21</c:v>
                </c:pt>
                <c:pt idx="4752">
                  <c:v>-70.085999999999999</c:v>
                </c:pt>
                <c:pt idx="4753">
                  <c:v>-12.445</c:v>
                </c:pt>
                <c:pt idx="4754">
                  <c:v>34.174999999999997</c:v>
                </c:pt>
                <c:pt idx="4755">
                  <c:v>72.474000000000004</c:v>
                </c:pt>
                <c:pt idx="4756">
                  <c:v>105.29</c:v>
                </c:pt>
                <c:pt idx="4757">
                  <c:v>140.27000000000001</c:v>
                </c:pt>
                <c:pt idx="4758">
                  <c:v>181.73</c:v>
                </c:pt>
                <c:pt idx="4759">
                  <c:v>222.92</c:v>
                </c:pt>
                <c:pt idx="4760">
                  <c:v>273.61</c:v>
                </c:pt>
                <c:pt idx="4761">
                  <c:v>319.88</c:v>
                </c:pt>
                <c:pt idx="4762">
                  <c:v>362.13</c:v>
                </c:pt>
                <c:pt idx="4763">
                  <c:v>411.32</c:v>
                </c:pt>
                <c:pt idx="4764">
                  <c:v>463.55</c:v>
                </c:pt>
                <c:pt idx="4765">
                  <c:v>518.48</c:v>
                </c:pt>
                <c:pt idx="4766">
                  <c:v>577.30999999999995</c:v>
                </c:pt>
                <c:pt idx="4767">
                  <c:v>633.45000000000005</c:v>
                </c:pt>
                <c:pt idx="4768">
                  <c:v>695.03</c:v>
                </c:pt>
                <c:pt idx="4769">
                  <c:v>752.41</c:v>
                </c:pt>
                <c:pt idx="4770">
                  <c:v>808.14</c:v>
                </c:pt>
                <c:pt idx="4771">
                  <c:v>862.2</c:v>
                </c:pt>
                <c:pt idx="4772">
                  <c:v>912.68</c:v>
                </c:pt>
                <c:pt idx="4773">
                  <c:v>958.66</c:v>
                </c:pt>
                <c:pt idx="4774">
                  <c:v>991.05</c:v>
                </c:pt>
                <c:pt idx="4775">
                  <c:v>1024.5999999999999</c:v>
                </c:pt>
                <c:pt idx="4776">
                  <c:v>1053.0999999999999</c:v>
                </c:pt>
                <c:pt idx="4777">
                  <c:v>1080.3</c:v>
                </c:pt>
                <c:pt idx="4778">
                  <c:v>1116.2</c:v>
                </c:pt>
                <c:pt idx="4779">
                  <c:v>1154.3</c:v>
                </c:pt>
                <c:pt idx="4780">
                  <c:v>1199.5999999999999</c:v>
                </c:pt>
                <c:pt idx="4781">
                  <c:v>1240.0999999999999</c:v>
                </c:pt>
                <c:pt idx="4782">
                  <c:v>1278.8</c:v>
                </c:pt>
                <c:pt idx="4783">
                  <c:v>1321.8</c:v>
                </c:pt>
                <c:pt idx="4784">
                  <c:v>1366.4</c:v>
                </c:pt>
                <c:pt idx="4785">
                  <c:v>1417</c:v>
                </c:pt>
                <c:pt idx="4786">
                  <c:v>1469.4</c:v>
                </c:pt>
                <c:pt idx="4787">
                  <c:v>1511.7</c:v>
                </c:pt>
                <c:pt idx="4788">
                  <c:v>1554.9</c:v>
                </c:pt>
                <c:pt idx="4789">
                  <c:v>1592.6</c:v>
                </c:pt>
                <c:pt idx="4790">
                  <c:v>1635.1</c:v>
                </c:pt>
                <c:pt idx="4791">
                  <c:v>1676.1</c:v>
                </c:pt>
                <c:pt idx="4792">
                  <c:v>1714.8</c:v>
                </c:pt>
                <c:pt idx="4793">
                  <c:v>1760.3</c:v>
                </c:pt>
                <c:pt idx="4794">
                  <c:v>1796.1</c:v>
                </c:pt>
                <c:pt idx="4795">
                  <c:v>1830.9</c:v>
                </c:pt>
                <c:pt idx="4796">
                  <c:v>1857.7</c:v>
                </c:pt>
                <c:pt idx="4797">
                  <c:v>1886.6</c:v>
                </c:pt>
                <c:pt idx="4798">
                  <c:v>1919.3</c:v>
                </c:pt>
                <c:pt idx="4799">
                  <c:v>1948</c:v>
                </c:pt>
                <c:pt idx="4800">
                  <c:v>1978.3</c:v>
                </c:pt>
                <c:pt idx="4801">
                  <c:v>2008.2</c:v>
                </c:pt>
                <c:pt idx="4802">
                  <c:v>2041.5</c:v>
                </c:pt>
                <c:pt idx="4803">
                  <c:v>2085.6999999999998</c:v>
                </c:pt>
                <c:pt idx="4804">
                  <c:v>2131.9</c:v>
                </c:pt>
                <c:pt idx="4805">
                  <c:v>2178.1999999999998</c:v>
                </c:pt>
                <c:pt idx="4806">
                  <c:v>2212.6</c:v>
                </c:pt>
                <c:pt idx="4807">
                  <c:v>2236.5</c:v>
                </c:pt>
                <c:pt idx="4808">
                  <c:v>2254.1</c:v>
                </c:pt>
                <c:pt idx="4809">
                  <c:v>2260.4</c:v>
                </c:pt>
                <c:pt idx="4810">
                  <c:v>2262.1</c:v>
                </c:pt>
                <c:pt idx="4811">
                  <c:v>2266.4</c:v>
                </c:pt>
                <c:pt idx="4812">
                  <c:v>2277.3000000000002</c:v>
                </c:pt>
                <c:pt idx="4813">
                  <c:v>2301.5</c:v>
                </c:pt>
                <c:pt idx="4814">
                  <c:v>2327.6999999999998</c:v>
                </c:pt>
                <c:pt idx="4815">
                  <c:v>2368.8000000000002</c:v>
                </c:pt>
                <c:pt idx="4816">
                  <c:v>2418.1</c:v>
                </c:pt>
                <c:pt idx="4817">
                  <c:v>2467</c:v>
                </c:pt>
                <c:pt idx="4818">
                  <c:v>2523.1</c:v>
                </c:pt>
                <c:pt idx="4819">
                  <c:v>2564.1999999999998</c:v>
                </c:pt>
                <c:pt idx="4820">
                  <c:v>2591.6999999999998</c:v>
                </c:pt>
                <c:pt idx="4821">
                  <c:v>2603.9</c:v>
                </c:pt>
                <c:pt idx="4822">
                  <c:v>2616.1</c:v>
                </c:pt>
                <c:pt idx="4823">
                  <c:v>2633.9</c:v>
                </c:pt>
                <c:pt idx="4824">
                  <c:v>2657.2</c:v>
                </c:pt>
                <c:pt idx="4825">
                  <c:v>2691.5</c:v>
                </c:pt>
                <c:pt idx="4826">
                  <c:v>2744</c:v>
                </c:pt>
                <c:pt idx="4827">
                  <c:v>2798.4</c:v>
                </c:pt>
                <c:pt idx="4828">
                  <c:v>2865.6</c:v>
                </c:pt>
                <c:pt idx="4829">
                  <c:v>2938.7</c:v>
                </c:pt>
                <c:pt idx="4830">
                  <c:v>3005.1</c:v>
                </c:pt>
                <c:pt idx="4831">
                  <c:v>3065.9</c:v>
                </c:pt>
                <c:pt idx="4832">
                  <c:v>3119.4</c:v>
                </c:pt>
                <c:pt idx="4833">
                  <c:v>3176.2</c:v>
                </c:pt>
                <c:pt idx="4834">
                  <c:v>3225.1</c:v>
                </c:pt>
                <c:pt idx="4835">
                  <c:v>3285.6</c:v>
                </c:pt>
                <c:pt idx="4836">
                  <c:v>3352.2</c:v>
                </c:pt>
                <c:pt idx="4837">
                  <c:v>3422.1</c:v>
                </c:pt>
                <c:pt idx="4838">
                  <c:v>3495.7</c:v>
                </c:pt>
                <c:pt idx="4839">
                  <c:v>3564.4</c:v>
                </c:pt>
                <c:pt idx="4840">
                  <c:v>3629.4</c:v>
                </c:pt>
                <c:pt idx="4841">
                  <c:v>3683.4</c:v>
                </c:pt>
                <c:pt idx="4842">
                  <c:v>3737</c:v>
                </c:pt>
                <c:pt idx="4843">
                  <c:v>3800.5</c:v>
                </c:pt>
                <c:pt idx="4844">
                  <c:v>3861.3</c:v>
                </c:pt>
                <c:pt idx="4845">
                  <c:v>3932.8</c:v>
                </c:pt>
                <c:pt idx="4846">
                  <c:v>4018.2</c:v>
                </c:pt>
                <c:pt idx="4847">
                  <c:v>4118.8</c:v>
                </c:pt>
                <c:pt idx="4848">
                  <c:v>4231.2</c:v>
                </c:pt>
                <c:pt idx="4849">
                  <c:v>4341</c:v>
                </c:pt>
                <c:pt idx="4850">
                  <c:v>4452.3</c:v>
                </c:pt>
                <c:pt idx="4851">
                  <c:v>4555</c:v>
                </c:pt>
                <c:pt idx="4852">
                  <c:v>4639.2</c:v>
                </c:pt>
                <c:pt idx="4853">
                  <c:v>4712.1000000000004</c:v>
                </c:pt>
                <c:pt idx="4854">
                  <c:v>4759</c:v>
                </c:pt>
                <c:pt idx="4855">
                  <c:v>4793.6000000000004</c:v>
                </c:pt>
                <c:pt idx="4856">
                  <c:v>4844.7</c:v>
                </c:pt>
                <c:pt idx="4857">
                  <c:v>4920.3</c:v>
                </c:pt>
                <c:pt idx="4858">
                  <c:v>5012.3</c:v>
                </c:pt>
                <c:pt idx="4859">
                  <c:v>5115.1000000000004</c:v>
                </c:pt>
                <c:pt idx="4860">
                  <c:v>5239.5</c:v>
                </c:pt>
                <c:pt idx="4861">
                  <c:v>5372</c:v>
                </c:pt>
                <c:pt idx="4862">
                  <c:v>5496.4</c:v>
                </c:pt>
                <c:pt idx="4863">
                  <c:v>5605.3</c:v>
                </c:pt>
                <c:pt idx="4864">
                  <c:v>5688</c:v>
                </c:pt>
                <c:pt idx="4865">
                  <c:v>5756.9</c:v>
                </c:pt>
                <c:pt idx="4866">
                  <c:v>5830.9</c:v>
                </c:pt>
                <c:pt idx="4867">
                  <c:v>5907.9</c:v>
                </c:pt>
                <c:pt idx="4868">
                  <c:v>5992.4</c:v>
                </c:pt>
                <c:pt idx="4869">
                  <c:v>6076.7</c:v>
                </c:pt>
                <c:pt idx="4870">
                  <c:v>6163.4</c:v>
                </c:pt>
                <c:pt idx="4871">
                  <c:v>6249.4</c:v>
                </c:pt>
                <c:pt idx="4872">
                  <c:v>6346.8</c:v>
                </c:pt>
                <c:pt idx="4873">
                  <c:v>6447.1</c:v>
                </c:pt>
                <c:pt idx="4874">
                  <c:v>6537.2</c:v>
                </c:pt>
                <c:pt idx="4875">
                  <c:v>6618.8</c:v>
                </c:pt>
                <c:pt idx="4876">
                  <c:v>6697.1</c:v>
                </c:pt>
                <c:pt idx="4877">
                  <c:v>6774.3</c:v>
                </c:pt>
                <c:pt idx="4878">
                  <c:v>6860.1</c:v>
                </c:pt>
                <c:pt idx="4879">
                  <c:v>6947.1</c:v>
                </c:pt>
                <c:pt idx="4880">
                  <c:v>7037.8</c:v>
                </c:pt>
                <c:pt idx="4881">
                  <c:v>7121.7</c:v>
                </c:pt>
                <c:pt idx="4882">
                  <c:v>7194.9</c:v>
                </c:pt>
                <c:pt idx="4883">
                  <c:v>7270.5</c:v>
                </c:pt>
                <c:pt idx="4884">
                  <c:v>7332.9</c:v>
                </c:pt>
                <c:pt idx="4885">
                  <c:v>7404.8</c:v>
                </c:pt>
                <c:pt idx="4886">
                  <c:v>7480.8</c:v>
                </c:pt>
                <c:pt idx="4887">
                  <c:v>7553.6</c:v>
                </c:pt>
                <c:pt idx="4888">
                  <c:v>7647.9</c:v>
                </c:pt>
                <c:pt idx="4889">
                  <c:v>7733.3</c:v>
                </c:pt>
                <c:pt idx="4890">
                  <c:v>7809.6</c:v>
                </c:pt>
                <c:pt idx="4891">
                  <c:v>7868.6</c:v>
                </c:pt>
                <c:pt idx="4892">
                  <c:v>7906.5</c:v>
                </c:pt>
                <c:pt idx="4893">
                  <c:v>7943.2</c:v>
                </c:pt>
                <c:pt idx="4894">
                  <c:v>7996.1</c:v>
                </c:pt>
                <c:pt idx="4895">
                  <c:v>8061.8</c:v>
                </c:pt>
                <c:pt idx="4896">
                  <c:v>8138.2</c:v>
                </c:pt>
                <c:pt idx="4897">
                  <c:v>8217.6</c:v>
                </c:pt>
                <c:pt idx="4898">
                  <c:v>8293.7999999999993</c:v>
                </c:pt>
                <c:pt idx="4899">
                  <c:v>8360.1</c:v>
                </c:pt>
                <c:pt idx="4900">
                  <c:v>8428.7000000000007</c:v>
                </c:pt>
                <c:pt idx="4901">
                  <c:v>8473.2000000000007</c:v>
                </c:pt>
                <c:pt idx="4902">
                  <c:v>8482.2000000000007</c:v>
                </c:pt>
                <c:pt idx="4903">
                  <c:v>8491.7000000000007</c:v>
                </c:pt>
                <c:pt idx="4904">
                  <c:v>8512</c:v>
                </c:pt>
                <c:pt idx="4905">
                  <c:v>8559.2999999999993</c:v>
                </c:pt>
                <c:pt idx="4906">
                  <c:v>8612.9</c:v>
                </c:pt>
                <c:pt idx="4907">
                  <c:v>8657.5</c:v>
                </c:pt>
                <c:pt idx="4908">
                  <c:v>8696.2999999999993</c:v>
                </c:pt>
                <c:pt idx="4909">
                  <c:v>8714.2000000000007</c:v>
                </c:pt>
                <c:pt idx="4910">
                  <c:v>8736.2000000000007</c:v>
                </c:pt>
                <c:pt idx="4911">
                  <c:v>8769.4</c:v>
                </c:pt>
                <c:pt idx="4912">
                  <c:v>8805.1</c:v>
                </c:pt>
                <c:pt idx="4913">
                  <c:v>8859.7000000000007</c:v>
                </c:pt>
                <c:pt idx="4914">
                  <c:v>8908.7999999999993</c:v>
                </c:pt>
                <c:pt idx="4915">
                  <c:v>8945.5</c:v>
                </c:pt>
                <c:pt idx="4916">
                  <c:v>8977.7000000000007</c:v>
                </c:pt>
                <c:pt idx="4917">
                  <c:v>9012</c:v>
                </c:pt>
                <c:pt idx="4918">
                  <c:v>9020.1</c:v>
                </c:pt>
                <c:pt idx="4919">
                  <c:v>9010.9</c:v>
                </c:pt>
                <c:pt idx="4920">
                  <c:v>9000.6</c:v>
                </c:pt>
                <c:pt idx="4921">
                  <c:v>8989.1</c:v>
                </c:pt>
                <c:pt idx="4922">
                  <c:v>8995.2000000000007</c:v>
                </c:pt>
                <c:pt idx="4923">
                  <c:v>9018.6</c:v>
                </c:pt>
                <c:pt idx="4924">
                  <c:v>9031.9</c:v>
                </c:pt>
                <c:pt idx="4925">
                  <c:v>9014.7999999999993</c:v>
                </c:pt>
                <c:pt idx="4926">
                  <c:v>8966.4</c:v>
                </c:pt>
                <c:pt idx="4927">
                  <c:v>8908.2999999999993</c:v>
                </c:pt>
                <c:pt idx="4928">
                  <c:v>8861.7000000000007</c:v>
                </c:pt>
                <c:pt idx="4929">
                  <c:v>8830.7999999999993</c:v>
                </c:pt>
                <c:pt idx="4930">
                  <c:v>8809.7999999999993</c:v>
                </c:pt>
                <c:pt idx="4931">
                  <c:v>8774.5</c:v>
                </c:pt>
                <c:pt idx="4932">
                  <c:v>8716.6</c:v>
                </c:pt>
                <c:pt idx="4933">
                  <c:v>8631</c:v>
                </c:pt>
                <c:pt idx="4934">
                  <c:v>8500.7999999999993</c:v>
                </c:pt>
                <c:pt idx="4935">
                  <c:v>8343.7000000000007</c:v>
                </c:pt>
                <c:pt idx="4936">
                  <c:v>8161.4</c:v>
                </c:pt>
                <c:pt idx="4937">
                  <c:v>7948.2</c:v>
                </c:pt>
                <c:pt idx="4938">
                  <c:v>7712.8</c:v>
                </c:pt>
                <c:pt idx="4939">
                  <c:v>7446.5</c:v>
                </c:pt>
                <c:pt idx="4940">
                  <c:v>7152.1</c:v>
                </c:pt>
                <c:pt idx="4941">
                  <c:v>6833</c:v>
                </c:pt>
                <c:pt idx="4942">
                  <c:v>6485.3</c:v>
                </c:pt>
                <c:pt idx="4943">
                  <c:v>6137.9</c:v>
                </c:pt>
                <c:pt idx="4944">
                  <c:v>5791.2</c:v>
                </c:pt>
                <c:pt idx="4945">
                  <c:v>5450.9</c:v>
                </c:pt>
                <c:pt idx="4946">
                  <c:v>5116.1000000000004</c:v>
                </c:pt>
                <c:pt idx="4947">
                  <c:v>4799.2</c:v>
                </c:pt>
                <c:pt idx="4948">
                  <c:v>4521.1000000000004</c:v>
                </c:pt>
                <c:pt idx="4949">
                  <c:v>4268.2</c:v>
                </c:pt>
                <c:pt idx="4950">
                  <c:v>4045.3</c:v>
                </c:pt>
                <c:pt idx="4951">
                  <c:v>3846.4</c:v>
                </c:pt>
                <c:pt idx="4952">
                  <c:v>3663.2</c:v>
                </c:pt>
                <c:pt idx="4953">
                  <c:v>3488.2</c:v>
                </c:pt>
                <c:pt idx="4954">
                  <c:v>3303.2</c:v>
                </c:pt>
                <c:pt idx="4955">
                  <c:v>3113.8</c:v>
                </c:pt>
                <c:pt idx="4956">
                  <c:v>2928.7</c:v>
                </c:pt>
                <c:pt idx="4957">
                  <c:v>2767.8</c:v>
                </c:pt>
                <c:pt idx="4958">
                  <c:v>2627.9</c:v>
                </c:pt>
                <c:pt idx="4959">
                  <c:v>2497.4</c:v>
                </c:pt>
                <c:pt idx="4960">
                  <c:v>2363.8000000000002</c:v>
                </c:pt>
                <c:pt idx="4961">
                  <c:v>2241.8000000000002</c:v>
                </c:pt>
                <c:pt idx="4962">
                  <c:v>2122.5</c:v>
                </c:pt>
                <c:pt idx="4963">
                  <c:v>2017.9</c:v>
                </c:pt>
                <c:pt idx="4964">
                  <c:v>1929.9</c:v>
                </c:pt>
                <c:pt idx="4965">
                  <c:v>1860.5</c:v>
                </c:pt>
                <c:pt idx="4966">
                  <c:v>1789</c:v>
                </c:pt>
                <c:pt idx="4967">
                  <c:v>1720.4</c:v>
                </c:pt>
                <c:pt idx="4968">
                  <c:v>1659.4</c:v>
                </c:pt>
                <c:pt idx="4969">
                  <c:v>1599.9</c:v>
                </c:pt>
                <c:pt idx="4970">
                  <c:v>1534.3</c:v>
                </c:pt>
                <c:pt idx="4971">
                  <c:v>1473.3</c:v>
                </c:pt>
                <c:pt idx="4972">
                  <c:v>1409.4</c:v>
                </c:pt>
                <c:pt idx="4973">
                  <c:v>1352.1</c:v>
                </c:pt>
                <c:pt idx="4974">
                  <c:v>1288.7</c:v>
                </c:pt>
                <c:pt idx="4975">
                  <c:v>1224.5</c:v>
                </c:pt>
                <c:pt idx="4976">
                  <c:v>1160.7</c:v>
                </c:pt>
                <c:pt idx="4977">
                  <c:v>1095.0999999999999</c:v>
                </c:pt>
                <c:pt idx="4978">
                  <c:v>1035.0999999999999</c:v>
                </c:pt>
                <c:pt idx="4979">
                  <c:v>973.4</c:v>
                </c:pt>
                <c:pt idx="4980">
                  <c:v>917.99</c:v>
                </c:pt>
                <c:pt idx="4981">
                  <c:v>859.23</c:v>
                </c:pt>
                <c:pt idx="4982">
                  <c:v>798.88</c:v>
                </c:pt>
                <c:pt idx="4983">
                  <c:v>747.95</c:v>
                </c:pt>
                <c:pt idx="4984">
                  <c:v>692.76</c:v>
                </c:pt>
                <c:pt idx="4985">
                  <c:v>645.33000000000004</c:v>
                </c:pt>
                <c:pt idx="4986">
                  <c:v>602.92999999999995</c:v>
                </c:pt>
                <c:pt idx="4987">
                  <c:v>556</c:v>
                </c:pt>
                <c:pt idx="4988">
                  <c:v>513.39</c:v>
                </c:pt>
                <c:pt idx="4989">
                  <c:v>465.74</c:v>
                </c:pt>
                <c:pt idx="4990">
                  <c:v>426.92</c:v>
                </c:pt>
                <c:pt idx="4991">
                  <c:v>387.61</c:v>
                </c:pt>
                <c:pt idx="4992">
                  <c:v>352.26</c:v>
                </c:pt>
                <c:pt idx="4993">
                  <c:v>316.08999999999997</c:v>
                </c:pt>
                <c:pt idx="4994">
                  <c:v>274.58999999999997</c:v>
                </c:pt>
                <c:pt idx="4995">
                  <c:v>234.64</c:v>
                </c:pt>
                <c:pt idx="4996">
                  <c:v>195.79</c:v>
                </c:pt>
                <c:pt idx="4997">
                  <c:v>161.34</c:v>
                </c:pt>
                <c:pt idx="4998">
                  <c:v>132.33000000000001</c:v>
                </c:pt>
                <c:pt idx="4999">
                  <c:v>92.683000000000007</c:v>
                </c:pt>
                <c:pt idx="5000">
                  <c:v>55.936</c:v>
                </c:pt>
                <c:pt idx="5001">
                  <c:v>17.323</c:v>
                </c:pt>
                <c:pt idx="5002">
                  <c:v>-23.369</c:v>
                </c:pt>
                <c:pt idx="5003">
                  <c:v>-58.536999999999999</c:v>
                </c:pt>
                <c:pt idx="5004">
                  <c:v>-98.307000000000002</c:v>
                </c:pt>
                <c:pt idx="5005">
                  <c:v>-130.16</c:v>
                </c:pt>
                <c:pt idx="5006">
                  <c:v>-163.37</c:v>
                </c:pt>
                <c:pt idx="5007">
                  <c:v>-199.8</c:v>
                </c:pt>
                <c:pt idx="5008">
                  <c:v>-233.52</c:v>
                </c:pt>
                <c:pt idx="5009">
                  <c:v>-267.20999999999998</c:v>
                </c:pt>
                <c:pt idx="5010">
                  <c:v>-305.77999999999997</c:v>
                </c:pt>
                <c:pt idx="5011">
                  <c:v>-342.59</c:v>
                </c:pt>
                <c:pt idx="5012">
                  <c:v>-386.92</c:v>
                </c:pt>
                <c:pt idx="5013">
                  <c:v>-422.18</c:v>
                </c:pt>
                <c:pt idx="5014">
                  <c:v>-466.41</c:v>
                </c:pt>
                <c:pt idx="5015">
                  <c:v>-506</c:v>
                </c:pt>
                <c:pt idx="5016">
                  <c:v>-549.91999999999996</c:v>
                </c:pt>
                <c:pt idx="5017">
                  <c:v>-608.86</c:v>
                </c:pt>
                <c:pt idx="5018">
                  <c:v>-666.18</c:v>
                </c:pt>
                <c:pt idx="5019">
                  <c:v>-729.78</c:v>
                </c:pt>
                <c:pt idx="5020">
                  <c:v>-793.9</c:v>
                </c:pt>
                <c:pt idx="5021">
                  <c:v>-868.75</c:v>
                </c:pt>
                <c:pt idx="5022">
                  <c:v>-955.91</c:v>
                </c:pt>
                <c:pt idx="5023">
                  <c:v>-1037.2</c:v>
                </c:pt>
                <c:pt idx="5024">
                  <c:v>-1108.4000000000001</c:v>
                </c:pt>
                <c:pt idx="5025">
                  <c:v>-1174.9000000000001</c:v>
                </c:pt>
                <c:pt idx="5026">
                  <c:v>-1234.2</c:v>
                </c:pt>
                <c:pt idx="5027">
                  <c:v>-1286.8</c:v>
                </c:pt>
                <c:pt idx="5028">
                  <c:v>-1329.7</c:v>
                </c:pt>
                <c:pt idx="5029">
                  <c:v>-1380.9</c:v>
                </c:pt>
                <c:pt idx="5030">
                  <c:v>-1436.8</c:v>
                </c:pt>
                <c:pt idx="5031">
                  <c:v>-1521.9</c:v>
                </c:pt>
                <c:pt idx="5032">
                  <c:v>-1631</c:v>
                </c:pt>
                <c:pt idx="5033">
                  <c:v>-1752.2</c:v>
                </c:pt>
                <c:pt idx="5034">
                  <c:v>-1887.7</c:v>
                </c:pt>
                <c:pt idx="5035">
                  <c:v>-2029.9</c:v>
                </c:pt>
                <c:pt idx="5036">
                  <c:v>-2172.1</c:v>
                </c:pt>
                <c:pt idx="5037">
                  <c:v>-2312.5</c:v>
                </c:pt>
                <c:pt idx="5038">
                  <c:v>-2444.1999999999998</c:v>
                </c:pt>
                <c:pt idx="5039">
                  <c:v>-2583.1999999999998</c:v>
                </c:pt>
                <c:pt idx="5040">
                  <c:v>-2724.6</c:v>
                </c:pt>
                <c:pt idx="5041">
                  <c:v>-2871</c:v>
                </c:pt>
                <c:pt idx="5042">
                  <c:v>-3024.5</c:v>
                </c:pt>
                <c:pt idx="5043">
                  <c:v>-3169.5</c:v>
                </c:pt>
                <c:pt idx="5044">
                  <c:v>-3306.5</c:v>
                </c:pt>
                <c:pt idx="5045">
                  <c:v>-3426.4</c:v>
                </c:pt>
                <c:pt idx="5046">
                  <c:v>-3549.5</c:v>
                </c:pt>
                <c:pt idx="5047">
                  <c:v>-3681.7</c:v>
                </c:pt>
                <c:pt idx="5048">
                  <c:v>-3829.5</c:v>
                </c:pt>
                <c:pt idx="5049">
                  <c:v>-4000</c:v>
                </c:pt>
                <c:pt idx="5050">
                  <c:v>-4192.2</c:v>
                </c:pt>
                <c:pt idx="5051">
                  <c:v>-4410.8999999999996</c:v>
                </c:pt>
                <c:pt idx="5052">
                  <c:v>-4633.2</c:v>
                </c:pt>
                <c:pt idx="5053">
                  <c:v>-4829.1000000000004</c:v>
                </c:pt>
                <c:pt idx="5054">
                  <c:v>-4989.3999999999996</c:v>
                </c:pt>
                <c:pt idx="5055">
                  <c:v>-5114.3</c:v>
                </c:pt>
                <c:pt idx="5056">
                  <c:v>-5238.8</c:v>
                </c:pt>
                <c:pt idx="5057">
                  <c:v>-5376.8</c:v>
                </c:pt>
                <c:pt idx="5058">
                  <c:v>-5534.5</c:v>
                </c:pt>
                <c:pt idx="5059">
                  <c:v>-5711.3</c:v>
                </c:pt>
                <c:pt idx="5060">
                  <c:v>-5893.5</c:v>
                </c:pt>
                <c:pt idx="5061">
                  <c:v>-6082.1</c:v>
                </c:pt>
                <c:pt idx="5062">
                  <c:v>-6277.6</c:v>
                </c:pt>
                <c:pt idx="5063">
                  <c:v>-6467.3</c:v>
                </c:pt>
                <c:pt idx="5064">
                  <c:v>-6633.5</c:v>
                </c:pt>
                <c:pt idx="5065">
                  <c:v>-6774.8</c:v>
                </c:pt>
                <c:pt idx="5066">
                  <c:v>-6916.8</c:v>
                </c:pt>
                <c:pt idx="5067">
                  <c:v>-7060.8</c:v>
                </c:pt>
                <c:pt idx="5068">
                  <c:v>-7187.9</c:v>
                </c:pt>
                <c:pt idx="5069">
                  <c:v>-7311.1</c:v>
                </c:pt>
                <c:pt idx="5070">
                  <c:v>-7412.7</c:v>
                </c:pt>
                <c:pt idx="5071">
                  <c:v>-7507.2</c:v>
                </c:pt>
                <c:pt idx="5072">
                  <c:v>-7608</c:v>
                </c:pt>
                <c:pt idx="5073">
                  <c:v>-7715.5</c:v>
                </c:pt>
                <c:pt idx="5074">
                  <c:v>-7848.6</c:v>
                </c:pt>
                <c:pt idx="5075">
                  <c:v>-8001.2</c:v>
                </c:pt>
                <c:pt idx="5076">
                  <c:v>-8172.5</c:v>
                </c:pt>
                <c:pt idx="5077">
                  <c:v>-8326.7000000000007</c:v>
                </c:pt>
                <c:pt idx="5078">
                  <c:v>-8439.9</c:v>
                </c:pt>
                <c:pt idx="5079">
                  <c:v>-8522.9</c:v>
                </c:pt>
                <c:pt idx="5080">
                  <c:v>-8584.6</c:v>
                </c:pt>
                <c:pt idx="5081">
                  <c:v>-8657.7999999999993</c:v>
                </c:pt>
                <c:pt idx="5082">
                  <c:v>-8765</c:v>
                </c:pt>
                <c:pt idx="5083">
                  <c:v>-8894</c:v>
                </c:pt>
                <c:pt idx="5084">
                  <c:v>-9008.2999999999993</c:v>
                </c:pt>
                <c:pt idx="5085">
                  <c:v>-9074.2000000000007</c:v>
                </c:pt>
                <c:pt idx="5086">
                  <c:v>-9109.5</c:v>
                </c:pt>
                <c:pt idx="5087">
                  <c:v>-9158.5</c:v>
                </c:pt>
                <c:pt idx="5088">
                  <c:v>-9229.2000000000007</c:v>
                </c:pt>
                <c:pt idx="5089">
                  <c:v>-9316.9</c:v>
                </c:pt>
                <c:pt idx="5090">
                  <c:v>-9379.7000000000007</c:v>
                </c:pt>
                <c:pt idx="5091">
                  <c:v>-9415.7000000000007</c:v>
                </c:pt>
                <c:pt idx="5092">
                  <c:v>-9466.1</c:v>
                </c:pt>
                <c:pt idx="5093">
                  <c:v>-9541.1</c:v>
                </c:pt>
                <c:pt idx="5094">
                  <c:v>-9629.1</c:v>
                </c:pt>
                <c:pt idx="5095">
                  <c:v>-9715.7999999999993</c:v>
                </c:pt>
                <c:pt idx="5096">
                  <c:v>-9783.4</c:v>
                </c:pt>
                <c:pt idx="5097">
                  <c:v>-9821.6</c:v>
                </c:pt>
                <c:pt idx="5098">
                  <c:v>-9799.4</c:v>
                </c:pt>
                <c:pt idx="5099">
                  <c:v>-9746.6</c:v>
                </c:pt>
                <c:pt idx="5100">
                  <c:v>-9744.7000000000007</c:v>
                </c:pt>
                <c:pt idx="5101">
                  <c:v>-9834.7000000000007</c:v>
                </c:pt>
                <c:pt idx="5102">
                  <c:v>-9972.1</c:v>
                </c:pt>
                <c:pt idx="5103">
                  <c:v>-10105</c:v>
                </c:pt>
                <c:pt idx="5104">
                  <c:v>-10183</c:v>
                </c:pt>
                <c:pt idx="5105">
                  <c:v>-10193</c:v>
                </c:pt>
                <c:pt idx="5106">
                  <c:v>-10214</c:v>
                </c:pt>
                <c:pt idx="5107">
                  <c:v>-10295</c:v>
                </c:pt>
                <c:pt idx="5108">
                  <c:v>-10385</c:v>
                </c:pt>
                <c:pt idx="5109">
                  <c:v>-10431</c:v>
                </c:pt>
                <c:pt idx="5110">
                  <c:v>-10416</c:v>
                </c:pt>
                <c:pt idx="5111">
                  <c:v>-10367</c:v>
                </c:pt>
                <c:pt idx="5112">
                  <c:v>-10321</c:v>
                </c:pt>
                <c:pt idx="5113">
                  <c:v>-10317</c:v>
                </c:pt>
                <c:pt idx="5114">
                  <c:v>-10329</c:v>
                </c:pt>
                <c:pt idx="5115">
                  <c:v>-10307</c:v>
                </c:pt>
                <c:pt idx="5116">
                  <c:v>-10230</c:v>
                </c:pt>
                <c:pt idx="5117">
                  <c:v>-10102</c:v>
                </c:pt>
                <c:pt idx="5118">
                  <c:v>-9917</c:v>
                </c:pt>
                <c:pt idx="5119">
                  <c:v>-9668.1</c:v>
                </c:pt>
                <c:pt idx="5120">
                  <c:v>-9362.6</c:v>
                </c:pt>
                <c:pt idx="5121">
                  <c:v>-9067.4</c:v>
                </c:pt>
                <c:pt idx="5122">
                  <c:v>-8796.2999999999993</c:v>
                </c:pt>
                <c:pt idx="5123">
                  <c:v>-8490.7999999999993</c:v>
                </c:pt>
                <c:pt idx="5124">
                  <c:v>-8113.8</c:v>
                </c:pt>
                <c:pt idx="5125">
                  <c:v>-7658.5</c:v>
                </c:pt>
                <c:pt idx="5126">
                  <c:v>-7155.7</c:v>
                </c:pt>
                <c:pt idx="5127">
                  <c:v>-6663.7</c:v>
                </c:pt>
                <c:pt idx="5128">
                  <c:v>-6222</c:v>
                </c:pt>
                <c:pt idx="5129">
                  <c:v>-5851.2</c:v>
                </c:pt>
                <c:pt idx="5130">
                  <c:v>-5514.5</c:v>
                </c:pt>
                <c:pt idx="5131">
                  <c:v>-5167.8</c:v>
                </c:pt>
                <c:pt idx="5132">
                  <c:v>-4788.5</c:v>
                </c:pt>
                <c:pt idx="5133">
                  <c:v>-4377.2</c:v>
                </c:pt>
                <c:pt idx="5134">
                  <c:v>-3972.3</c:v>
                </c:pt>
                <c:pt idx="5135">
                  <c:v>-3597.8</c:v>
                </c:pt>
                <c:pt idx="5136">
                  <c:v>-3273.2</c:v>
                </c:pt>
                <c:pt idx="5137">
                  <c:v>-2997.6</c:v>
                </c:pt>
                <c:pt idx="5138">
                  <c:v>-2759.2</c:v>
                </c:pt>
                <c:pt idx="5139">
                  <c:v>-2571.6</c:v>
                </c:pt>
                <c:pt idx="5140">
                  <c:v>-2399.4</c:v>
                </c:pt>
                <c:pt idx="5141">
                  <c:v>-2229.6999999999998</c:v>
                </c:pt>
                <c:pt idx="5142">
                  <c:v>-2048.6</c:v>
                </c:pt>
                <c:pt idx="5143">
                  <c:v>-1864.2</c:v>
                </c:pt>
                <c:pt idx="5144">
                  <c:v>-1705</c:v>
                </c:pt>
                <c:pt idx="5145">
                  <c:v>-1571.9</c:v>
                </c:pt>
                <c:pt idx="5146">
                  <c:v>-1464.1</c:v>
                </c:pt>
                <c:pt idx="5147">
                  <c:v>-1386.3</c:v>
                </c:pt>
                <c:pt idx="5148">
                  <c:v>-1314.9</c:v>
                </c:pt>
                <c:pt idx="5149">
                  <c:v>-1246.5</c:v>
                </c:pt>
                <c:pt idx="5150">
                  <c:v>-1162</c:v>
                </c:pt>
                <c:pt idx="5151">
                  <c:v>-1064.9000000000001</c:v>
                </c:pt>
                <c:pt idx="5152">
                  <c:v>-955.16</c:v>
                </c:pt>
                <c:pt idx="5153">
                  <c:v>-835.35</c:v>
                </c:pt>
                <c:pt idx="5154">
                  <c:v>-714.85</c:v>
                </c:pt>
                <c:pt idx="5155">
                  <c:v>-602.38</c:v>
                </c:pt>
                <c:pt idx="5156">
                  <c:v>-505.99</c:v>
                </c:pt>
                <c:pt idx="5157">
                  <c:v>-431.3</c:v>
                </c:pt>
                <c:pt idx="5158">
                  <c:v>-371.43</c:v>
                </c:pt>
                <c:pt idx="5159">
                  <c:v>-330.18</c:v>
                </c:pt>
                <c:pt idx="5160">
                  <c:v>-295.47000000000003</c:v>
                </c:pt>
                <c:pt idx="5161">
                  <c:v>-254.4</c:v>
                </c:pt>
                <c:pt idx="5162">
                  <c:v>-206.72</c:v>
                </c:pt>
                <c:pt idx="5163">
                  <c:v>-142.72</c:v>
                </c:pt>
                <c:pt idx="5164">
                  <c:v>-81.807000000000002</c:v>
                </c:pt>
                <c:pt idx="5165">
                  <c:v>-24.465</c:v>
                </c:pt>
                <c:pt idx="5166">
                  <c:v>19.931000000000001</c:v>
                </c:pt>
                <c:pt idx="5167">
                  <c:v>43.283000000000001</c:v>
                </c:pt>
                <c:pt idx="5168">
                  <c:v>61.107999999999997</c:v>
                </c:pt>
                <c:pt idx="5169">
                  <c:v>65.885000000000005</c:v>
                </c:pt>
                <c:pt idx="5170">
                  <c:v>81.016000000000005</c:v>
                </c:pt>
                <c:pt idx="5171">
                  <c:v>97.27</c:v>
                </c:pt>
                <c:pt idx="5172">
                  <c:v>120.28</c:v>
                </c:pt>
                <c:pt idx="5173">
                  <c:v>155.03</c:v>
                </c:pt>
                <c:pt idx="5174">
                  <c:v>191.25</c:v>
                </c:pt>
                <c:pt idx="5175">
                  <c:v>227.34</c:v>
                </c:pt>
                <c:pt idx="5176">
                  <c:v>260.56</c:v>
                </c:pt>
                <c:pt idx="5177">
                  <c:v>295.73</c:v>
                </c:pt>
                <c:pt idx="5178">
                  <c:v>328.56</c:v>
                </c:pt>
                <c:pt idx="5179">
                  <c:v>349.34</c:v>
                </c:pt>
                <c:pt idx="5180">
                  <c:v>373.49</c:v>
                </c:pt>
                <c:pt idx="5181">
                  <c:v>399.78</c:v>
                </c:pt>
                <c:pt idx="5182">
                  <c:v>421.24</c:v>
                </c:pt>
                <c:pt idx="5183">
                  <c:v>446.38</c:v>
                </c:pt>
                <c:pt idx="5184">
                  <c:v>467.52</c:v>
                </c:pt>
                <c:pt idx="5185">
                  <c:v>493.95</c:v>
                </c:pt>
                <c:pt idx="5186">
                  <c:v>518.59</c:v>
                </c:pt>
                <c:pt idx="5187">
                  <c:v>539.89</c:v>
                </c:pt>
                <c:pt idx="5188">
                  <c:v>574.05999999999995</c:v>
                </c:pt>
                <c:pt idx="5189">
                  <c:v>608.33000000000004</c:v>
                </c:pt>
                <c:pt idx="5190">
                  <c:v>651.72</c:v>
                </c:pt>
                <c:pt idx="5191">
                  <c:v>697.29</c:v>
                </c:pt>
                <c:pt idx="5192">
                  <c:v>742.51</c:v>
                </c:pt>
                <c:pt idx="5193">
                  <c:v>794.61</c:v>
                </c:pt>
                <c:pt idx="5194">
                  <c:v>847.4</c:v>
                </c:pt>
                <c:pt idx="5195">
                  <c:v>905.87</c:v>
                </c:pt>
                <c:pt idx="5196">
                  <c:v>966.21</c:v>
                </c:pt>
                <c:pt idx="5197">
                  <c:v>1022.5</c:v>
                </c:pt>
                <c:pt idx="5198">
                  <c:v>1075.3</c:v>
                </c:pt>
                <c:pt idx="5199">
                  <c:v>1124.2</c:v>
                </c:pt>
                <c:pt idx="5200">
                  <c:v>1179.3</c:v>
                </c:pt>
                <c:pt idx="5201">
                  <c:v>1225.3</c:v>
                </c:pt>
                <c:pt idx="5202">
                  <c:v>1266.0999999999999</c:v>
                </c:pt>
                <c:pt idx="5203">
                  <c:v>1305.3</c:v>
                </c:pt>
                <c:pt idx="5204">
                  <c:v>1337</c:v>
                </c:pt>
                <c:pt idx="5205">
                  <c:v>1378.2</c:v>
                </c:pt>
                <c:pt idx="5206">
                  <c:v>1421</c:v>
                </c:pt>
                <c:pt idx="5207">
                  <c:v>1463.6</c:v>
                </c:pt>
                <c:pt idx="5208">
                  <c:v>1503.7</c:v>
                </c:pt>
                <c:pt idx="5209">
                  <c:v>1544.1</c:v>
                </c:pt>
                <c:pt idx="5210">
                  <c:v>1597.8</c:v>
                </c:pt>
                <c:pt idx="5211">
                  <c:v>1658.5</c:v>
                </c:pt>
                <c:pt idx="5212">
                  <c:v>1727.2</c:v>
                </c:pt>
                <c:pt idx="5213">
                  <c:v>1793.7</c:v>
                </c:pt>
                <c:pt idx="5214">
                  <c:v>1841.9</c:v>
                </c:pt>
                <c:pt idx="5215">
                  <c:v>1891.9</c:v>
                </c:pt>
                <c:pt idx="5216">
                  <c:v>1938.2</c:v>
                </c:pt>
                <c:pt idx="5217">
                  <c:v>1979.9</c:v>
                </c:pt>
                <c:pt idx="5218">
                  <c:v>2030</c:v>
                </c:pt>
                <c:pt idx="5219">
                  <c:v>2084.5</c:v>
                </c:pt>
                <c:pt idx="5220">
                  <c:v>2148</c:v>
                </c:pt>
                <c:pt idx="5221">
                  <c:v>2208.5</c:v>
                </c:pt>
                <c:pt idx="5222">
                  <c:v>2268.1</c:v>
                </c:pt>
                <c:pt idx="5223">
                  <c:v>2335</c:v>
                </c:pt>
                <c:pt idx="5224">
                  <c:v>2402.6</c:v>
                </c:pt>
                <c:pt idx="5225">
                  <c:v>2478.1999999999998</c:v>
                </c:pt>
                <c:pt idx="5226">
                  <c:v>2547.5</c:v>
                </c:pt>
                <c:pt idx="5227">
                  <c:v>2608.6</c:v>
                </c:pt>
                <c:pt idx="5228">
                  <c:v>2670.5</c:v>
                </c:pt>
                <c:pt idx="5229">
                  <c:v>2737.7</c:v>
                </c:pt>
                <c:pt idx="5230">
                  <c:v>2825.6</c:v>
                </c:pt>
                <c:pt idx="5231">
                  <c:v>2919.9</c:v>
                </c:pt>
                <c:pt idx="5232">
                  <c:v>3026.5</c:v>
                </c:pt>
                <c:pt idx="5233">
                  <c:v>3135.3</c:v>
                </c:pt>
                <c:pt idx="5234">
                  <c:v>3228.7</c:v>
                </c:pt>
                <c:pt idx="5235">
                  <c:v>3330.5</c:v>
                </c:pt>
                <c:pt idx="5236">
                  <c:v>3444.9</c:v>
                </c:pt>
                <c:pt idx="5237">
                  <c:v>3560.2</c:v>
                </c:pt>
                <c:pt idx="5238">
                  <c:v>3677.8</c:v>
                </c:pt>
                <c:pt idx="5239">
                  <c:v>3784.5</c:v>
                </c:pt>
                <c:pt idx="5240">
                  <c:v>3901.1</c:v>
                </c:pt>
                <c:pt idx="5241">
                  <c:v>4019</c:v>
                </c:pt>
                <c:pt idx="5242">
                  <c:v>4130.2</c:v>
                </c:pt>
                <c:pt idx="5243">
                  <c:v>4233.8999999999996</c:v>
                </c:pt>
                <c:pt idx="5244">
                  <c:v>4328.8</c:v>
                </c:pt>
                <c:pt idx="5245">
                  <c:v>4423.3</c:v>
                </c:pt>
                <c:pt idx="5246">
                  <c:v>4517.6000000000004</c:v>
                </c:pt>
                <c:pt idx="5247">
                  <c:v>4602.3</c:v>
                </c:pt>
                <c:pt idx="5248">
                  <c:v>4702.1000000000004</c:v>
                </c:pt>
                <c:pt idx="5249">
                  <c:v>4810.8</c:v>
                </c:pt>
                <c:pt idx="5250">
                  <c:v>4926.6000000000004</c:v>
                </c:pt>
                <c:pt idx="5251">
                  <c:v>5032.8</c:v>
                </c:pt>
                <c:pt idx="5252">
                  <c:v>5135.1000000000004</c:v>
                </c:pt>
                <c:pt idx="5253">
                  <c:v>5214.3999999999996</c:v>
                </c:pt>
                <c:pt idx="5254">
                  <c:v>5261.5</c:v>
                </c:pt>
                <c:pt idx="5255">
                  <c:v>5320.6</c:v>
                </c:pt>
                <c:pt idx="5256">
                  <c:v>5388.4</c:v>
                </c:pt>
                <c:pt idx="5257">
                  <c:v>5455.6</c:v>
                </c:pt>
                <c:pt idx="5258">
                  <c:v>5532.1</c:v>
                </c:pt>
                <c:pt idx="5259">
                  <c:v>5620.1</c:v>
                </c:pt>
                <c:pt idx="5260">
                  <c:v>5707.6</c:v>
                </c:pt>
                <c:pt idx="5261">
                  <c:v>5783.2</c:v>
                </c:pt>
                <c:pt idx="5262">
                  <c:v>5857.5</c:v>
                </c:pt>
                <c:pt idx="5263">
                  <c:v>5927.7</c:v>
                </c:pt>
                <c:pt idx="5264">
                  <c:v>6002.3</c:v>
                </c:pt>
                <c:pt idx="5265">
                  <c:v>6086.5</c:v>
                </c:pt>
                <c:pt idx="5266">
                  <c:v>6182</c:v>
                </c:pt>
                <c:pt idx="5267">
                  <c:v>6278.1</c:v>
                </c:pt>
                <c:pt idx="5268">
                  <c:v>6366</c:v>
                </c:pt>
                <c:pt idx="5269">
                  <c:v>6441.1</c:v>
                </c:pt>
                <c:pt idx="5270">
                  <c:v>6520</c:v>
                </c:pt>
                <c:pt idx="5271">
                  <c:v>6579</c:v>
                </c:pt>
                <c:pt idx="5272">
                  <c:v>6611.5</c:v>
                </c:pt>
                <c:pt idx="5273">
                  <c:v>6633.4</c:v>
                </c:pt>
                <c:pt idx="5274">
                  <c:v>6661.9</c:v>
                </c:pt>
                <c:pt idx="5275">
                  <c:v>6714.2</c:v>
                </c:pt>
                <c:pt idx="5276">
                  <c:v>6792.2</c:v>
                </c:pt>
                <c:pt idx="5277">
                  <c:v>6884.4</c:v>
                </c:pt>
                <c:pt idx="5278">
                  <c:v>6970.1</c:v>
                </c:pt>
                <c:pt idx="5279">
                  <c:v>7033.7</c:v>
                </c:pt>
                <c:pt idx="5280">
                  <c:v>7092.7</c:v>
                </c:pt>
                <c:pt idx="5281">
                  <c:v>7147</c:v>
                </c:pt>
                <c:pt idx="5282">
                  <c:v>7193.8</c:v>
                </c:pt>
                <c:pt idx="5283">
                  <c:v>7249.8</c:v>
                </c:pt>
                <c:pt idx="5284">
                  <c:v>7306</c:v>
                </c:pt>
                <c:pt idx="5285">
                  <c:v>7363.4</c:v>
                </c:pt>
                <c:pt idx="5286">
                  <c:v>7408.5</c:v>
                </c:pt>
                <c:pt idx="5287">
                  <c:v>7422.3</c:v>
                </c:pt>
                <c:pt idx="5288">
                  <c:v>7412.4</c:v>
                </c:pt>
                <c:pt idx="5289">
                  <c:v>7405.8</c:v>
                </c:pt>
                <c:pt idx="5290">
                  <c:v>7433.7</c:v>
                </c:pt>
                <c:pt idx="5291">
                  <c:v>7498.8</c:v>
                </c:pt>
                <c:pt idx="5292">
                  <c:v>7582.3</c:v>
                </c:pt>
                <c:pt idx="5293">
                  <c:v>7671.8</c:v>
                </c:pt>
                <c:pt idx="5294">
                  <c:v>7737.7</c:v>
                </c:pt>
                <c:pt idx="5295">
                  <c:v>7776.2</c:v>
                </c:pt>
                <c:pt idx="5296">
                  <c:v>7783.4</c:v>
                </c:pt>
                <c:pt idx="5297">
                  <c:v>7755.8</c:v>
                </c:pt>
                <c:pt idx="5298">
                  <c:v>7736.1</c:v>
                </c:pt>
                <c:pt idx="5299">
                  <c:v>7735</c:v>
                </c:pt>
                <c:pt idx="5300">
                  <c:v>7760.1</c:v>
                </c:pt>
                <c:pt idx="5301">
                  <c:v>7801.1</c:v>
                </c:pt>
                <c:pt idx="5302">
                  <c:v>7844.9</c:v>
                </c:pt>
                <c:pt idx="5303">
                  <c:v>7872</c:v>
                </c:pt>
                <c:pt idx="5304">
                  <c:v>7887</c:v>
                </c:pt>
                <c:pt idx="5305">
                  <c:v>7906.5</c:v>
                </c:pt>
                <c:pt idx="5306">
                  <c:v>7927.2</c:v>
                </c:pt>
                <c:pt idx="5307">
                  <c:v>7951.5</c:v>
                </c:pt>
                <c:pt idx="5308">
                  <c:v>7983.8</c:v>
                </c:pt>
                <c:pt idx="5309">
                  <c:v>8019.3</c:v>
                </c:pt>
                <c:pt idx="5310">
                  <c:v>8064.4</c:v>
                </c:pt>
                <c:pt idx="5311">
                  <c:v>8089.3</c:v>
                </c:pt>
                <c:pt idx="5312">
                  <c:v>8102.2</c:v>
                </c:pt>
                <c:pt idx="5313">
                  <c:v>8132.7</c:v>
                </c:pt>
                <c:pt idx="5314">
                  <c:v>8179.7</c:v>
                </c:pt>
                <c:pt idx="5315">
                  <c:v>8246.2000000000007</c:v>
                </c:pt>
                <c:pt idx="5316">
                  <c:v>8298.2999999999993</c:v>
                </c:pt>
                <c:pt idx="5317">
                  <c:v>8325.4</c:v>
                </c:pt>
                <c:pt idx="5318">
                  <c:v>8353.5</c:v>
                </c:pt>
                <c:pt idx="5319">
                  <c:v>8384.2999999999993</c:v>
                </c:pt>
                <c:pt idx="5320">
                  <c:v>8404.6</c:v>
                </c:pt>
                <c:pt idx="5321">
                  <c:v>8434</c:v>
                </c:pt>
                <c:pt idx="5322">
                  <c:v>8474.1</c:v>
                </c:pt>
                <c:pt idx="5323">
                  <c:v>8517.2999999999993</c:v>
                </c:pt>
                <c:pt idx="5324">
                  <c:v>8551.6</c:v>
                </c:pt>
                <c:pt idx="5325">
                  <c:v>8581.5</c:v>
                </c:pt>
                <c:pt idx="5326">
                  <c:v>8594.2000000000007</c:v>
                </c:pt>
                <c:pt idx="5327">
                  <c:v>8585.7000000000007</c:v>
                </c:pt>
                <c:pt idx="5328">
                  <c:v>8587</c:v>
                </c:pt>
                <c:pt idx="5329">
                  <c:v>8629.9</c:v>
                </c:pt>
                <c:pt idx="5330">
                  <c:v>8716.7999999999993</c:v>
                </c:pt>
                <c:pt idx="5331">
                  <c:v>8792.2999999999993</c:v>
                </c:pt>
                <c:pt idx="5332">
                  <c:v>8833</c:v>
                </c:pt>
                <c:pt idx="5333">
                  <c:v>8837.1</c:v>
                </c:pt>
                <c:pt idx="5334">
                  <c:v>8804.6</c:v>
                </c:pt>
                <c:pt idx="5335">
                  <c:v>8778</c:v>
                </c:pt>
                <c:pt idx="5336">
                  <c:v>8768.7000000000007</c:v>
                </c:pt>
                <c:pt idx="5337">
                  <c:v>8789.5</c:v>
                </c:pt>
                <c:pt idx="5338">
                  <c:v>8841.5</c:v>
                </c:pt>
                <c:pt idx="5339">
                  <c:v>8891.6</c:v>
                </c:pt>
                <c:pt idx="5340">
                  <c:v>8923.9</c:v>
                </c:pt>
                <c:pt idx="5341">
                  <c:v>8921.2999999999993</c:v>
                </c:pt>
                <c:pt idx="5342">
                  <c:v>8877.1</c:v>
                </c:pt>
                <c:pt idx="5343">
                  <c:v>8836.9</c:v>
                </c:pt>
                <c:pt idx="5344">
                  <c:v>8853.9</c:v>
                </c:pt>
                <c:pt idx="5345">
                  <c:v>8922.1</c:v>
                </c:pt>
                <c:pt idx="5346">
                  <c:v>9011.5</c:v>
                </c:pt>
                <c:pt idx="5347">
                  <c:v>9080.7000000000007</c:v>
                </c:pt>
                <c:pt idx="5348">
                  <c:v>9104.4</c:v>
                </c:pt>
                <c:pt idx="5349">
                  <c:v>9070.2000000000007</c:v>
                </c:pt>
                <c:pt idx="5350">
                  <c:v>9023.6</c:v>
                </c:pt>
                <c:pt idx="5351">
                  <c:v>9003</c:v>
                </c:pt>
                <c:pt idx="5352">
                  <c:v>9013.2000000000007</c:v>
                </c:pt>
                <c:pt idx="5353">
                  <c:v>9017</c:v>
                </c:pt>
                <c:pt idx="5354">
                  <c:v>8970.1</c:v>
                </c:pt>
                <c:pt idx="5355">
                  <c:v>8874.2999999999993</c:v>
                </c:pt>
                <c:pt idx="5356">
                  <c:v>8709.1</c:v>
                </c:pt>
                <c:pt idx="5357">
                  <c:v>8461.4</c:v>
                </c:pt>
                <c:pt idx="5358">
                  <c:v>8143.1</c:v>
                </c:pt>
                <c:pt idx="5359">
                  <c:v>7765.1</c:v>
                </c:pt>
                <c:pt idx="5360">
                  <c:v>7370.5</c:v>
                </c:pt>
                <c:pt idx="5361">
                  <c:v>6964.3</c:v>
                </c:pt>
                <c:pt idx="5362">
                  <c:v>6557</c:v>
                </c:pt>
                <c:pt idx="5363">
                  <c:v>6184.9</c:v>
                </c:pt>
                <c:pt idx="5364">
                  <c:v>5828.9</c:v>
                </c:pt>
                <c:pt idx="5365">
                  <c:v>5459.9</c:v>
                </c:pt>
                <c:pt idx="5366">
                  <c:v>5095</c:v>
                </c:pt>
                <c:pt idx="5367">
                  <c:v>4749.2</c:v>
                </c:pt>
                <c:pt idx="5368">
                  <c:v>4430.8999999999996</c:v>
                </c:pt>
                <c:pt idx="5369">
                  <c:v>4121.8</c:v>
                </c:pt>
                <c:pt idx="5370">
                  <c:v>3804.5</c:v>
                </c:pt>
                <c:pt idx="5371">
                  <c:v>3483.6</c:v>
                </c:pt>
                <c:pt idx="5372">
                  <c:v>3182.1</c:v>
                </c:pt>
                <c:pt idx="5373">
                  <c:v>2902.3</c:v>
                </c:pt>
                <c:pt idx="5374">
                  <c:v>2636.9</c:v>
                </c:pt>
                <c:pt idx="5375">
                  <c:v>2424</c:v>
                </c:pt>
                <c:pt idx="5376">
                  <c:v>2255.1</c:v>
                </c:pt>
                <c:pt idx="5377">
                  <c:v>2100.6</c:v>
                </c:pt>
                <c:pt idx="5378">
                  <c:v>1950.4</c:v>
                </c:pt>
                <c:pt idx="5379">
                  <c:v>1815.6</c:v>
                </c:pt>
                <c:pt idx="5380">
                  <c:v>1704</c:v>
                </c:pt>
                <c:pt idx="5381">
                  <c:v>1599.6</c:v>
                </c:pt>
                <c:pt idx="5382">
                  <c:v>1488.2</c:v>
                </c:pt>
                <c:pt idx="5383">
                  <c:v>1378.2</c:v>
                </c:pt>
                <c:pt idx="5384">
                  <c:v>1265.0999999999999</c:v>
                </c:pt>
                <c:pt idx="5385">
                  <c:v>1166.0999999999999</c:v>
                </c:pt>
                <c:pt idx="5386">
                  <c:v>1060.3</c:v>
                </c:pt>
                <c:pt idx="5387">
                  <c:v>940.19</c:v>
                </c:pt>
                <c:pt idx="5388">
                  <c:v>821.69</c:v>
                </c:pt>
                <c:pt idx="5389">
                  <c:v>718.9</c:v>
                </c:pt>
                <c:pt idx="5390">
                  <c:v>637.36</c:v>
                </c:pt>
                <c:pt idx="5391">
                  <c:v>559.35</c:v>
                </c:pt>
                <c:pt idx="5392">
                  <c:v>474.87</c:v>
                </c:pt>
                <c:pt idx="5393">
                  <c:v>402.63</c:v>
                </c:pt>
                <c:pt idx="5394">
                  <c:v>328.4</c:v>
                </c:pt>
                <c:pt idx="5395">
                  <c:v>266.75</c:v>
                </c:pt>
                <c:pt idx="5396">
                  <c:v>207.98</c:v>
                </c:pt>
                <c:pt idx="5397">
                  <c:v>154.41999999999999</c:v>
                </c:pt>
                <c:pt idx="5398">
                  <c:v>95.016000000000005</c:v>
                </c:pt>
                <c:pt idx="5399">
                  <c:v>36.430999999999997</c:v>
                </c:pt>
                <c:pt idx="5400">
                  <c:v>-8.51</c:v>
                </c:pt>
                <c:pt idx="5401">
                  <c:v>-54.210999999999999</c:v>
                </c:pt>
                <c:pt idx="5402">
                  <c:v>-102.61</c:v>
                </c:pt>
                <c:pt idx="5403">
                  <c:v>-147.63</c:v>
                </c:pt>
                <c:pt idx="5404">
                  <c:v>-196.86</c:v>
                </c:pt>
                <c:pt idx="5405">
                  <c:v>-235.27</c:v>
                </c:pt>
                <c:pt idx="5406">
                  <c:v>-271.5</c:v>
                </c:pt>
                <c:pt idx="5407">
                  <c:v>-304.87</c:v>
                </c:pt>
                <c:pt idx="5408">
                  <c:v>-342.36</c:v>
                </c:pt>
                <c:pt idx="5409">
                  <c:v>-381.74</c:v>
                </c:pt>
                <c:pt idx="5410">
                  <c:v>-421.76</c:v>
                </c:pt>
                <c:pt idx="5411">
                  <c:v>-465.52</c:v>
                </c:pt>
                <c:pt idx="5412">
                  <c:v>-506.29</c:v>
                </c:pt>
                <c:pt idx="5413">
                  <c:v>-539.88</c:v>
                </c:pt>
                <c:pt idx="5414">
                  <c:v>-580.13</c:v>
                </c:pt>
                <c:pt idx="5415">
                  <c:v>-619.63</c:v>
                </c:pt>
                <c:pt idx="5416">
                  <c:v>-665.71</c:v>
                </c:pt>
                <c:pt idx="5417">
                  <c:v>-720.7</c:v>
                </c:pt>
                <c:pt idx="5418">
                  <c:v>-775.57</c:v>
                </c:pt>
                <c:pt idx="5419">
                  <c:v>-846.21</c:v>
                </c:pt>
                <c:pt idx="5420">
                  <c:v>-916.49</c:v>
                </c:pt>
                <c:pt idx="5421">
                  <c:v>-991.49</c:v>
                </c:pt>
                <c:pt idx="5422">
                  <c:v>-1069.8</c:v>
                </c:pt>
                <c:pt idx="5423">
                  <c:v>-1155.0999999999999</c:v>
                </c:pt>
                <c:pt idx="5424">
                  <c:v>-1245</c:v>
                </c:pt>
                <c:pt idx="5425">
                  <c:v>-1333.9</c:v>
                </c:pt>
                <c:pt idx="5426">
                  <c:v>-1416.4</c:v>
                </c:pt>
                <c:pt idx="5427">
                  <c:v>-1492.3</c:v>
                </c:pt>
                <c:pt idx="5428">
                  <c:v>-1568</c:v>
                </c:pt>
                <c:pt idx="5429">
                  <c:v>-1644.4</c:v>
                </c:pt>
                <c:pt idx="5430">
                  <c:v>-1707.7</c:v>
                </c:pt>
                <c:pt idx="5431">
                  <c:v>-1776.8</c:v>
                </c:pt>
                <c:pt idx="5432">
                  <c:v>-1856.9</c:v>
                </c:pt>
                <c:pt idx="5433">
                  <c:v>-1944.6</c:v>
                </c:pt>
                <c:pt idx="5434">
                  <c:v>-2042.2</c:v>
                </c:pt>
                <c:pt idx="5435">
                  <c:v>-2150.4</c:v>
                </c:pt>
                <c:pt idx="5436">
                  <c:v>-2265.4</c:v>
                </c:pt>
                <c:pt idx="5437">
                  <c:v>-2385.4</c:v>
                </c:pt>
                <c:pt idx="5438">
                  <c:v>-2503.4</c:v>
                </c:pt>
                <c:pt idx="5439">
                  <c:v>-2627</c:v>
                </c:pt>
                <c:pt idx="5440">
                  <c:v>-2754.5</c:v>
                </c:pt>
                <c:pt idx="5441">
                  <c:v>-2891.9</c:v>
                </c:pt>
                <c:pt idx="5442">
                  <c:v>-3034.7</c:v>
                </c:pt>
                <c:pt idx="5443">
                  <c:v>-3178.2</c:v>
                </c:pt>
                <c:pt idx="5444">
                  <c:v>-3327.7</c:v>
                </c:pt>
                <c:pt idx="5445">
                  <c:v>-3454.6</c:v>
                </c:pt>
                <c:pt idx="5446">
                  <c:v>-3570.5</c:v>
                </c:pt>
                <c:pt idx="5447">
                  <c:v>-3698.3</c:v>
                </c:pt>
                <c:pt idx="5448">
                  <c:v>-3832.4</c:v>
                </c:pt>
                <c:pt idx="5449">
                  <c:v>-3989.4</c:v>
                </c:pt>
                <c:pt idx="5450">
                  <c:v>-4167.6000000000004</c:v>
                </c:pt>
                <c:pt idx="5451">
                  <c:v>-4360.1000000000004</c:v>
                </c:pt>
                <c:pt idx="5452">
                  <c:v>-4558</c:v>
                </c:pt>
                <c:pt idx="5453">
                  <c:v>-4742.6000000000004</c:v>
                </c:pt>
                <c:pt idx="5454">
                  <c:v>-4904.8</c:v>
                </c:pt>
                <c:pt idx="5455">
                  <c:v>-5038.8999999999996</c:v>
                </c:pt>
                <c:pt idx="5456">
                  <c:v>-5167.3999999999996</c:v>
                </c:pt>
                <c:pt idx="5457">
                  <c:v>-5296.9</c:v>
                </c:pt>
                <c:pt idx="5458">
                  <c:v>-5425.9</c:v>
                </c:pt>
                <c:pt idx="5459">
                  <c:v>-5597</c:v>
                </c:pt>
                <c:pt idx="5460">
                  <c:v>-5806.1</c:v>
                </c:pt>
                <c:pt idx="5461">
                  <c:v>-6057.1</c:v>
                </c:pt>
                <c:pt idx="5462">
                  <c:v>-6323.8</c:v>
                </c:pt>
                <c:pt idx="5463">
                  <c:v>-6555.4</c:v>
                </c:pt>
                <c:pt idx="5464">
                  <c:v>-6730.3</c:v>
                </c:pt>
                <c:pt idx="5465">
                  <c:v>-6837.4</c:v>
                </c:pt>
                <c:pt idx="5466">
                  <c:v>-6902.5</c:v>
                </c:pt>
                <c:pt idx="5467">
                  <c:v>-6992.2</c:v>
                </c:pt>
                <c:pt idx="5468">
                  <c:v>-7153</c:v>
                </c:pt>
                <c:pt idx="5469">
                  <c:v>-7381.4</c:v>
                </c:pt>
                <c:pt idx="5470">
                  <c:v>-7616.8</c:v>
                </c:pt>
                <c:pt idx="5471">
                  <c:v>-7804</c:v>
                </c:pt>
                <c:pt idx="5472">
                  <c:v>-7931.9</c:v>
                </c:pt>
                <c:pt idx="5473">
                  <c:v>-8010.8</c:v>
                </c:pt>
                <c:pt idx="5474">
                  <c:v>-8091.8</c:v>
                </c:pt>
                <c:pt idx="5475">
                  <c:v>-8206.2000000000007</c:v>
                </c:pt>
                <c:pt idx="5476">
                  <c:v>-8372.2999999999993</c:v>
                </c:pt>
                <c:pt idx="5477">
                  <c:v>-8561.2999999999993</c:v>
                </c:pt>
                <c:pt idx="5478">
                  <c:v>-8742.2000000000007</c:v>
                </c:pt>
                <c:pt idx="5479">
                  <c:v>-8882</c:v>
                </c:pt>
                <c:pt idx="5480">
                  <c:v>-8954.5</c:v>
                </c:pt>
                <c:pt idx="5481">
                  <c:v>-8985.6</c:v>
                </c:pt>
                <c:pt idx="5482">
                  <c:v>-9008.9</c:v>
                </c:pt>
                <c:pt idx="5483">
                  <c:v>-9064.4</c:v>
                </c:pt>
                <c:pt idx="5484">
                  <c:v>-9157.2000000000007</c:v>
                </c:pt>
                <c:pt idx="5485">
                  <c:v>-9254.7999999999993</c:v>
                </c:pt>
                <c:pt idx="5486">
                  <c:v>-9362.6</c:v>
                </c:pt>
                <c:pt idx="5487">
                  <c:v>-9467.7000000000007</c:v>
                </c:pt>
                <c:pt idx="5488">
                  <c:v>-9536</c:v>
                </c:pt>
                <c:pt idx="5489">
                  <c:v>-9568.7000000000007</c:v>
                </c:pt>
                <c:pt idx="5490">
                  <c:v>-9602.5</c:v>
                </c:pt>
                <c:pt idx="5491">
                  <c:v>-9686</c:v>
                </c:pt>
                <c:pt idx="5492">
                  <c:v>-9815</c:v>
                </c:pt>
                <c:pt idx="5493">
                  <c:v>-9951.2999999999993</c:v>
                </c:pt>
                <c:pt idx="5494">
                  <c:v>-10057</c:v>
                </c:pt>
                <c:pt idx="5495">
                  <c:v>-10101</c:v>
                </c:pt>
                <c:pt idx="5496">
                  <c:v>-10088</c:v>
                </c:pt>
                <c:pt idx="5497">
                  <c:v>-10061</c:v>
                </c:pt>
                <c:pt idx="5498">
                  <c:v>-10067</c:v>
                </c:pt>
                <c:pt idx="5499">
                  <c:v>-10138</c:v>
                </c:pt>
                <c:pt idx="5500">
                  <c:v>-10229</c:v>
                </c:pt>
                <c:pt idx="5501">
                  <c:v>-10328</c:v>
                </c:pt>
                <c:pt idx="5502">
                  <c:v>-10441</c:v>
                </c:pt>
                <c:pt idx="5503">
                  <c:v>-10532</c:v>
                </c:pt>
                <c:pt idx="5504">
                  <c:v>-10589</c:v>
                </c:pt>
                <c:pt idx="5505">
                  <c:v>-10631</c:v>
                </c:pt>
                <c:pt idx="5506">
                  <c:v>-10683</c:v>
                </c:pt>
                <c:pt idx="5507">
                  <c:v>-10758</c:v>
                </c:pt>
                <c:pt idx="5508">
                  <c:v>-10842</c:v>
                </c:pt>
                <c:pt idx="5509">
                  <c:v>-10931</c:v>
                </c:pt>
                <c:pt idx="5510">
                  <c:v>-11013</c:v>
                </c:pt>
                <c:pt idx="5511">
                  <c:v>-11079</c:v>
                </c:pt>
                <c:pt idx="5512">
                  <c:v>-11117</c:v>
                </c:pt>
                <c:pt idx="5513">
                  <c:v>-11128</c:v>
                </c:pt>
                <c:pt idx="5514">
                  <c:v>-11159</c:v>
                </c:pt>
                <c:pt idx="5515">
                  <c:v>-11218</c:v>
                </c:pt>
                <c:pt idx="5516">
                  <c:v>-11277</c:v>
                </c:pt>
                <c:pt idx="5517">
                  <c:v>-11281</c:v>
                </c:pt>
                <c:pt idx="5518">
                  <c:v>-11248</c:v>
                </c:pt>
                <c:pt idx="5519">
                  <c:v>-11238</c:v>
                </c:pt>
                <c:pt idx="5520">
                  <c:v>-11276</c:v>
                </c:pt>
                <c:pt idx="5521">
                  <c:v>-11348</c:v>
                </c:pt>
                <c:pt idx="5522">
                  <c:v>-11420</c:v>
                </c:pt>
                <c:pt idx="5523">
                  <c:v>-11485</c:v>
                </c:pt>
                <c:pt idx="5524">
                  <c:v>-11529</c:v>
                </c:pt>
                <c:pt idx="5525">
                  <c:v>-11525</c:v>
                </c:pt>
                <c:pt idx="5526">
                  <c:v>-11463</c:v>
                </c:pt>
                <c:pt idx="5527">
                  <c:v>-11372</c:v>
                </c:pt>
                <c:pt idx="5528">
                  <c:v>-11312</c:v>
                </c:pt>
                <c:pt idx="5529">
                  <c:v>-11311</c:v>
                </c:pt>
                <c:pt idx="5530">
                  <c:v>-11360</c:v>
                </c:pt>
                <c:pt idx="5531">
                  <c:v>-11410</c:v>
                </c:pt>
                <c:pt idx="5532">
                  <c:v>-11373</c:v>
                </c:pt>
                <c:pt idx="5533">
                  <c:v>-11249</c:v>
                </c:pt>
                <c:pt idx="5534">
                  <c:v>-11102</c:v>
                </c:pt>
                <c:pt idx="5535">
                  <c:v>-10915</c:v>
                </c:pt>
                <c:pt idx="5536">
                  <c:v>-10697</c:v>
                </c:pt>
                <c:pt idx="5537">
                  <c:v>-10484</c:v>
                </c:pt>
                <c:pt idx="5538">
                  <c:v>-10268</c:v>
                </c:pt>
                <c:pt idx="5539">
                  <c:v>-10006</c:v>
                </c:pt>
                <c:pt idx="5540">
                  <c:v>-9660.7000000000007</c:v>
                </c:pt>
                <c:pt idx="5541">
                  <c:v>-9241.4</c:v>
                </c:pt>
                <c:pt idx="5542">
                  <c:v>-8757.4</c:v>
                </c:pt>
                <c:pt idx="5543">
                  <c:v>-8255.7000000000007</c:v>
                </c:pt>
                <c:pt idx="5544">
                  <c:v>-7810.6</c:v>
                </c:pt>
                <c:pt idx="5545">
                  <c:v>-7418.9</c:v>
                </c:pt>
                <c:pt idx="5546">
                  <c:v>-7047</c:v>
                </c:pt>
                <c:pt idx="5547">
                  <c:v>-6637.3</c:v>
                </c:pt>
                <c:pt idx="5548">
                  <c:v>-6145.5</c:v>
                </c:pt>
                <c:pt idx="5549">
                  <c:v>-5588.9</c:v>
                </c:pt>
                <c:pt idx="5550">
                  <c:v>-4999.2</c:v>
                </c:pt>
                <c:pt idx="5551">
                  <c:v>-4426.5</c:v>
                </c:pt>
                <c:pt idx="5552">
                  <c:v>-3893.2</c:v>
                </c:pt>
                <c:pt idx="5553">
                  <c:v>-3437.8</c:v>
                </c:pt>
                <c:pt idx="5554">
                  <c:v>-3095.4</c:v>
                </c:pt>
                <c:pt idx="5555">
                  <c:v>-2845.5</c:v>
                </c:pt>
                <c:pt idx="5556">
                  <c:v>-2652.2</c:v>
                </c:pt>
                <c:pt idx="5557">
                  <c:v>-2476</c:v>
                </c:pt>
                <c:pt idx="5558">
                  <c:v>-2281.1999999999998</c:v>
                </c:pt>
                <c:pt idx="5559">
                  <c:v>-2067.8000000000002</c:v>
                </c:pt>
                <c:pt idx="5560">
                  <c:v>-1833.6</c:v>
                </c:pt>
                <c:pt idx="5561">
                  <c:v>-1591.9</c:v>
                </c:pt>
                <c:pt idx="5562">
                  <c:v>-1375.8</c:v>
                </c:pt>
                <c:pt idx="5563">
                  <c:v>-1183.4000000000001</c:v>
                </c:pt>
                <c:pt idx="5564">
                  <c:v>-1029.0999999999999</c:v>
                </c:pt>
                <c:pt idx="5565">
                  <c:v>-893.84</c:v>
                </c:pt>
                <c:pt idx="5566">
                  <c:v>-773.28</c:v>
                </c:pt>
                <c:pt idx="5567">
                  <c:v>-669.79</c:v>
                </c:pt>
                <c:pt idx="5568">
                  <c:v>-573.82000000000005</c:v>
                </c:pt>
                <c:pt idx="5569">
                  <c:v>-489.65</c:v>
                </c:pt>
                <c:pt idx="5570">
                  <c:v>-411.16</c:v>
                </c:pt>
                <c:pt idx="5571">
                  <c:v>-347.87</c:v>
                </c:pt>
                <c:pt idx="5572">
                  <c:v>-290.95</c:v>
                </c:pt>
                <c:pt idx="5573">
                  <c:v>-237.48</c:v>
                </c:pt>
                <c:pt idx="5574">
                  <c:v>-192.34</c:v>
                </c:pt>
                <c:pt idx="5575">
                  <c:v>-141.15</c:v>
                </c:pt>
                <c:pt idx="5576">
                  <c:v>-89.748999999999995</c:v>
                </c:pt>
                <c:pt idx="5577">
                  <c:v>-42.707000000000001</c:v>
                </c:pt>
                <c:pt idx="5578">
                  <c:v>3.7082000000000002</c:v>
                </c:pt>
                <c:pt idx="5579">
                  <c:v>39.909999999999997</c:v>
                </c:pt>
                <c:pt idx="5580">
                  <c:v>81.174999999999997</c:v>
                </c:pt>
                <c:pt idx="5581">
                  <c:v>124.38</c:v>
                </c:pt>
                <c:pt idx="5582">
                  <c:v>167.33</c:v>
                </c:pt>
                <c:pt idx="5583">
                  <c:v>219.1</c:v>
                </c:pt>
                <c:pt idx="5584">
                  <c:v>266.2</c:v>
                </c:pt>
                <c:pt idx="5585">
                  <c:v>327.08999999999997</c:v>
                </c:pt>
                <c:pt idx="5586">
                  <c:v>386.51</c:v>
                </c:pt>
                <c:pt idx="5587">
                  <c:v>438.14</c:v>
                </c:pt>
                <c:pt idx="5588">
                  <c:v>497.46</c:v>
                </c:pt>
                <c:pt idx="5589">
                  <c:v>557.54</c:v>
                </c:pt>
                <c:pt idx="5590">
                  <c:v>614.19000000000005</c:v>
                </c:pt>
                <c:pt idx="5591">
                  <c:v>666.96</c:v>
                </c:pt>
                <c:pt idx="5592">
                  <c:v>708.78</c:v>
                </c:pt>
                <c:pt idx="5593">
                  <c:v>749.1</c:v>
                </c:pt>
                <c:pt idx="5594">
                  <c:v>776.97</c:v>
                </c:pt>
                <c:pt idx="5595">
                  <c:v>809.11</c:v>
                </c:pt>
                <c:pt idx="5596">
                  <c:v>841.96</c:v>
                </c:pt>
                <c:pt idx="5597">
                  <c:v>869.74</c:v>
                </c:pt>
                <c:pt idx="5598">
                  <c:v>908.28</c:v>
                </c:pt>
                <c:pt idx="5599">
                  <c:v>944.27</c:v>
                </c:pt>
                <c:pt idx="5600">
                  <c:v>991.17</c:v>
                </c:pt>
                <c:pt idx="5601">
                  <c:v>1042.9000000000001</c:v>
                </c:pt>
                <c:pt idx="5602">
                  <c:v>1102.5</c:v>
                </c:pt>
                <c:pt idx="5603">
                  <c:v>1161.5999999999999</c:v>
                </c:pt>
                <c:pt idx="5604">
                  <c:v>1225</c:v>
                </c:pt>
                <c:pt idx="5605">
                  <c:v>1298.9000000000001</c:v>
                </c:pt>
                <c:pt idx="5606">
                  <c:v>1366.1</c:v>
                </c:pt>
                <c:pt idx="5607">
                  <c:v>1425</c:v>
                </c:pt>
                <c:pt idx="5608">
                  <c:v>1480.8</c:v>
                </c:pt>
                <c:pt idx="5609">
                  <c:v>1518.3</c:v>
                </c:pt>
                <c:pt idx="5610">
                  <c:v>1561.8</c:v>
                </c:pt>
                <c:pt idx="5611">
                  <c:v>1602.3</c:v>
                </c:pt>
                <c:pt idx="5612">
                  <c:v>1635.7</c:v>
                </c:pt>
                <c:pt idx="5613">
                  <c:v>1676.8</c:v>
                </c:pt>
                <c:pt idx="5614">
                  <c:v>1727.5</c:v>
                </c:pt>
                <c:pt idx="5615">
                  <c:v>1797.7</c:v>
                </c:pt>
                <c:pt idx="5616">
                  <c:v>1880.3</c:v>
                </c:pt>
                <c:pt idx="5617">
                  <c:v>1973</c:v>
                </c:pt>
                <c:pt idx="5618">
                  <c:v>2069.3000000000002</c:v>
                </c:pt>
                <c:pt idx="5619">
                  <c:v>2161.5</c:v>
                </c:pt>
                <c:pt idx="5620">
                  <c:v>2252.5</c:v>
                </c:pt>
                <c:pt idx="5621">
                  <c:v>2334.8000000000002</c:v>
                </c:pt>
                <c:pt idx="5622">
                  <c:v>2407.4</c:v>
                </c:pt>
                <c:pt idx="5623">
                  <c:v>2469.1</c:v>
                </c:pt>
                <c:pt idx="5624">
                  <c:v>2525.5</c:v>
                </c:pt>
                <c:pt idx="5625">
                  <c:v>2597.1999999999998</c:v>
                </c:pt>
                <c:pt idx="5626">
                  <c:v>2680.8</c:v>
                </c:pt>
                <c:pt idx="5627">
                  <c:v>2777.2</c:v>
                </c:pt>
                <c:pt idx="5628">
                  <c:v>2897.4</c:v>
                </c:pt>
                <c:pt idx="5629">
                  <c:v>3026.9</c:v>
                </c:pt>
                <c:pt idx="5630">
                  <c:v>3160.3</c:v>
                </c:pt>
                <c:pt idx="5631">
                  <c:v>3293.8</c:v>
                </c:pt>
                <c:pt idx="5632">
                  <c:v>3433.9</c:v>
                </c:pt>
                <c:pt idx="5633">
                  <c:v>3576.6</c:v>
                </c:pt>
                <c:pt idx="5634">
                  <c:v>3707</c:v>
                </c:pt>
                <c:pt idx="5635">
                  <c:v>3842</c:v>
                </c:pt>
                <c:pt idx="5636">
                  <c:v>3956.4</c:v>
                </c:pt>
                <c:pt idx="5637">
                  <c:v>4053.6</c:v>
                </c:pt>
                <c:pt idx="5638">
                  <c:v>4148.8999999999996</c:v>
                </c:pt>
                <c:pt idx="5639">
                  <c:v>4237.8999999999996</c:v>
                </c:pt>
                <c:pt idx="5640">
                  <c:v>4339.8</c:v>
                </c:pt>
                <c:pt idx="5641">
                  <c:v>4450.3</c:v>
                </c:pt>
                <c:pt idx="5642">
                  <c:v>4568.3</c:v>
                </c:pt>
                <c:pt idx="5643">
                  <c:v>4698.5</c:v>
                </c:pt>
                <c:pt idx="5644">
                  <c:v>4825</c:v>
                </c:pt>
                <c:pt idx="5645">
                  <c:v>4933</c:v>
                </c:pt>
                <c:pt idx="5646">
                  <c:v>5014.6000000000004</c:v>
                </c:pt>
                <c:pt idx="5647">
                  <c:v>5095.8999999999996</c:v>
                </c:pt>
                <c:pt idx="5648">
                  <c:v>5176.8</c:v>
                </c:pt>
                <c:pt idx="5649">
                  <c:v>5254.9</c:v>
                </c:pt>
                <c:pt idx="5650">
                  <c:v>5361.7</c:v>
                </c:pt>
                <c:pt idx="5651">
                  <c:v>5476.1</c:v>
                </c:pt>
                <c:pt idx="5652">
                  <c:v>5592.9</c:v>
                </c:pt>
                <c:pt idx="5653">
                  <c:v>5707.5</c:v>
                </c:pt>
                <c:pt idx="5654">
                  <c:v>5795.1</c:v>
                </c:pt>
                <c:pt idx="5655">
                  <c:v>5879.8</c:v>
                </c:pt>
                <c:pt idx="5656">
                  <c:v>5962.3</c:v>
                </c:pt>
                <c:pt idx="5657">
                  <c:v>6045.4</c:v>
                </c:pt>
                <c:pt idx="5658">
                  <c:v>6126.4</c:v>
                </c:pt>
                <c:pt idx="5659">
                  <c:v>6194.7</c:v>
                </c:pt>
                <c:pt idx="5660">
                  <c:v>6269.9</c:v>
                </c:pt>
                <c:pt idx="5661">
                  <c:v>6338.2</c:v>
                </c:pt>
                <c:pt idx="5662">
                  <c:v>6393.2</c:v>
                </c:pt>
                <c:pt idx="5663">
                  <c:v>6459.2</c:v>
                </c:pt>
                <c:pt idx="5664">
                  <c:v>6517</c:v>
                </c:pt>
                <c:pt idx="5665">
                  <c:v>6580.1</c:v>
                </c:pt>
                <c:pt idx="5666">
                  <c:v>6638.1</c:v>
                </c:pt>
                <c:pt idx="5667">
                  <c:v>6698</c:v>
                </c:pt>
                <c:pt idx="5668">
                  <c:v>6768.9</c:v>
                </c:pt>
                <c:pt idx="5669">
                  <c:v>6839.5</c:v>
                </c:pt>
                <c:pt idx="5670">
                  <c:v>6899.9</c:v>
                </c:pt>
                <c:pt idx="5671">
                  <c:v>6952</c:v>
                </c:pt>
                <c:pt idx="5672">
                  <c:v>6996.6</c:v>
                </c:pt>
                <c:pt idx="5673">
                  <c:v>7033.5</c:v>
                </c:pt>
                <c:pt idx="5674">
                  <c:v>7062.7</c:v>
                </c:pt>
                <c:pt idx="5675">
                  <c:v>7099.8</c:v>
                </c:pt>
                <c:pt idx="5676">
                  <c:v>7151.4</c:v>
                </c:pt>
                <c:pt idx="5677">
                  <c:v>7213.4</c:v>
                </c:pt>
                <c:pt idx="5678">
                  <c:v>7284.8</c:v>
                </c:pt>
                <c:pt idx="5679">
                  <c:v>7331.1</c:v>
                </c:pt>
                <c:pt idx="5680">
                  <c:v>7368.1</c:v>
                </c:pt>
                <c:pt idx="5681">
                  <c:v>7405.2</c:v>
                </c:pt>
                <c:pt idx="5682">
                  <c:v>7442.2</c:v>
                </c:pt>
                <c:pt idx="5683">
                  <c:v>7499.1</c:v>
                </c:pt>
                <c:pt idx="5684">
                  <c:v>7563</c:v>
                </c:pt>
                <c:pt idx="5685">
                  <c:v>7630.9</c:v>
                </c:pt>
                <c:pt idx="5686">
                  <c:v>7672.6</c:v>
                </c:pt>
                <c:pt idx="5687">
                  <c:v>7694.2</c:v>
                </c:pt>
                <c:pt idx="5688">
                  <c:v>7695.6</c:v>
                </c:pt>
                <c:pt idx="5689">
                  <c:v>7699.4</c:v>
                </c:pt>
                <c:pt idx="5690">
                  <c:v>7738.2</c:v>
                </c:pt>
                <c:pt idx="5691">
                  <c:v>7818</c:v>
                </c:pt>
                <c:pt idx="5692">
                  <c:v>7908</c:v>
                </c:pt>
                <c:pt idx="5693">
                  <c:v>7991.3</c:v>
                </c:pt>
                <c:pt idx="5694">
                  <c:v>8045.4</c:v>
                </c:pt>
                <c:pt idx="5695">
                  <c:v>8077.9</c:v>
                </c:pt>
                <c:pt idx="5696">
                  <c:v>8094.6</c:v>
                </c:pt>
                <c:pt idx="5697">
                  <c:v>8093.4</c:v>
                </c:pt>
                <c:pt idx="5698">
                  <c:v>8113.4</c:v>
                </c:pt>
                <c:pt idx="5699">
                  <c:v>8167.5</c:v>
                </c:pt>
                <c:pt idx="5700">
                  <c:v>8235.2999999999993</c:v>
                </c:pt>
                <c:pt idx="5701">
                  <c:v>8295</c:v>
                </c:pt>
                <c:pt idx="5702">
                  <c:v>8340.2000000000007</c:v>
                </c:pt>
                <c:pt idx="5703">
                  <c:v>8363.1</c:v>
                </c:pt>
                <c:pt idx="5704">
                  <c:v>8373.6</c:v>
                </c:pt>
                <c:pt idx="5705">
                  <c:v>8371.9</c:v>
                </c:pt>
                <c:pt idx="5706">
                  <c:v>8367.2999999999993</c:v>
                </c:pt>
                <c:pt idx="5707">
                  <c:v>8374.1</c:v>
                </c:pt>
                <c:pt idx="5708">
                  <c:v>8402.2000000000007</c:v>
                </c:pt>
                <c:pt idx="5709">
                  <c:v>8434.2999999999993</c:v>
                </c:pt>
                <c:pt idx="5710">
                  <c:v>8475.7999999999993</c:v>
                </c:pt>
                <c:pt idx="5711">
                  <c:v>8525.9</c:v>
                </c:pt>
                <c:pt idx="5712">
                  <c:v>8577</c:v>
                </c:pt>
                <c:pt idx="5713">
                  <c:v>8620.4</c:v>
                </c:pt>
                <c:pt idx="5714">
                  <c:v>8631.7999999999993</c:v>
                </c:pt>
                <c:pt idx="5715">
                  <c:v>8626.6</c:v>
                </c:pt>
                <c:pt idx="5716">
                  <c:v>8626</c:v>
                </c:pt>
                <c:pt idx="5717">
                  <c:v>8671.2000000000007</c:v>
                </c:pt>
                <c:pt idx="5718">
                  <c:v>8741.9</c:v>
                </c:pt>
                <c:pt idx="5719">
                  <c:v>8793.4</c:v>
                </c:pt>
                <c:pt idx="5720">
                  <c:v>8823</c:v>
                </c:pt>
                <c:pt idx="5721">
                  <c:v>8827.2999999999993</c:v>
                </c:pt>
                <c:pt idx="5722">
                  <c:v>8809.4</c:v>
                </c:pt>
                <c:pt idx="5723">
                  <c:v>8802.1</c:v>
                </c:pt>
                <c:pt idx="5724">
                  <c:v>8817.1</c:v>
                </c:pt>
                <c:pt idx="5725">
                  <c:v>8871.7000000000007</c:v>
                </c:pt>
                <c:pt idx="5726">
                  <c:v>8929.9</c:v>
                </c:pt>
                <c:pt idx="5727">
                  <c:v>8939</c:v>
                </c:pt>
                <c:pt idx="5728">
                  <c:v>8910.4</c:v>
                </c:pt>
                <c:pt idx="5729">
                  <c:v>8846.7000000000007</c:v>
                </c:pt>
                <c:pt idx="5730">
                  <c:v>8782.4</c:v>
                </c:pt>
                <c:pt idx="5731">
                  <c:v>8744.7999999999993</c:v>
                </c:pt>
                <c:pt idx="5732">
                  <c:v>8744.2000000000007</c:v>
                </c:pt>
                <c:pt idx="5733">
                  <c:v>8779</c:v>
                </c:pt>
                <c:pt idx="5734">
                  <c:v>8804.6</c:v>
                </c:pt>
                <c:pt idx="5735">
                  <c:v>8785.7000000000007</c:v>
                </c:pt>
                <c:pt idx="5736">
                  <c:v>8695.2000000000007</c:v>
                </c:pt>
                <c:pt idx="5737">
                  <c:v>8566</c:v>
                </c:pt>
                <c:pt idx="5738">
                  <c:v>8432.2000000000007</c:v>
                </c:pt>
                <c:pt idx="5739">
                  <c:v>8320.7000000000007</c:v>
                </c:pt>
                <c:pt idx="5740">
                  <c:v>8222.2000000000007</c:v>
                </c:pt>
                <c:pt idx="5741">
                  <c:v>8087.7</c:v>
                </c:pt>
                <c:pt idx="5742">
                  <c:v>7906</c:v>
                </c:pt>
                <c:pt idx="5743">
                  <c:v>7695.9</c:v>
                </c:pt>
                <c:pt idx="5744">
                  <c:v>7467.7</c:v>
                </c:pt>
                <c:pt idx="5745">
                  <c:v>7215.8</c:v>
                </c:pt>
                <c:pt idx="5746">
                  <c:v>6930.7</c:v>
                </c:pt>
                <c:pt idx="5747">
                  <c:v>6621.4</c:v>
                </c:pt>
                <c:pt idx="5748">
                  <c:v>6329.1</c:v>
                </c:pt>
                <c:pt idx="5749">
                  <c:v>6047.5</c:v>
                </c:pt>
                <c:pt idx="5750">
                  <c:v>5784.8</c:v>
                </c:pt>
                <c:pt idx="5751">
                  <c:v>5529.8</c:v>
                </c:pt>
                <c:pt idx="5752">
                  <c:v>5282.5</c:v>
                </c:pt>
                <c:pt idx="5753">
                  <c:v>5044.5</c:v>
                </c:pt>
                <c:pt idx="5754">
                  <c:v>4792.6000000000004</c:v>
                </c:pt>
                <c:pt idx="5755">
                  <c:v>4532.8999999999996</c:v>
                </c:pt>
                <c:pt idx="5756">
                  <c:v>4275.7</c:v>
                </c:pt>
                <c:pt idx="5757">
                  <c:v>4024.7</c:v>
                </c:pt>
                <c:pt idx="5758">
                  <c:v>3786.5</c:v>
                </c:pt>
                <c:pt idx="5759">
                  <c:v>3555.6</c:v>
                </c:pt>
                <c:pt idx="5760">
                  <c:v>3341.6</c:v>
                </c:pt>
                <c:pt idx="5761">
                  <c:v>3129.4</c:v>
                </c:pt>
                <c:pt idx="5762">
                  <c:v>2936.5</c:v>
                </c:pt>
                <c:pt idx="5763">
                  <c:v>2773.9</c:v>
                </c:pt>
                <c:pt idx="5764">
                  <c:v>2617.5</c:v>
                </c:pt>
                <c:pt idx="5765">
                  <c:v>2479.6999999999998</c:v>
                </c:pt>
                <c:pt idx="5766">
                  <c:v>2344.9</c:v>
                </c:pt>
                <c:pt idx="5767">
                  <c:v>2212.8000000000002</c:v>
                </c:pt>
                <c:pt idx="5768">
                  <c:v>2085.6999999999998</c:v>
                </c:pt>
                <c:pt idx="5769">
                  <c:v>1965.1</c:v>
                </c:pt>
                <c:pt idx="5770">
                  <c:v>1862.9</c:v>
                </c:pt>
                <c:pt idx="5771">
                  <c:v>1762.3</c:v>
                </c:pt>
                <c:pt idx="5772">
                  <c:v>1675.1</c:v>
                </c:pt>
                <c:pt idx="5773">
                  <c:v>1596.7</c:v>
                </c:pt>
                <c:pt idx="5774">
                  <c:v>1519.1</c:v>
                </c:pt>
                <c:pt idx="5775">
                  <c:v>1434.9</c:v>
                </c:pt>
                <c:pt idx="5776">
                  <c:v>1345.5</c:v>
                </c:pt>
                <c:pt idx="5777">
                  <c:v>1259.7</c:v>
                </c:pt>
                <c:pt idx="5778">
                  <c:v>1190.5999999999999</c:v>
                </c:pt>
                <c:pt idx="5779">
                  <c:v>1125.8</c:v>
                </c:pt>
                <c:pt idx="5780">
                  <c:v>1056.5999999999999</c:v>
                </c:pt>
                <c:pt idx="5781">
                  <c:v>981.65</c:v>
                </c:pt>
                <c:pt idx="5782">
                  <c:v>905.28</c:v>
                </c:pt>
                <c:pt idx="5783">
                  <c:v>839.49</c:v>
                </c:pt>
                <c:pt idx="5784">
                  <c:v>778.79</c:v>
                </c:pt>
                <c:pt idx="5785">
                  <c:v>721.85</c:v>
                </c:pt>
                <c:pt idx="5786">
                  <c:v>663.82</c:v>
                </c:pt>
                <c:pt idx="5787">
                  <c:v>608.24</c:v>
                </c:pt>
                <c:pt idx="5788">
                  <c:v>556.11</c:v>
                </c:pt>
                <c:pt idx="5789">
                  <c:v>503.47</c:v>
                </c:pt>
                <c:pt idx="5790">
                  <c:v>451.57</c:v>
                </c:pt>
                <c:pt idx="5791">
                  <c:v>399.09</c:v>
                </c:pt>
                <c:pt idx="5792">
                  <c:v>349.39</c:v>
                </c:pt>
                <c:pt idx="5793">
                  <c:v>305.14</c:v>
                </c:pt>
                <c:pt idx="5794">
                  <c:v>247.67</c:v>
                </c:pt>
                <c:pt idx="5795">
                  <c:v>194.89</c:v>
                </c:pt>
                <c:pt idx="5796">
                  <c:v>140.91</c:v>
                </c:pt>
                <c:pt idx="5797">
                  <c:v>88.061999999999998</c:v>
                </c:pt>
                <c:pt idx="5798">
                  <c:v>49.072000000000003</c:v>
                </c:pt>
                <c:pt idx="5799">
                  <c:v>20.507999999999999</c:v>
                </c:pt>
                <c:pt idx="5800">
                  <c:v>-4.9546999999999999</c:v>
                </c:pt>
                <c:pt idx="5801">
                  <c:v>-35.854999999999997</c:v>
                </c:pt>
                <c:pt idx="5802">
                  <c:v>-71.548000000000002</c:v>
                </c:pt>
                <c:pt idx="5803">
                  <c:v>-111.12</c:v>
                </c:pt>
                <c:pt idx="5804">
                  <c:v>-150.55000000000001</c:v>
                </c:pt>
                <c:pt idx="5805">
                  <c:v>-188.59</c:v>
                </c:pt>
                <c:pt idx="5806">
                  <c:v>-224.91</c:v>
                </c:pt>
                <c:pt idx="5807">
                  <c:v>-266.04000000000002</c:v>
                </c:pt>
                <c:pt idx="5808">
                  <c:v>-301.31</c:v>
                </c:pt>
                <c:pt idx="5809">
                  <c:v>-336.93</c:v>
                </c:pt>
                <c:pt idx="5810">
                  <c:v>-367.02</c:v>
                </c:pt>
                <c:pt idx="5811">
                  <c:v>-402.39</c:v>
                </c:pt>
                <c:pt idx="5812">
                  <c:v>-435.27</c:v>
                </c:pt>
                <c:pt idx="5813">
                  <c:v>-468.85</c:v>
                </c:pt>
                <c:pt idx="5814">
                  <c:v>-508.5</c:v>
                </c:pt>
                <c:pt idx="5815">
                  <c:v>-550.88</c:v>
                </c:pt>
                <c:pt idx="5816">
                  <c:v>-603</c:v>
                </c:pt>
                <c:pt idx="5817">
                  <c:v>-670.35</c:v>
                </c:pt>
                <c:pt idx="5818">
                  <c:v>-739.78</c:v>
                </c:pt>
                <c:pt idx="5819">
                  <c:v>-813.89</c:v>
                </c:pt>
                <c:pt idx="5820">
                  <c:v>-882.22</c:v>
                </c:pt>
                <c:pt idx="5821">
                  <c:v>-949.66</c:v>
                </c:pt>
                <c:pt idx="5822">
                  <c:v>-1018.9</c:v>
                </c:pt>
                <c:pt idx="5823">
                  <c:v>-1082.5</c:v>
                </c:pt>
                <c:pt idx="5824">
                  <c:v>-1149.3</c:v>
                </c:pt>
                <c:pt idx="5825">
                  <c:v>-1204.2</c:v>
                </c:pt>
                <c:pt idx="5826">
                  <c:v>-1264.8</c:v>
                </c:pt>
                <c:pt idx="5827">
                  <c:v>-1323.6</c:v>
                </c:pt>
                <c:pt idx="5828">
                  <c:v>-1396.9</c:v>
                </c:pt>
                <c:pt idx="5829">
                  <c:v>-1501.3</c:v>
                </c:pt>
                <c:pt idx="5830">
                  <c:v>-1626.7</c:v>
                </c:pt>
                <c:pt idx="5831">
                  <c:v>-1781.1</c:v>
                </c:pt>
                <c:pt idx="5832">
                  <c:v>-1951.6</c:v>
                </c:pt>
                <c:pt idx="5833">
                  <c:v>-2127.4</c:v>
                </c:pt>
                <c:pt idx="5834">
                  <c:v>-2287</c:v>
                </c:pt>
                <c:pt idx="5835">
                  <c:v>-2427.1</c:v>
                </c:pt>
                <c:pt idx="5836">
                  <c:v>-2548.1999999999998</c:v>
                </c:pt>
                <c:pt idx="5837">
                  <c:v>-2641.9</c:v>
                </c:pt>
                <c:pt idx="5838">
                  <c:v>-2715.7</c:v>
                </c:pt>
                <c:pt idx="5839">
                  <c:v>-2776.8</c:v>
                </c:pt>
                <c:pt idx="5840">
                  <c:v>-2842</c:v>
                </c:pt>
                <c:pt idx="5841">
                  <c:v>-2930.5</c:v>
                </c:pt>
                <c:pt idx="5842">
                  <c:v>-3050.4</c:v>
                </c:pt>
                <c:pt idx="5843">
                  <c:v>-3193.7</c:v>
                </c:pt>
                <c:pt idx="5844">
                  <c:v>-3349.8</c:v>
                </c:pt>
                <c:pt idx="5845">
                  <c:v>-3498.1</c:v>
                </c:pt>
                <c:pt idx="5846">
                  <c:v>-3641.4</c:v>
                </c:pt>
                <c:pt idx="5847">
                  <c:v>-3775.4</c:v>
                </c:pt>
                <c:pt idx="5848">
                  <c:v>-3888.5</c:v>
                </c:pt>
                <c:pt idx="5849">
                  <c:v>-4004.5</c:v>
                </c:pt>
                <c:pt idx="5850">
                  <c:v>-4146</c:v>
                </c:pt>
                <c:pt idx="5851">
                  <c:v>-4314.2</c:v>
                </c:pt>
                <c:pt idx="5852">
                  <c:v>-4495.2</c:v>
                </c:pt>
                <c:pt idx="5853">
                  <c:v>-4656.6000000000004</c:v>
                </c:pt>
                <c:pt idx="5854">
                  <c:v>-4793.5</c:v>
                </c:pt>
                <c:pt idx="5855">
                  <c:v>-4880.3999999999996</c:v>
                </c:pt>
                <c:pt idx="5856">
                  <c:v>-4941.3</c:v>
                </c:pt>
                <c:pt idx="5857">
                  <c:v>-5015.6000000000004</c:v>
                </c:pt>
                <c:pt idx="5858">
                  <c:v>-5132.1000000000004</c:v>
                </c:pt>
                <c:pt idx="5859">
                  <c:v>-5298.9</c:v>
                </c:pt>
                <c:pt idx="5860">
                  <c:v>-5491.1</c:v>
                </c:pt>
                <c:pt idx="5861">
                  <c:v>-5696.1</c:v>
                </c:pt>
                <c:pt idx="5862">
                  <c:v>-5894.2</c:v>
                </c:pt>
                <c:pt idx="5863">
                  <c:v>-6077.3</c:v>
                </c:pt>
                <c:pt idx="5864">
                  <c:v>-6255.3</c:v>
                </c:pt>
                <c:pt idx="5865">
                  <c:v>-6407.7</c:v>
                </c:pt>
                <c:pt idx="5866">
                  <c:v>-6544.4</c:v>
                </c:pt>
                <c:pt idx="5867">
                  <c:v>-6665.3</c:v>
                </c:pt>
                <c:pt idx="5868">
                  <c:v>-6767.4</c:v>
                </c:pt>
                <c:pt idx="5869">
                  <c:v>-6875.4</c:v>
                </c:pt>
                <c:pt idx="5870">
                  <c:v>-6996.7</c:v>
                </c:pt>
                <c:pt idx="5871">
                  <c:v>-7144.1</c:v>
                </c:pt>
                <c:pt idx="5872">
                  <c:v>-7303.7</c:v>
                </c:pt>
                <c:pt idx="5873">
                  <c:v>-7457.9</c:v>
                </c:pt>
                <c:pt idx="5874">
                  <c:v>-7590.4</c:v>
                </c:pt>
                <c:pt idx="5875">
                  <c:v>-7694.8</c:v>
                </c:pt>
                <c:pt idx="5876">
                  <c:v>-7778.7</c:v>
                </c:pt>
                <c:pt idx="5877">
                  <c:v>-7862.1</c:v>
                </c:pt>
                <c:pt idx="5878">
                  <c:v>-7950.6</c:v>
                </c:pt>
                <c:pt idx="5879">
                  <c:v>-8052.6</c:v>
                </c:pt>
                <c:pt idx="5880">
                  <c:v>-8160.9</c:v>
                </c:pt>
                <c:pt idx="5881">
                  <c:v>-8290.6</c:v>
                </c:pt>
                <c:pt idx="5882">
                  <c:v>-8428.6</c:v>
                </c:pt>
                <c:pt idx="5883">
                  <c:v>-8576.9</c:v>
                </c:pt>
                <c:pt idx="5884">
                  <c:v>-8753.1</c:v>
                </c:pt>
                <c:pt idx="5885">
                  <c:v>-8932</c:v>
                </c:pt>
                <c:pt idx="5886">
                  <c:v>-9090.7000000000007</c:v>
                </c:pt>
                <c:pt idx="5887">
                  <c:v>-9204.9</c:v>
                </c:pt>
                <c:pt idx="5888">
                  <c:v>-9272.7000000000007</c:v>
                </c:pt>
                <c:pt idx="5889">
                  <c:v>-9353.2000000000007</c:v>
                </c:pt>
                <c:pt idx="5890">
                  <c:v>-9468.1</c:v>
                </c:pt>
                <c:pt idx="5891">
                  <c:v>-9607.7999999999993</c:v>
                </c:pt>
                <c:pt idx="5892">
                  <c:v>-9762.2999999999993</c:v>
                </c:pt>
                <c:pt idx="5893">
                  <c:v>-9888.9</c:v>
                </c:pt>
                <c:pt idx="5894">
                  <c:v>-9979.2000000000007</c:v>
                </c:pt>
                <c:pt idx="5895">
                  <c:v>-10031</c:v>
                </c:pt>
                <c:pt idx="5896">
                  <c:v>-10066</c:v>
                </c:pt>
                <c:pt idx="5897">
                  <c:v>-10123</c:v>
                </c:pt>
                <c:pt idx="5898">
                  <c:v>-10195</c:v>
                </c:pt>
                <c:pt idx="5899">
                  <c:v>-10285</c:v>
                </c:pt>
                <c:pt idx="5900">
                  <c:v>-10383</c:v>
                </c:pt>
                <c:pt idx="5901">
                  <c:v>-10492</c:v>
                </c:pt>
                <c:pt idx="5902">
                  <c:v>-10581</c:v>
                </c:pt>
                <c:pt idx="5903">
                  <c:v>-10641</c:v>
                </c:pt>
                <c:pt idx="5904">
                  <c:v>-10692</c:v>
                </c:pt>
                <c:pt idx="5905">
                  <c:v>-10736</c:v>
                </c:pt>
                <c:pt idx="5906">
                  <c:v>-10785</c:v>
                </c:pt>
                <c:pt idx="5907">
                  <c:v>-10827</c:v>
                </c:pt>
                <c:pt idx="5908">
                  <c:v>-10880</c:v>
                </c:pt>
                <c:pt idx="5909">
                  <c:v>-10945</c:v>
                </c:pt>
                <c:pt idx="5910">
                  <c:v>-10987</c:v>
                </c:pt>
                <c:pt idx="5911">
                  <c:v>-11021</c:v>
                </c:pt>
                <c:pt idx="5912">
                  <c:v>-11074</c:v>
                </c:pt>
                <c:pt idx="5913">
                  <c:v>-11128</c:v>
                </c:pt>
                <c:pt idx="5914">
                  <c:v>-11176</c:v>
                </c:pt>
                <c:pt idx="5915">
                  <c:v>-11195</c:v>
                </c:pt>
                <c:pt idx="5916">
                  <c:v>-11160</c:v>
                </c:pt>
                <c:pt idx="5917">
                  <c:v>-11078</c:v>
                </c:pt>
                <c:pt idx="5918">
                  <c:v>-10978</c:v>
                </c:pt>
                <c:pt idx="5919">
                  <c:v>-10827</c:v>
                </c:pt>
                <c:pt idx="5920">
                  <c:v>-10607</c:v>
                </c:pt>
                <c:pt idx="5921">
                  <c:v>-10370</c:v>
                </c:pt>
                <c:pt idx="5922">
                  <c:v>-10132</c:v>
                </c:pt>
                <c:pt idx="5923">
                  <c:v>-9883.6</c:v>
                </c:pt>
                <c:pt idx="5924">
                  <c:v>-9624.1</c:v>
                </c:pt>
                <c:pt idx="5925">
                  <c:v>-9308.2000000000007</c:v>
                </c:pt>
                <c:pt idx="5926">
                  <c:v>-8898.7000000000007</c:v>
                </c:pt>
                <c:pt idx="5927">
                  <c:v>-8375.7000000000007</c:v>
                </c:pt>
                <c:pt idx="5928">
                  <c:v>-7748.3</c:v>
                </c:pt>
                <c:pt idx="5929">
                  <c:v>-7061.5</c:v>
                </c:pt>
                <c:pt idx="5930">
                  <c:v>-6411.5</c:v>
                </c:pt>
                <c:pt idx="5931">
                  <c:v>-5866.1</c:v>
                </c:pt>
                <c:pt idx="5932">
                  <c:v>-5420.2</c:v>
                </c:pt>
                <c:pt idx="5933">
                  <c:v>-5063.8999999999996</c:v>
                </c:pt>
                <c:pt idx="5934">
                  <c:v>-4764.7</c:v>
                </c:pt>
                <c:pt idx="5935">
                  <c:v>-4457.8</c:v>
                </c:pt>
                <c:pt idx="5936">
                  <c:v>-4118.5</c:v>
                </c:pt>
                <c:pt idx="5937">
                  <c:v>-3738.6</c:v>
                </c:pt>
                <c:pt idx="5938">
                  <c:v>-3343.7</c:v>
                </c:pt>
                <c:pt idx="5939">
                  <c:v>-2961.4</c:v>
                </c:pt>
                <c:pt idx="5940">
                  <c:v>-2615.6999999999998</c:v>
                </c:pt>
                <c:pt idx="5941">
                  <c:v>-2332.6</c:v>
                </c:pt>
                <c:pt idx="5942">
                  <c:v>-2099.9</c:v>
                </c:pt>
                <c:pt idx="5943">
                  <c:v>-1907.6</c:v>
                </c:pt>
                <c:pt idx="5944">
                  <c:v>-1748.5</c:v>
                </c:pt>
                <c:pt idx="5945">
                  <c:v>-1604.6</c:v>
                </c:pt>
                <c:pt idx="5946">
                  <c:v>-1469.1</c:v>
                </c:pt>
                <c:pt idx="5947">
                  <c:v>-1330.4</c:v>
                </c:pt>
                <c:pt idx="5948">
                  <c:v>-1176.5999999999999</c:v>
                </c:pt>
                <c:pt idx="5949">
                  <c:v>-1018.5</c:v>
                </c:pt>
                <c:pt idx="5950">
                  <c:v>-861.06</c:v>
                </c:pt>
                <c:pt idx="5951">
                  <c:v>-720.26</c:v>
                </c:pt>
                <c:pt idx="5952">
                  <c:v>-598.65</c:v>
                </c:pt>
                <c:pt idx="5953">
                  <c:v>-502.84</c:v>
                </c:pt>
                <c:pt idx="5954">
                  <c:v>-419.2</c:v>
                </c:pt>
                <c:pt idx="5955">
                  <c:v>-341.31</c:v>
                </c:pt>
                <c:pt idx="5956">
                  <c:v>-282.27999999999997</c:v>
                </c:pt>
                <c:pt idx="5957">
                  <c:v>-228.4</c:v>
                </c:pt>
                <c:pt idx="5958">
                  <c:v>-171.73</c:v>
                </c:pt>
                <c:pt idx="5959">
                  <c:v>-127.43</c:v>
                </c:pt>
                <c:pt idx="5960">
                  <c:v>-90.171000000000006</c:v>
                </c:pt>
                <c:pt idx="5961">
                  <c:v>-55.19</c:v>
                </c:pt>
                <c:pt idx="5962">
                  <c:v>-26.797999999999998</c:v>
                </c:pt>
                <c:pt idx="5963">
                  <c:v>4.7466999999999997</c:v>
                </c:pt>
                <c:pt idx="5964">
                  <c:v>29.71</c:v>
                </c:pt>
                <c:pt idx="5965">
                  <c:v>62.024999999999999</c:v>
                </c:pt>
                <c:pt idx="5966">
                  <c:v>101.29</c:v>
                </c:pt>
                <c:pt idx="5967">
                  <c:v>143.37</c:v>
                </c:pt>
                <c:pt idx="5968">
                  <c:v>189.99</c:v>
                </c:pt>
                <c:pt idx="5969">
                  <c:v>229.04</c:v>
                </c:pt>
                <c:pt idx="5970">
                  <c:v>274.74</c:v>
                </c:pt>
                <c:pt idx="5971">
                  <c:v>315.42</c:v>
                </c:pt>
                <c:pt idx="5972">
                  <c:v>362.95</c:v>
                </c:pt>
                <c:pt idx="5973">
                  <c:v>414.7</c:v>
                </c:pt>
                <c:pt idx="5974">
                  <c:v>467.25</c:v>
                </c:pt>
                <c:pt idx="5975">
                  <c:v>521.29</c:v>
                </c:pt>
                <c:pt idx="5976">
                  <c:v>573.99</c:v>
                </c:pt>
                <c:pt idx="5977">
                  <c:v>628.91</c:v>
                </c:pt>
                <c:pt idx="5978">
                  <c:v>684.3</c:v>
                </c:pt>
                <c:pt idx="5979">
                  <c:v>724.9</c:v>
                </c:pt>
                <c:pt idx="5980">
                  <c:v>768.14</c:v>
                </c:pt>
                <c:pt idx="5981">
                  <c:v>815.94</c:v>
                </c:pt>
                <c:pt idx="5982">
                  <c:v>864.6</c:v>
                </c:pt>
                <c:pt idx="5983">
                  <c:v>914.11</c:v>
                </c:pt>
                <c:pt idx="5984">
                  <c:v>956.97</c:v>
                </c:pt>
                <c:pt idx="5985">
                  <c:v>1010.3</c:v>
                </c:pt>
                <c:pt idx="5986">
                  <c:v>1054.8</c:v>
                </c:pt>
                <c:pt idx="5987">
                  <c:v>1098.0999999999999</c:v>
                </c:pt>
                <c:pt idx="5988">
                  <c:v>1148.4000000000001</c:v>
                </c:pt>
                <c:pt idx="5989">
                  <c:v>1203.4000000000001</c:v>
                </c:pt>
                <c:pt idx="5990">
                  <c:v>1274.7</c:v>
                </c:pt>
                <c:pt idx="5991">
                  <c:v>1341.2</c:v>
                </c:pt>
                <c:pt idx="5992">
                  <c:v>1411.4</c:v>
                </c:pt>
                <c:pt idx="5993">
                  <c:v>1486.9</c:v>
                </c:pt>
                <c:pt idx="5994">
                  <c:v>1566.1</c:v>
                </c:pt>
                <c:pt idx="5995">
                  <c:v>1649.5</c:v>
                </c:pt>
                <c:pt idx="5996">
                  <c:v>1723</c:v>
                </c:pt>
                <c:pt idx="5997">
                  <c:v>1790.8</c:v>
                </c:pt>
                <c:pt idx="5998">
                  <c:v>1857.3</c:v>
                </c:pt>
                <c:pt idx="5999">
                  <c:v>1910</c:v>
                </c:pt>
                <c:pt idx="6000">
                  <c:v>1958.9</c:v>
                </c:pt>
                <c:pt idx="6001">
                  <c:v>2006.7</c:v>
                </c:pt>
                <c:pt idx="6002">
                  <c:v>2041.2</c:v>
                </c:pt>
                <c:pt idx="6003">
                  <c:v>2082</c:v>
                </c:pt>
                <c:pt idx="6004">
                  <c:v>2123.5</c:v>
                </c:pt>
                <c:pt idx="6005">
                  <c:v>2180.1</c:v>
                </c:pt>
                <c:pt idx="6006">
                  <c:v>2251.6999999999998</c:v>
                </c:pt>
                <c:pt idx="6007">
                  <c:v>2330.5</c:v>
                </c:pt>
                <c:pt idx="6008">
                  <c:v>2413.4</c:v>
                </c:pt>
                <c:pt idx="6009">
                  <c:v>2496.1999999999998</c:v>
                </c:pt>
                <c:pt idx="6010">
                  <c:v>2583.3000000000002</c:v>
                </c:pt>
                <c:pt idx="6011">
                  <c:v>2669.9</c:v>
                </c:pt>
                <c:pt idx="6012">
                  <c:v>2757.7</c:v>
                </c:pt>
                <c:pt idx="6013">
                  <c:v>2847.8</c:v>
                </c:pt>
                <c:pt idx="6014">
                  <c:v>2938.1</c:v>
                </c:pt>
                <c:pt idx="6015">
                  <c:v>3030.9</c:v>
                </c:pt>
                <c:pt idx="6016">
                  <c:v>3114</c:v>
                </c:pt>
                <c:pt idx="6017">
                  <c:v>3195.9</c:v>
                </c:pt>
                <c:pt idx="6018">
                  <c:v>3294.5</c:v>
                </c:pt>
                <c:pt idx="6019">
                  <c:v>3391.9</c:v>
                </c:pt>
                <c:pt idx="6020">
                  <c:v>3501.4</c:v>
                </c:pt>
                <c:pt idx="6021">
                  <c:v>3624.9</c:v>
                </c:pt>
                <c:pt idx="6022">
                  <c:v>3752.5</c:v>
                </c:pt>
                <c:pt idx="6023">
                  <c:v>3885.8</c:v>
                </c:pt>
                <c:pt idx="6024">
                  <c:v>4019.2</c:v>
                </c:pt>
                <c:pt idx="6025">
                  <c:v>4144.2</c:v>
                </c:pt>
                <c:pt idx="6026">
                  <c:v>4255.6000000000004</c:v>
                </c:pt>
                <c:pt idx="6027">
                  <c:v>4371.7</c:v>
                </c:pt>
                <c:pt idx="6028">
                  <c:v>4503.7</c:v>
                </c:pt>
                <c:pt idx="6029">
                  <c:v>4639</c:v>
                </c:pt>
                <c:pt idx="6030">
                  <c:v>4772.1000000000004</c:v>
                </c:pt>
                <c:pt idx="6031">
                  <c:v>4896.7</c:v>
                </c:pt>
                <c:pt idx="6032">
                  <c:v>5019.7</c:v>
                </c:pt>
                <c:pt idx="6033">
                  <c:v>5138.8999999999996</c:v>
                </c:pt>
                <c:pt idx="6034">
                  <c:v>5245.5</c:v>
                </c:pt>
                <c:pt idx="6035">
                  <c:v>5348.6</c:v>
                </c:pt>
                <c:pt idx="6036">
                  <c:v>5442.3</c:v>
                </c:pt>
                <c:pt idx="6037">
                  <c:v>5543</c:v>
                </c:pt>
                <c:pt idx="6038">
                  <c:v>5655.4</c:v>
                </c:pt>
                <c:pt idx="6039">
                  <c:v>5769.5</c:v>
                </c:pt>
                <c:pt idx="6040">
                  <c:v>5906.5</c:v>
                </c:pt>
                <c:pt idx="6041">
                  <c:v>6040</c:v>
                </c:pt>
                <c:pt idx="6042">
                  <c:v>6165.8</c:v>
                </c:pt>
                <c:pt idx="6043">
                  <c:v>6288.1</c:v>
                </c:pt>
                <c:pt idx="6044">
                  <c:v>6398.7</c:v>
                </c:pt>
                <c:pt idx="6045">
                  <c:v>6513.5</c:v>
                </c:pt>
                <c:pt idx="6046">
                  <c:v>6640.4</c:v>
                </c:pt>
                <c:pt idx="6047">
                  <c:v>6781.4</c:v>
                </c:pt>
                <c:pt idx="6048">
                  <c:v>6928.1</c:v>
                </c:pt>
                <c:pt idx="6049">
                  <c:v>7063.6</c:v>
                </c:pt>
                <c:pt idx="6050">
                  <c:v>7199.4</c:v>
                </c:pt>
                <c:pt idx="6051">
                  <c:v>7327.5</c:v>
                </c:pt>
                <c:pt idx="6052">
                  <c:v>7439.2</c:v>
                </c:pt>
                <c:pt idx="6053">
                  <c:v>7525.8</c:v>
                </c:pt>
                <c:pt idx="6054">
                  <c:v>7599.1</c:v>
                </c:pt>
                <c:pt idx="6055">
                  <c:v>7680.8</c:v>
                </c:pt>
                <c:pt idx="6056">
                  <c:v>7760</c:v>
                </c:pt>
                <c:pt idx="6057">
                  <c:v>7842.6</c:v>
                </c:pt>
                <c:pt idx="6058">
                  <c:v>7940.7</c:v>
                </c:pt>
                <c:pt idx="6059">
                  <c:v>8041.1</c:v>
                </c:pt>
                <c:pt idx="6060">
                  <c:v>8137.9</c:v>
                </c:pt>
                <c:pt idx="6061">
                  <c:v>8221</c:v>
                </c:pt>
                <c:pt idx="6062">
                  <c:v>8296.2000000000007</c:v>
                </c:pt>
                <c:pt idx="6063">
                  <c:v>8374.2999999999993</c:v>
                </c:pt>
                <c:pt idx="6064">
                  <c:v>8462.2000000000007</c:v>
                </c:pt>
                <c:pt idx="6065">
                  <c:v>8558.2999999999993</c:v>
                </c:pt>
                <c:pt idx="6066">
                  <c:v>8644.2000000000007</c:v>
                </c:pt>
                <c:pt idx="6067">
                  <c:v>8732.6</c:v>
                </c:pt>
                <c:pt idx="6068">
                  <c:v>8823.4</c:v>
                </c:pt>
                <c:pt idx="6069">
                  <c:v>8881.7000000000007</c:v>
                </c:pt>
                <c:pt idx="6070">
                  <c:v>8927</c:v>
                </c:pt>
                <c:pt idx="6071">
                  <c:v>8953.7000000000007</c:v>
                </c:pt>
                <c:pt idx="6072">
                  <c:v>8981.2000000000007</c:v>
                </c:pt>
                <c:pt idx="6073">
                  <c:v>9018.5</c:v>
                </c:pt>
                <c:pt idx="6074">
                  <c:v>9061.4</c:v>
                </c:pt>
                <c:pt idx="6075">
                  <c:v>9125.9</c:v>
                </c:pt>
                <c:pt idx="6076">
                  <c:v>9201.7000000000007</c:v>
                </c:pt>
                <c:pt idx="6077">
                  <c:v>9274.2999999999993</c:v>
                </c:pt>
                <c:pt idx="6078">
                  <c:v>9339.5</c:v>
                </c:pt>
                <c:pt idx="6079">
                  <c:v>9387.5</c:v>
                </c:pt>
                <c:pt idx="6080">
                  <c:v>9436.7999999999993</c:v>
                </c:pt>
                <c:pt idx="6081">
                  <c:v>9504.7000000000007</c:v>
                </c:pt>
                <c:pt idx="6082">
                  <c:v>9592.1</c:v>
                </c:pt>
                <c:pt idx="6083">
                  <c:v>9699</c:v>
                </c:pt>
                <c:pt idx="6084">
                  <c:v>9821.2000000000007</c:v>
                </c:pt>
                <c:pt idx="6085">
                  <c:v>9946.2000000000007</c:v>
                </c:pt>
                <c:pt idx="6086">
                  <c:v>10046</c:v>
                </c:pt>
                <c:pt idx="6087">
                  <c:v>10112</c:v>
                </c:pt>
                <c:pt idx="6088">
                  <c:v>10153</c:v>
                </c:pt>
                <c:pt idx="6089">
                  <c:v>10174</c:v>
                </c:pt>
                <c:pt idx="6090">
                  <c:v>10169</c:v>
                </c:pt>
                <c:pt idx="6091">
                  <c:v>10151</c:v>
                </c:pt>
                <c:pt idx="6092">
                  <c:v>10139</c:v>
                </c:pt>
                <c:pt idx="6093">
                  <c:v>10132</c:v>
                </c:pt>
                <c:pt idx="6094">
                  <c:v>10131</c:v>
                </c:pt>
                <c:pt idx="6095">
                  <c:v>10145</c:v>
                </c:pt>
                <c:pt idx="6096">
                  <c:v>10166</c:v>
                </c:pt>
                <c:pt idx="6097">
                  <c:v>10181</c:v>
                </c:pt>
                <c:pt idx="6098">
                  <c:v>10181</c:v>
                </c:pt>
                <c:pt idx="6099">
                  <c:v>10178</c:v>
                </c:pt>
                <c:pt idx="6100">
                  <c:v>10199</c:v>
                </c:pt>
                <c:pt idx="6101">
                  <c:v>10237</c:v>
                </c:pt>
                <c:pt idx="6102">
                  <c:v>10249</c:v>
                </c:pt>
                <c:pt idx="6103">
                  <c:v>10213</c:v>
                </c:pt>
                <c:pt idx="6104">
                  <c:v>10116</c:v>
                </c:pt>
                <c:pt idx="6105">
                  <c:v>9985.9</c:v>
                </c:pt>
                <c:pt idx="6106">
                  <c:v>9843.6</c:v>
                </c:pt>
                <c:pt idx="6107">
                  <c:v>9715</c:v>
                </c:pt>
                <c:pt idx="6108">
                  <c:v>9589.2000000000007</c:v>
                </c:pt>
                <c:pt idx="6109">
                  <c:v>9456.5</c:v>
                </c:pt>
                <c:pt idx="6110">
                  <c:v>9313</c:v>
                </c:pt>
                <c:pt idx="6111">
                  <c:v>9128.1</c:v>
                </c:pt>
                <c:pt idx="6112">
                  <c:v>8914.4</c:v>
                </c:pt>
                <c:pt idx="6113">
                  <c:v>8669.6</c:v>
                </c:pt>
                <c:pt idx="6114">
                  <c:v>8365.7000000000007</c:v>
                </c:pt>
                <c:pt idx="6115">
                  <c:v>8018.9</c:v>
                </c:pt>
                <c:pt idx="6116">
                  <c:v>7635.1</c:v>
                </c:pt>
                <c:pt idx="6117">
                  <c:v>7218.5</c:v>
                </c:pt>
                <c:pt idx="6118">
                  <c:v>6798.1</c:v>
                </c:pt>
                <c:pt idx="6119">
                  <c:v>6391.7</c:v>
                </c:pt>
                <c:pt idx="6120">
                  <c:v>6008.9</c:v>
                </c:pt>
                <c:pt idx="6121">
                  <c:v>5640.9</c:v>
                </c:pt>
                <c:pt idx="6122">
                  <c:v>5299.9</c:v>
                </c:pt>
                <c:pt idx="6123">
                  <c:v>4980.1000000000004</c:v>
                </c:pt>
                <c:pt idx="6124">
                  <c:v>4662.8</c:v>
                </c:pt>
                <c:pt idx="6125">
                  <c:v>4352.3999999999996</c:v>
                </c:pt>
                <c:pt idx="6126">
                  <c:v>4063.1</c:v>
                </c:pt>
                <c:pt idx="6127">
                  <c:v>3795</c:v>
                </c:pt>
                <c:pt idx="6128">
                  <c:v>3553.2</c:v>
                </c:pt>
                <c:pt idx="6129">
                  <c:v>3329.3</c:v>
                </c:pt>
                <c:pt idx="6130">
                  <c:v>3130.6</c:v>
                </c:pt>
                <c:pt idx="6131">
                  <c:v>2945.4</c:v>
                </c:pt>
                <c:pt idx="6132">
                  <c:v>2779.6</c:v>
                </c:pt>
                <c:pt idx="6133">
                  <c:v>2610.4</c:v>
                </c:pt>
                <c:pt idx="6134">
                  <c:v>2451.8000000000002</c:v>
                </c:pt>
                <c:pt idx="6135">
                  <c:v>2303.6</c:v>
                </c:pt>
                <c:pt idx="6136">
                  <c:v>2169.6999999999998</c:v>
                </c:pt>
                <c:pt idx="6137">
                  <c:v>2047.3</c:v>
                </c:pt>
                <c:pt idx="6138">
                  <c:v>1943.4</c:v>
                </c:pt>
                <c:pt idx="6139">
                  <c:v>1854.9</c:v>
                </c:pt>
                <c:pt idx="6140">
                  <c:v>1768.8</c:v>
                </c:pt>
                <c:pt idx="6141">
                  <c:v>1689.3</c:v>
                </c:pt>
                <c:pt idx="6142">
                  <c:v>1608.1</c:v>
                </c:pt>
                <c:pt idx="6143">
                  <c:v>1537.5</c:v>
                </c:pt>
                <c:pt idx="6144">
                  <c:v>1458.2</c:v>
                </c:pt>
                <c:pt idx="6145">
                  <c:v>1381.3</c:v>
                </c:pt>
                <c:pt idx="6146">
                  <c:v>1313.3</c:v>
                </c:pt>
                <c:pt idx="6147">
                  <c:v>1249.4000000000001</c:v>
                </c:pt>
                <c:pt idx="6148">
                  <c:v>1180.9000000000001</c:v>
                </c:pt>
                <c:pt idx="6149">
                  <c:v>1106.9000000000001</c:v>
                </c:pt>
                <c:pt idx="6150">
                  <c:v>1047.5999999999999</c:v>
                </c:pt>
                <c:pt idx="6151">
                  <c:v>989.17</c:v>
                </c:pt>
                <c:pt idx="6152">
                  <c:v>932.06</c:v>
                </c:pt>
                <c:pt idx="6153">
                  <c:v>879</c:v>
                </c:pt>
                <c:pt idx="6154">
                  <c:v>814.34</c:v>
                </c:pt>
                <c:pt idx="6155">
                  <c:v>754.26</c:v>
                </c:pt>
                <c:pt idx="6156">
                  <c:v>692.82</c:v>
                </c:pt>
                <c:pt idx="6157">
                  <c:v>634.04999999999995</c:v>
                </c:pt>
                <c:pt idx="6158">
                  <c:v>584.72</c:v>
                </c:pt>
                <c:pt idx="6159">
                  <c:v>533.91</c:v>
                </c:pt>
                <c:pt idx="6160">
                  <c:v>484.82</c:v>
                </c:pt>
                <c:pt idx="6161">
                  <c:v>432.55</c:v>
                </c:pt>
                <c:pt idx="6162">
                  <c:v>373.58</c:v>
                </c:pt>
                <c:pt idx="6163">
                  <c:v>321.33999999999997</c:v>
                </c:pt>
                <c:pt idx="6164">
                  <c:v>267.18</c:v>
                </c:pt>
                <c:pt idx="6165">
                  <c:v>213</c:v>
                </c:pt>
                <c:pt idx="6166">
                  <c:v>164.09</c:v>
                </c:pt>
                <c:pt idx="6167">
                  <c:v>111.4</c:v>
                </c:pt>
                <c:pt idx="6168">
                  <c:v>63.534999999999997</c:v>
                </c:pt>
                <c:pt idx="6169">
                  <c:v>13.122</c:v>
                </c:pt>
                <c:pt idx="6170">
                  <c:v>-32.231000000000002</c:v>
                </c:pt>
                <c:pt idx="6171">
                  <c:v>-75.042000000000002</c:v>
                </c:pt>
                <c:pt idx="6172">
                  <c:v>-121.8</c:v>
                </c:pt>
                <c:pt idx="6173">
                  <c:v>-157.93</c:v>
                </c:pt>
                <c:pt idx="6174">
                  <c:v>-201.77</c:v>
                </c:pt>
                <c:pt idx="6175">
                  <c:v>-238.84</c:v>
                </c:pt>
                <c:pt idx="6176">
                  <c:v>-276.63</c:v>
                </c:pt>
                <c:pt idx="6177">
                  <c:v>-320.54000000000002</c:v>
                </c:pt>
                <c:pt idx="6178">
                  <c:v>-359.59</c:v>
                </c:pt>
                <c:pt idx="6179">
                  <c:v>-409.08</c:v>
                </c:pt>
                <c:pt idx="6180">
                  <c:v>-455.87</c:v>
                </c:pt>
                <c:pt idx="6181">
                  <c:v>-510.97</c:v>
                </c:pt>
                <c:pt idx="6182">
                  <c:v>-571.65</c:v>
                </c:pt>
                <c:pt idx="6183">
                  <c:v>-637.92999999999995</c:v>
                </c:pt>
                <c:pt idx="6184">
                  <c:v>-718.68</c:v>
                </c:pt>
                <c:pt idx="6185">
                  <c:v>-803.7</c:v>
                </c:pt>
                <c:pt idx="6186">
                  <c:v>-893.58</c:v>
                </c:pt>
                <c:pt idx="6187">
                  <c:v>-974.74</c:v>
                </c:pt>
                <c:pt idx="6188">
                  <c:v>-1040.5999999999999</c:v>
                </c:pt>
                <c:pt idx="6189">
                  <c:v>-1098.2</c:v>
                </c:pt>
                <c:pt idx="6190">
                  <c:v>-1142.5</c:v>
                </c:pt>
                <c:pt idx="6191">
                  <c:v>-1183.5999999999999</c:v>
                </c:pt>
                <c:pt idx="6192">
                  <c:v>-1224.5</c:v>
                </c:pt>
                <c:pt idx="6193">
                  <c:v>-1261.2</c:v>
                </c:pt>
                <c:pt idx="6194">
                  <c:v>-1311.9</c:v>
                </c:pt>
                <c:pt idx="6195">
                  <c:v>-1374.1</c:v>
                </c:pt>
                <c:pt idx="6196">
                  <c:v>-1449.3</c:v>
                </c:pt>
                <c:pt idx="6197">
                  <c:v>-1529.4</c:v>
                </c:pt>
                <c:pt idx="6198">
                  <c:v>-1615.5</c:v>
                </c:pt>
                <c:pt idx="6199">
                  <c:v>-1709.8</c:v>
                </c:pt>
                <c:pt idx="6200">
                  <c:v>-1802.8</c:v>
                </c:pt>
                <c:pt idx="6201">
                  <c:v>-1899</c:v>
                </c:pt>
                <c:pt idx="6202">
                  <c:v>-1990.9</c:v>
                </c:pt>
                <c:pt idx="6203">
                  <c:v>-2082.9</c:v>
                </c:pt>
                <c:pt idx="6204">
                  <c:v>-2186.6</c:v>
                </c:pt>
                <c:pt idx="6205">
                  <c:v>-2298.5</c:v>
                </c:pt>
                <c:pt idx="6206">
                  <c:v>-2409.5</c:v>
                </c:pt>
                <c:pt idx="6207">
                  <c:v>-2511.1999999999998</c:v>
                </c:pt>
                <c:pt idx="6208">
                  <c:v>-2603.9</c:v>
                </c:pt>
                <c:pt idx="6209">
                  <c:v>-2688.1</c:v>
                </c:pt>
                <c:pt idx="6210">
                  <c:v>-2760.9</c:v>
                </c:pt>
                <c:pt idx="6211">
                  <c:v>-2841.3</c:v>
                </c:pt>
                <c:pt idx="6212">
                  <c:v>-2929</c:v>
                </c:pt>
                <c:pt idx="6213">
                  <c:v>-3027.5</c:v>
                </c:pt>
                <c:pt idx="6214">
                  <c:v>-3155.2</c:v>
                </c:pt>
                <c:pt idx="6215">
                  <c:v>-3291.5</c:v>
                </c:pt>
                <c:pt idx="6216">
                  <c:v>-3428.7</c:v>
                </c:pt>
                <c:pt idx="6217">
                  <c:v>-3550</c:v>
                </c:pt>
                <c:pt idx="6218">
                  <c:v>-3652.2</c:v>
                </c:pt>
                <c:pt idx="6219">
                  <c:v>-3758.1</c:v>
                </c:pt>
                <c:pt idx="6220">
                  <c:v>-3854.5</c:v>
                </c:pt>
                <c:pt idx="6221">
                  <c:v>-3964.2</c:v>
                </c:pt>
                <c:pt idx="6222">
                  <c:v>-4083.3</c:v>
                </c:pt>
                <c:pt idx="6223">
                  <c:v>-4204.3999999999996</c:v>
                </c:pt>
                <c:pt idx="6224">
                  <c:v>-4336.2</c:v>
                </c:pt>
                <c:pt idx="6225">
                  <c:v>-4465</c:v>
                </c:pt>
                <c:pt idx="6226">
                  <c:v>-4594.1000000000004</c:v>
                </c:pt>
                <c:pt idx="6227">
                  <c:v>-4714.8999999999996</c:v>
                </c:pt>
                <c:pt idx="6228">
                  <c:v>-4829.1000000000004</c:v>
                </c:pt>
                <c:pt idx="6229">
                  <c:v>-4944.5</c:v>
                </c:pt>
                <c:pt idx="6230">
                  <c:v>-5060.8</c:v>
                </c:pt>
                <c:pt idx="6231">
                  <c:v>-5192.3</c:v>
                </c:pt>
                <c:pt idx="6232">
                  <c:v>-5328.7</c:v>
                </c:pt>
                <c:pt idx="6233">
                  <c:v>-5464.6</c:v>
                </c:pt>
                <c:pt idx="6234">
                  <c:v>-5603.7</c:v>
                </c:pt>
                <c:pt idx="6235">
                  <c:v>-5744.3</c:v>
                </c:pt>
                <c:pt idx="6236">
                  <c:v>-5886</c:v>
                </c:pt>
                <c:pt idx="6237">
                  <c:v>-6030.2</c:v>
                </c:pt>
                <c:pt idx="6238">
                  <c:v>-6173.4</c:v>
                </c:pt>
                <c:pt idx="6239">
                  <c:v>-6325.7</c:v>
                </c:pt>
                <c:pt idx="6240">
                  <c:v>-6473.1</c:v>
                </c:pt>
                <c:pt idx="6241">
                  <c:v>-6616</c:v>
                </c:pt>
                <c:pt idx="6242">
                  <c:v>-6724.8</c:v>
                </c:pt>
                <c:pt idx="6243">
                  <c:v>-6798.8</c:v>
                </c:pt>
                <c:pt idx="6244">
                  <c:v>-6856.2</c:v>
                </c:pt>
                <c:pt idx="6245">
                  <c:v>-6903.6</c:v>
                </c:pt>
                <c:pt idx="6246">
                  <c:v>-6971.3</c:v>
                </c:pt>
                <c:pt idx="6247">
                  <c:v>-7052.1</c:v>
                </c:pt>
                <c:pt idx="6248">
                  <c:v>-7145.6</c:v>
                </c:pt>
                <c:pt idx="6249">
                  <c:v>-7248.7</c:v>
                </c:pt>
                <c:pt idx="6250">
                  <c:v>-7337.5</c:v>
                </c:pt>
                <c:pt idx="6251">
                  <c:v>-7404.2</c:v>
                </c:pt>
                <c:pt idx="6252">
                  <c:v>-7456.8</c:v>
                </c:pt>
                <c:pt idx="6253">
                  <c:v>-7508.4</c:v>
                </c:pt>
                <c:pt idx="6254">
                  <c:v>-7585</c:v>
                </c:pt>
                <c:pt idx="6255">
                  <c:v>-7667.2</c:v>
                </c:pt>
                <c:pt idx="6256">
                  <c:v>-7761</c:v>
                </c:pt>
                <c:pt idx="6257">
                  <c:v>-7851.8</c:v>
                </c:pt>
                <c:pt idx="6258">
                  <c:v>-7923.1</c:v>
                </c:pt>
                <c:pt idx="6259">
                  <c:v>-7997.2</c:v>
                </c:pt>
                <c:pt idx="6260">
                  <c:v>-8063.2</c:v>
                </c:pt>
                <c:pt idx="6261">
                  <c:v>-8139</c:v>
                </c:pt>
                <c:pt idx="6262">
                  <c:v>-8230.7999999999993</c:v>
                </c:pt>
                <c:pt idx="6263">
                  <c:v>-8322.7999999999993</c:v>
                </c:pt>
                <c:pt idx="6264">
                  <c:v>-8408.6</c:v>
                </c:pt>
                <c:pt idx="6265">
                  <c:v>-8484.9</c:v>
                </c:pt>
                <c:pt idx="6266">
                  <c:v>-8550.2000000000007</c:v>
                </c:pt>
                <c:pt idx="6267">
                  <c:v>-8617</c:v>
                </c:pt>
                <c:pt idx="6268">
                  <c:v>-8679.2000000000007</c:v>
                </c:pt>
                <c:pt idx="6269">
                  <c:v>-8750.2999999999993</c:v>
                </c:pt>
                <c:pt idx="6270">
                  <c:v>-8813.7999999999993</c:v>
                </c:pt>
                <c:pt idx="6271">
                  <c:v>-8881.5</c:v>
                </c:pt>
                <c:pt idx="6272">
                  <c:v>-8952.7000000000007</c:v>
                </c:pt>
                <c:pt idx="6273">
                  <c:v>-9021.1</c:v>
                </c:pt>
                <c:pt idx="6274">
                  <c:v>-9100.2000000000007</c:v>
                </c:pt>
                <c:pt idx="6275">
                  <c:v>-9172.4</c:v>
                </c:pt>
                <c:pt idx="6276">
                  <c:v>-9237.5</c:v>
                </c:pt>
                <c:pt idx="6277">
                  <c:v>-9287.7999999999993</c:v>
                </c:pt>
                <c:pt idx="6278">
                  <c:v>-9334.2999999999993</c:v>
                </c:pt>
                <c:pt idx="6279">
                  <c:v>-9404.6</c:v>
                </c:pt>
                <c:pt idx="6280">
                  <c:v>-9486.5</c:v>
                </c:pt>
                <c:pt idx="6281">
                  <c:v>-9562.2999999999993</c:v>
                </c:pt>
                <c:pt idx="6282">
                  <c:v>-9606.6</c:v>
                </c:pt>
                <c:pt idx="6283">
                  <c:v>-9625</c:v>
                </c:pt>
                <c:pt idx="6284">
                  <c:v>-9689.6</c:v>
                </c:pt>
                <c:pt idx="6285">
                  <c:v>-9811.9</c:v>
                </c:pt>
                <c:pt idx="6286">
                  <c:v>-9966.4</c:v>
                </c:pt>
                <c:pt idx="6287">
                  <c:v>-10099</c:v>
                </c:pt>
                <c:pt idx="6288">
                  <c:v>-10189</c:v>
                </c:pt>
                <c:pt idx="6289">
                  <c:v>-10252</c:v>
                </c:pt>
                <c:pt idx="6290">
                  <c:v>-10295</c:v>
                </c:pt>
                <c:pt idx="6291">
                  <c:v>-10346</c:v>
                </c:pt>
                <c:pt idx="6292">
                  <c:v>-10408</c:v>
                </c:pt>
                <c:pt idx="6293">
                  <c:v>-10490</c:v>
                </c:pt>
                <c:pt idx="6294">
                  <c:v>-10579</c:v>
                </c:pt>
                <c:pt idx="6295">
                  <c:v>-10645</c:v>
                </c:pt>
                <c:pt idx="6296">
                  <c:v>-10678</c:v>
                </c:pt>
                <c:pt idx="6297">
                  <c:v>-10681</c:v>
                </c:pt>
                <c:pt idx="6298">
                  <c:v>-10675</c:v>
                </c:pt>
                <c:pt idx="6299">
                  <c:v>-10697</c:v>
                </c:pt>
                <c:pt idx="6300">
                  <c:v>-10769</c:v>
                </c:pt>
                <c:pt idx="6301">
                  <c:v>-10879</c:v>
                </c:pt>
                <c:pt idx="6302">
                  <c:v>-10975</c:v>
                </c:pt>
                <c:pt idx="6303">
                  <c:v>-11013</c:v>
                </c:pt>
                <c:pt idx="6304">
                  <c:v>-10983</c:v>
                </c:pt>
                <c:pt idx="6305">
                  <c:v>-10931</c:v>
                </c:pt>
                <c:pt idx="6306">
                  <c:v>-10890</c:v>
                </c:pt>
                <c:pt idx="6307">
                  <c:v>-10876</c:v>
                </c:pt>
                <c:pt idx="6308">
                  <c:v>-10933</c:v>
                </c:pt>
                <c:pt idx="6309">
                  <c:v>-11010</c:v>
                </c:pt>
                <c:pt idx="6310">
                  <c:v>-11065</c:v>
                </c:pt>
                <c:pt idx="6311">
                  <c:v>-11119</c:v>
                </c:pt>
                <c:pt idx="6312">
                  <c:v>-11130</c:v>
                </c:pt>
                <c:pt idx="6313">
                  <c:v>-11015</c:v>
                </c:pt>
                <c:pt idx="6314">
                  <c:v>-10777</c:v>
                </c:pt>
                <c:pt idx="6315">
                  <c:v>-10502</c:v>
                </c:pt>
                <c:pt idx="6316">
                  <c:v>-10278</c:v>
                </c:pt>
                <c:pt idx="6317">
                  <c:v>-10133</c:v>
                </c:pt>
                <c:pt idx="6318">
                  <c:v>-9993.6</c:v>
                </c:pt>
                <c:pt idx="6319">
                  <c:v>-9781.5</c:v>
                </c:pt>
                <c:pt idx="6320">
                  <c:v>-9468.6</c:v>
                </c:pt>
                <c:pt idx="6321">
                  <c:v>-9064.5</c:v>
                </c:pt>
                <c:pt idx="6322">
                  <c:v>-8574</c:v>
                </c:pt>
                <c:pt idx="6323">
                  <c:v>-8051.2</c:v>
                </c:pt>
                <c:pt idx="6324">
                  <c:v>-7539.4</c:v>
                </c:pt>
                <c:pt idx="6325">
                  <c:v>-7038.2</c:v>
                </c:pt>
                <c:pt idx="6326">
                  <c:v>-6573.1</c:v>
                </c:pt>
                <c:pt idx="6327">
                  <c:v>-6126.4</c:v>
                </c:pt>
                <c:pt idx="6328">
                  <c:v>-5681.3</c:v>
                </c:pt>
                <c:pt idx="6329">
                  <c:v>-5253.8</c:v>
                </c:pt>
                <c:pt idx="6330">
                  <c:v>-4853.2</c:v>
                </c:pt>
                <c:pt idx="6331">
                  <c:v>-4495.3999999999996</c:v>
                </c:pt>
                <c:pt idx="6332">
                  <c:v>-4164.3</c:v>
                </c:pt>
                <c:pt idx="6333">
                  <c:v>-3851.1</c:v>
                </c:pt>
                <c:pt idx="6334">
                  <c:v>-3559</c:v>
                </c:pt>
                <c:pt idx="6335">
                  <c:v>-3288.7</c:v>
                </c:pt>
                <c:pt idx="6336">
                  <c:v>-3034</c:v>
                </c:pt>
                <c:pt idx="6337">
                  <c:v>-2792.3</c:v>
                </c:pt>
                <c:pt idx="6338">
                  <c:v>-2565.9</c:v>
                </c:pt>
                <c:pt idx="6339">
                  <c:v>-2361.1999999999998</c:v>
                </c:pt>
                <c:pt idx="6340">
                  <c:v>-2165.1</c:v>
                </c:pt>
                <c:pt idx="6341">
                  <c:v>-1973.9</c:v>
                </c:pt>
                <c:pt idx="6342">
                  <c:v>-1776.5</c:v>
                </c:pt>
                <c:pt idx="6343">
                  <c:v>-1586.4</c:v>
                </c:pt>
                <c:pt idx="6344">
                  <c:v>-1403.3</c:v>
                </c:pt>
                <c:pt idx="6345">
                  <c:v>-1229.9000000000001</c:v>
                </c:pt>
                <c:pt idx="6346">
                  <c:v>-1080.8</c:v>
                </c:pt>
                <c:pt idx="6347">
                  <c:v>-956.61</c:v>
                </c:pt>
                <c:pt idx="6348">
                  <c:v>-845.7</c:v>
                </c:pt>
                <c:pt idx="6349">
                  <c:v>-755.85</c:v>
                </c:pt>
                <c:pt idx="6350">
                  <c:v>-673.36</c:v>
                </c:pt>
                <c:pt idx="6351">
                  <c:v>-600.30999999999995</c:v>
                </c:pt>
                <c:pt idx="6352">
                  <c:v>-527.61</c:v>
                </c:pt>
                <c:pt idx="6353">
                  <c:v>-452.29</c:v>
                </c:pt>
                <c:pt idx="6354">
                  <c:v>-378.05</c:v>
                </c:pt>
                <c:pt idx="6355">
                  <c:v>-294.27999999999997</c:v>
                </c:pt>
                <c:pt idx="6356">
                  <c:v>-223.85</c:v>
                </c:pt>
                <c:pt idx="6357">
                  <c:v>-173.99</c:v>
                </c:pt>
                <c:pt idx="6358">
                  <c:v>-135.47</c:v>
                </c:pt>
                <c:pt idx="6359">
                  <c:v>-101.43</c:v>
                </c:pt>
                <c:pt idx="6360">
                  <c:v>-63.314</c:v>
                </c:pt>
                <c:pt idx="6361">
                  <c:v>-28.884</c:v>
                </c:pt>
                <c:pt idx="6362">
                  <c:v>2.6067999999999998</c:v>
                </c:pt>
                <c:pt idx="6363">
                  <c:v>39.381</c:v>
                </c:pt>
                <c:pt idx="6364">
                  <c:v>79.34</c:v>
                </c:pt>
                <c:pt idx="6365">
                  <c:v>120.63</c:v>
                </c:pt>
                <c:pt idx="6366">
                  <c:v>150.83000000000001</c:v>
                </c:pt>
                <c:pt idx="6367">
                  <c:v>181.61</c:v>
                </c:pt>
                <c:pt idx="6368">
                  <c:v>221.97</c:v>
                </c:pt>
                <c:pt idx="6369">
                  <c:v>262.58999999999997</c:v>
                </c:pt>
                <c:pt idx="6370">
                  <c:v>308.39</c:v>
                </c:pt>
                <c:pt idx="6371">
                  <c:v>352.33</c:v>
                </c:pt>
                <c:pt idx="6372">
                  <c:v>394.35</c:v>
                </c:pt>
                <c:pt idx="6373">
                  <c:v>447.09</c:v>
                </c:pt>
                <c:pt idx="6374">
                  <c:v>493.81</c:v>
                </c:pt>
                <c:pt idx="6375">
                  <c:v>539.08000000000004</c:v>
                </c:pt>
                <c:pt idx="6376">
                  <c:v>575.19000000000005</c:v>
                </c:pt>
                <c:pt idx="6377">
                  <c:v>611.49</c:v>
                </c:pt>
                <c:pt idx="6378">
                  <c:v>655.52</c:v>
                </c:pt>
                <c:pt idx="6379">
                  <c:v>695.76</c:v>
                </c:pt>
                <c:pt idx="6380">
                  <c:v>745.04</c:v>
                </c:pt>
                <c:pt idx="6381">
                  <c:v>796.25</c:v>
                </c:pt>
                <c:pt idx="6382">
                  <c:v>846.74</c:v>
                </c:pt>
                <c:pt idx="6383">
                  <c:v>894.91</c:v>
                </c:pt>
                <c:pt idx="6384">
                  <c:v>937.67</c:v>
                </c:pt>
                <c:pt idx="6385">
                  <c:v>985.51</c:v>
                </c:pt>
                <c:pt idx="6386">
                  <c:v>1030.9000000000001</c:v>
                </c:pt>
                <c:pt idx="6387">
                  <c:v>1075.5999999999999</c:v>
                </c:pt>
                <c:pt idx="6388">
                  <c:v>1126.5999999999999</c:v>
                </c:pt>
                <c:pt idx="6389">
                  <c:v>1178.8</c:v>
                </c:pt>
                <c:pt idx="6390">
                  <c:v>1240.0999999999999</c:v>
                </c:pt>
                <c:pt idx="6391">
                  <c:v>1299.2</c:v>
                </c:pt>
                <c:pt idx="6392">
                  <c:v>1363.3</c:v>
                </c:pt>
                <c:pt idx="6393">
                  <c:v>1432.4</c:v>
                </c:pt>
                <c:pt idx="6394">
                  <c:v>1504</c:v>
                </c:pt>
                <c:pt idx="6395">
                  <c:v>1582.3</c:v>
                </c:pt>
                <c:pt idx="6396">
                  <c:v>1654.5</c:v>
                </c:pt>
                <c:pt idx="6397">
                  <c:v>1722.1</c:v>
                </c:pt>
                <c:pt idx="6398">
                  <c:v>1787.9</c:v>
                </c:pt>
                <c:pt idx="6399">
                  <c:v>1838.9</c:v>
                </c:pt>
                <c:pt idx="6400">
                  <c:v>1895.9</c:v>
                </c:pt>
                <c:pt idx="6401">
                  <c:v>1947.8</c:v>
                </c:pt>
                <c:pt idx="6402">
                  <c:v>1995.4</c:v>
                </c:pt>
                <c:pt idx="6403">
                  <c:v>2040.1</c:v>
                </c:pt>
                <c:pt idx="6404">
                  <c:v>2083</c:v>
                </c:pt>
                <c:pt idx="6405">
                  <c:v>2136.8000000000002</c:v>
                </c:pt>
                <c:pt idx="6406">
                  <c:v>2192.5</c:v>
                </c:pt>
                <c:pt idx="6407">
                  <c:v>2242.6999999999998</c:v>
                </c:pt>
                <c:pt idx="6408">
                  <c:v>2296.6999999999998</c:v>
                </c:pt>
                <c:pt idx="6409">
                  <c:v>2352.6</c:v>
                </c:pt>
                <c:pt idx="6410">
                  <c:v>2423.3000000000002</c:v>
                </c:pt>
                <c:pt idx="6411">
                  <c:v>2500</c:v>
                </c:pt>
                <c:pt idx="6412">
                  <c:v>2578.6999999999998</c:v>
                </c:pt>
                <c:pt idx="6413">
                  <c:v>2664.7</c:v>
                </c:pt>
                <c:pt idx="6414">
                  <c:v>2749</c:v>
                </c:pt>
                <c:pt idx="6415">
                  <c:v>2842</c:v>
                </c:pt>
                <c:pt idx="6416">
                  <c:v>2938.6</c:v>
                </c:pt>
                <c:pt idx="6417">
                  <c:v>3029</c:v>
                </c:pt>
                <c:pt idx="6418">
                  <c:v>3129.7</c:v>
                </c:pt>
                <c:pt idx="6419">
                  <c:v>3229.7</c:v>
                </c:pt>
                <c:pt idx="6420">
                  <c:v>3345.2</c:v>
                </c:pt>
                <c:pt idx="6421">
                  <c:v>3457.8</c:v>
                </c:pt>
                <c:pt idx="6422">
                  <c:v>3568.5</c:v>
                </c:pt>
                <c:pt idx="6423">
                  <c:v>3682.3</c:v>
                </c:pt>
                <c:pt idx="6424">
                  <c:v>3795.1</c:v>
                </c:pt>
                <c:pt idx="6425">
                  <c:v>3911.4</c:v>
                </c:pt>
                <c:pt idx="6426">
                  <c:v>4030.4</c:v>
                </c:pt>
                <c:pt idx="6427">
                  <c:v>4158.3</c:v>
                </c:pt>
                <c:pt idx="6428">
                  <c:v>4312.5</c:v>
                </c:pt>
                <c:pt idx="6429">
                  <c:v>4455.1000000000004</c:v>
                </c:pt>
                <c:pt idx="6430">
                  <c:v>4615.2</c:v>
                </c:pt>
                <c:pt idx="6431">
                  <c:v>4772.1000000000004</c:v>
                </c:pt>
                <c:pt idx="6432">
                  <c:v>4934.6000000000004</c:v>
                </c:pt>
                <c:pt idx="6433">
                  <c:v>5081.8</c:v>
                </c:pt>
                <c:pt idx="6434">
                  <c:v>5208.1000000000004</c:v>
                </c:pt>
                <c:pt idx="6435">
                  <c:v>5324.4</c:v>
                </c:pt>
                <c:pt idx="6436">
                  <c:v>5444.2</c:v>
                </c:pt>
                <c:pt idx="6437">
                  <c:v>5560.8</c:v>
                </c:pt>
                <c:pt idx="6438">
                  <c:v>5681.6</c:v>
                </c:pt>
                <c:pt idx="6439">
                  <c:v>5789.2</c:v>
                </c:pt>
                <c:pt idx="6440">
                  <c:v>5899.5</c:v>
                </c:pt>
                <c:pt idx="6441">
                  <c:v>6006.9</c:v>
                </c:pt>
                <c:pt idx="6442">
                  <c:v>6107.4</c:v>
                </c:pt>
                <c:pt idx="6443">
                  <c:v>6194.4</c:v>
                </c:pt>
                <c:pt idx="6444">
                  <c:v>6280.5</c:v>
                </c:pt>
                <c:pt idx="6445">
                  <c:v>6387.7</c:v>
                </c:pt>
                <c:pt idx="6446">
                  <c:v>6508.7</c:v>
                </c:pt>
                <c:pt idx="6447">
                  <c:v>6638.3</c:v>
                </c:pt>
                <c:pt idx="6448">
                  <c:v>6777.2</c:v>
                </c:pt>
                <c:pt idx="6449">
                  <c:v>6908</c:v>
                </c:pt>
                <c:pt idx="6450">
                  <c:v>7021.3</c:v>
                </c:pt>
                <c:pt idx="6451">
                  <c:v>7102.2</c:v>
                </c:pt>
                <c:pt idx="6452">
                  <c:v>7161.6</c:v>
                </c:pt>
                <c:pt idx="6453">
                  <c:v>7208.4</c:v>
                </c:pt>
                <c:pt idx="6454">
                  <c:v>7263.9</c:v>
                </c:pt>
                <c:pt idx="6455">
                  <c:v>7348.3</c:v>
                </c:pt>
                <c:pt idx="6456">
                  <c:v>7454.3</c:v>
                </c:pt>
                <c:pt idx="6457">
                  <c:v>7572.8</c:v>
                </c:pt>
                <c:pt idx="6458">
                  <c:v>7690.1</c:v>
                </c:pt>
                <c:pt idx="6459">
                  <c:v>7802.2</c:v>
                </c:pt>
                <c:pt idx="6460">
                  <c:v>7896.9</c:v>
                </c:pt>
                <c:pt idx="6461">
                  <c:v>7960.2</c:v>
                </c:pt>
                <c:pt idx="6462">
                  <c:v>8003.4</c:v>
                </c:pt>
                <c:pt idx="6463">
                  <c:v>8039.2</c:v>
                </c:pt>
                <c:pt idx="6464">
                  <c:v>8072.4</c:v>
                </c:pt>
                <c:pt idx="6465">
                  <c:v>8118.8</c:v>
                </c:pt>
                <c:pt idx="6466">
                  <c:v>8178.4</c:v>
                </c:pt>
                <c:pt idx="6467">
                  <c:v>8259.2000000000007</c:v>
                </c:pt>
                <c:pt idx="6468">
                  <c:v>8360.1</c:v>
                </c:pt>
                <c:pt idx="6469">
                  <c:v>8471.6</c:v>
                </c:pt>
                <c:pt idx="6470">
                  <c:v>8585.5</c:v>
                </c:pt>
                <c:pt idx="6471">
                  <c:v>8680.2999999999993</c:v>
                </c:pt>
                <c:pt idx="6472">
                  <c:v>8763</c:v>
                </c:pt>
                <c:pt idx="6473">
                  <c:v>8821.2999999999993</c:v>
                </c:pt>
                <c:pt idx="6474">
                  <c:v>8863.7999999999993</c:v>
                </c:pt>
                <c:pt idx="6475">
                  <c:v>8903.5</c:v>
                </c:pt>
                <c:pt idx="6476">
                  <c:v>8937.2000000000007</c:v>
                </c:pt>
                <c:pt idx="6477">
                  <c:v>8982.2999999999993</c:v>
                </c:pt>
                <c:pt idx="6478">
                  <c:v>9044.5</c:v>
                </c:pt>
                <c:pt idx="6479">
                  <c:v>9113.4</c:v>
                </c:pt>
                <c:pt idx="6480">
                  <c:v>9194.4</c:v>
                </c:pt>
                <c:pt idx="6481">
                  <c:v>9261.7000000000007</c:v>
                </c:pt>
                <c:pt idx="6482">
                  <c:v>9324.1</c:v>
                </c:pt>
                <c:pt idx="6483">
                  <c:v>9378.5</c:v>
                </c:pt>
                <c:pt idx="6484">
                  <c:v>9418.2999999999993</c:v>
                </c:pt>
                <c:pt idx="6485">
                  <c:v>9465.6</c:v>
                </c:pt>
                <c:pt idx="6486">
                  <c:v>9522.2000000000007</c:v>
                </c:pt>
                <c:pt idx="6487">
                  <c:v>9586</c:v>
                </c:pt>
                <c:pt idx="6488">
                  <c:v>9652.2999999999993</c:v>
                </c:pt>
                <c:pt idx="6489">
                  <c:v>9707.2999999999993</c:v>
                </c:pt>
                <c:pt idx="6490">
                  <c:v>9756.2999999999993</c:v>
                </c:pt>
                <c:pt idx="6491">
                  <c:v>9790.1</c:v>
                </c:pt>
                <c:pt idx="6492">
                  <c:v>9826.9</c:v>
                </c:pt>
                <c:pt idx="6493">
                  <c:v>9858.4</c:v>
                </c:pt>
                <c:pt idx="6494">
                  <c:v>9890.7999999999993</c:v>
                </c:pt>
                <c:pt idx="6495">
                  <c:v>9926.2999999999993</c:v>
                </c:pt>
                <c:pt idx="6496">
                  <c:v>9952.7999999999993</c:v>
                </c:pt>
                <c:pt idx="6497">
                  <c:v>9970.5</c:v>
                </c:pt>
                <c:pt idx="6498">
                  <c:v>9989.7999999999993</c:v>
                </c:pt>
                <c:pt idx="6499">
                  <c:v>10011</c:v>
                </c:pt>
                <c:pt idx="6500">
                  <c:v>10040</c:v>
                </c:pt>
                <c:pt idx="6501">
                  <c:v>10063</c:v>
                </c:pt>
                <c:pt idx="6502">
                  <c:v>10083</c:v>
                </c:pt>
                <c:pt idx="6503">
                  <c:v>10104</c:v>
                </c:pt>
                <c:pt idx="6504">
                  <c:v>10128</c:v>
                </c:pt>
                <c:pt idx="6505">
                  <c:v>10158</c:v>
                </c:pt>
                <c:pt idx="6506">
                  <c:v>10184</c:v>
                </c:pt>
                <c:pt idx="6507">
                  <c:v>10197</c:v>
                </c:pt>
                <c:pt idx="6508">
                  <c:v>10199</c:v>
                </c:pt>
                <c:pt idx="6509">
                  <c:v>10219</c:v>
                </c:pt>
                <c:pt idx="6510">
                  <c:v>10282</c:v>
                </c:pt>
                <c:pt idx="6511">
                  <c:v>10391</c:v>
                </c:pt>
                <c:pt idx="6512">
                  <c:v>10523</c:v>
                </c:pt>
                <c:pt idx="6513">
                  <c:v>10631</c:v>
                </c:pt>
                <c:pt idx="6514">
                  <c:v>10687</c:v>
                </c:pt>
                <c:pt idx="6515">
                  <c:v>10683</c:v>
                </c:pt>
                <c:pt idx="6516">
                  <c:v>10627</c:v>
                </c:pt>
                <c:pt idx="6517">
                  <c:v>10534</c:v>
                </c:pt>
                <c:pt idx="6518">
                  <c:v>10430</c:v>
                </c:pt>
                <c:pt idx="6519">
                  <c:v>10368</c:v>
                </c:pt>
                <c:pt idx="6520">
                  <c:v>10387</c:v>
                </c:pt>
                <c:pt idx="6521">
                  <c:v>10428</c:v>
                </c:pt>
                <c:pt idx="6522">
                  <c:v>10467</c:v>
                </c:pt>
                <c:pt idx="6523">
                  <c:v>10464</c:v>
                </c:pt>
                <c:pt idx="6524">
                  <c:v>10382</c:v>
                </c:pt>
                <c:pt idx="6525">
                  <c:v>10232</c:v>
                </c:pt>
                <c:pt idx="6526">
                  <c:v>10044</c:v>
                </c:pt>
                <c:pt idx="6527">
                  <c:v>9877</c:v>
                </c:pt>
                <c:pt idx="6528">
                  <c:v>9732.6</c:v>
                </c:pt>
                <c:pt idx="6529">
                  <c:v>9574.2999999999993</c:v>
                </c:pt>
                <c:pt idx="6530">
                  <c:v>9402.2999999999993</c:v>
                </c:pt>
                <c:pt idx="6531">
                  <c:v>9192.4</c:v>
                </c:pt>
                <c:pt idx="6532">
                  <c:v>8946.7000000000007</c:v>
                </c:pt>
                <c:pt idx="6533">
                  <c:v>8669.4</c:v>
                </c:pt>
                <c:pt idx="6534">
                  <c:v>8351.7999999999993</c:v>
                </c:pt>
                <c:pt idx="6535">
                  <c:v>7987</c:v>
                </c:pt>
                <c:pt idx="6536">
                  <c:v>7565.5</c:v>
                </c:pt>
                <c:pt idx="6537">
                  <c:v>7110.5</c:v>
                </c:pt>
                <c:pt idx="6538">
                  <c:v>6640.3</c:v>
                </c:pt>
                <c:pt idx="6539">
                  <c:v>6169.4</c:v>
                </c:pt>
                <c:pt idx="6540">
                  <c:v>5735.6</c:v>
                </c:pt>
                <c:pt idx="6541">
                  <c:v>5325.8</c:v>
                </c:pt>
                <c:pt idx="6542">
                  <c:v>4957.8999999999996</c:v>
                </c:pt>
                <c:pt idx="6543">
                  <c:v>4630.6000000000004</c:v>
                </c:pt>
                <c:pt idx="6544">
                  <c:v>4324.8999999999996</c:v>
                </c:pt>
                <c:pt idx="6545">
                  <c:v>4048.2</c:v>
                </c:pt>
                <c:pt idx="6546">
                  <c:v>3790.6</c:v>
                </c:pt>
                <c:pt idx="6547">
                  <c:v>3547.5</c:v>
                </c:pt>
                <c:pt idx="6548">
                  <c:v>3315.2</c:v>
                </c:pt>
                <c:pt idx="6549">
                  <c:v>3090.3</c:v>
                </c:pt>
                <c:pt idx="6550">
                  <c:v>2905.6</c:v>
                </c:pt>
                <c:pt idx="6551">
                  <c:v>2742.8</c:v>
                </c:pt>
                <c:pt idx="6552">
                  <c:v>2587.5</c:v>
                </c:pt>
                <c:pt idx="6553">
                  <c:v>2454.1999999999998</c:v>
                </c:pt>
                <c:pt idx="6554">
                  <c:v>2330.3000000000002</c:v>
                </c:pt>
                <c:pt idx="6555">
                  <c:v>2221.1999999999998</c:v>
                </c:pt>
                <c:pt idx="6556">
                  <c:v>2116.1999999999998</c:v>
                </c:pt>
                <c:pt idx="6557">
                  <c:v>2021.1</c:v>
                </c:pt>
                <c:pt idx="6558">
                  <c:v>1938.1</c:v>
                </c:pt>
                <c:pt idx="6559">
                  <c:v>1860.5</c:v>
                </c:pt>
                <c:pt idx="6560">
                  <c:v>1797.4</c:v>
                </c:pt>
                <c:pt idx="6561">
                  <c:v>1738.6</c:v>
                </c:pt>
                <c:pt idx="6562">
                  <c:v>1677.5</c:v>
                </c:pt>
                <c:pt idx="6563">
                  <c:v>1616.2</c:v>
                </c:pt>
                <c:pt idx="6564">
                  <c:v>1548.5</c:v>
                </c:pt>
                <c:pt idx="6565">
                  <c:v>1489.1</c:v>
                </c:pt>
                <c:pt idx="6566">
                  <c:v>1426</c:v>
                </c:pt>
                <c:pt idx="6567">
                  <c:v>1366.4</c:v>
                </c:pt>
                <c:pt idx="6568">
                  <c:v>1308.4000000000001</c:v>
                </c:pt>
                <c:pt idx="6569">
                  <c:v>1245</c:v>
                </c:pt>
                <c:pt idx="6570">
                  <c:v>1189.9000000000001</c:v>
                </c:pt>
                <c:pt idx="6571">
                  <c:v>1127.2</c:v>
                </c:pt>
                <c:pt idx="6572">
                  <c:v>1065.8</c:v>
                </c:pt>
                <c:pt idx="6573">
                  <c:v>1005.3</c:v>
                </c:pt>
                <c:pt idx="6574">
                  <c:v>940.73</c:v>
                </c:pt>
                <c:pt idx="6575">
                  <c:v>883.77</c:v>
                </c:pt>
                <c:pt idx="6576">
                  <c:v>830.37</c:v>
                </c:pt>
                <c:pt idx="6577">
                  <c:v>778.33</c:v>
                </c:pt>
                <c:pt idx="6578">
                  <c:v>726.97</c:v>
                </c:pt>
                <c:pt idx="6579">
                  <c:v>671.98</c:v>
                </c:pt>
                <c:pt idx="6580">
                  <c:v>626.29</c:v>
                </c:pt>
                <c:pt idx="6581">
                  <c:v>576.52</c:v>
                </c:pt>
                <c:pt idx="6582">
                  <c:v>529.12</c:v>
                </c:pt>
                <c:pt idx="6583">
                  <c:v>489.38</c:v>
                </c:pt>
                <c:pt idx="6584">
                  <c:v>439.42</c:v>
                </c:pt>
                <c:pt idx="6585">
                  <c:v>400.78</c:v>
                </c:pt>
                <c:pt idx="6586">
                  <c:v>358.71</c:v>
                </c:pt>
                <c:pt idx="6587">
                  <c:v>324.37</c:v>
                </c:pt>
                <c:pt idx="6588">
                  <c:v>286.83999999999997</c:v>
                </c:pt>
                <c:pt idx="6589">
                  <c:v>250.63</c:v>
                </c:pt>
                <c:pt idx="6590">
                  <c:v>213.4</c:v>
                </c:pt>
                <c:pt idx="6591">
                  <c:v>174.04</c:v>
                </c:pt>
                <c:pt idx="6592">
                  <c:v>133.46</c:v>
                </c:pt>
                <c:pt idx="6593">
                  <c:v>93.063000000000002</c:v>
                </c:pt>
                <c:pt idx="6594">
                  <c:v>52.002000000000002</c:v>
                </c:pt>
                <c:pt idx="6595">
                  <c:v>20.609000000000002</c:v>
                </c:pt>
                <c:pt idx="6596">
                  <c:v>-16.574999999999999</c:v>
                </c:pt>
                <c:pt idx="6597">
                  <c:v>-48.847000000000001</c:v>
                </c:pt>
                <c:pt idx="6598">
                  <c:v>-75.796999999999997</c:v>
                </c:pt>
                <c:pt idx="6599">
                  <c:v>-107.21</c:v>
                </c:pt>
                <c:pt idx="6600">
                  <c:v>-130.96</c:v>
                </c:pt>
                <c:pt idx="6601">
                  <c:v>-160.04</c:v>
                </c:pt>
                <c:pt idx="6602">
                  <c:v>-191.88</c:v>
                </c:pt>
                <c:pt idx="6603">
                  <c:v>-220.91</c:v>
                </c:pt>
                <c:pt idx="6604">
                  <c:v>-259.05</c:v>
                </c:pt>
                <c:pt idx="6605">
                  <c:v>-284.85000000000002</c:v>
                </c:pt>
                <c:pt idx="6606">
                  <c:v>-319.58999999999997</c:v>
                </c:pt>
                <c:pt idx="6607">
                  <c:v>-351.21</c:v>
                </c:pt>
                <c:pt idx="6608">
                  <c:v>-381.89</c:v>
                </c:pt>
                <c:pt idx="6609">
                  <c:v>-413.88</c:v>
                </c:pt>
                <c:pt idx="6610">
                  <c:v>-442.33</c:v>
                </c:pt>
                <c:pt idx="6611">
                  <c:v>-483.47</c:v>
                </c:pt>
                <c:pt idx="6612">
                  <c:v>-530.07000000000005</c:v>
                </c:pt>
                <c:pt idx="6613">
                  <c:v>-583.73</c:v>
                </c:pt>
                <c:pt idx="6614">
                  <c:v>-638.11</c:v>
                </c:pt>
                <c:pt idx="6615">
                  <c:v>-695.43</c:v>
                </c:pt>
                <c:pt idx="6616">
                  <c:v>-759.05</c:v>
                </c:pt>
                <c:pt idx="6617">
                  <c:v>-821.57</c:v>
                </c:pt>
                <c:pt idx="6618">
                  <c:v>-880.07</c:v>
                </c:pt>
                <c:pt idx="6619">
                  <c:v>-949.77</c:v>
                </c:pt>
                <c:pt idx="6620">
                  <c:v>-1012.9</c:v>
                </c:pt>
                <c:pt idx="6621">
                  <c:v>-1083.2</c:v>
                </c:pt>
                <c:pt idx="6622">
                  <c:v>-1164.3</c:v>
                </c:pt>
                <c:pt idx="6623">
                  <c:v>-1252</c:v>
                </c:pt>
                <c:pt idx="6624">
                  <c:v>-1359.1</c:v>
                </c:pt>
                <c:pt idx="6625">
                  <c:v>-1469.7</c:v>
                </c:pt>
                <c:pt idx="6626">
                  <c:v>-1596</c:v>
                </c:pt>
                <c:pt idx="6627">
                  <c:v>-1729.2</c:v>
                </c:pt>
                <c:pt idx="6628">
                  <c:v>-1864.5</c:v>
                </c:pt>
                <c:pt idx="6629">
                  <c:v>-2008.5</c:v>
                </c:pt>
                <c:pt idx="6630">
                  <c:v>-2156.1999999999998</c:v>
                </c:pt>
                <c:pt idx="6631">
                  <c:v>-2298.6</c:v>
                </c:pt>
                <c:pt idx="6632">
                  <c:v>-2448</c:v>
                </c:pt>
                <c:pt idx="6633">
                  <c:v>-2593</c:v>
                </c:pt>
                <c:pt idx="6634">
                  <c:v>-2747.8</c:v>
                </c:pt>
                <c:pt idx="6635">
                  <c:v>-2908.2</c:v>
                </c:pt>
                <c:pt idx="6636">
                  <c:v>-3079.2</c:v>
                </c:pt>
                <c:pt idx="6637">
                  <c:v>-3263.5</c:v>
                </c:pt>
                <c:pt idx="6638">
                  <c:v>-3455</c:v>
                </c:pt>
                <c:pt idx="6639">
                  <c:v>-3657.3</c:v>
                </c:pt>
                <c:pt idx="6640">
                  <c:v>-3867.1</c:v>
                </c:pt>
                <c:pt idx="6641">
                  <c:v>-4092</c:v>
                </c:pt>
                <c:pt idx="6642">
                  <c:v>-4308.7</c:v>
                </c:pt>
                <c:pt idx="6643">
                  <c:v>-4511.2</c:v>
                </c:pt>
                <c:pt idx="6644">
                  <c:v>-4692.3999999999996</c:v>
                </c:pt>
                <c:pt idx="6645">
                  <c:v>-4838.2</c:v>
                </c:pt>
                <c:pt idx="6646">
                  <c:v>-4969.3</c:v>
                </c:pt>
                <c:pt idx="6647">
                  <c:v>-5081.2</c:v>
                </c:pt>
                <c:pt idx="6648">
                  <c:v>-5190</c:v>
                </c:pt>
                <c:pt idx="6649">
                  <c:v>-5299.9</c:v>
                </c:pt>
                <c:pt idx="6650">
                  <c:v>-5419.9</c:v>
                </c:pt>
                <c:pt idx="6651">
                  <c:v>-5558.3</c:v>
                </c:pt>
                <c:pt idx="6652">
                  <c:v>-5703.2</c:v>
                </c:pt>
                <c:pt idx="6653">
                  <c:v>-5848.2</c:v>
                </c:pt>
                <c:pt idx="6654">
                  <c:v>-5994.9</c:v>
                </c:pt>
                <c:pt idx="6655">
                  <c:v>-6130.7</c:v>
                </c:pt>
                <c:pt idx="6656">
                  <c:v>-6262.2</c:v>
                </c:pt>
                <c:pt idx="6657">
                  <c:v>-6377.7</c:v>
                </c:pt>
                <c:pt idx="6658">
                  <c:v>-6480.7</c:v>
                </c:pt>
                <c:pt idx="6659">
                  <c:v>-6569.7</c:v>
                </c:pt>
                <c:pt idx="6660">
                  <c:v>-6653.9</c:v>
                </c:pt>
                <c:pt idx="6661">
                  <c:v>-6761.2</c:v>
                </c:pt>
                <c:pt idx="6662">
                  <c:v>-6898.2</c:v>
                </c:pt>
                <c:pt idx="6663">
                  <c:v>-7057.2</c:v>
                </c:pt>
                <c:pt idx="6664">
                  <c:v>-7227.2</c:v>
                </c:pt>
                <c:pt idx="6665">
                  <c:v>-7366.6</c:v>
                </c:pt>
                <c:pt idx="6666">
                  <c:v>-7476</c:v>
                </c:pt>
                <c:pt idx="6667">
                  <c:v>-7563.6</c:v>
                </c:pt>
                <c:pt idx="6668">
                  <c:v>-7628.9</c:v>
                </c:pt>
                <c:pt idx="6669">
                  <c:v>-7687.8</c:v>
                </c:pt>
                <c:pt idx="6670">
                  <c:v>-7744</c:v>
                </c:pt>
                <c:pt idx="6671">
                  <c:v>-7820.2</c:v>
                </c:pt>
                <c:pt idx="6672">
                  <c:v>-7925.3</c:v>
                </c:pt>
                <c:pt idx="6673">
                  <c:v>-8066</c:v>
                </c:pt>
                <c:pt idx="6674">
                  <c:v>-8238.7999999999993</c:v>
                </c:pt>
                <c:pt idx="6675">
                  <c:v>-8424.5</c:v>
                </c:pt>
                <c:pt idx="6676">
                  <c:v>-8595.7999999999993</c:v>
                </c:pt>
                <c:pt idx="6677">
                  <c:v>-8710.6</c:v>
                </c:pt>
                <c:pt idx="6678">
                  <c:v>-8748</c:v>
                </c:pt>
                <c:pt idx="6679">
                  <c:v>-8754.1</c:v>
                </c:pt>
                <c:pt idx="6680">
                  <c:v>-8772.5</c:v>
                </c:pt>
                <c:pt idx="6681">
                  <c:v>-8835.5</c:v>
                </c:pt>
                <c:pt idx="6682">
                  <c:v>-8934.5</c:v>
                </c:pt>
                <c:pt idx="6683">
                  <c:v>-9052.6</c:v>
                </c:pt>
                <c:pt idx="6684">
                  <c:v>-9162.2999999999993</c:v>
                </c:pt>
                <c:pt idx="6685">
                  <c:v>-9221.7999999999993</c:v>
                </c:pt>
                <c:pt idx="6686">
                  <c:v>-9247.9</c:v>
                </c:pt>
                <c:pt idx="6687">
                  <c:v>-9265.2999999999993</c:v>
                </c:pt>
                <c:pt idx="6688">
                  <c:v>-9326.4</c:v>
                </c:pt>
                <c:pt idx="6689">
                  <c:v>-9442.4</c:v>
                </c:pt>
                <c:pt idx="6690">
                  <c:v>-9570.4</c:v>
                </c:pt>
                <c:pt idx="6691">
                  <c:v>-9684.5</c:v>
                </c:pt>
                <c:pt idx="6692">
                  <c:v>-9752.7000000000007</c:v>
                </c:pt>
                <c:pt idx="6693">
                  <c:v>-9788</c:v>
                </c:pt>
                <c:pt idx="6694">
                  <c:v>-9804.5</c:v>
                </c:pt>
                <c:pt idx="6695">
                  <c:v>-9831.1</c:v>
                </c:pt>
                <c:pt idx="6696">
                  <c:v>-9890.2000000000007</c:v>
                </c:pt>
                <c:pt idx="6697">
                  <c:v>-9969.5</c:v>
                </c:pt>
                <c:pt idx="6698">
                  <c:v>-10063</c:v>
                </c:pt>
                <c:pt idx="6699">
                  <c:v>-10165</c:v>
                </c:pt>
                <c:pt idx="6700">
                  <c:v>-10240</c:v>
                </c:pt>
                <c:pt idx="6701">
                  <c:v>-10275</c:v>
                </c:pt>
                <c:pt idx="6702">
                  <c:v>-10291</c:v>
                </c:pt>
                <c:pt idx="6703">
                  <c:v>-10299</c:v>
                </c:pt>
                <c:pt idx="6704">
                  <c:v>-10307</c:v>
                </c:pt>
                <c:pt idx="6705">
                  <c:v>-10332</c:v>
                </c:pt>
                <c:pt idx="6706">
                  <c:v>-10362</c:v>
                </c:pt>
                <c:pt idx="6707">
                  <c:v>-10423</c:v>
                </c:pt>
                <c:pt idx="6708">
                  <c:v>-10492</c:v>
                </c:pt>
                <c:pt idx="6709">
                  <c:v>-10551</c:v>
                </c:pt>
                <c:pt idx="6710">
                  <c:v>-10594</c:v>
                </c:pt>
                <c:pt idx="6711">
                  <c:v>-10616</c:v>
                </c:pt>
                <c:pt idx="6712">
                  <c:v>-10610</c:v>
                </c:pt>
                <c:pt idx="6713">
                  <c:v>-10594</c:v>
                </c:pt>
                <c:pt idx="6714">
                  <c:v>-10596</c:v>
                </c:pt>
                <c:pt idx="6715">
                  <c:v>-10613</c:v>
                </c:pt>
                <c:pt idx="6716">
                  <c:v>-10658</c:v>
                </c:pt>
                <c:pt idx="6717">
                  <c:v>-10688</c:v>
                </c:pt>
                <c:pt idx="6718">
                  <c:v>-10645</c:v>
                </c:pt>
                <c:pt idx="6719">
                  <c:v>-10511</c:v>
                </c:pt>
                <c:pt idx="6720">
                  <c:v>-10308</c:v>
                </c:pt>
                <c:pt idx="6721">
                  <c:v>-10041</c:v>
                </c:pt>
                <c:pt idx="6722">
                  <c:v>-9699.1</c:v>
                </c:pt>
                <c:pt idx="6723">
                  <c:v>-9300.7999999999993</c:v>
                </c:pt>
                <c:pt idx="6724">
                  <c:v>-8890</c:v>
                </c:pt>
                <c:pt idx="6725">
                  <c:v>-8467.2999999999993</c:v>
                </c:pt>
                <c:pt idx="6726">
                  <c:v>-8056.2</c:v>
                </c:pt>
                <c:pt idx="6727">
                  <c:v>-7671.7</c:v>
                </c:pt>
                <c:pt idx="6728">
                  <c:v>-7292.2</c:v>
                </c:pt>
                <c:pt idx="6729">
                  <c:v>-6915.5</c:v>
                </c:pt>
                <c:pt idx="6730">
                  <c:v>-6516.1</c:v>
                </c:pt>
                <c:pt idx="6731">
                  <c:v>-6073.6</c:v>
                </c:pt>
                <c:pt idx="6732">
                  <c:v>-5597.5</c:v>
                </c:pt>
                <c:pt idx="6733">
                  <c:v>-5136.1000000000004</c:v>
                </c:pt>
                <c:pt idx="6734">
                  <c:v>-4721.5</c:v>
                </c:pt>
                <c:pt idx="6735">
                  <c:v>-4347.8999999999996</c:v>
                </c:pt>
                <c:pt idx="6736">
                  <c:v>-4018.2</c:v>
                </c:pt>
                <c:pt idx="6737">
                  <c:v>-3728.4</c:v>
                </c:pt>
                <c:pt idx="6738">
                  <c:v>-3451</c:v>
                </c:pt>
                <c:pt idx="6739">
                  <c:v>-3182.4</c:v>
                </c:pt>
                <c:pt idx="6740">
                  <c:v>-2922.3</c:v>
                </c:pt>
                <c:pt idx="6741">
                  <c:v>-2677.7</c:v>
                </c:pt>
                <c:pt idx="6742">
                  <c:v>-2441.9</c:v>
                </c:pt>
                <c:pt idx="6743">
                  <c:v>-2218.6</c:v>
                </c:pt>
                <c:pt idx="6744">
                  <c:v>-2015</c:v>
                </c:pt>
                <c:pt idx="6745">
                  <c:v>-1826.6</c:v>
                </c:pt>
                <c:pt idx="6746">
                  <c:v>-1647.9</c:v>
                </c:pt>
                <c:pt idx="6747">
                  <c:v>-1487.7</c:v>
                </c:pt>
                <c:pt idx="6748">
                  <c:v>-1336.1</c:v>
                </c:pt>
                <c:pt idx="6749">
                  <c:v>-1195.8</c:v>
                </c:pt>
                <c:pt idx="6750">
                  <c:v>-1062.5</c:v>
                </c:pt>
                <c:pt idx="6751">
                  <c:v>-940.84</c:v>
                </c:pt>
                <c:pt idx="6752">
                  <c:v>-819.24</c:v>
                </c:pt>
                <c:pt idx="6753">
                  <c:v>-698.43</c:v>
                </c:pt>
                <c:pt idx="6754">
                  <c:v>-588.87</c:v>
                </c:pt>
                <c:pt idx="6755">
                  <c:v>-493.23</c:v>
                </c:pt>
                <c:pt idx="6756">
                  <c:v>-416.26</c:v>
                </c:pt>
                <c:pt idx="6757">
                  <c:v>-348.03</c:v>
                </c:pt>
                <c:pt idx="6758">
                  <c:v>-285.13</c:v>
                </c:pt>
                <c:pt idx="6759">
                  <c:v>-232.17</c:v>
                </c:pt>
                <c:pt idx="6760">
                  <c:v>-177.79</c:v>
                </c:pt>
                <c:pt idx="6761">
                  <c:v>-133.71</c:v>
                </c:pt>
                <c:pt idx="6762">
                  <c:v>-89.855999999999995</c:v>
                </c:pt>
                <c:pt idx="6763">
                  <c:v>-49.712000000000003</c:v>
                </c:pt>
                <c:pt idx="6764">
                  <c:v>-23.039000000000001</c:v>
                </c:pt>
                <c:pt idx="6765">
                  <c:v>-2.0459999999999998</c:v>
                </c:pt>
                <c:pt idx="6766">
                  <c:v>19.378</c:v>
                </c:pt>
                <c:pt idx="6767">
                  <c:v>41.607999999999997</c:v>
                </c:pt>
                <c:pt idx="6768">
                  <c:v>65.052999999999997</c:v>
                </c:pt>
                <c:pt idx="6769">
                  <c:v>85.707999999999998</c:v>
                </c:pt>
                <c:pt idx="6770">
                  <c:v>117.17</c:v>
                </c:pt>
                <c:pt idx="6771">
                  <c:v>151.26</c:v>
                </c:pt>
                <c:pt idx="6772">
                  <c:v>184.8</c:v>
                </c:pt>
                <c:pt idx="6773">
                  <c:v>223.11</c:v>
                </c:pt>
                <c:pt idx="6774">
                  <c:v>251.24</c:v>
                </c:pt>
                <c:pt idx="6775">
                  <c:v>280.76</c:v>
                </c:pt>
                <c:pt idx="6776">
                  <c:v>302.99</c:v>
                </c:pt>
                <c:pt idx="6777">
                  <c:v>321.14</c:v>
                </c:pt>
                <c:pt idx="6778">
                  <c:v>344.37</c:v>
                </c:pt>
                <c:pt idx="6779">
                  <c:v>370.46</c:v>
                </c:pt>
                <c:pt idx="6780">
                  <c:v>406.23</c:v>
                </c:pt>
                <c:pt idx="6781">
                  <c:v>438.5</c:v>
                </c:pt>
                <c:pt idx="6782">
                  <c:v>468.79</c:v>
                </c:pt>
                <c:pt idx="6783">
                  <c:v>501.72</c:v>
                </c:pt>
                <c:pt idx="6784">
                  <c:v>524.58000000000004</c:v>
                </c:pt>
                <c:pt idx="6785">
                  <c:v>552.16</c:v>
                </c:pt>
                <c:pt idx="6786">
                  <c:v>578.30999999999995</c:v>
                </c:pt>
                <c:pt idx="6787">
                  <c:v>606.97</c:v>
                </c:pt>
                <c:pt idx="6788">
                  <c:v>637.74</c:v>
                </c:pt>
                <c:pt idx="6789">
                  <c:v>667.91</c:v>
                </c:pt>
                <c:pt idx="6790">
                  <c:v>702.37</c:v>
                </c:pt>
                <c:pt idx="6791">
                  <c:v>743.64</c:v>
                </c:pt>
                <c:pt idx="6792">
                  <c:v>790.9</c:v>
                </c:pt>
                <c:pt idx="6793">
                  <c:v>841.87</c:v>
                </c:pt>
                <c:pt idx="6794">
                  <c:v>888.1</c:v>
                </c:pt>
                <c:pt idx="6795">
                  <c:v>933.6</c:v>
                </c:pt>
                <c:pt idx="6796">
                  <c:v>980.61</c:v>
                </c:pt>
                <c:pt idx="6797">
                  <c:v>1025.2</c:v>
                </c:pt>
                <c:pt idx="6798">
                  <c:v>1076.9000000000001</c:v>
                </c:pt>
                <c:pt idx="6799">
                  <c:v>1129.4000000000001</c:v>
                </c:pt>
                <c:pt idx="6800">
                  <c:v>1188.0999999999999</c:v>
                </c:pt>
                <c:pt idx="6801">
                  <c:v>1251</c:v>
                </c:pt>
                <c:pt idx="6802">
                  <c:v>1308.5</c:v>
                </c:pt>
                <c:pt idx="6803">
                  <c:v>1365.4</c:v>
                </c:pt>
                <c:pt idx="6804">
                  <c:v>1413.4</c:v>
                </c:pt>
                <c:pt idx="6805">
                  <c:v>1473.2</c:v>
                </c:pt>
                <c:pt idx="6806">
                  <c:v>1520.8</c:v>
                </c:pt>
                <c:pt idx="6807">
                  <c:v>1573.1</c:v>
                </c:pt>
                <c:pt idx="6808">
                  <c:v>1621.7</c:v>
                </c:pt>
                <c:pt idx="6809">
                  <c:v>1669.7</c:v>
                </c:pt>
                <c:pt idx="6810">
                  <c:v>1727.5</c:v>
                </c:pt>
                <c:pt idx="6811">
                  <c:v>1777.9</c:v>
                </c:pt>
                <c:pt idx="6812">
                  <c:v>1832.4</c:v>
                </c:pt>
                <c:pt idx="6813">
                  <c:v>1892.1</c:v>
                </c:pt>
                <c:pt idx="6814">
                  <c:v>1952.6</c:v>
                </c:pt>
                <c:pt idx="6815">
                  <c:v>2034.5</c:v>
                </c:pt>
                <c:pt idx="6816">
                  <c:v>2124.1</c:v>
                </c:pt>
                <c:pt idx="6817">
                  <c:v>2224.5</c:v>
                </c:pt>
                <c:pt idx="6818">
                  <c:v>2337.6999999999998</c:v>
                </c:pt>
                <c:pt idx="6819">
                  <c:v>2449.1</c:v>
                </c:pt>
                <c:pt idx="6820">
                  <c:v>2572.8000000000002</c:v>
                </c:pt>
                <c:pt idx="6821">
                  <c:v>2696.7</c:v>
                </c:pt>
                <c:pt idx="6822">
                  <c:v>2817.3</c:v>
                </c:pt>
                <c:pt idx="6823">
                  <c:v>2938.5</c:v>
                </c:pt>
                <c:pt idx="6824">
                  <c:v>3058.7</c:v>
                </c:pt>
                <c:pt idx="6825">
                  <c:v>3179.3</c:v>
                </c:pt>
                <c:pt idx="6826">
                  <c:v>3283.8</c:v>
                </c:pt>
                <c:pt idx="6827">
                  <c:v>3379.7</c:v>
                </c:pt>
                <c:pt idx="6828">
                  <c:v>3491</c:v>
                </c:pt>
                <c:pt idx="6829">
                  <c:v>3614</c:v>
                </c:pt>
                <c:pt idx="6830">
                  <c:v>3765.6</c:v>
                </c:pt>
                <c:pt idx="6831">
                  <c:v>3940.5</c:v>
                </c:pt>
                <c:pt idx="6832">
                  <c:v>4139.7</c:v>
                </c:pt>
                <c:pt idx="6833">
                  <c:v>4347.3</c:v>
                </c:pt>
                <c:pt idx="6834">
                  <c:v>4551.2</c:v>
                </c:pt>
                <c:pt idx="6835">
                  <c:v>4750.6000000000004</c:v>
                </c:pt>
                <c:pt idx="6836">
                  <c:v>4924.1000000000004</c:v>
                </c:pt>
                <c:pt idx="6837">
                  <c:v>5063.8999999999996</c:v>
                </c:pt>
                <c:pt idx="6838">
                  <c:v>5188.6000000000004</c:v>
                </c:pt>
                <c:pt idx="6839">
                  <c:v>5298.5</c:v>
                </c:pt>
                <c:pt idx="6840">
                  <c:v>5415.3</c:v>
                </c:pt>
                <c:pt idx="6841">
                  <c:v>5544.8</c:v>
                </c:pt>
                <c:pt idx="6842">
                  <c:v>5695.3</c:v>
                </c:pt>
                <c:pt idx="6843">
                  <c:v>5858.3</c:v>
                </c:pt>
                <c:pt idx="6844">
                  <c:v>6015.7</c:v>
                </c:pt>
                <c:pt idx="6845">
                  <c:v>6169.5</c:v>
                </c:pt>
                <c:pt idx="6846">
                  <c:v>6307.9</c:v>
                </c:pt>
                <c:pt idx="6847">
                  <c:v>6444</c:v>
                </c:pt>
                <c:pt idx="6848">
                  <c:v>6564.4</c:v>
                </c:pt>
                <c:pt idx="6849">
                  <c:v>6668.3</c:v>
                </c:pt>
                <c:pt idx="6850">
                  <c:v>6756.1</c:v>
                </c:pt>
                <c:pt idx="6851">
                  <c:v>6832.4</c:v>
                </c:pt>
                <c:pt idx="6852">
                  <c:v>6902.6</c:v>
                </c:pt>
                <c:pt idx="6853">
                  <c:v>6978.4</c:v>
                </c:pt>
                <c:pt idx="6854">
                  <c:v>7075.7</c:v>
                </c:pt>
                <c:pt idx="6855">
                  <c:v>7205.2</c:v>
                </c:pt>
                <c:pt idx="6856">
                  <c:v>7355.3</c:v>
                </c:pt>
                <c:pt idx="6857">
                  <c:v>7528.7</c:v>
                </c:pt>
                <c:pt idx="6858">
                  <c:v>7704.1</c:v>
                </c:pt>
                <c:pt idx="6859">
                  <c:v>7861.7</c:v>
                </c:pt>
                <c:pt idx="6860">
                  <c:v>8001.8</c:v>
                </c:pt>
                <c:pt idx="6861">
                  <c:v>8109.4</c:v>
                </c:pt>
                <c:pt idx="6862">
                  <c:v>8176</c:v>
                </c:pt>
                <c:pt idx="6863">
                  <c:v>8214.2000000000007</c:v>
                </c:pt>
                <c:pt idx="6864">
                  <c:v>8228</c:v>
                </c:pt>
                <c:pt idx="6865">
                  <c:v>8236.7999999999993</c:v>
                </c:pt>
                <c:pt idx="6866">
                  <c:v>8259.2999999999993</c:v>
                </c:pt>
                <c:pt idx="6867">
                  <c:v>8307.4</c:v>
                </c:pt>
                <c:pt idx="6868">
                  <c:v>8384.7000000000007</c:v>
                </c:pt>
                <c:pt idx="6869">
                  <c:v>8479.2999999999993</c:v>
                </c:pt>
                <c:pt idx="6870">
                  <c:v>8587.2999999999993</c:v>
                </c:pt>
                <c:pt idx="6871">
                  <c:v>8689.6</c:v>
                </c:pt>
                <c:pt idx="6872">
                  <c:v>8782.9</c:v>
                </c:pt>
                <c:pt idx="6873">
                  <c:v>8855.1</c:v>
                </c:pt>
                <c:pt idx="6874">
                  <c:v>8917.7999999999993</c:v>
                </c:pt>
                <c:pt idx="6875">
                  <c:v>8967.6</c:v>
                </c:pt>
                <c:pt idx="6876">
                  <c:v>9007.1</c:v>
                </c:pt>
                <c:pt idx="6877">
                  <c:v>9052.2999999999993</c:v>
                </c:pt>
                <c:pt idx="6878">
                  <c:v>9112.1</c:v>
                </c:pt>
                <c:pt idx="6879">
                  <c:v>9167.7000000000007</c:v>
                </c:pt>
                <c:pt idx="6880">
                  <c:v>9226.1</c:v>
                </c:pt>
                <c:pt idx="6881">
                  <c:v>9277.2999999999993</c:v>
                </c:pt>
                <c:pt idx="6882">
                  <c:v>9333.4</c:v>
                </c:pt>
                <c:pt idx="6883">
                  <c:v>9395.2999999999993</c:v>
                </c:pt>
                <c:pt idx="6884">
                  <c:v>9457.1</c:v>
                </c:pt>
                <c:pt idx="6885">
                  <c:v>9525.7000000000007</c:v>
                </c:pt>
                <c:pt idx="6886">
                  <c:v>9605.9</c:v>
                </c:pt>
                <c:pt idx="6887">
                  <c:v>9686.7999999999993</c:v>
                </c:pt>
                <c:pt idx="6888">
                  <c:v>9759.2000000000007</c:v>
                </c:pt>
                <c:pt idx="6889">
                  <c:v>9826.2999999999993</c:v>
                </c:pt>
                <c:pt idx="6890">
                  <c:v>9908.4</c:v>
                </c:pt>
                <c:pt idx="6891">
                  <c:v>10003</c:v>
                </c:pt>
                <c:pt idx="6892">
                  <c:v>10109</c:v>
                </c:pt>
                <c:pt idx="6893">
                  <c:v>10218</c:v>
                </c:pt>
                <c:pt idx="6894">
                  <c:v>10323</c:v>
                </c:pt>
                <c:pt idx="6895">
                  <c:v>10414</c:v>
                </c:pt>
                <c:pt idx="6896">
                  <c:v>10469</c:v>
                </c:pt>
                <c:pt idx="6897">
                  <c:v>10486</c:v>
                </c:pt>
                <c:pt idx="6898">
                  <c:v>10482</c:v>
                </c:pt>
                <c:pt idx="6899">
                  <c:v>10471</c:v>
                </c:pt>
                <c:pt idx="6900">
                  <c:v>10495</c:v>
                </c:pt>
                <c:pt idx="6901">
                  <c:v>10533</c:v>
                </c:pt>
                <c:pt idx="6902">
                  <c:v>10592</c:v>
                </c:pt>
                <c:pt idx="6903">
                  <c:v>10651</c:v>
                </c:pt>
                <c:pt idx="6904">
                  <c:v>10702</c:v>
                </c:pt>
                <c:pt idx="6905">
                  <c:v>10757</c:v>
                </c:pt>
                <c:pt idx="6906">
                  <c:v>10803</c:v>
                </c:pt>
                <c:pt idx="6907">
                  <c:v>10857</c:v>
                </c:pt>
                <c:pt idx="6908">
                  <c:v>10920</c:v>
                </c:pt>
                <c:pt idx="6909">
                  <c:v>10980</c:v>
                </c:pt>
                <c:pt idx="6910">
                  <c:v>11032</c:v>
                </c:pt>
                <c:pt idx="6911">
                  <c:v>11076</c:v>
                </c:pt>
                <c:pt idx="6912">
                  <c:v>11107</c:v>
                </c:pt>
                <c:pt idx="6913">
                  <c:v>11128</c:v>
                </c:pt>
                <c:pt idx="6914">
                  <c:v>11113</c:v>
                </c:pt>
                <c:pt idx="6915">
                  <c:v>11073</c:v>
                </c:pt>
                <c:pt idx="6916">
                  <c:v>11040</c:v>
                </c:pt>
                <c:pt idx="6917">
                  <c:v>11030</c:v>
                </c:pt>
                <c:pt idx="6918">
                  <c:v>11028</c:v>
                </c:pt>
                <c:pt idx="6919">
                  <c:v>11035</c:v>
                </c:pt>
                <c:pt idx="6920">
                  <c:v>11059</c:v>
                </c:pt>
                <c:pt idx="6921">
                  <c:v>11053</c:v>
                </c:pt>
                <c:pt idx="6922">
                  <c:v>11011</c:v>
                </c:pt>
                <c:pt idx="6923">
                  <c:v>10956</c:v>
                </c:pt>
                <c:pt idx="6924">
                  <c:v>10871</c:v>
                </c:pt>
                <c:pt idx="6925">
                  <c:v>10767</c:v>
                </c:pt>
                <c:pt idx="6926">
                  <c:v>10658</c:v>
                </c:pt>
                <c:pt idx="6927">
                  <c:v>10559</c:v>
                </c:pt>
                <c:pt idx="6928">
                  <c:v>10473</c:v>
                </c:pt>
                <c:pt idx="6929">
                  <c:v>10349</c:v>
                </c:pt>
                <c:pt idx="6930">
                  <c:v>10155</c:v>
                </c:pt>
                <c:pt idx="6931">
                  <c:v>9841.7999999999993</c:v>
                </c:pt>
                <c:pt idx="6932">
                  <c:v>9405.7000000000007</c:v>
                </c:pt>
                <c:pt idx="6933">
                  <c:v>8870.2000000000007</c:v>
                </c:pt>
                <c:pt idx="6934">
                  <c:v>8261.2000000000007</c:v>
                </c:pt>
                <c:pt idx="6935">
                  <c:v>7617.4</c:v>
                </c:pt>
                <c:pt idx="6936">
                  <c:v>6958.8</c:v>
                </c:pt>
                <c:pt idx="6937">
                  <c:v>6318.8</c:v>
                </c:pt>
                <c:pt idx="6938">
                  <c:v>5735.4</c:v>
                </c:pt>
                <c:pt idx="6939">
                  <c:v>5224.2</c:v>
                </c:pt>
                <c:pt idx="6940">
                  <c:v>4785.8</c:v>
                </c:pt>
                <c:pt idx="6941">
                  <c:v>4390.6000000000004</c:v>
                </c:pt>
                <c:pt idx="6942">
                  <c:v>4041.3</c:v>
                </c:pt>
                <c:pt idx="6943">
                  <c:v>3724.1</c:v>
                </c:pt>
                <c:pt idx="6944">
                  <c:v>3420.9</c:v>
                </c:pt>
                <c:pt idx="6945">
                  <c:v>3138.7</c:v>
                </c:pt>
                <c:pt idx="6946">
                  <c:v>2872.7</c:v>
                </c:pt>
                <c:pt idx="6947">
                  <c:v>2647.5</c:v>
                </c:pt>
                <c:pt idx="6948">
                  <c:v>2430.8000000000002</c:v>
                </c:pt>
                <c:pt idx="6949">
                  <c:v>2240.4</c:v>
                </c:pt>
                <c:pt idx="6950">
                  <c:v>2080</c:v>
                </c:pt>
                <c:pt idx="6951">
                  <c:v>1940.4</c:v>
                </c:pt>
                <c:pt idx="6952">
                  <c:v>1823</c:v>
                </c:pt>
                <c:pt idx="6953">
                  <c:v>1720.4</c:v>
                </c:pt>
                <c:pt idx="6954">
                  <c:v>1626.9</c:v>
                </c:pt>
                <c:pt idx="6955">
                  <c:v>1542.2</c:v>
                </c:pt>
                <c:pt idx="6956">
                  <c:v>1464</c:v>
                </c:pt>
                <c:pt idx="6957">
                  <c:v>1394</c:v>
                </c:pt>
                <c:pt idx="6958">
                  <c:v>1333.4</c:v>
                </c:pt>
                <c:pt idx="6959">
                  <c:v>1266.7</c:v>
                </c:pt>
                <c:pt idx="6960">
                  <c:v>1204.4000000000001</c:v>
                </c:pt>
                <c:pt idx="6961">
                  <c:v>1135.9000000000001</c:v>
                </c:pt>
                <c:pt idx="6962">
                  <c:v>1071.9000000000001</c:v>
                </c:pt>
                <c:pt idx="6963">
                  <c:v>1017.7</c:v>
                </c:pt>
                <c:pt idx="6964">
                  <c:v>963.64</c:v>
                </c:pt>
                <c:pt idx="6965">
                  <c:v>916.66</c:v>
                </c:pt>
                <c:pt idx="6966">
                  <c:v>857.91</c:v>
                </c:pt>
                <c:pt idx="6967">
                  <c:v>804.81</c:v>
                </c:pt>
                <c:pt idx="6968">
                  <c:v>752.25</c:v>
                </c:pt>
                <c:pt idx="6969">
                  <c:v>695.27</c:v>
                </c:pt>
                <c:pt idx="6970">
                  <c:v>642.27</c:v>
                </c:pt>
                <c:pt idx="6971">
                  <c:v>591.75</c:v>
                </c:pt>
                <c:pt idx="6972">
                  <c:v>546.92999999999995</c:v>
                </c:pt>
                <c:pt idx="6973">
                  <c:v>503.92</c:v>
                </c:pt>
                <c:pt idx="6974">
                  <c:v>459.74</c:v>
                </c:pt>
                <c:pt idx="6975">
                  <c:v>417.15</c:v>
                </c:pt>
                <c:pt idx="6976">
                  <c:v>361.43</c:v>
                </c:pt>
                <c:pt idx="6977">
                  <c:v>350.71</c:v>
                </c:pt>
                <c:pt idx="6978">
                  <c:v>301.24</c:v>
                </c:pt>
                <c:pt idx="6979">
                  <c:v>266.33999999999997</c:v>
                </c:pt>
                <c:pt idx="6980">
                  <c:v>240.42</c:v>
                </c:pt>
                <c:pt idx="6981">
                  <c:v>201.95</c:v>
                </c:pt>
                <c:pt idx="6982">
                  <c:v>166.03</c:v>
                </c:pt>
                <c:pt idx="6983">
                  <c:v>136.80000000000001</c:v>
                </c:pt>
                <c:pt idx="6984">
                  <c:v>101.13</c:v>
                </c:pt>
                <c:pt idx="6985">
                  <c:v>74.241</c:v>
                </c:pt>
                <c:pt idx="6986">
                  <c:v>42.372999999999998</c:v>
                </c:pt>
                <c:pt idx="6987">
                  <c:v>13.548</c:v>
                </c:pt>
                <c:pt idx="6988">
                  <c:v>-11.859</c:v>
                </c:pt>
                <c:pt idx="6989">
                  <c:v>-38.055999999999997</c:v>
                </c:pt>
                <c:pt idx="6990">
                  <c:v>-68.090999999999994</c:v>
                </c:pt>
                <c:pt idx="6991">
                  <c:v>-96.126999999999995</c:v>
                </c:pt>
                <c:pt idx="6992">
                  <c:v>-123.47</c:v>
                </c:pt>
                <c:pt idx="6993">
                  <c:v>-149.34</c:v>
                </c:pt>
                <c:pt idx="6994">
                  <c:v>-175.36</c:v>
                </c:pt>
                <c:pt idx="6995">
                  <c:v>-197.69</c:v>
                </c:pt>
                <c:pt idx="6996">
                  <c:v>-211.65</c:v>
                </c:pt>
                <c:pt idx="6997">
                  <c:v>-230.01</c:v>
                </c:pt>
                <c:pt idx="6998">
                  <c:v>-254.5</c:v>
                </c:pt>
                <c:pt idx="6999">
                  <c:v>-288.76</c:v>
                </c:pt>
                <c:pt idx="7000">
                  <c:v>-318.54000000000002</c:v>
                </c:pt>
                <c:pt idx="7001">
                  <c:v>-354.29</c:v>
                </c:pt>
                <c:pt idx="7002">
                  <c:v>-389.73</c:v>
                </c:pt>
                <c:pt idx="7003">
                  <c:v>-422.53</c:v>
                </c:pt>
                <c:pt idx="7004">
                  <c:v>-469.59</c:v>
                </c:pt>
                <c:pt idx="7005">
                  <c:v>-514.53</c:v>
                </c:pt>
                <c:pt idx="7006">
                  <c:v>-569.09</c:v>
                </c:pt>
                <c:pt idx="7007">
                  <c:v>-623.67999999999995</c:v>
                </c:pt>
                <c:pt idx="7008">
                  <c:v>-682.7</c:v>
                </c:pt>
                <c:pt idx="7009">
                  <c:v>-746.95</c:v>
                </c:pt>
                <c:pt idx="7010">
                  <c:v>-808.81</c:v>
                </c:pt>
                <c:pt idx="7011">
                  <c:v>-875.02</c:v>
                </c:pt>
                <c:pt idx="7012">
                  <c:v>-938.35</c:v>
                </c:pt>
                <c:pt idx="7013">
                  <c:v>-1002.6</c:v>
                </c:pt>
                <c:pt idx="7014">
                  <c:v>-1063.9000000000001</c:v>
                </c:pt>
                <c:pt idx="7015">
                  <c:v>-1117.9000000000001</c:v>
                </c:pt>
                <c:pt idx="7016">
                  <c:v>-1174.3</c:v>
                </c:pt>
                <c:pt idx="7017">
                  <c:v>-1229.5999999999999</c:v>
                </c:pt>
                <c:pt idx="7018">
                  <c:v>-1292.2</c:v>
                </c:pt>
                <c:pt idx="7019">
                  <c:v>-1367.6</c:v>
                </c:pt>
                <c:pt idx="7020">
                  <c:v>-1449.9</c:v>
                </c:pt>
                <c:pt idx="7021">
                  <c:v>-1529.4</c:v>
                </c:pt>
                <c:pt idx="7022">
                  <c:v>-1614.8</c:v>
                </c:pt>
                <c:pt idx="7023">
                  <c:v>-1703.2</c:v>
                </c:pt>
                <c:pt idx="7024">
                  <c:v>-1796</c:v>
                </c:pt>
                <c:pt idx="7025">
                  <c:v>-1889.8</c:v>
                </c:pt>
                <c:pt idx="7026">
                  <c:v>-1994</c:v>
                </c:pt>
                <c:pt idx="7027">
                  <c:v>-2098.1</c:v>
                </c:pt>
                <c:pt idx="7028">
                  <c:v>-2205.5</c:v>
                </c:pt>
                <c:pt idx="7029">
                  <c:v>-2321.1999999999998</c:v>
                </c:pt>
                <c:pt idx="7030">
                  <c:v>-2438.8000000000002</c:v>
                </c:pt>
                <c:pt idx="7031">
                  <c:v>-2564</c:v>
                </c:pt>
                <c:pt idx="7032">
                  <c:v>-2690.5</c:v>
                </c:pt>
                <c:pt idx="7033">
                  <c:v>-2824.4</c:v>
                </c:pt>
                <c:pt idx="7034">
                  <c:v>-2962.7</c:v>
                </c:pt>
                <c:pt idx="7035">
                  <c:v>-3101.7</c:v>
                </c:pt>
                <c:pt idx="7036">
                  <c:v>-3260.3</c:v>
                </c:pt>
                <c:pt idx="7037">
                  <c:v>-3442.1</c:v>
                </c:pt>
                <c:pt idx="7038">
                  <c:v>-3639</c:v>
                </c:pt>
                <c:pt idx="7039">
                  <c:v>-3845.6</c:v>
                </c:pt>
                <c:pt idx="7040">
                  <c:v>-4040.6</c:v>
                </c:pt>
                <c:pt idx="7041">
                  <c:v>-4213.7</c:v>
                </c:pt>
                <c:pt idx="7042">
                  <c:v>-4356.5</c:v>
                </c:pt>
                <c:pt idx="7043">
                  <c:v>-4477.8999999999996</c:v>
                </c:pt>
                <c:pt idx="7044">
                  <c:v>-4595.3</c:v>
                </c:pt>
                <c:pt idx="7045">
                  <c:v>-4718</c:v>
                </c:pt>
                <c:pt idx="7046">
                  <c:v>-4866.3</c:v>
                </c:pt>
                <c:pt idx="7047">
                  <c:v>-5037.3999999999996</c:v>
                </c:pt>
                <c:pt idx="7048">
                  <c:v>-5213.1000000000004</c:v>
                </c:pt>
                <c:pt idx="7049">
                  <c:v>-5393.7</c:v>
                </c:pt>
                <c:pt idx="7050">
                  <c:v>-5571.5</c:v>
                </c:pt>
                <c:pt idx="7051">
                  <c:v>-5756.6</c:v>
                </c:pt>
                <c:pt idx="7052">
                  <c:v>-5945.6</c:v>
                </c:pt>
                <c:pt idx="7053">
                  <c:v>-6126.6</c:v>
                </c:pt>
                <c:pt idx="7054">
                  <c:v>-6294.5</c:v>
                </c:pt>
                <c:pt idx="7055">
                  <c:v>-6433.3</c:v>
                </c:pt>
                <c:pt idx="7056">
                  <c:v>-6557.3</c:v>
                </c:pt>
                <c:pt idx="7057">
                  <c:v>-6669.4</c:v>
                </c:pt>
                <c:pt idx="7058">
                  <c:v>-6777.7</c:v>
                </c:pt>
                <c:pt idx="7059">
                  <c:v>-6893.2</c:v>
                </c:pt>
                <c:pt idx="7060">
                  <c:v>-7004.3</c:v>
                </c:pt>
                <c:pt idx="7061">
                  <c:v>-7101.4</c:v>
                </c:pt>
                <c:pt idx="7062">
                  <c:v>-7184.1</c:v>
                </c:pt>
                <c:pt idx="7063">
                  <c:v>-7265.4</c:v>
                </c:pt>
                <c:pt idx="7064">
                  <c:v>-7354.7</c:v>
                </c:pt>
                <c:pt idx="7065">
                  <c:v>-7443.4</c:v>
                </c:pt>
                <c:pt idx="7066">
                  <c:v>-7545.3</c:v>
                </c:pt>
                <c:pt idx="7067">
                  <c:v>-7633.6</c:v>
                </c:pt>
                <c:pt idx="7068">
                  <c:v>-7702.7</c:v>
                </c:pt>
                <c:pt idx="7069">
                  <c:v>-7778.5</c:v>
                </c:pt>
                <c:pt idx="7070">
                  <c:v>-7867.6</c:v>
                </c:pt>
                <c:pt idx="7071">
                  <c:v>-7978.5</c:v>
                </c:pt>
                <c:pt idx="7072">
                  <c:v>-8092.3</c:v>
                </c:pt>
                <c:pt idx="7073">
                  <c:v>-8195.5</c:v>
                </c:pt>
                <c:pt idx="7074">
                  <c:v>-8284.7999999999993</c:v>
                </c:pt>
                <c:pt idx="7075">
                  <c:v>-8361.7000000000007</c:v>
                </c:pt>
                <c:pt idx="7076">
                  <c:v>-8440.7000000000007</c:v>
                </c:pt>
                <c:pt idx="7077">
                  <c:v>-8530.1</c:v>
                </c:pt>
                <c:pt idx="7078">
                  <c:v>-8625.4</c:v>
                </c:pt>
                <c:pt idx="7079">
                  <c:v>-8721.7000000000007</c:v>
                </c:pt>
                <c:pt idx="7080">
                  <c:v>-8812.5</c:v>
                </c:pt>
                <c:pt idx="7081">
                  <c:v>-8898.7999999999993</c:v>
                </c:pt>
                <c:pt idx="7082">
                  <c:v>-8974.7999999999993</c:v>
                </c:pt>
                <c:pt idx="7083">
                  <c:v>-9041.2999999999993</c:v>
                </c:pt>
                <c:pt idx="7084">
                  <c:v>-9101.6</c:v>
                </c:pt>
                <c:pt idx="7085">
                  <c:v>-9149.9</c:v>
                </c:pt>
                <c:pt idx="7086">
                  <c:v>-9210.2000000000007</c:v>
                </c:pt>
                <c:pt idx="7087">
                  <c:v>-9274.9</c:v>
                </c:pt>
                <c:pt idx="7088">
                  <c:v>-9347.7000000000007</c:v>
                </c:pt>
                <c:pt idx="7089">
                  <c:v>-9416.7000000000007</c:v>
                </c:pt>
                <c:pt idx="7090">
                  <c:v>-9469.7999999999993</c:v>
                </c:pt>
                <c:pt idx="7091">
                  <c:v>-9539.6</c:v>
                </c:pt>
                <c:pt idx="7092">
                  <c:v>-9627.2000000000007</c:v>
                </c:pt>
                <c:pt idx="7093">
                  <c:v>-9721.9</c:v>
                </c:pt>
                <c:pt idx="7094">
                  <c:v>-9798.7000000000007</c:v>
                </c:pt>
                <c:pt idx="7095">
                  <c:v>-9848.7000000000007</c:v>
                </c:pt>
                <c:pt idx="7096">
                  <c:v>-9893.2999999999993</c:v>
                </c:pt>
                <c:pt idx="7097">
                  <c:v>-9947.9</c:v>
                </c:pt>
                <c:pt idx="7098">
                  <c:v>-10018</c:v>
                </c:pt>
                <c:pt idx="7099">
                  <c:v>-10094</c:v>
                </c:pt>
                <c:pt idx="7100">
                  <c:v>-10150</c:v>
                </c:pt>
                <c:pt idx="7101">
                  <c:v>-10195</c:v>
                </c:pt>
                <c:pt idx="7102">
                  <c:v>-10230</c:v>
                </c:pt>
                <c:pt idx="7103">
                  <c:v>-10272</c:v>
                </c:pt>
                <c:pt idx="7104">
                  <c:v>-10339</c:v>
                </c:pt>
                <c:pt idx="7105">
                  <c:v>-10416</c:v>
                </c:pt>
                <c:pt idx="7106">
                  <c:v>-10502</c:v>
                </c:pt>
                <c:pt idx="7107">
                  <c:v>-10608</c:v>
                </c:pt>
                <c:pt idx="7108">
                  <c:v>-10719</c:v>
                </c:pt>
                <c:pt idx="7109">
                  <c:v>-10831</c:v>
                </c:pt>
                <c:pt idx="7110">
                  <c:v>-10941</c:v>
                </c:pt>
                <c:pt idx="7111">
                  <c:v>-11041</c:v>
                </c:pt>
                <c:pt idx="7112">
                  <c:v>-11105</c:v>
                </c:pt>
                <c:pt idx="7113">
                  <c:v>-11144</c:v>
                </c:pt>
                <c:pt idx="7114">
                  <c:v>-11167</c:v>
                </c:pt>
                <c:pt idx="7115">
                  <c:v>-11162</c:v>
                </c:pt>
                <c:pt idx="7116">
                  <c:v>-11131</c:v>
                </c:pt>
                <c:pt idx="7117">
                  <c:v>-11069</c:v>
                </c:pt>
                <c:pt idx="7118">
                  <c:v>-11001</c:v>
                </c:pt>
                <c:pt idx="7119">
                  <c:v>-10972</c:v>
                </c:pt>
                <c:pt idx="7120">
                  <c:v>-10977</c:v>
                </c:pt>
                <c:pt idx="7121">
                  <c:v>-10973</c:v>
                </c:pt>
                <c:pt idx="7122">
                  <c:v>-10944</c:v>
                </c:pt>
                <c:pt idx="7123">
                  <c:v>-10908</c:v>
                </c:pt>
                <c:pt idx="7124">
                  <c:v>-10850</c:v>
                </c:pt>
                <c:pt idx="7125">
                  <c:v>-10753</c:v>
                </c:pt>
                <c:pt idx="7126">
                  <c:v>-10634</c:v>
                </c:pt>
                <c:pt idx="7127">
                  <c:v>-10479</c:v>
                </c:pt>
                <c:pt idx="7128">
                  <c:v>-10306</c:v>
                </c:pt>
                <c:pt idx="7129">
                  <c:v>-10134</c:v>
                </c:pt>
                <c:pt idx="7130">
                  <c:v>-9909.4</c:v>
                </c:pt>
                <c:pt idx="7131">
                  <c:v>-9640.6</c:v>
                </c:pt>
                <c:pt idx="7132">
                  <c:v>-9344.5</c:v>
                </c:pt>
                <c:pt idx="7133">
                  <c:v>-9024.7000000000007</c:v>
                </c:pt>
                <c:pt idx="7134">
                  <c:v>-8686.1</c:v>
                </c:pt>
                <c:pt idx="7135">
                  <c:v>-8335.1</c:v>
                </c:pt>
                <c:pt idx="7136">
                  <c:v>-7985.9</c:v>
                </c:pt>
                <c:pt idx="7137">
                  <c:v>-7593.7</c:v>
                </c:pt>
                <c:pt idx="7138">
                  <c:v>-7151.6</c:v>
                </c:pt>
                <c:pt idx="7139">
                  <c:v>-6668.3</c:v>
                </c:pt>
                <c:pt idx="7140">
                  <c:v>-6145.4</c:v>
                </c:pt>
                <c:pt idx="7141">
                  <c:v>-5605.9</c:v>
                </c:pt>
                <c:pt idx="7142">
                  <c:v>-5082.2</c:v>
                </c:pt>
                <c:pt idx="7143">
                  <c:v>-4601.2</c:v>
                </c:pt>
                <c:pt idx="7144">
                  <c:v>-4181.8</c:v>
                </c:pt>
                <c:pt idx="7145">
                  <c:v>-3812.6</c:v>
                </c:pt>
                <c:pt idx="7146">
                  <c:v>-3490.4</c:v>
                </c:pt>
                <c:pt idx="7147">
                  <c:v>-3184.2</c:v>
                </c:pt>
                <c:pt idx="7148">
                  <c:v>-2890.3</c:v>
                </c:pt>
                <c:pt idx="7149">
                  <c:v>-2615.9</c:v>
                </c:pt>
                <c:pt idx="7150">
                  <c:v>-2353.4</c:v>
                </c:pt>
                <c:pt idx="7151">
                  <c:v>-2119.1</c:v>
                </c:pt>
                <c:pt idx="7152">
                  <c:v>-1907.2</c:v>
                </c:pt>
                <c:pt idx="7153">
                  <c:v>-1717.2</c:v>
                </c:pt>
                <c:pt idx="7154">
                  <c:v>-1549.3</c:v>
                </c:pt>
                <c:pt idx="7155">
                  <c:v>-1393.7</c:v>
                </c:pt>
                <c:pt idx="7156">
                  <c:v>-1251.7</c:v>
                </c:pt>
                <c:pt idx="7157">
                  <c:v>-1117.8</c:v>
                </c:pt>
                <c:pt idx="7158">
                  <c:v>-993.97</c:v>
                </c:pt>
                <c:pt idx="7159">
                  <c:v>-887.93</c:v>
                </c:pt>
                <c:pt idx="7160">
                  <c:v>-766.09</c:v>
                </c:pt>
                <c:pt idx="7161">
                  <c:v>-661.88</c:v>
                </c:pt>
                <c:pt idx="7162">
                  <c:v>-557.29</c:v>
                </c:pt>
                <c:pt idx="7163">
                  <c:v>-471.65</c:v>
                </c:pt>
                <c:pt idx="7164">
                  <c:v>-405.99</c:v>
                </c:pt>
                <c:pt idx="7165">
                  <c:v>-348.36</c:v>
                </c:pt>
                <c:pt idx="7166">
                  <c:v>-301.44</c:v>
                </c:pt>
                <c:pt idx="7167">
                  <c:v>-260.13</c:v>
                </c:pt>
                <c:pt idx="7168">
                  <c:v>-228.91</c:v>
                </c:pt>
                <c:pt idx="7169">
                  <c:v>-191.68</c:v>
                </c:pt>
                <c:pt idx="7170">
                  <c:v>-151.72</c:v>
                </c:pt>
                <c:pt idx="7171">
                  <c:v>-120.99</c:v>
                </c:pt>
                <c:pt idx="7172">
                  <c:v>-86.808000000000007</c:v>
                </c:pt>
                <c:pt idx="7173">
                  <c:v>-56.344000000000001</c:v>
                </c:pt>
                <c:pt idx="7174">
                  <c:v>-30.126999999999999</c:v>
                </c:pt>
                <c:pt idx="7175">
                  <c:v>-5.8356000000000003</c:v>
                </c:pt>
                <c:pt idx="7176">
                  <c:v>11.715</c:v>
                </c:pt>
                <c:pt idx="7177">
                  <c:v>33.703000000000003</c:v>
                </c:pt>
                <c:pt idx="7178">
                  <c:v>54.600999999999999</c:v>
                </c:pt>
                <c:pt idx="7179">
                  <c:v>70.409000000000006</c:v>
                </c:pt>
                <c:pt idx="7180">
                  <c:v>89.561999999999998</c:v>
                </c:pt>
                <c:pt idx="7181">
                  <c:v>129.80000000000001</c:v>
                </c:pt>
                <c:pt idx="7182">
                  <c:v>165.71</c:v>
                </c:pt>
                <c:pt idx="7183">
                  <c:v>189.52</c:v>
                </c:pt>
                <c:pt idx="7184">
                  <c:v>212.01</c:v>
                </c:pt>
                <c:pt idx="7185">
                  <c:v>241.76</c:v>
                </c:pt>
                <c:pt idx="7186">
                  <c:v>283.83</c:v>
                </c:pt>
                <c:pt idx="7187">
                  <c:v>314.57</c:v>
                </c:pt>
                <c:pt idx="7188">
                  <c:v>342.02</c:v>
                </c:pt>
                <c:pt idx="7189">
                  <c:v>368.99</c:v>
                </c:pt>
                <c:pt idx="7190">
                  <c:v>408.59</c:v>
                </c:pt>
                <c:pt idx="7191">
                  <c:v>445.04</c:v>
                </c:pt>
                <c:pt idx="7192">
                  <c:v>480.33</c:v>
                </c:pt>
                <c:pt idx="7193">
                  <c:v>521.1</c:v>
                </c:pt>
                <c:pt idx="7194">
                  <c:v>552.98</c:v>
                </c:pt>
                <c:pt idx="7195">
                  <c:v>597.66</c:v>
                </c:pt>
                <c:pt idx="7196">
                  <c:v>638.70000000000005</c:v>
                </c:pt>
                <c:pt idx="7197">
                  <c:v>677.64</c:v>
                </c:pt>
                <c:pt idx="7198">
                  <c:v>717.69</c:v>
                </c:pt>
                <c:pt idx="7199">
                  <c:v>756.61</c:v>
                </c:pt>
                <c:pt idx="7200">
                  <c:v>803.81</c:v>
                </c:pt>
                <c:pt idx="7201">
                  <c:v>846.39</c:v>
                </c:pt>
                <c:pt idx="7202">
                  <c:v>894.35</c:v>
                </c:pt>
                <c:pt idx="7203">
                  <c:v>941.71</c:v>
                </c:pt>
                <c:pt idx="7204">
                  <c:v>992.49</c:v>
                </c:pt>
                <c:pt idx="7205">
                  <c:v>1047.9000000000001</c:v>
                </c:pt>
                <c:pt idx="7206">
                  <c:v>1100</c:v>
                </c:pt>
                <c:pt idx="7207">
                  <c:v>1164.5999999999999</c:v>
                </c:pt>
                <c:pt idx="7208">
                  <c:v>1233.5</c:v>
                </c:pt>
                <c:pt idx="7209">
                  <c:v>1306.0999999999999</c:v>
                </c:pt>
                <c:pt idx="7210">
                  <c:v>1385</c:v>
                </c:pt>
                <c:pt idx="7211">
                  <c:v>1455.1</c:v>
                </c:pt>
                <c:pt idx="7212">
                  <c:v>1530.2</c:v>
                </c:pt>
                <c:pt idx="7213">
                  <c:v>1609.5</c:v>
                </c:pt>
                <c:pt idx="7214">
                  <c:v>1681.9</c:v>
                </c:pt>
                <c:pt idx="7215">
                  <c:v>1757.3</c:v>
                </c:pt>
                <c:pt idx="7216">
                  <c:v>1826</c:v>
                </c:pt>
                <c:pt idx="7217">
                  <c:v>1894.2</c:v>
                </c:pt>
                <c:pt idx="7218">
                  <c:v>1961</c:v>
                </c:pt>
                <c:pt idx="7219">
                  <c:v>2024.3</c:v>
                </c:pt>
                <c:pt idx="7220">
                  <c:v>2089.9</c:v>
                </c:pt>
                <c:pt idx="7221">
                  <c:v>2162.3000000000002</c:v>
                </c:pt>
                <c:pt idx="7222">
                  <c:v>2245.1999999999998</c:v>
                </c:pt>
                <c:pt idx="7223">
                  <c:v>2328.9</c:v>
                </c:pt>
                <c:pt idx="7224">
                  <c:v>2419.6</c:v>
                </c:pt>
                <c:pt idx="7225">
                  <c:v>2524.6999999999998</c:v>
                </c:pt>
                <c:pt idx="7226">
                  <c:v>2638.4</c:v>
                </c:pt>
                <c:pt idx="7227">
                  <c:v>2764.9</c:v>
                </c:pt>
                <c:pt idx="7228">
                  <c:v>2891.8</c:v>
                </c:pt>
                <c:pt idx="7229">
                  <c:v>3020.5</c:v>
                </c:pt>
                <c:pt idx="7230">
                  <c:v>3150.4</c:v>
                </c:pt>
                <c:pt idx="7231">
                  <c:v>3276.4</c:v>
                </c:pt>
                <c:pt idx="7232">
                  <c:v>3406.2</c:v>
                </c:pt>
                <c:pt idx="7233">
                  <c:v>3521.6</c:v>
                </c:pt>
                <c:pt idx="7234">
                  <c:v>3628.5</c:v>
                </c:pt>
                <c:pt idx="7235">
                  <c:v>3736.8</c:v>
                </c:pt>
                <c:pt idx="7236">
                  <c:v>3848</c:v>
                </c:pt>
                <c:pt idx="7237">
                  <c:v>3962.7</c:v>
                </c:pt>
                <c:pt idx="7238">
                  <c:v>4092.7</c:v>
                </c:pt>
                <c:pt idx="7239">
                  <c:v>4228</c:v>
                </c:pt>
                <c:pt idx="7240">
                  <c:v>4372.5</c:v>
                </c:pt>
                <c:pt idx="7241">
                  <c:v>4525.8</c:v>
                </c:pt>
                <c:pt idx="7242">
                  <c:v>4695.3</c:v>
                </c:pt>
                <c:pt idx="7243">
                  <c:v>4862.2</c:v>
                </c:pt>
                <c:pt idx="7244">
                  <c:v>5024.5</c:v>
                </c:pt>
                <c:pt idx="7245">
                  <c:v>5182.8999999999996</c:v>
                </c:pt>
                <c:pt idx="7246">
                  <c:v>5311.9</c:v>
                </c:pt>
                <c:pt idx="7247">
                  <c:v>5419.8</c:v>
                </c:pt>
                <c:pt idx="7248">
                  <c:v>5510.2</c:v>
                </c:pt>
                <c:pt idx="7249">
                  <c:v>5593.5</c:v>
                </c:pt>
                <c:pt idx="7250">
                  <c:v>5688.3</c:v>
                </c:pt>
                <c:pt idx="7251">
                  <c:v>5786.9</c:v>
                </c:pt>
                <c:pt idx="7252">
                  <c:v>5897.6</c:v>
                </c:pt>
                <c:pt idx="7253">
                  <c:v>6021.3</c:v>
                </c:pt>
                <c:pt idx="7254">
                  <c:v>6153.5</c:v>
                </c:pt>
                <c:pt idx="7255">
                  <c:v>6305</c:v>
                </c:pt>
                <c:pt idx="7256">
                  <c:v>6485.9</c:v>
                </c:pt>
                <c:pt idx="7257">
                  <c:v>6676.1</c:v>
                </c:pt>
                <c:pt idx="7258">
                  <c:v>6852.9</c:v>
                </c:pt>
                <c:pt idx="7259">
                  <c:v>7008.9</c:v>
                </c:pt>
                <c:pt idx="7260">
                  <c:v>7151.1</c:v>
                </c:pt>
                <c:pt idx="7261">
                  <c:v>7260.2</c:v>
                </c:pt>
                <c:pt idx="7262">
                  <c:v>7358.3</c:v>
                </c:pt>
                <c:pt idx="7263">
                  <c:v>7453.3</c:v>
                </c:pt>
                <c:pt idx="7264">
                  <c:v>7554.2</c:v>
                </c:pt>
                <c:pt idx="7265">
                  <c:v>7685.6</c:v>
                </c:pt>
                <c:pt idx="7266">
                  <c:v>7865.3</c:v>
                </c:pt>
                <c:pt idx="7267">
                  <c:v>8067.6</c:v>
                </c:pt>
                <c:pt idx="7268">
                  <c:v>8266.7000000000007</c:v>
                </c:pt>
                <c:pt idx="7269">
                  <c:v>8425.5</c:v>
                </c:pt>
                <c:pt idx="7270">
                  <c:v>8548.1</c:v>
                </c:pt>
                <c:pt idx="7271">
                  <c:v>8637.7999999999993</c:v>
                </c:pt>
                <c:pt idx="7272">
                  <c:v>8714.1</c:v>
                </c:pt>
                <c:pt idx="7273">
                  <c:v>8798.2999999999993</c:v>
                </c:pt>
                <c:pt idx="7274">
                  <c:v>8890.6</c:v>
                </c:pt>
                <c:pt idx="7275">
                  <c:v>9005.2999999999993</c:v>
                </c:pt>
                <c:pt idx="7276">
                  <c:v>9126.2999999999993</c:v>
                </c:pt>
                <c:pt idx="7277">
                  <c:v>9268.6</c:v>
                </c:pt>
                <c:pt idx="7278">
                  <c:v>9396.5</c:v>
                </c:pt>
                <c:pt idx="7279">
                  <c:v>9509.4</c:v>
                </c:pt>
                <c:pt idx="7280">
                  <c:v>9614.6</c:v>
                </c:pt>
                <c:pt idx="7281">
                  <c:v>9720.2999999999993</c:v>
                </c:pt>
                <c:pt idx="7282">
                  <c:v>9834.7000000000007</c:v>
                </c:pt>
                <c:pt idx="7283">
                  <c:v>9943.9</c:v>
                </c:pt>
                <c:pt idx="7284">
                  <c:v>10049</c:v>
                </c:pt>
                <c:pt idx="7285">
                  <c:v>10154</c:v>
                </c:pt>
                <c:pt idx="7286">
                  <c:v>10243</c:v>
                </c:pt>
                <c:pt idx="7287">
                  <c:v>10317</c:v>
                </c:pt>
                <c:pt idx="7288">
                  <c:v>10378</c:v>
                </c:pt>
                <c:pt idx="7289">
                  <c:v>10439</c:v>
                </c:pt>
                <c:pt idx="7290">
                  <c:v>10518</c:v>
                </c:pt>
                <c:pt idx="7291">
                  <c:v>10607</c:v>
                </c:pt>
                <c:pt idx="7292">
                  <c:v>10704</c:v>
                </c:pt>
                <c:pt idx="7293">
                  <c:v>10796</c:v>
                </c:pt>
                <c:pt idx="7294">
                  <c:v>10880</c:v>
                </c:pt>
                <c:pt idx="7295">
                  <c:v>10959</c:v>
                </c:pt>
                <c:pt idx="7296">
                  <c:v>11030</c:v>
                </c:pt>
                <c:pt idx="7297">
                  <c:v>11087</c:v>
                </c:pt>
                <c:pt idx="7298">
                  <c:v>11117</c:v>
                </c:pt>
                <c:pt idx="7299">
                  <c:v>11116</c:v>
                </c:pt>
                <c:pt idx="7300">
                  <c:v>11119</c:v>
                </c:pt>
                <c:pt idx="7301">
                  <c:v>11144</c:v>
                </c:pt>
                <c:pt idx="7302">
                  <c:v>11203</c:v>
                </c:pt>
                <c:pt idx="7303">
                  <c:v>11278</c:v>
                </c:pt>
                <c:pt idx="7304">
                  <c:v>11344</c:v>
                </c:pt>
                <c:pt idx="7305">
                  <c:v>11408</c:v>
                </c:pt>
                <c:pt idx="7306">
                  <c:v>11442</c:v>
                </c:pt>
                <c:pt idx="7307">
                  <c:v>11453</c:v>
                </c:pt>
                <c:pt idx="7308">
                  <c:v>11443</c:v>
                </c:pt>
                <c:pt idx="7309">
                  <c:v>11407</c:v>
                </c:pt>
                <c:pt idx="7310">
                  <c:v>11351</c:v>
                </c:pt>
                <c:pt idx="7311">
                  <c:v>11286</c:v>
                </c:pt>
                <c:pt idx="7312">
                  <c:v>11212</c:v>
                </c:pt>
                <c:pt idx="7313">
                  <c:v>11127</c:v>
                </c:pt>
                <c:pt idx="7314">
                  <c:v>11033</c:v>
                </c:pt>
                <c:pt idx="7315">
                  <c:v>10913</c:v>
                </c:pt>
                <c:pt idx="7316">
                  <c:v>10756</c:v>
                </c:pt>
                <c:pt idx="7317">
                  <c:v>10576</c:v>
                </c:pt>
                <c:pt idx="7318">
                  <c:v>10367</c:v>
                </c:pt>
                <c:pt idx="7319">
                  <c:v>10117</c:v>
                </c:pt>
                <c:pt idx="7320">
                  <c:v>9819.6</c:v>
                </c:pt>
                <c:pt idx="7321">
                  <c:v>9466.5</c:v>
                </c:pt>
                <c:pt idx="7322">
                  <c:v>9072.1</c:v>
                </c:pt>
                <c:pt idx="7323">
                  <c:v>8645</c:v>
                </c:pt>
                <c:pt idx="7324">
                  <c:v>8189.2</c:v>
                </c:pt>
                <c:pt idx="7325">
                  <c:v>7730.3</c:v>
                </c:pt>
                <c:pt idx="7326">
                  <c:v>7268.1</c:v>
                </c:pt>
                <c:pt idx="7327">
                  <c:v>6829.2</c:v>
                </c:pt>
                <c:pt idx="7328">
                  <c:v>6424</c:v>
                </c:pt>
                <c:pt idx="7329">
                  <c:v>6058.3</c:v>
                </c:pt>
                <c:pt idx="7330">
                  <c:v>5720</c:v>
                </c:pt>
                <c:pt idx="7331">
                  <c:v>5393.9</c:v>
                </c:pt>
                <c:pt idx="7332">
                  <c:v>5092.3</c:v>
                </c:pt>
                <c:pt idx="7333">
                  <c:v>4798.3</c:v>
                </c:pt>
                <c:pt idx="7334">
                  <c:v>4511.2</c:v>
                </c:pt>
                <c:pt idx="7335">
                  <c:v>4243</c:v>
                </c:pt>
                <c:pt idx="7336">
                  <c:v>3979.9</c:v>
                </c:pt>
                <c:pt idx="7337">
                  <c:v>3738</c:v>
                </c:pt>
                <c:pt idx="7338">
                  <c:v>3511.4</c:v>
                </c:pt>
                <c:pt idx="7339">
                  <c:v>3300</c:v>
                </c:pt>
                <c:pt idx="7340">
                  <c:v>3114.2</c:v>
                </c:pt>
                <c:pt idx="7341">
                  <c:v>2946.7</c:v>
                </c:pt>
                <c:pt idx="7342">
                  <c:v>2800.3</c:v>
                </c:pt>
                <c:pt idx="7343">
                  <c:v>2683.4</c:v>
                </c:pt>
                <c:pt idx="7344">
                  <c:v>2541.5</c:v>
                </c:pt>
                <c:pt idx="7345">
                  <c:v>2414.1</c:v>
                </c:pt>
                <c:pt idx="7346">
                  <c:v>2289.1</c:v>
                </c:pt>
                <c:pt idx="7347">
                  <c:v>2180.4</c:v>
                </c:pt>
                <c:pt idx="7348">
                  <c:v>2074</c:v>
                </c:pt>
                <c:pt idx="7349">
                  <c:v>1974.6</c:v>
                </c:pt>
                <c:pt idx="7350">
                  <c:v>1888.4</c:v>
                </c:pt>
                <c:pt idx="7351">
                  <c:v>1801.2</c:v>
                </c:pt>
                <c:pt idx="7352">
                  <c:v>1720.6</c:v>
                </c:pt>
                <c:pt idx="7353">
                  <c:v>1656.2</c:v>
                </c:pt>
                <c:pt idx="7354">
                  <c:v>1589.4</c:v>
                </c:pt>
                <c:pt idx="7355">
                  <c:v>1530.5</c:v>
                </c:pt>
                <c:pt idx="7356">
                  <c:v>1470.6</c:v>
                </c:pt>
                <c:pt idx="7357">
                  <c:v>1407.7</c:v>
                </c:pt>
                <c:pt idx="7358">
                  <c:v>1345.6</c:v>
                </c:pt>
                <c:pt idx="7359">
                  <c:v>1273.0999999999999</c:v>
                </c:pt>
                <c:pt idx="7360">
                  <c:v>1201</c:v>
                </c:pt>
                <c:pt idx="7361">
                  <c:v>1130</c:v>
                </c:pt>
                <c:pt idx="7362">
                  <c:v>1064.8</c:v>
                </c:pt>
                <c:pt idx="7363">
                  <c:v>1015.2</c:v>
                </c:pt>
                <c:pt idx="7364">
                  <c:v>953.56</c:v>
                </c:pt>
                <c:pt idx="7365">
                  <c:v>903.45</c:v>
                </c:pt>
                <c:pt idx="7366">
                  <c:v>852.98</c:v>
                </c:pt>
                <c:pt idx="7367">
                  <c:v>810.63</c:v>
                </c:pt>
                <c:pt idx="7368">
                  <c:v>768.79</c:v>
                </c:pt>
                <c:pt idx="7369">
                  <c:v>721.96</c:v>
                </c:pt>
                <c:pt idx="7370">
                  <c:v>682.71</c:v>
                </c:pt>
                <c:pt idx="7371">
                  <c:v>644.74</c:v>
                </c:pt>
                <c:pt idx="7372">
                  <c:v>602.95000000000005</c:v>
                </c:pt>
                <c:pt idx="7373">
                  <c:v>564.08000000000004</c:v>
                </c:pt>
                <c:pt idx="7374">
                  <c:v>524.63</c:v>
                </c:pt>
                <c:pt idx="7375">
                  <c:v>490.07</c:v>
                </c:pt>
                <c:pt idx="7376">
                  <c:v>453.07</c:v>
                </c:pt>
                <c:pt idx="7377">
                  <c:v>423.38</c:v>
                </c:pt>
                <c:pt idx="7378">
                  <c:v>391.65</c:v>
                </c:pt>
                <c:pt idx="7379">
                  <c:v>359.55</c:v>
                </c:pt>
                <c:pt idx="7380">
                  <c:v>330.69</c:v>
                </c:pt>
                <c:pt idx="7381">
                  <c:v>299.89</c:v>
                </c:pt>
                <c:pt idx="7382">
                  <c:v>268.43</c:v>
                </c:pt>
                <c:pt idx="7383">
                  <c:v>242.44</c:v>
                </c:pt>
                <c:pt idx="7384">
                  <c:v>209.42</c:v>
                </c:pt>
                <c:pt idx="7385">
                  <c:v>183.55</c:v>
                </c:pt>
                <c:pt idx="7386">
                  <c:v>153.80000000000001</c:v>
                </c:pt>
                <c:pt idx="7387">
                  <c:v>127.85</c:v>
                </c:pt>
                <c:pt idx="7388">
                  <c:v>104.22</c:v>
                </c:pt>
                <c:pt idx="7389">
                  <c:v>77.076999999999998</c:v>
                </c:pt>
                <c:pt idx="7390">
                  <c:v>52.406999999999996</c:v>
                </c:pt>
                <c:pt idx="7391">
                  <c:v>30.068999999999999</c:v>
                </c:pt>
                <c:pt idx="7392">
                  <c:v>8.8033000000000001</c:v>
                </c:pt>
                <c:pt idx="7393">
                  <c:v>-17.308</c:v>
                </c:pt>
                <c:pt idx="7394">
                  <c:v>-46.994999999999997</c:v>
                </c:pt>
                <c:pt idx="7395">
                  <c:v>-72.103999999999999</c:v>
                </c:pt>
                <c:pt idx="7396">
                  <c:v>-102.62</c:v>
                </c:pt>
                <c:pt idx="7397">
                  <c:v>-128</c:v>
                </c:pt>
                <c:pt idx="7398">
                  <c:v>-154.69</c:v>
                </c:pt>
                <c:pt idx="7399">
                  <c:v>-179.68</c:v>
                </c:pt>
                <c:pt idx="7400">
                  <c:v>-199.79</c:v>
                </c:pt>
                <c:pt idx="7401">
                  <c:v>-225.03</c:v>
                </c:pt>
                <c:pt idx="7402">
                  <c:v>-255.1</c:v>
                </c:pt>
                <c:pt idx="7403">
                  <c:v>-284.39999999999998</c:v>
                </c:pt>
                <c:pt idx="7404">
                  <c:v>-314.41000000000003</c:v>
                </c:pt>
                <c:pt idx="7405">
                  <c:v>-340.43</c:v>
                </c:pt>
                <c:pt idx="7406">
                  <c:v>-369.78</c:v>
                </c:pt>
                <c:pt idx="7407">
                  <c:v>-405.55</c:v>
                </c:pt>
                <c:pt idx="7408">
                  <c:v>-447.57</c:v>
                </c:pt>
                <c:pt idx="7409">
                  <c:v>-495.28</c:v>
                </c:pt>
                <c:pt idx="7410">
                  <c:v>-543.61</c:v>
                </c:pt>
                <c:pt idx="7411">
                  <c:v>-597.13</c:v>
                </c:pt>
                <c:pt idx="7412">
                  <c:v>-649.53</c:v>
                </c:pt>
                <c:pt idx="7413">
                  <c:v>-709.34</c:v>
                </c:pt>
                <c:pt idx="7414">
                  <c:v>-774.9</c:v>
                </c:pt>
                <c:pt idx="7415">
                  <c:v>-836.62</c:v>
                </c:pt>
                <c:pt idx="7416">
                  <c:v>-903.95</c:v>
                </c:pt>
                <c:pt idx="7417">
                  <c:v>-977.32</c:v>
                </c:pt>
                <c:pt idx="7418">
                  <c:v>-1056.5999999999999</c:v>
                </c:pt>
                <c:pt idx="7419">
                  <c:v>-1141.9000000000001</c:v>
                </c:pt>
                <c:pt idx="7420">
                  <c:v>-1232.9000000000001</c:v>
                </c:pt>
                <c:pt idx="7421">
                  <c:v>-1331.2</c:v>
                </c:pt>
                <c:pt idx="7422">
                  <c:v>-1426.4</c:v>
                </c:pt>
                <c:pt idx="7423">
                  <c:v>-1534.1</c:v>
                </c:pt>
                <c:pt idx="7424">
                  <c:v>-1651</c:v>
                </c:pt>
                <c:pt idx="7425">
                  <c:v>-1775.3</c:v>
                </c:pt>
                <c:pt idx="7426">
                  <c:v>-1913.8</c:v>
                </c:pt>
                <c:pt idx="7427">
                  <c:v>-2064.5</c:v>
                </c:pt>
                <c:pt idx="7428">
                  <c:v>-2220.6999999999998</c:v>
                </c:pt>
                <c:pt idx="7429">
                  <c:v>-2378.5</c:v>
                </c:pt>
                <c:pt idx="7430">
                  <c:v>-2527</c:v>
                </c:pt>
                <c:pt idx="7431">
                  <c:v>-2676.1</c:v>
                </c:pt>
                <c:pt idx="7432">
                  <c:v>-2819.6</c:v>
                </c:pt>
                <c:pt idx="7433">
                  <c:v>-2955.5</c:v>
                </c:pt>
                <c:pt idx="7434">
                  <c:v>-3098.6</c:v>
                </c:pt>
                <c:pt idx="7435">
                  <c:v>-3257.7</c:v>
                </c:pt>
                <c:pt idx="7436">
                  <c:v>-3439.8</c:v>
                </c:pt>
                <c:pt idx="7437">
                  <c:v>-3648.7</c:v>
                </c:pt>
                <c:pt idx="7438">
                  <c:v>-3876</c:v>
                </c:pt>
                <c:pt idx="7439">
                  <c:v>-4103.2</c:v>
                </c:pt>
                <c:pt idx="7440">
                  <c:v>-4315</c:v>
                </c:pt>
                <c:pt idx="7441">
                  <c:v>-4506.6000000000004</c:v>
                </c:pt>
                <c:pt idx="7442">
                  <c:v>-4669.5</c:v>
                </c:pt>
                <c:pt idx="7443">
                  <c:v>-4803.8999999999996</c:v>
                </c:pt>
                <c:pt idx="7444">
                  <c:v>-4928.2</c:v>
                </c:pt>
                <c:pt idx="7445">
                  <c:v>-5052.2</c:v>
                </c:pt>
                <c:pt idx="7446">
                  <c:v>-5189.1000000000004</c:v>
                </c:pt>
                <c:pt idx="7447">
                  <c:v>-5327.9</c:v>
                </c:pt>
                <c:pt idx="7448">
                  <c:v>-5468.4</c:v>
                </c:pt>
                <c:pt idx="7449">
                  <c:v>-5603.8</c:v>
                </c:pt>
                <c:pt idx="7450">
                  <c:v>-5732.3</c:v>
                </c:pt>
                <c:pt idx="7451">
                  <c:v>-5854.8</c:v>
                </c:pt>
                <c:pt idx="7452">
                  <c:v>-5967.3</c:v>
                </c:pt>
                <c:pt idx="7453">
                  <c:v>-6064.9</c:v>
                </c:pt>
                <c:pt idx="7454">
                  <c:v>-6145</c:v>
                </c:pt>
                <c:pt idx="7455">
                  <c:v>-6217.3</c:v>
                </c:pt>
                <c:pt idx="7456">
                  <c:v>-6303.2</c:v>
                </c:pt>
                <c:pt idx="7457">
                  <c:v>-6428.3</c:v>
                </c:pt>
                <c:pt idx="7458">
                  <c:v>-6586.3</c:v>
                </c:pt>
                <c:pt idx="7459">
                  <c:v>-6773.8</c:v>
                </c:pt>
                <c:pt idx="7460">
                  <c:v>-6964</c:v>
                </c:pt>
                <c:pt idx="7461">
                  <c:v>-7152.5</c:v>
                </c:pt>
                <c:pt idx="7462">
                  <c:v>-7306.4</c:v>
                </c:pt>
                <c:pt idx="7463">
                  <c:v>-7415.7</c:v>
                </c:pt>
                <c:pt idx="7464">
                  <c:v>-7493.8</c:v>
                </c:pt>
                <c:pt idx="7465">
                  <c:v>-7544.7</c:v>
                </c:pt>
                <c:pt idx="7466">
                  <c:v>-7597.9</c:v>
                </c:pt>
                <c:pt idx="7467">
                  <c:v>-7667.1</c:v>
                </c:pt>
                <c:pt idx="7468">
                  <c:v>-7756.3</c:v>
                </c:pt>
                <c:pt idx="7469">
                  <c:v>-7857.2</c:v>
                </c:pt>
                <c:pt idx="7470">
                  <c:v>-7956</c:v>
                </c:pt>
                <c:pt idx="7471">
                  <c:v>-8067.6</c:v>
                </c:pt>
                <c:pt idx="7472">
                  <c:v>-8185.6</c:v>
                </c:pt>
                <c:pt idx="7473">
                  <c:v>-8314.2999999999993</c:v>
                </c:pt>
                <c:pt idx="7474">
                  <c:v>-8452.7000000000007</c:v>
                </c:pt>
                <c:pt idx="7475">
                  <c:v>-8583.9</c:v>
                </c:pt>
                <c:pt idx="7476">
                  <c:v>-8699.1</c:v>
                </c:pt>
                <c:pt idx="7477">
                  <c:v>-8791.1</c:v>
                </c:pt>
                <c:pt idx="7478">
                  <c:v>-8858.2999999999993</c:v>
                </c:pt>
                <c:pt idx="7479">
                  <c:v>-8923.4</c:v>
                </c:pt>
                <c:pt idx="7480">
                  <c:v>-9004.4</c:v>
                </c:pt>
                <c:pt idx="7481">
                  <c:v>-9126.4</c:v>
                </c:pt>
                <c:pt idx="7482">
                  <c:v>-9275.4</c:v>
                </c:pt>
                <c:pt idx="7483">
                  <c:v>-9443.9</c:v>
                </c:pt>
                <c:pt idx="7484">
                  <c:v>-9598.7000000000007</c:v>
                </c:pt>
                <c:pt idx="7485">
                  <c:v>-9712.1</c:v>
                </c:pt>
                <c:pt idx="7486">
                  <c:v>-9794.5</c:v>
                </c:pt>
                <c:pt idx="7487">
                  <c:v>-9850</c:v>
                </c:pt>
                <c:pt idx="7488">
                  <c:v>-9913.4</c:v>
                </c:pt>
                <c:pt idx="7489">
                  <c:v>-9991.7000000000007</c:v>
                </c:pt>
                <c:pt idx="7490">
                  <c:v>-10083</c:v>
                </c:pt>
                <c:pt idx="7491">
                  <c:v>-10191</c:v>
                </c:pt>
                <c:pt idx="7492">
                  <c:v>-10295</c:v>
                </c:pt>
                <c:pt idx="7493">
                  <c:v>-10371</c:v>
                </c:pt>
                <c:pt idx="7494">
                  <c:v>-10421</c:v>
                </c:pt>
                <c:pt idx="7495">
                  <c:v>-10465</c:v>
                </c:pt>
                <c:pt idx="7496">
                  <c:v>-10525</c:v>
                </c:pt>
                <c:pt idx="7497">
                  <c:v>-10587</c:v>
                </c:pt>
                <c:pt idx="7498">
                  <c:v>-10653</c:v>
                </c:pt>
                <c:pt idx="7499">
                  <c:v>-10701</c:v>
                </c:pt>
                <c:pt idx="7500">
                  <c:v>-10722</c:v>
                </c:pt>
                <c:pt idx="7501">
                  <c:v>-10736</c:v>
                </c:pt>
                <c:pt idx="7502">
                  <c:v>-10729</c:v>
                </c:pt>
                <c:pt idx="7503">
                  <c:v>-10710</c:v>
                </c:pt>
                <c:pt idx="7504">
                  <c:v>-10708</c:v>
                </c:pt>
                <c:pt idx="7505">
                  <c:v>-10733</c:v>
                </c:pt>
                <c:pt idx="7506">
                  <c:v>-10791</c:v>
                </c:pt>
                <c:pt idx="7507">
                  <c:v>-10867</c:v>
                </c:pt>
                <c:pt idx="7508">
                  <c:v>-10938</c:v>
                </c:pt>
                <c:pt idx="7509">
                  <c:v>-10968</c:v>
                </c:pt>
                <c:pt idx="7510">
                  <c:v>-10941</c:v>
                </c:pt>
                <c:pt idx="7511">
                  <c:v>-10905</c:v>
                </c:pt>
                <c:pt idx="7512">
                  <c:v>-10906</c:v>
                </c:pt>
                <c:pt idx="7513">
                  <c:v>-10950</c:v>
                </c:pt>
                <c:pt idx="7514">
                  <c:v>-11015</c:v>
                </c:pt>
                <c:pt idx="7515">
                  <c:v>-11079</c:v>
                </c:pt>
                <c:pt idx="7516">
                  <c:v>-11130</c:v>
                </c:pt>
                <c:pt idx="7517">
                  <c:v>-11141</c:v>
                </c:pt>
                <c:pt idx="7518">
                  <c:v>-11148</c:v>
                </c:pt>
                <c:pt idx="7519">
                  <c:v>-11157</c:v>
                </c:pt>
                <c:pt idx="7520">
                  <c:v>-11128</c:v>
                </c:pt>
                <c:pt idx="7521">
                  <c:v>-11077</c:v>
                </c:pt>
                <c:pt idx="7522">
                  <c:v>-11024</c:v>
                </c:pt>
                <c:pt idx="7523">
                  <c:v>-10982</c:v>
                </c:pt>
                <c:pt idx="7524">
                  <c:v>-10959</c:v>
                </c:pt>
                <c:pt idx="7525">
                  <c:v>-10944</c:v>
                </c:pt>
                <c:pt idx="7526">
                  <c:v>-10889</c:v>
                </c:pt>
                <c:pt idx="7527">
                  <c:v>-10787</c:v>
                </c:pt>
                <c:pt idx="7528">
                  <c:v>-10634</c:v>
                </c:pt>
                <c:pt idx="7529">
                  <c:v>-10421</c:v>
                </c:pt>
                <c:pt idx="7530">
                  <c:v>-10139</c:v>
                </c:pt>
                <c:pt idx="7531">
                  <c:v>-9833.7000000000007</c:v>
                </c:pt>
                <c:pt idx="7532">
                  <c:v>-9516.5</c:v>
                </c:pt>
                <c:pt idx="7533">
                  <c:v>-9171.7000000000007</c:v>
                </c:pt>
                <c:pt idx="7534">
                  <c:v>-8789.7999999999993</c:v>
                </c:pt>
                <c:pt idx="7535">
                  <c:v>-8367.5</c:v>
                </c:pt>
                <c:pt idx="7536">
                  <c:v>-7913.7</c:v>
                </c:pt>
                <c:pt idx="7537">
                  <c:v>-7426.7</c:v>
                </c:pt>
                <c:pt idx="7538">
                  <c:v>-6955.2</c:v>
                </c:pt>
                <c:pt idx="7539">
                  <c:v>-6535.1</c:v>
                </c:pt>
                <c:pt idx="7540">
                  <c:v>-6161.1</c:v>
                </c:pt>
                <c:pt idx="7541">
                  <c:v>-5835.4</c:v>
                </c:pt>
                <c:pt idx="7542">
                  <c:v>-5534.4</c:v>
                </c:pt>
                <c:pt idx="7543">
                  <c:v>-5224.8</c:v>
                </c:pt>
                <c:pt idx="7544">
                  <c:v>-4896.8</c:v>
                </c:pt>
                <c:pt idx="7545">
                  <c:v>-4559.5</c:v>
                </c:pt>
                <c:pt idx="7546">
                  <c:v>-4234</c:v>
                </c:pt>
                <c:pt idx="7547">
                  <c:v>-3910.4</c:v>
                </c:pt>
                <c:pt idx="7548">
                  <c:v>-3585.4</c:v>
                </c:pt>
                <c:pt idx="7549">
                  <c:v>-3274.3</c:v>
                </c:pt>
                <c:pt idx="7550">
                  <c:v>-2985.7</c:v>
                </c:pt>
                <c:pt idx="7551">
                  <c:v>-2732.9</c:v>
                </c:pt>
                <c:pt idx="7552">
                  <c:v>-2514.8000000000002</c:v>
                </c:pt>
                <c:pt idx="7553">
                  <c:v>-2344.9</c:v>
                </c:pt>
                <c:pt idx="7554">
                  <c:v>-2207.5</c:v>
                </c:pt>
                <c:pt idx="7555">
                  <c:v>-2074.6999999999998</c:v>
                </c:pt>
                <c:pt idx="7556">
                  <c:v>-1948.8</c:v>
                </c:pt>
                <c:pt idx="7557">
                  <c:v>-1818.4</c:v>
                </c:pt>
                <c:pt idx="7558">
                  <c:v>-1684.4</c:v>
                </c:pt>
                <c:pt idx="7559">
                  <c:v>-1555.1</c:v>
                </c:pt>
                <c:pt idx="7560">
                  <c:v>-1421.9</c:v>
                </c:pt>
                <c:pt idx="7561">
                  <c:v>-1297.8</c:v>
                </c:pt>
                <c:pt idx="7562">
                  <c:v>-1179.2</c:v>
                </c:pt>
                <c:pt idx="7563">
                  <c:v>-1076.3</c:v>
                </c:pt>
                <c:pt idx="7564">
                  <c:v>-978.24</c:v>
                </c:pt>
                <c:pt idx="7565">
                  <c:v>-885.57</c:v>
                </c:pt>
                <c:pt idx="7566">
                  <c:v>-792.81</c:v>
                </c:pt>
                <c:pt idx="7567">
                  <c:v>-701.12</c:v>
                </c:pt>
                <c:pt idx="7568">
                  <c:v>-599.19000000000005</c:v>
                </c:pt>
                <c:pt idx="7569">
                  <c:v>-516.98</c:v>
                </c:pt>
                <c:pt idx="7570">
                  <c:v>-435.23</c:v>
                </c:pt>
                <c:pt idx="7571">
                  <c:v>-367.01</c:v>
                </c:pt>
                <c:pt idx="7572">
                  <c:v>-312.27</c:v>
                </c:pt>
                <c:pt idx="7573">
                  <c:v>-254.58</c:v>
                </c:pt>
                <c:pt idx="7574">
                  <c:v>-206.96</c:v>
                </c:pt>
                <c:pt idx="7575">
                  <c:v>-154.16</c:v>
                </c:pt>
                <c:pt idx="7576">
                  <c:v>-106.34</c:v>
                </c:pt>
                <c:pt idx="7577">
                  <c:v>-58.215000000000003</c:v>
                </c:pt>
                <c:pt idx="7578">
                  <c:v>-12.343</c:v>
                </c:pt>
                <c:pt idx="7579">
                  <c:v>18.396999999999998</c:v>
                </c:pt>
                <c:pt idx="7580">
                  <c:v>44.012999999999998</c:v>
                </c:pt>
                <c:pt idx="7581">
                  <c:v>62.21</c:v>
                </c:pt>
                <c:pt idx="7582">
                  <c:v>87.084999999999994</c:v>
                </c:pt>
                <c:pt idx="7583">
                  <c:v>111.73</c:v>
                </c:pt>
                <c:pt idx="7584">
                  <c:v>136.97</c:v>
                </c:pt>
                <c:pt idx="7585">
                  <c:v>165.2</c:v>
                </c:pt>
                <c:pt idx="7586">
                  <c:v>191.23</c:v>
                </c:pt>
                <c:pt idx="7587">
                  <c:v>219.5</c:v>
                </c:pt>
                <c:pt idx="7588">
                  <c:v>245.11</c:v>
                </c:pt>
                <c:pt idx="7589">
                  <c:v>267.26</c:v>
                </c:pt>
                <c:pt idx="7590">
                  <c:v>293.38</c:v>
                </c:pt>
                <c:pt idx="7591">
                  <c:v>313.92</c:v>
                </c:pt>
                <c:pt idx="7592">
                  <c:v>336.61</c:v>
                </c:pt>
                <c:pt idx="7593">
                  <c:v>361.17</c:v>
                </c:pt>
                <c:pt idx="7594">
                  <c:v>386.75</c:v>
                </c:pt>
                <c:pt idx="7595">
                  <c:v>420.68</c:v>
                </c:pt>
                <c:pt idx="7596">
                  <c:v>444.6</c:v>
                </c:pt>
                <c:pt idx="7597">
                  <c:v>473.9</c:v>
                </c:pt>
                <c:pt idx="7598">
                  <c:v>505.92</c:v>
                </c:pt>
                <c:pt idx="7599">
                  <c:v>530.23</c:v>
                </c:pt>
                <c:pt idx="7600">
                  <c:v>557.27</c:v>
                </c:pt>
                <c:pt idx="7601">
                  <c:v>585.30999999999995</c:v>
                </c:pt>
                <c:pt idx="7602">
                  <c:v>618.66</c:v>
                </c:pt>
                <c:pt idx="7603">
                  <c:v>646.67999999999995</c:v>
                </c:pt>
                <c:pt idx="7604">
                  <c:v>674.25</c:v>
                </c:pt>
                <c:pt idx="7605">
                  <c:v>709.3</c:v>
                </c:pt>
                <c:pt idx="7606">
                  <c:v>733.21</c:v>
                </c:pt>
                <c:pt idx="7607">
                  <c:v>764.84</c:v>
                </c:pt>
                <c:pt idx="7608">
                  <c:v>791.57</c:v>
                </c:pt>
                <c:pt idx="7609">
                  <c:v>811.34</c:v>
                </c:pt>
                <c:pt idx="7610">
                  <c:v>842</c:v>
                </c:pt>
                <c:pt idx="7611">
                  <c:v>874.46</c:v>
                </c:pt>
                <c:pt idx="7612">
                  <c:v>901.89</c:v>
                </c:pt>
                <c:pt idx="7613">
                  <c:v>932.51</c:v>
                </c:pt>
                <c:pt idx="7614">
                  <c:v>967.16</c:v>
                </c:pt>
                <c:pt idx="7615">
                  <c:v>1016.5</c:v>
                </c:pt>
                <c:pt idx="7616">
                  <c:v>1064.3</c:v>
                </c:pt>
                <c:pt idx="7617">
                  <c:v>1112.7</c:v>
                </c:pt>
                <c:pt idx="7618">
                  <c:v>1161.4000000000001</c:v>
                </c:pt>
                <c:pt idx="7619">
                  <c:v>1207.5</c:v>
                </c:pt>
                <c:pt idx="7620">
                  <c:v>1265.3</c:v>
                </c:pt>
                <c:pt idx="7621">
                  <c:v>1323.6</c:v>
                </c:pt>
                <c:pt idx="7622">
                  <c:v>1384.4</c:v>
                </c:pt>
                <c:pt idx="7623">
                  <c:v>1440.8</c:v>
                </c:pt>
                <c:pt idx="7624">
                  <c:v>1488.8</c:v>
                </c:pt>
                <c:pt idx="7625">
                  <c:v>1539.5</c:v>
                </c:pt>
                <c:pt idx="7626">
                  <c:v>1584</c:v>
                </c:pt>
                <c:pt idx="7627">
                  <c:v>1632.3</c:v>
                </c:pt>
                <c:pt idx="7628">
                  <c:v>1688</c:v>
                </c:pt>
                <c:pt idx="7629">
                  <c:v>1734.9</c:v>
                </c:pt>
                <c:pt idx="7630">
                  <c:v>1786</c:v>
                </c:pt>
                <c:pt idx="7631">
                  <c:v>1840.8</c:v>
                </c:pt>
                <c:pt idx="7632">
                  <c:v>1901.3</c:v>
                </c:pt>
                <c:pt idx="7633">
                  <c:v>1964.8</c:v>
                </c:pt>
                <c:pt idx="7634">
                  <c:v>2031.8</c:v>
                </c:pt>
                <c:pt idx="7635">
                  <c:v>2110.1</c:v>
                </c:pt>
                <c:pt idx="7636">
                  <c:v>2190.4</c:v>
                </c:pt>
                <c:pt idx="7637">
                  <c:v>2284.9</c:v>
                </c:pt>
                <c:pt idx="7638">
                  <c:v>2388.8000000000002</c:v>
                </c:pt>
                <c:pt idx="7639">
                  <c:v>2500.4</c:v>
                </c:pt>
                <c:pt idx="7640">
                  <c:v>2626.4</c:v>
                </c:pt>
                <c:pt idx="7641">
                  <c:v>2754.6</c:v>
                </c:pt>
                <c:pt idx="7642">
                  <c:v>2880.1</c:v>
                </c:pt>
                <c:pt idx="7643">
                  <c:v>2999.3</c:v>
                </c:pt>
                <c:pt idx="7644">
                  <c:v>3101.4</c:v>
                </c:pt>
                <c:pt idx="7645">
                  <c:v>3196.3</c:v>
                </c:pt>
                <c:pt idx="7646">
                  <c:v>3280.1</c:v>
                </c:pt>
                <c:pt idx="7647">
                  <c:v>3368</c:v>
                </c:pt>
                <c:pt idx="7648">
                  <c:v>3457.4</c:v>
                </c:pt>
                <c:pt idx="7649">
                  <c:v>3543.9</c:v>
                </c:pt>
                <c:pt idx="7650">
                  <c:v>3644.3</c:v>
                </c:pt>
                <c:pt idx="7651">
                  <c:v>3755</c:v>
                </c:pt>
                <c:pt idx="7652">
                  <c:v>3879.8</c:v>
                </c:pt>
                <c:pt idx="7653">
                  <c:v>4002.6</c:v>
                </c:pt>
                <c:pt idx="7654">
                  <c:v>4127.6000000000004</c:v>
                </c:pt>
                <c:pt idx="7655">
                  <c:v>4258.8999999999996</c:v>
                </c:pt>
                <c:pt idx="7656">
                  <c:v>4386.5</c:v>
                </c:pt>
                <c:pt idx="7657">
                  <c:v>4526.5</c:v>
                </c:pt>
                <c:pt idx="7658">
                  <c:v>4666.2</c:v>
                </c:pt>
                <c:pt idx="7659">
                  <c:v>4801</c:v>
                </c:pt>
                <c:pt idx="7660">
                  <c:v>4940.3999999999996</c:v>
                </c:pt>
                <c:pt idx="7661">
                  <c:v>5069.8</c:v>
                </c:pt>
                <c:pt idx="7662">
                  <c:v>5211.3999999999996</c:v>
                </c:pt>
                <c:pt idx="7663">
                  <c:v>5359.8</c:v>
                </c:pt>
                <c:pt idx="7664">
                  <c:v>5507.2</c:v>
                </c:pt>
                <c:pt idx="7665">
                  <c:v>5651.6</c:v>
                </c:pt>
                <c:pt idx="7666">
                  <c:v>5785.6</c:v>
                </c:pt>
                <c:pt idx="7667">
                  <c:v>5911.7</c:v>
                </c:pt>
                <c:pt idx="7668">
                  <c:v>6037.5</c:v>
                </c:pt>
                <c:pt idx="7669">
                  <c:v>6169.4</c:v>
                </c:pt>
                <c:pt idx="7670">
                  <c:v>6320.5</c:v>
                </c:pt>
                <c:pt idx="7671">
                  <c:v>6474.4</c:v>
                </c:pt>
                <c:pt idx="7672">
                  <c:v>6650.5</c:v>
                </c:pt>
                <c:pt idx="7673">
                  <c:v>6841.3</c:v>
                </c:pt>
                <c:pt idx="7674">
                  <c:v>7026.5</c:v>
                </c:pt>
                <c:pt idx="7675">
                  <c:v>7199.7</c:v>
                </c:pt>
                <c:pt idx="7676">
                  <c:v>7352.6</c:v>
                </c:pt>
                <c:pt idx="7677">
                  <c:v>7499.3</c:v>
                </c:pt>
                <c:pt idx="7678">
                  <c:v>7623.4</c:v>
                </c:pt>
                <c:pt idx="7679">
                  <c:v>7738.6</c:v>
                </c:pt>
                <c:pt idx="7680">
                  <c:v>7854.4</c:v>
                </c:pt>
                <c:pt idx="7681">
                  <c:v>7965.9</c:v>
                </c:pt>
                <c:pt idx="7682">
                  <c:v>8081</c:v>
                </c:pt>
                <c:pt idx="7683">
                  <c:v>8189.4</c:v>
                </c:pt>
                <c:pt idx="7684">
                  <c:v>8293.6</c:v>
                </c:pt>
                <c:pt idx="7685">
                  <c:v>8405.2999999999993</c:v>
                </c:pt>
                <c:pt idx="7686">
                  <c:v>8509.7000000000007</c:v>
                </c:pt>
                <c:pt idx="7687">
                  <c:v>8611.4</c:v>
                </c:pt>
                <c:pt idx="7688">
                  <c:v>8729</c:v>
                </c:pt>
                <c:pt idx="7689">
                  <c:v>8827.9</c:v>
                </c:pt>
                <c:pt idx="7690">
                  <c:v>8930.7000000000007</c:v>
                </c:pt>
                <c:pt idx="7691">
                  <c:v>9042.7000000000007</c:v>
                </c:pt>
                <c:pt idx="7692">
                  <c:v>9164.2000000000007</c:v>
                </c:pt>
                <c:pt idx="7693">
                  <c:v>9276.2999999999993</c:v>
                </c:pt>
                <c:pt idx="7694">
                  <c:v>9378.2000000000007</c:v>
                </c:pt>
                <c:pt idx="7695">
                  <c:v>9486.9</c:v>
                </c:pt>
                <c:pt idx="7696">
                  <c:v>9578.1</c:v>
                </c:pt>
                <c:pt idx="7697">
                  <c:v>9656.1</c:v>
                </c:pt>
                <c:pt idx="7698">
                  <c:v>9735.2999999999993</c:v>
                </c:pt>
                <c:pt idx="7699">
                  <c:v>9812.6</c:v>
                </c:pt>
                <c:pt idx="7700">
                  <c:v>9900.2000000000007</c:v>
                </c:pt>
                <c:pt idx="7701">
                  <c:v>9991.9</c:v>
                </c:pt>
                <c:pt idx="7702">
                  <c:v>10087</c:v>
                </c:pt>
                <c:pt idx="7703">
                  <c:v>10187</c:v>
                </c:pt>
                <c:pt idx="7704">
                  <c:v>10278</c:v>
                </c:pt>
                <c:pt idx="7705">
                  <c:v>10365</c:v>
                </c:pt>
                <c:pt idx="7706">
                  <c:v>10423</c:v>
                </c:pt>
                <c:pt idx="7707">
                  <c:v>10453</c:v>
                </c:pt>
                <c:pt idx="7708">
                  <c:v>10492</c:v>
                </c:pt>
                <c:pt idx="7709">
                  <c:v>10551</c:v>
                </c:pt>
                <c:pt idx="7710">
                  <c:v>10633</c:v>
                </c:pt>
                <c:pt idx="7711">
                  <c:v>10713</c:v>
                </c:pt>
                <c:pt idx="7712">
                  <c:v>10786</c:v>
                </c:pt>
                <c:pt idx="7713">
                  <c:v>10844</c:v>
                </c:pt>
                <c:pt idx="7714">
                  <c:v>10891</c:v>
                </c:pt>
                <c:pt idx="7715">
                  <c:v>10936</c:v>
                </c:pt>
                <c:pt idx="7716">
                  <c:v>10976</c:v>
                </c:pt>
                <c:pt idx="7717">
                  <c:v>11014</c:v>
                </c:pt>
                <c:pt idx="7718">
                  <c:v>11061</c:v>
                </c:pt>
                <c:pt idx="7719">
                  <c:v>11111</c:v>
                </c:pt>
                <c:pt idx="7720">
                  <c:v>11189</c:v>
                </c:pt>
                <c:pt idx="7721">
                  <c:v>11255</c:v>
                </c:pt>
                <c:pt idx="7722">
                  <c:v>11298</c:v>
                </c:pt>
                <c:pt idx="7723">
                  <c:v>11313</c:v>
                </c:pt>
                <c:pt idx="7724">
                  <c:v>11294</c:v>
                </c:pt>
                <c:pt idx="7725">
                  <c:v>11246</c:v>
                </c:pt>
                <c:pt idx="7726">
                  <c:v>11176</c:v>
                </c:pt>
                <c:pt idx="7727">
                  <c:v>11092</c:v>
                </c:pt>
                <c:pt idx="7728">
                  <c:v>10994</c:v>
                </c:pt>
                <c:pt idx="7729">
                  <c:v>10887</c:v>
                </c:pt>
                <c:pt idx="7730">
                  <c:v>10800</c:v>
                </c:pt>
                <c:pt idx="7731">
                  <c:v>10716</c:v>
                </c:pt>
                <c:pt idx="7732">
                  <c:v>10632</c:v>
                </c:pt>
                <c:pt idx="7733">
                  <c:v>10538</c:v>
                </c:pt>
                <c:pt idx="7734">
                  <c:v>10422</c:v>
                </c:pt>
                <c:pt idx="7735">
                  <c:v>10290</c:v>
                </c:pt>
                <c:pt idx="7736">
                  <c:v>10108</c:v>
                </c:pt>
                <c:pt idx="7737">
                  <c:v>9869.4</c:v>
                </c:pt>
                <c:pt idx="7738">
                  <c:v>9558.6</c:v>
                </c:pt>
                <c:pt idx="7739">
                  <c:v>9183.9</c:v>
                </c:pt>
                <c:pt idx="7740">
                  <c:v>8764.2000000000007</c:v>
                </c:pt>
                <c:pt idx="7741">
                  <c:v>8314.5</c:v>
                </c:pt>
                <c:pt idx="7742">
                  <c:v>7852.6</c:v>
                </c:pt>
                <c:pt idx="7743">
                  <c:v>7404.9</c:v>
                </c:pt>
                <c:pt idx="7744">
                  <c:v>6982.1</c:v>
                </c:pt>
                <c:pt idx="7745">
                  <c:v>6600.1</c:v>
                </c:pt>
                <c:pt idx="7746">
                  <c:v>6238.9</c:v>
                </c:pt>
                <c:pt idx="7747">
                  <c:v>5912.6</c:v>
                </c:pt>
                <c:pt idx="7748">
                  <c:v>5605.9</c:v>
                </c:pt>
                <c:pt idx="7749">
                  <c:v>5301.3</c:v>
                </c:pt>
                <c:pt idx="7750">
                  <c:v>5000.3999999999996</c:v>
                </c:pt>
                <c:pt idx="7751">
                  <c:v>4682.8</c:v>
                </c:pt>
                <c:pt idx="7752">
                  <c:v>4363.1000000000004</c:v>
                </c:pt>
                <c:pt idx="7753">
                  <c:v>4044.3</c:v>
                </c:pt>
                <c:pt idx="7754">
                  <c:v>3731.9</c:v>
                </c:pt>
                <c:pt idx="7755">
                  <c:v>3434.7</c:v>
                </c:pt>
                <c:pt idx="7756">
                  <c:v>3153.9</c:v>
                </c:pt>
                <c:pt idx="7757">
                  <c:v>2905.8</c:v>
                </c:pt>
                <c:pt idx="7758">
                  <c:v>2689.8</c:v>
                </c:pt>
                <c:pt idx="7759">
                  <c:v>2490.5</c:v>
                </c:pt>
                <c:pt idx="7760">
                  <c:v>2315</c:v>
                </c:pt>
                <c:pt idx="7761">
                  <c:v>2166.3000000000002</c:v>
                </c:pt>
                <c:pt idx="7762">
                  <c:v>2034.1</c:v>
                </c:pt>
                <c:pt idx="7763">
                  <c:v>1918.3</c:v>
                </c:pt>
                <c:pt idx="7764">
                  <c:v>1813.8</c:v>
                </c:pt>
                <c:pt idx="7765">
                  <c:v>1727</c:v>
                </c:pt>
                <c:pt idx="7766">
                  <c:v>1649.2</c:v>
                </c:pt>
                <c:pt idx="7767">
                  <c:v>1574.7</c:v>
                </c:pt>
                <c:pt idx="7768">
                  <c:v>1504</c:v>
                </c:pt>
                <c:pt idx="7769">
                  <c:v>1444.9</c:v>
                </c:pt>
                <c:pt idx="7770">
                  <c:v>1385.4</c:v>
                </c:pt>
                <c:pt idx="7771">
                  <c:v>1323</c:v>
                </c:pt>
                <c:pt idx="7772">
                  <c:v>1262.3</c:v>
                </c:pt>
                <c:pt idx="7773">
                  <c:v>1194.9000000000001</c:v>
                </c:pt>
                <c:pt idx="7774">
                  <c:v>1122.5999999999999</c:v>
                </c:pt>
                <c:pt idx="7775">
                  <c:v>1054.5</c:v>
                </c:pt>
                <c:pt idx="7776">
                  <c:v>985.71</c:v>
                </c:pt>
                <c:pt idx="7777">
                  <c:v>921.75</c:v>
                </c:pt>
                <c:pt idx="7778">
                  <c:v>863.76</c:v>
                </c:pt>
                <c:pt idx="7779">
                  <c:v>805.68</c:v>
                </c:pt>
                <c:pt idx="7780">
                  <c:v>761.42</c:v>
                </c:pt>
                <c:pt idx="7781">
                  <c:v>717.17</c:v>
                </c:pt>
                <c:pt idx="7782">
                  <c:v>675.49</c:v>
                </c:pt>
                <c:pt idx="7783">
                  <c:v>633.75</c:v>
                </c:pt>
                <c:pt idx="7784">
                  <c:v>592.52</c:v>
                </c:pt>
                <c:pt idx="7785">
                  <c:v>561.26</c:v>
                </c:pt>
                <c:pt idx="7786">
                  <c:v>526.16</c:v>
                </c:pt>
                <c:pt idx="7787">
                  <c:v>492.94</c:v>
                </c:pt>
                <c:pt idx="7788">
                  <c:v>457.16</c:v>
                </c:pt>
                <c:pt idx="7789">
                  <c:v>422.27</c:v>
                </c:pt>
                <c:pt idx="7790">
                  <c:v>393.21</c:v>
                </c:pt>
                <c:pt idx="7791">
                  <c:v>358.51</c:v>
                </c:pt>
                <c:pt idx="7792">
                  <c:v>329.07</c:v>
                </c:pt>
                <c:pt idx="7793">
                  <c:v>300.64</c:v>
                </c:pt>
                <c:pt idx="7794">
                  <c:v>265.5</c:v>
                </c:pt>
                <c:pt idx="7795">
                  <c:v>240.19</c:v>
                </c:pt>
                <c:pt idx="7796">
                  <c:v>211.95</c:v>
                </c:pt>
                <c:pt idx="7797">
                  <c:v>187.46</c:v>
                </c:pt>
                <c:pt idx="7798">
                  <c:v>159</c:v>
                </c:pt>
                <c:pt idx="7799">
                  <c:v>123.24</c:v>
                </c:pt>
                <c:pt idx="7800">
                  <c:v>94.509</c:v>
                </c:pt>
                <c:pt idx="7801">
                  <c:v>61.1</c:v>
                </c:pt>
                <c:pt idx="7802">
                  <c:v>29.068999999999999</c:v>
                </c:pt>
                <c:pt idx="7803">
                  <c:v>3.3877000000000002</c:v>
                </c:pt>
                <c:pt idx="7804">
                  <c:v>-25.213999999999999</c:v>
                </c:pt>
                <c:pt idx="7805">
                  <c:v>-44.637999999999998</c:v>
                </c:pt>
                <c:pt idx="7806">
                  <c:v>-73.506</c:v>
                </c:pt>
                <c:pt idx="7807">
                  <c:v>-96.742000000000004</c:v>
                </c:pt>
                <c:pt idx="7808">
                  <c:v>-118.79</c:v>
                </c:pt>
                <c:pt idx="7809">
                  <c:v>-147.85</c:v>
                </c:pt>
                <c:pt idx="7810">
                  <c:v>-175.65</c:v>
                </c:pt>
                <c:pt idx="7811">
                  <c:v>-208.2</c:v>
                </c:pt>
                <c:pt idx="7812">
                  <c:v>-238.03</c:v>
                </c:pt>
                <c:pt idx="7813">
                  <c:v>-271.36</c:v>
                </c:pt>
                <c:pt idx="7814">
                  <c:v>-308.36</c:v>
                </c:pt>
                <c:pt idx="7815">
                  <c:v>-339.09</c:v>
                </c:pt>
                <c:pt idx="7816">
                  <c:v>-371.49</c:v>
                </c:pt>
                <c:pt idx="7817">
                  <c:v>-410.31</c:v>
                </c:pt>
                <c:pt idx="7818">
                  <c:v>-450.53</c:v>
                </c:pt>
                <c:pt idx="7819">
                  <c:v>-490.37</c:v>
                </c:pt>
                <c:pt idx="7820">
                  <c:v>-528.29</c:v>
                </c:pt>
                <c:pt idx="7821">
                  <c:v>-575.25</c:v>
                </c:pt>
                <c:pt idx="7822">
                  <c:v>-628.91999999999996</c:v>
                </c:pt>
                <c:pt idx="7823">
                  <c:v>-678.42</c:v>
                </c:pt>
                <c:pt idx="7824">
                  <c:v>-723.59</c:v>
                </c:pt>
                <c:pt idx="7825">
                  <c:v>-769.17</c:v>
                </c:pt>
                <c:pt idx="7826">
                  <c:v>-821.27</c:v>
                </c:pt>
                <c:pt idx="7827">
                  <c:v>-868.8</c:v>
                </c:pt>
                <c:pt idx="7828">
                  <c:v>-918.24</c:v>
                </c:pt>
                <c:pt idx="7829">
                  <c:v>-973.86</c:v>
                </c:pt>
                <c:pt idx="7830">
                  <c:v>-1023.7</c:v>
                </c:pt>
                <c:pt idx="7831">
                  <c:v>-1077.0999999999999</c:v>
                </c:pt>
                <c:pt idx="7832">
                  <c:v>-1129.0999999999999</c:v>
                </c:pt>
                <c:pt idx="7833">
                  <c:v>-1175.9000000000001</c:v>
                </c:pt>
                <c:pt idx="7834">
                  <c:v>-1227.4000000000001</c:v>
                </c:pt>
                <c:pt idx="7835">
                  <c:v>-1273.3</c:v>
                </c:pt>
                <c:pt idx="7836">
                  <c:v>-1320.8</c:v>
                </c:pt>
                <c:pt idx="7837">
                  <c:v>-1373.7</c:v>
                </c:pt>
                <c:pt idx="7838">
                  <c:v>-1430.2</c:v>
                </c:pt>
                <c:pt idx="7839">
                  <c:v>-1501.8</c:v>
                </c:pt>
                <c:pt idx="7840">
                  <c:v>-1584.3</c:v>
                </c:pt>
                <c:pt idx="7841">
                  <c:v>-1674.3</c:v>
                </c:pt>
                <c:pt idx="7842">
                  <c:v>-1766</c:v>
                </c:pt>
                <c:pt idx="7843">
                  <c:v>-1860.5</c:v>
                </c:pt>
                <c:pt idx="7844">
                  <c:v>-1957.8</c:v>
                </c:pt>
                <c:pt idx="7845">
                  <c:v>-2047.8</c:v>
                </c:pt>
                <c:pt idx="7846">
                  <c:v>-2138.4</c:v>
                </c:pt>
                <c:pt idx="7847">
                  <c:v>-2227.4</c:v>
                </c:pt>
                <c:pt idx="7848">
                  <c:v>-2325.6999999999998</c:v>
                </c:pt>
                <c:pt idx="7849">
                  <c:v>-2426.6</c:v>
                </c:pt>
                <c:pt idx="7850">
                  <c:v>-2525.6999999999998</c:v>
                </c:pt>
                <c:pt idx="7851">
                  <c:v>-2628.6</c:v>
                </c:pt>
                <c:pt idx="7852">
                  <c:v>-2734.6</c:v>
                </c:pt>
                <c:pt idx="7853">
                  <c:v>-2856.8</c:v>
                </c:pt>
                <c:pt idx="7854">
                  <c:v>-2998.7</c:v>
                </c:pt>
                <c:pt idx="7855">
                  <c:v>-3158.1</c:v>
                </c:pt>
                <c:pt idx="7856">
                  <c:v>-3347.1</c:v>
                </c:pt>
                <c:pt idx="7857">
                  <c:v>-3539.3</c:v>
                </c:pt>
                <c:pt idx="7858">
                  <c:v>-3723.7</c:v>
                </c:pt>
                <c:pt idx="7859">
                  <c:v>-3897.2</c:v>
                </c:pt>
                <c:pt idx="7860">
                  <c:v>-4056</c:v>
                </c:pt>
                <c:pt idx="7861">
                  <c:v>-4212.2</c:v>
                </c:pt>
                <c:pt idx="7862">
                  <c:v>-4355.6000000000004</c:v>
                </c:pt>
                <c:pt idx="7863">
                  <c:v>-4496.1000000000004</c:v>
                </c:pt>
                <c:pt idx="7864">
                  <c:v>-4639.6000000000004</c:v>
                </c:pt>
                <c:pt idx="7865">
                  <c:v>-4776</c:v>
                </c:pt>
                <c:pt idx="7866">
                  <c:v>-4907.2</c:v>
                </c:pt>
                <c:pt idx="7867">
                  <c:v>-5029.7</c:v>
                </c:pt>
                <c:pt idx="7868">
                  <c:v>-5153.8</c:v>
                </c:pt>
                <c:pt idx="7869">
                  <c:v>-5276.9</c:v>
                </c:pt>
                <c:pt idx="7870">
                  <c:v>-5390.7</c:v>
                </c:pt>
                <c:pt idx="7871">
                  <c:v>-5507.9</c:v>
                </c:pt>
                <c:pt idx="7872">
                  <c:v>-5616</c:v>
                </c:pt>
                <c:pt idx="7873">
                  <c:v>-5718.4</c:v>
                </c:pt>
                <c:pt idx="7874">
                  <c:v>-5817.6</c:v>
                </c:pt>
                <c:pt idx="7875">
                  <c:v>-5908.4</c:v>
                </c:pt>
                <c:pt idx="7876">
                  <c:v>-6000.3</c:v>
                </c:pt>
                <c:pt idx="7877">
                  <c:v>-6090</c:v>
                </c:pt>
                <c:pt idx="7878">
                  <c:v>-6176.8</c:v>
                </c:pt>
                <c:pt idx="7879">
                  <c:v>-6257.1</c:v>
                </c:pt>
                <c:pt idx="7880">
                  <c:v>-6318.9</c:v>
                </c:pt>
                <c:pt idx="7881">
                  <c:v>-6387</c:v>
                </c:pt>
                <c:pt idx="7882">
                  <c:v>-6471.8</c:v>
                </c:pt>
                <c:pt idx="7883">
                  <c:v>-6578.2</c:v>
                </c:pt>
                <c:pt idx="7884">
                  <c:v>-6700.4</c:v>
                </c:pt>
                <c:pt idx="7885">
                  <c:v>-6817.7</c:v>
                </c:pt>
                <c:pt idx="7886">
                  <c:v>-6939.4</c:v>
                </c:pt>
                <c:pt idx="7887">
                  <c:v>-7060.1</c:v>
                </c:pt>
                <c:pt idx="7888">
                  <c:v>-7174.7</c:v>
                </c:pt>
                <c:pt idx="7889">
                  <c:v>-7273.7</c:v>
                </c:pt>
                <c:pt idx="7890">
                  <c:v>-7345.3</c:v>
                </c:pt>
                <c:pt idx="7891">
                  <c:v>-7405.2</c:v>
                </c:pt>
                <c:pt idx="7892">
                  <c:v>-7452.8</c:v>
                </c:pt>
                <c:pt idx="7893">
                  <c:v>-7519</c:v>
                </c:pt>
                <c:pt idx="7894">
                  <c:v>-7599.4</c:v>
                </c:pt>
                <c:pt idx="7895">
                  <c:v>-7681.1</c:v>
                </c:pt>
                <c:pt idx="7896">
                  <c:v>-7770.7</c:v>
                </c:pt>
                <c:pt idx="7897">
                  <c:v>-7861.9</c:v>
                </c:pt>
                <c:pt idx="7898">
                  <c:v>-7959.4</c:v>
                </c:pt>
                <c:pt idx="7899">
                  <c:v>-8061.3</c:v>
                </c:pt>
                <c:pt idx="7900">
                  <c:v>-8155.1</c:v>
                </c:pt>
                <c:pt idx="7901">
                  <c:v>-8235.9</c:v>
                </c:pt>
                <c:pt idx="7902">
                  <c:v>-8297.5</c:v>
                </c:pt>
                <c:pt idx="7903">
                  <c:v>-8356.7000000000007</c:v>
                </c:pt>
                <c:pt idx="7904">
                  <c:v>-8420.6</c:v>
                </c:pt>
                <c:pt idx="7905">
                  <c:v>-8471</c:v>
                </c:pt>
                <c:pt idx="7906">
                  <c:v>-8521.4</c:v>
                </c:pt>
                <c:pt idx="7907">
                  <c:v>-8564.2999999999993</c:v>
                </c:pt>
                <c:pt idx="7908">
                  <c:v>-8619.5</c:v>
                </c:pt>
                <c:pt idx="7909">
                  <c:v>-8698.5</c:v>
                </c:pt>
                <c:pt idx="7910">
                  <c:v>-8797.1</c:v>
                </c:pt>
                <c:pt idx="7911">
                  <c:v>-8908.6</c:v>
                </c:pt>
                <c:pt idx="7912">
                  <c:v>-8997.1</c:v>
                </c:pt>
                <c:pt idx="7913">
                  <c:v>-9052.9</c:v>
                </c:pt>
                <c:pt idx="7914">
                  <c:v>-9069.2999999999993</c:v>
                </c:pt>
                <c:pt idx="7915">
                  <c:v>-9071.6</c:v>
                </c:pt>
                <c:pt idx="7916">
                  <c:v>-9087.7000000000007</c:v>
                </c:pt>
                <c:pt idx="7917">
                  <c:v>-9127.2999999999993</c:v>
                </c:pt>
                <c:pt idx="7918">
                  <c:v>-9201.7999999999993</c:v>
                </c:pt>
                <c:pt idx="7919">
                  <c:v>-9305.7999999999993</c:v>
                </c:pt>
                <c:pt idx="7920">
                  <c:v>-9420</c:v>
                </c:pt>
                <c:pt idx="7921">
                  <c:v>-9552.7000000000007</c:v>
                </c:pt>
                <c:pt idx="7922">
                  <c:v>-9670.7000000000007</c:v>
                </c:pt>
                <c:pt idx="7923">
                  <c:v>-9761</c:v>
                </c:pt>
                <c:pt idx="7924">
                  <c:v>-9815.6</c:v>
                </c:pt>
                <c:pt idx="7925">
                  <c:v>-9832.6</c:v>
                </c:pt>
                <c:pt idx="7926">
                  <c:v>-9847.5</c:v>
                </c:pt>
                <c:pt idx="7927">
                  <c:v>-9869.9</c:v>
                </c:pt>
                <c:pt idx="7928">
                  <c:v>-9918.7000000000007</c:v>
                </c:pt>
                <c:pt idx="7929">
                  <c:v>-10000</c:v>
                </c:pt>
                <c:pt idx="7930">
                  <c:v>-10097</c:v>
                </c:pt>
                <c:pt idx="7931">
                  <c:v>-10191</c:v>
                </c:pt>
                <c:pt idx="7932">
                  <c:v>-10241</c:v>
                </c:pt>
                <c:pt idx="7933">
                  <c:v>-10244</c:v>
                </c:pt>
                <c:pt idx="7934">
                  <c:v>-10214</c:v>
                </c:pt>
                <c:pt idx="7935">
                  <c:v>-10180</c:v>
                </c:pt>
                <c:pt idx="7936">
                  <c:v>-10167</c:v>
                </c:pt>
                <c:pt idx="7937">
                  <c:v>-10181</c:v>
                </c:pt>
                <c:pt idx="7938">
                  <c:v>-10211</c:v>
                </c:pt>
                <c:pt idx="7939">
                  <c:v>-10240</c:v>
                </c:pt>
                <c:pt idx="7940">
                  <c:v>-10243</c:v>
                </c:pt>
                <c:pt idx="7941">
                  <c:v>-10229</c:v>
                </c:pt>
                <c:pt idx="7942">
                  <c:v>-10201</c:v>
                </c:pt>
                <c:pt idx="7943">
                  <c:v>-10158</c:v>
                </c:pt>
                <c:pt idx="7944">
                  <c:v>-10091</c:v>
                </c:pt>
                <c:pt idx="7945">
                  <c:v>-10004</c:v>
                </c:pt>
                <c:pt idx="7946">
                  <c:v>-9917.6</c:v>
                </c:pt>
                <c:pt idx="7947">
                  <c:v>-9815.9</c:v>
                </c:pt>
                <c:pt idx="7948">
                  <c:v>-9677.2000000000007</c:v>
                </c:pt>
                <c:pt idx="7949">
                  <c:v>-9498.7000000000007</c:v>
                </c:pt>
                <c:pt idx="7950">
                  <c:v>-9272.7000000000007</c:v>
                </c:pt>
                <c:pt idx="7951">
                  <c:v>-9005.1</c:v>
                </c:pt>
                <c:pt idx="7952">
                  <c:v>-8671.2000000000007</c:v>
                </c:pt>
                <c:pt idx="7953">
                  <c:v>-8265.2000000000007</c:v>
                </c:pt>
                <c:pt idx="7954">
                  <c:v>-7786.9</c:v>
                </c:pt>
                <c:pt idx="7955">
                  <c:v>-7242.6</c:v>
                </c:pt>
                <c:pt idx="7956">
                  <c:v>-6676.5</c:v>
                </c:pt>
                <c:pt idx="7957">
                  <c:v>-6131</c:v>
                </c:pt>
                <c:pt idx="7958">
                  <c:v>-5622.1</c:v>
                </c:pt>
                <c:pt idx="7959">
                  <c:v>-5155.3</c:v>
                </c:pt>
                <c:pt idx="7960">
                  <c:v>-4708.7</c:v>
                </c:pt>
                <c:pt idx="7961">
                  <c:v>-4289</c:v>
                </c:pt>
                <c:pt idx="7962">
                  <c:v>-3882.9</c:v>
                </c:pt>
                <c:pt idx="7963">
                  <c:v>-3500.5</c:v>
                </c:pt>
                <c:pt idx="7964">
                  <c:v>-3143.1</c:v>
                </c:pt>
                <c:pt idx="7965">
                  <c:v>-2817</c:v>
                </c:pt>
                <c:pt idx="7966">
                  <c:v>-2533.4</c:v>
                </c:pt>
                <c:pt idx="7967">
                  <c:v>-2285</c:v>
                </c:pt>
                <c:pt idx="7968">
                  <c:v>-2073.8000000000002</c:v>
                </c:pt>
                <c:pt idx="7969">
                  <c:v>-1888.1</c:v>
                </c:pt>
                <c:pt idx="7970">
                  <c:v>-1717.6</c:v>
                </c:pt>
                <c:pt idx="7971">
                  <c:v>-1560.7</c:v>
                </c:pt>
                <c:pt idx="7972">
                  <c:v>-1401.1</c:v>
                </c:pt>
                <c:pt idx="7973">
                  <c:v>-1241.2</c:v>
                </c:pt>
                <c:pt idx="7974">
                  <c:v>-1087</c:v>
                </c:pt>
                <c:pt idx="7975">
                  <c:v>-933.16</c:v>
                </c:pt>
                <c:pt idx="7976">
                  <c:v>-805.12</c:v>
                </c:pt>
                <c:pt idx="7977">
                  <c:v>-683.87</c:v>
                </c:pt>
                <c:pt idx="7978">
                  <c:v>-582.5</c:v>
                </c:pt>
                <c:pt idx="7979">
                  <c:v>-494.43</c:v>
                </c:pt>
                <c:pt idx="7980">
                  <c:v>-421.43</c:v>
                </c:pt>
                <c:pt idx="7981">
                  <c:v>-360.97</c:v>
                </c:pt>
                <c:pt idx="7982">
                  <c:v>-294.17</c:v>
                </c:pt>
                <c:pt idx="7983">
                  <c:v>-227.06</c:v>
                </c:pt>
                <c:pt idx="7984">
                  <c:v>-165.07</c:v>
                </c:pt>
                <c:pt idx="7985">
                  <c:v>-113.36</c:v>
                </c:pt>
                <c:pt idx="7986">
                  <c:v>-77.646000000000001</c:v>
                </c:pt>
                <c:pt idx="7987">
                  <c:v>-46.924999999999997</c:v>
                </c:pt>
                <c:pt idx="7988">
                  <c:v>-25.501000000000001</c:v>
                </c:pt>
                <c:pt idx="7989">
                  <c:v>-6.2408999999999999</c:v>
                </c:pt>
                <c:pt idx="7990">
                  <c:v>24.841000000000001</c:v>
                </c:pt>
                <c:pt idx="7991">
                  <c:v>60.72</c:v>
                </c:pt>
                <c:pt idx="7992">
                  <c:v>99.858000000000004</c:v>
                </c:pt>
                <c:pt idx="7993">
                  <c:v>128.07</c:v>
                </c:pt>
                <c:pt idx="7994">
                  <c:v>147.09</c:v>
                </c:pt>
                <c:pt idx="7995">
                  <c:v>165.51</c:v>
                </c:pt>
                <c:pt idx="7996">
                  <c:v>180.99</c:v>
                </c:pt>
                <c:pt idx="7997">
                  <c:v>214.49</c:v>
                </c:pt>
                <c:pt idx="7998">
                  <c:v>248.02</c:v>
                </c:pt>
                <c:pt idx="7999">
                  <c:v>278.12</c:v>
                </c:pt>
                <c:pt idx="8000">
                  <c:v>308.79000000000002</c:v>
                </c:pt>
                <c:pt idx="8001">
                  <c:v>335.75</c:v>
                </c:pt>
                <c:pt idx="8002">
                  <c:v>363.8</c:v>
                </c:pt>
                <c:pt idx="8003">
                  <c:v>387.37</c:v>
                </c:pt>
                <c:pt idx="8004">
                  <c:v>412.68</c:v>
                </c:pt>
                <c:pt idx="8005">
                  <c:v>438.75</c:v>
                </c:pt>
                <c:pt idx="8006">
                  <c:v>465.05</c:v>
                </c:pt>
                <c:pt idx="8007">
                  <c:v>497.54</c:v>
                </c:pt>
                <c:pt idx="8008">
                  <c:v>529.55999999999995</c:v>
                </c:pt>
                <c:pt idx="8009">
                  <c:v>563.30999999999995</c:v>
                </c:pt>
                <c:pt idx="8010">
                  <c:v>592.83000000000004</c:v>
                </c:pt>
                <c:pt idx="8011">
                  <c:v>621.71</c:v>
                </c:pt>
                <c:pt idx="8012">
                  <c:v>651.23</c:v>
                </c:pt>
                <c:pt idx="8013">
                  <c:v>687.91</c:v>
                </c:pt>
                <c:pt idx="8014">
                  <c:v>726.22</c:v>
                </c:pt>
                <c:pt idx="8015">
                  <c:v>768.74</c:v>
                </c:pt>
                <c:pt idx="8016">
                  <c:v>809.13</c:v>
                </c:pt>
                <c:pt idx="8017">
                  <c:v>851.88</c:v>
                </c:pt>
                <c:pt idx="8018">
                  <c:v>899.07</c:v>
                </c:pt>
                <c:pt idx="8019">
                  <c:v>945.53</c:v>
                </c:pt>
                <c:pt idx="8020">
                  <c:v>999.23</c:v>
                </c:pt>
                <c:pt idx="8021">
                  <c:v>1052.0999999999999</c:v>
                </c:pt>
                <c:pt idx="8022">
                  <c:v>1113.5</c:v>
                </c:pt>
                <c:pt idx="8023">
                  <c:v>1175.5</c:v>
                </c:pt>
                <c:pt idx="8024">
                  <c:v>1235.0999999999999</c:v>
                </c:pt>
                <c:pt idx="8025">
                  <c:v>1293.8</c:v>
                </c:pt>
                <c:pt idx="8026">
                  <c:v>1344</c:v>
                </c:pt>
                <c:pt idx="8027">
                  <c:v>1389.8</c:v>
                </c:pt>
                <c:pt idx="8028">
                  <c:v>1427</c:v>
                </c:pt>
                <c:pt idx="8029">
                  <c:v>1465.8</c:v>
                </c:pt>
                <c:pt idx="8030">
                  <c:v>1508.8</c:v>
                </c:pt>
                <c:pt idx="8031">
                  <c:v>1554.1</c:v>
                </c:pt>
                <c:pt idx="8032">
                  <c:v>1597.7</c:v>
                </c:pt>
                <c:pt idx="8033">
                  <c:v>1646.7</c:v>
                </c:pt>
                <c:pt idx="8034">
                  <c:v>1701.7</c:v>
                </c:pt>
                <c:pt idx="8035">
                  <c:v>1767.5</c:v>
                </c:pt>
                <c:pt idx="8036">
                  <c:v>1841.3</c:v>
                </c:pt>
                <c:pt idx="8037">
                  <c:v>1937.1</c:v>
                </c:pt>
                <c:pt idx="8038">
                  <c:v>2033.1</c:v>
                </c:pt>
                <c:pt idx="8039">
                  <c:v>2132.9</c:v>
                </c:pt>
                <c:pt idx="8040">
                  <c:v>2242.6999999999998</c:v>
                </c:pt>
                <c:pt idx="8041">
                  <c:v>2355.9</c:v>
                </c:pt>
                <c:pt idx="8042">
                  <c:v>2472</c:v>
                </c:pt>
                <c:pt idx="8043">
                  <c:v>2582.3000000000002</c:v>
                </c:pt>
                <c:pt idx="8044">
                  <c:v>2682.9</c:v>
                </c:pt>
                <c:pt idx="8045">
                  <c:v>2778.4</c:v>
                </c:pt>
                <c:pt idx="8046">
                  <c:v>2867.3</c:v>
                </c:pt>
                <c:pt idx="8047">
                  <c:v>2965.2</c:v>
                </c:pt>
                <c:pt idx="8048">
                  <c:v>3060</c:v>
                </c:pt>
                <c:pt idx="8049">
                  <c:v>3146.1</c:v>
                </c:pt>
                <c:pt idx="8050">
                  <c:v>3248.2</c:v>
                </c:pt>
                <c:pt idx="8051">
                  <c:v>3352.1</c:v>
                </c:pt>
                <c:pt idx="8052">
                  <c:v>3473.3</c:v>
                </c:pt>
                <c:pt idx="8053">
                  <c:v>3599.8</c:v>
                </c:pt>
                <c:pt idx="8054">
                  <c:v>3733.1</c:v>
                </c:pt>
                <c:pt idx="8055">
                  <c:v>3879.7</c:v>
                </c:pt>
                <c:pt idx="8056">
                  <c:v>4025.9</c:v>
                </c:pt>
                <c:pt idx="8057">
                  <c:v>4171.1000000000004</c:v>
                </c:pt>
                <c:pt idx="8058">
                  <c:v>4319.8</c:v>
                </c:pt>
                <c:pt idx="8059">
                  <c:v>4458.6000000000004</c:v>
                </c:pt>
                <c:pt idx="8060">
                  <c:v>4585.6000000000004</c:v>
                </c:pt>
                <c:pt idx="8061">
                  <c:v>4696.7</c:v>
                </c:pt>
                <c:pt idx="8062">
                  <c:v>4809.6000000000004</c:v>
                </c:pt>
                <c:pt idx="8063">
                  <c:v>4932.7</c:v>
                </c:pt>
                <c:pt idx="8064">
                  <c:v>5058.2</c:v>
                </c:pt>
                <c:pt idx="8065">
                  <c:v>5200.1000000000004</c:v>
                </c:pt>
                <c:pt idx="8066">
                  <c:v>5340</c:v>
                </c:pt>
                <c:pt idx="8067">
                  <c:v>5485.6</c:v>
                </c:pt>
                <c:pt idx="8068">
                  <c:v>5640.8</c:v>
                </c:pt>
                <c:pt idx="8069">
                  <c:v>5804.6</c:v>
                </c:pt>
                <c:pt idx="8070">
                  <c:v>5978</c:v>
                </c:pt>
                <c:pt idx="8071">
                  <c:v>6143.7</c:v>
                </c:pt>
                <c:pt idx="8072">
                  <c:v>6302.6</c:v>
                </c:pt>
                <c:pt idx="8073">
                  <c:v>6438.6</c:v>
                </c:pt>
                <c:pt idx="8074">
                  <c:v>6549.8</c:v>
                </c:pt>
                <c:pt idx="8075">
                  <c:v>6637.8</c:v>
                </c:pt>
                <c:pt idx="8076">
                  <c:v>6702.7</c:v>
                </c:pt>
                <c:pt idx="8077">
                  <c:v>6761.8</c:v>
                </c:pt>
                <c:pt idx="8078">
                  <c:v>6830.8</c:v>
                </c:pt>
                <c:pt idx="8079">
                  <c:v>6923.5</c:v>
                </c:pt>
                <c:pt idx="8080">
                  <c:v>7039.3</c:v>
                </c:pt>
                <c:pt idx="8081">
                  <c:v>7164.9</c:v>
                </c:pt>
                <c:pt idx="8082">
                  <c:v>7292.8</c:v>
                </c:pt>
                <c:pt idx="8083">
                  <c:v>7413.6</c:v>
                </c:pt>
                <c:pt idx="8084">
                  <c:v>7526.1</c:v>
                </c:pt>
                <c:pt idx="8085">
                  <c:v>7626.3</c:v>
                </c:pt>
                <c:pt idx="8086">
                  <c:v>7720.9</c:v>
                </c:pt>
                <c:pt idx="8087">
                  <c:v>7802.5</c:v>
                </c:pt>
                <c:pt idx="8088">
                  <c:v>7880.8</c:v>
                </c:pt>
                <c:pt idx="8089">
                  <c:v>7965.8</c:v>
                </c:pt>
                <c:pt idx="8090">
                  <c:v>8065.6</c:v>
                </c:pt>
                <c:pt idx="8091">
                  <c:v>8170.5</c:v>
                </c:pt>
                <c:pt idx="8092">
                  <c:v>8296.5</c:v>
                </c:pt>
                <c:pt idx="8093">
                  <c:v>8443.2000000000007</c:v>
                </c:pt>
                <c:pt idx="8094">
                  <c:v>8601.6</c:v>
                </c:pt>
                <c:pt idx="8095">
                  <c:v>8757.1</c:v>
                </c:pt>
                <c:pt idx="8096">
                  <c:v>8891.7999999999993</c:v>
                </c:pt>
                <c:pt idx="8097">
                  <c:v>9002.9</c:v>
                </c:pt>
                <c:pt idx="8098">
                  <c:v>9089.7000000000007</c:v>
                </c:pt>
                <c:pt idx="8099">
                  <c:v>9153.1</c:v>
                </c:pt>
                <c:pt idx="8100">
                  <c:v>9217.7000000000007</c:v>
                </c:pt>
                <c:pt idx="8101">
                  <c:v>9268.2999999999993</c:v>
                </c:pt>
                <c:pt idx="8102">
                  <c:v>9321.7000000000007</c:v>
                </c:pt>
                <c:pt idx="8103">
                  <c:v>9386.7999999999993</c:v>
                </c:pt>
                <c:pt idx="8104">
                  <c:v>9463.7999999999993</c:v>
                </c:pt>
                <c:pt idx="8105">
                  <c:v>9571.9</c:v>
                </c:pt>
                <c:pt idx="8106">
                  <c:v>9694</c:v>
                </c:pt>
                <c:pt idx="8107">
                  <c:v>9827</c:v>
                </c:pt>
                <c:pt idx="8108">
                  <c:v>9953.4</c:v>
                </c:pt>
                <c:pt idx="8109">
                  <c:v>10074</c:v>
                </c:pt>
                <c:pt idx="8110">
                  <c:v>10180</c:v>
                </c:pt>
                <c:pt idx="8111">
                  <c:v>10239</c:v>
                </c:pt>
                <c:pt idx="8112">
                  <c:v>10273</c:v>
                </c:pt>
                <c:pt idx="8113">
                  <c:v>10285</c:v>
                </c:pt>
                <c:pt idx="8114">
                  <c:v>10300</c:v>
                </c:pt>
                <c:pt idx="8115">
                  <c:v>10355</c:v>
                </c:pt>
                <c:pt idx="8116">
                  <c:v>10439</c:v>
                </c:pt>
                <c:pt idx="8117">
                  <c:v>10557</c:v>
                </c:pt>
                <c:pt idx="8118">
                  <c:v>10695</c:v>
                </c:pt>
                <c:pt idx="8119">
                  <c:v>10837</c:v>
                </c:pt>
                <c:pt idx="8120">
                  <c:v>10978</c:v>
                </c:pt>
                <c:pt idx="8121">
                  <c:v>11080</c:v>
                </c:pt>
                <c:pt idx="8122">
                  <c:v>11123</c:v>
                </c:pt>
                <c:pt idx="8123">
                  <c:v>11111</c:v>
                </c:pt>
                <c:pt idx="8124">
                  <c:v>11059</c:v>
                </c:pt>
                <c:pt idx="8125">
                  <c:v>10995</c:v>
                </c:pt>
                <c:pt idx="8126">
                  <c:v>10953</c:v>
                </c:pt>
                <c:pt idx="8127">
                  <c:v>10954</c:v>
                </c:pt>
                <c:pt idx="8128">
                  <c:v>11002</c:v>
                </c:pt>
                <c:pt idx="8129">
                  <c:v>11075</c:v>
                </c:pt>
                <c:pt idx="8130">
                  <c:v>11147</c:v>
                </c:pt>
                <c:pt idx="8131">
                  <c:v>11189</c:v>
                </c:pt>
                <c:pt idx="8132">
                  <c:v>11193</c:v>
                </c:pt>
                <c:pt idx="8133">
                  <c:v>11153</c:v>
                </c:pt>
                <c:pt idx="8134">
                  <c:v>11069</c:v>
                </c:pt>
                <c:pt idx="8135">
                  <c:v>10962</c:v>
                </c:pt>
                <c:pt idx="8136">
                  <c:v>10836</c:v>
                </c:pt>
                <c:pt idx="8137">
                  <c:v>10706</c:v>
                </c:pt>
                <c:pt idx="8138">
                  <c:v>10582</c:v>
                </c:pt>
                <c:pt idx="8139">
                  <c:v>10476</c:v>
                </c:pt>
                <c:pt idx="8140">
                  <c:v>10398</c:v>
                </c:pt>
                <c:pt idx="8141">
                  <c:v>10333</c:v>
                </c:pt>
                <c:pt idx="8142">
                  <c:v>10270</c:v>
                </c:pt>
                <c:pt idx="8143">
                  <c:v>10191</c:v>
                </c:pt>
                <c:pt idx="8144">
                  <c:v>10094</c:v>
                </c:pt>
                <c:pt idx="8145">
                  <c:v>9988.7000000000007</c:v>
                </c:pt>
                <c:pt idx="8146">
                  <c:v>9878.4</c:v>
                </c:pt>
                <c:pt idx="8147">
                  <c:v>9771.2999999999993</c:v>
                </c:pt>
                <c:pt idx="8148">
                  <c:v>9651.2999999999993</c:v>
                </c:pt>
                <c:pt idx="8149">
                  <c:v>9508.4</c:v>
                </c:pt>
                <c:pt idx="8150">
                  <c:v>9336.7000000000007</c:v>
                </c:pt>
                <c:pt idx="8151">
                  <c:v>9130.7999999999993</c:v>
                </c:pt>
                <c:pt idx="8152">
                  <c:v>8888.4</c:v>
                </c:pt>
                <c:pt idx="8153">
                  <c:v>8605.2000000000007</c:v>
                </c:pt>
                <c:pt idx="8154">
                  <c:v>8285.5</c:v>
                </c:pt>
                <c:pt idx="8155">
                  <c:v>7935</c:v>
                </c:pt>
                <c:pt idx="8156">
                  <c:v>7544.4</c:v>
                </c:pt>
                <c:pt idx="8157">
                  <c:v>7129.2</c:v>
                </c:pt>
                <c:pt idx="8158">
                  <c:v>6695.7</c:v>
                </c:pt>
                <c:pt idx="8159">
                  <c:v>6258.6</c:v>
                </c:pt>
                <c:pt idx="8160">
                  <c:v>5829.4</c:v>
                </c:pt>
                <c:pt idx="8161">
                  <c:v>5403.3</c:v>
                </c:pt>
                <c:pt idx="8162">
                  <c:v>5002.2</c:v>
                </c:pt>
                <c:pt idx="8163">
                  <c:v>4615.3</c:v>
                </c:pt>
                <c:pt idx="8164">
                  <c:v>4255.1000000000004</c:v>
                </c:pt>
                <c:pt idx="8165">
                  <c:v>3936.7</c:v>
                </c:pt>
                <c:pt idx="8166">
                  <c:v>3647.3</c:v>
                </c:pt>
                <c:pt idx="8167">
                  <c:v>3385.8</c:v>
                </c:pt>
                <c:pt idx="8168">
                  <c:v>3147.8</c:v>
                </c:pt>
                <c:pt idx="8169">
                  <c:v>2919</c:v>
                </c:pt>
                <c:pt idx="8170">
                  <c:v>2705.8</c:v>
                </c:pt>
                <c:pt idx="8171">
                  <c:v>2492.1</c:v>
                </c:pt>
                <c:pt idx="8172">
                  <c:v>2300.9</c:v>
                </c:pt>
                <c:pt idx="8173">
                  <c:v>2134.5</c:v>
                </c:pt>
                <c:pt idx="8174">
                  <c:v>1982.2</c:v>
                </c:pt>
                <c:pt idx="8175">
                  <c:v>1853.8</c:v>
                </c:pt>
                <c:pt idx="8176">
                  <c:v>1736.7</c:v>
                </c:pt>
                <c:pt idx="8177">
                  <c:v>1639.2</c:v>
                </c:pt>
                <c:pt idx="8178">
                  <c:v>1555.8</c:v>
                </c:pt>
                <c:pt idx="8179">
                  <c:v>1480.8</c:v>
                </c:pt>
                <c:pt idx="8180">
                  <c:v>1420.7</c:v>
                </c:pt>
                <c:pt idx="8181">
                  <c:v>1366.3</c:v>
                </c:pt>
                <c:pt idx="8182">
                  <c:v>1315.7</c:v>
                </c:pt>
                <c:pt idx="8183">
                  <c:v>1260.4000000000001</c:v>
                </c:pt>
                <c:pt idx="8184">
                  <c:v>1205.4000000000001</c:v>
                </c:pt>
                <c:pt idx="8185">
                  <c:v>1148.8</c:v>
                </c:pt>
                <c:pt idx="8186">
                  <c:v>1090.3</c:v>
                </c:pt>
                <c:pt idx="8187">
                  <c:v>1026.9000000000001</c:v>
                </c:pt>
                <c:pt idx="8188">
                  <c:v>965.14</c:v>
                </c:pt>
                <c:pt idx="8189">
                  <c:v>903.59</c:v>
                </c:pt>
                <c:pt idx="8190">
                  <c:v>845.23</c:v>
                </c:pt>
                <c:pt idx="8191">
                  <c:v>792.84</c:v>
                </c:pt>
                <c:pt idx="8192">
                  <c:v>740.03</c:v>
                </c:pt>
                <c:pt idx="8193">
                  <c:v>692.7</c:v>
                </c:pt>
                <c:pt idx="8194">
                  <c:v>645.13</c:v>
                </c:pt>
                <c:pt idx="8195">
                  <c:v>604.48</c:v>
                </c:pt>
                <c:pt idx="8196">
                  <c:v>563.84</c:v>
                </c:pt>
                <c:pt idx="8197">
                  <c:v>529.39</c:v>
                </c:pt>
                <c:pt idx="8198">
                  <c:v>493.09</c:v>
                </c:pt>
                <c:pt idx="8199">
                  <c:v>452.85</c:v>
                </c:pt>
                <c:pt idx="8200">
                  <c:v>419.18</c:v>
                </c:pt>
                <c:pt idx="8201">
                  <c:v>384.58</c:v>
                </c:pt>
                <c:pt idx="8202">
                  <c:v>352.27</c:v>
                </c:pt>
                <c:pt idx="8203">
                  <c:v>317.06</c:v>
                </c:pt>
                <c:pt idx="8204">
                  <c:v>281.7</c:v>
                </c:pt>
                <c:pt idx="8205">
                  <c:v>250.16</c:v>
                </c:pt>
                <c:pt idx="8206">
                  <c:v>218.92</c:v>
                </c:pt>
                <c:pt idx="8207">
                  <c:v>190.75</c:v>
                </c:pt>
                <c:pt idx="8208">
                  <c:v>159.79</c:v>
                </c:pt>
                <c:pt idx="8209">
                  <c:v>131.22</c:v>
                </c:pt>
                <c:pt idx="8210">
                  <c:v>102.68</c:v>
                </c:pt>
                <c:pt idx="8211">
                  <c:v>73.587000000000003</c:v>
                </c:pt>
                <c:pt idx="8212">
                  <c:v>42.139000000000003</c:v>
                </c:pt>
                <c:pt idx="8213">
                  <c:v>13.218999999999999</c:v>
                </c:pt>
                <c:pt idx="8214">
                  <c:v>-20.202999999999999</c:v>
                </c:pt>
                <c:pt idx="8215">
                  <c:v>-43.003</c:v>
                </c:pt>
                <c:pt idx="8216">
                  <c:v>-70.679000000000002</c:v>
                </c:pt>
                <c:pt idx="8217">
                  <c:v>-89.391000000000005</c:v>
                </c:pt>
                <c:pt idx="8218">
                  <c:v>-112.92</c:v>
                </c:pt>
                <c:pt idx="8219">
                  <c:v>-136.61000000000001</c:v>
                </c:pt>
                <c:pt idx="8220">
                  <c:v>-156.72999999999999</c:v>
                </c:pt>
                <c:pt idx="8221">
                  <c:v>-187.54</c:v>
                </c:pt>
                <c:pt idx="8222">
                  <c:v>-217.56</c:v>
                </c:pt>
                <c:pt idx="8223">
                  <c:v>-241.64</c:v>
                </c:pt>
                <c:pt idx="8224">
                  <c:v>-271.64</c:v>
                </c:pt>
                <c:pt idx="8225">
                  <c:v>-299.95</c:v>
                </c:pt>
                <c:pt idx="8226">
                  <c:v>-342.17</c:v>
                </c:pt>
                <c:pt idx="8227">
                  <c:v>-379.61</c:v>
                </c:pt>
                <c:pt idx="8228">
                  <c:v>-416.78</c:v>
                </c:pt>
                <c:pt idx="8229">
                  <c:v>-463.58</c:v>
                </c:pt>
                <c:pt idx="8230">
                  <c:v>-502.65</c:v>
                </c:pt>
                <c:pt idx="8231">
                  <c:v>-552.51</c:v>
                </c:pt>
                <c:pt idx="8232">
                  <c:v>-599.92999999999995</c:v>
                </c:pt>
                <c:pt idx="8233">
                  <c:v>-650.65</c:v>
                </c:pt>
                <c:pt idx="8234">
                  <c:v>-705.05</c:v>
                </c:pt>
                <c:pt idx="8235">
                  <c:v>-749.97</c:v>
                </c:pt>
                <c:pt idx="8236">
                  <c:v>-799.37</c:v>
                </c:pt>
                <c:pt idx="8237">
                  <c:v>-842.93</c:v>
                </c:pt>
                <c:pt idx="8238">
                  <c:v>-888.64</c:v>
                </c:pt>
                <c:pt idx="8239">
                  <c:v>-940.38</c:v>
                </c:pt>
                <c:pt idx="8240">
                  <c:v>-983.76</c:v>
                </c:pt>
                <c:pt idx="8241">
                  <c:v>-1041.4000000000001</c:v>
                </c:pt>
                <c:pt idx="8242">
                  <c:v>-1090.5999999999999</c:v>
                </c:pt>
                <c:pt idx="8243">
                  <c:v>-1147.3</c:v>
                </c:pt>
                <c:pt idx="8244">
                  <c:v>-1197.0999999999999</c:v>
                </c:pt>
                <c:pt idx="8245">
                  <c:v>-1264.7</c:v>
                </c:pt>
                <c:pt idx="8246">
                  <c:v>-1328.8</c:v>
                </c:pt>
                <c:pt idx="8247">
                  <c:v>-1396.5</c:v>
                </c:pt>
                <c:pt idx="8248">
                  <c:v>-1460.6</c:v>
                </c:pt>
                <c:pt idx="8249">
                  <c:v>-1531.5</c:v>
                </c:pt>
                <c:pt idx="8250">
                  <c:v>-1610.3</c:v>
                </c:pt>
                <c:pt idx="8251">
                  <c:v>-1703.6</c:v>
                </c:pt>
                <c:pt idx="8252">
                  <c:v>-1796</c:v>
                </c:pt>
                <c:pt idx="8253">
                  <c:v>-1901.7</c:v>
                </c:pt>
                <c:pt idx="8254">
                  <c:v>-2013.7</c:v>
                </c:pt>
                <c:pt idx="8255">
                  <c:v>-2127.5</c:v>
                </c:pt>
                <c:pt idx="8256">
                  <c:v>-2245.9</c:v>
                </c:pt>
                <c:pt idx="8257">
                  <c:v>-2357.9</c:v>
                </c:pt>
                <c:pt idx="8258">
                  <c:v>-2473.8000000000002</c:v>
                </c:pt>
                <c:pt idx="8259">
                  <c:v>-2586.1</c:v>
                </c:pt>
                <c:pt idx="8260">
                  <c:v>-2703.4</c:v>
                </c:pt>
                <c:pt idx="8261">
                  <c:v>-2814.7</c:v>
                </c:pt>
                <c:pt idx="8262">
                  <c:v>-2929.7</c:v>
                </c:pt>
                <c:pt idx="8263">
                  <c:v>-3052.1</c:v>
                </c:pt>
                <c:pt idx="8264">
                  <c:v>-3184.7</c:v>
                </c:pt>
                <c:pt idx="8265">
                  <c:v>-3318.9</c:v>
                </c:pt>
                <c:pt idx="8266">
                  <c:v>-3467.2</c:v>
                </c:pt>
                <c:pt idx="8267">
                  <c:v>-3621.2</c:v>
                </c:pt>
                <c:pt idx="8268">
                  <c:v>-3767.4</c:v>
                </c:pt>
                <c:pt idx="8269">
                  <c:v>-3915.8</c:v>
                </c:pt>
                <c:pt idx="8270">
                  <c:v>-4059.2</c:v>
                </c:pt>
                <c:pt idx="8271">
                  <c:v>-4207.8999999999996</c:v>
                </c:pt>
                <c:pt idx="8272">
                  <c:v>-4354</c:v>
                </c:pt>
                <c:pt idx="8273">
                  <c:v>-4502.5</c:v>
                </c:pt>
                <c:pt idx="8274">
                  <c:v>-4643</c:v>
                </c:pt>
                <c:pt idx="8275">
                  <c:v>-4767.8</c:v>
                </c:pt>
                <c:pt idx="8276">
                  <c:v>-4873</c:v>
                </c:pt>
                <c:pt idx="8277">
                  <c:v>-4968.8</c:v>
                </c:pt>
                <c:pt idx="8278">
                  <c:v>-5068.8999999999996</c:v>
                </c:pt>
                <c:pt idx="8279">
                  <c:v>-5184.7</c:v>
                </c:pt>
                <c:pt idx="8280">
                  <c:v>-5304.1</c:v>
                </c:pt>
                <c:pt idx="8281">
                  <c:v>-5437.8</c:v>
                </c:pt>
                <c:pt idx="8282">
                  <c:v>-5556.7</c:v>
                </c:pt>
                <c:pt idx="8283">
                  <c:v>-5670</c:v>
                </c:pt>
                <c:pt idx="8284">
                  <c:v>-5785.8</c:v>
                </c:pt>
                <c:pt idx="8285">
                  <c:v>-5913.7</c:v>
                </c:pt>
                <c:pt idx="8286">
                  <c:v>-6056.1</c:v>
                </c:pt>
                <c:pt idx="8287">
                  <c:v>-6195.5</c:v>
                </c:pt>
                <c:pt idx="8288">
                  <c:v>-6325.4</c:v>
                </c:pt>
                <c:pt idx="8289">
                  <c:v>-6444.9</c:v>
                </c:pt>
                <c:pt idx="8290">
                  <c:v>-6553.4</c:v>
                </c:pt>
                <c:pt idx="8291">
                  <c:v>-6662.8</c:v>
                </c:pt>
                <c:pt idx="8292">
                  <c:v>-6768</c:v>
                </c:pt>
                <c:pt idx="8293">
                  <c:v>-6861.5</c:v>
                </c:pt>
                <c:pt idx="8294">
                  <c:v>-6961.9</c:v>
                </c:pt>
                <c:pt idx="8295">
                  <c:v>-7050.3</c:v>
                </c:pt>
                <c:pt idx="8296">
                  <c:v>-7135</c:v>
                </c:pt>
                <c:pt idx="8297">
                  <c:v>-7206.9</c:v>
                </c:pt>
                <c:pt idx="8298">
                  <c:v>-7280.7</c:v>
                </c:pt>
                <c:pt idx="8299">
                  <c:v>-7352.8</c:v>
                </c:pt>
                <c:pt idx="8300">
                  <c:v>-7421.8</c:v>
                </c:pt>
                <c:pt idx="8301">
                  <c:v>-7492</c:v>
                </c:pt>
                <c:pt idx="8302">
                  <c:v>-7558.3</c:v>
                </c:pt>
                <c:pt idx="8303">
                  <c:v>-7644.4</c:v>
                </c:pt>
                <c:pt idx="8304">
                  <c:v>-7747.1</c:v>
                </c:pt>
                <c:pt idx="8305">
                  <c:v>-7869.2</c:v>
                </c:pt>
                <c:pt idx="8306">
                  <c:v>-7996.8</c:v>
                </c:pt>
                <c:pt idx="8307">
                  <c:v>-8113.4</c:v>
                </c:pt>
                <c:pt idx="8308">
                  <c:v>-8217</c:v>
                </c:pt>
                <c:pt idx="8309">
                  <c:v>-8293.1</c:v>
                </c:pt>
                <c:pt idx="8310">
                  <c:v>-8339.7999999999993</c:v>
                </c:pt>
                <c:pt idx="8311">
                  <c:v>-8373.4</c:v>
                </c:pt>
                <c:pt idx="8312">
                  <c:v>-8400.9</c:v>
                </c:pt>
                <c:pt idx="8313">
                  <c:v>-8444.9</c:v>
                </c:pt>
                <c:pt idx="8314">
                  <c:v>-8507.2999999999993</c:v>
                </c:pt>
                <c:pt idx="8315">
                  <c:v>-8576.4</c:v>
                </c:pt>
                <c:pt idx="8316">
                  <c:v>-8652.9</c:v>
                </c:pt>
                <c:pt idx="8317">
                  <c:v>-8725.6</c:v>
                </c:pt>
                <c:pt idx="8318">
                  <c:v>-8803.2000000000007</c:v>
                </c:pt>
                <c:pt idx="8319">
                  <c:v>-8897.4</c:v>
                </c:pt>
                <c:pt idx="8320">
                  <c:v>-9001.6</c:v>
                </c:pt>
                <c:pt idx="8321">
                  <c:v>-9119.1</c:v>
                </c:pt>
                <c:pt idx="8322">
                  <c:v>-9215.7999999999993</c:v>
                </c:pt>
                <c:pt idx="8323">
                  <c:v>-9278.7999999999993</c:v>
                </c:pt>
                <c:pt idx="8324">
                  <c:v>-9312.7999999999993</c:v>
                </c:pt>
                <c:pt idx="8325">
                  <c:v>-9331.9</c:v>
                </c:pt>
                <c:pt idx="8326">
                  <c:v>-9343.7000000000007</c:v>
                </c:pt>
                <c:pt idx="8327">
                  <c:v>-9365.2000000000007</c:v>
                </c:pt>
                <c:pt idx="8328">
                  <c:v>-9390.6</c:v>
                </c:pt>
                <c:pt idx="8329">
                  <c:v>-9416.2000000000007</c:v>
                </c:pt>
                <c:pt idx="8330">
                  <c:v>-9449.1</c:v>
                </c:pt>
                <c:pt idx="8331">
                  <c:v>-9496.4</c:v>
                </c:pt>
                <c:pt idx="8332">
                  <c:v>-9554.1</c:v>
                </c:pt>
                <c:pt idx="8333">
                  <c:v>-9611.1</c:v>
                </c:pt>
                <c:pt idx="8334">
                  <c:v>-9661.9</c:v>
                </c:pt>
                <c:pt idx="8335">
                  <c:v>-9705.2999999999993</c:v>
                </c:pt>
                <c:pt idx="8336">
                  <c:v>-9770.6</c:v>
                </c:pt>
                <c:pt idx="8337">
                  <c:v>-9831.7999999999993</c:v>
                </c:pt>
                <c:pt idx="8338">
                  <c:v>-9870.9</c:v>
                </c:pt>
                <c:pt idx="8339">
                  <c:v>-9898</c:v>
                </c:pt>
                <c:pt idx="8340">
                  <c:v>-9924.2000000000007</c:v>
                </c:pt>
                <c:pt idx="8341">
                  <c:v>-9948.6</c:v>
                </c:pt>
                <c:pt idx="8342">
                  <c:v>-9975.4</c:v>
                </c:pt>
                <c:pt idx="8343">
                  <c:v>-9999.5</c:v>
                </c:pt>
                <c:pt idx="8344">
                  <c:v>-10004</c:v>
                </c:pt>
                <c:pt idx="8345">
                  <c:v>-9989.6</c:v>
                </c:pt>
                <c:pt idx="8346">
                  <c:v>-9967.5</c:v>
                </c:pt>
                <c:pt idx="8347">
                  <c:v>-9922.7000000000007</c:v>
                </c:pt>
                <c:pt idx="8348">
                  <c:v>-9873.5</c:v>
                </c:pt>
                <c:pt idx="8349">
                  <c:v>-9826.9</c:v>
                </c:pt>
                <c:pt idx="8350">
                  <c:v>-9756.7999999999993</c:v>
                </c:pt>
                <c:pt idx="8351">
                  <c:v>-9667.2000000000007</c:v>
                </c:pt>
                <c:pt idx="8352">
                  <c:v>-9551.7999999999993</c:v>
                </c:pt>
                <c:pt idx="8353">
                  <c:v>-9402.5</c:v>
                </c:pt>
                <c:pt idx="8354">
                  <c:v>-9214.4</c:v>
                </c:pt>
                <c:pt idx="8355">
                  <c:v>-8999.1</c:v>
                </c:pt>
                <c:pt idx="8356">
                  <c:v>-8786.7000000000007</c:v>
                </c:pt>
                <c:pt idx="8357">
                  <c:v>-8571.7000000000007</c:v>
                </c:pt>
                <c:pt idx="8358">
                  <c:v>-8337.4</c:v>
                </c:pt>
                <c:pt idx="8359">
                  <c:v>-8074.5</c:v>
                </c:pt>
                <c:pt idx="8360">
                  <c:v>-7769.3</c:v>
                </c:pt>
                <c:pt idx="8361">
                  <c:v>-7413.6</c:v>
                </c:pt>
                <c:pt idx="8362">
                  <c:v>-7001.6</c:v>
                </c:pt>
                <c:pt idx="8363">
                  <c:v>-6571.1</c:v>
                </c:pt>
                <c:pt idx="8364">
                  <c:v>-6147.4</c:v>
                </c:pt>
                <c:pt idx="8365">
                  <c:v>-5721.1</c:v>
                </c:pt>
                <c:pt idx="8366">
                  <c:v>-5290.9</c:v>
                </c:pt>
                <c:pt idx="8367">
                  <c:v>-4862.8999999999996</c:v>
                </c:pt>
                <c:pt idx="8368">
                  <c:v>-4441</c:v>
                </c:pt>
                <c:pt idx="8369">
                  <c:v>-4030.4</c:v>
                </c:pt>
                <c:pt idx="8370">
                  <c:v>-3626.8</c:v>
                </c:pt>
                <c:pt idx="8371">
                  <c:v>-3245.8</c:v>
                </c:pt>
                <c:pt idx="8372">
                  <c:v>-2894</c:v>
                </c:pt>
                <c:pt idx="8373">
                  <c:v>-2570.6</c:v>
                </c:pt>
                <c:pt idx="8374">
                  <c:v>-2287.1</c:v>
                </c:pt>
                <c:pt idx="8375">
                  <c:v>-2031.7</c:v>
                </c:pt>
                <c:pt idx="8376">
                  <c:v>-1810.2</c:v>
                </c:pt>
                <c:pt idx="8377">
                  <c:v>-1620.2</c:v>
                </c:pt>
                <c:pt idx="8378">
                  <c:v>-1459.6</c:v>
                </c:pt>
                <c:pt idx="8379">
                  <c:v>-1319.2</c:v>
                </c:pt>
                <c:pt idx="8380">
                  <c:v>-1179.5</c:v>
                </c:pt>
                <c:pt idx="8381">
                  <c:v>-1045.5</c:v>
                </c:pt>
                <c:pt idx="8382">
                  <c:v>-917.57</c:v>
                </c:pt>
                <c:pt idx="8383">
                  <c:v>-803.45</c:v>
                </c:pt>
                <c:pt idx="8384">
                  <c:v>-701.93</c:v>
                </c:pt>
                <c:pt idx="8385">
                  <c:v>-608.35</c:v>
                </c:pt>
                <c:pt idx="8386">
                  <c:v>-527.19000000000005</c:v>
                </c:pt>
                <c:pt idx="8387">
                  <c:v>-446.65</c:v>
                </c:pt>
                <c:pt idx="8388">
                  <c:v>-368.9</c:v>
                </c:pt>
                <c:pt idx="8389">
                  <c:v>-304.97000000000003</c:v>
                </c:pt>
                <c:pt idx="8390">
                  <c:v>-245.53</c:v>
                </c:pt>
                <c:pt idx="8391">
                  <c:v>-204.53</c:v>
                </c:pt>
                <c:pt idx="8392">
                  <c:v>-168.1</c:v>
                </c:pt>
                <c:pt idx="8393">
                  <c:v>-143.63</c:v>
                </c:pt>
                <c:pt idx="8394">
                  <c:v>-125.89</c:v>
                </c:pt>
                <c:pt idx="8395">
                  <c:v>-96.004000000000005</c:v>
                </c:pt>
                <c:pt idx="8396">
                  <c:v>-74.792000000000002</c:v>
                </c:pt>
                <c:pt idx="8397">
                  <c:v>-46.25</c:v>
                </c:pt>
                <c:pt idx="8398">
                  <c:v>-19.263000000000002</c:v>
                </c:pt>
                <c:pt idx="8399">
                  <c:v>-4.6258999999999997</c:v>
                </c:pt>
                <c:pt idx="8400">
                  <c:v>13.228999999999999</c:v>
                </c:pt>
                <c:pt idx="8401">
                  <c:v>21.154</c:v>
                </c:pt>
                <c:pt idx="8402">
                  <c:v>37.704000000000001</c:v>
                </c:pt>
                <c:pt idx="8403">
                  <c:v>57.514000000000003</c:v>
                </c:pt>
                <c:pt idx="8404">
                  <c:v>78.400999999999996</c:v>
                </c:pt>
                <c:pt idx="8405">
                  <c:v>105.8</c:v>
                </c:pt>
                <c:pt idx="8406">
                  <c:v>129.32</c:v>
                </c:pt>
                <c:pt idx="8407">
                  <c:v>160.15</c:v>
                </c:pt>
                <c:pt idx="8408">
                  <c:v>184.11</c:v>
                </c:pt>
                <c:pt idx="8409">
                  <c:v>209.85</c:v>
                </c:pt>
                <c:pt idx="8410">
                  <c:v>244.96</c:v>
                </c:pt>
                <c:pt idx="8411">
                  <c:v>274.81</c:v>
                </c:pt>
                <c:pt idx="8412">
                  <c:v>308.63</c:v>
                </c:pt>
                <c:pt idx="8413">
                  <c:v>337.96</c:v>
                </c:pt>
                <c:pt idx="8414">
                  <c:v>368.59</c:v>
                </c:pt>
                <c:pt idx="8415">
                  <c:v>394.83</c:v>
                </c:pt>
                <c:pt idx="8416">
                  <c:v>419.27</c:v>
                </c:pt>
                <c:pt idx="8417">
                  <c:v>453.53</c:v>
                </c:pt>
                <c:pt idx="8418">
                  <c:v>482.81</c:v>
                </c:pt>
                <c:pt idx="8419">
                  <c:v>507.5</c:v>
                </c:pt>
                <c:pt idx="8420">
                  <c:v>541.71</c:v>
                </c:pt>
                <c:pt idx="8421">
                  <c:v>573.65</c:v>
                </c:pt>
                <c:pt idx="8422">
                  <c:v>605.94000000000005</c:v>
                </c:pt>
                <c:pt idx="8423">
                  <c:v>631.54</c:v>
                </c:pt>
                <c:pt idx="8424">
                  <c:v>665.57</c:v>
                </c:pt>
                <c:pt idx="8425">
                  <c:v>705.42</c:v>
                </c:pt>
                <c:pt idx="8426">
                  <c:v>746.87</c:v>
                </c:pt>
                <c:pt idx="8427">
                  <c:v>798.21</c:v>
                </c:pt>
                <c:pt idx="8428">
                  <c:v>850.79</c:v>
                </c:pt>
                <c:pt idx="8429">
                  <c:v>903.49</c:v>
                </c:pt>
                <c:pt idx="8430">
                  <c:v>960.39</c:v>
                </c:pt>
                <c:pt idx="8431">
                  <c:v>1016.9</c:v>
                </c:pt>
                <c:pt idx="8432">
                  <c:v>1076.8</c:v>
                </c:pt>
                <c:pt idx="8433">
                  <c:v>1133.9000000000001</c:v>
                </c:pt>
                <c:pt idx="8434">
                  <c:v>1185.5</c:v>
                </c:pt>
                <c:pt idx="8435">
                  <c:v>1236.2</c:v>
                </c:pt>
                <c:pt idx="8436">
                  <c:v>1273.5</c:v>
                </c:pt>
                <c:pt idx="8437">
                  <c:v>1319.7</c:v>
                </c:pt>
                <c:pt idx="8438">
                  <c:v>1369.2</c:v>
                </c:pt>
                <c:pt idx="8439">
                  <c:v>1422.4</c:v>
                </c:pt>
                <c:pt idx="8440">
                  <c:v>1486.3</c:v>
                </c:pt>
                <c:pt idx="8441">
                  <c:v>1551.9</c:v>
                </c:pt>
                <c:pt idx="8442">
                  <c:v>1629.6</c:v>
                </c:pt>
                <c:pt idx="8443">
                  <c:v>1707.2</c:v>
                </c:pt>
                <c:pt idx="8444">
                  <c:v>1787</c:v>
                </c:pt>
                <c:pt idx="8445">
                  <c:v>1868.2</c:v>
                </c:pt>
                <c:pt idx="8446">
                  <c:v>1939.2</c:v>
                </c:pt>
                <c:pt idx="8447">
                  <c:v>2010.1</c:v>
                </c:pt>
                <c:pt idx="8448">
                  <c:v>2079.6999999999998</c:v>
                </c:pt>
                <c:pt idx="8449">
                  <c:v>2138.3000000000002</c:v>
                </c:pt>
                <c:pt idx="8450">
                  <c:v>2182.8000000000002</c:v>
                </c:pt>
                <c:pt idx="8451">
                  <c:v>2220.1</c:v>
                </c:pt>
                <c:pt idx="8452">
                  <c:v>2258.8000000000002</c:v>
                </c:pt>
                <c:pt idx="8453">
                  <c:v>2306.4</c:v>
                </c:pt>
                <c:pt idx="8454">
                  <c:v>2358.9</c:v>
                </c:pt>
                <c:pt idx="8455">
                  <c:v>2432.1999999999998</c:v>
                </c:pt>
                <c:pt idx="8456">
                  <c:v>2514.5</c:v>
                </c:pt>
                <c:pt idx="8457">
                  <c:v>2614.4</c:v>
                </c:pt>
                <c:pt idx="8458">
                  <c:v>2726.9</c:v>
                </c:pt>
                <c:pt idx="8459">
                  <c:v>2849</c:v>
                </c:pt>
                <c:pt idx="8460">
                  <c:v>2979.2</c:v>
                </c:pt>
                <c:pt idx="8461">
                  <c:v>3100.8</c:v>
                </c:pt>
                <c:pt idx="8462">
                  <c:v>3222.2</c:v>
                </c:pt>
                <c:pt idx="8463">
                  <c:v>3328.3</c:v>
                </c:pt>
                <c:pt idx="8464">
                  <c:v>3420.7</c:v>
                </c:pt>
                <c:pt idx="8465">
                  <c:v>3507.5</c:v>
                </c:pt>
                <c:pt idx="8466">
                  <c:v>3589.9</c:v>
                </c:pt>
                <c:pt idx="8467">
                  <c:v>3675.4</c:v>
                </c:pt>
                <c:pt idx="8468">
                  <c:v>3771.4</c:v>
                </c:pt>
                <c:pt idx="8469">
                  <c:v>3891.4</c:v>
                </c:pt>
                <c:pt idx="8470">
                  <c:v>4039.6</c:v>
                </c:pt>
                <c:pt idx="8471">
                  <c:v>4188.2</c:v>
                </c:pt>
                <c:pt idx="8472">
                  <c:v>4346.3</c:v>
                </c:pt>
                <c:pt idx="8473">
                  <c:v>4499.3</c:v>
                </c:pt>
                <c:pt idx="8474">
                  <c:v>4642.5</c:v>
                </c:pt>
                <c:pt idx="8475">
                  <c:v>4780.1000000000004</c:v>
                </c:pt>
                <c:pt idx="8476">
                  <c:v>4898.1000000000004</c:v>
                </c:pt>
                <c:pt idx="8477">
                  <c:v>5006.6000000000004</c:v>
                </c:pt>
                <c:pt idx="8478">
                  <c:v>5100.2</c:v>
                </c:pt>
                <c:pt idx="8479">
                  <c:v>5184.5</c:v>
                </c:pt>
                <c:pt idx="8480">
                  <c:v>5277.5</c:v>
                </c:pt>
                <c:pt idx="8481">
                  <c:v>5382.4</c:v>
                </c:pt>
                <c:pt idx="8482">
                  <c:v>5501.6</c:v>
                </c:pt>
                <c:pt idx="8483">
                  <c:v>5622.4</c:v>
                </c:pt>
                <c:pt idx="8484">
                  <c:v>5739.7</c:v>
                </c:pt>
                <c:pt idx="8485">
                  <c:v>5855.5</c:v>
                </c:pt>
                <c:pt idx="8486">
                  <c:v>5965</c:v>
                </c:pt>
                <c:pt idx="8487">
                  <c:v>6064.2</c:v>
                </c:pt>
                <c:pt idx="8488">
                  <c:v>6153.3</c:v>
                </c:pt>
                <c:pt idx="8489">
                  <c:v>6233.7</c:v>
                </c:pt>
                <c:pt idx="8490">
                  <c:v>6324.9</c:v>
                </c:pt>
                <c:pt idx="8491">
                  <c:v>6426.1</c:v>
                </c:pt>
                <c:pt idx="8492">
                  <c:v>6542</c:v>
                </c:pt>
                <c:pt idx="8493">
                  <c:v>6653.9</c:v>
                </c:pt>
                <c:pt idx="8494">
                  <c:v>6763.3</c:v>
                </c:pt>
                <c:pt idx="8495">
                  <c:v>6869.4</c:v>
                </c:pt>
                <c:pt idx="8496">
                  <c:v>6970.5</c:v>
                </c:pt>
                <c:pt idx="8497">
                  <c:v>7074.5</c:v>
                </c:pt>
                <c:pt idx="8498">
                  <c:v>7168.4</c:v>
                </c:pt>
                <c:pt idx="8499">
                  <c:v>7258.1</c:v>
                </c:pt>
                <c:pt idx="8500">
                  <c:v>7342.4</c:v>
                </c:pt>
                <c:pt idx="8501">
                  <c:v>7421.1</c:v>
                </c:pt>
                <c:pt idx="8502">
                  <c:v>7510.3</c:v>
                </c:pt>
                <c:pt idx="8503">
                  <c:v>7596.9</c:v>
                </c:pt>
                <c:pt idx="8504">
                  <c:v>7691.3</c:v>
                </c:pt>
                <c:pt idx="8505">
                  <c:v>7791.1</c:v>
                </c:pt>
                <c:pt idx="8506">
                  <c:v>7887</c:v>
                </c:pt>
                <c:pt idx="8507">
                  <c:v>7985.7</c:v>
                </c:pt>
                <c:pt idx="8508">
                  <c:v>8072.3</c:v>
                </c:pt>
                <c:pt idx="8509">
                  <c:v>8142.3</c:v>
                </c:pt>
                <c:pt idx="8510">
                  <c:v>8202.7999999999993</c:v>
                </c:pt>
                <c:pt idx="8511">
                  <c:v>8250.2999999999993</c:v>
                </c:pt>
                <c:pt idx="8512">
                  <c:v>8301.2999999999993</c:v>
                </c:pt>
                <c:pt idx="8513">
                  <c:v>8348.4</c:v>
                </c:pt>
                <c:pt idx="8514">
                  <c:v>8394.1</c:v>
                </c:pt>
                <c:pt idx="8515">
                  <c:v>8443.7000000000007</c:v>
                </c:pt>
                <c:pt idx="8516">
                  <c:v>8499.2999999999993</c:v>
                </c:pt>
                <c:pt idx="8517">
                  <c:v>8574.6</c:v>
                </c:pt>
                <c:pt idx="8518">
                  <c:v>8648.6</c:v>
                </c:pt>
                <c:pt idx="8519">
                  <c:v>8732.7999999999993</c:v>
                </c:pt>
                <c:pt idx="8520">
                  <c:v>8834</c:v>
                </c:pt>
                <c:pt idx="8521">
                  <c:v>8930.7999999999993</c:v>
                </c:pt>
                <c:pt idx="8522">
                  <c:v>9024.2000000000007</c:v>
                </c:pt>
                <c:pt idx="8523">
                  <c:v>9093</c:v>
                </c:pt>
                <c:pt idx="8524">
                  <c:v>9144.6</c:v>
                </c:pt>
                <c:pt idx="8525">
                  <c:v>9196.4</c:v>
                </c:pt>
                <c:pt idx="8526">
                  <c:v>9240.1</c:v>
                </c:pt>
                <c:pt idx="8527">
                  <c:v>9290.2000000000007</c:v>
                </c:pt>
                <c:pt idx="8528">
                  <c:v>9345.2999999999993</c:v>
                </c:pt>
                <c:pt idx="8529">
                  <c:v>9386.2000000000007</c:v>
                </c:pt>
                <c:pt idx="8530">
                  <c:v>9426.9</c:v>
                </c:pt>
                <c:pt idx="8531">
                  <c:v>9462.4</c:v>
                </c:pt>
                <c:pt idx="8532">
                  <c:v>9501.7000000000007</c:v>
                </c:pt>
                <c:pt idx="8533">
                  <c:v>9542.6</c:v>
                </c:pt>
                <c:pt idx="8534">
                  <c:v>9592.7000000000007</c:v>
                </c:pt>
                <c:pt idx="8535">
                  <c:v>9654.5</c:v>
                </c:pt>
                <c:pt idx="8536">
                  <c:v>9710.1</c:v>
                </c:pt>
                <c:pt idx="8537">
                  <c:v>9755.9</c:v>
                </c:pt>
                <c:pt idx="8538">
                  <c:v>9788.2999999999993</c:v>
                </c:pt>
                <c:pt idx="8539">
                  <c:v>9811.7999999999993</c:v>
                </c:pt>
                <c:pt idx="8540">
                  <c:v>9852.7000000000007</c:v>
                </c:pt>
                <c:pt idx="8541">
                  <c:v>9922.9</c:v>
                </c:pt>
                <c:pt idx="8542">
                  <c:v>10035</c:v>
                </c:pt>
                <c:pt idx="8543">
                  <c:v>10160</c:v>
                </c:pt>
                <c:pt idx="8544">
                  <c:v>10268</c:v>
                </c:pt>
                <c:pt idx="8545">
                  <c:v>10362</c:v>
                </c:pt>
                <c:pt idx="8546">
                  <c:v>10411</c:v>
                </c:pt>
                <c:pt idx="8547">
                  <c:v>10420</c:v>
                </c:pt>
                <c:pt idx="8548">
                  <c:v>10376</c:v>
                </c:pt>
                <c:pt idx="8549">
                  <c:v>10302</c:v>
                </c:pt>
                <c:pt idx="8550">
                  <c:v>10243</c:v>
                </c:pt>
                <c:pt idx="8551">
                  <c:v>10207</c:v>
                </c:pt>
                <c:pt idx="8552">
                  <c:v>10199</c:v>
                </c:pt>
                <c:pt idx="8553">
                  <c:v>10216</c:v>
                </c:pt>
                <c:pt idx="8554">
                  <c:v>10255</c:v>
                </c:pt>
                <c:pt idx="8555">
                  <c:v>10305</c:v>
                </c:pt>
                <c:pt idx="8556">
                  <c:v>10347</c:v>
                </c:pt>
                <c:pt idx="8557">
                  <c:v>10382</c:v>
                </c:pt>
                <c:pt idx="8558">
                  <c:v>10389</c:v>
                </c:pt>
                <c:pt idx="8559">
                  <c:v>10368</c:v>
                </c:pt>
                <c:pt idx="8560">
                  <c:v>10333</c:v>
                </c:pt>
                <c:pt idx="8561">
                  <c:v>10287</c:v>
                </c:pt>
                <c:pt idx="8562">
                  <c:v>10251</c:v>
                </c:pt>
                <c:pt idx="8563">
                  <c:v>10226</c:v>
                </c:pt>
                <c:pt idx="8564">
                  <c:v>10229</c:v>
                </c:pt>
                <c:pt idx="8565">
                  <c:v>10256</c:v>
                </c:pt>
                <c:pt idx="8566">
                  <c:v>10272</c:v>
                </c:pt>
                <c:pt idx="8567">
                  <c:v>10265</c:v>
                </c:pt>
                <c:pt idx="8568">
                  <c:v>10230</c:v>
                </c:pt>
                <c:pt idx="8569">
                  <c:v>10170</c:v>
                </c:pt>
                <c:pt idx="8570">
                  <c:v>10084</c:v>
                </c:pt>
                <c:pt idx="8571">
                  <c:v>9973.1</c:v>
                </c:pt>
                <c:pt idx="8572">
                  <c:v>9861.7999999999993</c:v>
                </c:pt>
                <c:pt idx="8573">
                  <c:v>9740.9</c:v>
                </c:pt>
                <c:pt idx="8574">
                  <c:v>9594.1</c:v>
                </c:pt>
                <c:pt idx="8575">
                  <c:v>9431.7000000000007</c:v>
                </c:pt>
                <c:pt idx="8576">
                  <c:v>9252.2999999999993</c:v>
                </c:pt>
                <c:pt idx="8577">
                  <c:v>9051.5</c:v>
                </c:pt>
                <c:pt idx="8578">
                  <c:v>8819.1</c:v>
                </c:pt>
                <c:pt idx="8579">
                  <c:v>8565.6</c:v>
                </c:pt>
                <c:pt idx="8580">
                  <c:v>8286.5</c:v>
                </c:pt>
                <c:pt idx="8581">
                  <c:v>7969.7</c:v>
                </c:pt>
                <c:pt idx="8582">
                  <c:v>7627.4</c:v>
                </c:pt>
                <c:pt idx="8583">
                  <c:v>7277.3</c:v>
                </c:pt>
                <c:pt idx="8584">
                  <c:v>6935.6</c:v>
                </c:pt>
                <c:pt idx="8585">
                  <c:v>6608</c:v>
                </c:pt>
                <c:pt idx="8586">
                  <c:v>6288.9</c:v>
                </c:pt>
                <c:pt idx="8587">
                  <c:v>5984.8</c:v>
                </c:pt>
                <c:pt idx="8588">
                  <c:v>5690</c:v>
                </c:pt>
                <c:pt idx="8589">
                  <c:v>5396</c:v>
                </c:pt>
                <c:pt idx="8590">
                  <c:v>5103.8</c:v>
                </c:pt>
                <c:pt idx="8591">
                  <c:v>4803.5</c:v>
                </c:pt>
                <c:pt idx="8592">
                  <c:v>4503.5</c:v>
                </c:pt>
                <c:pt idx="8593">
                  <c:v>4198.6000000000004</c:v>
                </c:pt>
                <c:pt idx="8594">
                  <c:v>3898.3</c:v>
                </c:pt>
                <c:pt idx="8595">
                  <c:v>3622.9</c:v>
                </c:pt>
                <c:pt idx="8596">
                  <c:v>3364.7</c:v>
                </c:pt>
                <c:pt idx="8597">
                  <c:v>3134.6</c:v>
                </c:pt>
                <c:pt idx="8598">
                  <c:v>2926.2</c:v>
                </c:pt>
                <c:pt idx="8599">
                  <c:v>2743.6</c:v>
                </c:pt>
                <c:pt idx="8600">
                  <c:v>2575.6999999999998</c:v>
                </c:pt>
                <c:pt idx="8601">
                  <c:v>2428.1</c:v>
                </c:pt>
                <c:pt idx="8602">
                  <c:v>2287.6</c:v>
                </c:pt>
                <c:pt idx="8603">
                  <c:v>2149.6999999999998</c:v>
                </c:pt>
                <c:pt idx="8604">
                  <c:v>2014.6</c:v>
                </c:pt>
                <c:pt idx="8605">
                  <c:v>1888.3</c:v>
                </c:pt>
                <c:pt idx="8606">
                  <c:v>1770.4</c:v>
                </c:pt>
                <c:pt idx="8607">
                  <c:v>1664.3</c:v>
                </c:pt>
                <c:pt idx="8608">
                  <c:v>1575.6</c:v>
                </c:pt>
                <c:pt idx="8609">
                  <c:v>1490.5</c:v>
                </c:pt>
                <c:pt idx="8610">
                  <c:v>1419.2</c:v>
                </c:pt>
                <c:pt idx="8611">
                  <c:v>1351</c:v>
                </c:pt>
                <c:pt idx="8612">
                  <c:v>1290.8</c:v>
                </c:pt>
                <c:pt idx="8613">
                  <c:v>1235.4000000000001</c:v>
                </c:pt>
                <c:pt idx="8614">
                  <c:v>1183.3</c:v>
                </c:pt>
                <c:pt idx="8615">
                  <c:v>1128.9000000000001</c:v>
                </c:pt>
                <c:pt idx="8616">
                  <c:v>1066.9000000000001</c:v>
                </c:pt>
                <c:pt idx="8617">
                  <c:v>1010.1</c:v>
                </c:pt>
                <c:pt idx="8618">
                  <c:v>958.84</c:v>
                </c:pt>
                <c:pt idx="8619">
                  <c:v>904.83</c:v>
                </c:pt>
                <c:pt idx="8620">
                  <c:v>856.74</c:v>
                </c:pt>
                <c:pt idx="8621">
                  <c:v>804.17</c:v>
                </c:pt>
                <c:pt idx="8622">
                  <c:v>759.26</c:v>
                </c:pt>
                <c:pt idx="8623">
                  <c:v>721.13</c:v>
                </c:pt>
                <c:pt idx="8624">
                  <c:v>685.86</c:v>
                </c:pt>
                <c:pt idx="8625">
                  <c:v>652.79</c:v>
                </c:pt>
                <c:pt idx="8626">
                  <c:v>612.86</c:v>
                </c:pt>
                <c:pt idx="8627">
                  <c:v>579.88</c:v>
                </c:pt>
                <c:pt idx="8628">
                  <c:v>548.12</c:v>
                </c:pt>
                <c:pt idx="8629">
                  <c:v>520.69000000000005</c:v>
                </c:pt>
                <c:pt idx="8630">
                  <c:v>498.45</c:v>
                </c:pt>
                <c:pt idx="8631">
                  <c:v>467.03</c:v>
                </c:pt>
                <c:pt idx="8632">
                  <c:v>441.25</c:v>
                </c:pt>
                <c:pt idx="8633">
                  <c:v>414.42</c:v>
                </c:pt>
                <c:pt idx="8634">
                  <c:v>384.72</c:v>
                </c:pt>
                <c:pt idx="8635">
                  <c:v>363.61</c:v>
                </c:pt>
                <c:pt idx="8636">
                  <c:v>332.66</c:v>
                </c:pt>
                <c:pt idx="8637">
                  <c:v>304.89</c:v>
                </c:pt>
                <c:pt idx="8638">
                  <c:v>278.77999999999997</c:v>
                </c:pt>
                <c:pt idx="8639">
                  <c:v>253.43</c:v>
                </c:pt>
                <c:pt idx="8640">
                  <c:v>228.18</c:v>
                </c:pt>
                <c:pt idx="8641">
                  <c:v>198.41</c:v>
                </c:pt>
                <c:pt idx="8642">
                  <c:v>172.85</c:v>
                </c:pt>
                <c:pt idx="8643">
                  <c:v>145.91999999999999</c:v>
                </c:pt>
                <c:pt idx="8644">
                  <c:v>117.93</c:v>
                </c:pt>
                <c:pt idx="8645">
                  <c:v>92.185000000000002</c:v>
                </c:pt>
                <c:pt idx="8646">
                  <c:v>66.644999999999996</c:v>
                </c:pt>
                <c:pt idx="8647">
                  <c:v>46.759</c:v>
                </c:pt>
                <c:pt idx="8648">
                  <c:v>25.873999999999999</c:v>
                </c:pt>
                <c:pt idx="8649">
                  <c:v>5.7553000000000001</c:v>
                </c:pt>
                <c:pt idx="8650">
                  <c:v>-15.82</c:v>
                </c:pt>
                <c:pt idx="8651">
                  <c:v>-39.006</c:v>
                </c:pt>
                <c:pt idx="8652">
                  <c:v>-58.301000000000002</c:v>
                </c:pt>
                <c:pt idx="8653">
                  <c:v>-78.915000000000006</c:v>
                </c:pt>
                <c:pt idx="8654">
                  <c:v>-99.414000000000001</c:v>
                </c:pt>
                <c:pt idx="8655">
                  <c:v>-119.08</c:v>
                </c:pt>
                <c:pt idx="8656">
                  <c:v>-140.19999999999999</c:v>
                </c:pt>
                <c:pt idx="8657">
                  <c:v>-160.07</c:v>
                </c:pt>
                <c:pt idx="8658">
                  <c:v>-178.61</c:v>
                </c:pt>
                <c:pt idx="8659">
                  <c:v>-196.65</c:v>
                </c:pt>
                <c:pt idx="8660">
                  <c:v>-214.17</c:v>
                </c:pt>
                <c:pt idx="8661">
                  <c:v>-237.5</c:v>
                </c:pt>
                <c:pt idx="8662">
                  <c:v>-259.26</c:v>
                </c:pt>
                <c:pt idx="8663">
                  <c:v>-279.12</c:v>
                </c:pt>
                <c:pt idx="8664">
                  <c:v>-309.14999999999998</c:v>
                </c:pt>
                <c:pt idx="8665">
                  <c:v>-336.49</c:v>
                </c:pt>
                <c:pt idx="8666">
                  <c:v>-372.56</c:v>
                </c:pt>
                <c:pt idx="8667">
                  <c:v>-406.49</c:v>
                </c:pt>
                <c:pt idx="8668">
                  <c:v>-446.96</c:v>
                </c:pt>
                <c:pt idx="8669">
                  <c:v>-491.69</c:v>
                </c:pt>
                <c:pt idx="8670">
                  <c:v>-540.21</c:v>
                </c:pt>
                <c:pt idx="8671">
                  <c:v>-595.07000000000005</c:v>
                </c:pt>
                <c:pt idx="8672">
                  <c:v>-650.20000000000005</c:v>
                </c:pt>
                <c:pt idx="8673">
                  <c:v>-706.21</c:v>
                </c:pt>
                <c:pt idx="8674">
                  <c:v>-769.57</c:v>
                </c:pt>
                <c:pt idx="8675">
                  <c:v>-827.99</c:v>
                </c:pt>
                <c:pt idx="8676">
                  <c:v>-892.1</c:v>
                </c:pt>
                <c:pt idx="8677">
                  <c:v>-953.32</c:v>
                </c:pt>
                <c:pt idx="8678">
                  <c:v>-1017.5</c:v>
                </c:pt>
                <c:pt idx="8679">
                  <c:v>-1085.3</c:v>
                </c:pt>
                <c:pt idx="8680">
                  <c:v>-1142.3</c:v>
                </c:pt>
                <c:pt idx="8681">
                  <c:v>-1201.8</c:v>
                </c:pt>
                <c:pt idx="8682">
                  <c:v>-1261.3</c:v>
                </c:pt>
                <c:pt idx="8683">
                  <c:v>-1318.5</c:v>
                </c:pt>
                <c:pt idx="8684">
                  <c:v>-1381.3</c:v>
                </c:pt>
                <c:pt idx="8685">
                  <c:v>-1448.7</c:v>
                </c:pt>
                <c:pt idx="8686">
                  <c:v>-1529.8</c:v>
                </c:pt>
                <c:pt idx="8687">
                  <c:v>-1615.7</c:v>
                </c:pt>
                <c:pt idx="8688">
                  <c:v>-1713.4</c:v>
                </c:pt>
                <c:pt idx="8689">
                  <c:v>-1818.3</c:v>
                </c:pt>
                <c:pt idx="8690">
                  <c:v>-1934.1</c:v>
                </c:pt>
                <c:pt idx="8691">
                  <c:v>-2066.5</c:v>
                </c:pt>
                <c:pt idx="8692">
                  <c:v>-2212.6</c:v>
                </c:pt>
                <c:pt idx="8693">
                  <c:v>-2366.8000000000002</c:v>
                </c:pt>
                <c:pt idx="8694">
                  <c:v>-2526</c:v>
                </c:pt>
                <c:pt idx="8695">
                  <c:v>-2672.1</c:v>
                </c:pt>
                <c:pt idx="8696">
                  <c:v>-2805.8</c:v>
                </c:pt>
                <c:pt idx="8697">
                  <c:v>-2919.7</c:v>
                </c:pt>
                <c:pt idx="8698">
                  <c:v>-3022.3</c:v>
                </c:pt>
                <c:pt idx="8699">
                  <c:v>-3119.9</c:v>
                </c:pt>
                <c:pt idx="8700">
                  <c:v>-3224.1</c:v>
                </c:pt>
                <c:pt idx="8701">
                  <c:v>-3337.8</c:v>
                </c:pt>
                <c:pt idx="8702">
                  <c:v>-3455</c:v>
                </c:pt>
                <c:pt idx="8703">
                  <c:v>-3577.3</c:v>
                </c:pt>
                <c:pt idx="8704">
                  <c:v>-3705.3</c:v>
                </c:pt>
                <c:pt idx="8705">
                  <c:v>-3841.3</c:v>
                </c:pt>
                <c:pt idx="8706">
                  <c:v>-3992.9</c:v>
                </c:pt>
                <c:pt idx="8707">
                  <c:v>-4158.3</c:v>
                </c:pt>
                <c:pt idx="8708">
                  <c:v>-4330</c:v>
                </c:pt>
                <c:pt idx="8709">
                  <c:v>-4495.1000000000004</c:v>
                </c:pt>
                <c:pt idx="8710">
                  <c:v>-4644.8999999999996</c:v>
                </c:pt>
                <c:pt idx="8711">
                  <c:v>-4776.8999999999996</c:v>
                </c:pt>
                <c:pt idx="8712">
                  <c:v>-4899.7</c:v>
                </c:pt>
                <c:pt idx="8713">
                  <c:v>-5020.5</c:v>
                </c:pt>
                <c:pt idx="8714">
                  <c:v>-5138.2</c:v>
                </c:pt>
                <c:pt idx="8715">
                  <c:v>-5245.9</c:v>
                </c:pt>
                <c:pt idx="8716">
                  <c:v>-5353.5</c:v>
                </c:pt>
                <c:pt idx="8717">
                  <c:v>-5455.8</c:v>
                </c:pt>
                <c:pt idx="8718">
                  <c:v>-5568.8</c:v>
                </c:pt>
                <c:pt idx="8719">
                  <c:v>-5689.1</c:v>
                </c:pt>
                <c:pt idx="8720">
                  <c:v>-5805.6</c:v>
                </c:pt>
                <c:pt idx="8721">
                  <c:v>-5918.7</c:v>
                </c:pt>
                <c:pt idx="8722">
                  <c:v>-6029.5</c:v>
                </c:pt>
                <c:pt idx="8723">
                  <c:v>-6138</c:v>
                </c:pt>
                <c:pt idx="8724">
                  <c:v>-6247</c:v>
                </c:pt>
                <c:pt idx="8725">
                  <c:v>-6352.9</c:v>
                </c:pt>
                <c:pt idx="8726">
                  <c:v>-6454.9</c:v>
                </c:pt>
                <c:pt idx="8727">
                  <c:v>-6557</c:v>
                </c:pt>
                <c:pt idx="8728">
                  <c:v>-6673.7</c:v>
                </c:pt>
                <c:pt idx="8729">
                  <c:v>-6795</c:v>
                </c:pt>
                <c:pt idx="8730">
                  <c:v>-6902.4</c:v>
                </c:pt>
                <c:pt idx="8731">
                  <c:v>-6998</c:v>
                </c:pt>
                <c:pt idx="8732">
                  <c:v>-7066.6</c:v>
                </c:pt>
                <c:pt idx="8733">
                  <c:v>-7118</c:v>
                </c:pt>
                <c:pt idx="8734">
                  <c:v>-7176.7</c:v>
                </c:pt>
                <c:pt idx="8735">
                  <c:v>-7250.2</c:v>
                </c:pt>
                <c:pt idx="8736">
                  <c:v>-7354.3</c:v>
                </c:pt>
                <c:pt idx="8737">
                  <c:v>-7456</c:v>
                </c:pt>
                <c:pt idx="8738">
                  <c:v>-7550.8</c:v>
                </c:pt>
                <c:pt idx="8739">
                  <c:v>-7633.6</c:v>
                </c:pt>
                <c:pt idx="8740">
                  <c:v>-7706.4</c:v>
                </c:pt>
                <c:pt idx="8741">
                  <c:v>-7777.2</c:v>
                </c:pt>
                <c:pt idx="8742">
                  <c:v>-7834.2</c:v>
                </c:pt>
                <c:pt idx="8743">
                  <c:v>-7885.8</c:v>
                </c:pt>
                <c:pt idx="8744">
                  <c:v>-7946.8</c:v>
                </c:pt>
                <c:pt idx="8745">
                  <c:v>-8018.2</c:v>
                </c:pt>
                <c:pt idx="8746">
                  <c:v>-8117.5</c:v>
                </c:pt>
                <c:pt idx="8747">
                  <c:v>-8229.7000000000007</c:v>
                </c:pt>
                <c:pt idx="8748">
                  <c:v>-8350</c:v>
                </c:pt>
                <c:pt idx="8749">
                  <c:v>-8471.6</c:v>
                </c:pt>
                <c:pt idx="8750">
                  <c:v>-8564.1</c:v>
                </c:pt>
                <c:pt idx="8751">
                  <c:v>-8622.7999999999993</c:v>
                </c:pt>
                <c:pt idx="8752">
                  <c:v>-8658.6</c:v>
                </c:pt>
                <c:pt idx="8753">
                  <c:v>-8696.7999999999993</c:v>
                </c:pt>
                <c:pt idx="8754">
                  <c:v>-8751.4</c:v>
                </c:pt>
                <c:pt idx="8755">
                  <c:v>-8811.7999999999993</c:v>
                </c:pt>
                <c:pt idx="8756">
                  <c:v>-8866.7999999999993</c:v>
                </c:pt>
                <c:pt idx="8757">
                  <c:v>-8915.1</c:v>
                </c:pt>
                <c:pt idx="8758">
                  <c:v>-8976.2999999999993</c:v>
                </c:pt>
                <c:pt idx="8759">
                  <c:v>-9060.4</c:v>
                </c:pt>
                <c:pt idx="8760">
                  <c:v>-9151.2000000000007</c:v>
                </c:pt>
                <c:pt idx="8761">
                  <c:v>-9250.7999999999993</c:v>
                </c:pt>
                <c:pt idx="8762">
                  <c:v>-9358.6</c:v>
                </c:pt>
                <c:pt idx="8763">
                  <c:v>-9481.2000000000007</c:v>
                </c:pt>
                <c:pt idx="8764">
                  <c:v>-9608.9</c:v>
                </c:pt>
                <c:pt idx="8765">
                  <c:v>-9721.2999999999993</c:v>
                </c:pt>
                <c:pt idx="8766">
                  <c:v>-9815.2000000000007</c:v>
                </c:pt>
                <c:pt idx="8767">
                  <c:v>-9876.1</c:v>
                </c:pt>
                <c:pt idx="8768">
                  <c:v>-9908.2000000000007</c:v>
                </c:pt>
                <c:pt idx="8769">
                  <c:v>-9916.1</c:v>
                </c:pt>
                <c:pt idx="8770">
                  <c:v>-9898.4</c:v>
                </c:pt>
                <c:pt idx="8771">
                  <c:v>-9871.2999999999993</c:v>
                </c:pt>
                <c:pt idx="8772">
                  <c:v>-9855.6</c:v>
                </c:pt>
                <c:pt idx="8773">
                  <c:v>-9884.2000000000007</c:v>
                </c:pt>
                <c:pt idx="8774">
                  <c:v>-9968.7999999999993</c:v>
                </c:pt>
                <c:pt idx="8775">
                  <c:v>-10082</c:v>
                </c:pt>
                <c:pt idx="8776">
                  <c:v>-10195</c:v>
                </c:pt>
                <c:pt idx="8777">
                  <c:v>-10272</c:v>
                </c:pt>
                <c:pt idx="8778">
                  <c:v>-10319</c:v>
                </c:pt>
                <c:pt idx="8779">
                  <c:v>-10352</c:v>
                </c:pt>
                <c:pt idx="8780">
                  <c:v>-10375</c:v>
                </c:pt>
                <c:pt idx="8781">
                  <c:v>-10376</c:v>
                </c:pt>
                <c:pt idx="8782">
                  <c:v>-10357</c:v>
                </c:pt>
                <c:pt idx="8783">
                  <c:v>-10355</c:v>
                </c:pt>
                <c:pt idx="8784">
                  <c:v>-10372</c:v>
                </c:pt>
                <c:pt idx="8785">
                  <c:v>-10394</c:v>
                </c:pt>
                <c:pt idx="8786">
                  <c:v>-10422</c:v>
                </c:pt>
                <c:pt idx="8787">
                  <c:v>-10465</c:v>
                </c:pt>
                <c:pt idx="8788">
                  <c:v>-10514</c:v>
                </c:pt>
                <c:pt idx="8789">
                  <c:v>-10486</c:v>
                </c:pt>
                <c:pt idx="8790">
                  <c:v>-10508</c:v>
                </c:pt>
                <c:pt idx="8791">
                  <c:v>-10491</c:v>
                </c:pt>
                <c:pt idx="8792">
                  <c:v>-10443</c:v>
                </c:pt>
                <c:pt idx="8793">
                  <c:v>-10360</c:v>
                </c:pt>
                <c:pt idx="8794">
                  <c:v>-10256</c:v>
                </c:pt>
                <c:pt idx="8795">
                  <c:v>-10150</c:v>
                </c:pt>
                <c:pt idx="8796">
                  <c:v>-10046</c:v>
                </c:pt>
                <c:pt idx="8797">
                  <c:v>-9897.1</c:v>
                </c:pt>
                <c:pt idx="8798">
                  <c:v>-9686.2999999999993</c:v>
                </c:pt>
                <c:pt idx="8799">
                  <c:v>-9400.9</c:v>
                </c:pt>
                <c:pt idx="8800">
                  <c:v>-9056.6</c:v>
                </c:pt>
                <c:pt idx="8801">
                  <c:v>-8689.1</c:v>
                </c:pt>
                <c:pt idx="8802">
                  <c:v>-8311</c:v>
                </c:pt>
                <c:pt idx="8803">
                  <c:v>-7941</c:v>
                </c:pt>
                <c:pt idx="8804">
                  <c:v>-7583.6</c:v>
                </c:pt>
                <c:pt idx="8805">
                  <c:v>-7218.2</c:v>
                </c:pt>
                <c:pt idx="8806">
                  <c:v>-6831.3</c:v>
                </c:pt>
                <c:pt idx="8807">
                  <c:v>-6410.5</c:v>
                </c:pt>
                <c:pt idx="8808">
                  <c:v>-5981.8</c:v>
                </c:pt>
                <c:pt idx="8809">
                  <c:v>-5569.4</c:v>
                </c:pt>
                <c:pt idx="8810">
                  <c:v>-5174.1000000000004</c:v>
                </c:pt>
                <c:pt idx="8811">
                  <c:v>-4815.6000000000004</c:v>
                </c:pt>
                <c:pt idx="8812">
                  <c:v>-4479.5</c:v>
                </c:pt>
                <c:pt idx="8813">
                  <c:v>-4164.7</c:v>
                </c:pt>
                <c:pt idx="8814">
                  <c:v>-3872</c:v>
                </c:pt>
                <c:pt idx="8815">
                  <c:v>-3598.1</c:v>
                </c:pt>
                <c:pt idx="8816">
                  <c:v>-3361.4</c:v>
                </c:pt>
                <c:pt idx="8817">
                  <c:v>-3144.4</c:v>
                </c:pt>
                <c:pt idx="8818">
                  <c:v>-2933.1</c:v>
                </c:pt>
                <c:pt idx="8819">
                  <c:v>-2736.4</c:v>
                </c:pt>
                <c:pt idx="8820">
                  <c:v>-2567.6999999999998</c:v>
                </c:pt>
                <c:pt idx="8821">
                  <c:v>-2426.9</c:v>
                </c:pt>
                <c:pt idx="8822">
                  <c:v>-2294.8000000000002</c:v>
                </c:pt>
                <c:pt idx="8823">
                  <c:v>-2173</c:v>
                </c:pt>
                <c:pt idx="8824">
                  <c:v>-2052.1</c:v>
                </c:pt>
                <c:pt idx="8825">
                  <c:v>-1924.4</c:v>
                </c:pt>
                <c:pt idx="8826">
                  <c:v>-1802.5</c:v>
                </c:pt>
                <c:pt idx="8827">
                  <c:v>-1674.2</c:v>
                </c:pt>
                <c:pt idx="8828">
                  <c:v>-1551.4</c:v>
                </c:pt>
                <c:pt idx="8829">
                  <c:v>-1434.4</c:v>
                </c:pt>
                <c:pt idx="8830">
                  <c:v>-1324.9</c:v>
                </c:pt>
                <c:pt idx="8831">
                  <c:v>-1222</c:v>
                </c:pt>
                <c:pt idx="8832">
                  <c:v>-1116</c:v>
                </c:pt>
                <c:pt idx="8833">
                  <c:v>-1008.8</c:v>
                </c:pt>
                <c:pt idx="8834">
                  <c:v>-901.72</c:v>
                </c:pt>
                <c:pt idx="8835">
                  <c:v>-796.63</c:v>
                </c:pt>
                <c:pt idx="8836">
                  <c:v>-696.67</c:v>
                </c:pt>
                <c:pt idx="8837">
                  <c:v>-608.33000000000004</c:v>
                </c:pt>
                <c:pt idx="8838">
                  <c:v>-533.82000000000005</c:v>
                </c:pt>
                <c:pt idx="8839">
                  <c:v>-465.32</c:v>
                </c:pt>
                <c:pt idx="8840">
                  <c:v>-399.06</c:v>
                </c:pt>
                <c:pt idx="8841">
                  <c:v>-346.14</c:v>
                </c:pt>
                <c:pt idx="8842">
                  <c:v>-290.8</c:v>
                </c:pt>
                <c:pt idx="8843">
                  <c:v>-239.96</c:v>
                </c:pt>
                <c:pt idx="8844">
                  <c:v>-194.99</c:v>
                </c:pt>
                <c:pt idx="8845">
                  <c:v>-144.82</c:v>
                </c:pt>
                <c:pt idx="8846">
                  <c:v>-101.16</c:v>
                </c:pt>
                <c:pt idx="8847">
                  <c:v>-63.161000000000001</c:v>
                </c:pt>
                <c:pt idx="8848">
                  <c:v>-34.186999999999998</c:v>
                </c:pt>
                <c:pt idx="8849">
                  <c:v>-17.850000000000001</c:v>
                </c:pt>
                <c:pt idx="8850">
                  <c:v>6.6825999999999999</c:v>
                </c:pt>
                <c:pt idx="8851">
                  <c:v>32.075000000000003</c:v>
                </c:pt>
                <c:pt idx="8852">
                  <c:v>63.012</c:v>
                </c:pt>
                <c:pt idx="8853">
                  <c:v>86.081000000000003</c:v>
                </c:pt>
                <c:pt idx="8854">
                  <c:v>109.24</c:v>
                </c:pt>
                <c:pt idx="8855">
                  <c:v>139.16999999999999</c:v>
                </c:pt>
                <c:pt idx="8856">
                  <c:v>153.93</c:v>
                </c:pt>
                <c:pt idx="8857">
                  <c:v>175.72</c:v>
                </c:pt>
                <c:pt idx="8858">
                  <c:v>200.28</c:v>
                </c:pt>
                <c:pt idx="8859">
                  <c:v>222.79</c:v>
                </c:pt>
                <c:pt idx="8860">
                  <c:v>251.71</c:v>
                </c:pt>
                <c:pt idx="8861">
                  <c:v>287.94</c:v>
                </c:pt>
                <c:pt idx="8862">
                  <c:v>323.27999999999997</c:v>
                </c:pt>
                <c:pt idx="8863">
                  <c:v>357.97</c:v>
                </c:pt>
                <c:pt idx="8864">
                  <c:v>393.7</c:v>
                </c:pt>
                <c:pt idx="8865">
                  <c:v>434.34</c:v>
                </c:pt>
                <c:pt idx="8866">
                  <c:v>466.49</c:v>
                </c:pt>
                <c:pt idx="8867">
                  <c:v>503.07</c:v>
                </c:pt>
                <c:pt idx="8868">
                  <c:v>538.76</c:v>
                </c:pt>
                <c:pt idx="8869">
                  <c:v>582.5</c:v>
                </c:pt>
                <c:pt idx="8870">
                  <c:v>634.19000000000005</c:v>
                </c:pt>
                <c:pt idx="8871">
                  <c:v>686.05</c:v>
                </c:pt>
                <c:pt idx="8872">
                  <c:v>739.62</c:v>
                </c:pt>
                <c:pt idx="8873">
                  <c:v>798.58</c:v>
                </c:pt>
                <c:pt idx="8874">
                  <c:v>858.55</c:v>
                </c:pt>
                <c:pt idx="8875">
                  <c:v>931.54</c:v>
                </c:pt>
                <c:pt idx="8876">
                  <c:v>993.31</c:v>
                </c:pt>
                <c:pt idx="8877">
                  <c:v>1052.5999999999999</c:v>
                </c:pt>
                <c:pt idx="8878">
                  <c:v>1105.4000000000001</c:v>
                </c:pt>
                <c:pt idx="8879">
                  <c:v>1153.2</c:v>
                </c:pt>
                <c:pt idx="8880">
                  <c:v>1196.7</c:v>
                </c:pt>
                <c:pt idx="8881">
                  <c:v>1228</c:v>
                </c:pt>
                <c:pt idx="8882">
                  <c:v>1262.8</c:v>
                </c:pt>
                <c:pt idx="8883">
                  <c:v>1301.4000000000001</c:v>
                </c:pt>
                <c:pt idx="8884">
                  <c:v>1341.5</c:v>
                </c:pt>
                <c:pt idx="8885">
                  <c:v>1394.9</c:v>
                </c:pt>
                <c:pt idx="8886">
                  <c:v>1453.4</c:v>
                </c:pt>
                <c:pt idx="8887">
                  <c:v>1521.7</c:v>
                </c:pt>
                <c:pt idx="8888">
                  <c:v>1594.9</c:v>
                </c:pt>
                <c:pt idx="8889">
                  <c:v>1671.8</c:v>
                </c:pt>
                <c:pt idx="8890">
                  <c:v>1759.9</c:v>
                </c:pt>
                <c:pt idx="8891">
                  <c:v>1839.4</c:v>
                </c:pt>
                <c:pt idx="8892">
                  <c:v>1918</c:v>
                </c:pt>
                <c:pt idx="8893">
                  <c:v>1994</c:v>
                </c:pt>
                <c:pt idx="8894">
                  <c:v>2059.9</c:v>
                </c:pt>
                <c:pt idx="8895">
                  <c:v>2128.4</c:v>
                </c:pt>
                <c:pt idx="8896">
                  <c:v>2186</c:v>
                </c:pt>
                <c:pt idx="8897">
                  <c:v>2250.8000000000002</c:v>
                </c:pt>
                <c:pt idx="8898">
                  <c:v>2322.6999999999998</c:v>
                </c:pt>
                <c:pt idx="8899">
                  <c:v>2402.4</c:v>
                </c:pt>
                <c:pt idx="8900">
                  <c:v>2487.4</c:v>
                </c:pt>
                <c:pt idx="8901">
                  <c:v>2579.6999999999998</c:v>
                </c:pt>
                <c:pt idx="8902">
                  <c:v>2683.7</c:v>
                </c:pt>
                <c:pt idx="8903">
                  <c:v>2796.8</c:v>
                </c:pt>
                <c:pt idx="8904">
                  <c:v>2915.4</c:v>
                </c:pt>
                <c:pt idx="8905">
                  <c:v>3042.4</c:v>
                </c:pt>
                <c:pt idx="8906">
                  <c:v>3146.9</c:v>
                </c:pt>
                <c:pt idx="8907">
                  <c:v>3242.4</c:v>
                </c:pt>
                <c:pt idx="8908">
                  <c:v>3321.2</c:v>
                </c:pt>
                <c:pt idx="8909">
                  <c:v>3392.4</c:v>
                </c:pt>
                <c:pt idx="8910">
                  <c:v>3461.7</c:v>
                </c:pt>
                <c:pt idx="8911">
                  <c:v>3519.6</c:v>
                </c:pt>
                <c:pt idx="8912">
                  <c:v>3581.5</c:v>
                </c:pt>
                <c:pt idx="8913">
                  <c:v>3652.3</c:v>
                </c:pt>
                <c:pt idx="8914">
                  <c:v>3734</c:v>
                </c:pt>
                <c:pt idx="8915">
                  <c:v>3826.4</c:v>
                </c:pt>
                <c:pt idx="8916">
                  <c:v>3927.4</c:v>
                </c:pt>
                <c:pt idx="8917">
                  <c:v>4044.9</c:v>
                </c:pt>
                <c:pt idx="8918">
                  <c:v>4162.6000000000004</c:v>
                </c:pt>
                <c:pt idx="8919">
                  <c:v>4278.3999999999996</c:v>
                </c:pt>
                <c:pt idx="8920">
                  <c:v>4402.8</c:v>
                </c:pt>
                <c:pt idx="8921">
                  <c:v>4516.5</c:v>
                </c:pt>
                <c:pt idx="8922">
                  <c:v>4621.7</c:v>
                </c:pt>
                <c:pt idx="8923">
                  <c:v>4714.5</c:v>
                </c:pt>
                <c:pt idx="8924">
                  <c:v>4788.5</c:v>
                </c:pt>
                <c:pt idx="8925">
                  <c:v>4856.3</c:v>
                </c:pt>
                <c:pt idx="8926">
                  <c:v>4917.3</c:v>
                </c:pt>
                <c:pt idx="8927">
                  <c:v>4980.8999999999996</c:v>
                </c:pt>
                <c:pt idx="8928">
                  <c:v>5048</c:v>
                </c:pt>
                <c:pt idx="8929">
                  <c:v>5124.7</c:v>
                </c:pt>
                <c:pt idx="8930">
                  <c:v>5214.5</c:v>
                </c:pt>
                <c:pt idx="8931">
                  <c:v>5299.9</c:v>
                </c:pt>
                <c:pt idx="8932">
                  <c:v>5388.8</c:v>
                </c:pt>
                <c:pt idx="8933">
                  <c:v>5470.2</c:v>
                </c:pt>
                <c:pt idx="8934">
                  <c:v>5552.7</c:v>
                </c:pt>
                <c:pt idx="8935">
                  <c:v>5628.4</c:v>
                </c:pt>
                <c:pt idx="8936">
                  <c:v>5692.3</c:v>
                </c:pt>
                <c:pt idx="8937">
                  <c:v>5747.3</c:v>
                </c:pt>
                <c:pt idx="8938">
                  <c:v>5803.9</c:v>
                </c:pt>
                <c:pt idx="8939">
                  <c:v>5857.3</c:v>
                </c:pt>
                <c:pt idx="8940">
                  <c:v>5927.3</c:v>
                </c:pt>
                <c:pt idx="8941">
                  <c:v>5990.4</c:v>
                </c:pt>
                <c:pt idx="8942">
                  <c:v>6063.2</c:v>
                </c:pt>
                <c:pt idx="8943">
                  <c:v>6142.2</c:v>
                </c:pt>
                <c:pt idx="8944">
                  <c:v>6228</c:v>
                </c:pt>
                <c:pt idx="8945">
                  <c:v>6327.1</c:v>
                </c:pt>
                <c:pt idx="8946">
                  <c:v>6415</c:v>
                </c:pt>
                <c:pt idx="8947">
                  <c:v>6509.2</c:v>
                </c:pt>
                <c:pt idx="8948">
                  <c:v>6591</c:v>
                </c:pt>
                <c:pt idx="8949">
                  <c:v>6679.1</c:v>
                </c:pt>
                <c:pt idx="8950">
                  <c:v>6776.7</c:v>
                </c:pt>
                <c:pt idx="8951">
                  <c:v>6871.1</c:v>
                </c:pt>
                <c:pt idx="8952">
                  <c:v>6961.4</c:v>
                </c:pt>
                <c:pt idx="8953">
                  <c:v>7051.7</c:v>
                </c:pt>
                <c:pt idx="8954">
                  <c:v>7146.6</c:v>
                </c:pt>
                <c:pt idx="8955">
                  <c:v>7243.1</c:v>
                </c:pt>
                <c:pt idx="8956">
                  <c:v>7316.3</c:v>
                </c:pt>
                <c:pt idx="8957">
                  <c:v>7372.2</c:v>
                </c:pt>
                <c:pt idx="8958">
                  <c:v>7427.2</c:v>
                </c:pt>
                <c:pt idx="8959">
                  <c:v>7489.9</c:v>
                </c:pt>
                <c:pt idx="8960">
                  <c:v>7550.8</c:v>
                </c:pt>
                <c:pt idx="8961">
                  <c:v>7620.3</c:v>
                </c:pt>
                <c:pt idx="8962">
                  <c:v>7699.1</c:v>
                </c:pt>
                <c:pt idx="8963">
                  <c:v>7790</c:v>
                </c:pt>
                <c:pt idx="8964">
                  <c:v>7894.6</c:v>
                </c:pt>
                <c:pt idx="8965">
                  <c:v>8003.4</c:v>
                </c:pt>
                <c:pt idx="8966">
                  <c:v>8104.5</c:v>
                </c:pt>
                <c:pt idx="8967">
                  <c:v>8198.6</c:v>
                </c:pt>
                <c:pt idx="8968">
                  <c:v>8280.5</c:v>
                </c:pt>
                <c:pt idx="8969">
                  <c:v>8341.2000000000007</c:v>
                </c:pt>
                <c:pt idx="8970">
                  <c:v>8390.6</c:v>
                </c:pt>
                <c:pt idx="8971">
                  <c:v>8425.1</c:v>
                </c:pt>
                <c:pt idx="8972">
                  <c:v>8446</c:v>
                </c:pt>
                <c:pt idx="8973">
                  <c:v>8449</c:v>
                </c:pt>
                <c:pt idx="8974">
                  <c:v>8461</c:v>
                </c:pt>
                <c:pt idx="8975">
                  <c:v>8500.9</c:v>
                </c:pt>
                <c:pt idx="8976">
                  <c:v>8550.4</c:v>
                </c:pt>
                <c:pt idx="8977">
                  <c:v>8603.4</c:v>
                </c:pt>
                <c:pt idx="8978">
                  <c:v>8671.2999999999993</c:v>
                </c:pt>
                <c:pt idx="8979">
                  <c:v>8749.5</c:v>
                </c:pt>
                <c:pt idx="8980">
                  <c:v>8825.9</c:v>
                </c:pt>
                <c:pt idx="8981">
                  <c:v>8899.1</c:v>
                </c:pt>
                <c:pt idx="8982">
                  <c:v>8955.7999999999993</c:v>
                </c:pt>
                <c:pt idx="8983">
                  <c:v>8987.5</c:v>
                </c:pt>
                <c:pt idx="8984">
                  <c:v>9014.2000000000007</c:v>
                </c:pt>
                <c:pt idx="8985">
                  <c:v>9045.6</c:v>
                </c:pt>
                <c:pt idx="8986">
                  <c:v>9066</c:v>
                </c:pt>
                <c:pt idx="8987">
                  <c:v>9099.2999999999993</c:v>
                </c:pt>
                <c:pt idx="8988">
                  <c:v>9139.7999999999993</c:v>
                </c:pt>
                <c:pt idx="8989">
                  <c:v>9175.4</c:v>
                </c:pt>
                <c:pt idx="8990">
                  <c:v>9223.2000000000007</c:v>
                </c:pt>
                <c:pt idx="8991">
                  <c:v>9281.1</c:v>
                </c:pt>
                <c:pt idx="8992">
                  <c:v>9349.7000000000007</c:v>
                </c:pt>
                <c:pt idx="8993">
                  <c:v>9420.5</c:v>
                </c:pt>
                <c:pt idx="8994">
                  <c:v>9477</c:v>
                </c:pt>
                <c:pt idx="8995">
                  <c:v>9537.2000000000007</c:v>
                </c:pt>
                <c:pt idx="8996">
                  <c:v>9586.9</c:v>
                </c:pt>
                <c:pt idx="8997">
                  <c:v>9630.5</c:v>
                </c:pt>
                <c:pt idx="8998">
                  <c:v>9654.7999999999993</c:v>
                </c:pt>
                <c:pt idx="8999">
                  <c:v>9674.2999999999993</c:v>
                </c:pt>
              </c:numCache>
            </c:numRef>
          </c:val>
          <c:smooth val="0"/>
          <c:extLst>
            <c:ext xmlns:c16="http://schemas.microsoft.com/office/drawing/2014/chart" uri="{C3380CC4-5D6E-409C-BE32-E72D297353CC}">
              <c16:uniqueId val="{00000001-A573-4DBD-9ACD-885FEAE83413}"/>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IE torque (N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U02_INTACT_KE_IE!$A$1</c:f>
              <c:strCache>
                <c:ptCount val="1"/>
                <c:pt idx="0">
                  <c:v>TF FE (deg)</c:v>
                </c:pt>
              </c:strCache>
            </c:strRef>
          </c:tx>
          <c:spPr>
            <a:ln w="28575" cap="rnd">
              <a:solidFill>
                <a:schemeClr val="accent1"/>
              </a:solidFill>
              <a:round/>
            </a:ln>
            <a:effectLst/>
          </c:spPr>
          <c:marker>
            <c:symbol val="none"/>
          </c:marker>
          <c:val>
            <c:numRef>
              <c:f>DU02_INTACT_KE_IE!$A$2:$A$9001</c:f>
              <c:numCache>
                <c:formatCode>General</c:formatCode>
                <c:ptCount val="9000"/>
                <c:pt idx="0">
                  <c:v>4.1853999999999996</c:v>
                </c:pt>
                <c:pt idx="1">
                  <c:v>4.1802000000000001</c:v>
                </c:pt>
                <c:pt idx="2">
                  <c:v>4.1687000000000003</c:v>
                </c:pt>
                <c:pt idx="3">
                  <c:v>4.1588000000000003</c:v>
                </c:pt>
                <c:pt idx="4">
                  <c:v>4.1513</c:v>
                </c:pt>
                <c:pt idx="5">
                  <c:v>4.1448999999999998</c:v>
                </c:pt>
                <c:pt idx="6">
                  <c:v>4.1333000000000002</c:v>
                </c:pt>
                <c:pt idx="7">
                  <c:v>4.1242999999999999</c:v>
                </c:pt>
                <c:pt idx="8">
                  <c:v>4.1188000000000002</c:v>
                </c:pt>
                <c:pt idx="9">
                  <c:v>4.1159999999999997</c:v>
                </c:pt>
                <c:pt idx="10">
                  <c:v>4.1127000000000002</c:v>
                </c:pt>
                <c:pt idx="11">
                  <c:v>4.1128999999999998</c:v>
                </c:pt>
                <c:pt idx="12">
                  <c:v>4.1135000000000002</c:v>
                </c:pt>
                <c:pt idx="13">
                  <c:v>4.1154999999999999</c:v>
                </c:pt>
                <c:pt idx="14">
                  <c:v>4.1212999999999997</c:v>
                </c:pt>
                <c:pt idx="15">
                  <c:v>4.1261000000000001</c:v>
                </c:pt>
                <c:pt idx="16">
                  <c:v>4.1308999999999996</c:v>
                </c:pt>
                <c:pt idx="17">
                  <c:v>4.1379000000000001</c:v>
                </c:pt>
                <c:pt idx="18">
                  <c:v>4.1464999999999996</c:v>
                </c:pt>
                <c:pt idx="19">
                  <c:v>4.1524000000000001</c:v>
                </c:pt>
                <c:pt idx="20">
                  <c:v>4.1581999999999999</c:v>
                </c:pt>
                <c:pt idx="21">
                  <c:v>4.1614000000000004</c:v>
                </c:pt>
                <c:pt idx="22">
                  <c:v>4.1673</c:v>
                </c:pt>
                <c:pt idx="23">
                  <c:v>4.1698000000000004</c:v>
                </c:pt>
                <c:pt idx="24">
                  <c:v>4.17</c:v>
                </c:pt>
                <c:pt idx="25">
                  <c:v>4.1752000000000002</c:v>
                </c:pt>
                <c:pt idx="26">
                  <c:v>4.1783999999999999</c:v>
                </c:pt>
                <c:pt idx="27">
                  <c:v>4.1772</c:v>
                </c:pt>
                <c:pt idx="28">
                  <c:v>4.1771000000000003</c:v>
                </c:pt>
                <c:pt idx="29">
                  <c:v>4.1776999999999997</c:v>
                </c:pt>
                <c:pt idx="30">
                  <c:v>4.1798000000000002</c:v>
                </c:pt>
                <c:pt idx="31">
                  <c:v>4.1772</c:v>
                </c:pt>
                <c:pt idx="32">
                  <c:v>4.1726000000000001</c:v>
                </c:pt>
                <c:pt idx="33">
                  <c:v>4.1696999999999997</c:v>
                </c:pt>
                <c:pt idx="34">
                  <c:v>4.1696999999999997</c:v>
                </c:pt>
                <c:pt idx="35">
                  <c:v>4.1696999999999997</c:v>
                </c:pt>
                <c:pt idx="36">
                  <c:v>4.1703999999999999</c:v>
                </c:pt>
                <c:pt idx="37">
                  <c:v>4.1651999999999996</c:v>
                </c:pt>
                <c:pt idx="38">
                  <c:v>4.1597999999999997</c:v>
                </c:pt>
                <c:pt idx="39">
                  <c:v>4.1532999999999998</c:v>
                </c:pt>
                <c:pt idx="40">
                  <c:v>4.1393000000000004</c:v>
                </c:pt>
                <c:pt idx="41">
                  <c:v>4.1283000000000003</c:v>
                </c:pt>
                <c:pt idx="42">
                  <c:v>4.1191000000000004</c:v>
                </c:pt>
                <c:pt idx="43">
                  <c:v>4.1078000000000001</c:v>
                </c:pt>
                <c:pt idx="44">
                  <c:v>4.0953999999999997</c:v>
                </c:pt>
                <c:pt idx="45">
                  <c:v>4.0833000000000004</c:v>
                </c:pt>
                <c:pt idx="46">
                  <c:v>4.0720000000000001</c:v>
                </c:pt>
                <c:pt idx="47">
                  <c:v>4.0575000000000001</c:v>
                </c:pt>
                <c:pt idx="48">
                  <c:v>4.0415000000000001</c:v>
                </c:pt>
                <c:pt idx="49">
                  <c:v>4.0298999999999996</c:v>
                </c:pt>
                <c:pt idx="50">
                  <c:v>4.0198</c:v>
                </c:pt>
                <c:pt idx="51">
                  <c:v>4.0067000000000004</c:v>
                </c:pt>
                <c:pt idx="52">
                  <c:v>3.9910999999999999</c:v>
                </c:pt>
                <c:pt idx="53">
                  <c:v>3.9756999999999998</c:v>
                </c:pt>
                <c:pt idx="54">
                  <c:v>3.9634</c:v>
                </c:pt>
                <c:pt idx="55">
                  <c:v>3.9514</c:v>
                </c:pt>
                <c:pt idx="56">
                  <c:v>3.9394999999999998</c:v>
                </c:pt>
                <c:pt idx="57">
                  <c:v>3.9306000000000001</c:v>
                </c:pt>
                <c:pt idx="58">
                  <c:v>3.9232</c:v>
                </c:pt>
                <c:pt idx="59">
                  <c:v>3.9165000000000001</c:v>
                </c:pt>
                <c:pt idx="60">
                  <c:v>3.9077000000000002</c:v>
                </c:pt>
                <c:pt idx="61">
                  <c:v>3.9003000000000001</c:v>
                </c:pt>
                <c:pt idx="62">
                  <c:v>3.8959999999999999</c:v>
                </c:pt>
                <c:pt idx="63">
                  <c:v>3.8929999999999998</c:v>
                </c:pt>
                <c:pt idx="64">
                  <c:v>3.8862000000000001</c:v>
                </c:pt>
                <c:pt idx="65">
                  <c:v>3.8784999999999998</c:v>
                </c:pt>
                <c:pt idx="66">
                  <c:v>3.8744999999999998</c:v>
                </c:pt>
                <c:pt idx="67">
                  <c:v>3.8662999999999998</c:v>
                </c:pt>
                <c:pt idx="68">
                  <c:v>3.8586</c:v>
                </c:pt>
                <c:pt idx="69">
                  <c:v>3.8492000000000002</c:v>
                </c:pt>
                <c:pt idx="70">
                  <c:v>3.8321999999999998</c:v>
                </c:pt>
                <c:pt idx="71">
                  <c:v>3.8132999999999999</c:v>
                </c:pt>
                <c:pt idx="72">
                  <c:v>3.7890000000000001</c:v>
                </c:pt>
                <c:pt idx="73">
                  <c:v>3.7599</c:v>
                </c:pt>
                <c:pt idx="74">
                  <c:v>3.7263000000000002</c:v>
                </c:pt>
                <c:pt idx="75">
                  <c:v>3.6753999999999998</c:v>
                </c:pt>
                <c:pt idx="76">
                  <c:v>3.6152000000000002</c:v>
                </c:pt>
                <c:pt idx="77">
                  <c:v>3.5575000000000001</c:v>
                </c:pt>
                <c:pt idx="78">
                  <c:v>3.5061</c:v>
                </c:pt>
                <c:pt idx="79">
                  <c:v>3.4558</c:v>
                </c:pt>
                <c:pt idx="80">
                  <c:v>3.4108999999999998</c:v>
                </c:pt>
                <c:pt idx="81">
                  <c:v>3.3694000000000002</c:v>
                </c:pt>
                <c:pt idx="82">
                  <c:v>3.3279000000000001</c:v>
                </c:pt>
                <c:pt idx="83">
                  <c:v>3.2841</c:v>
                </c:pt>
                <c:pt idx="84">
                  <c:v>3.2307000000000001</c:v>
                </c:pt>
                <c:pt idx="85">
                  <c:v>3.1671999999999998</c:v>
                </c:pt>
                <c:pt idx="86">
                  <c:v>3.0935999999999999</c:v>
                </c:pt>
                <c:pt idx="87">
                  <c:v>3.0167000000000002</c:v>
                </c:pt>
                <c:pt idx="88">
                  <c:v>2.9379</c:v>
                </c:pt>
                <c:pt idx="89">
                  <c:v>2.8580999999999999</c:v>
                </c:pt>
                <c:pt idx="90">
                  <c:v>2.7814999999999999</c:v>
                </c:pt>
                <c:pt idx="91">
                  <c:v>2.7040999999999999</c:v>
                </c:pt>
                <c:pt idx="92">
                  <c:v>2.6177000000000001</c:v>
                </c:pt>
                <c:pt idx="93">
                  <c:v>2.5261</c:v>
                </c:pt>
                <c:pt idx="94">
                  <c:v>2.4209999999999998</c:v>
                </c:pt>
                <c:pt idx="95">
                  <c:v>2.3115999999999999</c:v>
                </c:pt>
                <c:pt idx="96">
                  <c:v>2.1934</c:v>
                </c:pt>
                <c:pt idx="97">
                  <c:v>2.0651999999999999</c:v>
                </c:pt>
                <c:pt idx="98">
                  <c:v>1.9368000000000001</c:v>
                </c:pt>
                <c:pt idx="99">
                  <c:v>1.8167</c:v>
                </c:pt>
                <c:pt idx="100">
                  <c:v>1.6974</c:v>
                </c:pt>
                <c:pt idx="101">
                  <c:v>1.5865</c:v>
                </c:pt>
                <c:pt idx="102">
                  <c:v>1.4754</c:v>
                </c:pt>
                <c:pt idx="103">
                  <c:v>1.3611</c:v>
                </c:pt>
                <c:pt idx="104">
                  <c:v>1.2528999999999999</c:v>
                </c:pt>
                <c:pt idx="105">
                  <c:v>1.1400999999999999</c:v>
                </c:pt>
                <c:pt idx="106">
                  <c:v>1.0365</c:v>
                </c:pt>
                <c:pt idx="107">
                  <c:v>0.92849000000000004</c:v>
                </c:pt>
                <c:pt idx="108">
                  <c:v>0.82150000000000001</c:v>
                </c:pt>
                <c:pt idx="109">
                  <c:v>0.72057000000000004</c:v>
                </c:pt>
                <c:pt idx="110">
                  <c:v>0.61080999999999996</c:v>
                </c:pt>
                <c:pt idx="111">
                  <c:v>0.50956000000000001</c:v>
                </c:pt>
                <c:pt idx="112">
                  <c:v>0.40928999999999999</c:v>
                </c:pt>
                <c:pt idx="113">
                  <c:v>0.31911</c:v>
                </c:pt>
                <c:pt idx="114">
                  <c:v>0.23627999999999999</c:v>
                </c:pt>
                <c:pt idx="115">
                  <c:v>0.15475</c:v>
                </c:pt>
                <c:pt idx="116">
                  <c:v>8.3588999999999997E-2</c:v>
                </c:pt>
                <c:pt idx="117">
                  <c:v>1.3376000000000001E-2</c:v>
                </c:pt>
                <c:pt idx="118">
                  <c:v>-5.4758000000000001E-2</c:v>
                </c:pt>
                <c:pt idx="119">
                  <c:v>-0.12681999999999999</c:v>
                </c:pt>
                <c:pt idx="120">
                  <c:v>-0.19134000000000001</c:v>
                </c:pt>
                <c:pt idx="121">
                  <c:v>-0.25590000000000002</c:v>
                </c:pt>
                <c:pt idx="122">
                  <c:v>-0.31903999999999999</c:v>
                </c:pt>
                <c:pt idx="123">
                  <c:v>-0.37390000000000001</c:v>
                </c:pt>
                <c:pt idx="124">
                  <c:v>-0.42498000000000002</c:v>
                </c:pt>
                <c:pt idx="125">
                  <c:v>-0.47067999999999999</c:v>
                </c:pt>
                <c:pt idx="126">
                  <c:v>-0.51207000000000003</c:v>
                </c:pt>
                <c:pt idx="127">
                  <c:v>-0.54300999999999999</c:v>
                </c:pt>
                <c:pt idx="128">
                  <c:v>-0.56545000000000001</c:v>
                </c:pt>
                <c:pt idx="129">
                  <c:v>-0.58526</c:v>
                </c:pt>
                <c:pt idx="130">
                  <c:v>-0.60163999999999995</c:v>
                </c:pt>
                <c:pt idx="131">
                  <c:v>-0.61329</c:v>
                </c:pt>
                <c:pt idx="132">
                  <c:v>-0.62380000000000002</c:v>
                </c:pt>
                <c:pt idx="133">
                  <c:v>-0.62939999999999996</c:v>
                </c:pt>
                <c:pt idx="134">
                  <c:v>-0.62607000000000002</c:v>
                </c:pt>
                <c:pt idx="135">
                  <c:v>-0.61387999999999998</c:v>
                </c:pt>
                <c:pt idx="136">
                  <c:v>-0.59323000000000004</c:v>
                </c:pt>
                <c:pt idx="137">
                  <c:v>-0.56423000000000001</c:v>
                </c:pt>
                <c:pt idx="138">
                  <c:v>-0.51949000000000001</c:v>
                </c:pt>
                <c:pt idx="139">
                  <c:v>-0.45755000000000001</c:v>
                </c:pt>
                <c:pt idx="140">
                  <c:v>-0.38685000000000003</c:v>
                </c:pt>
                <c:pt idx="141">
                  <c:v>-0.30359000000000003</c:v>
                </c:pt>
                <c:pt idx="142">
                  <c:v>-0.21459</c:v>
                </c:pt>
                <c:pt idx="143">
                  <c:v>-0.12103999999999999</c:v>
                </c:pt>
                <c:pt idx="144">
                  <c:v>-1.7208999999999999E-2</c:v>
                </c:pt>
                <c:pt idx="145">
                  <c:v>8.0523999999999998E-2</c:v>
                </c:pt>
                <c:pt idx="146">
                  <c:v>0.18239</c:v>
                </c:pt>
                <c:pt idx="147">
                  <c:v>0.28682999999999997</c:v>
                </c:pt>
                <c:pt idx="148">
                  <c:v>0.38974999999999999</c:v>
                </c:pt>
                <c:pt idx="149">
                  <c:v>0.50072000000000005</c:v>
                </c:pt>
                <c:pt idx="150">
                  <c:v>0.60318000000000005</c:v>
                </c:pt>
                <c:pt idx="151">
                  <c:v>0.69372999999999996</c:v>
                </c:pt>
                <c:pt idx="152">
                  <c:v>0.77588000000000001</c:v>
                </c:pt>
                <c:pt idx="153">
                  <c:v>0.84267999999999998</c:v>
                </c:pt>
                <c:pt idx="154">
                  <c:v>0.89815999999999996</c:v>
                </c:pt>
                <c:pt idx="155">
                  <c:v>0.95201999999999998</c:v>
                </c:pt>
                <c:pt idx="156">
                  <c:v>0.99145000000000005</c:v>
                </c:pt>
                <c:pt idx="157">
                  <c:v>1.0197000000000001</c:v>
                </c:pt>
                <c:pt idx="158">
                  <c:v>1.0565</c:v>
                </c:pt>
                <c:pt idx="159">
                  <c:v>1.0961000000000001</c:v>
                </c:pt>
                <c:pt idx="160">
                  <c:v>1.1326000000000001</c:v>
                </c:pt>
                <c:pt idx="161">
                  <c:v>1.1648000000000001</c:v>
                </c:pt>
                <c:pt idx="162">
                  <c:v>1.1903999999999999</c:v>
                </c:pt>
                <c:pt idx="163">
                  <c:v>1.2090000000000001</c:v>
                </c:pt>
                <c:pt idx="164">
                  <c:v>1.2270000000000001</c:v>
                </c:pt>
                <c:pt idx="165">
                  <c:v>1.2424999999999999</c:v>
                </c:pt>
                <c:pt idx="166">
                  <c:v>1.2533000000000001</c:v>
                </c:pt>
                <c:pt idx="167">
                  <c:v>1.2713000000000001</c:v>
                </c:pt>
                <c:pt idx="168">
                  <c:v>1.2951999999999999</c:v>
                </c:pt>
                <c:pt idx="169">
                  <c:v>1.3209</c:v>
                </c:pt>
                <c:pt idx="170">
                  <c:v>1.3454999999999999</c:v>
                </c:pt>
                <c:pt idx="171">
                  <c:v>1.3685</c:v>
                </c:pt>
                <c:pt idx="172">
                  <c:v>1.3954</c:v>
                </c:pt>
                <c:pt idx="173">
                  <c:v>1.4248000000000001</c:v>
                </c:pt>
                <c:pt idx="174">
                  <c:v>1.4643999999999999</c:v>
                </c:pt>
                <c:pt idx="175">
                  <c:v>1.5124</c:v>
                </c:pt>
                <c:pt idx="176">
                  <c:v>1.5606</c:v>
                </c:pt>
                <c:pt idx="177">
                  <c:v>1.6140000000000001</c:v>
                </c:pt>
                <c:pt idx="178">
                  <c:v>1.6711</c:v>
                </c:pt>
                <c:pt idx="179">
                  <c:v>1.7319</c:v>
                </c:pt>
                <c:pt idx="180">
                  <c:v>1.8004</c:v>
                </c:pt>
                <c:pt idx="181">
                  <c:v>1.8701000000000001</c:v>
                </c:pt>
                <c:pt idx="182">
                  <c:v>1.9296</c:v>
                </c:pt>
                <c:pt idx="183">
                  <c:v>1.9918</c:v>
                </c:pt>
                <c:pt idx="184">
                  <c:v>2.0632999999999999</c:v>
                </c:pt>
                <c:pt idx="185">
                  <c:v>2.1221000000000001</c:v>
                </c:pt>
                <c:pt idx="186">
                  <c:v>2.1772999999999998</c:v>
                </c:pt>
                <c:pt idx="187">
                  <c:v>2.2374000000000001</c:v>
                </c:pt>
                <c:pt idx="188">
                  <c:v>2.2887</c:v>
                </c:pt>
                <c:pt idx="189">
                  <c:v>2.3313000000000001</c:v>
                </c:pt>
                <c:pt idx="190">
                  <c:v>2.3784999999999998</c:v>
                </c:pt>
                <c:pt idx="191">
                  <c:v>2.4230999999999998</c:v>
                </c:pt>
                <c:pt idx="192">
                  <c:v>2.4695</c:v>
                </c:pt>
                <c:pt idx="193">
                  <c:v>2.5059999999999998</c:v>
                </c:pt>
                <c:pt idx="194">
                  <c:v>2.5367000000000002</c:v>
                </c:pt>
                <c:pt idx="195">
                  <c:v>2.5640999999999998</c:v>
                </c:pt>
                <c:pt idx="196">
                  <c:v>2.5842000000000001</c:v>
                </c:pt>
                <c:pt idx="197">
                  <c:v>2.6</c:v>
                </c:pt>
                <c:pt idx="198">
                  <c:v>2.6131000000000002</c:v>
                </c:pt>
                <c:pt idx="199">
                  <c:v>2.6278999999999999</c:v>
                </c:pt>
                <c:pt idx="200">
                  <c:v>2.6453000000000002</c:v>
                </c:pt>
                <c:pt idx="201">
                  <c:v>2.6602000000000001</c:v>
                </c:pt>
                <c:pt idx="202">
                  <c:v>2.6779000000000002</c:v>
                </c:pt>
                <c:pt idx="203">
                  <c:v>2.7069000000000001</c:v>
                </c:pt>
                <c:pt idx="204">
                  <c:v>2.7431000000000001</c:v>
                </c:pt>
                <c:pt idx="205">
                  <c:v>2.7865000000000002</c:v>
                </c:pt>
                <c:pt idx="206">
                  <c:v>2.8391000000000002</c:v>
                </c:pt>
                <c:pt idx="207">
                  <c:v>2.8982999999999999</c:v>
                </c:pt>
                <c:pt idx="208">
                  <c:v>2.9615</c:v>
                </c:pt>
                <c:pt idx="209">
                  <c:v>3.0289000000000001</c:v>
                </c:pt>
                <c:pt idx="210">
                  <c:v>3.0951</c:v>
                </c:pt>
                <c:pt idx="211">
                  <c:v>3.1616</c:v>
                </c:pt>
                <c:pt idx="212">
                  <c:v>3.2324999999999999</c:v>
                </c:pt>
                <c:pt idx="213">
                  <c:v>3.3012000000000001</c:v>
                </c:pt>
                <c:pt idx="214">
                  <c:v>3.3641000000000001</c:v>
                </c:pt>
                <c:pt idx="215">
                  <c:v>3.4304999999999999</c:v>
                </c:pt>
                <c:pt idx="216">
                  <c:v>3.4933999999999998</c:v>
                </c:pt>
                <c:pt idx="217">
                  <c:v>3.5465</c:v>
                </c:pt>
                <c:pt idx="218">
                  <c:v>3.5939000000000001</c:v>
                </c:pt>
                <c:pt idx="219">
                  <c:v>3.6331000000000002</c:v>
                </c:pt>
                <c:pt idx="220">
                  <c:v>3.6615000000000002</c:v>
                </c:pt>
                <c:pt idx="221">
                  <c:v>3.6909000000000001</c:v>
                </c:pt>
                <c:pt idx="222">
                  <c:v>3.7212999999999998</c:v>
                </c:pt>
                <c:pt idx="223">
                  <c:v>3.7439</c:v>
                </c:pt>
                <c:pt idx="224">
                  <c:v>3.7658</c:v>
                </c:pt>
                <c:pt idx="225">
                  <c:v>3.7904</c:v>
                </c:pt>
                <c:pt idx="226">
                  <c:v>3.8085</c:v>
                </c:pt>
                <c:pt idx="227">
                  <c:v>3.8233999999999999</c:v>
                </c:pt>
                <c:pt idx="228">
                  <c:v>3.8361000000000001</c:v>
                </c:pt>
                <c:pt idx="229">
                  <c:v>3.8472</c:v>
                </c:pt>
                <c:pt idx="230">
                  <c:v>3.86</c:v>
                </c:pt>
                <c:pt idx="231">
                  <c:v>3.8734999999999999</c:v>
                </c:pt>
                <c:pt idx="232">
                  <c:v>3.8818000000000001</c:v>
                </c:pt>
                <c:pt idx="233">
                  <c:v>3.8881000000000001</c:v>
                </c:pt>
                <c:pt idx="234">
                  <c:v>3.8872</c:v>
                </c:pt>
                <c:pt idx="235">
                  <c:v>3.8820000000000001</c:v>
                </c:pt>
                <c:pt idx="236">
                  <c:v>3.8675000000000002</c:v>
                </c:pt>
                <c:pt idx="237">
                  <c:v>3.8525</c:v>
                </c:pt>
                <c:pt idx="238">
                  <c:v>3.8376000000000001</c:v>
                </c:pt>
                <c:pt idx="239">
                  <c:v>3.8256999999999999</c:v>
                </c:pt>
                <c:pt idx="240">
                  <c:v>3.8210000000000002</c:v>
                </c:pt>
                <c:pt idx="241">
                  <c:v>3.8176000000000001</c:v>
                </c:pt>
                <c:pt idx="242">
                  <c:v>3.8214000000000001</c:v>
                </c:pt>
                <c:pt idx="243">
                  <c:v>3.8328000000000002</c:v>
                </c:pt>
                <c:pt idx="244">
                  <c:v>3.8502999999999998</c:v>
                </c:pt>
                <c:pt idx="245">
                  <c:v>3.8767</c:v>
                </c:pt>
                <c:pt idx="246">
                  <c:v>3.9058000000000002</c:v>
                </c:pt>
                <c:pt idx="247">
                  <c:v>3.9293999999999998</c:v>
                </c:pt>
                <c:pt idx="248">
                  <c:v>3.9464000000000001</c:v>
                </c:pt>
                <c:pt idx="249">
                  <c:v>3.9679000000000002</c:v>
                </c:pt>
                <c:pt idx="250">
                  <c:v>3.9849999999999999</c:v>
                </c:pt>
                <c:pt idx="251">
                  <c:v>3.9988000000000001</c:v>
                </c:pt>
                <c:pt idx="252">
                  <c:v>4.0079000000000002</c:v>
                </c:pt>
                <c:pt idx="253">
                  <c:v>4.0153999999999996</c:v>
                </c:pt>
                <c:pt idx="254">
                  <c:v>4.0162000000000004</c:v>
                </c:pt>
                <c:pt idx="255">
                  <c:v>4.0147000000000004</c:v>
                </c:pt>
                <c:pt idx="256">
                  <c:v>4.0119999999999996</c:v>
                </c:pt>
                <c:pt idx="257">
                  <c:v>4.0087999999999999</c:v>
                </c:pt>
                <c:pt idx="258">
                  <c:v>4.0060000000000002</c:v>
                </c:pt>
                <c:pt idx="259">
                  <c:v>4.0049999999999999</c:v>
                </c:pt>
                <c:pt idx="260">
                  <c:v>4.0063000000000004</c:v>
                </c:pt>
                <c:pt idx="261">
                  <c:v>4.0095000000000001</c:v>
                </c:pt>
                <c:pt idx="262">
                  <c:v>4.0148000000000001</c:v>
                </c:pt>
                <c:pt idx="263">
                  <c:v>4.0236999999999998</c:v>
                </c:pt>
                <c:pt idx="264">
                  <c:v>4.0353000000000003</c:v>
                </c:pt>
                <c:pt idx="265">
                  <c:v>4.0481999999999996</c:v>
                </c:pt>
                <c:pt idx="266">
                  <c:v>4.0663</c:v>
                </c:pt>
                <c:pt idx="267">
                  <c:v>4.0877999999999997</c:v>
                </c:pt>
                <c:pt idx="268">
                  <c:v>4.1120000000000001</c:v>
                </c:pt>
                <c:pt idx="269">
                  <c:v>4.1364999999999998</c:v>
                </c:pt>
                <c:pt idx="270">
                  <c:v>4.1571999999999996</c:v>
                </c:pt>
                <c:pt idx="271">
                  <c:v>4.1744000000000003</c:v>
                </c:pt>
                <c:pt idx="272">
                  <c:v>4.1900000000000004</c:v>
                </c:pt>
                <c:pt idx="273">
                  <c:v>4.2065000000000001</c:v>
                </c:pt>
                <c:pt idx="274">
                  <c:v>4.2213000000000003</c:v>
                </c:pt>
                <c:pt idx="275">
                  <c:v>4.2321</c:v>
                </c:pt>
                <c:pt idx="276">
                  <c:v>4.2397</c:v>
                </c:pt>
                <c:pt idx="277">
                  <c:v>4.2469000000000001</c:v>
                </c:pt>
                <c:pt idx="278">
                  <c:v>4.2545999999999999</c:v>
                </c:pt>
                <c:pt idx="279">
                  <c:v>4.2630999999999997</c:v>
                </c:pt>
                <c:pt idx="280">
                  <c:v>4.2739000000000003</c:v>
                </c:pt>
                <c:pt idx="281">
                  <c:v>4.2873000000000001</c:v>
                </c:pt>
                <c:pt idx="282">
                  <c:v>4.3064</c:v>
                </c:pt>
                <c:pt idx="283">
                  <c:v>4.3201999999999998</c:v>
                </c:pt>
                <c:pt idx="284">
                  <c:v>4.3331999999999997</c:v>
                </c:pt>
                <c:pt idx="285">
                  <c:v>4.3456999999999999</c:v>
                </c:pt>
                <c:pt idx="286">
                  <c:v>4.3555000000000001</c:v>
                </c:pt>
                <c:pt idx="287">
                  <c:v>4.3617999999999997</c:v>
                </c:pt>
                <c:pt idx="288">
                  <c:v>4.3691000000000004</c:v>
                </c:pt>
                <c:pt idx="289">
                  <c:v>4.3776999999999999</c:v>
                </c:pt>
                <c:pt idx="290">
                  <c:v>4.3869999999999996</c:v>
                </c:pt>
                <c:pt idx="291">
                  <c:v>4.4020999999999999</c:v>
                </c:pt>
                <c:pt idx="292">
                  <c:v>4.4135999999999997</c:v>
                </c:pt>
                <c:pt idx="293">
                  <c:v>4.4237000000000002</c:v>
                </c:pt>
                <c:pt idx="294">
                  <c:v>4.4309000000000003</c:v>
                </c:pt>
                <c:pt idx="295">
                  <c:v>4.4347000000000003</c:v>
                </c:pt>
                <c:pt idx="296">
                  <c:v>4.4432999999999998</c:v>
                </c:pt>
                <c:pt idx="297">
                  <c:v>4.45</c:v>
                </c:pt>
                <c:pt idx="298">
                  <c:v>4.4549000000000003</c:v>
                </c:pt>
                <c:pt idx="299">
                  <c:v>4.4641999999999999</c:v>
                </c:pt>
                <c:pt idx="300">
                  <c:v>4.4702999999999999</c:v>
                </c:pt>
                <c:pt idx="301">
                  <c:v>4.4786999999999999</c:v>
                </c:pt>
                <c:pt idx="302">
                  <c:v>4.4939</c:v>
                </c:pt>
                <c:pt idx="303">
                  <c:v>4.5091000000000001</c:v>
                </c:pt>
                <c:pt idx="304">
                  <c:v>4.5277000000000003</c:v>
                </c:pt>
                <c:pt idx="305">
                  <c:v>4.5461</c:v>
                </c:pt>
                <c:pt idx="306">
                  <c:v>4.5606</c:v>
                </c:pt>
                <c:pt idx="307">
                  <c:v>4.5677000000000003</c:v>
                </c:pt>
                <c:pt idx="308">
                  <c:v>4.5697999999999999</c:v>
                </c:pt>
                <c:pt idx="309">
                  <c:v>4.5709</c:v>
                </c:pt>
                <c:pt idx="310">
                  <c:v>4.5750999999999999</c:v>
                </c:pt>
                <c:pt idx="311">
                  <c:v>4.5761000000000003</c:v>
                </c:pt>
                <c:pt idx="312">
                  <c:v>4.5759999999999996</c:v>
                </c:pt>
                <c:pt idx="313">
                  <c:v>4.5804</c:v>
                </c:pt>
                <c:pt idx="314">
                  <c:v>4.5841000000000003</c:v>
                </c:pt>
                <c:pt idx="315">
                  <c:v>4.5872999999999999</c:v>
                </c:pt>
                <c:pt idx="316">
                  <c:v>4.5906000000000002</c:v>
                </c:pt>
                <c:pt idx="317">
                  <c:v>4.6006</c:v>
                </c:pt>
                <c:pt idx="318">
                  <c:v>4.6120000000000001</c:v>
                </c:pt>
                <c:pt idx="319">
                  <c:v>4.6257000000000001</c:v>
                </c:pt>
                <c:pt idx="320">
                  <c:v>4.6420000000000003</c:v>
                </c:pt>
                <c:pt idx="321">
                  <c:v>4.6557000000000004</c:v>
                </c:pt>
                <c:pt idx="322">
                  <c:v>4.6726000000000001</c:v>
                </c:pt>
                <c:pt idx="323">
                  <c:v>4.6893000000000002</c:v>
                </c:pt>
                <c:pt idx="324">
                  <c:v>4.7069999999999999</c:v>
                </c:pt>
                <c:pt idx="325">
                  <c:v>4.7278000000000002</c:v>
                </c:pt>
                <c:pt idx="326">
                  <c:v>4.7434000000000003</c:v>
                </c:pt>
                <c:pt idx="327">
                  <c:v>4.7530999999999999</c:v>
                </c:pt>
                <c:pt idx="328">
                  <c:v>4.7526000000000002</c:v>
                </c:pt>
                <c:pt idx="329">
                  <c:v>4.7412000000000001</c:v>
                </c:pt>
                <c:pt idx="330">
                  <c:v>4.7275999999999998</c:v>
                </c:pt>
                <c:pt idx="331">
                  <c:v>4.7160000000000002</c:v>
                </c:pt>
                <c:pt idx="332">
                  <c:v>4.7039</c:v>
                </c:pt>
                <c:pt idx="333">
                  <c:v>4.7055999999999996</c:v>
                </c:pt>
                <c:pt idx="334">
                  <c:v>4.7301000000000002</c:v>
                </c:pt>
                <c:pt idx="335">
                  <c:v>4.7632000000000003</c:v>
                </c:pt>
                <c:pt idx="336">
                  <c:v>4.8010999999999999</c:v>
                </c:pt>
                <c:pt idx="337">
                  <c:v>4.8489000000000004</c:v>
                </c:pt>
                <c:pt idx="338">
                  <c:v>4.9043000000000001</c:v>
                </c:pt>
                <c:pt idx="339">
                  <c:v>4.9630000000000001</c:v>
                </c:pt>
                <c:pt idx="340">
                  <c:v>5.0149999999999997</c:v>
                </c:pt>
                <c:pt idx="341">
                  <c:v>5.0669000000000004</c:v>
                </c:pt>
                <c:pt idx="342">
                  <c:v>5.1087999999999996</c:v>
                </c:pt>
                <c:pt idx="343">
                  <c:v>5.1356999999999999</c:v>
                </c:pt>
                <c:pt idx="344">
                  <c:v>5.15</c:v>
                </c:pt>
                <c:pt idx="345">
                  <c:v>5.1477000000000004</c:v>
                </c:pt>
                <c:pt idx="346">
                  <c:v>5.1344000000000003</c:v>
                </c:pt>
                <c:pt idx="347">
                  <c:v>5.1077000000000004</c:v>
                </c:pt>
                <c:pt idx="348">
                  <c:v>5.0625999999999998</c:v>
                </c:pt>
                <c:pt idx="349">
                  <c:v>5.0153999999999996</c:v>
                </c:pt>
                <c:pt idx="350">
                  <c:v>4.9660000000000002</c:v>
                </c:pt>
                <c:pt idx="351">
                  <c:v>4.9116</c:v>
                </c:pt>
                <c:pt idx="352">
                  <c:v>4.8509000000000002</c:v>
                </c:pt>
                <c:pt idx="353">
                  <c:v>4.7931999999999997</c:v>
                </c:pt>
                <c:pt idx="354">
                  <c:v>4.7332000000000001</c:v>
                </c:pt>
                <c:pt idx="355">
                  <c:v>4.6764000000000001</c:v>
                </c:pt>
                <c:pt idx="356">
                  <c:v>4.6200999999999999</c:v>
                </c:pt>
                <c:pt idx="357">
                  <c:v>4.5612000000000004</c:v>
                </c:pt>
                <c:pt idx="358">
                  <c:v>4.508</c:v>
                </c:pt>
                <c:pt idx="359">
                  <c:v>4.4421999999999997</c:v>
                </c:pt>
                <c:pt idx="360">
                  <c:v>4.3677000000000001</c:v>
                </c:pt>
                <c:pt idx="361">
                  <c:v>4.2824</c:v>
                </c:pt>
                <c:pt idx="362">
                  <c:v>4.1882999999999999</c:v>
                </c:pt>
                <c:pt idx="363">
                  <c:v>4.0861000000000001</c:v>
                </c:pt>
                <c:pt idx="364">
                  <c:v>3.9927999999999999</c:v>
                </c:pt>
                <c:pt idx="365">
                  <c:v>3.9089</c:v>
                </c:pt>
                <c:pt idx="366">
                  <c:v>3.8207</c:v>
                </c:pt>
                <c:pt idx="367">
                  <c:v>3.7303000000000002</c:v>
                </c:pt>
                <c:pt idx="368">
                  <c:v>3.6583000000000001</c:v>
                </c:pt>
                <c:pt idx="369">
                  <c:v>3.5983999999999998</c:v>
                </c:pt>
                <c:pt idx="370">
                  <c:v>3.5404</c:v>
                </c:pt>
                <c:pt idx="371">
                  <c:v>3.4836999999999998</c:v>
                </c:pt>
                <c:pt idx="372">
                  <c:v>3.4285999999999999</c:v>
                </c:pt>
                <c:pt idx="373">
                  <c:v>3.3811</c:v>
                </c:pt>
                <c:pt idx="374">
                  <c:v>3.3353999999999999</c:v>
                </c:pt>
                <c:pt idx="375">
                  <c:v>3.2930000000000001</c:v>
                </c:pt>
                <c:pt idx="376">
                  <c:v>3.2477999999999998</c:v>
                </c:pt>
                <c:pt idx="377">
                  <c:v>3.1899000000000002</c:v>
                </c:pt>
                <c:pt idx="378">
                  <c:v>3.1284999999999998</c:v>
                </c:pt>
                <c:pt idx="379">
                  <c:v>3.0680000000000001</c:v>
                </c:pt>
                <c:pt idx="380">
                  <c:v>3.0236000000000001</c:v>
                </c:pt>
                <c:pt idx="381">
                  <c:v>2.9834000000000001</c:v>
                </c:pt>
                <c:pt idx="382">
                  <c:v>2.9443000000000001</c:v>
                </c:pt>
                <c:pt idx="383">
                  <c:v>2.9119000000000002</c:v>
                </c:pt>
                <c:pt idx="384">
                  <c:v>2.8892000000000002</c:v>
                </c:pt>
                <c:pt idx="385">
                  <c:v>2.8632</c:v>
                </c:pt>
                <c:pt idx="386">
                  <c:v>2.8334999999999999</c:v>
                </c:pt>
                <c:pt idx="387">
                  <c:v>2.8083999999999998</c:v>
                </c:pt>
                <c:pt idx="388">
                  <c:v>2.7795999999999998</c:v>
                </c:pt>
                <c:pt idx="389">
                  <c:v>2.7515999999999998</c:v>
                </c:pt>
                <c:pt idx="390">
                  <c:v>2.7296</c:v>
                </c:pt>
                <c:pt idx="391">
                  <c:v>2.6936</c:v>
                </c:pt>
                <c:pt idx="392">
                  <c:v>2.6606000000000001</c:v>
                </c:pt>
                <c:pt idx="393">
                  <c:v>2.6301999999999999</c:v>
                </c:pt>
                <c:pt idx="394">
                  <c:v>2.5811000000000002</c:v>
                </c:pt>
                <c:pt idx="395">
                  <c:v>2.5249999999999999</c:v>
                </c:pt>
                <c:pt idx="396">
                  <c:v>2.4777999999999998</c:v>
                </c:pt>
                <c:pt idx="397">
                  <c:v>2.4297</c:v>
                </c:pt>
                <c:pt idx="398">
                  <c:v>2.3757999999999999</c:v>
                </c:pt>
                <c:pt idx="399">
                  <c:v>2.3298000000000001</c:v>
                </c:pt>
                <c:pt idx="400">
                  <c:v>2.2877999999999998</c:v>
                </c:pt>
                <c:pt idx="401">
                  <c:v>2.2441</c:v>
                </c:pt>
                <c:pt idx="402">
                  <c:v>2.206</c:v>
                </c:pt>
                <c:pt idx="403">
                  <c:v>2.1676000000000002</c:v>
                </c:pt>
                <c:pt idx="404">
                  <c:v>2.1288999999999998</c:v>
                </c:pt>
                <c:pt idx="405">
                  <c:v>2.0916999999999999</c:v>
                </c:pt>
                <c:pt idx="406">
                  <c:v>2.0535999999999999</c:v>
                </c:pt>
                <c:pt idx="407">
                  <c:v>2.0182000000000002</c:v>
                </c:pt>
                <c:pt idx="408">
                  <c:v>1.9792000000000001</c:v>
                </c:pt>
                <c:pt idx="409">
                  <c:v>1.9516</c:v>
                </c:pt>
                <c:pt idx="410">
                  <c:v>1.9318</c:v>
                </c:pt>
                <c:pt idx="411">
                  <c:v>1.9093</c:v>
                </c:pt>
                <c:pt idx="412">
                  <c:v>1.8967000000000001</c:v>
                </c:pt>
                <c:pt idx="413">
                  <c:v>1.8920999999999999</c:v>
                </c:pt>
                <c:pt idx="414">
                  <c:v>1.8942000000000001</c:v>
                </c:pt>
                <c:pt idx="415">
                  <c:v>1.9051</c:v>
                </c:pt>
                <c:pt idx="416">
                  <c:v>1.9221999999999999</c:v>
                </c:pt>
                <c:pt idx="417">
                  <c:v>1.9371</c:v>
                </c:pt>
                <c:pt idx="418">
                  <c:v>1.9480999999999999</c:v>
                </c:pt>
                <c:pt idx="419">
                  <c:v>1.9573</c:v>
                </c:pt>
                <c:pt idx="420">
                  <c:v>1.9665999999999999</c:v>
                </c:pt>
                <c:pt idx="421">
                  <c:v>1.9685999999999999</c:v>
                </c:pt>
                <c:pt idx="422">
                  <c:v>1.9584999999999999</c:v>
                </c:pt>
                <c:pt idx="423">
                  <c:v>1.9398</c:v>
                </c:pt>
                <c:pt idx="424">
                  <c:v>1.9188000000000001</c:v>
                </c:pt>
                <c:pt idx="425">
                  <c:v>1.901</c:v>
                </c:pt>
                <c:pt idx="426">
                  <c:v>1.8940999999999999</c:v>
                </c:pt>
                <c:pt idx="427">
                  <c:v>1.8859999999999999</c:v>
                </c:pt>
                <c:pt idx="428">
                  <c:v>1.8712</c:v>
                </c:pt>
                <c:pt idx="429">
                  <c:v>1.8488</c:v>
                </c:pt>
                <c:pt idx="430">
                  <c:v>1.8193999999999999</c:v>
                </c:pt>
                <c:pt idx="431">
                  <c:v>1.7934000000000001</c:v>
                </c:pt>
                <c:pt idx="432">
                  <c:v>1.7819</c:v>
                </c:pt>
                <c:pt idx="433">
                  <c:v>1.7781</c:v>
                </c:pt>
                <c:pt idx="434">
                  <c:v>1.7757000000000001</c:v>
                </c:pt>
                <c:pt idx="435">
                  <c:v>1.7730999999999999</c:v>
                </c:pt>
                <c:pt idx="436">
                  <c:v>1.7696000000000001</c:v>
                </c:pt>
                <c:pt idx="437">
                  <c:v>1.7642</c:v>
                </c:pt>
                <c:pt idx="438">
                  <c:v>1.7564</c:v>
                </c:pt>
                <c:pt idx="439">
                  <c:v>1.7503</c:v>
                </c:pt>
                <c:pt idx="440">
                  <c:v>1.744</c:v>
                </c:pt>
                <c:pt idx="441">
                  <c:v>1.7367999999999999</c:v>
                </c:pt>
                <c:pt idx="442">
                  <c:v>1.7339</c:v>
                </c:pt>
                <c:pt idx="443">
                  <c:v>1.7364999999999999</c:v>
                </c:pt>
                <c:pt idx="444">
                  <c:v>1.7433000000000001</c:v>
                </c:pt>
                <c:pt idx="445">
                  <c:v>1.7541</c:v>
                </c:pt>
                <c:pt idx="446">
                  <c:v>1.7703</c:v>
                </c:pt>
                <c:pt idx="447">
                  <c:v>1.788</c:v>
                </c:pt>
                <c:pt idx="448">
                  <c:v>1.8069</c:v>
                </c:pt>
                <c:pt idx="449">
                  <c:v>1.8268</c:v>
                </c:pt>
                <c:pt idx="450">
                  <c:v>1.8449</c:v>
                </c:pt>
                <c:pt idx="451">
                  <c:v>1.8562000000000001</c:v>
                </c:pt>
                <c:pt idx="452">
                  <c:v>1.8562000000000001</c:v>
                </c:pt>
                <c:pt idx="453">
                  <c:v>1.8506</c:v>
                </c:pt>
                <c:pt idx="454">
                  <c:v>1.8420000000000001</c:v>
                </c:pt>
                <c:pt idx="455">
                  <c:v>1.8287</c:v>
                </c:pt>
                <c:pt idx="456">
                  <c:v>1.8151999999999999</c:v>
                </c:pt>
                <c:pt idx="457">
                  <c:v>1.8046</c:v>
                </c:pt>
                <c:pt idx="458">
                  <c:v>1.7979000000000001</c:v>
                </c:pt>
                <c:pt idx="459">
                  <c:v>1.8013999999999999</c:v>
                </c:pt>
                <c:pt idx="460">
                  <c:v>1.8052999999999999</c:v>
                </c:pt>
                <c:pt idx="461">
                  <c:v>1.8075000000000001</c:v>
                </c:pt>
                <c:pt idx="462">
                  <c:v>1.8066</c:v>
                </c:pt>
                <c:pt idx="463">
                  <c:v>1.8035000000000001</c:v>
                </c:pt>
                <c:pt idx="464">
                  <c:v>1.8002</c:v>
                </c:pt>
                <c:pt idx="465">
                  <c:v>1.7931999999999999</c:v>
                </c:pt>
                <c:pt idx="466">
                  <c:v>1.7838000000000001</c:v>
                </c:pt>
                <c:pt idx="467">
                  <c:v>1.7794000000000001</c:v>
                </c:pt>
                <c:pt idx="468">
                  <c:v>1.7803</c:v>
                </c:pt>
                <c:pt idx="469">
                  <c:v>1.7831999999999999</c:v>
                </c:pt>
                <c:pt idx="470">
                  <c:v>1.7844</c:v>
                </c:pt>
                <c:pt idx="471">
                  <c:v>1.7828999999999999</c:v>
                </c:pt>
                <c:pt idx="472">
                  <c:v>1.7875000000000001</c:v>
                </c:pt>
                <c:pt idx="473">
                  <c:v>1.7932999999999999</c:v>
                </c:pt>
                <c:pt idx="474">
                  <c:v>1.7935000000000001</c:v>
                </c:pt>
                <c:pt idx="475">
                  <c:v>1.7944</c:v>
                </c:pt>
                <c:pt idx="476">
                  <c:v>1.8007</c:v>
                </c:pt>
                <c:pt idx="477">
                  <c:v>1.8104</c:v>
                </c:pt>
                <c:pt idx="478">
                  <c:v>1.8251999999999999</c:v>
                </c:pt>
                <c:pt idx="479">
                  <c:v>1.8391999999999999</c:v>
                </c:pt>
                <c:pt idx="480">
                  <c:v>1.8532999999999999</c:v>
                </c:pt>
                <c:pt idx="481">
                  <c:v>1.8657999999999999</c:v>
                </c:pt>
                <c:pt idx="482">
                  <c:v>1.8731</c:v>
                </c:pt>
                <c:pt idx="483">
                  <c:v>1.8809</c:v>
                </c:pt>
                <c:pt idx="484">
                  <c:v>1.8815</c:v>
                </c:pt>
                <c:pt idx="485">
                  <c:v>1.8697999999999999</c:v>
                </c:pt>
                <c:pt idx="486">
                  <c:v>1.857</c:v>
                </c:pt>
                <c:pt idx="487">
                  <c:v>1.851</c:v>
                </c:pt>
                <c:pt idx="488">
                  <c:v>1.8517999999999999</c:v>
                </c:pt>
                <c:pt idx="489">
                  <c:v>1.8556999999999999</c:v>
                </c:pt>
                <c:pt idx="490">
                  <c:v>1.8609</c:v>
                </c:pt>
                <c:pt idx="491">
                  <c:v>1.8649</c:v>
                </c:pt>
                <c:pt idx="492">
                  <c:v>1.8657999999999999</c:v>
                </c:pt>
                <c:pt idx="493">
                  <c:v>1.8633</c:v>
                </c:pt>
                <c:pt idx="494">
                  <c:v>1.8563000000000001</c:v>
                </c:pt>
                <c:pt idx="495">
                  <c:v>1.8488</c:v>
                </c:pt>
                <c:pt idx="496">
                  <c:v>1.8439000000000001</c:v>
                </c:pt>
                <c:pt idx="497">
                  <c:v>1.8416999999999999</c:v>
                </c:pt>
                <c:pt idx="498">
                  <c:v>1.8441000000000001</c:v>
                </c:pt>
                <c:pt idx="499">
                  <c:v>1.859</c:v>
                </c:pt>
                <c:pt idx="500">
                  <c:v>1.8823000000000001</c:v>
                </c:pt>
                <c:pt idx="501">
                  <c:v>1.9049</c:v>
                </c:pt>
                <c:pt idx="502">
                  <c:v>1.9271</c:v>
                </c:pt>
                <c:pt idx="503">
                  <c:v>1.9460999999999999</c:v>
                </c:pt>
                <c:pt idx="504">
                  <c:v>1.9631000000000001</c:v>
                </c:pt>
                <c:pt idx="505">
                  <c:v>1.9764999999999999</c:v>
                </c:pt>
                <c:pt idx="506">
                  <c:v>1.9818</c:v>
                </c:pt>
                <c:pt idx="507">
                  <c:v>1.9790000000000001</c:v>
                </c:pt>
                <c:pt idx="508">
                  <c:v>1.9716</c:v>
                </c:pt>
                <c:pt idx="509">
                  <c:v>1.9657</c:v>
                </c:pt>
                <c:pt idx="510">
                  <c:v>1.964</c:v>
                </c:pt>
                <c:pt idx="511">
                  <c:v>1.9670000000000001</c:v>
                </c:pt>
                <c:pt idx="512">
                  <c:v>1.9713000000000001</c:v>
                </c:pt>
                <c:pt idx="513">
                  <c:v>1.9699</c:v>
                </c:pt>
                <c:pt idx="514">
                  <c:v>1.9672000000000001</c:v>
                </c:pt>
                <c:pt idx="515">
                  <c:v>1.9603999999999999</c:v>
                </c:pt>
                <c:pt idx="516">
                  <c:v>1.9490000000000001</c:v>
                </c:pt>
                <c:pt idx="517">
                  <c:v>1.9383999999999999</c:v>
                </c:pt>
                <c:pt idx="518">
                  <c:v>1.9348000000000001</c:v>
                </c:pt>
                <c:pt idx="519">
                  <c:v>1.944</c:v>
                </c:pt>
                <c:pt idx="520">
                  <c:v>1.9555</c:v>
                </c:pt>
                <c:pt idx="521">
                  <c:v>1.97</c:v>
                </c:pt>
                <c:pt idx="522">
                  <c:v>1.988</c:v>
                </c:pt>
                <c:pt idx="523">
                  <c:v>2.0036999999999998</c:v>
                </c:pt>
                <c:pt idx="524">
                  <c:v>2.0146999999999999</c:v>
                </c:pt>
                <c:pt idx="525">
                  <c:v>2.0188999999999999</c:v>
                </c:pt>
                <c:pt idx="526">
                  <c:v>2.0224000000000002</c:v>
                </c:pt>
                <c:pt idx="527">
                  <c:v>2.0274000000000001</c:v>
                </c:pt>
                <c:pt idx="528">
                  <c:v>2.0354000000000001</c:v>
                </c:pt>
                <c:pt idx="529">
                  <c:v>2.0373999999999999</c:v>
                </c:pt>
                <c:pt idx="530">
                  <c:v>2.0386000000000002</c:v>
                </c:pt>
                <c:pt idx="531">
                  <c:v>2.0371000000000001</c:v>
                </c:pt>
                <c:pt idx="532">
                  <c:v>2.0304000000000002</c:v>
                </c:pt>
                <c:pt idx="533">
                  <c:v>2.0182000000000002</c:v>
                </c:pt>
                <c:pt idx="534">
                  <c:v>2.0124</c:v>
                </c:pt>
                <c:pt idx="535">
                  <c:v>2.0087000000000002</c:v>
                </c:pt>
                <c:pt idx="536">
                  <c:v>2.008</c:v>
                </c:pt>
                <c:pt idx="537">
                  <c:v>2.0179999999999998</c:v>
                </c:pt>
                <c:pt idx="538">
                  <c:v>2.0308000000000002</c:v>
                </c:pt>
                <c:pt idx="539">
                  <c:v>2.0451999999999999</c:v>
                </c:pt>
                <c:pt idx="540">
                  <c:v>2.0665</c:v>
                </c:pt>
                <c:pt idx="541">
                  <c:v>2.0880999999999998</c:v>
                </c:pt>
                <c:pt idx="542">
                  <c:v>2.1074999999999999</c:v>
                </c:pt>
                <c:pt idx="543">
                  <c:v>2.1278999999999999</c:v>
                </c:pt>
                <c:pt idx="544">
                  <c:v>2.1474000000000002</c:v>
                </c:pt>
                <c:pt idx="545">
                  <c:v>2.1640000000000001</c:v>
                </c:pt>
                <c:pt idx="546">
                  <c:v>2.1802999999999999</c:v>
                </c:pt>
                <c:pt idx="547">
                  <c:v>2.2031000000000001</c:v>
                </c:pt>
                <c:pt idx="548">
                  <c:v>2.2235999999999998</c:v>
                </c:pt>
                <c:pt idx="549">
                  <c:v>2.2429000000000001</c:v>
                </c:pt>
                <c:pt idx="550">
                  <c:v>2.2574000000000001</c:v>
                </c:pt>
                <c:pt idx="551">
                  <c:v>2.2692000000000001</c:v>
                </c:pt>
                <c:pt idx="552">
                  <c:v>2.2747999999999999</c:v>
                </c:pt>
                <c:pt idx="553">
                  <c:v>2.2786</c:v>
                </c:pt>
                <c:pt idx="554">
                  <c:v>2.2808000000000002</c:v>
                </c:pt>
                <c:pt idx="555">
                  <c:v>2.282</c:v>
                </c:pt>
                <c:pt idx="556">
                  <c:v>2.2814999999999999</c:v>
                </c:pt>
                <c:pt idx="557">
                  <c:v>2.2804000000000002</c:v>
                </c:pt>
                <c:pt idx="558">
                  <c:v>2.2753999999999999</c:v>
                </c:pt>
                <c:pt idx="559">
                  <c:v>2.2629999999999999</c:v>
                </c:pt>
                <c:pt idx="560">
                  <c:v>2.2416999999999998</c:v>
                </c:pt>
                <c:pt idx="561">
                  <c:v>2.2107000000000001</c:v>
                </c:pt>
                <c:pt idx="562">
                  <c:v>2.1636000000000002</c:v>
                </c:pt>
                <c:pt idx="563">
                  <c:v>2.1055999999999999</c:v>
                </c:pt>
                <c:pt idx="564">
                  <c:v>2.0527000000000002</c:v>
                </c:pt>
                <c:pt idx="565">
                  <c:v>1.986</c:v>
                </c:pt>
                <c:pt idx="566">
                  <c:v>1.9108000000000001</c:v>
                </c:pt>
                <c:pt idx="567">
                  <c:v>1.8363</c:v>
                </c:pt>
                <c:pt idx="568">
                  <c:v>1.7669999999999999</c:v>
                </c:pt>
                <c:pt idx="569">
                  <c:v>1.6978</c:v>
                </c:pt>
                <c:pt idx="570">
                  <c:v>1.6274999999999999</c:v>
                </c:pt>
                <c:pt idx="571">
                  <c:v>1.5595000000000001</c:v>
                </c:pt>
                <c:pt idx="572">
                  <c:v>1.4922</c:v>
                </c:pt>
                <c:pt idx="573">
                  <c:v>1.4323999999999999</c:v>
                </c:pt>
                <c:pt idx="574">
                  <c:v>1.3802000000000001</c:v>
                </c:pt>
                <c:pt idx="575">
                  <c:v>1.3391999999999999</c:v>
                </c:pt>
                <c:pt idx="576">
                  <c:v>1.3043</c:v>
                </c:pt>
                <c:pt idx="577">
                  <c:v>1.2699</c:v>
                </c:pt>
                <c:pt idx="578">
                  <c:v>1.2424999999999999</c:v>
                </c:pt>
                <c:pt idx="579">
                  <c:v>1.2264999999999999</c:v>
                </c:pt>
                <c:pt idx="580">
                  <c:v>1.2231000000000001</c:v>
                </c:pt>
                <c:pt idx="581">
                  <c:v>1.22</c:v>
                </c:pt>
                <c:pt idx="582">
                  <c:v>1.2150000000000001</c:v>
                </c:pt>
                <c:pt idx="583">
                  <c:v>1.2164999999999999</c:v>
                </c:pt>
                <c:pt idx="584">
                  <c:v>1.2250000000000001</c:v>
                </c:pt>
                <c:pt idx="585">
                  <c:v>1.2403999999999999</c:v>
                </c:pt>
                <c:pt idx="586">
                  <c:v>1.2628999999999999</c:v>
                </c:pt>
                <c:pt idx="587">
                  <c:v>1.2892999999999999</c:v>
                </c:pt>
                <c:pt idx="588">
                  <c:v>1.3229</c:v>
                </c:pt>
                <c:pt idx="589">
                  <c:v>1.3594999999999999</c:v>
                </c:pt>
                <c:pt idx="590">
                  <c:v>1.3985000000000001</c:v>
                </c:pt>
                <c:pt idx="591">
                  <c:v>1.4354</c:v>
                </c:pt>
                <c:pt idx="592">
                  <c:v>1.4629000000000001</c:v>
                </c:pt>
                <c:pt idx="593">
                  <c:v>1.4998</c:v>
                </c:pt>
                <c:pt idx="594">
                  <c:v>1.5368999999999999</c:v>
                </c:pt>
                <c:pt idx="595">
                  <c:v>1.5831</c:v>
                </c:pt>
                <c:pt idx="596">
                  <c:v>1.6354</c:v>
                </c:pt>
                <c:pt idx="597">
                  <c:v>1.6808000000000001</c:v>
                </c:pt>
                <c:pt idx="598">
                  <c:v>1.7302</c:v>
                </c:pt>
                <c:pt idx="599">
                  <c:v>1.772</c:v>
                </c:pt>
                <c:pt idx="600">
                  <c:v>1.8082</c:v>
                </c:pt>
                <c:pt idx="601">
                  <c:v>1.84</c:v>
                </c:pt>
                <c:pt idx="602">
                  <c:v>1.8608</c:v>
                </c:pt>
                <c:pt idx="603">
                  <c:v>1.8814</c:v>
                </c:pt>
                <c:pt idx="604">
                  <c:v>1.8983000000000001</c:v>
                </c:pt>
                <c:pt idx="605">
                  <c:v>1.9116</c:v>
                </c:pt>
                <c:pt idx="606">
                  <c:v>1.9279999999999999</c:v>
                </c:pt>
                <c:pt idx="607">
                  <c:v>1.9448000000000001</c:v>
                </c:pt>
                <c:pt idx="608">
                  <c:v>1.96</c:v>
                </c:pt>
                <c:pt idx="609">
                  <c:v>1.9779</c:v>
                </c:pt>
                <c:pt idx="610">
                  <c:v>1.9939</c:v>
                </c:pt>
                <c:pt idx="611">
                  <c:v>2.0042</c:v>
                </c:pt>
                <c:pt idx="612">
                  <c:v>2.0135000000000001</c:v>
                </c:pt>
                <c:pt idx="613">
                  <c:v>2.0240999999999998</c:v>
                </c:pt>
                <c:pt idx="614">
                  <c:v>2.0406</c:v>
                </c:pt>
                <c:pt idx="615">
                  <c:v>2.0644</c:v>
                </c:pt>
                <c:pt idx="616">
                  <c:v>2.0908000000000002</c:v>
                </c:pt>
                <c:pt idx="617">
                  <c:v>2.1076000000000001</c:v>
                </c:pt>
                <c:pt idx="618">
                  <c:v>2.1324999999999998</c:v>
                </c:pt>
                <c:pt idx="619">
                  <c:v>2.1711</c:v>
                </c:pt>
                <c:pt idx="620">
                  <c:v>2.2033</c:v>
                </c:pt>
                <c:pt idx="621">
                  <c:v>2.238</c:v>
                </c:pt>
                <c:pt idx="622">
                  <c:v>2.2766999999999999</c:v>
                </c:pt>
                <c:pt idx="623">
                  <c:v>2.3176000000000001</c:v>
                </c:pt>
                <c:pt idx="624">
                  <c:v>2.3576000000000001</c:v>
                </c:pt>
                <c:pt idx="625">
                  <c:v>2.3976999999999999</c:v>
                </c:pt>
                <c:pt idx="626">
                  <c:v>2.4428000000000001</c:v>
                </c:pt>
                <c:pt idx="627">
                  <c:v>2.4912999999999998</c:v>
                </c:pt>
                <c:pt idx="628">
                  <c:v>2.5312999999999999</c:v>
                </c:pt>
                <c:pt idx="629">
                  <c:v>2.5608</c:v>
                </c:pt>
                <c:pt idx="630">
                  <c:v>2.581</c:v>
                </c:pt>
                <c:pt idx="631">
                  <c:v>2.5954999999999999</c:v>
                </c:pt>
                <c:pt idx="632">
                  <c:v>2.5981000000000001</c:v>
                </c:pt>
                <c:pt idx="633">
                  <c:v>2.5977999999999999</c:v>
                </c:pt>
                <c:pt idx="634">
                  <c:v>2.5914000000000001</c:v>
                </c:pt>
                <c:pt idx="635">
                  <c:v>2.5851999999999999</c:v>
                </c:pt>
                <c:pt idx="636">
                  <c:v>2.5800999999999998</c:v>
                </c:pt>
                <c:pt idx="637">
                  <c:v>2.5808</c:v>
                </c:pt>
                <c:pt idx="638">
                  <c:v>2.5882999999999998</c:v>
                </c:pt>
                <c:pt idx="639">
                  <c:v>2.5981999999999998</c:v>
                </c:pt>
                <c:pt idx="640">
                  <c:v>2.6133000000000002</c:v>
                </c:pt>
                <c:pt idx="641">
                  <c:v>2.6347</c:v>
                </c:pt>
                <c:pt idx="642">
                  <c:v>2.6608999999999998</c:v>
                </c:pt>
                <c:pt idx="643">
                  <c:v>2.6863000000000001</c:v>
                </c:pt>
                <c:pt idx="644">
                  <c:v>2.7168000000000001</c:v>
                </c:pt>
                <c:pt idx="645">
                  <c:v>2.7521</c:v>
                </c:pt>
                <c:pt idx="646">
                  <c:v>2.7866</c:v>
                </c:pt>
                <c:pt idx="647">
                  <c:v>2.8243</c:v>
                </c:pt>
                <c:pt idx="648">
                  <c:v>2.8561999999999999</c:v>
                </c:pt>
                <c:pt idx="649">
                  <c:v>2.8824000000000001</c:v>
                </c:pt>
                <c:pt idx="650">
                  <c:v>2.9083000000000001</c:v>
                </c:pt>
                <c:pt idx="651">
                  <c:v>2.9276</c:v>
                </c:pt>
                <c:pt idx="652">
                  <c:v>2.9342000000000001</c:v>
                </c:pt>
                <c:pt idx="653">
                  <c:v>2.9405999999999999</c:v>
                </c:pt>
                <c:pt idx="654">
                  <c:v>2.9487000000000001</c:v>
                </c:pt>
                <c:pt idx="655">
                  <c:v>2.9548000000000001</c:v>
                </c:pt>
                <c:pt idx="656">
                  <c:v>2.9607999999999999</c:v>
                </c:pt>
                <c:pt idx="657">
                  <c:v>2.9632999999999998</c:v>
                </c:pt>
                <c:pt idx="658">
                  <c:v>2.9659</c:v>
                </c:pt>
                <c:pt idx="659">
                  <c:v>2.9689000000000001</c:v>
                </c:pt>
                <c:pt idx="660">
                  <c:v>2.9693000000000001</c:v>
                </c:pt>
                <c:pt idx="661">
                  <c:v>2.9666000000000001</c:v>
                </c:pt>
                <c:pt idx="662">
                  <c:v>2.9626000000000001</c:v>
                </c:pt>
                <c:pt idx="663">
                  <c:v>2.9611000000000001</c:v>
                </c:pt>
                <c:pt idx="664">
                  <c:v>2.9605999999999999</c:v>
                </c:pt>
                <c:pt idx="665">
                  <c:v>2.9594999999999998</c:v>
                </c:pt>
                <c:pt idx="666">
                  <c:v>2.9601999999999999</c:v>
                </c:pt>
                <c:pt idx="667">
                  <c:v>2.9634</c:v>
                </c:pt>
                <c:pt idx="668">
                  <c:v>2.9670000000000001</c:v>
                </c:pt>
                <c:pt idx="669">
                  <c:v>2.9729999999999999</c:v>
                </c:pt>
                <c:pt idx="670">
                  <c:v>2.9792999999999998</c:v>
                </c:pt>
                <c:pt idx="671">
                  <c:v>2.9885000000000002</c:v>
                </c:pt>
                <c:pt idx="672">
                  <c:v>3.0036999999999998</c:v>
                </c:pt>
                <c:pt idx="673">
                  <c:v>3.0188000000000001</c:v>
                </c:pt>
                <c:pt idx="674">
                  <c:v>3.0337999999999998</c:v>
                </c:pt>
                <c:pt idx="675">
                  <c:v>3.0526</c:v>
                </c:pt>
                <c:pt idx="676">
                  <c:v>3.0836999999999999</c:v>
                </c:pt>
                <c:pt idx="677">
                  <c:v>3.1168</c:v>
                </c:pt>
                <c:pt idx="678">
                  <c:v>3.1520999999999999</c:v>
                </c:pt>
                <c:pt idx="679">
                  <c:v>3.1920000000000002</c:v>
                </c:pt>
                <c:pt idx="680">
                  <c:v>3.2370999999999999</c:v>
                </c:pt>
                <c:pt idx="681">
                  <c:v>3.2839</c:v>
                </c:pt>
                <c:pt idx="682">
                  <c:v>3.3296000000000001</c:v>
                </c:pt>
                <c:pt idx="683">
                  <c:v>3.3643000000000001</c:v>
                </c:pt>
                <c:pt idx="684">
                  <c:v>3.3879999999999999</c:v>
                </c:pt>
                <c:pt idx="685">
                  <c:v>3.4018999999999999</c:v>
                </c:pt>
                <c:pt idx="686">
                  <c:v>3.4056000000000002</c:v>
                </c:pt>
                <c:pt idx="687">
                  <c:v>3.4060999999999999</c:v>
                </c:pt>
                <c:pt idx="688">
                  <c:v>3.4060999999999999</c:v>
                </c:pt>
                <c:pt idx="689">
                  <c:v>3.4062999999999999</c:v>
                </c:pt>
                <c:pt idx="690">
                  <c:v>3.4041999999999999</c:v>
                </c:pt>
                <c:pt idx="691">
                  <c:v>3.4037000000000002</c:v>
                </c:pt>
                <c:pt idx="692">
                  <c:v>3.4085999999999999</c:v>
                </c:pt>
                <c:pt idx="693">
                  <c:v>3.4113000000000002</c:v>
                </c:pt>
                <c:pt idx="694">
                  <c:v>3.4123999999999999</c:v>
                </c:pt>
                <c:pt idx="695">
                  <c:v>3.4142000000000001</c:v>
                </c:pt>
                <c:pt idx="696">
                  <c:v>3.4165000000000001</c:v>
                </c:pt>
                <c:pt idx="697">
                  <c:v>3.4156</c:v>
                </c:pt>
                <c:pt idx="698">
                  <c:v>3.4148999999999998</c:v>
                </c:pt>
                <c:pt idx="699">
                  <c:v>3.4116</c:v>
                </c:pt>
                <c:pt idx="700">
                  <c:v>3.4098000000000002</c:v>
                </c:pt>
                <c:pt idx="701">
                  <c:v>3.4108999999999998</c:v>
                </c:pt>
                <c:pt idx="702">
                  <c:v>3.4171</c:v>
                </c:pt>
                <c:pt idx="703">
                  <c:v>3.4289000000000001</c:v>
                </c:pt>
                <c:pt idx="704">
                  <c:v>3.4415</c:v>
                </c:pt>
                <c:pt idx="705">
                  <c:v>3.4535999999999998</c:v>
                </c:pt>
                <c:pt idx="706">
                  <c:v>3.4681000000000002</c:v>
                </c:pt>
                <c:pt idx="707">
                  <c:v>3.4857999999999998</c:v>
                </c:pt>
                <c:pt idx="708">
                  <c:v>3.5066000000000002</c:v>
                </c:pt>
                <c:pt idx="709">
                  <c:v>3.5261999999999998</c:v>
                </c:pt>
                <c:pt idx="710">
                  <c:v>3.5442</c:v>
                </c:pt>
                <c:pt idx="711">
                  <c:v>3.5600999999999998</c:v>
                </c:pt>
                <c:pt idx="712">
                  <c:v>3.5756000000000001</c:v>
                </c:pt>
                <c:pt idx="713">
                  <c:v>3.589</c:v>
                </c:pt>
                <c:pt idx="714">
                  <c:v>3.6011000000000002</c:v>
                </c:pt>
                <c:pt idx="715">
                  <c:v>3.6120000000000001</c:v>
                </c:pt>
                <c:pt idx="716">
                  <c:v>3.6311</c:v>
                </c:pt>
                <c:pt idx="717">
                  <c:v>3.6637</c:v>
                </c:pt>
                <c:pt idx="718">
                  <c:v>3.7054999999999998</c:v>
                </c:pt>
                <c:pt idx="719">
                  <c:v>3.7597999999999998</c:v>
                </c:pt>
                <c:pt idx="720">
                  <c:v>3.8359999999999999</c:v>
                </c:pt>
                <c:pt idx="721">
                  <c:v>3.9357000000000002</c:v>
                </c:pt>
                <c:pt idx="722">
                  <c:v>4.0425000000000004</c:v>
                </c:pt>
                <c:pt idx="723">
                  <c:v>4.1619000000000002</c:v>
                </c:pt>
                <c:pt idx="724">
                  <c:v>4.2910000000000004</c:v>
                </c:pt>
                <c:pt idx="725">
                  <c:v>4.4302999999999999</c:v>
                </c:pt>
                <c:pt idx="726">
                  <c:v>4.5872000000000002</c:v>
                </c:pt>
                <c:pt idx="727">
                  <c:v>4.7454999999999998</c:v>
                </c:pt>
                <c:pt idx="728">
                  <c:v>4.9028999999999998</c:v>
                </c:pt>
                <c:pt idx="729">
                  <c:v>5.0693999999999999</c:v>
                </c:pt>
                <c:pt idx="730">
                  <c:v>5.2491000000000003</c:v>
                </c:pt>
                <c:pt idx="731">
                  <c:v>5.4500999999999999</c:v>
                </c:pt>
                <c:pt idx="732">
                  <c:v>5.6691000000000003</c:v>
                </c:pt>
                <c:pt idx="733">
                  <c:v>5.8986999999999998</c:v>
                </c:pt>
                <c:pt idx="734">
                  <c:v>6.1310000000000002</c:v>
                </c:pt>
                <c:pt idx="735">
                  <c:v>6.3559000000000001</c:v>
                </c:pt>
                <c:pt idx="736">
                  <c:v>6.5708000000000002</c:v>
                </c:pt>
                <c:pt idx="737">
                  <c:v>6.7716000000000003</c:v>
                </c:pt>
                <c:pt idx="738">
                  <c:v>6.9649000000000001</c:v>
                </c:pt>
                <c:pt idx="739">
                  <c:v>7.1456999999999997</c:v>
                </c:pt>
                <c:pt idx="740">
                  <c:v>7.3125</c:v>
                </c:pt>
                <c:pt idx="741">
                  <c:v>7.4585999999999997</c:v>
                </c:pt>
                <c:pt idx="742">
                  <c:v>7.5834999999999999</c:v>
                </c:pt>
                <c:pt idx="743">
                  <c:v>7.6841999999999997</c:v>
                </c:pt>
                <c:pt idx="744">
                  <c:v>7.7584</c:v>
                </c:pt>
                <c:pt idx="745">
                  <c:v>7.8236999999999997</c:v>
                </c:pt>
                <c:pt idx="746">
                  <c:v>7.8818000000000001</c:v>
                </c:pt>
                <c:pt idx="747">
                  <c:v>7.9436</c:v>
                </c:pt>
                <c:pt idx="748">
                  <c:v>8.0107999999999997</c:v>
                </c:pt>
                <c:pt idx="749">
                  <c:v>8.0822000000000003</c:v>
                </c:pt>
                <c:pt idx="750">
                  <c:v>8.1621000000000006</c:v>
                </c:pt>
                <c:pt idx="751">
                  <c:v>8.2539999999999996</c:v>
                </c:pt>
                <c:pt idx="752">
                  <c:v>8.3492999999999995</c:v>
                </c:pt>
                <c:pt idx="753">
                  <c:v>8.4460999999999995</c:v>
                </c:pt>
                <c:pt idx="754">
                  <c:v>8.5326000000000004</c:v>
                </c:pt>
                <c:pt idx="755">
                  <c:v>8.6173000000000002</c:v>
                </c:pt>
                <c:pt idx="756">
                  <c:v>8.6997999999999998</c:v>
                </c:pt>
                <c:pt idx="757">
                  <c:v>8.7715999999999994</c:v>
                </c:pt>
                <c:pt idx="758">
                  <c:v>8.8427000000000007</c:v>
                </c:pt>
                <c:pt idx="759">
                  <c:v>8.9267000000000003</c:v>
                </c:pt>
                <c:pt idx="760">
                  <c:v>9.0052000000000003</c:v>
                </c:pt>
                <c:pt idx="761">
                  <c:v>9.0846999999999998</c:v>
                </c:pt>
                <c:pt idx="762">
                  <c:v>9.1872000000000007</c:v>
                </c:pt>
                <c:pt idx="763">
                  <c:v>9.3023000000000007</c:v>
                </c:pt>
                <c:pt idx="764">
                  <c:v>9.4214000000000002</c:v>
                </c:pt>
                <c:pt idx="765">
                  <c:v>9.5457999999999998</c:v>
                </c:pt>
                <c:pt idx="766">
                  <c:v>9.6819000000000006</c:v>
                </c:pt>
                <c:pt idx="767">
                  <c:v>9.8143999999999991</c:v>
                </c:pt>
                <c:pt idx="768">
                  <c:v>9.9544999999999995</c:v>
                </c:pt>
                <c:pt idx="769">
                  <c:v>10.089</c:v>
                </c:pt>
                <c:pt idx="770">
                  <c:v>10.224</c:v>
                </c:pt>
                <c:pt idx="771">
                  <c:v>10.361000000000001</c:v>
                </c:pt>
                <c:pt idx="772">
                  <c:v>10.49</c:v>
                </c:pt>
                <c:pt idx="773">
                  <c:v>10.621</c:v>
                </c:pt>
                <c:pt idx="774">
                  <c:v>10.752000000000001</c:v>
                </c:pt>
                <c:pt idx="775">
                  <c:v>10.875999999999999</c:v>
                </c:pt>
                <c:pt idx="776">
                  <c:v>10.997999999999999</c:v>
                </c:pt>
                <c:pt idx="777">
                  <c:v>11.116</c:v>
                </c:pt>
                <c:pt idx="778">
                  <c:v>11.231999999999999</c:v>
                </c:pt>
                <c:pt idx="779">
                  <c:v>11.335000000000001</c:v>
                </c:pt>
                <c:pt idx="780">
                  <c:v>11.433</c:v>
                </c:pt>
                <c:pt idx="781">
                  <c:v>11.523</c:v>
                </c:pt>
                <c:pt idx="782">
                  <c:v>11.614000000000001</c:v>
                </c:pt>
                <c:pt idx="783">
                  <c:v>11.69</c:v>
                </c:pt>
                <c:pt idx="784">
                  <c:v>11.747</c:v>
                </c:pt>
                <c:pt idx="785">
                  <c:v>11.789</c:v>
                </c:pt>
                <c:pt idx="786">
                  <c:v>11.823</c:v>
                </c:pt>
                <c:pt idx="787">
                  <c:v>11.846</c:v>
                </c:pt>
                <c:pt idx="788">
                  <c:v>11.86</c:v>
                </c:pt>
                <c:pt idx="789">
                  <c:v>11.88</c:v>
                </c:pt>
                <c:pt idx="790">
                  <c:v>11.903</c:v>
                </c:pt>
                <c:pt idx="791">
                  <c:v>11.919</c:v>
                </c:pt>
                <c:pt idx="792">
                  <c:v>11.935</c:v>
                </c:pt>
                <c:pt idx="793">
                  <c:v>11.942</c:v>
                </c:pt>
                <c:pt idx="794">
                  <c:v>11.94</c:v>
                </c:pt>
                <c:pt idx="795">
                  <c:v>11.938000000000001</c:v>
                </c:pt>
                <c:pt idx="796">
                  <c:v>11.933</c:v>
                </c:pt>
                <c:pt idx="797">
                  <c:v>11.928000000000001</c:v>
                </c:pt>
                <c:pt idx="798">
                  <c:v>11.922000000000001</c:v>
                </c:pt>
                <c:pt idx="799">
                  <c:v>11.917</c:v>
                </c:pt>
                <c:pt idx="800">
                  <c:v>11.916</c:v>
                </c:pt>
                <c:pt idx="801">
                  <c:v>11.906000000000001</c:v>
                </c:pt>
                <c:pt idx="802">
                  <c:v>11.901</c:v>
                </c:pt>
                <c:pt idx="803">
                  <c:v>11.903</c:v>
                </c:pt>
                <c:pt idx="804">
                  <c:v>11.9</c:v>
                </c:pt>
                <c:pt idx="805">
                  <c:v>11.887</c:v>
                </c:pt>
                <c:pt idx="806">
                  <c:v>11.872999999999999</c:v>
                </c:pt>
                <c:pt idx="807">
                  <c:v>11.861000000000001</c:v>
                </c:pt>
                <c:pt idx="808">
                  <c:v>11.853</c:v>
                </c:pt>
                <c:pt idx="809">
                  <c:v>11.845000000000001</c:v>
                </c:pt>
                <c:pt idx="810">
                  <c:v>11.833</c:v>
                </c:pt>
                <c:pt idx="811">
                  <c:v>11.811</c:v>
                </c:pt>
                <c:pt idx="812">
                  <c:v>11.787000000000001</c:v>
                </c:pt>
                <c:pt idx="813">
                  <c:v>11.769</c:v>
                </c:pt>
                <c:pt idx="814">
                  <c:v>11.753</c:v>
                </c:pt>
                <c:pt idx="815">
                  <c:v>11.723000000000001</c:v>
                </c:pt>
                <c:pt idx="816">
                  <c:v>11.678000000000001</c:v>
                </c:pt>
                <c:pt idx="817">
                  <c:v>11.632</c:v>
                </c:pt>
                <c:pt idx="818">
                  <c:v>11.599</c:v>
                </c:pt>
                <c:pt idx="819">
                  <c:v>11.571</c:v>
                </c:pt>
                <c:pt idx="820">
                  <c:v>11.541</c:v>
                </c:pt>
                <c:pt idx="821">
                  <c:v>11.515000000000001</c:v>
                </c:pt>
                <c:pt idx="822">
                  <c:v>11.497999999999999</c:v>
                </c:pt>
                <c:pt idx="823">
                  <c:v>11.48</c:v>
                </c:pt>
                <c:pt idx="824">
                  <c:v>11.45</c:v>
                </c:pt>
                <c:pt idx="825">
                  <c:v>11.417999999999999</c:v>
                </c:pt>
                <c:pt idx="826">
                  <c:v>11.394</c:v>
                </c:pt>
                <c:pt idx="827">
                  <c:v>11.372</c:v>
                </c:pt>
                <c:pt idx="828">
                  <c:v>11.351000000000001</c:v>
                </c:pt>
                <c:pt idx="829">
                  <c:v>11.337</c:v>
                </c:pt>
                <c:pt idx="830">
                  <c:v>11.333</c:v>
                </c:pt>
                <c:pt idx="831">
                  <c:v>11.339</c:v>
                </c:pt>
                <c:pt idx="832">
                  <c:v>11.348000000000001</c:v>
                </c:pt>
                <c:pt idx="833">
                  <c:v>11.358000000000001</c:v>
                </c:pt>
                <c:pt idx="834">
                  <c:v>11.367000000000001</c:v>
                </c:pt>
                <c:pt idx="835">
                  <c:v>11.372</c:v>
                </c:pt>
                <c:pt idx="836">
                  <c:v>11.375</c:v>
                </c:pt>
                <c:pt idx="837">
                  <c:v>11.377000000000001</c:v>
                </c:pt>
                <c:pt idx="838">
                  <c:v>11.37</c:v>
                </c:pt>
                <c:pt idx="839">
                  <c:v>11.356999999999999</c:v>
                </c:pt>
                <c:pt idx="840">
                  <c:v>11.342000000000001</c:v>
                </c:pt>
                <c:pt idx="841">
                  <c:v>11.324999999999999</c:v>
                </c:pt>
                <c:pt idx="842">
                  <c:v>11.318</c:v>
                </c:pt>
                <c:pt idx="843">
                  <c:v>11.317</c:v>
                </c:pt>
                <c:pt idx="844">
                  <c:v>11.308</c:v>
                </c:pt>
                <c:pt idx="845">
                  <c:v>11.303000000000001</c:v>
                </c:pt>
                <c:pt idx="846">
                  <c:v>11.295999999999999</c:v>
                </c:pt>
                <c:pt idx="847">
                  <c:v>11.297000000000001</c:v>
                </c:pt>
                <c:pt idx="848">
                  <c:v>11.305</c:v>
                </c:pt>
                <c:pt idx="849">
                  <c:v>11.308</c:v>
                </c:pt>
                <c:pt idx="850">
                  <c:v>11.305</c:v>
                </c:pt>
                <c:pt idx="851">
                  <c:v>11.302</c:v>
                </c:pt>
                <c:pt idx="852">
                  <c:v>11.294</c:v>
                </c:pt>
                <c:pt idx="853">
                  <c:v>11.284000000000001</c:v>
                </c:pt>
                <c:pt idx="854">
                  <c:v>11.282999999999999</c:v>
                </c:pt>
                <c:pt idx="855">
                  <c:v>11.292</c:v>
                </c:pt>
                <c:pt idx="856">
                  <c:v>11.302</c:v>
                </c:pt>
                <c:pt idx="857">
                  <c:v>11.305999999999999</c:v>
                </c:pt>
                <c:pt idx="858">
                  <c:v>11.311</c:v>
                </c:pt>
                <c:pt idx="859">
                  <c:v>11.307</c:v>
                </c:pt>
                <c:pt idx="860">
                  <c:v>11.288</c:v>
                </c:pt>
                <c:pt idx="861">
                  <c:v>11.257999999999999</c:v>
                </c:pt>
                <c:pt idx="862">
                  <c:v>11.224</c:v>
                </c:pt>
                <c:pt idx="863">
                  <c:v>11.196999999999999</c:v>
                </c:pt>
                <c:pt idx="864">
                  <c:v>11.175000000000001</c:v>
                </c:pt>
                <c:pt idx="865">
                  <c:v>11.154</c:v>
                </c:pt>
                <c:pt idx="866">
                  <c:v>11.143000000000001</c:v>
                </c:pt>
                <c:pt idx="867">
                  <c:v>11.137</c:v>
                </c:pt>
                <c:pt idx="868">
                  <c:v>11.132</c:v>
                </c:pt>
                <c:pt idx="869">
                  <c:v>11.129</c:v>
                </c:pt>
                <c:pt idx="870">
                  <c:v>11.128</c:v>
                </c:pt>
                <c:pt idx="871">
                  <c:v>11.116</c:v>
                </c:pt>
                <c:pt idx="872">
                  <c:v>11.106</c:v>
                </c:pt>
                <c:pt idx="873">
                  <c:v>11.096</c:v>
                </c:pt>
                <c:pt idx="874">
                  <c:v>11.086</c:v>
                </c:pt>
                <c:pt idx="875">
                  <c:v>11.073</c:v>
                </c:pt>
                <c:pt idx="876">
                  <c:v>11.065</c:v>
                </c:pt>
                <c:pt idx="877">
                  <c:v>11.055999999999999</c:v>
                </c:pt>
                <c:pt idx="878">
                  <c:v>11.045</c:v>
                </c:pt>
                <c:pt idx="879">
                  <c:v>11.04</c:v>
                </c:pt>
                <c:pt idx="880">
                  <c:v>11.039</c:v>
                </c:pt>
                <c:pt idx="881">
                  <c:v>11.035</c:v>
                </c:pt>
                <c:pt idx="882">
                  <c:v>11.036</c:v>
                </c:pt>
                <c:pt idx="883">
                  <c:v>11.037000000000001</c:v>
                </c:pt>
                <c:pt idx="884">
                  <c:v>11.038</c:v>
                </c:pt>
                <c:pt idx="885">
                  <c:v>11.032</c:v>
                </c:pt>
                <c:pt idx="886">
                  <c:v>11.026</c:v>
                </c:pt>
                <c:pt idx="887">
                  <c:v>11.023</c:v>
                </c:pt>
                <c:pt idx="888">
                  <c:v>11.023999999999999</c:v>
                </c:pt>
                <c:pt idx="889">
                  <c:v>11.032</c:v>
                </c:pt>
                <c:pt idx="890">
                  <c:v>11.032999999999999</c:v>
                </c:pt>
                <c:pt idx="891">
                  <c:v>11.032</c:v>
                </c:pt>
                <c:pt idx="892">
                  <c:v>11.037000000000001</c:v>
                </c:pt>
                <c:pt idx="893">
                  <c:v>11.037000000000001</c:v>
                </c:pt>
                <c:pt idx="894">
                  <c:v>11.032999999999999</c:v>
                </c:pt>
                <c:pt idx="895">
                  <c:v>11.029</c:v>
                </c:pt>
                <c:pt idx="896">
                  <c:v>11.025</c:v>
                </c:pt>
                <c:pt idx="897">
                  <c:v>11.018000000000001</c:v>
                </c:pt>
                <c:pt idx="898">
                  <c:v>11.007999999999999</c:v>
                </c:pt>
                <c:pt idx="899">
                  <c:v>10.994999999999999</c:v>
                </c:pt>
                <c:pt idx="900">
                  <c:v>10.981</c:v>
                </c:pt>
                <c:pt idx="901">
                  <c:v>10.973000000000001</c:v>
                </c:pt>
                <c:pt idx="902">
                  <c:v>10.968999999999999</c:v>
                </c:pt>
                <c:pt idx="903">
                  <c:v>10.967000000000001</c:v>
                </c:pt>
                <c:pt idx="904">
                  <c:v>10.968999999999999</c:v>
                </c:pt>
                <c:pt idx="905">
                  <c:v>10.972</c:v>
                </c:pt>
                <c:pt idx="906">
                  <c:v>10.974</c:v>
                </c:pt>
                <c:pt idx="907">
                  <c:v>10.973000000000001</c:v>
                </c:pt>
                <c:pt idx="908">
                  <c:v>10.978</c:v>
                </c:pt>
                <c:pt idx="909">
                  <c:v>10.99</c:v>
                </c:pt>
                <c:pt idx="910">
                  <c:v>11.009</c:v>
                </c:pt>
                <c:pt idx="911">
                  <c:v>11.028</c:v>
                </c:pt>
                <c:pt idx="912">
                  <c:v>11.055999999999999</c:v>
                </c:pt>
                <c:pt idx="913">
                  <c:v>11.086</c:v>
                </c:pt>
                <c:pt idx="914">
                  <c:v>11.109</c:v>
                </c:pt>
                <c:pt idx="915">
                  <c:v>11.125</c:v>
                </c:pt>
                <c:pt idx="916">
                  <c:v>11.141999999999999</c:v>
                </c:pt>
                <c:pt idx="917">
                  <c:v>11.163</c:v>
                </c:pt>
                <c:pt idx="918">
                  <c:v>11.188000000000001</c:v>
                </c:pt>
                <c:pt idx="919">
                  <c:v>11.212</c:v>
                </c:pt>
                <c:pt idx="920">
                  <c:v>11.237</c:v>
                </c:pt>
                <c:pt idx="921">
                  <c:v>11.26</c:v>
                </c:pt>
                <c:pt idx="922">
                  <c:v>11.282</c:v>
                </c:pt>
                <c:pt idx="923">
                  <c:v>11.3</c:v>
                </c:pt>
                <c:pt idx="924">
                  <c:v>11.323</c:v>
                </c:pt>
                <c:pt idx="925">
                  <c:v>11.361000000000001</c:v>
                </c:pt>
                <c:pt idx="926">
                  <c:v>11.413</c:v>
                </c:pt>
                <c:pt idx="927">
                  <c:v>11.456</c:v>
                </c:pt>
                <c:pt idx="928">
                  <c:v>11.497</c:v>
                </c:pt>
                <c:pt idx="929">
                  <c:v>11.528</c:v>
                </c:pt>
                <c:pt idx="930">
                  <c:v>11.547000000000001</c:v>
                </c:pt>
                <c:pt idx="931">
                  <c:v>11.564</c:v>
                </c:pt>
                <c:pt idx="932">
                  <c:v>11.561999999999999</c:v>
                </c:pt>
                <c:pt idx="933">
                  <c:v>11.525</c:v>
                </c:pt>
                <c:pt idx="934">
                  <c:v>11.478</c:v>
                </c:pt>
                <c:pt idx="935">
                  <c:v>11.420999999999999</c:v>
                </c:pt>
                <c:pt idx="936">
                  <c:v>11.349</c:v>
                </c:pt>
                <c:pt idx="937">
                  <c:v>11.273</c:v>
                </c:pt>
                <c:pt idx="938">
                  <c:v>11.211</c:v>
                </c:pt>
                <c:pt idx="939">
                  <c:v>11.151999999999999</c:v>
                </c:pt>
                <c:pt idx="940">
                  <c:v>11.101000000000001</c:v>
                </c:pt>
                <c:pt idx="941">
                  <c:v>11.052</c:v>
                </c:pt>
                <c:pt idx="942">
                  <c:v>11.01</c:v>
                </c:pt>
                <c:pt idx="943">
                  <c:v>10.991</c:v>
                </c:pt>
                <c:pt idx="944">
                  <c:v>10.986000000000001</c:v>
                </c:pt>
                <c:pt idx="945">
                  <c:v>10.986000000000001</c:v>
                </c:pt>
                <c:pt idx="946">
                  <c:v>10.993</c:v>
                </c:pt>
                <c:pt idx="947">
                  <c:v>11.013999999999999</c:v>
                </c:pt>
                <c:pt idx="948">
                  <c:v>11.038</c:v>
                </c:pt>
                <c:pt idx="949">
                  <c:v>11.065</c:v>
                </c:pt>
                <c:pt idx="950">
                  <c:v>11.093999999999999</c:v>
                </c:pt>
                <c:pt idx="951">
                  <c:v>11.118</c:v>
                </c:pt>
                <c:pt idx="952">
                  <c:v>11.141</c:v>
                </c:pt>
                <c:pt idx="953">
                  <c:v>11.157</c:v>
                </c:pt>
                <c:pt idx="954">
                  <c:v>11.179</c:v>
                </c:pt>
                <c:pt idx="955">
                  <c:v>11.2</c:v>
                </c:pt>
                <c:pt idx="956">
                  <c:v>11.21</c:v>
                </c:pt>
                <c:pt idx="957">
                  <c:v>11.221</c:v>
                </c:pt>
                <c:pt idx="958">
                  <c:v>11.231</c:v>
                </c:pt>
                <c:pt idx="959">
                  <c:v>11.24</c:v>
                </c:pt>
                <c:pt idx="960">
                  <c:v>11.254</c:v>
                </c:pt>
                <c:pt idx="961">
                  <c:v>11.266</c:v>
                </c:pt>
                <c:pt idx="962">
                  <c:v>11.286</c:v>
                </c:pt>
                <c:pt idx="963">
                  <c:v>11.303000000000001</c:v>
                </c:pt>
                <c:pt idx="964">
                  <c:v>11.321</c:v>
                </c:pt>
                <c:pt idx="965">
                  <c:v>11.332000000000001</c:v>
                </c:pt>
                <c:pt idx="966">
                  <c:v>11.336</c:v>
                </c:pt>
                <c:pt idx="967">
                  <c:v>11.337</c:v>
                </c:pt>
                <c:pt idx="968">
                  <c:v>11.332000000000001</c:v>
                </c:pt>
                <c:pt idx="969">
                  <c:v>11.332000000000001</c:v>
                </c:pt>
                <c:pt idx="970">
                  <c:v>11.342000000000001</c:v>
                </c:pt>
                <c:pt idx="971">
                  <c:v>11.352</c:v>
                </c:pt>
                <c:pt idx="972">
                  <c:v>11.361000000000001</c:v>
                </c:pt>
                <c:pt idx="973">
                  <c:v>11.367000000000001</c:v>
                </c:pt>
                <c:pt idx="974">
                  <c:v>11.38</c:v>
                </c:pt>
                <c:pt idx="975">
                  <c:v>11.398</c:v>
                </c:pt>
                <c:pt idx="976">
                  <c:v>11.406000000000001</c:v>
                </c:pt>
                <c:pt idx="977">
                  <c:v>11.411</c:v>
                </c:pt>
                <c:pt idx="978">
                  <c:v>11.417999999999999</c:v>
                </c:pt>
                <c:pt idx="979">
                  <c:v>11.425000000000001</c:v>
                </c:pt>
                <c:pt idx="980">
                  <c:v>11.429</c:v>
                </c:pt>
                <c:pt idx="981">
                  <c:v>11.432</c:v>
                </c:pt>
                <c:pt idx="982">
                  <c:v>11.443</c:v>
                </c:pt>
                <c:pt idx="983">
                  <c:v>11.445</c:v>
                </c:pt>
                <c:pt idx="984">
                  <c:v>11.448</c:v>
                </c:pt>
                <c:pt idx="985">
                  <c:v>11.456</c:v>
                </c:pt>
                <c:pt idx="986">
                  <c:v>11.459</c:v>
                </c:pt>
                <c:pt idx="987">
                  <c:v>11.456</c:v>
                </c:pt>
                <c:pt idx="988">
                  <c:v>11.47</c:v>
                </c:pt>
                <c:pt idx="989">
                  <c:v>11.494999999999999</c:v>
                </c:pt>
                <c:pt idx="990">
                  <c:v>11.513999999999999</c:v>
                </c:pt>
                <c:pt idx="991">
                  <c:v>11.544</c:v>
                </c:pt>
                <c:pt idx="992">
                  <c:v>11.577999999999999</c:v>
                </c:pt>
                <c:pt idx="993">
                  <c:v>11.602</c:v>
                </c:pt>
                <c:pt idx="994">
                  <c:v>11.628</c:v>
                </c:pt>
                <c:pt idx="995">
                  <c:v>11.66</c:v>
                </c:pt>
                <c:pt idx="996">
                  <c:v>11.677</c:v>
                </c:pt>
                <c:pt idx="997">
                  <c:v>11.695</c:v>
                </c:pt>
                <c:pt idx="998">
                  <c:v>11.718999999999999</c:v>
                </c:pt>
                <c:pt idx="999">
                  <c:v>11.743</c:v>
                </c:pt>
                <c:pt idx="1000">
                  <c:v>11.765000000000001</c:v>
                </c:pt>
                <c:pt idx="1001">
                  <c:v>11.792999999999999</c:v>
                </c:pt>
                <c:pt idx="1002">
                  <c:v>11.824</c:v>
                </c:pt>
                <c:pt idx="1003">
                  <c:v>11.853</c:v>
                </c:pt>
                <c:pt idx="1004">
                  <c:v>11.885</c:v>
                </c:pt>
                <c:pt idx="1005">
                  <c:v>11.917</c:v>
                </c:pt>
                <c:pt idx="1006">
                  <c:v>11.941000000000001</c:v>
                </c:pt>
                <c:pt idx="1007">
                  <c:v>11.964</c:v>
                </c:pt>
                <c:pt idx="1008">
                  <c:v>11.989000000000001</c:v>
                </c:pt>
                <c:pt idx="1009">
                  <c:v>12.013</c:v>
                </c:pt>
                <c:pt idx="1010">
                  <c:v>12.029</c:v>
                </c:pt>
                <c:pt idx="1011">
                  <c:v>12.042</c:v>
                </c:pt>
                <c:pt idx="1012">
                  <c:v>12.06</c:v>
                </c:pt>
                <c:pt idx="1013">
                  <c:v>12.077999999999999</c:v>
                </c:pt>
                <c:pt idx="1014">
                  <c:v>12.09</c:v>
                </c:pt>
                <c:pt idx="1015">
                  <c:v>12.093999999999999</c:v>
                </c:pt>
                <c:pt idx="1016">
                  <c:v>12.092000000000001</c:v>
                </c:pt>
                <c:pt idx="1017">
                  <c:v>12.085000000000001</c:v>
                </c:pt>
                <c:pt idx="1018">
                  <c:v>12.08</c:v>
                </c:pt>
                <c:pt idx="1019">
                  <c:v>12.068</c:v>
                </c:pt>
                <c:pt idx="1020">
                  <c:v>12.055</c:v>
                </c:pt>
                <c:pt idx="1021">
                  <c:v>12.045999999999999</c:v>
                </c:pt>
                <c:pt idx="1022">
                  <c:v>12.036</c:v>
                </c:pt>
                <c:pt idx="1023">
                  <c:v>12.028</c:v>
                </c:pt>
                <c:pt idx="1024">
                  <c:v>12.023</c:v>
                </c:pt>
                <c:pt idx="1025">
                  <c:v>12.023</c:v>
                </c:pt>
                <c:pt idx="1026">
                  <c:v>12.026999999999999</c:v>
                </c:pt>
                <c:pt idx="1027">
                  <c:v>12.031000000000001</c:v>
                </c:pt>
                <c:pt idx="1028">
                  <c:v>12.034000000000001</c:v>
                </c:pt>
                <c:pt idx="1029">
                  <c:v>12.044</c:v>
                </c:pt>
                <c:pt idx="1030">
                  <c:v>12.053000000000001</c:v>
                </c:pt>
                <c:pt idx="1031">
                  <c:v>12.065</c:v>
                </c:pt>
                <c:pt idx="1032">
                  <c:v>12.074999999999999</c:v>
                </c:pt>
                <c:pt idx="1033">
                  <c:v>12.086</c:v>
                </c:pt>
                <c:pt idx="1034">
                  <c:v>12.096</c:v>
                </c:pt>
                <c:pt idx="1035">
                  <c:v>12.101000000000001</c:v>
                </c:pt>
                <c:pt idx="1036">
                  <c:v>12.105</c:v>
                </c:pt>
                <c:pt idx="1037">
                  <c:v>12.103999999999999</c:v>
                </c:pt>
                <c:pt idx="1038">
                  <c:v>12.102</c:v>
                </c:pt>
                <c:pt idx="1039">
                  <c:v>12.103999999999999</c:v>
                </c:pt>
                <c:pt idx="1040">
                  <c:v>12.105</c:v>
                </c:pt>
                <c:pt idx="1041">
                  <c:v>12.105</c:v>
                </c:pt>
                <c:pt idx="1042">
                  <c:v>12.105</c:v>
                </c:pt>
                <c:pt idx="1043">
                  <c:v>12.103</c:v>
                </c:pt>
                <c:pt idx="1044">
                  <c:v>12.103</c:v>
                </c:pt>
                <c:pt idx="1045">
                  <c:v>12.1</c:v>
                </c:pt>
                <c:pt idx="1046">
                  <c:v>12.099</c:v>
                </c:pt>
                <c:pt idx="1047">
                  <c:v>12.103</c:v>
                </c:pt>
                <c:pt idx="1048">
                  <c:v>12.108000000000001</c:v>
                </c:pt>
                <c:pt idx="1049">
                  <c:v>12.119</c:v>
                </c:pt>
                <c:pt idx="1050">
                  <c:v>12.137</c:v>
                </c:pt>
                <c:pt idx="1051">
                  <c:v>12.153</c:v>
                </c:pt>
                <c:pt idx="1052">
                  <c:v>12.167</c:v>
                </c:pt>
                <c:pt idx="1053">
                  <c:v>12.180999999999999</c:v>
                </c:pt>
                <c:pt idx="1054">
                  <c:v>12.195</c:v>
                </c:pt>
                <c:pt idx="1055">
                  <c:v>12.205</c:v>
                </c:pt>
                <c:pt idx="1056">
                  <c:v>12.215</c:v>
                </c:pt>
                <c:pt idx="1057">
                  <c:v>12.224</c:v>
                </c:pt>
                <c:pt idx="1058">
                  <c:v>12.234</c:v>
                </c:pt>
                <c:pt idx="1059">
                  <c:v>12.24</c:v>
                </c:pt>
                <c:pt idx="1060">
                  <c:v>12.244</c:v>
                </c:pt>
                <c:pt idx="1061">
                  <c:v>12.244999999999999</c:v>
                </c:pt>
                <c:pt idx="1062">
                  <c:v>12.243</c:v>
                </c:pt>
                <c:pt idx="1063">
                  <c:v>12.244</c:v>
                </c:pt>
                <c:pt idx="1064">
                  <c:v>12.244999999999999</c:v>
                </c:pt>
                <c:pt idx="1065">
                  <c:v>12.244</c:v>
                </c:pt>
                <c:pt idx="1066">
                  <c:v>12.244</c:v>
                </c:pt>
                <c:pt idx="1067">
                  <c:v>12.24</c:v>
                </c:pt>
                <c:pt idx="1068">
                  <c:v>12.234</c:v>
                </c:pt>
                <c:pt idx="1069">
                  <c:v>12.228999999999999</c:v>
                </c:pt>
                <c:pt idx="1070">
                  <c:v>12.23</c:v>
                </c:pt>
                <c:pt idx="1071">
                  <c:v>12.231</c:v>
                </c:pt>
                <c:pt idx="1072">
                  <c:v>12.238</c:v>
                </c:pt>
                <c:pt idx="1073">
                  <c:v>12.244999999999999</c:v>
                </c:pt>
                <c:pt idx="1074">
                  <c:v>12.25</c:v>
                </c:pt>
                <c:pt idx="1075">
                  <c:v>12.257</c:v>
                </c:pt>
                <c:pt idx="1076">
                  <c:v>12.265000000000001</c:v>
                </c:pt>
                <c:pt idx="1077">
                  <c:v>12.268000000000001</c:v>
                </c:pt>
                <c:pt idx="1078">
                  <c:v>12.272</c:v>
                </c:pt>
                <c:pt idx="1079">
                  <c:v>12.276</c:v>
                </c:pt>
                <c:pt idx="1080">
                  <c:v>12.285</c:v>
                </c:pt>
                <c:pt idx="1081">
                  <c:v>12.292</c:v>
                </c:pt>
                <c:pt idx="1082">
                  <c:v>12.295999999999999</c:v>
                </c:pt>
                <c:pt idx="1083">
                  <c:v>12.304</c:v>
                </c:pt>
                <c:pt idx="1084">
                  <c:v>12.308999999999999</c:v>
                </c:pt>
                <c:pt idx="1085">
                  <c:v>12.318</c:v>
                </c:pt>
                <c:pt idx="1086">
                  <c:v>12.329000000000001</c:v>
                </c:pt>
                <c:pt idx="1087">
                  <c:v>12.337999999999999</c:v>
                </c:pt>
                <c:pt idx="1088">
                  <c:v>12.347</c:v>
                </c:pt>
                <c:pt idx="1089">
                  <c:v>12.351000000000001</c:v>
                </c:pt>
                <c:pt idx="1090">
                  <c:v>12.356</c:v>
                </c:pt>
                <c:pt idx="1091">
                  <c:v>12.365</c:v>
                </c:pt>
                <c:pt idx="1092">
                  <c:v>12.372</c:v>
                </c:pt>
                <c:pt idx="1093">
                  <c:v>12.375</c:v>
                </c:pt>
                <c:pt idx="1094">
                  <c:v>12.377000000000001</c:v>
                </c:pt>
                <c:pt idx="1095">
                  <c:v>12.375999999999999</c:v>
                </c:pt>
                <c:pt idx="1096">
                  <c:v>12.37</c:v>
                </c:pt>
                <c:pt idx="1097">
                  <c:v>12.36</c:v>
                </c:pt>
                <c:pt idx="1098">
                  <c:v>12.351000000000001</c:v>
                </c:pt>
                <c:pt idx="1099">
                  <c:v>12.346</c:v>
                </c:pt>
                <c:pt idx="1100">
                  <c:v>12.343999999999999</c:v>
                </c:pt>
                <c:pt idx="1101">
                  <c:v>12.343</c:v>
                </c:pt>
                <c:pt idx="1102">
                  <c:v>12.342000000000001</c:v>
                </c:pt>
                <c:pt idx="1103">
                  <c:v>12.346</c:v>
                </c:pt>
                <c:pt idx="1104">
                  <c:v>12.351000000000001</c:v>
                </c:pt>
                <c:pt idx="1105">
                  <c:v>12.358000000000001</c:v>
                </c:pt>
                <c:pt idx="1106">
                  <c:v>12.366</c:v>
                </c:pt>
                <c:pt idx="1107">
                  <c:v>12.374000000000001</c:v>
                </c:pt>
                <c:pt idx="1108">
                  <c:v>12.382</c:v>
                </c:pt>
                <c:pt idx="1109">
                  <c:v>12.391999999999999</c:v>
                </c:pt>
                <c:pt idx="1110">
                  <c:v>12.4</c:v>
                </c:pt>
                <c:pt idx="1111">
                  <c:v>12.407999999999999</c:v>
                </c:pt>
                <c:pt idx="1112">
                  <c:v>12.423</c:v>
                </c:pt>
                <c:pt idx="1113">
                  <c:v>12.441000000000001</c:v>
                </c:pt>
                <c:pt idx="1114">
                  <c:v>12.462999999999999</c:v>
                </c:pt>
                <c:pt idx="1115">
                  <c:v>12.486000000000001</c:v>
                </c:pt>
                <c:pt idx="1116">
                  <c:v>12.512</c:v>
                </c:pt>
                <c:pt idx="1117">
                  <c:v>12.534000000000001</c:v>
                </c:pt>
                <c:pt idx="1118">
                  <c:v>12.55</c:v>
                </c:pt>
                <c:pt idx="1119">
                  <c:v>12.554</c:v>
                </c:pt>
                <c:pt idx="1120">
                  <c:v>12.551</c:v>
                </c:pt>
                <c:pt idx="1121">
                  <c:v>12.542999999999999</c:v>
                </c:pt>
                <c:pt idx="1122">
                  <c:v>12.529</c:v>
                </c:pt>
                <c:pt idx="1123">
                  <c:v>12.507999999999999</c:v>
                </c:pt>
                <c:pt idx="1124">
                  <c:v>12.481999999999999</c:v>
                </c:pt>
                <c:pt idx="1125">
                  <c:v>12.467000000000001</c:v>
                </c:pt>
                <c:pt idx="1126">
                  <c:v>12.464</c:v>
                </c:pt>
                <c:pt idx="1127">
                  <c:v>12.471</c:v>
                </c:pt>
                <c:pt idx="1128">
                  <c:v>12.481999999999999</c:v>
                </c:pt>
                <c:pt idx="1129">
                  <c:v>12.502000000000001</c:v>
                </c:pt>
                <c:pt idx="1130">
                  <c:v>12.531000000000001</c:v>
                </c:pt>
                <c:pt idx="1131">
                  <c:v>12.561999999999999</c:v>
                </c:pt>
                <c:pt idx="1132">
                  <c:v>12.585000000000001</c:v>
                </c:pt>
                <c:pt idx="1133">
                  <c:v>12.613</c:v>
                </c:pt>
                <c:pt idx="1134">
                  <c:v>12.643000000000001</c:v>
                </c:pt>
                <c:pt idx="1135">
                  <c:v>12.673999999999999</c:v>
                </c:pt>
                <c:pt idx="1136">
                  <c:v>12.698</c:v>
                </c:pt>
                <c:pt idx="1137">
                  <c:v>12.707000000000001</c:v>
                </c:pt>
                <c:pt idx="1138">
                  <c:v>12.71</c:v>
                </c:pt>
                <c:pt idx="1139">
                  <c:v>12.714</c:v>
                </c:pt>
                <c:pt idx="1140">
                  <c:v>12.714</c:v>
                </c:pt>
                <c:pt idx="1141">
                  <c:v>12.717000000000001</c:v>
                </c:pt>
                <c:pt idx="1142">
                  <c:v>12.715</c:v>
                </c:pt>
                <c:pt idx="1143">
                  <c:v>12.707000000000001</c:v>
                </c:pt>
                <c:pt idx="1144">
                  <c:v>12.696999999999999</c:v>
                </c:pt>
                <c:pt idx="1145">
                  <c:v>12.688000000000001</c:v>
                </c:pt>
                <c:pt idx="1146">
                  <c:v>12.683</c:v>
                </c:pt>
                <c:pt idx="1147">
                  <c:v>12.676</c:v>
                </c:pt>
                <c:pt idx="1148">
                  <c:v>12.664</c:v>
                </c:pt>
                <c:pt idx="1149">
                  <c:v>12.661</c:v>
                </c:pt>
                <c:pt idx="1150">
                  <c:v>12.667</c:v>
                </c:pt>
                <c:pt idx="1151">
                  <c:v>12.680999999999999</c:v>
                </c:pt>
                <c:pt idx="1152">
                  <c:v>12.707000000000001</c:v>
                </c:pt>
                <c:pt idx="1153">
                  <c:v>12.74</c:v>
                </c:pt>
                <c:pt idx="1154">
                  <c:v>12.78</c:v>
                </c:pt>
                <c:pt idx="1155">
                  <c:v>12.82</c:v>
                </c:pt>
                <c:pt idx="1156">
                  <c:v>12.858000000000001</c:v>
                </c:pt>
                <c:pt idx="1157">
                  <c:v>12.898999999999999</c:v>
                </c:pt>
                <c:pt idx="1158">
                  <c:v>12.951000000000001</c:v>
                </c:pt>
                <c:pt idx="1159">
                  <c:v>13.010999999999999</c:v>
                </c:pt>
                <c:pt idx="1160">
                  <c:v>13.076000000000001</c:v>
                </c:pt>
                <c:pt idx="1161">
                  <c:v>13.154999999999999</c:v>
                </c:pt>
                <c:pt idx="1162">
                  <c:v>13.246</c:v>
                </c:pt>
                <c:pt idx="1163">
                  <c:v>13.346</c:v>
                </c:pt>
                <c:pt idx="1164">
                  <c:v>13.457000000000001</c:v>
                </c:pt>
                <c:pt idx="1165">
                  <c:v>13.564</c:v>
                </c:pt>
                <c:pt idx="1166">
                  <c:v>13.67</c:v>
                </c:pt>
                <c:pt idx="1167">
                  <c:v>13.782</c:v>
                </c:pt>
                <c:pt idx="1168">
                  <c:v>13.888</c:v>
                </c:pt>
                <c:pt idx="1169">
                  <c:v>13.994</c:v>
                </c:pt>
                <c:pt idx="1170">
                  <c:v>14.098000000000001</c:v>
                </c:pt>
                <c:pt idx="1171">
                  <c:v>14.193</c:v>
                </c:pt>
                <c:pt idx="1172">
                  <c:v>14.284000000000001</c:v>
                </c:pt>
                <c:pt idx="1173">
                  <c:v>14.372</c:v>
                </c:pt>
                <c:pt idx="1174">
                  <c:v>14.459</c:v>
                </c:pt>
                <c:pt idx="1175">
                  <c:v>14.538</c:v>
                </c:pt>
                <c:pt idx="1176">
                  <c:v>14.601000000000001</c:v>
                </c:pt>
                <c:pt idx="1177">
                  <c:v>14.654999999999999</c:v>
                </c:pt>
                <c:pt idx="1178">
                  <c:v>14.706</c:v>
                </c:pt>
                <c:pt idx="1179">
                  <c:v>14.755000000000001</c:v>
                </c:pt>
                <c:pt idx="1180">
                  <c:v>14.797000000000001</c:v>
                </c:pt>
                <c:pt idx="1181">
                  <c:v>14.832000000000001</c:v>
                </c:pt>
                <c:pt idx="1182">
                  <c:v>14.862</c:v>
                </c:pt>
                <c:pt idx="1183">
                  <c:v>14.885</c:v>
                </c:pt>
                <c:pt idx="1184">
                  <c:v>14.903</c:v>
                </c:pt>
                <c:pt idx="1185">
                  <c:v>14.917</c:v>
                </c:pt>
                <c:pt idx="1186">
                  <c:v>14.929</c:v>
                </c:pt>
                <c:pt idx="1187">
                  <c:v>14.943</c:v>
                </c:pt>
                <c:pt idx="1188">
                  <c:v>14.956</c:v>
                </c:pt>
                <c:pt idx="1189">
                  <c:v>14.972</c:v>
                </c:pt>
                <c:pt idx="1190">
                  <c:v>14.989000000000001</c:v>
                </c:pt>
                <c:pt idx="1191">
                  <c:v>15.007</c:v>
                </c:pt>
                <c:pt idx="1192">
                  <c:v>15.026</c:v>
                </c:pt>
                <c:pt idx="1193">
                  <c:v>15.048</c:v>
                </c:pt>
                <c:pt idx="1194">
                  <c:v>15.071999999999999</c:v>
                </c:pt>
                <c:pt idx="1195">
                  <c:v>15.097</c:v>
                </c:pt>
                <c:pt idx="1196">
                  <c:v>15.128</c:v>
                </c:pt>
                <c:pt idx="1197">
                  <c:v>15.164999999999999</c:v>
                </c:pt>
                <c:pt idx="1198">
                  <c:v>15.205</c:v>
                </c:pt>
                <c:pt idx="1199">
                  <c:v>15.247</c:v>
                </c:pt>
                <c:pt idx="1200">
                  <c:v>15.288</c:v>
                </c:pt>
                <c:pt idx="1201">
                  <c:v>15.33</c:v>
                </c:pt>
                <c:pt idx="1202">
                  <c:v>15.371</c:v>
                </c:pt>
                <c:pt idx="1203">
                  <c:v>15.411</c:v>
                </c:pt>
                <c:pt idx="1204">
                  <c:v>15.455</c:v>
                </c:pt>
                <c:pt idx="1205">
                  <c:v>15.5</c:v>
                </c:pt>
                <c:pt idx="1206">
                  <c:v>15.542999999999999</c:v>
                </c:pt>
                <c:pt idx="1207">
                  <c:v>15.584</c:v>
                </c:pt>
                <c:pt idx="1208">
                  <c:v>15.625999999999999</c:v>
                </c:pt>
                <c:pt idx="1209">
                  <c:v>15.664999999999999</c:v>
                </c:pt>
                <c:pt idx="1210">
                  <c:v>15.701000000000001</c:v>
                </c:pt>
                <c:pt idx="1211">
                  <c:v>15.737</c:v>
                </c:pt>
                <c:pt idx="1212">
                  <c:v>15.778</c:v>
                </c:pt>
                <c:pt idx="1213">
                  <c:v>15.816000000000001</c:v>
                </c:pt>
                <c:pt idx="1214">
                  <c:v>15.848000000000001</c:v>
                </c:pt>
                <c:pt idx="1215">
                  <c:v>15.875</c:v>
                </c:pt>
                <c:pt idx="1216">
                  <c:v>15.896000000000001</c:v>
                </c:pt>
                <c:pt idx="1217">
                  <c:v>15.913</c:v>
                </c:pt>
                <c:pt idx="1218">
                  <c:v>15.930999999999999</c:v>
                </c:pt>
                <c:pt idx="1219">
                  <c:v>15.946</c:v>
                </c:pt>
                <c:pt idx="1220">
                  <c:v>15.961</c:v>
                </c:pt>
                <c:pt idx="1221">
                  <c:v>15.975</c:v>
                </c:pt>
                <c:pt idx="1222">
                  <c:v>15.987</c:v>
                </c:pt>
                <c:pt idx="1223">
                  <c:v>16</c:v>
                </c:pt>
                <c:pt idx="1224">
                  <c:v>16.009</c:v>
                </c:pt>
                <c:pt idx="1225">
                  <c:v>16.021999999999998</c:v>
                </c:pt>
                <c:pt idx="1226">
                  <c:v>16.038</c:v>
                </c:pt>
                <c:pt idx="1227">
                  <c:v>16.050999999999998</c:v>
                </c:pt>
                <c:pt idx="1228">
                  <c:v>16.071000000000002</c:v>
                </c:pt>
                <c:pt idx="1229">
                  <c:v>16.094000000000001</c:v>
                </c:pt>
                <c:pt idx="1230">
                  <c:v>16.113</c:v>
                </c:pt>
                <c:pt idx="1231">
                  <c:v>16.132000000000001</c:v>
                </c:pt>
                <c:pt idx="1232">
                  <c:v>16.146000000000001</c:v>
                </c:pt>
                <c:pt idx="1233">
                  <c:v>16.155999999999999</c:v>
                </c:pt>
                <c:pt idx="1234">
                  <c:v>16.166</c:v>
                </c:pt>
                <c:pt idx="1235">
                  <c:v>16.170000000000002</c:v>
                </c:pt>
                <c:pt idx="1236">
                  <c:v>16.172999999999998</c:v>
                </c:pt>
                <c:pt idx="1237">
                  <c:v>16.172999999999998</c:v>
                </c:pt>
                <c:pt idx="1238">
                  <c:v>16.172000000000001</c:v>
                </c:pt>
                <c:pt idx="1239">
                  <c:v>16.167000000000002</c:v>
                </c:pt>
                <c:pt idx="1240">
                  <c:v>16.164000000000001</c:v>
                </c:pt>
                <c:pt idx="1241">
                  <c:v>16.167999999999999</c:v>
                </c:pt>
                <c:pt idx="1242">
                  <c:v>16.170000000000002</c:v>
                </c:pt>
                <c:pt idx="1243">
                  <c:v>16.170999999999999</c:v>
                </c:pt>
                <c:pt idx="1244">
                  <c:v>16.170000000000002</c:v>
                </c:pt>
                <c:pt idx="1245">
                  <c:v>16.167000000000002</c:v>
                </c:pt>
                <c:pt idx="1246">
                  <c:v>16.164999999999999</c:v>
                </c:pt>
                <c:pt idx="1247">
                  <c:v>16.158000000000001</c:v>
                </c:pt>
                <c:pt idx="1248">
                  <c:v>16.151</c:v>
                </c:pt>
                <c:pt idx="1249">
                  <c:v>16.13</c:v>
                </c:pt>
                <c:pt idx="1250">
                  <c:v>16.114999999999998</c:v>
                </c:pt>
                <c:pt idx="1251">
                  <c:v>16.108000000000001</c:v>
                </c:pt>
                <c:pt idx="1252">
                  <c:v>16.105</c:v>
                </c:pt>
                <c:pt idx="1253">
                  <c:v>16.114999999999998</c:v>
                </c:pt>
                <c:pt idx="1254">
                  <c:v>16.12</c:v>
                </c:pt>
                <c:pt idx="1255">
                  <c:v>16.126999999999999</c:v>
                </c:pt>
                <c:pt idx="1256">
                  <c:v>16.149000000000001</c:v>
                </c:pt>
                <c:pt idx="1257">
                  <c:v>16.184999999999999</c:v>
                </c:pt>
                <c:pt idx="1258">
                  <c:v>16.216999999999999</c:v>
                </c:pt>
                <c:pt idx="1259">
                  <c:v>16.256</c:v>
                </c:pt>
                <c:pt idx="1260">
                  <c:v>16.309000000000001</c:v>
                </c:pt>
                <c:pt idx="1261">
                  <c:v>16.373000000000001</c:v>
                </c:pt>
                <c:pt idx="1262">
                  <c:v>16.425000000000001</c:v>
                </c:pt>
                <c:pt idx="1263">
                  <c:v>16.466999999999999</c:v>
                </c:pt>
                <c:pt idx="1264">
                  <c:v>16.515999999999998</c:v>
                </c:pt>
                <c:pt idx="1265">
                  <c:v>16.562999999999999</c:v>
                </c:pt>
                <c:pt idx="1266">
                  <c:v>16.603000000000002</c:v>
                </c:pt>
                <c:pt idx="1267">
                  <c:v>16.632999999999999</c:v>
                </c:pt>
                <c:pt idx="1268">
                  <c:v>16.655999999999999</c:v>
                </c:pt>
                <c:pt idx="1269">
                  <c:v>16.666</c:v>
                </c:pt>
                <c:pt idx="1270">
                  <c:v>16.68</c:v>
                </c:pt>
                <c:pt idx="1271">
                  <c:v>16.690999999999999</c:v>
                </c:pt>
                <c:pt idx="1272">
                  <c:v>16.681999999999999</c:v>
                </c:pt>
                <c:pt idx="1273">
                  <c:v>16.666</c:v>
                </c:pt>
                <c:pt idx="1274">
                  <c:v>16.652000000000001</c:v>
                </c:pt>
                <c:pt idx="1275">
                  <c:v>16.628</c:v>
                </c:pt>
                <c:pt idx="1276">
                  <c:v>16.603000000000002</c:v>
                </c:pt>
                <c:pt idx="1277">
                  <c:v>16.588999999999999</c:v>
                </c:pt>
                <c:pt idx="1278">
                  <c:v>16.581</c:v>
                </c:pt>
                <c:pt idx="1279">
                  <c:v>16.573</c:v>
                </c:pt>
                <c:pt idx="1280">
                  <c:v>16.577000000000002</c:v>
                </c:pt>
                <c:pt idx="1281">
                  <c:v>16.594999999999999</c:v>
                </c:pt>
                <c:pt idx="1282">
                  <c:v>16.617000000000001</c:v>
                </c:pt>
                <c:pt idx="1283">
                  <c:v>16.634</c:v>
                </c:pt>
                <c:pt idx="1284">
                  <c:v>16.655000000000001</c:v>
                </c:pt>
                <c:pt idx="1285">
                  <c:v>16.681000000000001</c:v>
                </c:pt>
                <c:pt idx="1286">
                  <c:v>16.707999999999998</c:v>
                </c:pt>
                <c:pt idx="1287">
                  <c:v>16.738</c:v>
                </c:pt>
                <c:pt idx="1288">
                  <c:v>16.763000000000002</c:v>
                </c:pt>
                <c:pt idx="1289">
                  <c:v>16.788</c:v>
                </c:pt>
                <c:pt idx="1290">
                  <c:v>16.815000000000001</c:v>
                </c:pt>
                <c:pt idx="1291">
                  <c:v>16.847999999999999</c:v>
                </c:pt>
                <c:pt idx="1292">
                  <c:v>16.876000000000001</c:v>
                </c:pt>
                <c:pt idx="1293">
                  <c:v>16.899999999999999</c:v>
                </c:pt>
                <c:pt idx="1294">
                  <c:v>16.922000000000001</c:v>
                </c:pt>
                <c:pt idx="1295">
                  <c:v>16.940999999999999</c:v>
                </c:pt>
                <c:pt idx="1296">
                  <c:v>16.951000000000001</c:v>
                </c:pt>
                <c:pt idx="1297">
                  <c:v>16.956</c:v>
                </c:pt>
                <c:pt idx="1298">
                  <c:v>16.954999999999998</c:v>
                </c:pt>
                <c:pt idx="1299">
                  <c:v>16.946999999999999</c:v>
                </c:pt>
                <c:pt idx="1300">
                  <c:v>16.934999999999999</c:v>
                </c:pt>
                <c:pt idx="1301">
                  <c:v>16.917000000000002</c:v>
                </c:pt>
                <c:pt idx="1302">
                  <c:v>16.899999999999999</c:v>
                </c:pt>
                <c:pt idx="1303">
                  <c:v>16.891999999999999</c:v>
                </c:pt>
                <c:pt idx="1304">
                  <c:v>16.884</c:v>
                </c:pt>
                <c:pt idx="1305">
                  <c:v>16.873999999999999</c:v>
                </c:pt>
                <c:pt idx="1306">
                  <c:v>16.861999999999998</c:v>
                </c:pt>
                <c:pt idx="1307">
                  <c:v>16.858000000000001</c:v>
                </c:pt>
                <c:pt idx="1308">
                  <c:v>16.859000000000002</c:v>
                </c:pt>
                <c:pt idx="1309">
                  <c:v>16.869</c:v>
                </c:pt>
                <c:pt idx="1310">
                  <c:v>16.89</c:v>
                </c:pt>
                <c:pt idx="1311">
                  <c:v>16.908999999999999</c:v>
                </c:pt>
                <c:pt idx="1312">
                  <c:v>16.925999999999998</c:v>
                </c:pt>
                <c:pt idx="1313">
                  <c:v>16.940000000000001</c:v>
                </c:pt>
                <c:pt idx="1314">
                  <c:v>16.957000000000001</c:v>
                </c:pt>
                <c:pt idx="1315">
                  <c:v>16.98</c:v>
                </c:pt>
                <c:pt idx="1316">
                  <c:v>17.007999999999999</c:v>
                </c:pt>
                <c:pt idx="1317">
                  <c:v>17.027999999999999</c:v>
                </c:pt>
                <c:pt idx="1318">
                  <c:v>17.045000000000002</c:v>
                </c:pt>
                <c:pt idx="1319">
                  <c:v>17.061</c:v>
                </c:pt>
                <c:pt idx="1320">
                  <c:v>17.07</c:v>
                </c:pt>
                <c:pt idx="1321">
                  <c:v>17.074000000000002</c:v>
                </c:pt>
                <c:pt idx="1322">
                  <c:v>17.077999999999999</c:v>
                </c:pt>
                <c:pt idx="1323">
                  <c:v>17.079000000000001</c:v>
                </c:pt>
                <c:pt idx="1324">
                  <c:v>17.071999999999999</c:v>
                </c:pt>
                <c:pt idx="1325">
                  <c:v>17.068999999999999</c:v>
                </c:pt>
                <c:pt idx="1326">
                  <c:v>17.062000000000001</c:v>
                </c:pt>
                <c:pt idx="1327">
                  <c:v>17.052</c:v>
                </c:pt>
                <c:pt idx="1328">
                  <c:v>17.042999999999999</c:v>
                </c:pt>
                <c:pt idx="1329">
                  <c:v>17.033999999999999</c:v>
                </c:pt>
                <c:pt idx="1330">
                  <c:v>17.021999999999998</c:v>
                </c:pt>
                <c:pt idx="1331">
                  <c:v>17.016999999999999</c:v>
                </c:pt>
                <c:pt idx="1332">
                  <c:v>17.013999999999999</c:v>
                </c:pt>
                <c:pt idx="1333">
                  <c:v>17.013000000000002</c:v>
                </c:pt>
                <c:pt idx="1334">
                  <c:v>17.021999999999998</c:v>
                </c:pt>
                <c:pt idx="1335">
                  <c:v>17.03</c:v>
                </c:pt>
                <c:pt idx="1336">
                  <c:v>17.04</c:v>
                </c:pt>
                <c:pt idx="1337">
                  <c:v>17.050999999999998</c:v>
                </c:pt>
                <c:pt idx="1338">
                  <c:v>17.059999999999999</c:v>
                </c:pt>
                <c:pt idx="1339">
                  <c:v>17.071000000000002</c:v>
                </c:pt>
                <c:pt idx="1340">
                  <c:v>17.079999999999998</c:v>
                </c:pt>
                <c:pt idx="1341">
                  <c:v>17.09</c:v>
                </c:pt>
                <c:pt idx="1342">
                  <c:v>17.100999999999999</c:v>
                </c:pt>
                <c:pt idx="1343">
                  <c:v>17.108000000000001</c:v>
                </c:pt>
                <c:pt idx="1344">
                  <c:v>17.111000000000001</c:v>
                </c:pt>
                <c:pt idx="1345">
                  <c:v>17.11</c:v>
                </c:pt>
                <c:pt idx="1346">
                  <c:v>17.106999999999999</c:v>
                </c:pt>
                <c:pt idx="1347">
                  <c:v>17.102</c:v>
                </c:pt>
                <c:pt idx="1348">
                  <c:v>17.103999999999999</c:v>
                </c:pt>
                <c:pt idx="1349">
                  <c:v>17.108000000000001</c:v>
                </c:pt>
                <c:pt idx="1350">
                  <c:v>17.117000000000001</c:v>
                </c:pt>
                <c:pt idx="1351">
                  <c:v>17.129000000000001</c:v>
                </c:pt>
                <c:pt idx="1352">
                  <c:v>17.146000000000001</c:v>
                </c:pt>
                <c:pt idx="1353">
                  <c:v>17.164000000000001</c:v>
                </c:pt>
                <c:pt idx="1354">
                  <c:v>17.184000000000001</c:v>
                </c:pt>
                <c:pt idx="1355">
                  <c:v>17.202999999999999</c:v>
                </c:pt>
                <c:pt idx="1356">
                  <c:v>17.222000000000001</c:v>
                </c:pt>
                <c:pt idx="1357">
                  <c:v>17.244</c:v>
                </c:pt>
                <c:pt idx="1358">
                  <c:v>17.265999999999998</c:v>
                </c:pt>
                <c:pt idx="1359">
                  <c:v>17.285</c:v>
                </c:pt>
                <c:pt idx="1360">
                  <c:v>17.297999999999998</c:v>
                </c:pt>
                <c:pt idx="1361">
                  <c:v>17.306999999999999</c:v>
                </c:pt>
                <c:pt idx="1362">
                  <c:v>17.324999999999999</c:v>
                </c:pt>
                <c:pt idx="1363">
                  <c:v>17.36</c:v>
                </c:pt>
                <c:pt idx="1364">
                  <c:v>17.381</c:v>
                </c:pt>
                <c:pt idx="1365">
                  <c:v>17.387</c:v>
                </c:pt>
                <c:pt idx="1366">
                  <c:v>17.416</c:v>
                </c:pt>
                <c:pt idx="1367">
                  <c:v>17.463999999999999</c:v>
                </c:pt>
                <c:pt idx="1368">
                  <c:v>17.486999999999998</c:v>
                </c:pt>
                <c:pt idx="1369">
                  <c:v>17.5</c:v>
                </c:pt>
                <c:pt idx="1370">
                  <c:v>17.527999999999999</c:v>
                </c:pt>
                <c:pt idx="1371">
                  <c:v>17.541</c:v>
                </c:pt>
                <c:pt idx="1372">
                  <c:v>17.547999999999998</c:v>
                </c:pt>
                <c:pt idx="1373">
                  <c:v>17.538</c:v>
                </c:pt>
                <c:pt idx="1374">
                  <c:v>17.515999999999998</c:v>
                </c:pt>
                <c:pt idx="1375">
                  <c:v>17.492999999999999</c:v>
                </c:pt>
                <c:pt idx="1376">
                  <c:v>17.463999999999999</c:v>
                </c:pt>
                <c:pt idx="1377">
                  <c:v>17.414999999999999</c:v>
                </c:pt>
                <c:pt idx="1378">
                  <c:v>17.376000000000001</c:v>
                </c:pt>
                <c:pt idx="1379">
                  <c:v>17.334</c:v>
                </c:pt>
                <c:pt idx="1380">
                  <c:v>17.298999999999999</c:v>
                </c:pt>
                <c:pt idx="1381">
                  <c:v>17.257999999999999</c:v>
                </c:pt>
                <c:pt idx="1382">
                  <c:v>17.216999999999999</c:v>
                </c:pt>
                <c:pt idx="1383">
                  <c:v>17.170000000000002</c:v>
                </c:pt>
                <c:pt idx="1384">
                  <c:v>17.123000000000001</c:v>
                </c:pt>
                <c:pt idx="1385">
                  <c:v>17.074999999999999</c:v>
                </c:pt>
                <c:pt idx="1386">
                  <c:v>17.027999999999999</c:v>
                </c:pt>
                <c:pt idx="1387">
                  <c:v>16.992000000000001</c:v>
                </c:pt>
                <c:pt idx="1388">
                  <c:v>16.965</c:v>
                </c:pt>
                <c:pt idx="1389">
                  <c:v>16.943000000000001</c:v>
                </c:pt>
                <c:pt idx="1390">
                  <c:v>16.95</c:v>
                </c:pt>
                <c:pt idx="1391">
                  <c:v>16.972000000000001</c:v>
                </c:pt>
                <c:pt idx="1392">
                  <c:v>17.003</c:v>
                </c:pt>
                <c:pt idx="1393">
                  <c:v>17.038</c:v>
                </c:pt>
                <c:pt idx="1394">
                  <c:v>17.081</c:v>
                </c:pt>
                <c:pt idx="1395">
                  <c:v>17.123000000000001</c:v>
                </c:pt>
                <c:pt idx="1396">
                  <c:v>17.166</c:v>
                </c:pt>
                <c:pt idx="1397">
                  <c:v>17.207999999999998</c:v>
                </c:pt>
                <c:pt idx="1398">
                  <c:v>17.247</c:v>
                </c:pt>
                <c:pt idx="1399">
                  <c:v>17.292999999999999</c:v>
                </c:pt>
                <c:pt idx="1400">
                  <c:v>17.324999999999999</c:v>
                </c:pt>
                <c:pt idx="1401">
                  <c:v>17.364000000000001</c:v>
                </c:pt>
                <c:pt idx="1402">
                  <c:v>17.407</c:v>
                </c:pt>
                <c:pt idx="1403">
                  <c:v>17.443000000000001</c:v>
                </c:pt>
                <c:pt idx="1404">
                  <c:v>17.483000000000001</c:v>
                </c:pt>
                <c:pt idx="1405">
                  <c:v>17.523</c:v>
                </c:pt>
                <c:pt idx="1406">
                  <c:v>17.556000000000001</c:v>
                </c:pt>
                <c:pt idx="1407">
                  <c:v>17.581</c:v>
                </c:pt>
                <c:pt idx="1408">
                  <c:v>17.600000000000001</c:v>
                </c:pt>
                <c:pt idx="1409">
                  <c:v>17.614999999999998</c:v>
                </c:pt>
                <c:pt idx="1410">
                  <c:v>17.62</c:v>
                </c:pt>
                <c:pt idx="1411">
                  <c:v>17.611000000000001</c:v>
                </c:pt>
                <c:pt idx="1412">
                  <c:v>17.594000000000001</c:v>
                </c:pt>
                <c:pt idx="1413">
                  <c:v>17.576000000000001</c:v>
                </c:pt>
                <c:pt idx="1414">
                  <c:v>17.550999999999998</c:v>
                </c:pt>
                <c:pt idx="1415">
                  <c:v>17.524000000000001</c:v>
                </c:pt>
                <c:pt idx="1416">
                  <c:v>17.492999999999999</c:v>
                </c:pt>
                <c:pt idx="1417">
                  <c:v>17.457999999999998</c:v>
                </c:pt>
                <c:pt idx="1418">
                  <c:v>17.428000000000001</c:v>
                </c:pt>
                <c:pt idx="1419">
                  <c:v>17.399999999999999</c:v>
                </c:pt>
                <c:pt idx="1420">
                  <c:v>17.373000000000001</c:v>
                </c:pt>
                <c:pt idx="1421">
                  <c:v>17.347000000000001</c:v>
                </c:pt>
                <c:pt idx="1422">
                  <c:v>17.323</c:v>
                </c:pt>
                <c:pt idx="1423">
                  <c:v>17.298999999999999</c:v>
                </c:pt>
                <c:pt idx="1424">
                  <c:v>17.274999999999999</c:v>
                </c:pt>
                <c:pt idx="1425">
                  <c:v>17.257999999999999</c:v>
                </c:pt>
                <c:pt idx="1426">
                  <c:v>17.245999999999999</c:v>
                </c:pt>
                <c:pt idx="1427">
                  <c:v>17.242000000000001</c:v>
                </c:pt>
                <c:pt idx="1428">
                  <c:v>17.241</c:v>
                </c:pt>
                <c:pt idx="1429">
                  <c:v>17.236999999999998</c:v>
                </c:pt>
                <c:pt idx="1430">
                  <c:v>17.234999999999999</c:v>
                </c:pt>
                <c:pt idx="1431">
                  <c:v>17.238</c:v>
                </c:pt>
                <c:pt idx="1432">
                  <c:v>17.241</c:v>
                </c:pt>
                <c:pt idx="1433">
                  <c:v>17.244</c:v>
                </c:pt>
                <c:pt idx="1434">
                  <c:v>17.238</c:v>
                </c:pt>
                <c:pt idx="1435">
                  <c:v>17.231000000000002</c:v>
                </c:pt>
                <c:pt idx="1436">
                  <c:v>17.225000000000001</c:v>
                </c:pt>
                <c:pt idx="1437">
                  <c:v>17.216999999999999</c:v>
                </c:pt>
                <c:pt idx="1438">
                  <c:v>17.2</c:v>
                </c:pt>
                <c:pt idx="1439">
                  <c:v>17.183</c:v>
                </c:pt>
                <c:pt idx="1440">
                  <c:v>17.164000000000001</c:v>
                </c:pt>
                <c:pt idx="1441">
                  <c:v>17.143999999999998</c:v>
                </c:pt>
                <c:pt idx="1442">
                  <c:v>17.117000000000001</c:v>
                </c:pt>
                <c:pt idx="1443">
                  <c:v>17.085999999999999</c:v>
                </c:pt>
                <c:pt idx="1444">
                  <c:v>17.056999999999999</c:v>
                </c:pt>
                <c:pt idx="1445">
                  <c:v>17.03</c:v>
                </c:pt>
                <c:pt idx="1446">
                  <c:v>17</c:v>
                </c:pt>
                <c:pt idx="1447">
                  <c:v>16.972000000000001</c:v>
                </c:pt>
                <c:pt idx="1448">
                  <c:v>16.954000000000001</c:v>
                </c:pt>
                <c:pt idx="1449">
                  <c:v>16.937999999999999</c:v>
                </c:pt>
                <c:pt idx="1450">
                  <c:v>16.917999999999999</c:v>
                </c:pt>
                <c:pt idx="1451">
                  <c:v>16.899000000000001</c:v>
                </c:pt>
                <c:pt idx="1452">
                  <c:v>16.879000000000001</c:v>
                </c:pt>
                <c:pt idx="1453">
                  <c:v>16.856000000000002</c:v>
                </c:pt>
                <c:pt idx="1454">
                  <c:v>16.832999999999998</c:v>
                </c:pt>
                <c:pt idx="1455">
                  <c:v>16.814</c:v>
                </c:pt>
                <c:pt idx="1456">
                  <c:v>16.792000000000002</c:v>
                </c:pt>
                <c:pt idx="1457">
                  <c:v>16.773</c:v>
                </c:pt>
                <c:pt idx="1458">
                  <c:v>16.765000000000001</c:v>
                </c:pt>
                <c:pt idx="1459">
                  <c:v>16.760999999999999</c:v>
                </c:pt>
                <c:pt idx="1460">
                  <c:v>16.753</c:v>
                </c:pt>
                <c:pt idx="1461">
                  <c:v>16.751999999999999</c:v>
                </c:pt>
                <c:pt idx="1462">
                  <c:v>16.759</c:v>
                </c:pt>
                <c:pt idx="1463">
                  <c:v>16.765000000000001</c:v>
                </c:pt>
                <c:pt idx="1464">
                  <c:v>16.771999999999998</c:v>
                </c:pt>
                <c:pt idx="1465">
                  <c:v>16.786999999999999</c:v>
                </c:pt>
                <c:pt idx="1466">
                  <c:v>16.8</c:v>
                </c:pt>
                <c:pt idx="1467">
                  <c:v>16.818000000000001</c:v>
                </c:pt>
                <c:pt idx="1468">
                  <c:v>16.843</c:v>
                </c:pt>
                <c:pt idx="1469">
                  <c:v>16.867999999999999</c:v>
                </c:pt>
                <c:pt idx="1470">
                  <c:v>16.899000000000001</c:v>
                </c:pt>
                <c:pt idx="1471">
                  <c:v>16.934999999999999</c:v>
                </c:pt>
                <c:pt idx="1472">
                  <c:v>16.97</c:v>
                </c:pt>
                <c:pt idx="1473">
                  <c:v>17.009</c:v>
                </c:pt>
                <c:pt idx="1474">
                  <c:v>17.045999999999999</c:v>
                </c:pt>
                <c:pt idx="1475">
                  <c:v>17.081</c:v>
                </c:pt>
                <c:pt idx="1476">
                  <c:v>17.119</c:v>
                </c:pt>
                <c:pt idx="1477">
                  <c:v>17.145</c:v>
                </c:pt>
                <c:pt idx="1478">
                  <c:v>17.178999999999998</c:v>
                </c:pt>
                <c:pt idx="1479">
                  <c:v>17.218</c:v>
                </c:pt>
                <c:pt idx="1480">
                  <c:v>17.247</c:v>
                </c:pt>
                <c:pt idx="1481">
                  <c:v>17.285</c:v>
                </c:pt>
                <c:pt idx="1482">
                  <c:v>17.327000000000002</c:v>
                </c:pt>
                <c:pt idx="1483">
                  <c:v>17.367000000000001</c:v>
                </c:pt>
                <c:pt idx="1484">
                  <c:v>17.402999999999999</c:v>
                </c:pt>
                <c:pt idx="1485">
                  <c:v>17.440000000000001</c:v>
                </c:pt>
                <c:pt idx="1486">
                  <c:v>17.474</c:v>
                </c:pt>
                <c:pt idx="1487">
                  <c:v>17.504000000000001</c:v>
                </c:pt>
                <c:pt idx="1488">
                  <c:v>17.524000000000001</c:v>
                </c:pt>
                <c:pt idx="1489">
                  <c:v>17.54</c:v>
                </c:pt>
                <c:pt idx="1490">
                  <c:v>17.547000000000001</c:v>
                </c:pt>
                <c:pt idx="1491">
                  <c:v>17.547999999999998</c:v>
                </c:pt>
                <c:pt idx="1492">
                  <c:v>17.54</c:v>
                </c:pt>
                <c:pt idx="1493">
                  <c:v>17.524000000000001</c:v>
                </c:pt>
                <c:pt idx="1494">
                  <c:v>17.509</c:v>
                </c:pt>
                <c:pt idx="1495">
                  <c:v>17.497</c:v>
                </c:pt>
                <c:pt idx="1496">
                  <c:v>17.489000000000001</c:v>
                </c:pt>
                <c:pt idx="1497">
                  <c:v>17.483000000000001</c:v>
                </c:pt>
                <c:pt idx="1498">
                  <c:v>17.475000000000001</c:v>
                </c:pt>
                <c:pt idx="1499">
                  <c:v>17.475000000000001</c:v>
                </c:pt>
                <c:pt idx="1500">
                  <c:v>17.478999999999999</c:v>
                </c:pt>
                <c:pt idx="1501">
                  <c:v>17.491</c:v>
                </c:pt>
                <c:pt idx="1502">
                  <c:v>17.498999999999999</c:v>
                </c:pt>
                <c:pt idx="1503">
                  <c:v>17.510999999999999</c:v>
                </c:pt>
                <c:pt idx="1504">
                  <c:v>17.529</c:v>
                </c:pt>
                <c:pt idx="1505">
                  <c:v>17.553000000000001</c:v>
                </c:pt>
                <c:pt idx="1506">
                  <c:v>17.581</c:v>
                </c:pt>
                <c:pt idx="1507">
                  <c:v>17.613</c:v>
                </c:pt>
                <c:pt idx="1508">
                  <c:v>17.651</c:v>
                </c:pt>
                <c:pt idx="1509">
                  <c:v>17.690000000000001</c:v>
                </c:pt>
                <c:pt idx="1510">
                  <c:v>17.725999999999999</c:v>
                </c:pt>
                <c:pt idx="1511">
                  <c:v>17.757999999999999</c:v>
                </c:pt>
                <c:pt idx="1512">
                  <c:v>17.782</c:v>
                </c:pt>
                <c:pt idx="1513">
                  <c:v>17.797000000000001</c:v>
                </c:pt>
                <c:pt idx="1514">
                  <c:v>17.806999999999999</c:v>
                </c:pt>
                <c:pt idx="1515">
                  <c:v>17.806999999999999</c:v>
                </c:pt>
                <c:pt idx="1516">
                  <c:v>17.805</c:v>
                </c:pt>
                <c:pt idx="1517">
                  <c:v>17.8</c:v>
                </c:pt>
                <c:pt idx="1518">
                  <c:v>17.789000000000001</c:v>
                </c:pt>
                <c:pt idx="1519">
                  <c:v>17.777999999999999</c:v>
                </c:pt>
                <c:pt idx="1520">
                  <c:v>17.765999999999998</c:v>
                </c:pt>
                <c:pt idx="1521">
                  <c:v>17.754999999999999</c:v>
                </c:pt>
                <c:pt idx="1522">
                  <c:v>17.739000000000001</c:v>
                </c:pt>
                <c:pt idx="1523">
                  <c:v>17.719000000000001</c:v>
                </c:pt>
                <c:pt idx="1524">
                  <c:v>17.698</c:v>
                </c:pt>
                <c:pt idx="1525">
                  <c:v>17.677</c:v>
                </c:pt>
                <c:pt idx="1526">
                  <c:v>17.657</c:v>
                </c:pt>
                <c:pt idx="1527">
                  <c:v>17.638999999999999</c:v>
                </c:pt>
                <c:pt idx="1528">
                  <c:v>17.625</c:v>
                </c:pt>
                <c:pt idx="1529">
                  <c:v>17.62</c:v>
                </c:pt>
                <c:pt idx="1530">
                  <c:v>17.623000000000001</c:v>
                </c:pt>
                <c:pt idx="1531">
                  <c:v>17.631</c:v>
                </c:pt>
                <c:pt idx="1532">
                  <c:v>17.637</c:v>
                </c:pt>
                <c:pt idx="1533">
                  <c:v>17.652999999999999</c:v>
                </c:pt>
                <c:pt idx="1534">
                  <c:v>17.673999999999999</c:v>
                </c:pt>
                <c:pt idx="1535">
                  <c:v>17.693999999999999</c:v>
                </c:pt>
                <c:pt idx="1536">
                  <c:v>17.713000000000001</c:v>
                </c:pt>
                <c:pt idx="1537">
                  <c:v>17.728999999999999</c:v>
                </c:pt>
                <c:pt idx="1538">
                  <c:v>17.744</c:v>
                </c:pt>
                <c:pt idx="1539">
                  <c:v>17.754999999999999</c:v>
                </c:pt>
                <c:pt idx="1540">
                  <c:v>17.759</c:v>
                </c:pt>
                <c:pt idx="1541">
                  <c:v>17.757999999999999</c:v>
                </c:pt>
                <c:pt idx="1542">
                  <c:v>17.756</c:v>
                </c:pt>
                <c:pt idx="1543">
                  <c:v>17.751999999999999</c:v>
                </c:pt>
                <c:pt idx="1544">
                  <c:v>17.744</c:v>
                </c:pt>
                <c:pt idx="1545">
                  <c:v>17.736000000000001</c:v>
                </c:pt>
                <c:pt idx="1546">
                  <c:v>17.724</c:v>
                </c:pt>
                <c:pt idx="1547">
                  <c:v>17.712</c:v>
                </c:pt>
                <c:pt idx="1548">
                  <c:v>17.704000000000001</c:v>
                </c:pt>
                <c:pt idx="1549">
                  <c:v>17.695</c:v>
                </c:pt>
                <c:pt idx="1550">
                  <c:v>17.687999999999999</c:v>
                </c:pt>
                <c:pt idx="1551">
                  <c:v>17.687000000000001</c:v>
                </c:pt>
                <c:pt idx="1552">
                  <c:v>17.683</c:v>
                </c:pt>
                <c:pt idx="1553">
                  <c:v>17.681000000000001</c:v>
                </c:pt>
                <c:pt idx="1554">
                  <c:v>17.678000000000001</c:v>
                </c:pt>
                <c:pt idx="1555">
                  <c:v>17.678000000000001</c:v>
                </c:pt>
                <c:pt idx="1556">
                  <c:v>17.678000000000001</c:v>
                </c:pt>
                <c:pt idx="1557">
                  <c:v>17.68</c:v>
                </c:pt>
                <c:pt idx="1558">
                  <c:v>17.684000000000001</c:v>
                </c:pt>
                <c:pt idx="1559">
                  <c:v>17.687000000000001</c:v>
                </c:pt>
                <c:pt idx="1560">
                  <c:v>17.690000000000001</c:v>
                </c:pt>
                <c:pt idx="1561">
                  <c:v>17.695</c:v>
                </c:pt>
                <c:pt idx="1562">
                  <c:v>17.696999999999999</c:v>
                </c:pt>
                <c:pt idx="1563">
                  <c:v>17.701000000000001</c:v>
                </c:pt>
                <c:pt idx="1564">
                  <c:v>17.704000000000001</c:v>
                </c:pt>
                <c:pt idx="1565">
                  <c:v>17.712</c:v>
                </c:pt>
                <c:pt idx="1566">
                  <c:v>17.713000000000001</c:v>
                </c:pt>
                <c:pt idx="1567">
                  <c:v>17.71</c:v>
                </c:pt>
                <c:pt idx="1568">
                  <c:v>17.702000000000002</c:v>
                </c:pt>
                <c:pt idx="1569">
                  <c:v>17.690999999999999</c:v>
                </c:pt>
                <c:pt idx="1570">
                  <c:v>17.678000000000001</c:v>
                </c:pt>
                <c:pt idx="1571">
                  <c:v>17.661000000000001</c:v>
                </c:pt>
                <c:pt idx="1572">
                  <c:v>17.649999999999999</c:v>
                </c:pt>
                <c:pt idx="1573">
                  <c:v>17.635000000000002</c:v>
                </c:pt>
                <c:pt idx="1574">
                  <c:v>17.623000000000001</c:v>
                </c:pt>
                <c:pt idx="1575">
                  <c:v>17.609000000000002</c:v>
                </c:pt>
                <c:pt idx="1576">
                  <c:v>17.600000000000001</c:v>
                </c:pt>
                <c:pt idx="1577">
                  <c:v>17.591999999999999</c:v>
                </c:pt>
                <c:pt idx="1578">
                  <c:v>17.588999999999999</c:v>
                </c:pt>
                <c:pt idx="1579">
                  <c:v>17.588000000000001</c:v>
                </c:pt>
                <c:pt idx="1580">
                  <c:v>17.591000000000001</c:v>
                </c:pt>
                <c:pt idx="1581">
                  <c:v>17.588000000000001</c:v>
                </c:pt>
                <c:pt idx="1582">
                  <c:v>17.587</c:v>
                </c:pt>
                <c:pt idx="1583">
                  <c:v>17.584</c:v>
                </c:pt>
                <c:pt idx="1584">
                  <c:v>17.579999999999998</c:v>
                </c:pt>
                <c:pt idx="1585">
                  <c:v>17.577000000000002</c:v>
                </c:pt>
                <c:pt idx="1586">
                  <c:v>17.581</c:v>
                </c:pt>
                <c:pt idx="1587">
                  <c:v>17.582999999999998</c:v>
                </c:pt>
                <c:pt idx="1588">
                  <c:v>17.588000000000001</c:v>
                </c:pt>
                <c:pt idx="1589">
                  <c:v>17.596</c:v>
                </c:pt>
                <c:pt idx="1590">
                  <c:v>17.605</c:v>
                </c:pt>
                <c:pt idx="1591">
                  <c:v>17.611999999999998</c:v>
                </c:pt>
                <c:pt idx="1592">
                  <c:v>17.619</c:v>
                </c:pt>
                <c:pt idx="1593">
                  <c:v>17.623999999999999</c:v>
                </c:pt>
                <c:pt idx="1594">
                  <c:v>17.626000000000001</c:v>
                </c:pt>
                <c:pt idx="1595">
                  <c:v>17.632000000000001</c:v>
                </c:pt>
                <c:pt idx="1596">
                  <c:v>17.646999999999998</c:v>
                </c:pt>
                <c:pt idx="1597">
                  <c:v>17.666</c:v>
                </c:pt>
                <c:pt idx="1598">
                  <c:v>17.690999999999999</c:v>
                </c:pt>
                <c:pt idx="1599">
                  <c:v>17.724</c:v>
                </c:pt>
                <c:pt idx="1600">
                  <c:v>17.760999999999999</c:v>
                </c:pt>
                <c:pt idx="1601">
                  <c:v>17.806000000000001</c:v>
                </c:pt>
                <c:pt idx="1602">
                  <c:v>17.856999999999999</c:v>
                </c:pt>
                <c:pt idx="1603">
                  <c:v>17.913</c:v>
                </c:pt>
                <c:pt idx="1604">
                  <c:v>17.978999999999999</c:v>
                </c:pt>
                <c:pt idx="1605">
                  <c:v>18.050999999999998</c:v>
                </c:pt>
                <c:pt idx="1606">
                  <c:v>18.123999999999999</c:v>
                </c:pt>
                <c:pt idx="1607">
                  <c:v>18.206</c:v>
                </c:pt>
                <c:pt idx="1608">
                  <c:v>18.292000000000002</c:v>
                </c:pt>
                <c:pt idx="1609">
                  <c:v>18.376999999999999</c:v>
                </c:pt>
                <c:pt idx="1610">
                  <c:v>18.465</c:v>
                </c:pt>
                <c:pt idx="1611">
                  <c:v>18.565000000000001</c:v>
                </c:pt>
                <c:pt idx="1612">
                  <c:v>18.669</c:v>
                </c:pt>
                <c:pt idx="1613">
                  <c:v>18.782</c:v>
                </c:pt>
                <c:pt idx="1614">
                  <c:v>18.901</c:v>
                </c:pt>
                <c:pt idx="1615">
                  <c:v>19.021999999999998</c:v>
                </c:pt>
                <c:pt idx="1616">
                  <c:v>19.143000000000001</c:v>
                </c:pt>
                <c:pt idx="1617">
                  <c:v>19.263999999999999</c:v>
                </c:pt>
                <c:pt idx="1618">
                  <c:v>19.376999999999999</c:v>
                </c:pt>
                <c:pt idx="1619">
                  <c:v>19.484999999999999</c:v>
                </c:pt>
                <c:pt idx="1620">
                  <c:v>19.591999999999999</c:v>
                </c:pt>
                <c:pt idx="1621">
                  <c:v>19.690000000000001</c:v>
                </c:pt>
                <c:pt idx="1622">
                  <c:v>19.783000000000001</c:v>
                </c:pt>
                <c:pt idx="1623">
                  <c:v>19.875</c:v>
                </c:pt>
                <c:pt idx="1624">
                  <c:v>19.962</c:v>
                </c:pt>
                <c:pt idx="1625">
                  <c:v>20.045000000000002</c:v>
                </c:pt>
                <c:pt idx="1626">
                  <c:v>20.128</c:v>
                </c:pt>
                <c:pt idx="1627">
                  <c:v>20.207999999999998</c:v>
                </c:pt>
                <c:pt idx="1628">
                  <c:v>20.295000000000002</c:v>
                </c:pt>
                <c:pt idx="1629">
                  <c:v>20.387</c:v>
                </c:pt>
                <c:pt idx="1630">
                  <c:v>20.48</c:v>
                </c:pt>
                <c:pt idx="1631">
                  <c:v>20.568000000000001</c:v>
                </c:pt>
                <c:pt idx="1632">
                  <c:v>20.65</c:v>
                </c:pt>
                <c:pt idx="1633">
                  <c:v>20.734999999999999</c:v>
                </c:pt>
                <c:pt idx="1634">
                  <c:v>20.82</c:v>
                </c:pt>
                <c:pt idx="1635">
                  <c:v>20.898</c:v>
                </c:pt>
                <c:pt idx="1636">
                  <c:v>20.978000000000002</c:v>
                </c:pt>
                <c:pt idx="1637">
                  <c:v>21.061</c:v>
                </c:pt>
                <c:pt idx="1638">
                  <c:v>21.149000000000001</c:v>
                </c:pt>
                <c:pt idx="1639">
                  <c:v>21.238</c:v>
                </c:pt>
                <c:pt idx="1640">
                  <c:v>21.33</c:v>
                </c:pt>
                <c:pt idx="1641">
                  <c:v>21.428000000000001</c:v>
                </c:pt>
                <c:pt idx="1642">
                  <c:v>21.527999999999999</c:v>
                </c:pt>
                <c:pt idx="1643">
                  <c:v>21.628</c:v>
                </c:pt>
                <c:pt idx="1644">
                  <c:v>21.727</c:v>
                </c:pt>
                <c:pt idx="1645">
                  <c:v>21.83</c:v>
                </c:pt>
                <c:pt idx="1646">
                  <c:v>21.937000000000001</c:v>
                </c:pt>
                <c:pt idx="1647">
                  <c:v>22.044</c:v>
                </c:pt>
                <c:pt idx="1648">
                  <c:v>22.152000000000001</c:v>
                </c:pt>
                <c:pt idx="1649">
                  <c:v>22.266999999999999</c:v>
                </c:pt>
                <c:pt idx="1650">
                  <c:v>22.378</c:v>
                </c:pt>
                <c:pt idx="1651">
                  <c:v>22.49</c:v>
                </c:pt>
                <c:pt idx="1652">
                  <c:v>22.608000000000001</c:v>
                </c:pt>
                <c:pt idx="1653">
                  <c:v>22.72</c:v>
                </c:pt>
                <c:pt idx="1654">
                  <c:v>22.835000000000001</c:v>
                </c:pt>
                <c:pt idx="1655">
                  <c:v>22.952999999999999</c:v>
                </c:pt>
                <c:pt idx="1656">
                  <c:v>23.067</c:v>
                </c:pt>
                <c:pt idx="1657">
                  <c:v>23.18</c:v>
                </c:pt>
                <c:pt idx="1658">
                  <c:v>23.295000000000002</c:v>
                </c:pt>
                <c:pt idx="1659">
                  <c:v>23.404</c:v>
                </c:pt>
                <c:pt idx="1660">
                  <c:v>23.498999999999999</c:v>
                </c:pt>
                <c:pt idx="1661">
                  <c:v>23.591999999999999</c:v>
                </c:pt>
                <c:pt idx="1662">
                  <c:v>23.68</c:v>
                </c:pt>
                <c:pt idx="1663">
                  <c:v>23.757999999999999</c:v>
                </c:pt>
                <c:pt idx="1664">
                  <c:v>23.831</c:v>
                </c:pt>
                <c:pt idx="1665">
                  <c:v>23.908000000000001</c:v>
                </c:pt>
                <c:pt idx="1666">
                  <c:v>23.984000000000002</c:v>
                </c:pt>
                <c:pt idx="1667">
                  <c:v>24.064</c:v>
                </c:pt>
                <c:pt idx="1668">
                  <c:v>24.145</c:v>
                </c:pt>
                <c:pt idx="1669">
                  <c:v>24.224</c:v>
                </c:pt>
                <c:pt idx="1670">
                  <c:v>24.297999999999998</c:v>
                </c:pt>
                <c:pt idx="1671">
                  <c:v>24.369</c:v>
                </c:pt>
                <c:pt idx="1672">
                  <c:v>24.443000000000001</c:v>
                </c:pt>
                <c:pt idx="1673">
                  <c:v>24.507999999999999</c:v>
                </c:pt>
                <c:pt idx="1674">
                  <c:v>24.571999999999999</c:v>
                </c:pt>
                <c:pt idx="1675">
                  <c:v>24.632000000000001</c:v>
                </c:pt>
                <c:pt idx="1676">
                  <c:v>24.684000000000001</c:v>
                </c:pt>
                <c:pt idx="1677">
                  <c:v>24.736000000000001</c:v>
                </c:pt>
                <c:pt idx="1678">
                  <c:v>24.783000000000001</c:v>
                </c:pt>
                <c:pt idx="1679">
                  <c:v>24.823</c:v>
                </c:pt>
                <c:pt idx="1680">
                  <c:v>24.867000000000001</c:v>
                </c:pt>
                <c:pt idx="1681">
                  <c:v>24.904</c:v>
                </c:pt>
                <c:pt idx="1682">
                  <c:v>24.946000000000002</c:v>
                </c:pt>
                <c:pt idx="1683">
                  <c:v>24.994</c:v>
                </c:pt>
                <c:pt idx="1684">
                  <c:v>25.033000000000001</c:v>
                </c:pt>
                <c:pt idx="1685">
                  <c:v>25.073</c:v>
                </c:pt>
                <c:pt idx="1686">
                  <c:v>25.109000000000002</c:v>
                </c:pt>
                <c:pt idx="1687">
                  <c:v>25.138999999999999</c:v>
                </c:pt>
                <c:pt idx="1688">
                  <c:v>25.161000000000001</c:v>
                </c:pt>
                <c:pt idx="1689">
                  <c:v>25.175000000000001</c:v>
                </c:pt>
                <c:pt idx="1690">
                  <c:v>25.187999999999999</c:v>
                </c:pt>
                <c:pt idx="1691">
                  <c:v>25.207000000000001</c:v>
                </c:pt>
                <c:pt idx="1692">
                  <c:v>25.233000000000001</c:v>
                </c:pt>
                <c:pt idx="1693">
                  <c:v>25.26</c:v>
                </c:pt>
                <c:pt idx="1694">
                  <c:v>25.286000000000001</c:v>
                </c:pt>
                <c:pt idx="1695">
                  <c:v>25.312000000000001</c:v>
                </c:pt>
                <c:pt idx="1696">
                  <c:v>25.34</c:v>
                </c:pt>
                <c:pt idx="1697">
                  <c:v>25.373999999999999</c:v>
                </c:pt>
                <c:pt idx="1698">
                  <c:v>25.411999999999999</c:v>
                </c:pt>
                <c:pt idx="1699">
                  <c:v>25.456</c:v>
                </c:pt>
                <c:pt idx="1700">
                  <c:v>25.495999999999999</c:v>
                </c:pt>
                <c:pt idx="1701">
                  <c:v>25.532</c:v>
                </c:pt>
                <c:pt idx="1702">
                  <c:v>25.582999999999998</c:v>
                </c:pt>
                <c:pt idx="1703">
                  <c:v>25.637</c:v>
                </c:pt>
                <c:pt idx="1704">
                  <c:v>25.678999999999998</c:v>
                </c:pt>
                <c:pt idx="1705">
                  <c:v>25.715</c:v>
                </c:pt>
                <c:pt idx="1706">
                  <c:v>25.747</c:v>
                </c:pt>
                <c:pt idx="1707">
                  <c:v>25.780999999999999</c:v>
                </c:pt>
                <c:pt idx="1708">
                  <c:v>25.818000000000001</c:v>
                </c:pt>
                <c:pt idx="1709">
                  <c:v>25.856000000000002</c:v>
                </c:pt>
                <c:pt idx="1710">
                  <c:v>25.89</c:v>
                </c:pt>
                <c:pt idx="1711">
                  <c:v>25.905999999999999</c:v>
                </c:pt>
                <c:pt idx="1712">
                  <c:v>25.911000000000001</c:v>
                </c:pt>
                <c:pt idx="1713">
                  <c:v>25.917000000000002</c:v>
                </c:pt>
                <c:pt idx="1714">
                  <c:v>25.928000000000001</c:v>
                </c:pt>
                <c:pt idx="1715">
                  <c:v>25.943000000000001</c:v>
                </c:pt>
                <c:pt idx="1716">
                  <c:v>25.945</c:v>
                </c:pt>
                <c:pt idx="1717">
                  <c:v>25.94</c:v>
                </c:pt>
                <c:pt idx="1718">
                  <c:v>25.928999999999998</c:v>
                </c:pt>
                <c:pt idx="1719">
                  <c:v>25.916</c:v>
                </c:pt>
                <c:pt idx="1720">
                  <c:v>25.917000000000002</c:v>
                </c:pt>
                <c:pt idx="1721">
                  <c:v>25.923999999999999</c:v>
                </c:pt>
                <c:pt idx="1722">
                  <c:v>25.923999999999999</c:v>
                </c:pt>
                <c:pt idx="1723">
                  <c:v>25.925000000000001</c:v>
                </c:pt>
                <c:pt idx="1724">
                  <c:v>25.925999999999998</c:v>
                </c:pt>
                <c:pt idx="1725">
                  <c:v>25.928999999999998</c:v>
                </c:pt>
                <c:pt idx="1726">
                  <c:v>25.939</c:v>
                </c:pt>
                <c:pt idx="1727">
                  <c:v>25.956</c:v>
                </c:pt>
                <c:pt idx="1728">
                  <c:v>25.975999999999999</c:v>
                </c:pt>
                <c:pt idx="1729">
                  <c:v>26</c:v>
                </c:pt>
                <c:pt idx="1730">
                  <c:v>26.033000000000001</c:v>
                </c:pt>
                <c:pt idx="1731">
                  <c:v>26.071999999999999</c:v>
                </c:pt>
                <c:pt idx="1732">
                  <c:v>26.109000000000002</c:v>
                </c:pt>
                <c:pt idx="1733">
                  <c:v>26.152000000000001</c:v>
                </c:pt>
                <c:pt idx="1734">
                  <c:v>26.195</c:v>
                </c:pt>
                <c:pt idx="1735">
                  <c:v>26.234999999999999</c:v>
                </c:pt>
                <c:pt idx="1736">
                  <c:v>26.263999999999999</c:v>
                </c:pt>
                <c:pt idx="1737">
                  <c:v>26.28</c:v>
                </c:pt>
                <c:pt idx="1738">
                  <c:v>26.286000000000001</c:v>
                </c:pt>
                <c:pt idx="1739">
                  <c:v>26.283999999999999</c:v>
                </c:pt>
                <c:pt idx="1740">
                  <c:v>26.273</c:v>
                </c:pt>
                <c:pt idx="1741">
                  <c:v>26.257999999999999</c:v>
                </c:pt>
                <c:pt idx="1742">
                  <c:v>26.233000000000001</c:v>
                </c:pt>
                <c:pt idx="1743">
                  <c:v>26.21</c:v>
                </c:pt>
                <c:pt idx="1744">
                  <c:v>26.184999999999999</c:v>
                </c:pt>
                <c:pt idx="1745">
                  <c:v>26.152999999999999</c:v>
                </c:pt>
                <c:pt idx="1746">
                  <c:v>26.114000000000001</c:v>
                </c:pt>
                <c:pt idx="1747">
                  <c:v>26.076000000000001</c:v>
                </c:pt>
                <c:pt idx="1748">
                  <c:v>26.044</c:v>
                </c:pt>
                <c:pt idx="1749">
                  <c:v>26.009</c:v>
                </c:pt>
                <c:pt idx="1750">
                  <c:v>25.978000000000002</c:v>
                </c:pt>
                <c:pt idx="1751">
                  <c:v>25.960999999999999</c:v>
                </c:pt>
                <c:pt idx="1752">
                  <c:v>25.957999999999998</c:v>
                </c:pt>
                <c:pt idx="1753">
                  <c:v>25.965</c:v>
                </c:pt>
                <c:pt idx="1754">
                  <c:v>25.977</c:v>
                </c:pt>
                <c:pt idx="1755">
                  <c:v>25.994</c:v>
                </c:pt>
                <c:pt idx="1756">
                  <c:v>26.015999999999998</c:v>
                </c:pt>
                <c:pt idx="1757">
                  <c:v>26.047999999999998</c:v>
                </c:pt>
                <c:pt idx="1758">
                  <c:v>26.088999999999999</c:v>
                </c:pt>
                <c:pt idx="1759">
                  <c:v>26.137</c:v>
                </c:pt>
                <c:pt idx="1760">
                  <c:v>26.181999999999999</c:v>
                </c:pt>
                <c:pt idx="1761">
                  <c:v>26.224</c:v>
                </c:pt>
                <c:pt idx="1762">
                  <c:v>26.254000000000001</c:v>
                </c:pt>
                <c:pt idx="1763">
                  <c:v>26.274000000000001</c:v>
                </c:pt>
                <c:pt idx="1764">
                  <c:v>26.29</c:v>
                </c:pt>
                <c:pt idx="1765">
                  <c:v>26.297999999999998</c:v>
                </c:pt>
                <c:pt idx="1766">
                  <c:v>26.300999999999998</c:v>
                </c:pt>
                <c:pt idx="1767">
                  <c:v>26.298999999999999</c:v>
                </c:pt>
                <c:pt idx="1768">
                  <c:v>26.286999999999999</c:v>
                </c:pt>
                <c:pt idx="1769">
                  <c:v>26.263000000000002</c:v>
                </c:pt>
                <c:pt idx="1770">
                  <c:v>26.236999999999998</c:v>
                </c:pt>
                <c:pt idx="1771">
                  <c:v>26.213999999999999</c:v>
                </c:pt>
                <c:pt idx="1772">
                  <c:v>26.19</c:v>
                </c:pt>
                <c:pt idx="1773">
                  <c:v>26.152999999999999</c:v>
                </c:pt>
                <c:pt idx="1774">
                  <c:v>26.117000000000001</c:v>
                </c:pt>
                <c:pt idx="1775">
                  <c:v>26.09</c:v>
                </c:pt>
                <c:pt idx="1776">
                  <c:v>26.067</c:v>
                </c:pt>
                <c:pt idx="1777">
                  <c:v>26.052</c:v>
                </c:pt>
                <c:pt idx="1778">
                  <c:v>26.042999999999999</c:v>
                </c:pt>
                <c:pt idx="1779">
                  <c:v>26.04</c:v>
                </c:pt>
                <c:pt idx="1780">
                  <c:v>26.042999999999999</c:v>
                </c:pt>
                <c:pt idx="1781">
                  <c:v>26.056000000000001</c:v>
                </c:pt>
                <c:pt idx="1782">
                  <c:v>26.073</c:v>
                </c:pt>
                <c:pt idx="1783">
                  <c:v>26.088999999999999</c:v>
                </c:pt>
                <c:pt idx="1784">
                  <c:v>26.111999999999998</c:v>
                </c:pt>
                <c:pt idx="1785">
                  <c:v>26.140999999999998</c:v>
                </c:pt>
                <c:pt idx="1786">
                  <c:v>26.172999999999998</c:v>
                </c:pt>
                <c:pt idx="1787">
                  <c:v>26.206</c:v>
                </c:pt>
                <c:pt idx="1788">
                  <c:v>26.234000000000002</c:v>
                </c:pt>
                <c:pt idx="1789">
                  <c:v>26.253</c:v>
                </c:pt>
                <c:pt idx="1790">
                  <c:v>26.268999999999998</c:v>
                </c:pt>
                <c:pt idx="1791">
                  <c:v>26.285</c:v>
                </c:pt>
                <c:pt idx="1792">
                  <c:v>26.292999999999999</c:v>
                </c:pt>
                <c:pt idx="1793">
                  <c:v>26.294</c:v>
                </c:pt>
                <c:pt idx="1794">
                  <c:v>26.297000000000001</c:v>
                </c:pt>
                <c:pt idx="1795">
                  <c:v>26.300999999999998</c:v>
                </c:pt>
                <c:pt idx="1796">
                  <c:v>26.300999999999998</c:v>
                </c:pt>
                <c:pt idx="1797">
                  <c:v>26.292000000000002</c:v>
                </c:pt>
                <c:pt idx="1798">
                  <c:v>26.280999999999999</c:v>
                </c:pt>
                <c:pt idx="1799">
                  <c:v>26.271000000000001</c:v>
                </c:pt>
                <c:pt idx="1800">
                  <c:v>26.259</c:v>
                </c:pt>
                <c:pt idx="1801">
                  <c:v>26.245999999999999</c:v>
                </c:pt>
                <c:pt idx="1802">
                  <c:v>26.233000000000001</c:v>
                </c:pt>
                <c:pt idx="1803">
                  <c:v>26.219000000000001</c:v>
                </c:pt>
                <c:pt idx="1804">
                  <c:v>26.21</c:v>
                </c:pt>
                <c:pt idx="1805">
                  <c:v>26.204999999999998</c:v>
                </c:pt>
                <c:pt idx="1806">
                  <c:v>26.206</c:v>
                </c:pt>
                <c:pt idx="1807">
                  <c:v>26.218</c:v>
                </c:pt>
                <c:pt idx="1808">
                  <c:v>26.225000000000001</c:v>
                </c:pt>
                <c:pt idx="1809">
                  <c:v>26.234000000000002</c:v>
                </c:pt>
                <c:pt idx="1810">
                  <c:v>26.245000000000001</c:v>
                </c:pt>
                <c:pt idx="1811">
                  <c:v>26.247</c:v>
                </c:pt>
                <c:pt idx="1812">
                  <c:v>26.248000000000001</c:v>
                </c:pt>
                <c:pt idx="1813">
                  <c:v>26.253</c:v>
                </c:pt>
                <c:pt idx="1814">
                  <c:v>26.257000000000001</c:v>
                </c:pt>
                <c:pt idx="1815">
                  <c:v>26.26</c:v>
                </c:pt>
                <c:pt idx="1816">
                  <c:v>26.262</c:v>
                </c:pt>
                <c:pt idx="1817">
                  <c:v>26.266999999999999</c:v>
                </c:pt>
                <c:pt idx="1818">
                  <c:v>26.276</c:v>
                </c:pt>
                <c:pt idx="1819">
                  <c:v>26.283999999999999</c:v>
                </c:pt>
                <c:pt idx="1820">
                  <c:v>26.29</c:v>
                </c:pt>
                <c:pt idx="1821">
                  <c:v>26.295000000000002</c:v>
                </c:pt>
                <c:pt idx="1822">
                  <c:v>26.306999999999999</c:v>
                </c:pt>
                <c:pt idx="1823">
                  <c:v>26.321000000000002</c:v>
                </c:pt>
                <c:pt idx="1824">
                  <c:v>26.332000000000001</c:v>
                </c:pt>
                <c:pt idx="1825">
                  <c:v>26.337</c:v>
                </c:pt>
                <c:pt idx="1826">
                  <c:v>26.341000000000001</c:v>
                </c:pt>
                <c:pt idx="1827">
                  <c:v>26.347999999999999</c:v>
                </c:pt>
                <c:pt idx="1828">
                  <c:v>26.344000000000001</c:v>
                </c:pt>
                <c:pt idx="1829">
                  <c:v>26.334</c:v>
                </c:pt>
                <c:pt idx="1830">
                  <c:v>26.327999999999999</c:v>
                </c:pt>
                <c:pt idx="1831">
                  <c:v>26.324000000000002</c:v>
                </c:pt>
                <c:pt idx="1832">
                  <c:v>26.315999999999999</c:v>
                </c:pt>
                <c:pt idx="1833">
                  <c:v>26.31</c:v>
                </c:pt>
                <c:pt idx="1834">
                  <c:v>26.302</c:v>
                </c:pt>
                <c:pt idx="1835">
                  <c:v>26.276</c:v>
                </c:pt>
                <c:pt idx="1836">
                  <c:v>26.245000000000001</c:v>
                </c:pt>
                <c:pt idx="1837">
                  <c:v>26.199000000000002</c:v>
                </c:pt>
                <c:pt idx="1838">
                  <c:v>26.151</c:v>
                </c:pt>
                <c:pt idx="1839">
                  <c:v>26.103999999999999</c:v>
                </c:pt>
                <c:pt idx="1840">
                  <c:v>26.045999999999999</c:v>
                </c:pt>
                <c:pt idx="1841">
                  <c:v>25.986999999999998</c:v>
                </c:pt>
                <c:pt idx="1842">
                  <c:v>25.922000000000001</c:v>
                </c:pt>
                <c:pt idx="1843">
                  <c:v>25.87</c:v>
                </c:pt>
                <c:pt idx="1844">
                  <c:v>25.824999999999999</c:v>
                </c:pt>
                <c:pt idx="1845">
                  <c:v>25.768999999999998</c:v>
                </c:pt>
                <c:pt idx="1846">
                  <c:v>25.718</c:v>
                </c:pt>
                <c:pt idx="1847">
                  <c:v>25.689</c:v>
                </c:pt>
                <c:pt idx="1848">
                  <c:v>25.670999999999999</c:v>
                </c:pt>
                <c:pt idx="1849">
                  <c:v>25.658000000000001</c:v>
                </c:pt>
                <c:pt idx="1850">
                  <c:v>25.641999999999999</c:v>
                </c:pt>
                <c:pt idx="1851">
                  <c:v>25.632000000000001</c:v>
                </c:pt>
                <c:pt idx="1852">
                  <c:v>25.629000000000001</c:v>
                </c:pt>
                <c:pt idx="1853">
                  <c:v>25.638999999999999</c:v>
                </c:pt>
                <c:pt idx="1854">
                  <c:v>25.651</c:v>
                </c:pt>
                <c:pt idx="1855">
                  <c:v>25.664999999999999</c:v>
                </c:pt>
                <c:pt idx="1856">
                  <c:v>25.683</c:v>
                </c:pt>
                <c:pt idx="1857">
                  <c:v>25.707999999999998</c:v>
                </c:pt>
                <c:pt idx="1858">
                  <c:v>25.747</c:v>
                </c:pt>
                <c:pt idx="1859">
                  <c:v>25.780999999999999</c:v>
                </c:pt>
                <c:pt idx="1860">
                  <c:v>25.802</c:v>
                </c:pt>
                <c:pt idx="1861">
                  <c:v>25.821999999999999</c:v>
                </c:pt>
                <c:pt idx="1862">
                  <c:v>25.835000000000001</c:v>
                </c:pt>
                <c:pt idx="1863">
                  <c:v>25.846</c:v>
                </c:pt>
                <c:pt idx="1864">
                  <c:v>25.856000000000002</c:v>
                </c:pt>
                <c:pt idx="1865">
                  <c:v>25.870999999999999</c:v>
                </c:pt>
                <c:pt idx="1866">
                  <c:v>25.885999999999999</c:v>
                </c:pt>
                <c:pt idx="1867">
                  <c:v>25.895</c:v>
                </c:pt>
                <c:pt idx="1868">
                  <c:v>25.907</c:v>
                </c:pt>
                <c:pt idx="1869">
                  <c:v>25.925999999999998</c:v>
                </c:pt>
                <c:pt idx="1870">
                  <c:v>25.943000000000001</c:v>
                </c:pt>
                <c:pt idx="1871">
                  <c:v>25.952000000000002</c:v>
                </c:pt>
                <c:pt idx="1872">
                  <c:v>25.948</c:v>
                </c:pt>
                <c:pt idx="1873">
                  <c:v>25.939</c:v>
                </c:pt>
                <c:pt idx="1874">
                  <c:v>25.934000000000001</c:v>
                </c:pt>
                <c:pt idx="1875">
                  <c:v>25.922999999999998</c:v>
                </c:pt>
                <c:pt idx="1876">
                  <c:v>25.919</c:v>
                </c:pt>
                <c:pt idx="1877">
                  <c:v>25.923999999999999</c:v>
                </c:pt>
                <c:pt idx="1878">
                  <c:v>25.934000000000001</c:v>
                </c:pt>
                <c:pt idx="1879">
                  <c:v>25.954000000000001</c:v>
                </c:pt>
                <c:pt idx="1880">
                  <c:v>25.971</c:v>
                </c:pt>
                <c:pt idx="1881">
                  <c:v>25.975999999999999</c:v>
                </c:pt>
                <c:pt idx="1882">
                  <c:v>25.986999999999998</c:v>
                </c:pt>
                <c:pt idx="1883">
                  <c:v>25.997</c:v>
                </c:pt>
                <c:pt idx="1884">
                  <c:v>26.001000000000001</c:v>
                </c:pt>
                <c:pt idx="1885">
                  <c:v>26.010999999999999</c:v>
                </c:pt>
                <c:pt idx="1886">
                  <c:v>26.026</c:v>
                </c:pt>
                <c:pt idx="1887">
                  <c:v>26.035</c:v>
                </c:pt>
                <c:pt idx="1888">
                  <c:v>26.04</c:v>
                </c:pt>
                <c:pt idx="1889">
                  <c:v>26.041</c:v>
                </c:pt>
                <c:pt idx="1890">
                  <c:v>26.044</c:v>
                </c:pt>
                <c:pt idx="1891">
                  <c:v>26.053999999999998</c:v>
                </c:pt>
                <c:pt idx="1892">
                  <c:v>26.062000000000001</c:v>
                </c:pt>
                <c:pt idx="1893">
                  <c:v>26.068999999999999</c:v>
                </c:pt>
                <c:pt idx="1894">
                  <c:v>26.08</c:v>
                </c:pt>
                <c:pt idx="1895">
                  <c:v>26.087</c:v>
                </c:pt>
                <c:pt idx="1896">
                  <c:v>26.093</c:v>
                </c:pt>
                <c:pt idx="1897">
                  <c:v>26.102</c:v>
                </c:pt>
                <c:pt idx="1898">
                  <c:v>26.105</c:v>
                </c:pt>
                <c:pt idx="1899">
                  <c:v>26.106000000000002</c:v>
                </c:pt>
                <c:pt idx="1900">
                  <c:v>26.109000000000002</c:v>
                </c:pt>
                <c:pt idx="1901">
                  <c:v>26.108000000000001</c:v>
                </c:pt>
                <c:pt idx="1902">
                  <c:v>26.103999999999999</c:v>
                </c:pt>
                <c:pt idx="1903">
                  <c:v>26.109000000000002</c:v>
                </c:pt>
                <c:pt idx="1904">
                  <c:v>26.114999999999998</c:v>
                </c:pt>
                <c:pt idx="1905">
                  <c:v>26.119</c:v>
                </c:pt>
                <c:pt idx="1906">
                  <c:v>26.125</c:v>
                </c:pt>
                <c:pt idx="1907">
                  <c:v>26.13</c:v>
                </c:pt>
                <c:pt idx="1908">
                  <c:v>26.132999999999999</c:v>
                </c:pt>
                <c:pt idx="1909">
                  <c:v>26.13</c:v>
                </c:pt>
                <c:pt idx="1910">
                  <c:v>26.123999999999999</c:v>
                </c:pt>
                <c:pt idx="1911">
                  <c:v>26.119</c:v>
                </c:pt>
                <c:pt idx="1912">
                  <c:v>26.109000000000002</c:v>
                </c:pt>
                <c:pt idx="1913">
                  <c:v>26.099</c:v>
                </c:pt>
                <c:pt idx="1914">
                  <c:v>26.09</c:v>
                </c:pt>
                <c:pt idx="1915">
                  <c:v>26.079000000000001</c:v>
                </c:pt>
                <c:pt idx="1916">
                  <c:v>26.07</c:v>
                </c:pt>
                <c:pt idx="1917">
                  <c:v>26.059000000000001</c:v>
                </c:pt>
                <c:pt idx="1918">
                  <c:v>26.041</c:v>
                </c:pt>
                <c:pt idx="1919">
                  <c:v>26.029</c:v>
                </c:pt>
                <c:pt idx="1920">
                  <c:v>26.015000000000001</c:v>
                </c:pt>
                <c:pt idx="1921">
                  <c:v>25.989000000000001</c:v>
                </c:pt>
                <c:pt idx="1922">
                  <c:v>25.965</c:v>
                </c:pt>
                <c:pt idx="1923">
                  <c:v>25.956</c:v>
                </c:pt>
                <c:pt idx="1924">
                  <c:v>25.943000000000001</c:v>
                </c:pt>
                <c:pt idx="1925">
                  <c:v>25.928999999999998</c:v>
                </c:pt>
                <c:pt idx="1926">
                  <c:v>25.917999999999999</c:v>
                </c:pt>
                <c:pt idx="1927">
                  <c:v>25.908999999999999</c:v>
                </c:pt>
                <c:pt idx="1928">
                  <c:v>25.895</c:v>
                </c:pt>
                <c:pt idx="1929">
                  <c:v>25.876999999999999</c:v>
                </c:pt>
                <c:pt idx="1930">
                  <c:v>25.853999999999999</c:v>
                </c:pt>
                <c:pt idx="1931">
                  <c:v>25.831</c:v>
                </c:pt>
                <c:pt idx="1932">
                  <c:v>25.818000000000001</c:v>
                </c:pt>
                <c:pt idx="1933">
                  <c:v>25.814</c:v>
                </c:pt>
                <c:pt idx="1934">
                  <c:v>25.811</c:v>
                </c:pt>
                <c:pt idx="1935">
                  <c:v>25.806999999999999</c:v>
                </c:pt>
                <c:pt idx="1936">
                  <c:v>25.797000000000001</c:v>
                </c:pt>
                <c:pt idx="1937">
                  <c:v>25.785</c:v>
                </c:pt>
                <c:pt idx="1938">
                  <c:v>25.771999999999998</c:v>
                </c:pt>
                <c:pt idx="1939">
                  <c:v>25.76</c:v>
                </c:pt>
                <c:pt idx="1940">
                  <c:v>25.748999999999999</c:v>
                </c:pt>
                <c:pt idx="1941">
                  <c:v>25.745000000000001</c:v>
                </c:pt>
                <c:pt idx="1942">
                  <c:v>25.744</c:v>
                </c:pt>
                <c:pt idx="1943">
                  <c:v>25.745999999999999</c:v>
                </c:pt>
                <c:pt idx="1944">
                  <c:v>25.748000000000001</c:v>
                </c:pt>
                <c:pt idx="1945">
                  <c:v>25.754999999999999</c:v>
                </c:pt>
                <c:pt idx="1946">
                  <c:v>25.765999999999998</c:v>
                </c:pt>
                <c:pt idx="1947">
                  <c:v>25.785</c:v>
                </c:pt>
                <c:pt idx="1948">
                  <c:v>25.803000000000001</c:v>
                </c:pt>
                <c:pt idx="1949">
                  <c:v>25.811</c:v>
                </c:pt>
                <c:pt idx="1950">
                  <c:v>25.818999999999999</c:v>
                </c:pt>
                <c:pt idx="1951">
                  <c:v>25.831</c:v>
                </c:pt>
                <c:pt idx="1952">
                  <c:v>25.843</c:v>
                </c:pt>
                <c:pt idx="1953">
                  <c:v>25.858000000000001</c:v>
                </c:pt>
                <c:pt idx="1954">
                  <c:v>25.869</c:v>
                </c:pt>
                <c:pt idx="1955">
                  <c:v>25.873999999999999</c:v>
                </c:pt>
                <c:pt idx="1956">
                  <c:v>25.876999999999999</c:v>
                </c:pt>
                <c:pt idx="1957">
                  <c:v>25.87</c:v>
                </c:pt>
                <c:pt idx="1958">
                  <c:v>25.853999999999999</c:v>
                </c:pt>
                <c:pt idx="1959">
                  <c:v>25.84</c:v>
                </c:pt>
                <c:pt idx="1960">
                  <c:v>25.82</c:v>
                </c:pt>
                <c:pt idx="1961">
                  <c:v>25.8</c:v>
                </c:pt>
                <c:pt idx="1962">
                  <c:v>25.783000000000001</c:v>
                </c:pt>
                <c:pt idx="1963">
                  <c:v>25.768999999999998</c:v>
                </c:pt>
                <c:pt idx="1964">
                  <c:v>25.753</c:v>
                </c:pt>
                <c:pt idx="1965">
                  <c:v>25.742000000000001</c:v>
                </c:pt>
                <c:pt idx="1966">
                  <c:v>25.731999999999999</c:v>
                </c:pt>
                <c:pt idx="1967">
                  <c:v>25.719000000000001</c:v>
                </c:pt>
                <c:pt idx="1968">
                  <c:v>25.71</c:v>
                </c:pt>
                <c:pt idx="1969">
                  <c:v>25.699000000000002</c:v>
                </c:pt>
                <c:pt idx="1970">
                  <c:v>25.689</c:v>
                </c:pt>
                <c:pt idx="1971">
                  <c:v>25.68</c:v>
                </c:pt>
                <c:pt idx="1972">
                  <c:v>25.678999999999998</c:v>
                </c:pt>
                <c:pt idx="1973">
                  <c:v>25.675999999999998</c:v>
                </c:pt>
                <c:pt idx="1974">
                  <c:v>25.675000000000001</c:v>
                </c:pt>
                <c:pt idx="1975">
                  <c:v>25.675999999999998</c:v>
                </c:pt>
                <c:pt idx="1976">
                  <c:v>25.673999999999999</c:v>
                </c:pt>
                <c:pt idx="1977">
                  <c:v>25.670999999999999</c:v>
                </c:pt>
                <c:pt idx="1978">
                  <c:v>25.667000000000002</c:v>
                </c:pt>
                <c:pt idx="1979">
                  <c:v>25.661999999999999</c:v>
                </c:pt>
                <c:pt idx="1980">
                  <c:v>25.657</c:v>
                </c:pt>
                <c:pt idx="1981">
                  <c:v>25.65</c:v>
                </c:pt>
                <c:pt idx="1982">
                  <c:v>25.643000000000001</c:v>
                </c:pt>
                <c:pt idx="1983">
                  <c:v>25.64</c:v>
                </c:pt>
                <c:pt idx="1984">
                  <c:v>25.635000000000002</c:v>
                </c:pt>
                <c:pt idx="1985">
                  <c:v>25.631</c:v>
                </c:pt>
                <c:pt idx="1986">
                  <c:v>25.626999999999999</c:v>
                </c:pt>
                <c:pt idx="1987">
                  <c:v>25.626000000000001</c:v>
                </c:pt>
                <c:pt idx="1988">
                  <c:v>25.626999999999999</c:v>
                </c:pt>
                <c:pt idx="1989">
                  <c:v>25.631</c:v>
                </c:pt>
                <c:pt idx="1990">
                  <c:v>25.626000000000001</c:v>
                </c:pt>
                <c:pt idx="1991">
                  <c:v>25.62</c:v>
                </c:pt>
                <c:pt idx="1992">
                  <c:v>25.611999999999998</c:v>
                </c:pt>
                <c:pt idx="1993">
                  <c:v>25.6</c:v>
                </c:pt>
                <c:pt idx="1994">
                  <c:v>25.588000000000001</c:v>
                </c:pt>
                <c:pt idx="1995">
                  <c:v>25.579000000000001</c:v>
                </c:pt>
                <c:pt idx="1996">
                  <c:v>25.567</c:v>
                </c:pt>
                <c:pt idx="1997">
                  <c:v>25.553000000000001</c:v>
                </c:pt>
                <c:pt idx="1998">
                  <c:v>25.544</c:v>
                </c:pt>
                <c:pt idx="1999">
                  <c:v>25.532</c:v>
                </c:pt>
                <c:pt idx="2000">
                  <c:v>25.516999999999999</c:v>
                </c:pt>
                <c:pt idx="2001">
                  <c:v>25.506</c:v>
                </c:pt>
                <c:pt idx="2002">
                  <c:v>25.504000000000001</c:v>
                </c:pt>
                <c:pt idx="2003">
                  <c:v>25.504999999999999</c:v>
                </c:pt>
                <c:pt idx="2004">
                  <c:v>25.507000000000001</c:v>
                </c:pt>
                <c:pt idx="2005">
                  <c:v>25.513000000000002</c:v>
                </c:pt>
                <c:pt idx="2006">
                  <c:v>25.530999999999999</c:v>
                </c:pt>
                <c:pt idx="2007">
                  <c:v>25.547000000000001</c:v>
                </c:pt>
                <c:pt idx="2008">
                  <c:v>25.56</c:v>
                </c:pt>
                <c:pt idx="2009">
                  <c:v>25.571999999999999</c:v>
                </c:pt>
                <c:pt idx="2010">
                  <c:v>25.587</c:v>
                </c:pt>
                <c:pt idx="2011">
                  <c:v>25.597999999999999</c:v>
                </c:pt>
                <c:pt idx="2012">
                  <c:v>25.606999999999999</c:v>
                </c:pt>
                <c:pt idx="2013">
                  <c:v>25.617000000000001</c:v>
                </c:pt>
                <c:pt idx="2014">
                  <c:v>25.626000000000001</c:v>
                </c:pt>
                <c:pt idx="2015">
                  <c:v>25.632000000000001</c:v>
                </c:pt>
                <c:pt idx="2016">
                  <c:v>25.635999999999999</c:v>
                </c:pt>
                <c:pt idx="2017">
                  <c:v>25.643000000000001</c:v>
                </c:pt>
                <c:pt idx="2018">
                  <c:v>25.651</c:v>
                </c:pt>
                <c:pt idx="2019">
                  <c:v>25.651</c:v>
                </c:pt>
                <c:pt idx="2020">
                  <c:v>25.652999999999999</c:v>
                </c:pt>
                <c:pt idx="2021">
                  <c:v>25.658999999999999</c:v>
                </c:pt>
                <c:pt idx="2022">
                  <c:v>25.661000000000001</c:v>
                </c:pt>
                <c:pt idx="2023">
                  <c:v>25.669</c:v>
                </c:pt>
                <c:pt idx="2024">
                  <c:v>25.678999999999998</c:v>
                </c:pt>
                <c:pt idx="2025">
                  <c:v>25.687000000000001</c:v>
                </c:pt>
                <c:pt idx="2026">
                  <c:v>25.693999999999999</c:v>
                </c:pt>
                <c:pt idx="2027">
                  <c:v>25.702000000000002</c:v>
                </c:pt>
                <c:pt idx="2028">
                  <c:v>25.709</c:v>
                </c:pt>
                <c:pt idx="2029">
                  <c:v>25.709</c:v>
                </c:pt>
                <c:pt idx="2030">
                  <c:v>25.707999999999998</c:v>
                </c:pt>
                <c:pt idx="2031">
                  <c:v>25.707000000000001</c:v>
                </c:pt>
                <c:pt idx="2032">
                  <c:v>25.704999999999998</c:v>
                </c:pt>
                <c:pt idx="2033">
                  <c:v>25.707000000000001</c:v>
                </c:pt>
                <c:pt idx="2034">
                  <c:v>25.710999999999999</c:v>
                </c:pt>
                <c:pt idx="2035">
                  <c:v>25.719000000000001</c:v>
                </c:pt>
                <c:pt idx="2036">
                  <c:v>25.727</c:v>
                </c:pt>
                <c:pt idx="2037">
                  <c:v>25.736999999999998</c:v>
                </c:pt>
                <c:pt idx="2038">
                  <c:v>25.748999999999999</c:v>
                </c:pt>
                <c:pt idx="2039">
                  <c:v>25.763000000000002</c:v>
                </c:pt>
                <c:pt idx="2040">
                  <c:v>25.779</c:v>
                </c:pt>
                <c:pt idx="2041">
                  <c:v>25.794</c:v>
                </c:pt>
                <c:pt idx="2042">
                  <c:v>25.809000000000001</c:v>
                </c:pt>
                <c:pt idx="2043">
                  <c:v>25.832000000000001</c:v>
                </c:pt>
                <c:pt idx="2044">
                  <c:v>25.852</c:v>
                </c:pt>
                <c:pt idx="2045">
                  <c:v>25.867000000000001</c:v>
                </c:pt>
                <c:pt idx="2046">
                  <c:v>25.882999999999999</c:v>
                </c:pt>
                <c:pt idx="2047">
                  <c:v>25.902000000000001</c:v>
                </c:pt>
                <c:pt idx="2048">
                  <c:v>25.922000000000001</c:v>
                </c:pt>
                <c:pt idx="2049">
                  <c:v>25.943999999999999</c:v>
                </c:pt>
                <c:pt idx="2050">
                  <c:v>25.971</c:v>
                </c:pt>
                <c:pt idx="2051">
                  <c:v>26</c:v>
                </c:pt>
                <c:pt idx="2052">
                  <c:v>26.033000000000001</c:v>
                </c:pt>
                <c:pt idx="2053">
                  <c:v>26.065999999999999</c:v>
                </c:pt>
                <c:pt idx="2054">
                  <c:v>26.103000000000002</c:v>
                </c:pt>
                <c:pt idx="2055">
                  <c:v>26.134</c:v>
                </c:pt>
                <c:pt idx="2056">
                  <c:v>26.157</c:v>
                </c:pt>
                <c:pt idx="2057">
                  <c:v>26.187999999999999</c:v>
                </c:pt>
                <c:pt idx="2058">
                  <c:v>26.225000000000001</c:v>
                </c:pt>
                <c:pt idx="2059">
                  <c:v>26.257000000000001</c:v>
                </c:pt>
                <c:pt idx="2060">
                  <c:v>26.29</c:v>
                </c:pt>
                <c:pt idx="2061">
                  <c:v>26.315000000000001</c:v>
                </c:pt>
                <c:pt idx="2062">
                  <c:v>26.34</c:v>
                </c:pt>
                <c:pt idx="2063">
                  <c:v>26.367999999999999</c:v>
                </c:pt>
                <c:pt idx="2064">
                  <c:v>26.396000000000001</c:v>
                </c:pt>
                <c:pt idx="2065">
                  <c:v>26.439</c:v>
                </c:pt>
                <c:pt idx="2066">
                  <c:v>26.491</c:v>
                </c:pt>
                <c:pt idx="2067">
                  <c:v>26.55</c:v>
                </c:pt>
                <c:pt idx="2068">
                  <c:v>26.625</c:v>
                </c:pt>
                <c:pt idx="2069">
                  <c:v>26.719000000000001</c:v>
                </c:pt>
                <c:pt idx="2070">
                  <c:v>26.818000000000001</c:v>
                </c:pt>
                <c:pt idx="2071">
                  <c:v>26.917999999999999</c:v>
                </c:pt>
                <c:pt idx="2072">
                  <c:v>27.021999999999998</c:v>
                </c:pt>
                <c:pt idx="2073">
                  <c:v>27.134</c:v>
                </c:pt>
                <c:pt idx="2074">
                  <c:v>27.248000000000001</c:v>
                </c:pt>
                <c:pt idx="2075">
                  <c:v>27.356999999999999</c:v>
                </c:pt>
                <c:pt idx="2076">
                  <c:v>27.460999999999999</c:v>
                </c:pt>
                <c:pt idx="2077">
                  <c:v>27.565999999999999</c:v>
                </c:pt>
                <c:pt idx="2078">
                  <c:v>27.667999999999999</c:v>
                </c:pt>
                <c:pt idx="2079">
                  <c:v>27.762</c:v>
                </c:pt>
                <c:pt idx="2080">
                  <c:v>27.858000000000001</c:v>
                </c:pt>
                <c:pt idx="2081">
                  <c:v>27.946999999999999</c:v>
                </c:pt>
                <c:pt idx="2082">
                  <c:v>28.03</c:v>
                </c:pt>
                <c:pt idx="2083">
                  <c:v>28.11</c:v>
                </c:pt>
                <c:pt idx="2084">
                  <c:v>28.184000000000001</c:v>
                </c:pt>
                <c:pt idx="2085">
                  <c:v>28.257999999999999</c:v>
                </c:pt>
                <c:pt idx="2086">
                  <c:v>28.33</c:v>
                </c:pt>
                <c:pt idx="2087">
                  <c:v>28.405999999999999</c:v>
                </c:pt>
                <c:pt idx="2088">
                  <c:v>28.481000000000002</c:v>
                </c:pt>
                <c:pt idx="2089">
                  <c:v>28.550999999999998</c:v>
                </c:pt>
                <c:pt idx="2090">
                  <c:v>28.623999999999999</c:v>
                </c:pt>
                <c:pt idx="2091">
                  <c:v>28.696000000000002</c:v>
                </c:pt>
                <c:pt idx="2092">
                  <c:v>28.756</c:v>
                </c:pt>
                <c:pt idx="2093">
                  <c:v>28.812999999999999</c:v>
                </c:pt>
                <c:pt idx="2094">
                  <c:v>28.876999999999999</c:v>
                </c:pt>
                <c:pt idx="2095">
                  <c:v>28.952000000000002</c:v>
                </c:pt>
                <c:pt idx="2096">
                  <c:v>29.033999999999999</c:v>
                </c:pt>
                <c:pt idx="2097">
                  <c:v>29.123000000000001</c:v>
                </c:pt>
                <c:pt idx="2098">
                  <c:v>29.213999999999999</c:v>
                </c:pt>
                <c:pt idx="2099">
                  <c:v>29.31</c:v>
                </c:pt>
                <c:pt idx="2100">
                  <c:v>29.41</c:v>
                </c:pt>
                <c:pt idx="2101">
                  <c:v>29.510999999999999</c:v>
                </c:pt>
                <c:pt idx="2102">
                  <c:v>29.614999999999998</c:v>
                </c:pt>
                <c:pt idx="2103">
                  <c:v>29.728999999999999</c:v>
                </c:pt>
                <c:pt idx="2104">
                  <c:v>29.853000000000002</c:v>
                </c:pt>
                <c:pt idx="2105">
                  <c:v>29.98</c:v>
                </c:pt>
                <c:pt idx="2106">
                  <c:v>30.106000000000002</c:v>
                </c:pt>
                <c:pt idx="2107">
                  <c:v>30.225999999999999</c:v>
                </c:pt>
                <c:pt idx="2108">
                  <c:v>30.338999999999999</c:v>
                </c:pt>
                <c:pt idx="2109">
                  <c:v>30.452999999999999</c:v>
                </c:pt>
                <c:pt idx="2110">
                  <c:v>30.568999999999999</c:v>
                </c:pt>
                <c:pt idx="2111">
                  <c:v>30.684000000000001</c:v>
                </c:pt>
                <c:pt idx="2112">
                  <c:v>30.806999999999999</c:v>
                </c:pt>
                <c:pt idx="2113">
                  <c:v>30.93</c:v>
                </c:pt>
                <c:pt idx="2114">
                  <c:v>31.052</c:v>
                </c:pt>
                <c:pt idx="2115">
                  <c:v>31.184000000000001</c:v>
                </c:pt>
                <c:pt idx="2116">
                  <c:v>31.321999999999999</c:v>
                </c:pt>
                <c:pt idx="2117">
                  <c:v>31.457999999999998</c:v>
                </c:pt>
                <c:pt idx="2118">
                  <c:v>31.593</c:v>
                </c:pt>
                <c:pt idx="2119">
                  <c:v>31.728000000000002</c:v>
                </c:pt>
                <c:pt idx="2120">
                  <c:v>31.852</c:v>
                </c:pt>
                <c:pt idx="2121">
                  <c:v>31.978000000000002</c:v>
                </c:pt>
                <c:pt idx="2122">
                  <c:v>32.11</c:v>
                </c:pt>
                <c:pt idx="2123">
                  <c:v>32.241</c:v>
                </c:pt>
                <c:pt idx="2124">
                  <c:v>32.366</c:v>
                </c:pt>
                <c:pt idx="2125">
                  <c:v>32.49</c:v>
                </c:pt>
                <c:pt idx="2126">
                  <c:v>32.622999999999998</c:v>
                </c:pt>
                <c:pt idx="2127">
                  <c:v>32.747</c:v>
                </c:pt>
                <c:pt idx="2128">
                  <c:v>32.865000000000002</c:v>
                </c:pt>
                <c:pt idx="2129">
                  <c:v>32.975000000000001</c:v>
                </c:pt>
                <c:pt idx="2130">
                  <c:v>33.076000000000001</c:v>
                </c:pt>
                <c:pt idx="2131">
                  <c:v>33.165999999999997</c:v>
                </c:pt>
                <c:pt idx="2132">
                  <c:v>33.244999999999997</c:v>
                </c:pt>
                <c:pt idx="2133">
                  <c:v>33.323</c:v>
                </c:pt>
                <c:pt idx="2134">
                  <c:v>33.401000000000003</c:v>
                </c:pt>
                <c:pt idx="2135">
                  <c:v>33.47</c:v>
                </c:pt>
                <c:pt idx="2136">
                  <c:v>33.531999999999996</c:v>
                </c:pt>
                <c:pt idx="2137">
                  <c:v>33.593000000000004</c:v>
                </c:pt>
                <c:pt idx="2138">
                  <c:v>33.651000000000003</c:v>
                </c:pt>
                <c:pt idx="2139">
                  <c:v>33.707000000000001</c:v>
                </c:pt>
                <c:pt idx="2140">
                  <c:v>33.768000000000001</c:v>
                </c:pt>
                <c:pt idx="2141">
                  <c:v>33.832999999999998</c:v>
                </c:pt>
                <c:pt idx="2142">
                  <c:v>33.893000000000001</c:v>
                </c:pt>
                <c:pt idx="2143">
                  <c:v>33.950000000000003</c:v>
                </c:pt>
                <c:pt idx="2144">
                  <c:v>34.008000000000003</c:v>
                </c:pt>
                <c:pt idx="2145">
                  <c:v>34.067</c:v>
                </c:pt>
                <c:pt idx="2146">
                  <c:v>34.125</c:v>
                </c:pt>
                <c:pt idx="2147">
                  <c:v>34.18</c:v>
                </c:pt>
                <c:pt idx="2148">
                  <c:v>34.232999999999997</c:v>
                </c:pt>
                <c:pt idx="2149">
                  <c:v>34.276000000000003</c:v>
                </c:pt>
                <c:pt idx="2150">
                  <c:v>34.307000000000002</c:v>
                </c:pt>
                <c:pt idx="2151">
                  <c:v>34.331000000000003</c:v>
                </c:pt>
                <c:pt idx="2152">
                  <c:v>34.35</c:v>
                </c:pt>
                <c:pt idx="2153">
                  <c:v>34.366</c:v>
                </c:pt>
                <c:pt idx="2154">
                  <c:v>34.381999999999998</c:v>
                </c:pt>
                <c:pt idx="2155">
                  <c:v>34.387999999999998</c:v>
                </c:pt>
                <c:pt idx="2156">
                  <c:v>34.39</c:v>
                </c:pt>
                <c:pt idx="2157">
                  <c:v>34.381</c:v>
                </c:pt>
                <c:pt idx="2158">
                  <c:v>34.360999999999997</c:v>
                </c:pt>
                <c:pt idx="2159">
                  <c:v>34.335000000000001</c:v>
                </c:pt>
                <c:pt idx="2160">
                  <c:v>34.305999999999997</c:v>
                </c:pt>
                <c:pt idx="2161">
                  <c:v>34.286000000000001</c:v>
                </c:pt>
                <c:pt idx="2162">
                  <c:v>34.261000000000003</c:v>
                </c:pt>
                <c:pt idx="2163">
                  <c:v>34.225000000000001</c:v>
                </c:pt>
                <c:pt idx="2164">
                  <c:v>34.198999999999998</c:v>
                </c:pt>
                <c:pt idx="2165">
                  <c:v>34.183</c:v>
                </c:pt>
                <c:pt idx="2166">
                  <c:v>34.161000000000001</c:v>
                </c:pt>
                <c:pt idx="2167">
                  <c:v>34.140999999999998</c:v>
                </c:pt>
                <c:pt idx="2168">
                  <c:v>34.134</c:v>
                </c:pt>
                <c:pt idx="2169">
                  <c:v>34.128999999999998</c:v>
                </c:pt>
                <c:pt idx="2170">
                  <c:v>34.124000000000002</c:v>
                </c:pt>
                <c:pt idx="2171">
                  <c:v>34.128999999999998</c:v>
                </c:pt>
                <c:pt idx="2172">
                  <c:v>34.133000000000003</c:v>
                </c:pt>
                <c:pt idx="2173">
                  <c:v>34.134</c:v>
                </c:pt>
                <c:pt idx="2174">
                  <c:v>34.139000000000003</c:v>
                </c:pt>
                <c:pt idx="2175">
                  <c:v>34.152000000000001</c:v>
                </c:pt>
                <c:pt idx="2176">
                  <c:v>34.179000000000002</c:v>
                </c:pt>
                <c:pt idx="2177">
                  <c:v>34.215000000000003</c:v>
                </c:pt>
                <c:pt idx="2178">
                  <c:v>34.253</c:v>
                </c:pt>
                <c:pt idx="2179">
                  <c:v>34.293999999999997</c:v>
                </c:pt>
                <c:pt idx="2180">
                  <c:v>34.341000000000001</c:v>
                </c:pt>
                <c:pt idx="2181">
                  <c:v>34.389000000000003</c:v>
                </c:pt>
                <c:pt idx="2182">
                  <c:v>34.435000000000002</c:v>
                </c:pt>
                <c:pt idx="2183">
                  <c:v>34.478999999999999</c:v>
                </c:pt>
                <c:pt idx="2184">
                  <c:v>34.521000000000001</c:v>
                </c:pt>
                <c:pt idx="2185">
                  <c:v>34.555</c:v>
                </c:pt>
                <c:pt idx="2186">
                  <c:v>34.581000000000003</c:v>
                </c:pt>
                <c:pt idx="2187">
                  <c:v>34.613</c:v>
                </c:pt>
                <c:pt idx="2188">
                  <c:v>34.652999999999999</c:v>
                </c:pt>
                <c:pt idx="2189">
                  <c:v>34.688000000000002</c:v>
                </c:pt>
                <c:pt idx="2190">
                  <c:v>34.722000000000001</c:v>
                </c:pt>
                <c:pt idx="2191">
                  <c:v>34.75</c:v>
                </c:pt>
                <c:pt idx="2192">
                  <c:v>34.774999999999999</c:v>
                </c:pt>
                <c:pt idx="2193">
                  <c:v>34.792000000000002</c:v>
                </c:pt>
                <c:pt idx="2194">
                  <c:v>34.795000000000002</c:v>
                </c:pt>
                <c:pt idx="2195">
                  <c:v>34.786999999999999</c:v>
                </c:pt>
                <c:pt idx="2196">
                  <c:v>34.768999999999998</c:v>
                </c:pt>
                <c:pt idx="2197">
                  <c:v>34.75</c:v>
                </c:pt>
                <c:pt idx="2198">
                  <c:v>34.719000000000001</c:v>
                </c:pt>
                <c:pt idx="2199">
                  <c:v>34.677999999999997</c:v>
                </c:pt>
                <c:pt idx="2200">
                  <c:v>34.627000000000002</c:v>
                </c:pt>
                <c:pt idx="2201">
                  <c:v>34.578000000000003</c:v>
                </c:pt>
                <c:pt idx="2202">
                  <c:v>34.552999999999997</c:v>
                </c:pt>
                <c:pt idx="2203">
                  <c:v>34.536000000000001</c:v>
                </c:pt>
                <c:pt idx="2204">
                  <c:v>34.512999999999998</c:v>
                </c:pt>
                <c:pt idx="2205">
                  <c:v>34.496000000000002</c:v>
                </c:pt>
                <c:pt idx="2206">
                  <c:v>34.478999999999999</c:v>
                </c:pt>
                <c:pt idx="2207">
                  <c:v>34.462000000000003</c:v>
                </c:pt>
                <c:pt idx="2208">
                  <c:v>34.450000000000003</c:v>
                </c:pt>
                <c:pt idx="2209">
                  <c:v>34.436</c:v>
                </c:pt>
                <c:pt idx="2210">
                  <c:v>34.435000000000002</c:v>
                </c:pt>
                <c:pt idx="2211">
                  <c:v>34.445</c:v>
                </c:pt>
                <c:pt idx="2212">
                  <c:v>34.454999999999998</c:v>
                </c:pt>
                <c:pt idx="2213">
                  <c:v>34.465000000000003</c:v>
                </c:pt>
                <c:pt idx="2214">
                  <c:v>34.475000000000001</c:v>
                </c:pt>
                <c:pt idx="2215">
                  <c:v>34.491999999999997</c:v>
                </c:pt>
                <c:pt idx="2216">
                  <c:v>34.512999999999998</c:v>
                </c:pt>
                <c:pt idx="2217">
                  <c:v>34.539000000000001</c:v>
                </c:pt>
                <c:pt idx="2218">
                  <c:v>34.561</c:v>
                </c:pt>
                <c:pt idx="2219">
                  <c:v>34.587000000000003</c:v>
                </c:pt>
                <c:pt idx="2220">
                  <c:v>34.618000000000002</c:v>
                </c:pt>
                <c:pt idx="2221">
                  <c:v>34.643000000000001</c:v>
                </c:pt>
                <c:pt idx="2222">
                  <c:v>34.661000000000001</c:v>
                </c:pt>
                <c:pt idx="2223">
                  <c:v>34.686</c:v>
                </c:pt>
                <c:pt idx="2224">
                  <c:v>34.707999999999998</c:v>
                </c:pt>
                <c:pt idx="2225">
                  <c:v>34.723999999999997</c:v>
                </c:pt>
                <c:pt idx="2226">
                  <c:v>34.732999999999997</c:v>
                </c:pt>
                <c:pt idx="2227">
                  <c:v>34.737000000000002</c:v>
                </c:pt>
                <c:pt idx="2228">
                  <c:v>34.734999999999999</c:v>
                </c:pt>
                <c:pt idx="2229">
                  <c:v>34.731000000000002</c:v>
                </c:pt>
                <c:pt idx="2230">
                  <c:v>34.725999999999999</c:v>
                </c:pt>
                <c:pt idx="2231">
                  <c:v>34.723999999999997</c:v>
                </c:pt>
                <c:pt idx="2232">
                  <c:v>34.718000000000004</c:v>
                </c:pt>
                <c:pt idx="2233">
                  <c:v>34.709000000000003</c:v>
                </c:pt>
                <c:pt idx="2234">
                  <c:v>34.701999999999998</c:v>
                </c:pt>
                <c:pt idx="2235">
                  <c:v>34.691000000000003</c:v>
                </c:pt>
                <c:pt idx="2236">
                  <c:v>34.683</c:v>
                </c:pt>
                <c:pt idx="2237">
                  <c:v>34.68</c:v>
                </c:pt>
                <c:pt idx="2238">
                  <c:v>34.680999999999997</c:v>
                </c:pt>
                <c:pt idx="2239">
                  <c:v>34.686999999999998</c:v>
                </c:pt>
                <c:pt idx="2240">
                  <c:v>34.694000000000003</c:v>
                </c:pt>
                <c:pt idx="2241">
                  <c:v>34.703000000000003</c:v>
                </c:pt>
                <c:pt idx="2242">
                  <c:v>34.707000000000001</c:v>
                </c:pt>
                <c:pt idx="2243">
                  <c:v>34.707999999999998</c:v>
                </c:pt>
                <c:pt idx="2244">
                  <c:v>34.71</c:v>
                </c:pt>
                <c:pt idx="2245">
                  <c:v>34.713000000000001</c:v>
                </c:pt>
                <c:pt idx="2246">
                  <c:v>34.722000000000001</c:v>
                </c:pt>
                <c:pt idx="2247">
                  <c:v>34.738</c:v>
                </c:pt>
                <c:pt idx="2248">
                  <c:v>34.753</c:v>
                </c:pt>
                <c:pt idx="2249">
                  <c:v>34.764000000000003</c:v>
                </c:pt>
                <c:pt idx="2250">
                  <c:v>34.768999999999998</c:v>
                </c:pt>
                <c:pt idx="2251">
                  <c:v>34.770000000000003</c:v>
                </c:pt>
                <c:pt idx="2252">
                  <c:v>34.756999999999998</c:v>
                </c:pt>
                <c:pt idx="2253">
                  <c:v>34.743000000000002</c:v>
                </c:pt>
                <c:pt idx="2254">
                  <c:v>34.723999999999997</c:v>
                </c:pt>
                <c:pt idx="2255">
                  <c:v>34.700000000000003</c:v>
                </c:pt>
                <c:pt idx="2256">
                  <c:v>34.679000000000002</c:v>
                </c:pt>
                <c:pt idx="2257">
                  <c:v>34.658000000000001</c:v>
                </c:pt>
                <c:pt idx="2258">
                  <c:v>34.640999999999998</c:v>
                </c:pt>
                <c:pt idx="2259">
                  <c:v>34.628</c:v>
                </c:pt>
                <c:pt idx="2260">
                  <c:v>34.613</c:v>
                </c:pt>
                <c:pt idx="2261">
                  <c:v>34.606000000000002</c:v>
                </c:pt>
                <c:pt idx="2262">
                  <c:v>34.595999999999997</c:v>
                </c:pt>
                <c:pt idx="2263">
                  <c:v>34.588000000000001</c:v>
                </c:pt>
                <c:pt idx="2264">
                  <c:v>34.581000000000003</c:v>
                </c:pt>
                <c:pt idx="2265">
                  <c:v>34.573999999999998</c:v>
                </c:pt>
                <c:pt idx="2266">
                  <c:v>34.578000000000003</c:v>
                </c:pt>
                <c:pt idx="2267">
                  <c:v>34.591000000000001</c:v>
                </c:pt>
                <c:pt idx="2268">
                  <c:v>34.606999999999999</c:v>
                </c:pt>
                <c:pt idx="2269">
                  <c:v>34.619999999999997</c:v>
                </c:pt>
                <c:pt idx="2270">
                  <c:v>34.628</c:v>
                </c:pt>
                <c:pt idx="2271">
                  <c:v>34.633000000000003</c:v>
                </c:pt>
                <c:pt idx="2272">
                  <c:v>34.634</c:v>
                </c:pt>
                <c:pt idx="2273">
                  <c:v>34.633000000000003</c:v>
                </c:pt>
                <c:pt idx="2274">
                  <c:v>34.633000000000003</c:v>
                </c:pt>
                <c:pt idx="2275">
                  <c:v>34.634</c:v>
                </c:pt>
                <c:pt idx="2276">
                  <c:v>34.637999999999998</c:v>
                </c:pt>
                <c:pt idx="2277">
                  <c:v>34.64</c:v>
                </c:pt>
                <c:pt idx="2278">
                  <c:v>34.637</c:v>
                </c:pt>
                <c:pt idx="2279">
                  <c:v>34.634</c:v>
                </c:pt>
                <c:pt idx="2280">
                  <c:v>34.631999999999998</c:v>
                </c:pt>
                <c:pt idx="2281">
                  <c:v>34.628999999999998</c:v>
                </c:pt>
                <c:pt idx="2282">
                  <c:v>34.636000000000003</c:v>
                </c:pt>
                <c:pt idx="2283">
                  <c:v>34.646999999999998</c:v>
                </c:pt>
                <c:pt idx="2284">
                  <c:v>34.655000000000001</c:v>
                </c:pt>
                <c:pt idx="2285">
                  <c:v>34.671999999999997</c:v>
                </c:pt>
                <c:pt idx="2286">
                  <c:v>34.69</c:v>
                </c:pt>
                <c:pt idx="2287">
                  <c:v>34.697000000000003</c:v>
                </c:pt>
                <c:pt idx="2288">
                  <c:v>34.701999999999998</c:v>
                </c:pt>
                <c:pt idx="2289">
                  <c:v>34.704000000000001</c:v>
                </c:pt>
                <c:pt idx="2290">
                  <c:v>34.698999999999998</c:v>
                </c:pt>
                <c:pt idx="2291">
                  <c:v>34.695999999999998</c:v>
                </c:pt>
                <c:pt idx="2292">
                  <c:v>34.698</c:v>
                </c:pt>
                <c:pt idx="2293">
                  <c:v>34.700000000000003</c:v>
                </c:pt>
                <c:pt idx="2294">
                  <c:v>34.706000000000003</c:v>
                </c:pt>
                <c:pt idx="2295">
                  <c:v>34.707999999999998</c:v>
                </c:pt>
                <c:pt idx="2296">
                  <c:v>34.715000000000003</c:v>
                </c:pt>
                <c:pt idx="2297">
                  <c:v>34.716999999999999</c:v>
                </c:pt>
                <c:pt idx="2298">
                  <c:v>34.715000000000003</c:v>
                </c:pt>
                <c:pt idx="2299">
                  <c:v>34.715000000000003</c:v>
                </c:pt>
                <c:pt idx="2300">
                  <c:v>34.713000000000001</c:v>
                </c:pt>
                <c:pt idx="2301">
                  <c:v>34.712000000000003</c:v>
                </c:pt>
                <c:pt idx="2302">
                  <c:v>34.701000000000001</c:v>
                </c:pt>
                <c:pt idx="2303">
                  <c:v>34.685000000000002</c:v>
                </c:pt>
                <c:pt idx="2304">
                  <c:v>34.679000000000002</c:v>
                </c:pt>
                <c:pt idx="2305">
                  <c:v>34.67</c:v>
                </c:pt>
                <c:pt idx="2306">
                  <c:v>34.654000000000003</c:v>
                </c:pt>
                <c:pt idx="2307">
                  <c:v>34.625999999999998</c:v>
                </c:pt>
                <c:pt idx="2308">
                  <c:v>34.598999999999997</c:v>
                </c:pt>
                <c:pt idx="2309">
                  <c:v>34.581000000000003</c:v>
                </c:pt>
                <c:pt idx="2310">
                  <c:v>34.557000000000002</c:v>
                </c:pt>
                <c:pt idx="2311">
                  <c:v>34.529000000000003</c:v>
                </c:pt>
                <c:pt idx="2312">
                  <c:v>34.509</c:v>
                </c:pt>
                <c:pt idx="2313">
                  <c:v>34.484000000000002</c:v>
                </c:pt>
                <c:pt idx="2314">
                  <c:v>34.448999999999998</c:v>
                </c:pt>
                <c:pt idx="2315">
                  <c:v>34.402999999999999</c:v>
                </c:pt>
                <c:pt idx="2316">
                  <c:v>34.347999999999999</c:v>
                </c:pt>
                <c:pt idx="2317">
                  <c:v>34.296999999999997</c:v>
                </c:pt>
                <c:pt idx="2318">
                  <c:v>34.246000000000002</c:v>
                </c:pt>
                <c:pt idx="2319">
                  <c:v>34.201999999999998</c:v>
                </c:pt>
                <c:pt idx="2320">
                  <c:v>34.174999999999997</c:v>
                </c:pt>
                <c:pt idx="2321">
                  <c:v>34.155999999999999</c:v>
                </c:pt>
                <c:pt idx="2322">
                  <c:v>34.134999999999998</c:v>
                </c:pt>
                <c:pt idx="2323">
                  <c:v>34.119999999999997</c:v>
                </c:pt>
                <c:pt idx="2324">
                  <c:v>34.110999999999997</c:v>
                </c:pt>
                <c:pt idx="2325">
                  <c:v>34.104999999999997</c:v>
                </c:pt>
                <c:pt idx="2326">
                  <c:v>34.091999999999999</c:v>
                </c:pt>
                <c:pt idx="2327">
                  <c:v>34.076000000000001</c:v>
                </c:pt>
                <c:pt idx="2328">
                  <c:v>34.064</c:v>
                </c:pt>
                <c:pt idx="2329">
                  <c:v>34.064999999999998</c:v>
                </c:pt>
                <c:pt idx="2330">
                  <c:v>34.082000000000001</c:v>
                </c:pt>
                <c:pt idx="2331">
                  <c:v>34.095999999999997</c:v>
                </c:pt>
                <c:pt idx="2332">
                  <c:v>34.101999999999997</c:v>
                </c:pt>
                <c:pt idx="2333">
                  <c:v>34.118000000000002</c:v>
                </c:pt>
                <c:pt idx="2334">
                  <c:v>34.143999999999998</c:v>
                </c:pt>
                <c:pt idx="2335">
                  <c:v>34.167000000000002</c:v>
                </c:pt>
                <c:pt idx="2336">
                  <c:v>34.18</c:v>
                </c:pt>
                <c:pt idx="2337">
                  <c:v>34.189</c:v>
                </c:pt>
                <c:pt idx="2338">
                  <c:v>34.192999999999998</c:v>
                </c:pt>
                <c:pt idx="2339">
                  <c:v>34.197000000000003</c:v>
                </c:pt>
                <c:pt idx="2340">
                  <c:v>34.21</c:v>
                </c:pt>
                <c:pt idx="2341">
                  <c:v>34.222000000000001</c:v>
                </c:pt>
                <c:pt idx="2342">
                  <c:v>34.226999999999997</c:v>
                </c:pt>
                <c:pt idx="2343">
                  <c:v>34.235999999999997</c:v>
                </c:pt>
                <c:pt idx="2344">
                  <c:v>34.25</c:v>
                </c:pt>
                <c:pt idx="2345">
                  <c:v>34.265999999999998</c:v>
                </c:pt>
                <c:pt idx="2346">
                  <c:v>34.274000000000001</c:v>
                </c:pt>
                <c:pt idx="2347">
                  <c:v>34.277000000000001</c:v>
                </c:pt>
                <c:pt idx="2348">
                  <c:v>34.274999999999999</c:v>
                </c:pt>
                <c:pt idx="2349">
                  <c:v>34.253</c:v>
                </c:pt>
                <c:pt idx="2350">
                  <c:v>34.220999999999997</c:v>
                </c:pt>
                <c:pt idx="2351">
                  <c:v>34.197000000000003</c:v>
                </c:pt>
                <c:pt idx="2352">
                  <c:v>34.173000000000002</c:v>
                </c:pt>
                <c:pt idx="2353">
                  <c:v>34.143000000000001</c:v>
                </c:pt>
                <c:pt idx="2354">
                  <c:v>34.109000000000002</c:v>
                </c:pt>
                <c:pt idx="2355">
                  <c:v>34.082999999999998</c:v>
                </c:pt>
                <c:pt idx="2356">
                  <c:v>34.063000000000002</c:v>
                </c:pt>
                <c:pt idx="2357">
                  <c:v>34.042000000000002</c:v>
                </c:pt>
                <c:pt idx="2358">
                  <c:v>34.012</c:v>
                </c:pt>
                <c:pt idx="2359">
                  <c:v>33.984999999999999</c:v>
                </c:pt>
                <c:pt idx="2360">
                  <c:v>33.975000000000001</c:v>
                </c:pt>
                <c:pt idx="2361">
                  <c:v>33.96</c:v>
                </c:pt>
                <c:pt idx="2362">
                  <c:v>33.96</c:v>
                </c:pt>
                <c:pt idx="2363">
                  <c:v>33.97</c:v>
                </c:pt>
                <c:pt idx="2364">
                  <c:v>33.978000000000002</c:v>
                </c:pt>
                <c:pt idx="2365">
                  <c:v>33.984999999999999</c:v>
                </c:pt>
                <c:pt idx="2366">
                  <c:v>33.985999999999997</c:v>
                </c:pt>
                <c:pt idx="2367">
                  <c:v>33.993000000000002</c:v>
                </c:pt>
                <c:pt idx="2368">
                  <c:v>34.014000000000003</c:v>
                </c:pt>
                <c:pt idx="2369">
                  <c:v>34.043999999999997</c:v>
                </c:pt>
                <c:pt idx="2370">
                  <c:v>34.079000000000001</c:v>
                </c:pt>
                <c:pt idx="2371">
                  <c:v>34.113999999999997</c:v>
                </c:pt>
                <c:pt idx="2372">
                  <c:v>34.162999999999997</c:v>
                </c:pt>
                <c:pt idx="2373">
                  <c:v>34.222000000000001</c:v>
                </c:pt>
                <c:pt idx="2374">
                  <c:v>34.277999999999999</c:v>
                </c:pt>
                <c:pt idx="2375">
                  <c:v>34.311999999999998</c:v>
                </c:pt>
                <c:pt idx="2376">
                  <c:v>34.338999999999999</c:v>
                </c:pt>
                <c:pt idx="2377">
                  <c:v>34.378</c:v>
                </c:pt>
                <c:pt idx="2378">
                  <c:v>34.417000000000002</c:v>
                </c:pt>
                <c:pt idx="2379">
                  <c:v>34.445999999999998</c:v>
                </c:pt>
                <c:pt idx="2380">
                  <c:v>34.466999999999999</c:v>
                </c:pt>
                <c:pt idx="2381">
                  <c:v>34.49</c:v>
                </c:pt>
                <c:pt idx="2382">
                  <c:v>34.523000000000003</c:v>
                </c:pt>
                <c:pt idx="2383">
                  <c:v>34.56</c:v>
                </c:pt>
                <c:pt idx="2384">
                  <c:v>34.584000000000003</c:v>
                </c:pt>
                <c:pt idx="2385">
                  <c:v>34.615000000000002</c:v>
                </c:pt>
                <c:pt idx="2386">
                  <c:v>34.655999999999999</c:v>
                </c:pt>
                <c:pt idx="2387">
                  <c:v>34.682000000000002</c:v>
                </c:pt>
                <c:pt idx="2388">
                  <c:v>34.695999999999998</c:v>
                </c:pt>
                <c:pt idx="2389">
                  <c:v>34.709000000000003</c:v>
                </c:pt>
                <c:pt idx="2390">
                  <c:v>34.731999999999999</c:v>
                </c:pt>
                <c:pt idx="2391">
                  <c:v>34.744</c:v>
                </c:pt>
                <c:pt idx="2392">
                  <c:v>34.755000000000003</c:v>
                </c:pt>
                <c:pt idx="2393">
                  <c:v>34.768000000000001</c:v>
                </c:pt>
                <c:pt idx="2394">
                  <c:v>34.774999999999999</c:v>
                </c:pt>
                <c:pt idx="2395">
                  <c:v>34.789000000000001</c:v>
                </c:pt>
                <c:pt idx="2396">
                  <c:v>34.817</c:v>
                </c:pt>
                <c:pt idx="2397">
                  <c:v>34.837000000000003</c:v>
                </c:pt>
                <c:pt idx="2398">
                  <c:v>34.863</c:v>
                </c:pt>
                <c:pt idx="2399">
                  <c:v>34.892000000000003</c:v>
                </c:pt>
                <c:pt idx="2400">
                  <c:v>34.917999999999999</c:v>
                </c:pt>
                <c:pt idx="2401">
                  <c:v>34.951999999999998</c:v>
                </c:pt>
                <c:pt idx="2402">
                  <c:v>34.99</c:v>
                </c:pt>
                <c:pt idx="2403">
                  <c:v>35.029000000000003</c:v>
                </c:pt>
                <c:pt idx="2404">
                  <c:v>35.049999999999997</c:v>
                </c:pt>
                <c:pt idx="2405">
                  <c:v>35.076999999999998</c:v>
                </c:pt>
                <c:pt idx="2406">
                  <c:v>35.106999999999999</c:v>
                </c:pt>
                <c:pt idx="2407">
                  <c:v>35.14</c:v>
                </c:pt>
                <c:pt idx="2408">
                  <c:v>35.168999999999997</c:v>
                </c:pt>
                <c:pt idx="2409">
                  <c:v>35.185000000000002</c:v>
                </c:pt>
                <c:pt idx="2410">
                  <c:v>35.195999999999998</c:v>
                </c:pt>
                <c:pt idx="2411">
                  <c:v>35.212000000000003</c:v>
                </c:pt>
                <c:pt idx="2412">
                  <c:v>35.228999999999999</c:v>
                </c:pt>
                <c:pt idx="2413">
                  <c:v>35.238</c:v>
                </c:pt>
                <c:pt idx="2414">
                  <c:v>35.234999999999999</c:v>
                </c:pt>
                <c:pt idx="2415">
                  <c:v>35.228000000000002</c:v>
                </c:pt>
                <c:pt idx="2416">
                  <c:v>35.21</c:v>
                </c:pt>
                <c:pt idx="2417">
                  <c:v>35.188000000000002</c:v>
                </c:pt>
                <c:pt idx="2418">
                  <c:v>35.164000000000001</c:v>
                </c:pt>
                <c:pt idx="2419">
                  <c:v>35.137</c:v>
                </c:pt>
                <c:pt idx="2420">
                  <c:v>35.106000000000002</c:v>
                </c:pt>
                <c:pt idx="2421">
                  <c:v>35.067</c:v>
                </c:pt>
                <c:pt idx="2422">
                  <c:v>35.024999999999999</c:v>
                </c:pt>
                <c:pt idx="2423">
                  <c:v>34.99</c:v>
                </c:pt>
                <c:pt idx="2424">
                  <c:v>34.960999999999999</c:v>
                </c:pt>
                <c:pt idx="2425">
                  <c:v>34.942</c:v>
                </c:pt>
                <c:pt idx="2426">
                  <c:v>34.930999999999997</c:v>
                </c:pt>
                <c:pt idx="2427">
                  <c:v>34.927</c:v>
                </c:pt>
                <c:pt idx="2428">
                  <c:v>34.923000000000002</c:v>
                </c:pt>
                <c:pt idx="2429">
                  <c:v>34.915999999999997</c:v>
                </c:pt>
                <c:pt idx="2430">
                  <c:v>34.914999999999999</c:v>
                </c:pt>
                <c:pt idx="2431">
                  <c:v>34.92</c:v>
                </c:pt>
                <c:pt idx="2432">
                  <c:v>34.923999999999999</c:v>
                </c:pt>
                <c:pt idx="2433">
                  <c:v>34.929000000000002</c:v>
                </c:pt>
                <c:pt idx="2434">
                  <c:v>34.94</c:v>
                </c:pt>
                <c:pt idx="2435">
                  <c:v>34.951999999999998</c:v>
                </c:pt>
                <c:pt idx="2436">
                  <c:v>34.966999999999999</c:v>
                </c:pt>
                <c:pt idx="2437">
                  <c:v>34.982999999999997</c:v>
                </c:pt>
                <c:pt idx="2438">
                  <c:v>35.01</c:v>
                </c:pt>
                <c:pt idx="2439">
                  <c:v>35.034999999999997</c:v>
                </c:pt>
                <c:pt idx="2440">
                  <c:v>35.052</c:v>
                </c:pt>
                <c:pt idx="2441">
                  <c:v>35.067</c:v>
                </c:pt>
                <c:pt idx="2442">
                  <c:v>35.076999999999998</c:v>
                </c:pt>
                <c:pt idx="2443">
                  <c:v>35.093000000000004</c:v>
                </c:pt>
                <c:pt idx="2444">
                  <c:v>35.106999999999999</c:v>
                </c:pt>
                <c:pt idx="2445">
                  <c:v>35.118000000000002</c:v>
                </c:pt>
                <c:pt idx="2446">
                  <c:v>35.122999999999998</c:v>
                </c:pt>
                <c:pt idx="2447">
                  <c:v>35.122999999999998</c:v>
                </c:pt>
                <c:pt idx="2448">
                  <c:v>35.119999999999997</c:v>
                </c:pt>
                <c:pt idx="2449">
                  <c:v>35.11</c:v>
                </c:pt>
                <c:pt idx="2450">
                  <c:v>35.095999999999997</c:v>
                </c:pt>
                <c:pt idx="2451">
                  <c:v>35.085999999999999</c:v>
                </c:pt>
                <c:pt idx="2452">
                  <c:v>35.075000000000003</c:v>
                </c:pt>
                <c:pt idx="2453">
                  <c:v>35.061</c:v>
                </c:pt>
                <c:pt idx="2454">
                  <c:v>35.046999999999997</c:v>
                </c:pt>
                <c:pt idx="2455">
                  <c:v>35.036000000000001</c:v>
                </c:pt>
                <c:pt idx="2456">
                  <c:v>35.026000000000003</c:v>
                </c:pt>
                <c:pt idx="2457">
                  <c:v>35.015999999999998</c:v>
                </c:pt>
                <c:pt idx="2458">
                  <c:v>35.01</c:v>
                </c:pt>
                <c:pt idx="2459">
                  <c:v>35.01</c:v>
                </c:pt>
                <c:pt idx="2460">
                  <c:v>35.008000000000003</c:v>
                </c:pt>
                <c:pt idx="2461">
                  <c:v>35.008000000000003</c:v>
                </c:pt>
                <c:pt idx="2462">
                  <c:v>35.006</c:v>
                </c:pt>
                <c:pt idx="2463">
                  <c:v>35.01</c:v>
                </c:pt>
                <c:pt idx="2464">
                  <c:v>35.018999999999998</c:v>
                </c:pt>
                <c:pt idx="2465">
                  <c:v>35.024000000000001</c:v>
                </c:pt>
                <c:pt idx="2466">
                  <c:v>35.033000000000001</c:v>
                </c:pt>
                <c:pt idx="2467">
                  <c:v>35.043999999999997</c:v>
                </c:pt>
                <c:pt idx="2468">
                  <c:v>35.055</c:v>
                </c:pt>
                <c:pt idx="2469">
                  <c:v>35.072000000000003</c:v>
                </c:pt>
                <c:pt idx="2470">
                  <c:v>35.093000000000004</c:v>
                </c:pt>
                <c:pt idx="2471">
                  <c:v>35.112000000000002</c:v>
                </c:pt>
                <c:pt idx="2472">
                  <c:v>35.122999999999998</c:v>
                </c:pt>
                <c:pt idx="2473">
                  <c:v>35.131999999999998</c:v>
                </c:pt>
                <c:pt idx="2474">
                  <c:v>35.134999999999998</c:v>
                </c:pt>
                <c:pt idx="2475">
                  <c:v>35.131</c:v>
                </c:pt>
                <c:pt idx="2476">
                  <c:v>35.125</c:v>
                </c:pt>
                <c:pt idx="2477">
                  <c:v>35.116999999999997</c:v>
                </c:pt>
                <c:pt idx="2478">
                  <c:v>35.103000000000002</c:v>
                </c:pt>
                <c:pt idx="2479">
                  <c:v>35.091000000000001</c:v>
                </c:pt>
                <c:pt idx="2480">
                  <c:v>35.076999999999998</c:v>
                </c:pt>
                <c:pt idx="2481">
                  <c:v>35.06</c:v>
                </c:pt>
                <c:pt idx="2482">
                  <c:v>35.048000000000002</c:v>
                </c:pt>
                <c:pt idx="2483">
                  <c:v>35.036000000000001</c:v>
                </c:pt>
                <c:pt idx="2484">
                  <c:v>35.03</c:v>
                </c:pt>
                <c:pt idx="2485">
                  <c:v>35.024000000000001</c:v>
                </c:pt>
                <c:pt idx="2486">
                  <c:v>35.021999999999998</c:v>
                </c:pt>
                <c:pt idx="2487">
                  <c:v>35.023000000000003</c:v>
                </c:pt>
                <c:pt idx="2488">
                  <c:v>35.027000000000001</c:v>
                </c:pt>
                <c:pt idx="2489">
                  <c:v>35.033999999999999</c:v>
                </c:pt>
                <c:pt idx="2490">
                  <c:v>35.042999999999999</c:v>
                </c:pt>
                <c:pt idx="2491">
                  <c:v>35.048999999999999</c:v>
                </c:pt>
                <c:pt idx="2492">
                  <c:v>35.052</c:v>
                </c:pt>
                <c:pt idx="2493">
                  <c:v>35.052999999999997</c:v>
                </c:pt>
                <c:pt idx="2494">
                  <c:v>35.058</c:v>
                </c:pt>
                <c:pt idx="2495">
                  <c:v>35.061</c:v>
                </c:pt>
                <c:pt idx="2496">
                  <c:v>35.063000000000002</c:v>
                </c:pt>
                <c:pt idx="2497">
                  <c:v>35.07</c:v>
                </c:pt>
                <c:pt idx="2498">
                  <c:v>35.073999999999998</c:v>
                </c:pt>
                <c:pt idx="2499">
                  <c:v>35.076999999999998</c:v>
                </c:pt>
                <c:pt idx="2500">
                  <c:v>35.081000000000003</c:v>
                </c:pt>
                <c:pt idx="2501">
                  <c:v>35.088999999999999</c:v>
                </c:pt>
                <c:pt idx="2502">
                  <c:v>35.094000000000001</c:v>
                </c:pt>
                <c:pt idx="2503">
                  <c:v>35.104999999999997</c:v>
                </c:pt>
                <c:pt idx="2504">
                  <c:v>35.116</c:v>
                </c:pt>
                <c:pt idx="2505">
                  <c:v>35.125</c:v>
                </c:pt>
                <c:pt idx="2506">
                  <c:v>35.137999999999998</c:v>
                </c:pt>
                <c:pt idx="2507">
                  <c:v>35.154000000000003</c:v>
                </c:pt>
                <c:pt idx="2508">
                  <c:v>35.177</c:v>
                </c:pt>
                <c:pt idx="2509">
                  <c:v>35.201999999999998</c:v>
                </c:pt>
                <c:pt idx="2510">
                  <c:v>35.231000000000002</c:v>
                </c:pt>
                <c:pt idx="2511">
                  <c:v>35.259</c:v>
                </c:pt>
                <c:pt idx="2512">
                  <c:v>35.283000000000001</c:v>
                </c:pt>
                <c:pt idx="2513">
                  <c:v>35.311</c:v>
                </c:pt>
                <c:pt idx="2514">
                  <c:v>35.344999999999999</c:v>
                </c:pt>
                <c:pt idx="2515">
                  <c:v>35.396000000000001</c:v>
                </c:pt>
                <c:pt idx="2516">
                  <c:v>35.46</c:v>
                </c:pt>
                <c:pt idx="2517">
                  <c:v>35.534999999999997</c:v>
                </c:pt>
                <c:pt idx="2518">
                  <c:v>35.610999999999997</c:v>
                </c:pt>
                <c:pt idx="2519">
                  <c:v>35.692999999999998</c:v>
                </c:pt>
                <c:pt idx="2520">
                  <c:v>35.78</c:v>
                </c:pt>
                <c:pt idx="2521">
                  <c:v>35.872</c:v>
                </c:pt>
                <c:pt idx="2522">
                  <c:v>35.975000000000001</c:v>
                </c:pt>
                <c:pt idx="2523">
                  <c:v>36.094000000000001</c:v>
                </c:pt>
                <c:pt idx="2524">
                  <c:v>36.220999999999997</c:v>
                </c:pt>
                <c:pt idx="2525">
                  <c:v>36.351999999999997</c:v>
                </c:pt>
                <c:pt idx="2526">
                  <c:v>36.49</c:v>
                </c:pt>
                <c:pt idx="2527">
                  <c:v>36.636000000000003</c:v>
                </c:pt>
                <c:pt idx="2528">
                  <c:v>36.789000000000001</c:v>
                </c:pt>
                <c:pt idx="2529">
                  <c:v>36.954000000000001</c:v>
                </c:pt>
                <c:pt idx="2530">
                  <c:v>37.122</c:v>
                </c:pt>
                <c:pt idx="2531">
                  <c:v>37.292999999999999</c:v>
                </c:pt>
                <c:pt idx="2532">
                  <c:v>37.479999999999997</c:v>
                </c:pt>
                <c:pt idx="2533">
                  <c:v>37.67</c:v>
                </c:pt>
                <c:pt idx="2534">
                  <c:v>37.856000000000002</c:v>
                </c:pt>
                <c:pt idx="2535">
                  <c:v>38.052999999999997</c:v>
                </c:pt>
                <c:pt idx="2536">
                  <c:v>38.237000000000002</c:v>
                </c:pt>
                <c:pt idx="2537">
                  <c:v>38.427999999999997</c:v>
                </c:pt>
                <c:pt idx="2538">
                  <c:v>38.628</c:v>
                </c:pt>
                <c:pt idx="2539">
                  <c:v>38.844000000000001</c:v>
                </c:pt>
                <c:pt idx="2540">
                  <c:v>39.06</c:v>
                </c:pt>
                <c:pt idx="2541">
                  <c:v>39.279000000000003</c:v>
                </c:pt>
                <c:pt idx="2542">
                  <c:v>39.500999999999998</c:v>
                </c:pt>
                <c:pt idx="2543">
                  <c:v>39.720999999999997</c:v>
                </c:pt>
                <c:pt idx="2544">
                  <c:v>39.94</c:v>
                </c:pt>
                <c:pt idx="2545">
                  <c:v>40.158999999999999</c:v>
                </c:pt>
                <c:pt idx="2546">
                  <c:v>40.371000000000002</c:v>
                </c:pt>
                <c:pt idx="2547">
                  <c:v>40.582000000000001</c:v>
                </c:pt>
                <c:pt idx="2548">
                  <c:v>40.790999999999997</c:v>
                </c:pt>
                <c:pt idx="2549">
                  <c:v>41.003999999999998</c:v>
                </c:pt>
                <c:pt idx="2550">
                  <c:v>41.215000000000003</c:v>
                </c:pt>
                <c:pt idx="2551">
                  <c:v>41.412999999999997</c:v>
                </c:pt>
                <c:pt idx="2552">
                  <c:v>41.606999999999999</c:v>
                </c:pt>
                <c:pt idx="2553">
                  <c:v>41.798999999999999</c:v>
                </c:pt>
                <c:pt idx="2554">
                  <c:v>41.988</c:v>
                </c:pt>
                <c:pt idx="2555">
                  <c:v>42.165999999999997</c:v>
                </c:pt>
                <c:pt idx="2556">
                  <c:v>42.326000000000001</c:v>
                </c:pt>
                <c:pt idx="2557">
                  <c:v>42.48</c:v>
                </c:pt>
                <c:pt idx="2558">
                  <c:v>42.628999999999998</c:v>
                </c:pt>
                <c:pt idx="2559">
                  <c:v>42.758000000000003</c:v>
                </c:pt>
                <c:pt idx="2560">
                  <c:v>42.869</c:v>
                </c:pt>
                <c:pt idx="2561">
                  <c:v>42.97</c:v>
                </c:pt>
                <c:pt idx="2562">
                  <c:v>43.064</c:v>
                </c:pt>
                <c:pt idx="2563">
                  <c:v>43.161000000000001</c:v>
                </c:pt>
                <c:pt idx="2564">
                  <c:v>43.255000000000003</c:v>
                </c:pt>
                <c:pt idx="2565">
                  <c:v>43.343000000000004</c:v>
                </c:pt>
                <c:pt idx="2566">
                  <c:v>43.436999999999998</c:v>
                </c:pt>
                <c:pt idx="2567">
                  <c:v>43.539000000000001</c:v>
                </c:pt>
                <c:pt idx="2568">
                  <c:v>43.643999999999998</c:v>
                </c:pt>
                <c:pt idx="2569">
                  <c:v>43.753</c:v>
                </c:pt>
                <c:pt idx="2570">
                  <c:v>43.866999999999997</c:v>
                </c:pt>
                <c:pt idx="2571">
                  <c:v>43.988999999999997</c:v>
                </c:pt>
                <c:pt idx="2572">
                  <c:v>44.122999999999998</c:v>
                </c:pt>
                <c:pt idx="2573">
                  <c:v>44.256999999999998</c:v>
                </c:pt>
                <c:pt idx="2574">
                  <c:v>44.399000000000001</c:v>
                </c:pt>
                <c:pt idx="2575">
                  <c:v>44.552999999999997</c:v>
                </c:pt>
                <c:pt idx="2576">
                  <c:v>44.704999999999998</c:v>
                </c:pt>
                <c:pt idx="2577">
                  <c:v>44.844999999999999</c:v>
                </c:pt>
                <c:pt idx="2578">
                  <c:v>44.982999999999997</c:v>
                </c:pt>
                <c:pt idx="2579">
                  <c:v>45.125999999999998</c:v>
                </c:pt>
                <c:pt idx="2580">
                  <c:v>45.264000000000003</c:v>
                </c:pt>
                <c:pt idx="2581">
                  <c:v>45.396999999999998</c:v>
                </c:pt>
                <c:pt idx="2582">
                  <c:v>45.533000000000001</c:v>
                </c:pt>
                <c:pt idx="2583">
                  <c:v>45.677</c:v>
                </c:pt>
                <c:pt idx="2584">
                  <c:v>45.823999999999998</c:v>
                </c:pt>
                <c:pt idx="2585">
                  <c:v>45.970999999999997</c:v>
                </c:pt>
                <c:pt idx="2586">
                  <c:v>46.115000000000002</c:v>
                </c:pt>
                <c:pt idx="2587">
                  <c:v>46.252000000000002</c:v>
                </c:pt>
                <c:pt idx="2588">
                  <c:v>46.383000000000003</c:v>
                </c:pt>
                <c:pt idx="2589">
                  <c:v>46.505000000000003</c:v>
                </c:pt>
                <c:pt idx="2590">
                  <c:v>46.616999999999997</c:v>
                </c:pt>
                <c:pt idx="2591">
                  <c:v>46.734999999999999</c:v>
                </c:pt>
                <c:pt idx="2592">
                  <c:v>46.850999999999999</c:v>
                </c:pt>
                <c:pt idx="2593">
                  <c:v>46.956000000000003</c:v>
                </c:pt>
                <c:pt idx="2594">
                  <c:v>47.048999999999999</c:v>
                </c:pt>
                <c:pt idx="2595">
                  <c:v>47.137999999999998</c:v>
                </c:pt>
                <c:pt idx="2596">
                  <c:v>47.225000000000001</c:v>
                </c:pt>
                <c:pt idx="2597">
                  <c:v>47.302999999999997</c:v>
                </c:pt>
                <c:pt idx="2598">
                  <c:v>47.372</c:v>
                </c:pt>
                <c:pt idx="2599">
                  <c:v>47.430999999999997</c:v>
                </c:pt>
                <c:pt idx="2600">
                  <c:v>47.482999999999997</c:v>
                </c:pt>
                <c:pt idx="2601">
                  <c:v>47.533000000000001</c:v>
                </c:pt>
                <c:pt idx="2602">
                  <c:v>47.57</c:v>
                </c:pt>
                <c:pt idx="2603">
                  <c:v>47.6</c:v>
                </c:pt>
                <c:pt idx="2604">
                  <c:v>47.636000000000003</c:v>
                </c:pt>
                <c:pt idx="2605">
                  <c:v>47.670999999999999</c:v>
                </c:pt>
                <c:pt idx="2606">
                  <c:v>47.710999999999999</c:v>
                </c:pt>
                <c:pt idx="2607">
                  <c:v>47.750999999999998</c:v>
                </c:pt>
                <c:pt idx="2608">
                  <c:v>47.792999999999999</c:v>
                </c:pt>
                <c:pt idx="2609">
                  <c:v>47.838000000000001</c:v>
                </c:pt>
                <c:pt idx="2610">
                  <c:v>47.875999999999998</c:v>
                </c:pt>
                <c:pt idx="2611">
                  <c:v>47.906999999999996</c:v>
                </c:pt>
                <c:pt idx="2612">
                  <c:v>47.942</c:v>
                </c:pt>
                <c:pt idx="2613">
                  <c:v>47.978000000000002</c:v>
                </c:pt>
                <c:pt idx="2614">
                  <c:v>48.014000000000003</c:v>
                </c:pt>
                <c:pt idx="2615">
                  <c:v>48.051000000000002</c:v>
                </c:pt>
                <c:pt idx="2616">
                  <c:v>48.084000000000003</c:v>
                </c:pt>
                <c:pt idx="2617">
                  <c:v>48.119</c:v>
                </c:pt>
                <c:pt idx="2618">
                  <c:v>48.152000000000001</c:v>
                </c:pt>
                <c:pt idx="2619">
                  <c:v>48.183999999999997</c:v>
                </c:pt>
                <c:pt idx="2620">
                  <c:v>48.215000000000003</c:v>
                </c:pt>
                <c:pt idx="2621">
                  <c:v>48.250999999999998</c:v>
                </c:pt>
                <c:pt idx="2622">
                  <c:v>48.286999999999999</c:v>
                </c:pt>
                <c:pt idx="2623">
                  <c:v>48.320999999999998</c:v>
                </c:pt>
                <c:pt idx="2624">
                  <c:v>48.348999999999997</c:v>
                </c:pt>
                <c:pt idx="2625">
                  <c:v>48.375</c:v>
                </c:pt>
                <c:pt idx="2626">
                  <c:v>48.4</c:v>
                </c:pt>
                <c:pt idx="2627">
                  <c:v>48.414999999999999</c:v>
                </c:pt>
                <c:pt idx="2628">
                  <c:v>48.43</c:v>
                </c:pt>
                <c:pt idx="2629">
                  <c:v>48.445999999999998</c:v>
                </c:pt>
                <c:pt idx="2630">
                  <c:v>48.454999999999998</c:v>
                </c:pt>
                <c:pt idx="2631">
                  <c:v>48.465000000000003</c:v>
                </c:pt>
                <c:pt idx="2632">
                  <c:v>48.473999999999997</c:v>
                </c:pt>
                <c:pt idx="2633">
                  <c:v>48.481000000000002</c:v>
                </c:pt>
                <c:pt idx="2634">
                  <c:v>48.48</c:v>
                </c:pt>
                <c:pt idx="2635">
                  <c:v>48.472999999999999</c:v>
                </c:pt>
                <c:pt idx="2636">
                  <c:v>48.47</c:v>
                </c:pt>
                <c:pt idx="2637">
                  <c:v>48.475999999999999</c:v>
                </c:pt>
                <c:pt idx="2638">
                  <c:v>48.481000000000002</c:v>
                </c:pt>
                <c:pt idx="2639">
                  <c:v>48.481000000000002</c:v>
                </c:pt>
                <c:pt idx="2640">
                  <c:v>48.472000000000001</c:v>
                </c:pt>
                <c:pt idx="2641">
                  <c:v>48.460999999999999</c:v>
                </c:pt>
                <c:pt idx="2642">
                  <c:v>48.457000000000001</c:v>
                </c:pt>
                <c:pt idx="2643">
                  <c:v>48.457000000000001</c:v>
                </c:pt>
                <c:pt idx="2644">
                  <c:v>48.463000000000001</c:v>
                </c:pt>
                <c:pt idx="2645">
                  <c:v>48.478999999999999</c:v>
                </c:pt>
                <c:pt idx="2646">
                  <c:v>48.494999999999997</c:v>
                </c:pt>
                <c:pt idx="2647">
                  <c:v>48.512</c:v>
                </c:pt>
                <c:pt idx="2648">
                  <c:v>48.53</c:v>
                </c:pt>
                <c:pt idx="2649">
                  <c:v>48.543999999999997</c:v>
                </c:pt>
                <c:pt idx="2650">
                  <c:v>48.557000000000002</c:v>
                </c:pt>
                <c:pt idx="2651">
                  <c:v>48.569000000000003</c:v>
                </c:pt>
                <c:pt idx="2652">
                  <c:v>48.58</c:v>
                </c:pt>
                <c:pt idx="2653">
                  <c:v>48.582999999999998</c:v>
                </c:pt>
                <c:pt idx="2654">
                  <c:v>48.581000000000003</c:v>
                </c:pt>
                <c:pt idx="2655">
                  <c:v>48.573</c:v>
                </c:pt>
                <c:pt idx="2656">
                  <c:v>48.564</c:v>
                </c:pt>
                <c:pt idx="2657">
                  <c:v>48.56</c:v>
                </c:pt>
                <c:pt idx="2658">
                  <c:v>48.567</c:v>
                </c:pt>
                <c:pt idx="2659">
                  <c:v>48.576000000000001</c:v>
                </c:pt>
                <c:pt idx="2660">
                  <c:v>48.594000000000001</c:v>
                </c:pt>
                <c:pt idx="2661">
                  <c:v>48.618000000000002</c:v>
                </c:pt>
                <c:pt idx="2662">
                  <c:v>48.643000000000001</c:v>
                </c:pt>
                <c:pt idx="2663">
                  <c:v>48.667000000000002</c:v>
                </c:pt>
                <c:pt idx="2664">
                  <c:v>48.686999999999998</c:v>
                </c:pt>
                <c:pt idx="2665">
                  <c:v>48.701999999999998</c:v>
                </c:pt>
                <c:pt idx="2666">
                  <c:v>48.716000000000001</c:v>
                </c:pt>
                <c:pt idx="2667">
                  <c:v>48.726999999999997</c:v>
                </c:pt>
                <c:pt idx="2668">
                  <c:v>48.738999999999997</c:v>
                </c:pt>
                <c:pt idx="2669">
                  <c:v>48.752000000000002</c:v>
                </c:pt>
                <c:pt idx="2670">
                  <c:v>48.768000000000001</c:v>
                </c:pt>
                <c:pt idx="2671">
                  <c:v>48.783999999999999</c:v>
                </c:pt>
                <c:pt idx="2672">
                  <c:v>48.8</c:v>
                </c:pt>
                <c:pt idx="2673">
                  <c:v>48.813000000000002</c:v>
                </c:pt>
                <c:pt idx="2674">
                  <c:v>48.826999999999998</c:v>
                </c:pt>
                <c:pt idx="2675">
                  <c:v>48.843000000000004</c:v>
                </c:pt>
                <c:pt idx="2676">
                  <c:v>48.853999999999999</c:v>
                </c:pt>
                <c:pt idx="2677">
                  <c:v>48.866</c:v>
                </c:pt>
                <c:pt idx="2678">
                  <c:v>48.875</c:v>
                </c:pt>
                <c:pt idx="2679">
                  <c:v>48.881999999999998</c:v>
                </c:pt>
                <c:pt idx="2680">
                  <c:v>48.887999999999998</c:v>
                </c:pt>
                <c:pt idx="2681">
                  <c:v>48.89</c:v>
                </c:pt>
                <c:pt idx="2682">
                  <c:v>48.895000000000003</c:v>
                </c:pt>
                <c:pt idx="2683">
                  <c:v>48.898000000000003</c:v>
                </c:pt>
                <c:pt idx="2684">
                  <c:v>48.902999999999999</c:v>
                </c:pt>
                <c:pt idx="2685">
                  <c:v>48.914000000000001</c:v>
                </c:pt>
                <c:pt idx="2686">
                  <c:v>48.921999999999997</c:v>
                </c:pt>
                <c:pt idx="2687">
                  <c:v>48.927999999999997</c:v>
                </c:pt>
                <c:pt idx="2688">
                  <c:v>48.941000000000003</c:v>
                </c:pt>
                <c:pt idx="2689">
                  <c:v>48.963000000000001</c:v>
                </c:pt>
                <c:pt idx="2690">
                  <c:v>48.984000000000002</c:v>
                </c:pt>
                <c:pt idx="2691">
                  <c:v>49.000999999999998</c:v>
                </c:pt>
                <c:pt idx="2692">
                  <c:v>49.023000000000003</c:v>
                </c:pt>
                <c:pt idx="2693">
                  <c:v>49.042999999999999</c:v>
                </c:pt>
                <c:pt idx="2694">
                  <c:v>49.061999999999998</c:v>
                </c:pt>
                <c:pt idx="2695">
                  <c:v>49.073999999999998</c:v>
                </c:pt>
                <c:pt idx="2696">
                  <c:v>49.081000000000003</c:v>
                </c:pt>
                <c:pt idx="2697">
                  <c:v>49.088999999999999</c:v>
                </c:pt>
                <c:pt idx="2698">
                  <c:v>49.097000000000001</c:v>
                </c:pt>
                <c:pt idx="2699">
                  <c:v>49.110999999999997</c:v>
                </c:pt>
                <c:pt idx="2700">
                  <c:v>49.125999999999998</c:v>
                </c:pt>
                <c:pt idx="2701">
                  <c:v>49.143999999999998</c:v>
                </c:pt>
                <c:pt idx="2702">
                  <c:v>49.17</c:v>
                </c:pt>
                <c:pt idx="2703">
                  <c:v>49.204000000000001</c:v>
                </c:pt>
                <c:pt idx="2704">
                  <c:v>49.243000000000002</c:v>
                </c:pt>
                <c:pt idx="2705">
                  <c:v>49.28</c:v>
                </c:pt>
                <c:pt idx="2706">
                  <c:v>49.313000000000002</c:v>
                </c:pt>
                <c:pt idx="2707">
                  <c:v>49.345999999999997</c:v>
                </c:pt>
                <c:pt idx="2708">
                  <c:v>49.371000000000002</c:v>
                </c:pt>
                <c:pt idx="2709">
                  <c:v>49.389000000000003</c:v>
                </c:pt>
                <c:pt idx="2710">
                  <c:v>49.402999999999999</c:v>
                </c:pt>
                <c:pt idx="2711">
                  <c:v>49.414999999999999</c:v>
                </c:pt>
                <c:pt idx="2712">
                  <c:v>49.429000000000002</c:v>
                </c:pt>
                <c:pt idx="2713">
                  <c:v>49.433</c:v>
                </c:pt>
                <c:pt idx="2714">
                  <c:v>49.433999999999997</c:v>
                </c:pt>
                <c:pt idx="2715">
                  <c:v>49.439</c:v>
                </c:pt>
                <c:pt idx="2716">
                  <c:v>49.44</c:v>
                </c:pt>
                <c:pt idx="2717">
                  <c:v>49.438000000000002</c:v>
                </c:pt>
                <c:pt idx="2718">
                  <c:v>49.44</c:v>
                </c:pt>
                <c:pt idx="2719">
                  <c:v>49.44</c:v>
                </c:pt>
                <c:pt idx="2720">
                  <c:v>49.439</c:v>
                </c:pt>
                <c:pt idx="2721">
                  <c:v>49.436999999999998</c:v>
                </c:pt>
                <c:pt idx="2722">
                  <c:v>49.445</c:v>
                </c:pt>
                <c:pt idx="2723">
                  <c:v>49.453000000000003</c:v>
                </c:pt>
                <c:pt idx="2724">
                  <c:v>49.468000000000004</c:v>
                </c:pt>
                <c:pt idx="2725">
                  <c:v>49.491999999999997</c:v>
                </c:pt>
                <c:pt idx="2726">
                  <c:v>49.515999999999998</c:v>
                </c:pt>
                <c:pt idx="2727">
                  <c:v>49.536000000000001</c:v>
                </c:pt>
                <c:pt idx="2728">
                  <c:v>49.552</c:v>
                </c:pt>
                <c:pt idx="2729">
                  <c:v>49.576999999999998</c:v>
                </c:pt>
                <c:pt idx="2730">
                  <c:v>49.597999999999999</c:v>
                </c:pt>
                <c:pt idx="2731">
                  <c:v>49.622999999999998</c:v>
                </c:pt>
                <c:pt idx="2732">
                  <c:v>49.651000000000003</c:v>
                </c:pt>
                <c:pt idx="2733">
                  <c:v>49.67</c:v>
                </c:pt>
                <c:pt idx="2734">
                  <c:v>49.686999999999998</c:v>
                </c:pt>
                <c:pt idx="2735">
                  <c:v>49.7</c:v>
                </c:pt>
                <c:pt idx="2736">
                  <c:v>49.706000000000003</c:v>
                </c:pt>
                <c:pt idx="2737">
                  <c:v>49.716000000000001</c:v>
                </c:pt>
                <c:pt idx="2738">
                  <c:v>49.719000000000001</c:v>
                </c:pt>
                <c:pt idx="2739">
                  <c:v>49.715000000000003</c:v>
                </c:pt>
                <c:pt idx="2740">
                  <c:v>49.707000000000001</c:v>
                </c:pt>
                <c:pt idx="2741">
                  <c:v>49.691000000000003</c:v>
                </c:pt>
                <c:pt idx="2742">
                  <c:v>49.664999999999999</c:v>
                </c:pt>
                <c:pt idx="2743">
                  <c:v>49.645000000000003</c:v>
                </c:pt>
                <c:pt idx="2744">
                  <c:v>49.63</c:v>
                </c:pt>
                <c:pt idx="2745">
                  <c:v>49.619</c:v>
                </c:pt>
                <c:pt idx="2746">
                  <c:v>49.619</c:v>
                </c:pt>
                <c:pt idx="2747">
                  <c:v>49.624000000000002</c:v>
                </c:pt>
                <c:pt idx="2748">
                  <c:v>49.622999999999998</c:v>
                </c:pt>
                <c:pt idx="2749">
                  <c:v>49.613999999999997</c:v>
                </c:pt>
                <c:pt idx="2750">
                  <c:v>49.606999999999999</c:v>
                </c:pt>
                <c:pt idx="2751">
                  <c:v>49.603999999999999</c:v>
                </c:pt>
                <c:pt idx="2752">
                  <c:v>49.610999999999997</c:v>
                </c:pt>
                <c:pt idx="2753">
                  <c:v>49.622999999999998</c:v>
                </c:pt>
                <c:pt idx="2754">
                  <c:v>49.634</c:v>
                </c:pt>
                <c:pt idx="2755">
                  <c:v>49.646000000000001</c:v>
                </c:pt>
                <c:pt idx="2756">
                  <c:v>49.643999999999998</c:v>
                </c:pt>
                <c:pt idx="2757">
                  <c:v>49.64</c:v>
                </c:pt>
                <c:pt idx="2758">
                  <c:v>49.63</c:v>
                </c:pt>
                <c:pt idx="2759">
                  <c:v>49.598999999999997</c:v>
                </c:pt>
                <c:pt idx="2760">
                  <c:v>49.558999999999997</c:v>
                </c:pt>
                <c:pt idx="2761">
                  <c:v>49.526000000000003</c:v>
                </c:pt>
                <c:pt idx="2762">
                  <c:v>49.481999999999999</c:v>
                </c:pt>
                <c:pt idx="2763">
                  <c:v>49.411999999999999</c:v>
                </c:pt>
                <c:pt idx="2764">
                  <c:v>49.34</c:v>
                </c:pt>
                <c:pt idx="2765">
                  <c:v>49.262999999999998</c:v>
                </c:pt>
                <c:pt idx="2766">
                  <c:v>49.183999999999997</c:v>
                </c:pt>
                <c:pt idx="2767">
                  <c:v>49.109000000000002</c:v>
                </c:pt>
                <c:pt idx="2768">
                  <c:v>49.033000000000001</c:v>
                </c:pt>
                <c:pt idx="2769">
                  <c:v>48.954000000000001</c:v>
                </c:pt>
                <c:pt idx="2770">
                  <c:v>48.875999999999998</c:v>
                </c:pt>
                <c:pt idx="2771">
                  <c:v>48.811</c:v>
                </c:pt>
                <c:pt idx="2772">
                  <c:v>48.756</c:v>
                </c:pt>
                <c:pt idx="2773">
                  <c:v>48.713000000000001</c:v>
                </c:pt>
                <c:pt idx="2774">
                  <c:v>48.677</c:v>
                </c:pt>
                <c:pt idx="2775">
                  <c:v>48.651000000000003</c:v>
                </c:pt>
                <c:pt idx="2776">
                  <c:v>48.606999999999999</c:v>
                </c:pt>
                <c:pt idx="2777">
                  <c:v>48.598999999999997</c:v>
                </c:pt>
                <c:pt idx="2778">
                  <c:v>48.584000000000003</c:v>
                </c:pt>
                <c:pt idx="2779">
                  <c:v>48.584000000000003</c:v>
                </c:pt>
                <c:pt idx="2780">
                  <c:v>48.585999999999999</c:v>
                </c:pt>
                <c:pt idx="2781">
                  <c:v>48.588999999999999</c:v>
                </c:pt>
                <c:pt idx="2782">
                  <c:v>48.597999999999999</c:v>
                </c:pt>
                <c:pt idx="2783">
                  <c:v>48.613999999999997</c:v>
                </c:pt>
                <c:pt idx="2784">
                  <c:v>48.631999999999998</c:v>
                </c:pt>
                <c:pt idx="2785">
                  <c:v>48.66</c:v>
                </c:pt>
                <c:pt idx="2786">
                  <c:v>48.689</c:v>
                </c:pt>
                <c:pt idx="2787">
                  <c:v>48.73</c:v>
                </c:pt>
                <c:pt idx="2788">
                  <c:v>48.758000000000003</c:v>
                </c:pt>
                <c:pt idx="2789">
                  <c:v>48.787999999999997</c:v>
                </c:pt>
                <c:pt idx="2790">
                  <c:v>48.817</c:v>
                </c:pt>
                <c:pt idx="2791">
                  <c:v>48.853000000000002</c:v>
                </c:pt>
                <c:pt idx="2792">
                  <c:v>48.881999999999998</c:v>
                </c:pt>
                <c:pt idx="2793">
                  <c:v>48.904000000000003</c:v>
                </c:pt>
                <c:pt idx="2794">
                  <c:v>48.947000000000003</c:v>
                </c:pt>
                <c:pt idx="2795">
                  <c:v>48.978000000000002</c:v>
                </c:pt>
                <c:pt idx="2796">
                  <c:v>48.991999999999997</c:v>
                </c:pt>
                <c:pt idx="2797">
                  <c:v>49.018000000000001</c:v>
                </c:pt>
                <c:pt idx="2798">
                  <c:v>49.023000000000003</c:v>
                </c:pt>
                <c:pt idx="2799">
                  <c:v>49.015000000000001</c:v>
                </c:pt>
                <c:pt idx="2800">
                  <c:v>49.008000000000003</c:v>
                </c:pt>
                <c:pt idx="2801">
                  <c:v>49.015000000000001</c:v>
                </c:pt>
                <c:pt idx="2802">
                  <c:v>49.012</c:v>
                </c:pt>
                <c:pt idx="2803">
                  <c:v>48.988999999999997</c:v>
                </c:pt>
                <c:pt idx="2804">
                  <c:v>48.984000000000002</c:v>
                </c:pt>
                <c:pt idx="2805">
                  <c:v>48.987000000000002</c:v>
                </c:pt>
                <c:pt idx="2806">
                  <c:v>48.991999999999997</c:v>
                </c:pt>
                <c:pt idx="2807">
                  <c:v>48.982999999999997</c:v>
                </c:pt>
                <c:pt idx="2808">
                  <c:v>48.98</c:v>
                </c:pt>
                <c:pt idx="2809">
                  <c:v>48.994</c:v>
                </c:pt>
                <c:pt idx="2810">
                  <c:v>48.988</c:v>
                </c:pt>
                <c:pt idx="2811">
                  <c:v>48.99</c:v>
                </c:pt>
                <c:pt idx="2812">
                  <c:v>49.006</c:v>
                </c:pt>
                <c:pt idx="2813">
                  <c:v>49.012</c:v>
                </c:pt>
                <c:pt idx="2814">
                  <c:v>49.033999999999999</c:v>
                </c:pt>
                <c:pt idx="2815">
                  <c:v>49.048999999999999</c:v>
                </c:pt>
                <c:pt idx="2816">
                  <c:v>49.061</c:v>
                </c:pt>
                <c:pt idx="2817">
                  <c:v>49.106999999999999</c:v>
                </c:pt>
                <c:pt idx="2818">
                  <c:v>49.146000000000001</c:v>
                </c:pt>
                <c:pt idx="2819">
                  <c:v>49.198999999999998</c:v>
                </c:pt>
                <c:pt idx="2820">
                  <c:v>49.249000000000002</c:v>
                </c:pt>
                <c:pt idx="2821">
                  <c:v>49.290999999999997</c:v>
                </c:pt>
                <c:pt idx="2822">
                  <c:v>49.343000000000004</c:v>
                </c:pt>
                <c:pt idx="2823">
                  <c:v>49.4</c:v>
                </c:pt>
                <c:pt idx="2824">
                  <c:v>49.45</c:v>
                </c:pt>
                <c:pt idx="2825">
                  <c:v>49.500999999999998</c:v>
                </c:pt>
                <c:pt idx="2826">
                  <c:v>49.552</c:v>
                </c:pt>
                <c:pt idx="2827">
                  <c:v>49.603999999999999</c:v>
                </c:pt>
                <c:pt idx="2828">
                  <c:v>49.652999999999999</c:v>
                </c:pt>
                <c:pt idx="2829">
                  <c:v>49.698</c:v>
                </c:pt>
                <c:pt idx="2830">
                  <c:v>49.746000000000002</c:v>
                </c:pt>
                <c:pt idx="2831">
                  <c:v>49.789000000000001</c:v>
                </c:pt>
                <c:pt idx="2832">
                  <c:v>49.819000000000003</c:v>
                </c:pt>
                <c:pt idx="2833">
                  <c:v>49.850999999999999</c:v>
                </c:pt>
                <c:pt idx="2834">
                  <c:v>49.872</c:v>
                </c:pt>
                <c:pt idx="2835">
                  <c:v>49.868000000000002</c:v>
                </c:pt>
                <c:pt idx="2836">
                  <c:v>49.865000000000002</c:v>
                </c:pt>
                <c:pt idx="2837">
                  <c:v>49.853999999999999</c:v>
                </c:pt>
                <c:pt idx="2838">
                  <c:v>49.823</c:v>
                </c:pt>
                <c:pt idx="2839">
                  <c:v>49.781999999999996</c:v>
                </c:pt>
                <c:pt idx="2840">
                  <c:v>49.738</c:v>
                </c:pt>
                <c:pt idx="2841">
                  <c:v>49.69</c:v>
                </c:pt>
                <c:pt idx="2842">
                  <c:v>49.637999999999998</c:v>
                </c:pt>
                <c:pt idx="2843">
                  <c:v>49.584000000000003</c:v>
                </c:pt>
                <c:pt idx="2844">
                  <c:v>49.530999999999999</c:v>
                </c:pt>
                <c:pt idx="2845">
                  <c:v>49.478999999999999</c:v>
                </c:pt>
                <c:pt idx="2846">
                  <c:v>49.42</c:v>
                </c:pt>
                <c:pt idx="2847">
                  <c:v>49.369</c:v>
                </c:pt>
                <c:pt idx="2848">
                  <c:v>49.314999999999998</c:v>
                </c:pt>
                <c:pt idx="2849">
                  <c:v>49.256999999999998</c:v>
                </c:pt>
                <c:pt idx="2850">
                  <c:v>49.195</c:v>
                </c:pt>
                <c:pt idx="2851">
                  <c:v>49.136000000000003</c:v>
                </c:pt>
                <c:pt idx="2852">
                  <c:v>49.088999999999999</c:v>
                </c:pt>
                <c:pt idx="2853">
                  <c:v>49.057000000000002</c:v>
                </c:pt>
                <c:pt idx="2854">
                  <c:v>49.042000000000002</c:v>
                </c:pt>
                <c:pt idx="2855">
                  <c:v>49.034999999999997</c:v>
                </c:pt>
                <c:pt idx="2856">
                  <c:v>49.023000000000003</c:v>
                </c:pt>
                <c:pt idx="2857">
                  <c:v>49.027999999999999</c:v>
                </c:pt>
                <c:pt idx="2858">
                  <c:v>49.052</c:v>
                </c:pt>
                <c:pt idx="2859">
                  <c:v>49.069000000000003</c:v>
                </c:pt>
                <c:pt idx="2860">
                  <c:v>49.093000000000004</c:v>
                </c:pt>
                <c:pt idx="2861">
                  <c:v>49.116999999999997</c:v>
                </c:pt>
                <c:pt idx="2862">
                  <c:v>49.134999999999998</c:v>
                </c:pt>
                <c:pt idx="2863">
                  <c:v>49.16</c:v>
                </c:pt>
                <c:pt idx="2864">
                  <c:v>49.188000000000002</c:v>
                </c:pt>
                <c:pt idx="2865">
                  <c:v>49.21</c:v>
                </c:pt>
                <c:pt idx="2866">
                  <c:v>49.23</c:v>
                </c:pt>
                <c:pt idx="2867">
                  <c:v>49.244</c:v>
                </c:pt>
                <c:pt idx="2868">
                  <c:v>49.252000000000002</c:v>
                </c:pt>
                <c:pt idx="2869">
                  <c:v>49.244</c:v>
                </c:pt>
                <c:pt idx="2870">
                  <c:v>49.225999999999999</c:v>
                </c:pt>
                <c:pt idx="2871">
                  <c:v>49.197000000000003</c:v>
                </c:pt>
                <c:pt idx="2872">
                  <c:v>49.158000000000001</c:v>
                </c:pt>
                <c:pt idx="2873">
                  <c:v>49.113</c:v>
                </c:pt>
                <c:pt idx="2874">
                  <c:v>49.057000000000002</c:v>
                </c:pt>
                <c:pt idx="2875">
                  <c:v>48.993000000000002</c:v>
                </c:pt>
                <c:pt idx="2876">
                  <c:v>48.927</c:v>
                </c:pt>
                <c:pt idx="2877">
                  <c:v>48.863</c:v>
                </c:pt>
                <c:pt idx="2878">
                  <c:v>48.8</c:v>
                </c:pt>
                <c:pt idx="2879">
                  <c:v>48.738999999999997</c:v>
                </c:pt>
                <c:pt idx="2880">
                  <c:v>48.676000000000002</c:v>
                </c:pt>
                <c:pt idx="2881">
                  <c:v>48.607999999999997</c:v>
                </c:pt>
                <c:pt idx="2882">
                  <c:v>48.540999999999997</c:v>
                </c:pt>
                <c:pt idx="2883">
                  <c:v>48.488</c:v>
                </c:pt>
                <c:pt idx="2884">
                  <c:v>48.438000000000002</c:v>
                </c:pt>
                <c:pt idx="2885">
                  <c:v>48.387</c:v>
                </c:pt>
                <c:pt idx="2886">
                  <c:v>48.348999999999997</c:v>
                </c:pt>
                <c:pt idx="2887">
                  <c:v>48.322000000000003</c:v>
                </c:pt>
                <c:pt idx="2888">
                  <c:v>48.307000000000002</c:v>
                </c:pt>
                <c:pt idx="2889">
                  <c:v>48.302999999999997</c:v>
                </c:pt>
                <c:pt idx="2890">
                  <c:v>48.3</c:v>
                </c:pt>
                <c:pt idx="2891">
                  <c:v>48.302</c:v>
                </c:pt>
                <c:pt idx="2892">
                  <c:v>48.305</c:v>
                </c:pt>
                <c:pt idx="2893">
                  <c:v>48.317999999999998</c:v>
                </c:pt>
                <c:pt idx="2894">
                  <c:v>48.341999999999999</c:v>
                </c:pt>
                <c:pt idx="2895">
                  <c:v>48.375999999999998</c:v>
                </c:pt>
                <c:pt idx="2896">
                  <c:v>48.411000000000001</c:v>
                </c:pt>
                <c:pt idx="2897">
                  <c:v>48.442999999999998</c:v>
                </c:pt>
                <c:pt idx="2898">
                  <c:v>48.47</c:v>
                </c:pt>
                <c:pt idx="2899">
                  <c:v>48.488999999999997</c:v>
                </c:pt>
                <c:pt idx="2900">
                  <c:v>48.5</c:v>
                </c:pt>
                <c:pt idx="2901">
                  <c:v>48.51</c:v>
                </c:pt>
                <c:pt idx="2902">
                  <c:v>48.511000000000003</c:v>
                </c:pt>
                <c:pt idx="2903">
                  <c:v>48.503</c:v>
                </c:pt>
                <c:pt idx="2904">
                  <c:v>48.494</c:v>
                </c:pt>
                <c:pt idx="2905">
                  <c:v>48.481999999999999</c:v>
                </c:pt>
                <c:pt idx="2906">
                  <c:v>48.459000000000003</c:v>
                </c:pt>
                <c:pt idx="2907">
                  <c:v>48.433999999999997</c:v>
                </c:pt>
                <c:pt idx="2908">
                  <c:v>48.402999999999999</c:v>
                </c:pt>
                <c:pt idx="2909">
                  <c:v>48.366</c:v>
                </c:pt>
                <c:pt idx="2910">
                  <c:v>48.334000000000003</c:v>
                </c:pt>
                <c:pt idx="2911">
                  <c:v>48.301000000000002</c:v>
                </c:pt>
                <c:pt idx="2912">
                  <c:v>48.268999999999998</c:v>
                </c:pt>
                <c:pt idx="2913">
                  <c:v>48.243000000000002</c:v>
                </c:pt>
                <c:pt idx="2914">
                  <c:v>48.220999999999997</c:v>
                </c:pt>
                <c:pt idx="2915">
                  <c:v>48.198999999999998</c:v>
                </c:pt>
                <c:pt idx="2916">
                  <c:v>48.173999999999999</c:v>
                </c:pt>
                <c:pt idx="2917">
                  <c:v>48.152999999999999</c:v>
                </c:pt>
                <c:pt idx="2918">
                  <c:v>48.136000000000003</c:v>
                </c:pt>
                <c:pt idx="2919">
                  <c:v>48.122999999999998</c:v>
                </c:pt>
                <c:pt idx="2920">
                  <c:v>48.115000000000002</c:v>
                </c:pt>
                <c:pt idx="2921">
                  <c:v>48.113</c:v>
                </c:pt>
                <c:pt idx="2922">
                  <c:v>48.116</c:v>
                </c:pt>
                <c:pt idx="2923">
                  <c:v>48.122999999999998</c:v>
                </c:pt>
                <c:pt idx="2924">
                  <c:v>48.13</c:v>
                </c:pt>
                <c:pt idx="2925">
                  <c:v>48.139000000000003</c:v>
                </c:pt>
                <c:pt idx="2926">
                  <c:v>48.149000000000001</c:v>
                </c:pt>
                <c:pt idx="2927">
                  <c:v>48.158999999999999</c:v>
                </c:pt>
                <c:pt idx="2928">
                  <c:v>48.164999999999999</c:v>
                </c:pt>
                <c:pt idx="2929">
                  <c:v>48.173999999999999</c:v>
                </c:pt>
                <c:pt idx="2930">
                  <c:v>48.179000000000002</c:v>
                </c:pt>
                <c:pt idx="2931">
                  <c:v>48.174999999999997</c:v>
                </c:pt>
                <c:pt idx="2932">
                  <c:v>48.164999999999999</c:v>
                </c:pt>
                <c:pt idx="2933">
                  <c:v>48.151000000000003</c:v>
                </c:pt>
                <c:pt idx="2934">
                  <c:v>48.13</c:v>
                </c:pt>
                <c:pt idx="2935">
                  <c:v>48.106000000000002</c:v>
                </c:pt>
                <c:pt idx="2936">
                  <c:v>48.081000000000003</c:v>
                </c:pt>
                <c:pt idx="2937">
                  <c:v>48.048000000000002</c:v>
                </c:pt>
                <c:pt idx="2938">
                  <c:v>48.018000000000001</c:v>
                </c:pt>
                <c:pt idx="2939">
                  <c:v>47.984999999999999</c:v>
                </c:pt>
                <c:pt idx="2940">
                  <c:v>47.945999999999998</c:v>
                </c:pt>
                <c:pt idx="2941">
                  <c:v>47.914000000000001</c:v>
                </c:pt>
                <c:pt idx="2942">
                  <c:v>47.883000000000003</c:v>
                </c:pt>
                <c:pt idx="2943">
                  <c:v>47.86</c:v>
                </c:pt>
                <c:pt idx="2944">
                  <c:v>47.84</c:v>
                </c:pt>
                <c:pt idx="2945">
                  <c:v>47.817999999999998</c:v>
                </c:pt>
                <c:pt idx="2946">
                  <c:v>47.802999999999997</c:v>
                </c:pt>
                <c:pt idx="2947">
                  <c:v>47.796999999999997</c:v>
                </c:pt>
                <c:pt idx="2948">
                  <c:v>47.792999999999999</c:v>
                </c:pt>
                <c:pt idx="2949">
                  <c:v>47.795000000000002</c:v>
                </c:pt>
                <c:pt idx="2950">
                  <c:v>47.807000000000002</c:v>
                </c:pt>
                <c:pt idx="2951">
                  <c:v>47.825000000000003</c:v>
                </c:pt>
                <c:pt idx="2952">
                  <c:v>47.847999999999999</c:v>
                </c:pt>
                <c:pt idx="2953">
                  <c:v>47.877000000000002</c:v>
                </c:pt>
                <c:pt idx="2954">
                  <c:v>47.911000000000001</c:v>
                </c:pt>
                <c:pt idx="2955">
                  <c:v>47.948999999999998</c:v>
                </c:pt>
                <c:pt idx="2956">
                  <c:v>47.994999999999997</c:v>
                </c:pt>
                <c:pt idx="2957">
                  <c:v>48.043999999999997</c:v>
                </c:pt>
                <c:pt idx="2958">
                  <c:v>48.087000000000003</c:v>
                </c:pt>
                <c:pt idx="2959">
                  <c:v>48.134999999999998</c:v>
                </c:pt>
                <c:pt idx="2960">
                  <c:v>48.183999999999997</c:v>
                </c:pt>
                <c:pt idx="2961">
                  <c:v>48.24</c:v>
                </c:pt>
                <c:pt idx="2962">
                  <c:v>48.307000000000002</c:v>
                </c:pt>
                <c:pt idx="2963">
                  <c:v>48.372999999999998</c:v>
                </c:pt>
                <c:pt idx="2964">
                  <c:v>48.423999999999999</c:v>
                </c:pt>
                <c:pt idx="2965">
                  <c:v>48.472000000000001</c:v>
                </c:pt>
                <c:pt idx="2966">
                  <c:v>48.540999999999997</c:v>
                </c:pt>
                <c:pt idx="2967">
                  <c:v>48.627000000000002</c:v>
                </c:pt>
                <c:pt idx="2968">
                  <c:v>48.701999999999998</c:v>
                </c:pt>
                <c:pt idx="2969">
                  <c:v>48.768000000000001</c:v>
                </c:pt>
                <c:pt idx="2970">
                  <c:v>48.837000000000003</c:v>
                </c:pt>
                <c:pt idx="2971">
                  <c:v>48.917999999999999</c:v>
                </c:pt>
                <c:pt idx="2972">
                  <c:v>49.005000000000003</c:v>
                </c:pt>
                <c:pt idx="2973">
                  <c:v>49.087000000000003</c:v>
                </c:pt>
                <c:pt idx="2974">
                  <c:v>49.164999999999999</c:v>
                </c:pt>
                <c:pt idx="2975">
                  <c:v>49.247</c:v>
                </c:pt>
                <c:pt idx="2976">
                  <c:v>49.338000000000001</c:v>
                </c:pt>
                <c:pt idx="2977">
                  <c:v>49.436999999999998</c:v>
                </c:pt>
                <c:pt idx="2978">
                  <c:v>49.533000000000001</c:v>
                </c:pt>
                <c:pt idx="2979">
                  <c:v>49.628</c:v>
                </c:pt>
                <c:pt idx="2980">
                  <c:v>49.723999999999997</c:v>
                </c:pt>
                <c:pt idx="2981">
                  <c:v>49.820999999999998</c:v>
                </c:pt>
                <c:pt idx="2982">
                  <c:v>49.914000000000001</c:v>
                </c:pt>
                <c:pt idx="2983">
                  <c:v>49.997999999999998</c:v>
                </c:pt>
                <c:pt idx="2984">
                  <c:v>50.07</c:v>
                </c:pt>
                <c:pt idx="2985">
                  <c:v>50.137999999999998</c:v>
                </c:pt>
                <c:pt idx="2986">
                  <c:v>50.198</c:v>
                </c:pt>
                <c:pt idx="2987">
                  <c:v>50.259</c:v>
                </c:pt>
                <c:pt idx="2988">
                  <c:v>50.302999999999997</c:v>
                </c:pt>
                <c:pt idx="2989">
                  <c:v>50.332999999999998</c:v>
                </c:pt>
                <c:pt idx="2990">
                  <c:v>50.36</c:v>
                </c:pt>
                <c:pt idx="2991">
                  <c:v>50.392000000000003</c:v>
                </c:pt>
                <c:pt idx="2992">
                  <c:v>50.432000000000002</c:v>
                </c:pt>
                <c:pt idx="2993">
                  <c:v>50.473999999999997</c:v>
                </c:pt>
                <c:pt idx="2994">
                  <c:v>50.515999999999998</c:v>
                </c:pt>
                <c:pt idx="2995">
                  <c:v>50.558</c:v>
                </c:pt>
                <c:pt idx="2996">
                  <c:v>50.595999999999997</c:v>
                </c:pt>
                <c:pt idx="2997">
                  <c:v>50.643000000000001</c:v>
                </c:pt>
                <c:pt idx="2998">
                  <c:v>50.707000000000001</c:v>
                </c:pt>
                <c:pt idx="2999">
                  <c:v>50.756999999999998</c:v>
                </c:pt>
                <c:pt idx="3000">
                  <c:v>50.819000000000003</c:v>
                </c:pt>
                <c:pt idx="3001">
                  <c:v>50.892000000000003</c:v>
                </c:pt>
                <c:pt idx="3002">
                  <c:v>50.957999999999998</c:v>
                </c:pt>
                <c:pt idx="3003">
                  <c:v>51.02</c:v>
                </c:pt>
                <c:pt idx="3004">
                  <c:v>51.1</c:v>
                </c:pt>
                <c:pt idx="3005">
                  <c:v>51.197000000000003</c:v>
                </c:pt>
                <c:pt idx="3006">
                  <c:v>51.296999999999997</c:v>
                </c:pt>
                <c:pt idx="3007">
                  <c:v>51.393000000000001</c:v>
                </c:pt>
                <c:pt idx="3008">
                  <c:v>51.482999999999997</c:v>
                </c:pt>
                <c:pt idx="3009">
                  <c:v>51.567</c:v>
                </c:pt>
                <c:pt idx="3010">
                  <c:v>51.646999999999998</c:v>
                </c:pt>
                <c:pt idx="3011">
                  <c:v>51.728999999999999</c:v>
                </c:pt>
                <c:pt idx="3012">
                  <c:v>51.817</c:v>
                </c:pt>
                <c:pt idx="3013">
                  <c:v>51.905999999999999</c:v>
                </c:pt>
                <c:pt idx="3014">
                  <c:v>51.988999999999997</c:v>
                </c:pt>
                <c:pt idx="3015">
                  <c:v>52.070999999999998</c:v>
                </c:pt>
                <c:pt idx="3016">
                  <c:v>52.151000000000003</c:v>
                </c:pt>
                <c:pt idx="3017">
                  <c:v>52.232999999999997</c:v>
                </c:pt>
                <c:pt idx="3018">
                  <c:v>52.316000000000003</c:v>
                </c:pt>
                <c:pt idx="3019">
                  <c:v>52.398000000000003</c:v>
                </c:pt>
                <c:pt idx="3020">
                  <c:v>52.48</c:v>
                </c:pt>
                <c:pt idx="3021">
                  <c:v>52.56</c:v>
                </c:pt>
                <c:pt idx="3022">
                  <c:v>52.643000000000001</c:v>
                </c:pt>
                <c:pt idx="3023">
                  <c:v>52.732999999999997</c:v>
                </c:pt>
                <c:pt idx="3024">
                  <c:v>52.826000000000001</c:v>
                </c:pt>
                <c:pt idx="3025">
                  <c:v>52.93</c:v>
                </c:pt>
                <c:pt idx="3026">
                  <c:v>53.042000000000002</c:v>
                </c:pt>
                <c:pt idx="3027">
                  <c:v>53.152000000000001</c:v>
                </c:pt>
                <c:pt idx="3028">
                  <c:v>53.262999999999998</c:v>
                </c:pt>
                <c:pt idx="3029">
                  <c:v>53.375</c:v>
                </c:pt>
                <c:pt idx="3030">
                  <c:v>53.497999999999998</c:v>
                </c:pt>
                <c:pt idx="3031">
                  <c:v>53.633000000000003</c:v>
                </c:pt>
                <c:pt idx="3032">
                  <c:v>53.777000000000001</c:v>
                </c:pt>
                <c:pt idx="3033">
                  <c:v>53.923000000000002</c:v>
                </c:pt>
                <c:pt idx="3034">
                  <c:v>54.063000000000002</c:v>
                </c:pt>
                <c:pt idx="3035">
                  <c:v>54.191000000000003</c:v>
                </c:pt>
                <c:pt idx="3036">
                  <c:v>54.311</c:v>
                </c:pt>
                <c:pt idx="3037">
                  <c:v>54.429000000000002</c:v>
                </c:pt>
                <c:pt idx="3038">
                  <c:v>54.521999999999998</c:v>
                </c:pt>
                <c:pt idx="3039">
                  <c:v>54.59</c:v>
                </c:pt>
                <c:pt idx="3040">
                  <c:v>54.649000000000001</c:v>
                </c:pt>
                <c:pt idx="3041">
                  <c:v>54.701000000000001</c:v>
                </c:pt>
                <c:pt idx="3042">
                  <c:v>54.749000000000002</c:v>
                </c:pt>
                <c:pt idx="3043">
                  <c:v>54.786999999999999</c:v>
                </c:pt>
                <c:pt idx="3044">
                  <c:v>54.813000000000002</c:v>
                </c:pt>
                <c:pt idx="3045">
                  <c:v>54.829000000000001</c:v>
                </c:pt>
                <c:pt idx="3046">
                  <c:v>54.841000000000001</c:v>
                </c:pt>
                <c:pt idx="3047">
                  <c:v>54.845999999999997</c:v>
                </c:pt>
                <c:pt idx="3048">
                  <c:v>54.844999999999999</c:v>
                </c:pt>
                <c:pt idx="3049">
                  <c:v>54.838999999999999</c:v>
                </c:pt>
                <c:pt idx="3050">
                  <c:v>54.83</c:v>
                </c:pt>
                <c:pt idx="3051">
                  <c:v>54.823</c:v>
                </c:pt>
                <c:pt idx="3052">
                  <c:v>54.822000000000003</c:v>
                </c:pt>
                <c:pt idx="3053">
                  <c:v>54.829000000000001</c:v>
                </c:pt>
                <c:pt idx="3054">
                  <c:v>54.837000000000003</c:v>
                </c:pt>
                <c:pt idx="3055">
                  <c:v>54.843000000000004</c:v>
                </c:pt>
                <c:pt idx="3056">
                  <c:v>54.85</c:v>
                </c:pt>
                <c:pt idx="3057">
                  <c:v>54.868000000000002</c:v>
                </c:pt>
                <c:pt idx="3058">
                  <c:v>54.893000000000001</c:v>
                </c:pt>
                <c:pt idx="3059">
                  <c:v>54.923999999999999</c:v>
                </c:pt>
                <c:pt idx="3060">
                  <c:v>54.956000000000003</c:v>
                </c:pt>
                <c:pt idx="3061">
                  <c:v>54.985999999999997</c:v>
                </c:pt>
                <c:pt idx="3062">
                  <c:v>55.014000000000003</c:v>
                </c:pt>
                <c:pt idx="3063">
                  <c:v>55.037999999999997</c:v>
                </c:pt>
                <c:pt idx="3064">
                  <c:v>55.05</c:v>
                </c:pt>
                <c:pt idx="3065">
                  <c:v>55.052999999999997</c:v>
                </c:pt>
                <c:pt idx="3066">
                  <c:v>55.058999999999997</c:v>
                </c:pt>
                <c:pt idx="3067">
                  <c:v>55.069000000000003</c:v>
                </c:pt>
                <c:pt idx="3068">
                  <c:v>55.078000000000003</c:v>
                </c:pt>
                <c:pt idx="3069">
                  <c:v>55.093000000000004</c:v>
                </c:pt>
                <c:pt idx="3070">
                  <c:v>55.106000000000002</c:v>
                </c:pt>
                <c:pt idx="3071">
                  <c:v>55.113999999999997</c:v>
                </c:pt>
                <c:pt idx="3072">
                  <c:v>55.119</c:v>
                </c:pt>
                <c:pt idx="3073">
                  <c:v>55.122</c:v>
                </c:pt>
                <c:pt idx="3074">
                  <c:v>55.122999999999998</c:v>
                </c:pt>
                <c:pt idx="3075">
                  <c:v>55.110999999999997</c:v>
                </c:pt>
                <c:pt idx="3076">
                  <c:v>55.084000000000003</c:v>
                </c:pt>
                <c:pt idx="3077">
                  <c:v>55.051000000000002</c:v>
                </c:pt>
                <c:pt idx="3078">
                  <c:v>55.029000000000003</c:v>
                </c:pt>
                <c:pt idx="3079">
                  <c:v>55.006</c:v>
                </c:pt>
                <c:pt idx="3080">
                  <c:v>54.978999999999999</c:v>
                </c:pt>
                <c:pt idx="3081">
                  <c:v>54.969000000000001</c:v>
                </c:pt>
                <c:pt idx="3082">
                  <c:v>54.963999999999999</c:v>
                </c:pt>
                <c:pt idx="3083">
                  <c:v>54.948</c:v>
                </c:pt>
                <c:pt idx="3084">
                  <c:v>54.926000000000002</c:v>
                </c:pt>
                <c:pt idx="3085">
                  <c:v>54.908000000000001</c:v>
                </c:pt>
                <c:pt idx="3086">
                  <c:v>54.889000000000003</c:v>
                </c:pt>
                <c:pt idx="3087">
                  <c:v>54.877000000000002</c:v>
                </c:pt>
                <c:pt idx="3088">
                  <c:v>54.872999999999998</c:v>
                </c:pt>
                <c:pt idx="3089">
                  <c:v>54.869</c:v>
                </c:pt>
                <c:pt idx="3090">
                  <c:v>54.860999999999997</c:v>
                </c:pt>
                <c:pt idx="3091">
                  <c:v>54.853000000000002</c:v>
                </c:pt>
                <c:pt idx="3092">
                  <c:v>54.847999999999999</c:v>
                </c:pt>
                <c:pt idx="3093">
                  <c:v>54.841999999999999</c:v>
                </c:pt>
                <c:pt idx="3094">
                  <c:v>54.837000000000003</c:v>
                </c:pt>
                <c:pt idx="3095">
                  <c:v>54.832000000000001</c:v>
                </c:pt>
                <c:pt idx="3096">
                  <c:v>54.834000000000003</c:v>
                </c:pt>
                <c:pt idx="3097">
                  <c:v>54.835999999999999</c:v>
                </c:pt>
                <c:pt idx="3098">
                  <c:v>54.841999999999999</c:v>
                </c:pt>
                <c:pt idx="3099">
                  <c:v>54.850999999999999</c:v>
                </c:pt>
                <c:pt idx="3100">
                  <c:v>54.848999999999997</c:v>
                </c:pt>
                <c:pt idx="3101">
                  <c:v>54.847000000000001</c:v>
                </c:pt>
                <c:pt idx="3102">
                  <c:v>54.841999999999999</c:v>
                </c:pt>
                <c:pt idx="3103">
                  <c:v>54.828000000000003</c:v>
                </c:pt>
                <c:pt idx="3104">
                  <c:v>54.823999999999998</c:v>
                </c:pt>
                <c:pt idx="3105">
                  <c:v>54.825000000000003</c:v>
                </c:pt>
                <c:pt idx="3106">
                  <c:v>54.828000000000003</c:v>
                </c:pt>
                <c:pt idx="3107">
                  <c:v>54.838999999999999</c:v>
                </c:pt>
                <c:pt idx="3108">
                  <c:v>54.844000000000001</c:v>
                </c:pt>
                <c:pt idx="3109">
                  <c:v>54.844000000000001</c:v>
                </c:pt>
                <c:pt idx="3110">
                  <c:v>54.838999999999999</c:v>
                </c:pt>
                <c:pt idx="3111">
                  <c:v>54.835000000000001</c:v>
                </c:pt>
                <c:pt idx="3112">
                  <c:v>54.825000000000003</c:v>
                </c:pt>
                <c:pt idx="3113">
                  <c:v>54.795999999999999</c:v>
                </c:pt>
                <c:pt idx="3114">
                  <c:v>54.77</c:v>
                </c:pt>
                <c:pt idx="3115">
                  <c:v>54.734000000000002</c:v>
                </c:pt>
                <c:pt idx="3116">
                  <c:v>54.680999999999997</c:v>
                </c:pt>
                <c:pt idx="3117">
                  <c:v>54.628999999999998</c:v>
                </c:pt>
                <c:pt idx="3118">
                  <c:v>54.597000000000001</c:v>
                </c:pt>
                <c:pt idx="3119">
                  <c:v>54.587000000000003</c:v>
                </c:pt>
                <c:pt idx="3120">
                  <c:v>54.585000000000001</c:v>
                </c:pt>
                <c:pt idx="3121">
                  <c:v>54.578000000000003</c:v>
                </c:pt>
                <c:pt idx="3122">
                  <c:v>54.573999999999998</c:v>
                </c:pt>
                <c:pt idx="3123">
                  <c:v>54.58</c:v>
                </c:pt>
                <c:pt idx="3124">
                  <c:v>54.595999999999997</c:v>
                </c:pt>
                <c:pt idx="3125">
                  <c:v>54.616</c:v>
                </c:pt>
                <c:pt idx="3126">
                  <c:v>54.64</c:v>
                </c:pt>
                <c:pt idx="3127">
                  <c:v>54.664999999999999</c:v>
                </c:pt>
                <c:pt idx="3128">
                  <c:v>54.683999999999997</c:v>
                </c:pt>
                <c:pt idx="3129">
                  <c:v>54.706000000000003</c:v>
                </c:pt>
                <c:pt idx="3130">
                  <c:v>54.731999999999999</c:v>
                </c:pt>
                <c:pt idx="3131">
                  <c:v>54.753999999999998</c:v>
                </c:pt>
                <c:pt idx="3132">
                  <c:v>54.774999999999999</c:v>
                </c:pt>
                <c:pt idx="3133">
                  <c:v>54.805</c:v>
                </c:pt>
                <c:pt idx="3134">
                  <c:v>54.835000000000001</c:v>
                </c:pt>
                <c:pt idx="3135">
                  <c:v>54.859000000000002</c:v>
                </c:pt>
                <c:pt idx="3136">
                  <c:v>54.887</c:v>
                </c:pt>
                <c:pt idx="3137">
                  <c:v>54.904000000000003</c:v>
                </c:pt>
                <c:pt idx="3138">
                  <c:v>54.911000000000001</c:v>
                </c:pt>
                <c:pt idx="3139">
                  <c:v>54.918999999999997</c:v>
                </c:pt>
                <c:pt idx="3140">
                  <c:v>54.923999999999999</c:v>
                </c:pt>
                <c:pt idx="3141">
                  <c:v>54.921999999999997</c:v>
                </c:pt>
                <c:pt idx="3142">
                  <c:v>54.911999999999999</c:v>
                </c:pt>
                <c:pt idx="3143">
                  <c:v>54.887999999999998</c:v>
                </c:pt>
                <c:pt idx="3144">
                  <c:v>54.854999999999997</c:v>
                </c:pt>
                <c:pt idx="3145">
                  <c:v>54.826999999999998</c:v>
                </c:pt>
                <c:pt idx="3146">
                  <c:v>54.813000000000002</c:v>
                </c:pt>
                <c:pt idx="3147">
                  <c:v>54.795999999999999</c:v>
                </c:pt>
                <c:pt idx="3148">
                  <c:v>54.773000000000003</c:v>
                </c:pt>
                <c:pt idx="3149">
                  <c:v>54.762999999999998</c:v>
                </c:pt>
                <c:pt idx="3150">
                  <c:v>54.761000000000003</c:v>
                </c:pt>
                <c:pt idx="3151">
                  <c:v>54.759</c:v>
                </c:pt>
                <c:pt idx="3152">
                  <c:v>54.774999999999999</c:v>
                </c:pt>
                <c:pt idx="3153">
                  <c:v>54.796999999999997</c:v>
                </c:pt>
                <c:pt idx="3154">
                  <c:v>54.828000000000003</c:v>
                </c:pt>
                <c:pt idx="3155">
                  <c:v>54.866</c:v>
                </c:pt>
                <c:pt idx="3156">
                  <c:v>54.91</c:v>
                </c:pt>
                <c:pt idx="3157">
                  <c:v>54.953000000000003</c:v>
                </c:pt>
                <c:pt idx="3158">
                  <c:v>54.981999999999999</c:v>
                </c:pt>
                <c:pt idx="3159">
                  <c:v>55.003</c:v>
                </c:pt>
                <c:pt idx="3160">
                  <c:v>55.036999999999999</c:v>
                </c:pt>
                <c:pt idx="3161">
                  <c:v>55.085999999999999</c:v>
                </c:pt>
                <c:pt idx="3162">
                  <c:v>55.151000000000003</c:v>
                </c:pt>
                <c:pt idx="3163">
                  <c:v>55.210999999999999</c:v>
                </c:pt>
                <c:pt idx="3164">
                  <c:v>55.253</c:v>
                </c:pt>
                <c:pt idx="3165">
                  <c:v>55.286999999999999</c:v>
                </c:pt>
                <c:pt idx="3166">
                  <c:v>55.32</c:v>
                </c:pt>
                <c:pt idx="3167">
                  <c:v>55.347999999999999</c:v>
                </c:pt>
                <c:pt idx="3168">
                  <c:v>55.378999999999998</c:v>
                </c:pt>
                <c:pt idx="3169">
                  <c:v>55.411000000000001</c:v>
                </c:pt>
                <c:pt idx="3170">
                  <c:v>55.436</c:v>
                </c:pt>
                <c:pt idx="3171">
                  <c:v>55.454000000000001</c:v>
                </c:pt>
                <c:pt idx="3172">
                  <c:v>55.473999999999997</c:v>
                </c:pt>
                <c:pt idx="3173">
                  <c:v>55.488</c:v>
                </c:pt>
                <c:pt idx="3174">
                  <c:v>55.493000000000002</c:v>
                </c:pt>
                <c:pt idx="3175">
                  <c:v>55.500999999999998</c:v>
                </c:pt>
                <c:pt idx="3176">
                  <c:v>55.505000000000003</c:v>
                </c:pt>
                <c:pt idx="3177">
                  <c:v>55.52</c:v>
                </c:pt>
                <c:pt idx="3178">
                  <c:v>55.539000000000001</c:v>
                </c:pt>
                <c:pt idx="3179">
                  <c:v>55.551000000000002</c:v>
                </c:pt>
                <c:pt idx="3180">
                  <c:v>55.58</c:v>
                </c:pt>
                <c:pt idx="3181">
                  <c:v>55.597000000000001</c:v>
                </c:pt>
                <c:pt idx="3182">
                  <c:v>55.58</c:v>
                </c:pt>
                <c:pt idx="3183">
                  <c:v>55.581000000000003</c:v>
                </c:pt>
                <c:pt idx="3184">
                  <c:v>55.587000000000003</c:v>
                </c:pt>
                <c:pt idx="3185">
                  <c:v>55.601999999999997</c:v>
                </c:pt>
                <c:pt idx="3186">
                  <c:v>55.606999999999999</c:v>
                </c:pt>
                <c:pt idx="3187">
                  <c:v>55.613999999999997</c:v>
                </c:pt>
                <c:pt idx="3188">
                  <c:v>55.625999999999998</c:v>
                </c:pt>
                <c:pt idx="3189">
                  <c:v>55.639000000000003</c:v>
                </c:pt>
                <c:pt idx="3190">
                  <c:v>55.654000000000003</c:v>
                </c:pt>
                <c:pt idx="3191">
                  <c:v>55.658999999999999</c:v>
                </c:pt>
                <c:pt idx="3192">
                  <c:v>55.652000000000001</c:v>
                </c:pt>
                <c:pt idx="3193">
                  <c:v>55.625</c:v>
                </c:pt>
                <c:pt idx="3194">
                  <c:v>55.579000000000001</c:v>
                </c:pt>
                <c:pt idx="3195">
                  <c:v>55.52</c:v>
                </c:pt>
                <c:pt idx="3196">
                  <c:v>55.462000000000003</c:v>
                </c:pt>
                <c:pt idx="3197">
                  <c:v>55.393000000000001</c:v>
                </c:pt>
                <c:pt idx="3198">
                  <c:v>55.317999999999998</c:v>
                </c:pt>
                <c:pt idx="3199">
                  <c:v>55.252000000000002</c:v>
                </c:pt>
                <c:pt idx="3200">
                  <c:v>55.207999999999998</c:v>
                </c:pt>
                <c:pt idx="3201">
                  <c:v>55.165999999999997</c:v>
                </c:pt>
                <c:pt idx="3202">
                  <c:v>55.119</c:v>
                </c:pt>
                <c:pt idx="3203">
                  <c:v>55.094999999999999</c:v>
                </c:pt>
                <c:pt idx="3204">
                  <c:v>55.100999999999999</c:v>
                </c:pt>
                <c:pt idx="3205">
                  <c:v>55.113999999999997</c:v>
                </c:pt>
                <c:pt idx="3206">
                  <c:v>55.128999999999998</c:v>
                </c:pt>
                <c:pt idx="3207">
                  <c:v>55.17</c:v>
                </c:pt>
                <c:pt idx="3208">
                  <c:v>55.213999999999999</c:v>
                </c:pt>
                <c:pt idx="3209">
                  <c:v>55.249000000000002</c:v>
                </c:pt>
                <c:pt idx="3210">
                  <c:v>55.311999999999998</c:v>
                </c:pt>
                <c:pt idx="3211">
                  <c:v>55.360999999999997</c:v>
                </c:pt>
                <c:pt idx="3212">
                  <c:v>55.414000000000001</c:v>
                </c:pt>
                <c:pt idx="3213">
                  <c:v>55.462000000000003</c:v>
                </c:pt>
                <c:pt idx="3214">
                  <c:v>55.478000000000002</c:v>
                </c:pt>
                <c:pt idx="3215">
                  <c:v>55.5</c:v>
                </c:pt>
                <c:pt idx="3216">
                  <c:v>55.533000000000001</c:v>
                </c:pt>
                <c:pt idx="3217">
                  <c:v>55.554000000000002</c:v>
                </c:pt>
                <c:pt idx="3218">
                  <c:v>55.569000000000003</c:v>
                </c:pt>
                <c:pt idx="3219">
                  <c:v>55.591999999999999</c:v>
                </c:pt>
                <c:pt idx="3220">
                  <c:v>55.631</c:v>
                </c:pt>
                <c:pt idx="3221">
                  <c:v>55.662999999999997</c:v>
                </c:pt>
                <c:pt idx="3222">
                  <c:v>55.706000000000003</c:v>
                </c:pt>
                <c:pt idx="3223">
                  <c:v>55.750999999999998</c:v>
                </c:pt>
                <c:pt idx="3224">
                  <c:v>55.771000000000001</c:v>
                </c:pt>
                <c:pt idx="3225">
                  <c:v>55.811999999999998</c:v>
                </c:pt>
                <c:pt idx="3226">
                  <c:v>55.848999999999997</c:v>
                </c:pt>
                <c:pt idx="3227">
                  <c:v>55.866999999999997</c:v>
                </c:pt>
                <c:pt idx="3228">
                  <c:v>55.91</c:v>
                </c:pt>
                <c:pt idx="3229">
                  <c:v>55.935000000000002</c:v>
                </c:pt>
                <c:pt idx="3230">
                  <c:v>55.956000000000003</c:v>
                </c:pt>
                <c:pt idx="3231">
                  <c:v>55.988</c:v>
                </c:pt>
                <c:pt idx="3232">
                  <c:v>56.01</c:v>
                </c:pt>
                <c:pt idx="3233">
                  <c:v>56.024000000000001</c:v>
                </c:pt>
                <c:pt idx="3234">
                  <c:v>56.031999999999996</c:v>
                </c:pt>
                <c:pt idx="3235">
                  <c:v>56.054000000000002</c:v>
                </c:pt>
                <c:pt idx="3236">
                  <c:v>56.055999999999997</c:v>
                </c:pt>
                <c:pt idx="3237">
                  <c:v>56.066000000000003</c:v>
                </c:pt>
                <c:pt idx="3238">
                  <c:v>56.088000000000001</c:v>
                </c:pt>
                <c:pt idx="3239">
                  <c:v>56.09</c:v>
                </c:pt>
                <c:pt idx="3240">
                  <c:v>56.094999999999999</c:v>
                </c:pt>
                <c:pt idx="3241">
                  <c:v>56.119</c:v>
                </c:pt>
                <c:pt idx="3242">
                  <c:v>56.134999999999998</c:v>
                </c:pt>
                <c:pt idx="3243">
                  <c:v>56.149000000000001</c:v>
                </c:pt>
                <c:pt idx="3244">
                  <c:v>56.176000000000002</c:v>
                </c:pt>
                <c:pt idx="3245">
                  <c:v>56.183</c:v>
                </c:pt>
                <c:pt idx="3246">
                  <c:v>56.19</c:v>
                </c:pt>
                <c:pt idx="3247">
                  <c:v>56.192999999999998</c:v>
                </c:pt>
                <c:pt idx="3248">
                  <c:v>56.188000000000002</c:v>
                </c:pt>
                <c:pt idx="3249">
                  <c:v>56.183</c:v>
                </c:pt>
                <c:pt idx="3250">
                  <c:v>56.165999999999997</c:v>
                </c:pt>
                <c:pt idx="3251">
                  <c:v>56.156999999999996</c:v>
                </c:pt>
                <c:pt idx="3252">
                  <c:v>56.139000000000003</c:v>
                </c:pt>
                <c:pt idx="3253">
                  <c:v>56.12</c:v>
                </c:pt>
                <c:pt idx="3254">
                  <c:v>56.110999999999997</c:v>
                </c:pt>
                <c:pt idx="3255">
                  <c:v>56.085000000000001</c:v>
                </c:pt>
                <c:pt idx="3256">
                  <c:v>56.058</c:v>
                </c:pt>
                <c:pt idx="3257">
                  <c:v>56.036000000000001</c:v>
                </c:pt>
                <c:pt idx="3258">
                  <c:v>56.006</c:v>
                </c:pt>
                <c:pt idx="3259">
                  <c:v>55.978000000000002</c:v>
                </c:pt>
                <c:pt idx="3260">
                  <c:v>55.954000000000001</c:v>
                </c:pt>
                <c:pt idx="3261">
                  <c:v>55.927999999999997</c:v>
                </c:pt>
                <c:pt idx="3262">
                  <c:v>55.890999999999998</c:v>
                </c:pt>
                <c:pt idx="3263">
                  <c:v>55.85</c:v>
                </c:pt>
                <c:pt idx="3264">
                  <c:v>55.822000000000003</c:v>
                </c:pt>
                <c:pt idx="3265">
                  <c:v>55.804000000000002</c:v>
                </c:pt>
                <c:pt idx="3266">
                  <c:v>55.792999999999999</c:v>
                </c:pt>
                <c:pt idx="3267">
                  <c:v>55.771000000000001</c:v>
                </c:pt>
                <c:pt idx="3268">
                  <c:v>55.73</c:v>
                </c:pt>
                <c:pt idx="3269">
                  <c:v>55.704000000000001</c:v>
                </c:pt>
                <c:pt idx="3270">
                  <c:v>55.674999999999997</c:v>
                </c:pt>
                <c:pt idx="3271">
                  <c:v>55.65</c:v>
                </c:pt>
                <c:pt idx="3272">
                  <c:v>55.613999999999997</c:v>
                </c:pt>
                <c:pt idx="3273">
                  <c:v>55.584000000000003</c:v>
                </c:pt>
                <c:pt idx="3274">
                  <c:v>55.561</c:v>
                </c:pt>
                <c:pt idx="3275">
                  <c:v>55.531999999999996</c:v>
                </c:pt>
                <c:pt idx="3276">
                  <c:v>55.508000000000003</c:v>
                </c:pt>
                <c:pt idx="3277">
                  <c:v>55.484000000000002</c:v>
                </c:pt>
                <c:pt idx="3278">
                  <c:v>55.445999999999998</c:v>
                </c:pt>
                <c:pt idx="3279">
                  <c:v>55.402999999999999</c:v>
                </c:pt>
                <c:pt idx="3280">
                  <c:v>55.36</c:v>
                </c:pt>
                <c:pt idx="3281">
                  <c:v>55.320999999999998</c:v>
                </c:pt>
                <c:pt idx="3282">
                  <c:v>55.283000000000001</c:v>
                </c:pt>
                <c:pt idx="3283">
                  <c:v>55.25</c:v>
                </c:pt>
                <c:pt idx="3284">
                  <c:v>55.212000000000003</c:v>
                </c:pt>
                <c:pt idx="3285">
                  <c:v>55.17</c:v>
                </c:pt>
                <c:pt idx="3286">
                  <c:v>55.127000000000002</c:v>
                </c:pt>
                <c:pt idx="3287">
                  <c:v>55.088000000000001</c:v>
                </c:pt>
                <c:pt idx="3288">
                  <c:v>55.057000000000002</c:v>
                </c:pt>
                <c:pt idx="3289">
                  <c:v>55.024000000000001</c:v>
                </c:pt>
                <c:pt idx="3290">
                  <c:v>55</c:v>
                </c:pt>
                <c:pt idx="3291">
                  <c:v>54.988999999999997</c:v>
                </c:pt>
                <c:pt idx="3292">
                  <c:v>54.984999999999999</c:v>
                </c:pt>
                <c:pt idx="3293">
                  <c:v>54.982999999999997</c:v>
                </c:pt>
                <c:pt idx="3294">
                  <c:v>54.982999999999997</c:v>
                </c:pt>
                <c:pt idx="3295">
                  <c:v>54.985999999999997</c:v>
                </c:pt>
                <c:pt idx="3296">
                  <c:v>55.002000000000002</c:v>
                </c:pt>
                <c:pt idx="3297">
                  <c:v>55.021999999999998</c:v>
                </c:pt>
                <c:pt idx="3298">
                  <c:v>55.033999999999999</c:v>
                </c:pt>
                <c:pt idx="3299">
                  <c:v>55.052</c:v>
                </c:pt>
                <c:pt idx="3300">
                  <c:v>55.078000000000003</c:v>
                </c:pt>
                <c:pt idx="3301">
                  <c:v>55.103999999999999</c:v>
                </c:pt>
                <c:pt idx="3302">
                  <c:v>55.113999999999997</c:v>
                </c:pt>
                <c:pt idx="3303">
                  <c:v>55.116999999999997</c:v>
                </c:pt>
                <c:pt idx="3304">
                  <c:v>55.113999999999997</c:v>
                </c:pt>
                <c:pt idx="3305">
                  <c:v>55.100999999999999</c:v>
                </c:pt>
                <c:pt idx="3306">
                  <c:v>55.073</c:v>
                </c:pt>
                <c:pt idx="3307">
                  <c:v>55.040999999999997</c:v>
                </c:pt>
                <c:pt idx="3308">
                  <c:v>55.01</c:v>
                </c:pt>
                <c:pt idx="3309">
                  <c:v>54.968000000000004</c:v>
                </c:pt>
                <c:pt idx="3310">
                  <c:v>54.92</c:v>
                </c:pt>
                <c:pt idx="3311">
                  <c:v>54.878</c:v>
                </c:pt>
                <c:pt idx="3312">
                  <c:v>54.837000000000003</c:v>
                </c:pt>
                <c:pt idx="3313">
                  <c:v>54.787999999999997</c:v>
                </c:pt>
                <c:pt idx="3314">
                  <c:v>54.741999999999997</c:v>
                </c:pt>
                <c:pt idx="3315">
                  <c:v>54.695999999999998</c:v>
                </c:pt>
                <c:pt idx="3316">
                  <c:v>54.65</c:v>
                </c:pt>
                <c:pt idx="3317">
                  <c:v>54.603999999999999</c:v>
                </c:pt>
                <c:pt idx="3318">
                  <c:v>54.564999999999998</c:v>
                </c:pt>
                <c:pt idx="3319">
                  <c:v>54.531999999999996</c:v>
                </c:pt>
                <c:pt idx="3320">
                  <c:v>54.508000000000003</c:v>
                </c:pt>
                <c:pt idx="3321">
                  <c:v>54.496000000000002</c:v>
                </c:pt>
                <c:pt idx="3322">
                  <c:v>54.49</c:v>
                </c:pt>
                <c:pt idx="3323">
                  <c:v>54.482999999999997</c:v>
                </c:pt>
                <c:pt idx="3324">
                  <c:v>54.48</c:v>
                </c:pt>
                <c:pt idx="3325">
                  <c:v>54.488999999999997</c:v>
                </c:pt>
                <c:pt idx="3326">
                  <c:v>54.496000000000002</c:v>
                </c:pt>
                <c:pt idx="3327">
                  <c:v>54.500999999999998</c:v>
                </c:pt>
                <c:pt idx="3328">
                  <c:v>54.503999999999998</c:v>
                </c:pt>
                <c:pt idx="3329">
                  <c:v>54.505000000000003</c:v>
                </c:pt>
                <c:pt idx="3330">
                  <c:v>54.508000000000003</c:v>
                </c:pt>
                <c:pt idx="3331">
                  <c:v>54.509</c:v>
                </c:pt>
                <c:pt idx="3332">
                  <c:v>54.503</c:v>
                </c:pt>
                <c:pt idx="3333">
                  <c:v>54.493000000000002</c:v>
                </c:pt>
                <c:pt idx="3334">
                  <c:v>54.472999999999999</c:v>
                </c:pt>
                <c:pt idx="3335">
                  <c:v>54.444000000000003</c:v>
                </c:pt>
                <c:pt idx="3336">
                  <c:v>54.414000000000001</c:v>
                </c:pt>
                <c:pt idx="3337">
                  <c:v>54.387</c:v>
                </c:pt>
                <c:pt idx="3338">
                  <c:v>54.357999999999997</c:v>
                </c:pt>
                <c:pt idx="3339">
                  <c:v>54.328000000000003</c:v>
                </c:pt>
                <c:pt idx="3340">
                  <c:v>54.3</c:v>
                </c:pt>
                <c:pt idx="3341">
                  <c:v>54.274000000000001</c:v>
                </c:pt>
                <c:pt idx="3342">
                  <c:v>54.247999999999998</c:v>
                </c:pt>
                <c:pt idx="3343">
                  <c:v>54.226999999999997</c:v>
                </c:pt>
                <c:pt idx="3344">
                  <c:v>54.204999999999998</c:v>
                </c:pt>
                <c:pt idx="3345">
                  <c:v>54.183</c:v>
                </c:pt>
                <c:pt idx="3346">
                  <c:v>54.165999999999997</c:v>
                </c:pt>
                <c:pt idx="3347">
                  <c:v>54.148000000000003</c:v>
                </c:pt>
                <c:pt idx="3348">
                  <c:v>54.124000000000002</c:v>
                </c:pt>
                <c:pt idx="3349">
                  <c:v>54.098999999999997</c:v>
                </c:pt>
                <c:pt idx="3350">
                  <c:v>54.073999999999998</c:v>
                </c:pt>
                <c:pt idx="3351">
                  <c:v>54.046999999999997</c:v>
                </c:pt>
                <c:pt idx="3352">
                  <c:v>54.026000000000003</c:v>
                </c:pt>
                <c:pt idx="3353">
                  <c:v>54.006999999999998</c:v>
                </c:pt>
                <c:pt idx="3354">
                  <c:v>53.982999999999997</c:v>
                </c:pt>
                <c:pt idx="3355">
                  <c:v>53.96</c:v>
                </c:pt>
                <c:pt idx="3356">
                  <c:v>53.933999999999997</c:v>
                </c:pt>
                <c:pt idx="3357">
                  <c:v>53.912999999999997</c:v>
                </c:pt>
                <c:pt idx="3358">
                  <c:v>53.9</c:v>
                </c:pt>
                <c:pt idx="3359">
                  <c:v>53.884999999999998</c:v>
                </c:pt>
                <c:pt idx="3360">
                  <c:v>53.868000000000002</c:v>
                </c:pt>
                <c:pt idx="3361">
                  <c:v>53.851999999999997</c:v>
                </c:pt>
                <c:pt idx="3362">
                  <c:v>53.838999999999999</c:v>
                </c:pt>
                <c:pt idx="3363">
                  <c:v>53.826000000000001</c:v>
                </c:pt>
                <c:pt idx="3364">
                  <c:v>53.817999999999998</c:v>
                </c:pt>
                <c:pt idx="3365">
                  <c:v>53.817</c:v>
                </c:pt>
                <c:pt idx="3366">
                  <c:v>53.826999999999998</c:v>
                </c:pt>
                <c:pt idx="3367">
                  <c:v>53.847000000000001</c:v>
                </c:pt>
                <c:pt idx="3368">
                  <c:v>53.869</c:v>
                </c:pt>
                <c:pt idx="3369">
                  <c:v>53.893000000000001</c:v>
                </c:pt>
                <c:pt idx="3370">
                  <c:v>53.915999999999997</c:v>
                </c:pt>
                <c:pt idx="3371">
                  <c:v>53.936</c:v>
                </c:pt>
                <c:pt idx="3372">
                  <c:v>53.951000000000001</c:v>
                </c:pt>
                <c:pt idx="3373">
                  <c:v>53.96</c:v>
                </c:pt>
                <c:pt idx="3374">
                  <c:v>53.96</c:v>
                </c:pt>
                <c:pt idx="3375">
                  <c:v>53.960999999999999</c:v>
                </c:pt>
                <c:pt idx="3376">
                  <c:v>53.963999999999999</c:v>
                </c:pt>
                <c:pt idx="3377">
                  <c:v>53.960999999999999</c:v>
                </c:pt>
                <c:pt idx="3378">
                  <c:v>53.951999999999998</c:v>
                </c:pt>
                <c:pt idx="3379">
                  <c:v>53.95</c:v>
                </c:pt>
                <c:pt idx="3380">
                  <c:v>53.951999999999998</c:v>
                </c:pt>
                <c:pt idx="3381">
                  <c:v>53.954999999999998</c:v>
                </c:pt>
                <c:pt idx="3382">
                  <c:v>53.954999999999998</c:v>
                </c:pt>
                <c:pt idx="3383">
                  <c:v>53.96</c:v>
                </c:pt>
                <c:pt idx="3384">
                  <c:v>53.969000000000001</c:v>
                </c:pt>
                <c:pt idx="3385">
                  <c:v>53.973999999999997</c:v>
                </c:pt>
                <c:pt idx="3386">
                  <c:v>53.975000000000001</c:v>
                </c:pt>
                <c:pt idx="3387">
                  <c:v>53.975999999999999</c:v>
                </c:pt>
                <c:pt idx="3388">
                  <c:v>53.973999999999997</c:v>
                </c:pt>
                <c:pt idx="3389">
                  <c:v>53.968000000000004</c:v>
                </c:pt>
                <c:pt idx="3390">
                  <c:v>53.97</c:v>
                </c:pt>
                <c:pt idx="3391">
                  <c:v>53.981999999999999</c:v>
                </c:pt>
                <c:pt idx="3392">
                  <c:v>53.988999999999997</c:v>
                </c:pt>
                <c:pt idx="3393">
                  <c:v>53.982999999999997</c:v>
                </c:pt>
                <c:pt idx="3394">
                  <c:v>53.991</c:v>
                </c:pt>
                <c:pt idx="3395">
                  <c:v>54.01</c:v>
                </c:pt>
                <c:pt idx="3396">
                  <c:v>54.029000000000003</c:v>
                </c:pt>
                <c:pt idx="3397">
                  <c:v>54.052</c:v>
                </c:pt>
                <c:pt idx="3398">
                  <c:v>54.091999999999999</c:v>
                </c:pt>
                <c:pt idx="3399">
                  <c:v>54.154000000000003</c:v>
                </c:pt>
                <c:pt idx="3400">
                  <c:v>54.232999999999997</c:v>
                </c:pt>
                <c:pt idx="3401">
                  <c:v>54.32</c:v>
                </c:pt>
                <c:pt idx="3402">
                  <c:v>54.405000000000001</c:v>
                </c:pt>
                <c:pt idx="3403">
                  <c:v>54.499000000000002</c:v>
                </c:pt>
                <c:pt idx="3404">
                  <c:v>54.606000000000002</c:v>
                </c:pt>
                <c:pt idx="3405">
                  <c:v>54.722000000000001</c:v>
                </c:pt>
                <c:pt idx="3406">
                  <c:v>54.835000000000001</c:v>
                </c:pt>
                <c:pt idx="3407">
                  <c:v>54.945999999999998</c:v>
                </c:pt>
                <c:pt idx="3408">
                  <c:v>55.07</c:v>
                </c:pt>
                <c:pt idx="3409">
                  <c:v>55.204999999999998</c:v>
                </c:pt>
                <c:pt idx="3410">
                  <c:v>55.341000000000001</c:v>
                </c:pt>
                <c:pt idx="3411">
                  <c:v>55.475999999999999</c:v>
                </c:pt>
                <c:pt idx="3412">
                  <c:v>55.615000000000002</c:v>
                </c:pt>
                <c:pt idx="3413">
                  <c:v>55.761000000000003</c:v>
                </c:pt>
                <c:pt idx="3414">
                  <c:v>55.908000000000001</c:v>
                </c:pt>
                <c:pt idx="3415">
                  <c:v>56.052</c:v>
                </c:pt>
                <c:pt idx="3416">
                  <c:v>56.21</c:v>
                </c:pt>
                <c:pt idx="3417">
                  <c:v>56.383000000000003</c:v>
                </c:pt>
                <c:pt idx="3418">
                  <c:v>56.561999999999998</c:v>
                </c:pt>
                <c:pt idx="3419">
                  <c:v>56.746000000000002</c:v>
                </c:pt>
                <c:pt idx="3420">
                  <c:v>56.927999999999997</c:v>
                </c:pt>
                <c:pt idx="3421">
                  <c:v>57.103999999999999</c:v>
                </c:pt>
                <c:pt idx="3422">
                  <c:v>57.274000000000001</c:v>
                </c:pt>
                <c:pt idx="3423">
                  <c:v>57.453000000000003</c:v>
                </c:pt>
                <c:pt idx="3424">
                  <c:v>57.645000000000003</c:v>
                </c:pt>
                <c:pt idx="3425">
                  <c:v>57.843000000000004</c:v>
                </c:pt>
                <c:pt idx="3426">
                  <c:v>58.039000000000001</c:v>
                </c:pt>
                <c:pt idx="3427">
                  <c:v>58.223999999999997</c:v>
                </c:pt>
                <c:pt idx="3428">
                  <c:v>58.421999999999997</c:v>
                </c:pt>
                <c:pt idx="3429">
                  <c:v>58.619</c:v>
                </c:pt>
                <c:pt idx="3430">
                  <c:v>58.823999999999998</c:v>
                </c:pt>
                <c:pt idx="3431">
                  <c:v>59.036000000000001</c:v>
                </c:pt>
                <c:pt idx="3432">
                  <c:v>59.261000000000003</c:v>
                </c:pt>
                <c:pt idx="3433">
                  <c:v>59.478000000000002</c:v>
                </c:pt>
                <c:pt idx="3434">
                  <c:v>59.686999999999998</c:v>
                </c:pt>
                <c:pt idx="3435">
                  <c:v>59.905000000000001</c:v>
                </c:pt>
                <c:pt idx="3436">
                  <c:v>60.13</c:v>
                </c:pt>
                <c:pt idx="3437">
                  <c:v>60.362000000000002</c:v>
                </c:pt>
                <c:pt idx="3438">
                  <c:v>60.581000000000003</c:v>
                </c:pt>
                <c:pt idx="3439">
                  <c:v>60.796999999999997</c:v>
                </c:pt>
                <c:pt idx="3440">
                  <c:v>61.006999999999998</c:v>
                </c:pt>
                <c:pt idx="3441">
                  <c:v>61.201999999999998</c:v>
                </c:pt>
                <c:pt idx="3442">
                  <c:v>61.393000000000001</c:v>
                </c:pt>
                <c:pt idx="3443">
                  <c:v>61.585000000000001</c:v>
                </c:pt>
                <c:pt idx="3444">
                  <c:v>61.774000000000001</c:v>
                </c:pt>
                <c:pt idx="3445">
                  <c:v>61.954999999999998</c:v>
                </c:pt>
                <c:pt idx="3446">
                  <c:v>62.133000000000003</c:v>
                </c:pt>
                <c:pt idx="3447">
                  <c:v>62.296999999999997</c:v>
                </c:pt>
                <c:pt idx="3448">
                  <c:v>62.451000000000001</c:v>
                </c:pt>
                <c:pt idx="3449">
                  <c:v>62.603999999999999</c:v>
                </c:pt>
                <c:pt idx="3450">
                  <c:v>62.753999999999998</c:v>
                </c:pt>
                <c:pt idx="3451">
                  <c:v>62.887999999999998</c:v>
                </c:pt>
                <c:pt idx="3452">
                  <c:v>63.012</c:v>
                </c:pt>
                <c:pt idx="3453">
                  <c:v>63.127000000000002</c:v>
                </c:pt>
                <c:pt idx="3454">
                  <c:v>63.231999999999999</c:v>
                </c:pt>
                <c:pt idx="3455">
                  <c:v>63.331000000000003</c:v>
                </c:pt>
                <c:pt idx="3456">
                  <c:v>63.43</c:v>
                </c:pt>
                <c:pt idx="3457">
                  <c:v>63.518000000000001</c:v>
                </c:pt>
                <c:pt idx="3458">
                  <c:v>63.584000000000003</c:v>
                </c:pt>
                <c:pt idx="3459">
                  <c:v>63.655999999999999</c:v>
                </c:pt>
                <c:pt idx="3460">
                  <c:v>63.728999999999999</c:v>
                </c:pt>
                <c:pt idx="3461">
                  <c:v>63.795999999999999</c:v>
                </c:pt>
                <c:pt idx="3462">
                  <c:v>63.85</c:v>
                </c:pt>
                <c:pt idx="3463">
                  <c:v>63.912999999999997</c:v>
                </c:pt>
                <c:pt idx="3464">
                  <c:v>63.988</c:v>
                </c:pt>
                <c:pt idx="3465">
                  <c:v>64.055999999999997</c:v>
                </c:pt>
                <c:pt idx="3466">
                  <c:v>64.081999999999994</c:v>
                </c:pt>
                <c:pt idx="3467">
                  <c:v>64.123999999999995</c:v>
                </c:pt>
                <c:pt idx="3468">
                  <c:v>64.171000000000006</c:v>
                </c:pt>
                <c:pt idx="3469">
                  <c:v>64.206999999999994</c:v>
                </c:pt>
                <c:pt idx="3470">
                  <c:v>64.236999999999995</c:v>
                </c:pt>
                <c:pt idx="3471">
                  <c:v>64.268000000000001</c:v>
                </c:pt>
                <c:pt idx="3472">
                  <c:v>64.301000000000002</c:v>
                </c:pt>
                <c:pt idx="3473">
                  <c:v>64.331000000000003</c:v>
                </c:pt>
                <c:pt idx="3474">
                  <c:v>64.353999999999999</c:v>
                </c:pt>
                <c:pt idx="3475">
                  <c:v>64.381</c:v>
                </c:pt>
                <c:pt idx="3476">
                  <c:v>64.418000000000006</c:v>
                </c:pt>
                <c:pt idx="3477">
                  <c:v>64.460999999999999</c:v>
                </c:pt>
                <c:pt idx="3478">
                  <c:v>64.492999999999995</c:v>
                </c:pt>
                <c:pt idx="3479">
                  <c:v>64.504999999999995</c:v>
                </c:pt>
                <c:pt idx="3480">
                  <c:v>64.522000000000006</c:v>
                </c:pt>
                <c:pt idx="3481">
                  <c:v>64.552000000000007</c:v>
                </c:pt>
                <c:pt idx="3482">
                  <c:v>64.573999999999998</c:v>
                </c:pt>
                <c:pt idx="3483">
                  <c:v>64.578000000000003</c:v>
                </c:pt>
                <c:pt idx="3484">
                  <c:v>64.581000000000003</c:v>
                </c:pt>
                <c:pt idx="3485">
                  <c:v>64.596000000000004</c:v>
                </c:pt>
                <c:pt idx="3486">
                  <c:v>64.626000000000005</c:v>
                </c:pt>
                <c:pt idx="3487">
                  <c:v>64.656000000000006</c:v>
                </c:pt>
                <c:pt idx="3488">
                  <c:v>64.674999999999997</c:v>
                </c:pt>
                <c:pt idx="3489">
                  <c:v>64.683999999999997</c:v>
                </c:pt>
                <c:pt idx="3490">
                  <c:v>64.69</c:v>
                </c:pt>
                <c:pt idx="3491">
                  <c:v>64.710999999999999</c:v>
                </c:pt>
                <c:pt idx="3492">
                  <c:v>64.728999999999999</c:v>
                </c:pt>
                <c:pt idx="3493">
                  <c:v>64.725999999999999</c:v>
                </c:pt>
                <c:pt idx="3494">
                  <c:v>64.716999999999999</c:v>
                </c:pt>
                <c:pt idx="3495">
                  <c:v>64.715999999999994</c:v>
                </c:pt>
                <c:pt idx="3496">
                  <c:v>64.72</c:v>
                </c:pt>
                <c:pt idx="3497">
                  <c:v>64.721000000000004</c:v>
                </c:pt>
                <c:pt idx="3498">
                  <c:v>64.715000000000003</c:v>
                </c:pt>
                <c:pt idx="3499">
                  <c:v>64.706000000000003</c:v>
                </c:pt>
                <c:pt idx="3500">
                  <c:v>64.694999999999993</c:v>
                </c:pt>
                <c:pt idx="3501">
                  <c:v>64.688999999999993</c:v>
                </c:pt>
                <c:pt idx="3502">
                  <c:v>64.694000000000003</c:v>
                </c:pt>
                <c:pt idx="3503">
                  <c:v>64.698999999999998</c:v>
                </c:pt>
                <c:pt idx="3504">
                  <c:v>64.697999999999993</c:v>
                </c:pt>
                <c:pt idx="3505">
                  <c:v>64.697999999999993</c:v>
                </c:pt>
                <c:pt idx="3506">
                  <c:v>64.697000000000003</c:v>
                </c:pt>
                <c:pt idx="3507">
                  <c:v>64.688000000000002</c:v>
                </c:pt>
                <c:pt idx="3508">
                  <c:v>64.683000000000007</c:v>
                </c:pt>
                <c:pt idx="3509">
                  <c:v>64.683999999999997</c:v>
                </c:pt>
                <c:pt idx="3510">
                  <c:v>64.691000000000003</c:v>
                </c:pt>
                <c:pt idx="3511">
                  <c:v>64.697000000000003</c:v>
                </c:pt>
                <c:pt idx="3512">
                  <c:v>64.695999999999998</c:v>
                </c:pt>
                <c:pt idx="3513">
                  <c:v>64.697000000000003</c:v>
                </c:pt>
                <c:pt idx="3514">
                  <c:v>64.706000000000003</c:v>
                </c:pt>
                <c:pt idx="3515">
                  <c:v>64.715999999999994</c:v>
                </c:pt>
                <c:pt idx="3516">
                  <c:v>64.730999999999995</c:v>
                </c:pt>
                <c:pt idx="3517">
                  <c:v>64.748000000000005</c:v>
                </c:pt>
                <c:pt idx="3518">
                  <c:v>64.757000000000005</c:v>
                </c:pt>
                <c:pt idx="3519">
                  <c:v>64.768000000000001</c:v>
                </c:pt>
                <c:pt idx="3520">
                  <c:v>64.781999999999996</c:v>
                </c:pt>
                <c:pt idx="3521">
                  <c:v>64.802999999999997</c:v>
                </c:pt>
                <c:pt idx="3522">
                  <c:v>64.828000000000003</c:v>
                </c:pt>
                <c:pt idx="3523">
                  <c:v>64.855000000000004</c:v>
                </c:pt>
                <c:pt idx="3524">
                  <c:v>64.873999999999995</c:v>
                </c:pt>
                <c:pt idx="3525">
                  <c:v>64.893000000000001</c:v>
                </c:pt>
                <c:pt idx="3526">
                  <c:v>64.915999999999997</c:v>
                </c:pt>
                <c:pt idx="3527">
                  <c:v>64.941999999999993</c:v>
                </c:pt>
                <c:pt idx="3528">
                  <c:v>64.971000000000004</c:v>
                </c:pt>
                <c:pt idx="3529">
                  <c:v>65.001000000000005</c:v>
                </c:pt>
                <c:pt idx="3530">
                  <c:v>65.027000000000001</c:v>
                </c:pt>
                <c:pt idx="3531">
                  <c:v>65.052999999999997</c:v>
                </c:pt>
                <c:pt idx="3532">
                  <c:v>65.072999999999993</c:v>
                </c:pt>
                <c:pt idx="3533">
                  <c:v>65.085999999999999</c:v>
                </c:pt>
                <c:pt idx="3534">
                  <c:v>65.100999999999999</c:v>
                </c:pt>
                <c:pt idx="3535">
                  <c:v>65.102999999999994</c:v>
                </c:pt>
                <c:pt idx="3536">
                  <c:v>65.094999999999999</c:v>
                </c:pt>
                <c:pt idx="3537">
                  <c:v>65.090999999999994</c:v>
                </c:pt>
                <c:pt idx="3538">
                  <c:v>65.087000000000003</c:v>
                </c:pt>
                <c:pt idx="3539">
                  <c:v>65.073999999999998</c:v>
                </c:pt>
                <c:pt idx="3540">
                  <c:v>65.058999999999997</c:v>
                </c:pt>
                <c:pt idx="3541">
                  <c:v>65.049000000000007</c:v>
                </c:pt>
                <c:pt idx="3542">
                  <c:v>65.048000000000002</c:v>
                </c:pt>
                <c:pt idx="3543">
                  <c:v>65.055000000000007</c:v>
                </c:pt>
                <c:pt idx="3544">
                  <c:v>65.066999999999993</c:v>
                </c:pt>
                <c:pt idx="3545">
                  <c:v>65.073999999999998</c:v>
                </c:pt>
                <c:pt idx="3546">
                  <c:v>65.069999999999993</c:v>
                </c:pt>
                <c:pt idx="3547">
                  <c:v>65.058000000000007</c:v>
                </c:pt>
                <c:pt idx="3548">
                  <c:v>65.049000000000007</c:v>
                </c:pt>
                <c:pt idx="3549">
                  <c:v>65.040999999999997</c:v>
                </c:pt>
                <c:pt idx="3550">
                  <c:v>65.040999999999997</c:v>
                </c:pt>
                <c:pt idx="3551">
                  <c:v>65.049000000000007</c:v>
                </c:pt>
                <c:pt idx="3552">
                  <c:v>65.052999999999997</c:v>
                </c:pt>
                <c:pt idx="3553">
                  <c:v>65.061000000000007</c:v>
                </c:pt>
                <c:pt idx="3554">
                  <c:v>65.069999999999993</c:v>
                </c:pt>
                <c:pt idx="3555">
                  <c:v>65.078000000000003</c:v>
                </c:pt>
                <c:pt idx="3556">
                  <c:v>65.09</c:v>
                </c:pt>
                <c:pt idx="3557">
                  <c:v>65.105999999999995</c:v>
                </c:pt>
                <c:pt idx="3558">
                  <c:v>65.126000000000005</c:v>
                </c:pt>
                <c:pt idx="3559">
                  <c:v>65.14</c:v>
                </c:pt>
                <c:pt idx="3560">
                  <c:v>65.153000000000006</c:v>
                </c:pt>
                <c:pt idx="3561">
                  <c:v>65.165999999999997</c:v>
                </c:pt>
                <c:pt idx="3562">
                  <c:v>65.177999999999997</c:v>
                </c:pt>
                <c:pt idx="3563">
                  <c:v>65.191000000000003</c:v>
                </c:pt>
                <c:pt idx="3564">
                  <c:v>65.200999999999993</c:v>
                </c:pt>
                <c:pt idx="3565">
                  <c:v>65.206000000000003</c:v>
                </c:pt>
                <c:pt idx="3566">
                  <c:v>65.215000000000003</c:v>
                </c:pt>
                <c:pt idx="3567">
                  <c:v>65.218999999999994</c:v>
                </c:pt>
                <c:pt idx="3568">
                  <c:v>65.224000000000004</c:v>
                </c:pt>
                <c:pt idx="3569">
                  <c:v>65.225999999999999</c:v>
                </c:pt>
                <c:pt idx="3570">
                  <c:v>65.227000000000004</c:v>
                </c:pt>
                <c:pt idx="3571">
                  <c:v>65.225999999999999</c:v>
                </c:pt>
                <c:pt idx="3572">
                  <c:v>65.218999999999994</c:v>
                </c:pt>
                <c:pt idx="3573">
                  <c:v>65.218000000000004</c:v>
                </c:pt>
                <c:pt idx="3574">
                  <c:v>65.210999999999999</c:v>
                </c:pt>
                <c:pt idx="3575">
                  <c:v>65.203999999999994</c:v>
                </c:pt>
                <c:pt idx="3576">
                  <c:v>65.203000000000003</c:v>
                </c:pt>
                <c:pt idx="3577">
                  <c:v>65.203999999999994</c:v>
                </c:pt>
                <c:pt idx="3578">
                  <c:v>65.206000000000003</c:v>
                </c:pt>
                <c:pt idx="3579">
                  <c:v>65.209999999999994</c:v>
                </c:pt>
                <c:pt idx="3580">
                  <c:v>65.212000000000003</c:v>
                </c:pt>
                <c:pt idx="3581">
                  <c:v>65.212999999999994</c:v>
                </c:pt>
                <c:pt idx="3582">
                  <c:v>65.224999999999994</c:v>
                </c:pt>
                <c:pt idx="3583">
                  <c:v>65.239999999999995</c:v>
                </c:pt>
                <c:pt idx="3584">
                  <c:v>65.253</c:v>
                </c:pt>
                <c:pt idx="3585">
                  <c:v>65.268000000000001</c:v>
                </c:pt>
                <c:pt idx="3586">
                  <c:v>65.284999999999997</c:v>
                </c:pt>
                <c:pt idx="3587">
                  <c:v>65.298000000000002</c:v>
                </c:pt>
                <c:pt idx="3588">
                  <c:v>65.304000000000002</c:v>
                </c:pt>
                <c:pt idx="3589">
                  <c:v>65.308000000000007</c:v>
                </c:pt>
                <c:pt idx="3590">
                  <c:v>65.308999999999997</c:v>
                </c:pt>
                <c:pt idx="3591">
                  <c:v>65.314999999999998</c:v>
                </c:pt>
                <c:pt idx="3592">
                  <c:v>65.317999999999998</c:v>
                </c:pt>
                <c:pt idx="3593">
                  <c:v>65.319999999999993</c:v>
                </c:pt>
                <c:pt idx="3594">
                  <c:v>65.33</c:v>
                </c:pt>
                <c:pt idx="3595">
                  <c:v>65.341999999999999</c:v>
                </c:pt>
                <c:pt idx="3596">
                  <c:v>65.352999999999994</c:v>
                </c:pt>
                <c:pt idx="3597">
                  <c:v>65.375</c:v>
                </c:pt>
                <c:pt idx="3598">
                  <c:v>65.403000000000006</c:v>
                </c:pt>
                <c:pt idx="3599">
                  <c:v>65.421999999999997</c:v>
                </c:pt>
                <c:pt idx="3600">
                  <c:v>65.421999999999997</c:v>
                </c:pt>
                <c:pt idx="3601">
                  <c:v>65.433999999999997</c:v>
                </c:pt>
                <c:pt idx="3602">
                  <c:v>65.481999999999999</c:v>
                </c:pt>
                <c:pt idx="3603">
                  <c:v>65.516999999999996</c:v>
                </c:pt>
                <c:pt idx="3604">
                  <c:v>65.531999999999996</c:v>
                </c:pt>
                <c:pt idx="3605">
                  <c:v>65.576999999999998</c:v>
                </c:pt>
                <c:pt idx="3606">
                  <c:v>65.605000000000004</c:v>
                </c:pt>
                <c:pt idx="3607">
                  <c:v>65.643000000000001</c:v>
                </c:pt>
                <c:pt idx="3608">
                  <c:v>65.662999999999997</c:v>
                </c:pt>
                <c:pt idx="3609">
                  <c:v>65.673000000000002</c:v>
                </c:pt>
                <c:pt idx="3610">
                  <c:v>65.667000000000002</c:v>
                </c:pt>
                <c:pt idx="3611">
                  <c:v>65.616</c:v>
                </c:pt>
                <c:pt idx="3612">
                  <c:v>65.576999999999998</c:v>
                </c:pt>
                <c:pt idx="3613">
                  <c:v>65.522000000000006</c:v>
                </c:pt>
                <c:pt idx="3614">
                  <c:v>65.435000000000002</c:v>
                </c:pt>
                <c:pt idx="3615">
                  <c:v>65.34</c:v>
                </c:pt>
                <c:pt idx="3616">
                  <c:v>65.239000000000004</c:v>
                </c:pt>
                <c:pt idx="3617">
                  <c:v>65.135999999999996</c:v>
                </c:pt>
                <c:pt idx="3618">
                  <c:v>65.033000000000001</c:v>
                </c:pt>
                <c:pt idx="3619">
                  <c:v>64.915000000000006</c:v>
                </c:pt>
                <c:pt idx="3620">
                  <c:v>64.790999999999997</c:v>
                </c:pt>
                <c:pt idx="3621">
                  <c:v>64.680999999999997</c:v>
                </c:pt>
                <c:pt idx="3622">
                  <c:v>64.582999999999998</c:v>
                </c:pt>
                <c:pt idx="3623">
                  <c:v>64.486999999999995</c:v>
                </c:pt>
                <c:pt idx="3624">
                  <c:v>64.382000000000005</c:v>
                </c:pt>
                <c:pt idx="3625">
                  <c:v>64.275000000000006</c:v>
                </c:pt>
                <c:pt idx="3626">
                  <c:v>64.174999999999997</c:v>
                </c:pt>
                <c:pt idx="3627">
                  <c:v>64.082999999999998</c:v>
                </c:pt>
                <c:pt idx="3628">
                  <c:v>64.010999999999996</c:v>
                </c:pt>
                <c:pt idx="3629">
                  <c:v>63.948</c:v>
                </c:pt>
                <c:pt idx="3630">
                  <c:v>63.881999999999998</c:v>
                </c:pt>
                <c:pt idx="3631">
                  <c:v>63.826000000000001</c:v>
                </c:pt>
                <c:pt idx="3632">
                  <c:v>63.796999999999997</c:v>
                </c:pt>
                <c:pt idx="3633">
                  <c:v>63.783999999999999</c:v>
                </c:pt>
                <c:pt idx="3634">
                  <c:v>63.78</c:v>
                </c:pt>
                <c:pt idx="3635">
                  <c:v>63.780999999999999</c:v>
                </c:pt>
                <c:pt idx="3636">
                  <c:v>63.787999999999997</c:v>
                </c:pt>
                <c:pt idx="3637">
                  <c:v>63.787999999999997</c:v>
                </c:pt>
                <c:pt idx="3638">
                  <c:v>63.79</c:v>
                </c:pt>
                <c:pt idx="3639">
                  <c:v>63.795000000000002</c:v>
                </c:pt>
                <c:pt idx="3640">
                  <c:v>63.792999999999999</c:v>
                </c:pt>
                <c:pt idx="3641">
                  <c:v>63.774999999999999</c:v>
                </c:pt>
                <c:pt idx="3642">
                  <c:v>63.755000000000003</c:v>
                </c:pt>
                <c:pt idx="3643">
                  <c:v>63.750999999999998</c:v>
                </c:pt>
                <c:pt idx="3644">
                  <c:v>63.747999999999998</c:v>
                </c:pt>
                <c:pt idx="3645">
                  <c:v>63.741</c:v>
                </c:pt>
                <c:pt idx="3646">
                  <c:v>63.744</c:v>
                </c:pt>
                <c:pt idx="3647">
                  <c:v>63.731000000000002</c:v>
                </c:pt>
                <c:pt idx="3648">
                  <c:v>63.701999999999998</c:v>
                </c:pt>
                <c:pt idx="3649">
                  <c:v>63.691000000000003</c:v>
                </c:pt>
                <c:pt idx="3650">
                  <c:v>63.682000000000002</c:v>
                </c:pt>
                <c:pt idx="3651">
                  <c:v>63.662999999999997</c:v>
                </c:pt>
                <c:pt idx="3652">
                  <c:v>63.65</c:v>
                </c:pt>
                <c:pt idx="3653">
                  <c:v>63.651000000000003</c:v>
                </c:pt>
                <c:pt idx="3654">
                  <c:v>63.640999999999998</c:v>
                </c:pt>
                <c:pt idx="3655">
                  <c:v>63.625</c:v>
                </c:pt>
                <c:pt idx="3656">
                  <c:v>63.615000000000002</c:v>
                </c:pt>
                <c:pt idx="3657">
                  <c:v>63.593000000000004</c:v>
                </c:pt>
                <c:pt idx="3658">
                  <c:v>63.555</c:v>
                </c:pt>
                <c:pt idx="3659">
                  <c:v>63.517000000000003</c:v>
                </c:pt>
                <c:pt idx="3660">
                  <c:v>63.485999999999997</c:v>
                </c:pt>
                <c:pt idx="3661">
                  <c:v>63.44</c:v>
                </c:pt>
                <c:pt idx="3662">
                  <c:v>63.4</c:v>
                </c:pt>
                <c:pt idx="3663">
                  <c:v>63.356999999999999</c:v>
                </c:pt>
                <c:pt idx="3664">
                  <c:v>63.328000000000003</c:v>
                </c:pt>
                <c:pt idx="3665">
                  <c:v>63.305999999999997</c:v>
                </c:pt>
                <c:pt idx="3666">
                  <c:v>63.268999999999998</c:v>
                </c:pt>
                <c:pt idx="3667">
                  <c:v>63.241999999999997</c:v>
                </c:pt>
                <c:pt idx="3668">
                  <c:v>63.209000000000003</c:v>
                </c:pt>
                <c:pt idx="3669">
                  <c:v>63.165999999999997</c:v>
                </c:pt>
                <c:pt idx="3670">
                  <c:v>63.131</c:v>
                </c:pt>
                <c:pt idx="3671">
                  <c:v>63.085999999999999</c:v>
                </c:pt>
                <c:pt idx="3672">
                  <c:v>63.029000000000003</c:v>
                </c:pt>
                <c:pt idx="3673">
                  <c:v>62.978999999999999</c:v>
                </c:pt>
                <c:pt idx="3674">
                  <c:v>62.936</c:v>
                </c:pt>
                <c:pt idx="3675">
                  <c:v>62.878999999999998</c:v>
                </c:pt>
                <c:pt idx="3676">
                  <c:v>62.83</c:v>
                </c:pt>
                <c:pt idx="3677">
                  <c:v>62.781999999999996</c:v>
                </c:pt>
                <c:pt idx="3678">
                  <c:v>62.734999999999999</c:v>
                </c:pt>
                <c:pt idx="3679">
                  <c:v>62.7</c:v>
                </c:pt>
                <c:pt idx="3680">
                  <c:v>62.649000000000001</c:v>
                </c:pt>
                <c:pt idx="3681">
                  <c:v>62.588999999999999</c:v>
                </c:pt>
                <c:pt idx="3682">
                  <c:v>62.537999999999997</c:v>
                </c:pt>
                <c:pt idx="3683">
                  <c:v>62.484000000000002</c:v>
                </c:pt>
                <c:pt idx="3684">
                  <c:v>62.433</c:v>
                </c:pt>
                <c:pt idx="3685">
                  <c:v>62.38</c:v>
                </c:pt>
                <c:pt idx="3686">
                  <c:v>62.322000000000003</c:v>
                </c:pt>
                <c:pt idx="3687">
                  <c:v>62.268999999999998</c:v>
                </c:pt>
                <c:pt idx="3688">
                  <c:v>62.226999999999997</c:v>
                </c:pt>
                <c:pt idx="3689">
                  <c:v>62.197000000000003</c:v>
                </c:pt>
                <c:pt idx="3690">
                  <c:v>62.164000000000001</c:v>
                </c:pt>
                <c:pt idx="3691">
                  <c:v>62.118000000000002</c:v>
                </c:pt>
                <c:pt idx="3692">
                  <c:v>62.085000000000001</c:v>
                </c:pt>
                <c:pt idx="3693">
                  <c:v>62.067999999999998</c:v>
                </c:pt>
                <c:pt idx="3694">
                  <c:v>62.045000000000002</c:v>
                </c:pt>
                <c:pt idx="3695">
                  <c:v>62.012</c:v>
                </c:pt>
                <c:pt idx="3696">
                  <c:v>61.991</c:v>
                </c:pt>
                <c:pt idx="3697">
                  <c:v>61.981000000000002</c:v>
                </c:pt>
                <c:pt idx="3698">
                  <c:v>61.959000000000003</c:v>
                </c:pt>
                <c:pt idx="3699">
                  <c:v>61.939</c:v>
                </c:pt>
                <c:pt idx="3700">
                  <c:v>61.927</c:v>
                </c:pt>
                <c:pt idx="3701">
                  <c:v>61.914999999999999</c:v>
                </c:pt>
                <c:pt idx="3702">
                  <c:v>61.905999999999999</c:v>
                </c:pt>
                <c:pt idx="3703">
                  <c:v>61.896000000000001</c:v>
                </c:pt>
                <c:pt idx="3704">
                  <c:v>61.877000000000002</c:v>
                </c:pt>
                <c:pt idx="3705">
                  <c:v>61.851999999999997</c:v>
                </c:pt>
                <c:pt idx="3706">
                  <c:v>61.83</c:v>
                </c:pt>
                <c:pt idx="3707">
                  <c:v>61.811999999999998</c:v>
                </c:pt>
                <c:pt idx="3708">
                  <c:v>61.795999999999999</c:v>
                </c:pt>
                <c:pt idx="3709">
                  <c:v>61.779000000000003</c:v>
                </c:pt>
                <c:pt idx="3710">
                  <c:v>61.755000000000003</c:v>
                </c:pt>
                <c:pt idx="3711">
                  <c:v>61.725000000000001</c:v>
                </c:pt>
                <c:pt idx="3712">
                  <c:v>61.683999999999997</c:v>
                </c:pt>
                <c:pt idx="3713">
                  <c:v>61.636000000000003</c:v>
                </c:pt>
                <c:pt idx="3714">
                  <c:v>61.58</c:v>
                </c:pt>
                <c:pt idx="3715">
                  <c:v>61.521000000000001</c:v>
                </c:pt>
                <c:pt idx="3716">
                  <c:v>61.457999999999998</c:v>
                </c:pt>
                <c:pt idx="3717">
                  <c:v>61.387999999999998</c:v>
                </c:pt>
                <c:pt idx="3718">
                  <c:v>61.316000000000003</c:v>
                </c:pt>
                <c:pt idx="3719">
                  <c:v>61.252000000000002</c:v>
                </c:pt>
                <c:pt idx="3720">
                  <c:v>61.195</c:v>
                </c:pt>
                <c:pt idx="3721">
                  <c:v>61.145000000000003</c:v>
                </c:pt>
                <c:pt idx="3722">
                  <c:v>61.103000000000002</c:v>
                </c:pt>
                <c:pt idx="3723">
                  <c:v>61.064</c:v>
                </c:pt>
                <c:pt idx="3724">
                  <c:v>61.021000000000001</c:v>
                </c:pt>
                <c:pt idx="3725">
                  <c:v>60.976999999999997</c:v>
                </c:pt>
                <c:pt idx="3726">
                  <c:v>60.936</c:v>
                </c:pt>
                <c:pt idx="3727">
                  <c:v>60.899000000000001</c:v>
                </c:pt>
                <c:pt idx="3728">
                  <c:v>60.866</c:v>
                </c:pt>
                <c:pt idx="3729">
                  <c:v>60.837000000000003</c:v>
                </c:pt>
                <c:pt idx="3730">
                  <c:v>60.81</c:v>
                </c:pt>
                <c:pt idx="3731">
                  <c:v>60.783000000000001</c:v>
                </c:pt>
                <c:pt idx="3732">
                  <c:v>60.759</c:v>
                </c:pt>
                <c:pt idx="3733">
                  <c:v>60.74</c:v>
                </c:pt>
                <c:pt idx="3734">
                  <c:v>60.723999999999997</c:v>
                </c:pt>
                <c:pt idx="3735">
                  <c:v>60.710999999999999</c:v>
                </c:pt>
                <c:pt idx="3736">
                  <c:v>60.7</c:v>
                </c:pt>
                <c:pt idx="3737">
                  <c:v>60.692999999999998</c:v>
                </c:pt>
                <c:pt idx="3738">
                  <c:v>60.686</c:v>
                </c:pt>
                <c:pt idx="3739">
                  <c:v>60.680999999999997</c:v>
                </c:pt>
                <c:pt idx="3740">
                  <c:v>60.673999999999999</c:v>
                </c:pt>
                <c:pt idx="3741">
                  <c:v>60.667999999999999</c:v>
                </c:pt>
                <c:pt idx="3742">
                  <c:v>60.658000000000001</c:v>
                </c:pt>
                <c:pt idx="3743">
                  <c:v>60.648000000000003</c:v>
                </c:pt>
                <c:pt idx="3744">
                  <c:v>60.64</c:v>
                </c:pt>
                <c:pt idx="3745">
                  <c:v>60.624000000000002</c:v>
                </c:pt>
                <c:pt idx="3746">
                  <c:v>60.603999999999999</c:v>
                </c:pt>
                <c:pt idx="3747">
                  <c:v>60.576000000000001</c:v>
                </c:pt>
                <c:pt idx="3748">
                  <c:v>60.540999999999997</c:v>
                </c:pt>
                <c:pt idx="3749">
                  <c:v>60.506999999999998</c:v>
                </c:pt>
                <c:pt idx="3750">
                  <c:v>60.47</c:v>
                </c:pt>
                <c:pt idx="3751">
                  <c:v>60.436</c:v>
                </c:pt>
                <c:pt idx="3752">
                  <c:v>60.402999999999999</c:v>
                </c:pt>
                <c:pt idx="3753">
                  <c:v>60.372</c:v>
                </c:pt>
                <c:pt idx="3754">
                  <c:v>60.338999999999999</c:v>
                </c:pt>
                <c:pt idx="3755">
                  <c:v>60.31</c:v>
                </c:pt>
                <c:pt idx="3756">
                  <c:v>60.289000000000001</c:v>
                </c:pt>
                <c:pt idx="3757">
                  <c:v>60.27</c:v>
                </c:pt>
                <c:pt idx="3758">
                  <c:v>60.252000000000002</c:v>
                </c:pt>
                <c:pt idx="3759">
                  <c:v>60.232999999999997</c:v>
                </c:pt>
                <c:pt idx="3760">
                  <c:v>60.215000000000003</c:v>
                </c:pt>
                <c:pt idx="3761">
                  <c:v>60.197000000000003</c:v>
                </c:pt>
                <c:pt idx="3762">
                  <c:v>60.179000000000002</c:v>
                </c:pt>
                <c:pt idx="3763">
                  <c:v>60.167999999999999</c:v>
                </c:pt>
                <c:pt idx="3764">
                  <c:v>60.16</c:v>
                </c:pt>
                <c:pt idx="3765">
                  <c:v>60.152999999999999</c:v>
                </c:pt>
                <c:pt idx="3766">
                  <c:v>60.148000000000003</c:v>
                </c:pt>
                <c:pt idx="3767">
                  <c:v>60.142000000000003</c:v>
                </c:pt>
                <c:pt idx="3768">
                  <c:v>60.142000000000003</c:v>
                </c:pt>
                <c:pt idx="3769">
                  <c:v>60.146999999999998</c:v>
                </c:pt>
                <c:pt idx="3770">
                  <c:v>60.152999999999999</c:v>
                </c:pt>
                <c:pt idx="3771">
                  <c:v>60.165999999999997</c:v>
                </c:pt>
                <c:pt idx="3772">
                  <c:v>60.180999999999997</c:v>
                </c:pt>
                <c:pt idx="3773">
                  <c:v>60.195</c:v>
                </c:pt>
                <c:pt idx="3774">
                  <c:v>60.207000000000001</c:v>
                </c:pt>
                <c:pt idx="3775">
                  <c:v>60.216000000000001</c:v>
                </c:pt>
                <c:pt idx="3776">
                  <c:v>60.22</c:v>
                </c:pt>
                <c:pt idx="3777">
                  <c:v>60.228000000000002</c:v>
                </c:pt>
                <c:pt idx="3778">
                  <c:v>60.232999999999997</c:v>
                </c:pt>
                <c:pt idx="3779">
                  <c:v>60.234999999999999</c:v>
                </c:pt>
                <c:pt idx="3780">
                  <c:v>60.232999999999997</c:v>
                </c:pt>
                <c:pt idx="3781">
                  <c:v>60.231999999999999</c:v>
                </c:pt>
                <c:pt idx="3782">
                  <c:v>60.235999999999997</c:v>
                </c:pt>
                <c:pt idx="3783">
                  <c:v>60.238999999999997</c:v>
                </c:pt>
                <c:pt idx="3784">
                  <c:v>60.241999999999997</c:v>
                </c:pt>
                <c:pt idx="3785">
                  <c:v>60.246000000000002</c:v>
                </c:pt>
                <c:pt idx="3786">
                  <c:v>60.250999999999998</c:v>
                </c:pt>
                <c:pt idx="3787">
                  <c:v>60.25</c:v>
                </c:pt>
                <c:pt idx="3788">
                  <c:v>60.241999999999997</c:v>
                </c:pt>
                <c:pt idx="3789">
                  <c:v>60.234000000000002</c:v>
                </c:pt>
                <c:pt idx="3790">
                  <c:v>60.231000000000002</c:v>
                </c:pt>
                <c:pt idx="3791">
                  <c:v>60.228000000000002</c:v>
                </c:pt>
                <c:pt idx="3792">
                  <c:v>60.220999999999997</c:v>
                </c:pt>
                <c:pt idx="3793">
                  <c:v>60.210999999999999</c:v>
                </c:pt>
                <c:pt idx="3794">
                  <c:v>60.204999999999998</c:v>
                </c:pt>
                <c:pt idx="3795">
                  <c:v>60.195999999999998</c:v>
                </c:pt>
                <c:pt idx="3796">
                  <c:v>60.188000000000002</c:v>
                </c:pt>
                <c:pt idx="3797">
                  <c:v>60.185000000000002</c:v>
                </c:pt>
                <c:pt idx="3798">
                  <c:v>60.183999999999997</c:v>
                </c:pt>
                <c:pt idx="3799">
                  <c:v>60.186</c:v>
                </c:pt>
                <c:pt idx="3800">
                  <c:v>60.192999999999998</c:v>
                </c:pt>
                <c:pt idx="3801">
                  <c:v>60.204000000000001</c:v>
                </c:pt>
                <c:pt idx="3802">
                  <c:v>60.213999999999999</c:v>
                </c:pt>
                <c:pt idx="3803">
                  <c:v>60.228000000000002</c:v>
                </c:pt>
                <c:pt idx="3804">
                  <c:v>60.246000000000002</c:v>
                </c:pt>
                <c:pt idx="3805">
                  <c:v>60.265000000000001</c:v>
                </c:pt>
                <c:pt idx="3806">
                  <c:v>60.284999999999997</c:v>
                </c:pt>
                <c:pt idx="3807">
                  <c:v>60.314999999999998</c:v>
                </c:pt>
                <c:pt idx="3808">
                  <c:v>60.347999999999999</c:v>
                </c:pt>
                <c:pt idx="3809">
                  <c:v>60.384999999999998</c:v>
                </c:pt>
                <c:pt idx="3810">
                  <c:v>60.423000000000002</c:v>
                </c:pt>
                <c:pt idx="3811">
                  <c:v>60.466000000000001</c:v>
                </c:pt>
                <c:pt idx="3812">
                  <c:v>60.518000000000001</c:v>
                </c:pt>
                <c:pt idx="3813">
                  <c:v>60.576000000000001</c:v>
                </c:pt>
                <c:pt idx="3814">
                  <c:v>60.651000000000003</c:v>
                </c:pt>
                <c:pt idx="3815">
                  <c:v>60.732999999999997</c:v>
                </c:pt>
                <c:pt idx="3816">
                  <c:v>60.805999999999997</c:v>
                </c:pt>
                <c:pt idx="3817">
                  <c:v>60.862000000000002</c:v>
                </c:pt>
                <c:pt idx="3818">
                  <c:v>60.911999999999999</c:v>
                </c:pt>
                <c:pt idx="3819">
                  <c:v>60.966999999999999</c:v>
                </c:pt>
                <c:pt idx="3820">
                  <c:v>61.006999999999998</c:v>
                </c:pt>
                <c:pt idx="3821">
                  <c:v>61.03</c:v>
                </c:pt>
                <c:pt idx="3822">
                  <c:v>61.066000000000003</c:v>
                </c:pt>
                <c:pt idx="3823">
                  <c:v>61.104999999999997</c:v>
                </c:pt>
                <c:pt idx="3824">
                  <c:v>61.131999999999998</c:v>
                </c:pt>
                <c:pt idx="3825">
                  <c:v>61.158999999999999</c:v>
                </c:pt>
                <c:pt idx="3826">
                  <c:v>61.186</c:v>
                </c:pt>
                <c:pt idx="3827">
                  <c:v>61.204999999999998</c:v>
                </c:pt>
                <c:pt idx="3828">
                  <c:v>61.231000000000002</c:v>
                </c:pt>
                <c:pt idx="3829">
                  <c:v>61.28</c:v>
                </c:pt>
                <c:pt idx="3830">
                  <c:v>61.335999999999999</c:v>
                </c:pt>
                <c:pt idx="3831">
                  <c:v>61.417000000000002</c:v>
                </c:pt>
                <c:pt idx="3832">
                  <c:v>61.527000000000001</c:v>
                </c:pt>
                <c:pt idx="3833">
                  <c:v>61.658999999999999</c:v>
                </c:pt>
                <c:pt idx="3834">
                  <c:v>61.805999999999997</c:v>
                </c:pt>
                <c:pt idx="3835">
                  <c:v>61.972999999999999</c:v>
                </c:pt>
                <c:pt idx="3836">
                  <c:v>62.149000000000001</c:v>
                </c:pt>
                <c:pt idx="3837">
                  <c:v>62.334000000000003</c:v>
                </c:pt>
                <c:pt idx="3838">
                  <c:v>62.527000000000001</c:v>
                </c:pt>
                <c:pt idx="3839">
                  <c:v>62.734999999999999</c:v>
                </c:pt>
                <c:pt idx="3840">
                  <c:v>62.94</c:v>
                </c:pt>
                <c:pt idx="3841">
                  <c:v>63.143999999999998</c:v>
                </c:pt>
                <c:pt idx="3842">
                  <c:v>63.350999999999999</c:v>
                </c:pt>
                <c:pt idx="3843">
                  <c:v>63.558999999999997</c:v>
                </c:pt>
                <c:pt idx="3844">
                  <c:v>63.779000000000003</c:v>
                </c:pt>
                <c:pt idx="3845">
                  <c:v>63.997999999999998</c:v>
                </c:pt>
                <c:pt idx="3846">
                  <c:v>64.210999999999999</c:v>
                </c:pt>
                <c:pt idx="3847">
                  <c:v>64.418000000000006</c:v>
                </c:pt>
                <c:pt idx="3848">
                  <c:v>64.634</c:v>
                </c:pt>
                <c:pt idx="3849">
                  <c:v>64.849999999999994</c:v>
                </c:pt>
                <c:pt idx="3850">
                  <c:v>65.063999999999993</c:v>
                </c:pt>
                <c:pt idx="3851">
                  <c:v>65.277000000000001</c:v>
                </c:pt>
                <c:pt idx="3852">
                  <c:v>65.495000000000005</c:v>
                </c:pt>
                <c:pt idx="3853">
                  <c:v>65.713999999999999</c:v>
                </c:pt>
                <c:pt idx="3854">
                  <c:v>65.933000000000007</c:v>
                </c:pt>
                <c:pt idx="3855">
                  <c:v>66.153000000000006</c:v>
                </c:pt>
                <c:pt idx="3856">
                  <c:v>66.366</c:v>
                </c:pt>
                <c:pt idx="3857">
                  <c:v>66.570999999999998</c:v>
                </c:pt>
                <c:pt idx="3858">
                  <c:v>66.757000000000005</c:v>
                </c:pt>
                <c:pt idx="3859">
                  <c:v>66.938000000000002</c:v>
                </c:pt>
                <c:pt idx="3860">
                  <c:v>67.111000000000004</c:v>
                </c:pt>
                <c:pt idx="3861">
                  <c:v>67.272000000000006</c:v>
                </c:pt>
                <c:pt idx="3862">
                  <c:v>67.424000000000007</c:v>
                </c:pt>
                <c:pt idx="3863">
                  <c:v>67.578000000000003</c:v>
                </c:pt>
                <c:pt idx="3864">
                  <c:v>67.731999999999999</c:v>
                </c:pt>
                <c:pt idx="3865">
                  <c:v>67.878</c:v>
                </c:pt>
                <c:pt idx="3866">
                  <c:v>68.028999999999996</c:v>
                </c:pt>
                <c:pt idx="3867">
                  <c:v>68.188999999999993</c:v>
                </c:pt>
                <c:pt idx="3868">
                  <c:v>68.341999999999999</c:v>
                </c:pt>
                <c:pt idx="3869">
                  <c:v>68.497</c:v>
                </c:pt>
                <c:pt idx="3870">
                  <c:v>68.656999999999996</c:v>
                </c:pt>
                <c:pt idx="3871">
                  <c:v>68.813999999999993</c:v>
                </c:pt>
                <c:pt idx="3872">
                  <c:v>68.968000000000004</c:v>
                </c:pt>
                <c:pt idx="3873">
                  <c:v>69.119</c:v>
                </c:pt>
                <c:pt idx="3874">
                  <c:v>69.263000000000005</c:v>
                </c:pt>
                <c:pt idx="3875">
                  <c:v>69.403000000000006</c:v>
                </c:pt>
                <c:pt idx="3876">
                  <c:v>69.543999999999997</c:v>
                </c:pt>
                <c:pt idx="3877">
                  <c:v>69.692999999999998</c:v>
                </c:pt>
                <c:pt idx="3878">
                  <c:v>69.834999999999994</c:v>
                </c:pt>
                <c:pt idx="3879">
                  <c:v>69.966999999999999</c:v>
                </c:pt>
                <c:pt idx="3880">
                  <c:v>70.090999999999994</c:v>
                </c:pt>
                <c:pt idx="3881">
                  <c:v>70.206999999999994</c:v>
                </c:pt>
                <c:pt idx="3882">
                  <c:v>70.308000000000007</c:v>
                </c:pt>
                <c:pt idx="3883">
                  <c:v>70.400000000000006</c:v>
                </c:pt>
                <c:pt idx="3884">
                  <c:v>70.5</c:v>
                </c:pt>
                <c:pt idx="3885">
                  <c:v>70.597999999999999</c:v>
                </c:pt>
                <c:pt idx="3886">
                  <c:v>70.686000000000007</c:v>
                </c:pt>
                <c:pt idx="3887">
                  <c:v>70.772999999999996</c:v>
                </c:pt>
                <c:pt idx="3888">
                  <c:v>70.863</c:v>
                </c:pt>
                <c:pt idx="3889">
                  <c:v>70.947999999999993</c:v>
                </c:pt>
                <c:pt idx="3890">
                  <c:v>71.02</c:v>
                </c:pt>
                <c:pt idx="3891">
                  <c:v>71.094999999999999</c:v>
                </c:pt>
                <c:pt idx="3892">
                  <c:v>71.167000000000002</c:v>
                </c:pt>
                <c:pt idx="3893">
                  <c:v>71.234999999999999</c:v>
                </c:pt>
                <c:pt idx="3894">
                  <c:v>71.293999999999997</c:v>
                </c:pt>
                <c:pt idx="3895">
                  <c:v>71.341999999999999</c:v>
                </c:pt>
                <c:pt idx="3896">
                  <c:v>71.391000000000005</c:v>
                </c:pt>
                <c:pt idx="3897">
                  <c:v>71.44</c:v>
                </c:pt>
                <c:pt idx="3898">
                  <c:v>71.488</c:v>
                </c:pt>
                <c:pt idx="3899">
                  <c:v>71.52</c:v>
                </c:pt>
                <c:pt idx="3900">
                  <c:v>71.531999999999996</c:v>
                </c:pt>
                <c:pt idx="3901">
                  <c:v>71.536000000000001</c:v>
                </c:pt>
                <c:pt idx="3902">
                  <c:v>71.555999999999997</c:v>
                </c:pt>
                <c:pt idx="3903">
                  <c:v>71.578999999999994</c:v>
                </c:pt>
                <c:pt idx="3904">
                  <c:v>71.59</c:v>
                </c:pt>
                <c:pt idx="3905">
                  <c:v>71.58</c:v>
                </c:pt>
                <c:pt idx="3906">
                  <c:v>71.567999999999998</c:v>
                </c:pt>
                <c:pt idx="3907">
                  <c:v>71.572000000000003</c:v>
                </c:pt>
                <c:pt idx="3908">
                  <c:v>71.575000000000003</c:v>
                </c:pt>
                <c:pt idx="3909">
                  <c:v>71.570999999999998</c:v>
                </c:pt>
                <c:pt idx="3910">
                  <c:v>71.555999999999997</c:v>
                </c:pt>
                <c:pt idx="3911">
                  <c:v>71.537000000000006</c:v>
                </c:pt>
                <c:pt idx="3912">
                  <c:v>71.534999999999997</c:v>
                </c:pt>
                <c:pt idx="3913">
                  <c:v>71.543999999999997</c:v>
                </c:pt>
                <c:pt idx="3914">
                  <c:v>71.55</c:v>
                </c:pt>
                <c:pt idx="3915">
                  <c:v>71.548000000000002</c:v>
                </c:pt>
                <c:pt idx="3916">
                  <c:v>71.536000000000001</c:v>
                </c:pt>
                <c:pt idx="3917">
                  <c:v>71.524000000000001</c:v>
                </c:pt>
                <c:pt idx="3918">
                  <c:v>71.516999999999996</c:v>
                </c:pt>
                <c:pt idx="3919">
                  <c:v>71.516999999999996</c:v>
                </c:pt>
                <c:pt idx="3920">
                  <c:v>71.513000000000005</c:v>
                </c:pt>
                <c:pt idx="3921">
                  <c:v>71.513999999999996</c:v>
                </c:pt>
                <c:pt idx="3922">
                  <c:v>71.522999999999996</c:v>
                </c:pt>
                <c:pt idx="3923">
                  <c:v>71.528999999999996</c:v>
                </c:pt>
                <c:pt idx="3924">
                  <c:v>71.534999999999997</c:v>
                </c:pt>
                <c:pt idx="3925">
                  <c:v>71.552000000000007</c:v>
                </c:pt>
                <c:pt idx="3926">
                  <c:v>71.578999999999994</c:v>
                </c:pt>
                <c:pt idx="3927">
                  <c:v>71.613</c:v>
                </c:pt>
                <c:pt idx="3928">
                  <c:v>71.662999999999997</c:v>
                </c:pt>
                <c:pt idx="3929">
                  <c:v>71.715000000000003</c:v>
                </c:pt>
                <c:pt idx="3930">
                  <c:v>71.771000000000001</c:v>
                </c:pt>
                <c:pt idx="3931">
                  <c:v>71.825000000000003</c:v>
                </c:pt>
                <c:pt idx="3932">
                  <c:v>71.878</c:v>
                </c:pt>
                <c:pt idx="3933">
                  <c:v>71.933999999999997</c:v>
                </c:pt>
                <c:pt idx="3934">
                  <c:v>71.992999999999995</c:v>
                </c:pt>
                <c:pt idx="3935">
                  <c:v>72.054000000000002</c:v>
                </c:pt>
                <c:pt idx="3936">
                  <c:v>72.116</c:v>
                </c:pt>
                <c:pt idx="3937">
                  <c:v>72.171000000000006</c:v>
                </c:pt>
                <c:pt idx="3938">
                  <c:v>72.22</c:v>
                </c:pt>
                <c:pt idx="3939">
                  <c:v>72.272999999999996</c:v>
                </c:pt>
                <c:pt idx="3940">
                  <c:v>72.328999999999994</c:v>
                </c:pt>
                <c:pt idx="3941">
                  <c:v>72.393000000000001</c:v>
                </c:pt>
                <c:pt idx="3942">
                  <c:v>72.453999999999994</c:v>
                </c:pt>
                <c:pt idx="3943">
                  <c:v>72.516000000000005</c:v>
                </c:pt>
                <c:pt idx="3944">
                  <c:v>72.581999999999994</c:v>
                </c:pt>
                <c:pt idx="3945">
                  <c:v>72.647999999999996</c:v>
                </c:pt>
                <c:pt idx="3946">
                  <c:v>72.712999999999994</c:v>
                </c:pt>
                <c:pt idx="3947">
                  <c:v>72.775000000000006</c:v>
                </c:pt>
                <c:pt idx="3948">
                  <c:v>72.847999999999999</c:v>
                </c:pt>
                <c:pt idx="3949">
                  <c:v>72.930000000000007</c:v>
                </c:pt>
                <c:pt idx="3950">
                  <c:v>73.007999999999996</c:v>
                </c:pt>
                <c:pt idx="3951">
                  <c:v>73.082999999999998</c:v>
                </c:pt>
                <c:pt idx="3952">
                  <c:v>73.176000000000002</c:v>
                </c:pt>
                <c:pt idx="3953">
                  <c:v>73.27</c:v>
                </c:pt>
                <c:pt idx="3954">
                  <c:v>73.350999999999999</c:v>
                </c:pt>
                <c:pt idx="3955">
                  <c:v>73.442999999999998</c:v>
                </c:pt>
                <c:pt idx="3956">
                  <c:v>73.542000000000002</c:v>
                </c:pt>
                <c:pt idx="3957">
                  <c:v>73.623000000000005</c:v>
                </c:pt>
                <c:pt idx="3958">
                  <c:v>73.686999999999998</c:v>
                </c:pt>
                <c:pt idx="3959">
                  <c:v>73.745999999999995</c:v>
                </c:pt>
                <c:pt idx="3960">
                  <c:v>73.805999999999997</c:v>
                </c:pt>
                <c:pt idx="3961">
                  <c:v>73.873000000000005</c:v>
                </c:pt>
                <c:pt idx="3962">
                  <c:v>73.944000000000003</c:v>
                </c:pt>
                <c:pt idx="3963">
                  <c:v>74.010999999999996</c:v>
                </c:pt>
                <c:pt idx="3964">
                  <c:v>74.072000000000003</c:v>
                </c:pt>
                <c:pt idx="3965">
                  <c:v>74.13</c:v>
                </c:pt>
                <c:pt idx="3966">
                  <c:v>74.191000000000003</c:v>
                </c:pt>
                <c:pt idx="3967">
                  <c:v>74.245000000000005</c:v>
                </c:pt>
                <c:pt idx="3968">
                  <c:v>74.284000000000006</c:v>
                </c:pt>
                <c:pt idx="3969">
                  <c:v>74.304000000000002</c:v>
                </c:pt>
                <c:pt idx="3970">
                  <c:v>74.328000000000003</c:v>
                </c:pt>
                <c:pt idx="3971">
                  <c:v>74.343999999999994</c:v>
                </c:pt>
                <c:pt idx="3972">
                  <c:v>74.344999999999999</c:v>
                </c:pt>
                <c:pt idx="3973">
                  <c:v>74.340999999999994</c:v>
                </c:pt>
                <c:pt idx="3974">
                  <c:v>74.343999999999994</c:v>
                </c:pt>
                <c:pt idx="3975">
                  <c:v>74.349999999999994</c:v>
                </c:pt>
                <c:pt idx="3976">
                  <c:v>74.355999999999995</c:v>
                </c:pt>
                <c:pt idx="3977">
                  <c:v>74.364000000000004</c:v>
                </c:pt>
                <c:pt idx="3978">
                  <c:v>74.369</c:v>
                </c:pt>
                <c:pt idx="3979">
                  <c:v>74.375</c:v>
                </c:pt>
                <c:pt idx="3980">
                  <c:v>74.382999999999996</c:v>
                </c:pt>
                <c:pt idx="3981">
                  <c:v>74.394999999999996</c:v>
                </c:pt>
                <c:pt idx="3982">
                  <c:v>74.402000000000001</c:v>
                </c:pt>
                <c:pt idx="3983">
                  <c:v>74.403999999999996</c:v>
                </c:pt>
                <c:pt idx="3984">
                  <c:v>74.41</c:v>
                </c:pt>
                <c:pt idx="3985">
                  <c:v>74.417000000000002</c:v>
                </c:pt>
                <c:pt idx="3986">
                  <c:v>74.424000000000007</c:v>
                </c:pt>
                <c:pt idx="3987">
                  <c:v>74.433999999999997</c:v>
                </c:pt>
                <c:pt idx="3988">
                  <c:v>74.444000000000003</c:v>
                </c:pt>
                <c:pt idx="3989">
                  <c:v>74.45</c:v>
                </c:pt>
                <c:pt idx="3990">
                  <c:v>74.451999999999998</c:v>
                </c:pt>
                <c:pt idx="3991">
                  <c:v>74.453999999999994</c:v>
                </c:pt>
                <c:pt idx="3992">
                  <c:v>74.459999999999994</c:v>
                </c:pt>
                <c:pt idx="3993">
                  <c:v>74.468999999999994</c:v>
                </c:pt>
                <c:pt idx="3994">
                  <c:v>74.475999999999999</c:v>
                </c:pt>
                <c:pt idx="3995">
                  <c:v>74.483000000000004</c:v>
                </c:pt>
                <c:pt idx="3996">
                  <c:v>74.480999999999995</c:v>
                </c:pt>
                <c:pt idx="3997">
                  <c:v>74.474999999999994</c:v>
                </c:pt>
                <c:pt idx="3998">
                  <c:v>74.477000000000004</c:v>
                </c:pt>
                <c:pt idx="3999">
                  <c:v>74.474999999999994</c:v>
                </c:pt>
                <c:pt idx="4000">
                  <c:v>74.484999999999999</c:v>
                </c:pt>
                <c:pt idx="4001">
                  <c:v>74.503</c:v>
                </c:pt>
                <c:pt idx="4002">
                  <c:v>74.525999999999996</c:v>
                </c:pt>
                <c:pt idx="4003">
                  <c:v>74.546999999999997</c:v>
                </c:pt>
                <c:pt idx="4004">
                  <c:v>74.572999999999993</c:v>
                </c:pt>
                <c:pt idx="4005">
                  <c:v>74.605000000000004</c:v>
                </c:pt>
                <c:pt idx="4006">
                  <c:v>74.646000000000001</c:v>
                </c:pt>
                <c:pt idx="4007">
                  <c:v>74.692999999999998</c:v>
                </c:pt>
                <c:pt idx="4008">
                  <c:v>74.738</c:v>
                </c:pt>
                <c:pt idx="4009">
                  <c:v>74.784000000000006</c:v>
                </c:pt>
                <c:pt idx="4010">
                  <c:v>74.828000000000003</c:v>
                </c:pt>
                <c:pt idx="4011">
                  <c:v>74.866</c:v>
                </c:pt>
                <c:pt idx="4012">
                  <c:v>74.906999999999996</c:v>
                </c:pt>
                <c:pt idx="4013">
                  <c:v>74.950999999999993</c:v>
                </c:pt>
                <c:pt idx="4014">
                  <c:v>74.992000000000004</c:v>
                </c:pt>
                <c:pt idx="4015">
                  <c:v>75.025999999999996</c:v>
                </c:pt>
                <c:pt idx="4016">
                  <c:v>75.055999999999997</c:v>
                </c:pt>
                <c:pt idx="4017">
                  <c:v>75.082999999999998</c:v>
                </c:pt>
                <c:pt idx="4018">
                  <c:v>75.108000000000004</c:v>
                </c:pt>
                <c:pt idx="4019">
                  <c:v>75.129000000000005</c:v>
                </c:pt>
                <c:pt idx="4020">
                  <c:v>75.143000000000001</c:v>
                </c:pt>
                <c:pt idx="4021">
                  <c:v>75.149000000000001</c:v>
                </c:pt>
                <c:pt idx="4022">
                  <c:v>75.153000000000006</c:v>
                </c:pt>
                <c:pt idx="4023">
                  <c:v>75.153999999999996</c:v>
                </c:pt>
                <c:pt idx="4024">
                  <c:v>75.152000000000001</c:v>
                </c:pt>
                <c:pt idx="4025">
                  <c:v>75.147000000000006</c:v>
                </c:pt>
                <c:pt idx="4026">
                  <c:v>75.141000000000005</c:v>
                </c:pt>
                <c:pt idx="4027">
                  <c:v>75.14</c:v>
                </c:pt>
                <c:pt idx="4028">
                  <c:v>75.155000000000001</c:v>
                </c:pt>
                <c:pt idx="4029">
                  <c:v>75.179000000000002</c:v>
                </c:pt>
                <c:pt idx="4030">
                  <c:v>75.209999999999994</c:v>
                </c:pt>
                <c:pt idx="4031">
                  <c:v>75.248000000000005</c:v>
                </c:pt>
                <c:pt idx="4032">
                  <c:v>75.293000000000006</c:v>
                </c:pt>
                <c:pt idx="4033">
                  <c:v>75.337000000000003</c:v>
                </c:pt>
                <c:pt idx="4034">
                  <c:v>75.352999999999994</c:v>
                </c:pt>
                <c:pt idx="4035">
                  <c:v>75.356999999999999</c:v>
                </c:pt>
                <c:pt idx="4036">
                  <c:v>75.367000000000004</c:v>
                </c:pt>
                <c:pt idx="4037">
                  <c:v>75.373999999999995</c:v>
                </c:pt>
                <c:pt idx="4038">
                  <c:v>75.370999999999995</c:v>
                </c:pt>
                <c:pt idx="4039">
                  <c:v>75.364000000000004</c:v>
                </c:pt>
                <c:pt idx="4040">
                  <c:v>75.349000000000004</c:v>
                </c:pt>
                <c:pt idx="4041">
                  <c:v>75.331000000000003</c:v>
                </c:pt>
                <c:pt idx="4042">
                  <c:v>75.298000000000002</c:v>
                </c:pt>
                <c:pt idx="4043">
                  <c:v>75.233000000000004</c:v>
                </c:pt>
                <c:pt idx="4044">
                  <c:v>75.156999999999996</c:v>
                </c:pt>
                <c:pt idx="4045">
                  <c:v>75.096999999999994</c:v>
                </c:pt>
                <c:pt idx="4046">
                  <c:v>75.027000000000001</c:v>
                </c:pt>
                <c:pt idx="4047">
                  <c:v>74.930000000000007</c:v>
                </c:pt>
                <c:pt idx="4048">
                  <c:v>74.825000000000003</c:v>
                </c:pt>
                <c:pt idx="4049">
                  <c:v>74.725999999999999</c:v>
                </c:pt>
                <c:pt idx="4050">
                  <c:v>74.62</c:v>
                </c:pt>
                <c:pt idx="4051">
                  <c:v>74.501999999999995</c:v>
                </c:pt>
                <c:pt idx="4052">
                  <c:v>74.376000000000005</c:v>
                </c:pt>
                <c:pt idx="4053">
                  <c:v>74.259</c:v>
                </c:pt>
                <c:pt idx="4054">
                  <c:v>74.155000000000001</c:v>
                </c:pt>
                <c:pt idx="4055">
                  <c:v>74.052000000000007</c:v>
                </c:pt>
                <c:pt idx="4056">
                  <c:v>73.95</c:v>
                </c:pt>
                <c:pt idx="4057">
                  <c:v>73.855999999999995</c:v>
                </c:pt>
                <c:pt idx="4058">
                  <c:v>73.771000000000001</c:v>
                </c:pt>
                <c:pt idx="4059">
                  <c:v>73.712000000000003</c:v>
                </c:pt>
                <c:pt idx="4060">
                  <c:v>73.668000000000006</c:v>
                </c:pt>
                <c:pt idx="4061">
                  <c:v>73.623999999999995</c:v>
                </c:pt>
                <c:pt idx="4062">
                  <c:v>73.629000000000005</c:v>
                </c:pt>
                <c:pt idx="4063">
                  <c:v>73.638999999999996</c:v>
                </c:pt>
                <c:pt idx="4064">
                  <c:v>73.671999999999997</c:v>
                </c:pt>
                <c:pt idx="4065">
                  <c:v>73.731999999999999</c:v>
                </c:pt>
                <c:pt idx="4066">
                  <c:v>73.802000000000007</c:v>
                </c:pt>
                <c:pt idx="4067">
                  <c:v>73.897000000000006</c:v>
                </c:pt>
                <c:pt idx="4068">
                  <c:v>73.995999999999995</c:v>
                </c:pt>
                <c:pt idx="4069">
                  <c:v>74.116</c:v>
                </c:pt>
                <c:pt idx="4070">
                  <c:v>74.251999999999995</c:v>
                </c:pt>
                <c:pt idx="4071">
                  <c:v>74.375</c:v>
                </c:pt>
                <c:pt idx="4072">
                  <c:v>74.484999999999999</c:v>
                </c:pt>
                <c:pt idx="4073">
                  <c:v>74.596000000000004</c:v>
                </c:pt>
                <c:pt idx="4074">
                  <c:v>74.701999999999998</c:v>
                </c:pt>
                <c:pt idx="4075">
                  <c:v>74.823999999999998</c:v>
                </c:pt>
                <c:pt idx="4076">
                  <c:v>74.933999999999997</c:v>
                </c:pt>
                <c:pt idx="4077">
                  <c:v>75.043999999999997</c:v>
                </c:pt>
                <c:pt idx="4078">
                  <c:v>75.14</c:v>
                </c:pt>
                <c:pt idx="4079">
                  <c:v>75.209999999999994</c:v>
                </c:pt>
                <c:pt idx="4080">
                  <c:v>75.260999999999996</c:v>
                </c:pt>
                <c:pt idx="4081">
                  <c:v>75.302000000000007</c:v>
                </c:pt>
                <c:pt idx="4082">
                  <c:v>75.355000000000004</c:v>
                </c:pt>
                <c:pt idx="4083">
                  <c:v>75.402000000000001</c:v>
                </c:pt>
                <c:pt idx="4084">
                  <c:v>75.438999999999993</c:v>
                </c:pt>
                <c:pt idx="4085">
                  <c:v>75.457999999999998</c:v>
                </c:pt>
                <c:pt idx="4086">
                  <c:v>75.47</c:v>
                </c:pt>
                <c:pt idx="4087">
                  <c:v>75.492000000000004</c:v>
                </c:pt>
                <c:pt idx="4088">
                  <c:v>75.516000000000005</c:v>
                </c:pt>
                <c:pt idx="4089">
                  <c:v>75.531999999999996</c:v>
                </c:pt>
                <c:pt idx="4090">
                  <c:v>75.546999999999997</c:v>
                </c:pt>
                <c:pt idx="4091">
                  <c:v>75.552000000000007</c:v>
                </c:pt>
                <c:pt idx="4092">
                  <c:v>75.551000000000002</c:v>
                </c:pt>
                <c:pt idx="4093">
                  <c:v>75.558000000000007</c:v>
                </c:pt>
                <c:pt idx="4094">
                  <c:v>75.558000000000007</c:v>
                </c:pt>
                <c:pt idx="4095">
                  <c:v>75.555000000000007</c:v>
                </c:pt>
                <c:pt idx="4096">
                  <c:v>75.569999999999993</c:v>
                </c:pt>
                <c:pt idx="4097">
                  <c:v>75.614999999999995</c:v>
                </c:pt>
                <c:pt idx="4098">
                  <c:v>75.665999999999997</c:v>
                </c:pt>
                <c:pt idx="4099">
                  <c:v>75.713999999999999</c:v>
                </c:pt>
                <c:pt idx="4100">
                  <c:v>75.754999999999995</c:v>
                </c:pt>
                <c:pt idx="4101">
                  <c:v>75.805999999999997</c:v>
                </c:pt>
                <c:pt idx="4102">
                  <c:v>75.875</c:v>
                </c:pt>
                <c:pt idx="4103">
                  <c:v>75.959999999999994</c:v>
                </c:pt>
                <c:pt idx="4104">
                  <c:v>76.043999999999997</c:v>
                </c:pt>
                <c:pt idx="4105">
                  <c:v>76.123999999999995</c:v>
                </c:pt>
                <c:pt idx="4106">
                  <c:v>76.209999999999994</c:v>
                </c:pt>
                <c:pt idx="4107">
                  <c:v>76.305000000000007</c:v>
                </c:pt>
                <c:pt idx="4108">
                  <c:v>76.403000000000006</c:v>
                </c:pt>
                <c:pt idx="4109">
                  <c:v>76.488</c:v>
                </c:pt>
                <c:pt idx="4110">
                  <c:v>76.581000000000003</c:v>
                </c:pt>
                <c:pt idx="4111">
                  <c:v>76.688000000000002</c:v>
                </c:pt>
                <c:pt idx="4112">
                  <c:v>76.777000000000001</c:v>
                </c:pt>
                <c:pt idx="4113">
                  <c:v>76.864999999999995</c:v>
                </c:pt>
                <c:pt idx="4114">
                  <c:v>76.963999999999999</c:v>
                </c:pt>
                <c:pt idx="4115">
                  <c:v>77.040000000000006</c:v>
                </c:pt>
                <c:pt idx="4116">
                  <c:v>77.100999999999999</c:v>
                </c:pt>
                <c:pt idx="4117">
                  <c:v>77.168999999999997</c:v>
                </c:pt>
                <c:pt idx="4118">
                  <c:v>77.242999999999995</c:v>
                </c:pt>
                <c:pt idx="4119">
                  <c:v>77.302999999999997</c:v>
                </c:pt>
                <c:pt idx="4120">
                  <c:v>77.355999999999995</c:v>
                </c:pt>
                <c:pt idx="4121">
                  <c:v>77.402000000000001</c:v>
                </c:pt>
                <c:pt idx="4122">
                  <c:v>77.45</c:v>
                </c:pt>
                <c:pt idx="4123">
                  <c:v>77.489000000000004</c:v>
                </c:pt>
                <c:pt idx="4124">
                  <c:v>77.539000000000001</c:v>
                </c:pt>
                <c:pt idx="4125">
                  <c:v>77.58</c:v>
                </c:pt>
                <c:pt idx="4126">
                  <c:v>77.613</c:v>
                </c:pt>
                <c:pt idx="4127">
                  <c:v>77.643000000000001</c:v>
                </c:pt>
                <c:pt idx="4128">
                  <c:v>77.661000000000001</c:v>
                </c:pt>
                <c:pt idx="4129">
                  <c:v>77.673000000000002</c:v>
                </c:pt>
                <c:pt idx="4130">
                  <c:v>77.677000000000007</c:v>
                </c:pt>
                <c:pt idx="4131">
                  <c:v>77.677000000000007</c:v>
                </c:pt>
                <c:pt idx="4132">
                  <c:v>77.677000000000007</c:v>
                </c:pt>
                <c:pt idx="4133">
                  <c:v>77.665999999999997</c:v>
                </c:pt>
                <c:pt idx="4134">
                  <c:v>77.662999999999997</c:v>
                </c:pt>
                <c:pt idx="4135">
                  <c:v>77.680000000000007</c:v>
                </c:pt>
                <c:pt idx="4136">
                  <c:v>77.691999999999993</c:v>
                </c:pt>
                <c:pt idx="4137">
                  <c:v>77.706000000000003</c:v>
                </c:pt>
                <c:pt idx="4138">
                  <c:v>77.727999999999994</c:v>
                </c:pt>
                <c:pt idx="4139">
                  <c:v>77.757999999999996</c:v>
                </c:pt>
                <c:pt idx="4140">
                  <c:v>77.775000000000006</c:v>
                </c:pt>
                <c:pt idx="4141">
                  <c:v>77.795000000000002</c:v>
                </c:pt>
                <c:pt idx="4142">
                  <c:v>77.819000000000003</c:v>
                </c:pt>
                <c:pt idx="4143">
                  <c:v>77.83</c:v>
                </c:pt>
                <c:pt idx="4144">
                  <c:v>77.826999999999998</c:v>
                </c:pt>
                <c:pt idx="4145">
                  <c:v>77.816999999999993</c:v>
                </c:pt>
                <c:pt idx="4146">
                  <c:v>77.811000000000007</c:v>
                </c:pt>
                <c:pt idx="4147">
                  <c:v>77.813999999999993</c:v>
                </c:pt>
                <c:pt idx="4148">
                  <c:v>77.808999999999997</c:v>
                </c:pt>
                <c:pt idx="4149">
                  <c:v>77.793999999999997</c:v>
                </c:pt>
                <c:pt idx="4150">
                  <c:v>77.784999999999997</c:v>
                </c:pt>
                <c:pt idx="4151">
                  <c:v>77.778000000000006</c:v>
                </c:pt>
                <c:pt idx="4152">
                  <c:v>77.754000000000005</c:v>
                </c:pt>
                <c:pt idx="4153">
                  <c:v>77.712999999999994</c:v>
                </c:pt>
                <c:pt idx="4154">
                  <c:v>77.662999999999997</c:v>
                </c:pt>
                <c:pt idx="4155">
                  <c:v>77.611999999999995</c:v>
                </c:pt>
                <c:pt idx="4156">
                  <c:v>77.561999999999998</c:v>
                </c:pt>
                <c:pt idx="4157">
                  <c:v>77.513999999999996</c:v>
                </c:pt>
                <c:pt idx="4158">
                  <c:v>77.47</c:v>
                </c:pt>
                <c:pt idx="4159">
                  <c:v>77.429000000000002</c:v>
                </c:pt>
                <c:pt idx="4160">
                  <c:v>77.391999999999996</c:v>
                </c:pt>
                <c:pt idx="4161">
                  <c:v>77.364000000000004</c:v>
                </c:pt>
                <c:pt idx="4162">
                  <c:v>77.34</c:v>
                </c:pt>
                <c:pt idx="4163">
                  <c:v>77.313999999999993</c:v>
                </c:pt>
                <c:pt idx="4164">
                  <c:v>77.296999999999997</c:v>
                </c:pt>
                <c:pt idx="4165">
                  <c:v>77.281999999999996</c:v>
                </c:pt>
                <c:pt idx="4166">
                  <c:v>77.268000000000001</c:v>
                </c:pt>
                <c:pt idx="4167">
                  <c:v>77.242999999999995</c:v>
                </c:pt>
                <c:pt idx="4168">
                  <c:v>77.218999999999994</c:v>
                </c:pt>
                <c:pt idx="4169">
                  <c:v>77.197000000000003</c:v>
                </c:pt>
                <c:pt idx="4170">
                  <c:v>77.180999999999997</c:v>
                </c:pt>
                <c:pt idx="4171">
                  <c:v>77.164000000000001</c:v>
                </c:pt>
                <c:pt idx="4172">
                  <c:v>77.144000000000005</c:v>
                </c:pt>
                <c:pt idx="4173">
                  <c:v>77.123999999999995</c:v>
                </c:pt>
                <c:pt idx="4174">
                  <c:v>77.099000000000004</c:v>
                </c:pt>
                <c:pt idx="4175">
                  <c:v>77.069999999999993</c:v>
                </c:pt>
                <c:pt idx="4176">
                  <c:v>77.043000000000006</c:v>
                </c:pt>
                <c:pt idx="4177">
                  <c:v>77.013000000000005</c:v>
                </c:pt>
                <c:pt idx="4178">
                  <c:v>76.980999999999995</c:v>
                </c:pt>
                <c:pt idx="4179">
                  <c:v>76.947000000000003</c:v>
                </c:pt>
                <c:pt idx="4180">
                  <c:v>76.909000000000006</c:v>
                </c:pt>
                <c:pt idx="4181">
                  <c:v>76.872</c:v>
                </c:pt>
                <c:pt idx="4182">
                  <c:v>76.843000000000004</c:v>
                </c:pt>
                <c:pt idx="4183">
                  <c:v>76.817999999999998</c:v>
                </c:pt>
                <c:pt idx="4184">
                  <c:v>76.793000000000006</c:v>
                </c:pt>
                <c:pt idx="4185">
                  <c:v>76.772000000000006</c:v>
                </c:pt>
                <c:pt idx="4186">
                  <c:v>76.754000000000005</c:v>
                </c:pt>
                <c:pt idx="4187">
                  <c:v>76.738</c:v>
                </c:pt>
                <c:pt idx="4188">
                  <c:v>76.716999999999999</c:v>
                </c:pt>
                <c:pt idx="4189">
                  <c:v>76.700999999999993</c:v>
                </c:pt>
                <c:pt idx="4190">
                  <c:v>76.683000000000007</c:v>
                </c:pt>
                <c:pt idx="4191">
                  <c:v>76.662999999999997</c:v>
                </c:pt>
                <c:pt idx="4192">
                  <c:v>76.638000000000005</c:v>
                </c:pt>
                <c:pt idx="4193">
                  <c:v>76.617000000000004</c:v>
                </c:pt>
                <c:pt idx="4194">
                  <c:v>76.599999999999994</c:v>
                </c:pt>
                <c:pt idx="4195">
                  <c:v>76.587999999999994</c:v>
                </c:pt>
                <c:pt idx="4196">
                  <c:v>76.584000000000003</c:v>
                </c:pt>
                <c:pt idx="4197">
                  <c:v>76.578999999999994</c:v>
                </c:pt>
                <c:pt idx="4198">
                  <c:v>76.573999999999998</c:v>
                </c:pt>
                <c:pt idx="4199">
                  <c:v>76.563999999999993</c:v>
                </c:pt>
                <c:pt idx="4200">
                  <c:v>76.554000000000002</c:v>
                </c:pt>
                <c:pt idx="4201">
                  <c:v>76.543000000000006</c:v>
                </c:pt>
                <c:pt idx="4202">
                  <c:v>76.527000000000001</c:v>
                </c:pt>
                <c:pt idx="4203">
                  <c:v>76.501000000000005</c:v>
                </c:pt>
                <c:pt idx="4204">
                  <c:v>76.491</c:v>
                </c:pt>
                <c:pt idx="4205">
                  <c:v>76.471999999999994</c:v>
                </c:pt>
                <c:pt idx="4206">
                  <c:v>76.456999999999994</c:v>
                </c:pt>
                <c:pt idx="4207">
                  <c:v>76.444999999999993</c:v>
                </c:pt>
                <c:pt idx="4208">
                  <c:v>76.432000000000002</c:v>
                </c:pt>
                <c:pt idx="4209">
                  <c:v>76.421000000000006</c:v>
                </c:pt>
                <c:pt idx="4210">
                  <c:v>76.411000000000001</c:v>
                </c:pt>
                <c:pt idx="4211">
                  <c:v>76.396000000000001</c:v>
                </c:pt>
                <c:pt idx="4212">
                  <c:v>76.379000000000005</c:v>
                </c:pt>
                <c:pt idx="4213">
                  <c:v>76.356999999999999</c:v>
                </c:pt>
                <c:pt idx="4214">
                  <c:v>76.332999999999998</c:v>
                </c:pt>
                <c:pt idx="4215">
                  <c:v>76.308000000000007</c:v>
                </c:pt>
                <c:pt idx="4216">
                  <c:v>76.277000000000001</c:v>
                </c:pt>
                <c:pt idx="4217">
                  <c:v>76.248000000000005</c:v>
                </c:pt>
                <c:pt idx="4218">
                  <c:v>76.218999999999994</c:v>
                </c:pt>
                <c:pt idx="4219">
                  <c:v>76.197000000000003</c:v>
                </c:pt>
                <c:pt idx="4220">
                  <c:v>76.182000000000002</c:v>
                </c:pt>
                <c:pt idx="4221">
                  <c:v>76.168000000000006</c:v>
                </c:pt>
                <c:pt idx="4222">
                  <c:v>76.162000000000006</c:v>
                </c:pt>
                <c:pt idx="4223">
                  <c:v>76.161000000000001</c:v>
                </c:pt>
                <c:pt idx="4224">
                  <c:v>76.156000000000006</c:v>
                </c:pt>
                <c:pt idx="4225">
                  <c:v>76.149000000000001</c:v>
                </c:pt>
                <c:pt idx="4226">
                  <c:v>76.144999999999996</c:v>
                </c:pt>
                <c:pt idx="4227">
                  <c:v>76.144999999999996</c:v>
                </c:pt>
                <c:pt idx="4228">
                  <c:v>76.147999999999996</c:v>
                </c:pt>
                <c:pt idx="4229">
                  <c:v>76.149000000000001</c:v>
                </c:pt>
                <c:pt idx="4230">
                  <c:v>76.152000000000001</c:v>
                </c:pt>
                <c:pt idx="4231">
                  <c:v>76.153000000000006</c:v>
                </c:pt>
                <c:pt idx="4232">
                  <c:v>76.155000000000001</c:v>
                </c:pt>
                <c:pt idx="4233">
                  <c:v>76.153999999999996</c:v>
                </c:pt>
                <c:pt idx="4234">
                  <c:v>76.153000000000006</c:v>
                </c:pt>
                <c:pt idx="4235">
                  <c:v>76.146000000000001</c:v>
                </c:pt>
                <c:pt idx="4236">
                  <c:v>76.141000000000005</c:v>
                </c:pt>
                <c:pt idx="4237">
                  <c:v>76.135999999999996</c:v>
                </c:pt>
                <c:pt idx="4238">
                  <c:v>76.128</c:v>
                </c:pt>
                <c:pt idx="4239">
                  <c:v>76.122</c:v>
                </c:pt>
                <c:pt idx="4240">
                  <c:v>76.114000000000004</c:v>
                </c:pt>
                <c:pt idx="4241">
                  <c:v>76.103999999999999</c:v>
                </c:pt>
                <c:pt idx="4242">
                  <c:v>76.093999999999994</c:v>
                </c:pt>
                <c:pt idx="4243">
                  <c:v>76.087000000000003</c:v>
                </c:pt>
                <c:pt idx="4244">
                  <c:v>76.081999999999994</c:v>
                </c:pt>
                <c:pt idx="4245">
                  <c:v>76.073999999999998</c:v>
                </c:pt>
                <c:pt idx="4246">
                  <c:v>76.064999999999998</c:v>
                </c:pt>
                <c:pt idx="4247">
                  <c:v>76.058999999999997</c:v>
                </c:pt>
                <c:pt idx="4248">
                  <c:v>76.061000000000007</c:v>
                </c:pt>
                <c:pt idx="4249">
                  <c:v>76.064999999999998</c:v>
                </c:pt>
                <c:pt idx="4250">
                  <c:v>76.064999999999998</c:v>
                </c:pt>
                <c:pt idx="4251">
                  <c:v>76.066999999999993</c:v>
                </c:pt>
                <c:pt idx="4252">
                  <c:v>76.072000000000003</c:v>
                </c:pt>
                <c:pt idx="4253">
                  <c:v>76.08</c:v>
                </c:pt>
                <c:pt idx="4254">
                  <c:v>76.088999999999999</c:v>
                </c:pt>
                <c:pt idx="4255">
                  <c:v>76.099999999999994</c:v>
                </c:pt>
                <c:pt idx="4256">
                  <c:v>76.113</c:v>
                </c:pt>
                <c:pt idx="4257">
                  <c:v>76.129000000000005</c:v>
                </c:pt>
                <c:pt idx="4258">
                  <c:v>76.147000000000006</c:v>
                </c:pt>
                <c:pt idx="4259">
                  <c:v>76.162000000000006</c:v>
                </c:pt>
                <c:pt idx="4260">
                  <c:v>76.177000000000007</c:v>
                </c:pt>
                <c:pt idx="4261">
                  <c:v>76.191999999999993</c:v>
                </c:pt>
                <c:pt idx="4262">
                  <c:v>76.195999999999998</c:v>
                </c:pt>
                <c:pt idx="4263">
                  <c:v>76.2</c:v>
                </c:pt>
                <c:pt idx="4264">
                  <c:v>76.212999999999994</c:v>
                </c:pt>
                <c:pt idx="4265">
                  <c:v>76.216999999999999</c:v>
                </c:pt>
                <c:pt idx="4266">
                  <c:v>76.224999999999994</c:v>
                </c:pt>
                <c:pt idx="4267">
                  <c:v>76.268000000000001</c:v>
                </c:pt>
                <c:pt idx="4268">
                  <c:v>76.305999999999997</c:v>
                </c:pt>
                <c:pt idx="4269">
                  <c:v>76.349000000000004</c:v>
                </c:pt>
                <c:pt idx="4270">
                  <c:v>76.412999999999997</c:v>
                </c:pt>
                <c:pt idx="4271">
                  <c:v>76.472999999999999</c:v>
                </c:pt>
                <c:pt idx="4272">
                  <c:v>76.534999999999997</c:v>
                </c:pt>
                <c:pt idx="4273">
                  <c:v>76.61</c:v>
                </c:pt>
                <c:pt idx="4274">
                  <c:v>76.677999999999997</c:v>
                </c:pt>
                <c:pt idx="4275">
                  <c:v>76.747</c:v>
                </c:pt>
                <c:pt idx="4276">
                  <c:v>76.831000000000003</c:v>
                </c:pt>
                <c:pt idx="4277">
                  <c:v>76.91</c:v>
                </c:pt>
                <c:pt idx="4278">
                  <c:v>76.992000000000004</c:v>
                </c:pt>
                <c:pt idx="4279">
                  <c:v>77.081000000000003</c:v>
                </c:pt>
                <c:pt idx="4280">
                  <c:v>77.16</c:v>
                </c:pt>
                <c:pt idx="4281">
                  <c:v>77.230999999999995</c:v>
                </c:pt>
                <c:pt idx="4282">
                  <c:v>77.302999999999997</c:v>
                </c:pt>
                <c:pt idx="4283">
                  <c:v>77.366</c:v>
                </c:pt>
                <c:pt idx="4284">
                  <c:v>77.430999999999997</c:v>
                </c:pt>
                <c:pt idx="4285">
                  <c:v>77.5</c:v>
                </c:pt>
                <c:pt idx="4286">
                  <c:v>77.570999999999998</c:v>
                </c:pt>
                <c:pt idx="4287">
                  <c:v>77.638999999999996</c:v>
                </c:pt>
                <c:pt idx="4288">
                  <c:v>77.703999999999994</c:v>
                </c:pt>
                <c:pt idx="4289">
                  <c:v>77.778999999999996</c:v>
                </c:pt>
                <c:pt idx="4290">
                  <c:v>77.850999999999999</c:v>
                </c:pt>
                <c:pt idx="4291">
                  <c:v>77.927000000000007</c:v>
                </c:pt>
                <c:pt idx="4292">
                  <c:v>78.015000000000001</c:v>
                </c:pt>
                <c:pt idx="4293">
                  <c:v>78.117000000000004</c:v>
                </c:pt>
                <c:pt idx="4294">
                  <c:v>78.209000000000003</c:v>
                </c:pt>
                <c:pt idx="4295">
                  <c:v>78.293999999999997</c:v>
                </c:pt>
                <c:pt idx="4296">
                  <c:v>78.397999999999996</c:v>
                </c:pt>
                <c:pt idx="4297">
                  <c:v>78.495999999999995</c:v>
                </c:pt>
                <c:pt idx="4298">
                  <c:v>78.593999999999994</c:v>
                </c:pt>
                <c:pt idx="4299">
                  <c:v>78.695999999999998</c:v>
                </c:pt>
                <c:pt idx="4300">
                  <c:v>78.781000000000006</c:v>
                </c:pt>
                <c:pt idx="4301">
                  <c:v>78.861999999999995</c:v>
                </c:pt>
                <c:pt idx="4302">
                  <c:v>78.953999999999994</c:v>
                </c:pt>
                <c:pt idx="4303">
                  <c:v>79.040999999999997</c:v>
                </c:pt>
                <c:pt idx="4304">
                  <c:v>79.13</c:v>
                </c:pt>
                <c:pt idx="4305">
                  <c:v>79.222999999999999</c:v>
                </c:pt>
                <c:pt idx="4306">
                  <c:v>79.311000000000007</c:v>
                </c:pt>
                <c:pt idx="4307">
                  <c:v>79.405000000000001</c:v>
                </c:pt>
                <c:pt idx="4308">
                  <c:v>79.489000000000004</c:v>
                </c:pt>
                <c:pt idx="4309">
                  <c:v>79.569000000000003</c:v>
                </c:pt>
                <c:pt idx="4310">
                  <c:v>79.662999999999997</c:v>
                </c:pt>
                <c:pt idx="4311">
                  <c:v>79.739999999999995</c:v>
                </c:pt>
                <c:pt idx="4312">
                  <c:v>79.819000000000003</c:v>
                </c:pt>
                <c:pt idx="4313">
                  <c:v>79.908000000000001</c:v>
                </c:pt>
                <c:pt idx="4314">
                  <c:v>79.998999999999995</c:v>
                </c:pt>
                <c:pt idx="4315">
                  <c:v>80.087999999999994</c:v>
                </c:pt>
                <c:pt idx="4316">
                  <c:v>80.174000000000007</c:v>
                </c:pt>
                <c:pt idx="4317">
                  <c:v>80.268000000000001</c:v>
                </c:pt>
                <c:pt idx="4318">
                  <c:v>80.379000000000005</c:v>
                </c:pt>
                <c:pt idx="4319">
                  <c:v>80.492999999999995</c:v>
                </c:pt>
                <c:pt idx="4320">
                  <c:v>80.600999999999999</c:v>
                </c:pt>
                <c:pt idx="4321">
                  <c:v>80.704999999999998</c:v>
                </c:pt>
                <c:pt idx="4322">
                  <c:v>80.811000000000007</c:v>
                </c:pt>
                <c:pt idx="4323">
                  <c:v>80.918999999999997</c:v>
                </c:pt>
                <c:pt idx="4324">
                  <c:v>81.022999999999996</c:v>
                </c:pt>
                <c:pt idx="4325">
                  <c:v>81.123000000000005</c:v>
                </c:pt>
                <c:pt idx="4326">
                  <c:v>81.233000000000004</c:v>
                </c:pt>
                <c:pt idx="4327">
                  <c:v>81.340999999999994</c:v>
                </c:pt>
                <c:pt idx="4328">
                  <c:v>81.441999999999993</c:v>
                </c:pt>
                <c:pt idx="4329">
                  <c:v>81.540000000000006</c:v>
                </c:pt>
                <c:pt idx="4330">
                  <c:v>81.647999999999996</c:v>
                </c:pt>
                <c:pt idx="4331">
                  <c:v>81.744</c:v>
                </c:pt>
                <c:pt idx="4332">
                  <c:v>81.828999999999994</c:v>
                </c:pt>
                <c:pt idx="4333">
                  <c:v>81.914000000000001</c:v>
                </c:pt>
                <c:pt idx="4334">
                  <c:v>81.991</c:v>
                </c:pt>
                <c:pt idx="4335">
                  <c:v>82.055999999999997</c:v>
                </c:pt>
                <c:pt idx="4336">
                  <c:v>82.116</c:v>
                </c:pt>
                <c:pt idx="4337">
                  <c:v>82.171999999999997</c:v>
                </c:pt>
                <c:pt idx="4338">
                  <c:v>82.228999999999999</c:v>
                </c:pt>
                <c:pt idx="4339">
                  <c:v>82.278999999999996</c:v>
                </c:pt>
                <c:pt idx="4340">
                  <c:v>82.323999999999998</c:v>
                </c:pt>
                <c:pt idx="4341">
                  <c:v>82.369</c:v>
                </c:pt>
                <c:pt idx="4342">
                  <c:v>82.408000000000001</c:v>
                </c:pt>
                <c:pt idx="4343">
                  <c:v>82.44</c:v>
                </c:pt>
                <c:pt idx="4344">
                  <c:v>82.472999999999999</c:v>
                </c:pt>
                <c:pt idx="4345">
                  <c:v>82.51</c:v>
                </c:pt>
                <c:pt idx="4346">
                  <c:v>82.548000000000002</c:v>
                </c:pt>
                <c:pt idx="4347">
                  <c:v>82.584000000000003</c:v>
                </c:pt>
                <c:pt idx="4348">
                  <c:v>82.622</c:v>
                </c:pt>
                <c:pt idx="4349">
                  <c:v>82.656999999999996</c:v>
                </c:pt>
                <c:pt idx="4350">
                  <c:v>82.685000000000002</c:v>
                </c:pt>
                <c:pt idx="4351">
                  <c:v>82.704999999999998</c:v>
                </c:pt>
                <c:pt idx="4352">
                  <c:v>82.731999999999999</c:v>
                </c:pt>
                <c:pt idx="4353">
                  <c:v>82.766999999999996</c:v>
                </c:pt>
                <c:pt idx="4354">
                  <c:v>82.804000000000002</c:v>
                </c:pt>
                <c:pt idx="4355">
                  <c:v>82.837000000000003</c:v>
                </c:pt>
                <c:pt idx="4356">
                  <c:v>82.863</c:v>
                </c:pt>
                <c:pt idx="4357">
                  <c:v>82.891999999999996</c:v>
                </c:pt>
                <c:pt idx="4358">
                  <c:v>82.921999999999997</c:v>
                </c:pt>
                <c:pt idx="4359">
                  <c:v>82.947000000000003</c:v>
                </c:pt>
                <c:pt idx="4360">
                  <c:v>82.965999999999994</c:v>
                </c:pt>
                <c:pt idx="4361">
                  <c:v>82.984999999999999</c:v>
                </c:pt>
                <c:pt idx="4362">
                  <c:v>83.003</c:v>
                </c:pt>
                <c:pt idx="4363">
                  <c:v>83.024000000000001</c:v>
                </c:pt>
                <c:pt idx="4364">
                  <c:v>83.046000000000006</c:v>
                </c:pt>
                <c:pt idx="4365">
                  <c:v>83.067999999999998</c:v>
                </c:pt>
                <c:pt idx="4366">
                  <c:v>83.099000000000004</c:v>
                </c:pt>
                <c:pt idx="4367">
                  <c:v>83.126000000000005</c:v>
                </c:pt>
                <c:pt idx="4368">
                  <c:v>83.143000000000001</c:v>
                </c:pt>
                <c:pt idx="4369">
                  <c:v>83.15</c:v>
                </c:pt>
                <c:pt idx="4370">
                  <c:v>83.162999999999997</c:v>
                </c:pt>
                <c:pt idx="4371">
                  <c:v>83.197999999999993</c:v>
                </c:pt>
                <c:pt idx="4372">
                  <c:v>83.231999999999999</c:v>
                </c:pt>
                <c:pt idx="4373">
                  <c:v>83.251999999999995</c:v>
                </c:pt>
                <c:pt idx="4374">
                  <c:v>83.262</c:v>
                </c:pt>
                <c:pt idx="4375">
                  <c:v>83.27</c:v>
                </c:pt>
                <c:pt idx="4376">
                  <c:v>83.287000000000006</c:v>
                </c:pt>
                <c:pt idx="4377">
                  <c:v>83.308999999999997</c:v>
                </c:pt>
                <c:pt idx="4378">
                  <c:v>83.334000000000003</c:v>
                </c:pt>
                <c:pt idx="4379">
                  <c:v>83.361999999999995</c:v>
                </c:pt>
                <c:pt idx="4380">
                  <c:v>83.375</c:v>
                </c:pt>
                <c:pt idx="4381">
                  <c:v>83.367000000000004</c:v>
                </c:pt>
                <c:pt idx="4382">
                  <c:v>83.355000000000004</c:v>
                </c:pt>
                <c:pt idx="4383">
                  <c:v>83.352000000000004</c:v>
                </c:pt>
                <c:pt idx="4384">
                  <c:v>83.337000000000003</c:v>
                </c:pt>
                <c:pt idx="4385">
                  <c:v>83.298000000000002</c:v>
                </c:pt>
                <c:pt idx="4386">
                  <c:v>83.275000000000006</c:v>
                </c:pt>
                <c:pt idx="4387">
                  <c:v>83.272000000000006</c:v>
                </c:pt>
                <c:pt idx="4388">
                  <c:v>83.269000000000005</c:v>
                </c:pt>
                <c:pt idx="4389">
                  <c:v>83.257000000000005</c:v>
                </c:pt>
                <c:pt idx="4390">
                  <c:v>83.251999999999995</c:v>
                </c:pt>
                <c:pt idx="4391">
                  <c:v>83.248000000000005</c:v>
                </c:pt>
                <c:pt idx="4392">
                  <c:v>83.241</c:v>
                </c:pt>
                <c:pt idx="4393">
                  <c:v>83.236000000000004</c:v>
                </c:pt>
                <c:pt idx="4394">
                  <c:v>83.236999999999995</c:v>
                </c:pt>
                <c:pt idx="4395">
                  <c:v>83.247</c:v>
                </c:pt>
                <c:pt idx="4396">
                  <c:v>83.266000000000005</c:v>
                </c:pt>
                <c:pt idx="4397">
                  <c:v>83.304000000000002</c:v>
                </c:pt>
                <c:pt idx="4398">
                  <c:v>83.346000000000004</c:v>
                </c:pt>
                <c:pt idx="4399">
                  <c:v>83.397999999999996</c:v>
                </c:pt>
                <c:pt idx="4400">
                  <c:v>83.471999999999994</c:v>
                </c:pt>
                <c:pt idx="4401">
                  <c:v>83.509</c:v>
                </c:pt>
                <c:pt idx="4402">
                  <c:v>83.558999999999997</c:v>
                </c:pt>
                <c:pt idx="4403">
                  <c:v>83.603999999999999</c:v>
                </c:pt>
                <c:pt idx="4404">
                  <c:v>83.641000000000005</c:v>
                </c:pt>
                <c:pt idx="4405">
                  <c:v>83.691999999999993</c:v>
                </c:pt>
                <c:pt idx="4406">
                  <c:v>83.751000000000005</c:v>
                </c:pt>
                <c:pt idx="4407">
                  <c:v>83.8</c:v>
                </c:pt>
                <c:pt idx="4408">
                  <c:v>83.837000000000003</c:v>
                </c:pt>
                <c:pt idx="4409">
                  <c:v>83.86</c:v>
                </c:pt>
                <c:pt idx="4410">
                  <c:v>83.87</c:v>
                </c:pt>
                <c:pt idx="4411">
                  <c:v>83.870999999999995</c:v>
                </c:pt>
                <c:pt idx="4412">
                  <c:v>83.866</c:v>
                </c:pt>
                <c:pt idx="4413">
                  <c:v>83.843999999999994</c:v>
                </c:pt>
                <c:pt idx="4414">
                  <c:v>83.813999999999993</c:v>
                </c:pt>
                <c:pt idx="4415">
                  <c:v>83.79</c:v>
                </c:pt>
                <c:pt idx="4416">
                  <c:v>83.778000000000006</c:v>
                </c:pt>
                <c:pt idx="4417">
                  <c:v>83.775999999999996</c:v>
                </c:pt>
                <c:pt idx="4418">
                  <c:v>83.771000000000001</c:v>
                </c:pt>
                <c:pt idx="4419">
                  <c:v>83.769000000000005</c:v>
                </c:pt>
                <c:pt idx="4420">
                  <c:v>83.763000000000005</c:v>
                </c:pt>
                <c:pt idx="4421">
                  <c:v>83.754000000000005</c:v>
                </c:pt>
                <c:pt idx="4422">
                  <c:v>83.748000000000005</c:v>
                </c:pt>
                <c:pt idx="4423">
                  <c:v>83.748000000000005</c:v>
                </c:pt>
                <c:pt idx="4424">
                  <c:v>83.747</c:v>
                </c:pt>
                <c:pt idx="4425">
                  <c:v>83.751000000000005</c:v>
                </c:pt>
                <c:pt idx="4426">
                  <c:v>83.769000000000005</c:v>
                </c:pt>
                <c:pt idx="4427">
                  <c:v>83.799000000000007</c:v>
                </c:pt>
                <c:pt idx="4428">
                  <c:v>83.828999999999994</c:v>
                </c:pt>
                <c:pt idx="4429">
                  <c:v>83.864999999999995</c:v>
                </c:pt>
                <c:pt idx="4430">
                  <c:v>83.900999999999996</c:v>
                </c:pt>
                <c:pt idx="4431">
                  <c:v>83.932000000000002</c:v>
                </c:pt>
                <c:pt idx="4432">
                  <c:v>83.959000000000003</c:v>
                </c:pt>
                <c:pt idx="4433">
                  <c:v>83.983000000000004</c:v>
                </c:pt>
                <c:pt idx="4434">
                  <c:v>84.004000000000005</c:v>
                </c:pt>
                <c:pt idx="4435">
                  <c:v>84.025999999999996</c:v>
                </c:pt>
                <c:pt idx="4436">
                  <c:v>84.040999999999997</c:v>
                </c:pt>
                <c:pt idx="4437">
                  <c:v>84.061000000000007</c:v>
                </c:pt>
                <c:pt idx="4438">
                  <c:v>84.07</c:v>
                </c:pt>
                <c:pt idx="4439">
                  <c:v>84.070999999999998</c:v>
                </c:pt>
                <c:pt idx="4440">
                  <c:v>84.064999999999998</c:v>
                </c:pt>
                <c:pt idx="4441">
                  <c:v>84.05</c:v>
                </c:pt>
                <c:pt idx="4442">
                  <c:v>84.037000000000006</c:v>
                </c:pt>
                <c:pt idx="4443">
                  <c:v>84.027000000000001</c:v>
                </c:pt>
                <c:pt idx="4444">
                  <c:v>84.009</c:v>
                </c:pt>
                <c:pt idx="4445">
                  <c:v>84.001999999999995</c:v>
                </c:pt>
                <c:pt idx="4446">
                  <c:v>83.992000000000004</c:v>
                </c:pt>
                <c:pt idx="4447">
                  <c:v>83.983999999999995</c:v>
                </c:pt>
                <c:pt idx="4448">
                  <c:v>83.984999999999999</c:v>
                </c:pt>
                <c:pt idx="4449">
                  <c:v>83.983999999999995</c:v>
                </c:pt>
                <c:pt idx="4450">
                  <c:v>83.983000000000004</c:v>
                </c:pt>
                <c:pt idx="4451">
                  <c:v>83.984999999999999</c:v>
                </c:pt>
                <c:pt idx="4452">
                  <c:v>83.99</c:v>
                </c:pt>
                <c:pt idx="4453">
                  <c:v>83.998999999999995</c:v>
                </c:pt>
                <c:pt idx="4454">
                  <c:v>84.009</c:v>
                </c:pt>
                <c:pt idx="4455">
                  <c:v>84.018000000000001</c:v>
                </c:pt>
                <c:pt idx="4456">
                  <c:v>84.027000000000001</c:v>
                </c:pt>
                <c:pt idx="4457">
                  <c:v>84.034000000000006</c:v>
                </c:pt>
                <c:pt idx="4458">
                  <c:v>84.034999999999997</c:v>
                </c:pt>
                <c:pt idx="4459">
                  <c:v>84.039000000000001</c:v>
                </c:pt>
                <c:pt idx="4460">
                  <c:v>84.051000000000002</c:v>
                </c:pt>
                <c:pt idx="4461">
                  <c:v>84.058999999999997</c:v>
                </c:pt>
                <c:pt idx="4462">
                  <c:v>84.063000000000002</c:v>
                </c:pt>
                <c:pt idx="4463">
                  <c:v>84.073999999999998</c:v>
                </c:pt>
                <c:pt idx="4464">
                  <c:v>84.081999999999994</c:v>
                </c:pt>
                <c:pt idx="4465">
                  <c:v>84.091999999999999</c:v>
                </c:pt>
                <c:pt idx="4466">
                  <c:v>84.103999999999999</c:v>
                </c:pt>
                <c:pt idx="4467">
                  <c:v>84.12</c:v>
                </c:pt>
                <c:pt idx="4468">
                  <c:v>84.137</c:v>
                </c:pt>
                <c:pt idx="4469">
                  <c:v>84.147999999999996</c:v>
                </c:pt>
                <c:pt idx="4470">
                  <c:v>84.156000000000006</c:v>
                </c:pt>
                <c:pt idx="4471">
                  <c:v>84.17</c:v>
                </c:pt>
                <c:pt idx="4472">
                  <c:v>84.186000000000007</c:v>
                </c:pt>
                <c:pt idx="4473">
                  <c:v>84.194999999999993</c:v>
                </c:pt>
                <c:pt idx="4474">
                  <c:v>84.192999999999998</c:v>
                </c:pt>
                <c:pt idx="4475">
                  <c:v>84.182000000000002</c:v>
                </c:pt>
                <c:pt idx="4476">
                  <c:v>84.206999999999994</c:v>
                </c:pt>
                <c:pt idx="4477">
                  <c:v>84.248999999999995</c:v>
                </c:pt>
                <c:pt idx="4478">
                  <c:v>84.251000000000005</c:v>
                </c:pt>
                <c:pt idx="4479">
                  <c:v>84.265000000000001</c:v>
                </c:pt>
                <c:pt idx="4480">
                  <c:v>84.263999999999996</c:v>
                </c:pt>
                <c:pt idx="4481">
                  <c:v>84.275999999999996</c:v>
                </c:pt>
                <c:pt idx="4482">
                  <c:v>84.299000000000007</c:v>
                </c:pt>
                <c:pt idx="4483">
                  <c:v>84.32</c:v>
                </c:pt>
                <c:pt idx="4484">
                  <c:v>84.373000000000005</c:v>
                </c:pt>
                <c:pt idx="4485">
                  <c:v>84.438999999999993</c:v>
                </c:pt>
                <c:pt idx="4486">
                  <c:v>84.492999999999995</c:v>
                </c:pt>
                <c:pt idx="4487">
                  <c:v>84.528000000000006</c:v>
                </c:pt>
                <c:pt idx="4488">
                  <c:v>84.555999999999997</c:v>
                </c:pt>
                <c:pt idx="4489">
                  <c:v>84.590999999999994</c:v>
                </c:pt>
                <c:pt idx="4490">
                  <c:v>84.605999999999995</c:v>
                </c:pt>
                <c:pt idx="4491">
                  <c:v>84.635999999999996</c:v>
                </c:pt>
                <c:pt idx="4492">
                  <c:v>84.69</c:v>
                </c:pt>
                <c:pt idx="4493">
                  <c:v>84.72</c:v>
                </c:pt>
                <c:pt idx="4494">
                  <c:v>84.76</c:v>
                </c:pt>
                <c:pt idx="4495">
                  <c:v>84.82</c:v>
                </c:pt>
                <c:pt idx="4496">
                  <c:v>84.887</c:v>
                </c:pt>
                <c:pt idx="4497">
                  <c:v>84.980999999999995</c:v>
                </c:pt>
                <c:pt idx="4498">
                  <c:v>85.096999999999994</c:v>
                </c:pt>
                <c:pt idx="4499">
                  <c:v>85.242999999999995</c:v>
                </c:pt>
                <c:pt idx="4500">
                  <c:v>85.412000000000006</c:v>
                </c:pt>
                <c:pt idx="4501">
                  <c:v>85.606999999999999</c:v>
                </c:pt>
                <c:pt idx="4502">
                  <c:v>85.808000000000007</c:v>
                </c:pt>
                <c:pt idx="4503">
                  <c:v>86.02</c:v>
                </c:pt>
                <c:pt idx="4504">
                  <c:v>86.253</c:v>
                </c:pt>
                <c:pt idx="4505">
                  <c:v>86.522000000000006</c:v>
                </c:pt>
                <c:pt idx="4506">
                  <c:v>86.835999999999999</c:v>
                </c:pt>
                <c:pt idx="4507">
                  <c:v>87.138000000000005</c:v>
                </c:pt>
                <c:pt idx="4508">
                  <c:v>87.427000000000007</c:v>
                </c:pt>
                <c:pt idx="4509">
                  <c:v>87.73</c:v>
                </c:pt>
                <c:pt idx="4510">
                  <c:v>88.033000000000001</c:v>
                </c:pt>
                <c:pt idx="4511">
                  <c:v>88.338999999999999</c:v>
                </c:pt>
                <c:pt idx="4512">
                  <c:v>88.64</c:v>
                </c:pt>
                <c:pt idx="4513">
                  <c:v>88.936000000000007</c:v>
                </c:pt>
                <c:pt idx="4514">
                  <c:v>89.224000000000004</c:v>
                </c:pt>
                <c:pt idx="4515">
                  <c:v>89.492000000000004</c:v>
                </c:pt>
                <c:pt idx="4516">
                  <c:v>89.739000000000004</c:v>
                </c:pt>
                <c:pt idx="4517">
                  <c:v>89.954999999999998</c:v>
                </c:pt>
                <c:pt idx="4518">
                  <c:v>90.147999999999996</c:v>
                </c:pt>
                <c:pt idx="4519">
                  <c:v>90.316000000000003</c:v>
                </c:pt>
                <c:pt idx="4520">
                  <c:v>90.465000000000003</c:v>
                </c:pt>
                <c:pt idx="4521">
                  <c:v>90.596000000000004</c:v>
                </c:pt>
                <c:pt idx="4522">
                  <c:v>90.703999999999994</c:v>
                </c:pt>
                <c:pt idx="4523">
                  <c:v>90.784000000000006</c:v>
                </c:pt>
                <c:pt idx="4524">
                  <c:v>90.835999999999999</c:v>
                </c:pt>
                <c:pt idx="4525">
                  <c:v>90.864999999999995</c:v>
                </c:pt>
                <c:pt idx="4526">
                  <c:v>90.879000000000005</c:v>
                </c:pt>
                <c:pt idx="4527">
                  <c:v>90.881</c:v>
                </c:pt>
                <c:pt idx="4528">
                  <c:v>90.891000000000005</c:v>
                </c:pt>
                <c:pt idx="4529">
                  <c:v>90.903999999999996</c:v>
                </c:pt>
                <c:pt idx="4530">
                  <c:v>90.914000000000001</c:v>
                </c:pt>
                <c:pt idx="4531">
                  <c:v>90.924000000000007</c:v>
                </c:pt>
                <c:pt idx="4532">
                  <c:v>90.917000000000002</c:v>
                </c:pt>
                <c:pt idx="4533">
                  <c:v>90.9</c:v>
                </c:pt>
                <c:pt idx="4534">
                  <c:v>90.87</c:v>
                </c:pt>
                <c:pt idx="4535">
                  <c:v>90.838999999999999</c:v>
                </c:pt>
                <c:pt idx="4536">
                  <c:v>90.807000000000002</c:v>
                </c:pt>
                <c:pt idx="4537">
                  <c:v>90.775000000000006</c:v>
                </c:pt>
                <c:pt idx="4538">
                  <c:v>90.742000000000004</c:v>
                </c:pt>
                <c:pt idx="4539">
                  <c:v>90.698999999999998</c:v>
                </c:pt>
                <c:pt idx="4540">
                  <c:v>90.66</c:v>
                </c:pt>
                <c:pt idx="4541">
                  <c:v>90.626000000000005</c:v>
                </c:pt>
                <c:pt idx="4542">
                  <c:v>90.588999999999999</c:v>
                </c:pt>
                <c:pt idx="4543">
                  <c:v>90.545000000000002</c:v>
                </c:pt>
                <c:pt idx="4544">
                  <c:v>90.495000000000005</c:v>
                </c:pt>
                <c:pt idx="4545">
                  <c:v>90.44</c:v>
                </c:pt>
                <c:pt idx="4546">
                  <c:v>90.385999999999996</c:v>
                </c:pt>
                <c:pt idx="4547">
                  <c:v>90.323999999999998</c:v>
                </c:pt>
                <c:pt idx="4548">
                  <c:v>90.263000000000005</c:v>
                </c:pt>
                <c:pt idx="4549">
                  <c:v>90.216999999999999</c:v>
                </c:pt>
                <c:pt idx="4550">
                  <c:v>90.16</c:v>
                </c:pt>
                <c:pt idx="4551">
                  <c:v>90.111000000000004</c:v>
                </c:pt>
                <c:pt idx="4552">
                  <c:v>90.058999999999997</c:v>
                </c:pt>
                <c:pt idx="4553">
                  <c:v>90.004000000000005</c:v>
                </c:pt>
                <c:pt idx="4554">
                  <c:v>89.938000000000002</c:v>
                </c:pt>
                <c:pt idx="4555">
                  <c:v>89.876999999999995</c:v>
                </c:pt>
                <c:pt idx="4556">
                  <c:v>89.816999999999993</c:v>
                </c:pt>
                <c:pt idx="4557">
                  <c:v>89.74</c:v>
                </c:pt>
                <c:pt idx="4558">
                  <c:v>89.661000000000001</c:v>
                </c:pt>
                <c:pt idx="4559">
                  <c:v>89.581000000000003</c:v>
                </c:pt>
                <c:pt idx="4560">
                  <c:v>89.504000000000005</c:v>
                </c:pt>
                <c:pt idx="4561">
                  <c:v>89.424000000000007</c:v>
                </c:pt>
                <c:pt idx="4562">
                  <c:v>89.347999999999999</c:v>
                </c:pt>
                <c:pt idx="4563">
                  <c:v>89.28</c:v>
                </c:pt>
                <c:pt idx="4564">
                  <c:v>89.215000000000003</c:v>
                </c:pt>
                <c:pt idx="4565">
                  <c:v>89.152000000000001</c:v>
                </c:pt>
                <c:pt idx="4566">
                  <c:v>89.085999999999999</c:v>
                </c:pt>
                <c:pt idx="4567">
                  <c:v>89.021000000000001</c:v>
                </c:pt>
                <c:pt idx="4568">
                  <c:v>88.96</c:v>
                </c:pt>
                <c:pt idx="4569">
                  <c:v>88.9</c:v>
                </c:pt>
                <c:pt idx="4570">
                  <c:v>88.843999999999994</c:v>
                </c:pt>
                <c:pt idx="4571">
                  <c:v>88.795000000000002</c:v>
                </c:pt>
                <c:pt idx="4572">
                  <c:v>88.742999999999995</c:v>
                </c:pt>
                <c:pt idx="4573">
                  <c:v>88.691000000000003</c:v>
                </c:pt>
                <c:pt idx="4574">
                  <c:v>88.635000000000005</c:v>
                </c:pt>
                <c:pt idx="4575">
                  <c:v>88.578000000000003</c:v>
                </c:pt>
                <c:pt idx="4576">
                  <c:v>88.52</c:v>
                </c:pt>
                <c:pt idx="4577">
                  <c:v>88.459000000000003</c:v>
                </c:pt>
                <c:pt idx="4578">
                  <c:v>88.403999999999996</c:v>
                </c:pt>
                <c:pt idx="4579">
                  <c:v>88.350999999999999</c:v>
                </c:pt>
                <c:pt idx="4580">
                  <c:v>88.302999999999997</c:v>
                </c:pt>
                <c:pt idx="4581">
                  <c:v>88.262</c:v>
                </c:pt>
                <c:pt idx="4582">
                  <c:v>88.234999999999999</c:v>
                </c:pt>
                <c:pt idx="4583">
                  <c:v>88.218000000000004</c:v>
                </c:pt>
                <c:pt idx="4584">
                  <c:v>88.198999999999998</c:v>
                </c:pt>
                <c:pt idx="4585">
                  <c:v>88.177999999999997</c:v>
                </c:pt>
                <c:pt idx="4586">
                  <c:v>88.149000000000001</c:v>
                </c:pt>
                <c:pt idx="4587">
                  <c:v>88.123999999999995</c:v>
                </c:pt>
                <c:pt idx="4588">
                  <c:v>88.105000000000004</c:v>
                </c:pt>
                <c:pt idx="4589">
                  <c:v>88.097999999999999</c:v>
                </c:pt>
                <c:pt idx="4590">
                  <c:v>88.094999999999999</c:v>
                </c:pt>
                <c:pt idx="4591">
                  <c:v>88.1</c:v>
                </c:pt>
                <c:pt idx="4592">
                  <c:v>88.102999999999994</c:v>
                </c:pt>
                <c:pt idx="4593">
                  <c:v>88.099000000000004</c:v>
                </c:pt>
                <c:pt idx="4594">
                  <c:v>88.093000000000004</c:v>
                </c:pt>
                <c:pt idx="4595">
                  <c:v>88.094999999999999</c:v>
                </c:pt>
                <c:pt idx="4596">
                  <c:v>88.119</c:v>
                </c:pt>
                <c:pt idx="4597">
                  <c:v>88.144999999999996</c:v>
                </c:pt>
                <c:pt idx="4598">
                  <c:v>88.165999999999997</c:v>
                </c:pt>
                <c:pt idx="4599">
                  <c:v>88.194000000000003</c:v>
                </c:pt>
                <c:pt idx="4600">
                  <c:v>88.231999999999999</c:v>
                </c:pt>
                <c:pt idx="4601">
                  <c:v>88.266999999999996</c:v>
                </c:pt>
                <c:pt idx="4602">
                  <c:v>88.304000000000002</c:v>
                </c:pt>
                <c:pt idx="4603">
                  <c:v>88.331000000000003</c:v>
                </c:pt>
                <c:pt idx="4604">
                  <c:v>88.358999999999995</c:v>
                </c:pt>
                <c:pt idx="4605">
                  <c:v>88.394000000000005</c:v>
                </c:pt>
                <c:pt idx="4606">
                  <c:v>88.418000000000006</c:v>
                </c:pt>
                <c:pt idx="4607">
                  <c:v>88.43</c:v>
                </c:pt>
                <c:pt idx="4608">
                  <c:v>88.435000000000002</c:v>
                </c:pt>
                <c:pt idx="4609">
                  <c:v>88.436999999999998</c:v>
                </c:pt>
                <c:pt idx="4610">
                  <c:v>88.430999999999997</c:v>
                </c:pt>
                <c:pt idx="4611">
                  <c:v>88.424999999999997</c:v>
                </c:pt>
                <c:pt idx="4612">
                  <c:v>88.418999999999997</c:v>
                </c:pt>
                <c:pt idx="4613">
                  <c:v>88.408000000000001</c:v>
                </c:pt>
                <c:pt idx="4614">
                  <c:v>88.391000000000005</c:v>
                </c:pt>
                <c:pt idx="4615">
                  <c:v>88.364000000000004</c:v>
                </c:pt>
                <c:pt idx="4616">
                  <c:v>88.331000000000003</c:v>
                </c:pt>
                <c:pt idx="4617">
                  <c:v>88.29</c:v>
                </c:pt>
                <c:pt idx="4618">
                  <c:v>88.245000000000005</c:v>
                </c:pt>
                <c:pt idx="4619">
                  <c:v>88.206999999999994</c:v>
                </c:pt>
                <c:pt idx="4620">
                  <c:v>88.173000000000002</c:v>
                </c:pt>
                <c:pt idx="4621">
                  <c:v>88.138999999999996</c:v>
                </c:pt>
                <c:pt idx="4622">
                  <c:v>88.106999999999999</c:v>
                </c:pt>
                <c:pt idx="4623">
                  <c:v>88.075999999999993</c:v>
                </c:pt>
                <c:pt idx="4624">
                  <c:v>88.052000000000007</c:v>
                </c:pt>
                <c:pt idx="4625">
                  <c:v>88.027000000000001</c:v>
                </c:pt>
                <c:pt idx="4626">
                  <c:v>88.004000000000005</c:v>
                </c:pt>
                <c:pt idx="4627">
                  <c:v>87.989000000000004</c:v>
                </c:pt>
                <c:pt idx="4628">
                  <c:v>87.971999999999994</c:v>
                </c:pt>
                <c:pt idx="4629">
                  <c:v>87.962999999999994</c:v>
                </c:pt>
                <c:pt idx="4630">
                  <c:v>87.962999999999994</c:v>
                </c:pt>
                <c:pt idx="4631">
                  <c:v>87.971999999999994</c:v>
                </c:pt>
                <c:pt idx="4632">
                  <c:v>87.977999999999994</c:v>
                </c:pt>
                <c:pt idx="4633">
                  <c:v>87.981999999999999</c:v>
                </c:pt>
                <c:pt idx="4634">
                  <c:v>87.989000000000004</c:v>
                </c:pt>
                <c:pt idx="4635">
                  <c:v>88.001000000000005</c:v>
                </c:pt>
                <c:pt idx="4636">
                  <c:v>88.022000000000006</c:v>
                </c:pt>
                <c:pt idx="4637">
                  <c:v>88.039000000000001</c:v>
                </c:pt>
                <c:pt idx="4638">
                  <c:v>88.057000000000002</c:v>
                </c:pt>
                <c:pt idx="4639">
                  <c:v>88.070999999999998</c:v>
                </c:pt>
                <c:pt idx="4640">
                  <c:v>88.067999999999998</c:v>
                </c:pt>
                <c:pt idx="4641">
                  <c:v>88.066999999999993</c:v>
                </c:pt>
                <c:pt idx="4642">
                  <c:v>88.061999999999998</c:v>
                </c:pt>
                <c:pt idx="4643">
                  <c:v>88.051000000000002</c:v>
                </c:pt>
                <c:pt idx="4644">
                  <c:v>88.04</c:v>
                </c:pt>
                <c:pt idx="4645">
                  <c:v>88.022000000000006</c:v>
                </c:pt>
                <c:pt idx="4646">
                  <c:v>88</c:v>
                </c:pt>
                <c:pt idx="4647">
                  <c:v>87.968999999999994</c:v>
                </c:pt>
                <c:pt idx="4648">
                  <c:v>87.936999999999998</c:v>
                </c:pt>
                <c:pt idx="4649">
                  <c:v>87.911000000000001</c:v>
                </c:pt>
                <c:pt idx="4650">
                  <c:v>87.887</c:v>
                </c:pt>
                <c:pt idx="4651">
                  <c:v>87.858999999999995</c:v>
                </c:pt>
                <c:pt idx="4652">
                  <c:v>87.826999999999998</c:v>
                </c:pt>
                <c:pt idx="4653">
                  <c:v>87.793999999999997</c:v>
                </c:pt>
                <c:pt idx="4654">
                  <c:v>87.766999999999996</c:v>
                </c:pt>
                <c:pt idx="4655">
                  <c:v>87.748000000000005</c:v>
                </c:pt>
                <c:pt idx="4656">
                  <c:v>87.734999999999999</c:v>
                </c:pt>
                <c:pt idx="4657">
                  <c:v>87.724999999999994</c:v>
                </c:pt>
                <c:pt idx="4658">
                  <c:v>87.72</c:v>
                </c:pt>
                <c:pt idx="4659">
                  <c:v>87.715999999999994</c:v>
                </c:pt>
                <c:pt idx="4660">
                  <c:v>87.713999999999999</c:v>
                </c:pt>
                <c:pt idx="4661">
                  <c:v>87.718999999999994</c:v>
                </c:pt>
                <c:pt idx="4662">
                  <c:v>87.725999999999999</c:v>
                </c:pt>
                <c:pt idx="4663">
                  <c:v>87.736999999999995</c:v>
                </c:pt>
                <c:pt idx="4664">
                  <c:v>87.748000000000005</c:v>
                </c:pt>
                <c:pt idx="4665">
                  <c:v>87.763999999999996</c:v>
                </c:pt>
                <c:pt idx="4666">
                  <c:v>87.787999999999997</c:v>
                </c:pt>
                <c:pt idx="4667">
                  <c:v>87.816999999999993</c:v>
                </c:pt>
                <c:pt idx="4668">
                  <c:v>87.838999999999999</c:v>
                </c:pt>
                <c:pt idx="4669">
                  <c:v>87.858000000000004</c:v>
                </c:pt>
                <c:pt idx="4670">
                  <c:v>87.869</c:v>
                </c:pt>
                <c:pt idx="4671">
                  <c:v>87.882000000000005</c:v>
                </c:pt>
                <c:pt idx="4672">
                  <c:v>87.891000000000005</c:v>
                </c:pt>
                <c:pt idx="4673">
                  <c:v>87.905000000000001</c:v>
                </c:pt>
                <c:pt idx="4674">
                  <c:v>87.927999999999997</c:v>
                </c:pt>
                <c:pt idx="4675">
                  <c:v>87.953000000000003</c:v>
                </c:pt>
                <c:pt idx="4676">
                  <c:v>87.968000000000004</c:v>
                </c:pt>
                <c:pt idx="4677">
                  <c:v>87.992999999999995</c:v>
                </c:pt>
                <c:pt idx="4678">
                  <c:v>88.036000000000001</c:v>
                </c:pt>
                <c:pt idx="4679">
                  <c:v>88.070999999999998</c:v>
                </c:pt>
                <c:pt idx="4680">
                  <c:v>88.123999999999995</c:v>
                </c:pt>
                <c:pt idx="4681">
                  <c:v>88.192999999999998</c:v>
                </c:pt>
                <c:pt idx="4682">
                  <c:v>88.266999999999996</c:v>
                </c:pt>
                <c:pt idx="4683">
                  <c:v>88.346999999999994</c:v>
                </c:pt>
                <c:pt idx="4684">
                  <c:v>88.418999999999997</c:v>
                </c:pt>
                <c:pt idx="4685">
                  <c:v>88.488</c:v>
                </c:pt>
                <c:pt idx="4686">
                  <c:v>88.58</c:v>
                </c:pt>
                <c:pt idx="4687">
                  <c:v>88.677999999999997</c:v>
                </c:pt>
                <c:pt idx="4688">
                  <c:v>88.774000000000001</c:v>
                </c:pt>
                <c:pt idx="4689">
                  <c:v>88.881</c:v>
                </c:pt>
                <c:pt idx="4690">
                  <c:v>89.001000000000005</c:v>
                </c:pt>
                <c:pt idx="4691">
                  <c:v>89.132999999999996</c:v>
                </c:pt>
                <c:pt idx="4692">
                  <c:v>89.281000000000006</c:v>
                </c:pt>
                <c:pt idx="4693">
                  <c:v>89.430999999999997</c:v>
                </c:pt>
                <c:pt idx="4694">
                  <c:v>89.59</c:v>
                </c:pt>
                <c:pt idx="4695">
                  <c:v>89.753</c:v>
                </c:pt>
                <c:pt idx="4696">
                  <c:v>89.908000000000001</c:v>
                </c:pt>
                <c:pt idx="4697">
                  <c:v>90.055000000000007</c:v>
                </c:pt>
                <c:pt idx="4698">
                  <c:v>90.191999999999993</c:v>
                </c:pt>
                <c:pt idx="4699">
                  <c:v>90.319000000000003</c:v>
                </c:pt>
                <c:pt idx="4700">
                  <c:v>90.432000000000002</c:v>
                </c:pt>
                <c:pt idx="4701">
                  <c:v>90.536000000000001</c:v>
                </c:pt>
                <c:pt idx="4702">
                  <c:v>90.632000000000005</c:v>
                </c:pt>
                <c:pt idx="4703">
                  <c:v>90.725999999999999</c:v>
                </c:pt>
                <c:pt idx="4704">
                  <c:v>90.811999999999998</c:v>
                </c:pt>
                <c:pt idx="4705">
                  <c:v>90.894000000000005</c:v>
                </c:pt>
                <c:pt idx="4706">
                  <c:v>90.963999999999999</c:v>
                </c:pt>
                <c:pt idx="4707">
                  <c:v>91.028999999999996</c:v>
                </c:pt>
                <c:pt idx="4708">
                  <c:v>91.087000000000003</c:v>
                </c:pt>
                <c:pt idx="4709">
                  <c:v>91.129000000000005</c:v>
                </c:pt>
                <c:pt idx="4710">
                  <c:v>91.161000000000001</c:v>
                </c:pt>
                <c:pt idx="4711">
                  <c:v>91.191000000000003</c:v>
                </c:pt>
                <c:pt idx="4712">
                  <c:v>91.224999999999994</c:v>
                </c:pt>
                <c:pt idx="4713">
                  <c:v>91.262</c:v>
                </c:pt>
                <c:pt idx="4714">
                  <c:v>91.3</c:v>
                </c:pt>
                <c:pt idx="4715">
                  <c:v>91.341999999999999</c:v>
                </c:pt>
                <c:pt idx="4716">
                  <c:v>91.391000000000005</c:v>
                </c:pt>
                <c:pt idx="4717">
                  <c:v>91.445999999999998</c:v>
                </c:pt>
                <c:pt idx="4718">
                  <c:v>91.504000000000005</c:v>
                </c:pt>
                <c:pt idx="4719">
                  <c:v>91.578000000000003</c:v>
                </c:pt>
                <c:pt idx="4720">
                  <c:v>91.652000000000001</c:v>
                </c:pt>
                <c:pt idx="4721">
                  <c:v>91.722999999999999</c:v>
                </c:pt>
                <c:pt idx="4722">
                  <c:v>91.804000000000002</c:v>
                </c:pt>
                <c:pt idx="4723">
                  <c:v>91.88</c:v>
                </c:pt>
                <c:pt idx="4724">
                  <c:v>91.953000000000003</c:v>
                </c:pt>
                <c:pt idx="4725">
                  <c:v>92.015000000000001</c:v>
                </c:pt>
                <c:pt idx="4726">
                  <c:v>92.088999999999999</c:v>
                </c:pt>
                <c:pt idx="4727">
                  <c:v>92.168000000000006</c:v>
                </c:pt>
                <c:pt idx="4728">
                  <c:v>92.233999999999995</c:v>
                </c:pt>
                <c:pt idx="4729">
                  <c:v>92.299000000000007</c:v>
                </c:pt>
                <c:pt idx="4730">
                  <c:v>92.358000000000004</c:v>
                </c:pt>
                <c:pt idx="4731">
                  <c:v>92.415000000000006</c:v>
                </c:pt>
                <c:pt idx="4732">
                  <c:v>92.472999999999999</c:v>
                </c:pt>
                <c:pt idx="4733">
                  <c:v>92.531999999999996</c:v>
                </c:pt>
                <c:pt idx="4734">
                  <c:v>92.594999999999999</c:v>
                </c:pt>
                <c:pt idx="4735">
                  <c:v>92.652000000000001</c:v>
                </c:pt>
                <c:pt idx="4736">
                  <c:v>92.709000000000003</c:v>
                </c:pt>
                <c:pt idx="4737">
                  <c:v>92.763999999999996</c:v>
                </c:pt>
                <c:pt idx="4738">
                  <c:v>92.81</c:v>
                </c:pt>
                <c:pt idx="4739">
                  <c:v>92.850999999999999</c:v>
                </c:pt>
                <c:pt idx="4740">
                  <c:v>92.899000000000001</c:v>
                </c:pt>
                <c:pt idx="4741">
                  <c:v>92.944999999999993</c:v>
                </c:pt>
                <c:pt idx="4742">
                  <c:v>92.977999999999994</c:v>
                </c:pt>
                <c:pt idx="4743">
                  <c:v>93.007000000000005</c:v>
                </c:pt>
                <c:pt idx="4744">
                  <c:v>93.048000000000002</c:v>
                </c:pt>
                <c:pt idx="4745">
                  <c:v>93.096999999999994</c:v>
                </c:pt>
                <c:pt idx="4746">
                  <c:v>93.143000000000001</c:v>
                </c:pt>
                <c:pt idx="4747">
                  <c:v>93.188000000000002</c:v>
                </c:pt>
                <c:pt idx="4748">
                  <c:v>93.234999999999999</c:v>
                </c:pt>
                <c:pt idx="4749">
                  <c:v>93.28</c:v>
                </c:pt>
                <c:pt idx="4750">
                  <c:v>93.32</c:v>
                </c:pt>
                <c:pt idx="4751">
                  <c:v>93.358000000000004</c:v>
                </c:pt>
                <c:pt idx="4752">
                  <c:v>93.391999999999996</c:v>
                </c:pt>
                <c:pt idx="4753">
                  <c:v>93.424000000000007</c:v>
                </c:pt>
                <c:pt idx="4754">
                  <c:v>93.450999999999993</c:v>
                </c:pt>
                <c:pt idx="4755">
                  <c:v>93.472999999999999</c:v>
                </c:pt>
                <c:pt idx="4756">
                  <c:v>93.491</c:v>
                </c:pt>
                <c:pt idx="4757">
                  <c:v>93.504000000000005</c:v>
                </c:pt>
                <c:pt idx="4758">
                  <c:v>93.504999999999995</c:v>
                </c:pt>
                <c:pt idx="4759">
                  <c:v>93.492999999999995</c:v>
                </c:pt>
                <c:pt idx="4760">
                  <c:v>93.477999999999994</c:v>
                </c:pt>
                <c:pt idx="4761">
                  <c:v>93.468999999999994</c:v>
                </c:pt>
                <c:pt idx="4762">
                  <c:v>93.459000000000003</c:v>
                </c:pt>
                <c:pt idx="4763">
                  <c:v>93.429000000000002</c:v>
                </c:pt>
                <c:pt idx="4764">
                  <c:v>93.394999999999996</c:v>
                </c:pt>
                <c:pt idx="4765">
                  <c:v>93.367999999999995</c:v>
                </c:pt>
                <c:pt idx="4766">
                  <c:v>93.33</c:v>
                </c:pt>
                <c:pt idx="4767">
                  <c:v>93.292000000000002</c:v>
                </c:pt>
                <c:pt idx="4768">
                  <c:v>93.263999999999996</c:v>
                </c:pt>
                <c:pt idx="4769">
                  <c:v>93.230999999999995</c:v>
                </c:pt>
                <c:pt idx="4770">
                  <c:v>93.176000000000002</c:v>
                </c:pt>
                <c:pt idx="4771">
                  <c:v>93.131</c:v>
                </c:pt>
                <c:pt idx="4772">
                  <c:v>93.111999999999995</c:v>
                </c:pt>
                <c:pt idx="4773">
                  <c:v>93.081000000000003</c:v>
                </c:pt>
                <c:pt idx="4774">
                  <c:v>93.037999999999997</c:v>
                </c:pt>
                <c:pt idx="4775">
                  <c:v>93.013999999999996</c:v>
                </c:pt>
                <c:pt idx="4776">
                  <c:v>92.986999999999995</c:v>
                </c:pt>
                <c:pt idx="4777">
                  <c:v>92.957999999999998</c:v>
                </c:pt>
                <c:pt idx="4778">
                  <c:v>92.938999999999993</c:v>
                </c:pt>
                <c:pt idx="4779">
                  <c:v>92.921999999999997</c:v>
                </c:pt>
                <c:pt idx="4780">
                  <c:v>92.912000000000006</c:v>
                </c:pt>
                <c:pt idx="4781">
                  <c:v>92.900999999999996</c:v>
                </c:pt>
                <c:pt idx="4782">
                  <c:v>92.888999999999996</c:v>
                </c:pt>
                <c:pt idx="4783">
                  <c:v>92.873000000000005</c:v>
                </c:pt>
                <c:pt idx="4784">
                  <c:v>92.852000000000004</c:v>
                </c:pt>
                <c:pt idx="4785">
                  <c:v>92.838999999999999</c:v>
                </c:pt>
                <c:pt idx="4786">
                  <c:v>92.822000000000003</c:v>
                </c:pt>
                <c:pt idx="4787">
                  <c:v>92.802000000000007</c:v>
                </c:pt>
                <c:pt idx="4788">
                  <c:v>92.781999999999996</c:v>
                </c:pt>
                <c:pt idx="4789">
                  <c:v>92.765000000000001</c:v>
                </c:pt>
                <c:pt idx="4790">
                  <c:v>92.748999999999995</c:v>
                </c:pt>
                <c:pt idx="4791">
                  <c:v>92.730999999999995</c:v>
                </c:pt>
                <c:pt idx="4792">
                  <c:v>92.72</c:v>
                </c:pt>
                <c:pt idx="4793">
                  <c:v>92.722999999999999</c:v>
                </c:pt>
                <c:pt idx="4794">
                  <c:v>92.727999999999994</c:v>
                </c:pt>
                <c:pt idx="4795">
                  <c:v>92.733000000000004</c:v>
                </c:pt>
                <c:pt idx="4796">
                  <c:v>92.727999999999994</c:v>
                </c:pt>
                <c:pt idx="4797">
                  <c:v>92.724000000000004</c:v>
                </c:pt>
                <c:pt idx="4798">
                  <c:v>92.73</c:v>
                </c:pt>
                <c:pt idx="4799">
                  <c:v>92.736999999999995</c:v>
                </c:pt>
                <c:pt idx="4800">
                  <c:v>92.741</c:v>
                </c:pt>
                <c:pt idx="4801">
                  <c:v>92.736000000000004</c:v>
                </c:pt>
                <c:pt idx="4802">
                  <c:v>92.727999999999994</c:v>
                </c:pt>
                <c:pt idx="4803">
                  <c:v>92.712999999999994</c:v>
                </c:pt>
                <c:pt idx="4804">
                  <c:v>92.71</c:v>
                </c:pt>
                <c:pt idx="4805">
                  <c:v>92.707999999999998</c:v>
                </c:pt>
                <c:pt idx="4806">
                  <c:v>92.697999999999993</c:v>
                </c:pt>
                <c:pt idx="4807">
                  <c:v>92.695999999999998</c:v>
                </c:pt>
                <c:pt idx="4808">
                  <c:v>92.701999999999998</c:v>
                </c:pt>
                <c:pt idx="4809">
                  <c:v>92.712000000000003</c:v>
                </c:pt>
                <c:pt idx="4810">
                  <c:v>92.718000000000004</c:v>
                </c:pt>
                <c:pt idx="4811">
                  <c:v>92.718000000000004</c:v>
                </c:pt>
                <c:pt idx="4812">
                  <c:v>92.715000000000003</c:v>
                </c:pt>
                <c:pt idx="4813">
                  <c:v>92.713999999999999</c:v>
                </c:pt>
                <c:pt idx="4814">
                  <c:v>92.71</c:v>
                </c:pt>
                <c:pt idx="4815">
                  <c:v>92.71</c:v>
                </c:pt>
                <c:pt idx="4816">
                  <c:v>92.718999999999994</c:v>
                </c:pt>
                <c:pt idx="4817">
                  <c:v>92.701999999999998</c:v>
                </c:pt>
                <c:pt idx="4818">
                  <c:v>92.661000000000001</c:v>
                </c:pt>
                <c:pt idx="4819">
                  <c:v>92.638999999999996</c:v>
                </c:pt>
                <c:pt idx="4820">
                  <c:v>92.625</c:v>
                </c:pt>
                <c:pt idx="4821">
                  <c:v>92.582999999999998</c:v>
                </c:pt>
                <c:pt idx="4822">
                  <c:v>92.534999999999997</c:v>
                </c:pt>
                <c:pt idx="4823">
                  <c:v>92.498000000000005</c:v>
                </c:pt>
                <c:pt idx="4824">
                  <c:v>92.460999999999999</c:v>
                </c:pt>
                <c:pt idx="4825">
                  <c:v>92.417000000000002</c:v>
                </c:pt>
                <c:pt idx="4826">
                  <c:v>92.387</c:v>
                </c:pt>
                <c:pt idx="4827">
                  <c:v>92.363</c:v>
                </c:pt>
                <c:pt idx="4828">
                  <c:v>92.341999999999999</c:v>
                </c:pt>
                <c:pt idx="4829">
                  <c:v>92.328999999999994</c:v>
                </c:pt>
                <c:pt idx="4830">
                  <c:v>92.325999999999993</c:v>
                </c:pt>
                <c:pt idx="4831">
                  <c:v>92.328999999999994</c:v>
                </c:pt>
                <c:pt idx="4832">
                  <c:v>92.331999999999994</c:v>
                </c:pt>
                <c:pt idx="4833">
                  <c:v>92.334999999999994</c:v>
                </c:pt>
                <c:pt idx="4834">
                  <c:v>92.343999999999994</c:v>
                </c:pt>
                <c:pt idx="4835">
                  <c:v>92.352000000000004</c:v>
                </c:pt>
                <c:pt idx="4836">
                  <c:v>92.363</c:v>
                </c:pt>
                <c:pt idx="4837">
                  <c:v>92.369</c:v>
                </c:pt>
                <c:pt idx="4838">
                  <c:v>92.381</c:v>
                </c:pt>
                <c:pt idx="4839">
                  <c:v>92.4</c:v>
                </c:pt>
                <c:pt idx="4840">
                  <c:v>92.412999999999997</c:v>
                </c:pt>
                <c:pt idx="4841">
                  <c:v>92.426000000000002</c:v>
                </c:pt>
                <c:pt idx="4842">
                  <c:v>92.444999999999993</c:v>
                </c:pt>
                <c:pt idx="4843">
                  <c:v>92.456999999999994</c:v>
                </c:pt>
                <c:pt idx="4844">
                  <c:v>92.47</c:v>
                </c:pt>
                <c:pt idx="4845">
                  <c:v>92.481999999999999</c:v>
                </c:pt>
                <c:pt idx="4846">
                  <c:v>92.488</c:v>
                </c:pt>
                <c:pt idx="4847">
                  <c:v>92.495000000000005</c:v>
                </c:pt>
                <c:pt idx="4848">
                  <c:v>92.503</c:v>
                </c:pt>
                <c:pt idx="4849">
                  <c:v>92.512</c:v>
                </c:pt>
                <c:pt idx="4850">
                  <c:v>92.52</c:v>
                </c:pt>
                <c:pt idx="4851">
                  <c:v>92.521000000000001</c:v>
                </c:pt>
                <c:pt idx="4852">
                  <c:v>92.52</c:v>
                </c:pt>
                <c:pt idx="4853">
                  <c:v>92.525000000000006</c:v>
                </c:pt>
                <c:pt idx="4854">
                  <c:v>92.531000000000006</c:v>
                </c:pt>
                <c:pt idx="4855">
                  <c:v>92.534999999999997</c:v>
                </c:pt>
                <c:pt idx="4856">
                  <c:v>92.534999999999997</c:v>
                </c:pt>
                <c:pt idx="4857">
                  <c:v>92.537000000000006</c:v>
                </c:pt>
                <c:pt idx="4858">
                  <c:v>92.54</c:v>
                </c:pt>
                <c:pt idx="4859">
                  <c:v>92.545000000000002</c:v>
                </c:pt>
                <c:pt idx="4860">
                  <c:v>92.555999999999997</c:v>
                </c:pt>
                <c:pt idx="4861">
                  <c:v>92.575000000000003</c:v>
                </c:pt>
                <c:pt idx="4862">
                  <c:v>92.599000000000004</c:v>
                </c:pt>
                <c:pt idx="4863">
                  <c:v>92.617999999999995</c:v>
                </c:pt>
                <c:pt idx="4864">
                  <c:v>92.635000000000005</c:v>
                </c:pt>
                <c:pt idx="4865">
                  <c:v>92.66</c:v>
                </c:pt>
                <c:pt idx="4866">
                  <c:v>92.686999999999998</c:v>
                </c:pt>
                <c:pt idx="4867">
                  <c:v>92.724000000000004</c:v>
                </c:pt>
                <c:pt idx="4868">
                  <c:v>92.76</c:v>
                </c:pt>
                <c:pt idx="4869">
                  <c:v>92.795000000000002</c:v>
                </c:pt>
                <c:pt idx="4870">
                  <c:v>92.826999999999998</c:v>
                </c:pt>
                <c:pt idx="4871">
                  <c:v>92.853999999999999</c:v>
                </c:pt>
                <c:pt idx="4872">
                  <c:v>92.873000000000005</c:v>
                </c:pt>
                <c:pt idx="4873">
                  <c:v>92.885000000000005</c:v>
                </c:pt>
                <c:pt idx="4874">
                  <c:v>92.897999999999996</c:v>
                </c:pt>
                <c:pt idx="4875">
                  <c:v>92.918000000000006</c:v>
                </c:pt>
                <c:pt idx="4876">
                  <c:v>92.941000000000003</c:v>
                </c:pt>
                <c:pt idx="4877">
                  <c:v>92.963999999999999</c:v>
                </c:pt>
                <c:pt idx="4878">
                  <c:v>92.986000000000004</c:v>
                </c:pt>
                <c:pt idx="4879">
                  <c:v>92.998999999999995</c:v>
                </c:pt>
                <c:pt idx="4880">
                  <c:v>93.009</c:v>
                </c:pt>
                <c:pt idx="4881">
                  <c:v>93.022999999999996</c:v>
                </c:pt>
                <c:pt idx="4882">
                  <c:v>93.04</c:v>
                </c:pt>
                <c:pt idx="4883">
                  <c:v>93.052000000000007</c:v>
                </c:pt>
                <c:pt idx="4884">
                  <c:v>93.061999999999998</c:v>
                </c:pt>
                <c:pt idx="4885">
                  <c:v>93.07</c:v>
                </c:pt>
                <c:pt idx="4886">
                  <c:v>93.084999999999994</c:v>
                </c:pt>
                <c:pt idx="4887">
                  <c:v>93.113</c:v>
                </c:pt>
                <c:pt idx="4888">
                  <c:v>93.15</c:v>
                </c:pt>
                <c:pt idx="4889">
                  <c:v>93.19</c:v>
                </c:pt>
                <c:pt idx="4890">
                  <c:v>93.212999999999994</c:v>
                </c:pt>
                <c:pt idx="4891">
                  <c:v>93.23</c:v>
                </c:pt>
                <c:pt idx="4892">
                  <c:v>93.257000000000005</c:v>
                </c:pt>
                <c:pt idx="4893">
                  <c:v>93.290999999999997</c:v>
                </c:pt>
                <c:pt idx="4894">
                  <c:v>93.331000000000003</c:v>
                </c:pt>
                <c:pt idx="4895">
                  <c:v>93.373000000000005</c:v>
                </c:pt>
                <c:pt idx="4896">
                  <c:v>93.415999999999997</c:v>
                </c:pt>
                <c:pt idx="4897">
                  <c:v>93.444000000000003</c:v>
                </c:pt>
                <c:pt idx="4898">
                  <c:v>93.475999999999999</c:v>
                </c:pt>
                <c:pt idx="4899">
                  <c:v>93.504999999999995</c:v>
                </c:pt>
                <c:pt idx="4900">
                  <c:v>93.516999999999996</c:v>
                </c:pt>
                <c:pt idx="4901">
                  <c:v>93.540999999999997</c:v>
                </c:pt>
                <c:pt idx="4902">
                  <c:v>93.534999999999997</c:v>
                </c:pt>
                <c:pt idx="4903">
                  <c:v>93.531999999999996</c:v>
                </c:pt>
                <c:pt idx="4904">
                  <c:v>93.528000000000006</c:v>
                </c:pt>
                <c:pt idx="4905">
                  <c:v>93.52</c:v>
                </c:pt>
                <c:pt idx="4906">
                  <c:v>93.528999999999996</c:v>
                </c:pt>
                <c:pt idx="4907">
                  <c:v>93.524000000000001</c:v>
                </c:pt>
                <c:pt idx="4908">
                  <c:v>93.522000000000006</c:v>
                </c:pt>
                <c:pt idx="4909">
                  <c:v>93.522000000000006</c:v>
                </c:pt>
                <c:pt idx="4910">
                  <c:v>93.506</c:v>
                </c:pt>
                <c:pt idx="4911">
                  <c:v>93.516999999999996</c:v>
                </c:pt>
                <c:pt idx="4912">
                  <c:v>93.528000000000006</c:v>
                </c:pt>
                <c:pt idx="4913">
                  <c:v>93.540999999999997</c:v>
                </c:pt>
                <c:pt idx="4914">
                  <c:v>93.543000000000006</c:v>
                </c:pt>
                <c:pt idx="4915">
                  <c:v>93.552999999999997</c:v>
                </c:pt>
                <c:pt idx="4916">
                  <c:v>93.57</c:v>
                </c:pt>
                <c:pt idx="4917">
                  <c:v>93.578000000000003</c:v>
                </c:pt>
                <c:pt idx="4918">
                  <c:v>93.573999999999998</c:v>
                </c:pt>
                <c:pt idx="4919">
                  <c:v>93.585999999999999</c:v>
                </c:pt>
                <c:pt idx="4920">
                  <c:v>93.594999999999999</c:v>
                </c:pt>
                <c:pt idx="4921">
                  <c:v>93.608000000000004</c:v>
                </c:pt>
                <c:pt idx="4922">
                  <c:v>93.614000000000004</c:v>
                </c:pt>
                <c:pt idx="4923">
                  <c:v>93.623000000000005</c:v>
                </c:pt>
                <c:pt idx="4924">
                  <c:v>93.652000000000001</c:v>
                </c:pt>
                <c:pt idx="4925">
                  <c:v>93.668999999999997</c:v>
                </c:pt>
                <c:pt idx="4926">
                  <c:v>93.692999999999998</c:v>
                </c:pt>
                <c:pt idx="4927">
                  <c:v>93.724000000000004</c:v>
                </c:pt>
                <c:pt idx="4928">
                  <c:v>93.756</c:v>
                </c:pt>
                <c:pt idx="4929">
                  <c:v>93.789000000000001</c:v>
                </c:pt>
                <c:pt idx="4930">
                  <c:v>93.817999999999998</c:v>
                </c:pt>
                <c:pt idx="4931">
                  <c:v>93.843000000000004</c:v>
                </c:pt>
                <c:pt idx="4932">
                  <c:v>93.864000000000004</c:v>
                </c:pt>
                <c:pt idx="4933">
                  <c:v>93.872</c:v>
                </c:pt>
                <c:pt idx="4934">
                  <c:v>93.88</c:v>
                </c:pt>
                <c:pt idx="4935">
                  <c:v>93.878</c:v>
                </c:pt>
                <c:pt idx="4936">
                  <c:v>93.879000000000005</c:v>
                </c:pt>
                <c:pt idx="4937">
                  <c:v>93.872</c:v>
                </c:pt>
                <c:pt idx="4938">
                  <c:v>93.864000000000004</c:v>
                </c:pt>
                <c:pt idx="4939">
                  <c:v>93.847999999999999</c:v>
                </c:pt>
                <c:pt idx="4940">
                  <c:v>93.817999999999998</c:v>
                </c:pt>
                <c:pt idx="4941">
                  <c:v>93.787000000000006</c:v>
                </c:pt>
                <c:pt idx="4942">
                  <c:v>93.747</c:v>
                </c:pt>
                <c:pt idx="4943">
                  <c:v>93.694000000000003</c:v>
                </c:pt>
                <c:pt idx="4944">
                  <c:v>93.637</c:v>
                </c:pt>
                <c:pt idx="4945">
                  <c:v>93.581000000000003</c:v>
                </c:pt>
                <c:pt idx="4946">
                  <c:v>93.539000000000001</c:v>
                </c:pt>
                <c:pt idx="4947">
                  <c:v>93.488</c:v>
                </c:pt>
                <c:pt idx="4948">
                  <c:v>93.430999999999997</c:v>
                </c:pt>
                <c:pt idx="4949">
                  <c:v>93.382000000000005</c:v>
                </c:pt>
                <c:pt idx="4950">
                  <c:v>93.334000000000003</c:v>
                </c:pt>
                <c:pt idx="4951">
                  <c:v>93.296000000000006</c:v>
                </c:pt>
                <c:pt idx="4952">
                  <c:v>93.262</c:v>
                </c:pt>
                <c:pt idx="4953">
                  <c:v>93.236999999999995</c:v>
                </c:pt>
                <c:pt idx="4954">
                  <c:v>93.224999999999994</c:v>
                </c:pt>
                <c:pt idx="4955">
                  <c:v>93.210999999999999</c:v>
                </c:pt>
                <c:pt idx="4956">
                  <c:v>93.207999999999998</c:v>
                </c:pt>
                <c:pt idx="4957">
                  <c:v>93.209000000000003</c:v>
                </c:pt>
                <c:pt idx="4958">
                  <c:v>93.22</c:v>
                </c:pt>
                <c:pt idx="4959">
                  <c:v>93.231999999999999</c:v>
                </c:pt>
                <c:pt idx="4960">
                  <c:v>93.256</c:v>
                </c:pt>
                <c:pt idx="4961">
                  <c:v>93.302999999999997</c:v>
                </c:pt>
                <c:pt idx="4962">
                  <c:v>93.352000000000004</c:v>
                </c:pt>
                <c:pt idx="4963">
                  <c:v>93.405000000000001</c:v>
                </c:pt>
                <c:pt idx="4964">
                  <c:v>93.459000000000003</c:v>
                </c:pt>
                <c:pt idx="4965">
                  <c:v>93.504999999999995</c:v>
                </c:pt>
                <c:pt idx="4966">
                  <c:v>93.561000000000007</c:v>
                </c:pt>
                <c:pt idx="4967">
                  <c:v>93.617999999999995</c:v>
                </c:pt>
                <c:pt idx="4968">
                  <c:v>93.665999999999997</c:v>
                </c:pt>
                <c:pt idx="4969">
                  <c:v>93.715000000000003</c:v>
                </c:pt>
                <c:pt idx="4970">
                  <c:v>93.771000000000001</c:v>
                </c:pt>
                <c:pt idx="4971">
                  <c:v>93.83</c:v>
                </c:pt>
                <c:pt idx="4972">
                  <c:v>93.861000000000004</c:v>
                </c:pt>
                <c:pt idx="4973">
                  <c:v>93.879000000000005</c:v>
                </c:pt>
                <c:pt idx="4974">
                  <c:v>93.89</c:v>
                </c:pt>
                <c:pt idx="4975">
                  <c:v>93.894000000000005</c:v>
                </c:pt>
                <c:pt idx="4976">
                  <c:v>93.891000000000005</c:v>
                </c:pt>
                <c:pt idx="4977">
                  <c:v>93.875</c:v>
                </c:pt>
                <c:pt idx="4978">
                  <c:v>93.844999999999999</c:v>
                </c:pt>
                <c:pt idx="4979">
                  <c:v>93.813999999999993</c:v>
                </c:pt>
                <c:pt idx="4980">
                  <c:v>93.768000000000001</c:v>
                </c:pt>
                <c:pt idx="4981">
                  <c:v>93.722999999999999</c:v>
                </c:pt>
                <c:pt idx="4982">
                  <c:v>93.69</c:v>
                </c:pt>
                <c:pt idx="4983">
                  <c:v>93.646000000000001</c:v>
                </c:pt>
                <c:pt idx="4984">
                  <c:v>93.593999999999994</c:v>
                </c:pt>
                <c:pt idx="4985">
                  <c:v>93.549000000000007</c:v>
                </c:pt>
                <c:pt idx="4986">
                  <c:v>93.510999999999996</c:v>
                </c:pt>
                <c:pt idx="4987">
                  <c:v>93.474000000000004</c:v>
                </c:pt>
                <c:pt idx="4988">
                  <c:v>93.445999999999998</c:v>
                </c:pt>
                <c:pt idx="4989">
                  <c:v>93.423000000000002</c:v>
                </c:pt>
                <c:pt idx="4990">
                  <c:v>93.403999999999996</c:v>
                </c:pt>
                <c:pt idx="4991">
                  <c:v>93.382000000000005</c:v>
                </c:pt>
                <c:pt idx="4992">
                  <c:v>93.361000000000004</c:v>
                </c:pt>
                <c:pt idx="4993">
                  <c:v>93.337999999999994</c:v>
                </c:pt>
                <c:pt idx="4994">
                  <c:v>93.316999999999993</c:v>
                </c:pt>
                <c:pt idx="4995">
                  <c:v>93.299000000000007</c:v>
                </c:pt>
                <c:pt idx="4996">
                  <c:v>93.271000000000001</c:v>
                </c:pt>
                <c:pt idx="4997">
                  <c:v>93.248999999999995</c:v>
                </c:pt>
                <c:pt idx="4998">
                  <c:v>93.233000000000004</c:v>
                </c:pt>
                <c:pt idx="4999">
                  <c:v>93.206999999999994</c:v>
                </c:pt>
                <c:pt idx="5000">
                  <c:v>93.186000000000007</c:v>
                </c:pt>
                <c:pt idx="5001">
                  <c:v>93.182000000000002</c:v>
                </c:pt>
                <c:pt idx="5002">
                  <c:v>93.183000000000007</c:v>
                </c:pt>
                <c:pt idx="5003">
                  <c:v>93.185000000000002</c:v>
                </c:pt>
                <c:pt idx="5004">
                  <c:v>93.195999999999998</c:v>
                </c:pt>
                <c:pt idx="5005">
                  <c:v>93.210999999999999</c:v>
                </c:pt>
                <c:pt idx="5006">
                  <c:v>93.227000000000004</c:v>
                </c:pt>
                <c:pt idx="5007">
                  <c:v>93.242999999999995</c:v>
                </c:pt>
                <c:pt idx="5008">
                  <c:v>93.257999999999996</c:v>
                </c:pt>
                <c:pt idx="5009">
                  <c:v>93.269000000000005</c:v>
                </c:pt>
                <c:pt idx="5010">
                  <c:v>93.284999999999997</c:v>
                </c:pt>
                <c:pt idx="5011">
                  <c:v>93.308999999999997</c:v>
                </c:pt>
                <c:pt idx="5012">
                  <c:v>93.316999999999993</c:v>
                </c:pt>
                <c:pt idx="5013">
                  <c:v>93.322000000000003</c:v>
                </c:pt>
                <c:pt idx="5014">
                  <c:v>93.344999999999999</c:v>
                </c:pt>
                <c:pt idx="5015">
                  <c:v>93.358999999999995</c:v>
                </c:pt>
                <c:pt idx="5016">
                  <c:v>93.37</c:v>
                </c:pt>
                <c:pt idx="5017">
                  <c:v>93.396000000000001</c:v>
                </c:pt>
                <c:pt idx="5018">
                  <c:v>93.406000000000006</c:v>
                </c:pt>
                <c:pt idx="5019">
                  <c:v>93.421000000000006</c:v>
                </c:pt>
                <c:pt idx="5020">
                  <c:v>93.448999999999998</c:v>
                </c:pt>
                <c:pt idx="5021">
                  <c:v>93.448999999999998</c:v>
                </c:pt>
                <c:pt idx="5022">
                  <c:v>93.450999999999993</c:v>
                </c:pt>
                <c:pt idx="5023">
                  <c:v>93.463999999999999</c:v>
                </c:pt>
                <c:pt idx="5024">
                  <c:v>93.472999999999999</c:v>
                </c:pt>
                <c:pt idx="5025">
                  <c:v>93.466999999999999</c:v>
                </c:pt>
                <c:pt idx="5026">
                  <c:v>93.453000000000003</c:v>
                </c:pt>
                <c:pt idx="5027">
                  <c:v>93.444999999999993</c:v>
                </c:pt>
                <c:pt idx="5028">
                  <c:v>93.441000000000003</c:v>
                </c:pt>
                <c:pt idx="5029">
                  <c:v>93.447000000000003</c:v>
                </c:pt>
                <c:pt idx="5030">
                  <c:v>93.46</c:v>
                </c:pt>
                <c:pt idx="5031">
                  <c:v>93.471999999999994</c:v>
                </c:pt>
                <c:pt idx="5032">
                  <c:v>93.478999999999999</c:v>
                </c:pt>
                <c:pt idx="5033">
                  <c:v>93.481999999999999</c:v>
                </c:pt>
                <c:pt idx="5034">
                  <c:v>93.492999999999995</c:v>
                </c:pt>
                <c:pt idx="5035">
                  <c:v>93.507999999999996</c:v>
                </c:pt>
                <c:pt idx="5036">
                  <c:v>93.52</c:v>
                </c:pt>
                <c:pt idx="5037">
                  <c:v>93.53</c:v>
                </c:pt>
                <c:pt idx="5038">
                  <c:v>93.54</c:v>
                </c:pt>
                <c:pt idx="5039">
                  <c:v>93.545000000000002</c:v>
                </c:pt>
                <c:pt idx="5040">
                  <c:v>93.549000000000007</c:v>
                </c:pt>
                <c:pt idx="5041">
                  <c:v>93.552000000000007</c:v>
                </c:pt>
                <c:pt idx="5042">
                  <c:v>93.548000000000002</c:v>
                </c:pt>
                <c:pt idx="5043">
                  <c:v>93.542000000000002</c:v>
                </c:pt>
                <c:pt idx="5044">
                  <c:v>93.534000000000006</c:v>
                </c:pt>
                <c:pt idx="5045">
                  <c:v>93.528999999999996</c:v>
                </c:pt>
                <c:pt idx="5046">
                  <c:v>93.522999999999996</c:v>
                </c:pt>
                <c:pt idx="5047">
                  <c:v>93.52</c:v>
                </c:pt>
                <c:pt idx="5048">
                  <c:v>93.518000000000001</c:v>
                </c:pt>
                <c:pt idx="5049">
                  <c:v>93.509</c:v>
                </c:pt>
                <c:pt idx="5050">
                  <c:v>93.501000000000005</c:v>
                </c:pt>
                <c:pt idx="5051">
                  <c:v>93.492999999999995</c:v>
                </c:pt>
                <c:pt idx="5052">
                  <c:v>93.492999999999995</c:v>
                </c:pt>
                <c:pt idx="5053">
                  <c:v>93.491</c:v>
                </c:pt>
                <c:pt idx="5054">
                  <c:v>93.492000000000004</c:v>
                </c:pt>
                <c:pt idx="5055">
                  <c:v>93.495000000000005</c:v>
                </c:pt>
                <c:pt idx="5056">
                  <c:v>93.503</c:v>
                </c:pt>
                <c:pt idx="5057">
                  <c:v>93.516000000000005</c:v>
                </c:pt>
                <c:pt idx="5058">
                  <c:v>93.536000000000001</c:v>
                </c:pt>
                <c:pt idx="5059">
                  <c:v>93.557000000000002</c:v>
                </c:pt>
                <c:pt idx="5060">
                  <c:v>93.58</c:v>
                </c:pt>
                <c:pt idx="5061">
                  <c:v>93.597999999999999</c:v>
                </c:pt>
                <c:pt idx="5062">
                  <c:v>93.614999999999995</c:v>
                </c:pt>
                <c:pt idx="5063">
                  <c:v>93.629000000000005</c:v>
                </c:pt>
                <c:pt idx="5064">
                  <c:v>93.644999999999996</c:v>
                </c:pt>
                <c:pt idx="5065">
                  <c:v>93.655000000000001</c:v>
                </c:pt>
                <c:pt idx="5066">
                  <c:v>93.656999999999996</c:v>
                </c:pt>
                <c:pt idx="5067">
                  <c:v>93.656000000000006</c:v>
                </c:pt>
                <c:pt idx="5068">
                  <c:v>93.647999999999996</c:v>
                </c:pt>
                <c:pt idx="5069">
                  <c:v>93.64</c:v>
                </c:pt>
                <c:pt idx="5070">
                  <c:v>93.635000000000005</c:v>
                </c:pt>
                <c:pt idx="5071">
                  <c:v>93.626000000000005</c:v>
                </c:pt>
                <c:pt idx="5072">
                  <c:v>93.623999999999995</c:v>
                </c:pt>
                <c:pt idx="5073">
                  <c:v>93.623999999999995</c:v>
                </c:pt>
                <c:pt idx="5074">
                  <c:v>93.628</c:v>
                </c:pt>
                <c:pt idx="5075">
                  <c:v>93.647000000000006</c:v>
                </c:pt>
                <c:pt idx="5076">
                  <c:v>93.674000000000007</c:v>
                </c:pt>
                <c:pt idx="5077">
                  <c:v>93.712000000000003</c:v>
                </c:pt>
                <c:pt idx="5078">
                  <c:v>93.754999999999995</c:v>
                </c:pt>
                <c:pt idx="5079">
                  <c:v>93.795000000000002</c:v>
                </c:pt>
                <c:pt idx="5080">
                  <c:v>93.837999999999994</c:v>
                </c:pt>
                <c:pt idx="5081">
                  <c:v>93.881</c:v>
                </c:pt>
                <c:pt idx="5082">
                  <c:v>93.927000000000007</c:v>
                </c:pt>
                <c:pt idx="5083">
                  <c:v>93.984999999999999</c:v>
                </c:pt>
                <c:pt idx="5084">
                  <c:v>94.049000000000007</c:v>
                </c:pt>
                <c:pt idx="5085">
                  <c:v>94.105999999999995</c:v>
                </c:pt>
                <c:pt idx="5086">
                  <c:v>94.167000000000002</c:v>
                </c:pt>
                <c:pt idx="5087">
                  <c:v>94.228999999999999</c:v>
                </c:pt>
                <c:pt idx="5088">
                  <c:v>94.3</c:v>
                </c:pt>
                <c:pt idx="5089">
                  <c:v>94.391000000000005</c:v>
                </c:pt>
                <c:pt idx="5090">
                  <c:v>94.478999999999999</c:v>
                </c:pt>
                <c:pt idx="5091">
                  <c:v>94.561999999999998</c:v>
                </c:pt>
                <c:pt idx="5092">
                  <c:v>94.653000000000006</c:v>
                </c:pt>
                <c:pt idx="5093">
                  <c:v>94.751999999999995</c:v>
                </c:pt>
                <c:pt idx="5094">
                  <c:v>94.855999999999995</c:v>
                </c:pt>
                <c:pt idx="5095">
                  <c:v>94.965999999999994</c:v>
                </c:pt>
                <c:pt idx="5096">
                  <c:v>95.078999999999994</c:v>
                </c:pt>
                <c:pt idx="5097">
                  <c:v>95.197999999999993</c:v>
                </c:pt>
                <c:pt idx="5098">
                  <c:v>95.323999999999998</c:v>
                </c:pt>
                <c:pt idx="5099">
                  <c:v>95.453000000000003</c:v>
                </c:pt>
                <c:pt idx="5100">
                  <c:v>95.59</c:v>
                </c:pt>
                <c:pt idx="5101">
                  <c:v>95.73</c:v>
                </c:pt>
                <c:pt idx="5102">
                  <c:v>95.88</c:v>
                </c:pt>
                <c:pt idx="5103">
                  <c:v>96.036000000000001</c:v>
                </c:pt>
                <c:pt idx="5104">
                  <c:v>96.183999999999997</c:v>
                </c:pt>
                <c:pt idx="5105">
                  <c:v>96.325000000000003</c:v>
                </c:pt>
                <c:pt idx="5106">
                  <c:v>96.480999999999995</c:v>
                </c:pt>
                <c:pt idx="5107">
                  <c:v>96.653999999999996</c:v>
                </c:pt>
                <c:pt idx="5108">
                  <c:v>96.828000000000003</c:v>
                </c:pt>
                <c:pt idx="5109">
                  <c:v>96.997</c:v>
                </c:pt>
                <c:pt idx="5110">
                  <c:v>97.17</c:v>
                </c:pt>
                <c:pt idx="5111">
                  <c:v>97.363</c:v>
                </c:pt>
                <c:pt idx="5112">
                  <c:v>97.554000000000002</c:v>
                </c:pt>
                <c:pt idx="5113">
                  <c:v>97.748000000000005</c:v>
                </c:pt>
                <c:pt idx="5114">
                  <c:v>97.944999999999993</c:v>
                </c:pt>
                <c:pt idx="5115">
                  <c:v>98.141999999999996</c:v>
                </c:pt>
                <c:pt idx="5116">
                  <c:v>98.332999999999998</c:v>
                </c:pt>
                <c:pt idx="5117">
                  <c:v>98.516000000000005</c:v>
                </c:pt>
                <c:pt idx="5118">
                  <c:v>98.707999999999998</c:v>
                </c:pt>
                <c:pt idx="5119">
                  <c:v>98.896000000000001</c:v>
                </c:pt>
                <c:pt idx="5120">
                  <c:v>99.067999999999998</c:v>
                </c:pt>
                <c:pt idx="5121">
                  <c:v>99.230999999999995</c:v>
                </c:pt>
                <c:pt idx="5122">
                  <c:v>99.385999999999996</c:v>
                </c:pt>
                <c:pt idx="5123">
                  <c:v>99.534999999999997</c:v>
                </c:pt>
                <c:pt idx="5124">
                  <c:v>99.683999999999997</c:v>
                </c:pt>
                <c:pt idx="5125">
                  <c:v>99.826999999999998</c:v>
                </c:pt>
                <c:pt idx="5126">
                  <c:v>99.965000000000003</c:v>
                </c:pt>
                <c:pt idx="5127">
                  <c:v>100.11</c:v>
                </c:pt>
                <c:pt idx="5128">
                  <c:v>100.24</c:v>
                </c:pt>
                <c:pt idx="5129">
                  <c:v>100.35</c:v>
                </c:pt>
                <c:pt idx="5130">
                  <c:v>100.46</c:v>
                </c:pt>
                <c:pt idx="5131">
                  <c:v>100.56</c:v>
                </c:pt>
                <c:pt idx="5132">
                  <c:v>100.66</c:v>
                </c:pt>
                <c:pt idx="5133">
                  <c:v>100.77</c:v>
                </c:pt>
                <c:pt idx="5134">
                  <c:v>100.88</c:v>
                </c:pt>
                <c:pt idx="5135">
                  <c:v>101</c:v>
                </c:pt>
                <c:pt idx="5136">
                  <c:v>101.12</c:v>
                </c:pt>
                <c:pt idx="5137">
                  <c:v>101.23</c:v>
                </c:pt>
                <c:pt idx="5138">
                  <c:v>101.35</c:v>
                </c:pt>
                <c:pt idx="5139">
                  <c:v>101.46</c:v>
                </c:pt>
                <c:pt idx="5140">
                  <c:v>101.56</c:v>
                </c:pt>
                <c:pt idx="5141">
                  <c:v>101.66</c:v>
                </c:pt>
                <c:pt idx="5142">
                  <c:v>101.76</c:v>
                </c:pt>
                <c:pt idx="5143">
                  <c:v>101.85</c:v>
                </c:pt>
                <c:pt idx="5144">
                  <c:v>101.93</c:v>
                </c:pt>
                <c:pt idx="5145">
                  <c:v>102.01</c:v>
                </c:pt>
                <c:pt idx="5146">
                  <c:v>102.09</c:v>
                </c:pt>
                <c:pt idx="5147">
                  <c:v>102.15</c:v>
                </c:pt>
                <c:pt idx="5148">
                  <c:v>102.2</c:v>
                </c:pt>
                <c:pt idx="5149">
                  <c:v>102.24</c:v>
                </c:pt>
                <c:pt idx="5150">
                  <c:v>102.28</c:v>
                </c:pt>
                <c:pt idx="5151">
                  <c:v>102.32</c:v>
                </c:pt>
                <c:pt idx="5152">
                  <c:v>102.36</c:v>
                </c:pt>
                <c:pt idx="5153">
                  <c:v>102.39</c:v>
                </c:pt>
                <c:pt idx="5154">
                  <c:v>102.42</c:v>
                </c:pt>
                <c:pt idx="5155">
                  <c:v>102.48</c:v>
                </c:pt>
                <c:pt idx="5156">
                  <c:v>102.54</c:v>
                </c:pt>
                <c:pt idx="5157">
                  <c:v>102.6</c:v>
                </c:pt>
                <c:pt idx="5158">
                  <c:v>102.67</c:v>
                </c:pt>
                <c:pt idx="5159">
                  <c:v>102.74</c:v>
                </c:pt>
                <c:pt idx="5160">
                  <c:v>102.82</c:v>
                </c:pt>
                <c:pt idx="5161">
                  <c:v>102.9</c:v>
                </c:pt>
                <c:pt idx="5162">
                  <c:v>102.99</c:v>
                </c:pt>
                <c:pt idx="5163">
                  <c:v>103.08</c:v>
                </c:pt>
                <c:pt idx="5164">
                  <c:v>103.16</c:v>
                </c:pt>
                <c:pt idx="5165">
                  <c:v>103.23</c:v>
                </c:pt>
                <c:pt idx="5166">
                  <c:v>103.31</c:v>
                </c:pt>
                <c:pt idx="5167">
                  <c:v>103.38</c:v>
                </c:pt>
                <c:pt idx="5168">
                  <c:v>103.44</c:v>
                </c:pt>
                <c:pt idx="5169">
                  <c:v>103.48</c:v>
                </c:pt>
                <c:pt idx="5170">
                  <c:v>103.52</c:v>
                </c:pt>
                <c:pt idx="5171">
                  <c:v>103.55</c:v>
                </c:pt>
                <c:pt idx="5172">
                  <c:v>103.55</c:v>
                </c:pt>
                <c:pt idx="5173">
                  <c:v>103.55</c:v>
                </c:pt>
                <c:pt idx="5174">
                  <c:v>103.54</c:v>
                </c:pt>
                <c:pt idx="5175">
                  <c:v>103.54</c:v>
                </c:pt>
                <c:pt idx="5176">
                  <c:v>103.54</c:v>
                </c:pt>
                <c:pt idx="5177">
                  <c:v>103.55</c:v>
                </c:pt>
                <c:pt idx="5178">
                  <c:v>103.55</c:v>
                </c:pt>
                <c:pt idx="5179">
                  <c:v>103.55</c:v>
                </c:pt>
                <c:pt idx="5180">
                  <c:v>103.56</c:v>
                </c:pt>
                <c:pt idx="5181">
                  <c:v>103.58</c:v>
                </c:pt>
                <c:pt idx="5182">
                  <c:v>103.61</c:v>
                </c:pt>
                <c:pt idx="5183">
                  <c:v>103.64</c:v>
                </c:pt>
                <c:pt idx="5184">
                  <c:v>103.67</c:v>
                </c:pt>
                <c:pt idx="5185">
                  <c:v>103.7</c:v>
                </c:pt>
                <c:pt idx="5186">
                  <c:v>103.74</c:v>
                </c:pt>
                <c:pt idx="5187">
                  <c:v>103.78</c:v>
                </c:pt>
                <c:pt idx="5188">
                  <c:v>103.83</c:v>
                </c:pt>
                <c:pt idx="5189">
                  <c:v>103.88</c:v>
                </c:pt>
                <c:pt idx="5190">
                  <c:v>103.94</c:v>
                </c:pt>
                <c:pt idx="5191">
                  <c:v>103.99</c:v>
                </c:pt>
                <c:pt idx="5192">
                  <c:v>104.05</c:v>
                </c:pt>
                <c:pt idx="5193">
                  <c:v>104.1</c:v>
                </c:pt>
                <c:pt idx="5194">
                  <c:v>104.16</c:v>
                </c:pt>
                <c:pt idx="5195">
                  <c:v>104.22</c:v>
                </c:pt>
                <c:pt idx="5196">
                  <c:v>104.26</c:v>
                </c:pt>
                <c:pt idx="5197">
                  <c:v>104.3</c:v>
                </c:pt>
                <c:pt idx="5198">
                  <c:v>104.34</c:v>
                </c:pt>
                <c:pt idx="5199">
                  <c:v>104.38</c:v>
                </c:pt>
                <c:pt idx="5200">
                  <c:v>104.42</c:v>
                </c:pt>
                <c:pt idx="5201">
                  <c:v>104.46</c:v>
                </c:pt>
                <c:pt idx="5202">
                  <c:v>104.49</c:v>
                </c:pt>
                <c:pt idx="5203">
                  <c:v>104.5</c:v>
                </c:pt>
                <c:pt idx="5204">
                  <c:v>104.5</c:v>
                </c:pt>
                <c:pt idx="5205">
                  <c:v>104.49</c:v>
                </c:pt>
                <c:pt idx="5206">
                  <c:v>104.47</c:v>
                </c:pt>
                <c:pt idx="5207">
                  <c:v>104.46</c:v>
                </c:pt>
                <c:pt idx="5208">
                  <c:v>104.45</c:v>
                </c:pt>
                <c:pt idx="5209">
                  <c:v>104.42</c:v>
                </c:pt>
                <c:pt idx="5210">
                  <c:v>104.39</c:v>
                </c:pt>
                <c:pt idx="5211">
                  <c:v>104.37</c:v>
                </c:pt>
                <c:pt idx="5212">
                  <c:v>104.36</c:v>
                </c:pt>
                <c:pt idx="5213">
                  <c:v>104.35</c:v>
                </c:pt>
                <c:pt idx="5214">
                  <c:v>104.34</c:v>
                </c:pt>
                <c:pt idx="5215">
                  <c:v>104.33</c:v>
                </c:pt>
                <c:pt idx="5216">
                  <c:v>104.33</c:v>
                </c:pt>
                <c:pt idx="5217">
                  <c:v>104.34</c:v>
                </c:pt>
                <c:pt idx="5218">
                  <c:v>104.35</c:v>
                </c:pt>
                <c:pt idx="5219">
                  <c:v>104.36</c:v>
                </c:pt>
                <c:pt idx="5220">
                  <c:v>104.39</c:v>
                </c:pt>
                <c:pt idx="5221">
                  <c:v>104.41</c:v>
                </c:pt>
                <c:pt idx="5222">
                  <c:v>104.44</c:v>
                </c:pt>
                <c:pt idx="5223">
                  <c:v>104.46</c:v>
                </c:pt>
                <c:pt idx="5224">
                  <c:v>104.49</c:v>
                </c:pt>
                <c:pt idx="5225">
                  <c:v>104.52</c:v>
                </c:pt>
                <c:pt idx="5226">
                  <c:v>104.53</c:v>
                </c:pt>
                <c:pt idx="5227">
                  <c:v>104.55</c:v>
                </c:pt>
                <c:pt idx="5228">
                  <c:v>104.56</c:v>
                </c:pt>
                <c:pt idx="5229">
                  <c:v>104.57</c:v>
                </c:pt>
                <c:pt idx="5230">
                  <c:v>104.58</c:v>
                </c:pt>
                <c:pt idx="5231">
                  <c:v>104.59</c:v>
                </c:pt>
                <c:pt idx="5232">
                  <c:v>104.6</c:v>
                </c:pt>
                <c:pt idx="5233">
                  <c:v>104.61</c:v>
                </c:pt>
                <c:pt idx="5234">
                  <c:v>104.61</c:v>
                </c:pt>
                <c:pt idx="5235">
                  <c:v>104.6</c:v>
                </c:pt>
                <c:pt idx="5236">
                  <c:v>104.58</c:v>
                </c:pt>
                <c:pt idx="5237">
                  <c:v>104.55</c:v>
                </c:pt>
                <c:pt idx="5238">
                  <c:v>104.53</c:v>
                </c:pt>
                <c:pt idx="5239">
                  <c:v>104.52</c:v>
                </c:pt>
                <c:pt idx="5240">
                  <c:v>104.52</c:v>
                </c:pt>
                <c:pt idx="5241">
                  <c:v>104.52</c:v>
                </c:pt>
                <c:pt idx="5242">
                  <c:v>104.51</c:v>
                </c:pt>
                <c:pt idx="5243">
                  <c:v>104.51</c:v>
                </c:pt>
                <c:pt idx="5244">
                  <c:v>104.51</c:v>
                </c:pt>
                <c:pt idx="5245">
                  <c:v>104.52</c:v>
                </c:pt>
                <c:pt idx="5246">
                  <c:v>104.54</c:v>
                </c:pt>
                <c:pt idx="5247">
                  <c:v>104.55</c:v>
                </c:pt>
                <c:pt idx="5248">
                  <c:v>104.57</c:v>
                </c:pt>
                <c:pt idx="5249">
                  <c:v>104.59</c:v>
                </c:pt>
                <c:pt idx="5250">
                  <c:v>104.61</c:v>
                </c:pt>
                <c:pt idx="5251">
                  <c:v>104.63</c:v>
                </c:pt>
                <c:pt idx="5252">
                  <c:v>104.64</c:v>
                </c:pt>
                <c:pt idx="5253">
                  <c:v>104.66</c:v>
                </c:pt>
                <c:pt idx="5254">
                  <c:v>104.67</c:v>
                </c:pt>
                <c:pt idx="5255">
                  <c:v>104.68</c:v>
                </c:pt>
                <c:pt idx="5256">
                  <c:v>104.69</c:v>
                </c:pt>
                <c:pt idx="5257">
                  <c:v>104.71</c:v>
                </c:pt>
                <c:pt idx="5258">
                  <c:v>104.72</c:v>
                </c:pt>
                <c:pt idx="5259">
                  <c:v>104.73</c:v>
                </c:pt>
                <c:pt idx="5260">
                  <c:v>104.74</c:v>
                </c:pt>
                <c:pt idx="5261">
                  <c:v>104.74</c:v>
                </c:pt>
                <c:pt idx="5262">
                  <c:v>104.73</c:v>
                </c:pt>
                <c:pt idx="5263">
                  <c:v>104.73</c:v>
                </c:pt>
                <c:pt idx="5264">
                  <c:v>104.72</c:v>
                </c:pt>
                <c:pt idx="5265">
                  <c:v>104.71</c:v>
                </c:pt>
                <c:pt idx="5266">
                  <c:v>104.69</c:v>
                </c:pt>
                <c:pt idx="5267">
                  <c:v>104.67</c:v>
                </c:pt>
                <c:pt idx="5268">
                  <c:v>104.66</c:v>
                </c:pt>
                <c:pt idx="5269">
                  <c:v>104.65</c:v>
                </c:pt>
                <c:pt idx="5270">
                  <c:v>104.64</c:v>
                </c:pt>
                <c:pt idx="5271">
                  <c:v>104.64</c:v>
                </c:pt>
                <c:pt idx="5272">
                  <c:v>104.64</c:v>
                </c:pt>
                <c:pt idx="5273">
                  <c:v>104.64</c:v>
                </c:pt>
                <c:pt idx="5274">
                  <c:v>104.66</c:v>
                </c:pt>
                <c:pt idx="5275">
                  <c:v>104.68</c:v>
                </c:pt>
                <c:pt idx="5276">
                  <c:v>104.71</c:v>
                </c:pt>
                <c:pt idx="5277">
                  <c:v>104.74</c:v>
                </c:pt>
                <c:pt idx="5278">
                  <c:v>104.76</c:v>
                </c:pt>
                <c:pt idx="5279">
                  <c:v>104.78</c:v>
                </c:pt>
                <c:pt idx="5280">
                  <c:v>104.8</c:v>
                </c:pt>
                <c:pt idx="5281">
                  <c:v>104.81</c:v>
                </c:pt>
                <c:pt idx="5282">
                  <c:v>104.82</c:v>
                </c:pt>
                <c:pt idx="5283">
                  <c:v>104.83</c:v>
                </c:pt>
                <c:pt idx="5284">
                  <c:v>104.84</c:v>
                </c:pt>
                <c:pt idx="5285">
                  <c:v>104.84</c:v>
                </c:pt>
                <c:pt idx="5286">
                  <c:v>104.84</c:v>
                </c:pt>
                <c:pt idx="5287">
                  <c:v>104.84</c:v>
                </c:pt>
                <c:pt idx="5288">
                  <c:v>104.84</c:v>
                </c:pt>
                <c:pt idx="5289">
                  <c:v>104.84</c:v>
                </c:pt>
                <c:pt idx="5290">
                  <c:v>104.83</c:v>
                </c:pt>
                <c:pt idx="5291">
                  <c:v>104.81</c:v>
                </c:pt>
                <c:pt idx="5292">
                  <c:v>104.8</c:v>
                </c:pt>
                <c:pt idx="5293">
                  <c:v>104.79</c:v>
                </c:pt>
                <c:pt idx="5294">
                  <c:v>104.78</c:v>
                </c:pt>
                <c:pt idx="5295">
                  <c:v>104.78</c:v>
                </c:pt>
                <c:pt idx="5296">
                  <c:v>104.78</c:v>
                </c:pt>
                <c:pt idx="5297">
                  <c:v>104.78</c:v>
                </c:pt>
                <c:pt idx="5298">
                  <c:v>104.79</c:v>
                </c:pt>
                <c:pt idx="5299">
                  <c:v>104.81</c:v>
                </c:pt>
                <c:pt idx="5300">
                  <c:v>104.83</c:v>
                </c:pt>
                <c:pt idx="5301">
                  <c:v>104.85</c:v>
                </c:pt>
                <c:pt idx="5302">
                  <c:v>104.89</c:v>
                </c:pt>
                <c:pt idx="5303">
                  <c:v>104.92</c:v>
                </c:pt>
                <c:pt idx="5304">
                  <c:v>104.95</c:v>
                </c:pt>
                <c:pt idx="5305">
                  <c:v>104.97</c:v>
                </c:pt>
                <c:pt idx="5306">
                  <c:v>105</c:v>
                </c:pt>
                <c:pt idx="5307">
                  <c:v>105.02</c:v>
                </c:pt>
                <c:pt idx="5308">
                  <c:v>105.04</c:v>
                </c:pt>
                <c:pt idx="5309">
                  <c:v>105.05</c:v>
                </c:pt>
                <c:pt idx="5310">
                  <c:v>105.06</c:v>
                </c:pt>
                <c:pt idx="5311">
                  <c:v>105.07</c:v>
                </c:pt>
                <c:pt idx="5312">
                  <c:v>105.07</c:v>
                </c:pt>
                <c:pt idx="5313">
                  <c:v>105.07</c:v>
                </c:pt>
                <c:pt idx="5314">
                  <c:v>105.08</c:v>
                </c:pt>
                <c:pt idx="5315">
                  <c:v>105.09</c:v>
                </c:pt>
                <c:pt idx="5316">
                  <c:v>105.07</c:v>
                </c:pt>
                <c:pt idx="5317">
                  <c:v>105.04</c:v>
                </c:pt>
                <c:pt idx="5318">
                  <c:v>105.02</c:v>
                </c:pt>
                <c:pt idx="5319">
                  <c:v>105</c:v>
                </c:pt>
                <c:pt idx="5320">
                  <c:v>104.96</c:v>
                </c:pt>
                <c:pt idx="5321">
                  <c:v>104.92</c:v>
                </c:pt>
                <c:pt idx="5322">
                  <c:v>104.9</c:v>
                </c:pt>
                <c:pt idx="5323">
                  <c:v>104.88</c:v>
                </c:pt>
                <c:pt idx="5324">
                  <c:v>104.87</c:v>
                </c:pt>
                <c:pt idx="5325">
                  <c:v>104.87</c:v>
                </c:pt>
                <c:pt idx="5326">
                  <c:v>104.89</c:v>
                </c:pt>
                <c:pt idx="5327">
                  <c:v>104.9</c:v>
                </c:pt>
                <c:pt idx="5328">
                  <c:v>104.91</c:v>
                </c:pt>
                <c:pt idx="5329">
                  <c:v>104.91</c:v>
                </c:pt>
                <c:pt idx="5330">
                  <c:v>104.91</c:v>
                </c:pt>
                <c:pt idx="5331">
                  <c:v>104.92</c:v>
                </c:pt>
                <c:pt idx="5332">
                  <c:v>104.92</c:v>
                </c:pt>
                <c:pt idx="5333">
                  <c:v>104.91</c:v>
                </c:pt>
                <c:pt idx="5334">
                  <c:v>104.9</c:v>
                </c:pt>
                <c:pt idx="5335">
                  <c:v>104.9</c:v>
                </c:pt>
                <c:pt idx="5336">
                  <c:v>104.88</c:v>
                </c:pt>
                <c:pt idx="5337">
                  <c:v>104.86</c:v>
                </c:pt>
                <c:pt idx="5338">
                  <c:v>104.83</c:v>
                </c:pt>
                <c:pt idx="5339">
                  <c:v>104.81</c:v>
                </c:pt>
                <c:pt idx="5340">
                  <c:v>104.79</c:v>
                </c:pt>
                <c:pt idx="5341">
                  <c:v>104.78</c:v>
                </c:pt>
                <c:pt idx="5342">
                  <c:v>104.78</c:v>
                </c:pt>
                <c:pt idx="5343">
                  <c:v>104.77</c:v>
                </c:pt>
                <c:pt idx="5344">
                  <c:v>104.77</c:v>
                </c:pt>
                <c:pt idx="5345">
                  <c:v>104.78</c:v>
                </c:pt>
                <c:pt idx="5346">
                  <c:v>104.79</c:v>
                </c:pt>
                <c:pt idx="5347">
                  <c:v>104.8</c:v>
                </c:pt>
                <c:pt idx="5348">
                  <c:v>104.79</c:v>
                </c:pt>
                <c:pt idx="5349">
                  <c:v>104.78</c:v>
                </c:pt>
                <c:pt idx="5350">
                  <c:v>104.78</c:v>
                </c:pt>
                <c:pt idx="5351">
                  <c:v>104.78</c:v>
                </c:pt>
                <c:pt idx="5352">
                  <c:v>104.78</c:v>
                </c:pt>
                <c:pt idx="5353">
                  <c:v>104.77</c:v>
                </c:pt>
                <c:pt idx="5354">
                  <c:v>104.76</c:v>
                </c:pt>
                <c:pt idx="5355">
                  <c:v>104.75</c:v>
                </c:pt>
                <c:pt idx="5356">
                  <c:v>104.72</c:v>
                </c:pt>
                <c:pt idx="5357">
                  <c:v>104.69</c:v>
                </c:pt>
                <c:pt idx="5358">
                  <c:v>104.66</c:v>
                </c:pt>
                <c:pt idx="5359">
                  <c:v>104.62</c:v>
                </c:pt>
                <c:pt idx="5360">
                  <c:v>104.58</c:v>
                </c:pt>
                <c:pt idx="5361">
                  <c:v>104.54</c:v>
                </c:pt>
                <c:pt idx="5362">
                  <c:v>104.5</c:v>
                </c:pt>
                <c:pt idx="5363">
                  <c:v>104.44</c:v>
                </c:pt>
                <c:pt idx="5364">
                  <c:v>104.39</c:v>
                </c:pt>
                <c:pt idx="5365">
                  <c:v>104.34</c:v>
                </c:pt>
                <c:pt idx="5366">
                  <c:v>104.29</c:v>
                </c:pt>
                <c:pt idx="5367">
                  <c:v>104.25</c:v>
                </c:pt>
                <c:pt idx="5368">
                  <c:v>104.2</c:v>
                </c:pt>
                <c:pt idx="5369">
                  <c:v>104.15</c:v>
                </c:pt>
                <c:pt idx="5370">
                  <c:v>104.11</c:v>
                </c:pt>
                <c:pt idx="5371">
                  <c:v>104.06</c:v>
                </c:pt>
                <c:pt idx="5372">
                  <c:v>104.01</c:v>
                </c:pt>
                <c:pt idx="5373">
                  <c:v>103.95</c:v>
                </c:pt>
                <c:pt idx="5374">
                  <c:v>103.89</c:v>
                </c:pt>
                <c:pt idx="5375">
                  <c:v>103.84</c:v>
                </c:pt>
                <c:pt idx="5376">
                  <c:v>103.8</c:v>
                </c:pt>
                <c:pt idx="5377">
                  <c:v>103.76</c:v>
                </c:pt>
                <c:pt idx="5378">
                  <c:v>103.71</c:v>
                </c:pt>
                <c:pt idx="5379">
                  <c:v>103.67</c:v>
                </c:pt>
                <c:pt idx="5380">
                  <c:v>103.62</c:v>
                </c:pt>
                <c:pt idx="5381">
                  <c:v>103.57</c:v>
                </c:pt>
                <c:pt idx="5382">
                  <c:v>103.52</c:v>
                </c:pt>
                <c:pt idx="5383">
                  <c:v>103.47</c:v>
                </c:pt>
                <c:pt idx="5384">
                  <c:v>103.41</c:v>
                </c:pt>
                <c:pt idx="5385">
                  <c:v>103.36</c:v>
                </c:pt>
                <c:pt idx="5386">
                  <c:v>103.32</c:v>
                </c:pt>
                <c:pt idx="5387">
                  <c:v>103.28</c:v>
                </c:pt>
                <c:pt idx="5388">
                  <c:v>103.23</c:v>
                </c:pt>
                <c:pt idx="5389">
                  <c:v>103.2</c:v>
                </c:pt>
                <c:pt idx="5390">
                  <c:v>103.15</c:v>
                </c:pt>
                <c:pt idx="5391">
                  <c:v>103.12</c:v>
                </c:pt>
                <c:pt idx="5392">
                  <c:v>103.1</c:v>
                </c:pt>
                <c:pt idx="5393">
                  <c:v>103.07</c:v>
                </c:pt>
                <c:pt idx="5394">
                  <c:v>103.04</c:v>
                </c:pt>
                <c:pt idx="5395">
                  <c:v>103.02</c:v>
                </c:pt>
                <c:pt idx="5396">
                  <c:v>102.98</c:v>
                </c:pt>
                <c:pt idx="5397">
                  <c:v>102.95</c:v>
                </c:pt>
                <c:pt idx="5398">
                  <c:v>102.92</c:v>
                </c:pt>
                <c:pt idx="5399">
                  <c:v>102.89</c:v>
                </c:pt>
                <c:pt idx="5400">
                  <c:v>102.86</c:v>
                </c:pt>
                <c:pt idx="5401">
                  <c:v>102.83</c:v>
                </c:pt>
                <c:pt idx="5402">
                  <c:v>102.81</c:v>
                </c:pt>
                <c:pt idx="5403">
                  <c:v>102.78</c:v>
                </c:pt>
                <c:pt idx="5404">
                  <c:v>102.75</c:v>
                </c:pt>
                <c:pt idx="5405">
                  <c:v>102.71</c:v>
                </c:pt>
                <c:pt idx="5406">
                  <c:v>102.67</c:v>
                </c:pt>
                <c:pt idx="5407">
                  <c:v>102.64</c:v>
                </c:pt>
                <c:pt idx="5408">
                  <c:v>102.6</c:v>
                </c:pt>
                <c:pt idx="5409">
                  <c:v>102.58</c:v>
                </c:pt>
                <c:pt idx="5410">
                  <c:v>102.56</c:v>
                </c:pt>
                <c:pt idx="5411">
                  <c:v>102.55</c:v>
                </c:pt>
                <c:pt idx="5412">
                  <c:v>102.54</c:v>
                </c:pt>
                <c:pt idx="5413">
                  <c:v>102.53</c:v>
                </c:pt>
                <c:pt idx="5414">
                  <c:v>102.53</c:v>
                </c:pt>
                <c:pt idx="5415">
                  <c:v>102.52</c:v>
                </c:pt>
                <c:pt idx="5416">
                  <c:v>102.51</c:v>
                </c:pt>
                <c:pt idx="5417">
                  <c:v>102.5</c:v>
                </c:pt>
                <c:pt idx="5418">
                  <c:v>102.51</c:v>
                </c:pt>
                <c:pt idx="5419">
                  <c:v>102.53</c:v>
                </c:pt>
                <c:pt idx="5420">
                  <c:v>102.56</c:v>
                </c:pt>
                <c:pt idx="5421">
                  <c:v>102.59</c:v>
                </c:pt>
                <c:pt idx="5422">
                  <c:v>102.63</c:v>
                </c:pt>
                <c:pt idx="5423">
                  <c:v>102.68</c:v>
                </c:pt>
                <c:pt idx="5424">
                  <c:v>102.72</c:v>
                </c:pt>
                <c:pt idx="5425">
                  <c:v>102.76</c:v>
                </c:pt>
                <c:pt idx="5426">
                  <c:v>102.8</c:v>
                </c:pt>
                <c:pt idx="5427">
                  <c:v>102.83</c:v>
                </c:pt>
                <c:pt idx="5428">
                  <c:v>102.86</c:v>
                </c:pt>
                <c:pt idx="5429">
                  <c:v>102.88</c:v>
                </c:pt>
                <c:pt idx="5430">
                  <c:v>102.89</c:v>
                </c:pt>
                <c:pt idx="5431">
                  <c:v>102.9</c:v>
                </c:pt>
                <c:pt idx="5432">
                  <c:v>102.91</c:v>
                </c:pt>
                <c:pt idx="5433">
                  <c:v>102.9</c:v>
                </c:pt>
                <c:pt idx="5434">
                  <c:v>102.88</c:v>
                </c:pt>
                <c:pt idx="5435">
                  <c:v>102.86</c:v>
                </c:pt>
                <c:pt idx="5436">
                  <c:v>102.83</c:v>
                </c:pt>
                <c:pt idx="5437">
                  <c:v>102.79</c:v>
                </c:pt>
                <c:pt idx="5438">
                  <c:v>102.75</c:v>
                </c:pt>
                <c:pt idx="5439">
                  <c:v>102.71</c:v>
                </c:pt>
                <c:pt idx="5440">
                  <c:v>102.67</c:v>
                </c:pt>
                <c:pt idx="5441">
                  <c:v>102.64</c:v>
                </c:pt>
                <c:pt idx="5442">
                  <c:v>102.61</c:v>
                </c:pt>
                <c:pt idx="5443">
                  <c:v>102.58</c:v>
                </c:pt>
                <c:pt idx="5444">
                  <c:v>102.55</c:v>
                </c:pt>
                <c:pt idx="5445">
                  <c:v>102.52</c:v>
                </c:pt>
                <c:pt idx="5446">
                  <c:v>102.5</c:v>
                </c:pt>
                <c:pt idx="5447">
                  <c:v>102.48</c:v>
                </c:pt>
                <c:pt idx="5448">
                  <c:v>102.46</c:v>
                </c:pt>
                <c:pt idx="5449">
                  <c:v>102.46</c:v>
                </c:pt>
                <c:pt idx="5450">
                  <c:v>102.45</c:v>
                </c:pt>
                <c:pt idx="5451">
                  <c:v>102.45</c:v>
                </c:pt>
                <c:pt idx="5452">
                  <c:v>102.46</c:v>
                </c:pt>
                <c:pt idx="5453">
                  <c:v>102.46</c:v>
                </c:pt>
                <c:pt idx="5454">
                  <c:v>102.48</c:v>
                </c:pt>
                <c:pt idx="5455">
                  <c:v>102.49</c:v>
                </c:pt>
                <c:pt idx="5456">
                  <c:v>102.5</c:v>
                </c:pt>
                <c:pt idx="5457">
                  <c:v>102.52</c:v>
                </c:pt>
                <c:pt idx="5458">
                  <c:v>102.54</c:v>
                </c:pt>
                <c:pt idx="5459">
                  <c:v>102.55</c:v>
                </c:pt>
                <c:pt idx="5460">
                  <c:v>102.56</c:v>
                </c:pt>
                <c:pt idx="5461">
                  <c:v>102.57</c:v>
                </c:pt>
                <c:pt idx="5462">
                  <c:v>102.58</c:v>
                </c:pt>
                <c:pt idx="5463">
                  <c:v>102.59</c:v>
                </c:pt>
                <c:pt idx="5464">
                  <c:v>102.58</c:v>
                </c:pt>
                <c:pt idx="5465">
                  <c:v>102.58</c:v>
                </c:pt>
                <c:pt idx="5466">
                  <c:v>102.59</c:v>
                </c:pt>
                <c:pt idx="5467">
                  <c:v>102.59</c:v>
                </c:pt>
                <c:pt idx="5468">
                  <c:v>102.58</c:v>
                </c:pt>
                <c:pt idx="5469">
                  <c:v>102.58</c:v>
                </c:pt>
                <c:pt idx="5470">
                  <c:v>102.58</c:v>
                </c:pt>
                <c:pt idx="5471">
                  <c:v>102.58</c:v>
                </c:pt>
                <c:pt idx="5472">
                  <c:v>102.58</c:v>
                </c:pt>
                <c:pt idx="5473">
                  <c:v>102.58</c:v>
                </c:pt>
                <c:pt idx="5474">
                  <c:v>102.58</c:v>
                </c:pt>
                <c:pt idx="5475">
                  <c:v>102.58</c:v>
                </c:pt>
                <c:pt idx="5476">
                  <c:v>102.59</c:v>
                </c:pt>
                <c:pt idx="5477">
                  <c:v>102.59</c:v>
                </c:pt>
                <c:pt idx="5478">
                  <c:v>102.6</c:v>
                </c:pt>
                <c:pt idx="5479">
                  <c:v>102.61</c:v>
                </c:pt>
                <c:pt idx="5480">
                  <c:v>102.61</c:v>
                </c:pt>
                <c:pt idx="5481">
                  <c:v>102.61</c:v>
                </c:pt>
                <c:pt idx="5482">
                  <c:v>102.61</c:v>
                </c:pt>
                <c:pt idx="5483">
                  <c:v>102.61</c:v>
                </c:pt>
                <c:pt idx="5484">
                  <c:v>102.6</c:v>
                </c:pt>
                <c:pt idx="5485">
                  <c:v>102.58</c:v>
                </c:pt>
                <c:pt idx="5486">
                  <c:v>102.56</c:v>
                </c:pt>
                <c:pt idx="5487">
                  <c:v>102.55</c:v>
                </c:pt>
                <c:pt idx="5488">
                  <c:v>102.54</c:v>
                </c:pt>
                <c:pt idx="5489">
                  <c:v>102.53</c:v>
                </c:pt>
                <c:pt idx="5490">
                  <c:v>102.53</c:v>
                </c:pt>
                <c:pt idx="5491">
                  <c:v>102.53</c:v>
                </c:pt>
                <c:pt idx="5492">
                  <c:v>102.54</c:v>
                </c:pt>
                <c:pt idx="5493">
                  <c:v>102.55</c:v>
                </c:pt>
                <c:pt idx="5494">
                  <c:v>102.57</c:v>
                </c:pt>
                <c:pt idx="5495">
                  <c:v>102.59</c:v>
                </c:pt>
                <c:pt idx="5496">
                  <c:v>102.6</c:v>
                </c:pt>
                <c:pt idx="5497">
                  <c:v>102.62</c:v>
                </c:pt>
                <c:pt idx="5498">
                  <c:v>102.64</c:v>
                </c:pt>
                <c:pt idx="5499">
                  <c:v>102.67</c:v>
                </c:pt>
                <c:pt idx="5500">
                  <c:v>102.71</c:v>
                </c:pt>
                <c:pt idx="5501">
                  <c:v>102.75</c:v>
                </c:pt>
                <c:pt idx="5502">
                  <c:v>102.78</c:v>
                </c:pt>
                <c:pt idx="5503">
                  <c:v>102.81</c:v>
                </c:pt>
                <c:pt idx="5504">
                  <c:v>102.83</c:v>
                </c:pt>
                <c:pt idx="5505">
                  <c:v>102.85</c:v>
                </c:pt>
                <c:pt idx="5506">
                  <c:v>102.87</c:v>
                </c:pt>
                <c:pt idx="5507">
                  <c:v>102.89</c:v>
                </c:pt>
                <c:pt idx="5508">
                  <c:v>102.9</c:v>
                </c:pt>
                <c:pt idx="5509">
                  <c:v>102.93</c:v>
                </c:pt>
                <c:pt idx="5510">
                  <c:v>102.96</c:v>
                </c:pt>
                <c:pt idx="5511">
                  <c:v>102.99</c:v>
                </c:pt>
                <c:pt idx="5512">
                  <c:v>103.03</c:v>
                </c:pt>
                <c:pt idx="5513">
                  <c:v>103.06</c:v>
                </c:pt>
                <c:pt idx="5514">
                  <c:v>103.09</c:v>
                </c:pt>
                <c:pt idx="5515">
                  <c:v>103.12</c:v>
                </c:pt>
                <c:pt idx="5516">
                  <c:v>103.15</c:v>
                </c:pt>
                <c:pt idx="5517">
                  <c:v>103.16</c:v>
                </c:pt>
                <c:pt idx="5518">
                  <c:v>103.17</c:v>
                </c:pt>
                <c:pt idx="5519">
                  <c:v>103.18</c:v>
                </c:pt>
                <c:pt idx="5520">
                  <c:v>103.2</c:v>
                </c:pt>
                <c:pt idx="5521">
                  <c:v>103.22</c:v>
                </c:pt>
                <c:pt idx="5522">
                  <c:v>103.25</c:v>
                </c:pt>
                <c:pt idx="5523">
                  <c:v>103.28</c:v>
                </c:pt>
                <c:pt idx="5524">
                  <c:v>103.31</c:v>
                </c:pt>
                <c:pt idx="5525">
                  <c:v>103.35</c:v>
                </c:pt>
                <c:pt idx="5526">
                  <c:v>103.39</c:v>
                </c:pt>
                <c:pt idx="5527">
                  <c:v>103.44</c:v>
                </c:pt>
                <c:pt idx="5528">
                  <c:v>103.48</c:v>
                </c:pt>
                <c:pt idx="5529">
                  <c:v>103.52</c:v>
                </c:pt>
                <c:pt idx="5530">
                  <c:v>103.56</c:v>
                </c:pt>
                <c:pt idx="5531">
                  <c:v>103.6</c:v>
                </c:pt>
                <c:pt idx="5532">
                  <c:v>103.64</c:v>
                </c:pt>
                <c:pt idx="5533">
                  <c:v>103.69</c:v>
                </c:pt>
                <c:pt idx="5534">
                  <c:v>103.75</c:v>
                </c:pt>
                <c:pt idx="5535">
                  <c:v>103.8</c:v>
                </c:pt>
                <c:pt idx="5536">
                  <c:v>103.84</c:v>
                </c:pt>
                <c:pt idx="5537">
                  <c:v>103.89</c:v>
                </c:pt>
                <c:pt idx="5538">
                  <c:v>103.97</c:v>
                </c:pt>
                <c:pt idx="5539">
                  <c:v>104.04</c:v>
                </c:pt>
                <c:pt idx="5540">
                  <c:v>104.1</c:v>
                </c:pt>
                <c:pt idx="5541">
                  <c:v>104.18</c:v>
                </c:pt>
                <c:pt idx="5542">
                  <c:v>104.26</c:v>
                </c:pt>
                <c:pt idx="5543">
                  <c:v>104.34</c:v>
                </c:pt>
                <c:pt idx="5544">
                  <c:v>104.45</c:v>
                </c:pt>
                <c:pt idx="5545">
                  <c:v>104.57</c:v>
                </c:pt>
                <c:pt idx="5546">
                  <c:v>104.69</c:v>
                </c:pt>
                <c:pt idx="5547">
                  <c:v>104.8</c:v>
                </c:pt>
                <c:pt idx="5548">
                  <c:v>104.92</c:v>
                </c:pt>
                <c:pt idx="5549">
                  <c:v>105.04</c:v>
                </c:pt>
                <c:pt idx="5550">
                  <c:v>105.17</c:v>
                </c:pt>
                <c:pt idx="5551">
                  <c:v>105.26</c:v>
                </c:pt>
                <c:pt idx="5552">
                  <c:v>105.35</c:v>
                </c:pt>
                <c:pt idx="5553">
                  <c:v>105.42</c:v>
                </c:pt>
                <c:pt idx="5554">
                  <c:v>105.49</c:v>
                </c:pt>
                <c:pt idx="5555">
                  <c:v>105.54</c:v>
                </c:pt>
                <c:pt idx="5556">
                  <c:v>105.58</c:v>
                </c:pt>
                <c:pt idx="5557">
                  <c:v>105.6</c:v>
                </c:pt>
                <c:pt idx="5558">
                  <c:v>105.61</c:v>
                </c:pt>
                <c:pt idx="5559">
                  <c:v>105.6</c:v>
                </c:pt>
                <c:pt idx="5560">
                  <c:v>105.6</c:v>
                </c:pt>
                <c:pt idx="5561">
                  <c:v>105.59</c:v>
                </c:pt>
                <c:pt idx="5562">
                  <c:v>105.57</c:v>
                </c:pt>
                <c:pt idx="5563">
                  <c:v>105.56</c:v>
                </c:pt>
                <c:pt idx="5564">
                  <c:v>105.55</c:v>
                </c:pt>
                <c:pt idx="5565">
                  <c:v>105.53</c:v>
                </c:pt>
                <c:pt idx="5566">
                  <c:v>105.52</c:v>
                </c:pt>
                <c:pt idx="5567">
                  <c:v>105.52</c:v>
                </c:pt>
                <c:pt idx="5568">
                  <c:v>105.54</c:v>
                </c:pt>
                <c:pt idx="5569">
                  <c:v>105.55</c:v>
                </c:pt>
                <c:pt idx="5570">
                  <c:v>105.56</c:v>
                </c:pt>
                <c:pt idx="5571">
                  <c:v>105.56</c:v>
                </c:pt>
                <c:pt idx="5572">
                  <c:v>105.55</c:v>
                </c:pt>
                <c:pt idx="5573">
                  <c:v>105.56</c:v>
                </c:pt>
                <c:pt idx="5574">
                  <c:v>105.56</c:v>
                </c:pt>
                <c:pt idx="5575">
                  <c:v>105.55</c:v>
                </c:pt>
                <c:pt idx="5576">
                  <c:v>105.54</c:v>
                </c:pt>
                <c:pt idx="5577">
                  <c:v>105.53</c:v>
                </c:pt>
                <c:pt idx="5578">
                  <c:v>105.5</c:v>
                </c:pt>
                <c:pt idx="5579">
                  <c:v>105.48</c:v>
                </c:pt>
                <c:pt idx="5580">
                  <c:v>105.46</c:v>
                </c:pt>
                <c:pt idx="5581">
                  <c:v>105.43</c:v>
                </c:pt>
                <c:pt idx="5582">
                  <c:v>105.42</c:v>
                </c:pt>
                <c:pt idx="5583">
                  <c:v>105.42</c:v>
                </c:pt>
                <c:pt idx="5584">
                  <c:v>105.42</c:v>
                </c:pt>
                <c:pt idx="5585">
                  <c:v>105.44</c:v>
                </c:pt>
                <c:pt idx="5586">
                  <c:v>105.46</c:v>
                </c:pt>
                <c:pt idx="5587">
                  <c:v>105.5</c:v>
                </c:pt>
                <c:pt idx="5588">
                  <c:v>105.52</c:v>
                </c:pt>
                <c:pt idx="5589">
                  <c:v>105.54</c:v>
                </c:pt>
                <c:pt idx="5590">
                  <c:v>105.56</c:v>
                </c:pt>
                <c:pt idx="5591">
                  <c:v>105.59</c:v>
                </c:pt>
                <c:pt idx="5592">
                  <c:v>105.62</c:v>
                </c:pt>
                <c:pt idx="5593">
                  <c:v>105.62</c:v>
                </c:pt>
                <c:pt idx="5594">
                  <c:v>105.63</c:v>
                </c:pt>
                <c:pt idx="5595">
                  <c:v>105.65</c:v>
                </c:pt>
                <c:pt idx="5596">
                  <c:v>105.68</c:v>
                </c:pt>
                <c:pt idx="5597">
                  <c:v>105.7</c:v>
                </c:pt>
                <c:pt idx="5598">
                  <c:v>105.73</c:v>
                </c:pt>
                <c:pt idx="5599">
                  <c:v>105.76</c:v>
                </c:pt>
                <c:pt idx="5600">
                  <c:v>105.79</c:v>
                </c:pt>
                <c:pt idx="5601">
                  <c:v>105.81</c:v>
                </c:pt>
                <c:pt idx="5602">
                  <c:v>105.82</c:v>
                </c:pt>
                <c:pt idx="5603">
                  <c:v>105.84</c:v>
                </c:pt>
                <c:pt idx="5604">
                  <c:v>105.86</c:v>
                </c:pt>
                <c:pt idx="5605">
                  <c:v>105.88</c:v>
                </c:pt>
                <c:pt idx="5606">
                  <c:v>105.9</c:v>
                </c:pt>
                <c:pt idx="5607">
                  <c:v>105.91</c:v>
                </c:pt>
                <c:pt idx="5608">
                  <c:v>105.92</c:v>
                </c:pt>
                <c:pt idx="5609">
                  <c:v>105.92</c:v>
                </c:pt>
                <c:pt idx="5610">
                  <c:v>105.91</c:v>
                </c:pt>
                <c:pt idx="5611">
                  <c:v>105.9</c:v>
                </c:pt>
                <c:pt idx="5612">
                  <c:v>105.9</c:v>
                </c:pt>
                <c:pt idx="5613">
                  <c:v>105.92</c:v>
                </c:pt>
                <c:pt idx="5614">
                  <c:v>105.93</c:v>
                </c:pt>
                <c:pt idx="5615">
                  <c:v>105.95</c:v>
                </c:pt>
                <c:pt idx="5616">
                  <c:v>105.97</c:v>
                </c:pt>
                <c:pt idx="5617">
                  <c:v>105.99</c:v>
                </c:pt>
                <c:pt idx="5618">
                  <c:v>106.02</c:v>
                </c:pt>
                <c:pt idx="5619">
                  <c:v>106.04</c:v>
                </c:pt>
                <c:pt idx="5620">
                  <c:v>106.07</c:v>
                </c:pt>
                <c:pt idx="5621">
                  <c:v>106.1</c:v>
                </c:pt>
                <c:pt idx="5622">
                  <c:v>106.13</c:v>
                </c:pt>
                <c:pt idx="5623">
                  <c:v>106.15</c:v>
                </c:pt>
                <c:pt idx="5624">
                  <c:v>106.18</c:v>
                </c:pt>
                <c:pt idx="5625">
                  <c:v>106.21</c:v>
                </c:pt>
                <c:pt idx="5626">
                  <c:v>106.24</c:v>
                </c:pt>
                <c:pt idx="5627">
                  <c:v>106.25</c:v>
                </c:pt>
                <c:pt idx="5628">
                  <c:v>106.26</c:v>
                </c:pt>
                <c:pt idx="5629">
                  <c:v>106.25</c:v>
                </c:pt>
                <c:pt idx="5630">
                  <c:v>106.25</c:v>
                </c:pt>
                <c:pt idx="5631">
                  <c:v>106.25</c:v>
                </c:pt>
                <c:pt idx="5632">
                  <c:v>106.25</c:v>
                </c:pt>
                <c:pt idx="5633">
                  <c:v>106.23</c:v>
                </c:pt>
                <c:pt idx="5634">
                  <c:v>106.21</c:v>
                </c:pt>
                <c:pt idx="5635">
                  <c:v>106.18</c:v>
                </c:pt>
                <c:pt idx="5636">
                  <c:v>106.16</c:v>
                </c:pt>
                <c:pt idx="5637">
                  <c:v>106.14</c:v>
                </c:pt>
                <c:pt idx="5638">
                  <c:v>106.12</c:v>
                </c:pt>
                <c:pt idx="5639">
                  <c:v>106.11</c:v>
                </c:pt>
                <c:pt idx="5640">
                  <c:v>106.1</c:v>
                </c:pt>
                <c:pt idx="5641">
                  <c:v>106.09</c:v>
                </c:pt>
                <c:pt idx="5642">
                  <c:v>106.07</c:v>
                </c:pt>
                <c:pt idx="5643">
                  <c:v>106.07</c:v>
                </c:pt>
                <c:pt idx="5644">
                  <c:v>106.08</c:v>
                </c:pt>
                <c:pt idx="5645">
                  <c:v>106.1</c:v>
                </c:pt>
                <c:pt idx="5646">
                  <c:v>106.13</c:v>
                </c:pt>
                <c:pt idx="5647">
                  <c:v>106.16</c:v>
                </c:pt>
                <c:pt idx="5648">
                  <c:v>106.19</c:v>
                </c:pt>
                <c:pt idx="5649">
                  <c:v>106.22</c:v>
                </c:pt>
                <c:pt idx="5650">
                  <c:v>106.23</c:v>
                </c:pt>
                <c:pt idx="5651">
                  <c:v>106.25</c:v>
                </c:pt>
                <c:pt idx="5652">
                  <c:v>106.27</c:v>
                </c:pt>
                <c:pt idx="5653">
                  <c:v>106.27</c:v>
                </c:pt>
                <c:pt idx="5654">
                  <c:v>106.28</c:v>
                </c:pt>
                <c:pt idx="5655">
                  <c:v>106.29</c:v>
                </c:pt>
                <c:pt idx="5656">
                  <c:v>106.29</c:v>
                </c:pt>
                <c:pt idx="5657">
                  <c:v>106.29</c:v>
                </c:pt>
                <c:pt idx="5658">
                  <c:v>106.28</c:v>
                </c:pt>
                <c:pt idx="5659">
                  <c:v>106.27</c:v>
                </c:pt>
                <c:pt idx="5660">
                  <c:v>106.25</c:v>
                </c:pt>
                <c:pt idx="5661">
                  <c:v>106.23</c:v>
                </c:pt>
                <c:pt idx="5662">
                  <c:v>106.21</c:v>
                </c:pt>
                <c:pt idx="5663">
                  <c:v>106.19</c:v>
                </c:pt>
                <c:pt idx="5664">
                  <c:v>106.18</c:v>
                </c:pt>
                <c:pt idx="5665">
                  <c:v>106.18</c:v>
                </c:pt>
                <c:pt idx="5666">
                  <c:v>106.18</c:v>
                </c:pt>
                <c:pt idx="5667">
                  <c:v>106.19</c:v>
                </c:pt>
                <c:pt idx="5668">
                  <c:v>106.2</c:v>
                </c:pt>
                <c:pt idx="5669">
                  <c:v>106.21</c:v>
                </c:pt>
                <c:pt idx="5670">
                  <c:v>106.23</c:v>
                </c:pt>
                <c:pt idx="5671">
                  <c:v>106.24</c:v>
                </c:pt>
                <c:pt idx="5672">
                  <c:v>106.26</c:v>
                </c:pt>
                <c:pt idx="5673">
                  <c:v>106.28</c:v>
                </c:pt>
                <c:pt idx="5674">
                  <c:v>106.3</c:v>
                </c:pt>
                <c:pt idx="5675">
                  <c:v>106.31</c:v>
                </c:pt>
                <c:pt idx="5676">
                  <c:v>106.32</c:v>
                </c:pt>
                <c:pt idx="5677">
                  <c:v>106.33</c:v>
                </c:pt>
                <c:pt idx="5678">
                  <c:v>106.33</c:v>
                </c:pt>
                <c:pt idx="5679">
                  <c:v>106.32</c:v>
                </c:pt>
                <c:pt idx="5680">
                  <c:v>106.31</c:v>
                </c:pt>
                <c:pt idx="5681">
                  <c:v>106.31</c:v>
                </c:pt>
                <c:pt idx="5682">
                  <c:v>106.3</c:v>
                </c:pt>
                <c:pt idx="5683">
                  <c:v>106.3</c:v>
                </c:pt>
                <c:pt idx="5684">
                  <c:v>106.29</c:v>
                </c:pt>
                <c:pt idx="5685">
                  <c:v>106.28</c:v>
                </c:pt>
                <c:pt idx="5686">
                  <c:v>106.28</c:v>
                </c:pt>
                <c:pt idx="5687">
                  <c:v>106.28</c:v>
                </c:pt>
                <c:pt idx="5688">
                  <c:v>106.29</c:v>
                </c:pt>
                <c:pt idx="5689">
                  <c:v>106.31</c:v>
                </c:pt>
                <c:pt idx="5690">
                  <c:v>106.34</c:v>
                </c:pt>
                <c:pt idx="5691">
                  <c:v>106.36</c:v>
                </c:pt>
                <c:pt idx="5692">
                  <c:v>106.39</c:v>
                </c:pt>
                <c:pt idx="5693">
                  <c:v>106.42</c:v>
                </c:pt>
                <c:pt idx="5694">
                  <c:v>106.43</c:v>
                </c:pt>
                <c:pt idx="5695">
                  <c:v>106.44</c:v>
                </c:pt>
                <c:pt idx="5696">
                  <c:v>106.45</c:v>
                </c:pt>
                <c:pt idx="5697">
                  <c:v>106.45</c:v>
                </c:pt>
                <c:pt idx="5698">
                  <c:v>106.45</c:v>
                </c:pt>
                <c:pt idx="5699">
                  <c:v>106.46</c:v>
                </c:pt>
                <c:pt idx="5700">
                  <c:v>106.49</c:v>
                </c:pt>
                <c:pt idx="5701">
                  <c:v>106.5</c:v>
                </c:pt>
                <c:pt idx="5702">
                  <c:v>106.49</c:v>
                </c:pt>
                <c:pt idx="5703">
                  <c:v>106.49</c:v>
                </c:pt>
                <c:pt idx="5704">
                  <c:v>106.49</c:v>
                </c:pt>
                <c:pt idx="5705">
                  <c:v>106.47</c:v>
                </c:pt>
                <c:pt idx="5706">
                  <c:v>106.43</c:v>
                </c:pt>
                <c:pt idx="5707">
                  <c:v>106.4</c:v>
                </c:pt>
                <c:pt idx="5708">
                  <c:v>106.35</c:v>
                </c:pt>
                <c:pt idx="5709">
                  <c:v>106.3</c:v>
                </c:pt>
                <c:pt idx="5710">
                  <c:v>106.23</c:v>
                </c:pt>
                <c:pt idx="5711">
                  <c:v>106.15</c:v>
                </c:pt>
                <c:pt idx="5712">
                  <c:v>106.05</c:v>
                </c:pt>
                <c:pt idx="5713">
                  <c:v>105.94</c:v>
                </c:pt>
                <c:pt idx="5714">
                  <c:v>105.82</c:v>
                </c:pt>
                <c:pt idx="5715">
                  <c:v>105.68</c:v>
                </c:pt>
                <c:pt idx="5716">
                  <c:v>105.53</c:v>
                </c:pt>
                <c:pt idx="5717">
                  <c:v>105.35</c:v>
                </c:pt>
                <c:pt idx="5718">
                  <c:v>105.17</c:v>
                </c:pt>
                <c:pt idx="5719">
                  <c:v>104.96</c:v>
                </c:pt>
                <c:pt idx="5720">
                  <c:v>104.74</c:v>
                </c:pt>
                <c:pt idx="5721">
                  <c:v>104.51</c:v>
                </c:pt>
                <c:pt idx="5722">
                  <c:v>104.28</c:v>
                </c:pt>
                <c:pt idx="5723">
                  <c:v>104.04</c:v>
                </c:pt>
                <c:pt idx="5724">
                  <c:v>103.78</c:v>
                </c:pt>
                <c:pt idx="5725">
                  <c:v>103.51</c:v>
                </c:pt>
                <c:pt idx="5726">
                  <c:v>103.25</c:v>
                </c:pt>
                <c:pt idx="5727">
                  <c:v>103</c:v>
                </c:pt>
                <c:pt idx="5728">
                  <c:v>102.75</c:v>
                </c:pt>
                <c:pt idx="5729">
                  <c:v>102.51</c:v>
                </c:pt>
                <c:pt idx="5730">
                  <c:v>102.28</c:v>
                </c:pt>
                <c:pt idx="5731">
                  <c:v>102.03</c:v>
                </c:pt>
                <c:pt idx="5732">
                  <c:v>101.8</c:v>
                </c:pt>
                <c:pt idx="5733">
                  <c:v>101.57</c:v>
                </c:pt>
                <c:pt idx="5734">
                  <c:v>101.33</c:v>
                </c:pt>
                <c:pt idx="5735">
                  <c:v>101.11</c:v>
                </c:pt>
                <c:pt idx="5736">
                  <c:v>100.86</c:v>
                </c:pt>
                <c:pt idx="5737">
                  <c:v>100.6</c:v>
                </c:pt>
                <c:pt idx="5738">
                  <c:v>100.35</c:v>
                </c:pt>
                <c:pt idx="5739">
                  <c:v>100.11</c:v>
                </c:pt>
                <c:pt idx="5740">
                  <c:v>99.858999999999995</c:v>
                </c:pt>
                <c:pt idx="5741">
                  <c:v>99.608999999999995</c:v>
                </c:pt>
                <c:pt idx="5742">
                  <c:v>99.366</c:v>
                </c:pt>
                <c:pt idx="5743">
                  <c:v>99.120999999999995</c:v>
                </c:pt>
                <c:pt idx="5744">
                  <c:v>98.88</c:v>
                </c:pt>
                <c:pt idx="5745">
                  <c:v>98.634</c:v>
                </c:pt>
                <c:pt idx="5746">
                  <c:v>98.388999999999996</c:v>
                </c:pt>
                <c:pt idx="5747">
                  <c:v>98.14</c:v>
                </c:pt>
                <c:pt idx="5748">
                  <c:v>97.894999999999996</c:v>
                </c:pt>
                <c:pt idx="5749">
                  <c:v>97.655000000000001</c:v>
                </c:pt>
                <c:pt idx="5750">
                  <c:v>97.412000000000006</c:v>
                </c:pt>
                <c:pt idx="5751">
                  <c:v>97.179000000000002</c:v>
                </c:pt>
                <c:pt idx="5752">
                  <c:v>96.965999999999994</c:v>
                </c:pt>
                <c:pt idx="5753">
                  <c:v>96.757999999999996</c:v>
                </c:pt>
                <c:pt idx="5754">
                  <c:v>96.555000000000007</c:v>
                </c:pt>
                <c:pt idx="5755">
                  <c:v>96.358000000000004</c:v>
                </c:pt>
                <c:pt idx="5756">
                  <c:v>96.159000000000006</c:v>
                </c:pt>
                <c:pt idx="5757">
                  <c:v>95.957999999999998</c:v>
                </c:pt>
                <c:pt idx="5758">
                  <c:v>95.756</c:v>
                </c:pt>
                <c:pt idx="5759">
                  <c:v>95.549000000000007</c:v>
                </c:pt>
                <c:pt idx="5760">
                  <c:v>95.334999999999994</c:v>
                </c:pt>
                <c:pt idx="5761">
                  <c:v>95.113</c:v>
                </c:pt>
                <c:pt idx="5762">
                  <c:v>94.9</c:v>
                </c:pt>
                <c:pt idx="5763">
                  <c:v>94.698999999999998</c:v>
                </c:pt>
                <c:pt idx="5764">
                  <c:v>94.49</c:v>
                </c:pt>
                <c:pt idx="5765">
                  <c:v>94.290999999999997</c:v>
                </c:pt>
                <c:pt idx="5766">
                  <c:v>94.105000000000004</c:v>
                </c:pt>
                <c:pt idx="5767">
                  <c:v>93.923000000000002</c:v>
                </c:pt>
                <c:pt idx="5768">
                  <c:v>93.75</c:v>
                </c:pt>
                <c:pt idx="5769">
                  <c:v>93.584000000000003</c:v>
                </c:pt>
                <c:pt idx="5770">
                  <c:v>93.42</c:v>
                </c:pt>
                <c:pt idx="5771">
                  <c:v>93.266000000000005</c:v>
                </c:pt>
                <c:pt idx="5772">
                  <c:v>93.120999999999995</c:v>
                </c:pt>
                <c:pt idx="5773">
                  <c:v>92.971999999999994</c:v>
                </c:pt>
                <c:pt idx="5774">
                  <c:v>92.825000000000003</c:v>
                </c:pt>
                <c:pt idx="5775">
                  <c:v>92.683999999999997</c:v>
                </c:pt>
                <c:pt idx="5776">
                  <c:v>92.546000000000006</c:v>
                </c:pt>
                <c:pt idx="5777">
                  <c:v>92.412000000000006</c:v>
                </c:pt>
                <c:pt idx="5778">
                  <c:v>92.281999999999996</c:v>
                </c:pt>
                <c:pt idx="5779">
                  <c:v>92.156999999999996</c:v>
                </c:pt>
                <c:pt idx="5780">
                  <c:v>92.025999999999996</c:v>
                </c:pt>
                <c:pt idx="5781">
                  <c:v>91.903000000000006</c:v>
                </c:pt>
                <c:pt idx="5782">
                  <c:v>91.792000000000002</c:v>
                </c:pt>
                <c:pt idx="5783">
                  <c:v>91.692999999999998</c:v>
                </c:pt>
                <c:pt idx="5784">
                  <c:v>91.596000000000004</c:v>
                </c:pt>
                <c:pt idx="5785">
                  <c:v>91.501000000000005</c:v>
                </c:pt>
                <c:pt idx="5786">
                  <c:v>91.412000000000006</c:v>
                </c:pt>
                <c:pt idx="5787">
                  <c:v>91.331000000000003</c:v>
                </c:pt>
                <c:pt idx="5788">
                  <c:v>91.244</c:v>
                </c:pt>
                <c:pt idx="5789">
                  <c:v>91.156999999999996</c:v>
                </c:pt>
                <c:pt idx="5790">
                  <c:v>91.076999999999998</c:v>
                </c:pt>
                <c:pt idx="5791">
                  <c:v>90.995999999999995</c:v>
                </c:pt>
                <c:pt idx="5792">
                  <c:v>90.915999999999997</c:v>
                </c:pt>
                <c:pt idx="5793">
                  <c:v>90.834000000000003</c:v>
                </c:pt>
                <c:pt idx="5794">
                  <c:v>90.736999999999995</c:v>
                </c:pt>
                <c:pt idx="5795">
                  <c:v>90.641000000000005</c:v>
                </c:pt>
                <c:pt idx="5796">
                  <c:v>90.554000000000002</c:v>
                </c:pt>
                <c:pt idx="5797">
                  <c:v>90.465000000000003</c:v>
                </c:pt>
                <c:pt idx="5798">
                  <c:v>90.375</c:v>
                </c:pt>
                <c:pt idx="5799">
                  <c:v>90.307000000000002</c:v>
                </c:pt>
                <c:pt idx="5800">
                  <c:v>90.245000000000005</c:v>
                </c:pt>
                <c:pt idx="5801">
                  <c:v>90.183000000000007</c:v>
                </c:pt>
                <c:pt idx="5802">
                  <c:v>90.138999999999996</c:v>
                </c:pt>
                <c:pt idx="5803">
                  <c:v>90.108000000000004</c:v>
                </c:pt>
                <c:pt idx="5804">
                  <c:v>90.07</c:v>
                </c:pt>
                <c:pt idx="5805">
                  <c:v>90.034000000000006</c:v>
                </c:pt>
                <c:pt idx="5806">
                  <c:v>90.007999999999996</c:v>
                </c:pt>
                <c:pt idx="5807">
                  <c:v>89.99</c:v>
                </c:pt>
                <c:pt idx="5808">
                  <c:v>89.983999999999995</c:v>
                </c:pt>
                <c:pt idx="5809">
                  <c:v>89.98</c:v>
                </c:pt>
                <c:pt idx="5810">
                  <c:v>89.977999999999994</c:v>
                </c:pt>
                <c:pt idx="5811">
                  <c:v>89.989000000000004</c:v>
                </c:pt>
                <c:pt idx="5812">
                  <c:v>90.004000000000005</c:v>
                </c:pt>
                <c:pt idx="5813">
                  <c:v>90.019000000000005</c:v>
                </c:pt>
                <c:pt idx="5814">
                  <c:v>90.03</c:v>
                </c:pt>
                <c:pt idx="5815">
                  <c:v>90.037999999999997</c:v>
                </c:pt>
                <c:pt idx="5816">
                  <c:v>90.06</c:v>
                </c:pt>
                <c:pt idx="5817">
                  <c:v>90.091999999999999</c:v>
                </c:pt>
                <c:pt idx="5818">
                  <c:v>90.105000000000004</c:v>
                </c:pt>
                <c:pt idx="5819">
                  <c:v>90.119</c:v>
                </c:pt>
                <c:pt idx="5820">
                  <c:v>90.129000000000005</c:v>
                </c:pt>
                <c:pt idx="5821">
                  <c:v>90.114000000000004</c:v>
                </c:pt>
                <c:pt idx="5822">
                  <c:v>90.105000000000004</c:v>
                </c:pt>
                <c:pt idx="5823">
                  <c:v>90.093000000000004</c:v>
                </c:pt>
                <c:pt idx="5824">
                  <c:v>90.070999999999998</c:v>
                </c:pt>
                <c:pt idx="5825">
                  <c:v>90.04</c:v>
                </c:pt>
                <c:pt idx="5826">
                  <c:v>90.009</c:v>
                </c:pt>
                <c:pt idx="5827">
                  <c:v>89.977000000000004</c:v>
                </c:pt>
                <c:pt idx="5828">
                  <c:v>89.945999999999998</c:v>
                </c:pt>
                <c:pt idx="5829">
                  <c:v>89.915999999999997</c:v>
                </c:pt>
                <c:pt idx="5830">
                  <c:v>89.888000000000005</c:v>
                </c:pt>
                <c:pt idx="5831">
                  <c:v>89.86</c:v>
                </c:pt>
                <c:pt idx="5832">
                  <c:v>89.838999999999999</c:v>
                </c:pt>
                <c:pt idx="5833">
                  <c:v>89.825000000000003</c:v>
                </c:pt>
                <c:pt idx="5834">
                  <c:v>89.819000000000003</c:v>
                </c:pt>
                <c:pt idx="5835">
                  <c:v>89.817999999999998</c:v>
                </c:pt>
                <c:pt idx="5836">
                  <c:v>89.822999999999993</c:v>
                </c:pt>
                <c:pt idx="5837">
                  <c:v>89.84</c:v>
                </c:pt>
                <c:pt idx="5838">
                  <c:v>89.861000000000004</c:v>
                </c:pt>
                <c:pt idx="5839">
                  <c:v>89.876999999999995</c:v>
                </c:pt>
                <c:pt idx="5840">
                  <c:v>89.902000000000001</c:v>
                </c:pt>
                <c:pt idx="5841">
                  <c:v>89.94</c:v>
                </c:pt>
                <c:pt idx="5842">
                  <c:v>89.974999999999994</c:v>
                </c:pt>
                <c:pt idx="5843">
                  <c:v>89.998000000000005</c:v>
                </c:pt>
                <c:pt idx="5844">
                  <c:v>90.036000000000001</c:v>
                </c:pt>
                <c:pt idx="5845">
                  <c:v>90.069000000000003</c:v>
                </c:pt>
                <c:pt idx="5846">
                  <c:v>90.087000000000003</c:v>
                </c:pt>
                <c:pt idx="5847">
                  <c:v>90.090999999999994</c:v>
                </c:pt>
                <c:pt idx="5848">
                  <c:v>90.084000000000003</c:v>
                </c:pt>
                <c:pt idx="5849">
                  <c:v>90.072999999999993</c:v>
                </c:pt>
                <c:pt idx="5850">
                  <c:v>90.063999999999993</c:v>
                </c:pt>
                <c:pt idx="5851">
                  <c:v>90.049000000000007</c:v>
                </c:pt>
                <c:pt idx="5852">
                  <c:v>90.034000000000006</c:v>
                </c:pt>
                <c:pt idx="5853">
                  <c:v>90.02</c:v>
                </c:pt>
                <c:pt idx="5854">
                  <c:v>90.006</c:v>
                </c:pt>
                <c:pt idx="5855">
                  <c:v>89.99</c:v>
                </c:pt>
                <c:pt idx="5856">
                  <c:v>89.977999999999994</c:v>
                </c:pt>
                <c:pt idx="5857">
                  <c:v>89.97</c:v>
                </c:pt>
                <c:pt idx="5858">
                  <c:v>89.959000000000003</c:v>
                </c:pt>
                <c:pt idx="5859">
                  <c:v>89.942999999999998</c:v>
                </c:pt>
                <c:pt idx="5860">
                  <c:v>89.927999999999997</c:v>
                </c:pt>
                <c:pt idx="5861">
                  <c:v>89.917000000000002</c:v>
                </c:pt>
                <c:pt idx="5862">
                  <c:v>89.908000000000001</c:v>
                </c:pt>
                <c:pt idx="5863">
                  <c:v>89.905000000000001</c:v>
                </c:pt>
                <c:pt idx="5864">
                  <c:v>89.903999999999996</c:v>
                </c:pt>
                <c:pt idx="5865">
                  <c:v>89.912000000000006</c:v>
                </c:pt>
                <c:pt idx="5866">
                  <c:v>89.921999999999997</c:v>
                </c:pt>
                <c:pt idx="5867">
                  <c:v>89.936999999999998</c:v>
                </c:pt>
                <c:pt idx="5868">
                  <c:v>89.954999999999998</c:v>
                </c:pt>
                <c:pt idx="5869">
                  <c:v>89.975999999999999</c:v>
                </c:pt>
                <c:pt idx="5870">
                  <c:v>90.003</c:v>
                </c:pt>
                <c:pt idx="5871">
                  <c:v>90.034000000000006</c:v>
                </c:pt>
                <c:pt idx="5872">
                  <c:v>90.06</c:v>
                </c:pt>
                <c:pt idx="5873">
                  <c:v>90.081999999999994</c:v>
                </c:pt>
                <c:pt idx="5874">
                  <c:v>90.106999999999999</c:v>
                </c:pt>
                <c:pt idx="5875">
                  <c:v>90.132000000000005</c:v>
                </c:pt>
                <c:pt idx="5876">
                  <c:v>90.155000000000001</c:v>
                </c:pt>
                <c:pt idx="5877">
                  <c:v>90.185000000000002</c:v>
                </c:pt>
                <c:pt idx="5878">
                  <c:v>90.212999999999994</c:v>
                </c:pt>
                <c:pt idx="5879">
                  <c:v>90.239000000000004</c:v>
                </c:pt>
                <c:pt idx="5880">
                  <c:v>90.268000000000001</c:v>
                </c:pt>
                <c:pt idx="5881">
                  <c:v>90.293999999999997</c:v>
                </c:pt>
                <c:pt idx="5882">
                  <c:v>90.314999999999998</c:v>
                </c:pt>
                <c:pt idx="5883">
                  <c:v>90.33</c:v>
                </c:pt>
                <c:pt idx="5884">
                  <c:v>90.35</c:v>
                </c:pt>
                <c:pt idx="5885">
                  <c:v>90.367999999999995</c:v>
                </c:pt>
                <c:pt idx="5886">
                  <c:v>90.393000000000001</c:v>
                </c:pt>
                <c:pt idx="5887">
                  <c:v>90.432000000000002</c:v>
                </c:pt>
                <c:pt idx="5888">
                  <c:v>90.48</c:v>
                </c:pt>
                <c:pt idx="5889">
                  <c:v>90.543000000000006</c:v>
                </c:pt>
                <c:pt idx="5890">
                  <c:v>90.585999999999999</c:v>
                </c:pt>
                <c:pt idx="5891">
                  <c:v>90.620999999999995</c:v>
                </c:pt>
                <c:pt idx="5892">
                  <c:v>90.662999999999997</c:v>
                </c:pt>
                <c:pt idx="5893">
                  <c:v>90.688999999999993</c:v>
                </c:pt>
                <c:pt idx="5894">
                  <c:v>90.686999999999998</c:v>
                </c:pt>
                <c:pt idx="5895">
                  <c:v>90.679000000000002</c:v>
                </c:pt>
                <c:pt idx="5896">
                  <c:v>90.686000000000007</c:v>
                </c:pt>
                <c:pt idx="5897">
                  <c:v>90.700999999999993</c:v>
                </c:pt>
                <c:pt idx="5898">
                  <c:v>90.7</c:v>
                </c:pt>
                <c:pt idx="5899">
                  <c:v>90.698999999999998</c:v>
                </c:pt>
                <c:pt idx="5900">
                  <c:v>90.710999999999999</c:v>
                </c:pt>
                <c:pt idx="5901">
                  <c:v>90.721000000000004</c:v>
                </c:pt>
                <c:pt idx="5902">
                  <c:v>90.731999999999999</c:v>
                </c:pt>
                <c:pt idx="5903">
                  <c:v>90.73</c:v>
                </c:pt>
                <c:pt idx="5904">
                  <c:v>90.733000000000004</c:v>
                </c:pt>
                <c:pt idx="5905">
                  <c:v>90.731999999999999</c:v>
                </c:pt>
                <c:pt idx="5906">
                  <c:v>90.724999999999994</c:v>
                </c:pt>
                <c:pt idx="5907">
                  <c:v>90.721999999999994</c:v>
                </c:pt>
                <c:pt idx="5908">
                  <c:v>90.72</c:v>
                </c:pt>
                <c:pt idx="5909">
                  <c:v>90.718000000000004</c:v>
                </c:pt>
                <c:pt idx="5910">
                  <c:v>90.721000000000004</c:v>
                </c:pt>
                <c:pt idx="5911">
                  <c:v>90.730999999999995</c:v>
                </c:pt>
                <c:pt idx="5912">
                  <c:v>90.751999999999995</c:v>
                </c:pt>
                <c:pt idx="5913">
                  <c:v>90.769000000000005</c:v>
                </c:pt>
                <c:pt idx="5914">
                  <c:v>90.781999999999996</c:v>
                </c:pt>
                <c:pt idx="5915">
                  <c:v>90.798000000000002</c:v>
                </c:pt>
                <c:pt idx="5916">
                  <c:v>90.825000000000003</c:v>
                </c:pt>
                <c:pt idx="5917">
                  <c:v>90.861999999999995</c:v>
                </c:pt>
                <c:pt idx="5918">
                  <c:v>90.906999999999996</c:v>
                </c:pt>
                <c:pt idx="5919">
                  <c:v>90.945999999999998</c:v>
                </c:pt>
                <c:pt idx="5920">
                  <c:v>90.986999999999995</c:v>
                </c:pt>
                <c:pt idx="5921">
                  <c:v>91.025999999999996</c:v>
                </c:pt>
                <c:pt idx="5922">
                  <c:v>91.064999999999998</c:v>
                </c:pt>
                <c:pt idx="5923">
                  <c:v>91.117999999999995</c:v>
                </c:pt>
                <c:pt idx="5924">
                  <c:v>91.18</c:v>
                </c:pt>
                <c:pt idx="5925">
                  <c:v>91.236000000000004</c:v>
                </c:pt>
                <c:pt idx="5926">
                  <c:v>91.271000000000001</c:v>
                </c:pt>
                <c:pt idx="5927">
                  <c:v>91.308000000000007</c:v>
                </c:pt>
                <c:pt idx="5928">
                  <c:v>91.353999999999999</c:v>
                </c:pt>
                <c:pt idx="5929">
                  <c:v>91.393000000000001</c:v>
                </c:pt>
                <c:pt idx="5930">
                  <c:v>91.436999999999998</c:v>
                </c:pt>
                <c:pt idx="5931">
                  <c:v>91.483000000000004</c:v>
                </c:pt>
                <c:pt idx="5932">
                  <c:v>91.522999999999996</c:v>
                </c:pt>
                <c:pt idx="5933">
                  <c:v>91.569000000000003</c:v>
                </c:pt>
                <c:pt idx="5934">
                  <c:v>91.608999999999995</c:v>
                </c:pt>
                <c:pt idx="5935">
                  <c:v>91.650999999999996</c:v>
                </c:pt>
                <c:pt idx="5936">
                  <c:v>91.683999999999997</c:v>
                </c:pt>
                <c:pt idx="5937">
                  <c:v>91.725999999999999</c:v>
                </c:pt>
                <c:pt idx="5938">
                  <c:v>91.765000000000001</c:v>
                </c:pt>
                <c:pt idx="5939">
                  <c:v>91.796000000000006</c:v>
                </c:pt>
                <c:pt idx="5940">
                  <c:v>91.846000000000004</c:v>
                </c:pt>
                <c:pt idx="5941">
                  <c:v>91.894999999999996</c:v>
                </c:pt>
                <c:pt idx="5942">
                  <c:v>91.936000000000007</c:v>
                </c:pt>
                <c:pt idx="5943">
                  <c:v>91.98</c:v>
                </c:pt>
                <c:pt idx="5944">
                  <c:v>92.028000000000006</c:v>
                </c:pt>
                <c:pt idx="5945">
                  <c:v>92.069000000000003</c:v>
                </c:pt>
                <c:pt idx="5946">
                  <c:v>92.105000000000004</c:v>
                </c:pt>
                <c:pt idx="5947">
                  <c:v>92.152000000000001</c:v>
                </c:pt>
                <c:pt idx="5948">
                  <c:v>92.21</c:v>
                </c:pt>
                <c:pt idx="5949">
                  <c:v>92.254999999999995</c:v>
                </c:pt>
                <c:pt idx="5950">
                  <c:v>92.298000000000002</c:v>
                </c:pt>
                <c:pt idx="5951">
                  <c:v>92.344999999999999</c:v>
                </c:pt>
                <c:pt idx="5952">
                  <c:v>92.388999999999996</c:v>
                </c:pt>
                <c:pt idx="5953">
                  <c:v>92.421000000000006</c:v>
                </c:pt>
                <c:pt idx="5954">
                  <c:v>92.454999999999998</c:v>
                </c:pt>
                <c:pt idx="5955">
                  <c:v>92.483000000000004</c:v>
                </c:pt>
                <c:pt idx="5956">
                  <c:v>92.516000000000005</c:v>
                </c:pt>
                <c:pt idx="5957">
                  <c:v>92.548000000000002</c:v>
                </c:pt>
                <c:pt idx="5958">
                  <c:v>92.573999999999998</c:v>
                </c:pt>
                <c:pt idx="5959">
                  <c:v>92.596000000000004</c:v>
                </c:pt>
                <c:pt idx="5960">
                  <c:v>92.608000000000004</c:v>
                </c:pt>
                <c:pt idx="5961">
                  <c:v>92.611000000000004</c:v>
                </c:pt>
                <c:pt idx="5962">
                  <c:v>92.608000000000004</c:v>
                </c:pt>
                <c:pt idx="5963">
                  <c:v>92.61</c:v>
                </c:pt>
                <c:pt idx="5964">
                  <c:v>92.616</c:v>
                </c:pt>
                <c:pt idx="5965">
                  <c:v>92.603999999999999</c:v>
                </c:pt>
                <c:pt idx="5966">
                  <c:v>92.584999999999994</c:v>
                </c:pt>
                <c:pt idx="5967">
                  <c:v>92.575999999999993</c:v>
                </c:pt>
                <c:pt idx="5968">
                  <c:v>92.549000000000007</c:v>
                </c:pt>
                <c:pt idx="5969">
                  <c:v>92.528000000000006</c:v>
                </c:pt>
                <c:pt idx="5970">
                  <c:v>92.521000000000001</c:v>
                </c:pt>
                <c:pt idx="5971">
                  <c:v>92.504999999999995</c:v>
                </c:pt>
                <c:pt idx="5972">
                  <c:v>92.495000000000005</c:v>
                </c:pt>
                <c:pt idx="5973">
                  <c:v>92.49</c:v>
                </c:pt>
                <c:pt idx="5974">
                  <c:v>92.475999999999999</c:v>
                </c:pt>
                <c:pt idx="5975">
                  <c:v>92.462000000000003</c:v>
                </c:pt>
                <c:pt idx="5976">
                  <c:v>92.457999999999998</c:v>
                </c:pt>
                <c:pt idx="5977">
                  <c:v>92.459000000000003</c:v>
                </c:pt>
                <c:pt idx="5978">
                  <c:v>92.459000000000003</c:v>
                </c:pt>
                <c:pt idx="5979">
                  <c:v>92.459000000000003</c:v>
                </c:pt>
                <c:pt idx="5980">
                  <c:v>92.46</c:v>
                </c:pt>
                <c:pt idx="5981">
                  <c:v>92.451999999999998</c:v>
                </c:pt>
                <c:pt idx="5982">
                  <c:v>92.447999999999993</c:v>
                </c:pt>
                <c:pt idx="5983">
                  <c:v>92.454999999999998</c:v>
                </c:pt>
                <c:pt idx="5984">
                  <c:v>92.456999999999994</c:v>
                </c:pt>
                <c:pt idx="5985">
                  <c:v>92.453999999999994</c:v>
                </c:pt>
                <c:pt idx="5986">
                  <c:v>92.465999999999994</c:v>
                </c:pt>
                <c:pt idx="5987">
                  <c:v>92.484999999999999</c:v>
                </c:pt>
                <c:pt idx="5988">
                  <c:v>92.507000000000005</c:v>
                </c:pt>
                <c:pt idx="5989">
                  <c:v>92.516999999999996</c:v>
                </c:pt>
                <c:pt idx="5990">
                  <c:v>92.512</c:v>
                </c:pt>
                <c:pt idx="5991">
                  <c:v>92.506</c:v>
                </c:pt>
                <c:pt idx="5992">
                  <c:v>92.509</c:v>
                </c:pt>
                <c:pt idx="5993">
                  <c:v>92.519000000000005</c:v>
                </c:pt>
                <c:pt idx="5994">
                  <c:v>92.531000000000006</c:v>
                </c:pt>
                <c:pt idx="5995">
                  <c:v>92.537999999999997</c:v>
                </c:pt>
                <c:pt idx="5996">
                  <c:v>92.539000000000001</c:v>
                </c:pt>
                <c:pt idx="5997">
                  <c:v>92.536000000000001</c:v>
                </c:pt>
                <c:pt idx="5998">
                  <c:v>92.531999999999996</c:v>
                </c:pt>
                <c:pt idx="5999">
                  <c:v>92.533000000000001</c:v>
                </c:pt>
                <c:pt idx="6000">
                  <c:v>92.536000000000001</c:v>
                </c:pt>
                <c:pt idx="6001">
                  <c:v>92.531999999999996</c:v>
                </c:pt>
                <c:pt idx="6002">
                  <c:v>92.513999999999996</c:v>
                </c:pt>
                <c:pt idx="6003">
                  <c:v>92.494</c:v>
                </c:pt>
                <c:pt idx="6004">
                  <c:v>92.489000000000004</c:v>
                </c:pt>
                <c:pt idx="6005">
                  <c:v>92.497</c:v>
                </c:pt>
                <c:pt idx="6006">
                  <c:v>92.504000000000005</c:v>
                </c:pt>
                <c:pt idx="6007">
                  <c:v>92.516999999999996</c:v>
                </c:pt>
                <c:pt idx="6008">
                  <c:v>92.524000000000001</c:v>
                </c:pt>
                <c:pt idx="6009">
                  <c:v>92.531000000000006</c:v>
                </c:pt>
                <c:pt idx="6010">
                  <c:v>92.543000000000006</c:v>
                </c:pt>
                <c:pt idx="6011">
                  <c:v>92.557000000000002</c:v>
                </c:pt>
                <c:pt idx="6012">
                  <c:v>92.566999999999993</c:v>
                </c:pt>
                <c:pt idx="6013">
                  <c:v>92.582999999999998</c:v>
                </c:pt>
                <c:pt idx="6014">
                  <c:v>92.6</c:v>
                </c:pt>
                <c:pt idx="6015">
                  <c:v>92.614999999999995</c:v>
                </c:pt>
                <c:pt idx="6016">
                  <c:v>92.629000000000005</c:v>
                </c:pt>
                <c:pt idx="6017">
                  <c:v>92.643000000000001</c:v>
                </c:pt>
                <c:pt idx="6018">
                  <c:v>92.659000000000006</c:v>
                </c:pt>
                <c:pt idx="6019">
                  <c:v>92.674999999999997</c:v>
                </c:pt>
                <c:pt idx="6020">
                  <c:v>92.694000000000003</c:v>
                </c:pt>
                <c:pt idx="6021">
                  <c:v>92.715000000000003</c:v>
                </c:pt>
                <c:pt idx="6022">
                  <c:v>92.736000000000004</c:v>
                </c:pt>
                <c:pt idx="6023">
                  <c:v>92.763000000000005</c:v>
                </c:pt>
                <c:pt idx="6024">
                  <c:v>92.793000000000006</c:v>
                </c:pt>
                <c:pt idx="6025">
                  <c:v>92.823999999999998</c:v>
                </c:pt>
                <c:pt idx="6026">
                  <c:v>92.861000000000004</c:v>
                </c:pt>
                <c:pt idx="6027">
                  <c:v>92.9</c:v>
                </c:pt>
                <c:pt idx="6028">
                  <c:v>92.938999999999993</c:v>
                </c:pt>
                <c:pt idx="6029">
                  <c:v>92.974000000000004</c:v>
                </c:pt>
                <c:pt idx="6030">
                  <c:v>93.004999999999995</c:v>
                </c:pt>
                <c:pt idx="6031">
                  <c:v>93.031000000000006</c:v>
                </c:pt>
                <c:pt idx="6032">
                  <c:v>93.06</c:v>
                </c:pt>
                <c:pt idx="6033">
                  <c:v>93.087000000000003</c:v>
                </c:pt>
                <c:pt idx="6034">
                  <c:v>93.108999999999995</c:v>
                </c:pt>
                <c:pt idx="6035">
                  <c:v>93.13</c:v>
                </c:pt>
                <c:pt idx="6036">
                  <c:v>93.144999999999996</c:v>
                </c:pt>
                <c:pt idx="6037">
                  <c:v>93.162999999999997</c:v>
                </c:pt>
                <c:pt idx="6038">
                  <c:v>93.183000000000007</c:v>
                </c:pt>
                <c:pt idx="6039">
                  <c:v>93.195999999999998</c:v>
                </c:pt>
                <c:pt idx="6040">
                  <c:v>93.206999999999994</c:v>
                </c:pt>
                <c:pt idx="6041">
                  <c:v>93.212000000000003</c:v>
                </c:pt>
                <c:pt idx="6042">
                  <c:v>93.215999999999994</c:v>
                </c:pt>
                <c:pt idx="6043">
                  <c:v>93.216999999999999</c:v>
                </c:pt>
                <c:pt idx="6044">
                  <c:v>93.218999999999994</c:v>
                </c:pt>
                <c:pt idx="6045">
                  <c:v>93.222999999999999</c:v>
                </c:pt>
                <c:pt idx="6046">
                  <c:v>93.228999999999999</c:v>
                </c:pt>
                <c:pt idx="6047">
                  <c:v>93.238</c:v>
                </c:pt>
                <c:pt idx="6048">
                  <c:v>93.257000000000005</c:v>
                </c:pt>
                <c:pt idx="6049">
                  <c:v>93.275000000000006</c:v>
                </c:pt>
                <c:pt idx="6050">
                  <c:v>93.298000000000002</c:v>
                </c:pt>
                <c:pt idx="6051">
                  <c:v>93.322999999999993</c:v>
                </c:pt>
                <c:pt idx="6052">
                  <c:v>93.355000000000004</c:v>
                </c:pt>
                <c:pt idx="6053">
                  <c:v>93.385999999999996</c:v>
                </c:pt>
                <c:pt idx="6054">
                  <c:v>93.421000000000006</c:v>
                </c:pt>
                <c:pt idx="6055">
                  <c:v>93.459000000000003</c:v>
                </c:pt>
                <c:pt idx="6056">
                  <c:v>93.492999999999995</c:v>
                </c:pt>
                <c:pt idx="6057">
                  <c:v>93.521000000000001</c:v>
                </c:pt>
                <c:pt idx="6058">
                  <c:v>93.542000000000002</c:v>
                </c:pt>
                <c:pt idx="6059">
                  <c:v>93.558999999999997</c:v>
                </c:pt>
                <c:pt idx="6060">
                  <c:v>93.582999999999998</c:v>
                </c:pt>
                <c:pt idx="6061">
                  <c:v>93.611000000000004</c:v>
                </c:pt>
                <c:pt idx="6062">
                  <c:v>93.631</c:v>
                </c:pt>
                <c:pt idx="6063">
                  <c:v>93.641999999999996</c:v>
                </c:pt>
                <c:pt idx="6064">
                  <c:v>93.641000000000005</c:v>
                </c:pt>
                <c:pt idx="6065">
                  <c:v>93.635999999999996</c:v>
                </c:pt>
                <c:pt idx="6066">
                  <c:v>93.625</c:v>
                </c:pt>
                <c:pt idx="6067">
                  <c:v>93.608000000000004</c:v>
                </c:pt>
                <c:pt idx="6068">
                  <c:v>93.588999999999999</c:v>
                </c:pt>
                <c:pt idx="6069">
                  <c:v>93.566999999999993</c:v>
                </c:pt>
                <c:pt idx="6070">
                  <c:v>93.543999999999997</c:v>
                </c:pt>
                <c:pt idx="6071">
                  <c:v>93.516000000000005</c:v>
                </c:pt>
                <c:pt idx="6072">
                  <c:v>93.471000000000004</c:v>
                </c:pt>
                <c:pt idx="6073">
                  <c:v>93.406000000000006</c:v>
                </c:pt>
                <c:pt idx="6074">
                  <c:v>93.325000000000003</c:v>
                </c:pt>
                <c:pt idx="6075">
                  <c:v>93.24</c:v>
                </c:pt>
                <c:pt idx="6076">
                  <c:v>93.152000000000001</c:v>
                </c:pt>
                <c:pt idx="6077">
                  <c:v>93.055999999999997</c:v>
                </c:pt>
                <c:pt idx="6078">
                  <c:v>92.951999999999998</c:v>
                </c:pt>
                <c:pt idx="6079">
                  <c:v>92.83</c:v>
                </c:pt>
                <c:pt idx="6080">
                  <c:v>92.674000000000007</c:v>
                </c:pt>
                <c:pt idx="6081">
                  <c:v>92.52</c:v>
                </c:pt>
                <c:pt idx="6082">
                  <c:v>92.343999999999994</c:v>
                </c:pt>
                <c:pt idx="6083">
                  <c:v>92.164000000000001</c:v>
                </c:pt>
                <c:pt idx="6084">
                  <c:v>91.975999999999999</c:v>
                </c:pt>
                <c:pt idx="6085">
                  <c:v>91.787999999999997</c:v>
                </c:pt>
                <c:pt idx="6086">
                  <c:v>91.593000000000004</c:v>
                </c:pt>
                <c:pt idx="6087">
                  <c:v>91.397000000000006</c:v>
                </c:pt>
                <c:pt idx="6088">
                  <c:v>91.206999999999994</c:v>
                </c:pt>
                <c:pt idx="6089">
                  <c:v>91.013000000000005</c:v>
                </c:pt>
                <c:pt idx="6090">
                  <c:v>90.816999999999993</c:v>
                </c:pt>
                <c:pt idx="6091">
                  <c:v>90.628</c:v>
                </c:pt>
                <c:pt idx="6092">
                  <c:v>90.433000000000007</c:v>
                </c:pt>
                <c:pt idx="6093">
                  <c:v>90.245999999999995</c:v>
                </c:pt>
                <c:pt idx="6094">
                  <c:v>90.06</c:v>
                </c:pt>
                <c:pt idx="6095">
                  <c:v>89.869</c:v>
                </c:pt>
                <c:pt idx="6096">
                  <c:v>89.674999999999997</c:v>
                </c:pt>
                <c:pt idx="6097">
                  <c:v>89.474999999999994</c:v>
                </c:pt>
                <c:pt idx="6098">
                  <c:v>89.295000000000002</c:v>
                </c:pt>
                <c:pt idx="6099">
                  <c:v>89.103999999999999</c:v>
                </c:pt>
                <c:pt idx="6100">
                  <c:v>88.900999999999996</c:v>
                </c:pt>
                <c:pt idx="6101">
                  <c:v>88.707999999999998</c:v>
                </c:pt>
                <c:pt idx="6102">
                  <c:v>88.509</c:v>
                </c:pt>
                <c:pt idx="6103">
                  <c:v>88.292000000000002</c:v>
                </c:pt>
                <c:pt idx="6104">
                  <c:v>88.072999999999993</c:v>
                </c:pt>
                <c:pt idx="6105">
                  <c:v>87.847999999999999</c:v>
                </c:pt>
                <c:pt idx="6106">
                  <c:v>87.616</c:v>
                </c:pt>
                <c:pt idx="6107">
                  <c:v>87.384</c:v>
                </c:pt>
                <c:pt idx="6108">
                  <c:v>87.138000000000005</c:v>
                </c:pt>
                <c:pt idx="6109">
                  <c:v>86.881</c:v>
                </c:pt>
                <c:pt idx="6110">
                  <c:v>86.62</c:v>
                </c:pt>
                <c:pt idx="6111">
                  <c:v>86.355000000000004</c:v>
                </c:pt>
                <c:pt idx="6112">
                  <c:v>86.081000000000003</c:v>
                </c:pt>
                <c:pt idx="6113">
                  <c:v>85.813999999999993</c:v>
                </c:pt>
                <c:pt idx="6114">
                  <c:v>85.555999999999997</c:v>
                </c:pt>
                <c:pt idx="6115">
                  <c:v>85.314999999999998</c:v>
                </c:pt>
                <c:pt idx="6116">
                  <c:v>85.078000000000003</c:v>
                </c:pt>
                <c:pt idx="6117">
                  <c:v>84.847999999999999</c:v>
                </c:pt>
                <c:pt idx="6118">
                  <c:v>84.63</c:v>
                </c:pt>
                <c:pt idx="6119">
                  <c:v>84.429000000000002</c:v>
                </c:pt>
                <c:pt idx="6120">
                  <c:v>84.24</c:v>
                </c:pt>
                <c:pt idx="6121">
                  <c:v>84.048000000000002</c:v>
                </c:pt>
                <c:pt idx="6122">
                  <c:v>83.876000000000005</c:v>
                </c:pt>
                <c:pt idx="6123">
                  <c:v>83.722999999999999</c:v>
                </c:pt>
                <c:pt idx="6124">
                  <c:v>83.576999999999998</c:v>
                </c:pt>
                <c:pt idx="6125">
                  <c:v>83.442999999999998</c:v>
                </c:pt>
                <c:pt idx="6126">
                  <c:v>83.334000000000003</c:v>
                </c:pt>
                <c:pt idx="6127">
                  <c:v>83.233000000000004</c:v>
                </c:pt>
                <c:pt idx="6128">
                  <c:v>83.138999999999996</c:v>
                </c:pt>
                <c:pt idx="6129">
                  <c:v>83.072999999999993</c:v>
                </c:pt>
                <c:pt idx="6130">
                  <c:v>83.018000000000001</c:v>
                </c:pt>
                <c:pt idx="6131">
                  <c:v>82.963999999999999</c:v>
                </c:pt>
                <c:pt idx="6132">
                  <c:v>82.93</c:v>
                </c:pt>
                <c:pt idx="6133">
                  <c:v>82.897999999999996</c:v>
                </c:pt>
                <c:pt idx="6134">
                  <c:v>82.864999999999995</c:v>
                </c:pt>
                <c:pt idx="6135">
                  <c:v>82.837999999999994</c:v>
                </c:pt>
                <c:pt idx="6136">
                  <c:v>82.825999999999993</c:v>
                </c:pt>
                <c:pt idx="6137">
                  <c:v>82.820999999999998</c:v>
                </c:pt>
                <c:pt idx="6138">
                  <c:v>82.822999999999993</c:v>
                </c:pt>
                <c:pt idx="6139">
                  <c:v>82.828000000000003</c:v>
                </c:pt>
                <c:pt idx="6140">
                  <c:v>82.838999999999999</c:v>
                </c:pt>
                <c:pt idx="6141">
                  <c:v>82.840999999999994</c:v>
                </c:pt>
                <c:pt idx="6142">
                  <c:v>82.831999999999994</c:v>
                </c:pt>
                <c:pt idx="6143">
                  <c:v>82.808999999999997</c:v>
                </c:pt>
                <c:pt idx="6144">
                  <c:v>82.793000000000006</c:v>
                </c:pt>
                <c:pt idx="6145">
                  <c:v>82.778999999999996</c:v>
                </c:pt>
                <c:pt idx="6146">
                  <c:v>82.754000000000005</c:v>
                </c:pt>
                <c:pt idx="6147">
                  <c:v>82.722999999999999</c:v>
                </c:pt>
                <c:pt idx="6148">
                  <c:v>82.691999999999993</c:v>
                </c:pt>
                <c:pt idx="6149">
                  <c:v>82.661000000000001</c:v>
                </c:pt>
                <c:pt idx="6150">
                  <c:v>82.623999999999995</c:v>
                </c:pt>
                <c:pt idx="6151">
                  <c:v>82.582999999999998</c:v>
                </c:pt>
                <c:pt idx="6152">
                  <c:v>82.542000000000002</c:v>
                </c:pt>
                <c:pt idx="6153">
                  <c:v>82.507999999999996</c:v>
                </c:pt>
                <c:pt idx="6154">
                  <c:v>82.475999999999999</c:v>
                </c:pt>
                <c:pt idx="6155">
                  <c:v>82.433000000000007</c:v>
                </c:pt>
                <c:pt idx="6156">
                  <c:v>82.387</c:v>
                </c:pt>
                <c:pt idx="6157">
                  <c:v>82.344999999999999</c:v>
                </c:pt>
                <c:pt idx="6158">
                  <c:v>82.305000000000007</c:v>
                </c:pt>
                <c:pt idx="6159">
                  <c:v>82.257000000000005</c:v>
                </c:pt>
                <c:pt idx="6160">
                  <c:v>82.206999999999994</c:v>
                </c:pt>
                <c:pt idx="6161">
                  <c:v>82.173000000000002</c:v>
                </c:pt>
                <c:pt idx="6162">
                  <c:v>82.150999999999996</c:v>
                </c:pt>
                <c:pt idx="6163">
                  <c:v>82.122</c:v>
                </c:pt>
                <c:pt idx="6164">
                  <c:v>82.093000000000004</c:v>
                </c:pt>
                <c:pt idx="6165">
                  <c:v>82.075999999999993</c:v>
                </c:pt>
                <c:pt idx="6166">
                  <c:v>82.057000000000002</c:v>
                </c:pt>
                <c:pt idx="6167">
                  <c:v>82.028000000000006</c:v>
                </c:pt>
                <c:pt idx="6168">
                  <c:v>81.994</c:v>
                </c:pt>
                <c:pt idx="6169">
                  <c:v>81.965000000000003</c:v>
                </c:pt>
                <c:pt idx="6170">
                  <c:v>81.95</c:v>
                </c:pt>
                <c:pt idx="6171">
                  <c:v>81.944999999999993</c:v>
                </c:pt>
                <c:pt idx="6172">
                  <c:v>81.93</c:v>
                </c:pt>
                <c:pt idx="6173">
                  <c:v>81.903999999999996</c:v>
                </c:pt>
                <c:pt idx="6174">
                  <c:v>81.873999999999995</c:v>
                </c:pt>
                <c:pt idx="6175">
                  <c:v>81.849000000000004</c:v>
                </c:pt>
                <c:pt idx="6176">
                  <c:v>81.828999999999994</c:v>
                </c:pt>
                <c:pt idx="6177">
                  <c:v>81.811000000000007</c:v>
                </c:pt>
                <c:pt idx="6178">
                  <c:v>81.793000000000006</c:v>
                </c:pt>
                <c:pt idx="6179">
                  <c:v>81.769000000000005</c:v>
                </c:pt>
                <c:pt idx="6180">
                  <c:v>81.738</c:v>
                </c:pt>
                <c:pt idx="6181">
                  <c:v>81.704999999999998</c:v>
                </c:pt>
                <c:pt idx="6182">
                  <c:v>81.686000000000007</c:v>
                </c:pt>
                <c:pt idx="6183">
                  <c:v>81.686000000000007</c:v>
                </c:pt>
                <c:pt idx="6184">
                  <c:v>81.7</c:v>
                </c:pt>
                <c:pt idx="6185">
                  <c:v>81.703999999999994</c:v>
                </c:pt>
                <c:pt idx="6186">
                  <c:v>81.701999999999998</c:v>
                </c:pt>
                <c:pt idx="6187">
                  <c:v>81.710999999999999</c:v>
                </c:pt>
                <c:pt idx="6188">
                  <c:v>81.730999999999995</c:v>
                </c:pt>
                <c:pt idx="6189">
                  <c:v>81.747</c:v>
                </c:pt>
                <c:pt idx="6190">
                  <c:v>81.748000000000005</c:v>
                </c:pt>
                <c:pt idx="6191">
                  <c:v>81.748999999999995</c:v>
                </c:pt>
                <c:pt idx="6192">
                  <c:v>81.763000000000005</c:v>
                </c:pt>
                <c:pt idx="6193">
                  <c:v>81.772999999999996</c:v>
                </c:pt>
                <c:pt idx="6194">
                  <c:v>81.77</c:v>
                </c:pt>
                <c:pt idx="6195">
                  <c:v>81.765000000000001</c:v>
                </c:pt>
                <c:pt idx="6196">
                  <c:v>81.763999999999996</c:v>
                </c:pt>
                <c:pt idx="6197">
                  <c:v>81.765000000000001</c:v>
                </c:pt>
                <c:pt idx="6198">
                  <c:v>81.760000000000005</c:v>
                </c:pt>
                <c:pt idx="6199">
                  <c:v>81.748999999999995</c:v>
                </c:pt>
                <c:pt idx="6200">
                  <c:v>81.730999999999995</c:v>
                </c:pt>
                <c:pt idx="6201">
                  <c:v>81.703000000000003</c:v>
                </c:pt>
                <c:pt idx="6202">
                  <c:v>81.674999999999997</c:v>
                </c:pt>
                <c:pt idx="6203">
                  <c:v>81.641999999999996</c:v>
                </c:pt>
                <c:pt idx="6204">
                  <c:v>81.611999999999995</c:v>
                </c:pt>
                <c:pt idx="6205">
                  <c:v>81.587999999999994</c:v>
                </c:pt>
                <c:pt idx="6206">
                  <c:v>81.567999999999998</c:v>
                </c:pt>
                <c:pt idx="6207">
                  <c:v>81.548000000000002</c:v>
                </c:pt>
                <c:pt idx="6208">
                  <c:v>81.531999999999996</c:v>
                </c:pt>
                <c:pt idx="6209">
                  <c:v>81.518000000000001</c:v>
                </c:pt>
                <c:pt idx="6210">
                  <c:v>81.501999999999995</c:v>
                </c:pt>
                <c:pt idx="6211">
                  <c:v>81.489000000000004</c:v>
                </c:pt>
                <c:pt idx="6212">
                  <c:v>81.478999999999999</c:v>
                </c:pt>
                <c:pt idx="6213">
                  <c:v>81.471000000000004</c:v>
                </c:pt>
                <c:pt idx="6214">
                  <c:v>81.462000000000003</c:v>
                </c:pt>
                <c:pt idx="6215">
                  <c:v>81.462000000000003</c:v>
                </c:pt>
                <c:pt idx="6216">
                  <c:v>81.462000000000003</c:v>
                </c:pt>
                <c:pt idx="6217">
                  <c:v>81.460999999999999</c:v>
                </c:pt>
                <c:pt idx="6218">
                  <c:v>81.459999999999994</c:v>
                </c:pt>
                <c:pt idx="6219">
                  <c:v>81.462000000000003</c:v>
                </c:pt>
                <c:pt idx="6220">
                  <c:v>81.462000000000003</c:v>
                </c:pt>
                <c:pt idx="6221">
                  <c:v>81.459000000000003</c:v>
                </c:pt>
                <c:pt idx="6222">
                  <c:v>81.456000000000003</c:v>
                </c:pt>
                <c:pt idx="6223">
                  <c:v>81.450999999999993</c:v>
                </c:pt>
                <c:pt idx="6224">
                  <c:v>81.432000000000002</c:v>
                </c:pt>
                <c:pt idx="6225">
                  <c:v>81.412000000000006</c:v>
                </c:pt>
                <c:pt idx="6226">
                  <c:v>81.391999999999996</c:v>
                </c:pt>
                <c:pt idx="6227">
                  <c:v>81.364000000000004</c:v>
                </c:pt>
                <c:pt idx="6228">
                  <c:v>81.331999999999994</c:v>
                </c:pt>
                <c:pt idx="6229">
                  <c:v>81.302000000000007</c:v>
                </c:pt>
                <c:pt idx="6230">
                  <c:v>81.27</c:v>
                </c:pt>
                <c:pt idx="6231">
                  <c:v>81.236999999999995</c:v>
                </c:pt>
                <c:pt idx="6232">
                  <c:v>81.207999999999998</c:v>
                </c:pt>
                <c:pt idx="6233">
                  <c:v>81.183000000000007</c:v>
                </c:pt>
                <c:pt idx="6234">
                  <c:v>81.162999999999997</c:v>
                </c:pt>
                <c:pt idx="6235">
                  <c:v>81.144999999999996</c:v>
                </c:pt>
                <c:pt idx="6236">
                  <c:v>81.126000000000005</c:v>
                </c:pt>
                <c:pt idx="6237">
                  <c:v>81.108999999999995</c:v>
                </c:pt>
                <c:pt idx="6238">
                  <c:v>81.093999999999994</c:v>
                </c:pt>
                <c:pt idx="6239">
                  <c:v>81.081000000000003</c:v>
                </c:pt>
                <c:pt idx="6240">
                  <c:v>81.073999999999998</c:v>
                </c:pt>
                <c:pt idx="6241">
                  <c:v>81.069000000000003</c:v>
                </c:pt>
                <c:pt idx="6242">
                  <c:v>81.066999999999993</c:v>
                </c:pt>
                <c:pt idx="6243">
                  <c:v>81.069000000000003</c:v>
                </c:pt>
                <c:pt idx="6244">
                  <c:v>81.072999999999993</c:v>
                </c:pt>
                <c:pt idx="6245">
                  <c:v>81.073999999999998</c:v>
                </c:pt>
                <c:pt idx="6246">
                  <c:v>81.067999999999998</c:v>
                </c:pt>
                <c:pt idx="6247">
                  <c:v>81.06</c:v>
                </c:pt>
                <c:pt idx="6248">
                  <c:v>81.055999999999997</c:v>
                </c:pt>
                <c:pt idx="6249">
                  <c:v>81.048000000000002</c:v>
                </c:pt>
                <c:pt idx="6250">
                  <c:v>81.037000000000006</c:v>
                </c:pt>
                <c:pt idx="6251">
                  <c:v>81.021000000000001</c:v>
                </c:pt>
                <c:pt idx="6252">
                  <c:v>81.001999999999995</c:v>
                </c:pt>
                <c:pt idx="6253">
                  <c:v>80.981999999999999</c:v>
                </c:pt>
                <c:pt idx="6254">
                  <c:v>80.956999999999994</c:v>
                </c:pt>
                <c:pt idx="6255">
                  <c:v>80.935000000000002</c:v>
                </c:pt>
                <c:pt idx="6256">
                  <c:v>80.92</c:v>
                </c:pt>
                <c:pt idx="6257">
                  <c:v>80.902000000000001</c:v>
                </c:pt>
                <c:pt idx="6258">
                  <c:v>80.88</c:v>
                </c:pt>
                <c:pt idx="6259">
                  <c:v>80.858999999999995</c:v>
                </c:pt>
                <c:pt idx="6260">
                  <c:v>80.843000000000004</c:v>
                </c:pt>
                <c:pt idx="6261">
                  <c:v>80.828000000000003</c:v>
                </c:pt>
                <c:pt idx="6262">
                  <c:v>80.819000000000003</c:v>
                </c:pt>
                <c:pt idx="6263">
                  <c:v>80.822000000000003</c:v>
                </c:pt>
                <c:pt idx="6264">
                  <c:v>80.834000000000003</c:v>
                </c:pt>
                <c:pt idx="6265">
                  <c:v>80.850999999999999</c:v>
                </c:pt>
                <c:pt idx="6266">
                  <c:v>80.873999999999995</c:v>
                </c:pt>
                <c:pt idx="6267">
                  <c:v>80.894000000000005</c:v>
                </c:pt>
                <c:pt idx="6268">
                  <c:v>80.912999999999997</c:v>
                </c:pt>
                <c:pt idx="6269">
                  <c:v>80.930000000000007</c:v>
                </c:pt>
                <c:pt idx="6270">
                  <c:v>80.947000000000003</c:v>
                </c:pt>
                <c:pt idx="6271">
                  <c:v>80.959000000000003</c:v>
                </c:pt>
                <c:pt idx="6272">
                  <c:v>80.971000000000004</c:v>
                </c:pt>
                <c:pt idx="6273">
                  <c:v>80.986000000000004</c:v>
                </c:pt>
                <c:pt idx="6274">
                  <c:v>81</c:v>
                </c:pt>
                <c:pt idx="6275">
                  <c:v>81.012</c:v>
                </c:pt>
                <c:pt idx="6276">
                  <c:v>81.025999999999996</c:v>
                </c:pt>
                <c:pt idx="6277">
                  <c:v>81.040999999999997</c:v>
                </c:pt>
                <c:pt idx="6278">
                  <c:v>81.052000000000007</c:v>
                </c:pt>
                <c:pt idx="6279">
                  <c:v>81.055000000000007</c:v>
                </c:pt>
                <c:pt idx="6280">
                  <c:v>81.055999999999997</c:v>
                </c:pt>
                <c:pt idx="6281">
                  <c:v>81.042000000000002</c:v>
                </c:pt>
                <c:pt idx="6282">
                  <c:v>81.016000000000005</c:v>
                </c:pt>
                <c:pt idx="6283">
                  <c:v>80.989999999999995</c:v>
                </c:pt>
                <c:pt idx="6284">
                  <c:v>80.960999999999999</c:v>
                </c:pt>
                <c:pt idx="6285">
                  <c:v>80.924000000000007</c:v>
                </c:pt>
                <c:pt idx="6286">
                  <c:v>80.905000000000001</c:v>
                </c:pt>
                <c:pt idx="6287">
                  <c:v>80.894999999999996</c:v>
                </c:pt>
                <c:pt idx="6288">
                  <c:v>80.906000000000006</c:v>
                </c:pt>
                <c:pt idx="6289">
                  <c:v>80.929000000000002</c:v>
                </c:pt>
                <c:pt idx="6290">
                  <c:v>80.947999999999993</c:v>
                </c:pt>
                <c:pt idx="6291">
                  <c:v>80.974999999999994</c:v>
                </c:pt>
                <c:pt idx="6292">
                  <c:v>81.003</c:v>
                </c:pt>
                <c:pt idx="6293">
                  <c:v>81.022000000000006</c:v>
                </c:pt>
                <c:pt idx="6294">
                  <c:v>81.05</c:v>
                </c:pt>
                <c:pt idx="6295">
                  <c:v>81.078000000000003</c:v>
                </c:pt>
                <c:pt idx="6296">
                  <c:v>81.108999999999995</c:v>
                </c:pt>
                <c:pt idx="6297">
                  <c:v>81.141000000000005</c:v>
                </c:pt>
                <c:pt idx="6298">
                  <c:v>81.174000000000007</c:v>
                </c:pt>
                <c:pt idx="6299">
                  <c:v>81.210999999999999</c:v>
                </c:pt>
                <c:pt idx="6300">
                  <c:v>81.251999999999995</c:v>
                </c:pt>
                <c:pt idx="6301">
                  <c:v>81.284999999999997</c:v>
                </c:pt>
                <c:pt idx="6302">
                  <c:v>81.313999999999993</c:v>
                </c:pt>
                <c:pt idx="6303">
                  <c:v>81.344999999999999</c:v>
                </c:pt>
                <c:pt idx="6304">
                  <c:v>81.36</c:v>
                </c:pt>
                <c:pt idx="6305">
                  <c:v>81.369</c:v>
                </c:pt>
                <c:pt idx="6306">
                  <c:v>81.38</c:v>
                </c:pt>
                <c:pt idx="6307">
                  <c:v>81.394999999999996</c:v>
                </c:pt>
                <c:pt idx="6308">
                  <c:v>81.418999999999997</c:v>
                </c:pt>
                <c:pt idx="6309">
                  <c:v>81.441000000000003</c:v>
                </c:pt>
                <c:pt idx="6310">
                  <c:v>81.471999999999994</c:v>
                </c:pt>
                <c:pt idx="6311">
                  <c:v>81.512</c:v>
                </c:pt>
                <c:pt idx="6312">
                  <c:v>81.555999999999997</c:v>
                </c:pt>
                <c:pt idx="6313">
                  <c:v>81.605999999999995</c:v>
                </c:pt>
                <c:pt idx="6314">
                  <c:v>81.656999999999996</c:v>
                </c:pt>
                <c:pt idx="6315">
                  <c:v>81.724999999999994</c:v>
                </c:pt>
                <c:pt idx="6316">
                  <c:v>81.787000000000006</c:v>
                </c:pt>
                <c:pt idx="6317">
                  <c:v>81.840999999999994</c:v>
                </c:pt>
                <c:pt idx="6318">
                  <c:v>81.878</c:v>
                </c:pt>
                <c:pt idx="6319">
                  <c:v>81.924999999999997</c:v>
                </c:pt>
                <c:pt idx="6320">
                  <c:v>81.95</c:v>
                </c:pt>
                <c:pt idx="6321">
                  <c:v>81.994</c:v>
                </c:pt>
                <c:pt idx="6322">
                  <c:v>82.048000000000002</c:v>
                </c:pt>
                <c:pt idx="6323">
                  <c:v>82.096000000000004</c:v>
                </c:pt>
                <c:pt idx="6324">
                  <c:v>82.134</c:v>
                </c:pt>
                <c:pt idx="6325">
                  <c:v>82.162000000000006</c:v>
                </c:pt>
                <c:pt idx="6326">
                  <c:v>82.179000000000002</c:v>
                </c:pt>
                <c:pt idx="6327">
                  <c:v>82.197000000000003</c:v>
                </c:pt>
                <c:pt idx="6328">
                  <c:v>82.207999999999998</c:v>
                </c:pt>
                <c:pt idx="6329">
                  <c:v>82.212999999999994</c:v>
                </c:pt>
                <c:pt idx="6330">
                  <c:v>82.224000000000004</c:v>
                </c:pt>
                <c:pt idx="6331">
                  <c:v>82.230999999999995</c:v>
                </c:pt>
                <c:pt idx="6332">
                  <c:v>82.241</c:v>
                </c:pt>
                <c:pt idx="6333">
                  <c:v>82.25</c:v>
                </c:pt>
                <c:pt idx="6334">
                  <c:v>82.25</c:v>
                </c:pt>
                <c:pt idx="6335">
                  <c:v>82.266000000000005</c:v>
                </c:pt>
                <c:pt idx="6336">
                  <c:v>82.27</c:v>
                </c:pt>
                <c:pt idx="6337">
                  <c:v>82.27</c:v>
                </c:pt>
                <c:pt idx="6338">
                  <c:v>82.278000000000006</c:v>
                </c:pt>
                <c:pt idx="6339">
                  <c:v>82.287999999999997</c:v>
                </c:pt>
                <c:pt idx="6340">
                  <c:v>82.29</c:v>
                </c:pt>
                <c:pt idx="6341">
                  <c:v>82.299000000000007</c:v>
                </c:pt>
                <c:pt idx="6342">
                  <c:v>82.314999999999998</c:v>
                </c:pt>
                <c:pt idx="6343">
                  <c:v>82.335999999999999</c:v>
                </c:pt>
                <c:pt idx="6344">
                  <c:v>82.370999999999995</c:v>
                </c:pt>
                <c:pt idx="6345">
                  <c:v>82.393000000000001</c:v>
                </c:pt>
                <c:pt idx="6346">
                  <c:v>82.423000000000002</c:v>
                </c:pt>
                <c:pt idx="6347">
                  <c:v>82.466999999999999</c:v>
                </c:pt>
                <c:pt idx="6348">
                  <c:v>82.506</c:v>
                </c:pt>
                <c:pt idx="6349">
                  <c:v>82.548000000000002</c:v>
                </c:pt>
                <c:pt idx="6350">
                  <c:v>82.59</c:v>
                </c:pt>
                <c:pt idx="6351">
                  <c:v>82.631</c:v>
                </c:pt>
                <c:pt idx="6352">
                  <c:v>82.665000000000006</c:v>
                </c:pt>
                <c:pt idx="6353">
                  <c:v>82.706000000000003</c:v>
                </c:pt>
                <c:pt idx="6354">
                  <c:v>82.741</c:v>
                </c:pt>
                <c:pt idx="6355">
                  <c:v>82.754999999999995</c:v>
                </c:pt>
                <c:pt idx="6356">
                  <c:v>82.766999999999996</c:v>
                </c:pt>
                <c:pt idx="6357">
                  <c:v>82.783000000000001</c:v>
                </c:pt>
                <c:pt idx="6358">
                  <c:v>82.795000000000002</c:v>
                </c:pt>
                <c:pt idx="6359">
                  <c:v>82.8</c:v>
                </c:pt>
                <c:pt idx="6360">
                  <c:v>82.787000000000006</c:v>
                </c:pt>
                <c:pt idx="6361">
                  <c:v>82.765000000000001</c:v>
                </c:pt>
                <c:pt idx="6362">
                  <c:v>82.75</c:v>
                </c:pt>
                <c:pt idx="6363">
                  <c:v>82.739000000000004</c:v>
                </c:pt>
                <c:pt idx="6364">
                  <c:v>82.713999999999999</c:v>
                </c:pt>
                <c:pt idx="6365">
                  <c:v>82.674999999999997</c:v>
                </c:pt>
                <c:pt idx="6366">
                  <c:v>82.646000000000001</c:v>
                </c:pt>
                <c:pt idx="6367">
                  <c:v>82.614000000000004</c:v>
                </c:pt>
                <c:pt idx="6368">
                  <c:v>82.59</c:v>
                </c:pt>
                <c:pt idx="6369">
                  <c:v>82.558999999999997</c:v>
                </c:pt>
                <c:pt idx="6370">
                  <c:v>82.537999999999997</c:v>
                </c:pt>
                <c:pt idx="6371">
                  <c:v>82.513000000000005</c:v>
                </c:pt>
                <c:pt idx="6372">
                  <c:v>82.486999999999995</c:v>
                </c:pt>
                <c:pt idx="6373">
                  <c:v>82.474000000000004</c:v>
                </c:pt>
                <c:pt idx="6374">
                  <c:v>82.463999999999999</c:v>
                </c:pt>
                <c:pt idx="6375">
                  <c:v>82.453000000000003</c:v>
                </c:pt>
                <c:pt idx="6376">
                  <c:v>82.462999999999994</c:v>
                </c:pt>
                <c:pt idx="6377">
                  <c:v>82.475999999999999</c:v>
                </c:pt>
                <c:pt idx="6378">
                  <c:v>82.475999999999999</c:v>
                </c:pt>
                <c:pt idx="6379">
                  <c:v>82.478999999999999</c:v>
                </c:pt>
                <c:pt idx="6380">
                  <c:v>82.494</c:v>
                </c:pt>
                <c:pt idx="6381">
                  <c:v>82.516000000000005</c:v>
                </c:pt>
                <c:pt idx="6382">
                  <c:v>82.52</c:v>
                </c:pt>
                <c:pt idx="6383">
                  <c:v>82.521000000000001</c:v>
                </c:pt>
                <c:pt idx="6384">
                  <c:v>82.525000000000006</c:v>
                </c:pt>
                <c:pt idx="6385">
                  <c:v>82.536000000000001</c:v>
                </c:pt>
                <c:pt idx="6386">
                  <c:v>82.540999999999997</c:v>
                </c:pt>
                <c:pt idx="6387">
                  <c:v>82.54</c:v>
                </c:pt>
                <c:pt idx="6388">
                  <c:v>82.551000000000002</c:v>
                </c:pt>
                <c:pt idx="6389">
                  <c:v>82.555999999999997</c:v>
                </c:pt>
                <c:pt idx="6390">
                  <c:v>82.557000000000002</c:v>
                </c:pt>
                <c:pt idx="6391">
                  <c:v>82.557000000000002</c:v>
                </c:pt>
                <c:pt idx="6392">
                  <c:v>82.561999999999998</c:v>
                </c:pt>
                <c:pt idx="6393">
                  <c:v>82.575999999999993</c:v>
                </c:pt>
                <c:pt idx="6394">
                  <c:v>82.582999999999998</c:v>
                </c:pt>
                <c:pt idx="6395">
                  <c:v>82.587999999999994</c:v>
                </c:pt>
                <c:pt idx="6396">
                  <c:v>82.596000000000004</c:v>
                </c:pt>
                <c:pt idx="6397">
                  <c:v>82.611999999999995</c:v>
                </c:pt>
                <c:pt idx="6398">
                  <c:v>82.628</c:v>
                </c:pt>
                <c:pt idx="6399">
                  <c:v>82.646000000000001</c:v>
                </c:pt>
                <c:pt idx="6400">
                  <c:v>82.665000000000006</c:v>
                </c:pt>
                <c:pt idx="6401">
                  <c:v>82.683000000000007</c:v>
                </c:pt>
                <c:pt idx="6402">
                  <c:v>82.700999999999993</c:v>
                </c:pt>
                <c:pt idx="6403">
                  <c:v>82.722999999999999</c:v>
                </c:pt>
                <c:pt idx="6404">
                  <c:v>82.741</c:v>
                </c:pt>
                <c:pt idx="6405">
                  <c:v>82.763000000000005</c:v>
                </c:pt>
                <c:pt idx="6406">
                  <c:v>82.784000000000006</c:v>
                </c:pt>
                <c:pt idx="6407">
                  <c:v>82.802000000000007</c:v>
                </c:pt>
                <c:pt idx="6408">
                  <c:v>82.828000000000003</c:v>
                </c:pt>
                <c:pt idx="6409">
                  <c:v>82.843000000000004</c:v>
                </c:pt>
                <c:pt idx="6410">
                  <c:v>82.861000000000004</c:v>
                </c:pt>
                <c:pt idx="6411">
                  <c:v>82.88</c:v>
                </c:pt>
                <c:pt idx="6412">
                  <c:v>82.891999999999996</c:v>
                </c:pt>
                <c:pt idx="6413">
                  <c:v>82.903999999999996</c:v>
                </c:pt>
                <c:pt idx="6414">
                  <c:v>82.917000000000002</c:v>
                </c:pt>
                <c:pt idx="6415">
                  <c:v>82.927999999999997</c:v>
                </c:pt>
                <c:pt idx="6416">
                  <c:v>82.941000000000003</c:v>
                </c:pt>
                <c:pt idx="6417">
                  <c:v>82.953999999999994</c:v>
                </c:pt>
                <c:pt idx="6418">
                  <c:v>82.963999999999999</c:v>
                </c:pt>
                <c:pt idx="6419">
                  <c:v>82.968999999999994</c:v>
                </c:pt>
                <c:pt idx="6420">
                  <c:v>82.968999999999994</c:v>
                </c:pt>
                <c:pt idx="6421">
                  <c:v>82.968999999999994</c:v>
                </c:pt>
                <c:pt idx="6422">
                  <c:v>82.972999999999999</c:v>
                </c:pt>
                <c:pt idx="6423">
                  <c:v>82.989000000000004</c:v>
                </c:pt>
                <c:pt idx="6424">
                  <c:v>83.004000000000005</c:v>
                </c:pt>
                <c:pt idx="6425">
                  <c:v>83.013999999999996</c:v>
                </c:pt>
                <c:pt idx="6426">
                  <c:v>83.027000000000001</c:v>
                </c:pt>
                <c:pt idx="6427">
                  <c:v>83.036000000000001</c:v>
                </c:pt>
                <c:pt idx="6428">
                  <c:v>83.046999999999997</c:v>
                </c:pt>
                <c:pt idx="6429">
                  <c:v>83.061999999999998</c:v>
                </c:pt>
                <c:pt idx="6430">
                  <c:v>83.072000000000003</c:v>
                </c:pt>
                <c:pt idx="6431">
                  <c:v>83.084999999999994</c:v>
                </c:pt>
                <c:pt idx="6432">
                  <c:v>83.097999999999999</c:v>
                </c:pt>
                <c:pt idx="6433">
                  <c:v>83.114999999999995</c:v>
                </c:pt>
                <c:pt idx="6434">
                  <c:v>83.138999999999996</c:v>
                </c:pt>
                <c:pt idx="6435">
                  <c:v>83.171999999999997</c:v>
                </c:pt>
                <c:pt idx="6436">
                  <c:v>83.206000000000003</c:v>
                </c:pt>
                <c:pt idx="6437">
                  <c:v>83.241</c:v>
                </c:pt>
                <c:pt idx="6438">
                  <c:v>83.284000000000006</c:v>
                </c:pt>
                <c:pt idx="6439">
                  <c:v>83.320999999999998</c:v>
                </c:pt>
                <c:pt idx="6440">
                  <c:v>83.352999999999994</c:v>
                </c:pt>
                <c:pt idx="6441">
                  <c:v>83.378</c:v>
                </c:pt>
                <c:pt idx="6442">
                  <c:v>83.397999999999996</c:v>
                </c:pt>
                <c:pt idx="6443">
                  <c:v>83.423000000000002</c:v>
                </c:pt>
                <c:pt idx="6444">
                  <c:v>83.447999999999993</c:v>
                </c:pt>
                <c:pt idx="6445">
                  <c:v>83.477999999999994</c:v>
                </c:pt>
                <c:pt idx="6446">
                  <c:v>83.504999999999995</c:v>
                </c:pt>
                <c:pt idx="6447">
                  <c:v>83.522000000000006</c:v>
                </c:pt>
                <c:pt idx="6448">
                  <c:v>83.533000000000001</c:v>
                </c:pt>
                <c:pt idx="6449">
                  <c:v>83.54</c:v>
                </c:pt>
                <c:pt idx="6450">
                  <c:v>83.542000000000002</c:v>
                </c:pt>
                <c:pt idx="6451">
                  <c:v>83.539000000000001</c:v>
                </c:pt>
                <c:pt idx="6452">
                  <c:v>83.534999999999997</c:v>
                </c:pt>
                <c:pt idx="6453">
                  <c:v>83.53</c:v>
                </c:pt>
                <c:pt idx="6454">
                  <c:v>83.525000000000006</c:v>
                </c:pt>
                <c:pt idx="6455">
                  <c:v>83.522000000000006</c:v>
                </c:pt>
                <c:pt idx="6456">
                  <c:v>83.52</c:v>
                </c:pt>
                <c:pt idx="6457">
                  <c:v>83.510999999999996</c:v>
                </c:pt>
                <c:pt idx="6458">
                  <c:v>83.504000000000005</c:v>
                </c:pt>
                <c:pt idx="6459">
                  <c:v>83.497</c:v>
                </c:pt>
                <c:pt idx="6460">
                  <c:v>83.492000000000004</c:v>
                </c:pt>
                <c:pt idx="6461">
                  <c:v>83.495999999999995</c:v>
                </c:pt>
                <c:pt idx="6462">
                  <c:v>83.504999999999995</c:v>
                </c:pt>
                <c:pt idx="6463">
                  <c:v>83.516999999999996</c:v>
                </c:pt>
                <c:pt idx="6464">
                  <c:v>83.533000000000001</c:v>
                </c:pt>
                <c:pt idx="6465">
                  <c:v>83.546999999999997</c:v>
                </c:pt>
                <c:pt idx="6466">
                  <c:v>83.563000000000002</c:v>
                </c:pt>
                <c:pt idx="6467">
                  <c:v>83.581999999999994</c:v>
                </c:pt>
                <c:pt idx="6468">
                  <c:v>83.599000000000004</c:v>
                </c:pt>
                <c:pt idx="6469">
                  <c:v>83.619</c:v>
                </c:pt>
                <c:pt idx="6470">
                  <c:v>83.646000000000001</c:v>
                </c:pt>
                <c:pt idx="6471">
                  <c:v>83.682000000000002</c:v>
                </c:pt>
                <c:pt idx="6472">
                  <c:v>83.727999999999994</c:v>
                </c:pt>
                <c:pt idx="6473">
                  <c:v>83.766000000000005</c:v>
                </c:pt>
                <c:pt idx="6474">
                  <c:v>83.783000000000001</c:v>
                </c:pt>
                <c:pt idx="6475">
                  <c:v>83.792000000000002</c:v>
                </c:pt>
                <c:pt idx="6476">
                  <c:v>83.811999999999998</c:v>
                </c:pt>
                <c:pt idx="6477">
                  <c:v>83.843000000000004</c:v>
                </c:pt>
                <c:pt idx="6478">
                  <c:v>83.876000000000005</c:v>
                </c:pt>
                <c:pt idx="6479">
                  <c:v>83.915999999999997</c:v>
                </c:pt>
                <c:pt idx="6480">
                  <c:v>83.953999999999994</c:v>
                </c:pt>
                <c:pt idx="6481">
                  <c:v>83.986999999999995</c:v>
                </c:pt>
                <c:pt idx="6482">
                  <c:v>84.001999999999995</c:v>
                </c:pt>
                <c:pt idx="6483">
                  <c:v>84.02</c:v>
                </c:pt>
                <c:pt idx="6484">
                  <c:v>84.055999999999997</c:v>
                </c:pt>
                <c:pt idx="6485">
                  <c:v>84.096000000000004</c:v>
                </c:pt>
                <c:pt idx="6486">
                  <c:v>84.141999999999996</c:v>
                </c:pt>
                <c:pt idx="6487">
                  <c:v>84.171999999999997</c:v>
                </c:pt>
                <c:pt idx="6488">
                  <c:v>84.191000000000003</c:v>
                </c:pt>
                <c:pt idx="6489">
                  <c:v>84.242000000000004</c:v>
                </c:pt>
                <c:pt idx="6490">
                  <c:v>84.277000000000001</c:v>
                </c:pt>
                <c:pt idx="6491">
                  <c:v>84.3</c:v>
                </c:pt>
                <c:pt idx="6492">
                  <c:v>84.326999999999998</c:v>
                </c:pt>
                <c:pt idx="6493">
                  <c:v>84.346000000000004</c:v>
                </c:pt>
                <c:pt idx="6494">
                  <c:v>84.346000000000004</c:v>
                </c:pt>
                <c:pt idx="6495">
                  <c:v>84.343999999999994</c:v>
                </c:pt>
                <c:pt idx="6496">
                  <c:v>84.325999999999993</c:v>
                </c:pt>
                <c:pt idx="6497">
                  <c:v>84.32</c:v>
                </c:pt>
                <c:pt idx="6498">
                  <c:v>84.31</c:v>
                </c:pt>
                <c:pt idx="6499">
                  <c:v>84.272000000000006</c:v>
                </c:pt>
                <c:pt idx="6500">
                  <c:v>84.253</c:v>
                </c:pt>
                <c:pt idx="6501">
                  <c:v>84.212999999999994</c:v>
                </c:pt>
                <c:pt idx="6502">
                  <c:v>84.141000000000005</c:v>
                </c:pt>
                <c:pt idx="6503">
                  <c:v>84.061999999999998</c:v>
                </c:pt>
                <c:pt idx="6504">
                  <c:v>83.978999999999999</c:v>
                </c:pt>
                <c:pt idx="6505">
                  <c:v>83.891000000000005</c:v>
                </c:pt>
                <c:pt idx="6506">
                  <c:v>83.783000000000001</c:v>
                </c:pt>
                <c:pt idx="6507">
                  <c:v>83.662999999999997</c:v>
                </c:pt>
                <c:pt idx="6508">
                  <c:v>83.552999999999997</c:v>
                </c:pt>
                <c:pt idx="6509">
                  <c:v>83.436000000000007</c:v>
                </c:pt>
                <c:pt idx="6510">
                  <c:v>83.316999999999993</c:v>
                </c:pt>
                <c:pt idx="6511">
                  <c:v>83.197000000000003</c:v>
                </c:pt>
                <c:pt idx="6512">
                  <c:v>83.072999999999993</c:v>
                </c:pt>
                <c:pt idx="6513">
                  <c:v>82.95</c:v>
                </c:pt>
                <c:pt idx="6514">
                  <c:v>82.813999999999993</c:v>
                </c:pt>
                <c:pt idx="6515">
                  <c:v>82.676000000000002</c:v>
                </c:pt>
                <c:pt idx="6516">
                  <c:v>82.554000000000002</c:v>
                </c:pt>
                <c:pt idx="6517">
                  <c:v>82.424999999999997</c:v>
                </c:pt>
                <c:pt idx="6518">
                  <c:v>82.296999999999997</c:v>
                </c:pt>
                <c:pt idx="6519">
                  <c:v>82.188000000000002</c:v>
                </c:pt>
                <c:pt idx="6520">
                  <c:v>82.076999999999998</c:v>
                </c:pt>
                <c:pt idx="6521">
                  <c:v>81.96</c:v>
                </c:pt>
                <c:pt idx="6522">
                  <c:v>81.843999999999994</c:v>
                </c:pt>
                <c:pt idx="6523">
                  <c:v>81.712999999999994</c:v>
                </c:pt>
                <c:pt idx="6524">
                  <c:v>81.593000000000004</c:v>
                </c:pt>
                <c:pt idx="6525">
                  <c:v>81.477999999999994</c:v>
                </c:pt>
                <c:pt idx="6526">
                  <c:v>81.358000000000004</c:v>
                </c:pt>
                <c:pt idx="6527">
                  <c:v>81.212000000000003</c:v>
                </c:pt>
                <c:pt idx="6528">
                  <c:v>81.070999999999998</c:v>
                </c:pt>
                <c:pt idx="6529">
                  <c:v>80.936000000000007</c:v>
                </c:pt>
                <c:pt idx="6530">
                  <c:v>80.796999999999997</c:v>
                </c:pt>
                <c:pt idx="6531">
                  <c:v>80.644999999999996</c:v>
                </c:pt>
                <c:pt idx="6532">
                  <c:v>80.484999999999999</c:v>
                </c:pt>
                <c:pt idx="6533">
                  <c:v>80.332999999999998</c:v>
                </c:pt>
                <c:pt idx="6534">
                  <c:v>80.188999999999993</c:v>
                </c:pt>
                <c:pt idx="6535">
                  <c:v>80.057000000000002</c:v>
                </c:pt>
                <c:pt idx="6536">
                  <c:v>79.915000000000006</c:v>
                </c:pt>
                <c:pt idx="6537">
                  <c:v>79.772000000000006</c:v>
                </c:pt>
                <c:pt idx="6538">
                  <c:v>79.632000000000005</c:v>
                </c:pt>
                <c:pt idx="6539">
                  <c:v>79.483999999999995</c:v>
                </c:pt>
                <c:pt idx="6540">
                  <c:v>79.343000000000004</c:v>
                </c:pt>
                <c:pt idx="6541">
                  <c:v>79.203999999999994</c:v>
                </c:pt>
                <c:pt idx="6542">
                  <c:v>79.063999999999993</c:v>
                </c:pt>
                <c:pt idx="6543">
                  <c:v>78.930000000000007</c:v>
                </c:pt>
                <c:pt idx="6544">
                  <c:v>78.789000000000001</c:v>
                </c:pt>
                <c:pt idx="6545">
                  <c:v>78.64</c:v>
                </c:pt>
                <c:pt idx="6546">
                  <c:v>78.504000000000005</c:v>
                </c:pt>
                <c:pt idx="6547">
                  <c:v>78.369</c:v>
                </c:pt>
                <c:pt idx="6548">
                  <c:v>78.241</c:v>
                </c:pt>
                <c:pt idx="6549">
                  <c:v>78.125</c:v>
                </c:pt>
                <c:pt idx="6550">
                  <c:v>78.013999999999996</c:v>
                </c:pt>
                <c:pt idx="6551">
                  <c:v>77.902000000000001</c:v>
                </c:pt>
                <c:pt idx="6552">
                  <c:v>77.805999999999997</c:v>
                </c:pt>
                <c:pt idx="6553">
                  <c:v>77.712999999999994</c:v>
                </c:pt>
                <c:pt idx="6554">
                  <c:v>77.614000000000004</c:v>
                </c:pt>
                <c:pt idx="6555">
                  <c:v>77.522000000000006</c:v>
                </c:pt>
                <c:pt idx="6556">
                  <c:v>77.453999999999994</c:v>
                </c:pt>
                <c:pt idx="6557">
                  <c:v>77.378</c:v>
                </c:pt>
                <c:pt idx="6558">
                  <c:v>77.305000000000007</c:v>
                </c:pt>
                <c:pt idx="6559">
                  <c:v>77.245999999999995</c:v>
                </c:pt>
                <c:pt idx="6560">
                  <c:v>77.183999999999997</c:v>
                </c:pt>
                <c:pt idx="6561">
                  <c:v>77.132999999999996</c:v>
                </c:pt>
                <c:pt idx="6562">
                  <c:v>77.088999999999999</c:v>
                </c:pt>
                <c:pt idx="6563">
                  <c:v>77.034999999999997</c:v>
                </c:pt>
                <c:pt idx="6564">
                  <c:v>76.983000000000004</c:v>
                </c:pt>
                <c:pt idx="6565">
                  <c:v>76.94</c:v>
                </c:pt>
                <c:pt idx="6566">
                  <c:v>76.894000000000005</c:v>
                </c:pt>
                <c:pt idx="6567">
                  <c:v>76.850999999999999</c:v>
                </c:pt>
                <c:pt idx="6568">
                  <c:v>76.807000000000002</c:v>
                </c:pt>
                <c:pt idx="6569">
                  <c:v>76.757999999999996</c:v>
                </c:pt>
                <c:pt idx="6570">
                  <c:v>76.721000000000004</c:v>
                </c:pt>
                <c:pt idx="6571">
                  <c:v>76.683000000000007</c:v>
                </c:pt>
                <c:pt idx="6572">
                  <c:v>76.631</c:v>
                </c:pt>
                <c:pt idx="6573">
                  <c:v>76.59</c:v>
                </c:pt>
                <c:pt idx="6574">
                  <c:v>76.55</c:v>
                </c:pt>
                <c:pt idx="6575">
                  <c:v>76.495000000000005</c:v>
                </c:pt>
                <c:pt idx="6576">
                  <c:v>76.441000000000003</c:v>
                </c:pt>
                <c:pt idx="6577">
                  <c:v>76.393000000000001</c:v>
                </c:pt>
                <c:pt idx="6578">
                  <c:v>76.343000000000004</c:v>
                </c:pt>
                <c:pt idx="6579">
                  <c:v>76.295000000000002</c:v>
                </c:pt>
                <c:pt idx="6580">
                  <c:v>76.239999999999995</c:v>
                </c:pt>
                <c:pt idx="6581">
                  <c:v>76.182000000000002</c:v>
                </c:pt>
                <c:pt idx="6582">
                  <c:v>76.123999999999995</c:v>
                </c:pt>
                <c:pt idx="6583">
                  <c:v>76.072000000000003</c:v>
                </c:pt>
                <c:pt idx="6584">
                  <c:v>76.024000000000001</c:v>
                </c:pt>
                <c:pt idx="6585">
                  <c:v>75.962999999999994</c:v>
                </c:pt>
                <c:pt idx="6586">
                  <c:v>75.906000000000006</c:v>
                </c:pt>
                <c:pt idx="6587">
                  <c:v>75.861999999999995</c:v>
                </c:pt>
                <c:pt idx="6588">
                  <c:v>75.819000000000003</c:v>
                </c:pt>
                <c:pt idx="6589">
                  <c:v>75.772000000000006</c:v>
                </c:pt>
                <c:pt idx="6590">
                  <c:v>75.731999999999999</c:v>
                </c:pt>
                <c:pt idx="6591">
                  <c:v>75.703000000000003</c:v>
                </c:pt>
                <c:pt idx="6592">
                  <c:v>75.691000000000003</c:v>
                </c:pt>
                <c:pt idx="6593">
                  <c:v>75.683000000000007</c:v>
                </c:pt>
                <c:pt idx="6594">
                  <c:v>75.679000000000002</c:v>
                </c:pt>
                <c:pt idx="6595">
                  <c:v>75.676000000000002</c:v>
                </c:pt>
                <c:pt idx="6596">
                  <c:v>75.674999999999997</c:v>
                </c:pt>
                <c:pt idx="6597">
                  <c:v>75.673000000000002</c:v>
                </c:pt>
                <c:pt idx="6598">
                  <c:v>75.665000000000006</c:v>
                </c:pt>
                <c:pt idx="6599">
                  <c:v>75.667000000000002</c:v>
                </c:pt>
                <c:pt idx="6600">
                  <c:v>75.668000000000006</c:v>
                </c:pt>
                <c:pt idx="6601">
                  <c:v>75.671000000000006</c:v>
                </c:pt>
                <c:pt idx="6602">
                  <c:v>75.682000000000002</c:v>
                </c:pt>
                <c:pt idx="6603">
                  <c:v>75.688000000000002</c:v>
                </c:pt>
                <c:pt idx="6604">
                  <c:v>75.688000000000002</c:v>
                </c:pt>
                <c:pt idx="6605">
                  <c:v>75.688999999999993</c:v>
                </c:pt>
                <c:pt idx="6606">
                  <c:v>75.695999999999998</c:v>
                </c:pt>
                <c:pt idx="6607">
                  <c:v>75.700999999999993</c:v>
                </c:pt>
                <c:pt idx="6608">
                  <c:v>75.694999999999993</c:v>
                </c:pt>
                <c:pt idx="6609">
                  <c:v>75.677000000000007</c:v>
                </c:pt>
                <c:pt idx="6610">
                  <c:v>75.652000000000001</c:v>
                </c:pt>
                <c:pt idx="6611">
                  <c:v>75.632999999999996</c:v>
                </c:pt>
                <c:pt idx="6612">
                  <c:v>75.620999999999995</c:v>
                </c:pt>
                <c:pt idx="6613">
                  <c:v>75.606999999999999</c:v>
                </c:pt>
                <c:pt idx="6614">
                  <c:v>75.587999999999994</c:v>
                </c:pt>
                <c:pt idx="6615">
                  <c:v>75.561999999999998</c:v>
                </c:pt>
                <c:pt idx="6616">
                  <c:v>75.534999999999997</c:v>
                </c:pt>
                <c:pt idx="6617">
                  <c:v>75.504000000000005</c:v>
                </c:pt>
                <c:pt idx="6618">
                  <c:v>75.472999999999999</c:v>
                </c:pt>
                <c:pt idx="6619">
                  <c:v>75.441000000000003</c:v>
                </c:pt>
                <c:pt idx="6620">
                  <c:v>75.412000000000006</c:v>
                </c:pt>
                <c:pt idx="6621">
                  <c:v>75.39</c:v>
                </c:pt>
                <c:pt idx="6622">
                  <c:v>75.363</c:v>
                </c:pt>
                <c:pt idx="6623">
                  <c:v>75.340999999999994</c:v>
                </c:pt>
                <c:pt idx="6624">
                  <c:v>75.322999999999993</c:v>
                </c:pt>
                <c:pt idx="6625">
                  <c:v>75.302999999999997</c:v>
                </c:pt>
                <c:pt idx="6626">
                  <c:v>75.281999999999996</c:v>
                </c:pt>
                <c:pt idx="6627">
                  <c:v>75.265000000000001</c:v>
                </c:pt>
                <c:pt idx="6628">
                  <c:v>75.257000000000005</c:v>
                </c:pt>
                <c:pt idx="6629">
                  <c:v>75.256</c:v>
                </c:pt>
                <c:pt idx="6630">
                  <c:v>75.259</c:v>
                </c:pt>
                <c:pt idx="6631">
                  <c:v>75.259</c:v>
                </c:pt>
                <c:pt idx="6632">
                  <c:v>75.27</c:v>
                </c:pt>
                <c:pt idx="6633">
                  <c:v>75.296999999999997</c:v>
                </c:pt>
                <c:pt idx="6634">
                  <c:v>75.326999999999998</c:v>
                </c:pt>
                <c:pt idx="6635">
                  <c:v>75.349000000000004</c:v>
                </c:pt>
                <c:pt idx="6636">
                  <c:v>75.370999999999995</c:v>
                </c:pt>
                <c:pt idx="6637">
                  <c:v>75.396000000000001</c:v>
                </c:pt>
                <c:pt idx="6638">
                  <c:v>75.415999999999997</c:v>
                </c:pt>
                <c:pt idx="6639">
                  <c:v>75.426000000000002</c:v>
                </c:pt>
                <c:pt idx="6640">
                  <c:v>75.430000000000007</c:v>
                </c:pt>
                <c:pt idx="6641">
                  <c:v>75.438000000000002</c:v>
                </c:pt>
                <c:pt idx="6642">
                  <c:v>75.445999999999998</c:v>
                </c:pt>
                <c:pt idx="6643">
                  <c:v>75.445999999999998</c:v>
                </c:pt>
                <c:pt idx="6644">
                  <c:v>75.435000000000002</c:v>
                </c:pt>
                <c:pt idx="6645">
                  <c:v>75.426000000000002</c:v>
                </c:pt>
                <c:pt idx="6646">
                  <c:v>75.415000000000006</c:v>
                </c:pt>
                <c:pt idx="6647">
                  <c:v>75.400999999999996</c:v>
                </c:pt>
                <c:pt idx="6648">
                  <c:v>75.382000000000005</c:v>
                </c:pt>
                <c:pt idx="6649">
                  <c:v>75.364999999999995</c:v>
                </c:pt>
                <c:pt idx="6650">
                  <c:v>75.349000000000004</c:v>
                </c:pt>
                <c:pt idx="6651">
                  <c:v>75.332999999999998</c:v>
                </c:pt>
                <c:pt idx="6652">
                  <c:v>75.314999999999998</c:v>
                </c:pt>
                <c:pt idx="6653">
                  <c:v>75.296000000000006</c:v>
                </c:pt>
                <c:pt idx="6654">
                  <c:v>75.284000000000006</c:v>
                </c:pt>
                <c:pt idx="6655">
                  <c:v>75.272000000000006</c:v>
                </c:pt>
                <c:pt idx="6656">
                  <c:v>75.266999999999996</c:v>
                </c:pt>
                <c:pt idx="6657">
                  <c:v>75.259</c:v>
                </c:pt>
                <c:pt idx="6658">
                  <c:v>75.254000000000005</c:v>
                </c:pt>
                <c:pt idx="6659">
                  <c:v>75.254000000000005</c:v>
                </c:pt>
                <c:pt idx="6660">
                  <c:v>75.251000000000005</c:v>
                </c:pt>
                <c:pt idx="6661">
                  <c:v>75.248000000000005</c:v>
                </c:pt>
                <c:pt idx="6662">
                  <c:v>75.242999999999995</c:v>
                </c:pt>
                <c:pt idx="6663">
                  <c:v>75.241</c:v>
                </c:pt>
                <c:pt idx="6664">
                  <c:v>75.242999999999995</c:v>
                </c:pt>
                <c:pt idx="6665">
                  <c:v>75.241</c:v>
                </c:pt>
                <c:pt idx="6666">
                  <c:v>75.245000000000005</c:v>
                </c:pt>
                <c:pt idx="6667">
                  <c:v>75.247</c:v>
                </c:pt>
                <c:pt idx="6668">
                  <c:v>75.245999999999995</c:v>
                </c:pt>
                <c:pt idx="6669">
                  <c:v>75.244</c:v>
                </c:pt>
                <c:pt idx="6670">
                  <c:v>75.241</c:v>
                </c:pt>
                <c:pt idx="6671">
                  <c:v>75.238</c:v>
                </c:pt>
                <c:pt idx="6672">
                  <c:v>75.236000000000004</c:v>
                </c:pt>
                <c:pt idx="6673">
                  <c:v>75.233999999999995</c:v>
                </c:pt>
                <c:pt idx="6674">
                  <c:v>75.23</c:v>
                </c:pt>
                <c:pt idx="6675">
                  <c:v>75.224999999999994</c:v>
                </c:pt>
                <c:pt idx="6676">
                  <c:v>75.221999999999994</c:v>
                </c:pt>
                <c:pt idx="6677">
                  <c:v>75.23</c:v>
                </c:pt>
                <c:pt idx="6678">
                  <c:v>75.239000000000004</c:v>
                </c:pt>
                <c:pt idx="6679">
                  <c:v>75.241</c:v>
                </c:pt>
                <c:pt idx="6680">
                  <c:v>75.241</c:v>
                </c:pt>
                <c:pt idx="6681">
                  <c:v>75.242999999999995</c:v>
                </c:pt>
                <c:pt idx="6682">
                  <c:v>75.242000000000004</c:v>
                </c:pt>
                <c:pt idx="6683">
                  <c:v>75.245000000000005</c:v>
                </c:pt>
                <c:pt idx="6684">
                  <c:v>75.238</c:v>
                </c:pt>
                <c:pt idx="6685">
                  <c:v>75.233999999999995</c:v>
                </c:pt>
                <c:pt idx="6686">
                  <c:v>75.233999999999995</c:v>
                </c:pt>
                <c:pt idx="6687">
                  <c:v>75.236999999999995</c:v>
                </c:pt>
                <c:pt idx="6688">
                  <c:v>75.241</c:v>
                </c:pt>
                <c:pt idx="6689">
                  <c:v>75.257000000000005</c:v>
                </c:pt>
                <c:pt idx="6690">
                  <c:v>75.271000000000001</c:v>
                </c:pt>
                <c:pt idx="6691">
                  <c:v>75.277000000000001</c:v>
                </c:pt>
                <c:pt idx="6692">
                  <c:v>75.287000000000006</c:v>
                </c:pt>
                <c:pt idx="6693">
                  <c:v>75.290999999999997</c:v>
                </c:pt>
                <c:pt idx="6694">
                  <c:v>75.308000000000007</c:v>
                </c:pt>
                <c:pt idx="6695">
                  <c:v>75.314999999999998</c:v>
                </c:pt>
                <c:pt idx="6696">
                  <c:v>75.311000000000007</c:v>
                </c:pt>
                <c:pt idx="6697">
                  <c:v>75.305999999999997</c:v>
                </c:pt>
                <c:pt idx="6698">
                  <c:v>75.31</c:v>
                </c:pt>
                <c:pt idx="6699">
                  <c:v>75.311999999999998</c:v>
                </c:pt>
                <c:pt idx="6700">
                  <c:v>75.299000000000007</c:v>
                </c:pt>
                <c:pt idx="6701">
                  <c:v>75.299000000000007</c:v>
                </c:pt>
                <c:pt idx="6702">
                  <c:v>75.296000000000006</c:v>
                </c:pt>
                <c:pt idx="6703">
                  <c:v>75.281999999999996</c:v>
                </c:pt>
                <c:pt idx="6704">
                  <c:v>75.263000000000005</c:v>
                </c:pt>
                <c:pt idx="6705">
                  <c:v>75.215000000000003</c:v>
                </c:pt>
                <c:pt idx="6706">
                  <c:v>75.168999999999997</c:v>
                </c:pt>
                <c:pt idx="6707">
                  <c:v>75.134</c:v>
                </c:pt>
                <c:pt idx="6708">
                  <c:v>75.102999999999994</c:v>
                </c:pt>
                <c:pt idx="6709">
                  <c:v>75.073999999999998</c:v>
                </c:pt>
                <c:pt idx="6710">
                  <c:v>75.028000000000006</c:v>
                </c:pt>
                <c:pt idx="6711">
                  <c:v>74.980999999999995</c:v>
                </c:pt>
                <c:pt idx="6712">
                  <c:v>74.935000000000002</c:v>
                </c:pt>
                <c:pt idx="6713">
                  <c:v>74.873999999999995</c:v>
                </c:pt>
                <c:pt idx="6714">
                  <c:v>74.817999999999998</c:v>
                </c:pt>
                <c:pt idx="6715">
                  <c:v>74.77</c:v>
                </c:pt>
                <c:pt idx="6716">
                  <c:v>74.718999999999994</c:v>
                </c:pt>
                <c:pt idx="6717">
                  <c:v>74.680999999999997</c:v>
                </c:pt>
                <c:pt idx="6718">
                  <c:v>74.635999999999996</c:v>
                </c:pt>
                <c:pt idx="6719">
                  <c:v>74.587999999999994</c:v>
                </c:pt>
                <c:pt idx="6720">
                  <c:v>74.551000000000002</c:v>
                </c:pt>
                <c:pt idx="6721">
                  <c:v>74.513999999999996</c:v>
                </c:pt>
                <c:pt idx="6722">
                  <c:v>74.471999999999994</c:v>
                </c:pt>
                <c:pt idx="6723">
                  <c:v>74.430999999999997</c:v>
                </c:pt>
                <c:pt idx="6724">
                  <c:v>74.39</c:v>
                </c:pt>
                <c:pt idx="6725">
                  <c:v>74.353999999999999</c:v>
                </c:pt>
                <c:pt idx="6726">
                  <c:v>74.340999999999994</c:v>
                </c:pt>
                <c:pt idx="6727">
                  <c:v>74.33</c:v>
                </c:pt>
                <c:pt idx="6728">
                  <c:v>74.307000000000002</c:v>
                </c:pt>
                <c:pt idx="6729">
                  <c:v>74.268000000000001</c:v>
                </c:pt>
                <c:pt idx="6730">
                  <c:v>74.218999999999994</c:v>
                </c:pt>
                <c:pt idx="6731">
                  <c:v>74.182000000000002</c:v>
                </c:pt>
                <c:pt idx="6732">
                  <c:v>74.150000000000006</c:v>
                </c:pt>
                <c:pt idx="6733">
                  <c:v>74.111999999999995</c:v>
                </c:pt>
                <c:pt idx="6734">
                  <c:v>74.078000000000003</c:v>
                </c:pt>
                <c:pt idx="6735">
                  <c:v>74.043000000000006</c:v>
                </c:pt>
                <c:pt idx="6736">
                  <c:v>74.009</c:v>
                </c:pt>
                <c:pt idx="6737">
                  <c:v>73.962000000000003</c:v>
                </c:pt>
                <c:pt idx="6738">
                  <c:v>73.902000000000001</c:v>
                </c:pt>
                <c:pt idx="6739">
                  <c:v>73.86</c:v>
                </c:pt>
                <c:pt idx="6740">
                  <c:v>73.808999999999997</c:v>
                </c:pt>
                <c:pt idx="6741">
                  <c:v>73.756</c:v>
                </c:pt>
                <c:pt idx="6742">
                  <c:v>73.727999999999994</c:v>
                </c:pt>
                <c:pt idx="6743">
                  <c:v>73.685000000000002</c:v>
                </c:pt>
                <c:pt idx="6744">
                  <c:v>73.650000000000006</c:v>
                </c:pt>
                <c:pt idx="6745">
                  <c:v>73.616</c:v>
                </c:pt>
                <c:pt idx="6746">
                  <c:v>73.572999999999993</c:v>
                </c:pt>
                <c:pt idx="6747">
                  <c:v>73.543000000000006</c:v>
                </c:pt>
                <c:pt idx="6748">
                  <c:v>73.521000000000001</c:v>
                </c:pt>
                <c:pt idx="6749">
                  <c:v>73.491</c:v>
                </c:pt>
                <c:pt idx="6750">
                  <c:v>73.471999999999994</c:v>
                </c:pt>
                <c:pt idx="6751">
                  <c:v>73.451999999999998</c:v>
                </c:pt>
                <c:pt idx="6752">
                  <c:v>73.427000000000007</c:v>
                </c:pt>
                <c:pt idx="6753">
                  <c:v>73.421999999999997</c:v>
                </c:pt>
                <c:pt idx="6754">
                  <c:v>73.406000000000006</c:v>
                </c:pt>
                <c:pt idx="6755">
                  <c:v>73.382999999999996</c:v>
                </c:pt>
                <c:pt idx="6756">
                  <c:v>73.373999999999995</c:v>
                </c:pt>
                <c:pt idx="6757">
                  <c:v>73.349000000000004</c:v>
                </c:pt>
                <c:pt idx="6758">
                  <c:v>73.334000000000003</c:v>
                </c:pt>
                <c:pt idx="6759">
                  <c:v>73.322999999999993</c:v>
                </c:pt>
                <c:pt idx="6760">
                  <c:v>73.307000000000002</c:v>
                </c:pt>
                <c:pt idx="6761">
                  <c:v>73.277000000000001</c:v>
                </c:pt>
                <c:pt idx="6762">
                  <c:v>73.254999999999995</c:v>
                </c:pt>
                <c:pt idx="6763">
                  <c:v>73.236000000000004</c:v>
                </c:pt>
                <c:pt idx="6764">
                  <c:v>73.209000000000003</c:v>
                </c:pt>
                <c:pt idx="6765">
                  <c:v>73.191000000000003</c:v>
                </c:pt>
                <c:pt idx="6766">
                  <c:v>73.167000000000002</c:v>
                </c:pt>
                <c:pt idx="6767">
                  <c:v>73.144000000000005</c:v>
                </c:pt>
                <c:pt idx="6768">
                  <c:v>73.123000000000005</c:v>
                </c:pt>
                <c:pt idx="6769">
                  <c:v>73.099000000000004</c:v>
                </c:pt>
                <c:pt idx="6770">
                  <c:v>73.067999999999998</c:v>
                </c:pt>
                <c:pt idx="6771">
                  <c:v>73.036000000000001</c:v>
                </c:pt>
                <c:pt idx="6772">
                  <c:v>73.022000000000006</c:v>
                </c:pt>
                <c:pt idx="6773">
                  <c:v>73.010999999999996</c:v>
                </c:pt>
                <c:pt idx="6774">
                  <c:v>72.992999999999995</c:v>
                </c:pt>
                <c:pt idx="6775">
                  <c:v>72.989999999999995</c:v>
                </c:pt>
                <c:pt idx="6776">
                  <c:v>72.986999999999995</c:v>
                </c:pt>
                <c:pt idx="6777">
                  <c:v>72.984999999999999</c:v>
                </c:pt>
                <c:pt idx="6778">
                  <c:v>73.009</c:v>
                </c:pt>
                <c:pt idx="6779">
                  <c:v>73.039000000000001</c:v>
                </c:pt>
                <c:pt idx="6780">
                  <c:v>73.067999999999998</c:v>
                </c:pt>
                <c:pt idx="6781">
                  <c:v>73.102999999999994</c:v>
                </c:pt>
                <c:pt idx="6782">
                  <c:v>73.146000000000001</c:v>
                </c:pt>
                <c:pt idx="6783">
                  <c:v>73.191000000000003</c:v>
                </c:pt>
                <c:pt idx="6784">
                  <c:v>73.244</c:v>
                </c:pt>
                <c:pt idx="6785">
                  <c:v>73.301000000000002</c:v>
                </c:pt>
                <c:pt idx="6786">
                  <c:v>73.355000000000004</c:v>
                </c:pt>
                <c:pt idx="6787">
                  <c:v>73.400999999999996</c:v>
                </c:pt>
                <c:pt idx="6788">
                  <c:v>73.438999999999993</c:v>
                </c:pt>
                <c:pt idx="6789">
                  <c:v>73.483000000000004</c:v>
                </c:pt>
                <c:pt idx="6790">
                  <c:v>73.533000000000001</c:v>
                </c:pt>
                <c:pt idx="6791">
                  <c:v>73.570999999999998</c:v>
                </c:pt>
                <c:pt idx="6792">
                  <c:v>73.602999999999994</c:v>
                </c:pt>
                <c:pt idx="6793">
                  <c:v>73.638000000000005</c:v>
                </c:pt>
                <c:pt idx="6794">
                  <c:v>73.668000000000006</c:v>
                </c:pt>
                <c:pt idx="6795">
                  <c:v>73.694000000000003</c:v>
                </c:pt>
                <c:pt idx="6796">
                  <c:v>73.724999999999994</c:v>
                </c:pt>
                <c:pt idx="6797">
                  <c:v>73.754999999999995</c:v>
                </c:pt>
                <c:pt idx="6798">
                  <c:v>73.775000000000006</c:v>
                </c:pt>
                <c:pt idx="6799">
                  <c:v>73.790000000000006</c:v>
                </c:pt>
                <c:pt idx="6800">
                  <c:v>73.796999999999997</c:v>
                </c:pt>
                <c:pt idx="6801">
                  <c:v>73.804000000000002</c:v>
                </c:pt>
                <c:pt idx="6802">
                  <c:v>73.822000000000003</c:v>
                </c:pt>
                <c:pt idx="6803">
                  <c:v>73.846999999999994</c:v>
                </c:pt>
                <c:pt idx="6804">
                  <c:v>73.879000000000005</c:v>
                </c:pt>
                <c:pt idx="6805">
                  <c:v>73.905000000000001</c:v>
                </c:pt>
                <c:pt idx="6806">
                  <c:v>73.929000000000002</c:v>
                </c:pt>
                <c:pt idx="6807">
                  <c:v>73.948999999999998</c:v>
                </c:pt>
                <c:pt idx="6808">
                  <c:v>73.963999999999999</c:v>
                </c:pt>
                <c:pt idx="6809">
                  <c:v>73.984999999999999</c:v>
                </c:pt>
                <c:pt idx="6810">
                  <c:v>74.004999999999995</c:v>
                </c:pt>
                <c:pt idx="6811">
                  <c:v>74.024000000000001</c:v>
                </c:pt>
                <c:pt idx="6812">
                  <c:v>74.048000000000002</c:v>
                </c:pt>
                <c:pt idx="6813">
                  <c:v>74.064999999999998</c:v>
                </c:pt>
                <c:pt idx="6814">
                  <c:v>74.09</c:v>
                </c:pt>
                <c:pt idx="6815">
                  <c:v>74.123000000000005</c:v>
                </c:pt>
                <c:pt idx="6816">
                  <c:v>74.153000000000006</c:v>
                </c:pt>
                <c:pt idx="6817">
                  <c:v>74.180999999999997</c:v>
                </c:pt>
                <c:pt idx="6818">
                  <c:v>74.203000000000003</c:v>
                </c:pt>
                <c:pt idx="6819">
                  <c:v>74.22</c:v>
                </c:pt>
                <c:pt idx="6820">
                  <c:v>74.228999999999999</c:v>
                </c:pt>
                <c:pt idx="6821">
                  <c:v>74.233000000000004</c:v>
                </c:pt>
                <c:pt idx="6822">
                  <c:v>74.241</c:v>
                </c:pt>
                <c:pt idx="6823">
                  <c:v>74.245999999999995</c:v>
                </c:pt>
                <c:pt idx="6824">
                  <c:v>74.256</c:v>
                </c:pt>
                <c:pt idx="6825">
                  <c:v>74.265000000000001</c:v>
                </c:pt>
                <c:pt idx="6826">
                  <c:v>74.271000000000001</c:v>
                </c:pt>
                <c:pt idx="6827">
                  <c:v>74.262</c:v>
                </c:pt>
                <c:pt idx="6828">
                  <c:v>74.247</c:v>
                </c:pt>
                <c:pt idx="6829">
                  <c:v>74.234999999999999</c:v>
                </c:pt>
                <c:pt idx="6830">
                  <c:v>74.224000000000004</c:v>
                </c:pt>
                <c:pt idx="6831">
                  <c:v>74.221999999999994</c:v>
                </c:pt>
                <c:pt idx="6832">
                  <c:v>74.224999999999994</c:v>
                </c:pt>
                <c:pt idx="6833">
                  <c:v>74.227999999999994</c:v>
                </c:pt>
                <c:pt idx="6834">
                  <c:v>74.233000000000004</c:v>
                </c:pt>
                <c:pt idx="6835">
                  <c:v>74.239999999999995</c:v>
                </c:pt>
                <c:pt idx="6836">
                  <c:v>74.251000000000005</c:v>
                </c:pt>
                <c:pt idx="6837">
                  <c:v>74.260000000000005</c:v>
                </c:pt>
                <c:pt idx="6838">
                  <c:v>74.269000000000005</c:v>
                </c:pt>
                <c:pt idx="6839">
                  <c:v>74.28</c:v>
                </c:pt>
                <c:pt idx="6840">
                  <c:v>74.290000000000006</c:v>
                </c:pt>
                <c:pt idx="6841">
                  <c:v>74.302999999999997</c:v>
                </c:pt>
                <c:pt idx="6842">
                  <c:v>74.313000000000002</c:v>
                </c:pt>
                <c:pt idx="6843">
                  <c:v>74.331999999999994</c:v>
                </c:pt>
                <c:pt idx="6844">
                  <c:v>74.349999999999994</c:v>
                </c:pt>
                <c:pt idx="6845">
                  <c:v>74.36</c:v>
                </c:pt>
                <c:pt idx="6846">
                  <c:v>74.369</c:v>
                </c:pt>
                <c:pt idx="6847">
                  <c:v>74.375</c:v>
                </c:pt>
                <c:pt idx="6848">
                  <c:v>74.384</c:v>
                </c:pt>
                <c:pt idx="6849">
                  <c:v>74.400000000000006</c:v>
                </c:pt>
                <c:pt idx="6850">
                  <c:v>74.42</c:v>
                </c:pt>
                <c:pt idx="6851">
                  <c:v>74.438000000000002</c:v>
                </c:pt>
                <c:pt idx="6852">
                  <c:v>74.460999999999999</c:v>
                </c:pt>
                <c:pt idx="6853">
                  <c:v>74.484999999999999</c:v>
                </c:pt>
                <c:pt idx="6854">
                  <c:v>74.504999999999995</c:v>
                </c:pt>
                <c:pt idx="6855">
                  <c:v>74.52</c:v>
                </c:pt>
                <c:pt idx="6856">
                  <c:v>74.537999999999997</c:v>
                </c:pt>
                <c:pt idx="6857">
                  <c:v>74.558000000000007</c:v>
                </c:pt>
                <c:pt idx="6858">
                  <c:v>74.570999999999998</c:v>
                </c:pt>
                <c:pt idx="6859">
                  <c:v>74.584000000000003</c:v>
                </c:pt>
                <c:pt idx="6860">
                  <c:v>74.599000000000004</c:v>
                </c:pt>
                <c:pt idx="6861">
                  <c:v>74.605000000000004</c:v>
                </c:pt>
                <c:pt idx="6862">
                  <c:v>74.606999999999999</c:v>
                </c:pt>
                <c:pt idx="6863">
                  <c:v>74.605000000000004</c:v>
                </c:pt>
                <c:pt idx="6864">
                  <c:v>74.602000000000004</c:v>
                </c:pt>
                <c:pt idx="6865">
                  <c:v>74.599999999999994</c:v>
                </c:pt>
                <c:pt idx="6866">
                  <c:v>74.599999999999994</c:v>
                </c:pt>
                <c:pt idx="6867">
                  <c:v>74.603999999999999</c:v>
                </c:pt>
                <c:pt idx="6868">
                  <c:v>74.597999999999999</c:v>
                </c:pt>
                <c:pt idx="6869">
                  <c:v>74.596000000000004</c:v>
                </c:pt>
                <c:pt idx="6870">
                  <c:v>74.596999999999994</c:v>
                </c:pt>
                <c:pt idx="6871">
                  <c:v>74.59</c:v>
                </c:pt>
                <c:pt idx="6872">
                  <c:v>74.591999999999999</c:v>
                </c:pt>
                <c:pt idx="6873">
                  <c:v>74.596000000000004</c:v>
                </c:pt>
                <c:pt idx="6874">
                  <c:v>74.596000000000004</c:v>
                </c:pt>
                <c:pt idx="6875">
                  <c:v>74.605000000000004</c:v>
                </c:pt>
                <c:pt idx="6876">
                  <c:v>74.611000000000004</c:v>
                </c:pt>
                <c:pt idx="6877">
                  <c:v>74.623999999999995</c:v>
                </c:pt>
                <c:pt idx="6878">
                  <c:v>74.638999999999996</c:v>
                </c:pt>
                <c:pt idx="6879">
                  <c:v>74.656000000000006</c:v>
                </c:pt>
                <c:pt idx="6880">
                  <c:v>74.679000000000002</c:v>
                </c:pt>
                <c:pt idx="6881">
                  <c:v>74.707999999999998</c:v>
                </c:pt>
                <c:pt idx="6882">
                  <c:v>74.738</c:v>
                </c:pt>
                <c:pt idx="6883">
                  <c:v>74.757999999999996</c:v>
                </c:pt>
                <c:pt idx="6884">
                  <c:v>74.768000000000001</c:v>
                </c:pt>
                <c:pt idx="6885">
                  <c:v>74.772000000000006</c:v>
                </c:pt>
                <c:pt idx="6886">
                  <c:v>74.789000000000001</c:v>
                </c:pt>
                <c:pt idx="6887">
                  <c:v>74.825000000000003</c:v>
                </c:pt>
                <c:pt idx="6888">
                  <c:v>74.826999999999998</c:v>
                </c:pt>
                <c:pt idx="6889">
                  <c:v>74.843000000000004</c:v>
                </c:pt>
                <c:pt idx="6890">
                  <c:v>74.850999999999999</c:v>
                </c:pt>
                <c:pt idx="6891">
                  <c:v>74.852999999999994</c:v>
                </c:pt>
                <c:pt idx="6892">
                  <c:v>74.837000000000003</c:v>
                </c:pt>
                <c:pt idx="6893">
                  <c:v>74.820999999999998</c:v>
                </c:pt>
                <c:pt idx="6894">
                  <c:v>74.805999999999997</c:v>
                </c:pt>
                <c:pt idx="6895">
                  <c:v>74.775000000000006</c:v>
                </c:pt>
                <c:pt idx="6896">
                  <c:v>74.739999999999995</c:v>
                </c:pt>
                <c:pt idx="6897">
                  <c:v>74.695999999999998</c:v>
                </c:pt>
                <c:pt idx="6898">
                  <c:v>74.644000000000005</c:v>
                </c:pt>
                <c:pt idx="6899">
                  <c:v>74.588999999999999</c:v>
                </c:pt>
                <c:pt idx="6900">
                  <c:v>74.524000000000001</c:v>
                </c:pt>
                <c:pt idx="6901">
                  <c:v>74.462999999999994</c:v>
                </c:pt>
                <c:pt idx="6902">
                  <c:v>74.412000000000006</c:v>
                </c:pt>
                <c:pt idx="6903">
                  <c:v>74.337999999999994</c:v>
                </c:pt>
                <c:pt idx="6904">
                  <c:v>74.268000000000001</c:v>
                </c:pt>
                <c:pt idx="6905">
                  <c:v>74.210999999999999</c:v>
                </c:pt>
                <c:pt idx="6906">
                  <c:v>74.144999999999996</c:v>
                </c:pt>
                <c:pt idx="6907">
                  <c:v>74.091999999999999</c:v>
                </c:pt>
                <c:pt idx="6908">
                  <c:v>74.043000000000006</c:v>
                </c:pt>
                <c:pt idx="6909">
                  <c:v>73.988</c:v>
                </c:pt>
                <c:pt idx="6910">
                  <c:v>73.938000000000002</c:v>
                </c:pt>
                <c:pt idx="6911">
                  <c:v>73.882000000000005</c:v>
                </c:pt>
                <c:pt idx="6912">
                  <c:v>73.835999999999999</c:v>
                </c:pt>
                <c:pt idx="6913">
                  <c:v>73.808000000000007</c:v>
                </c:pt>
                <c:pt idx="6914">
                  <c:v>73.769000000000005</c:v>
                </c:pt>
                <c:pt idx="6915">
                  <c:v>73.715000000000003</c:v>
                </c:pt>
                <c:pt idx="6916">
                  <c:v>73.653999999999996</c:v>
                </c:pt>
                <c:pt idx="6917">
                  <c:v>73.599999999999994</c:v>
                </c:pt>
                <c:pt idx="6918">
                  <c:v>73.543999999999997</c:v>
                </c:pt>
                <c:pt idx="6919">
                  <c:v>73.468999999999994</c:v>
                </c:pt>
                <c:pt idx="6920">
                  <c:v>73.382000000000005</c:v>
                </c:pt>
                <c:pt idx="6921">
                  <c:v>73.293000000000006</c:v>
                </c:pt>
                <c:pt idx="6922">
                  <c:v>73.186999999999998</c:v>
                </c:pt>
                <c:pt idx="6923">
                  <c:v>73.067999999999998</c:v>
                </c:pt>
                <c:pt idx="6924">
                  <c:v>72.933000000000007</c:v>
                </c:pt>
                <c:pt idx="6925">
                  <c:v>72.784000000000006</c:v>
                </c:pt>
                <c:pt idx="6926">
                  <c:v>72.632000000000005</c:v>
                </c:pt>
                <c:pt idx="6927">
                  <c:v>72.472999999999999</c:v>
                </c:pt>
                <c:pt idx="6928">
                  <c:v>72.308999999999997</c:v>
                </c:pt>
                <c:pt idx="6929">
                  <c:v>72.138000000000005</c:v>
                </c:pt>
                <c:pt idx="6930">
                  <c:v>71.959999999999994</c:v>
                </c:pt>
                <c:pt idx="6931">
                  <c:v>71.775000000000006</c:v>
                </c:pt>
                <c:pt idx="6932">
                  <c:v>71.597999999999999</c:v>
                </c:pt>
                <c:pt idx="6933">
                  <c:v>71.41</c:v>
                </c:pt>
                <c:pt idx="6934">
                  <c:v>71.203000000000003</c:v>
                </c:pt>
                <c:pt idx="6935">
                  <c:v>71.010999999999996</c:v>
                </c:pt>
                <c:pt idx="6936">
                  <c:v>70.817999999999998</c:v>
                </c:pt>
                <c:pt idx="6937">
                  <c:v>70.632999999999996</c:v>
                </c:pt>
                <c:pt idx="6938">
                  <c:v>70.441999999999993</c:v>
                </c:pt>
                <c:pt idx="6939">
                  <c:v>70.245000000000005</c:v>
                </c:pt>
                <c:pt idx="6940">
                  <c:v>70.061999999999998</c:v>
                </c:pt>
                <c:pt idx="6941">
                  <c:v>69.882000000000005</c:v>
                </c:pt>
                <c:pt idx="6942">
                  <c:v>69.712000000000003</c:v>
                </c:pt>
                <c:pt idx="6943">
                  <c:v>69.545000000000002</c:v>
                </c:pt>
                <c:pt idx="6944">
                  <c:v>69.385999999999996</c:v>
                </c:pt>
                <c:pt idx="6945">
                  <c:v>69.236000000000004</c:v>
                </c:pt>
                <c:pt idx="6946">
                  <c:v>69.087999999999994</c:v>
                </c:pt>
                <c:pt idx="6947">
                  <c:v>68.95</c:v>
                </c:pt>
                <c:pt idx="6948">
                  <c:v>68.825999999999993</c:v>
                </c:pt>
                <c:pt idx="6949">
                  <c:v>68.703999999999994</c:v>
                </c:pt>
                <c:pt idx="6950">
                  <c:v>68.572000000000003</c:v>
                </c:pt>
                <c:pt idx="6951">
                  <c:v>68.453999999999994</c:v>
                </c:pt>
                <c:pt idx="6952">
                  <c:v>68.343999999999994</c:v>
                </c:pt>
                <c:pt idx="6953">
                  <c:v>68.233000000000004</c:v>
                </c:pt>
                <c:pt idx="6954">
                  <c:v>68.125</c:v>
                </c:pt>
                <c:pt idx="6955">
                  <c:v>68.004000000000005</c:v>
                </c:pt>
                <c:pt idx="6956">
                  <c:v>67.882000000000005</c:v>
                </c:pt>
                <c:pt idx="6957">
                  <c:v>67.772000000000006</c:v>
                </c:pt>
                <c:pt idx="6958">
                  <c:v>67.671000000000006</c:v>
                </c:pt>
                <c:pt idx="6959">
                  <c:v>67.573999999999998</c:v>
                </c:pt>
                <c:pt idx="6960">
                  <c:v>67.477999999999994</c:v>
                </c:pt>
                <c:pt idx="6961">
                  <c:v>67.381</c:v>
                </c:pt>
                <c:pt idx="6962">
                  <c:v>67.284999999999997</c:v>
                </c:pt>
                <c:pt idx="6963">
                  <c:v>67.204999999999998</c:v>
                </c:pt>
                <c:pt idx="6964">
                  <c:v>67.134</c:v>
                </c:pt>
                <c:pt idx="6965">
                  <c:v>67.057000000000002</c:v>
                </c:pt>
                <c:pt idx="6966">
                  <c:v>66.974999999999994</c:v>
                </c:pt>
                <c:pt idx="6967">
                  <c:v>66.89</c:v>
                </c:pt>
                <c:pt idx="6968">
                  <c:v>66.816000000000003</c:v>
                </c:pt>
                <c:pt idx="6969">
                  <c:v>66.75</c:v>
                </c:pt>
                <c:pt idx="6970">
                  <c:v>66.688999999999993</c:v>
                </c:pt>
                <c:pt idx="6971">
                  <c:v>66.628</c:v>
                </c:pt>
                <c:pt idx="6972">
                  <c:v>66.563000000000002</c:v>
                </c:pt>
                <c:pt idx="6973">
                  <c:v>66.498000000000005</c:v>
                </c:pt>
                <c:pt idx="6974">
                  <c:v>66.432000000000002</c:v>
                </c:pt>
                <c:pt idx="6975">
                  <c:v>66.358000000000004</c:v>
                </c:pt>
                <c:pt idx="6976">
                  <c:v>66.283000000000001</c:v>
                </c:pt>
                <c:pt idx="6977">
                  <c:v>66.210999999999999</c:v>
                </c:pt>
                <c:pt idx="6978">
                  <c:v>66.138000000000005</c:v>
                </c:pt>
                <c:pt idx="6979">
                  <c:v>66.063000000000002</c:v>
                </c:pt>
                <c:pt idx="6980">
                  <c:v>65.983999999999995</c:v>
                </c:pt>
                <c:pt idx="6981">
                  <c:v>65.900999999999996</c:v>
                </c:pt>
                <c:pt idx="6982">
                  <c:v>65.816999999999993</c:v>
                </c:pt>
                <c:pt idx="6983">
                  <c:v>65.733000000000004</c:v>
                </c:pt>
                <c:pt idx="6984">
                  <c:v>65.650000000000006</c:v>
                </c:pt>
                <c:pt idx="6985">
                  <c:v>65.572000000000003</c:v>
                </c:pt>
                <c:pt idx="6986">
                  <c:v>65.495000000000005</c:v>
                </c:pt>
                <c:pt idx="6987">
                  <c:v>65.415999999999997</c:v>
                </c:pt>
                <c:pt idx="6988">
                  <c:v>65.344999999999999</c:v>
                </c:pt>
                <c:pt idx="6989">
                  <c:v>65.278000000000006</c:v>
                </c:pt>
                <c:pt idx="6990">
                  <c:v>65.209999999999994</c:v>
                </c:pt>
                <c:pt idx="6991">
                  <c:v>65.144999999999996</c:v>
                </c:pt>
                <c:pt idx="6992">
                  <c:v>65.093999999999994</c:v>
                </c:pt>
                <c:pt idx="6993">
                  <c:v>65.052999999999997</c:v>
                </c:pt>
                <c:pt idx="6994">
                  <c:v>65.028999999999996</c:v>
                </c:pt>
                <c:pt idx="6995">
                  <c:v>65.006</c:v>
                </c:pt>
                <c:pt idx="6996">
                  <c:v>64.975999999999999</c:v>
                </c:pt>
                <c:pt idx="6997">
                  <c:v>64.960999999999999</c:v>
                </c:pt>
                <c:pt idx="6998">
                  <c:v>64.959999999999994</c:v>
                </c:pt>
                <c:pt idx="6999">
                  <c:v>64.956000000000003</c:v>
                </c:pt>
                <c:pt idx="7000">
                  <c:v>64.947999999999993</c:v>
                </c:pt>
                <c:pt idx="7001">
                  <c:v>64.936999999999998</c:v>
                </c:pt>
                <c:pt idx="7002">
                  <c:v>64.933000000000007</c:v>
                </c:pt>
                <c:pt idx="7003">
                  <c:v>64.935000000000002</c:v>
                </c:pt>
                <c:pt idx="7004">
                  <c:v>64.935000000000002</c:v>
                </c:pt>
                <c:pt idx="7005">
                  <c:v>64.924999999999997</c:v>
                </c:pt>
                <c:pt idx="7006">
                  <c:v>64.908000000000001</c:v>
                </c:pt>
                <c:pt idx="7007">
                  <c:v>64.894999999999996</c:v>
                </c:pt>
                <c:pt idx="7008">
                  <c:v>64.894000000000005</c:v>
                </c:pt>
                <c:pt idx="7009">
                  <c:v>64.879000000000005</c:v>
                </c:pt>
                <c:pt idx="7010">
                  <c:v>64.855999999999995</c:v>
                </c:pt>
                <c:pt idx="7011">
                  <c:v>64.83</c:v>
                </c:pt>
                <c:pt idx="7012">
                  <c:v>64.805999999999997</c:v>
                </c:pt>
                <c:pt idx="7013">
                  <c:v>64.781000000000006</c:v>
                </c:pt>
                <c:pt idx="7014">
                  <c:v>64.763999999999996</c:v>
                </c:pt>
                <c:pt idx="7015">
                  <c:v>64.748999999999995</c:v>
                </c:pt>
                <c:pt idx="7016">
                  <c:v>64.739000000000004</c:v>
                </c:pt>
                <c:pt idx="7017">
                  <c:v>64.730999999999995</c:v>
                </c:pt>
                <c:pt idx="7018">
                  <c:v>64.72</c:v>
                </c:pt>
                <c:pt idx="7019">
                  <c:v>64.710999999999999</c:v>
                </c:pt>
                <c:pt idx="7020">
                  <c:v>64.706999999999994</c:v>
                </c:pt>
                <c:pt idx="7021">
                  <c:v>64.703000000000003</c:v>
                </c:pt>
                <c:pt idx="7022">
                  <c:v>64.703999999999994</c:v>
                </c:pt>
                <c:pt idx="7023">
                  <c:v>64.703000000000003</c:v>
                </c:pt>
                <c:pt idx="7024">
                  <c:v>64.712000000000003</c:v>
                </c:pt>
                <c:pt idx="7025">
                  <c:v>64.721999999999994</c:v>
                </c:pt>
                <c:pt idx="7026">
                  <c:v>64.73</c:v>
                </c:pt>
                <c:pt idx="7027">
                  <c:v>64.739000000000004</c:v>
                </c:pt>
                <c:pt idx="7028">
                  <c:v>64.747</c:v>
                </c:pt>
                <c:pt idx="7029">
                  <c:v>64.763999999999996</c:v>
                </c:pt>
                <c:pt idx="7030">
                  <c:v>64.783000000000001</c:v>
                </c:pt>
                <c:pt idx="7031">
                  <c:v>64.802000000000007</c:v>
                </c:pt>
                <c:pt idx="7032">
                  <c:v>64.813999999999993</c:v>
                </c:pt>
                <c:pt idx="7033">
                  <c:v>64.825999999999993</c:v>
                </c:pt>
                <c:pt idx="7034">
                  <c:v>64.844999999999999</c:v>
                </c:pt>
                <c:pt idx="7035">
                  <c:v>64.864999999999995</c:v>
                </c:pt>
                <c:pt idx="7036">
                  <c:v>64.882000000000005</c:v>
                </c:pt>
                <c:pt idx="7037">
                  <c:v>64.891999999999996</c:v>
                </c:pt>
                <c:pt idx="7038">
                  <c:v>64.894999999999996</c:v>
                </c:pt>
                <c:pt idx="7039">
                  <c:v>64.891000000000005</c:v>
                </c:pt>
                <c:pt idx="7040">
                  <c:v>64.888999999999996</c:v>
                </c:pt>
                <c:pt idx="7041">
                  <c:v>64.89</c:v>
                </c:pt>
                <c:pt idx="7042">
                  <c:v>64.887</c:v>
                </c:pt>
                <c:pt idx="7043">
                  <c:v>64.882000000000005</c:v>
                </c:pt>
                <c:pt idx="7044">
                  <c:v>64.876999999999995</c:v>
                </c:pt>
                <c:pt idx="7045">
                  <c:v>64.873000000000005</c:v>
                </c:pt>
                <c:pt idx="7046">
                  <c:v>64.867999999999995</c:v>
                </c:pt>
                <c:pt idx="7047">
                  <c:v>64.863</c:v>
                </c:pt>
                <c:pt idx="7048">
                  <c:v>64.855000000000004</c:v>
                </c:pt>
                <c:pt idx="7049">
                  <c:v>64.843999999999994</c:v>
                </c:pt>
                <c:pt idx="7050">
                  <c:v>64.840999999999994</c:v>
                </c:pt>
                <c:pt idx="7051">
                  <c:v>64.844999999999999</c:v>
                </c:pt>
                <c:pt idx="7052">
                  <c:v>64.852000000000004</c:v>
                </c:pt>
                <c:pt idx="7053">
                  <c:v>64.858999999999995</c:v>
                </c:pt>
                <c:pt idx="7054">
                  <c:v>64.863</c:v>
                </c:pt>
                <c:pt idx="7055">
                  <c:v>64.867000000000004</c:v>
                </c:pt>
                <c:pt idx="7056">
                  <c:v>64.873999999999995</c:v>
                </c:pt>
                <c:pt idx="7057">
                  <c:v>64.891000000000005</c:v>
                </c:pt>
                <c:pt idx="7058">
                  <c:v>64.903999999999996</c:v>
                </c:pt>
                <c:pt idx="7059">
                  <c:v>64.923000000000002</c:v>
                </c:pt>
                <c:pt idx="7060">
                  <c:v>64.944000000000003</c:v>
                </c:pt>
                <c:pt idx="7061">
                  <c:v>64.962000000000003</c:v>
                </c:pt>
                <c:pt idx="7062">
                  <c:v>64.974999999999994</c:v>
                </c:pt>
                <c:pt idx="7063">
                  <c:v>64.989000000000004</c:v>
                </c:pt>
                <c:pt idx="7064">
                  <c:v>64.998000000000005</c:v>
                </c:pt>
                <c:pt idx="7065">
                  <c:v>65</c:v>
                </c:pt>
                <c:pt idx="7066">
                  <c:v>64.992000000000004</c:v>
                </c:pt>
                <c:pt idx="7067">
                  <c:v>64.981999999999999</c:v>
                </c:pt>
                <c:pt idx="7068">
                  <c:v>64.974000000000004</c:v>
                </c:pt>
                <c:pt idx="7069">
                  <c:v>64.963999999999999</c:v>
                </c:pt>
                <c:pt idx="7070">
                  <c:v>64.957999999999998</c:v>
                </c:pt>
                <c:pt idx="7071">
                  <c:v>64.953000000000003</c:v>
                </c:pt>
                <c:pt idx="7072">
                  <c:v>64.944999999999993</c:v>
                </c:pt>
                <c:pt idx="7073">
                  <c:v>64.941000000000003</c:v>
                </c:pt>
                <c:pt idx="7074">
                  <c:v>64.94</c:v>
                </c:pt>
                <c:pt idx="7075">
                  <c:v>64.938999999999993</c:v>
                </c:pt>
                <c:pt idx="7076">
                  <c:v>64.938999999999993</c:v>
                </c:pt>
                <c:pt idx="7077">
                  <c:v>64.942999999999998</c:v>
                </c:pt>
                <c:pt idx="7078">
                  <c:v>64.947999999999993</c:v>
                </c:pt>
                <c:pt idx="7079">
                  <c:v>64.950999999999993</c:v>
                </c:pt>
                <c:pt idx="7080">
                  <c:v>64.956000000000003</c:v>
                </c:pt>
                <c:pt idx="7081">
                  <c:v>64.960999999999999</c:v>
                </c:pt>
                <c:pt idx="7082">
                  <c:v>64.966999999999999</c:v>
                </c:pt>
                <c:pt idx="7083">
                  <c:v>64.977000000000004</c:v>
                </c:pt>
                <c:pt idx="7084">
                  <c:v>64.989000000000004</c:v>
                </c:pt>
                <c:pt idx="7085">
                  <c:v>65.009</c:v>
                </c:pt>
                <c:pt idx="7086">
                  <c:v>65.031999999999996</c:v>
                </c:pt>
                <c:pt idx="7087">
                  <c:v>65.057000000000002</c:v>
                </c:pt>
                <c:pt idx="7088">
                  <c:v>65.076999999999998</c:v>
                </c:pt>
                <c:pt idx="7089">
                  <c:v>65.084000000000003</c:v>
                </c:pt>
                <c:pt idx="7090">
                  <c:v>65.091999999999999</c:v>
                </c:pt>
                <c:pt idx="7091">
                  <c:v>65.105999999999995</c:v>
                </c:pt>
                <c:pt idx="7092">
                  <c:v>65.105999999999995</c:v>
                </c:pt>
                <c:pt idx="7093">
                  <c:v>65.096999999999994</c:v>
                </c:pt>
                <c:pt idx="7094">
                  <c:v>65.099000000000004</c:v>
                </c:pt>
                <c:pt idx="7095">
                  <c:v>65.097999999999999</c:v>
                </c:pt>
                <c:pt idx="7096">
                  <c:v>65.075000000000003</c:v>
                </c:pt>
                <c:pt idx="7097">
                  <c:v>65.045000000000002</c:v>
                </c:pt>
                <c:pt idx="7098">
                  <c:v>65.039000000000001</c:v>
                </c:pt>
                <c:pt idx="7099">
                  <c:v>65.022999999999996</c:v>
                </c:pt>
                <c:pt idx="7100">
                  <c:v>64.992999999999995</c:v>
                </c:pt>
                <c:pt idx="7101">
                  <c:v>64.972999999999999</c:v>
                </c:pt>
                <c:pt idx="7102">
                  <c:v>64.959000000000003</c:v>
                </c:pt>
                <c:pt idx="7103">
                  <c:v>64.936000000000007</c:v>
                </c:pt>
                <c:pt idx="7104">
                  <c:v>64.902000000000001</c:v>
                </c:pt>
                <c:pt idx="7105">
                  <c:v>64.888999999999996</c:v>
                </c:pt>
                <c:pt idx="7106">
                  <c:v>64.885000000000005</c:v>
                </c:pt>
                <c:pt idx="7107">
                  <c:v>64.878</c:v>
                </c:pt>
                <c:pt idx="7108">
                  <c:v>64.864000000000004</c:v>
                </c:pt>
                <c:pt idx="7109">
                  <c:v>64.863</c:v>
                </c:pt>
                <c:pt idx="7110">
                  <c:v>64.869</c:v>
                </c:pt>
                <c:pt idx="7111">
                  <c:v>64.884</c:v>
                </c:pt>
                <c:pt idx="7112">
                  <c:v>64.906999999999996</c:v>
                </c:pt>
                <c:pt idx="7113">
                  <c:v>64.94</c:v>
                </c:pt>
                <c:pt idx="7114">
                  <c:v>64.989999999999995</c:v>
                </c:pt>
                <c:pt idx="7115">
                  <c:v>65.043000000000006</c:v>
                </c:pt>
                <c:pt idx="7116">
                  <c:v>65.093000000000004</c:v>
                </c:pt>
                <c:pt idx="7117">
                  <c:v>65.13</c:v>
                </c:pt>
                <c:pt idx="7118">
                  <c:v>65.150999999999996</c:v>
                </c:pt>
                <c:pt idx="7119">
                  <c:v>65.165999999999997</c:v>
                </c:pt>
                <c:pt idx="7120">
                  <c:v>65.191999999999993</c:v>
                </c:pt>
                <c:pt idx="7121">
                  <c:v>65.218999999999994</c:v>
                </c:pt>
                <c:pt idx="7122">
                  <c:v>65.227000000000004</c:v>
                </c:pt>
                <c:pt idx="7123">
                  <c:v>65.239999999999995</c:v>
                </c:pt>
                <c:pt idx="7124">
                  <c:v>65.262</c:v>
                </c:pt>
                <c:pt idx="7125">
                  <c:v>65.269000000000005</c:v>
                </c:pt>
                <c:pt idx="7126">
                  <c:v>65.271000000000001</c:v>
                </c:pt>
                <c:pt idx="7127">
                  <c:v>65.281999999999996</c:v>
                </c:pt>
                <c:pt idx="7128">
                  <c:v>65.284000000000006</c:v>
                </c:pt>
                <c:pt idx="7129">
                  <c:v>65.295000000000002</c:v>
                </c:pt>
                <c:pt idx="7130">
                  <c:v>65.296000000000006</c:v>
                </c:pt>
                <c:pt idx="7131">
                  <c:v>65.296000000000006</c:v>
                </c:pt>
                <c:pt idx="7132">
                  <c:v>65.322000000000003</c:v>
                </c:pt>
                <c:pt idx="7133">
                  <c:v>65.335999999999999</c:v>
                </c:pt>
                <c:pt idx="7134">
                  <c:v>65.361999999999995</c:v>
                </c:pt>
                <c:pt idx="7135">
                  <c:v>65.394000000000005</c:v>
                </c:pt>
                <c:pt idx="7136">
                  <c:v>65.432000000000002</c:v>
                </c:pt>
                <c:pt idx="7137">
                  <c:v>65.492000000000004</c:v>
                </c:pt>
                <c:pt idx="7138">
                  <c:v>65.548000000000002</c:v>
                </c:pt>
                <c:pt idx="7139">
                  <c:v>65.599000000000004</c:v>
                </c:pt>
                <c:pt idx="7140">
                  <c:v>65.644000000000005</c:v>
                </c:pt>
                <c:pt idx="7141">
                  <c:v>65.695999999999998</c:v>
                </c:pt>
                <c:pt idx="7142">
                  <c:v>65.754000000000005</c:v>
                </c:pt>
                <c:pt idx="7143">
                  <c:v>65.805000000000007</c:v>
                </c:pt>
                <c:pt idx="7144">
                  <c:v>65.858000000000004</c:v>
                </c:pt>
                <c:pt idx="7145">
                  <c:v>65.906000000000006</c:v>
                </c:pt>
                <c:pt idx="7146">
                  <c:v>65.953000000000003</c:v>
                </c:pt>
                <c:pt idx="7147">
                  <c:v>65.997</c:v>
                </c:pt>
                <c:pt idx="7148">
                  <c:v>66.05</c:v>
                </c:pt>
                <c:pt idx="7149">
                  <c:v>66.105999999999995</c:v>
                </c:pt>
                <c:pt idx="7150">
                  <c:v>66.153999999999996</c:v>
                </c:pt>
                <c:pt idx="7151">
                  <c:v>66.192999999999998</c:v>
                </c:pt>
                <c:pt idx="7152">
                  <c:v>66.245000000000005</c:v>
                </c:pt>
                <c:pt idx="7153">
                  <c:v>66.28</c:v>
                </c:pt>
                <c:pt idx="7154">
                  <c:v>66.316999999999993</c:v>
                </c:pt>
                <c:pt idx="7155">
                  <c:v>66.349999999999994</c:v>
                </c:pt>
                <c:pt idx="7156">
                  <c:v>66.385999999999996</c:v>
                </c:pt>
                <c:pt idx="7157">
                  <c:v>66.403999999999996</c:v>
                </c:pt>
                <c:pt idx="7158">
                  <c:v>66.424999999999997</c:v>
                </c:pt>
                <c:pt idx="7159">
                  <c:v>66.459000000000003</c:v>
                </c:pt>
                <c:pt idx="7160">
                  <c:v>66.494</c:v>
                </c:pt>
                <c:pt idx="7161">
                  <c:v>66.531999999999996</c:v>
                </c:pt>
                <c:pt idx="7162">
                  <c:v>66.56</c:v>
                </c:pt>
                <c:pt idx="7163">
                  <c:v>66.584999999999994</c:v>
                </c:pt>
                <c:pt idx="7164">
                  <c:v>66.62</c:v>
                </c:pt>
                <c:pt idx="7165">
                  <c:v>66.655000000000001</c:v>
                </c:pt>
                <c:pt idx="7166">
                  <c:v>66.680999999999997</c:v>
                </c:pt>
                <c:pt idx="7167">
                  <c:v>66.7</c:v>
                </c:pt>
                <c:pt idx="7168">
                  <c:v>66.703999999999994</c:v>
                </c:pt>
                <c:pt idx="7169">
                  <c:v>66.712999999999994</c:v>
                </c:pt>
                <c:pt idx="7170">
                  <c:v>66.709000000000003</c:v>
                </c:pt>
                <c:pt idx="7171">
                  <c:v>66.692999999999998</c:v>
                </c:pt>
                <c:pt idx="7172">
                  <c:v>66.680999999999997</c:v>
                </c:pt>
                <c:pt idx="7173">
                  <c:v>66.658000000000001</c:v>
                </c:pt>
                <c:pt idx="7174">
                  <c:v>66.634</c:v>
                </c:pt>
                <c:pt idx="7175">
                  <c:v>66.62</c:v>
                </c:pt>
                <c:pt idx="7176">
                  <c:v>66.611999999999995</c:v>
                </c:pt>
                <c:pt idx="7177">
                  <c:v>66.599999999999994</c:v>
                </c:pt>
                <c:pt idx="7178">
                  <c:v>66.591999999999999</c:v>
                </c:pt>
                <c:pt idx="7179">
                  <c:v>66.59</c:v>
                </c:pt>
                <c:pt idx="7180">
                  <c:v>66.590999999999994</c:v>
                </c:pt>
                <c:pt idx="7181">
                  <c:v>66.593999999999994</c:v>
                </c:pt>
                <c:pt idx="7182">
                  <c:v>66.603999999999999</c:v>
                </c:pt>
                <c:pt idx="7183">
                  <c:v>66.623999999999995</c:v>
                </c:pt>
                <c:pt idx="7184">
                  <c:v>66.653000000000006</c:v>
                </c:pt>
                <c:pt idx="7185">
                  <c:v>66.676000000000002</c:v>
                </c:pt>
                <c:pt idx="7186">
                  <c:v>66.700999999999993</c:v>
                </c:pt>
                <c:pt idx="7187">
                  <c:v>66.733000000000004</c:v>
                </c:pt>
                <c:pt idx="7188">
                  <c:v>66.771000000000001</c:v>
                </c:pt>
                <c:pt idx="7189">
                  <c:v>66.8</c:v>
                </c:pt>
                <c:pt idx="7190">
                  <c:v>66.823999999999998</c:v>
                </c:pt>
                <c:pt idx="7191">
                  <c:v>66.843999999999994</c:v>
                </c:pt>
                <c:pt idx="7192">
                  <c:v>66.855000000000004</c:v>
                </c:pt>
                <c:pt idx="7193">
                  <c:v>66.879000000000005</c:v>
                </c:pt>
                <c:pt idx="7194">
                  <c:v>66.906000000000006</c:v>
                </c:pt>
                <c:pt idx="7195">
                  <c:v>66.930999999999997</c:v>
                </c:pt>
                <c:pt idx="7196">
                  <c:v>66.965000000000003</c:v>
                </c:pt>
                <c:pt idx="7197">
                  <c:v>66.992999999999995</c:v>
                </c:pt>
                <c:pt idx="7198">
                  <c:v>67.001999999999995</c:v>
                </c:pt>
                <c:pt idx="7199">
                  <c:v>67</c:v>
                </c:pt>
                <c:pt idx="7200">
                  <c:v>67.004999999999995</c:v>
                </c:pt>
                <c:pt idx="7201">
                  <c:v>67.02</c:v>
                </c:pt>
                <c:pt idx="7202">
                  <c:v>67.034999999999997</c:v>
                </c:pt>
                <c:pt idx="7203">
                  <c:v>67.045000000000002</c:v>
                </c:pt>
                <c:pt idx="7204">
                  <c:v>67.051000000000002</c:v>
                </c:pt>
                <c:pt idx="7205">
                  <c:v>67.055999999999997</c:v>
                </c:pt>
                <c:pt idx="7206">
                  <c:v>67.06</c:v>
                </c:pt>
                <c:pt idx="7207">
                  <c:v>67.067999999999998</c:v>
                </c:pt>
                <c:pt idx="7208">
                  <c:v>67.073999999999998</c:v>
                </c:pt>
                <c:pt idx="7209">
                  <c:v>67.085999999999999</c:v>
                </c:pt>
                <c:pt idx="7210">
                  <c:v>67.091999999999999</c:v>
                </c:pt>
                <c:pt idx="7211">
                  <c:v>67.085999999999999</c:v>
                </c:pt>
                <c:pt idx="7212">
                  <c:v>67.081999999999994</c:v>
                </c:pt>
                <c:pt idx="7213">
                  <c:v>67.093999999999994</c:v>
                </c:pt>
                <c:pt idx="7214">
                  <c:v>67.11</c:v>
                </c:pt>
                <c:pt idx="7215">
                  <c:v>67.129000000000005</c:v>
                </c:pt>
                <c:pt idx="7216">
                  <c:v>67.138999999999996</c:v>
                </c:pt>
                <c:pt idx="7217">
                  <c:v>67.144000000000005</c:v>
                </c:pt>
                <c:pt idx="7218">
                  <c:v>67.152000000000001</c:v>
                </c:pt>
                <c:pt idx="7219">
                  <c:v>67.156000000000006</c:v>
                </c:pt>
                <c:pt idx="7220">
                  <c:v>67.161000000000001</c:v>
                </c:pt>
                <c:pt idx="7221">
                  <c:v>67.171000000000006</c:v>
                </c:pt>
                <c:pt idx="7222">
                  <c:v>67.19</c:v>
                </c:pt>
                <c:pt idx="7223">
                  <c:v>67.206000000000003</c:v>
                </c:pt>
                <c:pt idx="7224">
                  <c:v>67.218000000000004</c:v>
                </c:pt>
                <c:pt idx="7225">
                  <c:v>67.221000000000004</c:v>
                </c:pt>
                <c:pt idx="7226">
                  <c:v>67.230999999999995</c:v>
                </c:pt>
                <c:pt idx="7227">
                  <c:v>67.239000000000004</c:v>
                </c:pt>
                <c:pt idx="7228">
                  <c:v>67.245999999999995</c:v>
                </c:pt>
                <c:pt idx="7229">
                  <c:v>67.251000000000005</c:v>
                </c:pt>
                <c:pt idx="7230">
                  <c:v>67.259</c:v>
                </c:pt>
                <c:pt idx="7231">
                  <c:v>67.272000000000006</c:v>
                </c:pt>
                <c:pt idx="7232">
                  <c:v>67.292000000000002</c:v>
                </c:pt>
                <c:pt idx="7233">
                  <c:v>67.313000000000002</c:v>
                </c:pt>
                <c:pt idx="7234">
                  <c:v>67.325999999999993</c:v>
                </c:pt>
                <c:pt idx="7235">
                  <c:v>67.332999999999998</c:v>
                </c:pt>
                <c:pt idx="7236">
                  <c:v>67.337000000000003</c:v>
                </c:pt>
                <c:pt idx="7237">
                  <c:v>67.337000000000003</c:v>
                </c:pt>
                <c:pt idx="7238">
                  <c:v>67.337000000000003</c:v>
                </c:pt>
                <c:pt idx="7239">
                  <c:v>67.331999999999994</c:v>
                </c:pt>
                <c:pt idx="7240">
                  <c:v>67.328000000000003</c:v>
                </c:pt>
                <c:pt idx="7241">
                  <c:v>67.33</c:v>
                </c:pt>
                <c:pt idx="7242">
                  <c:v>67.331000000000003</c:v>
                </c:pt>
                <c:pt idx="7243">
                  <c:v>67.332999999999998</c:v>
                </c:pt>
                <c:pt idx="7244">
                  <c:v>67.335999999999999</c:v>
                </c:pt>
                <c:pt idx="7245">
                  <c:v>67.328999999999994</c:v>
                </c:pt>
                <c:pt idx="7246">
                  <c:v>67.305999999999997</c:v>
                </c:pt>
                <c:pt idx="7247">
                  <c:v>67.272000000000006</c:v>
                </c:pt>
                <c:pt idx="7248">
                  <c:v>67.248999999999995</c:v>
                </c:pt>
                <c:pt idx="7249">
                  <c:v>67.23</c:v>
                </c:pt>
                <c:pt idx="7250">
                  <c:v>67.218999999999994</c:v>
                </c:pt>
                <c:pt idx="7251">
                  <c:v>67.212000000000003</c:v>
                </c:pt>
                <c:pt idx="7252">
                  <c:v>67.209000000000003</c:v>
                </c:pt>
                <c:pt idx="7253">
                  <c:v>67.201999999999998</c:v>
                </c:pt>
                <c:pt idx="7254">
                  <c:v>67.191000000000003</c:v>
                </c:pt>
                <c:pt idx="7255">
                  <c:v>67.177999999999997</c:v>
                </c:pt>
                <c:pt idx="7256">
                  <c:v>67.167000000000002</c:v>
                </c:pt>
                <c:pt idx="7257">
                  <c:v>67.165000000000006</c:v>
                </c:pt>
                <c:pt idx="7258">
                  <c:v>67.164000000000001</c:v>
                </c:pt>
                <c:pt idx="7259">
                  <c:v>67.16</c:v>
                </c:pt>
                <c:pt idx="7260">
                  <c:v>67.168000000000006</c:v>
                </c:pt>
                <c:pt idx="7261">
                  <c:v>67.174000000000007</c:v>
                </c:pt>
                <c:pt idx="7262">
                  <c:v>67.183000000000007</c:v>
                </c:pt>
                <c:pt idx="7263">
                  <c:v>67.194999999999993</c:v>
                </c:pt>
                <c:pt idx="7264">
                  <c:v>67.206999999999994</c:v>
                </c:pt>
                <c:pt idx="7265">
                  <c:v>67.218999999999994</c:v>
                </c:pt>
                <c:pt idx="7266">
                  <c:v>67.230999999999995</c:v>
                </c:pt>
                <c:pt idx="7267">
                  <c:v>67.244</c:v>
                </c:pt>
                <c:pt idx="7268">
                  <c:v>67.257000000000005</c:v>
                </c:pt>
                <c:pt idx="7269">
                  <c:v>67.266000000000005</c:v>
                </c:pt>
                <c:pt idx="7270">
                  <c:v>67.263000000000005</c:v>
                </c:pt>
                <c:pt idx="7271">
                  <c:v>67.271000000000001</c:v>
                </c:pt>
                <c:pt idx="7272">
                  <c:v>67.274000000000001</c:v>
                </c:pt>
                <c:pt idx="7273">
                  <c:v>67.27</c:v>
                </c:pt>
                <c:pt idx="7274">
                  <c:v>67.275000000000006</c:v>
                </c:pt>
                <c:pt idx="7275">
                  <c:v>67.298000000000002</c:v>
                </c:pt>
                <c:pt idx="7276">
                  <c:v>67.325999999999993</c:v>
                </c:pt>
                <c:pt idx="7277">
                  <c:v>67.319000000000003</c:v>
                </c:pt>
                <c:pt idx="7278">
                  <c:v>67.298000000000002</c:v>
                </c:pt>
                <c:pt idx="7279">
                  <c:v>67.31</c:v>
                </c:pt>
                <c:pt idx="7280">
                  <c:v>67.293999999999997</c:v>
                </c:pt>
                <c:pt idx="7281">
                  <c:v>67.259</c:v>
                </c:pt>
                <c:pt idx="7282">
                  <c:v>67.236000000000004</c:v>
                </c:pt>
                <c:pt idx="7283">
                  <c:v>67.197000000000003</c:v>
                </c:pt>
                <c:pt idx="7284">
                  <c:v>67.147999999999996</c:v>
                </c:pt>
                <c:pt idx="7285">
                  <c:v>67.108000000000004</c:v>
                </c:pt>
                <c:pt idx="7286">
                  <c:v>67.055000000000007</c:v>
                </c:pt>
                <c:pt idx="7287">
                  <c:v>66.994</c:v>
                </c:pt>
                <c:pt idx="7288">
                  <c:v>66.932000000000002</c:v>
                </c:pt>
                <c:pt idx="7289">
                  <c:v>66.881</c:v>
                </c:pt>
                <c:pt idx="7290">
                  <c:v>66.835999999999999</c:v>
                </c:pt>
                <c:pt idx="7291">
                  <c:v>66.784000000000006</c:v>
                </c:pt>
                <c:pt idx="7292">
                  <c:v>66.725999999999999</c:v>
                </c:pt>
                <c:pt idx="7293">
                  <c:v>66.665000000000006</c:v>
                </c:pt>
                <c:pt idx="7294">
                  <c:v>66.61</c:v>
                </c:pt>
                <c:pt idx="7295">
                  <c:v>66.561999999999998</c:v>
                </c:pt>
                <c:pt idx="7296">
                  <c:v>66.510999999999996</c:v>
                </c:pt>
                <c:pt idx="7297">
                  <c:v>66.466999999999999</c:v>
                </c:pt>
                <c:pt idx="7298">
                  <c:v>66.436999999999998</c:v>
                </c:pt>
                <c:pt idx="7299">
                  <c:v>66.408000000000001</c:v>
                </c:pt>
                <c:pt idx="7300">
                  <c:v>66.373000000000005</c:v>
                </c:pt>
                <c:pt idx="7301">
                  <c:v>66.322000000000003</c:v>
                </c:pt>
                <c:pt idx="7302">
                  <c:v>66.263000000000005</c:v>
                </c:pt>
                <c:pt idx="7303">
                  <c:v>66.201999999999998</c:v>
                </c:pt>
                <c:pt idx="7304">
                  <c:v>66.141999999999996</c:v>
                </c:pt>
                <c:pt idx="7305">
                  <c:v>66.081000000000003</c:v>
                </c:pt>
                <c:pt idx="7306">
                  <c:v>66.013999999999996</c:v>
                </c:pt>
                <c:pt idx="7307">
                  <c:v>65.942999999999998</c:v>
                </c:pt>
                <c:pt idx="7308">
                  <c:v>65.861999999999995</c:v>
                </c:pt>
                <c:pt idx="7309">
                  <c:v>65.775999999999996</c:v>
                </c:pt>
                <c:pt idx="7310">
                  <c:v>65.679000000000002</c:v>
                </c:pt>
                <c:pt idx="7311">
                  <c:v>65.575999999999993</c:v>
                </c:pt>
                <c:pt idx="7312">
                  <c:v>65.477000000000004</c:v>
                </c:pt>
                <c:pt idx="7313">
                  <c:v>65.38</c:v>
                </c:pt>
                <c:pt idx="7314">
                  <c:v>65.271000000000001</c:v>
                </c:pt>
                <c:pt idx="7315">
                  <c:v>65.144999999999996</c:v>
                </c:pt>
                <c:pt idx="7316">
                  <c:v>65.018000000000001</c:v>
                </c:pt>
                <c:pt idx="7317">
                  <c:v>64.891000000000005</c:v>
                </c:pt>
                <c:pt idx="7318">
                  <c:v>64.757000000000005</c:v>
                </c:pt>
                <c:pt idx="7319">
                  <c:v>64.614000000000004</c:v>
                </c:pt>
                <c:pt idx="7320">
                  <c:v>64.465000000000003</c:v>
                </c:pt>
                <c:pt idx="7321">
                  <c:v>64.325000000000003</c:v>
                </c:pt>
                <c:pt idx="7322">
                  <c:v>64.183000000000007</c:v>
                </c:pt>
                <c:pt idx="7323">
                  <c:v>64.025999999999996</c:v>
                </c:pt>
                <c:pt idx="7324">
                  <c:v>63.878999999999998</c:v>
                </c:pt>
                <c:pt idx="7325">
                  <c:v>63.750999999999998</c:v>
                </c:pt>
                <c:pt idx="7326">
                  <c:v>63.625999999999998</c:v>
                </c:pt>
                <c:pt idx="7327">
                  <c:v>63.494</c:v>
                </c:pt>
                <c:pt idx="7328">
                  <c:v>63.366999999999997</c:v>
                </c:pt>
                <c:pt idx="7329">
                  <c:v>63.252000000000002</c:v>
                </c:pt>
                <c:pt idx="7330">
                  <c:v>63.136000000000003</c:v>
                </c:pt>
                <c:pt idx="7331">
                  <c:v>63.02</c:v>
                </c:pt>
                <c:pt idx="7332">
                  <c:v>62.906999999999996</c:v>
                </c:pt>
                <c:pt idx="7333">
                  <c:v>62.802</c:v>
                </c:pt>
                <c:pt idx="7334">
                  <c:v>62.695</c:v>
                </c:pt>
                <c:pt idx="7335">
                  <c:v>62.581000000000003</c:v>
                </c:pt>
                <c:pt idx="7336">
                  <c:v>62.463000000000001</c:v>
                </c:pt>
                <c:pt idx="7337">
                  <c:v>62.344000000000001</c:v>
                </c:pt>
                <c:pt idx="7338">
                  <c:v>62.238999999999997</c:v>
                </c:pt>
                <c:pt idx="7339">
                  <c:v>62.14</c:v>
                </c:pt>
                <c:pt idx="7340">
                  <c:v>62.04</c:v>
                </c:pt>
                <c:pt idx="7341">
                  <c:v>61.951000000000001</c:v>
                </c:pt>
                <c:pt idx="7342">
                  <c:v>61.875</c:v>
                </c:pt>
                <c:pt idx="7343">
                  <c:v>61.798000000000002</c:v>
                </c:pt>
                <c:pt idx="7344">
                  <c:v>61.712000000000003</c:v>
                </c:pt>
                <c:pt idx="7345">
                  <c:v>61.625999999999998</c:v>
                </c:pt>
                <c:pt idx="7346">
                  <c:v>61.539000000000001</c:v>
                </c:pt>
                <c:pt idx="7347">
                  <c:v>61.448999999999998</c:v>
                </c:pt>
                <c:pt idx="7348">
                  <c:v>61.363999999999997</c:v>
                </c:pt>
                <c:pt idx="7349">
                  <c:v>61.284999999999997</c:v>
                </c:pt>
                <c:pt idx="7350">
                  <c:v>61.201999999999998</c:v>
                </c:pt>
                <c:pt idx="7351">
                  <c:v>61.118000000000002</c:v>
                </c:pt>
                <c:pt idx="7352">
                  <c:v>61.045000000000002</c:v>
                </c:pt>
                <c:pt idx="7353">
                  <c:v>60.968000000000004</c:v>
                </c:pt>
                <c:pt idx="7354">
                  <c:v>60.9</c:v>
                </c:pt>
                <c:pt idx="7355">
                  <c:v>60.832999999999998</c:v>
                </c:pt>
                <c:pt idx="7356">
                  <c:v>60.783999999999999</c:v>
                </c:pt>
                <c:pt idx="7357">
                  <c:v>60.726999999999997</c:v>
                </c:pt>
                <c:pt idx="7358">
                  <c:v>60.654000000000003</c:v>
                </c:pt>
                <c:pt idx="7359">
                  <c:v>60.597999999999999</c:v>
                </c:pt>
                <c:pt idx="7360">
                  <c:v>60.551000000000002</c:v>
                </c:pt>
                <c:pt idx="7361">
                  <c:v>60.496000000000002</c:v>
                </c:pt>
                <c:pt idx="7362">
                  <c:v>60.439</c:v>
                </c:pt>
                <c:pt idx="7363">
                  <c:v>60.392000000000003</c:v>
                </c:pt>
                <c:pt idx="7364">
                  <c:v>60.338000000000001</c:v>
                </c:pt>
                <c:pt idx="7365">
                  <c:v>60.283000000000001</c:v>
                </c:pt>
                <c:pt idx="7366">
                  <c:v>60.241999999999997</c:v>
                </c:pt>
                <c:pt idx="7367">
                  <c:v>60.198</c:v>
                </c:pt>
                <c:pt idx="7368">
                  <c:v>60.15</c:v>
                </c:pt>
                <c:pt idx="7369">
                  <c:v>60.116999999999997</c:v>
                </c:pt>
                <c:pt idx="7370">
                  <c:v>60.084000000000003</c:v>
                </c:pt>
                <c:pt idx="7371">
                  <c:v>60.037999999999997</c:v>
                </c:pt>
                <c:pt idx="7372">
                  <c:v>60.006</c:v>
                </c:pt>
                <c:pt idx="7373">
                  <c:v>59.975000000000001</c:v>
                </c:pt>
                <c:pt idx="7374">
                  <c:v>59.929000000000002</c:v>
                </c:pt>
                <c:pt idx="7375">
                  <c:v>59.87</c:v>
                </c:pt>
                <c:pt idx="7376">
                  <c:v>59.817999999999998</c:v>
                </c:pt>
                <c:pt idx="7377">
                  <c:v>59.773000000000003</c:v>
                </c:pt>
                <c:pt idx="7378">
                  <c:v>59.731000000000002</c:v>
                </c:pt>
                <c:pt idx="7379">
                  <c:v>59.682000000000002</c:v>
                </c:pt>
                <c:pt idx="7380">
                  <c:v>59.613</c:v>
                </c:pt>
                <c:pt idx="7381">
                  <c:v>59.533000000000001</c:v>
                </c:pt>
                <c:pt idx="7382">
                  <c:v>59.462000000000003</c:v>
                </c:pt>
                <c:pt idx="7383">
                  <c:v>59.4</c:v>
                </c:pt>
                <c:pt idx="7384">
                  <c:v>59.332999999999998</c:v>
                </c:pt>
                <c:pt idx="7385">
                  <c:v>59.258000000000003</c:v>
                </c:pt>
                <c:pt idx="7386">
                  <c:v>59.173000000000002</c:v>
                </c:pt>
                <c:pt idx="7387">
                  <c:v>59.088000000000001</c:v>
                </c:pt>
                <c:pt idx="7388">
                  <c:v>59.012999999999998</c:v>
                </c:pt>
                <c:pt idx="7389">
                  <c:v>58.951999999999998</c:v>
                </c:pt>
                <c:pt idx="7390">
                  <c:v>58.899000000000001</c:v>
                </c:pt>
                <c:pt idx="7391">
                  <c:v>58.848999999999997</c:v>
                </c:pt>
                <c:pt idx="7392">
                  <c:v>58.801000000000002</c:v>
                </c:pt>
                <c:pt idx="7393">
                  <c:v>58.756</c:v>
                </c:pt>
                <c:pt idx="7394">
                  <c:v>58.712000000000003</c:v>
                </c:pt>
                <c:pt idx="7395">
                  <c:v>58.683</c:v>
                </c:pt>
                <c:pt idx="7396">
                  <c:v>58.677</c:v>
                </c:pt>
                <c:pt idx="7397">
                  <c:v>58.67</c:v>
                </c:pt>
                <c:pt idx="7398">
                  <c:v>58.664999999999999</c:v>
                </c:pt>
                <c:pt idx="7399">
                  <c:v>58.677999999999997</c:v>
                </c:pt>
                <c:pt idx="7400">
                  <c:v>58.704000000000001</c:v>
                </c:pt>
                <c:pt idx="7401">
                  <c:v>58.722999999999999</c:v>
                </c:pt>
                <c:pt idx="7402">
                  <c:v>58.744999999999997</c:v>
                </c:pt>
                <c:pt idx="7403">
                  <c:v>58.777999999999999</c:v>
                </c:pt>
                <c:pt idx="7404">
                  <c:v>58.814999999999998</c:v>
                </c:pt>
                <c:pt idx="7405">
                  <c:v>58.837000000000003</c:v>
                </c:pt>
                <c:pt idx="7406">
                  <c:v>58.85</c:v>
                </c:pt>
                <c:pt idx="7407">
                  <c:v>58.872999999999998</c:v>
                </c:pt>
                <c:pt idx="7408">
                  <c:v>58.905999999999999</c:v>
                </c:pt>
                <c:pt idx="7409">
                  <c:v>58.924999999999997</c:v>
                </c:pt>
                <c:pt idx="7410">
                  <c:v>58.929000000000002</c:v>
                </c:pt>
                <c:pt idx="7411">
                  <c:v>58.923999999999999</c:v>
                </c:pt>
                <c:pt idx="7412">
                  <c:v>58.914000000000001</c:v>
                </c:pt>
                <c:pt idx="7413">
                  <c:v>58.902999999999999</c:v>
                </c:pt>
                <c:pt idx="7414">
                  <c:v>58.884999999999998</c:v>
                </c:pt>
                <c:pt idx="7415">
                  <c:v>58.871000000000002</c:v>
                </c:pt>
                <c:pt idx="7416">
                  <c:v>58.857999999999997</c:v>
                </c:pt>
                <c:pt idx="7417">
                  <c:v>58.844999999999999</c:v>
                </c:pt>
                <c:pt idx="7418">
                  <c:v>58.834000000000003</c:v>
                </c:pt>
                <c:pt idx="7419">
                  <c:v>58.820999999999998</c:v>
                </c:pt>
                <c:pt idx="7420">
                  <c:v>58.81</c:v>
                </c:pt>
                <c:pt idx="7421">
                  <c:v>58.796999999999997</c:v>
                </c:pt>
                <c:pt idx="7422">
                  <c:v>58.783999999999999</c:v>
                </c:pt>
                <c:pt idx="7423">
                  <c:v>58.771000000000001</c:v>
                </c:pt>
                <c:pt idx="7424">
                  <c:v>58.756999999999998</c:v>
                </c:pt>
                <c:pt idx="7425">
                  <c:v>58.755000000000003</c:v>
                </c:pt>
                <c:pt idx="7426">
                  <c:v>58.76</c:v>
                </c:pt>
                <c:pt idx="7427">
                  <c:v>58.777000000000001</c:v>
                </c:pt>
                <c:pt idx="7428">
                  <c:v>58.795000000000002</c:v>
                </c:pt>
                <c:pt idx="7429">
                  <c:v>58.805999999999997</c:v>
                </c:pt>
                <c:pt idx="7430">
                  <c:v>58.81</c:v>
                </c:pt>
                <c:pt idx="7431">
                  <c:v>58.811</c:v>
                </c:pt>
                <c:pt idx="7432">
                  <c:v>58.811999999999998</c:v>
                </c:pt>
                <c:pt idx="7433">
                  <c:v>58.811999999999998</c:v>
                </c:pt>
                <c:pt idx="7434">
                  <c:v>58.813000000000002</c:v>
                </c:pt>
                <c:pt idx="7435">
                  <c:v>58.814999999999998</c:v>
                </c:pt>
                <c:pt idx="7436">
                  <c:v>58.814</c:v>
                </c:pt>
                <c:pt idx="7437">
                  <c:v>58.808999999999997</c:v>
                </c:pt>
                <c:pt idx="7438">
                  <c:v>58.8</c:v>
                </c:pt>
                <c:pt idx="7439">
                  <c:v>58.781999999999996</c:v>
                </c:pt>
                <c:pt idx="7440">
                  <c:v>58.762</c:v>
                </c:pt>
                <c:pt idx="7441">
                  <c:v>58.735999999999997</c:v>
                </c:pt>
                <c:pt idx="7442">
                  <c:v>58.713000000000001</c:v>
                </c:pt>
                <c:pt idx="7443">
                  <c:v>58.688000000000002</c:v>
                </c:pt>
                <c:pt idx="7444">
                  <c:v>58.656999999999996</c:v>
                </c:pt>
                <c:pt idx="7445">
                  <c:v>58.628999999999998</c:v>
                </c:pt>
                <c:pt idx="7446">
                  <c:v>58.603000000000002</c:v>
                </c:pt>
                <c:pt idx="7447">
                  <c:v>58.576999999999998</c:v>
                </c:pt>
                <c:pt idx="7448">
                  <c:v>58.554000000000002</c:v>
                </c:pt>
                <c:pt idx="7449">
                  <c:v>58.533999999999999</c:v>
                </c:pt>
                <c:pt idx="7450">
                  <c:v>58.51</c:v>
                </c:pt>
                <c:pt idx="7451">
                  <c:v>58.491999999999997</c:v>
                </c:pt>
                <c:pt idx="7452">
                  <c:v>58.478000000000002</c:v>
                </c:pt>
                <c:pt idx="7453">
                  <c:v>58.473999999999997</c:v>
                </c:pt>
                <c:pt idx="7454">
                  <c:v>58.475999999999999</c:v>
                </c:pt>
                <c:pt idx="7455">
                  <c:v>58.481999999999999</c:v>
                </c:pt>
                <c:pt idx="7456">
                  <c:v>58.488</c:v>
                </c:pt>
                <c:pt idx="7457">
                  <c:v>58.5</c:v>
                </c:pt>
                <c:pt idx="7458">
                  <c:v>58.515999999999998</c:v>
                </c:pt>
                <c:pt idx="7459">
                  <c:v>58.536000000000001</c:v>
                </c:pt>
                <c:pt idx="7460">
                  <c:v>58.564999999999998</c:v>
                </c:pt>
                <c:pt idx="7461">
                  <c:v>58.588000000000001</c:v>
                </c:pt>
                <c:pt idx="7462">
                  <c:v>58.607999999999997</c:v>
                </c:pt>
                <c:pt idx="7463">
                  <c:v>58.628</c:v>
                </c:pt>
                <c:pt idx="7464">
                  <c:v>58.643000000000001</c:v>
                </c:pt>
                <c:pt idx="7465">
                  <c:v>58.655000000000001</c:v>
                </c:pt>
                <c:pt idx="7466">
                  <c:v>58.661999999999999</c:v>
                </c:pt>
                <c:pt idx="7467">
                  <c:v>58.67</c:v>
                </c:pt>
                <c:pt idx="7468">
                  <c:v>58.679000000000002</c:v>
                </c:pt>
                <c:pt idx="7469">
                  <c:v>58.689</c:v>
                </c:pt>
                <c:pt idx="7470">
                  <c:v>58.695</c:v>
                </c:pt>
                <c:pt idx="7471">
                  <c:v>58.701000000000001</c:v>
                </c:pt>
                <c:pt idx="7472">
                  <c:v>58.701999999999998</c:v>
                </c:pt>
                <c:pt idx="7473">
                  <c:v>58.7</c:v>
                </c:pt>
                <c:pt idx="7474">
                  <c:v>58.694000000000003</c:v>
                </c:pt>
                <c:pt idx="7475">
                  <c:v>58.685000000000002</c:v>
                </c:pt>
                <c:pt idx="7476">
                  <c:v>58.671999999999997</c:v>
                </c:pt>
                <c:pt idx="7477">
                  <c:v>58.66</c:v>
                </c:pt>
                <c:pt idx="7478">
                  <c:v>58.65</c:v>
                </c:pt>
                <c:pt idx="7479">
                  <c:v>58.639000000000003</c:v>
                </c:pt>
                <c:pt idx="7480">
                  <c:v>58.631</c:v>
                </c:pt>
                <c:pt idx="7481">
                  <c:v>58.622</c:v>
                </c:pt>
                <c:pt idx="7482">
                  <c:v>58.615000000000002</c:v>
                </c:pt>
                <c:pt idx="7483">
                  <c:v>58.613999999999997</c:v>
                </c:pt>
                <c:pt idx="7484">
                  <c:v>58.613</c:v>
                </c:pt>
                <c:pt idx="7485">
                  <c:v>58.616999999999997</c:v>
                </c:pt>
                <c:pt idx="7486">
                  <c:v>58.625</c:v>
                </c:pt>
                <c:pt idx="7487">
                  <c:v>58.642000000000003</c:v>
                </c:pt>
                <c:pt idx="7488">
                  <c:v>58.661999999999999</c:v>
                </c:pt>
                <c:pt idx="7489">
                  <c:v>58.682000000000002</c:v>
                </c:pt>
                <c:pt idx="7490">
                  <c:v>58.706000000000003</c:v>
                </c:pt>
                <c:pt idx="7491">
                  <c:v>58.738999999999997</c:v>
                </c:pt>
                <c:pt idx="7492">
                  <c:v>58.768000000000001</c:v>
                </c:pt>
                <c:pt idx="7493">
                  <c:v>58.79</c:v>
                </c:pt>
                <c:pt idx="7494">
                  <c:v>58.811999999999998</c:v>
                </c:pt>
                <c:pt idx="7495">
                  <c:v>58.838999999999999</c:v>
                </c:pt>
                <c:pt idx="7496">
                  <c:v>58.860999999999997</c:v>
                </c:pt>
                <c:pt idx="7497">
                  <c:v>58.893000000000001</c:v>
                </c:pt>
                <c:pt idx="7498">
                  <c:v>58.926000000000002</c:v>
                </c:pt>
                <c:pt idx="7499">
                  <c:v>58.957999999999998</c:v>
                </c:pt>
                <c:pt idx="7500">
                  <c:v>58.99</c:v>
                </c:pt>
                <c:pt idx="7501">
                  <c:v>59.027999999999999</c:v>
                </c:pt>
                <c:pt idx="7502">
                  <c:v>59.076000000000001</c:v>
                </c:pt>
                <c:pt idx="7503">
                  <c:v>59.128</c:v>
                </c:pt>
                <c:pt idx="7504">
                  <c:v>59.189</c:v>
                </c:pt>
                <c:pt idx="7505">
                  <c:v>59.25</c:v>
                </c:pt>
                <c:pt idx="7506">
                  <c:v>59.302</c:v>
                </c:pt>
                <c:pt idx="7507">
                  <c:v>59.37</c:v>
                </c:pt>
                <c:pt idx="7508">
                  <c:v>59.444000000000003</c:v>
                </c:pt>
                <c:pt idx="7509">
                  <c:v>59.506999999999998</c:v>
                </c:pt>
                <c:pt idx="7510">
                  <c:v>59.563000000000002</c:v>
                </c:pt>
                <c:pt idx="7511">
                  <c:v>59.622</c:v>
                </c:pt>
                <c:pt idx="7512">
                  <c:v>59.676000000000002</c:v>
                </c:pt>
                <c:pt idx="7513">
                  <c:v>59.73</c:v>
                </c:pt>
                <c:pt idx="7514">
                  <c:v>59.779000000000003</c:v>
                </c:pt>
                <c:pt idx="7515">
                  <c:v>59.832000000000001</c:v>
                </c:pt>
                <c:pt idx="7516">
                  <c:v>59.886000000000003</c:v>
                </c:pt>
                <c:pt idx="7517">
                  <c:v>59.94</c:v>
                </c:pt>
                <c:pt idx="7518">
                  <c:v>60.006</c:v>
                </c:pt>
                <c:pt idx="7519">
                  <c:v>60.076000000000001</c:v>
                </c:pt>
                <c:pt idx="7520">
                  <c:v>60.139000000000003</c:v>
                </c:pt>
                <c:pt idx="7521">
                  <c:v>60.191000000000003</c:v>
                </c:pt>
                <c:pt idx="7522">
                  <c:v>60.246000000000002</c:v>
                </c:pt>
                <c:pt idx="7523">
                  <c:v>60.313000000000002</c:v>
                </c:pt>
                <c:pt idx="7524">
                  <c:v>60.365000000000002</c:v>
                </c:pt>
                <c:pt idx="7525">
                  <c:v>60.405999999999999</c:v>
                </c:pt>
                <c:pt idx="7526">
                  <c:v>60.445</c:v>
                </c:pt>
                <c:pt idx="7527">
                  <c:v>60.478000000000002</c:v>
                </c:pt>
                <c:pt idx="7528">
                  <c:v>60.506999999999998</c:v>
                </c:pt>
                <c:pt idx="7529">
                  <c:v>60.546999999999997</c:v>
                </c:pt>
                <c:pt idx="7530">
                  <c:v>60.58</c:v>
                </c:pt>
                <c:pt idx="7531">
                  <c:v>60.613</c:v>
                </c:pt>
                <c:pt idx="7532">
                  <c:v>60.645000000000003</c:v>
                </c:pt>
                <c:pt idx="7533">
                  <c:v>60.677999999999997</c:v>
                </c:pt>
                <c:pt idx="7534">
                  <c:v>60.71</c:v>
                </c:pt>
                <c:pt idx="7535">
                  <c:v>60.716999999999999</c:v>
                </c:pt>
                <c:pt idx="7536">
                  <c:v>60.74</c:v>
                </c:pt>
                <c:pt idx="7537">
                  <c:v>60.762999999999998</c:v>
                </c:pt>
                <c:pt idx="7538">
                  <c:v>60.777999999999999</c:v>
                </c:pt>
                <c:pt idx="7539">
                  <c:v>60.779000000000003</c:v>
                </c:pt>
                <c:pt idx="7540">
                  <c:v>60.786000000000001</c:v>
                </c:pt>
                <c:pt idx="7541">
                  <c:v>60.796999999999997</c:v>
                </c:pt>
                <c:pt idx="7542">
                  <c:v>60.79</c:v>
                </c:pt>
                <c:pt idx="7543">
                  <c:v>60.795000000000002</c:v>
                </c:pt>
                <c:pt idx="7544">
                  <c:v>60.802999999999997</c:v>
                </c:pt>
                <c:pt idx="7545">
                  <c:v>60.796999999999997</c:v>
                </c:pt>
                <c:pt idx="7546">
                  <c:v>60.774999999999999</c:v>
                </c:pt>
                <c:pt idx="7547">
                  <c:v>60.758000000000003</c:v>
                </c:pt>
                <c:pt idx="7548">
                  <c:v>60.738999999999997</c:v>
                </c:pt>
                <c:pt idx="7549">
                  <c:v>60.718000000000004</c:v>
                </c:pt>
                <c:pt idx="7550">
                  <c:v>60.673999999999999</c:v>
                </c:pt>
                <c:pt idx="7551">
                  <c:v>60.621000000000002</c:v>
                </c:pt>
                <c:pt idx="7552">
                  <c:v>60.576000000000001</c:v>
                </c:pt>
                <c:pt idx="7553">
                  <c:v>60.527999999999999</c:v>
                </c:pt>
                <c:pt idx="7554">
                  <c:v>60.473999999999997</c:v>
                </c:pt>
                <c:pt idx="7555">
                  <c:v>60.421999999999997</c:v>
                </c:pt>
                <c:pt idx="7556">
                  <c:v>60.362000000000002</c:v>
                </c:pt>
                <c:pt idx="7557">
                  <c:v>60.292999999999999</c:v>
                </c:pt>
                <c:pt idx="7558">
                  <c:v>60.216000000000001</c:v>
                </c:pt>
                <c:pt idx="7559">
                  <c:v>60.14</c:v>
                </c:pt>
                <c:pt idx="7560">
                  <c:v>60.081000000000003</c:v>
                </c:pt>
                <c:pt idx="7561">
                  <c:v>60.009</c:v>
                </c:pt>
                <c:pt idx="7562">
                  <c:v>59.94</c:v>
                </c:pt>
                <c:pt idx="7563">
                  <c:v>59.859000000000002</c:v>
                </c:pt>
                <c:pt idx="7564">
                  <c:v>59.78</c:v>
                </c:pt>
                <c:pt idx="7565">
                  <c:v>59.719000000000001</c:v>
                </c:pt>
                <c:pt idx="7566">
                  <c:v>59.637</c:v>
                </c:pt>
                <c:pt idx="7567">
                  <c:v>59.552</c:v>
                </c:pt>
                <c:pt idx="7568">
                  <c:v>59.472999999999999</c:v>
                </c:pt>
                <c:pt idx="7569">
                  <c:v>59.384</c:v>
                </c:pt>
                <c:pt idx="7570">
                  <c:v>59.301000000000002</c:v>
                </c:pt>
                <c:pt idx="7571">
                  <c:v>59.234999999999999</c:v>
                </c:pt>
                <c:pt idx="7572">
                  <c:v>59.148000000000003</c:v>
                </c:pt>
                <c:pt idx="7573">
                  <c:v>59.066000000000003</c:v>
                </c:pt>
                <c:pt idx="7574">
                  <c:v>58.999000000000002</c:v>
                </c:pt>
                <c:pt idx="7575">
                  <c:v>58.927</c:v>
                </c:pt>
                <c:pt idx="7576">
                  <c:v>58.863</c:v>
                </c:pt>
                <c:pt idx="7577">
                  <c:v>58.811</c:v>
                </c:pt>
                <c:pt idx="7578">
                  <c:v>58.75</c:v>
                </c:pt>
                <c:pt idx="7579">
                  <c:v>58.697000000000003</c:v>
                </c:pt>
                <c:pt idx="7580">
                  <c:v>58.645000000000003</c:v>
                </c:pt>
                <c:pt idx="7581">
                  <c:v>58.581000000000003</c:v>
                </c:pt>
                <c:pt idx="7582">
                  <c:v>58.54</c:v>
                </c:pt>
                <c:pt idx="7583">
                  <c:v>58.499000000000002</c:v>
                </c:pt>
                <c:pt idx="7584">
                  <c:v>58.448</c:v>
                </c:pt>
                <c:pt idx="7585">
                  <c:v>58.408000000000001</c:v>
                </c:pt>
                <c:pt idx="7586">
                  <c:v>58.384</c:v>
                </c:pt>
                <c:pt idx="7587">
                  <c:v>58.363</c:v>
                </c:pt>
                <c:pt idx="7588">
                  <c:v>58.344999999999999</c:v>
                </c:pt>
                <c:pt idx="7589">
                  <c:v>58.329000000000001</c:v>
                </c:pt>
                <c:pt idx="7590">
                  <c:v>58.308</c:v>
                </c:pt>
                <c:pt idx="7591">
                  <c:v>58.289000000000001</c:v>
                </c:pt>
                <c:pt idx="7592">
                  <c:v>58.276000000000003</c:v>
                </c:pt>
                <c:pt idx="7593">
                  <c:v>58.268000000000001</c:v>
                </c:pt>
                <c:pt idx="7594">
                  <c:v>58.265999999999998</c:v>
                </c:pt>
                <c:pt idx="7595">
                  <c:v>58.265000000000001</c:v>
                </c:pt>
                <c:pt idx="7596">
                  <c:v>58.258000000000003</c:v>
                </c:pt>
                <c:pt idx="7597">
                  <c:v>58.256</c:v>
                </c:pt>
                <c:pt idx="7598">
                  <c:v>58.256999999999998</c:v>
                </c:pt>
                <c:pt idx="7599">
                  <c:v>58.249000000000002</c:v>
                </c:pt>
                <c:pt idx="7600">
                  <c:v>58.235999999999997</c:v>
                </c:pt>
                <c:pt idx="7601">
                  <c:v>58.231000000000002</c:v>
                </c:pt>
                <c:pt idx="7602">
                  <c:v>58.232999999999997</c:v>
                </c:pt>
                <c:pt idx="7603">
                  <c:v>58.234999999999999</c:v>
                </c:pt>
                <c:pt idx="7604">
                  <c:v>58.241999999999997</c:v>
                </c:pt>
                <c:pt idx="7605">
                  <c:v>58.253</c:v>
                </c:pt>
                <c:pt idx="7606">
                  <c:v>58.267000000000003</c:v>
                </c:pt>
                <c:pt idx="7607">
                  <c:v>58.277999999999999</c:v>
                </c:pt>
                <c:pt idx="7608">
                  <c:v>58.295999999999999</c:v>
                </c:pt>
                <c:pt idx="7609">
                  <c:v>58.316000000000003</c:v>
                </c:pt>
                <c:pt idx="7610">
                  <c:v>58.335000000000001</c:v>
                </c:pt>
                <c:pt idx="7611">
                  <c:v>58.341999999999999</c:v>
                </c:pt>
                <c:pt idx="7612">
                  <c:v>58.34</c:v>
                </c:pt>
                <c:pt idx="7613">
                  <c:v>58.335999999999999</c:v>
                </c:pt>
                <c:pt idx="7614">
                  <c:v>58.338999999999999</c:v>
                </c:pt>
                <c:pt idx="7615">
                  <c:v>58.350999999999999</c:v>
                </c:pt>
                <c:pt idx="7616">
                  <c:v>58.37</c:v>
                </c:pt>
                <c:pt idx="7617">
                  <c:v>58.381</c:v>
                </c:pt>
                <c:pt idx="7618">
                  <c:v>58.372999999999998</c:v>
                </c:pt>
                <c:pt idx="7619">
                  <c:v>58.363999999999997</c:v>
                </c:pt>
                <c:pt idx="7620">
                  <c:v>58.362000000000002</c:v>
                </c:pt>
                <c:pt idx="7621">
                  <c:v>58.374000000000002</c:v>
                </c:pt>
                <c:pt idx="7622">
                  <c:v>58.389000000000003</c:v>
                </c:pt>
                <c:pt idx="7623">
                  <c:v>58.399000000000001</c:v>
                </c:pt>
                <c:pt idx="7624">
                  <c:v>58.396999999999998</c:v>
                </c:pt>
                <c:pt idx="7625">
                  <c:v>58.395000000000003</c:v>
                </c:pt>
                <c:pt idx="7626">
                  <c:v>58.399000000000001</c:v>
                </c:pt>
                <c:pt idx="7627">
                  <c:v>58.41</c:v>
                </c:pt>
                <c:pt idx="7628">
                  <c:v>58.433</c:v>
                </c:pt>
                <c:pt idx="7629">
                  <c:v>58.465000000000003</c:v>
                </c:pt>
                <c:pt idx="7630">
                  <c:v>58.499000000000002</c:v>
                </c:pt>
                <c:pt idx="7631">
                  <c:v>58.536000000000001</c:v>
                </c:pt>
                <c:pt idx="7632">
                  <c:v>58.579000000000001</c:v>
                </c:pt>
                <c:pt idx="7633">
                  <c:v>58.622</c:v>
                </c:pt>
                <c:pt idx="7634">
                  <c:v>58.661999999999999</c:v>
                </c:pt>
                <c:pt idx="7635">
                  <c:v>58.709000000000003</c:v>
                </c:pt>
                <c:pt idx="7636">
                  <c:v>58.750999999999998</c:v>
                </c:pt>
                <c:pt idx="7637">
                  <c:v>58.787999999999997</c:v>
                </c:pt>
                <c:pt idx="7638">
                  <c:v>58.835000000000001</c:v>
                </c:pt>
                <c:pt idx="7639">
                  <c:v>58.881</c:v>
                </c:pt>
                <c:pt idx="7640">
                  <c:v>58.923999999999999</c:v>
                </c:pt>
                <c:pt idx="7641">
                  <c:v>58.963999999999999</c:v>
                </c:pt>
                <c:pt idx="7642">
                  <c:v>59</c:v>
                </c:pt>
                <c:pt idx="7643">
                  <c:v>59.036999999999999</c:v>
                </c:pt>
                <c:pt idx="7644">
                  <c:v>59.073999999999998</c:v>
                </c:pt>
                <c:pt idx="7645">
                  <c:v>59.113</c:v>
                </c:pt>
                <c:pt idx="7646">
                  <c:v>59.152000000000001</c:v>
                </c:pt>
                <c:pt idx="7647">
                  <c:v>59.194000000000003</c:v>
                </c:pt>
                <c:pt idx="7648">
                  <c:v>59.238</c:v>
                </c:pt>
                <c:pt idx="7649">
                  <c:v>59.281999999999996</c:v>
                </c:pt>
                <c:pt idx="7650">
                  <c:v>59.325000000000003</c:v>
                </c:pt>
                <c:pt idx="7651">
                  <c:v>59.368000000000002</c:v>
                </c:pt>
                <c:pt idx="7652">
                  <c:v>59.399000000000001</c:v>
                </c:pt>
                <c:pt idx="7653">
                  <c:v>59.438000000000002</c:v>
                </c:pt>
                <c:pt idx="7654">
                  <c:v>59.475999999999999</c:v>
                </c:pt>
                <c:pt idx="7655">
                  <c:v>59.503999999999998</c:v>
                </c:pt>
                <c:pt idx="7656">
                  <c:v>59.533000000000001</c:v>
                </c:pt>
                <c:pt idx="7657">
                  <c:v>59.567</c:v>
                </c:pt>
                <c:pt idx="7658">
                  <c:v>59.594000000000001</c:v>
                </c:pt>
                <c:pt idx="7659">
                  <c:v>59.62</c:v>
                </c:pt>
                <c:pt idx="7660">
                  <c:v>59.642000000000003</c:v>
                </c:pt>
                <c:pt idx="7661">
                  <c:v>59.665999999999997</c:v>
                </c:pt>
                <c:pt idx="7662">
                  <c:v>59.686</c:v>
                </c:pt>
                <c:pt idx="7663">
                  <c:v>59.695999999999998</c:v>
                </c:pt>
                <c:pt idx="7664">
                  <c:v>59.7</c:v>
                </c:pt>
                <c:pt idx="7665">
                  <c:v>59.704999999999998</c:v>
                </c:pt>
                <c:pt idx="7666">
                  <c:v>59.71</c:v>
                </c:pt>
                <c:pt idx="7667">
                  <c:v>59.720999999999997</c:v>
                </c:pt>
                <c:pt idx="7668">
                  <c:v>59.734999999999999</c:v>
                </c:pt>
                <c:pt idx="7669">
                  <c:v>59.750999999999998</c:v>
                </c:pt>
                <c:pt idx="7670">
                  <c:v>59.773000000000003</c:v>
                </c:pt>
                <c:pt idx="7671">
                  <c:v>59.795000000000002</c:v>
                </c:pt>
                <c:pt idx="7672">
                  <c:v>59.808999999999997</c:v>
                </c:pt>
                <c:pt idx="7673">
                  <c:v>59.823</c:v>
                </c:pt>
                <c:pt idx="7674">
                  <c:v>59.835999999999999</c:v>
                </c:pt>
                <c:pt idx="7675">
                  <c:v>59.853999999999999</c:v>
                </c:pt>
                <c:pt idx="7676">
                  <c:v>59.866999999999997</c:v>
                </c:pt>
                <c:pt idx="7677">
                  <c:v>59.883000000000003</c:v>
                </c:pt>
                <c:pt idx="7678">
                  <c:v>59.901000000000003</c:v>
                </c:pt>
                <c:pt idx="7679">
                  <c:v>59.914999999999999</c:v>
                </c:pt>
                <c:pt idx="7680">
                  <c:v>59.929000000000002</c:v>
                </c:pt>
                <c:pt idx="7681">
                  <c:v>59.936999999999998</c:v>
                </c:pt>
                <c:pt idx="7682">
                  <c:v>59.94</c:v>
                </c:pt>
                <c:pt idx="7683">
                  <c:v>59.942999999999998</c:v>
                </c:pt>
                <c:pt idx="7684">
                  <c:v>59.94</c:v>
                </c:pt>
                <c:pt idx="7685">
                  <c:v>59.927999999999997</c:v>
                </c:pt>
                <c:pt idx="7686">
                  <c:v>59.923000000000002</c:v>
                </c:pt>
                <c:pt idx="7687">
                  <c:v>59.918999999999997</c:v>
                </c:pt>
                <c:pt idx="7688">
                  <c:v>59.915999999999997</c:v>
                </c:pt>
                <c:pt idx="7689">
                  <c:v>59.911000000000001</c:v>
                </c:pt>
                <c:pt idx="7690">
                  <c:v>59.905999999999999</c:v>
                </c:pt>
                <c:pt idx="7691">
                  <c:v>59.902000000000001</c:v>
                </c:pt>
                <c:pt idx="7692">
                  <c:v>59.898000000000003</c:v>
                </c:pt>
                <c:pt idx="7693">
                  <c:v>59.896000000000001</c:v>
                </c:pt>
                <c:pt idx="7694">
                  <c:v>59.883000000000003</c:v>
                </c:pt>
                <c:pt idx="7695">
                  <c:v>59.862000000000002</c:v>
                </c:pt>
                <c:pt idx="7696">
                  <c:v>59.853000000000002</c:v>
                </c:pt>
                <c:pt idx="7697">
                  <c:v>59.84</c:v>
                </c:pt>
                <c:pt idx="7698">
                  <c:v>59.816000000000003</c:v>
                </c:pt>
                <c:pt idx="7699">
                  <c:v>59.792999999999999</c:v>
                </c:pt>
                <c:pt idx="7700">
                  <c:v>59.774999999999999</c:v>
                </c:pt>
                <c:pt idx="7701">
                  <c:v>59.76</c:v>
                </c:pt>
                <c:pt idx="7702">
                  <c:v>59.747</c:v>
                </c:pt>
                <c:pt idx="7703">
                  <c:v>59.720999999999997</c:v>
                </c:pt>
                <c:pt idx="7704">
                  <c:v>59.707000000000001</c:v>
                </c:pt>
                <c:pt idx="7705">
                  <c:v>59.701000000000001</c:v>
                </c:pt>
                <c:pt idx="7706">
                  <c:v>59.665999999999997</c:v>
                </c:pt>
                <c:pt idx="7707">
                  <c:v>59.606000000000002</c:v>
                </c:pt>
                <c:pt idx="7708">
                  <c:v>59.557000000000002</c:v>
                </c:pt>
                <c:pt idx="7709">
                  <c:v>59.508000000000003</c:v>
                </c:pt>
                <c:pt idx="7710">
                  <c:v>59.445</c:v>
                </c:pt>
                <c:pt idx="7711">
                  <c:v>59.360999999999997</c:v>
                </c:pt>
                <c:pt idx="7712">
                  <c:v>59.274999999999999</c:v>
                </c:pt>
                <c:pt idx="7713">
                  <c:v>59.192999999999998</c:v>
                </c:pt>
                <c:pt idx="7714">
                  <c:v>59.103999999999999</c:v>
                </c:pt>
                <c:pt idx="7715">
                  <c:v>59.006</c:v>
                </c:pt>
                <c:pt idx="7716">
                  <c:v>58.908999999999999</c:v>
                </c:pt>
                <c:pt idx="7717">
                  <c:v>58.814999999999998</c:v>
                </c:pt>
                <c:pt idx="7718">
                  <c:v>58.725999999999999</c:v>
                </c:pt>
                <c:pt idx="7719">
                  <c:v>58.639000000000003</c:v>
                </c:pt>
                <c:pt idx="7720">
                  <c:v>58.563000000000002</c:v>
                </c:pt>
                <c:pt idx="7721">
                  <c:v>58.494999999999997</c:v>
                </c:pt>
                <c:pt idx="7722">
                  <c:v>58.418999999999997</c:v>
                </c:pt>
                <c:pt idx="7723">
                  <c:v>58.338000000000001</c:v>
                </c:pt>
                <c:pt idx="7724">
                  <c:v>58.262</c:v>
                </c:pt>
                <c:pt idx="7725">
                  <c:v>58.198999999999998</c:v>
                </c:pt>
                <c:pt idx="7726">
                  <c:v>58.140999999999998</c:v>
                </c:pt>
                <c:pt idx="7727">
                  <c:v>58.084000000000003</c:v>
                </c:pt>
                <c:pt idx="7728">
                  <c:v>58.031999999999996</c:v>
                </c:pt>
                <c:pt idx="7729">
                  <c:v>57.991999999999997</c:v>
                </c:pt>
                <c:pt idx="7730">
                  <c:v>57.948999999999998</c:v>
                </c:pt>
                <c:pt idx="7731">
                  <c:v>57.898000000000003</c:v>
                </c:pt>
                <c:pt idx="7732">
                  <c:v>57.835000000000001</c:v>
                </c:pt>
                <c:pt idx="7733">
                  <c:v>57.753999999999998</c:v>
                </c:pt>
                <c:pt idx="7734">
                  <c:v>57.655999999999999</c:v>
                </c:pt>
                <c:pt idx="7735">
                  <c:v>57.552999999999997</c:v>
                </c:pt>
                <c:pt idx="7736">
                  <c:v>57.454999999999998</c:v>
                </c:pt>
                <c:pt idx="7737">
                  <c:v>57.366999999999997</c:v>
                </c:pt>
                <c:pt idx="7738">
                  <c:v>57.276000000000003</c:v>
                </c:pt>
                <c:pt idx="7739">
                  <c:v>57.167999999999999</c:v>
                </c:pt>
                <c:pt idx="7740">
                  <c:v>57.054000000000002</c:v>
                </c:pt>
                <c:pt idx="7741">
                  <c:v>56.939</c:v>
                </c:pt>
                <c:pt idx="7742">
                  <c:v>56.814</c:v>
                </c:pt>
                <c:pt idx="7743">
                  <c:v>56.671999999999997</c:v>
                </c:pt>
                <c:pt idx="7744">
                  <c:v>56.529000000000003</c:v>
                </c:pt>
                <c:pt idx="7745">
                  <c:v>56.392000000000003</c:v>
                </c:pt>
                <c:pt idx="7746">
                  <c:v>56.241</c:v>
                </c:pt>
                <c:pt idx="7747">
                  <c:v>56.082000000000001</c:v>
                </c:pt>
                <c:pt idx="7748">
                  <c:v>55.933999999999997</c:v>
                </c:pt>
                <c:pt idx="7749">
                  <c:v>55.79</c:v>
                </c:pt>
                <c:pt idx="7750">
                  <c:v>55.643000000000001</c:v>
                </c:pt>
                <c:pt idx="7751">
                  <c:v>55.500999999999998</c:v>
                </c:pt>
                <c:pt idx="7752">
                  <c:v>55.363</c:v>
                </c:pt>
                <c:pt idx="7753">
                  <c:v>55.218000000000004</c:v>
                </c:pt>
                <c:pt idx="7754">
                  <c:v>55.081000000000003</c:v>
                </c:pt>
                <c:pt idx="7755">
                  <c:v>54.945999999999998</c:v>
                </c:pt>
                <c:pt idx="7756">
                  <c:v>54.802999999999997</c:v>
                </c:pt>
                <c:pt idx="7757">
                  <c:v>54.662999999999997</c:v>
                </c:pt>
                <c:pt idx="7758">
                  <c:v>54.54</c:v>
                </c:pt>
                <c:pt idx="7759">
                  <c:v>54.424999999999997</c:v>
                </c:pt>
                <c:pt idx="7760">
                  <c:v>54.31</c:v>
                </c:pt>
                <c:pt idx="7761">
                  <c:v>54.2</c:v>
                </c:pt>
                <c:pt idx="7762">
                  <c:v>54.109000000000002</c:v>
                </c:pt>
                <c:pt idx="7763">
                  <c:v>54.034999999999997</c:v>
                </c:pt>
                <c:pt idx="7764">
                  <c:v>53.954000000000001</c:v>
                </c:pt>
                <c:pt idx="7765">
                  <c:v>53.869</c:v>
                </c:pt>
                <c:pt idx="7766">
                  <c:v>53.8</c:v>
                </c:pt>
                <c:pt idx="7767">
                  <c:v>53.735999999999997</c:v>
                </c:pt>
                <c:pt idx="7768">
                  <c:v>53.66</c:v>
                </c:pt>
                <c:pt idx="7769">
                  <c:v>53.597999999999999</c:v>
                </c:pt>
                <c:pt idx="7770">
                  <c:v>53.537999999999997</c:v>
                </c:pt>
                <c:pt idx="7771">
                  <c:v>53.491</c:v>
                </c:pt>
                <c:pt idx="7772">
                  <c:v>53.441000000000003</c:v>
                </c:pt>
                <c:pt idx="7773">
                  <c:v>53.4</c:v>
                </c:pt>
                <c:pt idx="7774">
                  <c:v>53.377000000000002</c:v>
                </c:pt>
                <c:pt idx="7775">
                  <c:v>53.33</c:v>
                </c:pt>
                <c:pt idx="7776">
                  <c:v>53.277000000000001</c:v>
                </c:pt>
                <c:pt idx="7777">
                  <c:v>53.24</c:v>
                </c:pt>
                <c:pt idx="7778">
                  <c:v>53.207000000000001</c:v>
                </c:pt>
                <c:pt idx="7779">
                  <c:v>53.162999999999997</c:v>
                </c:pt>
                <c:pt idx="7780">
                  <c:v>53.109000000000002</c:v>
                </c:pt>
                <c:pt idx="7781">
                  <c:v>53.055999999999997</c:v>
                </c:pt>
                <c:pt idx="7782">
                  <c:v>53.017000000000003</c:v>
                </c:pt>
                <c:pt idx="7783">
                  <c:v>52.98</c:v>
                </c:pt>
                <c:pt idx="7784">
                  <c:v>52.936</c:v>
                </c:pt>
                <c:pt idx="7785">
                  <c:v>52.884999999999998</c:v>
                </c:pt>
                <c:pt idx="7786">
                  <c:v>52.832999999999998</c:v>
                </c:pt>
                <c:pt idx="7787">
                  <c:v>52.78</c:v>
                </c:pt>
                <c:pt idx="7788">
                  <c:v>52.725999999999999</c:v>
                </c:pt>
                <c:pt idx="7789">
                  <c:v>52.671999999999997</c:v>
                </c:pt>
                <c:pt idx="7790">
                  <c:v>52.622</c:v>
                </c:pt>
                <c:pt idx="7791">
                  <c:v>52.572000000000003</c:v>
                </c:pt>
                <c:pt idx="7792">
                  <c:v>52.52</c:v>
                </c:pt>
                <c:pt idx="7793">
                  <c:v>52.469000000000001</c:v>
                </c:pt>
                <c:pt idx="7794">
                  <c:v>52.412999999999997</c:v>
                </c:pt>
                <c:pt idx="7795">
                  <c:v>52.354999999999997</c:v>
                </c:pt>
                <c:pt idx="7796">
                  <c:v>52.296999999999997</c:v>
                </c:pt>
                <c:pt idx="7797">
                  <c:v>52.241999999999997</c:v>
                </c:pt>
                <c:pt idx="7798">
                  <c:v>52.185000000000002</c:v>
                </c:pt>
                <c:pt idx="7799">
                  <c:v>52.128</c:v>
                </c:pt>
                <c:pt idx="7800">
                  <c:v>52.067</c:v>
                </c:pt>
                <c:pt idx="7801">
                  <c:v>52.015000000000001</c:v>
                </c:pt>
                <c:pt idx="7802">
                  <c:v>51.96</c:v>
                </c:pt>
                <c:pt idx="7803">
                  <c:v>51.9</c:v>
                </c:pt>
                <c:pt idx="7804">
                  <c:v>51.85</c:v>
                </c:pt>
                <c:pt idx="7805">
                  <c:v>51.802999999999997</c:v>
                </c:pt>
                <c:pt idx="7806">
                  <c:v>51.762999999999998</c:v>
                </c:pt>
                <c:pt idx="7807">
                  <c:v>51.726999999999997</c:v>
                </c:pt>
                <c:pt idx="7808">
                  <c:v>51.692999999999998</c:v>
                </c:pt>
                <c:pt idx="7809">
                  <c:v>51.661999999999999</c:v>
                </c:pt>
                <c:pt idx="7810">
                  <c:v>51.628</c:v>
                </c:pt>
                <c:pt idx="7811">
                  <c:v>51.600999999999999</c:v>
                </c:pt>
                <c:pt idx="7812">
                  <c:v>51.59</c:v>
                </c:pt>
                <c:pt idx="7813">
                  <c:v>51.582999999999998</c:v>
                </c:pt>
                <c:pt idx="7814">
                  <c:v>51.563000000000002</c:v>
                </c:pt>
                <c:pt idx="7815">
                  <c:v>51.552999999999997</c:v>
                </c:pt>
                <c:pt idx="7816">
                  <c:v>51.554000000000002</c:v>
                </c:pt>
                <c:pt idx="7817">
                  <c:v>51.56</c:v>
                </c:pt>
                <c:pt idx="7818">
                  <c:v>51.552999999999997</c:v>
                </c:pt>
                <c:pt idx="7819">
                  <c:v>51.537999999999997</c:v>
                </c:pt>
                <c:pt idx="7820">
                  <c:v>51.536999999999999</c:v>
                </c:pt>
                <c:pt idx="7821">
                  <c:v>51.55</c:v>
                </c:pt>
                <c:pt idx="7822">
                  <c:v>51.564</c:v>
                </c:pt>
                <c:pt idx="7823">
                  <c:v>51.573</c:v>
                </c:pt>
                <c:pt idx="7824">
                  <c:v>51.58</c:v>
                </c:pt>
                <c:pt idx="7825">
                  <c:v>51.585000000000001</c:v>
                </c:pt>
                <c:pt idx="7826">
                  <c:v>51.582999999999998</c:v>
                </c:pt>
                <c:pt idx="7827">
                  <c:v>51.576000000000001</c:v>
                </c:pt>
                <c:pt idx="7828">
                  <c:v>51.566000000000003</c:v>
                </c:pt>
                <c:pt idx="7829">
                  <c:v>51.555999999999997</c:v>
                </c:pt>
                <c:pt idx="7830">
                  <c:v>51.548999999999999</c:v>
                </c:pt>
                <c:pt idx="7831">
                  <c:v>51.533999999999999</c:v>
                </c:pt>
                <c:pt idx="7832">
                  <c:v>51.517000000000003</c:v>
                </c:pt>
                <c:pt idx="7833">
                  <c:v>51.496000000000002</c:v>
                </c:pt>
                <c:pt idx="7834">
                  <c:v>51.472000000000001</c:v>
                </c:pt>
                <c:pt idx="7835">
                  <c:v>51.438000000000002</c:v>
                </c:pt>
                <c:pt idx="7836">
                  <c:v>51.405999999999999</c:v>
                </c:pt>
                <c:pt idx="7837">
                  <c:v>51.375</c:v>
                </c:pt>
                <c:pt idx="7838">
                  <c:v>51.341000000000001</c:v>
                </c:pt>
                <c:pt idx="7839">
                  <c:v>51.311</c:v>
                </c:pt>
                <c:pt idx="7840">
                  <c:v>51.277999999999999</c:v>
                </c:pt>
                <c:pt idx="7841">
                  <c:v>51.246000000000002</c:v>
                </c:pt>
                <c:pt idx="7842">
                  <c:v>51.216999999999999</c:v>
                </c:pt>
                <c:pt idx="7843">
                  <c:v>51.186</c:v>
                </c:pt>
                <c:pt idx="7844">
                  <c:v>51.155000000000001</c:v>
                </c:pt>
                <c:pt idx="7845">
                  <c:v>51.127000000000002</c:v>
                </c:pt>
                <c:pt idx="7846">
                  <c:v>51.103000000000002</c:v>
                </c:pt>
                <c:pt idx="7847">
                  <c:v>51.082999999999998</c:v>
                </c:pt>
                <c:pt idx="7848">
                  <c:v>51.064</c:v>
                </c:pt>
                <c:pt idx="7849">
                  <c:v>51.048999999999999</c:v>
                </c:pt>
                <c:pt idx="7850">
                  <c:v>51.033000000000001</c:v>
                </c:pt>
                <c:pt idx="7851">
                  <c:v>51.02</c:v>
                </c:pt>
                <c:pt idx="7852">
                  <c:v>51.017000000000003</c:v>
                </c:pt>
                <c:pt idx="7853">
                  <c:v>51.015000000000001</c:v>
                </c:pt>
                <c:pt idx="7854">
                  <c:v>51.018000000000001</c:v>
                </c:pt>
                <c:pt idx="7855">
                  <c:v>51.031999999999996</c:v>
                </c:pt>
                <c:pt idx="7856">
                  <c:v>51.048999999999999</c:v>
                </c:pt>
                <c:pt idx="7857">
                  <c:v>51.061999999999998</c:v>
                </c:pt>
                <c:pt idx="7858">
                  <c:v>51.07</c:v>
                </c:pt>
                <c:pt idx="7859">
                  <c:v>51.073</c:v>
                </c:pt>
                <c:pt idx="7860">
                  <c:v>51.069000000000003</c:v>
                </c:pt>
                <c:pt idx="7861">
                  <c:v>51.06</c:v>
                </c:pt>
                <c:pt idx="7862">
                  <c:v>51.048999999999999</c:v>
                </c:pt>
                <c:pt idx="7863">
                  <c:v>51.036000000000001</c:v>
                </c:pt>
                <c:pt idx="7864">
                  <c:v>51.021000000000001</c:v>
                </c:pt>
                <c:pt idx="7865">
                  <c:v>51.003</c:v>
                </c:pt>
                <c:pt idx="7866">
                  <c:v>50.978999999999999</c:v>
                </c:pt>
                <c:pt idx="7867">
                  <c:v>50.945</c:v>
                </c:pt>
                <c:pt idx="7868">
                  <c:v>50.912999999999997</c:v>
                </c:pt>
                <c:pt idx="7869">
                  <c:v>50.88</c:v>
                </c:pt>
                <c:pt idx="7870">
                  <c:v>50.844000000000001</c:v>
                </c:pt>
                <c:pt idx="7871">
                  <c:v>50.81</c:v>
                </c:pt>
                <c:pt idx="7872">
                  <c:v>50.78</c:v>
                </c:pt>
                <c:pt idx="7873">
                  <c:v>50.753</c:v>
                </c:pt>
                <c:pt idx="7874">
                  <c:v>50.732999999999997</c:v>
                </c:pt>
                <c:pt idx="7875">
                  <c:v>50.715000000000003</c:v>
                </c:pt>
                <c:pt idx="7876">
                  <c:v>50.7</c:v>
                </c:pt>
                <c:pt idx="7877">
                  <c:v>50.688000000000002</c:v>
                </c:pt>
                <c:pt idx="7878">
                  <c:v>50.677</c:v>
                </c:pt>
                <c:pt idx="7879">
                  <c:v>50.667000000000002</c:v>
                </c:pt>
                <c:pt idx="7880">
                  <c:v>50.658000000000001</c:v>
                </c:pt>
                <c:pt idx="7881">
                  <c:v>50.649000000000001</c:v>
                </c:pt>
                <c:pt idx="7882">
                  <c:v>50.639000000000003</c:v>
                </c:pt>
                <c:pt idx="7883">
                  <c:v>50.631999999999998</c:v>
                </c:pt>
                <c:pt idx="7884">
                  <c:v>50.627000000000002</c:v>
                </c:pt>
                <c:pt idx="7885">
                  <c:v>50.622</c:v>
                </c:pt>
                <c:pt idx="7886">
                  <c:v>50.616</c:v>
                </c:pt>
                <c:pt idx="7887">
                  <c:v>50.613</c:v>
                </c:pt>
                <c:pt idx="7888">
                  <c:v>50.613999999999997</c:v>
                </c:pt>
                <c:pt idx="7889">
                  <c:v>50.615000000000002</c:v>
                </c:pt>
                <c:pt idx="7890">
                  <c:v>50.616</c:v>
                </c:pt>
                <c:pt idx="7891">
                  <c:v>50.615000000000002</c:v>
                </c:pt>
                <c:pt idx="7892">
                  <c:v>50.613999999999997</c:v>
                </c:pt>
                <c:pt idx="7893">
                  <c:v>50.62</c:v>
                </c:pt>
                <c:pt idx="7894">
                  <c:v>50.624000000000002</c:v>
                </c:pt>
                <c:pt idx="7895">
                  <c:v>50.631</c:v>
                </c:pt>
                <c:pt idx="7896">
                  <c:v>50.637</c:v>
                </c:pt>
                <c:pt idx="7897">
                  <c:v>50.636000000000003</c:v>
                </c:pt>
                <c:pt idx="7898">
                  <c:v>50.628999999999998</c:v>
                </c:pt>
                <c:pt idx="7899">
                  <c:v>50.62</c:v>
                </c:pt>
                <c:pt idx="7900">
                  <c:v>50.607999999999997</c:v>
                </c:pt>
                <c:pt idx="7901">
                  <c:v>50.593000000000004</c:v>
                </c:pt>
                <c:pt idx="7902">
                  <c:v>50.58</c:v>
                </c:pt>
                <c:pt idx="7903">
                  <c:v>50.573999999999998</c:v>
                </c:pt>
                <c:pt idx="7904">
                  <c:v>50.578000000000003</c:v>
                </c:pt>
                <c:pt idx="7905">
                  <c:v>50.585000000000001</c:v>
                </c:pt>
                <c:pt idx="7906">
                  <c:v>50.588999999999999</c:v>
                </c:pt>
                <c:pt idx="7907">
                  <c:v>50.59</c:v>
                </c:pt>
                <c:pt idx="7908">
                  <c:v>50.585999999999999</c:v>
                </c:pt>
                <c:pt idx="7909">
                  <c:v>50.59</c:v>
                </c:pt>
                <c:pt idx="7910">
                  <c:v>50.606999999999999</c:v>
                </c:pt>
                <c:pt idx="7911">
                  <c:v>50.63</c:v>
                </c:pt>
                <c:pt idx="7912">
                  <c:v>50.658999999999999</c:v>
                </c:pt>
                <c:pt idx="7913">
                  <c:v>50.676000000000002</c:v>
                </c:pt>
                <c:pt idx="7914">
                  <c:v>50.703000000000003</c:v>
                </c:pt>
                <c:pt idx="7915">
                  <c:v>50.738</c:v>
                </c:pt>
                <c:pt idx="7916">
                  <c:v>50.761000000000003</c:v>
                </c:pt>
                <c:pt idx="7917">
                  <c:v>50.78</c:v>
                </c:pt>
                <c:pt idx="7918">
                  <c:v>50.79</c:v>
                </c:pt>
                <c:pt idx="7919">
                  <c:v>50.792999999999999</c:v>
                </c:pt>
                <c:pt idx="7920">
                  <c:v>50.801000000000002</c:v>
                </c:pt>
                <c:pt idx="7921">
                  <c:v>50.814</c:v>
                </c:pt>
                <c:pt idx="7922">
                  <c:v>50.841000000000001</c:v>
                </c:pt>
                <c:pt idx="7923">
                  <c:v>50.884999999999998</c:v>
                </c:pt>
                <c:pt idx="7924">
                  <c:v>50.936999999999998</c:v>
                </c:pt>
                <c:pt idx="7925">
                  <c:v>50.987000000000002</c:v>
                </c:pt>
                <c:pt idx="7926">
                  <c:v>51.048000000000002</c:v>
                </c:pt>
                <c:pt idx="7927">
                  <c:v>51.122999999999998</c:v>
                </c:pt>
                <c:pt idx="7928">
                  <c:v>51.188000000000002</c:v>
                </c:pt>
                <c:pt idx="7929">
                  <c:v>51.252000000000002</c:v>
                </c:pt>
                <c:pt idx="7930">
                  <c:v>51.32</c:v>
                </c:pt>
                <c:pt idx="7931">
                  <c:v>51.393999999999998</c:v>
                </c:pt>
                <c:pt idx="7932">
                  <c:v>51.456000000000003</c:v>
                </c:pt>
                <c:pt idx="7933">
                  <c:v>51.503</c:v>
                </c:pt>
                <c:pt idx="7934">
                  <c:v>51.558</c:v>
                </c:pt>
                <c:pt idx="7935">
                  <c:v>51.628</c:v>
                </c:pt>
                <c:pt idx="7936">
                  <c:v>51.697000000000003</c:v>
                </c:pt>
                <c:pt idx="7937">
                  <c:v>51.756</c:v>
                </c:pt>
                <c:pt idx="7938">
                  <c:v>51.81</c:v>
                </c:pt>
                <c:pt idx="7939">
                  <c:v>51.869</c:v>
                </c:pt>
                <c:pt idx="7940">
                  <c:v>51.936999999999998</c:v>
                </c:pt>
                <c:pt idx="7941">
                  <c:v>51.991999999999997</c:v>
                </c:pt>
                <c:pt idx="7942">
                  <c:v>52.033000000000001</c:v>
                </c:pt>
                <c:pt idx="7943">
                  <c:v>52.061</c:v>
                </c:pt>
                <c:pt idx="7944">
                  <c:v>52.094999999999999</c:v>
                </c:pt>
                <c:pt idx="7945">
                  <c:v>52.113999999999997</c:v>
                </c:pt>
                <c:pt idx="7946">
                  <c:v>52.137999999999998</c:v>
                </c:pt>
                <c:pt idx="7947">
                  <c:v>52.162999999999997</c:v>
                </c:pt>
                <c:pt idx="7948">
                  <c:v>52.18</c:v>
                </c:pt>
                <c:pt idx="7949">
                  <c:v>52.210999999999999</c:v>
                </c:pt>
                <c:pt idx="7950">
                  <c:v>52.228000000000002</c:v>
                </c:pt>
                <c:pt idx="7951">
                  <c:v>52.247999999999998</c:v>
                </c:pt>
                <c:pt idx="7952">
                  <c:v>52.286999999999999</c:v>
                </c:pt>
                <c:pt idx="7953">
                  <c:v>52.302999999999997</c:v>
                </c:pt>
                <c:pt idx="7954">
                  <c:v>52.338999999999999</c:v>
                </c:pt>
                <c:pt idx="7955">
                  <c:v>52.374000000000002</c:v>
                </c:pt>
                <c:pt idx="7956">
                  <c:v>52.390999999999998</c:v>
                </c:pt>
                <c:pt idx="7957">
                  <c:v>52.423999999999999</c:v>
                </c:pt>
                <c:pt idx="7958">
                  <c:v>52.436</c:v>
                </c:pt>
                <c:pt idx="7959">
                  <c:v>52.445</c:v>
                </c:pt>
                <c:pt idx="7960">
                  <c:v>52.466999999999999</c:v>
                </c:pt>
                <c:pt idx="7961">
                  <c:v>52.482999999999997</c:v>
                </c:pt>
                <c:pt idx="7962">
                  <c:v>52.503</c:v>
                </c:pt>
                <c:pt idx="7963">
                  <c:v>52.523000000000003</c:v>
                </c:pt>
                <c:pt idx="7964">
                  <c:v>52.557000000000002</c:v>
                </c:pt>
                <c:pt idx="7965">
                  <c:v>52.585000000000001</c:v>
                </c:pt>
                <c:pt idx="7966">
                  <c:v>52.615000000000002</c:v>
                </c:pt>
                <c:pt idx="7967">
                  <c:v>52.645000000000003</c:v>
                </c:pt>
                <c:pt idx="7968">
                  <c:v>52.679000000000002</c:v>
                </c:pt>
                <c:pt idx="7969">
                  <c:v>52.719000000000001</c:v>
                </c:pt>
                <c:pt idx="7970">
                  <c:v>52.737000000000002</c:v>
                </c:pt>
                <c:pt idx="7971">
                  <c:v>52.749000000000002</c:v>
                </c:pt>
                <c:pt idx="7972">
                  <c:v>52.76</c:v>
                </c:pt>
                <c:pt idx="7973">
                  <c:v>52.789000000000001</c:v>
                </c:pt>
                <c:pt idx="7974">
                  <c:v>52.814</c:v>
                </c:pt>
                <c:pt idx="7975">
                  <c:v>52.823999999999998</c:v>
                </c:pt>
                <c:pt idx="7976">
                  <c:v>52.85</c:v>
                </c:pt>
                <c:pt idx="7977">
                  <c:v>52.860999999999997</c:v>
                </c:pt>
                <c:pt idx="7978">
                  <c:v>52.874000000000002</c:v>
                </c:pt>
                <c:pt idx="7979">
                  <c:v>52.914999999999999</c:v>
                </c:pt>
                <c:pt idx="7980">
                  <c:v>52.945999999999998</c:v>
                </c:pt>
                <c:pt idx="7981">
                  <c:v>52.957000000000001</c:v>
                </c:pt>
                <c:pt idx="7982">
                  <c:v>52.972999999999999</c:v>
                </c:pt>
                <c:pt idx="7983">
                  <c:v>52.993000000000002</c:v>
                </c:pt>
                <c:pt idx="7984">
                  <c:v>53.005000000000003</c:v>
                </c:pt>
                <c:pt idx="7985">
                  <c:v>53.008000000000003</c:v>
                </c:pt>
                <c:pt idx="7986">
                  <c:v>53.003999999999998</c:v>
                </c:pt>
                <c:pt idx="7987">
                  <c:v>53.000999999999998</c:v>
                </c:pt>
                <c:pt idx="7988">
                  <c:v>52.994999999999997</c:v>
                </c:pt>
                <c:pt idx="7989">
                  <c:v>52.994999999999997</c:v>
                </c:pt>
                <c:pt idx="7990">
                  <c:v>53.009</c:v>
                </c:pt>
                <c:pt idx="7991">
                  <c:v>53.026000000000003</c:v>
                </c:pt>
                <c:pt idx="7992">
                  <c:v>53.036000000000001</c:v>
                </c:pt>
                <c:pt idx="7993">
                  <c:v>53.036000000000001</c:v>
                </c:pt>
                <c:pt idx="7994">
                  <c:v>53.037999999999997</c:v>
                </c:pt>
                <c:pt idx="7995">
                  <c:v>53.048000000000002</c:v>
                </c:pt>
                <c:pt idx="7996">
                  <c:v>53.058999999999997</c:v>
                </c:pt>
                <c:pt idx="7997">
                  <c:v>53.058</c:v>
                </c:pt>
                <c:pt idx="7998">
                  <c:v>53.06</c:v>
                </c:pt>
                <c:pt idx="7999">
                  <c:v>53.076000000000001</c:v>
                </c:pt>
                <c:pt idx="8000">
                  <c:v>53.091999999999999</c:v>
                </c:pt>
                <c:pt idx="8001">
                  <c:v>53.104999999999997</c:v>
                </c:pt>
                <c:pt idx="8002">
                  <c:v>53.115000000000002</c:v>
                </c:pt>
                <c:pt idx="8003">
                  <c:v>53.13</c:v>
                </c:pt>
                <c:pt idx="8004">
                  <c:v>53.145000000000003</c:v>
                </c:pt>
                <c:pt idx="8005">
                  <c:v>53.155000000000001</c:v>
                </c:pt>
                <c:pt idx="8006">
                  <c:v>53.167999999999999</c:v>
                </c:pt>
                <c:pt idx="8007">
                  <c:v>53.183999999999997</c:v>
                </c:pt>
                <c:pt idx="8008">
                  <c:v>53.198999999999998</c:v>
                </c:pt>
                <c:pt idx="8009">
                  <c:v>53.219000000000001</c:v>
                </c:pt>
                <c:pt idx="8010">
                  <c:v>53.244999999999997</c:v>
                </c:pt>
                <c:pt idx="8011">
                  <c:v>53.279000000000003</c:v>
                </c:pt>
                <c:pt idx="8012">
                  <c:v>53.316000000000003</c:v>
                </c:pt>
                <c:pt idx="8013">
                  <c:v>53.348999999999997</c:v>
                </c:pt>
                <c:pt idx="8014">
                  <c:v>53.363999999999997</c:v>
                </c:pt>
                <c:pt idx="8015">
                  <c:v>53.356999999999999</c:v>
                </c:pt>
                <c:pt idx="8016">
                  <c:v>53.353000000000002</c:v>
                </c:pt>
                <c:pt idx="8017">
                  <c:v>53.36</c:v>
                </c:pt>
                <c:pt idx="8018">
                  <c:v>53.366999999999997</c:v>
                </c:pt>
                <c:pt idx="8019">
                  <c:v>53.372</c:v>
                </c:pt>
                <c:pt idx="8020">
                  <c:v>53.378</c:v>
                </c:pt>
                <c:pt idx="8021">
                  <c:v>53.378</c:v>
                </c:pt>
                <c:pt idx="8022">
                  <c:v>53.369</c:v>
                </c:pt>
                <c:pt idx="8023">
                  <c:v>53.362000000000002</c:v>
                </c:pt>
                <c:pt idx="8024">
                  <c:v>53.369</c:v>
                </c:pt>
                <c:pt idx="8025">
                  <c:v>53.392000000000003</c:v>
                </c:pt>
                <c:pt idx="8026">
                  <c:v>53.396999999999998</c:v>
                </c:pt>
                <c:pt idx="8027">
                  <c:v>53.372</c:v>
                </c:pt>
                <c:pt idx="8028">
                  <c:v>53.353999999999999</c:v>
                </c:pt>
                <c:pt idx="8029">
                  <c:v>53.356000000000002</c:v>
                </c:pt>
                <c:pt idx="8030">
                  <c:v>53.371000000000002</c:v>
                </c:pt>
                <c:pt idx="8031">
                  <c:v>53.381</c:v>
                </c:pt>
                <c:pt idx="8032">
                  <c:v>53.387999999999998</c:v>
                </c:pt>
                <c:pt idx="8033">
                  <c:v>53.396000000000001</c:v>
                </c:pt>
                <c:pt idx="8034">
                  <c:v>53.411999999999999</c:v>
                </c:pt>
                <c:pt idx="8035">
                  <c:v>53.436</c:v>
                </c:pt>
                <c:pt idx="8036">
                  <c:v>53.456000000000003</c:v>
                </c:pt>
                <c:pt idx="8037">
                  <c:v>53.48</c:v>
                </c:pt>
                <c:pt idx="8038">
                  <c:v>53.503999999999998</c:v>
                </c:pt>
                <c:pt idx="8039">
                  <c:v>53.533000000000001</c:v>
                </c:pt>
                <c:pt idx="8040">
                  <c:v>53.561999999999998</c:v>
                </c:pt>
                <c:pt idx="8041">
                  <c:v>53.591000000000001</c:v>
                </c:pt>
                <c:pt idx="8042">
                  <c:v>53.624000000000002</c:v>
                </c:pt>
                <c:pt idx="8043">
                  <c:v>53.658000000000001</c:v>
                </c:pt>
                <c:pt idx="8044">
                  <c:v>53.688000000000002</c:v>
                </c:pt>
                <c:pt idx="8045">
                  <c:v>53.716999999999999</c:v>
                </c:pt>
                <c:pt idx="8046">
                  <c:v>53.753999999999998</c:v>
                </c:pt>
                <c:pt idx="8047">
                  <c:v>53.789000000000001</c:v>
                </c:pt>
                <c:pt idx="8048">
                  <c:v>53.82</c:v>
                </c:pt>
                <c:pt idx="8049">
                  <c:v>53.848999999999997</c:v>
                </c:pt>
                <c:pt idx="8050">
                  <c:v>53.886000000000003</c:v>
                </c:pt>
                <c:pt idx="8051">
                  <c:v>53.920999999999999</c:v>
                </c:pt>
                <c:pt idx="8052">
                  <c:v>53.944000000000003</c:v>
                </c:pt>
                <c:pt idx="8053">
                  <c:v>53.965000000000003</c:v>
                </c:pt>
                <c:pt idx="8054">
                  <c:v>53.98</c:v>
                </c:pt>
                <c:pt idx="8055">
                  <c:v>53.984000000000002</c:v>
                </c:pt>
                <c:pt idx="8056">
                  <c:v>53.987000000000002</c:v>
                </c:pt>
                <c:pt idx="8057">
                  <c:v>53.981999999999999</c:v>
                </c:pt>
                <c:pt idx="8058">
                  <c:v>53.968000000000004</c:v>
                </c:pt>
                <c:pt idx="8059">
                  <c:v>53.962000000000003</c:v>
                </c:pt>
                <c:pt idx="8060">
                  <c:v>53.957999999999998</c:v>
                </c:pt>
                <c:pt idx="8061">
                  <c:v>53.968000000000004</c:v>
                </c:pt>
                <c:pt idx="8062">
                  <c:v>53.994</c:v>
                </c:pt>
                <c:pt idx="8063">
                  <c:v>54.026000000000003</c:v>
                </c:pt>
                <c:pt idx="8064">
                  <c:v>54.052</c:v>
                </c:pt>
                <c:pt idx="8065">
                  <c:v>54.081000000000003</c:v>
                </c:pt>
                <c:pt idx="8066">
                  <c:v>54.113999999999997</c:v>
                </c:pt>
                <c:pt idx="8067">
                  <c:v>54.14</c:v>
                </c:pt>
                <c:pt idx="8068">
                  <c:v>54.161999999999999</c:v>
                </c:pt>
                <c:pt idx="8069">
                  <c:v>54.189</c:v>
                </c:pt>
                <c:pt idx="8070">
                  <c:v>54.226999999999997</c:v>
                </c:pt>
                <c:pt idx="8071">
                  <c:v>54.271999999999998</c:v>
                </c:pt>
                <c:pt idx="8072">
                  <c:v>54.32</c:v>
                </c:pt>
                <c:pt idx="8073">
                  <c:v>54.378999999999998</c:v>
                </c:pt>
                <c:pt idx="8074">
                  <c:v>54.442</c:v>
                </c:pt>
                <c:pt idx="8075">
                  <c:v>54.497</c:v>
                </c:pt>
                <c:pt idx="8076">
                  <c:v>54.540999999999997</c:v>
                </c:pt>
                <c:pt idx="8077">
                  <c:v>54.584000000000003</c:v>
                </c:pt>
                <c:pt idx="8078">
                  <c:v>54.62</c:v>
                </c:pt>
                <c:pt idx="8079">
                  <c:v>54.661000000000001</c:v>
                </c:pt>
                <c:pt idx="8080">
                  <c:v>54.695</c:v>
                </c:pt>
                <c:pt idx="8081">
                  <c:v>54.712000000000003</c:v>
                </c:pt>
                <c:pt idx="8082">
                  <c:v>54.716000000000001</c:v>
                </c:pt>
                <c:pt idx="8083">
                  <c:v>54.720999999999997</c:v>
                </c:pt>
                <c:pt idx="8084">
                  <c:v>54.728000000000002</c:v>
                </c:pt>
                <c:pt idx="8085">
                  <c:v>54.719000000000001</c:v>
                </c:pt>
                <c:pt idx="8086">
                  <c:v>54.704000000000001</c:v>
                </c:pt>
                <c:pt idx="8087">
                  <c:v>54.683999999999997</c:v>
                </c:pt>
                <c:pt idx="8088">
                  <c:v>54.661000000000001</c:v>
                </c:pt>
                <c:pt idx="8089">
                  <c:v>54.639000000000003</c:v>
                </c:pt>
                <c:pt idx="8090">
                  <c:v>54.616999999999997</c:v>
                </c:pt>
                <c:pt idx="8091">
                  <c:v>54.594000000000001</c:v>
                </c:pt>
                <c:pt idx="8092">
                  <c:v>54.566000000000003</c:v>
                </c:pt>
                <c:pt idx="8093">
                  <c:v>54.530999999999999</c:v>
                </c:pt>
                <c:pt idx="8094">
                  <c:v>54.494</c:v>
                </c:pt>
                <c:pt idx="8095">
                  <c:v>54.463999999999999</c:v>
                </c:pt>
                <c:pt idx="8096">
                  <c:v>54.433999999999997</c:v>
                </c:pt>
                <c:pt idx="8097">
                  <c:v>54.406999999999996</c:v>
                </c:pt>
                <c:pt idx="8098">
                  <c:v>54.386000000000003</c:v>
                </c:pt>
                <c:pt idx="8099">
                  <c:v>54.37</c:v>
                </c:pt>
                <c:pt idx="8100">
                  <c:v>54.354999999999997</c:v>
                </c:pt>
                <c:pt idx="8101">
                  <c:v>54.344000000000001</c:v>
                </c:pt>
                <c:pt idx="8102">
                  <c:v>54.347999999999999</c:v>
                </c:pt>
                <c:pt idx="8103">
                  <c:v>54.353999999999999</c:v>
                </c:pt>
                <c:pt idx="8104">
                  <c:v>54.360999999999997</c:v>
                </c:pt>
                <c:pt idx="8105">
                  <c:v>54.378</c:v>
                </c:pt>
                <c:pt idx="8106">
                  <c:v>54.392000000000003</c:v>
                </c:pt>
                <c:pt idx="8107">
                  <c:v>54.393999999999998</c:v>
                </c:pt>
                <c:pt idx="8108">
                  <c:v>54.389000000000003</c:v>
                </c:pt>
                <c:pt idx="8109">
                  <c:v>54.377000000000002</c:v>
                </c:pt>
                <c:pt idx="8110">
                  <c:v>54.384999999999998</c:v>
                </c:pt>
                <c:pt idx="8111">
                  <c:v>54.393999999999998</c:v>
                </c:pt>
                <c:pt idx="8112">
                  <c:v>54.384999999999998</c:v>
                </c:pt>
                <c:pt idx="8113">
                  <c:v>54.393000000000001</c:v>
                </c:pt>
                <c:pt idx="8114">
                  <c:v>54.393999999999998</c:v>
                </c:pt>
                <c:pt idx="8115">
                  <c:v>54.389000000000003</c:v>
                </c:pt>
                <c:pt idx="8116">
                  <c:v>54.383000000000003</c:v>
                </c:pt>
                <c:pt idx="8117">
                  <c:v>54.383000000000003</c:v>
                </c:pt>
                <c:pt idx="8118">
                  <c:v>54.378</c:v>
                </c:pt>
                <c:pt idx="8119">
                  <c:v>54.353000000000002</c:v>
                </c:pt>
                <c:pt idx="8120">
                  <c:v>54.320999999999998</c:v>
                </c:pt>
                <c:pt idx="8121">
                  <c:v>54.283999999999999</c:v>
                </c:pt>
                <c:pt idx="8122">
                  <c:v>54.237000000000002</c:v>
                </c:pt>
                <c:pt idx="8123">
                  <c:v>54.180999999999997</c:v>
                </c:pt>
                <c:pt idx="8124">
                  <c:v>54.116</c:v>
                </c:pt>
                <c:pt idx="8125">
                  <c:v>54.039000000000001</c:v>
                </c:pt>
                <c:pt idx="8126">
                  <c:v>53.95</c:v>
                </c:pt>
                <c:pt idx="8127">
                  <c:v>53.86</c:v>
                </c:pt>
                <c:pt idx="8128">
                  <c:v>53.774999999999999</c:v>
                </c:pt>
                <c:pt idx="8129">
                  <c:v>53.682000000000002</c:v>
                </c:pt>
                <c:pt idx="8130">
                  <c:v>53.576999999999998</c:v>
                </c:pt>
                <c:pt idx="8131">
                  <c:v>53.466000000000001</c:v>
                </c:pt>
                <c:pt idx="8132">
                  <c:v>53.357999999999997</c:v>
                </c:pt>
                <c:pt idx="8133">
                  <c:v>53.25</c:v>
                </c:pt>
                <c:pt idx="8134">
                  <c:v>53.131</c:v>
                </c:pt>
                <c:pt idx="8135">
                  <c:v>53.015999999999998</c:v>
                </c:pt>
                <c:pt idx="8136">
                  <c:v>52.914999999999999</c:v>
                </c:pt>
                <c:pt idx="8137">
                  <c:v>52.816000000000003</c:v>
                </c:pt>
                <c:pt idx="8138">
                  <c:v>52.694000000000003</c:v>
                </c:pt>
                <c:pt idx="8139">
                  <c:v>52.555</c:v>
                </c:pt>
                <c:pt idx="8140">
                  <c:v>52.427999999999997</c:v>
                </c:pt>
                <c:pt idx="8141">
                  <c:v>52.292999999999999</c:v>
                </c:pt>
                <c:pt idx="8142">
                  <c:v>52.158999999999999</c:v>
                </c:pt>
                <c:pt idx="8143">
                  <c:v>52.029000000000003</c:v>
                </c:pt>
                <c:pt idx="8144">
                  <c:v>51.88</c:v>
                </c:pt>
                <c:pt idx="8145">
                  <c:v>51.712000000000003</c:v>
                </c:pt>
                <c:pt idx="8146">
                  <c:v>51.548999999999999</c:v>
                </c:pt>
                <c:pt idx="8147">
                  <c:v>51.386000000000003</c:v>
                </c:pt>
                <c:pt idx="8148">
                  <c:v>51.219000000000001</c:v>
                </c:pt>
                <c:pt idx="8149">
                  <c:v>51.043999999999997</c:v>
                </c:pt>
                <c:pt idx="8150">
                  <c:v>50.884999999999998</c:v>
                </c:pt>
                <c:pt idx="8151">
                  <c:v>50.731999999999999</c:v>
                </c:pt>
                <c:pt idx="8152">
                  <c:v>50.570999999999998</c:v>
                </c:pt>
                <c:pt idx="8153">
                  <c:v>50.417000000000002</c:v>
                </c:pt>
                <c:pt idx="8154">
                  <c:v>50.268000000000001</c:v>
                </c:pt>
                <c:pt idx="8155">
                  <c:v>50.122</c:v>
                </c:pt>
                <c:pt idx="8156">
                  <c:v>49.976999999999997</c:v>
                </c:pt>
                <c:pt idx="8157">
                  <c:v>49.835000000000001</c:v>
                </c:pt>
                <c:pt idx="8158">
                  <c:v>49.704999999999998</c:v>
                </c:pt>
                <c:pt idx="8159">
                  <c:v>49.578000000000003</c:v>
                </c:pt>
                <c:pt idx="8160">
                  <c:v>49.454999999999998</c:v>
                </c:pt>
                <c:pt idx="8161">
                  <c:v>49.334000000000003</c:v>
                </c:pt>
                <c:pt idx="8162">
                  <c:v>49.206000000000003</c:v>
                </c:pt>
                <c:pt idx="8163">
                  <c:v>49.076000000000001</c:v>
                </c:pt>
                <c:pt idx="8164">
                  <c:v>48.945</c:v>
                </c:pt>
                <c:pt idx="8165">
                  <c:v>48.813000000000002</c:v>
                </c:pt>
                <c:pt idx="8166">
                  <c:v>48.679000000000002</c:v>
                </c:pt>
                <c:pt idx="8167">
                  <c:v>48.546999999999997</c:v>
                </c:pt>
                <c:pt idx="8168">
                  <c:v>48.414000000000001</c:v>
                </c:pt>
                <c:pt idx="8169">
                  <c:v>48.295000000000002</c:v>
                </c:pt>
                <c:pt idx="8170">
                  <c:v>48.19</c:v>
                </c:pt>
                <c:pt idx="8171">
                  <c:v>48.09</c:v>
                </c:pt>
                <c:pt idx="8172">
                  <c:v>47.993000000000002</c:v>
                </c:pt>
                <c:pt idx="8173">
                  <c:v>47.898000000000003</c:v>
                </c:pt>
                <c:pt idx="8174">
                  <c:v>47.811</c:v>
                </c:pt>
                <c:pt idx="8175">
                  <c:v>47.732999999999997</c:v>
                </c:pt>
                <c:pt idx="8176">
                  <c:v>47.667999999999999</c:v>
                </c:pt>
                <c:pt idx="8177">
                  <c:v>47.588999999999999</c:v>
                </c:pt>
                <c:pt idx="8178">
                  <c:v>47.509</c:v>
                </c:pt>
                <c:pt idx="8179">
                  <c:v>47.453000000000003</c:v>
                </c:pt>
                <c:pt idx="8180">
                  <c:v>47.39</c:v>
                </c:pt>
                <c:pt idx="8181">
                  <c:v>47.319000000000003</c:v>
                </c:pt>
                <c:pt idx="8182">
                  <c:v>47.249000000000002</c:v>
                </c:pt>
                <c:pt idx="8183">
                  <c:v>47.183</c:v>
                </c:pt>
                <c:pt idx="8184">
                  <c:v>47.127000000000002</c:v>
                </c:pt>
                <c:pt idx="8185">
                  <c:v>47.066000000000003</c:v>
                </c:pt>
                <c:pt idx="8186">
                  <c:v>47.000999999999998</c:v>
                </c:pt>
                <c:pt idx="8187">
                  <c:v>46.94</c:v>
                </c:pt>
                <c:pt idx="8188">
                  <c:v>46.878</c:v>
                </c:pt>
                <c:pt idx="8189">
                  <c:v>46.816000000000003</c:v>
                </c:pt>
                <c:pt idx="8190">
                  <c:v>46.756</c:v>
                </c:pt>
                <c:pt idx="8191">
                  <c:v>46.701999999999998</c:v>
                </c:pt>
                <c:pt idx="8192">
                  <c:v>46.643999999999998</c:v>
                </c:pt>
                <c:pt idx="8193">
                  <c:v>46.579000000000001</c:v>
                </c:pt>
                <c:pt idx="8194">
                  <c:v>46.51</c:v>
                </c:pt>
                <c:pt idx="8195">
                  <c:v>46.436</c:v>
                </c:pt>
                <c:pt idx="8196">
                  <c:v>46.357999999999997</c:v>
                </c:pt>
                <c:pt idx="8197">
                  <c:v>46.28</c:v>
                </c:pt>
                <c:pt idx="8198">
                  <c:v>46.206000000000003</c:v>
                </c:pt>
                <c:pt idx="8199">
                  <c:v>46.128999999999998</c:v>
                </c:pt>
                <c:pt idx="8200">
                  <c:v>46.048999999999999</c:v>
                </c:pt>
                <c:pt idx="8201">
                  <c:v>45.966000000000001</c:v>
                </c:pt>
                <c:pt idx="8202">
                  <c:v>45.887999999999998</c:v>
                </c:pt>
                <c:pt idx="8203">
                  <c:v>45.81</c:v>
                </c:pt>
                <c:pt idx="8204">
                  <c:v>45.731999999999999</c:v>
                </c:pt>
                <c:pt idx="8205">
                  <c:v>45.646999999999998</c:v>
                </c:pt>
                <c:pt idx="8206">
                  <c:v>45.555999999999997</c:v>
                </c:pt>
                <c:pt idx="8207">
                  <c:v>45.470999999999997</c:v>
                </c:pt>
                <c:pt idx="8208">
                  <c:v>45.392000000000003</c:v>
                </c:pt>
                <c:pt idx="8209">
                  <c:v>45.311999999999998</c:v>
                </c:pt>
                <c:pt idx="8210">
                  <c:v>45.238999999999997</c:v>
                </c:pt>
                <c:pt idx="8211">
                  <c:v>45.170999999999999</c:v>
                </c:pt>
                <c:pt idx="8212">
                  <c:v>45.100999999999999</c:v>
                </c:pt>
                <c:pt idx="8213">
                  <c:v>45.029000000000003</c:v>
                </c:pt>
                <c:pt idx="8214">
                  <c:v>44.963000000000001</c:v>
                </c:pt>
                <c:pt idx="8215">
                  <c:v>44.902000000000001</c:v>
                </c:pt>
                <c:pt idx="8216">
                  <c:v>44.844000000000001</c:v>
                </c:pt>
                <c:pt idx="8217">
                  <c:v>44.784999999999997</c:v>
                </c:pt>
                <c:pt idx="8218">
                  <c:v>44.720999999999997</c:v>
                </c:pt>
                <c:pt idx="8219">
                  <c:v>44.658000000000001</c:v>
                </c:pt>
                <c:pt idx="8220">
                  <c:v>44.595999999999997</c:v>
                </c:pt>
                <c:pt idx="8221">
                  <c:v>44.530999999999999</c:v>
                </c:pt>
                <c:pt idx="8222">
                  <c:v>44.466999999999999</c:v>
                </c:pt>
                <c:pt idx="8223">
                  <c:v>44.406999999999996</c:v>
                </c:pt>
                <c:pt idx="8224">
                  <c:v>44.350999999999999</c:v>
                </c:pt>
                <c:pt idx="8225">
                  <c:v>44.302</c:v>
                </c:pt>
                <c:pt idx="8226">
                  <c:v>44.255000000000003</c:v>
                </c:pt>
                <c:pt idx="8227">
                  <c:v>44.213000000000001</c:v>
                </c:pt>
                <c:pt idx="8228">
                  <c:v>44.176000000000002</c:v>
                </c:pt>
                <c:pt idx="8229">
                  <c:v>44.142000000000003</c:v>
                </c:pt>
                <c:pt idx="8230">
                  <c:v>44.106999999999999</c:v>
                </c:pt>
                <c:pt idx="8231">
                  <c:v>44.073</c:v>
                </c:pt>
                <c:pt idx="8232">
                  <c:v>44.042000000000002</c:v>
                </c:pt>
                <c:pt idx="8233">
                  <c:v>44.012999999999998</c:v>
                </c:pt>
                <c:pt idx="8234">
                  <c:v>43.982999999999997</c:v>
                </c:pt>
                <c:pt idx="8235">
                  <c:v>43.951999999999998</c:v>
                </c:pt>
                <c:pt idx="8236">
                  <c:v>43.927</c:v>
                </c:pt>
                <c:pt idx="8237">
                  <c:v>43.901000000000003</c:v>
                </c:pt>
                <c:pt idx="8238">
                  <c:v>43.868000000000002</c:v>
                </c:pt>
                <c:pt idx="8239">
                  <c:v>43.832000000000001</c:v>
                </c:pt>
                <c:pt idx="8240">
                  <c:v>43.795000000000002</c:v>
                </c:pt>
                <c:pt idx="8241">
                  <c:v>43.759</c:v>
                </c:pt>
                <c:pt idx="8242">
                  <c:v>43.725000000000001</c:v>
                </c:pt>
                <c:pt idx="8243">
                  <c:v>43.698</c:v>
                </c:pt>
                <c:pt idx="8244">
                  <c:v>43.671999999999997</c:v>
                </c:pt>
                <c:pt idx="8245">
                  <c:v>43.643999999999998</c:v>
                </c:pt>
                <c:pt idx="8246">
                  <c:v>43.62</c:v>
                </c:pt>
                <c:pt idx="8247">
                  <c:v>43.593000000000004</c:v>
                </c:pt>
                <c:pt idx="8248">
                  <c:v>43.569000000000003</c:v>
                </c:pt>
                <c:pt idx="8249">
                  <c:v>43.546999999999997</c:v>
                </c:pt>
                <c:pt idx="8250">
                  <c:v>43.521000000000001</c:v>
                </c:pt>
                <c:pt idx="8251">
                  <c:v>43.499000000000002</c:v>
                </c:pt>
                <c:pt idx="8252">
                  <c:v>43.473999999999997</c:v>
                </c:pt>
                <c:pt idx="8253">
                  <c:v>43.445999999999998</c:v>
                </c:pt>
                <c:pt idx="8254">
                  <c:v>43.427</c:v>
                </c:pt>
                <c:pt idx="8255">
                  <c:v>43.408999999999999</c:v>
                </c:pt>
                <c:pt idx="8256">
                  <c:v>43.395000000000003</c:v>
                </c:pt>
                <c:pt idx="8257">
                  <c:v>43.387999999999998</c:v>
                </c:pt>
                <c:pt idx="8258">
                  <c:v>43.381999999999998</c:v>
                </c:pt>
                <c:pt idx="8259">
                  <c:v>43.378999999999998</c:v>
                </c:pt>
                <c:pt idx="8260">
                  <c:v>43.38</c:v>
                </c:pt>
                <c:pt idx="8261">
                  <c:v>43.386000000000003</c:v>
                </c:pt>
                <c:pt idx="8262">
                  <c:v>43.389000000000003</c:v>
                </c:pt>
                <c:pt idx="8263">
                  <c:v>43.39</c:v>
                </c:pt>
                <c:pt idx="8264">
                  <c:v>43.387999999999998</c:v>
                </c:pt>
                <c:pt idx="8265">
                  <c:v>43.387999999999998</c:v>
                </c:pt>
                <c:pt idx="8266">
                  <c:v>43.386000000000003</c:v>
                </c:pt>
                <c:pt idx="8267">
                  <c:v>43.383000000000003</c:v>
                </c:pt>
                <c:pt idx="8268">
                  <c:v>43.377000000000002</c:v>
                </c:pt>
                <c:pt idx="8269">
                  <c:v>43.368000000000002</c:v>
                </c:pt>
                <c:pt idx="8270">
                  <c:v>43.354999999999997</c:v>
                </c:pt>
                <c:pt idx="8271">
                  <c:v>43.338000000000001</c:v>
                </c:pt>
                <c:pt idx="8272">
                  <c:v>43.322000000000003</c:v>
                </c:pt>
                <c:pt idx="8273">
                  <c:v>43.305999999999997</c:v>
                </c:pt>
                <c:pt idx="8274">
                  <c:v>43.290999999999997</c:v>
                </c:pt>
                <c:pt idx="8275">
                  <c:v>43.281999999999996</c:v>
                </c:pt>
                <c:pt idx="8276">
                  <c:v>43.267000000000003</c:v>
                </c:pt>
                <c:pt idx="8277">
                  <c:v>43.250999999999998</c:v>
                </c:pt>
                <c:pt idx="8278">
                  <c:v>43.235999999999997</c:v>
                </c:pt>
                <c:pt idx="8279">
                  <c:v>43.225000000000001</c:v>
                </c:pt>
                <c:pt idx="8280">
                  <c:v>43.213000000000001</c:v>
                </c:pt>
                <c:pt idx="8281">
                  <c:v>43.204999999999998</c:v>
                </c:pt>
                <c:pt idx="8282">
                  <c:v>43.204000000000001</c:v>
                </c:pt>
                <c:pt idx="8283">
                  <c:v>43.203000000000003</c:v>
                </c:pt>
                <c:pt idx="8284">
                  <c:v>43.204999999999998</c:v>
                </c:pt>
                <c:pt idx="8285">
                  <c:v>43.198</c:v>
                </c:pt>
                <c:pt idx="8286">
                  <c:v>43.185000000000002</c:v>
                </c:pt>
                <c:pt idx="8287">
                  <c:v>43.168999999999997</c:v>
                </c:pt>
                <c:pt idx="8288">
                  <c:v>43.15</c:v>
                </c:pt>
                <c:pt idx="8289">
                  <c:v>43.131999999999998</c:v>
                </c:pt>
                <c:pt idx="8290">
                  <c:v>43.12</c:v>
                </c:pt>
                <c:pt idx="8291">
                  <c:v>43.113</c:v>
                </c:pt>
                <c:pt idx="8292">
                  <c:v>43.11</c:v>
                </c:pt>
                <c:pt idx="8293">
                  <c:v>43.106999999999999</c:v>
                </c:pt>
                <c:pt idx="8294">
                  <c:v>43.103999999999999</c:v>
                </c:pt>
                <c:pt idx="8295">
                  <c:v>43.101999999999997</c:v>
                </c:pt>
                <c:pt idx="8296">
                  <c:v>43.097999999999999</c:v>
                </c:pt>
                <c:pt idx="8297">
                  <c:v>43.088000000000001</c:v>
                </c:pt>
                <c:pt idx="8298">
                  <c:v>43.079000000000001</c:v>
                </c:pt>
                <c:pt idx="8299">
                  <c:v>43.073</c:v>
                </c:pt>
                <c:pt idx="8300">
                  <c:v>43.069000000000003</c:v>
                </c:pt>
                <c:pt idx="8301">
                  <c:v>43.070999999999998</c:v>
                </c:pt>
                <c:pt idx="8302">
                  <c:v>43.066000000000003</c:v>
                </c:pt>
                <c:pt idx="8303">
                  <c:v>43.06</c:v>
                </c:pt>
                <c:pt idx="8304">
                  <c:v>43.06</c:v>
                </c:pt>
                <c:pt idx="8305">
                  <c:v>43.054000000000002</c:v>
                </c:pt>
                <c:pt idx="8306">
                  <c:v>43.051000000000002</c:v>
                </c:pt>
                <c:pt idx="8307">
                  <c:v>43.05</c:v>
                </c:pt>
                <c:pt idx="8308">
                  <c:v>43.045999999999999</c:v>
                </c:pt>
                <c:pt idx="8309">
                  <c:v>43.04</c:v>
                </c:pt>
                <c:pt idx="8310">
                  <c:v>43.04</c:v>
                </c:pt>
                <c:pt idx="8311">
                  <c:v>43.039000000000001</c:v>
                </c:pt>
                <c:pt idx="8312">
                  <c:v>43.03</c:v>
                </c:pt>
                <c:pt idx="8313">
                  <c:v>43.02</c:v>
                </c:pt>
                <c:pt idx="8314">
                  <c:v>43.018000000000001</c:v>
                </c:pt>
                <c:pt idx="8315">
                  <c:v>43.024000000000001</c:v>
                </c:pt>
                <c:pt idx="8316">
                  <c:v>43.030999999999999</c:v>
                </c:pt>
                <c:pt idx="8317">
                  <c:v>43.023000000000003</c:v>
                </c:pt>
                <c:pt idx="8318">
                  <c:v>43.002000000000002</c:v>
                </c:pt>
                <c:pt idx="8319">
                  <c:v>42.987000000000002</c:v>
                </c:pt>
                <c:pt idx="8320">
                  <c:v>42.99</c:v>
                </c:pt>
                <c:pt idx="8321">
                  <c:v>42.981999999999999</c:v>
                </c:pt>
                <c:pt idx="8322">
                  <c:v>42.963999999999999</c:v>
                </c:pt>
                <c:pt idx="8323">
                  <c:v>42.957000000000001</c:v>
                </c:pt>
                <c:pt idx="8324">
                  <c:v>42.972000000000001</c:v>
                </c:pt>
                <c:pt idx="8325">
                  <c:v>42.982999999999997</c:v>
                </c:pt>
                <c:pt idx="8326">
                  <c:v>42.994999999999997</c:v>
                </c:pt>
                <c:pt idx="8327">
                  <c:v>43.011000000000003</c:v>
                </c:pt>
                <c:pt idx="8328">
                  <c:v>43.015000000000001</c:v>
                </c:pt>
                <c:pt idx="8329">
                  <c:v>43.023000000000003</c:v>
                </c:pt>
                <c:pt idx="8330">
                  <c:v>43.03</c:v>
                </c:pt>
                <c:pt idx="8331">
                  <c:v>43.027999999999999</c:v>
                </c:pt>
                <c:pt idx="8332">
                  <c:v>43.036999999999999</c:v>
                </c:pt>
                <c:pt idx="8333">
                  <c:v>43.048000000000002</c:v>
                </c:pt>
                <c:pt idx="8334">
                  <c:v>43.058</c:v>
                </c:pt>
                <c:pt idx="8335">
                  <c:v>43.08</c:v>
                </c:pt>
                <c:pt idx="8336">
                  <c:v>43.082999999999998</c:v>
                </c:pt>
                <c:pt idx="8337">
                  <c:v>43.073999999999998</c:v>
                </c:pt>
                <c:pt idx="8338">
                  <c:v>43.07</c:v>
                </c:pt>
                <c:pt idx="8339">
                  <c:v>43.036000000000001</c:v>
                </c:pt>
                <c:pt idx="8340">
                  <c:v>42.988</c:v>
                </c:pt>
                <c:pt idx="8341">
                  <c:v>42.942999999999998</c:v>
                </c:pt>
                <c:pt idx="8342">
                  <c:v>42.871000000000002</c:v>
                </c:pt>
                <c:pt idx="8343">
                  <c:v>42.804000000000002</c:v>
                </c:pt>
                <c:pt idx="8344">
                  <c:v>42.741999999999997</c:v>
                </c:pt>
                <c:pt idx="8345">
                  <c:v>42.665999999999997</c:v>
                </c:pt>
                <c:pt idx="8346">
                  <c:v>42.603999999999999</c:v>
                </c:pt>
                <c:pt idx="8347">
                  <c:v>42.536000000000001</c:v>
                </c:pt>
                <c:pt idx="8348">
                  <c:v>42.448</c:v>
                </c:pt>
                <c:pt idx="8349">
                  <c:v>42.365000000000002</c:v>
                </c:pt>
                <c:pt idx="8350">
                  <c:v>42.283999999999999</c:v>
                </c:pt>
                <c:pt idx="8351">
                  <c:v>42.194000000000003</c:v>
                </c:pt>
                <c:pt idx="8352">
                  <c:v>42.118000000000002</c:v>
                </c:pt>
                <c:pt idx="8353">
                  <c:v>42.039000000000001</c:v>
                </c:pt>
                <c:pt idx="8354">
                  <c:v>41.948999999999998</c:v>
                </c:pt>
                <c:pt idx="8355">
                  <c:v>41.863</c:v>
                </c:pt>
                <c:pt idx="8356">
                  <c:v>41.786000000000001</c:v>
                </c:pt>
                <c:pt idx="8357">
                  <c:v>41.732999999999997</c:v>
                </c:pt>
                <c:pt idx="8358">
                  <c:v>41.671999999999997</c:v>
                </c:pt>
                <c:pt idx="8359">
                  <c:v>41.591999999999999</c:v>
                </c:pt>
                <c:pt idx="8360">
                  <c:v>41.533000000000001</c:v>
                </c:pt>
                <c:pt idx="8361">
                  <c:v>41.493000000000002</c:v>
                </c:pt>
                <c:pt idx="8362">
                  <c:v>41.465000000000003</c:v>
                </c:pt>
                <c:pt idx="8363">
                  <c:v>41.439</c:v>
                </c:pt>
                <c:pt idx="8364">
                  <c:v>41.402000000000001</c:v>
                </c:pt>
                <c:pt idx="8365">
                  <c:v>41.381999999999998</c:v>
                </c:pt>
                <c:pt idx="8366">
                  <c:v>41.360999999999997</c:v>
                </c:pt>
                <c:pt idx="8367">
                  <c:v>41.329000000000001</c:v>
                </c:pt>
                <c:pt idx="8368">
                  <c:v>41.304000000000002</c:v>
                </c:pt>
                <c:pt idx="8369">
                  <c:v>41.286000000000001</c:v>
                </c:pt>
                <c:pt idx="8370">
                  <c:v>41.271000000000001</c:v>
                </c:pt>
                <c:pt idx="8371">
                  <c:v>41.241</c:v>
                </c:pt>
                <c:pt idx="8372">
                  <c:v>41.212000000000003</c:v>
                </c:pt>
                <c:pt idx="8373">
                  <c:v>41.189</c:v>
                </c:pt>
                <c:pt idx="8374">
                  <c:v>41.164999999999999</c:v>
                </c:pt>
                <c:pt idx="8375">
                  <c:v>41.134</c:v>
                </c:pt>
                <c:pt idx="8376">
                  <c:v>41.110999999999997</c:v>
                </c:pt>
                <c:pt idx="8377">
                  <c:v>41.113</c:v>
                </c:pt>
                <c:pt idx="8378">
                  <c:v>41.116999999999997</c:v>
                </c:pt>
                <c:pt idx="8379">
                  <c:v>41.118000000000002</c:v>
                </c:pt>
                <c:pt idx="8380">
                  <c:v>41.106000000000002</c:v>
                </c:pt>
                <c:pt idx="8381">
                  <c:v>41.106000000000002</c:v>
                </c:pt>
                <c:pt idx="8382">
                  <c:v>41.106999999999999</c:v>
                </c:pt>
                <c:pt idx="8383">
                  <c:v>41.107999999999997</c:v>
                </c:pt>
                <c:pt idx="8384">
                  <c:v>41.122999999999998</c:v>
                </c:pt>
                <c:pt idx="8385">
                  <c:v>41.125</c:v>
                </c:pt>
                <c:pt idx="8386">
                  <c:v>41.116999999999997</c:v>
                </c:pt>
                <c:pt idx="8387">
                  <c:v>41.119</c:v>
                </c:pt>
                <c:pt idx="8388">
                  <c:v>41.122</c:v>
                </c:pt>
                <c:pt idx="8389">
                  <c:v>41.118000000000002</c:v>
                </c:pt>
                <c:pt idx="8390">
                  <c:v>41.112000000000002</c:v>
                </c:pt>
                <c:pt idx="8391">
                  <c:v>41.11</c:v>
                </c:pt>
                <c:pt idx="8392">
                  <c:v>41.098999999999997</c:v>
                </c:pt>
                <c:pt idx="8393">
                  <c:v>41.091999999999999</c:v>
                </c:pt>
                <c:pt idx="8394">
                  <c:v>41.085999999999999</c:v>
                </c:pt>
                <c:pt idx="8395">
                  <c:v>41.076000000000001</c:v>
                </c:pt>
                <c:pt idx="8396">
                  <c:v>41.052999999999997</c:v>
                </c:pt>
                <c:pt idx="8397">
                  <c:v>41.027000000000001</c:v>
                </c:pt>
                <c:pt idx="8398">
                  <c:v>41.015999999999998</c:v>
                </c:pt>
                <c:pt idx="8399">
                  <c:v>41</c:v>
                </c:pt>
                <c:pt idx="8400">
                  <c:v>40.965000000000003</c:v>
                </c:pt>
                <c:pt idx="8401">
                  <c:v>40.94</c:v>
                </c:pt>
                <c:pt idx="8402">
                  <c:v>40.933</c:v>
                </c:pt>
                <c:pt idx="8403">
                  <c:v>40.917999999999999</c:v>
                </c:pt>
                <c:pt idx="8404">
                  <c:v>40.887</c:v>
                </c:pt>
                <c:pt idx="8405">
                  <c:v>40.866999999999997</c:v>
                </c:pt>
                <c:pt idx="8406">
                  <c:v>40.851999999999997</c:v>
                </c:pt>
                <c:pt idx="8407">
                  <c:v>40.835999999999999</c:v>
                </c:pt>
                <c:pt idx="8408">
                  <c:v>40.816000000000003</c:v>
                </c:pt>
                <c:pt idx="8409">
                  <c:v>40.792999999999999</c:v>
                </c:pt>
                <c:pt idx="8410">
                  <c:v>40.771000000000001</c:v>
                </c:pt>
                <c:pt idx="8411">
                  <c:v>40.759</c:v>
                </c:pt>
                <c:pt idx="8412">
                  <c:v>40.755000000000003</c:v>
                </c:pt>
                <c:pt idx="8413">
                  <c:v>40.76</c:v>
                </c:pt>
                <c:pt idx="8414">
                  <c:v>40.767000000000003</c:v>
                </c:pt>
                <c:pt idx="8415">
                  <c:v>40.78</c:v>
                </c:pt>
                <c:pt idx="8416">
                  <c:v>40.798000000000002</c:v>
                </c:pt>
                <c:pt idx="8417">
                  <c:v>40.801000000000002</c:v>
                </c:pt>
                <c:pt idx="8418">
                  <c:v>40.792000000000002</c:v>
                </c:pt>
                <c:pt idx="8419">
                  <c:v>40.793999999999997</c:v>
                </c:pt>
                <c:pt idx="8420">
                  <c:v>40.808</c:v>
                </c:pt>
                <c:pt idx="8421">
                  <c:v>40.814999999999998</c:v>
                </c:pt>
                <c:pt idx="8422">
                  <c:v>40.817</c:v>
                </c:pt>
                <c:pt idx="8423">
                  <c:v>40.823</c:v>
                </c:pt>
                <c:pt idx="8424">
                  <c:v>40.83</c:v>
                </c:pt>
                <c:pt idx="8425">
                  <c:v>40.832999999999998</c:v>
                </c:pt>
                <c:pt idx="8426">
                  <c:v>40.841999999999999</c:v>
                </c:pt>
                <c:pt idx="8427">
                  <c:v>40.851999999999997</c:v>
                </c:pt>
                <c:pt idx="8428">
                  <c:v>40.863</c:v>
                </c:pt>
                <c:pt idx="8429">
                  <c:v>40.860999999999997</c:v>
                </c:pt>
                <c:pt idx="8430">
                  <c:v>40.847000000000001</c:v>
                </c:pt>
                <c:pt idx="8431">
                  <c:v>40.832000000000001</c:v>
                </c:pt>
                <c:pt idx="8432">
                  <c:v>40.822000000000003</c:v>
                </c:pt>
                <c:pt idx="8433">
                  <c:v>40.813000000000002</c:v>
                </c:pt>
                <c:pt idx="8434">
                  <c:v>40.792000000000002</c:v>
                </c:pt>
                <c:pt idx="8435">
                  <c:v>40.767000000000003</c:v>
                </c:pt>
                <c:pt idx="8436">
                  <c:v>40.744</c:v>
                </c:pt>
                <c:pt idx="8437">
                  <c:v>40.729999999999997</c:v>
                </c:pt>
                <c:pt idx="8438">
                  <c:v>40.723999999999997</c:v>
                </c:pt>
                <c:pt idx="8439">
                  <c:v>40.715000000000003</c:v>
                </c:pt>
                <c:pt idx="8440">
                  <c:v>40.703000000000003</c:v>
                </c:pt>
                <c:pt idx="8441">
                  <c:v>40.688000000000002</c:v>
                </c:pt>
                <c:pt idx="8442">
                  <c:v>40.679000000000002</c:v>
                </c:pt>
                <c:pt idx="8443">
                  <c:v>40.677999999999997</c:v>
                </c:pt>
                <c:pt idx="8444">
                  <c:v>40.686</c:v>
                </c:pt>
                <c:pt idx="8445">
                  <c:v>40.694000000000003</c:v>
                </c:pt>
                <c:pt idx="8446">
                  <c:v>40.700000000000003</c:v>
                </c:pt>
                <c:pt idx="8447">
                  <c:v>40.710999999999999</c:v>
                </c:pt>
                <c:pt idx="8448">
                  <c:v>40.722000000000001</c:v>
                </c:pt>
                <c:pt idx="8449">
                  <c:v>40.732999999999997</c:v>
                </c:pt>
                <c:pt idx="8450">
                  <c:v>40.744999999999997</c:v>
                </c:pt>
                <c:pt idx="8451">
                  <c:v>40.761000000000003</c:v>
                </c:pt>
                <c:pt idx="8452">
                  <c:v>40.774999999999999</c:v>
                </c:pt>
                <c:pt idx="8453">
                  <c:v>40.792000000000002</c:v>
                </c:pt>
                <c:pt idx="8454">
                  <c:v>40.807000000000002</c:v>
                </c:pt>
                <c:pt idx="8455">
                  <c:v>40.822000000000003</c:v>
                </c:pt>
                <c:pt idx="8456">
                  <c:v>40.832000000000001</c:v>
                </c:pt>
                <c:pt idx="8457">
                  <c:v>40.843000000000004</c:v>
                </c:pt>
                <c:pt idx="8458">
                  <c:v>40.853000000000002</c:v>
                </c:pt>
                <c:pt idx="8459">
                  <c:v>40.865000000000002</c:v>
                </c:pt>
                <c:pt idx="8460">
                  <c:v>40.878</c:v>
                </c:pt>
                <c:pt idx="8461">
                  <c:v>40.890999999999998</c:v>
                </c:pt>
                <c:pt idx="8462">
                  <c:v>40.9</c:v>
                </c:pt>
                <c:pt idx="8463">
                  <c:v>40.911000000000001</c:v>
                </c:pt>
                <c:pt idx="8464">
                  <c:v>40.921999999999997</c:v>
                </c:pt>
                <c:pt idx="8465">
                  <c:v>40.923999999999999</c:v>
                </c:pt>
                <c:pt idx="8466">
                  <c:v>40.923000000000002</c:v>
                </c:pt>
                <c:pt idx="8467">
                  <c:v>40.918999999999997</c:v>
                </c:pt>
                <c:pt idx="8468">
                  <c:v>40.923999999999999</c:v>
                </c:pt>
                <c:pt idx="8469">
                  <c:v>40.932000000000002</c:v>
                </c:pt>
                <c:pt idx="8470">
                  <c:v>40.938000000000002</c:v>
                </c:pt>
                <c:pt idx="8471">
                  <c:v>40.936999999999998</c:v>
                </c:pt>
                <c:pt idx="8472">
                  <c:v>40.933999999999997</c:v>
                </c:pt>
                <c:pt idx="8473">
                  <c:v>40.929000000000002</c:v>
                </c:pt>
                <c:pt idx="8474">
                  <c:v>40.923000000000002</c:v>
                </c:pt>
                <c:pt idx="8475">
                  <c:v>40.917999999999999</c:v>
                </c:pt>
                <c:pt idx="8476">
                  <c:v>40.911000000000001</c:v>
                </c:pt>
                <c:pt idx="8477">
                  <c:v>40.908999999999999</c:v>
                </c:pt>
                <c:pt idx="8478">
                  <c:v>40.904000000000003</c:v>
                </c:pt>
                <c:pt idx="8479">
                  <c:v>40.893999999999998</c:v>
                </c:pt>
                <c:pt idx="8480">
                  <c:v>40.887999999999998</c:v>
                </c:pt>
                <c:pt idx="8481">
                  <c:v>40.886000000000003</c:v>
                </c:pt>
                <c:pt idx="8482">
                  <c:v>40.883000000000003</c:v>
                </c:pt>
                <c:pt idx="8483">
                  <c:v>40.881999999999998</c:v>
                </c:pt>
                <c:pt idx="8484">
                  <c:v>40.886000000000003</c:v>
                </c:pt>
                <c:pt idx="8485">
                  <c:v>40.886000000000003</c:v>
                </c:pt>
                <c:pt idx="8486">
                  <c:v>40.884999999999998</c:v>
                </c:pt>
                <c:pt idx="8487">
                  <c:v>40.883000000000003</c:v>
                </c:pt>
                <c:pt idx="8488">
                  <c:v>40.883000000000003</c:v>
                </c:pt>
                <c:pt idx="8489">
                  <c:v>40.883000000000003</c:v>
                </c:pt>
                <c:pt idx="8490">
                  <c:v>40.883000000000003</c:v>
                </c:pt>
                <c:pt idx="8491">
                  <c:v>40.884</c:v>
                </c:pt>
                <c:pt idx="8492">
                  <c:v>40.892000000000003</c:v>
                </c:pt>
                <c:pt idx="8493">
                  <c:v>40.893999999999998</c:v>
                </c:pt>
                <c:pt idx="8494">
                  <c:v>40.895000000000003</c:v>
                </c:pt>
                <c:pt idx="8495">
                  <c:v>40.896999999999998</c:v>
                </c:pt>
                <c:pt idx="8496">
                  <c:v>40.893999999999998</c:v>
                </c:pt>
                <c:pt idx="8497">
                  <c:v>40.887</c:v>
                </c:pt>
                <c:pt idx="8498">
                  <c:v>40.884</c:v>
                </c:pt>
                <c:pt idx="8499">
                  <c:v>40.886000000000003</c:v>
                </c:pt>
                <c:pt idx="8500">
                  <c:v>40.877000000000002</c:v>
                </c:pt>
                <c:pt idx="8501">
                  <c:v>40.860999999999997</c:v>
                </c:pt>
                <c:pt idx="8502">
                  <c:v>40.847999999999999</c:v>
                </c:pt>
                <c:pt idx="8503">
                  <c:v>40.825000000000003</c:v>
                </c:pt>
                <c:pt idx="8504">
                  <c:v>40.787999999999997</c:v>
                </c:pt>
                <c:pt idx="8505">
                  <c:v>40.753</c:v>
                </c:pt>
                <c:pt idx="8506">
                  <c:v>40.719000000000001</c:v>
                </c:pt>
                <c:pt idx="8507">
                  <c:v>40.685000000000002</c:v>
                </c:pt>
                <c:pt idx="8508">
                  <c:v>40.656999999999996</c:v>
                </c:pt>
                <c:pt idx="8509">
                  <c:v>40.639000000000003</c:v>
                </c:pt>
                <c:pt idx="8510">
                  <c:v>40.622</c:v>
                </c:pt>
                <c:pt idx="8511">
                  <c:v>40.61</c:v>
                </c:pt>
                <c:pt idx="8512">
                  <c:v>40.616999999999997</c:v>
                </c:pt>
                <c:pt idx="8513">
                  <c:v>40.625999999999998</c:v>
                </c:pt>
                <c:pt idx="8514">
                  <c:v>40.636000000000003</c:v>
                </c:pt>
                <c:pt idx="8515">
                  <c:v>40.643999999999998</c:v>
                </c:pt>
                <c:pt idx="8516">
                  <c:v>40.659999999999997</c:v>
                </c:pt>
                <c:pt idx="8517">
                  <c:v>40.676000000000002</c:v>
                </c:pt>
                <c:pt idx="8518">
                  <c:v>40.688000000000002</c:v>
                </c:pt>
                <c:pt idx="8519">
                  <c:v>40.707999999999998</c:v>
                </c:pt>
                <c:pt idx="8520">
                  <c:v>40.729999999999997</c:v>
                </c:pt>
                <c:pt idx="8521">
                  <c:v>40.749000000000002</c:v>
                </c:pt>
                <c:pt idx="8522">
                  <c:v>40.768000000000001</c:v>
                </c:pt>
                <c:pt idx="8523">
                  <c:v>40.783000000000001</c:v>
                </c:pt>
                <c:pt idx="8524">
                  <c:v>40.792999999999999</c:v>
                </c:pt>
                <c:pt idx="8525">
                  <c:v>40.799999999999997</c:v>
                </c:pt>
                <c:pt idx="8526">
                  <c:v>40.798999999999999</c:v>
                </c:pt>
                <c:pt idx="8527">
                  <c:v>40.799999999999997</c:v>
                </c:pt>
                <c:pt idx="8528">
                  <c:v>40.801000000000002</c:v>
                </c:pt>
                <c:pt idx="8529">
                  <c:v>40.799999999999997</c:v>
                </c:pt>
                <c:pt idx="8530">
                  <c:v>40.798999999999999</c:v>
                </c:pt>
                <c:pt idx="8531">
                  <c:v>40.801000000000002</c:v>
                </c:pt>
                <c:pt idx="8532">
                  <c:v>40.792000000000002</c:v>
                </c:pt>
                <c:pt idx="8533">
                  <c:v>40.768999999999998</c:v>
                </c:pt>
                <c:pt idx="8534">
                  <c:v>40.738999999999997</c:v>
                </c:pt>
                <c:pt idx="8535">
                  <c:v>40.71</c:v>
                </c:pt>
                <c:pt idx="8536">
                  <c:v>40.674999999999997</c:v>
                </c:pt>
                <c:pt idx="8537">
                  <c:v>40.645000000000003</c:v>
                </c:pt>
                <c:pt idx="8538">
                  <c:v>40.610999999999997</c:v>
                </c:pt>
                <c:pt idx="8539">
                  <c:v>40.566000000000003</c:v>
                </c:pt>
                <c:pt idx="8540">
                  <c:v>40.523000000000003</c:v>
                </c:pt>
                <c:pt idx="8541">
                  <c:v>40.481999999999999</c:v>
                </c:pt>
                <c:pt idx="8542">
                  <c:v>40.433999999999997</c:v>
                </c:pt>
                <c:pt idx="8543">
                  <c:v>40.387</c:v>
                </c:pt>
                <c:pt idx="8544">
                  <c:v>40.344000000000001</c:v>
                </c:pt>
                <c:pt idx="8545">
                  <c:v>40.302</c:v>
                </c:pt>
                <c:pt idx="8546">
                  <c:v>40.253999999999998</c:v>
                </c:pt>
                <c:pt idx="8547">
                  <c:v>40.198</c:v>
                </c:pt>
                <c:pt idx="8548">
                  <c:v>40.137</c:v>
                </c:pt>
                <c:pt idx="8549">
                  <c:v>40.088000000000001</c:v>
                </c:pt>
                <c:pt idx="8550">
                  <c:v>40.033000000000001</c:v>
                </c:pt>
                <c:pt idx="8551">
                  <c:v>39.966999999999999</c:v>
                </c:pt>
                <c:pt idx="8552">
                  <c:v>39.905000000000001</c:v>
                </c:pt>
                <c:pt idx="8553">
                  <c:v>39.841000000000001</c:v>
                </c:pt>
                <c:pt idx="8554">
                  <c:v>39.779000000000003</c:v>
                </c:pt>
                <c:pt idx="8555">
                  <c:v>39.704000000000001</c:v>
                </c:pt>
                <c:pt idx="8556">
                  <c:v>39.625</c:v>
                </c:pt>
                <c:pt idx="8557">
                  <c:v>39.555999999999997</c:v>
                </c:pt>
                <c:pt idx="8558">
                  <c:v>39.488</c:v>
                </c:pt>
                <c:pt idx="8559">
                  <c:v>39.415999999999997</c:v>
                </c:pt>
                <c:pt idx="8560">
                  <c:v>39.341999999999999</c:v>
                </c:pt>
                <c:pt idx="8561">
                  <c:v>39.262999999999998</c:v>
                </c:pt>
                <c:pt idx="8562">
                  <c:v>39.183999999999997</c:v>
                </c:pt>
                <c:pt idx="8563">
                  <c:v>39.101999999999997</c:v>
                </c:pt>
                <c:pt idx="8564">
                  <c:v>39.012</c:v>
                </c:pt>
                <c:pt idx="8565">
                  <c:v>38.920999999999999</c:v>
                </c:pt>
                <c:pt idx="8566">
                  <c:v>38.835000000000001</c:v>
                </c:pt>
                <c:pt idx="8567">
                  <c:v>38.747999999999998</c:v>
                </c:pt>
                <c:pt idx="8568">
                  <c:v>38.656999999999996</c:v>
                </c:pt>
                <c:pt idx="8569">
                  <c:v>38.572000000000003</c:v>
                </c:pt>
                <c:pt idx="8570">
                  <c:v>38.493000000000002</c:v>
                </c:pt>
                <c:pt idx="8571">
                  <c:v>38.4</c:v>
                </c:pt>
                <c:pt idx="8572">
                  <c:v>38.292999999999999</c:v>
                </c:pt>
                <c:pt idx="8573">
                  <c:v>38.179000000000002</c:v>
                </c:pt>
                <c:pt idx="8574">
                  <c:v>38.055999999999997</c:v>
                </c:pt>
                <c:pt idx="8575">
                  <c:v>37.94</c:v>
                </c:pt>
                <c:pt idx="8576">
                  <c:v>37.823</c:v>
                </c:pt>
                <c:pt idx="8577">
                  <c:v>37.701000000000001</c:v>
                </c:pt>
                <c:pt idx="8578">
                  <c:v>37.585000000000001</c:v>
                </c:pt>
                <c:pt idx="8579">
                  <c:v>37.466000000000001</c:v>
                </c:pt>
                <c:pt idx="8580">
                  <c:v>37.332000000000001</c:v>
                </c:pt>
                <c:pt idx="8581">
                  <c:v>37.201000000000001</c:v>
                </c:pt>
                <c:pt idx="8582">
                  <c:v>37.073999999999998</c:v>
                </c:pt>
                <c:pt idx="8583">
                  <c:v>36.936</c:v>
                </c:pt>
                <c:pt idx="8584">
                  <c:v>36.795999999999999</c:v>
                </c:pt>
                <c:pt idx="8585">
                  <c:v>36.661000000000001</c:v>
                </c:pt>
                <c:pt idx="8586">
                  <c:v>36.527000000000001</c:v>
                </c:pt>
                <c:pt idx="8587">
                  <c:v>36.384999999999998</c:v>
                </c:pt>
                <c:pt idx="8588">
                  <c:v>36.234999999999999</c:v>
                </c:pt>
                <c:pt idx="8589">
                  <c:v>36.093000000000004</c:v>
                </c:pt>
                <c:pt idx="8590">
                  <c:v>35.962000000000003</c:v>
                </c:pt>
                <c:pt idx="8591">
                  <c:v>35.831000000000003</c:v>
                </c:pt>
                <c:pt idx="8592">
                  <c:v>35.698999999999998</c:v>
                </c:pt>
                <c:pt idx="8593">
                  <c:v>35.569000000000003</c:v>
                </c:pt>
                <c:pt idx="8594">
                  <c:v>35.441000000000003</c:v>
                </c:pt>
                <c:pt idx="8595">
                  <c:v>35.307000000000002</c:v>
                </c:pt>
                <c:pt idx="8596">
                  <c:v>35.174999999999997</c:v>
                </c:pt>
                <c:pt idx="8597">
                  <c:v>35.045999999999999</c:v>
                </c:pt>
                <c:pt idx="8598">
                  <c:v>34.911000000000001</c:v>
                </c:pt>
                <c:pt idx="8599">
                  <c:v>34.777999999999999</c:v>
                </c:pt>
                <c:pt idx="8600">
                  <c:v>34.652999999999999</c:v>
                </c:pt>
                <c:pt idx="8601">
                  <c:v>34.526000000000003</c:v>
                </c:pt>
                <c:pt idx="8602">
                  <c:v>34.408999999999999</c:v>
                </c:pt>
                <c:pt idx="8603">
                  <c:v>34.299999999999997</c:v>
                </c:pt>
                <c:pt idx="8604">
                  <c:v>34.195</c:v>
                </c:pt>
                <c:pt idx="8605">
                  <c:v>34.093000000000004</c:v>
                </c:pt>
                <c:pt idx="8606">
                  <c:v>33.985999999999997</c:v>
                </c:pt>
                <c:pt idx="8607">
                  <c:v>33.883000000000003</c:v>
                </c:pt>
                <c:pt idx="8608">
                  <c:v>33.78</c:v>
                </c:pt>
                <c:pt idx="8609">
                  <c:v>33.676000000000002</c:v>
                </c:pt>
                <c:pt idx="8610">
                  <c:v>33.576999999999998</c:v>
                </c:pt>
                <c:pt idx="8611">
                  <c:v>33.484999999999999</c:v>
                </c:pt>
                <c:pt idx="8612">
                  <c:v>33.402000000000001</c:v>
                </c:pt>
                <c:pt idx="8613">
                  <c:v>33.325000000000003</c:v>
                </c:pt>
                <c:pt idx="8614">
                  <c:v>33.258000000000003</c:v>
                </c:pt>
                <c:pt idx="8615">
                  <c:v>33.197000000000003</c:v>
                </c:pt>
                <c:pt idx="8616">
                  <c:v>33.146000000000001</c:v>
                </c:pt>
                <c:pt idx="8617">
                  <c:v>33.103999999999999</c:v>
                </c:pt>
                <c:pt idx="8618">
                  <c:v>33.055</c:v>
                </c:pt>
                <c:pt idx="8619">
                  <c:v>33.015000000000001</c:v>
                </c:pt>
                <c:pt idx="8620">
                  <c:v>32.981999999999999</c:v>
                </c:pt>
                <c:pt idx="8621">
                  <c:v>32.948</c:v>
                </c:pt>
                <c:pt idx="8622">
                  <c:v>32.924999999999997</c:v>
                </c:pt>
                <c:pt idx="8623">
                  <c:v>32.917999999999999</c:v>
                </c:pt>
                <c:pt idx="8624">
                  <c:v>32.908000000000001</c:v>
                </c:pt>
                <c:pt idx="8625">
                  <c:v>32.893000000000001</c:v>
                </c:pt>
                <c:pt idx="8626">
                  <c:v>32.881999999999998</c:v>
                </c:pt>
                <c:pt idx="8627">
                  <c:v>32.874000000000002</c:v>
                </c:pt>
                <c:pt idx="8628">
                  <c:v>32.866</c:v>
                </c:pt>
                <c:pt idx="8629">
                  <c:v>32.871000000000002</c:v>
                </c:pt>
                <c:pt idx="8630">
                  <c:v>32.874000000000002</c:v>
                </c:pt>
                <c:pt idx="8631">
                  <c:v>32.865000000000002</c:v>
                </c:pt>
                <c:pt idx="8632">
                  <c:v>32.857999999999997</c:v>
                </c:pt>
                <c:pt idx="8633">
                  <c:v>32.843000000000004</c:v>
                </c:pt>
                <c:pt idx="8634">
                  <c:v>32.829000000000001</c:v>
                </c:pt>
                <c:pt idx="8635">
                  <c:v>32.811</c:v>
                </c:pt>
                <c:pt idx="8636">
                  <c:v>32.786999999999999</c:v>
                </c:pt>
                <c:pt idx="8637">
                  <c:v>32.756999999999998</c:v>
                </c:pt>
                <c:pt idx="8638">
                  <c:v>32.728999999999999</c:v>
                </c:pt>
                <c:pt idx="8639">
                  <c:v>32.698</c:v>
                </c:pt>
                <c:pt idx="8640">
                  <c:v>32.664000000000001</c:v>
                </c:pt>
                <c:pt idx="8641">
                  <c:v>32.633000000000003</c:v>
                </c:pt>
                <c:pt idx="8642">
                  <c:v>32.597000000000001</c:v>
                </c:pt>
                <c:pt idx="8643">
                  <c:v>32.561</c:v>
                </c:pt>
                <c:pt idx="8644">
                  <c:v>32.518999999999998</c:v>
                </c:pt>
                <c:pt idx="8645">
                  <c:v>32.472000000000001</c:v>
                </c:pt>
                <c:pt idx="8646">
                  <c:v>32.43</c:v>
                </c:pt>
                <c:pt idx="8647">
                  <c:v>32.387999999999998</c:v>
                </c:pt>
                <c:pt idx="8648">
                  <c:v>32.343000000000004</c:v>
                </c:pt>
                <c:pt idx="8649">
                  <c:v>32.299999999999997</c:v>
                </c:pt>
                <c:pt idx="8650">
                  <c:v>32.265000000000001</c:v>
                </c:pt>
                <c:pt idx="8651">
                  <c:v>32.234999999999999</c:v>
                </c:pt>
                <c:pt idx="8652">
                  <c:v>32.206000000000003</c:v>
                </c:pt>
                <c:pt idx="8653">
                  <c:v>32.183</c:v>
                </c:pt>
                <c:pt idx="8654">
                  <c:v>32.158000000000001</c:v>
                </c:pt>
                <c:pt idx="8655">
                  <c:v>32.133000000000003</c:v>
                </c:pt>
                <c:pt idx="8656">
                  <c:v>32.11</c:v>
                </c:pt>
                <c:pt idx="8657">
                  <c:v>32.090000000000003</c:v>
                </c:pt>
                <c:pt idx="8658">
                  <c:v>32.073999999999998</c:v>
                </c:pt>
                <c:pt idx="8659">
                  <c:v>32.055</c:v>
                </c:pt>
                <c:pt idx="8660">
                  <c:v>32.036999999999999</c:v>
                </c:pt>
                <c:pt idx="8661">
                  <c:v>32.021000000000001</c:v>
                </c:pt>
                <c:pt idx="8662">
                  <c:v>32.008000000000003</c:v>
                </c:pt>
                <c:pt idx="8663">
                  <c:v>31.992999999999999</c:v>
                </c:pt>
                <c:pt idx="8664">
                  <c:v>31.972999999999999</c:v>
                </c:pt>
                <c:pt idx="8665">
                  <c:v>31.949000000000002</c:v>
                </c:pt>
                <c:pt idx="8666">
                  <c:v>31.923999999999999</c:v>
                </c:pt>
                <c:pt idx="8667">
                  <c:v>31.898</c:v>
                </c:pt>
                <c:pt idx="8668">
                  <c:v>31.87</c:v>
                </c:pt>
                <c:pt idx="8669">
                  <c:v>31.838000000000001</c:v>
                </c:pt>
                <c:pt idx="8670">
                  <c:v>31.806000000000001</c:v>
                </c:pt>
                <c:pt idx="8671">
                  <c:v>31.777000000000001</c:v>
                </c:pt>
                <c:pt idx="8672">
                  <c:v>31.748999999999999</c:v>
                </c:pt>
                <c:pt idx="8673">
                  <c:v>31.721</c:v>
                </c:pt>
                <c:pt idx="8674">
                  <c:v>31.696000000000002</c:v>
                </c:pt>
                <c:pt idx="8675">
                  <c:v>31.678000000000001</c:v>
                </c:pt>
                <c:pt idx="8676">
                  <c:v>31.661999999999999</c:v>
                </c:pt>
                <c:pt idx="8677">
                  <c:v>31.648</c:v>
                </c:pt>
                <c:pt idx="8678">
                  <c:v>31.645</c:v>
                </c:pt>
                <c:pt idx="8679">
                  <c:v>31.640999999999998</c:v>
                </c:pt>
                <c:pt idx="8680">
                  <c:v>31.637</c:v>
                </c:pt>
                <c:pt idx="8681">
                  <c:v>31.635999999999999</c:v>
                </c:pt>
                <c:pt idx="8682">
                  <c:v>31.634</c:v>
                </c:pt>
                <c:pt idx="8683">
                  <c:v>31.632999999999999</c:v>
                </c:pt>
                <c:pt idx="8684">
                  <c:v>31.638000000000002</c:v>
                </c:pt>
                <c:pt idx="8685">
                  <c:v>31.658999999999999</c:v>
                </c:pt>
                <c:pt idx="8686">
                  <c:v>31.687000000000001</c:v>
                </c:pt>
                <c:pt idx="8687">
                  <c:v>31.707000000000001</c:v>
                </c:pt>
                <c:pt idx="8688">
                  <c:v>31.727</c:v>
                </c:pt>
                <c:pt idx="8689">
                  <c:v>31.748999999999999</c:v>
                </c:pt>
                <c:pt idx="8690">
                  <c:v>31.773</c:v>
                </c:pt>
                <c:pt idx="8691">
                  <c:v>31.792000000000002</c:v>
                </c:pt>
                <c:pt idx="8692">
                  <c:v>31.815000000000001</c:v>
                </c:pt>
                <c:pt idx="8693">
                  <c:v>31.838999999999999</c:v>
                </c:pt>
                <c:pt idx="8694">
                  <c:v>31.863</c:v>
                </c:pt>
                <c:pt idx="8695">
                  <c:v>31.881</c:v>
                </c:pt>
                <c:pt idx="8696">
                  <c:v>31.895</c:v>
                </c:pt>
                <c:pt idx="8697">
                  <c:v>31.893000000000001</c:v>
                </c:pt>
                <c:pt idx="8698">
                  <c:v>31.887</c:v>
                </c:pt>
                <c:pt idx="8699">
                  <c:v>31.882000000000001</c:v>
                </c:pt>
                <c:pt idx="8700">
                  <c:v>31.876000000000001</c:v>
                </c:pt>
                <c:pt idx="8701">
                  <c:v>31.87</c:v>
                </c:pt>
                <c:pt idx="8702">
                  <c:v>31.863</c:v>
                </c:pt>
                <c:pt idx="8703">
                  <c:v>31.853999999999999</c:v>
                </c:pt>
                <c:pt idx="8704">
                  <c:v>31.846</c:v>
                </c:pt>
                <c:pt idx="8705">
                  <c:v>31.838999999999999</c:v>
                </c:pt>
                <c:pt idx="8706">
                  <c:v>31.832000000000001</c:v>
                </c:pt>
                <c:pt idx="8707">
                  <c:v>31.826000000000001</c:v>
                </c:pt>
                <c:pt idx="8708">
                  <c:v>31.824000000000002</c:v>
                </c:pt>
                <c:pt idx="8709">
                  <c:v>31.83</c:v>
                </c:pt>
                <c:pt idx="8710">
                  <c:v>31.838999999999999</c:v>
                </c:pt>
                <c:pt idx="8711">
                  <c:v>31.847000000000001</c:v>
                </c:pt>
                <c:pt idx="8712">
                  <c:v>31.864999999999998</c:v>
                </c:pt>
                <c:pt idx="8713">
                  <c:v>31.89</c:v>
                </c:pt>
                <c:pt idx="8714">
                  <c:v>31.911999999999999</c:v>
                </c:pt>
                <c:pt idx="8715">
                  <c:v>31.936</c:v>
                </c:pt>
                <c:pt idx="8716">
                  <c:v>31.957999999999998</c:v>
                </c:pt>
                <c:pt idx="8717">
                  <c:v>31.971</c:v>
                </c:pt>
                <c:pt idx="8718">
                  <c:v>31.989000000000001</c:v>
                </c:pt>
                <c:pt idx="8719">
                  <c:v>32.003</c:v>
                </c:pt>
                <c:pt idx="8720">
                  <c:v>32.024999999999999</c:v>
                </c:pt>
                <c:pt idx="8721">
                  <c:v>32.046999999999997</c:v>
                </c:pt>
                <c:pt idx="8722">
                  <c:v>32.07</c:v>
                </c:pt>
                <c:pt idx="8723">
                  <c:v>32.093000000000004</c:v>
                </c:pt>
                <c:pt idx="8724">
                  <c:v>32.11</c:v>
                </c:pt>
                <c:pt idx="8725">
                  <c:v>32.122</c:v>
                </c:pt>
                <c:pt idx="8726">
                  <c:v>32.128999999999998</c:v>
                </c:pt>
                <c:pt idx="8727">
                  <c:v>32.134999999999998</c:v>
                </c:pt>
                <c:pt idx="8728">
                  <c:v>32.143000000000001</c:v>
                </c:pt>
                <c:pt idx="8729">
                  <c:v>32.149000000000001</c:v>
                </c:pt>
                <c:pt idx="8730">
                  <c:v>32.151000000000003</c:v>
                </c:pt>
                <c:pt idx="8731">
                  <c:v>32.156999999999996</c:v>
                </c:pt>
                <c:pt idx="8732">
                  <c:v>32.159999999999997</c:v>
                </c:pt>
                <c:pt idx="8733">
                  <c:v>32.158999999999999</c:v>
                </c:pt>
                <c:pt idx="8734">
                  <c:v>32.154000000000003</c:v>
                </c:pt>
                <c:pt idx="8735">
                  <c:v>32.15</c:v>
                </c:pt>
                <c:pt idx="8736">
                  <c:v>32.143999999999998</c:v>
                </c:pt>
                <c:pt idx="8737">
                  <c:v>32.134999999999998</c:v>
                </c:pt>
                <c:pt idx="8738">
                  <c:v>32.131999999999998</c:v>
                </c:pt>
                <c:pt idx="8739">
                  <c:v>32.125999999999998</c:v>
                </c:pt>
                <c:pt idx="8740">
                  <c:v>32.125</c:v>
                </c:pt>
                <c:pt idx="8741">
                  <c:v>32.122</c:v>
                </c:pt>
                <c:pt idx="8742">
                  <c:v>32.119999999999997</c:v>
                </c:pt>
                <c:pt idx="8743">
                  <c:v>32.113</c:v>
                </c:pt>
                <c:pt idx="8744">
                  <c:v>32.107999999999997</c:v>
                </c:pt>
                <c:pt idx="8745">
                  <c:v>32.104999999999997</c:v>
                </c:pt>
                <c:pt idx="8746">
                  <c:v>32.101999999999997</c:v>
                </c:pt>
                <c:pt idx="8747">
                  <c:v>32.100999999999999</c:v>
                </c:pt>
                <c:pt idx="8748">
                  <c:v>32.104999999999997</c:v>
                </c:pt>
                <c:pt idx="8749">
                  <c:v>32.112000000000002</c:v>
                </c:pt>
                <c:pt idx="8750">
                  <c:v>32.127000000000002</c:v>
                </c:pt>
                <c:pt idx="8751">
                  <c:v>32.15</c:v>
                </c:pt>
                <c:pt idx="8752">
                  <c:v>32.177</c:v>
                </c:pt>
                <c:pt idx="8753">
                  <c:v>32.213999999999999</c:v>
                </c:pt>
                <c:pt idx="8754">
                  <c:v>32.253</c:v>
                </c:pt>
                <c:pt idx="8755">
                  <c:v>32.295000000000002</c:v>
                </c:pt>
                <c:pt idx="8756">
                  <c:v>32.338000000000001</c:v>
                </c:pt>
                <c:pt idx="8757">
                  <c:v>32.380000000000003</c:v>
                </c:pt>
                <c:pt idx="8758">
                  <c:v>32.421999999999997</c:v>
                </c:pt>
                <c:pt idx="8759">
                  <c:v>32.457999999999998</c:v>
                </c:pt>
                <c:pt idx="8760">
                  <c:v>32.484999999999999</c:v>
                </c:pt>
                <c:pt idx="8761">
                  <c:v>32.508000000000003</c:v>
                </c:pt>
                <c:pt idx="8762">
                  <c:v>32.524999999999999</c:v>
                </c:pt>
                <c:pt idx="8763">
                  <c:v>32.531999999999996</c:v>
                </c:pt>
                <c:pt idx="8764">
                  <c:v>32.527999999999999</c:v>
                </c:pt>
                <c:pt idx="8765">
                  <c:v>32.521999999999998</c:v>
                </c:pt>
                <c:pt idx="8766">
                  <c:v>32.520000000000003</c:v>
                </c:pt>
                <c:pt idx="8767">
                  <c:v>32.508000000000003</c:v>
                </c:pt>
                <c:pt idx="8768">
                  <c:v>32.491</c:v>
                </c:pt>
                <c:pt idx="8769">
                  <c:v>32.488999999999997</c:v>
                </c:pt>
                <c:pt idx="8770">
                  <c:v>32.491999999999997</c:v>
                </c:pt>
                <c:pt idx="8771">
                  <c:v>32.497999999999998</c:v>
                </c:pt>
                <c:pt idx="8772">
                  <c:v>32.511000000000003</c:v>
                </c:pt>
                <c:pt idx="8773">
                  <c:v>32.518000000000001</c:v>
                </c:pt>
                <c:pt idx="8774">
                  <c:v>32.53</c:v>
                </c:pt>
                <c:pt idx="8775">
                  <c:v>32.542999999999999</c:v>
                </c:pt>
                <c:pt idx="8776">
                  <c:v>32.545000000000002</c:v>
                </c:pt>
                <c:pt idx="8777">
                  <c:v>32.548999999999999</c:v>
                </c:pt>
                <c:pt idx="8778">
                  <c:v>32.558</c:v>
                </c:pt>
                <c:pt idx="8779">
                  <c:v>32.573</c:v>
                </c:pt>
                <c:pt idx="8780">
                  <c:v>32.588000000000001</c:v>
                </c:pt>
                <c:pt idx="8781">
                  <c:v>32.598999999999997</c:v>
                </c:pt>
                <c:pt idx="8782">
                  <c:v>32.600999999999999</c:v>
                </c:pt>
                <c:pt idx="8783">
                  <c:v>32.600999999999999</c:v>
                </c:pt>
                <c:pt idx="8784">
                  <c:v>32.61</c:v>
                </c:pt>
                <c:pt idx="8785">
                  <c:v>32.624000000000002</c:v>
                </c:pt>
                <c:pt idx="8786">
                  <c:v>32.630000000000003</c:v>
                </c:pt>
                <c:pt idx="8787">
                  <c:v>32.630000000000003</c:v>
                </c:pt>
                <c:pt idx="8788">
                  <c:v>32.643999999999998</c:v>
                </c:pt>
                <c:pt idx="8789">
                  <c:v>32.649000000000001</c:v>
                </c:pt>
                <c:pt idx="8790">
                  <c:v>32.654000000000003</c:v>
                </c:pt>
                <c:pt idx="8791">
                  <c:v>32.658000000000001</c:v>
                </c:pt>
                <c:pt idx="8792">
                  <c:v>32.648000000000003</c:v>
                </c:pt>
                <c:pt idx="8793">
                  <c:v>32.648000000000003</c:v>
                </c:pt>
                <c:pt idx="8794">
                  <c:v>32.655000000000001</c:v>
                </c:pt>
                <c:pt idx="8795">
                  <c:v>32.659999999999997</c:v>
                </c:pt>
                <c:pt idx="8796">
                  <c:v>32.670999999999999</c:v>
                </c:pt>
                <c:pt idx="8797">
                  <c:v>32.683</c:v>
                </c:pt>
                <c:pt idx="8798">
                  <c:v>32.685000000000002</c:v>
                </c:pt>
                <c:pt idx="8799">
                  <c:v>32.695999999999998</c:v>
                </c:pt>
                <c:pt idx="8800">
                  <c:v>32.704999999999998</c:v>
                </c:pt>
                <c:pt idx="8801">
                  <c:v>32.722000000000001</c:v>
                </c:pt>
                <c:pt idx="8802">
                  <c:v>32.741</c:v>
                </c:pt>
                <c:pt idx="8803">
                  <c:v>32.74</c:v>
                </c:pt>
                <c:pt idx="8804">
                  <c:v>32.728999999999999</c:v>
                </c:pt>
                <c:pt idx="8805">
                  <c:v>32.709000000000003</c:v>
                </c:pt>
                <c:pt idx="8806">
                  <c:v>32.692</c:v>
                </c:pt>
                <c:pt idx="8807">
                  <c:v>32.692</c:v>
                </c:pt>
                <c:pt idx="8808">
                  <c:v>32.692</c:v>
                </c:pt>
                <c:pt idx="8809">
                  <c:v>32.695</c:v>
                </c:pt>
                <c:pt idx="8810">
                  <c:v>32.698</c:v>
                </c:pt>
                <c:pt idx="8811">
                  <c:v>32.713999999999999</c:v>
                </c:pt>
                <c:pt idx="8812">
                  <c:v>32.731999999999999</c:v>
                </c:pt>
                <c:pt idx="8813">
                  <c:v>32.749000000000002</c:v>
                </c:pt>
                <c:pt idx="8814">
                  <c:v>32.759</c:v>
                </c:pt>
                <c:pt idx="8815">
                  <c:v>32.774000000000001</c:v>
                </c:pt>
                <c:pt idx="8816">
                  <c:v>32.787999999999997</c:v>
                </c:pt>
                <c:pt idx="8817">
                  <c:v>32.792000000000002</c:v>
                </c:pt>
                <c:pt idx="8818">
                  <c:v>32.783999999999999</c:v>
                </c:pt>
                <c:pt idx="8819">
                  <c:v>32.777999999999999</c:v>
                </c:pt>
                <c:pt idx="8820">
                  <c:v>32.78</c:v>
                </c:pt>
                <c:pt idx="8821">
                  <c:v>32.774999999999999</c:v>
                </c:pt>
                <c:pt idx="8822">
                  <c:v>32.762</c:v>
                </c:pt>
                <c:pt idx="8823">
                  <c:v>32.749000000000002</c:v>
                </c:pt>
                <c:pt idx="8824">
                  <c:v>32.732999999999997</c:v>
                </c:pt>
                <c:pt idx="8825">
                  <c:v>32.716000000000001</c:v>
                </c:pt>
                <c:pt idx="8826">
                  <c:v>32.701999999999998</c:v>
                </c:pt>
                <c:pt idx="8827">
                  <c:v>32.692</c:v>
                </c:pt>
                <c:pt idx="8828">
                  <c:v>32.677</c:v>
                </c:pt>
                <c:pt idx="8829">
                  <c:v>32.655000000000001</c:v>
                </c:pt>
                <c:pt idx="8830">
                  <c:v>32.613</c:v>
                </c:pt>
                <c:pt idx="8831">
                  <c:v>32.572000000000003</c:v>
                </c:pt>
                <c:pt idx="8832">
                  <c:v>32.517000000000003</c:v>
                </c:pt>
                <c:pt idx="8833">
                  <c:v>32.457000000000001</c:v>
                </c:pt>
                <c:pt idx="8834">
                  <c:v>32.398000000000003</c:v>
                </c:pt>
                <c:pt idx="8835">
                  <c:v>32.326999999999998</c:v>
                </c:pt>
                <c:pt idx="8836">
                  <c:v>32.259</c:v>
                </c:pt>
                <c:pt idx="8837">
                  <c:v>32.186999999999998</c:v>
                </c:pt>
                <c:pt idx="8838">
                  <c:v>32.119</c:v>
                </c:pt>
                <c:pt idx="8839">
                  <c:v>32.048000000000002</c:v>
                </c:pt>
                <c:pt idx="8840">
                  <c:v>31.968</c:v>
                </c:pt>
                <c:pt idx="8841">
                  <c:v>31.893999999999998</c:v>
                </c:pt>
                <c:pt idx="8842">
                  <c:v>31.835999999999999</c:v>
                </c:pt>
                <c:pt idx="8843">
                  <c:v>31.771000000000001</c:v>
                </c:pt>
                <c:pt idx="8844">
                  <c:v>31.704999999999998</c:v>
                </c:pt>
                <c:pt idx="8845">
                  <c:v>31.643000000000001</c:v>
                </c:pt>
                <c:pt idx="8846">
                  <c:v>31.577000000000002</c:v>
                </c:pt>
                <c:pt idx="8847">
                  <c:v>31.504000000000001</c:v>
                </c:pt>
                <c:pt idx="8848">
                  <c:v>31.443999999999999</c:v>
                </c:pt>
                <c:pt idx="8849">
                  <c:v>31.395</c:v>
                </c:pt>
                <c:pt idx="8850">
                  <c:v>31.338000000000001</c:v>
                </c:pt>
                <c:pt idx="8851">
                  <c:v>31.282</c:v>
                </c:pt>
                <c:pt idx="8852">
                  <c:v>31.257000000000001</c:v>
                </c:pt>
                <c:pt idx="8853">
                  <c:v>31.244</c:v>
                </c:pt>
                <c:pt idx="8854">
                  <c:v>31.222999999999999</c:v>
                </c:pt>
                <c:pt idx="8855">
                  <c:v>31.202999999999999</c:v>
                </c:pt>
                <c:pt idx="8856">
                  <c:v>31.199000000000002</c:v>
                </c:pt>
                <c:pt idx="8857">
                  <c:v>31.210999999999999</c:v>
                </c:pt>
                <c:pt idx="8858">
                  <c:v>31.216999999999999</c:v>
                </c:pt>
                <c:pt idx="8859">
                  <c:v>31.231999999999999</c:v>
                </c:pt>
                <c:pt idx="8860">
                  <c:v>31.257000000000001</c:v>
                </c:pt>
                <c:pt idx="8861">
                  <c:v>31.29</c:v>
                </c:pt>
                <c:pt idx="8862">
                  <c:v>31.321999999999999</c:v>
                </c:pt>
                <c:pt idx="8863">
                  <c:v>31.335999999999999</c:v>
                </c:pt>
                <c:pt idx="8864">
                  <c:v>31.344999999999999</c:v>
                </c:pt>
                <c:pt idx="8865">
                  <c:v>31.347999999999999</c:v>
                </c:pt>
                <c:pt idx="8866">
                  <c:v>31.344000000000001</c:v>
                </c:pt>
                <c:pt idx="8867">
                  <c:v>31.34</c:v>
                </c:pt>
                <c:pt idx="8868">
                  <c:v>31.341999999999999</c:v>
                </c:pt>
                <c:pt idx="8869">
                  <c:v>31.343</c:v>
                </c:pt>
                <c:pt idx="8870">
                  <c:v>31.344000000000001</c:v>
                </c:pt>
                <c:pt idx="8871">
                  <c:v>31.343</c:v>
                </c:pt>
                <c:pt idx="8872">
                  <c:v>31.344999999999999</c:v>
                </c:pt>
                <c:pt idx="8873">
                  <c:v>31.364999999999998</c:v>
                </c:pt>
                <c:pt idx="8874">
                  <c:v>31.395</c:v>
                </c:pt>
                <c:pt idx="8875">
                  <c:v>31.411999999999999</c:v>
                </c:pt>
                <c:pt idx="8876">
                  <c:v>31.431000000000001</c:v>
                </c:pt>
                <c:pt idx="8877">
                  <c:v>31.452000000000002</c:v>
                </c:pt>
                <c:pt idx="8878">
                  <c:v>31.466000000000001</c:v>
                </c:pt>
                <c:pt idx="8879">
                  <c:v>31.469000000000001</c:v>
                </c:pt>
                <c:pt idx="8880">
                  <c:v>31.47</c:v>
                </c:pt>
                <c:pt idx="8881">
                  <c:v>31.472000000000001</c:v>
                </c:pt>
                <c:pt idx="8882">
                  <c:v>31.474</c:v>
                </c:pt>
                <c:pt idx="8883">
                  <c:v>31.478999999999999</c:v>
                </c:pt>
                <c:pt idx="8884">
                  <c:v>31.488</c:v>
                </c:pt>
                <c:pt idx="8885">
                  <c:v>31.495000000000001</c:v>
                </c:pt>
                <c:pt idx="8886">
                  <c:v>31.498999999999999</c:v>
                </c:pt>
                <c:pt idx="8887">
                  <c:v>31.506</c:v>
                </c:pt>
                <c:pt idx="8888">
                  <c:v>31.512</c:v>
                </c:pt>
                <c:pt idx="8889">
                  <c:v>31.516999999999999</c:v>
                </c:pt>
                <c:pt idx="8890">
                  <c:v>31.518000000000001</c:v>
                </c:pt>
                <c:pt idx="8891">
                  <c:v>31.515000000000001</c:v>
                </c:pt>
                <c:pt idx="8892">
                  <c:v>31.503</c:v>
                </c:pt>
                <c:pt idx="8893">
                  <c:v>31.495999999999999</c:v>
                </c:pt>
                <c:pt idx="8894">
                  <c:v>31.484000000000002</c:v>
                </c:pt>
                <c:pt idx="8895">
                  <c:v>31.466999999999999</c:v>
                </c:pt>
                <c:pt idx="8896">
                  <c:v>31.448</c:v>
                </c:pt>
                <c:pt idx="8897">
                  <c:v>31.425000000000001</c:v>
                </c:pt>
                <c:pt idx="8898">
                  <c:v>31.401</c:v>
                </c:pt>
                <c:pt idx="8899">
                  <c:v>31.376999999999999</c:v>
                </c:pt>
                <c:pt idx="8900">
                  <c:v>31.364999999999998</c:v>
                </c:pt>
                <c:pt idx="8901">
                  <c:v>31.36</c:v>
                </c:pt>
                <c:pt idx="8902">
                  <c:v>31.356999999999999</c:v>
                </c:pt>
                <c:pt idx="8903">
                  <c:v>31.346</c:v>
                </c:pt>
                <c:pt idx="8904">
                  <c:v>31.335999999999999</c:v>
                </c:pt>
                <c:pt idx="8905">
                  <c:v>31.321999999999999</c:v>
                </c:pt>
                <c:pt idx="8906">
                  <c:v>31.303999999999998</c:v>
                </c:pt>
                <c:pt idx="8907">
                  <c:v>31.288</c:v>
                </c:pt>
                <c:pt idx="8908">
                  <c:v>31.273</c:v>
                </c:pt>
                <c:pt idx="8909">
                  <c:v>31.259</c:v>
                </c:pt>
                <c:pt idx="8910">
                  <c:v>31.238</c:v>
                </c:pt>
                <c:pt idx="8911">
                  <c:v>31.215</c:v>
                </c:pt>
                <c:pt idx="8912">
                  <c:v>31.198</c:v>
                </c:pt>
                <c:pt idx="8913">
                  <c:v>31.18</c:v>
                </c:pt>
                <c:pt idx="8914">
                  <c:v>31.16</c:v>
                </c:pt>
                <c:pt idx="8915">
                  <c:v>31.15</c:v>
                </c:pt>
                <c:pt idx="8916">
                  <c:v>31.15</c:v>
                </c:pt>
                <c:pt idx="8917">
                  <c:v>31.15</c:v>
                </c:pt>
                <c:pt idx="8918">
                  <c:v>31.155999999999999</c:v>
                </c:pt>
                <c:pt idx="8919">
                  <c:v>31.167000000000002</c:v>
                </c:pt>
                <c:pt idx="8920">
                  <c:v>31.18</c:v>
                </c:pt>
                <c:pt idx="8921">
                  <c:v>31.193000000000001</c:v>
                </c:pt>
                <c:pt idx="8922">
                  <c:v>31.202999999999999</c:v>
                </c:pt>
                <c:pt idx="8923">
                  <c:v>31.209</c:v>
                </c:pt>
                <c:pt idx="8924">
                  <c:v>31.210999999999999</c:v>
                </c:pt>
                <c:pt idx="8925">
                  <c:v>31.212</c:v>
                </c:pt>
                <c:pt idx="8926">
                  <c:v>31.210999999999999</c:v>
                </c:pt>
                <c:pt idx="8927">
                  <c:v>31.2</c:v>
                </c:pt>
                <c:pt idx="8928">
                  <c:v>31.192</c:v>
                </c:pt>
                <c:pt idx="8929">
                  <c:v>31.181999999999999</c:v>
                </c:pt>
                <c:pt idx="8930">
                  <c:v>31.169</c:v>
                </c:pt>
                <c:pt idx="8931">
                  <c:v>31.154</c:v>
                </c:pt>
                <c:pt idx="8932">
                  <c:v>31.134</c:v>
                </c:pt>
                <c:pt idx="8933">
                  <c:v>31.108000000000001</c:v>
                </c:pt>
                <c:pt idx="8934">
                  <c:v>31.081</c:v>
                </c:pt>
                <c:pt idx="8935">
                  <c:v>31.052</c:v>
                </c:pt>
                <c:pt idx="8936">
                  <c:v>31.021999999999998</c:v>
                </c:pt>
                <c:pt idx="8937">
                  <c:v>30.997</c:v>
                </c:pt>
                <c:pt idx="8938">
                  <c:v>30.984000000000002</c:v>
                </c:pt>
                <c:pt idx="8939">
                  <c:v>30.981999999999999</c:v>
                </c:pt>
                <c:pt idx="8940">
                  <c:v>30.986000000000001</c:v>
                </c:pt>
                <c:pt idx="8941">
                  <c:v>31.001999999999999</c:v>
                </c:pt>
                <c:pt idx="8942">
                  <c:v>31.024000000000001</c:v>
                </c:pt>
                <c:pt idx="8943">
                  <c:v>31.048999999999999</c:v>
                </c:pt>
                <c:pt idx="8944">
                  <c:v>31.079000000000001</c:v>
                </c:pt>
                <c:pt idx="8945">
                  <c:v>31.102</c:v>
                </c:pt>
                <c:pt idx="8946">
                  <c:v>31.117999999999999</c:v>
                </c:pt>
                <c:pt idx="8947">
                  <c:v>31.135999999999999</c:v>
                </c:pt>
                <c:pt idx="8948">
                  <c:v>31.146000000000001</c:v>
                </c:pt>
                <c:pt idx="8949">
                  <c:v>31.152000000000001</c:v>
                </c:pt>
                <c:pt idx="8950">
                  <c:v>31.161000000000001</c:v>
                </c:pt>
                <c:pt idx="8951">
                  <c:v>31.164000000000001</c:v>
                </c:pt>
                <c:pt idx="8952">
                  <c:v>31.17</c:v>
                </c:pt>
                <c:pt idx="8953">
                  <c:v>31.170999999999999</c:v>
                </c:pt>
                <c:pt idx="8954">
                  <c:v>31.161000000000001</c:v>
                </c:pt>
                <c:pt idx="8955">
                  <c:v>31.146999999999998</c:v>
                </c:pt>
                <c:pt idx="8956">
                  <c:v>31.132999999999999</c:v>
                </c:pt>
                <c:pt idx="8957">
                  <c:v>31.120999999999999</c:v>
                </c:pt>
                <c:pt idx="8958">
                  <c:v>31.109000000000002</c:v>
                </c:pt>
                <c:pt idx="8959">
                  <c:v>31.1</c:v>
                </c:pt>
                <c:pt idx="8960">
                  <c:v>31.091999999999999</c:v>
                </c:pt>
                <c:pt idx="8961">
                  <c:v>31.088000000000001</c:v>
                </c:pt>
                <c:pt idx="8962">
                  <c:v>31.093</c:v>
                </c:pt>
                <c:pt idx="8963">
                  <c:v>31.1</c:v>
                </c:pt>
                <c:pt idx="8964">
                  <c:v>31.113</c:v>
                </c:pt>
                <c:pt idx="8965">
                  <c:v>31.135000000000002</c:v>
                </c:pt>
                <c:pt idx="8966">
                  <c:v>31.155000000000001</c:v>
                </c:pt>
                <c:pt idx="8967">
                  <c:v>31.175000000000001</c:v>
                </c:pt>
                <c:pt idx="8968">
                  <c:v>31.2</c:v>
                </c:pt>
                <c:pt idx="8969">
                  <c:v>31.221</c:v>
                </c:pt>
                <c:pt idx="8970">
                  <c:v>31.239000000000001</c:v>
                </c:pt>
                <c:pt idx="8971">
                  <c:v>31.254000000000001</c:v>
                </c:pt>
                <c:pt idx="8972">
                  <c:v>31.265999999999998</c:v>
                </c:pt>
                <c:pt idx="8973">
                  <c:v>31.277000000000001</c:v>
                </c:pt>
                <c:pt idx="8974">
                  <c:v>31.283000000000001</c:v>
                </c:pt>
                <c:pt idx="8975">
                  <c:v>31.277999999999999</c:v>
                </c:pt>
                <c:pt idx="8976">
                  <c:v>31.274999999999999</c:v>
                </c:pt>
                <c:pt idx="8977">
                  <c:v>31.265999999999998</c:v>
                </c:pt>
                <c:pt idx="8978">
                  <c:v>31.254000000000001</c:v>
                </c:pt>
                <c:pt idx="8979">
                  <c:v>31.238</c:v>
                </c:pt>
                <c:pt idx="8980">
                  <c:v>31.22</c:v>
                </c:pt>
                <c:pt idx="8981">
                  <c:v>31.201000000000001</c:v>
                </c:pt>
                <c:pt idx="8982">
                  <c:v>31.181000000000001</c:v>
                </c:pt>
                <c:pt idx="8983">
                  <c:v>31.161999999999999</c:v>
                </c:pt>
                <c:pt idx="8984">
                  <c:v>31.138000000000002</c:v>
                </c:pt>
                <c:pt idx="8985">
                  <c:v>31.109000000000002</c:v>
                </c:pt>
                <c:pt idx="8986">
                  <c:v>31.068999999999999</c:v>
                </c:pt>
                <c:pt idx="8987">
                  <c:v>31.021999999999998</c:v>
                </c:pt>
                <c:pt idx="8988">
                  <c:v>30.977</c:v>
                </c:pt>
                <c:pt idx="8989">
                  <c:v>30.928999999999998</c:v>
                </c:pt>
                <c:pt idx="8990">
                  <c:v>30.879000000000001</c:v>
                </c:pt>
                <c:pt idx="8991">
                  <c:v>30.826000000000001</c:v>
                </c:pt>
                <c:pt idx="8992">
                  <c:v>30.760999999999999</c:v>
                </c:pt>
                <c:pt idx="8993">
                  <c:v>30.673999999999999</c:v>
                </c:pt>
                <c:pt idx="8994">
                  <c:v>30.587</c:v>
                </c:pt>
                <c:pt idx="8995">
                  <c:v>30.515999999999998</c:v>
                </c:pt>
                <c:pt idx="8996">
                  <c:v>30.449000000000002</c:v>
                </c:pt>
                <c:pt idx="8997">
                  <c:v>30.364000000000001</c:v>
                </c:pt>
                <c:pt idx="8998">
                  <c:v>30.259</c:v>
                </c:pt>
                <c:pt idx="8999">
                  <c:v>30.138999999999999</c:v>
                </c:pt>
              </c:numCache>
            </c:numRef>
          </c:val>
          <c:smooth val="0"/>
          <c:extLst>
            <c:ext xmlns:c16="http://schemas.microsoft.com/office/drawing/2014/chart" uri="{C3380CC4-5D6E-409C-BE32-E72D297353CC}">
              <c16:uniqueId val="{00000000-BB4B-4E54-B9C4-63EC52163D74}"/>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IE!$C$1</c:f>
              <c:strCache>
                <c:ptCount val="1"/>
                <c:pt idx="0">
                  <c:v>TF IE (deg)</c:v>
                </c:pt>
              </c:strCache>
            </c:strRef>
          </c:tx>
          <c:spPr>
            <a:ln w="28575" cap="rnd">
              <a:solidFill>
                <a:schemeClr val="accent2"/>
              </a:solidFill>
              <a:round/>
            </a:ln>
            <a:effectLst/>
          </c:spPr>
          <c:marker>
            <c:symbol val="none"/>
          </c:marker>
          <c:val>
            <c:numRef>
              <c:f>DU02_INTACT_KE_IE!$C$2:$C$9001</c:f>
              <c:numCache>
                <c:formatCode>General</c:formatCode>
                <c:ptCount val="9000"/>
                <c:pt idx="0">
                  <c:v>6.3010000000000002</c:v>
                </c:pt>
                <c:pt idx="1">
                  <c:v>6.2984</c:v>
                </c:pt>
                <c:pt idx="2">
                  <c:v>6.2742000000000004</c:v>
                </c:pt>
                <c:pt idx="3">
                  <c:v>6.2840999999999996</c:v>
                </c:pt>
                <c:pt idx="4">
                  <c:v>6.3089000000000004</c:v>
                </c:pt>
                <c:pt idx="5">
                  <c:v>6.3117000000000001</c:v>
                </c:pt>
                <c:pt idx="6">
                  <c:v>6.3094999999999999</c:v>
                </c:pt>
                <c:pt idx="7">
                  <c:v>6.3228</c:v>
                </c:pt>
                <c:pt idx="8">
                  <c:v>6.3465999999999996</c:v>
                </c:pt>
                <c:pt idx="9">
                  <c:v>6.3602999999999996</c:v>
                </c:pt>
                <c:pt idx="10">
                  <c:v>6.3532999999999999</c:v>
                </c:pt>
                <c:pt idx="11">
                  <c:v>6.3663999999999996</c:v>
                </c:pt>
                <c:pt idx="12">
                  <c:v>6.3630000000000004</c:v>
                </c:pt>
                <c:pt idx="13">
                  <c:v>6.3543000000000003</c:v>
                </c:pt>
                <c:pt idx="14">
                  <c:v>6.3541999999999996</c:v>
                </c:pt>
                <c:pt idx="15">
                  <c:v>6.3521000000000001</c:v>
                </c:pt>
                <c:pt idx="16">
                  <c:v>6.3387000000000002</c:v>
                </c:pt>
                <c:pt idx="17">
                  <c:v>6.3154000000000003</c:v>
                </c:pt>
                <c:pt idx="18">
                  <c:v>6.3025000000000002</c:v>
                </c:pt>
                <c:pt idx="19">
                  <c:v>6.2834000000000003</c:v>
                </c:pt>
                <c:pt idx="20">
                  <c:v>6.2885999999999997</c:v>
                </c:pt>
                <c:pt idx="21">
                  <c:v>6.2821999999999996</c:v>
                </c:pt>
                <c:pt idx="22">
                  <c:v>6.3026</c:v>
                </c:pt>
                <c:pt idx="23">
                  <c:v>6.2999000000000001</c:v>
                </c:pt>
                <c:pt idx="24">
                  <c:v>6.3078000000000003</c:v>
                </c:pt>
                <c:pt idx="25">
                  <c:v>6.3170999999999999</c:v>
                </c:pt>
                <c:pt idx="26">
                  <c:v>6.3213999999999997</c:v>
                </c:pt>
                <c:pt idx="27">
                  <c:v>6.3285999999999998</c:v>
                </c:pt>
                <c:pt idx="28">
                  <c:v>6.3185000000000002</c:v>
                </c:pt>
                <c:pt idx="29">
                  <c:v>6.3323</c:v>
                </c:pt>
                <c:pt idx="30">
                  <c:v>6.3494000000000002</c:v>
                </c:pt>
                <c:pt idx="31">
                  <c:v>6.3388</c:v>
                </c:pt>
                <c:pt idx="32">
                  <c:v>6.3373999999999997</c:v>
                </c:pt>
                <c:pt idx="33">
                  <c:v>6.3315000000000001</c:v>
                </c:pt>
                <c:pt idx="34">
                  <c:v>6.3377999999999997</c:v>
                </c:pt>
                <c:pt idx="35">
                  <c:v>6.3468999999999998</c:v>
                </c:pt>
                <c:pt idx="36">
                  <c:v>6.3441999999999998</c:v>
                </c:pt>
                <c:pt idx="37">
                  <c:v>6.3249000000000004</c:v>
                </c:pt>
                <c:pt idx="38">
                  <c:v>6.3164999999999996</c:v>
                </c:pt>
                <c:pt idx="39">
                  <c:v>6.2968999999999999</c:v>
                </c:pt>
                <c:pt idx="40">
                  <c:v>6.2809999999999997</c:v>
                </c:pt>
                <c:pt idx="41">
                  <c:v>6.2908999999999997</c:v>
                </c:pt>
                <c:pt idx="42">
                  <c:v>6.3226000000000004</c:v>
                </c:pt>
                <c:pt idx="43">
                  <c:v>6.3479000000000001</c:v>
                </c:pt>
                <c:pt idx="44">
                  <c:v>6.3765999999999998</c:v>
                </c:pt>
                <c:pt idx="45">
                  <c:v>6.3916000000000004</c:v>
                </c:pt>
                <c:pt idx="46">
                  <c:v>6.4124999999999996</c:v>
                </c:pt>
                <c:pt idx="47">
                  <c:v>6.4147999999999996</c:v>
                </c:pt>
                <c:pt idx="48">
                  <c:v>6.3977000000000004</c:v>
                </c:pt>
                <c:pt idx="49">
                  <c:v>6.3849</c:v>
                </c:pt>
                <c:pt idx="50">
                  <c:v>6.3436000000000003</c:v>
                </c:pt>
                <c:pt idx="51">
                  <c:v>6.3434999999999997</c:v>
                </c:pt>
                <c:pt idx="52">
                  <c:v>6.3163</c:v>
                </c:pt>
                <c:pt idx="53">
                  <c:v>6.3059000000000003</c:v>
                </c:pt>
                <c:pt idx="54">
                  <c:v>6.3141999999999996</c:v>
                </c:pt>
                <c:pt idx="55">
                  <c:v>6.3093000000000004</c:v>
                </c:pt>
                <c:pt idx="56">
                  <c:v>6.3025000000000002</c:v>
                </c:pt>
                <c:pt idx="57">
                  <c:v>6.3319999999999999</c:v>
                </c:pt>
                <c:pt idx="58">
                  <c:v>6.3543000000000003</c:v>
                </c:pt>
                <c:pt idx="59">
                  <c:v>6.3727</c:v>
                </c:pt>
                <c:pt idx="60">
                  <c:v>6.3784999999999998</c:v>
                </c:pt>
                <c:pt idx="61">
                  <c:v>6.3691000000000004</c:v>
                </c:pt>
                <c:pt idx="62">
                  <c:v>6.3604000000000003</c:v>
                </c:pt>
                <c:pt idx="63">
                  <c:v>6.3620999999999999</c:v>
                </c:pt>
                <c:pt idx="64">
                  <c:v>6.3375000000000004</c:v>
                </c:pt>
                <c:pt idx="65">
                  <c:v>6.3334999999999999</c:v>
                </c:pt>
                <c:pt idx="66">
                  <c:v>6.3319000000000001</c:v>
                </c:pt>
                <c:pt idx="67">
                  <c:v>6.3167999999999997</c:v>
                </c:pt>
                <c:pt idx="68">
                  <c:v>6.3117000000000001</c:v>
                </c:pt>
                <c:pt idx="69">
                  <c:v>6.3170999999999999</c:v>
                </c:pt>
                <c:pt idx="70">
                  <c:v>6.3277000000000001</c:v>
                </c:pt>
                <c:pt idx="71">
                  <c:v>6.3703000000000003</c:v>
                </c:pt>
                <c:pt idx="72">
                  <c:v>6.3974000000000002</c:v>
                </c:pt>
                <c:pt idx="73">
                  <c:v>6.4375</c:v>
                </c:pt>
                <c:pt idx="74">
                  <c:v>6.5252999999999997</c:v>
                </c:pt>
                <c:pt idx="75">
                  <c:v>6.6063000000000001</c:v>
                </c:pt>
                <c:pt idx="76">
                  <c:v>6.6681999999999997</c:v>
                </c:pt>
                <c:pt idx="77">
                  <c:v>6.7358000000000002</c:v>
                </c:pt>
                <c:pt idx="78">
                  <c:v>6.7979000000000003</c:v>
                </c:pt>
                <c:pt idx="79">
                  <c:v>6.7503000000000002</c:v>
                </c:pt>
                <c:pt idx="80">
                  <c:v>6.6101000000000001</c:v>
                </c:pt>
                <c:pt idx="81">
                  <c:v>6.4984000000000002</c:v>
                </c:pt>
                <c:pt idx="82">
                  <c:v>6.4442000000000004</c:v>
                </c:pt>
                <c:pt idx="83">
                  <c:v>6.4920999999999998</c:v>
                </c:pt>
                <c:pt idx="84">
                  <c:v>6.5629</c:v>
                </c:pt>
                <c:pt idx="85">
                  <c:v>6.6417999999999999</c:v>
                </c:pt>
                <c:pt idx="86">
                  <c:v>6.7923</c:v>
                </c:pt>
                <c:pt idx="87">
                  <c:v>6.931</c:v>
                </c:pt>
                <c:pt idx="88">
                  <c:v>7.0305999999999997</c:v>
                </c:pt>
                <c:pt idx="89">
                  <c:v>7.0674999999999999</c:v>
                </c:pt>
                <c:pt idx="90">
                  <c:v>7.1337000000000002</c:v>
                </c:pt>
                <c:pt idx="91">
                  <c:v>7.1535000000000002</c:v>
                </c:pt>
                <c:pt idx="92">
                  <c:v>7.1710000000000003</c:v>
                </c:pt>
                <c:pt idx="93">
                  <c:v>7.2663000000000002</c:v>
                </c:pt>
                <c:pt idx="94">
                  <c:v>7.3792999999999997</c:v>
                </c:pt>
                <c:pt idx="95">
                  <c:v>7.4730999999999996</c:v>
                </c:pt>
                <c:pt idx="96">
                  <c:v>7.5945</c:v>
                </c:pt>
                <c:pt idx="97">
                  <c:v>7.6071999999999997</c:v>
                </c:pt>
                <c:pt idx="98">
                  <c:v>7.5652999999999997</c:v>
                </c:pt>
                <c:pt idx="99">
                  <c:v>7.5525000000000002</c:v>
                </c:pt>
                <c:pt idx="100">
                  <c:v>7.5441000000000003</c:v>
                </c:pt>
                <c:pt idx="101">
                  <c:v>7.5286999999999997</c:v>
                </c:pt>
                <c:pt idx="102">
                  <c:v>7.5355999999999996</c:v>
                </c:pt>
                <c:pt idx="103">
                  <c:v>7.5419999999999998</c:v>
                </c:pt>
                <c:pt idx="104">
                  <c:v>7.5576999999999996</c:v>
                </c:pt>
                <c:pt idx="105">
                  <c:v>7.6197999999999997</c:v>
                </c:pt>
                <c:pt idx="106">
                  <c:v>7.6936999999999998</c:v>
                </c:pt>
                <c:pt idx="107">
                  <c:v>7.7202000000000002</c:v>
                </c:pt>
                <c:pt idx="108">
                  <c:v>7.7468000000000004</c:v>
                </c:pt>
                <c:pt idx="109">
                  <c:v>7.7792000000000003</c:v>
                </c:pt>
                <c:pt idx="110">
                  <c:v>7.8310000000000004</c:v>
                </c:pt>
                <c:pt idx="111">
                  <c:v>7.8686999999999996</c:v>
                </c:pt>
                <c:pt idx="112">
                  <c:v>7.9055</c:v>
                </c:pt>
                <c:pt idx="113">
                  <c:v>7.9221000000000004</c:v>
                </c:pt>
                <c:pt idx="114">
                  <c:v>7.9467999999999996</c:v>
                </c:pt>
                <c:pt idx="115">
                  <c:v>7.9764999999999997</c:v>
                </c:pt>
                <c:pt idx="116">
                  <c:v>8.0020000000000007</c:v>
                </c:pt>
                <c:pt idx="117">
                  <c:v>7.9955999999999996</c:v>
                </c:pt>
                <c:pt idx="118">
                  <c:v>8.0719999999999992</c:v>
                </c:pt>
                <c:pt idx="119">
                  <c:v>8.1130999999999993</c:v>
                </c:pt>
                <c:pt idx="120">
                  <c:v>8.1377000000000006</c:v>
                </c:pt>
                <c:pt idx="121">
                  <c:v>8.1926000000000005</c:v>
                </c:pt>
                <c:pt idx="122">
                  <c:v>8.1915999999999993</c:v>
                </c:pt>
                <c:pt idx="123">
                  <c:v>8.1966999999999999</c:v>
                </c:pt>
                <c:pt idx="124">
                  <c:v>8.2166999999999994</c:v>
                </c:pt>
                <c:pt idx="125">
                  <c:v>8.2363999999999997</c:v>
                </c:pt>
                <c:pt idx="126">
                  <c:v>8.2385000000000002</c:v>
                </c:pt>
                <c:pt idx="127">
                  <c:v>8.2426999999999992</c:v>
                </c:pt>
                <c:pt idx="128">
                  <c:v>8.2409999999999997</c:v>
                </c:pt>
                <c:pt idx="129">
                  <c:v>8.2429000000000006</c:v>
                </c:pt>
                <c:pt idx="130">
                  <c:v>8.2373999999999992</c:v>
                </c:pt>
                <c:pt idx="131">
                  <c:v>8.2515999999999998</c:v>
                </c:pt>
                <c:pt idx="132">
                  <c:v>8.2845999999999993</c:v>
                </c:pt>
                <c:pt idx="133">
                  <c:v>8.3352000000000004</c:v>
                </c:pt>
                <c:pt idx="134">
                  <c:v>8.3696000000000002</c:v>
                </c:pt>
                <c:pt idx="135">
                  <c:v>8.3866999999999994</c:v>
                </c:pt>
                <c:pt idx="136">
                  <c:v>8.3839000000000006</c:v>
                </c:pt>
                <c:pt idx="137">
                  <c:v>8.3526000000000007</c:v>
                </c:pt>
                <c:pt idx="138">
                  <c:v>8.3228000000000009</c:v>
                </c:pt>
                <c:pt idx="139">
                  <c:v>8.3239999999999998</c:v>
                </c:pt>
                <c:pt idx="140">
                  <c:v>8.3080999999999996</c:v>
                </c:pt>
                <c:pt idx="141">
                  <c:v>8.3203999999999994</c:v>
                </c:pt>
                <c:pt idx="142">
                  <c:v>8.343</c:v>
                </c:pt>
                <c:pt idx="143">
                  <c:v>8.3369</c:v>
                </c:pt>
                <c:pt idx="144">
                  <c:v>8.3436000000000003</c:v>
                </c:pt>
                <c:pt idx="145">
                  <c:v>8.3430999999999997</c:v>
                </c:pt>
                <c:pt idx="146">
                  <c:v>8.3675999999999995</c:v>
                </c:pt>
                <c:pt idx="147">
                  <c:v>8.3915000000000006</c:v>
                </c:pt>
                <c:pt idx="148">
                  <c:v>8.3880999999999997</c:v>
                </c:pt>
                <c:pt idx="149">
                  <c:v>8.4107000000000003</c:v>
                </c:pt>
                <c:pt idx="150">
                  <c:v>8.4144000000000005</c:v>
                </c:pt>
                <c:pt idx="151">
                  <c:v>8.3945000000000007</c:v>
                </c:pt>
                <c:pt idx="152">
                  <c:v>8.4306000000000001</c:v>
                </c:pt>
                <c:pt idx="153">
                  <c:v>8.4708000000000006</c:v>
                </c:pt>
                <c:pt idx="154">
                  <c:v>8.4751999999999992</c:v>
                </c:pt>
                <c:pt idx="155">
                  <c:v>8.5204000000000004</c:v>
                </c:pt>
                <c:pt idx="156">
                  <c:v>8.5324000000000009</c:v>
                </c:pt>
                <c:pt idx="157">
                  <c:v>8.4810999999999996</c:v>
                </c:pt>
                <c:pt idx="158">
                  <c:v>8.4047000000000001</c:v>
                </c:pt>
                <c:pt idx="159">
                  <c:v>8.3983000000000008</c:v>
                </c:pt>
                <c:pt idx="160">
                  <c:v>8.4115000000000002</c:v>
                </c:pt>
                <c:pt idx="161">
                  <c:v>8.4314999999999998</c:v>
                </c:pt>
                <c:pt idx="162">
                  <c:v>8.4230999999999998</c:v>
                </c:pt>
                <c:pt idx="163">
                  <c:v>8.3409999999999993</c:v>
                </c:pt>
                <c:pt idx="164">
                  <c:v>8.2604000000000006</c:v>
                </c:pt>
                <c:pt idx="165">
                  <c:v>8.2352000000000007</c:v>
                </c:pt>
                <c:pt idx="166">
                  <c:v>8.2309999999999999</c:v>
                </c:pt>
                <c:pt idx="167">
                  <c:v>8.2225999999999999</c:v>
                </c:pt>
                <c:pt idx="168">
                  <c:v>8.2345000000000006</c:v>
                </c:pt>
                <c:pt idx="169">
                  <c:v>8.2421000000000006</c:v>
                </c:pt>
                <c:pt idx="170">
                  <c:v>8.2187999999999999</c:v>
                </c:pt>
                <c:pt idx="171">
                  <c:v>8.1669999999999998</c:v>
                </c:pt>
                <c:pt idx="172">
                  <c:v>8.1035000000000004</c:v>
                </c:pt>
                <c:pt idx="173">
                  <c:v>8.0885999999999996</c:v>
                </c:pt>
                <c:pt idx="174">
                  <c:v>8.0884</c:v>
                </c:pt>
                <c:pt idx="175">
                  <c:v>8.1060999999999996</c:v>
                </c:pt>
                <c:pt idx="176">
                  <c:v>8.0821000000000005</c:v>
                </c:pt>
                <c:pt idx="177">
                  <c:v>8.1023999999999994</c:v>
                </c:pt>
                <c:pt idx="178">
                  <c:v>8.1056000000000008</c:v>
                </c:pt>
                <c:pt idx="179">
                  <c:v>8.1</c:v>
                </c:pt>
                <c:pt idx="180">
                  <c:v>8.0923999999999996</c:v>
                </c:pt>
                <c:pt idx="181">
                  <c:v>8.0681999999999992</c:v>
                </c:pt>
                <c:pt idx="182">
                  <c:v>8.0108999999999995</c:v>
                </c:pt>
                <c:pt idx="183">
                  <c:v>7.9417999999999997</c:v>
                </c:pt>
                <c:pt idx="184">
                  <c:v>7.8684000000000003</c:v>
                </c:pt>
                <c:pt idx="185">
                  <c:v>7.7872000000000003</c:v>
                </c:pt>
                <c:pt idx="186">
                  <c:v>7.7253999999999996</c:v>
                </c:pt>
                <c:pt idx="187">
                  <c:v>7.6727999999999996</c:v>
                </c:pt>
                <c:pt idx="188">
                  <c:v>7.6024000000000003</c:v>
                </c:pt>
                <c:pt idx="189">
                  <c:v>7.4964000000000004</c:v>
                </c:pt>
                <c:pt idx="190">
                  <c:v>7.4131999999999998</c:v>
                </c:pt>
                <c:pt idx="191">
                  <c:v>7.3959000000000001</c:v>
                </c:pt>
                <c:pt idx="192">
                  <c:v>7.3756000000000004</c:v>
                </c:pt>
                <c:pt idx="193">
                  <c:v>7.2847</c:v>
                </c:pt>
                <c:pt idx="194">
                  <c:v>7.1938000000000004</c:v>
                </c:pt>
                <c:pt idx="195">
                  <c:v>7.1486000000000001</c:v>
                </c:pt>
                <c:pt idx="196">
                  <c:v>7.0793999999999997</c:v>
                </c:pt>
                <c:pt idx="197">
                  <c:v>7.0103</c:v>
                </c:pt>
                <c:pt idx="198">
                  <c:v>6.9568000000000003</c:v>
                </c:pt>
                <c:pt idx="199">
                  <c:v>6.8901000000000003</c:v>
                </c:pt>
                <c:pt idx="200">
                  <c:v>6.8235000000000001</c:v>
                </c:pt>
                <c:pt idx="201">
                  <c:v>6.7141999999999999</c:v>
                </c:pt>
                <c:pt idx="202">
                  <c:v>6.5445000000000002</c:v>
                </c:pt>
                <c:pt idx="203">
                  <c:v>6.3993000000000002</c:v>
                </c:pt>
                <c:pt idx="204">
                  <c:v>6.2558999999999996</c:v>
                </c:pt>
                <c:pt idx="205">
                  <c:v>6.0842999999999998</c:v>
                </c:pt>
                <c:pt idx="206">
                  <c:v>5.9020999999999999</c:v>
                </c:pt>
                <c:pt idx="207">
                  <c:v>5.6883999999999997</c:v>
                </c:pt>
                <c:pt idx="208">
                  <c:v>5.4743000000000004</c:v>
                </c:pt>
                <c:pt idx="209">
                  <c:v>5.2477</c:v>
                </c:pt>
                <c:pt idx="210">
                  <c:v>4.9771999999999998</c:v>
                </c:pt>
                <c:pt idx="211">
                  <c:v>4.6872999999999996</c:v>
                </c:pt>
                <c:pt idx="212">
                  <c:v>4.4093</c:v>
                </c:pt>
                <c:pt idx="213">
                  <c:v>4.1810999999999998</c:v>
                </c:pt>
                <c:pt idx="214">
                  <c:v>3.9645999999999999</c:v>
                </c:pt>
                <c:pt idx="215">
                  <c:v>3.7625000000000002</c:v>
                </c:pt>
                <c:pt idx="216">
                  <c:v>3.5506000000000002</c:v>
                </c:pt>
                <c:pt idx="217">
                  <c:v>3.3574999999999999</c:v>
                </c:pt>
                <c:pt idx="218">
                  <c:v>3.2286000000000001</c:v>
                </c:pt>
                <c:pt idx="219">
                  <c:v>3.0564</c:v>
                </c:pt>
                <c:pt idx="220">
                  <c:v>2.8315999999999999</c:v>
                </c:pt>
                <c:pt idx="221">
                  <c:v>2.65</c:v>
                </c:pt>
                <c:pt idx="222">
                  <c:v>2.4708000000000001</c:v>
                </c:pt>
                <c:pt idx="223">
                  <c:v>2.2959999999999998</c:v>
                </c:pt>
                <c:pt idx="224">
                  <c:v>2.1347</c:v>
                </c:pt>
                <c:pt idx="225">
                  <c:v>1.9697</c:v>
                </c:pt>
                <c:pt idx="226">
                  <c:v>1.7945</c:v>
                </c:pt>
                <c:pt idx="227">
                  <c:v>1.6368</c:v>
                </c:pt>
                <c:pt idx="228">
                  <c:v>1.5198</c:v>
                </c:pt>
                <c:pt idx="229">
                  <c:v>1.4276</c:v>
                </c:pt>
                <c:pt idx="230">
                  <c:v>1.3109</c:v>
                </c:pt>
                <c:pt idx="231">
                  <c:v>1.2143999999999999</c:v>
                </c:pt>
                <c:pt idx="232">
                  <c:v>1.1348</c:v>
                </c:pt>
                <c:pt idx="233">
                  <c:v>1.0178</c:v>
                </c:pt>
                <c:pt idx="234">
                  <c:v>0.89244999999999997</c:v>
                </c:pt>
                <c:pt idx="235">
                  <c:v>0.76295000000000002</c:v>
                </c:pt>
                <c:pt idx="236">
                  <c:v>0.62122999999999995</c:v>
                </c:pt>
                <c:pt idx="237">
                  <c:v>0.46683999999999998</c:v>
                </c:pt>
                <c:pt idx="238">
                  <c:v>0.32601000000000002</c:v>
                </c:pt>
                <c:pt idx="239">
                  <c:v>0.20102</c:v>
                </c:pt>
                <c:pt idx="240">
                  <c:v>0.10851</c:v>
                </c:pt>
                <c:pt idx="241">
                  <c:v>4.6788000000000003E-2</c:v>
                </c:pt>
                <c:pt idx="242">
                  <c:v>-3.1857000000000003E-2</c:v>
                </c:pt>
                <c:pt idx="243">
                  <c:v>-0.10475</c:v>
                </c:pt>
                <c:pt idx="244">
                  <c:v>-0.21173</c:v>
                </c:pt>
                <c:pt idx="245">
                  <c:v>-0.31086000000000003</c:v>
                </c:pt>
                <c:pt idx="246">
                  <c:v>-0.39276</c:v>
                </c:pt>
                <c:pt idx="247">
                  <c:v>-0.53615999999999997</c:v>
                </c:pt>
                <c:pt idx="248">
                  <c:v>-0.73787000000000003</c:v>
                </c:pt>
                <c:pt idx="249">
                  <c:v>-0.90566999999999998</c:v>
                </c:pt>
                <c:pt idx="250">
                  <c:v>-1.0562</c:v>
                </c:pt>
                <c:pt idx="251">
                  <c:v>-1.1504000000000001</c:v>
                </c:pt>
                <c:pt idx="252">
                  <c:v>-1.2458</c:v>
                </c:pt>
                <c:pt idx="253">
                  <c:v>-1.3212999999999999</c:v>
                </c:pt>
                <c:pt idx="254">
                  <c:v>-1.4024000000000001</c:v>
                </c:pt>
                <c:pt idx="255">
                  <c:v>-1.4812000000000001</c:v>
                </c:pt>
                <c:pt idx="256">
                  <c:v>-1.5434000000000001</c:v>
                </c:pt>
                <c:pt idx="257">
                  <c:v>-1.5895999999999999</c:v>
                </c:pt>
                <c:pt idx="258">
                  <c:v>-1.6521999999999999</c:v>
                </c:pt>
                <c:pt idx="259">
                  <c:v>-1.7419</c:v>
                </c:pt>
                <c:pt idx="260">
                  <c:v>-1.8456999999999999</c:v>
                </c:pt>
                <c:pt idx="261">
                  <c:v>-1.9254</c:v>
                </c:pt>
                <c:pt idx="262">
                  <c:v>-1.9906999999999999</c:v>
                </c:pt>
                <c:pt idx="263">
                  <c:v>-2.0781000000000001</c:v>
                </c:pt>
                <c:pt idx="264">
                  <c:v>-2.1692999999999998</c:v>
                </c:pt>
                <c:pt idx="265">
                  <c:v>-2.2566999999999999</c:v>
                </c:pt>
                <c:pt idx="266">
                  <c:v>-2.3363</c:v>
                </c:pt>
                <c:pt idx="267">
                  <c:v>-2.4325000000000001</c:v>
                </c:pt>
                <c:pt idx="268">
                  <c:v>-2.5066999999999999</c:v>
                </c:pt>
                <c:pt idx="269">
                  <c:v>-2.5495999999999999</c:v>
                </c:pt>
                <c:pt idx="270">
                  <c:v>-2.5948000000000002</c:v>
                </c:pt>
                <c:pt idx="271">
                  <c:v>-2.6303999999999998</c:v>
                </c:pt>
                <c:pt idx="272">
                  <c:v>-2.6911999999999998</c:v>
                </c:pt>
                <c:pt idx="273">
                  <c:v>-2.7553000000000001</c:v>
                </c:pt>
                <c:pt idx="274">
                  <c:v>-2.8166000000000002</c:v>
                </c:pt>
                <c:pt idx="275">
                  <c:v>-2.8683000000000001</c:v>
                </c:pt>
                <c:pt idx="276">
                  <c:v>-2.9247999999999998</c:v>
                </c:pt>
                <c:pt idx="277">
                  <c:v>-2.9285000000000001</c:v>
                </c:pt>
                <c:pt idx="278">
                  <c:v>-2.9178000000000002</c:v>
                </c:pt>
                <c:pt idx="279">
                  <c:v>-2.9068000000000001</c:v>
                </c:pt>
                <c:pt idx="280">
                  <c:v>-2.9182999999999999</c:v>
                </c:pt>
                <c:pt idx="281">
                  <c:v>-2.9472999999999998</c:v>
                </c:pt>
                <c:pt idx="282">
                  <c:v>-2.9927000000000001</c:v>
                </c:pt>
                <c:pt idx="283">
                  <c:v>-3.0787</c:v>
                </c:pt>
                <c:pt idx="284">
                  <c:v>-3.1707000000000001</c:v>
                </c:pt>
                <c:pt idx="285">
                  <c:v>-3.2334000000000001</c:v>
                </c:pt>
                <c:pt idx="286">
                  <c:v>-3.2919</c:v>
                </c:pt>
                <c:pt idx="287">
                  <c:v>-3.3176999999999999</c:v>
                </c:pt>
                <c:pt idx="288">
                  <c:v>-3.3214000000000001</c:v>
                </c:pt>
                <c:pt idx="289">
                  <c:v>-3.3614000000000002</c:v>
                </c:pt>
                <c:pt idx="290">
                  <c:v>-3.3877999999999999</c:v>
                </c:pt>
                <c:pt idx="291">
                  <c:v>-3.4283999999999999</c:v>
                </c:pt>
                <c:pt idx="292">
                  <c:v>-3.5095000000000001</c:v>
                </c:pt>
                <c:pt idx="293">
                  <c:v>-3.5657999999999999</c:v>
                </c:pt>
                <c:pt idx="294">
                  <c:v>-3.6215000000000002</c:v>
                </c:pt>
                <c:pt idx="295">
                  <c:v>-3.6730999999999998</c:v>
                </c:pt>
                <c:pt idx="296">
                  <c:v>-3.7208999999999999</c:v>
                </c:pt>
                <c:pt idx="297">
                  <c:v>-3.7978999999999998</c:v>
                </c:pt>
                <c:pt idx="298">
                  <c:v>-3.84</c:v>
                </c:pt>
                <c:pt idx="299">
                  <c:v>-3.8521999999999998</c:v>
                </c:pt>
                <c:pt idx="300">
                  <c:v>-3.8742000000000001</c:v>
                </c:pt>
                <c:pt idx="301">
                  <c:v>-3.8744999999999998</c:v>
                </c:pt>
                <c:pt idx="302">
                  <c:v>-3.8704000000000001</c:v>
                </c:pt>
                <c:pt idx="303">
                  <c:v>-3.8906000000000001</c:v>
                </c:pt>
                <c:pt idx="304">
                  <c:v>-3.9171</c:v>
                </c:pt>
                <c:pt idx="305">
                  <c:v>-3.9695999999999998</c:v>
                </c:pt>
                <c:pt idx="306">
                  <c:v>-4.0262000000000002</c:v>
                </c:pt>
                <c:pt idx="307">
                  <c:v>-4.0827999999999998</c:v>
                </c:pt>
                <c:pt idx="308">
                  <c:v>-4.1383000000000001</c:v>
                </c:pt>
                <c:pt idx="309">
                  <c:v>-4.1914999999999996</c:v>
                </c:pt>
                <c:pt idx="310">
                  <c:v>-4.2077</c:v>
                </c:pt>
                <c:pt idx="311">
                  <c:v>-4.2206000000000001</c:v>
                </c:pt>
                <c:pt idx="312">
                  <c:v>-4.2487000000000004</c:v>
                </c:pt>
                <c:pt idx="313">
                  <c:v>-4.2723000000000004</c:v>
                </c:pt>
                <c:pt idx="314">
                  <c:v>-4.3178000000000001</c:v>
                </c:pt>
                <c:pt idx="315">
                  <c:v>-4.3728999999999996</c:v>
                </c:pt>
                <c:pt idx="316">
                  <c:v>-4.4175000000000004</c:v>
                </c:pt>
                <c:pt idx="317">
                  <c:v>-4.4684999999999997</c:v>
                </c:pt>
                <c:pt idx="318">
                  <c:v>-4.5457000000000001</c:v>
                </c:pt>
                <c:pt idx="319">
                  <c:v>-4.5964999999999998</c:v>
                </c:pt>
                <c:pt idx="320">
                  <c:v>-4.6393000000000004</c:v>
                </c:pt>
                <c:pt idx="321">
                  <c:v>-4.6540999999999997</c:v>
                </c:pt>
                <c:pt idx="322">
                  <c:v>-4.6661000000000001</c:v>
                </c:pt>
                <c:pt idx="323">
                  <c:v>-4.6820000000000004</c:v>
                </c:pt>
                <c:pt idx="324">
                  <c:v>-4.6914999999999996</c:v>
                </c:pt>
                <c:pt idx="325">
                  <c:v>-4.6994999999999996</c:v>
                </c:pt>
                <c:pt idx="326">
                  <c:v>-4.7112999999999996</c:v>
                </c:pt>
                <c:pt idx="327">
                  <c:v>-4.7314999999999996</c:v>
                </c:pt>
                <c:pt idx="328">
                  <c:v>-4.7511000000000001</c:v>
                </c:pt>
                <c:pt idx="329">
                  <c:v>-4.7591000000000001</c:v>
                </c:pt>
                <c:pt idx="330">
                  <c:v>-4.7866999999999997</c:v>
                </c:pt>
                <c:pt idx="331">
                  <c:v>-4.8167999999999997</c:v>
                </c:pt>
                <c:pt idx="332">
                  <c:v>-4.8795000000000002</c:v>
                </c:pt>
                <c:pt idx="333">
                  <c:v>-4.9634999999999998</c:v>
                </c:pt>
                <c:pt idx="334">
                  <c:v>-5.0312000000000001</c:v>
                </c:pt>
                <c:pt idx="335">
                  <c:v>-5.1430999999999996</c:v>
                </c:pt>
                <c:pt idx="336">
                  <c:v>-5.2544000000000004</c:v>
                </c:pt>
                <c:pt idx="337">
                  <c:v>-5.3044000000000002</c:v>
                </c:pt>
                <c:pt idx="338">
                  <c:v>-5.3072999999999997</c:v>
                </c:pt>
                <c:pt idx="339">
                  <c:v>-5.3513999999999999</c:v>
                </c:pt>
                <c:pt idx="340">
                  <c:v>-5.4161999999999999</c:v>
                </c:pt>
                <c:pt idx="341">
                  <c:v>-5.4188000000000001</c:v>
                </c:pt>
                <c:pt idx="342">
                  <c:v>-5.3997000000000002</c:v>
                </c:pt>
                <c:pt idx="343">
                  <c:v>-5.3949999999999996</c:v>
                </c:pt>
                <c:pt idx="344">
                  <c:v>-5.3738000000000001</c:v>
                </c:pt>
                <c:pt idx="345">
                  <c:v>-5.3323</c:v>
                </c:pt>
                <c:pt idx="346">
                  <c:v>-5.2359</c:v>
                </c:pt>
                <c:pt idx="347">
                  <c:v>-5.1197999999999997</c:v>
                </c:pt>
                <c:pt idx="348">
                  <c:v>-5.0148999999999999</c:v>
                </c:pt>
                <c:pt idx="349">
                  <c:v>-4.8228999999999997</c:v>
                </c:pt>
                <c:pt idx="350">
                  <c:v>-4.6223000000000001</c:v>
                </c:pt>
                <c:pt idx="351">
                  <c:v>-4.4234</c:v>
                </c:pt>
                <c:pt idx="352">
                  <c:v>-4.1749999999999998</c:v>
                </c:pt>
                <c:pt idx="353">
                  <c:v>-3.8959999999999999</c:v>
                </c:pt>
                <c:pt idx="354">
                  <c:v>-3.5842000000000001</c:v>
                </c:pt>
                <c:pt idx="355">
                  <c:v>-3.2496999999999998</c:v>
                </c:pt>
                <c:pt idx="356">
                  <c:v>-2.8740999999999999</c:v>
                </c:pt>
                <c:pt idx="357">
                  <c:v>-2.5358000000000001</c:v>
                </c:pt>
                <c:pt idx="358">
                  <c:v>-2.1419999999999999</c:v>
                </c:pt>
                <c:pt idx="359">
                  <c:v>-1.7267999999999999</c:v>
                </c:pt>
                <c:pt idx="360">
                  <c:v>-1.3842000000000001</c:v>
                </c:pt>
                <c:pt idx="361">
                  <c:v>-1.0128999999999999</c:v>
                </c:pt>
                <c:pt idx="362">
                  <c:v>-0.61870000000000003</c:v>
                </c:pt>
                <c:pt idx="363">
                  <c:v>-0.15078</c:v>
                </c:pt>
                <c:pt idx="364">
                  <c:v>0.38429999999999997</c:v>
                </c:pt>
                <c:pt idx="365">
                  <c:v>0.96994999999999998</c:v>
                </c:pt>
                <c:pt idx="366">
                  <c:v>1.4948999999999999</c:v>
                </c:pt>
                <c:pt idx="367">
                  <c:v>1.9716</c:v>
                </c:pt>
                <c:pt idx="368">
                  <c:v>2.4243000000000001</c:v>
                </c:pt>
                <c:pt idx="369">
                  <c:v>2.8757000000000001</c:v>
                </c:pt>
                <c:pt idx="370">
                  <c:v>3.3069000000000002</c:v>
                </c:pt>
                <c:pt idx="371">
                  <c:v>3.6922999999999999</c:v>
                </c:pt>
                <c:pt idx="372">
                  <c:v>4.0427</c:v>
                </c:pt>
                <c:pt idx="373">
                  <c:v>4.3757000000000001</c:v>
                </c:pt>
                <c:pt idx="374">
                  <c:v>4.6797000000000004</c:v>
                </c:pt>
                <c:pt idx="375">
                  <c:v>4.9269999999999996</c:v>
                </c:pt>
                <c:pt idx="376">
                  <c:v>5.2215999999999996</c:v>
                </c:pt>
                <c:pt idx="377">
                  <c:v>5.4810999999999996</c:v>
                </c:pt>
                <c:pt idx="378">
                  <c:v>5.7121000000000004</c:v>
                </c:pt>
                <c:pt idx="379">
                  <c:v>5.952</c:v>
                </c:pt>
                <c:pt idx="380">
                  <c:v>6.2355999999999998</c:v>
                </c:pt>
                <c:pt idx="381">
                  <c:v>6.4988000000000001</c:v>
                </c:pt>
                <c:pt idx="382">
                  <c:v>6.7850000000000001</c:v>
                </c:pt>
                <c:pt idx="383">
                  <c:v>7.0670000000000002</c:v>
                </c:pt>
                <c:pt idx="384">
                  <c:v>7.3594999999999997</c:v>
                </c:pt>
                <c:pt idx="385">
                  <c:v>7.6436999999999999</c:v>
                </c:pt>
                <c:pt idx="386">
                  <c:v>7.9363000000000001</c:v>
                </c:pt>
                <c:pt idx="387">
                  <c:v>8.2408000000000001</c:v>
                </c:pt>
                <c:pt idx="388">
                  <c:v>8.4969999999999999</c:v>
                </c:pt>
                <c:pt idx="389">
                  <c:v>8.7346000000000004</c:v>
                </c:pt>
                <c:pt idx="390">
                  <c:v>8.9681999999999995</c:v>
                </c:pt>
                <c:pt idx="391">
                  <c:v>9.1141000000000005</c:v>
                </c:pt>
                <c:pt idx="392">
                  <c:v>9.2220999999999993</c:v>
                </c:pt>
                <c:pt idx="393">
                  <c:v>9.4055999999999997</c:v>
                </c:pt>
                <c:pt idx="394">
                  <c:v>9.5638000000000005</c:v>
                </c:pt>
                <c:pt idx="395">
                  <c:v>9.7369000000000003</c:v>
                </c:pt>
                <c:pt idx="396">
                  <c:v>9.9499999999999993</c:v>
                </c:pt>
                <c:pt idx="397">
                  <c:v>10.115</c:v>
                </c:pt>
                <c:pt idx="398">
                  <c:v>10.25</c:v>
                </c:pt>
                <c:pt idx="399">
                  <c:v>10.436</c:v>
                </c:pt>
                <c:pt idx="400">
                  <c:v>10.61</c:v>
                </c:pt>
                <c:pt idx="401">
                  <c:v>10.726000000000001</c:v>
                </c:pt>
                <c:pt idx="402">
                  <c:v>10.845000000000001</c:v>
                </c:pt>
                <c:pt idx="403">
                  <c:v>11.018000000000001</c:v>
                </c:pt>
                <c:pt idx="404">
                  <c:v>11.177</c:v>
                </c:pt>
                <c:pt idx="405">
                  <c:v>11.308</c:v>
                </c:pt>
                <c:pt idx="406">
                  <c:v>11.461</c:v>
                </c:pt>
                <c:pt idx="407">
                  <c:v>11.622999999999999</c:v>
                </c:pt>
                <c:pt idx="408">
                  <c:v>11.756</c:v>
                </c:pt>
                <c:pt idx="409">
                  <c:v>11.895</c:v>
                </c:pt>
                <c:pt idx="410">
                  <c:v>12.083</c:v>
                </c:pt>
                <c:pt idx="411">
                  <c:v>12.244</c:v>
                </c:pt>
                <c:pt idx="412">
                  <c:v>12.379</c:v>
                </c:pt>
                <c:pt idx="413">
                  <c:v>12.567</c:v>
                </c:pt>
                <c:pt idx="414">
                  <c:v>12.772</c:v>
                </c:pt>
                <c:pt idx="415">
                  <c:v>12.939</c:v>
                </c:pt>
                <c:pt idx="416">
                  <c:v>13.132999999999999</c:v>
                </c:pt>
                <c:pt idx="417">
                  <c:v>13.28</c:v>
                </c:pt>
                <c:pt idx="418">
                  <c:v>13.381</c:v>
                </c:pt>
                <c:pt idx="419">
                  <c:v>13.488</c:v>
                </c:pt>
                <c:pt idx="420">
                  <c:v>13.582000000000001</c:v>
                </c:pt>
                <c:pt idx="421">
                  <c:v>13.686</c:v>
                </c:pt>
                <c:pt idx="422">
                  <c:v>13.778</c:v>
                </c:pt>
                <c:pt idx="423">
                  <c:v>13.901999999999999</c:v>
                </c:pt>
                <c:pt idx="424">
                  <c:v>14.053000000000001</c:v>
                </c:pt>
                <c:pt idx="425">
                  <c:v>14.154</c:v>
                </c:pt>
                <c:pt idx="426">
                  <c:v>14.276999999999999</c:v>
                </c:pt>
                <c:pt idx="427">
                  <c:v>14.43</c:v>
                </c:pt>
                <c:pt idx="428">
                  <c:v>14.537000000000001</c:v>
                </c:pt>
                <c:pt idx="429">
                  <c:v>14.586</c:v>
                </c:pt>
                <c:pt idx="430">
                  <c:v>14.599</c:v>
                </c:pt>
                <c:pt idx="431">
                  <c:v>14.617000000000001</c:v>
                </c:pt>
                <c:pt idx="432">
                  <c:v>14.692</c:v>
                </c:pt>
                <c:pt idx="433">
                  <c:v>14.839</c:v>
                </c:pt>
                <c:pt idx="434">
                  <c:v>14.946999999999999</c:v>
                </c:pt>
                <c:pt idx="435">
                  <c:v>15.021000000000001</c:v>
                </c:pt>
                <c:pt idx="436">
                  <c:v>15.057</c:v>
                </c:pt>
                <c:pt idx="437">
                  <c:v>15.1</c:v>
                </c:pt>
                <c:pt idx="438">
                  <c:v>15.161</c:v>
                </c:pt>
                <c:pt idx="439">
                  <c:v>15.194000000000001</c:v>
                </c:pt>
                <c:pt idx="440">
                  <c:v>15.214</c:v>
                </c:pt>
                <c:pt idx="441">
                  <c:v>15.236000000000001</c:v>
                </c:pt>
                <c:pt idx="442">
                  <c:v>15.26</c:v>
                </c:pt>
                <c:pt idx="443">
                  <c:v>15.303000000000001</c:v>
                </c:pt>
                <c:pt idx="444">
                  <c:v>15.375</c:v>
                </c:pt>
                <c:pt idx="445">
                  <c:v>15.443</c:v>
                </c:pt>
                <c:pt idx="446">
                  <c:v>15.532</c:v>
                </c:pt>
                <c:pt idx="447">
                  <c:v>15.625</c:v>
                </c:pt>
                <c:pt idx="448">
                  <c:v>15.712</c:v>
                </c:pt>
                <c:pt idx="449">
                  <c:v>15.781000000000001</c:v>
                </c:pt>
                <c:pt idx="450">
                  <c:v>15.851000000000001</c:v>
                </c:pt>
                <c:pt idx="451">
                  <c:v>15.941000000000001</c:v>
                </c:pt>
                <c:pt idx="452">
                  <c:v>15.978999999999999</c:v>
                </c:pt>
                <c:pt idx="453">
                  <c:v>15.984999999999999</c:v>
                </c:pt>
                <c:pt idx="454">
                  <c:v>15.975</c:v>
                </c:pt>
                <c:pt idx="455">
                  <c:v>15.954000000000001</c:v>
                </c:pt>
                <c:pt idx="456">
                  <c:v>15.951000000000001</c:v>
                </c:pt>
                <c:pt idx="457">
                  <c:v>15.945</c:v>
                </c:pt>
                <c:pt idx="458">
                  <c:v>15.951000000000001</c:v>
                </c:pt>
                <c:pt idx="459">
                  <c:v>15.989000000000001</c:v>
                </c:pt>
                <c:pt idx="460">
                  <c:v>16.044</c:v>
                </c:pt>
                <c:pt idx="461">
                  <c:v>16.117000000000001</c:v>
                </c:pt>
                <c:pt idx="462">
                  <c:v>16.172999999999998</c:v>
                </c:pt>
                <c:pt idx="463">
                  <c:v>16.195</c:v>
                </c:pt>
                <c:pt idx="464">
                  <c:v>16.202999999999999</c:v>
                </c:pt>
                <c:pt idx="465">
                  <c:v>16.21</c:v>
                </c:pt>
                <c:pt idx="466">
                  <c:v>16.2</c:v>
                </c:pt>
                <c:pt idx="467">
                  <c:v>16.213000000000001</c:v>
                </c:pt>
                <c:pt idx="468">
                  <c:v>16.216999999999999</c:v>
                </c:pt>
                <c:pt idx="469">
                  <c:v>16.206</c:v>
                </c:pt>
                <c:pt idx="470">
                  <c:v>16.219000000000001</c:v>
                </c:pt>
                <c:pt idx="471">
                  <c:v>16.195</c:v>
                </c:pt>
                <c:pt idx="472">
                  <c:v>16.175999999999998</c:v>
                </c:pt>
                <c:pt idx="473">
                  <c:v>16.149000000000001</c:v>
                </c:pt>
                <c:pt idx="474">
                  <c:v>16.097999999999999</c:v>
                </c:pt>
                <c:pt idx="475">
                  <c:v>16.061</c:v>
                </c:pt>
                <c:pt idx="476">
                  <c:v>16.045000000000002</c:v>
                </c:pt>
                <c:pt idx="477">
                  <c:v>16.093</c:v>
                </c:pt>
                <c:pt idx="478">
                  <c:v>16.18</c:v>
                </c:pt>
                <c:pt idx="479">
                  <c:v>16.253</c:v>
                </c:pt>
                <c:pt idx="480">
                  <c:v>16.29</c:v>
                </c:pt>
                <c:pt idx="481">
                  <c:v>16.291</c:v>
                </c:pt>
                <c:pt idx="482">
                  <c:v>16.263999999999999</c:v>
                </c:pt>
                <c:pt idx="483">
                  <c:v>16.251999999999999</c:v>
                </c:pt>
                <c:pt idx="484">
                  <c:v>16.239999999999998</c:v>
                </c:pt>
                <c:pt idx="485">
                  <c:v>16.195</c:v>
                </c:pt>
                <c:pt idx="486">
                  <c:v>16.18</c:v>
                </c:pt>
                <c:pt idx="487">
                  <c:v>16.196000000000002</c:v>
                </c:pt>
                <c:pt idx="488">
                  <c:v>16.242000000000001</c:v>
                </c:pt>
                <c:pt idx="489">
                  <c:v>16.280999999999999</c:v>
                </c:pt>
                <c:pt idx="490">
                  <c:v>16.329000000000001</c:v>
                </c:pt>
                <c:pt idx="491">
                  <c:v>16.347000000000001</c:v>
                </c:pt>
                <c:pt idx="492">
                  <c:v>16.341000000000001</c:v>
                </c:pt>
                <c:pt idx="493">
                  <c:v>16.331</c:v>
                </c:pt>
                <c:pt idx="494">
                  <c:v>16.321000000000002</c:v>
                </c:pt>
                <c:pt idx="495">
                  <c:v>16.297000000000001</c:v>
                </c:pt>
                <c:pt idx="496">
                  <c:v>16.286999999999999</c:v>
                </c:pt>
                <c:pt idx="497">
                  <c:v>16.280999999999999</c:v>
                </c:pt>
                <c:pt idx="498">
                  <c:v>16.329999999999998</c:v>
                </c:pt>
                <c:pt idx="499">
                  <c:v>16.43</c:v>
                </c:pt>
                <c:pt idx="500">
                  <c:v>16.527000000000001</c:v>
                </c:pt>
                <c:pt idx="501">
                  <c:v>16.579000000000001</c:v>
                </c:pt>
                <c:pt idx="502">
                  <c:v>16.594999999999999</c:v>
                </c:pt>
                <c:pt idx="503">
                  <c:v>16.603999999999999</c:v>
                </c:pt>
                <c:pt idx="504">
                  <c:v>16.619</c:v>
                </c:pt>
                <c:pt idx="505">
                  <c:v>16.629000000000001</c:v>
                </c:pt>
                <c:pt idx="506">
                  <c:v>16.600999999999999</c:v>
                </c:pt>
                <c:pt idx="507">
                  <c:v>16.555</c:v>
                </c:pt>
                <c:pt idx="508">
                  <c:v>16.510999999999999</c:v>
                </c:pt>
                <c:pt idx="509">
                  <c:v>16.478999999999999</c:v>
                </c:pt>
                <c:pt idx="510">
                  <c:v>16.481000000000002</c:v>
                </c:pt>
                <c:pt idx="511">
                  <c:v>16.513999999999999</c:v>
                </c:pt>
                <c:pt idx="512">
                  <c:v>16.552</c:v>
                </c:pt>
                <c:pt idx="513">
                  <c:v>16.561</c:v>
                </c:pt>
                <c:pt idx="514">
                  <c:v>16.555</c:v>
                </c:pt>
                <c:pt idx="515">
                  <c:v>16.54</c:v>
                </c:pt>
                <c:pt idx="516">
                  <c:v>16.492000000000001</c:v>
                </c:pt>
                <c:pt idx="517">
                  <c:v>16.46</c:v>
                </c:pt>
                <c:pt idx="518">
                  <c:v>16.47</c:v>
                </c:pt>
                <c:pt idx="519">
                  <c:v>16.544</c:v>
                </c:pt>
                <c:pt idx="520">
                  <c:v>16.628</c:v>
                </c:pt>
                <c:pt idx="521">
                  <c:v>16.675999999999998</c:v>
                </c:pt>
                <c:pt idx="522">
                  <c:v>16.675000000000001</c:v>
                </c:pt>
                <c:pt idx="523">
                  <c:v>16.622</c:v>
                </c:pt>
                <c:pt idx="524">
                  <c:v>16.574000000000002</c:v>
                </c:pt>
                <c:pt idx="525">
                  <c:v>16.526</c:v>
                </c:pt>
                <c:pt idx="526">
                  <c:v>16.512</c:v>
                </c:pt>
                <c:pt idx="527">
                  <c:v>16.503</c:v>
                </c:pt>
                <c:pt idx="528">
                  <c:v>16.509</c:v>
                </c:pt>
                <c:pt idx="529">
                  <c:v>16.518999999999998</c:v>
                </c:pt>
                <c:pt idx="530">
                  <c:v>16.52</c:v>
                </c:pt>
                <c:pt idx="531">
                  <c:v>16.515000000000001</c:v>
                </c:pt>
                <c:pt idx="532">
                  <c:v>16.492999999999999</c:v>
                </c:pt>
                <c:pt idx="533">
                  <c:v>16.433</c:v>
                </c:pt>
                <c:pt idx="534">
                  <c:v>16.407</c:v>
                </c:pt>
                <c:pt idx="535">
                  <c:v>16.395</c:v>
                </c:pt>
                <c:pt idx="536">
                  <c:v>16.391999999999999</c:v>
                </c:pt>
                <c:pt idx="537">
                  <c:v>16.404</c:v>
                </c:pt>
                <c:pt idx="538">
                  <c:v>16.420000000000002</c:v>
                </c:pt>
                <c:pt idx="539">
                  <c:v>16.414000000000001</c:v>
                </c:pt>
                <c:pt idx="540">
                  <c:v>16.413</c:v>
                </c:pt>
                <c:pt idx="541">
                  <c:v>16.417000000000002</c:v>
                </c:pt>
                <c:pt idx="542">
                  <c:v>16.382999999999999</c:v>
                </c:pt>
                <c:pt idx="543">
                  <c:v>16.350999999999999</c:v>
                </c:pt>
                <c:pt idx="544">
                  <c:v>16.341999999999999</c:v>
                </c:pt>
                <c:pt idx="545">
                  <c:v>16.332999999999998</c:v>
                </c:pt>
                <c:pt idx="546">
                  <c:v>16.332000000000001</c:v>
                </c:pt>
                <c:pt idx="547">
                  <c:v>16.388999999999999</c:v>
                </c:pt>
                <c:pt idx="548">
                  <c:v>16.420999999999999</c:v>
                </c:pt>
                <c:pt idx="549">
                  <c:v>16.408000000000001</c:v>
                </c:pt>
                <c:pt idx="550">
                  <c:v>16.391999999999999</c:v>
                </c:pt>
                <c:pt idx="551">
                  <c:v>16.346</c:v>
                </c:pt>
                <c:pt idx="552">
                  <c:v>16.274999999999999</c:v>
                </c:pt>
                <c:pt idx="553">
                  <c:v>16.222999999999999</c:v>
                </c:pt>
                <c:pt idx="554">
                  <c:v>16.196999999999999</c:v>
                </c:pt>
                <c:pt idx="555">
                  <c:v>16.161000000000001</c:v>
                </c:pt>
                <c:pt idx="556">
                  <c:v>16.111000000000001</c:v>
                </c:pt>
                <c:pt idx="557">
                  <c:v>16.038</c:v>
                </c:pt>
                <c:pt idx="558">
                  <c:v>15.965</c:v>
                </c:pt>
                <c:pt idx="559">
                  <c:v>15.846</c:v>
                </c:pt>
                <c:pt idx="560">
                  <c:v>15.683999999999999</c:v>
                </c:pt>
                <c:pt idx="561">
                  <c:v>15.468999999999999</c:v>
                </c:pt>
                <c:pt idx="562">
                  <c:v>15.19</c:v>
                </c:pt>
                <c:pt idx="563">
                  <c:v>14.87</c:v>
                </c:pt>
                <c:pt idx="564">
                  <c:v>14.503</c:v>
                </c:pt>
                <c:pt idx="565">
                  <c:v>14.07</c:v>
                </c:pt>
                <c:pt idx="566">
                  <c:v>13.694000000000001</c:v>
                </c:pt>
                <c:pt idx="567">
                  <c:v>13.356999999999999</c:v>
                </c:pt>
                <c:pt idx="568">
                  <c:v>13.023</c:v>
                </c:pt>
                <c:pt idx="569">
                  <c:v>12.676</c:v>
                </c:pt>
                <c:pt idx="570">
                  <c:v>12.356999999999999</c:v>
                </c:pt>
                <c:pt idx="571">
                  <c:v>12.032999999999999</c:v>
                </c:pt>
                <c:pt idx="572">
                  <c:v>11.679</c:v>
                </c:pt>
                <c:pt idx="573">
                  <c:v>11.342000000000001</c:v>
                </c:pt>
                <c:pt idx="574">
                  <c:v>11.023999999999999</c:v>
                </c:pt>
                <c:pt idx="575">
                  <c:v>10.743</c:v>
                </c:pt>
                <c:pt idx="576">
                  <c:v>10.474</c:v>
                </c:pt>
                <c:pt idx="577">
                  <c:v>10.224</c:v>
                </c:pt>
                <c:pt idx="578">
                  <c:v>9.9526000000000003</c:v>
                </c:pt>
                <c:pt idx="579">
                  <c:v>9.7184000000000008</c:v>
                </c:pt>
                <c:pt idx="580">
                  <c:v>9.5802999999999994</c:v>
                </c:pt>
                <c:pt idx="581">
                  <c:v>9.4429999999999996</c:v>
                </c:pt>
                <c:pt idx="582">
                  <c:v>9.2363999999999997</c:v>
                </c:pt>
                <c:pt idx="583">
                  <c:v>9.0042000000000009</c:v>
                </c:pt>
                <c:pt idx="584">
                  <c:v>8.7364999999999995</c:v>
                </c:pt>
                <c:pt idx="585">
                  <c:v>8.4083000000000006</c:v>
                </c:pt>
                <c:pt idx="586">
                  <c:v>8.1062999999999992</c:v>
                </c:pt>
                <c:pt idx="587">
                  <c:v>7.8362999999999996</c:v>
                </c:pt>
                <c:pt idx="588">
                  <c:v>7.6546000000000003</c:v>
                </c:pt>
                <c:pt idx="589">
                  <c:v>7.4785000000000004</c:v>
                </c:pt>
                <c:pt idx="590">
                  <c:v>7.2785000000000002</c:v>
                </c:pt>
                <c:pt idx="591">
                  <c:v>7.0946999999999996</c:v>
                </c:pt>
                <c:pt idx="592">
                  <c:v>6.8494999999999999</c:v>
                </c:pt>
                <c:pt idx="593">
                  <c:v>6.5972999999999997</c:v>
                </c:pt>
                <c:pt idx="594">
                  <c:v>6.2965</c:v>
                </c:pt>
                <c:pt idx="595">
                  <c:v>6.0163000000000002</c:v>
                </c:pt>
                <c:pt idx="596">
                  <c:v>5.7606999999999999</c:v>
                </c:pt>
                <c:pt idx="597">
                  <c:v>5.4349999999999996</c:v>
                </c:pt>
                <c:pt idx="598">
                  <c:v>5.1525999999999996</c:v>
                </c:pt>
                <c:pt idx="599">
                  <c:v>4.8981000000000003</c:v>
                </c:pt>
                <c:pt idx="600">
                  <c:v>4.6195000000000004</c:v>
                </c:pt>
                <c:pt idx="601">
                  <c:v>4.3628999999999998</c:v>
                </c:pt>
                <c:pt idx="602">
                  <c:v>4.0833000000000004</c:v>
                </c:pt>
                <c:pt idx="603">
                  <c:v>3.8264999999999998</c:v>
                </c:pt>
                <c:pt idx="604">
                  <c:v>3.6185999999999998</c:v>
                </c:pt>
                <c:pt idx="605">
                  <c:v>3.3978999999999999</c:v>
                </c:pt>
                <c:pt idx="606">
                  <c:v>3.1953999999999998</c:v>
                </c:pt>
                <c:pt idx="607">
                  <c:v>3.0226999999999999</c:v>
                </c:pt>
                <c:pt idx="608">
                  <c:v>2.8767</c:v>
                </c:pt>
                <c:pt idx="609">
                  <c:v>2.7277999999999998</c:v>
                </c:pt>
                <c:pt idx="610">
                  <c:v>2.5503999999999998</c:v>
                </c:pt>
                <c:pt idx="611">
                  <c:v>2.3969</c:v>
                </c:pt>
                <c:pt idx="612">
                  <c:v>2.2740999999999998</c:v>
                </c:pt>
                <c:pt idx="613">
                  <c:v>2.1844999999999999</c:v>
                </c:pt>
                <c:pt idx="614">
                  <c:v>2.0788000000000002</c:v>
                </c:pt>
                <c:pt idx="615">
                  <c:v>1.9441999999999999</c:v>
                </c:pt>
                <c:pt idx="616">
                  <c:v>1.7926</c:v>
                </c:pt>
                <c:pt idx="617">
                  <c:v>1.6035999999999999</c:v>
                </c:pt>
                <c:pt idx="618">
                  <c:v>1.3878999999999999</c:v>
                </c:pt>
                <c:pt idx="619">
                  <c:v>1.2116</c:v>
                </c:pt>
                <c:pt idx="620">
                  <c:v>1.0629999999999999</c:v>
                </c:pt>
                <c:pt idx="621">
                  <c:v>0.92091000000000001</c:v>
                </c:pt>
                <c:pt idx="622">
                  <c:v>0.75705999999999996</c:v>
                </c:pt>
                <c:pt idx="623">
                  <c:v>0.64156999999999997</c:v>
                </c:pt>
                <c:pt idx="624">
                  <c:v>0.53361000000000003</c:v>
                </c:pt>
                <c:pt idx="625">
                  <c:v>0.42181000000000002</c:v>
                </c:pt>
                <c:pt idx="626">
                  <c:v>0.29981000000000002</c:v>
                </c:pt>
                <c:pt idx="627">
                  <c:v>0.15326000000000001</c:v>
                </c:pt>
                <c:pt idx="628">
                  <c:v>1.0962E-2</c:v>
                </c:pt>
                <c:pt idx="629">
                  <c:v>-0.12758</c:v>
                </c:pt>
                <c:pt idx="630">
                  <c:v>-0.26125999999999999</c:v>
                </c:pt>
                <c:pt idx="631">
                  <c:v>-0.37030000000000002</c:v>
                </c:pt>
                <c:pt idx="632">
                  <c:v>-0.48060000000000003</c:v>
                </c:pt>
                <c:pt idx="633">
                  <c:v>-0.55098999999999998</c:v>
                </c:pt>
                <c:pt idx="634">
                  <c:v>-0.61963000000000001</c:v>
                </c:pt>
                <c:pt idx="635">
                  <c:v>-0.70277000000000001</c:v>
                </c:pt>
                <c:pt idx="636">
                  <c:v>-0.79629000000000005</c:v>
                </c:pt>
                <c:pt idx="637">
                  <c:v>-0.90225999999999995</c:v>
                </c:pt>
                <c:pt idx="638">
                  <c:v>-0.98880999999999997</c:v>
                </c:pt>
                <c:pt idx="639">
                  <c:v>-1.1022000000000001</c:v>
                </c:pt>
                <c:pt idx="640">
                  <c:v>-1.2223999999999999</c:v>
                </c:pt>
                <c:pt idx="641">
                  <c:v>-1.3128</c:v>
                </c:pt>
                <c:pt idx="642">
                  <c:v>-1.3969</c:v>
                </c:pt>
                <c:pt idx="643">
                  <c:v>-1.4744999999999999</c:v>
                </c:pt>
                <c:pt idx="644">
                  <c:v>-1.5507</c:v>
                </c:pt>
                <c:pt idx="645">
                  <c:v>-1.6012999999999999</c:v>
                </c:pt>
                <c:pt idx="646">
                  <c:v>-1.6708000000000001</c:v>
                </c:pt>
                <c:pt idx="647">
                  <c:v>-1.7536</c:v>
                </c:pt>
                <c:pt idx="648">
                  <c:v>-1.8815</c:v>
                </c:pt>
                <c:pt idx="649">
                  <c:v>-2.0135999999999998</c:v>
                </c:pt>
                <c:pt idx="650">
                  <c:v>-2.1276999999999999</c:v>
                </c:pt>
                <c:pt idx="651">
                  <c:v>-2.2006999999999999</c:v>
                </c:pt>
                <c:pt idx="652">
                  <c:v>-2.2642000000000002</c:v>
                </c:pt>
                <c:pt idx="653">
                  <c:v>-2.2757000000000001</c:v>
                </c:pt>
                <c:pt idx="654">
                  <c:v>-2.2835000000000001</c:v>
                </c:pt>
                <c:pt idx="655">
                  <c:v>-2.3235000000000001</c:v>
                </c:pt>
                <c:pt idx="656">
                  <c:v>-2.3839999999999999</c:v>
                </c:pt>
                <c:pt idx="657">
                  <c:v>-2.4514</c:v>
                </c:pt>
                <c:pt idx="658">
                  <c:v>-2.5078</c:v>
                </c:pt>
                <c:pt idx="659">
                  <c:v>-2.5781999999999998</c:v>
                </c:pt>
                <c:pt idx="660">
                  <c:v>-2.6467999999999998</c:v>
                </c:pt>
                <c:pt idx="661">
                  <c:v>-2.7037</c:v>
                </c:pt>
                <c:pt idx="662">
                  <c:v>-2.7648000000000001</c:v>
                </c:pt>
                <c:pt idx="663">
                  <c:v>-2.8079000000000001</c:v>
                </c:pt>
                <c:pt idx="664">
                  <c:v>-2.85</c:v>
                </c:pt>
                <c:pt idx="665">
                  <c:v>-2.8959999999999999</c:v>
                </c:pt>
                <c:pt idx="666">
                  <c:v>-2.9251999999999998</c:v>
                </c:pt>
                <c:pt idx="667">
                  <c:v>-2.9698000000000002</c:v>
                </c:pt>
                <c:pt idx="668">
                  <c:v>-3.0209999999999999</c:v>
                </c:pt>
                <c:pt idx="669">
                  <c:v>-3.0604</c:v>
                </c:pt>
                <c:pt idx="670">
                  <c:v>-3.0916000000000001</c:v>
                </c:pt>
                <c:pt idx="671">
                  <c:v>-3.1341999999999999</c:v>
                </c:pt>
                <c:pt idx="672">
                  <c:v>-3.1545000000000001</c:v>
                </c:pt>
                <c:pt idx="673">
                  <c:v>-3.1999</c:v>
                </c:pt>
                <c:pt idx="674">
                  <c:v>-3.2806000000000002</c:v>
                </c:pt>
                <c:pt idx="675">
                  <c:v>-3.363</c:v>
                </c:pt>
                <c:pt idx="676">
                  <c:v>-3.4702000000000002</c:v>
                </c:pt>
                <c:pt idx="677">
                  <c:v>-3.5918000000000001</c:v>
                </c:pt>
                <c:pt idx="678">
                  <c:v>-3.7090000000000001</c:v>
                </c:pt>
                <c:pt idx="679">
                  <c:v>-3.7585000000000002</c:v>
                </c:pt>
                <c:pt idx="680">
                  <c:v>-3.7684000000000002</c:v>
                </c:pt>
                <c:pt idx="681">
                  <c:v>-3.8117000000000001</c:v>
                </c:pt>
                <c:pt idx="682">
                  <c:v>-3.8576000000000001</c:v>
                </c:pt>
                <c:pt idx="683">
                  <c:v>-3.8885999999999998</c:v>
                </c:pt>
                <c:pt idx="684">
                  <c:v>-3.8914</c:v>
                </c:pt>
                <c:pt idx="685">
                  <c:v>-3.9074</c:v>
                </c:pt>
                <c:pt idx="686">
                  <c:v>-3.9333999999999998</c:v>
                </c:pt>
                <c:pt idx="687">
                  <c:v>-3.9645000000000001</c:v>
                </c:pt>
                <c:pt idx="688">
                  <c:v>-4.0030999999999999</c:v>
                </c:pt>
                <c:pt idx="689">
                  <c:v>-4.0561999999999996</c:v>
                </c:pt>
                <c:pt idx="690">
                  <c:v>-4.0945999999999998</c:v>
                </c:pt>
                <c:pt idx="691">
                  <c:v>-4.1077000000000004</c:v>
                </c:pt>
                <c:pt idx="692">
                  <c:v>-4.1144999999999996</c:v>
                </c:pt>
                <c:pt idx="693">
                  <c:v>-4.1124000000000001</c:v>
                </c:pt>
                <c:pt idx="694">
                  <c:v>-4.1215999999999999</c:v>
                </c:pt>
                <c:pt idx="695">
                  <c:v>-4.1219000000000001</c:v>
                </c:pt>
                <c:pt idx="696">
                  <c:v>-4.1119000000000003</c:v>
                </c:pt>
                <c:pt idx="697">
                  <c:v>-4.1303999999999998</c:v>
                </c:pt>
                <c:pt idx="698">
                  <c:v>-4.1271000000000004</c:v>
                </c:pt>
                <c:pt idx="699">
                  <c:v>-4.0919999999999996</c:v>
                </c:pt>
                <c:pt idx="700">
                  <c:v>-4.0754999999999999</c:v>
                </c:pt>
                <c:pt idx="701">
                  <c:v>-4.0758000000000001</c:v>
                </c:pt>
                <c:pt idx="702">
                  <c:v>-4.0814000000000004</c:v>
                </c:pt>
                <c:pt idx="703">
                  <c:v>-4.0852000000000004</c:v>
                </c:pt>
                <c:pt idx="704">
                  <c:v>-4.0888</c:v>
                </c:pt>
                <c:pt idx="705">
                  <c:v>-4.0782999999999996</c:v>
                </c:pt>
                <c:pt idx="706">
                  <c:v>-4.0522</c:v>
                </c:pt>
                <c:pt idx="707">
                  <c:v>-4.0147000000000004</c:v>
                </c:pt>
                <c:pt idx="708">
                  <c:v>-3.9737</c:v>
                </c:pt>
                <c:pt idx="709">
                  <c:v>-3.9026000000000001</c:v>
                </c:pt>
                <c:pt idx="710">
                  <c:v>-3.8386999999999998</c:v>
                </c:pt>
                <c:pt idx="711">
                  <c:v>-3.7606000000000002</c:v>
                </c:pt>
                <c:pt idx="712">
                  <c:v>-3.6345999999999998</c:v>
                </c:pt>
                <c:pt idx="713">
                  <c:v>-3.4731000000000001</c:v>
                </c:pt>
                <c:pt idx="714">
                  <c:v>-3.2856999999999998</c:v>
                </c:pt>
                <c:pt idx="715">
                  <c:v>-3.0508999999999999</c:v>
                </c:pt>
                <c:pt idx="716">
                  <c:v>-2.7776999999999998</c:v>
                </c:pt>
                <c:pt idx="717">
                  <c:v>-2.4855</c:v>
                </c:pt>
                <c:pt idx="718">
                  <c:v>-2.194</c:v>
                </c:pt>
                <c:pt idx="719">
                  <c:v>-1.9055</c:v>
                </c:pt>
                <c:pt idx="720">
                  <c:v>-1.5865</c:v>
                </c:pt>
                <c:pt idx="721">
                  <c:v>-1.2706</c:v>
                </c:pt>
                <c:pt idx="722">
                  <c:v>-0.99743000000000004</c:v>
                </c:pt>
                <c:pt idx="723">
                  <c:v>-0.69098999999999999</c:v>
                </c:pt>
                <c:pt idx="724">
                  <c:v>-0.40506999999999999</c:v>
                </c:pt>
                <c:pt idx="725">
                  <c:v>-4.5983000000000003E-2</c:v>
                </c:pt>
                <c:pt idx="726">
                  <c:v>0.38799</c:v>
                </c:pt>
                <c:pt idx="727">
                  <c:v>0.76317000000000002</c:v>
                </c:pt>
                <c:pt idx="728">
                  <c:v>1.0754999999999999</c:v>
                </c:pt>
                <c:pt idx="729">
                  <c:v>1.3897999999999999</c:v>
                </c:pt>
                <c:pt idx="730">
                  <c:v>1.7024999999999999</c:v>
                </c:pt>
                <c:pt idx="731">
                  <c:v>2.0482999999999998</c:v>
                </c:pt>
                <c:pt idx="732">
                  <c:v>2.3668999999999998</c:v>
                </c:pt>
                <c:pt idx="733">
                  <c:v>2.6692999999999998</c:v>
                </c:pt>
                <c:pt idx="734">
                  <c:v>2.9702999999999999</c:v>
                </c:pt>
                <c:pt idx="735">
                  <c:v>3.2902</c:v>
                </c:pt>
                <c:pt idx="736">
                  <c:v>3.6181999999999999</c:v>
                </c:pt>
                <c:pt idx="737">
                  <c:v>3.9670999999999998</c:v>
                </c:pt>
                <c:pt idx="738">
                  <c:v>4.3776999999999999</c:v>
                </c:pt>
                <c:pt idx="739">
                  <c:v>4.8189000000000002</c:v>
                </c:pt>
                <c:pt idx="740">
                  <c:v>5.2691999999999997</c:v>
                </c:pt>
                <c:pt idx="741">
                  <c:v>5.7694000000000001</c:v>
                </c:pt>
                <c:pt idx="742">
                  <c:v>6.2755999999999998</c:v>
                </c:pt>
                <c:pt idx="743">
                  <c:v>6.8085000000000004</c:v>
                </c:pt>
                <c:pt idx="744">
                  <c:v>7.3171999999999997</c:v>
                </c:pt>
                <c:pt idx="745">
                  <c:v>7.8470000000000004</c:v>
                </c:pt>
                <c:pt idx="746">
                  <c:v>8.4010999999999996</c:v>
                </c:pt>
                <c:pt idx="747">
                  <c:v>8.9026999999999994</c:v>
                </c:pt>
                <c:pt idx="748">
                  <c:v>9.3757999999999999</c:v>
                </c:pt>
                <c:pt idx="749">
                  <c:v>9.8249999999999993</c:v>
                </c:pt>
                <c:pt idx="750">
                  <c:v>10.196999999999999</c:v>
                </c:pt>
                <c:pt idx="751">
                  <c:v>10.538</c:v>
                </c:pt>
                <c:pt idx="752">
                  <c:v>10.852</c:v>
                </c:pt>
                <c:pt idx="753">
                  <c:v>11.138</c:v>
                </c:pt>
                <c:pt idx="754">
                  <c:v>11.335000000000001</c:v>
                </c:pt>
                <c:pt idx="755">
                  <c:v>11.552</c:v>
                </c:pt>
                <c:pt idx="756">
                  <c:v>11.766999999999999</c:v>
                </c:pt>
                <c:pt idx="757">
                  <c:v>11.914999999999999</c:v>
                </c:pt>
                <c:pt idx="758">
                  <c:v>12.000999999999999</c:v>
                </c:pt>
                <c:pt idx="759">
                  <c:v>12.109</c:v>
                </c:pt>
                <c:pt idx="760">
                  <c:v>12.21</c:v>
                </c:pt>
                <c:pt idx="761">
                  <c:v>12.298</c:v>
                </c:pt>
                <c:pt idx="762">
                  <c:v>12.361000000000001</c:v>
                </c:pt>
                <c:pt idx="763">
                  <c:v>12.488</c:v>
                </c:pt>
                <c:pt idx="764">
                  <c:v>12.606</c:v>
                </c:pt>
                <c:pt idx="765">
                  <c:v>12.702</c:v>
                </c:pt>
                <c:pt idx="766">
                  <c:v>12.837</c:v>
                </c:pt>
                <c:pt idx="767">
                  <c:v>12.944000000000001</c:v>
                </c:pt>
                <c:pt idx="768">
                  <c:v>13.089</c:v>
                </c:pt>
                <c:pt idx="769">
                  <c:v>13.212</c:v>
                </c:pt>
                <c:pt idx="770">
                  <c:v>13.303000000000001</c:v>
                </c:pt>
                <c:pt idx="771">
                  <c:v>13.471</c:v>
                </c:pt>
                <c:pt idx="772">
                  <c:v>13.597</c:v>
                </c:pt>
                <c:pt idx="773">
                  <c:v>13.723000000000001</c:v>
                </c:pt>
                <c:pt idx="774">
                  <c:v>13.852</c:v>
                </c:pt>
                <c:pt idx="775">
                  <c:v>13.992000000000001</c:v>
                </c:pt>
                <c:pt idx="776">
                  <c:v>14.151</c:v>
                </c:pt>
                <c:pt idx="777">
                  <c:v>14.298</c:v>
                </c:pt>
                <c:pt idx="778">
                  <c:v>14.483000000000001</c:v>
                </c:pt>
                <c:pt idx="779">
                  <c:v>14.637</c:v>
                </c:pt>
                <c:pt idx="780">
                  <c:v>14.73</c:v>
                </c:pt>
                <c:pt idx="781">
                  <c:v>14.803000000000001</c:v>
                </c:pt>
                <c:pt idx="782">
                  <c:v>14.973000000000001</c:v>
                </c:pt>
                <c:pt idx="783">
                  <c:v>15.082000000000001</c:v>
                </c:pt>
                <c:pt idx="784">
                  <c:v>15.121</c:v>
                </c:pt>
                <c:pt idx="785">
                  <c:v>15.195</c:v>
                </c:pt>
                <c:pt idx="786">
                  <c:v>15.302</c:v>
                </c:pt>
                <c:pt idx="787">
                  <c:v>15.428000000000001</c:v>
                </c:pt>
                <c:pt idx="788">
                  <c:v>15.571</c:v>
                </c:pt>
                <c:pt idx="789">
                  <c:v>15.753</c:v>
                </c:pt>
                <c:pt idx="790">
                  <c:v>15.986000000000001</c:v>
                </c:pt>
                <c:pt idx="791">
                  <c:v>16.236000000000001</c:v>
                </c:pt>
                <c:pt idx="792">
                  <c:v>16.45</c:v>
                </c:pt>
                <c:pt idx="793">
                  <c:v>16.646000000000001</c:v>
                </c:pt>
                <c:pt idx="794">
                  <c:v>16.808</c:v>
                </c:pt>
                <c:pt idx="795">
                  <c:v>16.940000000000001</c:v>
                </c:pt>
                <c:pt idx="796">
                  <c:v>17.04</c:v>
                </c:pt>
                <c:pt idx="797">
                  <c:v>17.119</c:v>
                </c:pt>
                <c:pt idx="798">
                  <c:v>17.224</c:v>
                </c:pt>
                <c:pt idx="799">
                  <c:v>17.338000000000001</c:v>
                </c:pt>
                <c:pt idx="800">
                  <c:v>17.478000000000002</c:v>
                </c:pt>
                <c:pt idx="801">
                  <c:v>17.611999999999998</c:v>
                </c:pt>
                <c:pt idx="802">
                  <c:v>17.795000000000002</c:v>
                </c:pt>
                <c:pt idx="803">
                  <c:v>17.949000000000002</c:v>
                </c:pt>
                <c:pt idx="804">
                  <c:v>18.059999999999999</c:v>
                </c:pt>
                <c:pt idx="805">
                  <c:v>18.158999999999999</c:v>
                </c:pt>
                <c:pt idx="806">
                  <c:v>18.21</c:v>
                </c:pt>
                <c:pt idx="807">
                  <c:v>18.265999999999998</c:v>
                </c:pt>
                <c:pt idx="808">
                  <c:v>18.318000000000001</c:v>
                </c:pt>
                <c:pt idx="809">
                  <c:v>18.373000000000001</c:v>
                </c:pt>
                <c:pt idx="810">
                  <c:v>18.436</c:v>
                </c:pt>
                <c:pt idx="811">
                  <c:v>18.5</c:v>
                </c:pt>
                <c:pt idx="812">
                  <c:v>18.577999999999999</c:v>
                </c:pt>
                <c:pt idx="813">
                  <c:v>18.652999999999999</c:v>
                </c:pt>
                <c:pt idx="814">
                  <c:v>18.754000000000001</c:v>
                </c:pt>
                <c:pt idx="815">
                  <c:v>18.882000000000001</c:v>
                </c:pt>
                <c:pt idx="816">
                  <c:v>18.978000000000002</c:v>
                </c:pt>
                <c:pt idx="817">
                  <c:v>19.004000000000001</c:v>
                </c:pt>
                <c:pt idx="818">
                  <c:v>19.006</c:v>
                </c:pt>
                <c:pt idx="819">
                  <c:v>19.058</c:v>
                </c:pt>
                <c:pt idx="820">
                  <c:v>19.154</c:v>
                </c:pt>
                <c:pt idx="821">
                  <c:v>19.222999999999999</c:v>
                </c:pt>
                <c:pt idx="822">
                  <c:v>19.350000000000001</c:v>
                </c:pt>
                <c:pt idx="823">
                  <c:v>19.521999999999998</c:v>
                </c:pt>
                <c:pt idx="824">
                  <c:v>19.606000000000002</c:v>
                </c:pt>
                <c:pt idx="825">
                  <c:v>19.571000000000002</c:v>
                </c:pt>
                <c:pt idx="826">
                  <c:v>19.527999999999999</c:v>
                </c:pt>
                <c:pt idx="827">
                  <c:v>19.547999999999998</c:v>
                </c:pt>
                <c:pt idx="828">
                  <c:v>19.622</c:v>
                </c:pt>
                <c:pt idx="829">
                  <c:v>19.712</c:v>
                </c:pt>
                <c:pt idx="830">
                  <c:v>19.789000000000001</c:v>
                </c:pt>
                <c:pt idx="831">
                  <c:v>19.856999999999999</c:v>
                </c:pt>
                <c:pt idx="832">
                  <c:v>19.914999999999999</c:v>
                </c:pt>
                <c:pt idx="833">
                  <c:v>19.97</c:v>
                </c:pt>
                <c:pt idx="834">
                  <c:v>20.007000000000001</c:v>
                </c:pt>
                <c:pt idx="835">
                  <c:v>20.038</c:v>
                </c:pt>
                <c:pt idx="836">
                  <c:v>20.099</c:v>
                </c:pt>
                <c:pt idx="837">
                  <c:v>20.134</c:v>
                </c:pt>
                <c:pt idx="838">
                  <c:v>20.157</c:v>
                </c:pt>
                <c:pt idx="839">
                  <c:v>20.181000000000001</c:v>
                </c:pt>
                <c:pt idx="840">
                  <c:v>20.222999999999999</c:v>
                </c:pt>
                <c:pt idx="841">
                  <c:v>20.289000000000001</c:v>
                </c:pt>
                <c:pt idx="842">
                  <c:v>20.347000000000001</c:v>
                </c:pt>
                <c:pt idx="843">
                  <c:v>20.395</c:v>
                </c:pt>
                <c:pt idx="844">
                  <c:v>20.446999999999999</c:v>
                </c:pt>
                <c:pt idx="845">
                  <c:v>20.558</c:v>
                </c:pt>
                <c:pt idx="846">
                  <c:v>20.658999999999999</c:v>
                </c:pt>
                <c:pt idx="847">
                  <c:v>20.75</c:v>
                </c:pt>
                <c:pt idx="848">
                  <c:v>20.829000000000001</c:v>
                </c:pt>
                <c:pt idx="849">
                  <c:v>20.855</c:v>
                </c:pt>
                <c:pt idx="850">
                  <c:v>20.867999999999999</c:v>
                </c:pt>
                <c:pt idx="851">
                  <c:v>20.867000000000001</c:v>
                </c:pt>
                <c:pt idx="852">
                  <c:v>20.861999999999998</c:v>
                </c:pt>
                <c:pt idx="853">
                  <c:v>20.898</c:v>
                </c:pt>
                <c:pt idx="854">
                  <c:v>20.963000000000001</c:v>
                </c:pt>
                <c:pt idx="855">
                  <c:v>21.042999999999999</c:v>
                </c:pt>
                <c:pt idx="856">
                  <c:v>21.117999999999999</c:v>
                </c:pt>
                <c:pt idx="857">
                  <c:v>21.17</c:v>
                </c:pt>
                <c:pt idx="858">
                  <c:v>21.231999999999999</c:v>
                </c:pt>
                <c:pt idx="859">
                  <c:v>21.254999999999999</c:v>
                </c:pt>
                <c:pt idx="860">
                  <c:v>21.24</c:v>
                </c:pt>
                <c:pt idx="861">
                  <c:v>21.231000000000002</c:v>
                </c:pt>
                <c:pt idx="862">
                  <c:v>21.26</c:v>
                </c:pt>
                <c:pt idx="863">
                  <c:v>21.302</c:v>
                </c:pt>
                <c:pt idx="864">
                  <c:v>21.332000000000001</c:v>
                </c:pt>
                <c:pt idx="865">
                  <c:v>21.355</c:v>
                </c:pt>
                <c:pt idx="866">
                  <c:v>21.417999999999999</c:v>
                </c:pt>
                <c:pt idx="867">
                  <c:v>21.518000000000001</c:v>
                </c:pt>
                <c:pt idx="868">
                  <c:v>21.594000000000001</c:v>
                </c:pt>
                <c:pt idx="869">
                  <c:v>21.626999999999999</c:v>
                </c:pt>
                <c:pt idx="870">
                  <c:v>21.65</c:v>
                </c:pt>
                <c:pt idx="871">
                  <c:v>21.666</c:v>
                </c:pt>
                <c:pt idx="872">
                  <c:v>21.661000000000001</c:v>
                </c:pt>
                <c:pt idx="873">
                  <c:v>21.654</c:v>
                </c:pt>
                <c:pt idx="874">
                  <c:v>21.655000000000001</c:v>
                </c:pt>
                <c:pt idx="875">
                  <c:v>21.66</c:v>
                </c:pt>
                <c:pt idx="876">
                  <c:v>21.686</c:v>
                </c:pt>
                <c:pt idx="877">
                  <c:v>21.71</c:v>
                </c:pt>
                <c:pt idx="878">
                  <c:v>21.728999999999999</c:v>
                </c:pt>
                <c:pt idx="879">
                  <c:v>21.76</c:v>
                </c:pt>
                <c:pt idx="880">
                  <c:v>21.777000000000001</c:v>
                </c:pt>
                <c:pt idx="881">
                  <c:v>21.800999999999998</c:v>
                </c:pt>
                <c:pt idx="882">
                  <c:v>21.837</c:v>
                </c:pt>
                <c:pt idx="883">
                  <c:v>21.898</c:v>
                </c:pt>
                <c:pt idx="884">
                  <c:v>21.954000000000001</c:v>
                </c:pt>
                <c:pt idx="885">
                  <c:v>21.991</c:v>
                </c:pt>
                <c:pt idx="886">
                  <c:v>22.027999999999999</c:v>
                </c:pt>
                <c:pt idx="887">
                  <c:v>22.082000000000001</c:v>
                </c:pt>
                <c:pt idx="888">
                  <c:v>22.103999999999999</c:v>
                </c:pt>
                <c:pt idx="889">
                  <c:v>22.128</c:v>
                </c:pt>
                <c:pt idx="890">
                  <c:v>22.126000000000001</c:v>
                </c:pt>
                <c:pt idx="891">
                  <c:v>22.117000000000001</c:v>
                </c:pt>
                <c:pt idx="892">
                  <c:v>22.111999999999998</c:v>
                </c:pt>
                <c:pt idx="893">
                  <c:v>22.135000000000002</c:v>
                </c:pt>
                <c:pt idx="894">
                  <c:v>22.164999999999999</c:v>
                </c:pt>
                <c:pt idx="895">
                  <c:v>22.189</c:v>
                </c:pt>
                <c:pt idx="896">
                  <c:v>22.222999999999999</c:v>
                </c:pt>
                <c:pt idx="897">
                  <c:v>22.225999999999999</c:v>
                </c:pt>
                <c:pt idx="898">
                  <c:v>22.227</c:v>
                </c:pt>
                <c:pt idx="899">
                  <c:v>22.19</c:v>
                </c:pt>
                <c:pt idx="900">
                  <c:v>22.190999999999999</c:v>
                </c:pt>
                <c:pt idx="901">
                  <c:v>22.175000000000001</c:v>
                </c:pt>
                <c:pt idx="902">
                  <c:v>22.196000000000002</c:v>
                </c:pt>
                <c:pt idx="903">
                  <c:v>22.25</c:v>
                </c:pt>
                <c:pt idx="904">
                  <c:v>22.32</c:v>
                </c:pt>
                <c:pt idx="905">
                  <c:v>22.372</c:v>
                </c:pt>
                <c:pt idx="906">
                  <c:v>22.402999999999999</c:v>
                </c:pt>
                <c:pt idx="907">
                  <c:v>22.407</c:v>
                </c:pt>
                <c:pt idx="908">
                  <c:v>22.414000000000001</c:v>
                </c:pt>
                <c:pt idx="909">
                  <c:v>22.439</c:v>
                </c:pt>
                <c:pt idx="910">
                  <c:v>22.469000000000001</c:v>
                </c:pt>
                <c:pt idx="911">
                  <c:v>22.475000000000001</c:v>
                </c:pt>
                <c:pt idx="912">
                  <c:v>22.472000000000001</c:v>
                </c:pt>
                <c:pt idx="913">
                  <c:v>22.463999999999999</c:v>
                </c:pt>
                <c:pt idx="914">
                  <c:v>22.463000000000001</c:v>
                </c:pt>
                <c:pt idx="915">
                  <c:v>22.503</c:v>
                </c:pt>
                <c:pt idx="916">
                  <c:v>22.512</c:v>
                </c:pt>
                <c:pt idx="917">
                  <c:v>22.504999999999999</c:v>
                </c:pt>
                <c:pt idx="918">
                  <c:v>22.486000000000001</c:v>
                </c:pt>
                <c:pt idx="919">
                  <c:v>22.417999999999999</c:v>
                </c:pt>
                <c:pt idx="920">
                  <c:v>22.346</c:v>
                </c:pt>
                <c:pt idx="921">
                  <c:v>22.294</c:v>
                </c:pt>
                <c:pt idx="922">
                  <c:v>22.238</c:v>
                </c:pt>
                <c:pt idx="923">
                  <c:v>22.122</c:v>
                </c:pt>
                <c:pt idx="924">
                  <c:v>21.943000000000001</c:v>
                </c:pt>
                <c:pt idx="925">
                  <c:v>21.783000000000001</c:v>
                </c:pt>
                <c:pt idx="926">
                  <c:v>21.585999999999999</c:v>
                </c:pt>
                <c:pt idx="927">
                  <c:v>21.295000000000002</c:v>
                </c:pt>
                <c:pt idx="928">
                  <c:v>21.03</c:v>
                </c:pt>
                <c:pt idx="929">
                  <c:v>20.672999999999998</c:v>
                </c:pt>
                <c:pt idx="930">
                  <c:v>20.210999999999999</c:v>
                </c:pt>
                <c:pt idx="931">
                  <c:v>19.835000000000001</c:v>
                </c:pt>
                <c:pt idx="932">
                  <c:v>19.349</c:v>
                </c:pt>
                <c:pt idx="933">
                  <c:v>18.663</c:v>
                </c:pt>
                <c:pt idx="934">
                  <c:v>17.957999999999998</c:v>
                </c:pt>
                <c:pt idx="935">
                  <c:v>17.268000000000001</c:v>
                </c:pt>
                <c:pt idx="936">
                  <c:v>16.603999999999999</c:v>
                </c:pt>
                <c:pt idx="937">
                  <c:v>15.914</c:v>
                </c:pt>
                <c:pt idx="938">
                  <c:v>15.21</c:v>
                </c:pt>
                <c:pt idx="939">
                  <c:v>14.52</c:v>
                </c:pt>
                <c:pt idx="940">
                  <c:v>13.88</c:v>
                </c:pt>
                <c:pt idx="941">
                  <c:v>13.273999999999999</c:v>
                </c:pt>
                <c:pt idx="942">
                  <c:v>12.683</c:v>
                </c:pt>
                <c:pt idx="943">
                  <c:v>12.17</c:v>
                </c:pt>
                <c:pt idx="944">
                  <c:v>11.71</c:v>
                </c:pt>
                <c:pt idx="945">
                  <c:v>11.276</c:v>
                </c:pt>
                <c:pt idx="946">
                  <c:v>10.81</c:v>
                </c:pt>
                <c:pt idx="947">
                  <c:v>10.417</c:v>
                </c:pt>
                <c:pt idx="948">
                  <c:v>10.117000000000001</c:v>
                </c:pt>
                <c:pt idx="949">
                  <c:v>9.7897999999999996</c:v>
                </c:pt>
                <c:pt idx="950">
                  <c:v>9.5192999999999994</c:v>
                </c:pt>
                <c:pt idx="951">
                  <c:v>9.2405000000000008</c:v>
                </c:pt>
                <c:pt idx="952">
                  <c:v>8.9215999999999998</c:v>
                </c:pt>
                <c:pt idx="953">
                  <c:v>8.5071999999999992</c:v>
                </c:pt>
                <c:pt idx="954">
                  <c:v>8.1249000000000002</c:v>
                </c:pt>
                <c:pt idx="955">
                  <c:v>7.7272999999999996</c:v>
                </c:pt>
                <c:pt idx="956">
                  <c:v>7.2808000000000002</c:v>
                </c:pt>
                <c:pt idx="957">
                  <c:v>6.8258999999999999</c:v>
                </c:pt>
                <c:pt idx="958">
                  <c:v>6.3749000000000002</c:v>
                </c:pt>
                <c:pt idx="959">
                  <c:v>5.9248000000000003</c:v>
                </c:pt>
                <c:pt idx="960">
                  <c:v>5.4301000000000004</c:v>
                </c:pt>
                <c:pt idx="961">
                  <c:v>4.9273999999999996</c:v>
                </c:pt>
                <c:pt idx="962">
                  <c:v>4.4055999999999997</c:v>
                </c:pt>
                <c:pt idx="963">
                  <c:v>3.8738000000000001</c:v>
                </c:pt>
                <c:pt idx="964">
                  <c:v>3.4037000000000002</c:v>
                </c:pt>
                <c:pt idx="965">
                  <c:v>2.9161000000000001</c:v>
                </c:pt>
                <c:pt idx="966">
                  <c:v>2.4312</c:v>
                </c:pt>
                <c:pt idx="967">
                  <c:v>1.9397</c:v>
                </c:pt>
                <c:pt idx="968">
                  <c:v>1.4373</c:v>
                </c:pt>
                <c:pt idx="969">
                  <c:v>0.94398000000000004</c:v>
                </c:pt>
                <c:pt idx="970">
                  <c:v>0.47149999999999997</c:v>
                </c:pt>
                <c:pt idx="971">
                  <c:v>3.5664000000000001E-2</c:v>
                </c:pt>
                <c:pt idx="972">
                  <c:v>-0.35048000000000001</c:v>
                </c:pt>
                <c:pt idx="973">
                  <c:v>-0.67967999999999995</c:v>
                </c:pt>
                <c:pt idx="974">
                  <c:v>-0.95347000000000004</c:v>
                </c:pt>
                <c:pt idx="975">
                  <c:v>-1.1698</c:v>
                </c:pt>
                <c:pt idx="976">
                  <c:v>-1.4094</c:v>
                </c:pt>
                <c:pt idx="977">
                  <c:v>-1.6315999999999999</c:v>
                </c:pt>
                <c:pt idx="978">
                  <c:v>-1.7810999999999999</c:v>
                </c:pt>
                <c:pt idx="979">
                  <c:v>-1.9016999999999999</c:v>
                </c:pt>
                <c:pt idx="980">
                  <c:v>-2.0891999999999999</c:v>
                </c:pt>
                <c:pt idx="981">
                  <c:v>-2.3344</c:v>
                </c:pt>
                <c:pt idx="982">
                  <c:v>-2.5722999999999998</c:v>
                </c:pt>
                <c:pt idx="983">
                  <c:v>-2.8111999999999999</c:v>
                </c:pt>
                <c:pt idx="984">
                  <c:v>-3.0417999999999998</c:v>
                </c:pt>
                <c:pt idx="985">
                  <c:v>-3.2088000000000001</c:v>
                </c:pt>
                <c:pt idx="986">
                  <c:v>-3.36</c:v>
                </c:pt>
                <c:pt idx="987">
                  <c:v>-3.5605000000000002</c:v>
                </c:pt>
                <c:pt idx="988">
                  <c:v>-3.7595000000000001</c:v>
                </c:pt>
                <c:pt idx="989">
                  <c:v>-3.9483999999999999</c:v>
                </c:pt>
                <c:pt idx="990">
                  <c:v>-4.1605999999999996</c:v>
                </c:pt>
                <c:pt idx="991">
                  <c:v>-4.3521000000000001</c:v>
                </c:pt>
                <c:pt idx="992">
                  <c:v>-4.5461999999999998</c:v>
                </c:pt>
                <c:pt idx="993">
                  <c:v>-4.7527999999999997</c:v>
                </c:pt>
                <c:pt idx="994">
                  <c:v>-4.9215</c:v>
                </c:pt>
                <c:pt idx="995">
                  <c:v>-5.0681000000000003</c:v>
                </c:pt>
                <c:pt idx="996">
                  <c:v>-5.2409999999999997</c:v>
                </c:pt>
                <c:pt idx="997">
                  <c:v>-5.3864000000000001</c:v>
                </c:pt>
                <c:pt idx="998">
                  <c:v>-5.5271999999999997</c:v>
                </c:pt>
                <c:pt idx="999">
                  <c:v>-5.6653000000000002</c:v>
                </c:pt>
                <c:pt idx="1000">
                  <c:v>-5.7946</c:v>
                </c:pt>
                <c:pt idx="1001">
                  <c:v>-5.8987999999999996</c:v>
                </c:pt>
                <c:pt idx="1002">
                  <c:v>-6.0231000000000003</c:v>
                </c:pt>
                <c:pt idx="1003">
                  <c:v>-6.1779000000000002</c:v>
                </c:pt>
                <c:pt idx="1004">
                  <c:v>-6.3137999999999996</c:v>
                </c:pt>
                <c:pt idx="1005">
                  <c:v>-6.4541000000000004</c:v>
                </c:pt>
                <c:pt idx="1006">
                  <c:v>-6.6429</c:v>
                </c:pt>
                <c:pt idx="1007">
                  <c:v>-6.8276000000000003</c:v>
                </c:pt>
                <c:pt idx="1008">
                  <c:v>-6.9508999999999999</c:v>
                </c:pt>
                <c:pt idx="1009">
                  <c:v>-7.0789999999999997</c:v>
                </c:pt>
                <c:pt idx="1010">
                  <c:v>-7.2317999999999998</c:v>
                </c:pt>
                <c:pt idx="1011">
                  <c:v>-7.3651</c:v>
                </c:pt>
                <c:pt idx="1012">
                  <c:v>-7.4501999999999997</c:v>
                </c:pt>
                <c:pt idx="1013">
                  <c:v>-7.5243000000000002</c:v>
                </c:pt>
                <c:pt idx="1014">
                  <c:v>-7.6007999999999996</c:v>
                </c:pt>
                <c:pt idx="1015">
                  <c:v>-7.6863999999999999</c:v>
                </c:pt>
                <c:pt idx="1016">
                  <c:v>-7.7618999999999998</c:v>
                </c:pt>
                <c:pt idx="1017">
                  <c:v>-7.8421000000000003</c:v>
                </c:pt>
                <c:pt idx="1018">
                  <c:v>-7.9001999999999999</c:v>
                </c:pt>
                <c:pt idx="1019">
                  <c:v>-7.9615999999999998</c:v>
                </c:pt>
                <c:pt idx="1020">
                  <c:v>-8.0235000000000003</c:v>
                </c:pt>
                <c:pt idx="1021">
                  <c:v>-8.1029999999999998</c:v>
                </c:pt>
                <c:pt idx="1022">
                  <c:v>-8.1861999999999995</c:v>
                </c:pt>
                <c:pt idx="1023">
                  <c:v>-8.2842000000000002</c:v>
                </c:pt>
                <c:pt idx="1024">
                  <c:v>-8.3725000000000005</c:v>
                </c:pt>
                <c:pt idx="1025">
                  <c:v>-8.4443999999999999</c:v>
                </c:pt>
                <c:pt idx="1026">
                  <c:v>-8.4846000000000004</c:v>
                </c:pt>
                <c:pt idx="1027">
                  <c:v>-8.5680999999999994</c:v>
                </c:pt>
                <c:pt idx="1028">
                  <c:v>-8.6402000000000001</c:v>
                </c:pt>
                <c:pt idx="1029">
                  <c:v>-8.7340999999999998</c:v>
                </c:pt>
                <c:pt idx="1030">
                  <c:v>-8.8194999999999997</c:v>
                </c:pt>
                <c:pt idx="1031">
                  <c:v>-8.9021000000000008</c:v>
                </c:pt>
                <c:pt idx="1032">
                  <c:v>-9.0099</c:v>
                </c:pt>
                <c:pt idx="1033">
                  <c:v>-9.0708000000000002</c:v>
                </c:pt>
                <c:pt idx="1034">
                  <c:v>-9.1241000000000003</c:v>
                </c:pt>
                <c:pt idx="1035">
                  <c:v>-9.2041000000000004</c:v>
                </c:pt>
                <c:pt idx="1036">
                  <c:v>-9.2308000000000003</c:v>
                </c:pt>
                <c:pt idx="1037">
                  <c:v>-9.2423999999999999</c:v>
                </c:pt>
                <c:pt idx="1038">
                  <c:v>-9.2624999999999993</c:v>
                </c:pt>
                <c:pt idx="1039">
                  <c:v>-9.2614000000000001</c:v>
                </c:pt>
                <c:pt idx="1040">
                  <c:v>-9.2786000000000008</c:v>
                </c:pt>
                <c:pt idx="1041">
                  <c:v>-9.3198000000000008</c:v>
                </c:pt>
                <c:pt idx="1042">
                  <c:v>-9.3871000000000002</c:v>
                </c:pt>
                <c:pt idx="1043">
                  <c:v>-9.4420999999999999</c:v>
                </c:pt>
                <c:pt idx="1044">
                  <c:v>-9.4940999999999995</c:v>
                </c:pt>
                <c:pt idx="1045">
                  <c:v>-9.5706000000000007</c:v>
                </c:pt>
                <c:pt idx="1046">
                  <c:v>-9.6227999999999998</c:v>
                </c:pt>
                <c:pt idx="1047">
                  <c:v>-9.6930999999999994</c:v>
                </c:pt>
                <c:pt idx="1048">
                  <c:v>-9.7319999999999993</c:v>
                </c:pt>
                <c:pt idx="1049">
                  <c:v>-9.7416999999999998</c:v>
                </c:pt>
                <c:pt idx="1050">
                  <c:v>-9.7623999999999995</c:v>
                </c:pt>
                <c:pt idx="1051">
                  <c:v>-9.7883999999999993</c:v>
                </c:pt>
                <c:pt idx="1052">
                  <c:v>-9.8470999999999993</c:v>
                </c:pt>
                <c:pt idx="1053">
                  <c:v>-9.8970000000000002</c:v>
                </c:pt>
                <c:pt idx="1054">
                  <c:v>-9.9308999999999994</c:v>
                </c:pt>
                <c:pt idx="1055">
                  <c:v>-9.9801000000000002</c:v>
                </c:pt>
                <c:pt idx="1056">
                  <c:v>-10.004</c:v>
                </c:pt>
                <c:pt idx="1057">
                  <c:v>-10.029999999999999</c:v>
                </c:pt>
                <c:pt idx="1058">
                  <c:v>-10.061</c:v>
                </c:pt>
                <c:pt idx="1059">
                  <c:v>-10.09</c:v>
                </c:pt>
                <c:pt idx="1060">
                  <c:v>-10.116</c:v>
                </c:pt>
                <c:pt idx="1061">
                  <c:v>-10.156000000000001</c:v>
                </c:pt>
                <c:pt idx="1062">
                  <c:v>-10.189</c:v>
                </c:pt>
                <c:pt idx="1063">
                  <c:v>-10.233000000000001</c:v>
                </c:pt>
                <c:pt idx="1064">
                  <c:v>-10.275</c:v>
                </c:pt>
                <c:pt idx="1065">
                  <c:v>-10.298999999999999</c:v>
                </c:pt>
                <c:pt idx="1066">
                  <c:v>-10.319000000000001</c:v>
                </c:pt>
                <c:pt idx="1067">
                  <c:v>-10.347</c:v>
                </c:pt>
                <c:pt idx="1068">
                  <c:v>-10.372999999999999</c:v>
                </c:pt>
                <c:pt idx="1069">
                  <c:v>-10.375999999999999</c:v>
                </c:pt>
                <c:pt idx="1070">
                  <c:v>-10.388</c:v>
                </c:pt>
                <c:pt idx="1071">
                  <c:v>-10.411</c:v>
                </c:pt>
                <c:pt idx="1072">
                  <c:v>-10.449</c:v>
                </c:pt>
                <c:pt idx="1073">
                  <c:v>-10.493</c:v>
                </c:pt>
                <c:pt idx="1074">
                  <c:v>-10.537000000000001</c:v>
                </c:pt>
                <c:pt idx="1075">
                  <c:v>-10.55</c:v>
                </c:pt>
                <c:pt idx="1076">
                  <c:v>-10.571999999999999</c:v>
                </c:pt>
                <c:pt idx="1077">
                  <c:v>-10.601000000000001</c:v>
                </c:pt>
                <c:pt idx="1078">
                  <c:v>-10.613</c:v>
                </c:pt>
                <c:pt idx="1079">
                  <c:v>-10.644</c:v>
                </c:pt>
                <c:pt idx="1080">
                  <c:v>-10.653</c:v>
                </c:pt>
                <c:pt idx="1081">
                  <c:v>-10.672000000000001</c:v>
                </c:pt>
                <c:pt idx="1082">
                  <c:v>-10.696</c:v>
                </c:pt>
                <c:pt idx="1083">
                  <c:v>-10.71</c:v>
                </c:pt>
                <c:pt idx="1084">
                  <c:v>-10.737</c:v>
                </c:pt>
                <c:pt idx="1085">
                  <c:v>-10.756</c:v>
                </c:pt>
                <c:pt idx="1086">
                  <c:v>-10.763</c:v>
                </c:pt>
                <c:pt idx="1087">
                  <c:v>-10.760999999999999</c:v>
                </c:pt>
                <c:pt idx="1088">
                  <c:v>-10.757</c:v>
                </c:pt>
                <c:pt idx="1089">
                  <c:v>-10.744999999999999</c:v>
                </c:pt>
                <c:pt idx="1090">
                  <c:v>-10.702</c:v>
                </c:pt>
                <c:pt idx="1091">
                  <c:v>-10.664</c:v>
                </c:pt>
                <c:pt idx="1092">
                  <c:v>-10.629</c:v>
                </c:pt>
                <c:pt idx="1093">
                  <c:v>-10.625</c:v>
                </c:pt>
                <c:pt idx="1094">
                  <c:v>-10.621</c:v>
                </c:pt>
                <c:pt idx="1095">
                  <c:v>-10.619</c:v>
                </c:pt>
                <c:pt idx="1096">
                  <c:v>-10.619</c:v>
                </c:pt>
                <c:pt idx="1097">
                  <c:v>-10.616</c:v>
                </c:pt>
                <c:pt idx="1098">
                  <c:v>-10.629</c:v>
                </c:pt>
                <c:pt idx="1099">
                  <c:v>-10.628</c:v>
                </c:pt>
                <c:pt idx="1100">
                  <c:v>-10.599</c:v>
                </c:pt>
                <c:pt idx="1101">
                  <c:v>-10.567</c:v>
                </c:pt>
                <c:pt idx="1102">
                  <c:v>-10.542</c:v>
                </c:pt>
                <c:pt idx="1103">
                  <c:v>-10.512</c:v>
                </c:pt>
                <c:pt idx="1104">
                  <c:v>-10.5</c:v>
                </c:pt>
                <c:pt idx="1105">
                  <c:v>-10.493</c:v>
                </c:pt>
                <c:pt idx="1106">
                  <c:v>-10.454000000000001</c:v>
                </c:pt>
                <c:pt idx="1107">
                  <c:v>-10.407999999999999</c:v>
                </c:pt>
                <c:pt idx="1108">
                  <c:v>-10.343999999999999</c:v>
                </c:pt>
                <c:pt idx="1109">
                  <c:v>-10.238</c:v>
                </c:pt>
                <c:pt idx="1110">
                  <c:v>-10.113</c:v>
                </c:pt>
                <c:pt idx="1111">
                  <c:v>-9.9572000000000003</c:v>
                </c:pt>
                <c:pt idx="1112">
                  <c:v>-9.8039000000000005</c:v>
                </c:pt>
                <c:pt idx="1113">
                  <c:v>-9.6715999999999998</c:v>
                </c:pt>
                <c:pt idx="1114">
                  <c:v>-9.5348000000000006</c:v>
                </c:pt>
                <c:pt idx="1115">
                  <c:v>-9.3659999999999997</c:v>
                </c:pt>
                <c:pt idx="1116">
                  <c:v>-9.1845999999999997</c:v>
                </c:pt>
                <c:pt idx="1117">
                  <c:v>-9.0028000000000006</c:v>
                </c:pt>
                <c:pt idx="1118">
                  <c:v>-8.7685999999999993</c:v>
                </c:pt>
                <c:pt idx="1119">
                  <c:v>-8.5205000000000002</c:v>
                </c:pt>
                <c:pt idx="1120">
                  <c:v>-8.2800999999999991</c:v>
                </c:pt>
                <c:pt idx="1121">
                  <c:v>-8.0226000000000006</c:v>
                </c:pt>
                <c:pt idx="1122">
                  <c:v>-7.7363999999999997</c:v>
                </c:pt>
                <c:pt idx="1123">
                  <c:v>-7.3929999999999998</c:v>
                </c:pt>
                <c:pt idx="1124">
                  <c:v>-7.0753000000000004</c:v>
                </c:pt>
                <c:pt idx="1125">
                  <c:v>-6.7990000000000004</c:v>
                </c:pt>
                <c:pt idx="1126">
                  <c:v>-6.5426000000000002</c:v>
                </c:pt>
                <c:pt idx="1127">
                  <c:v>-6.2675000000000001</c:v>
                </c:pt>
                <c:pt idx="1128">
                  <c:v>-6.0080999999999998</c:v>
                </c:pt>
                <c:pt idx="1129">
                  <c:v>-5.7492000000000001</c:v>
                </c:pt>
                <c:pt idx="1130">
                  <c:v>-5.5079000000000002</c:v>
                </c:pt>
                <c:pt idx="1131">
                  <c:v>-5.2577999999999996</c:v>
                </c:pt>
                <c:pt idx="1132">
                  <c:v>-5.0232999999999999</c:v>
                </c:pt>
                <c:pt idx="1133">
                  <c:v>-4.7525000000000004</c:v>
                </c:pt>
                <c:pt idx="1134">
                  <c:v>-4.4695999999999998</c:v>
                </c:pt>
                <c:pt idx="1135">
                  <c:v>-4.1725000000000003</c:v>
                </c:pt>
                <c:pt idx="1136">
                  <c:v>-3.8481000000000001</c:v>
                </c:pt>
                <c:pt idx="1137">
                  <c:v>-3.5613000000000001</c:v>
                </c:pt>
                <c:pt idx="1138">
                  <c:v>-3.2978999999999998</c:v>
                </c:pt>
                <c:pt idx="1139">
                  <c:v>-3.0488</c:v>
                </c:pt>
                <c:pt idx="1140">
                  <c:v>-2.8338000000000001</c:v>
                </c:pt>
                <c:pt idx="1141">
                  <c:v>-2.6232000000000002</c:v>
                </c:pt>
                <c:pt idx="1142">
                  <c:v>-2.4685000000000001</c:v>
                </c:pt>
                <c:pt idx="1143">
                  <c:v>-2.3119999999999998</c:v>
                </c:pt>
                <c:pt idx="1144">
                  <c:v>-2.1232000000000002</c:v>
                </c:pt>
                <c:pt idx="1145">
                  <c:v>-1.9057999999999999</c:v>
                </c:pt>
                <c:pt idx="1146">
                  <c:v>-1.704</c:v>
                </c:pt>
                <c:pt idx="1147">
                  <c:v>-1.4904999999999999</c:v>
                </c:pt>
                <c:pt idx="1148">
                  <c:v>-1.272</c:v>
                </c:pt>
                <c:pt idx="1149">
                  <c:v>-1.0528999999999999</c:v>
                </c:pt>
                <c:pt idx="1150">
                  <c:v>-0.80313999999999997</c:v>
                </c:pt>
                <c:pt idx="1151">
                  <c:v>-0.58684000000000003</c:v>
                </c:pt>
                <c:pt idx="1152">
                  <c:v>-0.40794000000000002</c:v>
                </c:pt>
                <c:pt idx="1153">
                  <c:v>-0.23013</c:v>
                </c:pt>
                <c:pt idx="1154">
                  <c:v>-3.5625999999999998E-2</c:v>
                </c:pt>
                <c:pt idx="1155">
                  <c:v>0.13067000000000001</c:v>
                </c:pt>
                <c:pt idx="1156">
                  <c:v>0.26271</c:v>
                </c:pt>
                <c:pt idx="1157">
                  <c:v>0.37667</c:v>
                </c:pt>
                <c:pt idx="1158">
                  <c:v>0.53120000000000001</c:v>
                </c:pt>
                <c:pt idx="1159">
                  <c:v>0.70360999999999996</c:v>
                </c:pt>
                <c:pt idx="1160">
                  <c:v>0.89427999999999996</c:v>
                </c:pt>
                <c:pt idx="1161">
                  <c:v>1.0987</c:v>
                </c:pt>
                <c:pt idx="1162">
                  <c:v>1.3371</c:v>
                </c:pt>
                <c:pt idx="1163">
                  <c:v>1.5650999999999999</c:v>
                </c:pt>
                <c:pt idx="1164">
                  <c:v>1.8211999999999999</c:v>
                </c:pt>
                <c:pt idx="1165">
                  <c:v>2.0543999999999998</c:v>
                </c:pt>
                <c:pt idx="1166">
                  <c:v>2.2570999999999999</c:v>
                </c:pt>
                <c:pt idx="1167">
                  <c:v>2.5129000000000001</c:v>
                </c:pt>
                <c:pt idx="1168">
                  <c:v>2.7431999999999999</c:v>
                </c:pt>
                <c:pt idx="1169">
                  <c:v>2.9796</c:v>
                </c:pt>
                <c:pt idx="1170">
                  <c:v>3.2631999999999999</c:v>
                </c:pt>
                <c:pt idx="1171">
                  <c:v>3.4647999999999999</c:v>
                </c:pt>
                <c:pt idx="1172">
                  <c:v>3.6455000000000002</c:v>
                </c:pt>
                <c:pt idx="1173">
                  <c:v>3.8334000000000001</c:v>
                </c:pt>
                <c:pt idx="1174">
                  <c:v>4.0387000000000004</c:v>
                </c:pt>
                <c:pt idx="1175">
                  <c:v>4.2361000000000004</c:v>
                </c:pt>
                <c:pt idx="1176">
                  <c:v>4.3711000000000002</c:v>
                </c:pt>
                <c:pt idx="1177">
                  <c:v>4.4301000000000004</c:v>
                </c:pt>
                <c:pt idx="1178">
                  <c:v>4.4943</c:v>
                </c:pt>
                <c:pt idx="1179">
                  <c:v>4.5972999999999997</c:v>
                </c:pt>
                <c:pt idx="1180">
                  <c:v>4.6874000000000002</c:v>
                </c:pt>
                <c:pt idx="1181">
                  <c:v>4.7648999999999999</c:v>
                </c:pt>
                <c:pt idx="1182">
                  <c:v>4.8494000000000002</c:v>
                </c:pt>
                <c:pt idx="1183">
                  <c:v>4.9398</c:v>
                </c:pt>
                <c:pt idx="1184">
                  <c:v>5.0220000000000002</c:v>
                </c:pt>
                <c:pt idx="1185">
                  <c:v>5.1364000000000001</c:v>
                </c:pt>
                <c:pt idx="1186">
                  <c:v>5.2644000000000002</c:v>
                </c:pt>
                <c:pt idx="1187">
                  <c:v>5.4047000000000001</c:v>
                </c:pt>
                <c:pt idx="1188">
                  <c:v>5.5202999999999998</c:v>
                </c:pt>
                <c:pt idx="1189">
                  <c:v>5.6471</c:v>
                </c:pt>
                <c:pt idx="1190">
                  <c:v>5.7714999999999996</c:v>
                </c:pt>
                <c:pt idx="1191">
                  <c:v>5.9032999999999998</c:v>
                </c:pt>
                <c:pt idx="1192">
                  <c:v>6.0465</c:v>
                </c:pt>
                <c:pt idx="1193">
                  <c:v>6.1973000000000003</c:v>
                </c:pt>
                <c:pt idx="1194">
                  <c:v>6.3269000000000002</c:v>
                </c:pt>
                <c:pt idx="1195">
                  <c:v>6.4631999999999996</c:v>
                </c:pt>
                <c:pt idx="1196">
                  <c:v>6.6070000000000002</c:v>
                </c:pt>
                <c:pt idx="1197">
                  <c:v>6.7549999999999999</c:v>
                </c:pt>
                <c:pt idx="1198">
                  <c:v>6.8902000000000001</c:v>
                </c:pt>
                <c:pt idx="1199">
                  <c:v>7.0265000000000004</c:v>
                </c:pt>
                <c:pt idx="1200">
                  <c:v>7.1428000000000003</c:v>
                </c:pt>
                <c:pt idx="1201">
                  <c:v>7.2432999999999996</c:v>
                </c:pt>
                <c:pt idx="1202">
                  <c:v>7.3513999999999999</c:v>
                </c:pt>
                <c:pt idx="1203">
                  <c:v>7.4721000000000002</c:v>
                </c:pt>
                <c:pt idx="1204">
                  <c:v>7.577</c:v>
                </c:pt>
                <c:pt idx="1205">
                  <c:v>7.7117000000000004</c:v>
                </c:pt>
                <c:pt idx="1206">
                  <c:v>7.8811</c:v>
                </c:pt>
                <c:pt idx="1207">
                  <c:v>8.0417000000000005</c:v>
                </c:pt>
                <c:pt idx="1208">
                  <c:v>8.1835000000000004</c:v>
                </c:pt>
                <c:pt idx="1209">
                  <c:v>8.3173999999999992</c:v>
                </c:pt>
                <c:pt idx="1210">
                  <c:v>8.4404000000000003</c:v>
                </c:pt>
                <c:pt idx="1211">
                  <c:v>8.5726999999999993</c:v>
                </c:pt>
                <c:pt idx="1212">
                  <c:v>8.7154000000000007</c:v>
                </c:pt>
                <c:pt idx="1213">
                  <c:v>8.8201999999999998</c:v>
                </c:pt>
                <c:pt idx="1214">
                  <c:v>8.9338999999999995</c:v>
                </c:pt>
                <c:pt idx="1215">
                  <c:v>9.0479000000000003</c:v>
                </c:pt>
                <c:pt idx="1216">
                  <c:v>9.1438000000000006</c:v>
                </c:pt>
                <c:pt idx="1217">
                  <c:v>9.2347999999999999</c:v>
                </c:pt>
                <c:pt idx="1218">
                  <c:v>9.3358000000000008</c:v>
                </c:pt>
                <c:pt idx="1219">
                  <c:v>9.4062999999999999</c:v>
                </c:pt>
                <c:pt idx="1220">
                  <c:v>9.4552999999999994</c:v>
                </c:pt>
                <c:pt idx="1221">
                  <c:v>9.4815000000000005</c:v>
                </c:pt>
                <c:pt idx="1222">
                  <c:v>9.5077999999999996</c:v>
                </c:pt>
                <c:pt idx="1223">
                  <c:v>9.5602</c:v>
                </c:pt>
                <c:pt idx="1224">
                  <c:v>9.6052999999999997</c:v>
                </c:pt>
                <c:pt idx="1225">
                  <c:v>9.6562999999999999</c:v>
                </c:pt>
                <c:pt idx="1226">
                  <c:v>9.7277000000000005</c:v>
                </c:pt>
                <c:pt idx="1227">
                  <c:v>9.8391000000000002</c:v>
                </c:pt>
                <c:pt idx="1228">
                  <c:v>9.9832000000000001</c:v>
                </c:pt>
                <c:pt idx="1229">
                  <c:v>10.147</c:v>
                </c:pt>
                <c:pt idx="1230">
                  <c:v>10.337</c:v>
                </c:pt>
                <c:pt idx="1231">
                  <c:v>10.545</c:v>
                </c:pt>
                <c:pt idx="1232">
                  <c:v>10.752000000000001</c:v>
                </c:pt>
                <c:pt idx="1233">
                  <c:v>10.906000000000001</c:v>
                </c:pt>
                <c:pt idx="1234">
                  <c:v>11.061999999999999</c:v>
                </c:pt>
                <c:pt idx="1235">
                  <c:v>11.241</c:v>
                </c:pt>
                <c:pt idx="1236">
                  <c:v>11.428000000000001</c:v>
                </c:pt>
                <c:pt idx="1237">
                  <c:v>11.596</c:v>
                </c:pt>
                <c:pt idx="1238">
                  <c:v>11.739000000000001</c:v>
                </c:pt>
                <c:pt idx="1239">
                  <c:v>11.891</c:v>
                </c:pt>
                <c:pt idx="1240">
                  <c:v>12.143000000000001</c:v>
                </c:pt>
                <c:pt idx="1241">
                  <c:v>12.401999999999999</c:v>
                </c:pt>
                <c:pt idx="1242">
                  <c:v>12.603999999999999</c:v>
                </c:pt>
                <c:pt idx="1243">
                  <c:v>12.779</c:v>
                </c:pt>
                <c:pt idx="1244">
                  <c:v>12.981</c:v>
                </c:pt>
                <c:pt idx="1245">
                  <c:v>13.186999999999999</c:v>
                </c:pt>
                <c:pt idx="1246">
                  <c:v>13.398</c:v>
                </c:pt>
                <c:pt idx="1247">
                  <c:v>13.647</c:v>
                </c:pt>
                <c:pt idx="1248">
                  <c:v>13.864000000000001</c:v>
                </c:pt>
                <c:pt idx="1249">
                  <c:v>14.124000000000001</c:v>
                </c:pt>
                <c:pt idx="1250">
                  <c:v>14.388</c:v>
                </c:pt>
                <c:pt idx="1251">
                  <c:v>14.632999999999999</c:v>
                </c:pt>
                <c:pt idx="1252">
                  <c:v>14.882</c:v>
                </c:pt>
                <c:pt idx="1253">
                  <c:v>15.131</c:v>
                </c:pt>
                <c:pt idx="1254">
                  <c:v>15.379</c:v>
                </c:pt>
                <c:pt idx="1255">
                  <c:v>15.601000000000001</c:v>
                </c:pt>
                <c:pt idx="1256">
                  <c:v>15.835000000000001</c:v>
                </c:pt>
                <c:pt idx="1257">
                  <c:v>16.091999999999999</c:v>
                </c:pt>
                <c:pt idx="1258">
                  <c:v>16.347000000000001</c:v>
                </c:pt>
                <c:pt idx="1259">
                  <c:v>16.573</c:v>
                </c:pt>
                <c:pt idx="1260">
                  <c:v>16.829999999999998</c:v>
                </c:pt>
                <c:pt idx="1261">
                  <c:v>17.109000000000002</c:v>
                </c:pt>
                <c:pt idx="1262">
                  <c:v>17.353000000000002</c:v>
                </c:pt>
                <c:pt idx="1263">
                  <c:v>17.521000000000001</c:v>
                </c:pt>
                <c:pt idx="1264">
                  <c:v>17.707999999999998</c:v>
                </c:pt>
                <c:pt idx="1265">
                  <c:v>17.901</c:v>
                </c:pt>
                <c:pt idx="1266">
                  <c:v>18.106000000000002</c:v>
                </c:pt>
                <c:pt idx="1267">
                  <c:v>18.309000000000001</c:v>
                </c:pt>
                <c:pt idx="1268">
                  <c:v>18.498999999999999</c:v>
                </c:pt>
                <c:pt idx="1269">
                  <c:v>18.696000000000002</c:v>
                </c:pt>
                <c:pt idx="1270">
                  <c:v>18.917999999999999</c:v>
                </c:pt>
                <c:pt idx="1271">
                  <c:v>19.122</c:v>
                </c:pt>
                <c:pt idx="1272">
                  <c:v>19.329999999999998</c:v>
                </c:pt>
                <c:pt idx="1273">
                  <c:v>19.515999999999998</c:v>
                </c:pt>
                <c:pt idx="1274">
                  <c:v>19.638000000000002</c:v>
                </c:pt>
                <c:pt idx="1275">
                  <c:v>19.809000000000001</c:v>
                </c:pt>
                <c:pt idx="1276">
                  <c:v>19.986000000000001</c:v>
                </c:pt>
                <c:pt idx="1277">
                  <c:v>20.13</c:v>
                </c:pt>
                <c:pt idx="1278">
                  <c:v>20.329000000000001</c:v>
                </c:pt>
                <c:pt idx="1279">
                  <c:v>20.494</c:v>
                </c:pt>
                <c:pt idx="1280">
                  <c:v>20.597999999999999</c:v>
                </c:pt>
                <c:pt idx="1281">
                  <c:v>20.701000000000001</c:v>
                </c:pt>
                <c:pt idx="1282">
                  <c:v>20.8</c:v>
                </c:pt>
                <c:pt idx="1283">
                  <c:v>20.88</c:v>
                </c:pt>
                <c:pt idx="1284">
                  <c:v>20.951000000000001</c:v>
                </c:pt>
                <c:pt idx="1285">
                  <c:v>21.013999999999999</c:v>
                </c:pt>
                <c:pt idx="1286">
                  <c:v>21.094999999999999</c:v>
                </c:pt>
                <c:pt idx="1287">
                  <c:v>21.169</c:v>
                </c:pt>
                <c:pt idx="1288">
                  <c:v>21.262</c:v>
                </c:pt>
                <c:pt idx="1289">
                  <c:v>21.370999999999999</c:v>
                </c:pt>
                <c:pt idx="1290">
                  <c:v>21.465</c:v>
                </c:pt>
                <c:pt idx="1291">
                  <c:v>21.571000000000002</c:v>
                </c:pt>
                <c:pt idx="1292">
                  <c:v>21.673999999999999</c:v>
                </c:pt>
                <c:pt idx="1293">
                  <c:v>21.76</c:v>
                </c:pt>
                <c:pt idx="1294">
                  <c:v>21.815000000000001</c:v>
                </c:pt>
                <c:pt idx="1295">
                  <c:v>21.856999999999999</c:v>
                </c:pt>
                <c:pt idx="1296">
                  <c:v>21.904</c:v>
                </c:pt>
                <c:pt idx="1297">
                  <c:v>21.94</c:v>
                </c:pt>
                <c:pt idx="1298">
                  <c:v>21.983000000000001</c:v>
                </c:pt>
                <c:pt idx="1299">
                  <c:v>22.042000000000002</c:v>
                </c:pt>
                <c:pt idx="1300">
                  <c:v>22.106999999999999</c:v>
                </c:pt>
                <c:pt idx="1301">
                  <c:v>22.183</c:v>
                </c:pt>
                <c:pt idx="1302">
                  <c:v>22.259</c:v>
                </c:pt>
                <c:pt idx="1303">
                  <c:v>22.346</c:v>
                </c:pt>
                <c:pt idx="1304">
                  <c:v>22.390999999999998</c:v>
                </c:pt>
                <c:pt idx="1305">
                  <c:v>22.411999999999999</c:v>
                </c:pt>
                <c:pt idx="1306">
                  <c:v>22.449000000000002</c:v>
                </c:pt>
                <c:pt idx="1307">
                  <c:v>22.518999999999998</c:v>
                </c:pt>
                <c:pt idx="1308">
                  <c:v>22.562000000000001</c:v>
                </c:pt>
                <c:pt idx="1309">
                  <c:v>22.606999999999999</c:v>
                </c:pt>
                <c:pt idx="1310">
                  <c:v>22.663</c:v>
                </c:pt>
                <c:pt idx="1311">
                  <c:v>22.696000000000002</c:v>
                </c:pt>
                <c:pt idx="1312">
                  <c:v>22.713000000000001</c:v>
                </c:pt>
                <c:pt idx="1313">
                  <c:v>22.738</c:v>
                </c:pt>
                <c:pt idx="1314">
                  <c:v>22.76</c:v>
                </c:pt>
                <c:pt idx="1315">
                  <c:v>22.803000000000001</c:v>
                </c:pt>
                <c:pt idx="1316">
                  <c:v>22.852</c:v>
                </c:pt>
                <c:pt idx="1317">
                  <c:v>22.902999999999999</c:v>
                </c:pt>
                <c:pt idx="1318">
                  <c:v>22.957000000000001</c:v>
                </c:pt>
                <c:pt idx="1319">
                  <c:v>22.986000000000001</c:v>
                </c:pt>
                <c:pt idx="1320">
                  <c:v>23.018000000000001</c:v>
                </c:pt>
                <c:pt idx="1321">
                  <c:v>23.05</c:v>
                </c:pt>
                <c:pt idx="1322">
                  <c:v>23.045000000000002</c:v>
                </c:pt>
                <c:pt idx="1323">
                  <c:v>23.073</c:v>
                </c:pt>
                <c:pt idx="1324">
                  <c:v>23.108000000000001</c:v>
                </c:pt>
                <c:pt idx="1325">
                  <c:v>23.149000000000001</c:v>
                </c:pt>
                <c:pt idx="1326">
                  <c:v>23.170999999999999</c:v>
                </c:pt>
                <c:pt idx="1327">
                  <c:v>23.196000000000002</c:v>
                </c:pt>
                <c:pt idx="1328">
                  <c:v>23.204999999999998</c:v>
                </c:pt>
                <c:pt idx="1329">
                  <c:v>23.215</c:v>
                </c:pt>
                <c:pt idx="1330">
                  <c:v>23.227</c:v>
                </c:pt>
                <c:pt idx="1331">
                  <c:v>23.221</c:v>
                </c:pt>
                <c:pt idx="1332">
                  <c:v>23.234000000000002</c:v>
                </c:pt>
                <c:pt idx="1333">
                  <c:v>23.242999999999999</c:v>
                </c:pt>
                <c:pt idx="1334">
                  <c:v>23.257000000000001</c:v>
                </c:pt>
                <c:pt idx="1335">
                  <c:v>23.292999999999999</c:v>
                </c:pt>
                <c:pt idx="1336">
                  <c:v>23.315999999999999</c:v>
                </c:pt>
                <c:pt idx="1337">
                  <c:v>23.335000000000001</c:v>
                </c:pt>
                <c:pt idx="1338">
                  <c:v>23.326000000000001</c:v>
                </c:pt>
                <c:pt idx="1339">
                  <c:v>23.303000000000001</c:v>
                </c:pt>
                <c:pt idx="1340">
                  <c:v>23.315999999999999</c:v>
                </c:pt>
                <c:pt idx="1341">
                  <c:v>23.332999999999998</c:v>
                </c:pt>
                <c:pt idx="1342">
                  <c:v>23.352</c:v>
                </c:pt>
                <c:pt idx="1343">
                  <c:v>23.356000000000002</c:v>
                </c:pt>
                <c:pt idx="1344">
                  <c:v>23.376000000000001</c:v>
                </c:pt>
                <c:pt idx="1345">
                  <c:v>23.376999999999999</c:v>
                </c:pt>
                <c:pt idx="1346">
                  <c:v>23.373000000000001</c:v>
                </c:pt>
                <c:pt idx="1347">
                  <c:v>23.367000000000001</c:v>
                </c:pt>
                <c:pt idx="1348">
                  <c:v>23.361999999999998</c:v>
                </c:pt>
                <c:pt idx="1349">
                  <c:v>23.366</c:v>
                </c:pt>
                <c:pt idx="1350">
                  <c:v>23.373000000000001</c:v>
                </c:pt>
                <c:pt idx="1351">
                  <c:v>23.382000000000001</c:v>
                </c:pt>
                <c:pt idx="1352">
                  <c:v>23.376999999999999</c:v>
                </c:pt>
                <c:pt idx="1353">
                  <c:v>23.382999999999999</c:v>
                </c:pt>
                <c:pt idx="1354">
                  <c:v>23.369</c:v>
                </c:pt>
                <c:pt idx="1355">
                  <c:v>23.317</c:v>
                </c:pt>
                <c:pt idx="1356">
                  <c:v>23.276</c:v>
                </c:pt>
                <c:pt idx="1357">
                  <c:v>23.225000000000001</c:v>
                </c:pt>
                <c:pt idx="1358">
                  <c:v>23.186</c:v>
                </c:pt>
                <c:pt idx="1359">
                  <c:v>23.143999999999998</c:v>
                </c:pt>
                <c:pt idx="1360">
                  <c:v>23.082999999999998</c:v>
                </c:pt>
                <c:pt idx="1361">
                  <c:v>23.02</c:v>
                </c:pt>
                <c:pt idx="1362">
                  <c:v>22.963999999999999</c:v>
                </c:pt>
                <c:pt idx="1363">
                  <c:v>22.922000000000001</c:v>
                </c:pt>
                <c:pt idx="1364">
                  <c:v>22.826000000000001</c:v>
                </c:pt>
                <c:pt idx="1365">
                  <c:v>22.614000000000001</c:v>
                </c:pt>
                <c:pt idx="1366">
                  <c:v>22.422000000000001</c:v>
                </c:pt>
                <c:pt idx="1367">
                  <c:v>22.331</c:v>
                </c:pt>
                <c:pt idx="1368">
                  <c:v>22.131</c:v>
                </c:pt>
                <c:pt idx="1369">
                  <c:v>21.858000000000001</c:v>
                </c:pt>
                <c:pt idx="1370">
                  <c:v>21.616</c:v>
                </c:pt>
                <c:pt idx="1371">
                  <c:v>21.288</c:v>
                </c:pt>
                <c:pt idx="1372">
                  <c:v>20.97</c:v>
                </c:pt>
                <c:pt idx="1373">
                  <c:v>20.620999999999999</c:v>
                </c:pt>
                <c:pt idx="1374">
                  <c:v>20.263000000000002</c:v>
                </c:pt>
                <c:pt idx="1375">
                  <c:v>19.859000000000002</c:v>
                </c:pt>
                <c:pt idx="1376">
                  <c:v>19.466000000000001</c:v>
                </c:pt>
                <c:pt idx="1377">
                  <c:v>19.04</c:v>
                </c:pt>
                <c:pt idx="1378">
                  <c:v>18.632000000000001</c:v>
                </c:pt>
                <c:pt idx="1379">
                  <c:v>18.22</c:v>
                </c:pt>
                <c:pt idx="1380">
                  <c:v>17.856000000000002</c:v>
                </c:pt>
                <c:pt idx="1381">
                  <c:v>17.471</c:v>
                </c:pt>
                <c:pt idx="1382">
                  <c:v>17.11</c:v>
                </c:pt>
                <c:pt idx="1383">
                  <c:v>16.699000000000002</c:v>
                </c:pt>
                <c:pt idx="1384">
                  <c:v>16.329000000000001</c:v>
                </c:pt>
                <c:pt idx="1385">
                  <c:v>15.984999999999999</c:v>
                </c:pt>
                <c:pt idx="1386">
                  <c:v>15.643000000000001</c:v>
                </c:pt>
                <c:pt idx="1387">
                  <c:v>15.39</c:v>
                </c:pt>
                <c:pt idx="1388">
                  <c:v>15.15</c:v>
                </c:pt>
                <c:pt idx="1389">
                  <c:v>14.891</c:v>
                </c:pt>
                <c:pt idx="1390">
                  <c:v>14.704000000000001</c:v>
                </c:pt>
                <c:pt idx="1391">
                  <c:v>14.52</c:v>
                </c:pt>
                <c:pt idx="1392">
                  <c:v>14.263</c:v>
                </c:pt>
                <c:pt idx="1393">
                  <c:v>13.986000000000001</c:v>
                </c:pt>
                <c:pt idx="1394">
                  <c:v>13.754</c:v>
                </c:pt>
                <c:pt idx="1395">
                  <c:v>13.46</c:v>
                </c:pt>
                <c:pt idx="1396">
                  <c:v>13.225</c:v>
                </c:pt>
                <c:pt idx="1397">
                  <c:v>12.989000000000001</c:v>
                </c:pt>
                <c:pt idx="1398">
                  <c:v>12.726000000000001</c:v>
                </c:pt>
                <c:pt idx="1399">
                  <c:v>12.526</c:v>
                </c:pt>
                <c:pt idx="1400">
                  <c:v>12.308999999999999</c:v>
                </c:pt>
                <c:pt idx="1401">
                  <c:v>12.122</c:v>
                </c:pt>
                <c:pt idx="1402">
                  <c:v>11.957000000000001</c:v>
                </c:pt>
                <c:pt idx="1403">
                  <c:v>11.771000000000001</c:v>
                </c:pt>
                <c:pt idx="1404">
                  <c:v>11.619</c:v>
                </c:pt>
                <c:pt idx="1405">
                  <c:v>11.491</c:v>
                </c:pt>
                <c:pt idx="1406">
                  <c:v>11.356999999999999</c:v>
                </c:pt>
                <c:pt idx="1407">
                  <c:v>11.236000000000001</c:v>
                </c:pt>
                <c:pt idx="1408">
                  <c:v>11.095000000000001</c:v>
                </c:pt>
                <c:pt idx="1409">
                  <c:v>10.962</c:v>
                </c:pt>
                <c:pt idx="1410">
                  <c:v>10.833</c:v>
                </c:pt>
                <c:pt idx="1411">
                  <c:v>10.695</c:v>
                </c:pt>
                <c:pt idx="1412">
                  <c:v>10.516999999999999</c:v>
                </c:pt>
                <c:pt idx="1413">
                  <c:v>10.335000000000001</c:v>
                </c:pt>
                <c:pt idx="1414">
                  <c:v>10.163</c:v>
                </c:pt>
                <c:pt idx="1415">
                  <c:v>9.9934999999999992</c:v>
                </c:pt>
                <c:pt idx="1416">
                  <c:v>9.8146000000000004</c:v>
                </c:pt>
                <c:pt idx="1417">
                  <c:v>9.6541999999999994</c:v>
                </c:pt>
                <c:pt idx="1418">
                  <c:v>9.4774999999999991</c:v>
                </c:pt>
                <c:pt idx="1419">
                  <c:v>9.2687000000000008</c:v>
                </c:pt>
                <c:pt idx="1420">
                  <c:v>9.0846999999999998</c:v>
                </c:pt>
                <c:pt idx="1421">
                  <c:v>8.9100999999999999</c:v>
                </c:pt>
                <c:pt idx="1422">
                  <c:v>8.7134999999999998</c:v>
                </c:pt>
                <c:pt idx="1423">
                  <c:v>8.5239999999999991</c:v>
                </c:pt>
                <c:pt idx="1424">
                  <c:v>8.3167000000000009</c:v>
                </c:pt>
                <c:pt idx="1425">
                  <c:v>8.0997000000000003</c:v>
                </c:pt>
                <c:pt idx="1426">
                  <c:v>7.8642000000000003</c:v>
                </c:pt>
                <c:pt idx="1427">
                  <c:v>7.6482999999999999</c:v>
                </c:pt>
                <c:pt idx="1428">
                  <c:v>7.4523999999999999</c:v>
                </c:pt>
                <c:pt idx="1429">
                  <c:v>7.1893000000000002</c:v>
                </c:pt>
                <c:pt idx="1430">
                  <c:v>6.8894000000000002</c:v>
                </c:pt>
                <c:pt idx="1431">
                  <c:v>6.6258999999999997</c:v>
                </c:pt>
                <c:pt idx="1432">
                  <c:v>6.3708</c:v>
                </c:pt>
                <c:pt idx="1433">
                  <c:v>6.1341000000000001</c:v>
                </c:pt>
                <c:pt idx="1434">
                  <c:v>5.8789999999999996</c:v>
                </c:pt>
                <c:pt idx="1435">
                  <c:v>5.6138000000000003</c:v>
                </c:pt>
                <c:pt idx="1436">
                  <c:v>5.3228999999999997</c:v>
                </c:pt>
                <c:pt idx="1437">
                  <c:v>5.0580999999999996</c:v>
                </c:pt>
                <c:pt idx="1438">
                  <c:v>4.7953999999999999</c:v>
                </c:pt>
                <c:pt idx="1439">
                  <c:v>4.4630999999999998</c:v>
                </c:pt>
                <c:pt idx="1440">
                  <c:v>4.0716999999999999</c:v>
                </c:pt>
                <c:pt idx="1441">
                  <c:v>3.6413000000000002</c:v>
                </c:pt>
                <c:pt idx="1442">
                  <c:v>3.1863999999999999</c:v>
                </c:pt>
                <c:pt idx="1443">
                  <c:v>2.7357999999999998</c:v>
                </c:pt>
                <c:pt idx="1444">
                  <c:v>2.2652000000000001</c:v>
                </c:pt>
                <c:pt idx="1445">
                  <c:v>1.7632000000000001</c:v>
                </c:pt>
                <c:pt idx="1446">
                  <c:v>1.2679</c:v>
                </c:pt>
                <c:pt idx="1447">
                  <c:v>0.76270000000000004</c:v>
                </c:pt>
                <c:pt idx="1448">
                  <c:v>0.23794999999999999</c:v>
                </c:pt>
                <c:pt idx="1449">
                  <c:v>-0.31934000000000001</c:v>
                </c:pt>
                <c:pt idx="1450">
                  <c:v>-0.91173000000000004</c:v>
                </c:pt>
                <c:pt idx="1451">
                  <c:v>-1.4777</c:v>
                </c:pt>
                <c:pt idx="1452">
                  <c:v>-1.9273</c:v>
                </c:pt>
                <c:pt idx="1453">
                  <c:v>-2.3388</c:v>
                </c:pt>
                <c:pt idx="1454">
                  <c:v>-2.7431999999999999</c:v>
                </c:pt>
                <c:pt idx="1455">
                  <c:v>-3.0758999999999999</c:v>
                </c:pt>
                <c:pt idx="1456">
                  <c:v>-3.395</c:v>
                </c:pt>
                <c:pt idx="1457">
                  <c:v>-3.7040000000000002</c:v>
                </c:pt>
                <c:pt idx="1458">
                  <c:v>-3.9502000000000002</c:v>
                </c:pt>
                <c:pt idx="1459">
                  <c:v>-4.1321000000000003</c:v>
                </c:pt>
                <c:pt idx="1460">
                  <c:v>-4.3406000000000002</c:v>
                </c:pt>
                <c:pt idx="1461">
                  <c:v>-4.5693999999999999</c:v>
                </c:pt>
                <c:pt idx="1462">
                  <c:v>-4.7670000000000003</c:v>
                </c:pt>
                <c:pt idx="1463">
                  <c:v>-4.9638999999999998</c:v>
                </c:pt>
                <c:pt idx="1464">
                  <c:v>-5.1948999999999996</c:v>
                </c:pt>
                <c:pt idx="1465">
                  <c:v>-5.4237000000000002</c:v>
                </c:pt>
                <c:pt idx="1466">
                  <c:v>-5.6711999999999998</c:v>
                </c:pt>
                <c:pt idx="1467">
                  <c:v>-5.9325000000000001</c:v>
                </c:pt>
                <c:pt idx="1468">
                  <c:v>-6.1359000000000004</c:v>
                </c:pt>
                <c:pt idx="1469">
                  <c:v>-6.3794000000000004</c:v>
                </c:pt>
                <c:pt idx="1470">
                  <c:v>-6.6509999999999998</c:v>
                </c:pt>
                <c:pt idx="1471">
                  <c:v>-6.8674999999999997</c:v>
                </c:pt>
                <c:pt idx="1472">
                  <c:v>-7.0742000000000003</c:v>
                </c:pt>
                <c:pt idx="1473">
                  <c:v>-7.2923</c:v>
                </c:pt>
                <c:pt idx="1474">
                  <c:v>-7.4737</c:v>
                </c:pt>
                <c:pt idx="1475">
                  <c:v>-7.6558999999999999</c:v>
                </c:pt>
                <c:pt idx="1476">
                  <c:v>-7.8737000000000004</c:v>
                </c:pt>
                <c:pt idx="1477">
                  <c:v>-8.0882000000000005</c:v>
                </c:pt>
                <c:pt idx="1478">
                  <c:v>-8.2359000000000009</c:v>
                </c:pt>
                <c:pt idx="1479">
                  <c:v>-8.3895999999999997</c:v>
                </c:pt>
                <c:pt idx="1480">
                  <c:v>-8.5656999999999996</c:v>
                </c:pt>
                <c:pt idx="1481">
                  <c:v>-8.7134999999999998</c:v>
                </c:pt>
                <c:pt idx="1482">
                  <c:v>-8.8320000000000007</c:v>
                </c:pt>
                <c:pt idx="1483">
                  <c:v>-8.9885000000000002</c:v>
                </c:pt>
                <c:pt idx="1484">
                  <c:v>-9.1433</c:v>
                </c:pt>
                <c:pt idx="1485">
                  <c:v>-9.2736999999999998</c:v>
                </c:pt>
                <c:pt idx="1486">
                  <c:v>-9.4560999999999993</c:v>
                </c:pt>
                <c:pt idx="1487">
                  <c:v>-9.6393000000000004</c:v>
                </c:pt>
                <c:pt idx="1488">
                  <c:v>-9.7750000000000004</c:v>
                </c:pt>
                <c:pt idx="1489">
                  <c:v>-9.9224999999999994</c:v>
                </c:pt>
                <c:pt idx="1490">
                  <c:v>-10.067</c:v>
                </c:pt>
                <c:pt idx="1491">
                  <c:v>-10.185</c:v>
                </c:pt>
                <c:pt idx="1492">
                  <c:v>-10.279</c:v>
                </c:pt>
                <c:pt idx="1493">
                  <c:v>-10.363</c:v>
                </c:pt>
                <c:pt idx="1494">
                  <c:v>-10.45</c:v>
                </c:pt>
                <c:pt idx="1495">
                  <c:v>-10.542</c:v>
                </c:pt>
                <c:pt idx="1496">
                  <c:v>-10.629</c:v>
                </c:pt>
                <c:pt idx="1497">
                  <c:v>-10.744999999999999</c:v>
                </c:pt>
                <c:pt idx="1498">
                  <c:v>-10.849</c:v>
                </c:pt>
                <c:pt idx="1499">
                  <c:v>-10.956</c:v>
                </c:pt>
                <c:pt idx="1500">
                  <c:v>-11.071</c:v>
                </c:pt>
                <c:pt idx="1501">
                  <c:v>-11.159000000000001</c:v>
                </c:pt>
                <c:pt idx="1502">
                  <c:v>-11.273999999999999</c:v>
                </c:pt>
                <c:pt idx="1503">
                  <c:v>-11.371</c:v>
                </c:pt>
                <c:pt idx="1504">
                  <c:v>-11.474</c:v>
                </c:pt>
                <c:pt idx="1505">
                  <c:v>-11.537000000000001</c:v>
                </c:pt>
                <c:pt idx="1506">
                  <c:v>-11.542</c:v>
                </c:pt>
                <c:pt idx="1507">
                  <c:v>-11.566000000000001</c:v>
                </c:pt>
                <c:pt idx="1508">
                  <c:v>-11.659000000000001</c:v>
                </c:pt>
                <c:pt idx="1509">
                  <c:v>-11.763999999999999</c:v>
                </c:pt>
                <c:pt idx="1510">
                  <c:v>-11.843</c:v>
                </c:pt>
                <c:pt idx="1511">
                  <c:v>-11.907</c:v>
                </c:pt>
                <c:pt idx="1512">
                  <c:v>-11.986000000000001</c:v>
                </c:pt>
                <c:pt idx="1513">
                  <c:v>-12.074999999999999</c:v>
                </c:pt>
                <c:pt idx="1514">
                  <c:v>-12.146000000000001</c:v>
                </c:pt>
                <c:pt idx="1515">
                  <c:v>-12.193</c:v>
                </c:pt>
                <c:pt idx="1516">
                  <c:v>-12.243</c:v>
                </c:pt>
                <c:pt idx="1517">
                  <c:v>-12.294</c:v>
                </c:pt>
                <c:pt idx="1518">
                  <c:v>-12.365</c:v>
                </c:pt>
                <c:pt idx="1519">
                  <c:v>-12.426</c:v>
                </c:pt>
                <c:pt idx="1520">
                  <c:v>-12.476000000000001</c:v>
                </c:pt>
                <c:pt idx="1521">
                  <c:v>-12.54</c:v>
                </c:pt>
                <c:pt idx="1522">
                  <c:v>-12.612</c:v>
                </c:pt>
                <c:pt idx="1523">
                  <c:v>-12.657</c:v>
                </c:pt>
                <c:pt idx="1524">
                  <c:v>-12.672000000000001</c:v>
                </c:pt>
                <c:pt idx="1525">
                  <c:v>-12.69</c:v>
                </c:pt>
                <c:pt idx="1526">
                  <c:v>-12.709</c:v>
                </c:pt>
                <c:pt idx="1527">
                  <c:v>-12.722</c:v>
                </c:pt>
                <c:pt idx="1528">
                  <c:v>-12.738</c:v>
                </c:pt>
                <c:pt idx="1529">
                  <c:v>-12.766999999999999</c:v>
                </c:pt>
                <c:pt idx="1530">
                  <c:v>-12.786</c:v>
                </c:pt>
                <c:pt idx="1531">
                  <c:v>-12.81</c:v>
                </c:pt>
                <c:pt idx="1532">
                  <c:v>-12.875999999999999</c:v>
                </c:pt>
                <c:pt idx="1533">
                  <c:v>-12.939</c:v>
                </c:pt>
                <c:pt idx="1534">
                  <c:v>-13.003</c:v>
                </c:pt>
                <c:pt idx="1535">
                  <c:v>-13.071</c:v>
                </c:pt>
                <c:pt idx="1536">
                  <c:v>-13.124000000000001</c:v>
                </c:pt>
                <c:pt idx="1537">
                  <c:v>-13.163</c:v>
                </c:pt>
                <c:pt idx="1538">
                  <c:v>-13.186</c:v>
                </c:pt>
                <c:pt idx="1539">
                  <c:v>-13.179</c:v>
                </c:pt>
                <c:pt idx="1540">
                  <c:v>-13.231999999999999</c:v>
                </c:pt>
                <c:pt idx="1541">
                  <c:v>-13.256</c:v>
                </c:pt>
                <c:pt idx="1542">
                  <c:v>-13.304</c:v>
                </c:pt>
                <c:pt idx="1543">
                  <c:v>-13.332000000000001</c:v>
                </c:pt>
                <c:pt idx="1544">
                  <c:v>-13.345000000000001</c:v>
                </c:pt>
                <c:pt idx="1545">
                  <c:v>-13.348000000000001</c:v>
                </c:pt>
                <c:pt idx="1546">
                  <c:v>-13.374000000000001</c:v>
                </c:pt>
                <c:pt idx="1547">
                  <c:v>-13.398999999999999</c:v>
                </c:pt>
                <c:pt idx="1548">
                  <c:v>-13.412000000000001</c:v>
                </c:pt>
                <c:pt idx="1549">
                  <c:v>-13.457000000000001</c:v>
                </c:pt>
                <c:pt idx="1550">
                  <c:v>-13.505000000000001</c:v>
                </c:pt>
                <c:pt idx="1551">
                  <c:v>-13.544</c:v>
                </c:pt>
                <c:pt idx="1552">
                  <c:v>-13.566000000000001</c:v>
                </c:pt>
                <c:pt idx="1553">
                  <c:v>-13.569000000000001</c:v>
                </c:pt>
                <c:pt idx="1554">
                  <c:v>-13.547000000000001</c:v>
                </c:pt>
                <c:pt idx="1555">
                  <c:v>-13.528</c:v>
                </c:pt>
                <c:pt idx="1556">
                  <c:v>-13.509</c:v>
                </c:pt>
                <c:pt idx="1557">
                  <c:v>-13.512</c:v>
                </c:pt>
                <c:pt idx="1558">
                  <c:v>-13.557</c:v>
                </c:pt>
                <c:pt idx="1559">
                  <c:v>-13.598000000000001</c:v>
                </c:pt>
                <c:pt idx="1560">
                  <c:v>-13.619</c:v>
                </c:pt>
                <c:pt idx="1561">
                  <c:v>-13.638</c:v>
                </c:pt>
                <c:pt idx="1562">
                  <c:v>-13.680999999999999</c:v>
                </c:pt>
                <c:pt idx="1563">
                  <c:v>-13.699</c:v>
                </c:pt>
                <c:pt idx="1564">
                  <c:v>-13.714</c:v>
                </c:pt>
                <c:pt idx="1565">
                  <c:v>-13.742000000000001</c:v>
                </c:pt>
                <c:pt idx="1566">
                  <c:v>-13.782999999999999</c:v>
                </c:pt>
                <c:pt idx="1567">
                  <c:v>-13.792</c:v>
                </c:pt>
                <c:pt idx="1568">
                  <c:v>-13.807</c:v>
                </c:pt>
                <c:pt idx="1569">
                  <c:v>-13.805999999999999</c:v>
                </c:pt>
                <c:pt idx="1570">
                  <c:v>-13.805999999999999</c:v>
                </c:pt>
                <c:pt idx="1571">
                  <c:v>-13.794</c:v>
                </c:pt>
                <c:pt idx="1572">
                  <c:v>-13.788</c:v>
                </c:pt>
                <c:pt idx="1573">
                  <c:v>-13.789</c:v>
                </c:pt>
                <c:pt idx="1574">
                  <c:v>-13.805</c:v>
                </c:pt>
                <c:pt idx="1575">
                  <c:v>-13.834</c:v>
                </c:pt>
                <c:pt idx="1576">
                  <c:v>-13.848000000000001</c:v>
                </c:pt>
                <c:pt idx="1577">
                  <c:v>-13.839</c:v>
                </c:pt>
                <c:pt idx="1578">
                  <c:v>-13.836</c:v>
                </c:pt>
                <c:pt idx="1579">
                  <c:v>-13.821999999999999</c:v>
                </c:pt>
                <c:pt idx="1580">
                  <c:v>-13.817</c:v>
                </c:pt>
                <c:pt idx="1581">
                  <c:v>-13.824</c:v>
                </c:pt>
                <c:pt idx="1582">
                  <c:v>-13.82</c:v>
                </c:pt>
                <c:pt idx="1583">
                  <c:v>-13.829000000000001</c:v>
                </c:pt>
                <c:pt idx="1584">
                  <c:v>-13.794</c:v>
                </c:pt>
                <c:pt idx="1585">
                  <c:v>-13.746</c:v>
                </c:pt>
                <c:pt idx="1586">
                  <c:v>-13.683999999999999</c:v>
                </c:pt>
                <c:pt idx="1587">
                  <c:v>-13.596</c:v>
                </c:pt>
                <c:pt idx="1588">
                  <c:v>-13.547000000000001</c:v>
                </c:pt>
                <c:pt idx="1589">
                  <c:v>-13.535</c:v>
                </c:pt>
                <c:pt idx="1590">
                  <c:v>-13.526999999999999</c:v>
                </c:pt>
                <c:pt idx="1591">
                  <c:v>-13.494</c:v>
                </c:pt>
                <c:pt idx="1592">
                  <c:v>-13.472</c:v>
                </c:pt>
                <c:pt idx="1593">
                  <c:v>-13.45</c:v>
                </c:pt>
                <c:pt idx="1594">
                  <c:v>-13.381</c:v>
                </c:pt>
                <c:pt idx="1595">
                  <c:v>-13.29</c:v>
                </c:pt>
                <c:pt idx="1596">
                  <c:v>-13.156000000000001</c:v>
                </c:pt>
                <c:pt idx="1597">
                  <c:v>-12.994999999999999</c:v>
                </c:pt>
                <c:pt idx="1598">
                  <c:v>-12.824999999999999</c:v>
                </c:pt>
                <c:pt idx="1599">
                  <c:v>-12.643000000000001</c:v>
                </c:pt>
                <c:pt idx="1600">
                  <c:v>-12.465</c:v>
                </c:pt>
                <c:pt idx="1601">
                  <c:v>-12.268000000000001</c:v>
                </c:pt>
                <c:pt idx="1602">
                  <c:v>-12.052</c:v>
                </c:pt>
                <c:pt idx="1603">
                  <c:v>-11.843999999999999</c:v>
                </c:pt>
                <c:pt idx="1604">
                  <c:v>-11.64</c:v>
                </c:pt>
                <c:pt idx="1605">
                  <c:v>-11.433</c:v>
                </c:pt>
                <c:pt idx="1606">
                  <c:v>-11.231999999999999</c:v>
                </c:pt>
                <c:pt idx="1607">
                  <c:v>-11.039</c:v>
                </c:pt>
                <c:pt idx="1608">
                  <c:v>-10.788</c:v>
                </c:pt>
                <c:pt idx="1609">
                  <c:v>-10.535</c:v>
                </c:pt>
                <c:pt idx="1610">
                  <c:v>-10.242000000000001</c:v>
                </c:pt>
                <c:pt idx="1611">
                  <c:v>-9.9397000000000002</c:v>
                </c:pt>
                <c:pt idx="1612">
                  <c:v>-9.6468000000000007</c:v>
                </c:pt>
                <c:pt idx="1613">
                  <c:v>-9.3577999999999992</c:v>
                </c:pt>
                <c:pt idx="1614">
                  <c:v>-9.1094000000000008</c:v>
                </c:pt>
                <c:pt idx="1615">
                  <c:v>-8.8899000000000008</c:v>
                </c:pt>
                <c:pt idx="1616">
                  <c:v>-8.6920000000000002</c:v>
                </c:pt>
                <c:pt idx="1617">
                  <c:v>-8.5189000000000004</c:v>
                </c:pt>
                <c:pt idx="1618">
                  <c:v>-8.3369</c:v>
                </c:pt>
                <c:pt idx="1619">
                  <c:v>-8.1468000000000007</c:v>
                </c:pt>
                <c:pt idx="1620">
                  <c:v>-7.9138000000000002</c:v>
                </c:pt>
                <c:pt idx="1621">
                  <c:v>-7.6736000000000004</c:v>
                </c:pt>
                <c:pt idx="1622">
                  <c:v>-7.4108000000000001</c:v>
                </c:pt>
                <c:pt idx="1623">
                  <c:v>-7.1696</c:v>
                </c:pt>
                <c:pt idx="1624">
                  <c:v>-6.9294000000000002</c:v>
                </c:pt>
                <c:pt idx="1625">
                  <c:v>-6.6443000000000003</c:v>
                </c:pt>
                <c:pt idx="1626">
                  <c:v>-6.3712999999999997</c:v>
                </c:pt>
                <c:pt idx="1627">
                  <c:v>-6.0926999999999998</c:v>
                </c:pt>
                <c:pt idx="1628">
                  <c:v>-5.8143000000000002</c:v>
                </c:pt>
                <c:pt idx="1629">
                  <c:v>-5.5252999999999997</c:v>
                </c:pt>
                <c:pt idx="1630">
                  <c:v>-5.2393000000000001</c:v>
                </c:pt>
                <c:pt idx="1631">
                  <c:v>-4.9619</c:v>
                </c:pt>
                <c:pt idx="1632">
                  <c:v>-4.6965000000000003</c:v>
                </c:pt>
                <c:pt idx="1633">
                  <c:v>-4.4035000000000002</c:v>
                </c:pt>
                <c:pt idx="1634">
                  <c:v>-4.1100000000000003</c:v>
                </c:pt>
                <c:pt idx="1635">
                  <c:v>-3.8309000000000002</c:v>
                </c:pt>
                <c:pt idx="1636">
                  <c:v>-3.5337999999999998</c:v>
                </c:pt>
                <c:pt idx="1637">
                  <c:v>-3.2161</c:v>
                </c:pt>
                <c:pt idx="1638">
                  <c:v>-2.8736999999999999</c:v>
                </c:pt>
                <c:pt idx="1639">
                  <c:v>-2.5247000000000002</c:v>
                </c:pt>
                <c:pt idx="1640">
                  <c:v>-2.1572</c:v>
                </c:pt>
                <c:pt idx="1641">
                  <c:v>-1.774</c:v>
                </c:pt>
                <c:pt idx="1642">
                  <c:v>-1.4088000000000001</c:v>
                </c:pt>
                <c:pt idx="1643">
                  <c:v>-0.99822999999999995</c:v>
                </c:pt>
                <c:pt idx="1644">
                  <c:v>-0.59189000000000003</c:v>
                </c:pt>
                <c:pt idx="1645">
                  <c:v>-0.16517000000000001</c:v>
                </c:pt>
                <c:pt idx="1646">
                  <c:v>0.28724</c:v>
                </c:pt>
                <c:pt idx="1647">
                  <c:v>0.68962000000000001</c:v>
                </c:pt>
                <c:pt idx="1648">
                  <c:v>1.0789</c:v>
                </c:pt>
                <c:pt idx="1649">
                  <c:v>1.5402</c:v>
                </c:pt>
                <c:pt idx="1650">
                  <c:v>1.9646999999999999</c:v>
                </c:pt>
                <c:pt idx="1651">
                  <c:v>2.3075000000000001</c:v>
                </c:pt>
                <c:pt idx="1652">
                  <c:v>2.6842999999999999</c:v>
                </c:pt>
                <c:pt idx="1653">
                  <c:v>3.0844999999999998</c:v>
                </c:pt>
                <c:pt idx="1654">
                  <c:v>3.4489999999999998</c:v>
                </c:pt>
                <c:pt idx="1655">
                  <c:v>3.7654000000000001</c:v>
                </c:pt>
                <c:pt idx="1656">
                  <c:v>4.0995999999999997</c:v>
                </c:pt>
                <c:pt idx="1657">
                  <c:v>4.4291</c:v>
                </c:pt>
                <c:pt idx="1658">
                  <c:v>4.7499000000000002</c:v>
                </c:pt>
                <c:pt idx="1659">
                  <c:v>5.0423999999999998</c:v>
                </c:pt>
                <c:pt idx="1660">
                  <c:v>5.3070000000000004</c:v>
                </c:pt>
                <c:pt idx="1661">
                  <c:v>5.6150000000000002</c:v>
                </c:pt>
                <c:pt idx="1662">
                  <c:v>5.9128999999999996</c:v>
                </c:pt>
                <c:pt idx="1663">
                  <c:v>6.1837999999999997</c:v>
                </c:pt>
                <c:pt idx="1664">
                  <c:v>6.4577999999999998</c:v>
                </c:pt>
                <c:pt idx="1665">
                  <c:v>6.7453000000000003</c:v>
                </c:pt>
                <c:pt idx="1666">
                  <c:v>7.0073999999999996</c:v>
                </c:pt>
                <c:pt idx="1667">
                  <c:v>7.2854999999999999</c:v>
                </c:pt>
                <c:pt idx="1668">
                  <c:v>7.5850999999999997</c:v>
                </c:pt>
                <c:pt idx="1669">
                  <c:v>7.8752000000000004</c:v>
                </c:pt>
                <c:pt idx="1670">
                  <c:v>8.1890999999999998</c:v>
                </c:pt>
                <c:pt idx="1671">
                  <c:v>8.4917999999999996</c:v>
                </c:pt>
                <c:pt idx="1672">
                  <c:v>8.8064999999999998</c:v>
                </c:pt>
                <c:pt idx="1673">
                  <c:v>9.0713000000000008</c:v>
                </c:pt>
                <c:pt idx="1674">
                  <c:v>9.3096999999999994</c:v>
                </c:pt>
                <c:pt idx="1675">
                  <c:v>9.4799000000000007</c:v>
                </c:pt>
                <c:pt idx="1676">
                  <c:v>9.6250999999999998</c:v>
                </c:pt>
                <c:pt idx="1677">
                  <c:v>9.8219999999999992</c:v>
                </c:pt>
                <c:pt idx="1678">
                  <c:v>10.013</c:v>
                </c:pt>
                <c:pt idx="1679">
                  <c:v>10.185</c:v>
                </c:pt>
                <c:pt idx="1680">
                  <c:v>10.38</c:v>
                </c:pt>
                <c:pt idx="1681">
                  <c:v>10.553000000000001</c:v>
                </c:pt>
                <c:pt idx="1682">
                  <c:v>10.731999999999999</c:v>
                </c:pt>
                <c:pt idx="1683">
                  <c:v>10.925000000000001</c:v>
                </c:pt>
                <c:pt idx="1684">
                  <c:v>11.1</c:v>
                </c:pt>
                <c:pt idx="1685">
                  <c:v>11.276</c:v>
                </c:pt>
                <c:pt idx="1686">
                  <c:v>11.464</c:v>
                </c:pt>
                <c:pt idx="1687">
                  <c:v>11.646000000000001</c:v>
                </c:pt>
                <c:pt idx="1688">
                  <c:v>11.823</c:v>
                </c:pt>
                <c:pt idx="1689">
                  <c:v>11.977</c:v>
                </c:pt>
                <c:pt idx="1690">
                  <c:v>12.118</c:v>
                </c:pt>
                <c:pt idx="1691">
                  <c:v>12.295999999999999</c:v>
                </c:pt>
                <c:pt idx="1692">
                  <c:v>12.47</c:v>
                </c:pt>
                <c:pt idx="1693">
                  <c:v>12.648999999999999</c:v>
                </c:pt>
                <c:pt idx="1694">
                  <c:v>12.834</c:v>
                </c:pt>
                <c:pt idx="1695">
                  <c:v>13.028</c:v>
                </c:pt>
                <c:pt idx="1696">
                  <c:v>13.206</c:v>
                </c:pt>
                <c:pt idx="1697">
                  <c:v>13.345000000000001</c:v>
                </c:pt>
                <c:pt idx="1698">
                  <c:v>13.515000000000001</c:v>
                </c:pt>
                <c:pt idx="1699">
                  <c:v>13.715</c:v>
                </c:pt>
                <c:pt idx="1700">
                  <c:v>13.913</c:v>
                </c:pt>
                <c:pt idx="1701">
                  <c:v>14.164</c:v>
                </c:pt>
                <c:pt idx="1702">
                  <c:v>14.446999999999999</c:v>
                </c:pt>
                <c:pt idx="1703">
                  <c:v>14.78</c:v>
                </c:pt>
                <c:pt idx="1704">
                  <c:v>15.068</c:v>
                </c:pt>
                <c:pt idx="1705">
                  <c:v>15.311999999999999</c:v>
                </c:pt>
                <c:pt idx="1706">
                  <c:v>15.526999999999999</c:v>
                </c:pt>
                <c:pt idx="1707">
                  <c:v>15.752000000000001</c:v>
                </c:pt>
                <c:pt idx="1708">
                  <c:v>16</c:v>
                </c:pt>
                <c:pt idx="1709">
                  <c:v>16.204000000000001</c:v>
                </c:pt>
                <c:pt idx="1710">
                  <c:v>16.393999999999998</c:v>
                </c:pt>
                <c:pt idx="1711">
                  <c:v>16.616</c:v>
                </c:pt>
                <c:pt idx="1712">
                  <c:v>16.843</c:v>
                </c:pt>
                <c:pt idx="1713">
                  <c:v>17.093</c:v>
                </c:pt>
                <c:pt idx="1714">
                  <c:v>17.388000000000002</c:v>
                </c:pt>
                <c:pt idx="1715">
                  <c:v>17.628</c:v>
                </c:pt>
                <c:pt idx="1716">
                  <c:v>17.835000000000001</c:v>
                </c:pt>
                <c:pt idx="1717">
                  <c:v>18.04</c:v>
                </c:pt>
                <c:pt idx="1718">
                  <c:v>18.238</c:v>
                </c:pt>
                <c:pt idx="1719">
                  <c:v>18.446999999999999</c:v>
                </c:pt>
                <c:pt idx="1720">
                  <c:v>18.640999999999998</c:v>
                </c:pt>
                <c:pt idx="1721">
                  <c:v>18.827000000000002</c:v>
                </c:pt>
                <c:pt idx="1722">
                  <c:v>18.986999999999998</c:v>
                </c:pt>
                <c:pt idx="1723">
                  <c:v>19.126999999999999</c:v>
                </c:pt>
                <c:pt idx="1724">
                  <c:v>19.286000000000001</c:v>
                </c:pt>
                <c:pt idx="1725">
                  <c:v>19.445</c:v>
                </c:pt>
                <c:pt idx="1726">
                  <c:v>19.603999999999999</c:v>
                </c:pt>
                <c:pt idx="1727">
                  <c:v>19.753</c:v>
                </c:pt>
                <c:pt idx="1728">
                  <c:v>19.890999999999998</c:v>
                </c:pt>
                <c:pt idx="1729">
                  <c:v>20.026</c:v>
                </c:pt>
                <c:pt idx="1730">
                  <c:v>20.16</c:v>
                </c:pt>
                <c:pt idx="1731">
                  <c:v>20.277999999999999</c:v>
                </c:pt>
                <c:pt idx="1732">
                  <c:v>20.376000000000001</c:v>
                </c:pt>
                <c:pt idx="1733">
                  <c:v>20.495000000000001</c:v>
                </c:pt>
                <c:pt idx="1734">
                  <c:v>20.608000000000001</c:v>
                </c:pt>
                <c:pt idx="1735">
                  <c:v>20.741</c:v>
                </c:pt>
                <c:pt idx="1736">
                  <c:v>20.853999999999999</c:v>
                </c:pt>
                <c:pt idx="1737">
                  <c:v>20.948</c:v>
                </c:pt>
                <c:pt idx="1738">
                  <c:v>21.018000000000001</c:v>
                </c:pt>
                <c:pt idx="1739">
                  <c:v>21.074000000000002</c:v>
                </c:pt>
                <c:pt idx="1740">
                  <c:v>21.125</c:v>
                </c:pt>
                <c:pt idx="1741">
                  <c:v>21.164999999999999</c:v>
                </c:pt>
                <c:pt idx="1742">
                  <c:v>21.213000000000001</c:v>
                </c:pt>
                <c:pt idx="1743">
                  <c:v>21.375</c:v>
                </c:pt>
                <c:pt idx="1744">
                  <c:v>21.538</c:v>
                </c:pt>
                <c:pt idx="1745">
                  <c:v>21.597000000000001</c:v>
                </c:pt>
                <c:pt idx="1746">
                  <c:v>21.684999999999999</c:v>
                </c:pt>
                <c:pt idx="1747">
                  <c:v>21.827999999999999</c:v>
                </c:pt>
                <c:pt idx="1748">
                  <c:v>21.902999999999999</c:v>
                </c:pt>
                <c:pt idx="1749">
                  <c:v>21.991</c:v>
                </c:pt>
                <c:pt idx="1750">
                  <c:v>22.08</c:v>
                </c:pt>
                <c:pt idx="1751">
                  <c:v>22.148</c:v>
                </c:pt>
                <c:pt idx="1752">
                  <c:v>22.225000000000001</c:v>
                </c:pt>
                <c:pt idx="1753">
                  <c:v>22.285</c:v>
                </c:pt>
                <c:pt idx="1754">
                  <c:v>22.331</c:v>
                </c:pt>
                <c:pt idx="1755">
                  <c:v>22.376999999999999</c:v>
                </c:pt>
                <c:pt idx="1756">
                  <c:v>22.452999999999999</c:v>
                </c:pt>
                <c:pt idx="1757">
                  <c:v>22.524000000000001</c:v>
                </c:pt>
                <c:pt idx="1758">
                  <c:v>22.619</c:v>
                </c:pt>
                <c:pt idx="1759">
                  <c:v>22.696999999999999</c:v>
                </c:pt>
                <c:pt idx="1760">
                  <c:v>22.773</c:v>
                </c:pt>
                <c:pt idx="1761">
                  <c:v>22.829000000000001</c:v>
                </c:pt>
                <c:pt idx="1762">
                  <c:v>22.855</c:v>
                </c:pt>
                <c:pt idx="1763">
                  <c:v>22.864000000000001</c:v>
                </c:pt>
                <c:pt idx="1764">
                  <c:v>22.893000000000001</c:v>
                </c:pt>
                <c:pt idx="1765">
                  <c:v>22.905000000000001</c:v>
                </c:pt>
                <c:pt idx="1766">
                  <c:v>22.968</c:v>
                </c:pt>
                <c:pt idx="1767">
                  <c:v>23.023</c:v>
                </c:pt>
                <c:pt idx="1768">
                  <c:v>23.067</c:v>
                </c:pt>
                <c:pt idx="1769">
                  <c:v>23.116</c:v>
                </c:pt>
                <c:pt idx="1770">
                  <c:v>23.207000000000001</c:v>
                </c:pt>
                <c:pt idx="1771">
                  <c:v>23.305</c:v>
                </c:pt>
                <c:pt idx="1772">
                  <c:v>23.39</c:v>
                </c:pt>
                <c:pt idx="1773">
                  <c:v>23.454999999999998</c:v>
                </c:pt>
                <c:pt idx="1774">
                  <c:v>23.501000000000001</c:v>
                </c:pt>
                <c:pt idx="1775">
                  <c:v>23.558</c:v>
                </c:pt>
                <c:pt idx="1776">
                  <c:v>23.611999999999998</c:v>
                </c:pt>
                <c:pt idx="1777">
                  <c:v>23.664999999999999</c:v>
                </c:pt>
                <c:pt idx="1778">
                  <c:v>23.696000000000002</c:v>
                </c:pt>
                <c:pt idx="1779">
                  <c:v>23.75</c:v>
                </c:pt>
                <c:pt idx="1780">
                  <c:v>23.802</c:v>
                </c:pt>
                <c:pt idx="1781">
                  <c:v>23.852</c:v>
                </c:pt>
                <c:pt idx="1782">
                  <c:v>23.884</c:v>
                </c:pt>
                <c:pt idx="1783">
                  <c:v>23.879000000000001</c:v>
                </c:pt>
                <c:pt idx="1784">
                  <c:v>23.876999999999999</c:v>
                </c:pt>
                <c:pt idx="1785">
                  <c:v>23.893000000000001</c:v>
                </c:pt>
                <c:pt idx="1786">
                  <c:v>23.922000000000001</c:v>
                </c:pt>
                <c:pt idx="1787">
                  <c:v>23.954999999999998</c:v>
                </c:pt>
                <c:pt idx="1788">
                  <c:v>23.995999999999999</c:v>
                </c:pt>
                <c:pt idx="1789">
                  <c:v>24.021000000000001</c:v>
                </c:pt>
                <c:pt idx="1790">
                  <c:v>24.073</c:v>
                </c:pt>
                <c:pt idx="1791">
                  <c:v>24.135000000000002</c:v>
                </c:pt>
                <c:pt idx="1792">
                  <c:v>24.175999999999998</c:v>
                </c:pt>
                <c:pt idx="1793">
                  <c:v>24.193999999999999</c:v>
                </c:pt>
                <c:pt idx="1794">
                  <c:v>24.209</c:v>
                </c:pt>
                <c:pt idx="1795">
                  <c:v>24.236999999999998</c:v>
                </c:pt>
                <c:pt idx="1796">
                  <c:v>24.248999999999999</c:v>
                </c:pt>
                <c:pt idx="1797">
                  <c:v>24.257000000000001</c:v>
                </c:pt>
                <c:pt idx="1798">
                  <c:v>24.257000000000001</c:v>
                </c:pt>
                <c:pt idx="1799">
                  <c:v>24.248999999999999</c:v>
                </c:pt>
                <c:pt idx="1800">
                  <c:v>24.259</c:v>
                </c:pt>
                <c:pt idx="1801">
                  <c:v>24.282</c:v>
                </c:pt>
                <c:pt idx="1802">
                  <c:v>24.312999999999999</c:v>
                </c:pt>
                <c:pt idx="1803">
                  <c:v>24.327000000000002</c:v>
                </c:pt>
                <c:pt idx="1804">
                  <c:v>24.334</c:v>
                </c:pt>
                <c:pt idx="1805">
                  <c:v>24.315999999999999</c:v>
                </c:pt>
                <c:pt idx="1806">
                  <c:v>24.294</c:v>
                </c:pt>
                <c:pt idx="1807">
                  <c:v>24.271999999999998</c:v>
                </c:pt>
                <c:pt idx="1808">
                  <c:v>24.283999999999999</c:v>
                </c:pt>
                <c:pt idx="1809">
                  <c:v>24.282</c:v>
                </c:pt>
                <c:pt idx="1810">
                  <c:v>24.303000000000001</c:v>
                </c:pt>
                <c:pt idx="1811">
                  <c:v>24.33</c:v>
                </c:pt>
                <c:pt idx="1812">
                  <c:v>24.344000000000001</c:v>
                </c:pt>
                <c:pt idx="1813">
                  <c:v>24.338999999999999</c:v>
                </c:pt>
                <c:pt idx="1814">
                  <c:v>24.327999999999999</c:v>
                </c:pt>
                <c:pt idx="1815">
                  <c:v>24.335000000000001</c:v>
                </c:pt>
                <c:pt idx="1816">
                  <c:v>24.326000000000001</c:v>
                </c:pt>
                <c:pt idx="1817">
                  <c:v>24.309000000000001</c:v>
                </c:pt>
                <c:pt idx="1818">
                  <c:v>24.297000000000001</c:v>
                </c:pt>
                <c:pt idx="1819">
                  <c:v>24.274999999999999</c:v>
                </c:pt>
                <c:pt idx="1820">
                  <c:v>24.254999999999999</c:v>
                </c:pt>
                <c:pt idx="1821">
                  <c:v>24.242999999999999</c:v>
                </c:pt>
                <c:pt idx="1822">
                  <c:v>24.198</c:v>
                </c:pt>
                <c:pt idx="1823">
                  <c:v>24.173999999999999</c:v>
                </c:pt>
                <c:pt idx="1824">
                  <c:v>24.123999999999999</c:v>
                </c:pt>
                <c:pt idx="1825">
                  <c:v>24.030999999999999</c:v>
                </c:pt>
                <c:pt idx="1826">
                  <c:v>23.91</c:v>
                </c:pt>
                <c:pt idx="1827">
                  <c:v>23.757000000000001</c:v>
                </c:pt>
                <c:pt idx="1828">
                  <c:v>23.571000000000002</c:v>
                </c:pt>
                <c:pt idx="1829">
                  <c:v>23.355</c:v>
                </c:pt>
                <c:pt idx="1830">
                  <c:v>23.154</c:v>
                </c:pt>
                <c:pt idx="1831">
                  <c:v>22.96</c:v>
                </c:pt>
                <c:pt idx="1832">
                  <c:v>22.623000000000001</c:v>
                </c:pt>
                <c:pt idx="1833">
                  <c:v>22.294</c:v>
                </c:pt>
                <c:pt idx="1834">
                  <c:v>21.963000000000001</c:v>
                </c:pt>
                <c:pt idx="1835">
                  <c:v>21.539000000000001</c:v>
                </c:pt>
                <c:pt idx="1836">
                  <c:v>21.167000000000002</c:v>
                </c:pt>
                <c:pt idx="1837">
                  <c:v>20.817</c:v>
                </c:pt>
                <c:pt idx="1838">
                  <c:v>20.407</c:v>
                </c:pt>
                <c:pt idx="1839">
                  <c:v>20.032</c:v>
                </c:pt>
                <c:pt idx="1840">
                  <c:v>19.643999999999998</c:v>
                </c:pt>
                <c:pt idx="1841">
                  <c:v>19.206</c:v>
                </c:pt>
                <c:pt idx="1842">
                  <c:v>18.768000000000001</c:v>
                </c:pt>
                <c:pt idx="1843">
                  <c:v>18.309000000000001</c:v>
                </c:pt>
                <c:pt idx="1844">
                  <c:v>17.847999999999999</c:v>
                </c:pt>
                <c:pt idx="1845">
                  <c:v>17.43</c:v>
                </c:pt>
                <c:pt idx="1846">
                  <c:v>17.009</c:v>
                </c:pt>
                <c:pt idx="1847">
                  <c:v>16.62</c:v>
                </c:pt>
                <c:pt idx="1848">
                  <c:v>16.323</c:v>
                </c:pt>
                <c:pt idx="1849">
                  <c:v>16.048999999999999</c:v>
                </c:pt>
                <c:pt idx="1850">
                  <c:v>15.779</c:v>
                </c:pt>
                <c:pt idx="1851">
                  <c:v>15.545999999999999</c:v>
                </c:pt>
                <c:pt idx="1852">
                  <c:v>15.291</c:v>
                </c:pt>
                <c:pt idx="1853">
                  <c:v>14.981</c:v>
                </c:pt>
                <c:pt idx="1854">
                  <c:v>14.709</c:v>
                </c:pt>
                <c:pt idx="1855">
                  <c:v>14.464</c:v>
                </c:pt>
                <c:pt idx="1856">
                  <c:v>14.217000000000001</c:v>
                </c:pt>
                <c:pt idx="1857">
                  <c:v>13.99</c:v>
                </c:pt>
                <c:pt idx="1858">
                  <c:v>13.721</c:v>
                </c:pt>
                <c:pt idx="1859">
                  <c:v>13.509</c:v>
                </c:pt>
                <c:pt idx="1860">
                  <c:v>13.31</c:v>
                </c:pt>
                <c:pt idx="1861">
                  <c:v>13.074</c:v>
                </c:pt>
                <c:pt idx="1862">
                  <c:v>12.872</c:v>
                </c:pt>
                <c:pt idx="1863">
                  <c:v>12.677</c:v>
                </c:pt>
                <c:pt idx="1864">
                  <c:v>12.423999999999999</c:v>
                </c:pt>
                <c:pt idx="1865">
                  <c:v>12.207000000000001</c:v>
                </c:pt>
                <c:pt idx="1866">
                  <c:v>12.016999999999999</c:v>
                </c:pt>
                <c:pt idx="1867">
                  <c:v>11.849</c:v>
                </c:pt>
                <c:pt idx="1868">
                  <c:v>11.71</c:v>
                </c:pt>
                <c:pt idx="1869">
                  <c:v>11.571</c:v>
                </c:pt>
                <c:pt idx="1870">
                  <c:v>11.427</c:v>
                </c:pt>
                <c:pt idx="1871">
                  <c:v>11.281000000000001</c:v>
                </c:pt>
                <c:pt idx="1872">
                  <c:v>11.099</c:v>
                </c:pt>
                <c:pt idx="1873">
                  <c:v>10.851000000000001</c:v>
                </c:pt>
                <c:pt idx="1874">
                  <c:v>10.58</c:v>
                </c:pt>
                <c:pt idx="1875">
                  <c:v>10.345000000000001</c:v>
                </c:pt>
                <c:pt idx="1876">
                  <c:v>10.118</c:v>
                </c:pt>
                <c:pt idx="1877">
                  <c:v>9.8849999999999998</c:v>
                </c:pt>
                <c:pt idx="1878">
                  <c:v>9.6738</c:v>
                </c:pt>
                <c:pt idx="1879">
                  <c:v>9.4823000000000004</c:v>
                </c:pt>
                <c:pt idx="1880">
                  <c:v>9.2561999999999998</c:v>
                </c:pt>
                <c:pt idx="1881">
                  <c:v>8.9957999999999991</c:v>
                </c:pt>
                <c:pt idx="1882">
                  <c:v>8.6981000000000002</c:v>
                </c:pt>
                <c:pt idx="1883">
                  <c:v>8.3859999999999992</c:v>
                </c:pt>
                <c:pt idx="1884">
                  <c:v>8.0078999999999994</c:v>
                </c:pt>
                <c:pt idx="1885">
                  <c:v>7.6462000000000003</c:v>
                </c:pt>
                <c:pt idx="1886">
                  <c:v>7.2803000000000004</c:v>
                </c:pt>
                <c:pt idx="1887">
                  <c:v>6.8442999999999996</c:v>
                </c:pt>
                <c:pt idx="1888">
                  <c:v>6.3541999999999996</c:v>
                </c:pt>
                <c:pt idx="1889">
                  <c:v>5.8623000000000003</c:v>
                </c:pt>
                <c:pt idx="1890">
                  <c:v>5.3771000000000004</c:v>
                </c:pt>
                <c:pt idx="1891">
                  <c:v>4.9257</c:v>
                </c:pt>
                <c:pt idx="1892">
                  <c:v>4.4450000000000003</c:v>
                </c:pt>
                <c:pt idx="1893">
                  <c:v>3.9117999999999999</c:v>
                </c:pt>
                <c:pt idx="1894">
                  <c:v>3.4542999999999999</c:v>
                </c:pt>
                <c:pt idx="1895">
                  <c:v>2.9754</c:v>
                </c:pt>
                <c:pt idx="1896">
                  <c:v>2.4668999999999999</c:v>
                </c:pt>
                <c:pt idx="1897">
                  <c:v>1.9998</c:v>
                </c:pt>
                <c:pt idx="1898">
                  <c:v>1.5244</c:v>
                </c:pt>
                <c:pt idx="1899">
                  <c:v>1.0425</c:v>
                </c:pt>
                <c:pt idx="1900">
                  <c:v>0.52261999999999997</c:v>
                </c:pt>
                <c:pt idx="1901">
                  <c:v>4.6884000000000002E-2</c:v>
                </c:pt>
                <c:pt idx="1902">
                  <c:v>-0.46459</c:v>
                </c:pt>
                <c:pt idx="1903">
                  <c:v>-1</c:v>
                </c:pt>
                <c:pt idx="1904">
                  <c:v>-1.5247999999999999</c:v>
                </c:pt>
                <c:pt idx="1905">
                  <c:v>-2.0381999999999998</c:v>
                </c:pt>
                <c:pt idx="1906">
                  <c:v>-2.5621999999999998</c:v>
                </c:pt>
                <c:pt idx="1907">
                  <c:v>-3.0726</c:v>
                </c:pt>
                <c:pt idx="1908">
                  <c:v>-3.5754000000000001</c:v>
                </c:pt>
                <c:pt idx="1909">
                  <c:v>-4.0964999999999998</c:v>
                </c:pt>
                <c:pt idx="1910">
                  <c:v>-4.6003999999999996</c:v>
                </c:pt>
                <c:pt idx="1911">
                  <c:v>-5.0888999999999998</c:v>
                </c:pt>
                <c:pt idx="1912">
                  <c:v>-5.5800999999999998</c:v>
                </c:pt>
                <c:pt idx="1913">
                  <c:v>-6.0826000000000002</c:v>
                </c:pt>
                <c:pt idx="1914">
                  <c:v>-6.5853999999999999</c:v>
                </c:pt>
                <c:pt idx="1915">
                  <c:v>-7.0418000000000003</c:v>
                </c:pt>
                <c:pt idx="1916">
                  <c:v>-7.4493</c:v>
                </c:pt>
                <c:pt idx="1917">
                  <c:v>-7.8730000000000002</c:v>
                </c:pt>
                <c:pt idx="1918">
                  <c:v>-8.2758000000000003</c:v>
                </c:pt>
                <c:pt idx="1919">
                  <c:v>-8.6333000000000002</c:v>
                </c:pt>
                <c:pt idx="1920">
                  <c:v>-8.9886999999999997</c:v>
                </c:pt>
                <c:pt idx="1921">
                  <c:v>-9.3149999999999995</c:v>
                </c:pt>
                <c:pt idx="1922">
                  <c:v>-9.6480999999999995</c:v>
                </c:pt>
                <c:pt idx="1923">
                  <c:v>-9.9190000000000005</c:v>
                </c:pt>
                <c:pt idx="1924">
                  <c:v>-10.209</c:v>
                </c:pt>
                <c:pt idx="1925">
                  <c:v>-10.510999999999999</c:v>
                </c:pt>
                <c:pt idx="1926">
                  <c:v>-10.773</c:v>
                </c:pt>
                <c:pt idx="1927">
                  <c:v>-10.996</c:v>
                </c:pt>
                <c:pt idx="1928">
                  <c:v>-11.202</c:v>
                </c:pt>
                <c:pt idx="1929">
                  <c:v>-11.414999999999999</c:v>
                </c:pt>
                <c:pt idx="1930">
                  <c:v>-11.661</c:v>
                </c:pt>
                <c:pt idx="1931">
                  <c:v>-11.884</c:v>
                </c:pt>
                <c:pt idx="1932">
                  <c:v>-12.071999999999999</c:v>
                </c:pt>
                <c:pt idx="1933">
                  <c:v>-12.217000000000001</c:v>
                </c:pt>
                <c:pt idx="1934">
                  <c:v>-12.351000000000001</c:v>
                </c:pt>
                <c:pt idx="1935">
                  <c:v>-12.497</c:v>
                </c:pt>
                <c:pt idx="1936">
                  <c:v>-12.691000000000001</c:v>
                </c:pt>
                <c:pt idx="1937">
                  <c:v>-12.913</c:v>
                </c:pt>
                <c:pt idx="1938">
                  <c:v>-13.122999999999999</c:v>
                </c:pt>
                <c:pt idx="1939">
                  <c:v>-13.304</c:v>
                </c:pt>
                <c:pt idx="1940">
                  <c:v>-13.444000000000001</c:v>
                </c:pt>
                <c:pt idx="1941">
                  <c:v>-13.557</c:v>
                </c:pt>
                <c:pt idx="1942">
                  <c:v>-13.648999999999999</c:v>
                </c:pt>
                <c:pt idx="1943">
                  <c:v>-13.772</c:v>
                </c:pt>
                <c:pt idx="1944">
                  <c:v>-13.911</c:v>
                </c:pt>
                <c:pt idx="1945">
                  <c:v>-14.074999999999999</c:v>
                </c:pt>
                <c:pt idx="1946">
                  <c:v>-14.182</c:v>
                </c:pt>
                <c:pt idx="1947">
                  <c:v>-14.246</c:v>
                </c:pt>
                <c:pt idx="1948">
                  <c:v>-14.433</c:v>
                </c:pt>
                <c:pt idx="1949">
                  <c:v>-14.670999999999999</c:v>
                </c:pt>
                <c:pt idx="1950">
                  <c:v>-14.834</c:v>
                </c:pt>
                <c:pt idx="1951">
                  <c:v>-14.93</c:v>
                </c:pt>
                <c:pt idx="1952">
                  <c:v>-15.018000000000001</c:v>
                </c:pt>
                <c:pt idx="1953">
                  <c:v>-15.086</c:v>
                </c:pt>
                <c:pt idx="1954">
                  <c:v>-15.162000000000001</c:v>
                </c:pt>
                <c:pt idx="1955">
                  <c:v>-15.231999999999999</c:v>
                </c:pt>
                <c:pt idx="1956">
                  <c:v>-15.285</c:v>
                </c:pt>
                <c:pt idx="1957">
                  <c:v>-15.347</c:v>
                </c:pt>
                <c:pt idx="1958">
                  <c:v>-15.446</c:v>
                </c:pt>
                <c:pt idx="1959">
                  <c:v>-15.55</c:v>
                </c:pt>
                <c:pt idx="1960">
                  <c:v>-15.644</c:v>
                </c:pt>
                <c:pt idx="1961">
                  <c:v>-15.742000000000001</c:v>
                </c:pt>
                <c:pt idx="1962">
                  <c:v>-15.808999999999999</c:v>
                </c:pt>
                <c:pt idx="1963">
                  <c:v>-15.856</c:v>
                </c:pt>
                <c:pt idx="1964">
                  <c:v>-15.904</c:v>
                </c:pt>
                <c:pt idx="1965">
                  <c:v>-15.956</c:v>
                </c:pt>
                <c:pt idx="1966">
                  <c:v>-16.026</c:v>
                </c:pt>
                <c:pt idx="1967">
                  <c:v>-16.138999999999999</c:v>
                </c:pt>
                <c:pt idx="1968">
                  <c:v>-16.233000000000001</c:v>
                </c:pt>
                <c:pt idx="1969">
                  <c:v>-16.323</c:v>
                </c:pt>
                <c:pt idx="1970">
                  <c:v>-16.411999999999999</c:v>
                </c:pt>
                <c:pt idx="1971">
                  <c:v>-16.474</c:v>
                </c:pt>
                <c:pt idx="1972">
                  <c:v>-16.5</c:v>
                </c:pt>
                <c:pt idx="1973">
                  <c:v>-16.533999999999999</c:v>
                </c:pt>
                <c:pt idx="1974">
                  <c:v>-16.550999999999998</c:v>
                </c:pt>
                <c:pt idx="1975">
                  <c:v>-16.571999999999999</c:v>
                </c:pt>
                <c:pt idx="1976">
                  <c:v>-16.603000000000002</c:v>
                </c:pt>
                <c:pt idx="1977">
                  <c:v>-16.648</c:v>
                </c:pt>
                <c:pt idx="1978">
                  <c:v>-16.696999999999999</c:v>
                </c:pt>
                <c:pt idx="1979">
                  <c:v>-16.751999999999999</c:v>
                </c:pt>
                <c:pt idx="1980">
                  <c:v>-16.794</c:v>
                </c:pt>
                <c:pt idx="1981">
                  <c:v>-16.800999999999998</c:v>
                </c:pt>
                <c:pt idx="1982">
                  <c:v>-16.774999999999999</c:v>
                </c:pt>
                <c:pt idx="1983">
                  <c:v>-16.738</c:v>
                </c:pt>
                <c:pt idx="1984">
                  <c:v>-16.748999999999999</c:v>
                </c:pt>
                <c:pt idx="1985">
                  <c:v>-16.757999999999999</c:v>
                </c:pt>
                <c:pt idx="1986">
                  <c:v>-16.802</c:v>
                </c:pt>
                <c:pt idx="1987">
                  <c:v>-16.858000000000001</c:v>
                </c:pt>
                <c:pt idx="1988">
                  <c:v>-16.925999999999998</c:v>
                </c:pt>
                <c:pt idx="1989">
                  <c:v>-16.975999999999999</c:v>
                </c:pt>
                <c:pt idx="1990">
                  <c:v>-17.021999999999998</c:v>
                </c:pt>
                <c:pt idx="1991">
                  <c:v>-17.052</c:v>
                </c:pt>
                <c:pt idx="1992">
                  <c:v>-17.082999999999998</c:v>
                </c:pt>
                <c:pt idx="1993">
                  <c:v>-17.094000000000001</c:v>
                </c:pt>
                <c:pt idx="1994">
                  <c:v>-17.128</c:v>
                </c:pt>
                <c:pt idx="1995">
                  <c:v>-17.148</c:v>
                </c:pt>
                <c:pt idx="1996">
                  <c:v>-17.169</c:v>
                </c:pt>
                <c:pt idx="1997">
                  <c:v>-17.204000000000001</c:v>
                </c:pt>
                <c:pt idx="1998">
                  <c:v>-17.239000000000001</c:v>
                </c:pt>
                <c:pt idx="1999">
                  <c:v>-17.265000000000001</c:v>
                </c:pt>
                <c:pt idx="2000">
                  <c:v>-17.3</c:v>
                </c:pt>
                <c:pt idx="2001">
                  <c:v>-17.343</c:v>
                </c:pt>
                <c:pt idx="2002">
                  <c:v>-17.343</c:v>
                </c:pt>
                <c:pt idx="2003">
                  <c:v>-17.366</c:v>
                </c:pt>
                <c:pt idx="2004">
                  <c:v>-17.388000000000002</c:v>
                </c:pt>
                <c:pt idx="2005">
                  <c:v>-17.404</c:v>
                </c:pt>
                <c:pt idx="2006">
                  <c:v>-17.399000000000001</c:v>
                </c:pt>
                <c:pt idx="2007">
                  <c:v>-17.407</c:v>
                </c:pt>
                <c:pt idx="2008">
                  <c:v>-17.440999999999999</c:v>
                </c:pt>
                <c:pt idx="2009">
                  <c:v>-17.488</c:v>
                </c:pt>
                <c:pt idx="2010">
                  <c:v>-17.533000000000001</c:v>
                </c:pt>
                <c:pt idx="2011">
                  <c:v>-17.577000000000002</c:v>
                </c:pt>
                <c:pt idx="2012">
                  <c:v>-17.613</c:v>
                </c:pt>
                <c:pt idx="2013">
                  <c:v>-17.626999999999999</c:v>
                </c:pt>
                <c:pt idx="2014">
                  <c:v>-17.638000000000002</c:v>
                </c:pt>
                <c:pt idx="2015">
                  <c:v>-17.648</c:v>
                </c:pt>
                <c:pt idx="2016">
                  <c:v>-17.670999999999999</c:v>
                </c:pt>
                <c:pt idx="2017">
                  <c:v>-17.696999999999999</c:v>
                </c:pt>
                <c:pt idx="2018">
                  <c:v>-17.721</c:v>
                </c:pt>
                <c:pt idx="2019">
                  <c:v>-17.736999999999998</c:v>
                </c:pt>
                <c:pt idx="2020">
                  <c:v>-17.734999999999999</c:v>
                </c:pt>
                <c:pt idx="2021">
                  <c:v>-17.725000000000001</c:v>
                </c:pt>
                <c:pt idx="2022">
                  <c:v>-17.725999999999999</c:v>
                </c:pt>
                <c:pt idx="2023">
                  <c:v>-17.724</c:v>
                </c:pt>
                <c:pt idx="2024">
                  <c:v>-17.742999999999999</c:v>
                </c:pt>
                <c:pt idx="2025">
                  <c:v>-17.774999999999999</c:v>
                </c:pt>
                <c:pt idx="2026">
                  <c:v>-17.814</c:v>
                </c:pt>
                <c:pt idx="2027">
                  <c:v>-17.844000000000001</c:v>
                </c:pt>
                <c:pt idx="2028">
                  <c:v>-17.861000000000001</c:v>
                </c:pt>
                <c:pt idx="2029">
                  <c:v>-17.859000000000002</c:v>
                </c:pt>
                <c:pt idx="2030">
                  <c:v>-17.844000000000001</c:v>
                </c:pt>
                <c:pt idx="2031">
                  <c:v>-17.829999999999998</c:v>
                </c:pt>
                <c:pt idx="2032">
                  <c:v>-17.824999999999999</c:v>
                </c:pt>
                <c:pt idx="2033">
                  <c:v>-17.803000000000001</c:v>
                </c:pt>
                <c:pt idx="2034">
                  <c:v>-17.794</c:v>
                </c:pt>
                <c:pt idx="2035">
                  <c:v>-17.779</c:v>
                </c:pt>
                <c:pt idx="2036">
                  <c:v>-17.780999999999999</c:v>
                </c:pt>
                <c:pt idx="2037">
                  <c:v>-17.763000000000002</c:v>
                </c:pt>
                <c:pt idx="2038">
                  <c:v>-17.754000000000001</c:v>
                </c:pt>
                <c:pt idx="2039">
                  <c:v>-17.736000000000001</c:v>
                </c:pt>
                <c:pt idx="2040">
                  <c:v>-17.684999999999999</c:v>
                </c:pt>
                <c:pt idx="2041">
                  <c:v>-17.651</c:v>
                </c:pt>
                <c:pt idx="2042">
                  <c:v>-17.641999999999999</c:v>
                </c:pt>
                <c:pt idx="2043">
                  <c:v>-17.577999999999999</c:v>
                </c:pt>
                <c:pt idx="2044">
                  <c:v>-17.527000000000001</c:v>
                </c:pt>
                <c:pt idx="2045">
                  <c:v>-17.491</c:v>
                </c:pt>
                <c:pt idx="2046">
                  <c:v>-17.439</c:v>
                </c:pt>
                <c:pt idx="2047">
                  <c:v>-17.361999999999998</c:v>
                </c:pt>
                <c:pt idx="2048">
                  <c:v>-17.260000000000002</c:v>
                </c:pt>
                <c:pt idx="2049">
                  <c:v>-17.170999999999999</c:v>
                </c:pt>
                <c:pt idx="2050">
                  <c:v>-17.061</c:v>
                </c:pt>
                <c:pt idx="2051">
                  <c:v>-16.940999999999999</c:v>
                </c:pt>
                <c:pt idx="2052">
                  <c:v>-16.788</c:v>
                </c:pt>
                <c:pt idx="2053">
                  <c:v>-16.614000000000001</c:v>
                </c:pt>
                <c:pt idx="2054">
                  <c:v>-16.405999999999999</c:v>
                </c:pt>
                <c:pt idx="2055">
                  <c:v>-16.146000000000001</c:v>
                </c:pt>
                <c:pt idx="2056">
                  <c:v>-15.855</c:v>
                </c:pt>
                <c:pt idx="2057">
                  <c:v>-15.503</c:v>
                </c:pt>
                <c:pt idx="2058">
                  <c:v>-15.19</c:v>
                </c:pt>
                <c:pt idx="2059">
                  <c:v>-14.904999999999999</c:v>
                </c:pt>
                <c:pt idx="2060">
                  <c:v>-14.589</c:v>
                </c:pt>
                <c:pt idx="2061">
                  <c:v>-14.307</c:v>
                </c:pt>
                <c:pt idx="2062">
                  <c:v>-14.02</c:v>
                </c:pt>
                <c:pt idx="2063">
                  <c:v>-13.661</c:v>
                </c:pt>
                <c:pt idx="2064">
                  <c:v>-13.253</c:v>
                </c:pt>
                <c:pt idx="2065">
                  <c:v>-12.852</c:v>
                </c:pt>
                <c:pt idx="2066">
                  <c:v>-12.49</c:v>
                </c:pt>
                <c:pt idx="2067">
                  <c:v>-12.114000000000001</c:v>
                </c:pt>
                <c:pt idx="2068">
                  <c:v>-11.712999999999999</c:v>
                </c:pt>
                <c:pt idx="2069">
                  <c:v>-11.33</c:v>
                </c:pt>
                <c:pt idx="2070">
                  <c:v>-11.023999999999999</c:v>
                </c:pt>
                <c:pt idx="2071">
                  <c:v>-10.769</c:v>
                </c:pt>
                <c:pt idx="2072">
                  <c:v>-10.577999999999999</c:v>
                </c:pt>
                <c:pt idx="2073">
                  <c:v>-10.365</c:v>
                </c:pt>
                <c:pt idx="2074">
                  <c:v>-10.115</c:v>
                </c:pt>
                <c:pt idx="2075">
                  <c:v>-9.8765000000000001</c:v>
                </c:pt>
                <c:pt idx="2076">
                  <c:v>-9.6277000000000008</c:v>
                </c:pt>
                <c:pt idx="2077">
                  <c:v>-9.3397000000000006</c:v>
                </c:pt>
                <c:pt idx="2078">
                  <c:v>-9.0350999999999999</c:v>
                </c:pt>
                <c:pt idx="2079">
                  <c:v>-8.7345000000000006</c:v>
                </c:pt>
                <c:pt idx="2080">
                  <c:v>-8.4111999999999991</c:v>
                </c:pt>
                <c:pt idx="2081">
                  <c:v>-8.0587999999999997</c:v>
                </c:pt>
                <c:pt idx="2082">
                  <c:v>-7.7196999999999996</c:v>
                </c:pt>
                <c:pt idx="2083">
                  <c:v>-7.3985000000000003</c:v>
                </c:pt>
                <c:pt idx="2084">
                  <c:v>-7.0997000000000003</c:v>
                </c:pt>
                <c:pt idx="2085">
                  <c:v>-6.7781000000000002</c:v>
                </c:pt>
                <c:pt idx="2086">
                  <c:v>-6.4260999999999999</c:v>
                </c:pt>
                <c:pt idx="2087">
                  <c:v>-6.0842000000000001</c:v>
                </c:pt>
                <c:pt idx="2088">
                  <c:v>-5.7156000000000002</c:v>
                </c:pt>
                <c:pt idx="2089">
                  <c:v>-5.3609999999999998</c:v>
                </c:pt>
                <c:pt idx="2090">
                  <c:v>-4.9932999999999996</c:v>
                </c:pt>
                <c:pt idx="2091">
                  <c:v>-4.6017000000000001</c:v>
                </c:pt>
                <c:pt idx="2092">
                  <c:v>-4.1974</c:v>
                </c:pt>
                <c:pt idx="2093">
                  <c:v>-3.7991000000000001</c:v>
                </c:pt>
                <c:pt idx="2094">
                  <c:v>-3.4013</c:v>
                </c:pt>
                <c:pt idx="2095">
                  <c:v>-3.0419999999999998</c:v>
                </c:pt>
                <c:pt idx="2096">
                  <c:v>-2.6261999999999999</c:v>
                </c:pt>
                <c:pt idx="2097">
                  <c:v>-2.2088999999999999</c:v>
                </c:pt>
                <c:pt idx="2098">
                  <c:v>-1.825</c:v>
                </c:pt>
                <c:pt idx="2099">
                  <c:v>-1.4766999999999999</c:v>
                </c:pt>
                <c:pt idx="2100">
                  <c:v>-1.1383000000000001</c:v>
                </c:pt>
                <c:pt idx="2101">
                  <c:v>-0.76283000000000001</c:v>
                </c:pt>
                <c:pt idx="2102">
                  <c:v>-0.40161999999999998</c:v>
                </c:pt>
                <c:pt idx="2103">
                  <c:v>-5.4167E-2</c:v>
                </c:pt>
                <c:pt idx="2104">
                  <c:v>0.26744000000000001</c:v>
                </c:pt>
                <c:pt idx="2105">
                  <c:v>0.60409999999999997</c:v>
                </c:pt>
                <c:pt idx="2106">
                  <c:v>0.93389</c:v>
                </c:pt>
                <c:pt idx="2107">
                  <c:v>1.2706</c:v>
                </c:pt>
                <c:pt idx="2108">
                  <c:v>1.5951</c:v>
                </c:pt>
                <c:pt idx="2109">
                  <c:v>1.8885000000000001</c:v>
                </c:pt>
                <c:pt idx="2110">
                  <c:v>2.1909000000000001</c:v>
                </c:pt>
                <c:pt idx="2111">
                  <c:v>2.5463</c:v>
                </c:pt>
                <c:pt idx="2112">
                  <c:v>2.8847999999999998</c:v>
                </c:pt>
                <c:pt idx="2113">
                  <c:v>3.1229</c:v>
                </c:pt>
                <c:pt idx="2114">
                  <c:v>3.3584000000000001</c:v>
                </c:pt>
                <c:pt idx="2115">
                  <c:v>3.6343999999999999</c:v>
                </c:pt>
                <c:pt idx="2116">
                  <c:v>3.8828</c:v>
                </c:pt>
                <c:pt idx="2117">
                  <c:v>4.0823</c:v>
                </c:pt>
                <c:pt idx="2118">
                  <c:v>4.226</c:v>
                </c:pt>
                <c:pt idx="2119">
                  <c:v>4.3960999999999997</c:v>
                </c:pt>
                <c:pt idx="2120">
                  <c:v>4.5438000000000001</c:v>
                </c:pt>
                <c:pt idx="2121">
                  <c:v>4.6528999999999998</c:v>
                </c:pt>
                <c:pt idx="2122">
                  <c:v>4.7713999999999999</c:v>
                </c:pt>
                <c:pt idx="2123">
                  <c:v>4.8893000000000004</c:v>
                </c:pt>
                <c:pt idx="2124">
                  <c:v>5.0331000000000001</c:v>
                </c:pt>
                <c:pt idx="2125">
                  <c:v>5.1826999999999996</c:v>
                </c:pt>
                <c:pt idx="2126">
                  <c:v>5.3250999999999999</c:v>
                </c:pt>
                <c:pt idx="2127">
                  <c:v>5.4634</c:v>
                </c:pt>
                <c:pt idx="2128">
                  <c:v>5.6405000000000003</c:v>
                </c:pt>
                <c:pt idx="2129">
                  <c:v>5.8441000000000001</c:v>
                </c:pt>
                <c:pt idx="2130">
                  <c:v>6.0571000000000002</c:v>
                </c:pt>
                <c:pt idx="2131">
                  <c:v>6.2812000000000001</c:v>
                </c:pt>
                <c:pt idx="2132">
                  <c:v>6.4687999999999999</c:v>
                </c:pt>
                <c:pt idx="2133">
                  <c:v>6.6768000000000001</c:v>
                </c:pt>
                <c:pt idx="2134">
                  <c:v>6.9054000000000002</c:v>
                </c:pt>
                <c:pt idx="2135">
                  <c:v>7.1516000000000002</c:v>
                </c:pt>
                <c:pt idx="2136">
                  <c:v>7.4081000000000001</c:v>
                </c:pt>
                <c:pt idx="2137">
                  <c:v>7.6475999999999997</c:v>
                </c:pt>
                <c:pt idx="2138">
                  <c:v>7.9359999999999999</c:v>
                </c:pt>
                <c:pt idx="2139">
                  <c:v>8.2295999999999996</c:v>
                </c:pt>
                <c:pt idx="2140">
                  <c:v>8.5441000000000003</c:v>
                </c:pt>
                <c:pt idx="2141">
                  <c:v>8.8566000000000003</c:v>
                </c:pt>
                <c:pt idx="2142">
                  <c:v>9.1409000000000002</c:v>
                </c:pt>
                <c:pt idx="2143">
                  <c:v>9.4274000000000004</c:v>
                </c:pt>
                <c:pt idx="2144">
                  <c:v>9.7341999999999995</c:v>
                </c:pt>
                <c:pt idx="2145">
                  <c:v>10.021000000000001</c:v>
                </c:pt>
                <c:pt idx="2146">
                  <c:v>10.291</c:v>
                </c:pt>
                <c:pt idx="2147">
                  <c:v>10.538</c:v>
                </c:pt>
                <c:pt idx="2148">
                  <c:v>10.78</c:v>
                </c:pt>
                <c:pt idx="2149">
                  <c:v>11.013</c:v>
                </c:pt>
                <c:pt idx="2150">
                  <c:v>11.241</c:v>
                </c:pt>
                <c:pt idx="2151">
                  <c:v>11.476000000000001</c:v>
                </c:pt>
                <c:pt idx="2152">
                  <c:v>11.68</c:v>
                </c:pt>
                <c:pt idx="2153">
                  <c:v>11.846</c:v>
                </c:pt>
                <c:pt idx="2154">
                  <c:v>12.004</c:v>
                </c:pt>
                <c:pt idx="2155">
                  <c:v>12.154</c:v>
                </c:pt>
                <c:pt idx="2156">
                  <c:v>12.324999999999999</c:v>
                </c:pt>
                <c:pt idx="2157">
                  <c:v>12.505000000000001</c:v>
                </c:pt>
                <c:pt idx="2158">
                  <c:v>12.677</c:v>
                </c:pt>
                <c:pt idx="2159">
                  <c:v>12.879</c:v>
                </c:pt>
                <c:pt idx="2160">
                  <c:v>13.102</c:v>
                </c:pt>
                <c:pt idx="2161">
                  <c:v>13.327</c:v>
                </c:pt>
                <c:pt idx="2162">
                  <c:v>13.553000000000001</c:v>
                </c:pt>
                <c:pt idx="2163">
                  <c:v>13.773</c:v>
                </c:pt>
                <c:pt idx="2164">
                  <c:v>14.042</c:v>
                </c:pt>
                <c:pt idx="2165">
                  <c:v>14.317</c:v>
                </c:pt>
                <c:pt idx="2166">
                  <c:v>14.497</c:v>
                </c:pt>
                <c:pt idx="2167">
                  <c:v>14.705</c:v>
                </c:pt>
                <c:pt idx="2168">
                  <c:v>14.943</c:v>
                </c:pt>
                <c:pt idx="2169">
                  <c:v>15.127000000000001</c:v>
                </c:pt>
                <c:pt idx="2170">
                  <c:v>15.33</c:v>
                </c:pt>
                <c:pt idx="2171">
                  <c:v>15.61</c:v>
                </c:pt>
                <c:pt idx="2172">
                  <c:v>15.885</c:v>
                </c:pt>
                <c:pt idx="2173">
                  <c:v>16.084</c:v>
                </c:pt>
                <c:pt idx="2174">
                  <c:v>16.251999999999999</c:v>
                </c:pt>
                <c:pt idx="2175">
                  <c:v>16.478999999999999</c:v>
                </c:pt>
                <c:pt idx="2176">
                  <c:v>16.762</c:v>
                </c:pt>
                <c:pt idx="2177">
                  <c:v>17.047999999999998</c:v>
                </c:pt>
                <c:pt idx="2178">
                  <c:v>17.29</c:v>
                </c:pt>
                <c:pt idx="2179">
                  <c:v>17.515000000000001</c:v>
                </c:pt>
                <c:pt idx="2180">
                  <c:v>17.751999999999999</c:v>
                </c:pt>
                <c:pt idx="2181">
                  <c:v>17.966999999999999</c:v>
                </c:pt>
                <c:pt idx="2182">
                  <c:v>18.184999999999999</c:v>
                </c:pt>
                <c:pt idx="2183">
                  <c:v>18.373000000000001</c:v>
                </c:pt>
                <c:pt idx="2184">
                  <c:v>18.553999999999998</c:v>
                </c:pt>
                <c:pt idx="2185">
                  <c:v>18.734000000000002</c:v>
                </c:pt>
                <c:pt idx="2186">
                  <c:v>18.878</c:v>
                </c:pt>
                <c:pt idx="2187">
                  <c:v>19.023</c:v>
                </c:pt>
                <c:pt idx="2188">
                  <c:v>19.161000000000001</c:v>
                </c:pt>
                <c:pt idx="2189">
                  <c:v>19.303999999999998</c:v>
                </c:pt>
                <c:pt idx="2190">
                  <c:v>19.474</c:v>
                </c:pt>
                <c:pt idx="2191">
                  <c:v>19.631</c:v>
                </c:pt>
                <c:pt idx="2192">
                  <c:v>19.777999999999999</c:v>
                </c:pt>
                <c:pt idx="2193">
                  <c:v>19.925999999999998</c:v>
                </c:pt>
                <c:pt idx="2194">
                  <c:v>20.027999999999999</c:v>
                </c:pt>
                <c:pt idx="2195">
                  <c:v>20.131</c:v>
                </c:pt>
                <c:pt idx="2196">
                  <c:v>20.23</c:v>
                </c:pt>
                <c:pt idx="2197">
                  <c:v>20.309000000000001</c:v>
                </c:pt>
                <c:pt idx="2198">
                  <c:v>20.361000000000001</c:v>
                </c:pt>
                <c:pt idx="2199">
                  <c:v>20.431000000000001</c:v>
                </c:pt>
                <c:pt idx="2200">
                  <c:v>20.539000000000001</c:v>
                </c:pt>
                <c:pt idx="2201">
                  <c:v>20.658000000000001</c:v>
                </c:pt>
                <c:pt idx="2202">
                  <c:v>20.8</c:v>
                </c:pt>
                <c:pt idx="2203">
                  <c:v>20.945</c:v>
                </c:pt>
                <c:pt idx="2204">
                  <c:v>21.065999999999999</c:v>
                </c:pt>
                <c:pt idx="2205">
                  <c:v>21.163</c:v>
                </c:pt>
                <c:pt idx="2206">
                  <c:v>21.289000000000001</c:v>
                </c:pt>
                <c:pt idx="2207">
                  <c:v>21.388000000000002</c:v>
                </c:pt>
                <c:pt idx="2208">
                  <c:v>21.428999999999998</c:v>
                </c:pt>
                <c:pt idx="2209">
                  <c:v>21.456</c:v>
                </c:pt>
                <c:pt idx="2210">
                  <c:v>21.492999999999999</c:v>
                </c:pt>
                <c:pt idx="2211">
                  <c:v>21.539000000000001</c:v>
                </c:pt>
                <c:pt idx="2212">
                  <c:v>21.582999999999998</c:v>
                </c:pt>
                <c:pt idx="2213">
                  <c:v>21.626999999999999</c:v>
                </c:pt>
                <c:pt idx="2214">
                  <c:v>21.678999999999998</c:v>
                </c:pt>
                <c:pt idx="2215">
                  <c:v>21.736999999999998</c:v>
                </c:pt>
                <c:pt idx="2216">
                  <c:v>21.81</c:v>
                </c:pt>
                <c:pt idx="2217">
                  <c:v>21.899000000000001</c:v>
                </c:pt>
                <c:pt idx="2218">
                  <c:v>22.004000000000001</c:v>
                </c:pt>
                <c:pt idx="2219">
                  <c:v>22.067</c:v>
                </c:pt>
                <c:pt idx="2220">
                  <c:v>22.116</c:v>
                </c:pt>
                <c:pt idx="2221">
                  <c:v>22.15</c:v>
                </c:pt>
                <c:pt idx="2222">
                  <c:v>22.198</c:v>
                </c:pt>
                <c:pt idx="2223">
                  <c:v>22.262</c:v>
                </c:pt>
                <c:pt idx="2224">
                  <c:v>22.303999999999998</c:v>
                </c:pt>
                <c:pt idx="2225">
                  <c:v>22.361000000000001</c:v>
                </c:pt>
                <c:pt idx="2226">
                  <c:v>22.413</c:v>
                </c:pt>
                <c:pt idx="2227">
                  <c:v>22.49</c:v>
                </c:pt>
                <c:pt idx="2228">
                  <c:v>22.555</c:v>
                </c:pt>
                <c:pt idx="2229">
                  <c:v>22.635999999999999</c:v>
                </c:pt>
                <c:pt idx="2230">
                  <c:v>22.719000000000001</c:v>
                </c:pt>
                <c:pt idx="2231">
                  <c:v>22.785</c:v>
                </c:pt>
                <c:pt idx="2232">
                  <c:v>22.847000000000001</c:v>
                </c:pt>
                <c:pt idx="2233">
                  <c:v>22.861000000000001</c:v>
                </c:pt>
                <c:pt idx="2234">
                  <c:v>22.882999999999999</c:v>
                </c:pt>
                <c:pt idx="2235">
                  <c:v>22.93</c:v>
                </c:pt>
                <c:pt idx="2236">
                  <c:v>22.971</c:v>
                </c:pt>
                <c:pt idx="2237">
                  <c:v>23.015999999999998</c:v>
                </c:pt>
                <c:pt idx="2238">
                  <c:v>23.084</c:v>
                </c:pt>
                <c:pt idx="2239">
                  <c:v>23.187999999999999</c:v>
                </c:pt>
                <c:pt idx="2240">
                  <c:v>23.265999999999998</c:v>
                </c:pt>
                <c:pt idx="2241">
                  <c:v>23.332999999999998</c:v>
                </c:pt>
                <c:pt idx="2242">
                  <c:v>23.376000000000001</c:v>
                </c:pt>
                <c:pt idx="2243">
                  <c:v>23.382999999999999</c:v>
                </c:pt>
                <c:pt idx="2244">
                  <c:v>23.373000000000001</c:v>
                </c:pt>
                <c:pt idx="2245">
                  <c:v>23.370999999999999</c:v>
                </c:pt>
                <c:pt idx="2246">
                  <c:v>23.388999999999999</c:v>
                </c:pt>
                <c:pt idx="2247">
                  <c:v>23.46</c:v>
                </c:pt>
                <c:pt idx="2248">
                  <c:v>23.532</c:v>
                </c:pt>
                <c:pt idx="2249">
                  <c:v>23.588000000000001</c:v>
                </c:pt>
                <c:pt idx="2250">
                  <c:v>23.643000000000001</c:v>
                </c:pt>
                <c:pt idx="2251">
                  <c:v>23.699000000000002</c:v>
                </c:pt>
                <c:pt idx="2252">
                  <c:v>23.712</c:v>
                </c:pt>
                <c:pt idx="2253">
                  <c:v>23.704000000000001</c:v>
                </c:pt>
                <c:pt idx="2254">
                  <c:v>23.68</c:v>
                </c:pt>
                <c:pt idx="2255">
                  <c:v>23.632999999999999</c:v>
                </c:pt>
                <c:pt idx="2256">
                  <c:v>23.62</c:v>
                </c:pt>
                <c:pt idx="2257">
                  <c:v>23.632000000000001</c:v>
                </c:pt>
                <c:pt idx="2258">
                  <c:v>23.651</c:v>
                </c:pt>
                <c:pt idx="2259">
                  <c:v>23.7</c:v>
                </c:pt>
                <c:pt idx="2260">
                  <c:v>23.771999999999998</c:v>
                </c:pt>
                <c:pt idx="2261">
                  <c:v>23.815999999999999</c:v>
                </c:pt>
                <c:pt idx="2262">
                  <c:v>23.869</c:v>
                </c:pt>
                <c:pt idx="2263">
                  <c:v>23.879000000000001</c:v>
                </c:pt>
                <c:pt idx="2264">
                  <c:v>23.867000000000001</c:v>
                </c:pt>
                <c:pt idx="2265">
                  <c:v>23.817</c:v>
                </c:pt>
                <c:pt idx="2266">
                  <c:v>23.8</c:v>
                </c:pt>
                <c:pt idx="2267">
                  <c:v>23.82</c:v>
                </c:pt>
                <c:pt idx="2268">
                  <c:v>23.867999999999999</c:v>
                </c:pt>
                <c:pt idx="2269">
                  <c:v>23.928000000000001</c:v>
                </c:pt>
                <c:pt idx="2270">
                  <c:v>23.965</c:v>
                </c:pt>
                <c:pt idx="2271">
                  <c:v>23.972999999999999</c:v>
                </c:pt>
                <c:pt idx="2272">
                  <c:v>23.951000000000001</c:v>
                </c:pt>
                <c:pt idx="2273">
                  <c:v>23.905999999999999</c:v>
                </c:pt>
                <c:pt idx="2274">
                  <c:v>23.844999999999999</c:v>
                </c:pt>
                <c:pt idx="2275">
                  <c:v>23.82</c:v>
                </c:pt>
                <c:pt idx="2276">
                  <c:v>23.844999999999999</c:v>
                </c:pt>
                <c:pt idx="2277">
                  <c:v>23.879000000000001</c:v>
                </c:pt>
                <c:pt idx="2278">
                  <c:v>23.907</c:v>
                </c:pt>
                <c:pt idx="2279">
                  <c:v>23.902999999999999</c:v>
                </c:pt>
                <c:pt idx="2280">
                  <c:v>23.879000000000001</c:v>
                </c:pt>
                <c:pt idx="2281">
                  <c:v>23.861000000000001</c:v>
                </c:pt>
                <c:pt idx="2282">
                  <c:v>23.826000000000001</c:v>
                </c:pt>
                <c:pt idx="2283">
                  <c:v>23.808</c:v>
                </c:pt>
                <c:pt idx="2284">
                  <c:v>23.794</c:v>
                </c:pt>
                <c:pt idx="2285">
                  <c:v>23.78</c:v>
                </c:pt>
                <c:pt idx="2286">
                  <c:v>23.794</c:v>
                </c:pt>
                <c:pt idx="2287">
                  <c:v>23.795999999999999</c:v>
                </c:pt>
                <c:pt idx="2288">
                  <c:v>23.762</c:v>
                </c:pt>
                <c:pt idx="2289">
                  <c:v>23.696000000000002</c:v>
                </c:pt>
                <c:pt idx="2290">
                  <c:v>23.64</c:v>
                </c:pt>
                <c:pt idx="2291">
                  <c:v>23.573</c:v>
                </c:pt>
                <c:pt idx="2292">
                  <c:v>23.513999999999999</c:v>
                </c:pt>
                <c:pt idx="2293">
                  <c:v>23.46</c:v>
                </c:pt>
                <c:pt idx="2294">
                  <c:v>23.411999999999999</c:v>
                </c:pt>
                <c:pt idx="2295">
                  <c:v>23.341000000000001</c:v>
                </c:pt>
                <c:pt idx="2296">
                  <c:v>23.238</c:v>
                </c:pt>
                <c:pt idx="2297">
                  <c:v>23.1</c:v>
                </c:pt>
                <c:pt idx="2298">
                  <c:v>22.949000000000002</c:v>
                </c:pt>
                <c:pt idx="2299">
                  <c:v>22.786000000000001</c:v>
                </c:pt>
                <c:pt idx="2300">
                  <c:v>22.600999999999999</c:v>
                </c:pt>
                <c:pt idx="2301">
                  <c:v>22.414999999999999</c:v>
                </c:pt>
                <c:pt idx="2302">
                  <c:v>22.236000000000001</c:v>
                </c:pt>
                <c:pt idx="2303">
                  <c:v>22.029</c:v>
                </c:pt>
                <c:pt idx="2304">
                  <c:v>21.734000000000002</c:v>
                </c:pt>
                <c:pt idx="2305">
                  <c:v>21.456</c:v>
                </c:pt>
                <c:pt idx="2306">
                  <c:v>21.177</c:v>
                </c:pt>
                <c:pt idx="2307">
                  <c:v>20.84</c:v>
                </c:pt>
                <c:pt idx="2308">
                  <c:v>20.524000000000001</c:v>
                </c:pt>
                <c:pt idx="2309">
                  <c:v>20.204000000000001</c:v>
                </c:pt>
                <c:pt idx="2310">
                  <c:v>19.881</c:v>
                </c:pt>
                <c:pt idx="2311">
                  <c:v>19.582999999999998</c:v>
                </c:pt>
                <c:pt idx="2312">
                  <c:v>19.329000000000001</c:v>
                </c:pt>
                <c:pt idx="2313">
                  <c:v>19.085000000000001</c:v>
                </c:pt>
                <c:pt idx="2314">
                  <c:v>18.792999999999999</c:v>
                </c:pt>
                <c:pt idx="2315">
                  <c:v>18.486000000000001</c:v>
                </c:pt>
                <c:pt idx="2316">
                  <c:v>18.202000000000002</c:v>
                </c:pt>
                <c:pt idx="2317">
                  <c:v>17.884</c:v>
                </c:pt>
                <c:pt idx="2318">
                  <c:v>17.498999999999999</c:v>
                </c:pt>
                <c:pt idx="2319">
                  <c:v>17.132000000000001</c:v>
                </c:pt>
                <c:pt idx="2320">
                  <c:v>16.832000000000001</c:v>
                </c:pt>
                <c:pt idx="2321">
                  <c:v>16.603000000000002</c:v>
                </c:pt>
                <c:pt idx="2322">
                  <c:v>16.405000000000001</c:v>
                </c:pt>
                <c:pt idx="2323">
                  <c:v>16.152999999999999</c:v>
                </c:pt>
                <c:pt idx="2324">
                  <c:v>15.855</c:v>
                </c:pt>
                <c:pt idx="2325">
                  <c:v>15.612</c:v>
                </c:pt>
                <c:pt idx="2326">
                  <c:v>15.433</c:v>
                </c:pt>
                <c:pt idx="2327">
                  <c:v>15.167</c:v>
                </c:pt>
                <c:pt idx="2328">
                  <c:v>14.893000000000001</c:v>
                </c:pt>
                <c:pt idx="2329">
                  <c:v>14.638999999999999</c:v>
                </c:pt>
                <c:pt idx="2330">
                  <c:v>14.423999999999999</c:v>
                </c:pt>
                <c:pt idx="2331">
                  <c:v>14.227</c:v>
                </c:pt>
                <c:pt idx="2332">
                  <c:v>14.022</c:v>
                </c:pt>
                <c:pt idx="2333">
                  <c:v>13.808</c:v>
                </c:pt>
                <c:pt idx="2334">
                  <c:v>13.638</c:v>
                </c:pt>
                <c:pt idx="2335">
                  <c:v>13.507</c:v>
                </c:pt>
                <c:pt idx="2336">
                  <c:v>13.332000000000001</c:v>
                </c:pt>
                <c:pt idx="2337">
                  <c:v>13.098000000000001</c:v>
                </c:pt>
                <c:pt idx="2338">
                  <c:v>12.927</c:v>
                </c:pt>
                <c:pt idx="2339">
                  <c:v>12.771000000000001</c:v>
                </c:pt>
                <c:pt idx="2340">
                  <c:v>12.516</c:v>
                </c:pt>
                <c:pt idx="2341">
                  <c:v>12.227</c:v>
                </c:pt>
                <c:pt idx="2342">
                  <c:v>12.009</c:v>
                </c:pt>
                <c:pt idx="2343">
                  <c:v>11.82</c:v>
                </c:pt>
                <c:pt idx="2344">
                  <c:v>11.585000000000001</c:v>
                </c:pt>
                <c:pt idx="2345">
                  <c:v>11.359</c:v>
                </c:pt>
                <c:pt idx="2346">
                  <c:v>11.166</c:v>
                </c:pt>
                <c:pt idx="2347">
                  <c:v>10.99</c:v>
                </c:pt>
                <c:pt idx="2348">
                  <c:v>10.782</c:v>
                </c:pt>
                <c:pt idx="2349">
                  <c:v>10.528</c:v>
                </c:pt>
                <c:pt idx="2350">
                  <c:v>10.231999999999999</c:v>
                </c:pt>
                <c:pt idx="2351">
                  <c:v>9.9090000000000007</c:v>
                </c:pt>
                <c:pt idx="2352">
                  <c:v>9.5823</c:v>
                </c:pt>
                <c:pt idx="2353">
                  <c:v>9.2283000000000008</c:v>
                </c:pt>
                <c:pt idx="2354">
                  <c:v>8.8209999999999997</c:v>
                </c:pt>
                <c:pt idx="2355">
                  <c:v>8.4286999999999992</c:v>
                </c:pt>
                <c:pt idx="2356">
                  <c:v>8.0060000000000002</c:v>
                </c:pt>
                <c:pt idx="2357">
                  <c:v>7.5583</c:v>
                </c:pt>
                <c:pt idx="2358">
                  <c:v>7.1195000000000004</c:v>
                </c:pt>
                <c:pt idx="2359">
                  <c:v>6.6364000000000001</c:v>
                </c:pt>
                <c:pt idx="2360">
                  <c:v>6.1314000000000002</c:v>
                </c:pt>
                <c:pt idx="2361">
                  <c:v>5.6067999999999998</c:v>
                </c:pt>
                <c:pt idx="2362">
                  <c:v>5.1134000000000004</c:v>
                </c:pt>
                <c:pt idx="2363">
                  <c:v>4.6510999999999996</c:v>
                </c:pt>
                <c:pt idx="2364">
                  <c:v>4.1683000000000003</c:v>
                </c:pt>
                <c:pt idx="2365">
                  <c:v>3.6787999999999998</c:v>
                </c:pt>
                <c:pt idx="2366">
                  <c:v>3.1781000000000001</c:v>
                </c:pt>
                <c:pt idx="2367">
                  <c:v>2.6714000000000002</c:v>
                </c:pt>
                <c:pt idx="2368">
                  <c:v>2.1775000000000002</c:v>
                </c:pt>
                <c:pt idx="2369">
                  <c:v>1.6438999999999999</c:v>
                </c:pt>
                <c:pt idx="2370">
                  <c:v>1.0834999999999999</c:v>
                </c:pt>
                <c:pt idx="2371">
                  <c:v>0.57616999999999996</c:v>
                </c:pt>
                <c:pt idx="2372">
                  <c:v>0.10614</c:v>
                </c:pt>
                <c:pt idx="2373">
                  <c:v>-0.43325999999999998</c:v>
                </c:pt>
                <c:pt idx="2374">
                  <c:v>-0.96647000000000005</c:v>
                </c:pt>
                <c:pt idx="2375">
                  <c:v>-1.4541999999999999</c:v>
                </c:pt>
                <c:pt idx="2376">
                  <c:v>-1.9658</c:v>
                </c:pt>
                <c:pt idx="2377">
                  <c:v>-2.4771000000000001</c:v>
                </c:pt>
                <c:pt idx="2378">
                  <c:v>-2.9853999999999998</c:v>
                </c:pt>
                <c:pt idx="2379">
                  <c:v>-3.5116000000000001</c:v>
                </c:pt>
                <c:pt idx="2380">
                  <c:v>-4.0639000000000003</c:v>
                </c:pt>
                <c:pt idx="2381">
                  <c:v>-4.5789</c:v>
                </c:pt>
                <c:pt idx="2382">
                  <c:v>-5.1428000000000003</c:v>
                </c:pt>
                <c:pt idx="2383">
                  <c:v>-5.7834000000000003</c:v>
                </c:pt>
                <c:pt idx="2384">
                  <c:v>-6.3959000000000001</c:v>
                </c:pt>
                <c:pt idx="2385">
                  <c:v>-6.99</c:v>
                </c:pt>
                <c:pt idx="2386">
                  <c:v>-7.5989000000000004</c:v>
                </c:pt>
                <c:pt idx="2387">
                  <c:v>-8.1384000000000007</c:v>
                </c:pt>
                <c:pt idx="2388">
                  <c:v>-8.6057000000000006</c:v>
                </c:pt>
                <c:pt idx="2389">
                  <c:v>-9.0472000000000001</c:v>
                </c:pt>
                <c:pt idx="2390">
                  <c:v>-9.4076000000000004</c:v>
                </c:pt>
                <c:pt idx="2391">
                  <c:v>-9.7205999999999992</c:v>
                </c:pt>
                <c:pt idx="2392">
                  <c:v>-10.021000000000001</c:v>
                </c:pt>
                <c:pt idx="2393">
                  <c:v>-10.295</c:v>
                </c:pt>
                <c:pt idx="2394">
                  <c:v>-10.561999999999999</c:v>
                </c:pt>
                <c:pt idx="2395">
                  <c:v>-10.807</c:v>
                </c:pt>
                <c:pt idx="2396">
                  <c:v>-11.04</c:v>
                </c:pt>
                <c:pt idx="2397">
                  <c:v>-11.288</c:v>
                </c:pt>
                <c:pt idx="2398">
                  <c:v>-11.52</c:v>
                </c:pt>
                <c:pt idx="2399">
                  <c:v>-11.794</c:v>
                </c:pt>
                <c:pt idx="2400">
                  <c:v>-12.090999999999999</c:v>
                </c:pt>
                <c:pt idx="2401">
                  <c:v>-12.393000000000001</c:v>
                </c:pt>
                <c:pt idx="2402">
                  <c:v>-12.692</c:v>
                </c:pt>
                <c:pt idx="2403">
                  <c:v>-13.019</c:v>
                </c:pt>
                <c:pt idx="2404">
                  <c:v>-13.340999999999999</c:v>
                </c:pt>
                <c:pt idx="2405">
                  <c:v>-13.696999999999999</c:v>
                </c:pt>
                <c:pt idx="2406">
                  <c:v>-14.028</c:v>
                </c:pt>
                <c:pt idx="2407">
                  <c:v>-14.331</c:v>
                </c:pt>
                <c:pt idx="2408">
                  <c:v>-14.587</c:v>
                </c:pt>
                <c:pt idx="2409">
                  <c:v>-14.824</c:v>
                </c:pt>
                <c:pt idx="2410">
                  <c:v>-15.022</c:v>
                </c:pt>
                <c:pt idx="2411">
                  <c:v>-15.17</c:v>
                </c:pt>
                <c:pt idx="2412">
                  <c:v>-15.311999999999999</c:v>
                </c:pt>
                <c:pt idx="2413">
                  <c:v>-15.42</c:v>
                </c:pt>
                <c:pt idx="2414">
                  <c:v>-15.513999999999999</c:v>
                </c:pt>
                <c:pt idx="2415">
                  <c:v>-15.635999999999999</c:v>
                </c:pt>
                <c:pt idx="2416">
                  <c:v>-15.787000000000001</c:v>
                </c:pt>
                <c:pt idx="2417">
                  <c:v>-15.973000000000001</c:v>
                </c:pt>
                <c:pt idx="2418">
                  <c:v>-16.158000000000001</c:v>
                </c:pt>
                <c:pt idx="2419">
                  <c:v>-16.318000000000001</c:v>
                </c:pt>
                <c:pt idx="2420">
                  <c:v>-16.48</c:v>
                </c:pt>
                <c:pt idx="2421">
                  <c:v>-16.62</c:v>
                </c:pt>
                <c:pt idx="2422">
                  <c:v>-16.731999999999999</c:v>
                </c:pt>
                <c:pt idx="2423">
                  <c:v>-16.853000000000002</c:v>
                </c:pt>
                <c:pt idx="2424">
                  <c:v>-16.957999999999998</c:v>
                </c:pt>
                <c:pt idx="2425">
                  <c:v>-17.033999999999999</c:v>
                </c:pt>
                <c:pt idx="2426">
                  <c:v>-17.120999999999999</c:v>
                </c:pt>
                <c:pt idx="2427">
                  <c:v>-17.221</c:v>
                </c:pt>
                <c:pt idx="2428">
                  <c:v>-17.317</c:v>
                </c:pt>
                <c:pt idx="2429">
                  <c:v>-17.419</c:v>
                </c:pt>
                <c:pt idx="2430">
                  <c:v>-17.541</c:v>
                </c:pt>
                <c:pt idx="2431">
                  <c:v>-17.641999999999999</c:v>
                </c:pt>
                <c:pt idx="2432">
                  <c:v>-17.736999999999998</c:v>
                </c:pt>
                <c:pt idx="2433">
                  <c:v>-17.802</c:v>
                </c:pt>
                <c:pt idx="2434">
                  <c:v>-17.856999999999999</c:v>
                </c:pt>
                <c:pt idx="2435">
                  <c:v>-17.917999999999999</c:v>
                </c:pt>
                <c:pt idx="2436">
                  <c:v>-17.945</c:v>
                </c:pt>
                <c:pt idx="2437">
                  <c:v>-18.007000000000001</c:v>
                </c:pt>
                <c:pt idx="2438">
                  <c:v>-18.105</c:v>
                </c:pt>
                <c:pt idx="2439">
                  <c:v>-18.227</c:v>
                </c:pt>
                <c:pt idx="2440">
                  <c:v>-18.363</c:v>
                </c:pt>
                <c:pt idx="2441">
                  <c:v>-18.452000000000002</c:v>
                </c:pt>
                <c:pt idx="2442">
                  <c:v>-18.510000000000002</c:v>
                </c:pt>
                <c:pt idx="2443">
                  <c:v>-18.552</c:v>
                </c:pt>
                <c:pt idx="2444">
                  <c:v>-18.594999999999999</c:v>
                </c:pt>
                <c:pt idx="2445">
                  <c:v>-18.619</c:v>
                </c:pt>
                <c:pt idx="2446">
                  <c:v>-18.640999999999998</c:v>
                </c:pt>
                <c:pt idx="2447">
                  <c:v>-18.687999999999999</c:v>
                </c:pt>
                <c:pt idx="2448">
                  <c:v>-18.760000000000002</c:v>
                </c:pt>
                <c:pt idx="2449">
                  <c:v>-18.863</c:v>
                </c:pt>
                <c:pt idx="2450">
                  <c:v>-18.95</c:v>
                </c:pt>
                <c:pt idx="2451">
                  <c:v>-19.026</c:v>
                </c:pt>
                <c:pt idx="2452">
                  <c:v>-19.103000000000002</c:v>
                </c:pt>
                <c:pt idx="2453">
                  <c:v>-19.164999999999999</c:v>
                </c:pt>
                <c:pt idx="2454">
                  <c:v>-19.228999999999999</c:v>
                </c:pt>
                <c:pt idx="2455">
                  <c:v>-19.251000000000001</c:v>
                </c:pt>
                <c:pt idx="2456">
                  <c:v>-19.271999999999998</c:v>
                </c:pt>
                <c:pt idx="2457">
                  <c:v>-19.3</c:v>
                </c:pt>
                <c:pt idx="2458">
                  <c:v>-19.338000000000001</c:v>
                </c:pt>
                <c:pt idx="2459">
                  <c:v>-19.373999999999999</c:v>
                </c:pt>
                <c:pt idx="2460">
                  <c:v>-19.428999999999998</c:v>
                </c:pt>
                <c:pt idx="2461">
                  <c:v>-19.481999999999999</c:v>
                </c:pt>
                <c:pt idx="2462">
                  <c:v>-19.553000000000001</c:v>
                </c:pt>
                <c:pt idx="2463">
                  <c:v>-19.603000000000002</c:v>
                </c:pt>
                <c:pt idx="2464">
                  <c:v>-19.622</c:v>
                </c:pt>
                <c:pt idx="2465">
                  <c:v>-19.661999999999999</c:v>
                </c:pt>
                <c:pt idx="2466">
                  <c:v>-19.7</c:v>
                </c:pt>
                <c:pt idx="2467">
                  <c:v>-19.728999999999999</c:v>
                </c:pt>
                <c:pt idx="2468">
                  <c:v>-19.786999999999999</c:v>
                </c:pt>
                <c:pt idx="2469">
                  <c:v>-19.849</c:v>
                </c:pt>
                <c:pt idx="2470">
                  <c:v>-19.913</c:v>
                </c:pt>
                <c:pt idx="2471">
                  <c:v>-19.971</c:v>
                </c:pt>
                <c:pt idx="2472">
                  <c:v>-20.016999999999999</c:v>
                </c:pt>
                <c:pt idx="2473">
                  <c:v>-20.039000000000001</c:v>
                </c:pt>
                <c:pt idx="2474">
                  <c:v>-20.056999999999999</c:v>
                </c:pt>
                <c:pt idx="2475">
                  <c:v>-20.061</c:v>
                </c:pt>
                <c:pt idx="2476">
                  <c:v>-20.071000000000002</c:v>
                </c:pt>
                <c:pt idx="2477">
                  <c:v>-20.109000000000002</c:v>
                </c:pt>
                <c:pt idx="2478">
                  <c:v>-20.161000000000001</c:v>
                </c:pt>
                <c:pt idx="2479">
                  <c:v>-20.193000000000001</c:v>
                </c:pt>
                <c:pt idx="2480">
                  <c:v>-20.23</c:v>
                </c:pt>
                <c:pt idx="2481">
                  <c:v>-20.277999999999999</c:v>
                </c:pt>
                <c:pt idx="2482">
                  <c:v>-20.276</c:v>
                </c:pt>
                <c:pt idx="2483">
                  <c:v>-20.292999999999999</c:v>
                </c:pt>
                <c:pt idx="2484">
                  <c:v>-20.312999999999999</c:v>
                </c:pt>
                <c:pt idx="2485">
                  <c:v>-20.36</c:v>
                </c:pt>
                <c:pt idx="2486">
                  <c:v>-20.382999999999999</c:v>
                </c:pt>
                <c:pt idx="2487">
                  <c:v>-20.402999999999999</c:v>
                </c:pt>
                <c:pt idx="2488">
                  <c:v>-20.408000000000001</c:v>
                </c:pt>
                <c:pt idx="2489">
                  <c:v>-20.408000000000001</c:v>
                </c:pt>
                <c:pt idx="2490">
                  <c:v>-20.388000000000002</c:v>
                </c:pt>
                <c:pt idx="2491">
                  <c:v>-20.39</c:v>
                </c:pt>
                <c:pt idx="2492">
                  <c:v>-20.405000000000001</c:v>
                </c:pt>
                <c:pt idx="2493">
                  <c:v>-20.422000000000001</c:v>
                </c:pt>
                <c:pt idx="2494">
                  <c:v>-20.440000000000001</c:v>
                </c:pt>
                <c:pt idx="2495">
                  <c:v>-20.46</c:v>
                </c:pt>
                <c:pt idx="2496">
                  <c:v>-20.459</c:v>
                </c:pt>
                <c:pt idx="2497">
                  <c:v>-20.437999999999999</c:v>
                </c:pt>
                <c:pt idx="2498">
                  <c:v>-20.448</c:v>
                </c:pt>
                <c:pt idx="2499">
                  <c:v>-20.457000000000001</c:v>
                </c:pt>
                <c:pt idx="2500">
                  <c:v>-20.436</c:v>
                </c:pt>
                <c:pt idx="2501">
                  <c:v>-20.422999999999998</c:v>
                </c:pt>
                <c:pt idx="2502">
                  <c:v>-20.414999999999999</c:v>
                </c:pt>
                <c:pt idx="2503">
                  <c:v>-20.375</c:v>
                </c:pt>
                <c:pt idx="2504">
                  <c:v>-20.308</c:v>
                </c:pt>
                <c:pt idx="2505">
                  <c:v>-20.247</c:v>
                </c:pt>
                <c:pt idx="2506">
                  <c:v>-20.170000000000002</c:v>
                </c:pt>
                <c:pt idx="2507">
                  <c:v>-20.103999999999999</c:v>
                </c:pt>
                <c:pt idx="2508">
                  <c:v>-20</c:v>
                </c:pt>
                <c:pt idx="2509">
                  <c:v>-19.882999999999999</c:v>
                </c:pt>
                <c:pt idx="2510">
                  <c:v>-19.744</c:v>
                </c:pt>
                <c:pt idx="2511">
                  <c:v>-19.565000000000001</c:v>
                </c:pt>
                <c:pt idx="2512">
                  <c:v>-19.318999999999999</c:v>
                </c:pt>
                <c:pt idx="2513">
                  <c:v>-19.045000000000002</c:v>
                </c:pt>
                <c:pt idx="2514">
                  <c:v>-18.774000000000001</c:v>
                </c:pt>
                <c:pt idx="2515">
                  <c:v>-18.48</c:v>
                </c:pt>
                <c:pt idx="2516">
                  <c:v>-18.148</c:v>
                </c:pt>
                <c:pt idx="2517">
                  <c:v>-17.795000000000002</c:v>
                </c:pt>
                <c:pt idx="2518">
                  <c:v>-17.456</c:v>
                </c:pt>
                <c:pt idx="2519">
                  <c:v>-17.09</c:v>
                </c:pt>
                <c:pt idx="2520">
                  <c:v>-16.704000000000001</c:v>
                </c:pt>
                <c:pt idx="2521">
                  <c:v>-16.315999999999999</c:v>
                </c:pt>
                <c:pt idx="2522">
                  <c:v>-15.965999999999999</c:v>
                </c:pt>
                <c:pt idx="2523">
                  <c:v>-15.6</c:v>
                </c:pt>
                <c:pt idx="2524">
                  <c:v>-15.225</c:v>
                </c:pt>
                <c:pt idx="2525">
                  <c:v>-14.831</c:v>
                </c:pt>
                <c:pt idx="2526">
                  <c:v>-14.452</c:v>
                </c:pt>
                <c:pt idx="2527">
                  <c:v>-14.08</c:v>
                </c:pt>
                <c:pt idx="2528">
                  <c:v>-13.702999999999999</c:v>
                </c:pt>
                <c:pt idx="2529">
                  <c:v>-13.308</c:v>
                </c:pt>
                <c:pt idx="2530">
                  <c:v>-12.914</c:v>
                </c:pt>
                <c:pt idx="2531">
                  <c:v>-12.494999999999999</c:v>
                </c:pt>
                <c:pt idx="2532">
                  <c:v>-12.093</c:v>
                </c:pt>
                <c:pt idx="2533">
                  <c:v>-11.771000000000001</c:v>
                </c:pt>
                <c:pt idx="2534">
                  <c:v>-11.496</c:v>
                </c:pt>
                <c:pt idx="2535">
                  <c:v>-11.236000000000001</c:v>
                </c:pt>
                <c:pt idx="2536">
                  <c:v>-11.026999999999999</c:v>
                </c:pt>
                <c:pt idx="2537">
                  <c:v>-10.798999999999999</c:v>
                </c:pt>
                <c:pt idx="2538">
                  <c:v>-10.63</c:v>
                </c:pt>
                <c:pt idx="2539">
                  <c:v>-10.422000000000001</c:v>
                </c:pt>
                <c:pt idx="2540">
                  <c:v>-10.188000000000001</c:v>
                </c:pt>
                <c:pt idx="2541">
                  <c:v>-9.9101999999999997</c:v>
                </c:pt>
                <c:pt idx="2542">
                  <c:v>-9.5798000000000005</c:v>
                </c:pt>
                <c:pt idx="2543">
                  <c:v>-9.2035</c:v>
                </c:pt>
                <c:pt idx="2544">
                  <c:v>-8.7622</c:v>
                </c:pt>
                <c:pt idx="2545">
                  <c:v>-8.3109000000000002</c:v>
                </c:pt>
                <c:pt idx="2546">
                  <c:v>-7.8512000000000004</c:v>
                </c:pt>
                <c:pt idx="2547">
                  <c:v>-7.4234</c:v>
                </c:pt>
                <c:pt idx="2548">
                  <c:v>-6.9734999999999996</c:v>
                </c:pt>
                <c:pt idx="2549">
                  <c:v>-6.5670000000000002</c:v>
                </c:pt>
                <c:pt idx="2550">
                  <c:v>-6.1908000000000003</c:v>
                </c:pt>
                <c:pt idx="2551">
                  <c:v>-5.8479999999999999</c:v>
                </c:pt>
                <c:pt idx="2552">
                  <c:v>-5.5366</c:v>
                </c:pt>
                <c:pt idx="2553">
                  <c:v>-5.2305999999999999</c:v>
                </c:pt>
                <c:pt idx="2554">
                  <c:v>-4.9484000000000004</c:v>
                </c:pt>
                <c:pt idx="2555">
                  <c:v>-4.6704999999999997</c:v>
                </c:pt>
                <c:pt idx="2556">
                  <c:v>-4.3982000000000001</c:v>
                </c:pt>
                <c:pt idx="2557">
                  <c:v>-4.1268000000000002</c:v>
                </c:pt>
                <c:pt idx="2558">
                  <c:v>-3.8605</c:v>
                </c:pt>
                <c:pt idx="2559">
                  <c:v>-3.6665999999999999</c:v>
                </c:pt>
                <c:pt idx="2560">
                  <c:v>-3.4950000000000001</c:v>
                </c:pt>
                <c:pt idx="2561">
                  <c:v>-3.2778999999999998</c:v>
                </c:pt>
                <c:pt idx="2562">
                  <c:v>-3.0377999999999998</c:v>
                </c:pt>
                <c:pt idx="2563">
                  <c:v>-2.7972000000000001</c:v>
                </c:pt>
                <c:pt idx="2564">
                  <c:v>-2.5415999999999999</c:v>
                </c:pt>
                <c:pt idx="2565">
                  <c:v>-2.2965</c:v>
                </c:pt>
                <c:pt idx="2566">
                  <c:v>-2.0291999999999999</c:v>
                </c:pt>
                <c:pt idx="2567">
                  <c:v>-1.7326999999999999</c:v>
                </c:pt>
                <c:pt idx="2568">
                  <c:v>-1.4282999999999999</c:v>
                </c:pt>
                <c:pt idx="2569">
                  <c:v>-1.1041000000000001</c:v>
                </c:pt>
                <c:pt idx="2570">
                  <c:v>-0.75044999999999995</c:v>
                </c:pt>
                <c:pt idx="2571">
                  <c:v>-0.39007999999999998</c:v>
                </c:pt>
                <c:pt idx="2572">
                  <c:v>-4.4486999999999999E-2</c:v>
                </c:pt>
                <c:pt idx="2573">
                  <c:v>0.26715</c:v>
                </c:pt>
                <c:pt idx="2574">
                  <c:v>0.57791000000000003</c:v>
                </c:pt>
                <c:pt idx="2575">
                  <c:v>0.88668999999999998</c:v>
                </c:pt>
                <c:pt idx="2576">
                  <c:v>1.2321</c:v>
                </c:pt>
                <c:pt idx="2577">
                  <c:v>1.5544</c:v>
                </c:pt>
                <c:pt idx="2578">
                  <c:v>1.8071999999999999</c:v>
                </c:pt>
                <c:pt idx="2579">
                  <c:v>2.0592999999999999</c:v>
                </c:pt>
                <c:pt idx="2580">
                  <c:v>2.3146</c:v>
                </c:pt>
                <c:pt idx="2581">
                  <c:v>2.6069</c:v>
                </c:pt>
                <c:pt idx="2582">
                  <c:v>2.9028999999999998</c:v>
                </c:pt>
                <c:pt idx="2583">
                  <c:v>3.2031000000000001</c:v>
                </c:pt>
                <c:pt idx="2584">
                  <c:v>3.4864000000000002</c:v>
                </c:pt>
                <c:pt idx="2585">
                  <c:v>3.7925</c:v>
                </c:pt>
                <c:pt idx="2586">
                  <c:v>4.1532</c:v>
                </c:pt>
                <c:pt idx="2587">
                  <c:v>4.5332999999999997</c:v>
                </c:pt>
                <c:pt idx="2588">
                  <c:v>4.9417999999999997</c:v>
                </c:pt>
                <c:pt idx="2589">
                  <c:v>5.3605999999999998</c:v>
                </c:pt>
                <c:pt idx="2590">
                  <c:v>5.7709999999999999</c:v>
                </c:pt>
                <c:pt idx="2591">
                  <c:v>6.1929999999999996</c:v>
                </c:pt>
                <c:pt idx="2592">
                  <c:v>6.6711999999999998</c:v>
                </c:pt>
                <c:pt idx="2593">
                  <c:v>7.1565000000000003</c:v>
                </c:pt>
                <c:pt idx="2594">
                  <c:v>7.6112000000000002</c:v>
                </c:pt>
                <c:pt idx="2595">
                  <c:v>8.0417000000000005</c:v>
                </c:pt>
                <c:pt idx="2596">
                  <c:v>8.4291</c:v>
                </c:pt>
                <c:pt idx="2597">
                  <c:v>8.7666000000000004</c:v>
                </c:pt>
                <c:pt idx="2598">
                  <c:v>9.0488999999999997</c:v>
                </c:pt>
                <c:pt idx="2599">
                  <c:v>9.2824000000000009</c:v>
                </c:pt>
                <c:pt idx="2600">
                  <c:v>9.5036000000000005</c:v>
                </c:pt>
                <c:pt idx="2601">
                  <c:v>9.7072000000000003</c:v>
                </c:pt>
                <c:pt idx="2602">
                  <c:v>9.8727999999999998</c:v>
                </c:pt>
                <c:pt idx="2603">
                  <c:v>10.003</c:v>
                </c:pt>
                <c:pt idx="2604">
                  <c:v>10.122999999999999</c:v>
                </c:pt>
                <c:pt idx="2605">
                  <c:v>10.234</c:v>
                </c:pt>
                <c:pt idx="2606">
                  <c:v>10.337999999999999</c:v>
                </c:pt>
                <c:pt idx="2607">
                  <c:v>10.478</c:v>
                </c:pt>
                <c:pt idx="2608">
                  <c:v>10.622999999999999</c:v>
                </c:pt>
                <c:pt idx="2609">
                  <c:v>10.773</c:v>
                </c:pt>
                <c:pt idx="2610">
                  <c:v>10.944000000000001</c:v>
                </c:pt>
                <c:pt idx="2611">
                  <c:v>11.111000000000001</c:v>
                </c:pt>
                <c:pt idx="2612">
                  <c:v>11.276</c:v>
                </c:pt>
                <c:pt idx="2613">
                  <c:v>11.423</c:v>
                </c:pt>
                <c:pt idx="2614">
                  <c:v>11.57</c:v>
                </c:pt>
                <c:pt idx="2615">
                  <c:v>11.728</c:v>
                </c:pt>
                <c:pt idx="2616">
                  <c:v>11.891999999999999</c:v>
                </c:pt>
                <c:pt idx="2617">
                  <c:v>12.04</c:v>
                </c:pt>
                <c:pt idx="2618">
                  <c:v>12.177</c:v>
                </c:pt>
                <c:pt idx="2619">
                  <c:v>12.286</c:v>
                </c:pt>
                <c:pt idx="2620">
                  <c:v>12.4</c:v>
                </c:pt>
                <c:pt idx="2621">
                  <c:v>12.539</c:v>
                </c:pt>
                <c:pt idx="2622">
                  <c:v>12.688000000000001</c:v>
                </c:pt>
                <c:pt idx="2623">
                  <c:v>12.832000000000001</c:v>
                </c:pt>
                <c:pt idx="2624">
                  <c:v>12.996</c:v>
                </c:pt>
                <c:pt idx="2625">
                  <c:v>13.164999999999999</c:v>
                </c:pt>
                <c:pt idx="2626">
                  <c:v>13.305</c:v>
                </c:pt>
                <c:pt idx="2627">
                  <c:v>13.436</c:v>
                </c:pt>
                <c:pt idx="2628">
                  <c:v>13.564</c:v>
                </c:pt>
                <c:pt idx="2629">
                  <c:v>13.686999999999999</c:v>
                </c:pt>
                <c:pt idx="2630">
                  <c:v>13.823</c:v>
                </c:pt>
                <c:pt idx="2631">
                  <c:v>13.929</c:v>
                </c:pt>
                <c:pt idx="2632">
                  <c:v>14.064</c:v>
                </c:pt>
                <c:pt idx="2633">
                  <c:v>14.25</c:v>
                </c:pt>
                <c:pt idx="2634">
                  <c:v>14.455</c:v>
                </c:pt>
                <c:pt idx="2635">
                  <c:v>14.651</c:v>
                </c:pt>
                <c:pt idx="2636">
                  <c:v>14.821</c:v>
                </c:pt>
                <c:pt idx="2637">
                  <c:v>14.978</c:v>
                </c:pt>
                <c:pt idx="2638">
                  <c:v>15.148999999999999</c:v>
                </c:pt>
                <c:pt idx="2639">
                  <c:v>15.327</c:v>
                </c:pt>
                <c:pt idx="2640">
                  <c:v>15.516999999999999</c:v>
                </c:pt>
                <c:pt idx="2641">
                  <c:v>15.701000000000001</c:v>
                </c:pt>
                <c:pt idx="2642">
                  <c:v>15.875</c:v>
                </c:pt>
                <c:pt idx="2643">
                  <c:v>16.062000000000001</c:v>
                </c:pt>
                <c:pt idx="2644">
                  <c:v>16.260000000000002</c:v>
                </c:pt>
                <c:pt idx="2645">
                  <c:v>16.431999999999999</c:v>
                </c:pt>
                <c:pt idx="2646">
                  <c:v>16.582000000000001</c:v>
                </c:pt>
                <c:pt idx="2647">
                  <c:v>16.73</c:v>
                </c:pt>
                <c:pt idx="2648">
                  <c:v>16.87</c:v>
                </c:pt>
                <c:pt idx="2649">
                  <c:v>17.030999999999999</c:v>
                </c:pt>
                <c:pt idx="2650">
                  <c:v>17.201000000000001</c:v>
                </c:pt>
                <c:pt idx="2651">
                  <c:v>17.341999999999999</c:v>
                </c:pt>
                <c:pt idx="2652">
                  <c:v>17.475000000000001</c:v>
                </c:pt>
                <c:pt idx="2653">
                  <c:v>17.603000000000002</c:v>
                </c:pt>
                <c:pt idx="2654">
                  <c:v>17.71</c:v>
                </c:pt>
                <c:pt idx="2655">
                  <c:v>17.821000000000002</c:v>
                </c:pt>
                <c:pt idx="2656">
                  <c:v>17.914000000000001</c:v>
                </c:pt>
                <c:pt idx="2657">
                  <c:v>18.026</c:v>
                </c:pt>
                <c:pt idx="2658">
                  <c:v>18.134</c:v>
                </c:pt>
                <c:pt idx="2659">
                  <c:v>18.239000000000001</c:v>
                </c:pt>
                <c:pt idx="2660">
                  <c:v>18.364000000000001</c:v>
                </c:pt>
                <c:pt idx="2661">
                  <c:v>18.468</c:v>
                </c:pt>
                <c:pt idx="2662">
                  <c:v>18.545999999999999</c:v>
                </c:pt>
                <c:pt idx="2663">
                  <c:v>18.632000000000001</c:v>
                </c:pt>
                <c:pt idx="2664">
                  <c:v>18.722000000000001</c:v>
                </c:pt>
                <c:pt idx="2665">
                  <c:v>18.809999999999999</c:v>
                </c:pt>
                <c:pt idx="2666">
                  <c:v>18.882000000000001</c:v>
                </c:pt>
                <c:pt idx="2667">
                  <c:v>18.934999999999999</c:v>
                </c:pt>
                <c:pt idx="2668">
                  <c:v>18.995000000000001</c:v>
                </c:pt>
                <c:pt idx="2669">
                  <c:v>19.05</c:v>
                </c:pt>
                <c:pt idx="2670">
                  <c:v>19.131</c:v>
                </c:pt>
                <c:pt idx="2671">
                  <c:v>19.248000000000001</c:v>
                </c:pt>
                <c:pt idx="2672">
                  <c:v>19.347000000000001</c:v>
                </c:pt>
                <c:pt idx="2673">
                  <c:v>19.437999999999999</c:v>
                </c:pt>
                <c:pt idx="2674">
                  <c:v>19.553999999999998</c:v>
                </c:pt>
                <c:pt idx="2675">
                  <c:v>19.675000000000001</c:v>
                </c:pt>
                <c:pt idx="2676">
                  <c:v>19.786000000000001</c:v>
                </c:pt>
                <c:pt idx="2677">
                  <c:v>19.878</c:v>
                </c:pt>
                <c:pt idx="2678">
                  <c:v>19.937000000000001</c:v>
                </c:pt>
                <c:pt idx="2679">
                  <c:v>20</c:v>
                </c:pt>
                <c:pt idx="2680">
                  <c:v>20.052</c:v>
                </c:pt>
                <c:pt idx="2681">
                  <c:v>20.093</c:v>
                </c:pt>
                <c:pt idx="2682">
                  <c:v>20.134</c:v>
                </c:pt>
                <c:pt idx="2683">
                  <c:v>20.167999999999999</c:v>
                </c:pt>
                <c:pt idx="2684">
                  <c:v>20.216000000000001</c:v>
                </c:pt>
                <c:pt idx="2685">
                  <c:v>20.277999999999999</c:v>
                </c:pt>
                <c:pt idx="2686">
                  <c:v>20.326000000000001</c:v>
                </c:pt>
                <c:pt idx="2687">
                  <c:v>20.370999999999999</c:v>
                </c:pt>
                <c:pt idx="2688">
                  <c:v>20.422999999999998</c:v>
                </c:pt>
                <c:pt idx="2689">
                  <c:v>20.460999999999999</c:v>
                </c:pt>
                <c:pt idx="2690">
                  <c:v>20.521999999999998</c:v>
                </c:pt>
                <c:pt idx="2691">
                  <c:v>20.588999999999999</c:v>
                </c:pt>
                <c:pt idx="2692">
                  <c:v>20.66</c:v>
                </c:pt>
                <c:pt idx="2693">
                  <c:v>20.724</c:v>
                </c:pt>
                <c:pt idx="2694">
                  <c:v>20.783999999999999</c:v>
                </c:pt>
                <c:pt idx="2695">
                  <c:v>20.867999999999999</c:v>
                </c:pt>
                <c:pt idx="2696">
                  <c:v>20.952999999999999</c:v>
                </c:pt>
                <c:pt idx="2697">
                  <c:v>21.024000000000001</c:v>
                </c:pt>
                <c:pt idx="2698">
                  <c:v>21.094000000000001</c:v>
                </c:pt>
                <c:pt idx="2699">
                  <c:v>21.164000000000001</c:v>
                </c:pt>
                <c:pt idx="2700">
                  <c:v>21.225000000000001</c:v>
                </c:pt>
                <c:pt idx="2701">
                  <c:v>21.276</c:v>
                </c:pt>
                <c:pt idx="2702">
                  <c:v>21.315999999999999</c:v>
                </c:pt>
                <c:pt idx="2703">
                  <c:v>21.372</c:v>
                </c:pt>
                <c:pt idx="2704">
                  <c:v>21.45</c:v>
                </c:pt>
                <c:pt idx="2705">
                  <c:v>21.562999999999999</c:v>
                </c:pt>
                <c:pt idx="2706">
                  <c:v>21.664000000000001</c:v>
                </c:pt>
                <c:pt idx="2707">
                  <c:v>21.74</c:v>
                </c:pt>
                <c:pt idx="2708">
                  <c:v>21.789000000000001</c:v>
                </c:pt>
                <c:pt idx="2709">
                  <c:v>21.821999999999999</c:v>
                </c:pt>
                <c:pt idx="2710">
                  <c:v>21.811</c:v>
                </c:pt>
                <c:pt idx="2711">
                  <c:v>21.815000000000001</c:v>
                </c:pt>
                <c:pt idx="2712">
                  <c:v>21.852</c:v>
                </c:pt>
                <c:pt idx="2713">
                  <c:v>21.902000000000001</c:v>
                </c:pt>
                <c:pt idx="2714">
                  <c:v>21.952000000000002</c:v>
                </c:pt>
                <c:pt idx="2715">
                  <c:v>21.988</c:v>
                </c:pt>
                <c:pt idx="2716">
                  <c:v>22.045000000000002</c:v>
                </c:pt>
                <c:pt idx="2717">
                  <c:v>22.096</c:v>
                </c:pt>
                <c:pt idx="2718">
                  <c:v>22.13</c:v>
                </c:pt>
                <c:pt idx="2719">
                  <c:v>22.166</c:v>
                </c:pt>
                <c:pt idx="2720">
                  <c:v>22.207999999999998</c:v>
                </c:pt>
                <c:pt idx="2721">
                  <c:v>22.265999999999998</c:v>
                </c:pt>
                <c:pt idx="2722">
                  <c:v>22.294</c:v>
                </c:pt>
                <c:pt idx="2723">
                  <c:v>22.327000000000002</c:v>
                </c:pt>
                <c:pt idx="2724">
                  <c:v>22.387</c:v>
                </c:pt>
                <c:pt idx="2725">
                  <c:v>22.457999999999998</c:v>
                </c:pt>
                <c:pt idx="2726">
                  <c:v>22.510999999999999</c:v>
                </c:pt>
                <c:pt idx="2727">
                  <c:v>22.55</c:v>
                </c:pt>
                <c:pt idx="2728">
                  <c:v>22.57</c:v>
                </c:pt>
                <c:pt idx="2729">
                  <c:v>22.582999999999998</c:v>
                </c:pt>
                <c:pt idx="2730">
                  <c:v>22.577999999999999</c:v>
                </c:pt>
                <c:pt idx="2731">
                  <c:v>22.577000000000002</c:v>
                </c:pt>
                <c:pt idx="2732">
                  <c:v>22.61</c:v>
                </c:pt>
                <c:pt idx="2733">
                  <c:v>22.65</c:v>
                </c:pt>
                <c:pt idx="2734">
                  <c:v>22.646999999999998</c:v>
                </c:pt>
                <c:pt idx="2735">
                  <c:v>22.609000000000002</c:v>
                </c:pt>
                <c:pt idx="2736">
                  <c:v>22.571999999999999</c:v>
                </c:pt>
                <c:pt idx="2737">
                  <c:v>22.532</c:v>
                </c:pt>
                <c:pt idx="2738">
                  <c:v>22.509</c:v>
                </c:pt>
                <c:pt idx="2739">
                  <c:v>22.492000000000001</c:v>
                </c:pt>
                <c:pt idx="2740">
                  <c:v>22.454999999999998</c:v>
                </c:pt>
                <c:pt idx="2741">
                  <c:v>22.414999999999999</c:v>
                </c:pt>
                <c:pt idx="2742">
                  <c:v>22.338999999999999</c:v>
                </c:pt>
                <c:pt idx="2743">
                  <c:v>22.239000000000001</c:v>
                </c:pt>
                <c:pt idx="2744">
                  <c:v>22.141999999999999</c:v>
                </c:pt>
                <c:pt idx="2745">
                  <c:v>22.018999999999998</c:v>
                </c:pt>
                <c:pt idx="2746">
                  <c:v>21.873000000000001</c:v>
                </c:pt>
                <c:pt idx="2747">
                  <c:v>21.693999999999999</c:v>
                </c:pt>
                <c:pt idx="2748">
                  <c:v>21.452999999999999</c:v>
                </c:pt>
                <c:pt idx="2749">
                  <c:v>21.154</c:v>
                </c:pt>
                <c:pt idx="2750">
                  <c:v>20.844999999999999</c:v>
                </c:pt>
                <c:pt idx="2751">
                  <c:v>20.555</c:v>
                </c:pt>
                <c:pt idx="2752">
                  <c:v>20.209</c:v>
                </c:pt>
                <c:pt idx="2753">
                  <c:v>19.859000000000002</c:v>
                </c:pt>
                <c:pt idx="2754">
                  <c:v>19.472000000000001</c:v>
                </c:pt>
                <c:pt idx="2755">
                  <c:v>19.045999999999999</c:v>
                </c:pt>
                <c:pt idx="2756">
                  <c:v>18.702999999999999</c:v>
                </c:pt>
                <c:pt idx="2757">
                  <c:v>18.376000000000001</c:v>
                </c:pt>
                <c:pt idx="2758">
                  <c:v>18.047000000000001</c:v>
                </c:pt>
                <c:pt idx="2759">
                  <c:v>17.713999999999999</c:v>
                </c:pt>
                <c:pt idx="2760">
                  <c:v>17.378</c:v>
                </c:pt>
                <c:pt idx="2761">
                  <c:v>17.018000000000001</c:v>
                </c:pt>
                <c:pt idx="2762">
                  <c:v>16.63</c:v>
                </c:pt>
                <c:pt idx="2763">
                  <c:v>16.27</c:v>
                </c:pt>
                <c:pt idx="2764">
                  <c:v>15.974</c:v>
                </c:pt>
                <c:pt idx="2765">
                  <c:v>15.686999999999999</c:v>
                </c:pt>
                <c:pt idx="2766">
                  <c:v>15.366</c:v>
                </c:pt>
                <c:pt idx="2767">
                  <c:v>15.007</c:v>
                </c:pt>
                <c:pt idx="2768">
                  <c:v>14.699</c:v>
                </c:pt>
                <c:pt idx="2769">
                  <c:v>14.459</c:v>
                </c:pt>
                <c:pt idx="2770">
                  <c:v>14.242000000000001</c:v>
                </c:pt>
                <c:pt idx="2771">
                  <c:v>14.047000000000001</c:v>
                </c:pt>
                <c:pt idx="2772">
                  <c:v>13.874000000000001</c:v>
                </c:pt>
                <c:pt idx="2773">
                  <c:v>13.675000000000001</c:v>
                </c:pt>
                <c:pt idx="2774">
                  <c:v>13.451000000000001</c:v>
                </c:pt>
                <c:pt idx="2775">
                  <c:v>13.208</c:v>
                </c:pt>
                <c:pt idx="2776">
                  <c:v>12.964</c:v>
                </c:pt>
                <c:pt idx="2777">
                  <c:v>12.714</c:v>
                </c:pt>
                <c:pt idx="2778">
                  <c:v>12.430999999999999</c:v>
                </c:pt>
                <c:pt idx="2779">
                  <c:v>12.113</c:v>
                </c:pt>
                <c:pt idx="2780">
                  <c:v>11.804</c:v>
                </c:pt>
                <c:pt idx="2781">
                  <c:v>11.48</c:v>
                </c:pt>
                <c:pt idx="2782">
                  <c:v>11.159000000000001</c:v>
                </c:pt>
                <c:pt idx="2783">
                  <c:v>10.885</c:v>
                </c:pt>
                <c:pt idx="2784">
                  <c:v>10.569000000000001</c:v>
                </c:pt>
                <c:pt idx="2785">
                  <c:v>10.242000000000001</c:v>
                </c:pt>
                <c:pt idx="2786">
                  <c:v>9.9243000000000006</c:v>
                </c:pt>
                <c:pt idx="2787">
                  <c:v>9.5580999999999996</c:v>
                </c:pt>
                <c:pt idx="2788">
                  <c:v>9.2247000000000003</c:v>
                </c:pt>
                <c:pt idx="2789">
                  <c:v>8.8353999999999999</c:v>
                </c:pt>
                <c:pt idx="2790">
                  <c:v>8.4234000000000009</c:v>
                </c:pt>
                <c:pt idx="2791">
                  <c:v>8.0166000000000004</c:v>
                </c:pt>
                <c:pt idx="2792">
                  <c:v>7.5694999999999997</c:v>
                </c:pt>
                <c:pt idx="2793">
                  <c:v>7.09</c:v>
                </c:pt>
                <c:pt idx="2794">
                  <c:v>6.6059000000000001</c:v>
                </c:pt>
                <c:pt idx="2795">
                  <c:v>6.1135999999999999</c:v>
                </c:pt>
                <c:pt idx="2796">
                  <c:v>5.6257000000000001</c:v>
                </c:pt>
                <c:pt idx="2797">
                  <c:v>5.1086999999999998</c:v>
                </c:pt>
                <c:pt idx="2798">
                  <c:v>4.5894000000000004</c:v>
                </c:pt>
                <c:pt idx="2799">
                  <c:v>4.0776000000000003</c:v>
                </c:pt>
                <c:pt idx="2800">
                  <c:v>3.5968</c:v>
                </c:pt>
                <c:pt idx="2801">
                  <c:v>3.145</c:v>
                </c:pt>
                <c:pt idx="2802">
                  <c:v>2.7313999999999998</c:v>
                </c:pt>
                <c:pt idx="2803">
                  <c:v>2.3075999999999999</c:v>
                </c:pt>
                <c:pt idx="2804">
                  <c:v>1.8935999999999999</c:v>
                </c:pt>
                <c:pt idx="2805">
                  <c:v>1.4685999999999999</c:v>
                </c:pt>
                <c:pt idx="2806">
                  <c:v>1.0169999999999999</c:v>
                </c:pt>
                <c:pt idx="2807">
                  <c:v>0.56255999999999995</c:v>
                </c:pt>
                <c:pt idx="2808">
                  <c:v>0.10507</c:v>
                </c:pt>
                <c:pt idx="2809">
                  <c:v>-0.36126000000000003</c:v>
                </c:pt>
                <c:pt idx="2810">
                  <c:v>-0.82984000000000002</c:v>
                </c:pt>
                <c:pt idx="2811">
                  <c:v>-1.3416999999999999</c:v>
                </c:pt>
                <c:pt idx="2812">
                  <c:v>-1.8891</c:v>
                </c:pt>
                <c:pt idx="2813">
                  <c:v>-2.4255</c:v>
                </c:pt>
                <c:pt idx="2814">
                  <c:v>-2.9969000000000001</c:v>
                </c:pt>
                <c:pt idx="2815">
                  <c:v>-3.5750999999999999</c:v>
                </c:pt>
                <c:pt idx="2816">
                  <c:v>-4.1547999999999998</c:v>
                </c:pt>
                <c:pt idx="2817">
                  <c:v>-4.7361000000000004</c:v>
                </c:pt>
                <c:pt idx="2818">
                  <c:v>-5.2610999999999999</c:v>
                </c:pt>
                <c:pt idx="2819">
                  <c:v>-5.7944000000000004</c:v>
                </c:pt>
                <c:pt idx="2820">
                  <c:v>-6.3102</c:v>
                </c:pt>
                <c:pt idx="2821">
                  <c:v>-6.7648000000000001</c:v>
                </c:pt>
                <c:pt idx="2822">
                  <c:v>-7.2275999999999998</c:v>
                </c:pt>
                <c:pt idx="2823">
                  <c:v>-7.6547000000000001</c:v>
                </c:pt>
                <c:pt idx="2824">
                  <c:v>-7.9973999999999998</c:v>
                </c:pt>
                <c:pt idx="2825">
                  <c:v>-8.3398000000000003</c:v>
                </c:pt>
                <c:pt idx="2826">
                  <c:v>-8.6531000000000002</c:v>
                </c:pt>
                <c:pt idx="2827">
                  <c:v>-8.9344000000000001</c:v>
                </c:pt>
                <c:pt idx="2828">
                  <c:v>-9.1620000000000008</c:v>
                </c:pt>
                <c:pt idx="2829">
                  <c:v>-9.4245000000000001</c:v>
                </c:pt>
                <c:pt idx="2830">
                  <c:v>-9.6491000000000007</c:v>
                </c:pt>
                <c:pt idx="2831">
                  <c:v>-9.8943999999999992</c:v>
                </c:pt>
                <c:pt idx="2832">
                  <c:v>-10.169</c:v>
                </c:pt>
                <c:pt idx="2833">
                  <c:v>-10.465999999999999</c:v>
                </c:pt>
                <c:pt idx="2834">
                  <c:v>-10.772</c:v>
                </c:pt>
                <c:pt idx="2835">
                  <c:v>-11.064</c:v>
                </c:pt>
                <c:pt idx="2836">
                  <c:v>-11.41</c:v>
                </c:pt>
                <c:pt idx="2837">
                  <c:v>-11.718999999999999</c:v>
                </c:pt>
                <c:pt idx="2838">
                  <c:v>-12.053000000000001</c:v>
                </c:pt>
                <c:pt idx="2839">
                  <c:v>-12.395</c:v>
                </c:pt>
                <c:pt idx="2840">
                  <c:v>-12.682</c:v>
                </c:pt>
                <c:pt idx="2841">
                  <c:v>-12.945</c:v>
                </c:pt>
                <c:pt idx="2842">
                  <c:v>-13.191000000000001</c:v>
                </c:pt>
                <c:pt idx="2843">
                  <c:v>-13.427</c:v>
                </c:pt>
                <c:pt idx="2844">
                  <c:v>-13.632999999999999</c:v>
                </c:pt>
                <c:pt idx="2845">
                  <c:v>-13.819000000000001</c:v>
                </c:pt>
                <c:pt idx="2846">
                  <c:v>-14.02</c:v>
                </c:pt>
                <c:pt idx="2847">
                  <c:v>-14.223000000000001</c:v>
                </c:pt>
                <c:pt idx="2848">
                  <c:v>-14.438000000000001</c:v>
                </c:pt>
                <c:pt idx="2849">
                  <c:v>-14.625999999999999</c:v>
                </c:pt>
                <c:pt idx="2850">
                  <c:v>-14.821</c:v>
                </c:pt>
                <c:pt idx="2851">
                  <c:v>-15.044</c:v>
                </c:pt>
                <c:pt idx="2852">
                  <c:v>-15.263</c:v>
                </c:pt>
                <c:pt idx="2853">
                  <c:v>-15.446</c:v>
                </c:pt>
                <c:pt idx="2854">
                  <c:v>-15.647</c:v>
                </c:pt>
                <c:pt idx="2855">
                  <c:v>-15.89</c:v>
                </c:pt>
                <c:pt idx="2856">
                  <c:v>-16.170999999999999</c:v>
                </c:pt>
                <c:pt idx="2857">
                  <c:v>-16.439</c:v>
                </c:pt>
                <c:pt idx="2858">
                  <c:v>-16.66</c:v>
                </c:pt>
                <c:pt idx="2859">
                  <c:v>-16.869</c:v>
                </c:pt>
                <c:pt idx="2860">
                  <c:v>-17.13</c:v>
                </c:pt>
                <c:pt idx="2861">
                  <c:v>-17.372</c:v>
                </c:pt>
                <c:pt idx="2862">
                  <c:v>-17.509</c:v>
                </c:pt>
                <c:pt idx="2863">
                  <c:v>-17.625</c:v>
                </c:pt>
                <c:pt idx="2864">
                  <c:v>-17.786999999999999</c:v>
                </c:pt>
                <c:pt idx="2865">
                  <c:v>-17.97</c:v>
                </c:pt>
                <c:pt idx="2866">
                  <c:v>-18.128</c:v>
                </c:pt>
                <c:pt idx="2867">
                  <c:v>-18.297000000000001</c:v>
                </c:pt>
                <c:pt idx="2868">
                  <c:v>-18.45</c:v>
                </c:pt>
                <c:pt idx="2869">
                  <c:v>-18.585999999999999</c:v>
                </c:pt>
                <c:pt idx="2870">
                  <c:v>-18.695</c:v>
                </c:pt>
                <c:pt idx="2871">
                  <c:v>-18.814</c:v>
                </c:pt>
                <c:pt idx="2872">
                  <c:v>-18.923999999999999</c:v>
                </c:pt>
                <c:pt idx="2873">
                  <c:v>-18.989999999999998</c:v>
                </c:pt>
                <c:pt idx="2874">
                  <c:v>-19.061</c:v>
                </c:pt>
                <c:pt idx="2875">
                  <c:v>-19.126000000000001</c:v>
                </c:pt>
                <c:pt idx="2876">
                  <c:v>-19.178999999999998</c:v>
                </c:pt>
                <c:pt idx="2877">
                  <c:v>-19.262</c:v>
                </c:pt>
                <c:pt idx="2878">
                  <c:v>-19.352</c:v>
                </c:pt>
                <c:pt idx="2879">
                  <c:v>-19.436</c:v>
                </c:pt>
                <c:pt idx="2880">
                  <c:v>-19.507000000000001</c:v>
                </c:pt>
                <c:pt idx="2881">
                  <c:v>-19.561</c:v>
                </c:pt>
                <c:pt idx="2882">
                  <c:v>-19.59</c:v>
                </c:pt>
                <c:pt idx="2883">
                  <c:v>-19.617000000000001</c:v>
                </c:pt>
                <c:pt idx="2884">
                  <c:v>-19.646999999999998</c:v>
                </c:pt>
                <c:pt idx="2885">
                  <c:v>-19.696999999999999</c:v>
                </c:pt>
                <c:pt idx="2886">
                  <c:v>-19.779</c:v>
                </c:pt>
                <c:pt idx="2887">
                  <c:v>-19.882000000000001</c:v>
                </c:pt>
                <c:pt idx="2888">
                  <c:v>-20.007000000000001</c:v>
                </c:pt>
                <c:pt idx="2889">
                  <c:v>-20.12</c:v>
                </c:pt>
                <c:pt idx="2890">
                  <c:v>-20.202999999999999</c:v>
                </c:pt>
                <c:pt idx="2891">
                  <c:v>-20.279</c:v>
                </c:pt>
                <c:pt idx="2892">
                  <c:v>-20.329999999999998</c:v>
                </c:pt>
                <c:pt idx="2893">
                  <c:v>-20.369</c:v>
                </c:pt>
                <c:pt idx="2894">
                  <c:v>-20.402000000000001</c:v>
                </c:pt>
                <c:pt idx="2895">
                  <c:v>-20.452000000000002</c:v>
                </c:pt>
                <c:pt idx="2896">
                  <c:v>-20.555</c:v>
                </c:pt>
                <c:pt idx="2897">
                  <c:v>-20.698</c:v>
                </c:pt>
                <c:pt idx="2898">
                  <c:v>-20.791</c:v>
                </c:pt>
                <c:pt idx="2899">
                  <c:v>-20.859000000000002</c:v>
                </c:pt>
                <c:pt idx="2900">
                  <c:v>-20.920999999999999</c:v>
                </c:pt>
                <c:pt idx="2901">
                  <c:v>-20.937000000000001</c:v>
                </c:pt>
                <c:pt idx="2902">
                  <c:v>-20.963999999999999</c:v>
                </c:pt>
                <c:pt idx="2903">
                  <c:v>-20.995999999999999</c:v>
                </c:pt>
                <c:pt idx="2904">
                  <c:v>-21.012</c:v>
                </c:pt>
                <c:pt idx="2905">
                  <c:v>-21.065000000000001</c:v>
                </c:pt>
                <c:pt idx="2906">
                  <c:v>-21.117000000000001</c:v>
                </c:pt>
                <c:pt idx="2907">
                  <c:v>-21.173999999999999</c:v>
                </c:pt>
                <c:pt idx="2908">
                  <c:v>-21.245000000000001</c:v>
                </c:pt>
                <c:pt idx="2909">
                  <c:v>-21.31</c:v>
                </c:pt>
                <c:pt idx="2910">
                  <c:v>-21.382999999999999</c:v>
                </c:pt>
                <c:pt idx="2911">
                  <c:v>-21.449000000000002</c:v>
                </c:pt>
                <c:pt idx="2912">
                  <c:v>-21.477</c:v>
                </c:pt>
                <c:pt idx="2913">
                  <c:v>-21.527000000000001</c:v>
                </c:pt>
                <c:pt idx="2914">
                  <c:v>-21.565999999999999</c:v>
                </c:pt>
                <c:pt idx="2915">
                  <c:v>-21.588999999999999</c:v>
                </c:pt>
                <c:pt idx="2916">
                  <c:v>-21.637</c:v>
                </c:pt>
                <c:pt idx="2917">
                  <c:v>-21.678999999999998</c:v>
                </c:pt>
                <c:pt idx="2918">
                  <c:v>-21.741</c:v>
                </c:pt>
                <c:pt idx="2919">
                  <c:v>-21.812999999999999</c:v>
                </c:pt>
                <c:pt idx="2920">
                  <c:v>-21.873000000000001</c:v>
                </c:pt>
                <c:pt idx="2921">
                  <c:v>-21.914999999999999</c:v>
                </c:pt>
                <c:pt idx="2922">
                  <c:v>-21.939</c:v>
                </c:pt>
                <c:pt idx="2923">
                  <c:v>-21.95</c:v>
                </c:pt>
                <c:pt idx="2924">
                  <c:v>-21.946999999999999</c:v>
                </c:pt>
                <c:pt idx="2925">
                  <c:v>-21.939</c:v>
                </c:pt>
                <c:pt idx="2926">
                  <c:v>-21.946000000000002</c:v>
                </c:pt>
                <c:pt idx="2927">
                  <c:v>-21.974</c:v>
                </c:pt>
                <c:pt idx="2928">
                  <c:v>-21.99</c:v>
                </c:pt>
                <c:pt idx="2929">
                  <c:v>-22.004000000000001</c:v>
                </c:pt>
                <c:pt idx="2930">
                  <c:v>-22.033000000000001</c:v>
                </c:pt>
                <c:pt idx="2931">
                  <c:v>-22.084</c:v>
                </c:pt>
                <c:pt idx="2932">
                  <c:v>-22.126999999999999</c:v>
                </c:pt>
                <c:pt idx="2933">
                  <c:v>-22.135000000000002</c:v>
                </c:pt>
                <c:pt idx="2934">
                  <c:v>-22.122</c:v>
                </c:pt>
                <c:pt idx="2935">
                  <c:v>-22.125</c:v>
                </c:pt>
                <c:pt idx="2936">
                  <c:v>-22.132000000000001</c:v>
                </c:pt>
                <c:pt idx="2937">
                  <c:v>-22.154</c:v>
                </c:pt>
                <c:pt idx="2938">
                  <c:v>-22.16</c:v>
                </c:pt>
                <c:pt idx="2939">
                  <c:v>-22.126999999999999</c:v>
                </c:pt>
                <c:pt idx="2940">
                  <c:v>-22.07</c:v>
                </c:pt>
                <c:pt idx="2941">
                  <c:v>-22.007999999999999</c:v>
                </c:pt>
                <c:pt idx="2942">
                  <c:v>-21.943000000000001</c:v>
                </c:pt>
                <c:pt idx="2943">
                  <c:v>-21.911000000000001</c:v>
                </c:pt>
                <c:pt idx="2944">
                  <c:v>-21.902000000000001</c:v>
                </c:pt>
                <c:pt idx="2945">
                  <c:v>-21.891999999999999</c:v>
                </c:pt>
                <c:pt idx="2946">
                  <c:v>-21.884</c:v>
                </c:pt>
                <c:pt idx="2947">
                  <c:v>-21.873000000000001</c:v>
                </c:pt>
                <c:pt idx="2948">
                  <c:v>-21.873000000000001</c:v>
                </c:pt>
                <c:pt idx="2949">
                  <c:v>-21.87</c:v>
                </c:pt>
                <c:pt idx="2950">
                  <c:v>-21.837</c:v>
                </c:pt>
                <c:pt idx="2951">
                  <c:v>-21.795999999999999</c:v>
                </c:pt>
                <c:pt idx="2952">
                  <c:v>-21.722000000000001</c:v>
                </c:pt>
                <c:pt idx="2953">
                  <c:v>-21.603999999999999</c:v>
                </c:pt>
                <c:pt idx="2954">
                  <c:v>-21.483000000000001</c:v>
                </c:pt>
                <c:pt idx="2955">
                  <c:v>-21.367999999999999</c:v>
                </c:pt>
                <c:pt idx="2956">
                  <c:v>-21.225999999999999</c:v>
                </c:pt>
                <c:pt idx="2957">
                  <c:v>-21.015000000000001</c:v>
                </c:pt>
                <c:pt idx="2958">
                  <c:v>-20.731999999999999</c:v>
                </c:pt>
                <c:pt idx="2959">
                  <c:v>-20.396999999999998</c:v>
                </c:pt>
                <c:pt idx="2960">
                  <c:v>-20.068999999999999</c:v>
                </c:pt>
                <c:pt idx="2961">
                  <c:v>-19.786000000000001</c:v>
                </c:pt>
                <c:pt idx="2962">
                  <c:v>-19.440000000000001</c:v>
                </c:pt>
                <c:pt idx="2963">
                  <c:v>-19.04</c:v>
                </c:pt>
                <c:pt idx="2964">
                  <c:v>-18.616</c:v>
                </c:pt>
                <c:pt idx="2965">
                  <c:v>-18.198</c:v>
                </c:pt>
                <c:pt idx="2966">
                  <c:v>-17.754000000000001</c:v>
                </c:pt>
                <c:pt idx="2967">
                  <c:v>-17.303000000000001</c:v>
                </c:pt>
                <c:pt idx="2968">
                  <c:v>-16.902000000000001</c:v>
                </c:pt>
                <c:pt idx="2969">
                  <c:v>-16.523</c:v>
                </c:pt>
                <c:pt idx="2970">
                  <c:v>-16.134</c:v>
                </c:pt>
                <c:pt idx="2971">
                  <c:v>-15.754</c:v>
                </c:pt>
                <c:pt idx="2972">
                  <c:v>-15.364000000000001</c:v>
                </c:pt>
                <c:pt idx="2973">
                  <c:v>-14.958</c:v>
                </c:pt>
                <c:pt idx="2974">
                  <c:v>-14.538</c:v>
                </c:pt>
                <c:pt idx="2975">
                  <c:v>-14.132999999999999</c:v>
                </c:pt>
                <c:pt idx="2976">
                  <c:v>-13.757999999999999</c:v>
                </c:pt>
                <c:pt idx="2977">
                  <c:v>-13.398999999999999</c:v>
                </c:pt>
                <c:pt idx="2978">
                  <c:v>-13.05</c:v>
                </c:pt>
                <c:pt idx="2979">
                  <c:v>-12.746</c:v>
                </c:pt>
                <c:pt idx="2980">
                  <c:v>-12.452</c:v>
                </c:pt>
                <c:pt idx="2981">
                  <c:v>-12.137</c:v>
                </c:pt>
                <c:pt idx="2982">
                  <c:v>-11.801</c:v>
                </c:pt>
                <c:pt idx="2983">
                  <c:v>-11.491</c:v>
                </c:pt>
                <c:pt idx="2984">
                  <c:v>-11.169</c:v>
                </c:pt>
                <c:pt idx="2985">
                  <c:v>-10.821999999999999</c:v>
                </c:pt>
                <c:pt idx="2986">
                  <c:v>-10.496</c:v>
                </c:pt>
                <c:pt idx="2987">
                  <c:v>-10.18</c:v>
                </c:pt>
                <c:pt idx="2988">
                  <c:v>-9.8454999999999995</c:v>
                </c:pt>
                <c:pt idx="2989">
                  <c:v>-9.5007000000000001</c:v>
                </c:pt>
                <c:pt idx="2990">
                  <c:v>-9.1465999999999994</c:v>
                </c:pt>
                <c:pt idx="2991">
                  <c:v>-8.8459000000000003</c:v>
                </c:pt>
                <c:pt idx="2992">
                  <c:v>-8.5725999999999996</c:v>
                </c:pt>
                <c:pt idx="2993">
                  <c:v>-8.2810000000000006</c:v>
                </c:pt>
                <c:pt idx="2994">
                  <c:v>-7.9198000000000004</c:v>
                </c:pt>
                <c:pt idx="2995">
                  <c:v>-7.5118999999999998</c:v>
                </c:pt>
                <c:pt idx="2996">
                  <c:v>-7.0765000000000002</c:v>
                </c:pt>
                <c:pt idx="2997">
                  <c:v>-6.5823</c:v>
                </c:pt>
                <c:pt idx="2998">
                  <c:v>-6.0701000000000001</c:v>
                </c:pt>
                <c:pt idx="2999">
                  <c:v>-5.5225</c:v>
                </c:pt>
                <c:pt idx="3000">
                  <c:v>-4.9789000000000003</c:v>
                </c:pt>
                <c:pt idx="3001">
                  <c:v>-4.4317000000000002</c:v>
                </c:pt>
                <c:pt idx="3002">
                  <c:v>-3.8935</c:v>
                </c:pt>
                <c:pt idx="3003">
                  <c:v>-3.3136999999999999</c:v>
                </c:pt>
                <c:pt idx="3004">
                  <c:v>-2.7353000000000001</c:v>
                </c:pt>
                <c:pt idx="3005">
                  <c:v>-2.2345000000000002</c:v>
                </c:pt>
                <c:pt idx="3006">
                  <c:v>-1.7963</c:v>
                </c:pt>
                <c:pt idx="3007">
                  <c:v>-1.3858999999999999</c:v>
                </c:pt>
                <c:pt idx="3008">
                  <c:v>-1.0156000000000001</c:v>
                </c:pt>
                <c:pt idx="3009">
                  <c:v>-0.68357999999999997</c:v>
                </c:pt>
                <c:pt idx="3010">
                  <c:v>-0.34876000000000001</c:v>
                </c:pt>
                <c:pt idx="3011">
                  <c:v>-5.7419999999999999E-2</c:v>
                </c:pt>
                <c:pt idx="3012">
                  <c:v>0.19450999999999999</c:v>
                </c:pt>
                <c:pt idx="3013">
                  <c:v>0.41514000000000001</c:v>
                </c:pt>
                <c:pt idx="3014">
                  <c:v>0.64449999999999996</c:v>
                </c:pt>
                <c:pt idx="3015">
                  <c:v>0.88173000000000001</c:v>
                </c:pt>
                <c:pt idx="3016">
                  <c:v>1.1324000000000001</c:v>
                </c:pt>
                <c:pt idx="3017">
                  <c:v>1.3596999999999999</c:v>
                </c:pt>
                <c:pt idx="3018">
                  <c:v>1.6076999999999999</c:v>
                </c:pt>
                <c:pt idx="3019">
                  <c:v>1.8946000000000001</c:v>
                </c:pt>
                <c:pt idx="3020">
                  <c:v>2.2121</c:v>
                </c:pt>
                <c:pt idx="3021">
                  <c:v>2.5099</c:v>
                </c:pt>
                <c:pt idx="3022">
                  <c:v>2.7841</c:v>
                </c:pt>
                <c:pt idx="3023">
                  <c:v>3.0535000000000001</c:v>
                </c:pt>
                <c:pt idx="3024">
                  <c:v>3.3018000000000001</c:v>
                </c:pt>
                <c:pt idx="3025">
                  <c:v>3.5419999999999998</c:v>
                </c:pt>
                <c:pt idx="3026">
                  <c:v>3.7827999999999999</c:v>
                </c:pt>
                <c:pt idx="3027">
                  <c:v>4.0510000000000002</c:v>
                </c:pt>
                <c:pt idx="3028">
                  <c:v>4.2622</c:v>
                </c:pt>
                <c:pt idx="3029">
                  <c:v>4.4804000000000004</c:v>
                </c:pt>
                <c:pt idx="3030">
                  <c:v>4.7427999999999999</c:v>
                </c:pt>
                <c:pt idx="3031">
                  <c:v>4.9996</c:v>
                </c:pt>
                <c:pt idx="3032">
                  <c:v>5.3066000000000004</c:v>
                </c:pt>
                <c:pt idx="3033">
                  <c:v>5.6586999999999996</c:v>
                </c:pt>
                <c:pt idx="3034">
                  <c:v>6.0088999999999997</c:v>
                </c:pt>
                <c:pt idx="3035">
                  <c:v>6.3141999999999996</c:v>
                </c:pt>
                <c:pt idx="3036">
                  <c:v>6.6055999999999999</c:v>
                </c:pt>
                <c:pt idx="3037">
                  <c:v>6.8421000000000003</c:v>
                </c:pt>
                <c:pt idx="3038">
                  <c:v>6.9847999999999999</c:v>
                </c:pt>
                <c:pt idx="3039">
                  <c:v>7.0793999999999997</c:v>
                </c:pt>
                <c:pt idx="3040">
                  <c:v>7.1147</c:v>
                </c:pt>
                <c:pt idx="3041">
                  <c:v>7.1024000000000003</c:v>
                </c:pt>
                <c:pt idx="3042">
                  <c:v>7.0587</c:v>
                </c:pt>
                <c:pt idx="3043">
                  <c:v>7.0176999999999996</c:v>
                </c:pt>
                <c:pt idx="3044">
                  <c:v>6.9892000000000003</c:v>
                </c:pt>
                <c:pt idx="3045">
                  <c:v>6.9691999999999998</c:v>
                </c:pt>
                <c:pt idx="3046">
                  <c:v>6.9747000000000003</c:v>
                </c:pt>
                <c:pt idx="3047">
                  <c:v>7.0095999999999998</c:v>
                </c:pt>
                <c:pt idx="3048">
                  <c:v>7.0899000000000001</c:v>
                </c:pt>
                <c:pt idx="3049">
                  <c:v>7.1885000000000003</c:v>
                </c:pt>
                <c:pt idx="3050">
                  <c:v>7.3169000000000004</c:v>
                </c:pt>
                <c:pt idx="3051">
                  <c:v>7.4730999999999996</c:v>
                </c:pt>
                <c:pt idx="3052">
                  <c:v>7.6210000000000004</c:v>
                </c:pt>
                <c:pt idx="3053">
                  <c:v>7.7735000000000003</c:v>
                </c:pt>
                <c:pt idx="3054">
                  <c:v>7.9211</c:v>
                </c:pt>
                <c:pt idx="3055">
                  <c:v>8.0739000000000001</c:v>
                </c:pt>
                <c:pt idx="3056">
                  <c:v>8.2539999999999996</c:v>
                </c:pt>
                <c:pt idx="3057">
                  <c:v>8.4528999999999996</c:v>
                </c:pt>
                <c:pt idx="3058">
                  <c:v>8.6586999999999996</c:v>
                </c:pt>
                <c:pt idx="3059">
                  <c:v>8.8719999999999999</c:v>
                </c:pt>
                <c:pt idx="3060">
                  <c:v>9.0854999999999997</c:v>
                </c:pt>
                <c:pt idx="3061">
                  <c:v>9.2879000000000005</c:v>
                </c:pt>
                <c:pt idx="3062">
                  <c:v>9.4940999999999995</c:v>
                </c:pt>
                <c:pt idx="3063">
                  <c:v>9.7243999999999993</c:v>
                </c:pt>
                <c:pt idx="3064">
                  <c:v>9.9497</c:v>
                </c:pt>
                <c:pt idx="3065">
                  <c:v>10.118</c:v>
                </c:pt>
                <c:pt idx="3066">
                  <c:v>10.249000000000001</c:v>
                </c:pt>
                <c:pt idx="3067">
                  <c:v>10.372999999999999</c:v>
                </c:pt>
                <c:pt idx="3068">
                  <c:v>10.51</c:v>
                </c:pt>
                <c:pt idx="3069">
                  <c:v>10.659000000000001</c:v>
                </c:pt>
                <c:pt idx="3070">
                  <c:v>10.824999999999999</c:v>
                </c:pt>
                <c:pt idx="3071">
                  <c:v>10.988</c:v>
                </c:pt>
                <c:pt idx="3072">
                  <c:v>11.138</c:v>
                </c:pt>
                <c:pt idx="3073">
                  <c:v>11.297000000000001</c:v>
                </c:pt>
                <c:pt idx="3074">
                  <c:v>11.449</c:v>
                </c:pt>
                <c:pt idx="3075">
                  <c:v>11.595000000000001</c:v>
                </c:pt>
                <c:pt idx="3076">
                  <c:v>11.749000000000001</c:v>
                </c:pt>
                <c:pt idx="3077">
                  <c:v>11.916</c:v>
                </c:pt>
                <c:pt idx="3078">
                  <c:v>12.101000000000001</c:v>
                </c:pt>
                <c:pt idx="3079">
                  <c:v>12.317</c:v>
                </c:pt>
                <c:pt idx="3080">
                  <c:v>12.523999999999999</c:v>
                </c:pt>
                <c:pt idx="3081">
                  <c:v>12.705</c:v>
                </c:pt>
                <c:pt idx="3082">
                  <c:v>12.907</c:v>
                </c:pt>
                <c:pt idx="3083">
                  <c:v>13.113</c:v>
                </c:pt>
                <c:pt idx="3084">
                  <c:v>13.28</c:v>
                </c:pt>
                <c:pt idx="3085">
                  <c:v>13.452999999999999</c:v>
                </c:pt>
                <c:pt idx="3086">
                  <c:v>13.65</c:v>
                </c:pt>
                <c:pt idx="3087">
                  <c:v>13.829000000000001</c:v>
                </c:pt>
                <c:pt idx="3088">
                  <c:v>13.994</c:v>
                </c:pt>
                <c:pt idx="3089">
                  <c:v>14.151</c:v>
                </c:pt>
                <c:pt idx="3090">
                  <c:v>14.327999999999999</c:v>
                </c:pt>
                <c:pt idx="3091">
                  <c:v>14.568</c:v>
                </c:pt>
                <c:pt idx="3092">
                  <c:v>14.821999999999999</c:v>
                </c:pt>
                <c:pt idx="3093">
                  <c:v>15.065</c:v>
                </c:pt>
                <c:pt idx="3094">
                  <c:v>15.304</c:v>
                </c:pt>
                <c:pt idx="3095">
                  <c:v>15.534000000000001</c:v>
                </c:pt>
                <c:pt idx="3096">
                  <c:v>15.772</c:v>
                </c:pt>
                <c:pt idx="3097">
                  <c:v>16.036000000000001</c:v>
                </c:pt>
                <c:pt idx="3098">
                  <c:v>16.291</c:v>
                </c:pt>
                <c:pt idx="3099">
                  <c:v>16.478000000000002</c:v>
                </c:pt>
                <c:pt idx="3100">
                  <c:v>16.632999999999999</c:v>
                </c:pt>
                <c:pt idx="3101">
                  <c:v>16.795000000000002</c:v>
                </c:pt>
                <c:pt idx="3102">
                  <c:v>16.975000000000001</c:v>
                </c:pt>
                <c:pt idx="3103">
                  <c:v>17.12</c:v>
                </c:pt>
                <c:pt idx="3104">
                  <c:v>17.251999999999999</c:v>
                </c:pt>
                <c:pt idx="3105">
                  <c:v>17.364000000000001</c:v>
                </c:pt>
                <c:pt idx="3106">
                  <c:v>17.478999999999999</c:v>
                </c:pt>
                <c:pt idx="3107">
                  <c:v>17.59</c:v>
                </c:pt>
                <c:pt idx="3108">
                  <c:v>17.693000000000001</c:v>
                </c:pt>
                <c:pt idx="3109">
                  <c:v>17.827000000000002</c:v>
                </c:pt>
                <c:pt idx="3110">
                  <c:v>18.024999999999999</c:v>
                </c:pt>
                <c:pt idx="3111">
                  <c:v>18.231000000000002</c:v>
                </c:pt>
                <c:pt idx="3112">
                  <c:v>18.393000000000001</c:v>
                </c:pt>
                <c:pt idx="3113">
                  <c:v>18.53</c:v>
                </c:pt>
                <c:pt idx="3114">
                  <c:v>18.646999999999998</c:v>
                </c:pt>
                <c:pt idx="3115">
                  <c:v>18.736999999999998</c:v>
                </c:pt>
                <c:pt idx="3116">
                  <c:v>18.838000000000001</c:v>
                </c:pt>
                <c:pt idx="3117">
                  <c:v>18.95</c:v>
                </c:pt>
                <c:pt idx="3118">
                  <c:v>19.062999999999999</c:v>
                </c:pt>
                <c:pt idx="3119">
                  <c:v>19.154</c:v>
                </c:pt>
                <c:pt idx="3120">
                  <c:v>19.234000000000002</c:v>
                </c:pt>
                <c:pt idx="3121">
                  <c:v>19.356000000000002</c:v>
                </c:pt>
                <c:pt idx="3122">
                  <c:v>19.518000000000001</c:v>
                </c:pt>
                <c:pt idx="3123">
                  <c:v>19.672999999999998</c:v>
                </c:pt>
                <c:pt idx="3124">
                  <c:v>19.794</c:v>
                </c:pt>
                <c:pt idx="3125">
                  <c:v>19.887</c:v>
                </c:pt>
                <c:pt idx="3126">
                  <c:v>19.963999999999999</c:v>
                </c:pt>
                <c:pt idx="3127">
                  <c:v>20.03</c:v>
                </c:pt>
                <c:pt idx="3128">
                  <c:v>20.113</c:v>
                </c:pt>
                <c:pt idx="3129">
                  <c:v>20.198</c:v>
                </c:pt>
                <c:pt idx="3130">
                  <c:v>20.265999999999998</c:v>
                </c:pt>
                <c:pt idx="3131">
                  <c:v>20.363</c:v>
                </c:pt>
                <c:pt idx="3132">
                  <c:v>20.463999999999999</c:v>
                </c:pt>
                <c:pt idx="3133">
                  <c:v>20.556999999999999</c:v>
                </c:pt>
                <c:pt idx="3134">
                  <c:v>20.648</c:v>
                </c:pt>
                <c:pt idx="3135">
                  <c:v>20.716999999999999</c:v>
                </c:pt>
                <c:pt idx="3136">
                  <c:v>20.774000000000001</c:v>
                </c:pt>
                <c:pt idx="3137">
                  <c:v>20.818999999999999</c:v>
                </c:pt>
                <c:pt idx="3138">
                  <c:v>20.873000000000001</c:v>
                </c:pt>
                <c:pt idx="3139">
                  <c:v>20.945</c:v>
                </c:pt>
                <c:pt idx="3140">
                  <c:v>21.009</c:v>
                </c:pt>
                <c:pt idx="3141">
                  <c:v>21.099</c:v>
                </c:pt>
                <c:pt idx="3142">
                  <c:v>21.177</c:v>
                </c:pt>
                <c:pt idx="3143">
                  <c:v>21.233000000000001</c:v>
                </c:pt>
                <c:pt idx="3144">
                  <c:v>21.303000000000001</c:v>
                </c:pt>
                <c:pt idx="3145">
                  <c:v>21.36</c:v>
                </c:pt>
                <c:pt idx="3146">
                  <c:v>21.419</c:v>
                </c:pt>
                <c:pt idx="3147">
                  <c:v>21.495000000000001</c:v>
                </c:pt>
                <c:pt idx="3148">
                  <c:v>21.584</c:v>
                </c:pt>
                <c:pt idx="3149">
                  <c:v>21.655000000000001</c:v>
                </c:pt>
                <c:pt idx="3150">
                  <c:v>21.702999999999999</c:v>
                </c:pt>
                <c:pt idx="3151">
                  <c:v>21.734999999999999</c:v>
                </c:pt>
                <c:pt idx="3152">
                  <c:v>21.797000000000001</c:v>
                </c:pt>
                <c:pt idx="3153">
                  <c:v>21.867000000000001</c:v>
                </c:pt>
                <c:pt idx="3154">
                  <c:v>21.928000000000001</c:v>
                </c:pt>
                <c:pt idx="3155">
                  <c:v>21.962</c:v>
                </c:pt>
                <c:pt idx="3156">
                  <c:v>21.978000000000002</c:v>
                </c:pt>
                <c:pt idx="3157">
                  <c:v>21.984000000000002</c:v>
                </c:pt>
                <c:pt idx="3158">
                  <c:v>21.974</c:v>
                </c:pt>
                <c:pt idx="3159">
                  <c:v>21.945</c:v>
                </c:pt>
                <c:pt idx="3160">
                  <c:v>21.954000000000001</c:v>
                </c:pt>
                <c:pt idx="3161">
                  <c:v>21.992000000000001</c:v>
                </c:pt>
                <c:pt idx="3162">
                  <c:v>22.026</c:v>
                </c:pt>
                <c:pt idx="3163">
                  <c:v>22.052</c:v>
                </c:pt>
                <c:pt idx="3164">
                  <c:v>22.041</c:v>
                </c:pt>
                <c:pt idx="3165">
                  <c:v>22.030999999999999</c:v>
                </c:pt>
                <c:pt idx="3166">
                  <c:v>22.029</c:v>
                </c:pt>
                <c:pt idx="3167">
                  <c:v>22.021000000000001</c:v>
                </c:pt>
                <c:pt idx="3168">
                  <c:v>22.047999999999998</c:v>
                </c:pt>
                <c:pt idx="3169">
                  <c:v>22.097000000000001</c:v>
                </c:pt>
                <c:pt idx="3170">
                  <c:v>22.114999999999998</c:v>
                </c:pt>
                <c:pt idx="3171">
                  <c:v>22.113</c:v>
                </c:pt>
                <c:pt idx="3172">
                  <c:v>22.097999999999999</c:v>
                </c:pt>
                <c:pt idx="3173">
                  <c:v>22.055</c:v>
                </c:pt>
                <c:pt idx="3174">
                  <c:v>22.001000000000001</c:v>
                </c:pt>
                <c:pt idx="3175">
                  <c:v>21.943000000000001</c:v>
                </c:pt>
                <c:pt idx="3176">
                  <c:v>21.864999999999998</c:v>
                </c:pt>
                <c:pt idx="3177">
                  <c:v>21.71</c:v>
                </c:pt>
                <c:pt idx="3178">
                  <c:v>21.501000000000001</c:v>
                </c:pt>
                <c:pt idx="3179">
                  <c:v>21.297000000000001</c:v>
                </c:pt>
                <c:pt idx="3180">
                  <c:v>21.106999999999999</c:v>
                </c:pt>
                <c:pt idx="3181">
                  <c:v>20.878</c:v>
                </c:pt>
                <c:pt idx="3182">
                  <c:v>20.594000000000001</c:v>
                </c:pt>
                <c:pt idx="3183">
                  <c:v>20.274000000000001</c:v>
                </c:pt>
                <c:pt idx="3184">
                  <c:v>19.920000000000002</c:v>
                </c:pt>
                <c:pt idx="3185">
                  <c:v>19.536999999999999</c:v>
                </c:pt>
                <c:pt idx="3186">
                  <c:v>19.152000000000001</c:v>
                </c:pt>
                <c:pt idx="3187">
                  <c:v>18.731999999999999</c:v>
                </c:pt>
                <c:pt idx="3188">
                  <c:v>18.302</c:v>
                </c:pt>
                <c:pt idx="3189">
                  <c:v>17.895</c:v>
                </c:pt>
                <c:pt idx="3190">
                  <c:v>17.481000000000002</c:v>
                </c:pt>
                <c:pt idx="3191">
                  <c:v>17.081</c:v>
                </c:pt>
                <c:pt idx="3192">
                  <c:v>16.693000000000001</c:v>
                </c:pt>
                <c:pt idx="3193">
                  <c:v>16.341999999999999</c:v>
                </c:pt>
                <c:pt idx="3194">
                  <c:v>15.974</c:v>
                </c:pt>
                <c:pt idx="3195">
                  <c:v>15.585000000000001</c:v>
                </c:pt>
                <c:pt idx="3196">
                  <c:v>15.212999999999999</c:v>
                </c:pt>
                <c:pt idx="3197">
                  <c:v>14.859</c:v>
                </c:pt>
                <c:pt idx="3198">
                  <c:v>14.531000000000001</c:v>
                </c:pt>
                <c:pt idx="3199">
                  <c:v>14.204000000000001</c:v>
                </c:pt>
                <c:pt idx="3200">
                  <c:v>13.864000000000001</c:v>
                </c:pt>
                <c:pt idx="3201">
                  <c:v>13.526</c:v>
                </c:pt>
                <c:pt idx="3202">
                  <c:v>13.247999999999999</c:v>
                </c:pt>
                <c:pt idx="3203">
                  <c:v>13.002000000000001</c:v>
                </c:pt>
                <c:pt idx="3204">
                  <c:v>12.747999999999999</c:v>
                </c:pt>
                <c:pt idx="3205">
                  <c:v>12.471</c:v>
                </c:pt>
                <c:pt idx="3206">
                  <c:v>12.222</c:v>
                </c:pt>
                <c:pt idx="3207">
                  <c:v>11.993</c:v>
                </c:pt>
                <c:pt idx="3208">
                  <c:v>11.78</c:v>
                </c:pt>
                <c:pt idx="3209">
                  <c:v>11.605</c:v>
                </c:pt>
                <c:pt idx="3210">
                  <c:v>11.372999999999999</c:v>
                </c:pt>
                <c:pt idx="3211">
                  <c:v>11.115</c:v>
                </c:pt>
                <c:pt idx="3212">
                  <c:v>10.920999999999999</c:v>
                </c:pt>
                <c:pt idx="3213">
                  <c:v>10.694000000000001</c:v>
                </c:pt>
                <c:pt idx="3214">
                  <c:v>10.417999999999999</c:v>
                </c:pt>
                <c:pt idx="3215">
                  <c:v>10.134</c:v>
                </c:pt>
                <c:pt idx="3216">
                  <c:v>9.8023000000000007</c:v>
                </c:pt>
                <c:pt idx="3217">
                  <c:v>9.4055999999999997</c:v>
                </c:pt>
                <c:pt idx="3218">
                  <c:v>8.9722000000000008</c:v>
                </c:pt>
                <c:pt idx="3219">
                  <c:v>8.5542999999999996</c:v>
                </c:pt>
                <c:pt idx="3220">
                  <c:v>8.0749999999999993</c:v>
                </c:pt>
                <c:pt idx="3221">
                  <c:v>7.6097999999999999</c:v>
                </c:pt>
                <c:pt idx="3222">
                  <c:v>7.1447000000000003</c:v>
                </c:pt>
                <c:pt idx="3223">
                  <c:v>6.6375000000000002</c:v>
                </c:pt>
                <c:pt idx="3224">
                  <c:v>6.1430999999999996</c:v>
                </c:pt>
                <c:pt idx="3225">
                  <c:v>5.6623999999999999</c:v>
                </c:pt>
                <c:pt idx="3226">
                  <c:v>5.1741999999999999</c:v>
                </c:pt>
                <c:pt idx="3227">
                  <c:v>4.7329999999999997</c:v>
                </c:pt>
                <c:pt idx="3228">
                  <c:v>4.3250000000000002</c:v>
                </c:pt>
                <c:pt idx="3229">
                  <c:v>3.9154</c:v>
                </c:pt>
                <c:pt idx="3230">
                  <c:v>3.4815999999999998</c:v>
                </c:pt>
                <c:pt idx="3231">
                  <c:v>3.0583999999999998</c:v>
                </c:pt>
                <c:pt idx="3232">
                  <c:v>2.6566999999999998</c:v>
                </c:pt>
                <c:pt idx="3233">
                  <c:v>2.2709000000000001</c:v>
                </c:pt>
                <c:pt idx="3234">
                  <c:v>1.8491</c:v>
                </c:pt>
                <c:pt idx="3235">
                  <c:v>1.4537</c:v>
                </c:pt>
                <c:pt idx="3236">
                  <c:v>1.0968</c:v>
                </c:pt>
                <c:pt idx="3237">
                  <c:v>0.73921999999999999</c:v>
                </c:pt>
                <c:pt idx="3238">
                  <c:v>0.36165999999999998</c:v>
                </c:pt>
                <c:pt idx="3239">
                  <c:v>-2.1706E-2</c:v>
                </c:pt>
                <c:pt idx="3240">
                  <c:v>-0.40898000000000001</c:v>
                </c:pt>
                <c:pt idx="3241">
                  <c:v>-0.81942999999999999</c:v>
                </c:pt>
                <c:pt idx="3242">
                  <c:v>-1.2137</c:v>
                </c:pt>
                <c:pt idx="3243">
                  <c:v>-1.6371</c:v>
                </c:pt>
                <c:pt idx="3244">
                  <c:v>-2.0956999999999999</c:v>
                </c:pt>
                <c:pt idx="3245">
                  <c:v>-2.5703</c:v>
                </c:pt>
                <c:pt idx="3246">
                  <c:v>-3.0958999999999999</c:v>
                </c:pt>
                <c:pt idx="3247">
                  <c:v>-3.6457999999999999</c:v>
                </c:pt>
                <c:pt idx="3248">
                  <c:v>-4.2264999999999997</c:v>
                </c:pt>
                <c:pt idx="3249">
                  <c:v>-4.8162000000000003</c:v>
                </c:pt>
                <c:pt idx="3250">
                  <c:v>-5.3879999999999999</c:v>
                </c:pt>
                <c:pt idx="3251">
                  <c:v>-5.9448999999999996</c:v>
                </c:pt>
                <c:pt idx="3252">
                  <c:v>-6.5053000000000001</c:v>
                </c:pt>
                <c:pt idx="3253">
                  <c:v>-7.0487000000000002</c:v>
                </c:pt>
                <c:pt idx="3254">
                  <c:v>-7.5437000000000003</c:v>
                </c:pt>
                <c:pt idx="3255">
                  <c:v>-8.0587999999999997</c:v>
                </c:pt>
                <c:pt idx="3256">
                  <c:v>-8.4837000000000007</c:v>
                </c:pt>
                <c:pt idx="3257">
                  <c:v>-8.8916000000000004</c:v>
                </c:pt>
                <c:pt idx="3258">
                  <c:v>-9.3125999999999998</c:v>
                </c:pt>
                <c:pt idx="3259">
                  <c:v>-9.6456999999999997</c:v>
                </c:pt>
                <c:pt idx="3260">
                  <c:v>-9.9356000000000009</c:v>
                </c:pt>
                <c:pt idx="3261">
                  <c:v>-10.210000000000001</c:v>
                </c:pt>
                <c:pt idx="3262">
                  <c:v>-10.456</c:v>
                </c:pt>
                <c:pt idx="3263">
                  <c:v>-10.708</c:v>
                </c:pt>
                <c:pt idx="3264">
                  <c:v>-10.948</c:v>
                </c:pt>
                <c:pt idx="3265">
                  <c:v>-11.172000000000001</c:v>
                </c:pt>
                <c:pt idx="3266">
                  <c:v>-11.379</c:v>
                </c:pt>
                <c:pt idx="3267">
                  <c:v>-11.553000000000001</c:v>
                </c:pt>
                <c:pt idx="3268">
                  <c:v>-11.776</c:v>
                </c:pt>
                <c:pt idx="3269">
                  <c:v>-11.92</c:v>
                </c:pt>
                <c:pt idx="3270">
                  <c:v>-12.287000000000001</c:v>
                </c:pt>
                <c:pt idx="3271">
                  <c:v>-12.561999999999999</c:v>
                </c:pt>
                <c:pt idx="3272">
                  <c:v>-12.877000000000001</c:v>
                </c:pt>
                <c:pt idx="3273">
                  <c:v>-13.153</c:v>
                </c:pt>
                <c:pt idx="3274">
                  <c:v>-13.461</c:v>
                </c:pt>
                <c:pt idx="3275">
                  <c:v>-13.803000000000001</c:v>
                </c:pt>
                <c:pt idx="3276">
                  <c:v>-14.103</c:v>
                </c:pt>
                <c:pt idx="3277">
                  <c:v>-14.359</c:v>
                </c:pt>
                <c:pt idx="3278">
                  <c:v>-14.6</c:v>
                </c:pt>
                <c:pt idx="3279">
                  <c:v>-14.802</c:v>
                </c:pt>
                <c:pt idx="3280">
                  <c:v>-14.99</c:v>
                </c:pt>
                <c:pt idx="3281">
                  <c:v>-15.186</c:v>
                </c:pt>
                <c:pt idx="3282">
                  <c:v>-15.406000000000001</c:v>
                </c:pt>
                <c:pt idx="3283">
                  <c:v>-15.616</c:v>
                </c:pt>
                <c:pt idx="3284">
                  <c:v>-15.81</c:v>
                </c:pt>
                <c:pt idx="3285">
                  <c:v>-16.001999999999999</c:v>
                </c:pt>
                <c:pt idx="3286">
                  <c:v>-16.187999999999999</c:v>
                </c:pt>
                <c:pt idx="3287">
                  <c:v>-16.385000000000002</c:v>
                </c:pt>
                <c:pt idx="3288">
                  <c:v>-16.574000000000002</c:v>
                </c:pt>
                <c:pt idx="3289">
                  <c:v>-16.725000000000001</c:v>
                </c:pt>
                <c:pt idx="3290">
                  <c:v>-16.873999999999999</c:v>
                </c:pt>
                <c:pt idx="3291">
                  <c:v>-17.032</c:v>
                </c:pt>
                <c:pt idx="3292">
                  <c:v>-17.201000000000001</c:v>
                </c:pt>
                <c:pt idx="3293">
                  <c:v>-17.43</c:v>
                </c:pt>
                <c:pt idx="3294">
                  <c:v>-17.664999999999999</c:v>
                </c:pt>
                <c:pt idx="3295">
                  <c:v>-17.843</c:v>
                </c:pt>
                <c:pt idx="3296">
                  <c:v>-17.969000000000001</c:v>
                </c:pt>
                <c:pt idx="3297">
                  <c:v>-18.085999999999999</c:v>
                </c:pt>
                <c:pt idx="3298">
                  <c:v>-18.209</c:v>
                </c:pt>
                <c:pt idx="3299">
                  <c:v>-18.324000000000002</c:v>
                </c:pt>
                <c:pt idx="3300">
                  <c:v>-18.454999999999998</c:v>
                </c:pt>
                <c:pt idx="3301">
                  <c:v>-18.594000000000001</c:v>
                </c:pt>
                <c:pt idx="3302">
                  <c:v>-18.704000000000001</c:v>
                </c:pt>
                <c:pt idx="3303">
                  <c:v>-18.817</c:v>
                </c:pt>
                <c:pt idx="3304">
                  <c:v>-18.928000000000001</c:v>
                </c:pt>
                <c:pt idx="3305">
                  <c:v>-19.047000000000001</c:v>
                </c:pt>
                <c:pt idx="3306">
                  <c:v>-19.151</c:v>
                </c:pt>
                <c:pt idx="3307">
                  <c:v>-19.225999999999999</c:v>
                </c:pt>
                <c:pt idx="3308">
                  <c:v>-19.306000000000001</c:v>
                </c:pt>
                <c:pt idx="3309">
                  <c:v>-19.376000000000001</c:v>
                </c:pt>
                <c:pt idx="3310">
                  <c:v>-19.457000000000001</c:v>
                </c:pt>
                <c:pt idx="3311">
                  <c:v>-19.550999999999998</c:v>
                </c:pt>
                <c:pt idx="3312">
                  <c:v>-19.658999999999999</c:v>
                </c:pt>
                <c:pt idx="3313">
                  <c:v>-19.759</c:v>
                </c:pt>
                <c:pt idx="3314">
                  <c:v>-19.850999999999999</c:v>
                </c:pt>
                <c:pt idx="3315">
                  <c:v>-19.933</c:v>
                </c:pt>
                <c:pt idx="3316">
                  <c:v>-19.988</c:v>
                </c:pt>
                <c:pt idx="3317">
                  <c:v>-20.038</c:v>
                </c:pt>
                <c:pt idx="3318">
                  <c:v>-20.077000000000002</c:v>
                </c:pt>
                <c:pt idx="3319">
                  <c:v>-20.143999999999998</c:v>
                </c:pt>
                <c:pt idx="3320">
                  <c:v>-20.222999999999999</c:v>
                </c:pt>
                <c:pt idx="3321">
                  <c:v>-20.323</c:v>
                </c:pt>
                <c:pt idx="3322">
                  <c:v>-20.434999999999999</c:v>
                </c:pt>
                <c:pt idx="3323">
                  <c:v>-20.521000000000001</c:v>
                </c:pt>
                <c:pt idx="3324">
                  <c:v>-20.602</c:v>
                </c:pt>
                <c:pt idx="3325">
                  <c:v>-20.663</c:v>
                </c:pt>
                <c:pt idx="3326">
                  <c:v>-20.716000000000001</c:v>
                </c:pt>
                <c:pt idx="3327">
                  <c:v>-20.776</c:v>
                </c:pt>
                <c:pt idx="3328">
                  <c:v>-20.832000000000001</c:v>
                </c:pt>
                <c:pt idx="3329">
                  <c:v>-20.876000000000001</c:v>
                </c:pt>
                <c:pt idx="3330">
                  <c:v>-20.919</c:v>
                </c:pt>
                <c:pt idx="3331">
                  <c:v>-20.968</c:v>
                </c:pt>
                <c:pt idx="3332">
                  <c:v>-21.055</c:v>
                </c:pt>
                <c:pt idx="3333">
                  <c:v>-21.123000000000001</c:v>
                </c:pt>
                <c:pt idx="3334">
                  <c:v>-21.207999999999998</c:v>
                </c:pt>
                <c:pt idx="3335">
                  <c:v>-21.282</c:v>
                </c:pt>
                <c:pt idx="3336">
                  <c:v>-21.34</c:v>
                </c:pt>
                <c:pt idx="3337">
                  <c:v>-21.388999999999999</c:v>
                </c:pt>
                <c:pt idx="3338">
                  <c:v>-21.434000000000001</c:v>
                </c:pt>
                <c:pt idx="3339">
                  <c:v>-21.478000000000002</c:v>
                </c:pt>
                <c:pt idx="3340">
                  <c:v>-21.523</c:v>
                </c:pt>
                <c:pt idx="3341">
                  <c:v>-21.562000000000001</c:v>
                </c:pt>
                <c:pt idx="3342">
                  <c:v>-21.625</c:v>
                </c:pt>
                <c:pt idx="3343">
                  <c:v>-21.675999999999998</c:v>
                </c:pt>
                <c:pt idx="3344">
                  <c:v>-21.722999999999999</c:v>
                </c:pt>
                <c:pt idx="3345">
                  <c:v>-21.765000000000001</c:v>
                </c:pt>
                <c:pt idx="3346">
                  <c:v>-21.815999999999999</c:v>
                </c:pt>
                <c:pt idx="3347">
                  <c:v>-21.858000000000001</c:v>
                </c:pt>
                <c:pt idx="3348">
                  <c:v>-21.885999999999999</c:v>
                </c:pt>
                <c:pt idx="3349">
                  <c:v>-21.904</c:v>
                </c:pt>
                <c:pt idx="3350">
                  <c:v>-21.952000000000002</c:v>
                </c:pt>
                <c:pt idx="3351">
                  <c:v>-21.995999999999999</c:v>
                </c:pt>
                <c:pt idx="3352">
                  <c:v>-22.056999999999999</c:v>
                </c:pt>
                <c:pt idx="3353">
                  <c:v>-22.111999999999998</c:v>
                </c:pt>
                <c:pt idx="3354">
                  <c:v>-22.155000000000001</c:v>
                </c:pt>
                <c:pt idx="3355">
                  <c:v>-22.183</c:v>
                </c:pt>
                <c:pt idx="3356">
                  <c:v>-22.195</c:v>
                </c:pt>
                <c:pt idx="3357">
                  <c:v>-22.190999999999999</c:v>
                </c:pt>
                <c:pt idx="3358">
                  <c:v>-22.192</c:v>
                </c:pt>
                <c:pt idx="3359">
                  <c:v>-22.222000000000001</c:v>
                </c:pt>
                <c:pt idx="3360">
                  <c:v>-22.254999999999999</c:v>
                </c:pt>
                <c:pt idx="3361">
                  <c:v>-22.295999999999999</c:v>
                </c:pt>
                <c:pt idx="3362">
                  <c:v>-22.347999999999999</c:v>
                </c:pt>
                <c:pt idx="3363">
                  <c:v>-22.4</c:v>
                </c:pt>
                <c:pt idx="3364">
                  <c:v>-22.428000000000001</c:v>
                </c:pt>
                <c:pt idx="3365">
                  <c:v>-22.445</c:v>
                </c:pt>
                <c:pt idx="3366">
                  <c:v>-22.469000000000001</c:v>
                </c:pt>
                <c:pt idx="3367">
                  <c:v>-22.484000000000002</c:v>
                </c:pt>
                <c:pt idx="3368">
                  <c:v>-22.498000000000001</c:v>
                </c:pt>
                <c:pt idx="3369">
                  <c:v>-22.527999999999999</c:v>
                </c:pt>
                <c:pt idx="3370">
                  <c:v>-22.553000000000001</c:v>
                </c:pt>
                <c:pt idx="3371">
                  <c:v>-22.564</c:v>
                </c:pt>
                <c:pt idx="3372">
                  <c:v>-22.565000000000001</c:v>
                </c:pt>
                <c:pt idx="3373">
                  <c:v>-22.562999999999999</c:v>
                </c:pt>
                <c:pt idx="3374">
                  <c:v>-22.573</c:v>
                </c:pt>
                <c:pt idx="3375">
                  <c:v>-22.593</c:v>
                </c:pt>
                <c:pt idx="3376">
                  <c:v>-22.626000000000001</c:v>
                </c:pt>
                <c:pt idx="3377">
                  <c:v>-22.664999999999999</c:v>
                </c:pt>
                <c:pt idx="3378">
                  <c:v>-22.695</c:v>
                </c:pt>
                <c:pt idx="3379">
                  <c:v>-22.683</c:v>
                </c:pt>
                <c:pt idx="3380">
                  <c:v>-22.649000000000001</c:v>
                </c:pt>
                <c:pt idx="3381">
                  <c:v>-22.602</c:v>
                </c:pt>
                <c:pt idx="3382">
                  <c:v>-22.533999999999999</c:v>
                </c:pt>
                <c:pt idx="3383">
                  <c:v>-22.463000000000001</c:v>
                </c:pt>
                <c:pt idx="3384">
                  <c:v>-22.399000000000001</c:v>
                </c:pt>
                <c:pt idx="3385">
                  <c:v>-22.356000000000002</c:v>
                </c:pt>
                <c:pt idx="3386">
                  <c:v>-22.309000000000001</c:v>
                </c:pt>
                <c:pt idx="3387">
                  <c:v>-22.228999999999999</c:v>
                </c:pt>
                <c:pt idx="3388">
                  <c:v>-22.082000000000001</c:v>
                </c:pt>
                <c:pt idx="3389">
                  <c:v>-21.914999999999999</c:v>
                </c:pt>
                <c:pt idx="3390">
                  <c:v>-21.763999999999999</c:v>
                </c:pt>
                <c:pt idx="3391">
                  <c:v>-21.613</c:v>
                </c:pt>
                <c:pt idx="3392">
                  <c:v>-21.417000000000002</c:v>
                </c:pt>
                <c:pt idx="3393">
                  <c:v>-21.178999999999998</c:v>
                </c:pt>
                <c:pt idx="3394">
                  <c:v>-20.920999999999999</c:v>
                </c:pt>
                <c:pt idx="3395">
                  <c:v>-20.645</c:v>
                </c:pt>
                <c:pt idx="3396">
                  <c:v>-20.356000000000002</c:v>
                </c:pt>
                <c:pt idx="3397">
                  <c:v>-20.016999999999999</c:v>
                </c:pt>
                <c:pt idx="3398">
                  <c:v>-19.693000000000001</c:v>
                </c:pt>
                <c:pt idx="3399">
                  <c:v>-19.401</c:v>
                </c:pt>
                <c:pt idx="3400">
                  <c:v>-19.067</c:v>
                </c:pt>
                <c:pt idx="3401">
                  <c:v>-18.672000000000001</c:v>
                </c:pt>
                <c:pt idx="3402">
                  <c:v>-18.280999999999999</c:v>
                </c:pt>
                <c:pt idx="3403">
                  <c:v>-17.878</c:v>
                </c:pt>
                <c:pt idx="3404">
                  <c:v>-17.408000000000001</c:v>
                </c:pt>
                <c:pt idx="3405">
                  <c:v>-16.968</c:v>
                </c:pt>
                <c:pt idx="3406">
                  <c:v>-16.567</c:v>
                </c:pt>
                <c:pt idx="3407">
                  <c:v>-16.143000000000001</c:v>
                </c:pt>
                <c:pt idx="3408">
                  <c:v>-15.712999999999999</c:v>
                </c:pt>
                <c:pt idx="3409">
                  <c:v>-15.375</c:v>
                </c:pt>
                <c:pt idx="3410">
                  <c:v>-15.105</c:v>
                </c:pt>
                <c:pt idx="3411">
                  <c:v>-14.847</c:v>
                </c:pt>
                <c:pt idx="3412">
                  <c:v>-14.589</c:v>
                </c:pt>
                <c:pt idx="3413">
                  <c:v>-14.343</c:v>
                </c:pt>
                <c:pt idx="3414">
                  <c:v>-14.065</c:v>
                </c:pt>
                <c:pt idx="3415">
                  <c:v>-13.728</c:v>
                </c:pt>
                <c:pt idx="3416">
                  <c:v>-13.38</c:v>
                </c:pt>
                <c:pt idx="3417">
                  <c:v>-13.066000000000001</c:v>
                </c:pt>
                <c:pt idx="3418">
                  <c:v>-12.766</c:v>
                </c:pt>
                <c:pt idx="3419">
                  <c:v>-12.451000000000001</c:v>
                </c:pt>
                <c:pt idx="3420">
                  <c:v>-12.151</c:v>
                </c:pt>
                <c:pt idx="3421">
                  <c:v>-11.885999999999999</c:v>
                </c:pt>
                <c:pt idx="3422">
                  <c:v>-11.661</c:v>
                </c:pt>
                <c:pt idx="3423">
                  <c:v>-11.42</c:v>
                </c:pt>
                <c:pt idx="3424">
                  <c:v>-11.156000000000001</c:v>
                </c:pt>
                <c:pt idx="3425">
                  <c:v>-10.846</c:v>
                </c:pt>
                <c:pt idx="3426">
                  <c:v>-10.510999999999999</c:v>
                </c:pt>
                <c:pt idx="3427">
                  <c:v>-10.177</c:v>
                </c:pt>
                <c:pt idx="3428">
                  <c:v>-9.8173999999999992</c:v>
                </c:pt>
                <c:pt idx="3429">
                  <c:v>-9.4550999999999998</c:v>
                </c:pt>
                <c:pt idx="3430">
                  <c:v>-9.1507000000000005</c:v>
                </c:pt>
                <c:pt idx="3431">
                  <c:v>-8.8065999999999995</c:v>
                </c:pt>
                <c:pt idx="3432">
                  <c:v>-8.4507999999999992</c:v>
                </c:pt>
                <c:pt idx="3433">
                  <c:v>-8.1369000000000007</c:v>
                </c:pt>
                <c:pt idx="3434">
                  <c:v>-7.7790999999999997</c:v>
                </c:pt>
                <c:pt idx="3435">
                  <c:v>-7.4108999999999998</c:v>
                </c:pt>
                <c:pt idx="3436">
                  <c:v>-7.0137</c:v>
                </c:pt>
                <c:pt idx="3437">
                  <c:v>-6.5473999999999997</c:v>
                </c:pt>
                <c:pt idx="3438">
                  <c:v>-6.0208000000000004</c:v>
                </c:pt>
                <c:pt idx="3439">
                  <c:v>-5.5010000000000003</c:v>
                </c:pt>
                <c:pt idx="3440">
                  <c:v>-4.9252000000000002</c:v>
                </c:pt>
                <c:pt idx="3441">
                  <c:v>-4.3410000000000002</c:v>
                </c:pt>
                <c:pt idx="3442">
                  <c:v>-3.74</c:v>
                </c:pt>
                <c:pt idx="3443">
                  <c:v>-3.1352000000000002</c:v>
                </c:pt>
                <c:pt idx="3444">
                  <c:v>-2.5251999999999999</c:v>
                </c:pt>
                <c:pt idx="3445">
                  <c:v>-1.8517999999999999</c:v>
                </c:pt>
                <c:pt idx="3446">
                  <c:v>-1.1386000000000001</c:v>
                </c:pt>
                <c:pt idx="3447">
                  <c:v>-0.4395</c:v>
                </c:pt>
                <c:pt idx="3448">
                  <c:v>0.26968999999999999</c:v>
                </c:pt>
                <c:pt idx="3449">
                  <c:v>0.93496999999999997</c:v>
                </c:pt>
                <c:pt idx="3450">
                  <c:v>1.575</c:v>
                </c:pt>
                <c:pt idx="3451">
                  <c:v>2.206</c:v>
                </c:pt>
                <c:pt idx="3452">
                  <c:v>2.8317999999999999</c:v>
                </c:pt>
                <c:pt idx="3453">
                  <c:v>3.4283000000000001</c:v>
                </c:pt>
                <c:pt idx="3454">
                  <c:v>3.9937999999999998</c:v>
                </c:pt>
                <c:pt idx="3455">
                  <c:v>4.5522</c:v>
                </c:pt>
                <c:pt idx="3456">
                  <c:v>5.1059999999999999</c:v>
                </c:pt>
                <c:pt idx="3457">
                  <c:v>5.6463999999999999</c:v>
                </c:pt>
                <c:pt idx="3458">
                  <c:v>6.1433</c:v>
                </c:pt>
                <c:pt idx="3459">
                  <c:v>6.6028000000000002</c:v>
                </c:pt>
                <c:pt idx="3460">
                  <c:v>7.0224000000000002</c:v>
                </c:pt>
                <c:pt idx="3461">
                  <c:v>7.4612999999999996</c:v>
                </c:pt>
                <c:pt idx="3462">
                  <c:v>7.8853999999999997</c:v>
                </c:pt>
                <c:pt idx="3463">
                  <c:v>8.2647999999999993</c:v>
                </c:pt>
                <c:pt idx="3464">
                  <c:v>8.6364000000000001</c:v>
                </c:pt>
                <c:pt idx="3465">
                  <c:v>8.9426000000000005</c:v>
                </c:pt>
                <c:pt idx="3466">
                  <c:v>9.3140999999999998</c:v>
                </c:pt>
                <c:pt idx="3467">
                  <c:v>9.6281999999999996</c:v>
                </c:pt>
                <c:pt idx="3468">
                  <c:v>9.9197000000000006</c:v>
                </c:pt>
                <c:pt idx="3469">
                  <c:v>10.186999999999999</c:v>
                </c:pt>
                <c:pt idx="3470">
                  <c:v>10.432</c:v>
                </c:pt>
                <c:pt idx="3471">
                  <c:v>10.645</c:v>
                </c:pt>
                <c:pt idx="3472">
                  <c:v>10.853999999999999</c:v>
                </c:pt>
                <c:pt idx="3473">
                  <c:v>11.053000000000001</c:v>
                </c:pt>
                <c:pt idx="3474">
                  <c:v>11.244</c:v>
                </c:pt>
                <c:pt idx="3475">
                  <c:v>11.435</c:v>
                </c:pt>
                <c:pt idx="3476">
                  <c:v>11.647</c:v>
                </c:pt>
                <c:pt idx="3477">
                  <c:v>11.891</c:v>
                </c:pt>
                <c:pt idx="3478">
                  <c:v>12.135</c:v>
                </c:pt>
                <c:pt idx="3479">
                  <c:v>12.372</c:v>
                </c:pt>
                <c:pt idx="3480">
                  <c:v>12.619</c:v>
                </c:pt>
                <c:pt idx="3481">
                  <c:v>12.85</c:v>
                </c:pt>
                <c:pt idx="3482">
                  <c:v>13.068</c:v>
                </c:pt>
                <c:pt idx="3483">
                  <c:v>13.304</c:v>
                </c:pt>
                <c:pt idx="3484">
                  <c:v>13.532999999999999</c:v>
                </c:pt>
                <c:pt idx="3485">
                  <c:v>13.734</c:v>
                </c:pt>
                <c:pt idx="3486">
                  <c:v>13.926</c:v>
                </c:pt>
                <c:pt idx="3487">
                  <c:v>14.106999999999999</c:v>
                </c:pt>
                <c:pt idx="3488">
                  <c:v>14.272</c:v>
                </c:pt>
                <c:pt idx="3489">
                  <c:v>14.444000000000001</c:v>
                </c:pt>
                <c:pt idx="3490">
                  <c:v>14.67</c:v>
                </c:pt>
                <c:pt idx="3491">
                  <c:v>14.917999999999999</c:v>
                </c:pt>
                <c:pt idx="3492">
                  <c:v>15.122</c:v>
                </c:pt>
                <c:pt idx="3493">
                  <c:v>15.316000000000001</c:v>
                </c:pt>
                <c:pt idx="3494">
                  <c:v>15.513</c:v>
                </c:pt>
                <c:pt idx="3495">
                  <c:v>15.686</c:v>
                </c:pt>
                <c:pt idx="3496">
                  <c:v>15.802</c:v>
                </c:pt>
                <c:pt idx="3497">
                  <c:v>15.913</c:v>
                </c:pt>
                <c:pt idx="3498">
                  <c:v>16.038</c:v>
                </c:pt>
                <c:pt idx="3499">
                  <c:v>16.149000000000001</c:v>
                </c:pt>
                <c:pt idx="3500">
                  <c:v>16.256</c:v>
                </c:pt>
                <c:pt idx="3501">
                  <c:v>16.39</c:v>
                </c:pt>
                <c:pt idx="3502">
                  <c:v>16.53</c:v>
                </c:pt>
                <c:pt idx="3503">
                  <c:v>16.661000000000001</c:v>
                </c:pt>
                <c:pt idx="3504">
                  <c:v>16.783000000000001</c:v>
                </c:pt>
                <c:pt idx="3505">
                  <c:v>16.911000000000001</c:v>
                </c:pt>
                <c:pt idx="3506">
                  <c:v>17.027999999999999</c:v>
                </c:pt>
                <c:pt idx="3507">
                  <c:v>17.134</c:v>
                </c:pt>
                <c:pt idx="3508">
                  <c:v>17.213000000000001</c:v>
                </c:pt>
                <c:pt idx="3509">
                  <c:v>17.282</c:v>
                </c:pt>
                <c:pt idx="3510">
                  <c:v>17.369</c:v>
                </c:pt>
                <c:pt idx="3511">
                  <c:v>17.452000000000002</c:v>
                </c:pt>
                <c:pt idx="3512">
                  <c:v>17.544</c:v>
                </c:pt>
                <c:pt idx="3513">
                  <c:v>17.661000000000001</c:v>
                </c:pt>
                <c:pt idx="3514">
                  <c:v>17.760000000000002</c:v>
                </c:pt>
                <c:pt idx="3515">
                  <c:v>17.864999999999998</c:v>
                </c:pt>
                <c:pt idx="3516">
                  <c:v>17.962</c:v>
                </c:pt>
                <c:pt idx="3517">
                  <c:v>18.03</c:v>
                </c:pt>
                <c:pt idx="3518">
                  <c:v>18.088000000000001</c:v>
                </c:pt>
                <c:pt idx="3519">
                  <c:v>18.167000000000002</c:v>
                </c:pt>
                <c:pt idx="3520">
                  <c:v>18.222999999999999</c:v>
                </c:pt>
                <c:pt idx="3521">
                  <c:v>18.300999999999998</c:v>
                </c:pt>
                <c:pt idx="3522">
                  <c:v>18.393000000000001</c:v>
                </c:pt>
                <c:pt idx="3523">
                  <c:v>18.498000000000001</c:v>
                </c:pt>
                <c:pt idx="3524">
                  <c:v>18.582000000000001</c:v>
                </c:pt>
                <c:pt idx="3525">
                  <c:v>18.649000000000001</c:v>
                </c:pt>
                <c:pt idx="3526">
                  <c:v>18.704000000000001</c:v>
                </c:pt>
                <c:pt idx="3527">
                  <c:v>18.759</c:v>
                </c:pt>
                <c:pt idx="3528">
                  <c:v>18.795999999999999</c:v>
                </c:pt>
                <c:pt idx="3529">
                  <c:v>18.835999999999999</c:v>
                </c:pt>
                <c:pt idx="3530">
                  <c:v>18.870999999999999</c:v>
                </c:pt>
                <c:pt idx="3531">
                  <c:v>18.908000000000001</c:v>
                </c:pt>
                <c:pt idx="3532">
                  <c:v>18.936</c:v>
                </c:pt>
                <c:pt idx="3533">
                  <c:v>18.984999999999999</c:v>
                </c:pt>
                <c:pt idx="3534">
                  <c:v>19.013999999999999</c:v>
                </c:pt>
                <c:pt idx="3535">
                  <c:v>19.045000000000002</c:v>
                </c:pt>
                <c:pt idx="3536">
                  <c:v>19.084</c:v>
                </c:pt>
                <c:pt idx="3537">
                  <c:v>19.119</c:v>
                </c:pt>
                <c:pt idx="3538">
                  <c:v>19.151</c:v>
                </c:pt>
                <c:pt idx="3539">
                  <c:v>19.222999999999999</c:v>
                </c:pt>
                <c:pt idx="3540">
                  <c:v>19.298999999999999</c:v>
                </c:pt>
                <c:pt idx="3541">
                  <c:v>19.364000000000001</c:v>
                </c:pt>
                <c:pt idx="3542">
                  <c:v>19.45</c:v>
                </c:pt>
                <c:pt idx="3543">
                  <c:v>19.536999999999999</c:v>
                </c:pt>
                <c:pt idx="3544">
                  <c:v>19.591000000000001</c:v>
                </c:pt>
                <c:pt idx="3545">
                  <c:v>19.649000000000001</c:v>
                </c:pt>
                <c:pt idx="3546">
                  <c:v>19.698</c:v>
                </c:pt>
                <c:pt idx="3547">
                  <c:v>19.736999999999998</c:v>
                </c:pt>
                <c:pt idx="3548">
                  <c:v>19.777000000000001</c:v>
                </c:pt>
                <c:pt idx="3549">
                  <c:v>19.809000000000001</c:v>
                </c:pt>
                <c:pt idx="3550">
                  <c:v>19.849</c:v>
                </c:pt>
                <c:pt idx="3551">
                  <c:v>19.885999999999999</c:v>
                </c:pt>
                <c:pt idx="3552">
                  <c:v>19.931000000000001</c:v>
                </c:pt>
                <c:pt idx="3553">
                  <c:v>19.986000000000001</c:v>
                </c:pt>
                <c:pt idx="3554">
                  <c:v>20.048999999999999</c:v>
                </c:pt>
                <c:pt idx="3555">
                  <c:v>20.097999999999999</c:v>
                </c:pt>
                <c:pt idx="3556">
                  <c:v>20.12</c:v>
                </c:pt>
                <c:pt idx="3557">
                  <c:v>20.152999999999999</c:v>
                </c:pt>
                <c:pt idx="3558">
                  <c:v>20.172000000000001</c:v>
                </c:pt>
                <c:pt idx="3559">
                  <c:v>20.196999999999999</c:v>
                </c:pt>
                <c:pt idx="3560">
                  <c:v>20.242000000000001</c:v>
                </c:pt>
                <c:pt idx="3561">
                  <c:v>20.297999999999998</c:v>
                </c:pt>
                <c:pt idx="3562">
                  <c:v>20.350000000000001</c:v>
                </c:pt>
                <c:pt idx="3563">
                  <c:v>20.388000000000002</c:v>
                </c:pt>
                <c:pt idx="3564">
                  <c:v>20.436</c:v>
                </c:pt>
                <c:pt idx="3565">
                  <c:v>20.474</c:v>
                </c:pt>
                <c:pt idx="3566">
                  <c:v>20.492999999999999</c:v>
                </c:pt>
                <c:pt idx="3567">
                  <c:v>20.536999999999999</c:v>
                </c:pt>
                <c:pt idx="3568">
                  <c:v>20.600999999999999</c:v>
                </c:pt>
                <c:pt idx="3569">
                  <c:v>20.661000000000001</c:v>
                </c:pt>
                <c:pt idx="3570">
                  <c:v>20.702999999999999</c:v>
                </c:pt>
                <c:pt idx="3571">
                  <c:v>20.738</c:v>
                </c:pt>
                <c:pt idx="3572">
                  <c:v>20.757999999999999</c:v>
                </c:pt>
                <c:pt idx="3573">
                  <c:v>20.776</c:v>
                </c:pt>
                <c:pt idx="3574">
                  <c:v>20.805</c:v>
                </c:pt>
                <c:pt idx="3575">
                  <c:v>20.824000000000002</c:v>
                </c:pt>
                <c:pt idx="3576">
                  <c:v>20.853999999999999</c:v>
                </c:pt>
                <c:pt idx="3577">
                  <c:v>20.873000000000001</c:v>
                </c:pt>
                <c:pt idx="3578">
                  <c:v>20.882000000000001</c:v>
                </c:pt>
                <c:pt idx="3579">
                  <c:v>20.907</c:v>
                </c:pt>
                <c:pt idx="3580">
                  <c:v>20.92</c:v>
                </c:pt>
                <c:pt idx="3581">
                  <c:v>20.937999999999999</c:v>
                </c:pt>
                <c:pt idx="3582">
                  <c:v>20.957000000000001</c:v>
                </c:pt>
                <c:pt idx="3583">
                  <c:v>20.983000000000001</c:v>
                </c:pt>
                <c:pt idx="3584">
                  <c:v>21.036999999999999</c:v>
                </c:pt>
                <c:pt idx="3585">
                  <c:v>21.079000000000001</c:v>
                </c:pt>
                <c:pt idx="3586">
                  <c:v>21.108000000000001</c:v>
                </c:pt>
                <c:pt idx="3587">
                  <c:v>21.145</c:v>
                </c:pt>
                <c:pt idx="3588">
                  <c:v>21.166</c:v>
                </c:pt>
                <c:pt idx="3589">
                  <c:v>21.158000000000001</c:v>
                </c:pt>
                <c:pt idx="3590">
                  <c:v>21.163</c:v>
                </c:pt>
                <c:pt idx="3591">
                  <c:v>21.16</c:v>
                </c:pt>
                <c:pt idx="3592">
                  <c:v>21.154</c:v>
                </c:pt>
                <c:pt idx="3593">
                  <c:v>21.14</c:v>
                </c:pt>
                <c:pt idx="3594">
                  <c:v>21.138000000000002</c:v>
                </c:pt>
                <c:pt idx="3595">
                  <c:v>21.13</c:v>
                </c:pt>
                <c:pt idx="3596">
                  <c:v>21.126000000000001</c:v>
                </c:pt>
                <c:pt idx="3597">
                  <c:v>21.114999999999998</c:v>
                </c:pt>
                <c:pt idx="3598">
                  <c:v>21.071999999999999</c:v>
                </c:pt>
                <c:pt idx="3599">
                  <c:v>20.978000000000002</c:v>
                </c:pt>
                <c:pt idx="3600">
                  <c:v>20.844999999999999</c:v>
                </c:pt>
                <c:pt idx="3601">
                  <c:v>20.722000000000001</c:v>
                </c:pt>
                <c:pt idx="3602">
                  <c:v>20.614000000000001</c:v>
                </c:pt>
                <c:pt idx="3603">
                  <c:v>20.454000000000001</c:v>
                </c:pt>
                <c:pt idx="3604">
                  <c:v>20.241</c:v>
                </c:pt>
                <c:pt idx="3605">
                  <c:v>20.013999999999999</c:v>
                </c:pt>
                <c:pt idx="3606">
                  <c:v>19.745999999999999</c:v>
                </c:pt>
                <c:pt idx="3607">
                  <c:v>19.486000000000001</c:v>
                </c:pt>
                <c:pt idx="3608">
                  <c:v>19.212</c:v>
                </c:pt>
                <c:pt idx="3609">
                  <c:v>18.879000000000001</c:v>
                </c:pt>
                <c:pt idx="3610">
                  <c:v>18.536000000000001</c:v>
                </c:pt>
                <c:pt idx="3611">
                  <c:v>18.195</c:v>
                </c:pt>
                <c:pt idx="3612">
                  <c:v>17.838999999999999</c:v>
                </c:pt>
                <c:pt idx="3613">
                  <c:v>17.454000000000001</c:v>
                </c:pt>
                <c:pt idx="3614">
                  <c:v>17.081</c:v>
                </c:pt>
                <c:pt idx="3615">
                  <c:v>16.754000000000001</c:v>
                </c:pt>
                <c:pt idx="3616">
                  <c:v>16.402999999999999</c:v>
                </c:pt>
                <c:pt idx="3617">
                  <c:v>16.041</c:v>
                </c:pt>
                <c:pt idx="3618">
                  <c:v>15.741</c:v>
                </c:pt>
                <c:pt idx="3619">
                  <c:v>15.449</c:v>
                </c:pt>
                <c:pt idx="3620">
                  <c:v>15.093</c:v>
                </c:pt>
                <c:pt idx="3621">
                  <c:v>14.711</c:v>
                </c:pt>
                <c:pt idx="3622">
                  <c:v>14.314</c:v>
                </c:pt>
                <c:pt idx="3623">
                  <c:v>13.95</c:v>
                </c:pt>
                <c:pt idx="3624">
                  <c:v>13.587</c:v>
                </c:pt>
                <c:pt idx="3625">
                  <c:v>13.226000000000001</c:v>
                </c:pt>
                <c:pt idx="3626">
                  <c:v>12.88</c:v>
                </c:pt>
                <c:pt idx="3627">
                  <c:v>12.547000000000001</c:v>
                </c:pt>
                <c:pt idx="3628">
                  <c:v>12.205</c:v>
                </c:pt>
                <c:pt idx="3629">
                  <c:v>11.871</c:v>
                </c:pt>
                <c:pt idx="3630">
                  <c:v>11.558</c:v>
                </c:pt>
                <c:pt idx="3631">
                  <c:v>11.262</c:v>
                </c:pt>
                <c:pt idx="3632">
                  <c:v>11.005000000000001</c:v>
                </c:pt>
                <c:pt idx="3633">
                  <c:v>10.742000000000001</c:v>
                </c:pt>
                <c:pt idx="3634">
                  <c:v>10.451000000000001</c:v>
                </c:pt>
                <c:pt idx="3635">
                  <c:v>10.185</c:v>
                </c:pt>
                <c:pt idx="3636">
                  <c:v>9.9029000000000007</c:v>
                </c:pt>
                <c:pt idx="3637">
                  <c:v>9.5800999999999998</c:v>
                </c:pt>
                <c:pt idx="3638">
                  <c:v>9.2241999999999997</c:v>
                </c:pt>
                <c:pt idx="3639">
                  <c:v>8.8257999999999992</c:v>
                </c:pt>
                <c:pt idx="3640">
                  <c:v>8.4381000000000004</c:v>
                </c:pt>
                <c:pt idx="3641">
                  <c:v>7.9939</c:v>
                </c:pt>
                <c:pt idx="3642">
                  <c:v>7.4794</c:v>
                </c:pt>
                <c:pt idx="3643">
                  <c:v>6.9965999999999999</c:v>
                </c:pt>
                <c:pt idx="3644">
                  <c:v>6.4932999999999996</c:v>
                </c:pt>
                <c:pt idx="3645">
                  <c:v>5.9542000000000002</c:v>
                </c:pt>
                <c:pt idx="3646">
                  <c:v>5.4574999999999996</c:v>
                </c:pt>
                <c:pt idx="3647">
                  <c:v>5.0002000000000004</c:v>
                </c:pt>
                <c:pt idx="3648">
                  <c:v>4.5391000000000004</c:v>
                </c:pt>
                <c:pt idx="3649">
                  <c:v>4.0857000000000001</c:v>
                </c:pt>
                <c:pt idx="3650">
                  <c:v>3.6495000000000002</c:v>
                </c:pt>
                <c:pt idx="3651">
                  <c:v>3.2395999999999998</c:v>
                </c:pt>
                <c:pt idx="3652">
                  <c:v>2.8136999999999999</c:v>
                </c:pt>
                <c:pt idx="3653">
                  <c:v>2.3902000000000001</c:v>
                </c:pt>
                <c:pt idx="3654">
                  <c:v>1.9519</c:v>
                </c:pt>
                <c:pt idx="3655">
                  <c:v>1.5037</c:v>
                </c:pt>
                <c:pt idx="3656">
                  <c:v>1.0309999999999999</c:v>
                </c:pt>
                <c:pt idx="3657">
                  <c:v>0.58331999999999995</c:v>
                </c:pt>
                <c:pt idx="3658">
                  <c:v>0.11207</c:v>
                </c:pt>
                <c:pt idx="3659">
                  <c:v>-0.40286</c:v>
                </c:pt>
                <c:pt idx="3660">
                  <c:v>-0.90314000000000005</c:v>
                </c:pt>
                <c:pt idx="3661">
                  <c:v>-1.4066000000000001</c:v>
                </c:pt>
                <c:pt idx="3662">
                  <c:v>-1.9276</c:v>
                </c:pt>
                <c:pt idx="3663">
                  <c:v>-2.4474</c:v>
                </c:pt>
                <c:pt idx="3664">
                  <c:v>-2.9403999999999999</c:v>
                </c:pt>
                <c:pt idx="3665">
                  <c:v>-3.4415</c:v>
                </c:pt>
                <c:pt idx="3666">
                  <c:v>-3.9744999999999999</c:v>
                </c:pt>
                <c:pt idx="3667">
                  <c:v>-4.4996999999999998</c:v>
                </c:pt>
                <c:pt idx="3668">
                  <c:v>-5.0113000000000003</c:v>
                </c:pt>
                <c:pt idx="3669">
                  <c:v>-5.4945000000000004</c:v>
                </c:pt>
                <c:pt idx="3670">
                  <c:v>-5.9911000000000003</c:v>
                </c:pt>
                <c:pt idx="3671">
                  <c:v>-6.4519000000000002</c:v>
                </c:pt>
                <c:pt idx="3672">
                  <c:v>-6.8997999999999999</c:v>
                </c:pt>
                <c:pt idx="3673">
                  <c:v>-7.3539000000000003</c:v>
                </c:pt>
                <c:pt idx="3674">
                  <c:v>-7.8212999999999999</c:v>
                </c:pt>
                <c:pt idx="3675">
                  <c:v>-8.3069000000000006</c:v>
                </c:pt>
                <c:pt idx="3676">
                  <c:v>-8.7646999999999995</c:v>
                </c:pt>
                <c:pt idx="3677">
                  <c:v>-9.2082999999999995</c:v>
                </c:pt>
                <c:pt idx="3678">
                  <c:v>-9.6714000000000002</c:v>
                </c:pt>
                <c:pt idx="3679">
                  <c:v>-10.122999999999999</c:v>
                </c:pt>
                <c:pt idx="3680">
                  <c:v>-10.509</c:v>
                </c:pt>
                <c:pt idx="3681">
                  <c:v>-10.847</c:v>
                </c:pt>
                <c:pt idx="3682">
                  <c:v>-11.186</c:v>
                </c:pt>
                <c:pt idx="3683">
                  <c:v>-11.529</c:v>
                </c:pt>
                <c:pt idx="3684">
                  <c:v>-11.837999999999999</c:v>
                </c:pt>
                <c:pt idx="3685">
                  <c:v>-12.108000000000001</c:v>
                </c:pt>
                <c:pt idx="3686">
                  <c:v>-12.352</c:v>
                </c:pt>
                <c:pt idx="3687">
                  <c:v>-12.606999999999999</c:v>
                </c:pt>
                <c:pt idx="3688">
                  <c:v>-12.891</c:v>
                </c:pt>
                <c:pt idx="3689">
                  <c:v>-13.16</c:v>
                </c:pt>
                <c:pt idx="3690">
                  <c:v>-13.414999999999999</c:v>
                </c:pt>
                <c:pt idx="3691">
                  <c:v>-13.670999999999999</c:v>
                </c:pt>
                <c:pt idx="3692">
                  <c:v>-13.904</c:v>
                </c:pt>
                <c:pt idx="3693">
                  <c:v>-14.132999999999999</c:v>
                </c:pt>
                <c:pt idx="3694">
                  <c:v>-14.37</c:v>
                </c:pt>
                <c:pt idx="3695">
                  <c:v>-14.619</c:v>
                </c:pt>
                <c:pt idx="3696">
                  <c:v>-14.856</c:v>
                </c:pt>
                <c:pt idx="3697">
                  <c:v>-15.135999999999999</c:v>
                </c:pt>
                <c:pt idx="3698">
                  <c:v>-15.451000000000001</c:v>
                </c:pt>
                <c:pt idx="3699">
                  <c:v>-15.669</c:v>
                </c:pt>
                <c:pt idx="3700">
                  <c:v>-15.846</c:v>
                </c:pt>
                <c:pt idx="3701">
                  <c:v>-16.074000000000002</c:v>
                </c:pt>
                <c:pt idx="3702">
                  <c:v>-16.335999999999999</c:v>
                </c:pt>
                <c:pt idx="3703">
                  <c:v>-16.594000000000001</c:v>
                </c:pt>
                <c:pt idx="3704">
                  <c:v>-16.791</c:v>
                </c:pt>
                <c:pt idx="3705">
                  <c:v>-16.945</c:v>
                </c:pt>
                <c:pt idx="3706">
                  <c:v>-17.076000000000001</c:v>
                </c:pt>
                <c:pt idx="3707">
                  <c:v>-17.204999999999998</c:v>
                </c:pt>
                <c:pt idx="3708">
                  <c:v>-17.331</c:v>
                </c:pt>
                <c:pt idx="3709">
                  <c:v>-17.47</c:v>
                </c:pt>
                <c:pt idx="3710">
                  <c:v>-17.608000000000001</c:v>
                </c:pt>
                <c:pt idx="3711">
                  <c:v>-17.763999999999999</c:v>
                </c:pt>
                <c:pt idx="3712">
                  <c:v>-17.914000000000001</c:v>
                </c:pt>
                <c:pt idx="3713">
                  <c:v>-18.041</c:v>
                </c:pt>
                <c:pt idx="3714">
                  <c:v>-18.161000000000001</c:v>
                </c:pt>
                <c:pt idx="3715">
                  <c:v>-18.265000000000001</c:v>
                </c:pt>
                <c:pt idx="3716">
                  <c:v>-18.32</c:v>
                </c:pt>
                <c:pt idx="3717">
                  <c:v>-18.363</c:v>
                </c:pt>
                <c:pt idx="3718">
                  <c:v>-18.396999999999998</c:v>
                </c:pt>
                <c:pt idx="3719">
                  <c:v>-18.434000000000001</c:v>
                </c:pt>
                <c:pt idx="3720">
                  <c:v>-18.510999999999999</c:v>
                </c:pt>
                <c:pt idx="3721">
                  <c:v>-18.622</c:v>
                </c:pt>
                <c:pt idx="3722">
                  <c:v>-18.745999999999999</c:v>
                </c:pt>
                <c:pt idx="3723">
                  <c:v>-18.861999999999998</c:v>
                </c:pt>
                <c:pt idx="3724">
                  <c:v>-18.995000000000001</c:v>
                </c:pt>
                <c:pt idx="3725">
                  <c:v>-19.128</c:v>
                </c:pt>
                <c:pt idx="3726">
                  <c:v>-19.231999999999999</c:v>
                </c:pt>
                <c:pt idx="3727">
                  <c:v>-19.323</c:v>
                </c:pt>
                <c:pt idx="3728">
                  <c:v>-19.384</c:v>
                </c:pt>
                <c:pt idx="3729">
                  <c:v>-19.462</c:v>
                </c:pt>
                <c:pt idx="3730">
                  <c:v>-19.544</c:v>
                </c:pt>
                <c:pt idx="3731">
                  <c:v>-19.632999999999999</c:v>
                </c:pt>
                <c:pt idx="3732">
                  <c:v>-19.725000000000001</c:v>
                </c:pt>
                <c:pt idx="3733">
                  <c:v>-19.800999999999998</c:v>
                </c:pt>
                <c:pt idx="3734">
                  <c:v>-19.873000000000001</c:v>
                </c:pt>
                <c:pt idx="3735">
                  <c:v>-19.943999999999999</c:v>
                </c:pt>
                <c:pt idx="3736">
                  <c:v>-20.036000000000001</c:v>
                </c:pt>
                <c:pt idx="3737">
                  <c:v>-20.109000000000002</c:v>
                </c:pt>
                <c:pt idx="3738">
                  <c:v>-20.169</c:v>
                </c:pt>
                <c:pt idx="3739">
                  <c:v>-20.206</c:v>
                </c:pt>
                <c:pt idx="3740">
                  <c:v>-20.242000000000001</c:v>
                </c:pt>
                <c:pt idx="3741">
                  <c:v>-20.251000000000001</c:v>
                </c:pt>
                <c:pt idx="3742">
                  <c:v>-20.254999999999999</c:v>
                </c:pt>
                <c:pt idx="3743">
                  <c:v>-20.297999999999998</c:v>
                </c:pt>
                <c:pt idx="3744">
                  <c:v>-20.382000000000001</c:v>
                </c:pt>
                <c:pt idx="3745">
                  <c:v>-20.5</c:v>
                </c:pt>
                <c:pt idx="3746">
                  <c:v>-20.593</c:v>
                </c:pt>
                <c:pt idx="3747">
                  <c:v>-20.677</c:v>
                </c:pt>
                <c:pt idx="3748">
                  <c:v>-20.738</c:v>
                </c:pt>
                <c:pt idx="3749">
                  <c:v>-20.780999999999999</c:v>
                </c:pt>
                <c:pt idx="3750">
                  <c:v>-20.823</c:v>
                </c:pt>
                <c:pt idx="3751">
                  <c:v>-20.873999999999999</c:v>
                </c:pt>
                <c:pt idx="3752">
                  <c:v>-20.922000000000001</c:v>
                </c:pt>
                <c:pt idx="3753">
                  <c:v>-20.975000000000001</c:v>
                </c:pt>
                <c:pt idx="3754">
                  <c:v>-21.030999999999999</c:v>
                </c:pt>
                <c:pt idx="3755">
                  <c:v>-21.047999999999998</c:v>
                </c:pt>
                <c:pt idx="3756">
                  <c:v>-21.052</c:v>
                </c:pt>
                <c:pt idx="3757">
                  <c:v>-21.065999999999999</c:v>
                </c:pt>
                <c:pt idx="3758">
                  <c:v>-21.094000000000001</c:v>
                </c:pt>
                <c:pt idx="3759">
                  <c:v>-21.123999999999999</c:v>
                </c:pt>
                <c:pt idx="3760">
                  <c:v>-21.158999999999999</c:v>
                </c:pt>
                <c:pt idx="3761">
                  <c:v>-21.212</c:v>
                </c:pt>
                <c:pt idx="3762">
                  <c:v>-21.268999999999998</c:v>
                </c:pt>
                <c:pt idx="3763">
                  <c:v>-21.324999999999999</c:v>
                </c:pt>
                <c:pt idx="3764">
                  <c:v>-21.37</c:v>
                </c:pt>
                <c:pt idx="3765">
                  <c:v>-21.425000000000001</c:v>
                </c:pt>
                <c:pt idx="3766">
                  <c:v>-21.503</c:v>
                </c:pt>
                <c:pt idx="3767">
                  <c:v>-21.573</c:v>
                </c:pt>
                <c:pt idx="3768">
                  <c:v>-21.640999999999998</c:v>
                </c:pt>
                <c:pt idx="3769">
                  <c:v>-21.72</c:v>
                </c:pt>
                <c:pt idx="3770">
                  <c:v>-21.791</c:v>
                </c:pt>
                <c:pt idx="3771">
                  <c:v>-21.835999999999999</c:v>
                </c:pt>
                <c:pt idx="3772">
                  <c:v>-21.847999999999999</c:v>
                </c:pt>
                <c:pt idx="3773">
                  <c:v>-21.861999999999998</c:v>
                </c:pt>
                <c:pt idx="3774">
                  <c:v>-21.879000000000001</c:v>
                </c:pt>
                <c:pt idx="3775">
                  <c:v>-21.885000000000002</c:v>
                </c:pt>
                <c:pt idx="3776">
                  <c:v>-21.882000000000001</c:v>
                </c:pt>
                <c:pt idx="3777">
                  <c:v>-21.898</c:v>
                </c:pt>
                <c:pt idx="3778">
                  <c:v>-21.928999999999998</c:v>
                </c:pt>
                <c:pt idx="3779">
                  <c:v>-21.952999999999999</c:v>
                </c:pt>
                <c:pt idx="3780">
                  <c:v>-21.981999999999999</c:v>
                </c:pt>
                <c:pt idx="3781">
                  <c:v>-22.007999999999999</c:v>
                </c:pt>
                <c:pt idx="3782">
                  <c:v>-22.029</c:v>
                </c:pt>
                <c:pt idx="3783">
                  <c:v>-22.044</c:v>
                </c:pt>
                <c:pt idx="3784">
                  <c:v>-22.029</c:v>
                </c:pt>
                <c:pt idx="3785">
                  <c:v>-22.018999999999998</c:v>
                </c:pt>
                <c:pt idx="3786">
                  <c:v>-22.039000000000001</c:v>
                </c:pt>
                <c:pt idx="3787">
                  <c:v>-22.06</c:v>
                </c:pt>
                <c:pt idx="3788">
                  <c:v>-22.094999999999999</c:v>
                </c:pt>
                <c:pt idx="3789">
                  <c:v>-22.135000000000002</c:v>
                </c:pt>
                <c:pt idx="3790">
                  <c:v>-22.155000000000001</c:v>
                </c:pt>
                <c:pt idx="3791">
                  <c:v>-22.164999999999999</c:v>
                </c:pt>
                <c:pt idx="3792">
                  <c:v>-22.163</c:v>
                </c:pt>
                <c:pt idx="3793">
                  <c:v>-22.154</c:v>
                </c:pt>
                <c:pt idx="3794">
                  <c:v>-22.14</c:v>
                </c:pt>
                <c:pt idx="3795">
                  <c:v>-22.152999999999999</c:v>
                </c:pt>
                <c:pt idx="3796">
                  <c:v>-22.129000000000001</c:v>
                </c:pt>
                <c:pt idx="3797">
                  <c:v>-22.123000000000001</c:v>
                </c:pt>
                <c:pt idx="3798">
                  <c:v>-22.126999999999999</c:v>
                </c:pt>
                <c:pt idx="3799">
                  <c:v>-22.114999999999998</c:v>
                </c:pt>
                <c:pt idx="3800">
                  <c:v>-22.077999999999999</c:v>
                </c:pt>
                <c:pt idx="3801">
                  <c:v>-22.027000000000001</c:v>
                </c:pt>
                <c:pt idx="3802">
                  <c:v>-21.978999999999999</c:v>
                </c:pt>
                <c:pt idx="3803">
                  <c:v>-21.936</c:v>
                </c:pt>
                <c:pt idx="3804">
                  <c:v>-21.896999999999998</c:v>
                </c:pt>
                <c:pt idx="3805">
                  <c:v>-21.843</c:v>
                </c:pt>
                <c:pt idx="3806">
                  <c:v>-21.774000000000001</c:v>
                </c:pt>
                <c:pt idx="3807">
                  <c:v>-21.675999999999998</c:v>
                </c:pt>
                <c:pt idx="3808">
                  <c:v>-21.559000000000001</c:v>
                </c:pt>
                <c:pt idx="3809">
                  <c:v>-21.413</c:v>
                </c:pt>
                <c:pt idx="3810">
                  <c:v>-21.242999999999999</c:v>
                </c:pt>
                <c:pt idx="3811">
                  <c:v>-21.044</c:v>
                </c:pt>
                <c:pt idx="3812">
                  <c:v>-20.812000000000001</c:v>
                </c:pt>
                <c:pt idx="3813">
                  <c:v>-20.558</c:v>
                </c:pt>
                <c:pt idx="3814">
                  <c:v>-20.294</c:v>
                </c:pt>
                <c:pt idx="3815">
                  <c:v>-20.018000000000001</c:v>
                </c:pt>
                <c:pt idx="3816">
                  <c:v>-19.716000000000001</c:v>
                </c:pt>
                <c:pt idx="3817">
                  <c:v>-19.399000000000001</c:v>
                </c:pt>
                <c:pt idx="3818">
                  <c:v>-19.073</c:v>
                </c:pt>
                <c:pt idx="3819">
                  <c:v>-18.741</c:v>
                </c:pt>
                <c:pt idx="3820">
                  <c:v>-18.375</c:v>
                </c:pt>
                <c:pt idx="3821">
                  <c:v>-17.984000000000002</c:v>
                </c:pt>
                <c:pt idx="3822">
                  <c:v>-17.605</c:v>
                </c:pt>
                <c:pt idx="3823">
                  <c:v>-17.245000000000001</c:v>
                </c:pt>
                <c:pt idx="3824">
                  <c:v>-16.911999999999999</c:v>
                </c:pt>
                <c:pt idx="3825">
                  <c:v>-16.617999999999999</c:v>
                </c:pt>
                <c:pt idx="3826">
                  <c:v>-16.295999999999999</c:v>
                </c:pt>
                <c:pt idx="3827">
                  <c:v>-15.962</c:v>
                </c:pt>
                <c:pt idx="3828">
                  <c:v>-15.616</c:v>
                </c:pt>
                <c:pt idx="3829">
                  <c:v>-15.244999999999999</c:v>
                </c:pt>
                <c:pt idx="3830">
                  <c:v>-14.867000000000001</c:v>
                </c:pt>
                <c:pt idx="3831">
                  <c:v>-14.446999999999999</c:v>
                </c:pt>
                <c:pt idx="3832">
                  <c:v>-14.045999999999999</c:v>
                </c:pt>
                <c:pt idx="3833">
                  <c:v>-13.7</c:v>
                </c:pt>
                <c:pt idx="3834">
                  <c:v>-13.359</c:v>
                </c:pt>
                <c:pt idx="3835">
                  <c:v>-13.016</c:v>
                </c:pt>
                <c:pt idx="3836">
                  <c:v>-12.712</c:v>
                </c:pt>
                <c:pt idx="3837">
                  <c:v>-12.464</c:v>
                </c:pt>
                <c:pt idx="3838">
                  <c:v>-12.196</c:v>
                </c:pt>
                <c:pt idx="3839">
                  <c:v>-11.933999999999999</c:v>
                </c:pt>
                <c:pt idx="3840">
                  <c:v>-11.680999999999999</c:v>
                </c:pt>
                <c:pt idx="3841">
                  <c:v>-11.398</c:v>
                </c:pt>
                <c:pt idx="3842">
                  <c:v>-11.099</c:v>
                </c:pt>
                <c:pt idx="3843">
                  <c:v>-10.821999999999999</c:v>
                </c:pt>
                <c:pt idx="3844">
                  <c:v>-10.561999999999999</c:v>
                </c:pt>
                <c:pt idx="3845">
                  <c:v>-10.227</c:v>
                </c:pt>
                <c:pt idx="3846">
                  <c:v>-9.9284999999999997</c:v>
                </c:pt>
                <c:pt idx="3847">
                  <c:v>-9.61</c:v>
                </c:pt>
                <c:pt idx="3848">
                  <c:v>-9.2507999999999999</c:v>
                </c:pt>
                <c:pt idx="3849">
                  <c:v>-8.9083000000000006</c:v>
                </c:pt>
                <c:pt idx="3850">
                  <c:v>-8.5336999999999996</c:v>
                </c:pt>
                <c:pt idx="3851">
                  <c:v>-8.1424000000000003</c:v>
                </c:pt>
                <c:pt idx="3852">
                  <c:v>-7.7371999999999996</c:v>
                </c:pt>
                <c:pt idx="3853">
                  <c:v>-7.3385999999999996</c:v>
                </c:pt>
                <c:pt idx="3854">
                  <c:v>-6.9233000000000002</c:v>
                </c:pt>
                <c:pt idx="3855">
                  <c:v>-6.5476000000000001</c:v>
                </c:pt>
                <c:pt idx="3856">
                  <c:v>-6.1677999999999997</c:v>
                </c:pt>
                <c:pt idx="3857">
                  <c:v>-5.7503000000000002</c:v>
                </c:pt>
                <c:pt idx="3858">
                  <c:v>-5.3754</c:v>
                </c:pt>
                <c:pt idx="3859">
                  <c:v>-4.9886999999999997</c:v>
                </c:pt>
                <c:pt idx="3860">
                  <c:v>-4.5326000000000004</c:v>
                </c:pt>
                <c:pt idx="3861">
                  <c:v>-4.0918999999999999</c:v>
                </c:pt>
                <c:pt idx="3862">
                  <c:v>-3.6252</c:v>
                </c:pt>
                <c:pt idx="3863">
                  <c:v>-3.1427999999999998</c:v>
                </c:pt>
                <c:pt idx="3864">
                  <c:v>-2.6501000000000001</c:v>
                </c:pt>
                <c:pt idx="3865">
                  <c:v>-2.1305999999999998</c:v>
                </c:pt>
                <c:pt idx="3866">
                  <c:v>-1.6066</c:v>
                </c:pt>
                <c:pt idx="3867">
                  <c:v>-1.0654999999999999</c:v>
                </c:pt>
                <c:pt idx="3868">
                  <c:v>-0.56013000000000002</c:v>
                </c:pt>
                <c:pt idx="3869">
                  <c:v>-7.0565000000000003E-2</c:v>
                </c:pt>
                <c:pt idx="3870">
                  <c:v>0.42333999999999999</c:v>
                </c:pt>
                <c:pt idx="3871">
                  <c:v>0.88305</c:v>
                </c:pt>
                <c:pt idx="3872">
                  <c:v>1.3505</c:v>
                </c:pt>
                <c:pt idx="3873">
                  <c:v>1.8111999999999999</c:v>
                </c:pt>
                <c:pt idx="3874">
                  <c:v>2.2660999999999998</c:v>
                </c:pt>
                <c:pt idx="3875">
                  <c:v>2.7031000000000001</c:v>
                </c:pt>
                <c:pt idx="3876">
                  <c:v>3.1147999999999998</c:v>
                </c:pt>
                <c:pt idx="3877">
                  <c:v>3.5081000000000002</c:v>
                </c:pt>
                <c:pt idx="3878">
                  <c:v>3.8477000000000001</c:v>
                </c:pt>
                <c:pt idx="3879">
                  <c:v>4.1616999999999997</c:v>
                </c:pt>
                <c:pt idx="3880">
                  <c:v>4.5037000000000003</c:v>
                </c:pt>
                <c:pt idx="3881">
                  <c:v>4.8284000000000002</c:v>
                </c:pt>
                <c:pt idx="3882">
                  <c:v>5.1102999999999996</c:v>
                </c:pt>
                <c:pt idx="3883">
                  <c:v>5.3647</c:v>
                </c:pt>
                <c:pt idx="3884">
                  <c:v>5.6223000000000001</c:v>
                </c:pt>
                <c:pt idx="3885">
                  <c:v>5.8543000000000003</c:v>
                </c:pt>
                <c:pt idx="3886">
                  <c:v>6.0472999999999999</c:v>
                </c:pt>
                <c:pt idx="3887">
                  <c:v>6.2497999999999996</c:v>
                </c:pt>
                <c:pt idx="3888">
                  <c:v>6.4610000000000003</c:v>
                </c:pt>
                <c:pt idx="3889">
                  <c:v>6.6650999999999998</c:v>
                </c:pt>
                <c:pt idx="3890">
                  <c:v>6.8535000000000004</c:v>
                </c:pt>
                <c:pt idx="3891">
                  <c:v>7.0227000000000004</c:v>
                </c:pt>
                <c:pt idx="3892">
                  <c:v>7.2076000000000002</c:v>
                </c:pt>
                <c:pt idx="3893">
                  <c:v>7.4024999999999999</c:v>
                </c:pt>
                <c:pt idx="3894">
                  <c:v>7.6059999999999999</c:v>
                </c:pt>
                <c:pt idx="3895">
                  <c:v>7.8250000000000002</c:v>
                </c:pt>
                <c:pt idx="3896">
                  <c:v>8.0078999999999994</c:v>
                </c:pt>
                <c:pt idx="3897">
                  <c:v>8.1304999999999996</c:v>
                </c:pt>
                <c:pt idx="3898">
                  <c:v>8.2611000000000008</c:v>
                </c:pt>
                <c:pt idx="3899">
                  <c:v>8.4490999999999996</c:v>
                </c:pt>
                <c:pt idx="3900">
                  <c:v>8.6483000000000008</c:v>
                </c:pt>
                <c:pt idx="3901">
                  <c:v>8.8259000000000007</c:v>
                </c:pt>
                <c:pt idx="3902">
                  <c:v>8.9799000000000007</c:v>
                </c:pt>
                <c:pt idx="3903">
                  <c:v>9.1212999999999997</c:v>
                </c:pt>
                <c:pt idx="3904">
                  <c:v>9.2779000000000007</c:v>
                </c:pt>
                <c:pt idx="3905">
                  <c:v>9.4464000000000006</c:v>
                </c:pt>
                <c:pt idx="3906">
                  <c:v>9.6022999999999996</c:v>
                </c:pt>
                <c:pt idx="3907">
                  <c:v>9.7562999999999995</c:v>
                </c:pt>
                <c:pt idx="3908">
                  <c:v>9.907</c:v>
                </c:pt>
                <c:pt idx="3909">
                  <c:v>10.071</c:v>
                </c:pt>
                <c:pt idx="3910">
                  <c:v>10.208</c:v>
                </c:pt>
                <c:pt idx="3911">
                  <c:v>10.329000000000001</c:v>
                </c:pt>
                <c:pt idx="3912">
                  <c:v>10.422000000000001</c:v>
                </c:pt>
                <c:pt idx="3913">
                  <c:v>10.515000000000001</c:v>
                </c:pt>
                <c:pt idx="3914">
                  <c:v>10.619</c:v>
                </c:pt>
                <c:pt idx="3915">
                  <c:v>10.717000000000001</c:v>
                </c:pt>
                <c:pt idx="3916">
                  <c:v>10.814</c:v>
                </c:pt>
                <c:pt idx="3917">
                  <c:v>10.904999999999999</c:v>
                </c:pt>
                <c:pt idx="3918">
                  <c:v>10.993</c:v>
                </c:pt>
                <c:pt idx="3919">
                  <c:v>11.071999999999999</c:v>
                </c:pt>
                <c:pt idx="3920">
                  <c:v>11.148</c:v>
                </c:pt>
                <c:pt idx="3921">
                  <c:v>11.263999999999999</c:v>
                </c:pt>
                <c:pt idx="3922">
                  <c:v>11.362</c:v>
                </c:pt>
                <c:pt idx="3923">
                  <c:v>11.414</c:v>
                </c:pt>
                <c:pt idx="3924">
                  <c:v>11.457000000000001</c:v>
                </c:pt>
                <c:pt idx="3925">
                  <c:v>11.56</c:v>
                </c:pt>
                <c:pt idx="3926">
                  <c:v>11.689</c:v>
                </c:pt>
                <c:pt idx="3927">
                  <c:v>11.782999999999999</c:v>
                </c:pt>
                <c:pt idx="3928">
                  <c:v>11.88</c:v>
                </c:pt>
                <c:pt idx="3929">
                  <c:v>12.005000000000001</c:v>
                </c:pt>
                <c:pt idx="3930">
                  <c:v>12.103</c:v>
                </c:pt>
                <c:pt idx="3931">
                  <c:v>12.21</c:v>
                </c:pt>
                <c:pt idx="3932">
                  <c:v>12.292</c:v>
                </c:pt>
                <c:pt idx="3933">
                  <c:v>12.391</c:v>
                </c:pt>
                <c:pt idx="3934">
                  <c:v>12.502000000000001</c:v>
                </c:pt>
                <c:pt idx="3935">
                  <c:v>12.599</c:v>
                </c:pt>
                <c:pt idx="3936">
                  <c:v>12.683</c:v>
                </c:pt>
                <c:pt idx="3937">
                  <c:v>12.788</c:v>
                </c:pt>
                <c:pt idx="3938">
                  <c:v>12.914999999999999</c:v>
                </c:pt>
                <c:pt idx="3939">
                  <c:v>13.034000000000001</c:v>
                </c:pt>
                <c:pt idx="3940">
                  <c:v>13.112</c:v>
                </c:pt>
                <c:pt idx="3941">
                  <c:v>13.208</c:v>
                </c:pt>
                <c:pt idx="3942">
                  <c:v>13.327</c:v>
                </c:pt>
                <c:pt idx="3943">
                  <c:v>13.439</c:v>
                </c:pt>
                <c:pt idx="3944">
                  <c:v>13.576000000000001</c:v>
                </c:pt>
                <c:pt idx="3945">
                  <c:v>13.744</c:v>
                </c:pt>
                <c:pt idx="3946">
                  <c:v>13.94</c:v>
                </c:pt>
                <c:pt idx="3947">
                  <c:v>14.105</c:v>
                </c:pt>
                <c:pt idx="3948">
                  <c:v>14.212999999999999</c:v>
                </c:pt>
                <c:pt idx="3949">
                  <c:v>14.3</c:v>
                </c:pt>
                <c:pt idx="3950">
                  <c:v>14.416</c:v>
                </c:pt>
                <c:pt idx="3951">
                  <c:v>14.531000000000001</c:v>
                </c:pt>
                <c:pt idx="3952">
                  <c:v>14.628</c:v>
                </c:pt>
                <c:pt idx="3953">
                  <c:v>14.753</c:v>
                </c:pt>
                <c:pt idx="3954">
                  <c:v>14.904999999999999</c:v>
                </c:pt>
                <c:pt idx="3955">
                  <c:v>15.057</c:v>
                </c:pt>
                <c:pt idx="3956">
                  <c:v>15.172000000000001</c:v>
                </c:pt>
                <c:pt idx="3957">
                  <c:v>15.249000000000001</c:v>
                </c:pt>
                <c:pt idx="3958">
                  <c:v>15.353999999999999</c:v>
                </c:pt>
                <c:pt idx="3959">
                  <c:v>15.515000000000001</c:v>
                </c:pt>
                <c:pt idx="3960">
                  <c:v>15.663</c:v>
                </c:pt>
                <c:pt idx="3961">
                  <c:v>15.753</c:v>
                </c:pt>
                <c:pt idx="3962">
                  <c:v>15.840999999999999</c:v>
                </c:pt>
                <c:pt idx="3963">
                  <c:v>15.961</c:v>
                </c:pt>
                <c:pt idx="3964">
                  <c:v>16.094000000000001</c:v>
                </c:pt>
                <c:pt idx="3965">
                  <c:v>16.215</c:v>
                </c:pt>
                <c:pt idx="3966">
                  <c:v>16.326000000000001</c:v>
                </c:pt>
                <c:pt idx="3967">
                  <c:v>16.452999999999999</c:v>
                </c:pt>
                <c:pt idx="3968">
                  <c:v>16.567</c:v>
                </c:pt>
                <c:pt idx="3969">
                  <c:v>16.68</c:v>
                </c:pt>
                <c:pt idx="3970">
                  <c:v>16.815999999999999</c:v>
                </c:pt>
                <c:pt idx="3971">
                  <c:v>16.920999999999999</c:v>
                </c:pt>
                <c:pt idx="3972">
                  <c:v>17.006</c:v>
                </c:pt>
                <c:pt idx="3973">
                  <c:v>17.077999999999999</c:v>
                </c:pt>
                <c:pt idx="3974">
                  <c:v>17.137</c:v>
                </c:pt>
                <c:pt idx="3975">
                  <c:v>17.212</c:v>
                </c:pt>
                <c:pt idx="3976">
                  <c:v>17.277999999999999</c:v>
                </c:pt>
                <c:pt idx="3977">
                  <c:v>17.364000000000001</c:v>
                </c:pt>
                <c:pt idx="3978">
                  <c:v>17.465</c:v>
                </c:pt>
                <c:pt idx="3979">
                  <c:v>17.547999999999998</c:v>
                </c:pt>
                <c:pt idx="3980">
                  <c:v>17.638999999999999</c:v>
                </c:pt>
                <c:pt idx="3981">
                  <c:v>17.733000000000001</c:v>
                </c:pt>
                <c:pt idx="3982">
                  <c:v>17.835999999999999</c:v>
                </c:pt>
                <c:pt idx="3983">
                  <c:v>17.943000000000001</c:v>
                </c:pt>
                <c:pt idx="3984">
                  <c:v>18.055</c:v>
                </c:pt>
                <c:pt idx="3985">
                  <c:v>18.140999999999998</c:v>
                </c:pt>
                <c:pt idx="3986">
                  <c:v>18.204000000000001</c:v>
                </c:pt>
                <c:pt idx="3987">
                  <c:v>18.242000000000001</c:v>
                </c:pt>
                <c:pt idx="3988">
                  <c:v>18.295000000000002</c:v>
                </c:pt>
                <c:pt idx="3989">
                  <c:v>18.338999999999999</c:v>
                </c:pt>
                <c:pt idx="3990">
                  <c:v>18.378</c:v>
                </c:pt>
                <c:pt idx="3991">
                  <c:v>18.423999999999999</c:v>
                </c:pt>
                <c:pt idx="3992">
                  <c:v>18.452000000000002</c:v>
                </c:pt>
                <c:pt idx="3993">
                  <c:v>18.495000000000001</c:v>
                </c:pt>
                <c:pt idx="3994">
                  <c:v>18.582000000000001</c:v>
                </c:pt>
                <c:pt idx="3995">
                  <c:v>18.672000000000001</c:v>
                </c:pt>
                <c:pt idx="3996">
                  <c:v>18.768999999999998</c:v>
                </c:pt>
                <c:pt idx="3997">
                  <c:v>18.885000000000002</c:v>
                </c:pt>
                <c:pt idx="3998">
                  <c:v>18.992000000000001</c:v>
                </c:pt>
                <c:pt idx="3999">
                  <c:v>19.091999999999999</c:v>
                </c:pt>
                <c:pt idx="4000">
                  <c:v>19.187000000000001</c:v>
                </c:pt>
                <c:pt idx="4001">
                  <c:v>19.273</c:v>
                </c:pt>
                <c:pt idx="4002">
                  <c:v>19.338000000000001</c:v>
                </c:pt>
                <c:pt idx="4003">
                  <c:v>19.370999999999999</c:v>
                </c:pt>
                <c:pt idx="4004">
                  <c:v>19.402999999999999</c:v>
                </c:pt>
                <c:pt idx="4005">
                  <c:v>19.443000000000001</c:v>
                </c:pt>
                <c:pt idx="4006">
                  <c:v>19.481999999999999</c:v>
                </c:pt>
                <c:pt idx="4007">
                  <c:v>19.523</c:v>
                </c:pt>
                <c:pt idx="4008">
                  <c:v>19.599</c:v>
                </c:pt>
                <c:pt idx="4009">
                  <c:v>19.681999999999999</c:v>
                </c:pt>
                <c:pt idx="4010">
                  <c:v>19.72</c:v>
                </c:pt>
                <c:pt idx="4011">
                  <c:v>19.72</c:v>
                </c:pt>
                <c:pt idx="4012">
                  <c:v>19.696999999999999</c:v>
                </c:pt>
                <c:pt idx="4013">
                  <c:v>19.677</c:v>
                </c:pt>
                <c:pt idx="4014">
                  <c:v>19.672999999999998</c:v>
                </c:pt>
                <c:pt idx="4015">
                  <c:v>19.689</c:v>
                </c:pt>
                <c:pt idx="4016">
                  <c:v>19.73</c:v>
                </c:pt>
                <c:pt idx="4017">
                  <c:v>19.777999999999999</c:v>
                </c:pt>
                <c:pt idx="4018">
                  <c:v>19.821000000000002</c:v>
                </c:pt>
                <c:pt idx="4019">
                  <c:v>19.841999999999999</c:v>
                </c:pt>
                <c:pt idx="4020">
                  <c:v>19.86</c:v>
                </c:pt>
                <c:pt idx="4021">
                  <c:v>19.89</c:v>
                </c:pt>
                <c:pt idx="4022">
                  <c:v>19.916</c:v>
                </c:pt>
                <c:pt idx="4023">
                  <c:v>19.93</c:v>
                </c:pt>
                <c:pt idx="4024">
                  <c:v>19.928000000000001</c:v>
                </c:pt>
                <c:pt idx="4025">
                  <c:v>19.916</c:v>
                </c:pt>
                <c:pt idx="4026">
                  <c:v>19.888999999999999</c:v>
                </c:pt>
                <c:pt idx="4027">
                  <c:v>19.844999999999999</c:v>
                </c:pt>
                <c:pt idx="4028">
                  <c:v>19.824000000000002</c:v>
                </c:pt>
                <c:pt idx="4029">
                  <c:v>19.82</c:v>
                </c:pt>
                <c:pt idx="4030">
                  <c:v>19.808</c:v>
                </c:pt>
                <c:pt idx="4031">
                  <c:v>19.780999999999999</c:v>
                </c:pt>
                <c:pt idx="4032">
                  <c:v>19.739999999999998</c:v>
                </c:pt>
                <c:pt idx="4033">
                  <c:v>19.687000000000001</c:v>
                </c:pt>
                <c:pt idx="4034">
                  <c:v>19.626000000000001</c:v>
                </c:pt>
                <c:pt idx="4035">
                  <c:v>19.515999999999998</c:v>
                </c:pt>
                <c:pt idx="4036">
                  <c:v>19.391999999999999</c:v>
                </c:pt>
                <c:pt idx="4037">
                  <c:v>19.285</c:v>
                </c:pt>
                <c:pt idx="4038">
                  <c:v>19.187999999999999</c:v>
                </c:pt>
                <c:pt idx="4039">
                  <c:v>19.021999999999998</c:v>
                </c:pt>
                <c:pt idx="4040">
                  <c:v>18.788</c:v>
                </c:pt>
                <c:pt idx="4041">
                  <c:v>18.571000000000002</c:v>
                </c:pt>
                <c:pt idx="4042">
                  <c:v>18.372</c:v>
                </c:pt>
                <c:pt idx="4043">
                  <c:v>18.141999999999999</c:v>
                </c:pt>
                <c:pt idx="4044">
                  <c:v>17.849</c:v>
                </c:pt>
                <c:pt idx="4045">
                  <c:v>17.492000000000001</c:v>
                </c:pt>
                <c:pt idx="4046">
                  <c:v>17.100999999999999</c:v>
                </c:pt>
                <c:pt idx="4047">
                  <c:v>16.690000000000001</c:v>
                </c:pt>
                <c:pt idx="4048">
                  <c:v>16.294</c:v>
                </c:pt>
                <c:pt idx="4049">
                  <c:v>15.909000000000001</c:v>
                </c:pt>
                <c:pt idx="4050">
                  <c:v>15.525</c:v>
                </c:pt>
                <c:pt idx="4051">
                  <c:v>15.135</c:v>
                </c:pt>
                <c:pt idx="4052">
                  <c:v>14.76</c:v>
                </c:pt>
                <c:pt idx="4053">
                  <c:v>14.401999999999999</c:v>
                </c:pt>
                <c:pt idx="4054">
                  <c:v>14.071</c:v>
                </c:pt>
                <c:pt idx="4055">
                  <c:v>13.721</c:v>
                </c:pt>
                <c:pt idx="4056">
                  <c:v>13.353999999999999</c:v>
                </c:pt>
                <c:pt idx="4057">
                  <c:v>12.991</c:v>
                </c:pt>
                <c:pt idx="4058">
                  <c:v>12.6</c:v>
                </c:pt>
                <c:pt idx="4059">
                  <c:v>12.23</c:v>
                </c:pt>
                <c:pt idx="4060">
                  <c:v>11.855</c:v>
                </c:pt>
                <c:pt idx="4061">
                  <c:v>11.481999999999999</c:v>
                </c:pt>
                <c:pt idx="4062">
                  <c:v>11.124000000000001</c:v>
                </c:pt>
                <c:pt idx="4063">
                  <c:v>10.8</c:v>
                </c:pt>
                <c:pt idx="4064">
                  <c:v>10.507999999999999</c:v>
                </c:pt>
                <c:pt idx="4065">
                  <c:v>10.226000000000001</c:v>
                </c:pt>
                <c:pt idx="4066">
                  <c:v>9.9582999999999995</c:v>
                </c:pt>
                <c:pt idx="4067">
                  <c:v>9.7371999999999996</c:v>
                </c:pt>
                <c:pt idx="4068">
                  <c:v>9.5315999999999992</c:v>
                </c:pt>
                <c:pt idx="4069">
                  <c:v>9.3102999999999998</c:v>
                </c:pt>
                <c:pt idx="4070">
                  <c:v>9.1008999999999993</c:v>
                </c:pt>
                <c:pt idx="4071">
                  <c:v>8.8827999999999996</c:v>
                </c:pt>
                <c:pt idx="4072">
                  <c:v>8.5607000000000006</c:v>
                </c:pt>
                <c:pt idx="4073">
                  <c:v>8.1951999999999998</c:v>
                </c:pt>
                <c:pt idx="4074">
                  <c:v>7.7965</c:v>
                </c:pt>
                <c:pt idx="4075">
                  <c:v>7.3483000000000001</c:v>
                </c:pt>
                <c:pt idx="4076">
                  <c:v>6.9139999999999997</c:v>
                </c:pt>
                <c:pt idx="4077">
                  <c:v>6.4162999999999997</c:v>
                </c:pt>
                <c:pt idx="4078">
                  <c:v>5.9223999999999997</c:v>
                </c:pt>
                <c:pt idx="4079">
                  <c:v>5.4488000000000003</c:v>
                </c:pt>
                <c:pt idx="4080">
                  <c:v>4.9371999999999998</c:v>
                </c:pt>
                <c:pt idx="4081">
                  <c:v>4.4208999999999996</c:v>
                </c:pt>
                <c:pt idx="4082">
                  <c:v>3.8967000000000001</c:v>
                </c:pt>
                <c:pt idx="4083">
                  <c:v>3.3498000000000001</c:v>
                </c:pt>
                <c:pt idx="4084">
                  <c:v>2.8037999999999998</c:v>
                </c:pt>
                <c:pt idx="4085">
                  <c:v>2.3033999999999999</c:v>
                </c:pt>
                <c:pt idx="4086">
                  <c:v>1.8123</c:v>
                </c:pt>
                <c:pt idx="4087">
                  <c:v>1.3119000000000001</c:v>
                </c:pt>
                <c:pt idx="4088">
                  <c:v>0.81052000000000002</c:v>
                </c:pt>
                <c:pt idx="4089">
                  <c:v>0.32117000000000001</c:v>
                </c:pt>
                <c:pt idx="4090">
                  <c:v>-0.16517999999999999</c:v>
                </c:pt>
                <c:pt idx="4091">
                  <c:v>-0.65151999999999999</c:v>
                </c:pt>
                <c:pt idx="4092">
                  <c:v>-1.1366000000000001</c:v>
                </c:pt>
                <c:pt idx="4093">
                  <c:v>-1.5903</c:v>
                </c:pt>
                <c:pt idx="4094">
                  <c:v>-2.0230999999999999</c:v>
                </c:pt>
                <c:pt idx="4095">
                  <c:v>-2.4626000000000001</c:v>
                </c:pt>
                <c:pt idx="4096">
                  <c:v>-2.9430000000000001</c:v>
                </c:pt>
                <c:pt idx="4097">
                  <c:v>-3.4773000000000001</c:v>
                </c:pt>
                <c:pt idx="4098">
                  <c:v>-4.0292000000000003</c:v>
                </c:pt>
                <c:pt idx="4099">
                  <c:v>-4.5965999999999996</c:v>
                </c:pt>
                <c:pt idx="4100">
                  <c:v>-5.1849999999999996</c:v>
                </c:pt>
                <c:pt idx="4101">
                  <c:v>-5.843</c:v>
                </c:pt>
                <c:pt idx="4102">
                  <c:v>-6.5202999999999998</c:v>
                </c:pt>
                <c:pt idx="4103">
                  <c:v>-7.1684000000000001</c:v>
                </c:pt>
                <c:pt idx="4104">
                  <c:v>-7.8517000000000001</c:v>
                </c:pt>
                <c:pt idx="4105">
                  <c:v>-8.5258000000000003</c:v>
                </c:pt>
                <c:pt idx="4106">
                  <c:v>-9.1568000000000005</c:v>
                </c:pt>
                <c:pt idx="4107">
                  <c:v>-9.8160000000000007</c:v>
                </c:pt>
                <c:pt idx="4108">
                  <c:v>-10.445</c:v>
                </c:pt>
                <c:pt idx="4109">
                  <c:v>-11.010999999999999</c:v>
                </c:pt>
                <c:pt idx="4110">
                  <c:v>-11.542999999999999</c:v>
                </c:pt>
                <c:pt idx="4111">
                  <c:v>-12.06</c:v>
                </c:pt>
                <c:pt idx="4112">
                  <c:v>-12.507999999999999</c:v>
                </c:pt>
                <c:pt idx="4113">
                  <c:v>-12.866</c:v>
                </c:pt>
                <c:pt idx="4114">
                  <c:v>-13.143000000000001</c:v>
                </c:pt>
                <c:pt idx="4115">
                  <c:v>-13.426</c:v>
                </c:pt>
                <c:pt idx="4116">
                  <c:v>-13.693</c:v>
                </c:pt>
                <c:pt idx="4117">
                  <c:v>-13.941000000000001</c:v>
                </c:pt>
                <c:pt idx="4118">
                  <c:v>-14.138999999999999</c:v>
                </c:pt>
                <c:pt idx="4119">
                  <c:v>-14.266</c:v>
                </c:pt>
                <c:pt idx="4120">
                  <c:v>-14.372999999999999</c:v>
                </c:pt>
                <c:pt idx="4121">
                  <c:v>-14.489000000000001</c:v>
                </c:pt>
                <c:pt idx="4122">
                  <c:v>-14.644</c:v>
                </c:pt>
                <c:pt idx="4123">
                  <c:v>-14.827999999999999</c:v>
                </c:pt>
                <c:pt idx="4124">
                  <c:v>-15.021000000000001</c:v>
                </c:pt>
                <c:pt idx="4125">
                  <c:v>-15.202</c:v>
                </c:pt>
                <c:pt idx="4126">
                  <c:v>-15.4</c:v>
                </c:pt>
                <c:pt idx="4127">
                  <c:v>-15.659000000000001</c:v>
                </c:pt>
                <c:pt idx="4128">
                  <c:v>-15.95</c:v>
                </c:pt>
                <c:pt idx="4129">
                  <c:v>-16.222000000000001</c:v>
                </c:pt>
                <c:pt idx="4130">
                  <c:v>-16.433</c:v>
                </c:pt>
                <c:pt idx="4131">
                  <c:v>-16.626999999999999</c:v>
                </c:pt>
                <c:pt idx="4132">
                  <c:v>-16.838999999999999</c:v>
                </c:pt>
                <c:pt idx="4133">
                  <c:v>-17.053999999999998</c:v>
                </c:pt>
                <c:pt idx="4134">
                  <c:v>-17.242999999999999</c:v>
                </c:pt>
                <c:pt idx="4135">
                  <c:v>-17.405000000000001</c:v>
                </c:pt>
                <c:pt idx="4136">
                  <c:v>-17.600000000000001</c:v>
                </c:pt>
                <c:pt idx="4137">
                  <c:v>-17.815999999999999</c:v>
                </c:pt>
                <c:pt idx="4138">
                  <c:v>-18</c:v>
                </c:pt>
                <c:pt idx="4139">
                  <c:v>-18.146000000000001</c:v>
                </c:pt>
                <c:pt idx="4140">
                  <c:v>-18.276</c:v>
                </c:pt>
                <c:pt idx="4141">
                  <c:v>-18.408000000000001</c:v>
                </c:pt>
                <c:pt idx="4142">
                  <c:v>-18.521999999999998</c:v>
                </c:pt>
                <c:pt idx="4143">
                  <c:v>-18.629000000000001</c:v>
                </c:pt>
                <c:pt idx="4144">
                  <c:v>-18.718</c:v>
                </c:pt>
                <c:pt idx="4145">
                  <c:v>-18.809000000000001</c:v>
                </c:pt>
                <c:pt idx="4146">
                  <c:v>-18.913</c:v>
                </c:pt>
                <c:pt idx="4147">
                  <c:v>-19.045999999999999</c:v>
                </c:pt>
                <c:pt idx="4148">
                  <c:v>-19.251000000000001</c:v>
                </c:pt>
                <c:pt idx="4149">
                  <c:v>-19.489000000000001</c:v>
                </c:pt>
                <c:pt idx="4150">
                  <c:v>-19.710999999999999</c:v>
                </c:pt>
                <c:pt idx="4151">
                  <c:v>-19.916</c:v>
                </c:pt>
                <c:pt idx="4152">
                  <c:v>-20.071000000000002</c:v>
                </c:pt>
                <c:pt idx="4153">
                  <c:v>-20.187999999999999</c:v>
                </c:pt>
                <c:pt idx="4154">
                  <c:v>-20.292000000000002</c:v>
                </c:pt>
                <c:pt idx="4155">
                  <c:v>-20.417999999999999</c:v>
                </c:pt>
                <c:pt idx="4156">
                  <c:v>-20.542999999999999</c:v>
                </c:pt>
                <c:pt idx="4157">
                  <c:v>-20.646000000000001</c:v>
                </c:pt>
                <c:pt idx="4158">
                  <c:v>-20.718</c:v>
                </c:pt>
                <c:pt idx="4159">
                  <c:v>-20.777999999999999</c:v>
                </c:pt>
                <c:pt idx="4160">
                  <c:v>-20.85</c:v>
                </c:pt>
                <c:pt idx="4161">
                  <c:v>-20.919</c:v>
                </c:pt>
                <c:pt idx="4162">
                  <c:v>-21</c:v>
                </c:pt>
                <c:pt idx="4163">
                  <c:v>-21.096</c:v>
                </c:pt>
                <c:pt idx="4164">
                  <c:v>-21.213999999999999</c:v>
                </c:pt>
                <c:pt idx="4165">
                  <c:v>-21.329000000000001</c:v>
                </c:pt>
                <c:pt idx="4166">
                  <c:v>-21.44</c:v>
                </c:pt>
                <c:pt idx="4167">
                  <c:v>-21.544</c:v>
                </c:pt>
                <c:pt idx="4168">
                  <c:v>-21.641999999999999</c:v>
                </c:pt>
                <c:pt idx="4169">
                  <c:v>-21.725999999999999</c:v>
                </c:pt>
                <c:pt idx="4170">
                  <c:v>-21.786000000000001</c:v>
                </c:pt>
                <c:pt idx="4171">
                  <c:v>-21.824999999999999</c:v>
                </c:pt>
                <c:pt idx="4172">
                  <c:v>-21.850999999999999</c:v>
                </c:pt>
                <c:pt idx="4173">
                  <c:v>-21.896000000000001</c:v>
                </c:pt>
                <c:pt idx="4174">
                  <c:v>-21.960999999999999</c:v>
                </c:pt>
                <c:pt idx="4175">
                  <c:v>-22.029</c:v>
                </c:pt>
                <c:pt idx="4176">
                  <c:v>-22.126000000000001</c:v>
                </c:pt>
                <c:pt idx="4177">
                  <c:v>-22.253</c:v>
                </c:pt>
                <c:pt idx="4178">
                  <c:v>-22.364999999999998</c:v>
                </c:pt>
                <c:pt idx="4179">
                  <c:v>-22.451000000000001</c:v>
                </c:pt>
                <c:pt idx="4180">
                  <c:v>-22.507999999999999</c:v>
                </c:pt>
                <c:pt idx="4181">
                  <c:v>-22.548999999999999</c:v>
                </c:pt>
                <c:pt idx="4182">
                  <c:v>-22.562999999999999</c:v>
                </c:pt>
                <c:pt idx="4183">
                  <c:v>-22.577999999999999</c:v>
                </c:pt>
                <c:pt idx="4184">
                  <c:v>-22.626000000000001</c:v>
                </c:pt>
                <c:pt idx="4185">
                  <c:v>-22.683</c:v>
                </c:pt>
                <c:pt idx="4186">
                  <c:v>-22.757999999999999</c:v>
                </c:pt>
                <c:pt idx="4187">
                  <c:v>-22.853999999999999</c:v>
                </c:pt>
                <c:pt idx="4188">
                  <c:v>-22.94</c:v>
                </c:pt>
                <c:pt idx="4189">
                  <c:v>-23.009</c:v>
                </c:pt>
                <c:pt idx="4190">
                  <c:v>-23.077999999999999</c:v>
                </c:pt>
                <c:pt idx="4191">
                  <c:v>-23.111999999999998</c:v>
                </c:pt>
                <c:pt idx="4192">
                  <c:v>-23.117000000000001</c:v>
                </c:pt>
                <c:pt idx="4193">
                  <c:v>-23.137</c:v>
                </c:pt>
                <c:pt idx="4194">
                  <c:v>-23.172000000000001</c:v>
                </c:pt>
                <c:pt idx="4195">
                  <c:v>-23.213999999999999</c:v>
                </c:pt>
                <c:pt idx="4196">
                  <c:v>-23.277999999999999</c:v>
                </c:pt>
                <c:pt idx="4197">
                  <c:v>-23.352</c:v>
                </c:pt>
                <c:pt idx="4198">
                  <c:v>-23.42</c:v>
                </c:pt>
                <c:pt idx="4199">
                  <c:v>-23.472000000000001</c:v>
                </c:pt>
                <c:pt idx="4200">
                  <c:v>-23.515999999999998</c:v>
                </c:pt>
                <c:pt idx="4201">
                  <c:v>-23.568000000000001</c:v>
                </c:pt>
                <c:pt idx="4202">
                  <c:v>-23.606999999999999</c:v>
                </c:pt>
                <c:pt idx="4203">
                  <c:v>-23.603000000000002</c:v>
                </c:pt>
                <c:pt idx="4204">
                  <c:v>-23.651</c:v>
                </c:pt>
                <c:pt idx="4205">
                  <c:v>-23.722000000000001</c:v>
                </c:pt>
                <c:pt idx="4206">
                  <c:v>-23.766999999999999</c:v>
                </c:pt>
                <c:pt idx="4207">
                  <c:v>-23.809000000000001</c:v>
                </c:pt>
                <c:pt idx="4208">
                  <c:v>-23.826000000000001</c:v>
                </c:pt>
                <c:pt idx="4209">
                  <c:v>-23.847000000000001</c:v>
                </c:pt>
                <c:pt idx="4210">
                  <c:v>-23.89</c:v>
                </c:pt>
                <c:pt idx="4211">
                  <c:v>-23.95</c:v>
                </c:pt>
                <c:pt idx="4212">
                  <c:v>-24.012</c:v>
                </c:pt>
                <c:pt idx="4213">
                  <c:v>-24.056999999999999</c:v>
                </c:pt>
                <c:pt idx="4214">
                  <c:v>-24.1</c:v>
                </c:pt>
                <c:pt idx="4215">
                  <c:v>-24.126999999999999</c:v>
                </c:pt>
                <c:pt idx="4216">
                  <c:v>-24.126000000000001</c:v>
                </c:pt>
                <c:pt idx="4217">
                  <c:v>-24.12</c:v>
                </c:pt>
                <c:pt idx="4218">
                  <c:v>-24.116</c:v>
                </c:pt>
                <c:pt idx="4219">
                  <c:v>-24.120999999999999</c:v>
                </c:pt>
                <c:pt idx="4220">
                  <c:v>-24.155999999999999</c:v>
                </c:pt>
                <c:pt idx="4221">
                  <c:v>-24.215</c:v>
                </c:pt>
                <c:pt idx="4222">
                  <c:v>-24.285</c:v>
                </c:pt>
                <c:pt idx="4223">
                  <c:v>-24.355</c:v>
                </c:pt>
                <c:pt idx="4224">
                  <c:v>-24.385999999999999</c:v>
                </c:pt>
                <c:pt idx="4225">
                  <c:v>-24.388999999999999</c:v>
                </c:pt>
                <c:pt idx="4226">
                  <c:v>-24.393000000000001</c:v>
                </c:pt>
                <c:pt idx="4227">
                  <c:v>-24.422000000000001</c:v>
                </c:pt>
                <c:pt idx="4228">
                  <c:v>-24.446000000000002</c:v>
                </c:pt>
                <c:pt idx="4229">
                  <c:v>-24.47</c:v>
                </c:pt>
                <c:pt idx="4230">
                  <c:v>-24.494</c:v>
                </c:pt>
                <c:pt idx="4231">
                  <c:v>-24.495999999999999</c:v>
                </c:pt>
                <c:pt idx="4232">
                  <c:v>-24.503</c:v>
                </c:pt>
                <c:pt idx="4233">
                  <c:v>-24.533999999999999</c:v>
                </c:pt>
                <c:pt idx="4234">
                  <c:v>-24.579000000000001</c:v>
                </c:pt>
                <c:pt idx="4235">
                  <c:v>-24.634</c:v>
                </c:pt>
                <c:pt idx="4236">
                  <c:v>-24.646999999999998</c:v>
                </c:pt>
                <c:pt idx="4237">
                  <c:v>-24.628</c:v>
                </c:pt>
                <c:pt idx="4238">
                  <c:v>-24.622</c:v>
                </c:pt>
                <c:pt idx="4239">
                  <c:v>-24.616</c:v>
                </c:pt>
                <c:pt idx="4240">
                  <c:v>-24.623999999999999</c:v>
                </c:pt>
                <c:pt idx="4241">
                  <c:v>-24.646000000000001</c:v>
                </c:pt>
                <c:pt idx="4242">
                  <c:v>-24.667999999999999</c:v>
                </c:pt>
                <c:pt idx="4243">
                  <c:v>-24.670999999999999</c:v>
                </c:pt>
                <c:pt idx="4244">
                  <c:v>-24.66</c:v>
                </c:pt>
                <c:pt idx="4245">
                  <c:v>-24.635000000000002</c:v>
                </c:pt>
                <c:pt idx="4246">
                  <c:v>-24.606000000000002</c:v>
                </c:pt>
                <c:pt idx="4247">
                  <c:v>-24.573</c:v>
                </c:pt>
                <c:pt idx="4248">
                  <c:v>-24.550999999999998</c:v>
                </c:pt>
                <c:pt idx="4249">
                  <c:v>-24.526</c:v>
                </c:pt>
                <c:pt idx="4250">
                  <c:v>-24.483000000000001</c:v>
                </c:pt>
                <c:pt idx="4251">
                  <c:v>-24.417000000000002</c:v>
                </c:pt>
                <c:pt idx="4252">
                  <c:v>-24.347999999999999</c:v>
                </c:pt>
                <c:pt idx="4253">
                  <c:v>-24.265999999999998</c:v>
                </c:pt>
                <c:pt idx="4254">
                  <c:v>-24.15</c:v>
                </c:pt>
                <c:pt idx="4255">
                  <c:v>-24.013999999999999</c:v>
                </c:pt>
                <c:pt idx="4256">
                  <c:v>-23.841999999999999</c:v>
                </c:pt>
                <c:pt idx="4257">
                  <c:v>-23.663</c:v>
                </c:pt>
                <c:pt idx="4258">
                  <c:v>-23.47</c:v>
                </c:pt>
                <c:pt idx="4259">
                  <c:v>-23.285</c:v>
                </c:pt>
                <c:pt idx="4260">
                  <c:v>-23.091000000000001</c:v>
                </c:pt>
                <c:pt idx="4261">
                  <c:v>-22.863</c:v>
                </c:pt>
                <c:pt idx="4262">
                  <c:v>-22.585000000000001</c:v>
                </c:pt>
                <c:pt idx="4263">
                  <c:v>-22.260999999999999</c:v>
                </c:pt>
                <c:pt idx="4264">
                  <c:v>-21.91</c:v>
                </c:pt>
                <c:pt idx="4265">
                  <c:v>-21.509</c:v>
                </c:pt>
                <c:pt idx="4266">
                  <c:v>-21.067</c:v>
                </c:pt>
                <c:pt idx="4267">
                  <c:v>-20.658000000000001</c:v>
                </c:pt>
                <c:pt idx="4268">
                  <c:v>-20.245999999999999</c:v>
                </c:pt>
                <c:pt idx="4269">
                  <c:v>-19.895</c:v>
                </c:pt>
                <c:pt idx="4270">
                  <c:v>-19.591000000000001</c:v>
                </c:pt>
                <c:pt idx="4271">
                  <c:v>-19.260999999999999</c:v>
                </c:pt>
                <c:pt idx="4272">
                  <c:v>-18.939</c:v>
                </c:pt>
                <c:pt idx="4273">
                  <c:v>-18.600000000000001</c:v>
                </c:pt>
                <c:pt idx="4274">
                  <c:v>-18.201000000000001</c:v>
                </c:pt>
                <c:pt idx="4275">
                  <c:v>-17.763999999999999</c:v>
                </c:pt>
                <c:pt idx="4276">
                  <c:v>-17.341000000000001</c:v>
                </c:pt>
                <c:pt idx="4277">
                  <c:v>-16.905000000000001</c:v>
                </c:pt>
                <c:pt idx="4278">
                  <c:v>-16.516999999999999</c:v>
                </c:pt>
                <c:pt idx="4279">
                  <c:v>-16.154</c:v>
                </c:pt>
                <c:pt idx="4280">
                  <c:v>-15.802</c:v>
                </c:pt>
                <c:pt idx="4281">
                  <c:v>-15.465999999999999</c:v>
                </c:pt>
                <c:pt idx="4282">
                  <c:v>-15.103</c:v>
                </c:pt>
                <c:pt idx="4283">
                  <c:v>-14.750999999999999</c:v>
                </c:pt>
                <c:pt idx="4284">
                  <c:v>-14.406000000000001</c:v>
                </c:pt>
                <c:pt idx="4285">
                  <c:v>-14.058999999999999</c:v>
                </c:pt>
                <c:pt idx="4286">
                  <c:v>-13.736000000000001</c:v>
                </c:pt>
                <c:pt idx="4287">
                  <c:v>-13.44</c:v>
                </c:pt>
                <c:pt idx="4288">
                  <c:v>-13.175000000000001</c:v>
                </c:pt>
                <c:pt idx="4289">
                  <c:v>-12.936</c:v>
                </c:pt>
                <c:pt idx="4290">
                  <c:v>-12.696999999999999</c:v>
                </c:pt>
                <c:pt idx="4291">
                  <c:v>-12.42</c:v>
                </c:pt>
                <c:pt idx="4292">
                  <c:v>-12.087999999999999</c:v>
                </c:pt>
                <c:pt idx="4293">
                  <c:v>-11.702</c:v>
                </c:pt>
                <c:pt idx="4294">
                  <c:v>-11.236000000000001</c:v>
                </c:pt>
                <c:pt idx="4295">
                  <c:v>-10.704000000000001</c:v>
                </c:pt>
                <c:pt idx="4296">
                  <c:v>-10.143000000000001</c:v>
                </c:pt>
                <c:pt idx="4297">
                  <c:v>-9.5478000000000005</c:v>
                </c:pt>
                <c:pt idx="4298">
                  <c:v>-8.8725000000000005</c:v>
                </c:pt>
                <c:pt idx="4299">
                  <c:v>-8.1570999999999998</c:v>
                </c:pt>
                <c:pt idx="4300">
                  <c:v>-7.4508000000000001</c:v>
                </c:pt>
                <c:pt idx="4301">
                  <c:v>-6.7599</c:v>
                </c:pt>
                <c:pt idx="4302">
                  <c:v>-6.0568</c:v>
                </c:pt>
                <c:pt idx="4303">
                  <c:v>-5.3590999999999998</c:v>
                </c:pt>
                <c:pt idx="4304">
                  <c:v>-4.6612999999999998</c:v>
                </c:pt>
                <c:pt idx="4305">
                  <c:v>-3.9579</c:v>
                </c:pt>
                <c:pt idx="4306">
                  <c:v>-3.2627999999999999</c:v>
                </c:pt>
                <c:pt idx="4307">
                  <c:v>-2.6172</c:v>
                </c:pt>
                <c:pt idx="4308">
                  <c:v>-2.0024000000000002</c:v>
                </c:pt>
                <c:pt idx="4309">
                  <c:v>-1.4263999999999999</c:v>
                </c:pt>
                <c:pt idx="4310">
                  <c:v>-0.87773999999999996</c:v>
                </c:pt>
                <c:pt idx="4311">
                  <c:v>-0.37483</c:v>
                </c:pt>
                <c:pt idx="4312">
                  <c:v>0.12003</c:v>
                </c:pt>
                <c:pt idx="4313">
                  <c:v>0.57587999999999995</c:v>
                </c:pt>
                <c:pt idx="4314">
                  <c:v>0.99446000000000001</c:v>
                </c:pt>
                <c:pt idx="4315">
                  <c:v>1.4457</c:v>
                </c:pt>
                <c:pt idx="4316">
                  <c:v>1.8807</c:v>
                </c:pt>
                <c:pt idx="4317">
                  <c:v>2.2890999999999999</c:v>
                </c:pt>
                <c:pt idx="4318">
                  <c:v>2.6917</c:v>
                </c:pt>
                <c:pt idx="4319">
                  <c:v>3.0884</c:v>
                </c:pt>
                <c:pt idx="4320">
                  <c:v>3.4517000000000002</c:v>
                </c:pt>
                <c:pt idx="4321">
                  <c:v>3.782</c:v>
                </c:pt>
                <c:pt idx="4322">
                  <c:v>4.1105</c:v>
                </c:pt>
                <c:pt idx="4323">
                  <c:v>4.4067999999999996</c:v>
                </c:pt>
                <c:pt idx="4324">
                  <c:v>4.6707999999999998</c:v>
                </c:pt>
                <c:pt idx="4325">
                  <c:v>4.9263000000000003</c:v>
                </c:pt>
                <c:pt idx="4326">
                  <c:v>5.1759000000000004</c:v>
                </c:pt>
                <c:pt idx="4327">
                  <c:v>5.4181999999999997</c:v>
                </c:pt>
                <c:pt idx="4328">
                  <c:v>5.6608000000000001</c:v>
                </c:pt>
                <c:pt idx="4329">
                  <c:v>5.9054000000000002</c:v>
                </c:pt>
                <c:pt idx="4330">
                  <c:v>6.1736000000000004</c:v>
                </c:pt>
                <c:pt idx="4331">
                  <c:v>6.4287999999999998</c:v>
                </c:pt>
                <c:pt idx="4332">
                  <c:v>6.6440999999999999</c:v>
                </c:pt>
                <c:pt idx="4333">
                  <c:v>6.8479999999999999</c:v>
                </c:pt>
                <c:pt idx="4334">
                  <c:v>7.0465</c:v>
                </c:pt>
                <c:pt idx="4335">
                  <c:v>7.2312000000000003</c:v>
                </c:pt>
                <c:pt idx="4336">
                  <c:v>7.4016000000000002</c:v>
                </c:pt>
                <c:pt idx="4337">
                  <c:v>7.5674000000000001</c:v>
                </c:pt>
                <c:pt idx="4338">
                  <c:v>7.7294</c:v>
                </c:pt>
                <c:pt idx="4339">
                  <c:v>7.89</c:v>
                </c:pt>
                <c:pt idx="4340">
                  <c:v>8.0397999999999996</c:v>
                </c:pt>
                <c:pt idx="4341">
                  <c:v>8.1731999999999996</c:v>
                </c:pt>
                <c:pt idx="4342">
                  <c:v>8.2847000000000008</c:v>
                </c:pt>
                <c:pt idx="4343">
                  <c:v>8.3848000000000003</c:v>
                </c:pt>
                <c:pt idx="4344">
                  <c:v>8.4870000000000001</c:v>
                </c:pt>
                <c:pt idx="4345">
                  <c:v>8.5730000000000004</c:v>
                </c:pt>
                <c:pt idx="4346">
                  <c:v>8.6484000000000005</c:v>
                </c:pt>
                <c:pt idx="4347">
                  <c:v>8.7279999999999998</c:v>
                </c:pt>
                <c:pt idx="4348">
                  <c:v>8.8389000000000006</c:v>
                </c:pt>
                <c:pt idx="4349">
                  <c:v>8.9728999999999992</c:v>
                </c:pt>
                <c:pt idx="4350">
                  <c:v>9.1112000000000002</c:v>
                </c:pt>
                <c:pt idx="4351">
                  <c:v>9.2451000000000008</c:v>
                </c:pt>
                <c:pt idx="4352">
                  <c:v>9.3770000000000007</c:v>
                </c:pt>
                <c:pt idx="4353">
                  <c:v>9.5091000000000001</c:v>
                </c:pt>
                <c:pt idx="4354">
                  <c:v>9.6545000000000005</c:v>
                </c:pt>
                <c:pt idx="4355">
                  <c:v>9.7942999999999998</c:v>
                </c:pt>
                <c:pt idx="4356">
                  <c:v>9.9368999999999996</c:v>
                </c:pt>
                <c:pt idx="4357">
                  <c:v>10.081</c:v>
                </c:pt>
                <c:pt idx="4358">
                  <c:v>10.231999999999999</c:v>
                </c:pt>
                <c:pt idx="4359">
                  <c:v>10.387</c:v>
                </c:pt>
                <c:pt idx="4360">
                  <c:v>10.542999999999999</c:v>
                </c:pt>
                <c:pt idx="4361">
                  <c:v>10.734999999999999</c:v>
                </c:pt>
                <c:pt idx="4362">
                  <c:v>10.989000000000001</c:v>
                </c:pt>
                <c:pt idx="4363">
                  <c:v>11.249000000000001</c:v>
                </c:pt>
                <c:pt idx="4364">
                  <c:v>11.49</c:v>
                </c:pt>
                <c:pt idx="4365">
                  <c:v>11.72</c:v>
                </c:pt>
                <c:pt idx="4366">
                  <c:v>11.927</c:v>
                </c:pt>
                <c:pt idx="4367">
                  <c:v>12.124000000000001</c:v>
                </c:pt>
                <c:pt idx="4368">
                  <c:v>12.336</c:v>
                </c:pt>
                <c:pt idx="4369">
                  <c:v>12.535</c:v>
                </c:pt>
                <c:pt idx="4370">
                  <c:v>12.757</c:v>
                </c:pt>
                <c:pt idx="4371">
                  <c:v>12.976000000000001</c:v>
                </c:pt>
                <c:pt idx="4372">
                  <c:v>13.148</c:v>
                </c:pt>
                <c:pt idx="4373">
                  <c:v>13.311999999999999</c:v>
                </c:pt>
                <c:pt idx="4374">
                  <c:v>13.462</c:v>
                </c:pt>
                <c:pt idx="4375">
                  <c:v>13.608000000000001</c:v>
                </c:pt>
                <c:pt idx="4376">
                  <c:v>13.731999999999999</c:v>
                </c:pt>
                <c:pt idx="4377">
                  <c:v>13.843999999999999</c:v>
                </c:pt>
                <c:pt idx="4378">
                  <c:v>13.991</c:v>
                </c:pt>
                <c:pt idx="4379">
                  <c:v>14.153</c:v>
                </c:pt>
                <c:pt idx="4380">
                  <c:v>14.318</c:v>
                </c:pt>
                <c:pt idx="4381">
                  <c:v>14.481999999999999</c:v>
                </c:pt>
                <c:pt idx="4382">
                  <c:v>14.661</c:v>
                </c:pt>
                <c:pt idx="4383">
                  <c:v>14.817</c:v>
                </c:pt>
                <c:pt idx="4384">
                  <c:v>14.929</c:v>
                </c:pt>
                <c:pt idx="4385">
                  <c:v>15.051</c:v>
                </c:pt>
                <c:pt idx="4386">
                  <c:v>15.175000000000001</c:v>
                </c:pt>
                <c:pt idx="4387">
                  <c:v>15.294</c:v>
                </c:pt>
                <c:pt idx="4388">
                  <c:v>15.363</c:v>
                </c:pt>
                <c:pt idx="4389">
                  <c:v>15.409000000000001</c:v>
                </c:pt>
                <c:pt idx="4390">
                  <c:v>15.449</c:v>
                </c:pt>
                <c:pt idx="4391">
                  <c:v>15.502000000000001</c:v>
                </c:pt>
                <c:pt idx="4392">
                  <c:v>15.569000000000001</c:v>
                </c:pt>
                <c:pt idx="4393">
                  <c:v>15.641</c:v>
                </c:pt>
                <c:pt idx="4394">
                  <c:v>15.734</c:v>
                </c:pt>
                <c:pt idx="4395">
                  <c:v>15.823</c:v>
                </c:pt>
                <c:pt idx="4396">
                  <c:v>15.914</c:v>
                </c:pt>
                <c:pt idx="4397">
                  <c:v>15.993</c:v>
                </c:pt>
                <c:pt idx="4398">
                  <c:v>16.07</c:v>
                </c:pt>
                <c:pt idx="4399">
                  <c:v>16.148</c:v>
                </c:pt>
                <c:pt idx="4400">
                  <c:v>16.201000000000001</c:v>
                </c:pt>
                <c:pt idx="4401">
                  <c:v>16.308</c:v>
                </c:pt>
                <c:pt idx="4402">
                  <c:v>16.384</c:v>
                </c:pt>
                <c:pt idx="4403">
                  <c:v>16.47</c:v>
                </c:pt>
                <c:pt idx="4404">
                  <c:v>16.562999999999999</c:v>
                </c:pt>
                <c:pt idx="4405">
                  <c:v>16.614999999999998</c:v>
                </c:pt>
                <c:pt idx="4406">
                  <c:v>16.655000000000001</c:v>
                </c:pt>
                <c:pt idx="4407">
                  <c:v>16.683</c:v>
                </c:pt>
                <c:pt idx="4408">
                  <c:v>16.71</c:v>
                </c:pt>
                <c:pt idx="4409">
                  <c:v>16.724</c:v>
                </c:pt>
                <c:pt idx="4410">
                  <c:v>16.760000000000002</c:v>
                </c:pt>
                <c:pt idx="4411">
                  <c:v>16.806999999999999</c:v>
                </c:pt>
                <c:pt idx="4412">
                  <c:v>16.867999999999999</c:v>
                </c:pt>
                <c:pt idx="4413">
                  <c:v>16.925000000000001</c:v>
                </c:pt>
                <c:pt idx="4414">
                  <c:v>16.992000000000001</c:v>
                </c:pt>
                <c:pt idx="4415">
                  <c:v>17.053000000000001</c:v>
                </c:pt>
                <c:pt idx="4416">
                  <c:v>17.100999999999999</c:v>
                </c:pt>
                <c:pt idx="4417">
                  <c:v>17.129000000000001</c:v>
                </c:pt>
                <c:pt idx="4418">
                  <c:v>17.155999999999999</c:v>
                </c:pt>
                <c:pt idx="4419">
                  <c:v>17.192</c:v>
                </c:pt>
                <c:pt idx="4420">
                  <c:v>17.247</c:v>
                </c:pt>
                <c:pt idx="4421">
                  <c:v>17.286000000000001</c:v>
                </c:pt>
                <c:pt idx="4422">
                  <c:v>17.323</c:v>
                </c:pt>
                <c:pt idx="4423">
                  <c:v>17.353999999999999</c:v>
                </c:pt>
                <c:pt idx="4424">
                  <c:v>17.372</c:v>
                </c:pt>
                <c:pt idx="4425">
                  <c:v>17.387</c:v>
                </c:pt>
                <c:pt idx="4426">
                  <c:v>17.416</c:v>
                </c:pt>
                <c:pt idx="4427">
                  <c:v>17.449000000000002</c:v>
                </c:pt>
                <c:pt idx="4428">
                  <c:v>17.507999999999999</c:v>
                </c:pt>
                <c:pt idx="4429">
                  <c:v>17.558</c:v>
                </c:pt>
                <c:pt idx="4430">
                  <c:v>17.606999999999999</c:v>
                </c:pt>
                <c:pt idx="4431">
                  <c:v>17.664999999999999</c:v>
                </c:pt>
                <c:pt idx="4432">
                  <c:v>17.693000000000001</c:v>
                </c:pt>
                <c:pt idx="4433">
                  <c:v>17.739000000000001</c:v>
                </c:pt>
                <c:pt idx="4434">
                  <c:v>17.762</c:v>
                </c:pt>
                <c:pt idx="4435">
                  <c:v>17.783999999999999</c:v>
                </c:pt>
                <c:pt idx="4436">
                  <c:v>17.805</c:v>
                </c:pt>
                <c:pt idx="4437">
                  <c:v>17.803000000000001</c:v>
                </c:pt>
                <c:pt idx="4438">
                  <c:v>17.800999999999998</c:v>
                </c:pt>
                <c:pt idx="4439">
                  <c:v>17.806000000000001</c:v>
                </c:pt>
                <c:pt idx="4440">
                  <c:v>17.821000000000002</c:v>
                </c:pt>
                <c:pt idx="4441">
                  <c:v>17.846</c:v>
                </c:pt>
                <c:pt idx="4442">
                  <c:v>17.876000000000001</c:v>
                </c:pt>
                <c:pt idx="4443">
                  <c:v>17.91</c:v>
                </c:pt>
                <c:pt idx="4444">
                  <c:v>17.959</c:v>
                </c:pt>
                <c:pt idx="4445">
                  <c:v>17.984999999999999</c:v>
                </c:pt>
                <c:pt idx="4446">
                  <c:v>17.981999999999999</c:v>
                </c:pt>
                <c:pt idx="4447">
                  <c:v>17.974</c:v>
                </c:pt>
                <c:pt idx="4448">
                  <c:v>17.972000000000001</c:v>
                </c:pt>
                <c:pt idx="4449">
                  <c:v>17.966999999999999</c:v>
                </c:pt>
                <c:pt idx="4450">
                  <c:v>17.972000000000001</c:v>
                </c:pt>
                <c:pt idx="4451">
                  <c:v>17.986000000000001</c:v>
                </c:pt>
                <c:pt idx="4452">
                  <c:v>18</c:v>
                </c:pt>
                <c:pt idx="4453">
                  <c:v>18.035</c:v>
                </c:pt>
                <c:pt idx="4454">
                  <c:v>18.07</c:v>
                </c:pt>
                <c:pt idx="4455">
                  <c:v>18.071999999999999</c:v>
                </c:pt>
                <c:pt idx="4456">
                  <c:v>18.082000000000001</c:v>
                </c:pt>
                <c:pt idx="4457">
                  <c:v>18.100999999999999</c:v>
                </c:pt>
                <c:pt idx="4458">
                  <c:v>18.132999999999999</c:v>
                </c:pt>
                <c:pt idx="4459">
                  <c:v>18.187999999999999</c:v>
                </c:pt>
                <c:pt idx="4460">
                  <c:v>18.242000000000001</c:v>
                </c:pt>
                <c:pt idx="4461">
                  <c:v>18.289000000000001</c:v>
                </c:pt>
                <c:pt idx="4462">
                  <c:v>18.315000000000001</c:v>
                </c:pt>
                <c:pt idx="4463">
                  <c:v>18.321000000000002</c:v>
                </c:pt>
                <c:pt idx="4464">
                  <c:v>18.318000000000001</c:v>
                </c:pt>
                <c:pt idx="4465">
                  <c:v>18.318000000000001</c:v>
                </c:pt>
                <c:pt idx="4466">
                  <c:v>18.318999999999999</c:v>
                </c:pt>
                <c:pt idx="4467">
                  <c:v>18.297000000000001</c:v>
                </c:pt>
                <c:pt idx="4468">
                  <c:v>18.27</c:v>
                </c:pt>
                <c:pt idx="4469">
                  <c:v>18.245999999999999</c:v>
                </c:pt>
                <c:pt idx="4470">
                  <c:v>18.216000000000001</c:v>
                </c:pt>
                <c:pt idx="4471">
                  <c:v>18.187999999999999</c:v>
                </c:pt>
                <c:pt idx="4472">
                  <c:v>18.157</c:v>
                </c:pt>
                <c:pt idx="4473">
                  <c:v>18.13</c:v>
                </c:pt>
                <c:pt idx="4474">
                  <c:v>18.079000000000001</c:v>
                </c:pt>
                <c:pt idx="4475">
                  <c:v>17.983000000000001</c:v>
                </c:pt>
                <c:pt idx="4476">
                  <c:v>17.817</c:v>
                </c:pt>
                <c:pt idx="4477">
                  <c:v>17.637</c:v>
                </c:pt>
                <c:pt idx="4478">
                  <c:v>17.414000000000001</c:v>
                </c:pt>
                <c:pt idx="4479">
                  <c:v>17.170999999999999</c:v>
                </c:pt>
                <c:pt idx="4480">
                  <c:v>16.904</c:v>
                </c:pt>
                <c:pt idx="4481">
                  <c:v>16.605</c:v>
                </c:pt>
                <c:pt idx="4482">
                  <c:v>16.277999999999999</c:v>
                </c:pt>
                <c:pt idx="4483">
                  <c:v>15.928000000000001</c:v>
                </c:pt>
                <c:pt idx="4484">
                  <c:v>15.526999999999999</c:v>
                </c:pt>
                <c:pt idx="4485">
                  <c:v>15.101000000000001</c:v>
                </c:pt>
                <c:pt idx="4486">
                  <c:v>14.71</c:v>
                </c:pt>
                <c:pt idx="4487">
                  <c:v>14.295</c:v>
                </c:pt>
                <c:pt idx="4488">
                  <c:v>13.837999999999999</c:v>
                </c:pt>
                <c:pt idx="4489">
                  <c:v>13.423</c:v>
                </c:pt>
                <c:pt idx="4490">
                  <c:v>13.055999999999999</c:v>
                </c:pt>
                <c:pt idx="4491">
                  <c:v>12.661</c:v>
                </c:pt>
                <c:pt idx="4492">
                  <c:v>12.269</c:v>
                </c:pt>
                <c:pt idx="4493">
                  <c:v>11.894</c:v>
                </c:pt>
                <c:pt idx="4494">
                  <c:v>11.476000000000001</c:v>
                </c:pt>
                <c:pt idx="4495">
                  <c:v>10.972</c:v>
                </c:pt>
                <c:pt idx="4496">
                  <c:v>10.455</c:v>
                </c:pt>
                <c:pt idx="4497">
                  <c:v>9.99</c:v>
                </c:pt>
                <c:pt idx="4498">
                  <c:v>9.5363000000000007</c:v>
                </c:pt>
                <c:pt idx="4499">
                  <c:v>9.1102000000000007</c:v>
                </c:pt>
                <c:pt idx="4500">
                  <c:v>8.7125000000000004</c:v>
                </c:pt>
                <c:pt idx="4501">
                  <c:v>8.2929999999999993</c:v>
                </c:pt>
                <c:pt idx="4502">
                  <c:v>7.9610000000000003</c:v>
                </c:pt>
                <c:pt idx="4503">
                  <c:v>7.6775000000000002</c:v>
                </c:pt>
                <c:pt idx="4504">
                  <c:v>7.3663999999999996</c:v>
                </c:pt>
                <c:pt idx="4505">
                  <c:v>7.0964</c:v>
                </c:pt>
                <c:pt idx="4506">
                  <c:v>6.8331</c:v>
                </c:pt>
                <c:pt idx="4507">
                  <c:v>6.5697999999999999</c:v>
                </c:pt>
                <c:pt idx="4508">
                  <c:v>6.3148999999999997</c:v>
                </c:pt>
                <c:pt idx="4509">
                  <c:v>6.0324999999999998</c:v>
                </c:pt>
                <c:pt idx="4510">
                  <c:v>5.7004999999999999</c:v>
                </c:pt>
                <c:pt idx="4511">
                  <c:v>5.3158000000000003</c:v>
                </c:pt>
                <c:pt idx="4512">
                  <c:v>4.8962000000000003</c:v>
                </c:pt>
                <c:pt idx="4513">
                  <c:v>4.4664000000000001</c:v>
                </c:pt>
                <c:pt idx="4514">
                  <c:v>4.0266999999999999</c:v>
                </c:pt>
                <c:pt idx="4515">
                  <c:v>3.6200999999999999</c:v>
                </c:pt>
                <c:pt idx="4516">
                  <c:v>3.2326000000000001</c:v>
                </c:pt>
                <c:pt idx="4517">
                  <c:v>2.8755999999999999</c:v>
                </c:pt>
                <c:pt idx="4518">
                  <c:v>2.5182000000000002</c:v>
                </c:pt>
                <c:pt idx="4519">
                  <c:v>2.1739999999999999</c:v>
                </c:pt>
                <c:pt idx="4520">
                  <c:v>1.8327</c:v>
                </c:pt>
                <c:pt idx="4521">
                  <c:v>1.4684999999999999</c:v>
                </c:pt>
                <c:pt idx="4522">
                  <c:v>1.0738000000000001</c:v>
                </c:pt>
                <c:pt idx="4523">
                  <c:v>0.66744999999999999</c:v>
                </c:pt>
                <c:pt idx="4524">
                  <c:v>0.26708999999999999</c:v>
                </c:pt>
                <c:pt idx="4525">
                  <c:v>-0.15484000000000001</c:v>
                </c:pt>
                <c:pt idx="4526">
                  <c:v>-0.62289000000000005</c:v>
                </c:pt>
                <c:pt idx="4527">
                  <c:v>-1.1194</c:v>
                </c:pt>
                <c:pt idx="4528">
                  <c:v>-1.6213</c:v>
                </c:pt>
                <c:pt idx="4529">
                  <c:v>-2.1661000000000001</c:v>
                </c:pt>
                <c:pt idx="4530">
                  <c:v>-2.7469999999999999</c:v>
                </c:pt>
                <c:pt idx="4531">
                  <c:v>-3.3296000000000001</c:v>
                </c:pt>
                <c:pt idx="4532">
                  <c:v>-3.8833000000000002</c:v>
                </c:pt>
                <c:pt idx="4533">
                  <c:v>-4.4398999999999997</c:v>
                </c:pt>
                <c:pt idx="4534">
                  <c:v>-5.0262000000000002</c:v>
                </c:pt>
                <c:pt idx="4535">
                  <c:v>-5.6211000000000002</c:v>
                </c:pt>
                <c:pt idx="4536">
                  <c:v>-6.2069999999999999</c:v>
                </c:pt>
                <c:pt idx="4537">
                  <c:v>-6.7836999999999996</c:v>
                </c:pt>
                <c:pt idx="4538">
                  <c:v>-7.4051</c:v>
                </c:pt>
                <c:pt idx="4539">
                  <c:v>-8.0502000000000002</c:v>
                </c:pt>
                <c:pt idx="4540">
                  <c:v>-8.6753999999999998</c:v>
                </c:pt>
                <c:pt idx="4541">
                  <c:v>-9.2987000000000002</c:v>
                </c:pt>
                <c:pt idx="4542">
                  <c:v>-9.9712999999999994</c:v>
                </c:pt>
                <c:pt idx="4543">
                  <c:v>-10.678000000000001</c:v>
                </c:pt>
                <c:pt idx="4544">
                  <c:v>-11.34</c:v>
                </c:pt>
                <c:pt idx="4545">
                  <c:v>-11.949</c:v>
                </c:pt>
                <c:pt idx="4546">
                  <c:v>-12.598000000000001</c:v>
                </c:pt>
                <c:pt idx="4547">
                  <c:v>-13.263</c:v>
                </c:pt>
                <c:pt idx="4548">
                  <c:v>-13.904999999999999</c:v>
                </c:pt>
                <c:pt idx="4549">
                  <c:v>-14.542999999999999</c:v>
                </c:pt>
                <c:pt idx="4550">
                  <c:v>-15.146000000000001</c:v>
                </c:pt>
                <c:pt idx="4551">
                  <c:v>-15.752000000000001</c:v>
                </c:pt>
                <c:pt idx="4552">
                  <c:v>-16.350999999999999</c:v>
                </c:pt>
                <c:pt idx="4553">
                  <c:v>-16.887</c:v>
                </c:pt>
                <c:pt idx="4554">
                  <c:v>-17.359000000000002</c:v>
                </c:pt>
                <c:pt idx="4555">
                  <c:v>-17.757999999999999</c:v>
                </c:pt>
                <c:pt idx="4556">
                  <c:v>-18.097000000000001</c:v>
                </c:pt>
                <c:pt idx="4557">
                  <c:v>-18.361000000000001</c:v>
                </c:pt>
                <c:pt idx="4558">
                  <c:v>-18.564</c:v>
                </c:pt>
                <c:pt idx="4559">
                  <c:v>-18.745000000000001</c:v>
                </c:pt>
                <c:pt idx="4560">
                  <c:v>-18.920000000000002</c:v>
                </c:pt>
                <c:pt idx="4561">
                  <c:v>-19.096</c:v>
                </c:pt>
                <c:pt idx="4562">
                  <c:v>-19.263000000000002</c:v>
                </c:pt>
                <c:pt idx="4563">
                  <c:v>-19.443000000000001</c:v>
                </c:pt>
                <c:pt idx="4564">
                  <c:v>-19.663</c:v>
                </c:pt>
                <c:pt idx="4565">
                  <c:v>-19.920999999999999</c:v>
                </c:pt>
                <c:pt idx="4566">
                  <c:v>-20.18</c:v>
                </c:pt>
                <c:pt idx="4567">
                  <c:v>-20.443000000000001</c:v>
                </c:pt>
                <c:pt idx="4568">
                  <c:v>-20.695</c:v>
                </c:pt>
                <c:pt idx="4569">
                  <c:v>-20.913</c:v>
                </c:pt>
                <c:pt idx="4570">
                  <c:v>-21.079000000000001</c:v>
                </c:pt>
                <c:pt idx="4571">
                  <c:v>-21.227</c:v>
                </c:pt>
                <c:pt idx="4572">
                  <c:v>-21.373999999999999</c:v>
                </c:pt>
                <c:pt idx="4573">
                  <c:v>-21.492999999999999</c:v>
                </c:pt>
                <c:pt idx="4574">
                  <c:v>-21.617999999999999</c:v>
                </c:pt>
                <c:pt idx="4575">
                  <c:v>-21.753</c:v>
                </c:pt>
                <c:pt idx="4576">
                  <c:v>-21.882000000000001</c:v>
                </c:pt>
                <c:pt idx="4577">
                  <c:v>-22.018999999999998</c:v>
                </c:pt>
                <c:pt idx="4578">
                  <c:v>-22.141999999999999</c:v>
                </c:pt>
                <c:pt idx="4579">
                  <c:v>-22.271999999999998</c:v>
                </c:pt>
                <c:pt idx="4580">
                  <c:v>-22.396000000000001</c:v>
                </c:pt>
                <c:pt idx="4581">
                  <c:v>-22.504000000000001</c:v>
                </c:pt>
                <c:pt idx="4582">
                  <c:v>-22.622</c:v>
                </c:pt>
                <c:pt idx="4583">
                  <c:v>-22.745000000000001</c:v>
                </c:pt>
                <c:pt idx="4584">
                  <c:v>-22.855</c:v>
                </c:pt>
                <c:pt idx="4585">
                  <c:v>-22.971</c:v>
                </c:pt>
                <c:pt idx="4586">
                  <c:v>-23.099</c:v>
                </c:pt>
                <c:pt idx="4587">
                  <c:v>-23.215</c:v>
                </c:pt>
                <c:pt idx="4588">
                  <c:v>-23.300999999999998</c:v>
                </c:pt>
                <c:pt idx="4589">
                  <c:v>-23.387</c:v>
                </c:pt>
                <c:pt idx="4590">
                  <c:v>-23.443999999999999</c:v>
                </c:pt>
                <c:pt idx="4591">
                  <c:v>-23.513000000000002</c:v>
                </c:pt>
                <c:pt idx="4592">
                  <c:v>-23.597000000000001</c:v>
                </c:pt>
                <c:pt idx="4593">
                  <c:v>-23.683</c:v>
                </c:pt>
                <c:pt idx="4594">
                  <c:v>-23.773</c:v>
                </c:pt>
                <c:pt idx="4595">
                  <c:v>-23.867000000000001</c:v>
                </c:pt>
                <c:pt idx="4596">
                  <c:v>-23.975999999999999</c:v>
                </c:pt>
                <c:pt idx="4597">
                  <c:v>-24.084</c:v>
                </c:pt>
                <c:pt idx="4598">
                  <c:v>-24.18</c:v>
                </c:pt>
                <c:pt idx="4599">
                  <c:v>-24.248999999999999</c:v>
                </c:pt>
                <c:pt idx="4600">
                  <c:v>-24.326000000000001</c:v>
                </c:pt>
                <c:pt idx="4601">
                  <c:v>-24.408000000000001</c:v>
                </c:pt>
                <c:pt idx="4602">
                  <c:v>-24.486999999999998</c:v>
                </c:pt>
                <c:pt idx="4603">
                  <c:v>-24.568000000000001</c:v>
                </c:pt>
                <c:pt idx="4604">
                  <c:v>-24.658999999999999</c:v>
                </c:pt>
                <c:pt idx="4605">
                  <c:v>-24.747</c:v>
                </c:pt>
                <c:pt idx="4606">
                  <c:v>-24.795000000000002</c:v>
                </c:pt>
                <c:pt idx="4607">
                  <c:v>-24.83</c:v>
                </c:pt>
                <c:pt idx="4608">
                  <c:v>-24.856000000000002</c:v>
                </c:pt>
                <c:pt idx="4609">
                  <c:v>-24.888999999999999</c:v>
                </c:pt>
                <c:pt idx="4610">
                  <c:v>-24.927</c:v>
                </c:pt>
                <c:pt idx="4611">
                  <c:v>-24.971</c:v>
                </c:pt>
                <c:pt idx="4612">
                  <c:v>-25.041</c:v>
                </c:pt>
                <c:pt idx="4613">
                  <c:v>-25.131</c:v>
                </c:pt>
                <c:pt idx="4614">
                  <c:v>-25.222999999999999</c:v>
                </c:pt>
                <c:pt idx="4615">
                  <c:v>-25.286999999999999</c:v>
                </c:pt>
                <c:pt idx="4616">
                  <c:v>-25.343</c:v>
                </c:pt>
                <c:pt idx="4617">
                  <c:v>-25.41</c:v>
                </c:pt>
                <c:pt idx="4618">
                  <c:v>-25.46</c:v>
                </c:pt>
                <c:pt idx="4619">
                  <c:v>-25.49</c:v>
                </c:pt>
                <c:pt idx="4620">
                  <c:v>-25.536000000000001</c:v>
                </c:pt>
                <c:pt idx="4621">
                  <c:v>-25.594000000000001</c:v>
                </c:pt>
                <c:pt idx="4622">
                  <c:v>-25.649000000000001</c:v>
                </c:pt>
                <c:pt idx="4623">
                  <c:v>-25.722000000000001</c:v>
                </c:pt>
                <c:pt idx="4624">
                  <c:v>-25.792000000000002</c:v>
                </c:pt>
                <c:pt idx="4625">
                  <c:v>-25.85</c:v>
                </c:pt>
                <c:pt idx="4626">
                  <c:v>-25.888000000000002</c:v>
                </c:pt>
                <c:pt idx="4627">
                  <c:v>-25.925000000000001</c:v>
                </c:pt>
                <c:pt idx="4628">
                  <c:v>-25.943000000000001</c:v>
                </c:pt>
                <c:pt idx="4629">
                  <c:v>-25.957999999999998</c:v>
                </c:pt>
                <c:pt idx="4630">
                  <c:v>-25.995000000000001</c:v>
                </c:pt>
                <c:pt idx="4631">
                  <c:v>-26.033999999999999</c:v>
                </c:pt>
                <c:pt idx="4632">
                  <c:v>-26.074999999999999</c:v>
                </c:pt>
                <c:pt idx="4633">
                  <c:v>-26.100999999999999</c:v>
                </c:pt>
                <c:pt idx="4634">
                  <c:v>-26.146999999999998</c:v>
                </c:pt>
                <c:pt idx="4635">
                  <c:v>-26.181999999999999</c:v>
                </c:pt>
                <c:pt idx="4636">
                  <c:v>-26.202999999999999</c:v>
                </c:pt>
                <c:pt idx="4637">
                  <c:v>-26.242999999999999</c:v>
                </c:pt>
                <c:pt idx="4638">
                  <c:v>-26.3</c:v>
                </c:pt>
                <c:pt idx="4639">
                  <c:v>-26.364000000000001</c:v>
                </c:pt>
                <c:pt idx="4640">
                  <c:v>-26.414000000000001</c:v>
                </c:pt>
                <c:pt idx="4641">
                  <c:v>-26.448</c:v>
                </c:pt>
                <c:pt idx="4642">
                  <c:v>-26.446999999999999</c:v>
                </c:pt>
                <c:pt idx="4643">
                  <c:v>-26.449000000000002</c:v>
                </c:pt>
                <c:pt idx="4644">
                  <c:v>-26.472000000000001</c:v>
                </c:pt>
                <c:pt idx="4645">
                  <c:v>-26.518000000000001</c:v>
                </c:pt>
                <c:pt idx="4646">
                  <c:v>-26.613</c:v>
                </c:pt>
                <c:pt idx="4647">
                  <c:v>-26.690999999999999</c:v>
                </c:pt>
                <c:pt idx="4648">
                  <c:v>-26.748999999999999</c:v>
                </c:pt>
                <c:pt idx="4649">
                  <c:v>-26.79</c:v>
                </c:pt>
                <c:pt idx="4650">
                  <c:v>-26.8</c:v>
                </c:pt>
                <c:pt idx="4651">
                  <c:v>-26.815999999999999</c:v>
                </c:pt>
                <c:pt idx="4652">
                  <c:v>-26.847000000000001</c:v>
                </c:pt>
                <c:pt idx="4653">
                  <c:v>-26.872</c:v>
                </c:pt>
                <c:pt idx="4654">
                  <c:v>-26.893000000000001</c:v>
                </c:pt>
                <c:pt idx="4655">
                  <c:v>-26.902000000000001</c:v>
                </c:pt>
                <c:pt idx="4656">
                  <c:v>-26.911999999999999</c:v>
                </c:pt>
                <c:pt idx="4657">
                  <c:v>-26.905000000000001</c:v>
                </c:pt>
                <c:pt idx="4658">
                  <c:v>-26.905000000000001</c:v>
                </c:pt>
                <c:pt idx="4659">
                  <c:v>-26.914000000000001</c:v>
                </c:pt>
                <c:pt idx="4660">
                  <c:v>-26.914000000000001</c:v>
                </c:pt>
                <c:pt idx="4661">
                  <c:v>-26.902999999999999</c:v>
                </c:pt>
                <c:pt idx="4662">
                  <c:v>-26.873000000000001</c:v>
                </c:pt>
                <c:pt idx="4663">
                  <c:v>-26.853000000000002</c:v>
                </c:pt>
                <c:pt idx="4664">
                  <c:v>-26.859000000000002</c:v>
                </c:pt>
                <c:pt idx="4665">
                  <c:v>-26.881</c:v>
                </c:pt>
                <c:pt idx="4666">
                  <c:v>-26.890999999999998</c:v>
                </c:pt>
                <c:pt idx="4667">
                  <c:v>-26.91</c:v>
                </c:pt>
                <c:pt idx="4668">
                  <c:v>-26.905000000000001</c:v>
                </c:pt>
                <c:pt idx="4669">
                  <c:v>-26.867999999999999</c:v>
                </c:pt>
                <c:pt idx="4670">
                  <c:v>-26.792999999999999</c:v>
                </c:pt>
                <c:pt idx="4671">
                  <c:v>-26.696000000000002</c:v>
                </c:pt>
                <c:pt idx="4672">
                  <c:v>-26.594000000000001</c:v>
                </c:pt>
                <c:pt idx="4673">
                  <c:v>-26.466000000000001</c:v>
                </c:pt>
                <c:pt idx="4674">
                  <c:v>-26.327999999999999</c:v>
                </c:pt>
                <c:pt idx="4675">
                  <c:v>-26.175000000000001</c:v>
                </c:pt>
                <c:pt idx="4676">
                  <c:v>-25.978999999999999</c:v>
                </c:pt>
                <c:pt idx="4677">
                  <c:v>-25.742999999999999</c:v>
                </c:pt>
                <c:pt idx="4678">
                  <c:v>-25.468</c:v>
                </c:pt>
                <c:pt idx="4679">
                  <c:v>-25.164000000000001</c:v>
                </c:pt>
                <c:pt idx="4680">
                  <c:v>-24.832999999999998</c:v>
                </c:pt>
                <c:pt idx="4681">
                  <c:v>-24.501999999999999</c:v>
                </c:pt>
                <c:pt idx="4682">
                  <c:v>-24.187000000000001</c:v>
                </c:pt>
                <c:pt idx="4683">
                  <c:v>-23.856000000000002</c:v>
                </c:pt>
                <c:pt idx="4684">
                  <c:v>-23.535</c:v>
                </c:pt>
                <c:pt idx="4685">
                  <c:v>-23.231999999999999</c:v>
                </c:pt>
                <c:pt idx="4686">
                  <c:v>-22.902999999999999</c:v>
                </c:pt>
                <c:pt idx="4687">
                  <c:v>-22.574999999999999</c:v>
                </c:pt>
                <c:pt idx="4688">
                  <c:v>-22.196999999999999</c:v>
                </c:pt>
                <c:pt idx="4689">
                  <c:v>-21.782</c:v>
                </c:pt>
                <c:pt idx="4690">
                  <c:v>-21.317</c:v>
                </c:pt>
                <c:pt idx="4691">
                  <c:v>-20.85</c:v>
                </c:pt>
                <c:pt idx="4692">
                  <c:v>-20.408999999999999</c:v>
                </c:pt>
                <c:pt idx="4693">
                  <c:v>-20.010000000000002</c:v>
                </c:pt>
                <c:pt idx="4694">
                  <c:v>-19.681999999999999</c:v>
                </c:pt>
                <c:pt idx="4695">
                  <c:v>-19.419</c:v>
                </c:pt>
                <c:pt idx="4696">
                  <c:v>-19.184999999999999</c:v>
                </c:pt>
                <c:pt idx="4697">
                  <c:v>-18.966000000000001</c:v>
                </c:pt>
                <c:pt idx="4698">
                  <c:v>-18.724</c:v>
                </c:pt>
                <c:pt idx="4699">
                  <c:v>-18.423999999999999</c:v>
                </c:pt>
                <c:pt idx="4700">
                  <c:v>-18.074999999999999</c:v>
                </c:pt>
                <c:pt idx="4701">
                  <c:v>-17.716999999999999</c:v>
                </c:pt>
                <c:pt idx="4702">
                  <c:v>-17.274999999999999</c:v>
                </c:pt>
                <c:pt idx="4703">
                  <c:v>-16.744</c:v>
                </c:pt>
                <c:pt idx="4704">
                  <c:v>-16.204999999999998</c:v>
                </c:pt>
                <c:pt idx="4705">
                  <c:v>-15.669</c:v>
                </c:pt>
                <c:pt idx="4706">
                  <c:v>-15.109</c:v>
                </c:pt>
                <c:pt idx="4707">
                  <c:v>-14.505000000000001</c:v>
                </c:pt>
                <c:pt idx="4708">
                  <c:v>-13.882999999999999</c:v>
                </c:pt>
                <c:pt idx="4709">
                  <c:v>-13.298</c:v>
                </c:pt>
                <c:pt idx="4710">
                  <c:v>-12.709</c:v>
                </c:pt>
                <c:pt idx="4711">
                  <c:v>-12.042999999999999</c:v>
                </c:pt>
                <c:pt idx="4712">
                  <c:v>-11.311</c:v>
                </c:pt>
                <c:pt idx="4713">
                  <c:v>-10.561999999999999</c:v>
                </c:pt>
                <c:pt idx="4714">
                  <c:v>-9.8099000000000007</c:v>
                </c:pt>
                <c:pt idx="4715">
                  <c:v>-8.9794</c:v>
                </c:pt>
                <c:pt idx="4716">
                  <c:v>-8.0565999999999995</c:v>
                </c:pt>
                <c:pt idx="4717">
                  <c:v>-7.0953999999999997</c:v>
                </c:pt>
                <c:pt idx="4718">
                  <c:v>-6.0937999999999999</c:v>
                </c:pt>
                <c:pt idx="4719">
                  <c:v>-5.0987999999999998</c:v>
                </c:pt>
                <c:pt idx="4720">
                  <c:v>-4.1013999999999999</c:v>
                </c:pt>
                <c:pt idx="4721">
                  <c:v>-3.1337000000000002</c:v>
                </c:pt>
                <c:pt idx="4722">
                  <c:v>-2.2299000000000002</c:v>
                </c:pt>
                <c:pt idx="4723">
                  <c:v>-1.3809</c:v>
                </c:pt>
                <c:pt idx="4724">
                  <c:v>-0.59157000000000004</c:v>
                </c:pt>
                <c:pt idx="4725">
                  <c:v>9.8132999999999998E-2</c:v>
                </c:pt>
                <c:pt idx="4726">
                  <c:v>0.69330000000000003</c:v>
                </c:pt>
                <c:pt idx="4727">
                  <c:v>1.2337</c:v>
                </c:pt>
                <c:pt idx="4728">
                  <c:v>1.6655</c:v>
                </c:pt>
                <c:pt idx="4729">
                  <c:v>1.9895</c:v>
                </c:pt>
                <c:pt idx="4730">
                  <c:v>2.2810000000000001</c:v>
                </c:pt>
                <c:pt idx="4731">
                  <c:v>2.5194000000000001</c:v>
                </c:pt>
                <c:pt idx="4732">
                  <c:v>2.6936</c:v>
                </c:pt>
                <c:pt idx="4733">
                  <c:v>2.8298000000000001</c:v>
                </c:pt>
                <c:pt idx="4734">
                  <c:v>2.9657</c:v>
                </c:pt>
                <c:pt idx="4735">
                  <c:v>3.1452</c:v>
                </c:pt>
                <c:pt idx="4736">
                  <c:v>3.3441999999999998</c:v>
                </c:pt>
                <c:pt idx="4737">
                  <c:v>3.5687000000000002</c:v>
                </c:pt>
                <c:pt idx="4738">
                  <c:v>3.7869000000000002</c:v>
                </c:pt>
                <c:pt idx="4739">
                  <c:v>4.0126999999999997</c:v>
                </c:pt>
                <c:pt idx="4740">
                  <c:v>4.2713999999999999</c:v>
                </c:pt>
                <c:pt idx="4741">
                  <c:v>4.5655999999999999</c:v>
                </c:pt>
                <c:pt idx="4742">
                  <c:v>4.8678999999999997</c:v>
                </c:pt>
                <c:pt idx="4743">
                  <c:v>5.1383000000000001</c:v>
                </c:pt>
                <c:pt idx="4744">
                  <c:v>5.3780999999999999</c:v>
                </c:pt>
                <c:pt idx="4745">
                  <c:v>5.5963000000000003</c:v>
                </c:pt>
                <c:pt idx="4746">
                  <c:v>5.7979000000000003</c:v>
                </c:pt>
                <c:pt idx="4747">
                  <c:v>5.9821999999999997</c:v>
                </c:pt>
                <c:pt idx="4748">
                  <c:v>6.1351000000000004</c:v>
                </c:pt>
                <c:pt idx="4749">
                  <c:v>6.2789999999999999</c:v>
                </c:pt>
                <c:pt idx="4750">
                  <c:v>6.4200999999999997</c:v>
                </c:pt>
                <c:pt idx="4751">
                  <c:v>6.5571999999999999</c:v>
                </c:pt>
                <c:pt idx="4752">
                  <c:v>6.6779000000000002</c:v>
                </c:pt>
                <c:pt idx="4753">
                  <c:v>6.7834000000000003</c:v>
                </c:pt>
                <c:pt idx="4754">
                  <c:v>6.8832000000000004</c:v>
                </c:pt>
                <c:pt idx="4755">
                  <c:v>6.9804000000000004</c:v>
                </c:pt>
                <c:pt idx="4756">
                  <c:v>7.0850999999999997</c:v>
                </c:pt>
                <c:pt idx="4757">
                  <c:v>7.1776</c:v>
                </c:pt>
                <c:pt idx="4758">
                  <c:v>7.2713999999999999</c:v>
                </c:pt>
                <c:pt idx="4759">
                  <c:v>7.3851000000000004</c:v>
                </c:pt>
                <c:pt idx="4760">
                  <c:v>7.5044000000000004</c:v>
                </c:pt>
                <c:pt idx="4761">
                  <c:v>7.6211000000000002</c:v>
                </c:pt>
                <c:pt idx="4762">
                  <c:v>7.7435999999999998</c:v>
                </c:pt>
                <c:pt idx="4763">
                  <c:v>7.8613</c:v>
                </c:pt>
                <c:pt idx="4764">
                  <c:v>7.9588000000000001</c:v>
                </c:pt>
                <c:pt idx="4765">
                  <c:v>8.0195000000000007</c:v>
                </c:pt>
                <c:pt idx="4766">
                  <c:v>8.0509000000000004</c:v>
                </c:pt>
                <c:pt idx="4767">
                  <c:v>8.0555000000000003</c:v>
                </c:pt>
                <c:pt idx="4768">
                  <c:v>8.0631000000000004</c:v>
                </c:pt>
                <c:pt idx="4769">
                  <c:v>8.0785</c:v>
                </c:pt>
                <c:pt idx="4770">
                  <c:v>8.1220999999999997</c:v>
                </c:pt>
                <c:pt idx="4771">
                  <c:v>8.2045999999999992</c:v>
                </c:pt>
                <c:pt idx="4772">
                  <c:v>8.3064999999999998</c:v>
                </c:pt>
                <c:pt idx="4773">
                  <c:v>8.4329000000000001</c:v>
                </c:pt>
                <c:pt idx="4774">
                  <c:v>8.5604999999999993</c:v>
                </c:pt>
                <c:pt idx="4775">
                  <c:v>8.6843000000000004</c:v>
                </c:pt>
                <c:pt idx="4776">
                  <c:v>8.7910000000000004</c:v>
                </c:pt>
                <c:pt idx="4777">
                  <c:v>8.8732000000000006</c:v>
                </c:pt>
                <c:pt idx="4778">
                  <c:v>8.9111999999999991</c:v>
                </c:pt>
                <c:pt idx="4779">
                  <c:v>8.9327000000000005</c:v>
                </c:pt>
                <c:pt idx="4780">
                  <c:v>8.9604999999999997</c:v>
                </c:pt>
                <c:pt idx="4781">
                  <c:v>9.0001999999999995</c:v>
                </c:pt>
                <c:pt idx="4782">
                  <c:v>9.0473999999999997</c:v>
                </c:pt>
                <c:pt idx="4783">
                  <c:v>9.1707000000000001</c:v>
                </c:pt>
                <c:pt idx="4784">
                  <c:v>9.3118999999999996</c:v>
                </c:pt>
                <c:pt idx="4785">
                  <c:v>9.4414999999999996</c:v>
                </c:pt>
                <c:pt idx="4786">
                  <c:v>9.6006</c:v>
                </c:pt>
                <c:pt idx="4787">
                  <c:v>9.7522000000000002</c:v>
                </c:pt>
                <c:pt idx="4788">
                  <c:v>9.8747000000000007</c:v>
                </c:pt>
                <c:pt idx="4789">
                  <c:v>9.9794</c:v>
                </c:pt>
                <c:pt idx="4790">
                  <c:v>10.076000000000001</c:v>
                </c:pt>
                <c:pt idx="4791">
                  <c:v>10.196</c:v>
                </c:pt>
                <c:pt idx="4792">
                  <c:v>10.32</c:v>
                </c:pt>
                <c:pt idx="4793">
                  <c:v>10.443</c:v>
                </c:pt>
                <c:pt idx="4794">
                  <c:v>10.565</c:v>
                </c:pt>
                <c:pt idx="4795">
                  <c:v>10.67</c:v>
                </c:pt>
                <c:pt idx="4796">
                  <c:v>10.801</c:v>
                </c:pt>
                <c:pt idx="4797">
                  <c:v>10.952</c:v>
                </c:pt>
                <c:pt idx="4798">
                  <c:v>11.073</c:v>
                </c:pt>
                <c:pt idx="4799">
                  <c:v>11.167</c:v>
                </c:pt>
                <c:pt idx="4800">
                  <c:v>11.257999999999999</c:v>
                </c:pt>
                <c:pt idx="4801">
                  <c:v>11.351000000000001</c:v>
                </c:pt>
                <c:pt idx="4802">
                  <c:v>11.465999999999999</c:v>
                </c:pt>
                <c:pt idx="4803">
                  <c:v>11.627000000000001</c:v>
                </c:pt>
                <c:pt idx="4804">
                  <c:v>11.798</c:v>
                </c:pt>
                <c:pt idx="4805">
                  <c:v>11.941000000000001</c:v>
                </c:pt>
                <c:pt idx="4806">
                  <c:v>12.117000000000001</c:v>
                </c:pt>
                <c:pt idx="4807">
                  <c:v>12.305</c:v>
                </c:pt>
                <c:pt idx="4808">
                  <c:v>12.455</c:v>
                </c:pt>
                <c:pt idx="4809">
                  <c:v>12.563000000000001</c:v>
                </c:pt>
                <c:pt idx="4810">
                  <c:v>12.635999999999999</c:v>
                </c:pt>
                <c:pt idx="4811">
                  <c:v>12.691000000000001</c:v>
                </c:pt>
                <c:pt idx="4812">
                  <c:v>12.742000000000001</c:v>
                </c:pt>
                <c:pt idx="4813">
                  <c:v>12.81</c:v>
                </c:pt>
                <c:pt idx="4814">
                  <c:v>12.91</c:v>
                </c:pt>
                <c:pt idx="4815">
                  <c:v>13.035</c:v>
                </c:pt>
                <c:pt idx="4816">
                  <c:v>13.169</c:v>
                </c:pt>
                <c:pt idx="4817">
                  <c:v>13.324999999999999</c:v>
                </c:pt>
                <c:pt idx="4818">
                  <c:v>13.488</c:v>
                </c:pt>
                <c:pt idx="4819">
                  <c:v>13.606999999999999</c:v>
                </c:pt>
                <c:pt idx="4820">
                  <c:v>13.698</c:v>
                </c:pt>
                <c:pt idx="4821">
                  <c:v>13.801</c:v>
                </c:pt>
                <c:pt idx="4822">
                  <c:v>13.891</c:v>
                </c:pt>
                <c:pt idx="4823">
                  <c:v>13.989000000000001</c:v>
                </c:pt>
                <c:pt idx="4824">
                  <c:v>14.103999999999999</c:v>
                </c:pt>
                <c:pt idx="4825">
                  <c:v>14.215999999999999</c:v>
                </c:pt>
                <c:pt idx="4826">
                  <c:v>14.303000000000001</c:v>
                </c:pt>
                <c:pt idx="4827">
                  <c:v>14.403</c:v>
                </c:pt>
                <c:pt idx="4828">
                  <c:v>14.510999999999999</c:v>
                </c:pt>
                <c:pt idx="4829">
                  <c:v>14.617000000000001</c:v>
                </c:pt>
                <c:pt idx="4830">
                  <c:v>14.692</c:v>
                </c:pt>
                <c:pt idx="4831">
                  <c:v>14.747999999999999</c:v>
                </c:pt>
                <c:pt idx="4832">
                  <c:v>14.808</c:v>
                </c:pt>
                <c:pt idx="4833">
                  <c:v>14.864000000000001</c:v>
                </c:pt>
                <c:pt idx="4834">
                  <c:v>14.939</c:v>
                </c:pt>
                <c:pt idx="4835">
                  <c:v>15.032</c:v>
                </c:pt>
                <c:pt idx="4836">
                  <c:v>15.129</c:v>
                </c:pt>
                <c:pt idx="4837">
                  <c:v>15.236000000000001</c:v>
                </c:pt>
                <c:pt idx="4838">
                  <c:v>15.308</c:v>
                </c:pt>
                <c:pt idx="4839">
                  <c:v>15.37</c:v>
                </c:pt>
                <c:pt idx="4840">
                  <c:v>15.433</c:v>
                </c:pt>
                <c:pt idx="4841">
                  <c:v>15.484999999999999</c:v>
                </c:pt>
                <c:pt idx="4842">
                  <c:v>15.545</c:v>
                </c:pt>
                <c:pt idx="4843">
                  <c:v>15.615</c:v>
                </c:pt>
                <c:pt idx="4844">
                  <c:v>15.689</c:v>
                </c:pt>
                <c:pt idx="4845">
                  <c:v>15.753</c:v>
                </c:pt>
                <c:pt idx="4846">
                  <c:v>15.821999999999999</c:v>
                </c:pt>
                <c:pt idx="4847">
                  <c:v>15.884</c:v>
                </c:pt>
                <c:pt idx="4848">
                  <c:v>15.93</c:v>
                </c:pt>
                <c:pt idx="4849">
                  <c:v>15.97</c:v>
                </c:pt>
                <c:pt idx="4850">
                  <c:v>15.997999999999999</c:v>
                </c:pt>
                <c:pt idx="4851">
                  <c:v>16.021000000000001</c:v>
                </c:pt>
                <c:pt idx="4852">
                  <c:v>16.071000000000002</c:v>
                </c:pt>
                <c:pt idx="4853">
                  <c:v>16.123000000000001</c:v>
                </c:pt>
                <c:pt idx="4854">
                  <c:v>16.172000000000001</c:v>
                </c:pt>
                <c:pt idx="4855">
                  <c:v>16.215</c:v>
                </c:pt>
                <c:pt idx="4856">
                  <c:v>16.27</c:v>
                </c:pt>
                <c:pt idx="4857">
                  <c:v>16.315000000000001</c:v>
                </c:pt>
                <c:pt idx="4858">
                  <c:v>16.358000000000001</c:v>
                </c:pt>
                <c:pt idx="4859">
                  <c:v>16.391999999999999</c:v>
                </c:pt>
                <c:pt idx="4860">
                  <c:v>16.407</c:v>
                </c:pt>
                <c:pt idx="4861">
                  <c:v>16.433</c:v>
                </c:pt>
                <c:pt idx="4862">
                  <c:v>16.46</c:v>
                </c:pt>
                <c:pt idx="4863">
                  <c:v>16.492999999999999</c:v>
                </c:pt>
                <c:pt idx="4864">
                  <c:v>16.548999999999999</c:v>
                </c:pt>
                <c:pt idx="4865">
                  <c:v>16.562000000000001</c:v>
                </c:pt>
                <c:pt idx="4866">
                  <c:v>16.555</c:v>
                </c:pt>
                <c:pt idx="4867">
                  <c:v>16.564</c:v>
                </c:pt>
                <c:pt idx="4868">
                  <c:v>16.577000000000002</c:v>
                </c:pt>
                <c:pt idx="4869">
                  <c:v>16.611000000000001</c:v>
                </c:pt>
                <c:pt idx="4870">
                  <c:v>16.646000000000001</c:v>
                </c:pt>
                <c:pt idx="4871">
                  <c:v>16.681999999999999</c:v>
                </c:pt>
                <c:pt idx="4872">
                  <c:v>16.73</c:v>
                </c:pt>
                <c:pt idx="4873">
                  <c:v>16.763999999999999</c:v>
                </c:pt>
                <c:pt idx="4874">
                  <c:v>16.786999999999999</c:v>
                </c:pt>
                <c:pt idx="4875">
                  <c:v>16.79</c:v>
                </c:pt>
                <c:pt idx="4876">
                  <c:v>16.780999999999999</c:v>
                </c:pt>
                <c:pt idx="4877">
                  <c:v>16.774000000000001</c:v>
                </c:pt>
                <c:pt idx="4878">
                  <c:v>16.765999999999998</c:v>
                </c:pt>
                <c:pt idx="4879">
                  <c:v>16.759</c:v>
                </c:pt>
                <c:pt idx="4880">
                  <c:v>16.766999999999999</c:v>
                </c:pt>
                <c:pt idx="4881">
                  <c:v>16.77</c:v>
                </c:pt>
                <c:pt idx="4882">
                  <c:v>16.757999999999999</c:v>
                </c:pt>
                <c:pt idx="4883">
                  <c:v>16.738</c:v>
                </c:pt>
                <c:pt idx="4884">
                  <c:v>16.734999999999999</c:v>
                </c:pt>
                <c:pt idx="4885">
                  <c:v>16.733000000000001</c:v>
                </c:pt>
                <c:pt idx="4886">
                  <c:v>16.709</c:v>
                </c:pt>
                <c:pt idx="4887">
                  <c:v>16.678999999999998</c:v>
                </c:pt>
                <c:pt idx="4888">
                  <c:v>16.646999999999998</c:v>
                </c:pt>
                <c:pt idx="4889">
                  <c:v>16.622</c:v>
                </c:pt>
                <c:pt idx="4890">
                  <c:v>16.591000000000001</c:v>
                </c:pt>
                <c:pt idx="4891">
                  <c:v>16.486000000000001</c:v>
                </c:pt>
                <c:pt idx="4892">
                  <c:v>16.355</c:v>
                </c:pt>
                <c:pt idx="4893">
                  <c:v>16.244</c:v>
                </c:pt>
                <c:pt idx="4894">
                  <c:v>16.102</c:v>
                </c:pt>
                <c:pt idx="4895">
                  <c:v>15.916</c:v>
                </c:pt>
                <c:pt idx="4896">
                  <c:v>15.738</c:v>
                </c:pt>
                <c:pt idx="4897">
                  <c:v>15.547000000000001</c:v>
                </c:pt>
                <c:pt idx="4898">
                  <c:v>15.326000000000001</c:v>
                </c:pt>
                <c:pt idx="4899">
                  <c:v>15.055</c:v>
                </c:pt>
                <c:pt idx="4900">
                  <c:v>14.785</c:v>
                </c:pt>
                <c:pt idx="4901">
                  <c:v>14.477</c:v>
                </c:pt>
                <c:pt idx="4902">
                  <c:v>14.169</c:v>
                </c:pt>
                <c:pt idx="4903">
                  <c:v>13.866</c:v>
                </c:pt>
                <c:pt idx="4904">
                  <c:v>13.545999999999999</c:v>
                </c:pt>
                <c:pt idx="4905">
                  <c:v>13.263999999999999</c:v>
                </c:pt>
                <c:pt idx="4906">
                  <c:v>12.987</c:v>
                </c:pt>
                <c:pt idx="4907">
                  <c:v>12.683999999999999</c:v>
                </c:pt>
                <c:pt idx="4908">
                  <c:v>12.414999999999999</c:v>
                </c:pt>
                <c:pt idx="4909">
                  <c:v>12.159000000000001</c:v>
                </c:pt>
                <c:pt idx="4910">
                  <c:v>11.901</c:v>
                </c:pt>
                <c:pt idx="4911">
                  <c:v>11.612</c:v>
                </c:pt>
                <c:pt idx="4912">
                  <c:v>11.304</c:v>
                </c:pt>
                <c:pt idx="4913">
                  <c:v>10.978</c:v>
                </c:pt>
                <c:pt idx="4914">
                  <c:v>10.641999999999999</c:v>
                </c:pt>
                <c:pt idx="4915">
                  <c:v>10.291</c:v>
                </c:pt>
                <c:pt idx="4916">
                  <c:v>9.9398</c:v>
                </c:pt>
                <c:pt idx="4917">
                  <c:v>9.6262000000000008</c:v>
                </c:pt>
                <c:pt idx="4918">
                  <c:v>9.3416999999999994</c:v>
                </c:pt>
                <c:pt idx="4919">
                  <c:v>9.0256000000000007</c:v>
                </c:pt>
                <c:pt idx="4920">
                  <c:v>8.6998999999999995</c:v>
                </c:pt>
                <c:pt idx="4921">
                  <c:v>8.4100999999999999</c:v>
                </c:pt>
                <c:pt idx="4922">
                  <c:v>8.1640999999999995</c:v>
                </c:pt>
                <c:pt idx="4923">
                  <c:v>7.9432999999999998</c:v>
                </c:pt>
                <c:pt idx="4924">
                  <c:v>7.7401</c:v>
                </c:pt>
                <c:pt idx="4925">
                  <c:v>7.5484</c:v>
                </c:pt>
                <c:pt idx="4926">
                  <c:v>7.3292999999999999</c:v>
                </c:pt>
                <c:pt idx="4927">
                  <c:v>7.0932000000000004</c:v>
                </c:pt>
                <c:pt idx="4928">
                  <c:v>6.8353999999999999</c:v>
                </c:pt>
                <c:pt idx="4929">
                  <c:v>6.5605000000000002</c:v>
                </c:pt>
                <c:pt idx="4930">
                  <c:v>6.2747000000000002</c:v>
                </c:pt>
                <c:pt idx="4931">
                  <c:v>5.9555999999999996</c:v>
                </c:pt>
                <c:pt idx="4932">
                  <c:v>5.5991999999999997</c:v>
                </c:pt>
                <c:pt idx="4933">
                  <c:v>5.2285000000000004</c:v>
                </c:pt>
                <c:pt idx="4934">
                  <c:v>4.8502999999999998</c:v>
                </c:pt>
                <c:pt idx="4935">
                  <c:v>4.4610000000000003</c:v>
                </c:pt>
                <c:pt idx="4936">
                  <c:v>4.0910000000000002</c:v>
                </c:pt>
                <c:pt idx="4937">
                  <c:v>3.7284000000000002</c:v>
                </c:pt>
                <c:pt idx="4938">
                  <c:v>3.3203999999999998</c:v>
                </c:pt>
                <c:pt idx="4939">
                  <c:v>2.9035000000000002</c:v>
                </c:pt>
                <c:pt idx="4940">
                  <c:v>2.4891000000000001</c:v>
                </c:pt>
                <c:pt idx="4941">
                  <c:v>2.0937999999999999</c:v>
                </c:pt>
                <c:pt idx="4942">
                  <c:v>1.7114</c:v>
                </c:pt>
                <c:pt idx="4943">
                  <c:v>1.2988</c:v>
                </c:pt>
                <c:pt idx="4944">
                  <c:v>0.87682000000000004</c:v>
                </c:pt>
                <c:pt idx="4945">
                  <c:v>0.46683000000000002</c:v>
                </c:pt>
                <c:pt idx="4946">
                  <c:v>7.4172000000000002E-2</c:v>
                </c:pt>
                <c:pt idx="4947">
                  <c:v>-0.33401999999999998</c:v>
                </c:pt>
                <c:pt idx="4948">
                  <c:v>-0.72411999999999999</c:v>
                </c:pt>
                <c:pt idx="4949">
                  <c:v>-1.0734999999999999</c:v>
                </c:pt>
                <c:pt idx="4950">
                  <c:v>-1.4473</c:v>
                </c:pt>
                <c:pt idx="4951">
                  <c:v>-1.8501000000000001</c:v>
                </c:pt>
                <c:pt idx="4952">
                  <c:v>-2.2534999999999998</c:v>
                </c:pt>
                <c:pt idx="4953">
                  <c:v>-2.6413000000000002</c:v>
                </c:pt>
                <c:pt idx="4954">
                  <c:v>-3.0577999999999999</c:v>
                </c:pt>
                <c:pt idx="4955">
                  <c:v>-3.5186000000000002</c:v>
                </c:pt>
                <c:pt idx="4956">
                  <c:v>-3.9752000000000001</c:v>
                </c:pt>
                <c:pt idx="4957">
                  <c:v>-4.4170999999999996</c:v>
                </c:pt>
                <c:pt idx="4958">
                  <c:v>-4.8781999999999996</c:v>
                </c:pt>
                <c:pt idx="4959">
                  <c:v>-5.3680000000000003</c:v>
                </c:pt>
                <c:pt idx="4960">
                  <c:v>-5.8851000000000004</c:v>
                </c:pt>
                <c:pt idx="4961">
                  <c:v>-6.4305000000000003</c:v>
                </c:pt>
                <c:pt idx="4962">
                  <c:v>-6.9657999999999998</c:v>
                </c:pt>
                <c:pt idx="4963">
                  <c:v>-7.5259</c:v>
                </c:pt>
                <c:pt idx="4964">
                  <c:v>-8.1417999999999999</c:v>
                </c:pt>
                <c:pt idx="4965">
                  <c:v>-8.7902000000000005</c:v>
                </c:pt>
                <c:pt idx="4966">
                  <c:v>-9.4405000000000001</c:v>
                </c:pt>
                <c:pt idx="4967">
                  <c:v>-10.11</c:v>
                </c:pt>
                <c:pt idx="4968">
                  <c:v>-10.811999999999999</c:v>
                </c:pt>
                <c:pt idx="4969">
                  <c:v>-11.569000000000001</c:v>
                </c:pt>
                <c:pt idx="4970">
                  <c:v>-12.34</c:v>
                </c:pt>
                <c:pt idx="4971">
                  <c:v>-13.1</c:v>
                </c:pt>
                <c:pt idx="4972">
                  <c:v>-13.878</c:v>
                </c:pt>
                <c:pt idx="4973">
                  <c:v>-14.657</c:v>
                </c:pt>
                <c:pt idx="4974">
                  <c:v>-15.37</c:v>
                </c:pt>
                <c:pt idx="4975">
                  <c:v>-16.029</c:v>
                </c:pt>
                <c:pt idx="4976">
                  <c:v>-16.632000000000001</c:v>
                </c:pt>
                <c:pt idx="4977">
                  <c:v>-17.192</c:v>
                </c:pt>
                <c:pt idx="4978">
                  <c:v>-17.683</c:v>
                </c:pt>
                <c:pt idx="4979">
                  <c:v>-18.087</c:v>
                </c:pt>
                <c:pt idx="4980">
                  <c:v>-18.437000000000001</c:v>
                </c:pt>
                <c:pt idx="4981">
                  <c:v>-18.738</c:v>
                </c:pt>
                <c:pt idx="4982">
                  <c:v>-19.013999999999999</c:v>
                </c:pt>
                <c:pt idx="4983">
                  <c:v>-19.228000000000002</c:v>
                </c:pt>
                <c:pt idx="4984">
                  <c:v>-19.388999999999999</c:v>
                </c:pt>
                <c:pt idx="4985">
                  <c:v>-19.521999999999998</c:v>
                </c:pt>
                <c:pt idx="4986">
                  <c:v>-19.643999999999998</c:v>
                </c:pt>
                <c:pt idx="4987">
                  <c:v>-19.782</c:v>
                </c:pt>
                <c:pt idx="4988">
                  <c:v>-19.942</c:v>
                </c:pt>
                <c:pt idx="4989">
                  <c:v>-20.141999999999999</c:v>
                </c:pt>
                <c:pt idx="4990">
                  <c:v>-20.396000000000001</c:v>
                </c:pt>
                <c:pt idx="4991">
                  <c:v>-20.661000000000001</c:v>
                </c:pt>
                <c:pt idx="4992">
                  <c:v>-20.92</c:v>
                </c:pt>
                <c:pt idx="4993">
                  <c:v>-21.183</c:v>
                </c:pt>
                <c:pt idx="4994">
                  <c:v>-21.443999999999999</c:v>
                </c:pt>
                <c:pt idx="4995">
                  <c:v>-21.687999999999999</c:v>
                </c:pt>
                <c:pt idx="4996">
                  <c:v>-21.879000000000001</c:v>
                </c:pt>
                <c:pt idx="4997">
                  <c:v>-22.067</c:v>
                </c:pt>
                <c:pt idx="4998">
                  <c:v>-22.25</c:v>
                </c:pt>
                <c:pt idx="4999">
                  <c:v>-22.427</c:v>
                </c:pt>
                <c:pt idx="5000">
                  <c:v>-22.603999999999999</c:v>
                </c:pt>
                <c:pt idx="5001">
                  <c:v>-22.763999999999999</c:v>
                </c:pt>
                <c:pt idx="5002">
                  <c:v>-22.911999999999999</c:v>
                </c:pt>
                <c:pt idx="5003">
                  <c:v>-23.067</c:v>
                </c:pt>
                <c:pt idx="5004">
                  <c:v>-23.225999999999999</c:v>
                </c:pt>
                <c:pt idx="5005">
                  <c:v>-23.385999999999999</c:v>
                </c:pt>
                <c:pt idx="5006">
                  <c:v>-23.56</c:v>
                </c:pt>
                <c:pt idx="5007">
                  <c:v>-23.745999999999999</c:v>
                </c:pt>
                <c:pt idx="5008">
                  <c:v>-23.928000000000001</c:v>
                </c:pt>
                <c:pt idx="5009">
                  <c:v>-24.106999999999999</c:v>
                </c:pt>
                <c:pt idx="5010">
                  <c:v>-24.257999999999999</c:v>
                </c:pt>
                <c:pt idx="5011">
                  <c:v>-24.391999999999999</c:v>
                </c:pt>
                <c:pt idx="5012">
                  <c:v>-24.504000000000001</c:v>
                </c:pt>
                <c:pt idx="5013">
                  <c:v>-24.622</c:v>
                </c:pt>
                <c:pt idx="5014">
                  <c:v>-24.748999999999999</c:v>
                </c:pt>
                <c:pt idx="5015">
                  <c:v>-24.885000000000002</c:v>
                </c:pt>
                <c:pt idx="5016">
                  <c:v>-25.042000000000002</c:v>
                </c:pt>
                <c:pt idx="5017">
                  <c:v>-25.201000000000001</c:v>
                </c:pt>
                <c:pt idx="5018">
                  <c:v>-25.356000000000002</c:v>
                </c:pt>
                <c:pt idx="5019">
                  <c:v>-25.512</c:v>
                </c:pt>
                <c:pt idx="5020">
                  <c:v>-25.652000000000001</c:v>
                </c:pt>
                <c:pt idx="5021">
                  <c:v>-25.776</c:v>
                </c:pt>
                <c:pt idx="5022">
                  <c:v>-25.88</c:v>
                </c:pt>
                <c:pt idx="5023">
                  <c:v>-25.992999999999999</c:v>
                </c:pt>
                <c:pt idx="5024">
                  <c:v>-26.103999999999999</c:v>
                </c:pt>
                <c:pt idx="5025">
                  <c:v>-26.198</c:v>
                </c:pt>
                <c:pt idx="5026">
                  <c:v>-26.268000000000001</c:v>
                </c:pt>
                <c:pt idx="5027">
                  <c:v>-26.331</c:v>
                </c:pt>
                <c:pt idx="5028">
                  <c:v>-26.413</c:v>
                </c:pt>
                <c:pt idx="5029">
                  <c:v>-26.492000000000001</c:v>
                </c:pt>
                <c:pt idx="5030">
                  <c:v>-26.565000000000001</c:v>
                </c:pt>
                <c:pt idx="5031">
                  <c:v>-26.643000000000001</c:v>
                </c:pt>
                <c:pt idx="5032">
                  <c:v>-26.734000000000002</c:v>
                </c:pt>
                <c:pt idx="5033">
                  <c:v>-26.8</c:v>
                </c:pt>
                <c:pt idx="5034">
                  <c:v>-26.859000000000002</c:v>
                </c:pt>
                <c:pt idx="5035">
                  <c:v>-26.9</c:v>
                </c:pt>
                <c:pt idx="5036">
                  <c:v>-26.939</c:v>
                </c:pt>
                <c:pt idx="5037">
                  <c:v>-26.991</c:v>
                </c:pt>
                <c:pt idx="5038">
                  <c:v>-27.042000000000002</c:v>
                </c:pt>
                <c:pt idx="5039">
                  <c:v>-27.102</c:v>
                </c:pt>
                <c:pt idx="5040">
                  <c:v>-27.158999999999999</c:v>
                </c:pt>
                <c:pt idx="5041">
                  <c:v>-27.216000000000001</c:v>
                </c:pt>
                <c:pt idx="5042">
                  <c:v>-27.27</c:v>
                </c:pt>
                <c:pt idx="5043">
                  <c:v>-27.321000000000002</c:v>
                </c:pt>
                <c:pt idx="5044">
                  <c:v>-27.372</c:v>
                </c:pt>
                <c:pt idx="5045">
                  <c:v>-27.404</c:v>
                </c:pt>
                <c:pt idx="5046">
                  <c:v>-27.449000000000002</c:v>
                </c:pt>
                <c:pt idx="5047">
                  <c:v>-27.478999999999999</c:v>
                </c:pt>
                <c:pt idx="5048">
                  <c:v>-27.497</c:v>
                </c:pt>
                <c:pt idx="5049">
                  <c:v>-27.523</c:v>
                </c:pt>
                <c:pt idx="5050">
                  <c:v>-27.539000000000001</c:v>
                </c:pt>
                <c:pt idx="5051">
                  <c:v>-27.571000000000002</c:v>
                </c:pt>
                <c:pt idx="5052">
                  <c:v>-27.603000000000002</c:v>
                </c:pt>
                <c:pt idx="5053">
                  <c:v>-27.619</c:v>
                </c:pt>
                <c:pt idx="5054">
                  <c:v>-27.623999999999999</c:v>
                </c:pt>
                <c:pt idx="5055">
                  <c:v>-27.602</c:v>
                </c:pt>
                <c:pt idx="5056">
                  <c:v>-27.587</c:v>
                </c:pt>
                <c:pt idx="5057">
                  <c:v>-27.614999999999998</c:v>
                </c:pt>
                <c:pt idx="5058">
                  <c:v>-27.667000000000002</c:v>
                </c:pt>
                <c:pt idx="5059">
                  <c:v>-27.725000000000001</c:v>
                </c:pt>
                <c:pt idx="5060">
                  <c:v>-27.768000000000001</c:v>
                </c:pt>
                <c:pt idx="5061">
                  <c:v>-27.803000000000001</c:v>
                </c:pt>
                <c:pt idx="5062">
                  <c:v>-27.835000000000001</c:v>
                </c:pt>
                <c:pt idx="5063">
                  <c:v>-27.856999999999999</c:v>
                </c:pt>
                <c:pt idx="5064">
                  <c:v>-27.891999999999999</c:v>
                </c:pt>
                <c:pt idx="5065">
                  <c:v>-27.914000000000001</c:v>
                </c:pt>
                <c:pt idx="5066">
                  <c:v>-27.925000000000001</c:v>
                </c:pt>
                <c:pt idx="5067">
                  <c:v>-27.93</c:v>
                </c:pt>
                <c:pt idx="5068">
                  <c:v>-27.913</c:v>
                </c:pt>
                <c:pt idx="5069">
                  <c:v>-27.896000000000001</c:v>
                </c:pt>
                <c:pt idx="5070">
                  <c:v>-27.895</c:v>
                </c:pt>
                <c:pt idx="5071">
                  <c:v>-27.882000000000001</c:v>
                </c:pt>
                <c:pt idx="5072">
                  <c:v>-27.882999999999999</c:v>
                </c:pt>
                <c:pt idx="5073">
                  <c:v>-27.853999999999999</c:v>
                </c:pt>
                <c:pt idx="5074">
                  <c:v>-27.795000000000002</c:v>
                </c:pt>
                <c:pt idx="5075">
                  <c:v>-27.741</c:v>
                </c:pt>
                <c:pt idx="5076">
                  <c:v>-27.648</c:v>
                </c:pt>
                <c:pt idx="5077">
                  <c:v>-27.527000000000001</c:v>
                </c:pt>
                <c:pt idx="5078">
                  <c:v>-27.416</c:v>
                </c:pt>
                <c:pt idx="5079">
                  <c:v>-27.302</c:v>
                </c:pt>
                <c:pt idx="5080">
                  <c:v>-27.143999999999998</c:v>
                </c:pt>
                <c:pt idx="5081">
                  <c:v>-26.934999999999999</c:v>
                </c:pt>
                <c:pt idx="5082">
                  <c:v>-26.713000000000001</c:v>
                </c:pt>
                <c:pt idx="5083">
                  <c:v>-26.483000000000001</c:v>
                </c:pt>
                <c:pt idx="5084">
                  <c:v>-26.253</c:v>
                </c:pt>
                <c:pt idx="5085">
                  <c:v>-26.041</c:v>
                </c:pt>
                <c:pt idx="5086">
                  <c:v>-25.859000000000002</c:v>
                </c:pt>
                <c:pt idx="5087">
                  <c:v>-25.673999999999999</c:v>
                </c:pt>
                <c:pt idx="5088">
                  <c:v>-25.44</c:v>
                </c:pt>
                <c:pt idx="5089">
                  <c:v>-25.17</c:v>
                </c:pt>
                <c:pt idx="5090">
                  <c:v>-24.870999999999999</c:v>
                </c:pt>
                <c:pt idx="5091">
                  <c:v>-24.555</c:v>
                </c:pt>
                <c:pt idx="5092">
                  <c:v>-24.234000000000002</c:v>
                </c:pt>
                <c:pt idx="5093">
                  <c:v>-23.922999999999998</c:v>
                </c:pt>
                <c:pt idx="5094">
                  <c:v>-23.588999999999999</c:v>
                </c:pt>
                <c:pt idx="5095">
                  <c:v>-23.288</c:v>
                </c:pt>
                <c:pt idx="5096">
                  <c:v>-23.056000000000001</c:v>
                </c:pt>
                <c:pt idx="5097">
                  <c:v>-22.815999999999999</c:v>
                </c:pt>
                <c:pt idx="5098">
                  <c:v>-22.574999999999999</c:v>
                </c:pt>
                <c:pt idx="5099">
                  <c:v>-22.344000000000001</c:v>
                </c:pt>
                <c:pt idx="5100">
                  <c:v>-22.135999999999999</c:v>
                </c:pt>
                <c:pt idx="5101">
                  <c:v>-21.937000000000001</c:v>
                </c:pt>
                <c:pt idx="5102">
                  <c:v>-21.741</c:v>
                </c:pt>
                <c:pt idx="5103">
                  <c:v>-21.542999999999999</c:v>
                </c:pt>
                <c:pt idx="5104">
                  <c:v>-21.364000000000001</c:v>
                </c:pt>
                <c:pt idx="5105">
                  <c:v>-21.204000000000001</c:v>
                </c:pt>
                <c:pt idx="5106">
                  <c:v>-21.059000000000001</c:v>
                </c:pt>
                <c:pt idx="5107">
                  <c:v>-20.882999999999999</c:v>
                </c:pt>
                <c:pt idx="5108">
                  <c:v>-20.696999999999999</c:v>
                </c:pt>
                <c:pt idx="5109">
                  <c:v>-20.477</c:v>
                </c:pt>
                <c:pt idx="5110">
                  <c:v>-20.193999999999999</c:v>
                </c:pt>
                <c:pt idx="5111">
                  <c:v>-19.864999999999998</c:v>
                </c:pt>
                <c:pt idx="5112">
                  <c:v>-19.507000000000001</c:v>
                </c:pt>
                <c:pt idx="5113">
                  <c:v>-19.132000000000001</c:v>
                </c:pt>
                <c:pt idx="5114">
                  <c:v>-18.707999999999998</c:v>
                </c:pt>
                <c:pt idx="5115">
                  <c:v>-18.236999999999998</c:v>
                </c:pt>
                <c:pt idx="5116">
                  <c:v>-17.731999999999999</c:v>
                </c:pt>
                <c:pt idx="5117">
                  <c:v>-17.210999999999999</c:v>
                </c:pt>
                <c:pt idx="5118">
                  <c:v>-16.666</c:v>
                </c:pt>
                <c:pt idx="5119">
                  <c:v>-16.091000000000001</c:v>
                </c:pt>
                <c:pt idx="5120">
                  <c:v>-15.443</c:v>
                </c:pt>
                <c:pt idx="5121">
                  <c:v>-14.724</c:v>
                </c:pt>
                <c:pt idx="5122">
                  <c:v>-13.936999999999999</c:v>
                </c:pt>
                <c:pt idx="5123">
                  <c:v>-13.074999999999999</c:v>
                </c:pt>
                <c:pt idx="5124">
                  <c:v>-12.154999999999999</c:v>
                </c:pt>
                <c:pt idx="5125">
                  <c:v>-11.226000000000001</c:v>
                </c:pt>
                <c:pt idx="5126">
                  <c:v>-10.298999999999999</c:v>
                </c:pt>
                <c:pt idx="5127">
                  <c:v>-9.4161999999999999</c:v>
                </c:pt>
                <c:pt idx="5128">
                  <c:v>-8.6189</c:v>
                </c:pt>
                <c:pt idx="5129">
                  <c:v>-7.8437999999999999</c:v>
                </c:pt>
                <c:pt idx="5130">
                  <c:v>-7.1345000000000001</c:v>
                </c:pt>
                <c:pt idx="5131">
                  <c:v>-6.4945000000000004</c:v>
                </c:pt>
                <c:pt idx="5132">
                  <c:v>-5.8754</c:v>
                </c:pt>
                <c:pt idx="5133">
                  <c:v>-5.2807000000000004</c:v>
                </c:pt>
                <c:pt idx="5134">
                  <c:v>-4.7332000000000001</c:v>
                </c:pt>
                <c:pt idx="5135">
                  <c:v>-4.2319000000000004</c:v>
                </c:pt>
                <c:pt idx="5136">
                  <c:v>-3.7919999999999998</c:v>
                </c:pt>
                <c:pt idx="5137">
                  <c:v>-3.3662000000000001</c:v>
                </c:pt>
                <c:pt idx="5138">
                  <c:v>-2.9841000000000002</c:v>
                </c:pt>
                <c:pt idx="5139">
                  <c:v>-2.7033999999999998</c:v>
                </c:pt>
                <c:pt idx="5140">
                  <c:v>-2.4411999999999998</c:v>
                </c:pt>
                <c:pt idx="5141">
                  <c:v>-2.1861000000000002</c:v>
                </c:pt>
                <c:pt idx="5142">
                  <c:v>-1.9540999999999999</c:v>
                </c:pt>
                <c:pt idx="5143">
                  <c:v>-1.7208000000000001</c:v>
                </c:pt>
                <c:pt idx="5144">
                  <c:v>-1.4859</c:v>
                </c:pt>
                <c:pt idx="5145">
                  <c:v>-1.232</c:v>
                </c:pt>
                <c:pt idx="5146">
                  <c:v>-0.92461000000000004</c:v>
                </c:pt>
                <c:pt idx="5147">
                  <c:v>-0.58865999999999996</c:v>
                </c:pt>
                <c:pt idx="5148">
                  <c:v>-0.22961999999999999</c:v>
                </c:pt>
                <c:pt idx="5149">
                  <c:v>0.16877</c:v>
                </c:pt>
                <c:pt idx="5150">
                  <c:v>0.56676000000000004</c:v>
                </c:pt>
                <c:pt idx="5151">
                  <c:v>0.97401000000000004</c:v>
                </c:pt>
                <c:pt idx="5152">
                  <c:v>1.4318</c:v>
                </c:pt>
                <c:pt idx="5153">
                  <c:v>1.8925000000000001</c:v>
                </c:pt>
                <c:pt idx="5154">
                  <c:v>2.3119999999999998</c:v>
                </c:pt>
                <c:pt idx="5155">
                  <c:v>2.6878000000000002</c:v>
                </c:pt>
                <c:pt idx="5156">
                  <c:v>3.0038999999999998</c:v>
                </c:pt>
                <c:pt idx="5157">
                  <c:v>3.2475999999999998</c:v>
                </c:pt>
                <c:pt idx="5158">
                  <c:v>3.4552</c:v>
                </c:pt>
                <c:pt idx="5159">
                  <c:v>3.6448</c:v>
                </c:pt>
                <c:pt idx="5160">
                  <c:v>3.8090000000000002</c:v>
                </c:pt>
                <c:pt idx="5161">
                  <c:v>3.9449999999999998</c:v>
                </c:pt>
                <c:pt idx="5162">
                  <c:v>4.0697000000000001</c:v>
                </c:pt>
                <c:pt idx="5163">
                  <c:v>4.2324000000000002</c:v>
                </c:pt>
                <c:pt idx="5164">
                  <c:v>4.4043999999999999</c:v>
                </c:pt>
                <c:pt idx="5165">
                  <c:v>4.5888999999999998</c:v>
                </c:pt>
                <c:pt idx="5166">
                  <c:v>4.7828999999999997</c:v>
                </c:pt>
                <c:pt idx="5167">
                  <c:v>4.9652000000000003</c:v>
                </c:pt>
                <c:pt idx="5168">
                  <c:v>5.1543999999999999</c:v>
                </c:pt>
                <c:pt idx="5169">
                  <c:v>5.3564999999999996</c:v>
                </c:pt>
                <c:pt idx="5170">
                  <c:v>5.5614999999999997</c:v>
                </c:pt>
                <c:pt idx="5171">
                  <c:v>5.7545000000000002</c:v>
                </c:pt>
                <c:pt idx="5172">
                  <c:v>5.9324000000000003</c:v>
                </c:pt>
                <c:pt idx="5173">
                  <c:v>6.0639000000000003</c:v>
                </c:pt>
                <c:pt idx="5174">
                  <c:v>6.1744000000000003</c:v>
                </c:pt>
                <c:pt idx="5175">
                  <c:v>6.2906000000000004</c:v>
                </c:pt>
                <c:pt idx="5176">
                  <c:v>6.4260000000000002</c:v>
                </c:pt>
                <c:pt idx="5177">
                  <c:v>6.5754000000000001</c:v>
                </c:pt>
                <c:pt idx="5178">
                  <c:v>6.7268999999999997</c:v>
                </c:pt>
                <c:pt idx="5179">
                  <c:v>6.899</c:v>
                </c:pt>
                <c:pt idx="5180">
                  <c:v>7.0848000000000004</c:v>
                </c:pt>
                <c:pt idx="5181">
                  <c:v>7.2561</c:v>
                </c:pt>
                <c:pt idx="5182">
                  <c:v>7.4142000000000001</c:v>
                </c:pt>
                <c:pt idx="5183">
                  <c:v>7.5740999999999996</c:v>
                </c:pt>
                <c:pt idx="5184">
                  <c:v>7.7240000000000002</c:v>
                </c:pt>
                <c:pt idx="5185">
                  <c:v>7.8486000000000002</c:v>
                </c:pt>
                <c:pt idx="5186">
                  <c:v>7.9692999999999996</c:v>
                </c:pt>
                <c:pt idx="5187">
                  <c:v>8.1363000000000003</c:v>
                </c:pt>
                <c:pt idx="5188">
                  <c:v>8.3440999999999992</c:v>
                </c:pt>
                <c:pt idx="5189">
                  <c:v>8.5801999999999996</c:v>
                </c:pt>
                <c:pt idx="5190">
                  <c:v>8.8123000000000005</c:v>
                </c:pt>
                <c:pt idx="5191">
                  <c:v>8.9969000000000001</c:v>
                </c:pt>
                <c:pt idx="5192">
                  <c:v>9.1507000000000005</c:v>
                </c:pt>
                <c:pt idx="5193">
                  <c:v>9.3290000000000006</c:v>
                </c:pt>
                <c:pt idx="5194">
                  <c:v>9.5396000000000001</c:v>
                </c:pt>
                <c:pt idx="5195">
                  <c:v>9.7550000000000008</c:v>
                </c:pt>
                <c:pt idx="5196">
                  <c:v>9.9681999999999995</c:v>
                </c:pt>
                <c:pt idx="5197">
                  <c:v>10.157999999999999</c:v>
                </c:pt>
                <c:pt idx="5198">
                  <c:v>10.337999999999999</c:v>
                </c:pt>
                <c:pt idx="5199">
                  <c:v>10.532</c:v>
                </c:pt>
                <c:pt idx="5200">
                  <c:v>10.715999999999999</c:v>
                </c:pt>
                <c:pt idx="5201">
                  <c:v>10.86</c:v>
                </c:pt>
                <c:pt idx="5202">
                  <c:v>10.983000000000001</c:v>
                </c:pt>
                <c:pt idx="5203">
                  <c:v>11.112</c:v>
                </c:pt>
                <c:pt idx="5204">
                  <c:v>11.234999999999999</c:v>
                </c:pt>
                <c:pt idx="5205">
                  <c:v>11.372</c:v>
                </c:pt>
                <c:pt idx="5206">
                  <c:v>11.505000000000001</c:v>
                </c:pt>
                <c:pt idx="5207">
                  <c:v>11.635</c:v>
                </c:pt>
                <c:pt idx="5208">
                  <c:v>11.771000000000001</c:v>
                </c:pt>
                <c:pt idx="5209">
                  <c:v>11.907</c:v>
                </c:pt>
                <c:pt idx="5210">
                  <c:v>12.003</c:v>
                </c:pt>
                <c:pt idx="5211">
                  <c:v>12.039</c:v>
                </c:pt>
                <c:pt idx="5212">
                  <c:v>12.087999999999999</c:v>
                </c:pt>
                <c:pt idx="5213">
                  <c:v>12.173</c:v>
                </c:pt>
                <c:pt idx="5214">
                  <c:v>12.249000000000001</c:v>
                </c:pt>
                <c:pt idx="5215">
                  <c:v>12.313000000000001</c:v>
                </c:pt>
                <c:pt idx="5216">
                  <c:v>12.385</c:v>
                </c:pt>
                <c:pt idx="5217">
                  <c:v>12.457000000000001</c:v>
                </c:pt>
                <c:pt idx="5218">
                  <c:v>12.542999999999999</c:v>
                </c:pt>
                <c:pt idx="5219">
                  <c:v>12.606</c:v>
                </c:pt>
                <c:pt idx="5220">
                  <c:v>12.661</c:v>
                </c:pt>
                <c:pt idx="5221">
                  <c:v>12.759</c:v>
                </c:pt>
                <c:pt idx="5222">
                  <c:v>12.855</c:v>
                </c:pt>
                <c:pt idx="5223">
                  <c:v>12.946999999999999</c:v>
                </c:pt>
                <c:pt idx="5224">
                  <c:v>13.029</c:v>
                </c:pt>
                <c:pt idx="5225">
                  <c:v>13.106999999999999</c:v>
                </c:pt>
                <c:pt idx="5226">
                  <c:v>13.193</c:v>
                </c:pt>
                <c:pt idx="5227">
                  <c:v>13.268000000000001</c:v>
                </c:pt>
                <c:pt idx="5228">
                  <c:v>13.324</c:v>
                </c:pt>
                <c:pt idx="5229">
                  <c:v>13.37</c:v>
                </c:pt>
                <c:pt idx="5230">
                  <c:v>13.425000000000001</c:v>
                </c:pt>
                <c:pt idx="5231">
                  <c:v>13.457000000000001</c:v>
                </c:pt>
                <c:pt idx="5232">
                  <c:v>13.494</c:v>
                </c:pt>
                <c:pt idx="5233">
                  <c:v>13.573</c:v>
                </c:pt>
                <c:pt idx="5234">
                  <c:v>13.661</c:v>
                </c:pt>
                <c:pt idx="5235">
                  <c:v>13.731</c:v>
                </c:pt>
                <c:pt idx="5236">
                  <c:v>13.798999999999999</c:v>
                </c:pt>
                <c:pt idx="5237">
                  <c:v>13.840999999999999</c:v>
                </c:pt>
                <c:pt idx="5238">
                  <c:v>13.884</c:v>
                </c:pt>
                <c:pt idx="5239">
                  <c:v>13.929</c:v>
                </c:pt>
                <c:pt idx="5240">
                  <c:v>13.965</c:v>
                </c:pt>
                <c:pt idx="5241">
                  <c:v>14.003</c:v>
                </c:pt>
                <c:pt idx="5242">
                  <c:v>14.042</c:v>
                </c:pt>
                <c:pt idx="5243">
                  <c:v>14.08</c:v>
                </c:pt>
                <c:pt idx="5244">
                  <c:v>14.093</c:v>
                </c:pt>
                <c:pt idx="5245">
                  <c:v>14.087999999999999</c:v>
                </c:pt>
                <c:pt idx="5246">
                  <c:v>14.092000000000001</c:v>
                </c:pt>
                <c:pt idx="5247">
                  <c:v>14.11</c:v>
                </c:pt>
                <c:pt idx="5248">
                  <c:v>14.151</c:v>
                </c:pt>
                <c:pt idx="5249">
                  <c:v>14.215999999999999</c:v>
                </c:pt>
                <c:pt idx="5250">
                  <c:v>14.276</c:v>
                </c:pt>
                <c:pt idx="5251">
                  <c:v>14.334</c:v>
                </c:pt>
                <c:pt idx="5252">
                  <c:v>14.369</c:v>
                </c:pt>
                <c:pt idx="5253">
                  <c:v>14.374000000000001</c:v>
                </c:pt>
                <c:pt idx="5254">
                  <c:v>14.377000000000001</c:v>
                </c:pt>
                <c:pt idx="5255">
                  <c:v>14.397</c:v>
                </c:pt>
                <c:pt idx="5256">
                  <c:v>14.417999999999999</c:v>
                </c:pt>
                <c:pt idx="5257">
                  <c:v>14.448</c:v>
                </c:pt>
                <c:pt idx="5258">
                  <c:v>14.467000000000001</c:v>
                </c:pt>
                <c:pt idx="5259">
                  <c:v>14.484</c:v>
                </c:pt>
                <c:pt idx="5260">
                  <c:v>14.5</c:v>
                </c:pt>
                <c:pt idx="5261">
                  <c:v>14.510999999999999</c:v>
                </c:pt>
                <c:pt idx="5262">
                  <c:v>14.525</c:v>
                </c:pt>
                <c:pt idx="5263">
                  <c:v>14.548999999999999</c:v>
                </c:pt>
                <c:pt idx="5264">
                  <c:v>14.574999999999999</c:v>
                </c:pt>
                <c:pt idx="5265">
                  <c:v>14.608000000000001</c:v>
                </c:pt>
                <c:pt idx="5266">
                  <c:v>14.644</c:v>
                </c:pt>
                <c:pt idx="5267">
                  <c:v>14.676</c:v>
                </c:pt>
                <c:pt idx="5268">
                  <c:v>14.706</c:v>
                </c:pt>
                <c:pt idx="5269">
                  <c:v>14.726000000000001</c:v>
                </c:pt>
                <c:pt idx="5270">
                  <c:v>14.742000000000001</c:v>
                </c:pt>
                <c:pt idx="5271">
                  <c:v>14.772</c:v>
                </c:pt>
                <c:pt idx="5272">
                  <c:v>14.813000000000001</c:v>
                </c:pt>
                <c:pt idx="5273">
                  <c:v>14.853999999999999</c:v>
                </c:pt>
                <c:pt idx="5274">
                  <c:v>14.879</c:v>
                </c:pt>
                <c:pt idx="5275">
                  <c:v>14.912000000000001</c:v>
                </c:pt>
                <c:pt idx="5276">
                  <c:v>14.936</c:v>
                </c:pt>
                <c:pt idx="5277">
                  <c:v>14.956</c:v>
                </c:pt>
                <c:pt idx="5278">
                  <c:v>14.976000000000001</c:v>
                </c:pt>
                <c:pt idx="5279">
                  <c:v>15.012</c:v>
                </c:pt>
                <c:pt idx="5280">
                  <c:v>15.039</c:v>
                </c:pt>
                <c:pt idx="5281">
                  <c:v>15.047000000000001</c:v>
                </c:pt>
                <c:pt idx="5282">
                  <c:v>15.054</c:v>
                </c:pt>
                <c:pt idx="5283">
                  <c:v>15.067</c:v>
                </c:pt>
                <c:pt idx="5284">
                  <c:v>15.077999999999999</c:v>
                </c:pt>
                <c:pt idx="5285">
                  <c:v>15.108000000000001</c:v>
                </c:pt>
                <c:pt idx="5286">
                  <c:v>15.134</c:v>
                </c:pt>
                <c:pt idx="5287">
                  <c:v>15.182</c:v>
                </c:pt>
                <c:pt idx="5288">
                  <c:v>15.23</c:v>
                </c:pt>
                <c:pt idx="5289">
                  <c:v>15.266</c:v>
                </c:pt>
                <c:pt idx="5290">
                  <c:v>15.265000000000001</c:v>
                </c:pt>
                <c:pt idx="5291">
                  <c:v>15.262</c:v>
                </c:pt>
                <c:pt idx="5292">
                  <c:v>15.246</c:v>
                </c:pt>
                <c:pt idx="5293">
                  <c:v>15.252000000000001</c:v>
                </c:pt>
                <c:pt idx="5294">
                  <c:v>15.292999999999999</c:v>
                </c:pt>
                <c:pt idx="5295">
                  <c:v>15.331</c:v>
                </c:pt>
                <c:pt idx="5296">
                  <c:v>15.365</c:v>
                </c:pt>
                <c:pt idx="5297">
                  <c:v>15.374000000000001</c:v>
                </c:pt>
                <c:pt idx="5298">
                  <c:v>15.355</c:v>
                </c:pt>
                <c:pt idx="5299">
                  <c:v>15.327</c:v>
                </c:pt>
                <c:pt idx="5300">
                  <c:v>15.323</c:v>
                </c:pt>
                <c:pt idx="5301">
                  <c:v>15.36</c:v>
                </c:pt>
                <c:pt idx="5302">
                  <c:v>15.433999999999999</c:v>
                </c:pt>
                <c:pt idx="5303">
                  <c:v>15.496</c:v>
                </c:pt>
                <c:pt idx="5304">
                  <c:v>15.526</c:v>
                </c:pt>
                <c:pt idx="5305">
                  <c:v>15.537000000000001</c:v>
                </c:pt>
                <c:pt idx="5306">
                  <c:v>15.52</c:v>
                </c:pt>
                <c:pt idx="5307">
                  <c:v>15.512</c:v>
                </c:pt>
                <c:pt idx="5308">
                  <c:v>15.512</c:v>
                </c:pt>
                <c:pt idx="5309">
                  <c:v>15.536</c:v>
                </c:pt>
                <c:pt idx="5310">
                  <c:v>15.534000000000001</c:v>
                </c:pt>
                <c:pt idx="5311">
                  <c:v>15.497</c:v>
                </c:pt>
                <c:pt idx="5312">
                  <c:v>15.43</c:v>
                </c:pt>
                <c:pt idx="5313">
                  <c:v>15.311999999999999</c:v>
                </c:pt>
                <c:pt idx="5314">
                  <c:v>15.13</c:v>
                </c:pt>
                <c:pt idx="5315">
                  <c:v>14.927</c:v>
                </c:pt>
                <c:pt idx="5316">
                  <c:v>14.712999999999999</c:v>
                </c:pt>
                <c:pt idx="5317">
                  <c:v>14.47</c:v>
                </c:pt>
                <c:pt idx="5318">
                  <c:v>14.191000000000001</c:v>
                </c:pt>
                <c:pt idx="5319">
                  <c:v>13.888999999999999</c:v>
                </c:pt>
                <c:pt idx="5320">
                  <c:v>13.558999999999999</c:v>
                </c:pt>
                <c:pt idx="5321">
                  <c:v>13.255000000000001</c:v>
                </c:pt>
                <c:pt idx="5322">
                  <c:v>12.986000000000001</c:v>
                </c:pt>
                <c:pt idx="5323">
                  <c:v>12.659000000000001</c:v>
                </c:pt>
                <c:pt idx="5324">
                  <c:v>12.311</c:v>
                </c:pt>
                <c:pt idx="5325">
                  <c:v>12.006</c:v>
                </c:pt>
                <c:pt idx="5326">
                  <c:v>11.666</c:v>
                </c:pt>
                <c:pt idx="5327">
                  <c:v>11.209</c:v>
                </c:pt>
                <c:pt idx="5328">
                  <c:v>10.759</c:v>
                </c:pt>
                <c:pt idx="5329">
                  <c:v>10.343</c:v>
                </c:pt>
                <c:pt idx="5330">
                  <c:v>9.8414999999999999</c:v>
                </c:pt>
                <c:pt idx="5331">
                  <c:v>9.3005999999999993</c:v>
                </c:pt>
                <c:pt idx="5332">
                  <c:v>8.8628</c:v>
                </c:pt>
                <c:pt idx="5333">
                  <c:v>8.4530999999999992</c:v>
                </c:pt>
                <c:pt idx="5334">
                  <c:v>8.0261999999999993</c:v>
                </c:pt>
                <c:pt idx="5335">
                  <c:v>7.5837000000000003</c:v>
                </c:pt>
                <c:pt idx="5336">
                  <c:v>7.1814</c:v>
                </c:pt>
                <c:pt idx="5337">
                  <c:v>6.8186999999999998</c:v>
                </c:pt>
                <c:pt idx="5338">
                  <c:v>6.4431000000000003</c:v>
                </c:pt>
                <c:pt idx="5339">
                  <c:v>6.0777000000000001</c:v>
                </c:pt>
                <c:pt idx="5340">
                  <c:v>5.7131999999999996</c:v>
                </c:pt>
                <c:pt idx="5341">
                  <c:v>5.3281000000000001</c:v>
                </c:pt>
                <c:pt idx="5342">
                  <c:v>4.8597000000000001</c:v>
                </c:pt>
                <c:pt idx="5343">
                  <c:v>4.3883999999999999</c:v>
                </c:pt>
                <c:pt idx="5344">
                  <c:v>3.8628</c:v>
                </c:pt>
                <c:pt idx="5345">
                  <c:v>3.1964999999999999</c:v>
                </c:pt>
                <c:pt idx="5346">
                  <c:v>2.4975000000000001</c:v>
                </c:pt>
                <c:pt idx="5347">
                  <c:v>1.8047</c:v>
                </c:pt>
                <c:pt idx="5348">
                  <c:v>1.1168</c:v>
                </c:pt>
                <c:pt idx="5349">
                  <c:v>0.38918999999999998</c:v>
                </c:pt>
                <c:pt idx="5350">
                  <c:v>-0.32317000000000001</c:v>
                </c:pt>
                <c:pt idx="5351">
                  <c:v>-1.0038</c:v>
                </c:pt>
                <c:pt idx="5352">
                  <c:v>-1.6891</c:v>
                </c:pt>
                <c:pt idx="5353">
                  <c:v>-2.3296999999999999</c:v>
                </c:pt>
                <c:pt idx="5354">
                  <c:v>-2.9167000000000001</c:v>
                </c:pt>
                <c:pt idx="5355">
                  <c:v>-3.5062000000000002</c:v>
                </c:pt>
                <c:pt idx="5356">
                  <c:v>-4.0968999999999998</c:v>
                </c:pt>
                <c:pt idx="5357">
                  <c:v>-4.6398999999999999</c:v>
                </c:pt>
                <c:pt idx="5358">
                  <c:v>-5.2005999999999997</c:v>
                </c:pt>
                <c:pt idx="5359">
                  <c:v>-5.7637</c:v>
                </c:pt>
                <c:pt idx="5360">
                  <c:v>-6.3891999999999998</c:v>
                </c:pt>
                <c:pt idx="5361">
                  <c:v>-7.0570000000000004</c:v>
                </c:pt>
                <c:pt idx="5362">
                  <c:v>-7.7220000000000004</c:v>
                </c:pt>
                <c:pt idx="5363">
                  <c:v>-8.4304000000000006</c:v>
                </c:pt>
                <c:pt idx="5364">
                  <c:v>-9.1629000000000005</c:v>
                </c:pt>
                <c:pt idx="5365">
                  <c:v>-9.8742000000000001</c:v>
                </c:pt>
                <c:pt idx="5366">
                  <c:v>-10.55</c:v>
                </c:pt>
                <c:pt idx="5367">
                  <c:v>-11.266</c:v>
                </c:pt>
                <c:pt idx="5368">
                  <c:v>-12.055</c:v>
                </c:pt>
                <c:pt idx="5369">
                  <c:v>-12.853</c:v>
                </c:pt>
                <c:pt idx="5370">
                  <c:v>-13.648999999999999</c:v>
                </c:pt>
                <c:pt idx="5371">
                  <c:v>-14.388</c:v>
                </c:pt>
                <c:pt idx="5372">
                  <c:v>-15.111000000000001</c:v>
                </c:pt>
                <c:pt idx="5373">
                  <c:v>-15.837999999999999</c:v>
                </c:pt>
                <c:pt idx="5374">
                  <c:v>-16.523</c:v>
                </c:pt>
                <c:pt idx="5375">
                  <c:v>-17.213999999999999</c:v>
                </c:pt>
                <c:pt idx="5376">
                  <c:v>-17.917000000000002</c:v>
                </c:pt>
                <c:pt idx="5377">
                  <c:v>-18.577000000000002</c:v>
                </c:pt>
                <c:pt idx="5378">
                  <c:v>-19.169</c:v>
                </c:pt>
                <c:pt idx="5379">
                  <c:v>-19.712</c:v>
                </c:pt>
                <c:pt idx="5380">
                  <c:v>-20.186</c:v>
                </c:pt>
                <c:pt idx="5381">
                  <c:v>-20.588000000000001</c:v>
                </c:pt>
                <c:pt idx="5382">
                  <c:v>-20.931000000000001</c:v>
                </c:pt>
                <c:pt idx="5383">
                  <c:v>-21.195</c:v>
                </c:pt>
                <c:pt idx="5384">
                  <c:v>-21.417000000000002</c:v>
                </c:pt>
                <c:pt idx="5385">
                  <c:v>-21.611999999999998</c:v>
                </c:pt>
                <c:pt idx="5386">
                  <c:v>-21.78</c:v>
                </c:pt>
                <c:pt idx="5387">
                  <c:v>-21.913</c:v>
                </c:pt>
                <c:pt idx="5388">
                  <c:v>-22.044</c:v>
                </c:pt>
                <c:pt idx="5389">
                  <c:v>-22.224</c:v>
                </c:pt>
                <c:pt idx="5390">
                  <c:v>-22.396999999999998</c:v>
                </c:pt>
                <c:pt idx="5391">
                  <c:v>-22.567</c:v>
                </c:pt>
                <c:pt idx="5392">
                  <c:v>-22.779</c:v>
                </c:pt>
                <c:pt idx="5393">
                  <c:v>-22.992999999999999</c:v>
                </c:pt>
                <c:pt idx="5394">
                  <c:v>-23.213000000000001</c:v>
                </c:pt>
                <c:pt idx="5395">
                  <c:v>-23.43</c:v>
                </c:pt>
                <c:pt idx="5396">
                  <c:v>-23.63</c:v>
                </c:pt>
                <c:pt idx="5397">
                  <c:v>-23.843</c:v>
                </c:pt>
                <c:pt idx="5398">
                  <c:v>-24.04</c:v>
                </c:pt>
                <c:pt idx="5399">
                  <c:v>-24.239000000000001</c:v>
                </c:pt>
                <c:pt idx="5400">
                  <c:v>-24.437000000000001</c:v>
                </c:pt>
                <c:pt idx="5401">
                  <c:v>-24.628</c:v>
                </c:pt>
                <c:pt idx="5402">
                  <c:v>-24.794</c:v>
                </c:pt>
                <c:pt idx="5403">
                  <c:v>-24.928999999999998</c:v>
                </c:pt>
                <c:pt idx="5404">
                  <c:v>-25.079000000000001</c:v>
                </c:pt>
                <c:pt idx="5405">
                  <c:v>-25.238</c:v>
                </c:pt>
                <c:pt idx="5406">
                  <c:v>-25.398</c:v>
                </c:pt>
                <c:pt idx="5407">
                  <c:v>-25.565000000000001</c:v>
                </c:pt>
                <c:pt idx="5408">
                  <c:v>-25.713999999999999</c:v>
                </c:pt>
                <c:pt idx="5409">
                  <c:v>-25.864000000000001</c:v>
                </c:pt>
                <c:pt idx="5410">
                  <c:v>-26.021999999999998</c:v>
                </c:pt>
                <c:pt idx="5411">
                  <c:v>-26.15</c:v>
                </c:pt>
                <c:pt idx="5412">
                  <c:v>-26.244</c:v>
                </c:pt>
                <c:pt idx="5413">
                  <c:v>-26.331</c:v>
                </c:pt>
                <c:pt idx="5414">
                  <c:v>-26.431999999999999</c:v>
                </c:pt>
                <c:pt idx="5415">
                  <c:v>-26.545999999999999</c:v>
                </c:pt>
                <c:pt idx="5416">
                  <c:v>-26.673999999999999</c:v>
                </c:pt>
                <c:pt idx="5417">
                  <c:v>-26.827999999999999</c:v>
                </c:pt>
                <c:pt idx="5418">
                  <c:v>-27.009</c:v>
                </c:pt>
                <c:pt idx="5419">
                  <c:v>-27.187999999999999</c:v>
                </c:pt>
                <c:pt idx="5420">
                  <c:v>-27.344999999999999</c:v>
                </c:pt>
                <c:pt idx="5421">
                  <c:v>-27.472999999999999</c:v>
                </c:pt>
                <c:pt idx="5422">
                  <c:v>-27.556999999999999</c:v>
                </c:pt>
                <c:pt idx="5423">
                  <c:v>-27.620999999999999</c:v>
                </c:pt>
                <c:pt idx="5424">
                  <c:v>-27.693999999999999</c:v>
                </c:pt>
                <c:pt idx="5425">
                  <c:v>-27.818999999999999</c:v>
                </c:pt>
                <c:pt idx="5426">
                  <c:v>-27.954999999999998</c:v>
                </c:pt>
                <c:pt idx="5427">
                  <c:v>-28.05</c:v>
                </c:pt>
                <c:pt idx="5428">
                  <c:v>-28.117999999999999</c:v>
                </c:pt>
                <c:pt idx="5429">
                  <c:v>-28.173999999999999</c:v>
                </c:pt>
                <c:pt idx="5430">
                  <c:v>-28.199000000000002</c:v>
                </c:pt>
                <c:pt idx="5431">
                  <c:v>-28.248000000000001</c:v>
                </c:pt>
                <c:pt idx="5432">
                  <c:v>-28.33</c:v>
                </c:pt>
                <c:pt idx="5433">
                  <c:v>-28.423999999999999</c:v>
                </c:pt>
                <c:pt idx="5434">
                  <c:v>-28.532</c:v>
                </c:pt>
                <c:pt idx="5435">
                  <c:v>-28.655999999999999</c:v>
                </c:pt>
                <c:pt idx="5436">
                  <c:v>-28.753</c:v>
                </c:pt>
                <c:pt idx="5437">
                  <c:v>-28.806999999999999</c:v>
                </c:pt>
                <c:pt idx="5438">
                  <c:v>-28.83</c:v>
                </c:pt>
                <c:pt idx="5439">
                  <c:v>-28.867999999999999</c:v>
                </c:pt>
                <c:pt idx="5440">
                  <c:v>-28.914000000000001</c:v>
                </c:pt>
                <c:pt idx="5441">
                  <c:v>-28.95</c:v>
                </c:pt>
                <c:pt idx="5442">
                  <c:v>-28.988</c:v>
                </c:pt>
                <c:pt idx="5443">
                  <c:v>-29.038</c:v>
                </c:pt>
                <c:pt idx="5444">
                  <c:v>-29.067</c:v>
                </c:pt>
                <c:pt idx="5445">
                  <c:v>-29.091999999999999</c:v>
                </c:pt>
                <c:pt idx="5446">
                  <c:v>-29.111000000000001</c:v>
                </c:pt>
                <c:pt idx="5447">
                  <c:v>-29.122</c:v>
                </c:pt>
                <c:pt idx="5448">
                  <c:v>-29.161000000000001</c:v>
                </c:pt>
                <c:pt idx="5449">
                  <c:v>-29.206</c:v>
                </c:pt>
                <c:pt idx="5450">
                  <c:v>-29.247</c:v>
                </c:pt>
                <c:pt idx="5451">
                  <c:v>-29.288</c:v>
                </c:pt>
                <c:pt idx="5452">
                  <c:v>-29.303999999999998</c:v>
                </c:pt>
                <c:pt idx="5453">
                  <c:v>-29.300999999999998</c:v>
                </c:pt>
                <c:pt idx="5454">
                  <c:v>-29.306000000000001</c:v>
                </c:pt>
                <c:pt idx="5455">
                  <c:v>-29.334</c:v>
                </c:pt>
                <c:pt idx="5456">
                  <c:v>-29.367999999999999</c:v>
                </c:pt>
                <c:pt idx="5457">
                  <c:v>-29.408999999999999</c:v>
                </c:pt>
                <c:pt idx="5458">
                  <c:v>-29.451000000000001</c:v>
                </c:pt>
                <c:pt idx="5459">
                  <c:v>-29.498000000000001</c:v>
                </c:pt>
                <c:pt idx="5460">
                  <c:v>-29.530999999999999</c:v>
                </c:pt>
                <c:pt idx="5461">
                  <c:v>-29.562999999999999</c:v>
                </c:pt>
                <c:pt idx="5462">
                  <c:v>-29.588000000000001</c:v>
                </c:pt>
                <c:pt idx="5463">
                  <c:v>-29.620999999999999</c:v>
                </c:pt>
                <c:pt idx="5464">
                  <c:v>-29.652000000000001</c:v>
                </c:pt>
                <c:pt idx="5465">
                  <c:v>-29.702000000000002</c:v>
                </c:pt>
                <c:pt idx="5466">
                  <c:v>-29.748000000000001</c:v>
                </c:pt>
                <c:pt idx="5467">
                  <c:v>-29.785</c:v>
                </c:pt>
                <c:pt idx="5468">
                  <c:v>-29.798999999999999</c:v>
                </c:pt>
                <c:pt idx="5469">
                  <c:v>-29.815000000000001</c:v>
                </c:pt>
                <c:pt idx="5470">
                  <c:v>-29.826000000000001</c:v>
                </c:pt>
                <c:pt idx="5471">
                  <c:v>-29.823</c:v>
                </c:pt>
                <c:pt idx="5472">
                  <c:v>-29.829000000000001</c:v>
                </c:pt>
                <c:pt idx="5473">
                  <c:v>-29.831</c:v>
                </c:pt>
                <c:pt idx="5474">
                  <c:v>-29.81</c:v>
                </c:pt>
                <c:pt idx="5475">
                  <c:v>-29.797000000000001</c:v>
                </c:pt>
                <c:pt idx="5476">
                  <c:v>-29.795000000000002</c:v>
                </c:pt>
                <c:pt idx="5477">
                  <c:v>-29.815999999999999</c:v>
                </c:pt>
                <c:pt idx="5478">
                  <c:v>-29.861000000000001</c:v>
                </c:pt>
                <c:pt idx="5479">
                  <c:v>-29.9</c:v>
                </c:pt>
                <c:pt idx="5480">
                  <c:v>-29.943999999999999</c:v>
                </c:pt>
                <c:pt idx="5481">
                  <c:v>-29.983000000000001</c:v>
                </c:pt>
                <c:pt idx="5482">
                  <c:v>-29.983000000000001</c:v>
                </c:pt>
                <c:pt idx="5483">
                  <c:v>-29.972999999999999</c:v>
                </c:pt>
                <c:pt idx="5484">
                  <c:v>-29.946999999999999</c:v>
                </c:pt>
                <c:pt idx="5485">
                  <c:v>-29.93</c:v>
                </c:pt>
                <c:pt idx="5486">
                  <c:v>-29.928999999999998</c:v>
                </c:pt>
                <c:pt idx="5487">
                  <c:v>-29.943999999999999</c:v>
                </c:pt>
                <c:pt idx="5488">
                  <c:v>-29.956</c:v>
                </c:pt>
                <c:pt idx="5489">
                  <c:v>-29.934000000000001</c:v>
                </c:pt>
                <c:pt idx="5490">
                  <c:v>-29.88</c:v>
                </c:pt>
                <c:pt idx="5491">
                  <c:v>-29.841999999999999</c:v>
                </c:pt>
                <c:pt idx="5492">
                  <c:v>-29.782</c:v>
                </c:pt>
                <c:pt idx="5493">
                  <c:v>-29.707000000000001</c:v>
                </c:pt>
                <c:pt idx="5494">
                  <c:v>-29.648</c:v>
                </c:pt>
                <c:pt idx="5495">
                  <c:v>-29.565999999999999</c:v>
                </c:pt>
                <c:pt idx="5496">
                  <c:v>-29.465</c:v>
                </c:pt>
                <c:pt idx="5497">
                  <c:v>-29.321000000000002</c:v>
                </c:pt>
                <c:pt idx="5498">
                  <c:v>-29.143000000000001</c:v>
                </c:pt>
                <c:pt idx="5499">
                  <c:v>-28.952000000000002</c:v>
                </c:pt>
                <c:pt idx="5500">
                  <c:v>-28.753</c:v>
                </c:pt>
                <c:pt idx="5501">
                  <c:v>-28.555</c:v>
                </c:pt>
                <c:pt idx="5502">
                  <c:v>-28.387</c:v>
                </c:pt>
                <c:pt idx="5503">
                  <c:v>-28.22</c:v>
                </c:pt>
                <c:pt idx="5504">
                  <c:v>-28.013000000000002</c:v>
                </c:pt>
                <c:pt idx="5505">
                  <c:v>-27.745000000000001</c:v>
                </c:pt>
                <c:pt idx="5506">
                  <c:v>-27.390999999999998</c:v>
                </c:pt>
                <c:pt idx="5507">
                  <c:v>-27.01</c:v>
                </c:pt>
                <c:pt idx="5508">
                  <c:v>-26.678999999999998</c:v>
                </c:pt>
                <c:pt idx="5509">
                  <c:v>-26.346</c:v>
                </c:pt>
                <c:pt idx="5510">
                  <c:v>-25.995999999999999</c:v>
                </c:pt>
                <c:pt idx="5511">
                  <c:v>-25.66</c:v>
                </c:pt>
                <c:pt idx="5512">
                  <c:v>-25.373999999999999</c:v>
                </c:pt>
                <c:pt idx="5513">
                  <c:v>-25.146999999999998</c:v>
                </c:pt>
                <c:pt idx="5514">
                  <c:v>-24.908000000000001</c:v>
                </c:pt>
                <c:pt idx="5515">
                  <c:v>-24.637</c:v>
                </c:pt>
                <c:pt idx="5516">
                  <c:v>-24.323</c:v>
                </c:pt>
                <c:pt idx="5517">
                  <c:v>-23.943999999999999</c:v>
                </c:pt>
                <c:pt idx="5518">
                  <c:v>-23.477</c:v>
                </c:pt>
                <c:pt idx="5519">
                  <c:v>-22.983000000000001</c:v>
                </c:pt>
                <c:pt idx="5520">
                  <c:v>-22.475000000000001</c:v>
                </c:pt>
                <c:pt idx="5521">
                  <c:v>-21.946000000000002</c:v>
                </c:pt>
                <c:pt idx="5522">
                  <c:v>-21.448</c:v>
                </c:pt>
                <c:pt idx="5523">
                  <c:v>-20.968</c:v>
                </c:pt>
                <c:pt idx="5524">
                  <c:v>-20.48</c:v>
                </c:pt>
                <c:pt idx="5525">
                  <c:v>-20.001999999999999</c:v>
                </c:pt>
                <c:pt idx="5526">
                  <c:v>-19.518999999999998</c:v>
                </c:pt>
                <c:pt idx="5527">
                  <c:v>-18.975999999999999</c:v>
                </c:pt>
                <c:pt idx="5528">
                  <c:v>-18.388999999999999</c:v>
                </c:pt>
                <c:pt idx="5529">
                  <c:v>-17.748999999999999</c:v>
                </c:pt>
                <c:pt idx="5530">
                  <c:v>-17.065999999999999</c:v>
                </c:pt>
                <c:pt idx="5531">
                  <c:v>-16.321999999999999</c:v>
                </c:pt>
                <c:pt idx="5532">
                  <c:v>-15.52</c:v>
                </c:pt>
                <c:pt idx="5533">
                  <c:v>-14.614000000000001</c:v>
                </c:pt>
                <c:pt idx="5534">
                  <c:v>-13.602</c:v>
                </c:pt>
                <c:pt idx="5535">
                  <c:v>-12.532999999999999</c:v>
                </c:pt>
                <c:pt idx="5536">
                  <c:v>-11.433</c:v>
                </c:pt>
                <c:pt idx="5537">
                  <c:v>-10.272</c:v>
                </c:pt>
                <c:pt idx="5538">
                  <c:v>-9.0330999999999992</c:v>
                </c:pt>
                <c:pt idx="5539">
                  <c:v>-7.8215000000000003</c:v>
                </c:pt>
                <c:pt idx="5540">
                  <c:v>-6.6596000000000002</c:v>
                </c:pt>
                <c:pt idx="5541">
                  <c:v>-5.5137</c:v>
                </c:pt>
                <c:pt idx="5542">
                  <c:v>-4.4043000000000001</c:v>
                </c:pt>
                <c:pt idx="5543">
                  <c:v>-3.4213</c:v>
                </c:pt>
                <c:pt idx="5544">
                  <c:v>-2.5398000000000001</c:v>
                </c:pt>
                <c:pt idx="5545">
                  <c:v>-1.6927000000000001</c:v>
                </c:pt>
                <c:pt idx="5546">
                  <c:v>-0.98816999999999999</c:v>
                </c:pt>
                <c:pt idx="5547">
                  <c:v>-0.38917000000000002</c:v>
                </c:pt>
                <c:pt idx="5548">
                  <c:v>9.0305999999999997E-2</c:v>
                </c:pt>
                <c:pt idx="5549">
                  <c:v>0.43857000000000002</c:v>
                </c:pt>
                <c:pt idx="5550">
                  <c:v>0.7026</c:v>
                </c:pt>
                <c:pt idx="5551">
                  <c:v>0.89227000000000001</c:v>
                </c:pt>
                <c:pt idx="5552">
                  <c:v>1.0617000000000001</c:v>
                </c:pt>
                <c:pt idx="5553">
                  <c:v>1.2471000000000001</c:v>
                </c:pt>
                <c:pt idx="5554">
                  <c:v>1.4278999999999999</c:v>
                </c:pt>
                <c:pt idx="5555">
                  <c:v>1.6274</c:v>
                </c:pt>
                <c:pt idx="5556">
                  <c:v>1.8495999999999999</c:v>
                </c:pt>
                <c:pt idx="5557">
                  <c:v>2.1025</c:v>
                </c:pt>
                <c:pt idx="5558">
                  <c:v>2.4316</c:v>
                </c:pt>
                <c:pt idx="5559">
                  <c:v>2.8056999999999999</c:v>
                </c:pt>
                <c:pt idx="5560">
                  <c:v>3.1918000000000002</c:v>
                </c:pt>
                <c:pt idx="5561">
                  <c:v>3.5739000000000001</c:v>
                </c:pt>
                <c:pt idx="5562">
                  <c:v>3.9108999999999998</c:v>
                </c:pt>
                <c:pt idx="5563">
                  <c:v>4.2023000000000001</c:v>
                </c:pt>
                <c:pt idx="5564">
                  <c:v>4.4432999999999998</c:v>
                </c:pt>
                <c:pt idx="5565">
                  <c:v>4.6403999999999996</c:v>
                </c:pt>
                <c:pt idx="5566">
                  <c:v>4.8098999999999998</c:v>
                </c:pt>
                <c:pt idx="5567">
                  <c:v>4.9587000000000003</c:v>
                </c:pt>
                <c:pt idx="5568">
                  <c:v>5.0603999999999996</c:v>
                </c:pt>
                <c:pt idx="5569">
                  <c:v>5.1467999999999998</c:v>
                </c:pt>
                <c:pt idx="5570">
                  <c:v>5.2648999999999999</c:v>
                </c:pt>
                <c:pt idx="5571">
                  <c:v>5.4272999999999998</c:v>
                </c:pt>
                <c:pt idx="5572">
                  <c:v>5.6284999999999998</c:v>
                </c:pt>
                <c:pt idx="5573">
                  <c:v>5.8701999999999996</c:v>
                </c:pt>
                <c:pt idx="5574">
                  <c:v>6.1074999999999999</c:v>
                </c:pt>
                <c:pt idx="5575">
                  <c:v>6.3479000000000001</c:v>
                </c:pt>
                <c:pt idx="5576">
                  <c:v>6.5792000000000002</c:v>
                </c:pt>
                <c:pt idx="5577">
                  <c:v>6.782</c:v>
                </c:pt>
                <c:pt idx="5578">
                  <c:v>6.9730999999999996</c:v>
                </c:pt>
                <c:pt idx="5579">
                  <c:v>7.1565000000000003</c:v>
                </c:pt>
                <c:pt idx="5580">
                  <c:v>7.3076999999999996</c:v>
                </c:pt>
                <c:pt idx="5581">
                  <c:v>7.4467999999999996</c:v>
                </c:pt>
                <c:pt idx="5582">
                  <c:v>7.6017000000000001</c:v>
                </c:pt>
                <c:pt idx="5583">
                  <c:v>7.7847999999999997</c:v>
                </c:pt>
                <c:pt idx="5584">
                  <c:v>8.0183</c:v>
                </c:pt>
                <c:pt idx="5585">
                  <c:v>8.2600999999999996</c:v>
                </c:pt>
                <c:pt idx="5586">
                  <c:v>8.5173000000000005</c:v>
                </c:pt>
                <c:pt idx="5587">
                  <c:v>8.7647999999999993</c:v>
                </c:pt>
                <c:pt idx="5588">
                  <c:v>9.0146999999999995</c:v>
                </c:pt>
                <c:pt idx="5589">
                  <c:v>9.2772000000000006</c:v>
                </c:pt>
                <c:pt idx="5590">
                  <c:v>9.5250000000000004</c:v>
                </c:pt>
                <c:pt idx="5591">
                  <c:v>9.7329000000000008</c:v>
                </c:pt>
                <c:pt idx="5592">
                  <c:v>9.9268999999999998</c:v>
                </c:pt>
                <c:pt idx="5593">
                  <c:v>10.144</c:v>
                </c:pt>
                <c:pt idx="5594">
                  <c:v>10.349</c:v>
                </c:pt>
                <c:pt idx="5595">
                  <c:v>10.505000000000001</c:v>
                </c:pt>
                <c:pt idx="5596">
                  <c:v>10.641</c:v>
                </c:pt>
                <c:pt idx="5597">
                  <c:v>10.776999999999999</c:v>
                </c:pt>
                <c:pt idx="5598">
                  <c:v>10.945</c:v>
                </c:pt>
                <c:pt idx="5599">
                  <c:v>11.11</c:v>
                </c:pt>
                <c:pt idx="5600">
                  <c:v>11.271000000000001</c:v>
                </c:pt>
                <c:pt idx="5601">
                  <c:v>11.429</c:v>
                </c:pt>
                <c:pt idx="5602">
                  <c:v>11.565</c:v>
                </c:pt>
                <c:pt idx="5603">
                  <c:v>11.664</c:v>
                </c:pt>
                <c:pt idx="5604">
                  <c:v>11.765000000000001</c:v>
                </c:pt>
                <c:pt idx="5605">
                  <c:v>11.861000000000001</c:v>
                </c:pt>
                <c:pt idx="5606">
                  <c:v>11.975</c:v>
                </c:pt>
                <c:pt idx="5607">
                  <c:v>12.086</c:v>
                </c:pt>
                <c:pt idx="5608">
                  <c:v>12.202</c:v>
                </c:pt>
                <c:pt idx="5609">
                  <c:v>12.327999999999999</c:v>
                </c:pt>
                <c:pt idx="5610">
                  <c:v>12.429</c:v>
                </c:pt>
                <c:pt idx="5611">
                  <c:v>12.532</c:v>
                </c:pt>
                <c:pt idx="5612">
                  <c:v>12.637</c:v>
                </c:pt>
                <c:pt idx="5613">
                  <c:v>12.698</c:v>
                </c:pt>
                <c:pt idx="5614">
                  <c:v>12.763999999999999</c:v>
                </c:pt>
                <c:pt idx="5615">
                  <c:v>12.848000000000001</c:v>
                </c:pt>
                <c:pt idx="5616">
                  <c:v>12.912000000000001</c:v>
                </c:pt>
                <c:pt idx="5617">
                  <c:v>12.968</c:v>
                </c:pt>
                <c:pt idx="5618">
                  <c:v>13.032</c:v>
                </c:pt>
                <c:pt idx="5619">
                  <c:v>13.103999999999999</c:v>
                </c:pt>
                <c:pt idx="5620">
                  <c:v>13.17</c:v>
                </c:pt>
                <c:pt idx="5621">
                  <c:v>13.225</c:v>
                </c:pt>
                <c:pt idx="5622">
                  <c:v>13.273</c:v>
                </c:pt>
                <c:pt idx="5623">
                  <c:v>13.321</c:v>
                </c:pt>
                <c:pt idx="5624">
                  <c:v>13.365</c:v>
                </c:pt>
                <c:pt idx="5625">
                  <c:v>13.427</c:v>
                </c:pt>
                <c:pt idx="5626">
                  <c:v>13.49</c:v>
                </c:pt>
                <c:pt idx="5627">
                  <c:v>13.547000000000001</c:v>
                </c:pt>
                <c:pt idx="5628">
                  <c:v>13.599</c:v>
                </c:pt>
                <c:pt idx="5629">
                  <c:v>13.657999999999999</c:v>
                </c:pt>
                <c:pt idx="5630">
                  <c:v>13.689</c:v>
                </c:pt>
                <c:pt idx="5631">
                  <c:v>13.714</c:v>
                </c:pt>
                <c:pt idx="5632">
                  <c:v>13.757999999999999</c:v>
                </c:pt>
                <c:pt idx="5633">
                  <c:v>13.798</c:v>
                </c:pt>
                <c:pt idx="5634">
                  <c:v>13.829000000000001</c:v>
                </c:pt>
                <c:pt idx="5635">
                  <c:v>13.875</c:v>
                </c:pt>
                <c:pt idx="5636">
                  <c:v>13.912000000000001</c:v>
                </c:pt>
                <c:pt idx="5637">
                  <c:v>13.952</c:v>
                </c:pt>
                <c:pt idx="5638">
                  <c:v>13.991</c:v>
                </c:pt>
                <c:pt idx="5639">
                  <c:v>14.025</c:v>
                </c:pt>
                <c:pt idx="5640">
                  <c:v>14.068</c:v>
                </c:pt>
                <c:pt idx="5641">
                  <c:v>14.106999999999999</c:v>
                </c:pt>
                <c:pt idx="5642">
                  <c:v>14.161</c:v>
                </c:pt>
                <c:pt idx="5643">
                  <c:v>14.206</c:v>
                </c:pt>
                <c:pt idx="5644">
                  <c:v>14.215999999999999</c:v>
                </c:pt>
                <c:pt idx="5645">
                  <c:v>14.226000000000001</c:v>
                </c:pt>
                <c:pt idx="5646">
                  <c:v>14.250999999999999</c:v>
                </c:pt>
                <c:pt idx="5647">
                  <c:v>14.301</c:v>
                </c:pt>
                <c:pt idx="5648">
                  <c:v>14.375999999999999</c:v>
                </c:pt>
                <c:pt idx="5649">
                  <c:v>14.472</c:v>
                </c:pt>
                <c:pt idx="5650">
                  <c:v>14.555999999999999</c:v>
                </c:pt>
                <c:pt idx="5651">
                  <c:v>14.6</c:v>
                </c:pt>
                <c:pt idx="5652">
                  <c:v>14.61</c:v>
                </c:pt>
                <c:pt idx="5653">
                  <c:v>14.63</c:v>
                </c:pt>
                <c:pt idx="5654">
                  <c:v>14.64</c:v>
                </c:pt>
                <c:pt idx="5655">
                  <c:v>14.66</c:v>
                </c:pt>
                <c:pt idx="5656">
                  <c:v>14.704000000000001</c:v>
                </c:pt>
                <c:pt idx="5657">
                  <c:v>14.744</c:v>
                </c:pt>
                <c:pt idx="5658">
                  <c:v>14.775</c:v>
                </c:pt>
                <c:pt idx="5659">
                  <c:v>14.797000000000001</c:v>
                </c:pt>
                <c:pt idx="5660">
                  <c:v>14.803000000000001</c:v>
                </c:pt>
                <c:pt idx="5661">
                  <c:v>14.794</c:v>
                </c:pt>
                <c:pt idx="5662">
                  <c:v>14.795</c:v>
                </c:pt>
                <c:pt idx="5663">
                  <c:v>14.798</c:v>
                </c:pt>
                <c:pt idx="5664">
                  <c:v>14.819000000000001</c:v>
                </c:pt>
                <c:pt idx="5665">
                  <c:v>14.834</c:v>
                </c:pt>
                <c:pt idx="5666">
                  <c:v>14.858000000000001</c:v>
                </c:pt>
                <c:pt idx="5667">
                  <c:v>14.901</c:v>
                </c:pt>
                <c:pt idx="5668">
                  <c:v>14.933</c:v>
                </c:pt>
                <c:pt idx="5669">
                  <c:v>14.97</c:v>
                </c:pt>
                <c:pt idx="5670">
                  <c:v>14.994999999999999</c:v>
                </c:pt>
                <c:pt idx="5671">
                  <c:v>15.01</c:v>
                </c:pt>
                <c:pt idx="5672">
                  <c:v>15.013999999999999</c:v>
                </c:pt>
                <c:pt idx="5673">
                  <c:v>15.026</c:v>
                </c:pt>
                <c:pt idx="5674">
                  <c:v>15.045999999999999</c:v>
                </c:pt>
                <c:pt idx="5675">
                  <c:v>15.069000000000001</c:v>
                </c:pt>
                <c:pt idx="5676">
                  <c:v>15.087</c:v>
                </c:pt>
                <c:pt idx="5677">
                  <c:v>15.098000000000001</c:v>
                </c:pt>
                <c:pt idx="5678">
                  <c:v>15.106</c:v>
                </c:pt>
                <c:pt idx="5679">
                  <c:v>15.125999999999999</c:v>
                </c:pt>
                <c:pt idx="5680">
                  <c:v>15.145</c:v>
                </c:pt>
                <c:pt idx="5681">
                  <c:v>15.169</c:v>
                </c:pt>
                <c:pt idx="5682">
                  <c:v>15.226000000000001</c:v>
                </c:pt>
                <c:pt idx="5683">
                  <c:v>15.266</c:v>
                </c:pt>
                <c:pt idx="5684">
                  <c:v>15.259</c:v>
                </c:pt>
                <c:pt idx="5685">
                  <c:v>15.234</c:v>
                </c:pt>
                <c:pt idx="5686">
                  <c:v>15.227</c:v>
                </c:pt>
                <c:pt idx="5687">
                  <c:v>15.209</c:v>
                </c:pt>
                <c:pt idx="5688">
                  <c:v>15.191000000000001</c:v>
                </c:pt>
                <c:pt idx="5689">
                  <c:v>15.178000000000001</c:v>
                </c:pt>
                <c:pt idx="5690">
                  <c:v>15.192</c:v>
                </c:pt>
                <c:pt idx="5691">
                  <c:v>15.178000000000001</c:v>
                </c:pt>
                <c:pt idx="5692">
                  <c:v>15.131</c:v>
                </c:pt>
                <c:pt idx="5693">
                  <c:v>15.092000000000001</c:v>
                </c:pt>
                <c:pt idx="5694">
                  <c:v>15.036</c:v>
                </c:pt>
                <c:pt idx="5695">
                  <c:v>14.973000000000001</c:v>
                </c:pt>
                <c:pt idx="5696">
                  <c:v>14.898999999999999</c:v>
                </c:pt>
                <c:pt idx="5697">
                  <c:v>14.826000000000001</c:v>
                </c:pt>
                <c:pt idx="5698">
                  <c:v>14.750999999999999</c:v>
                </c:pt>
                <c:pt idx="5699">
                  <c:v>14.654</c:v>
                </c:pt>
                <c:pt idx="5700">
                  <c:v>14.539</c:v>
                </c:pt>
                <c:pt idx="5701">
                  <c:v>14.407999999999999</c:v>
                </c:pt>
                <c:pt idx="5702">
                  <c:v>14.263999999999999</c:v>
                </c:pt>
                <c:pt idx="5703">
                  <c:v>14.058999999999999</c:v>
                </c:pt>
                <c:pt idx="5704">
                  <c:v>13.811999999999999</c:v>
                </c:pt>
                <c:pt idx="5705">
                  <c:v>13.587999999999999</c:v>
                </c:pt>
                <c:pt idx="5706">
                  <c:v>13.398999999999999</c:v>
                </c:pt>
                <c:pt idx="5707">
                  <c:v>13.172000000000001</c:v>
                </c:pt>
                <c:pt idx="5708">
                  <c:v>12.933999999999999</c:v>
                </c:pt>
                <c:pt idx="5709">
                  <c:v>12.715999999999999</c:v>
                </c:pt>
                <c:pt idx="5710">
                  <c:v>12.496</c:v>
                </c:pt>
                <c:pt idx="5711">
                  <c:v>12.268000000000001</c:v>
                </c:pt>
                <c:pt idx="5712">
                  <c:v>12.013999999999999</c:v>
                </c:pt>
                <c:pt idx="5713">
                  <c:v>11.759</c:v>
                </c:pt>
                <c:pt idx="5714">
                  <c:v>11.483000000000001</c:v>
                </c:pt>
                <c:pt idx="5715">
                  <c:v>11.183</c:v>
                </c:pt>
                <c:pt idx="5716">
                  <c:v>10.885999999999999</c:v>
                </c:pt>
                <c:pt idx="5717">
                  <c:v>10.566000000000001</c:v>
                </c:pt>
                <c:pt idx="5718">
                  <c:v>10.217000000000001</c:v>
                </c:pt>
                <c:pt idx="5719">
                  <c:v>9.9115000000000002</c:v>
                </c:pt>
                <c:pt idx="5720">
                  <c:v>9.6194000000000006</c:v>
                </c:pt>
                <c:pt idx="5721">
                  <c:v>9.2911999999999999</c:v>
                </c:pt>
                <c:pt idx="5722">
                  <c:v>8.9517000000000007</c:v>
                </c:pt>
                <c:pt idx="5723">
                  <c:v>8.6047999999999991</c:v>
                </c:pt>
                <c:pt idx="5724">
                  <c:v>8.2972000000000001</c:v>
                </c:pt>
                <c:pt idx="5725">
                  <c:v>8.0054999999999996</c:v>
                </c:pt>
                <c:pt idx="5726">
                  <c:v>7.6909999999999998</c:v>
                </c:pt>
                <c:pt idx="5727">
                  <c:v>7.4109999999999996</c:v>
                </c:pt>
                <c:pt idx="5728">
                  <c:v>7.1234999999999999</c:v>
                </c:pt>
                <c:pt idx="5729">
                  <c:v>6.8289999999999997</c:v>
                </c:pt>
                <c:pt idx="5730">
                  <c:v>6.5643000000000002</c:v>
                </c:pt>
                <c:pt idx="5731">
                  <c:v>6.3304</c:v>
                </c:pt>
                <c:pt idx="5732">
                  <c:v>6.0597000000000003</c:v>
                </c:pt>
                <c:pt idx="5733">
                  <c:v>5.7393999999999998</c:v>
                </c:pt>
                <c:pt idx="5734">
                  <c:v>5.3775000000000004</c:v>
                </c:pt>
                <c:pt idx="5735">
                  <c:v>5.0247000000000002</c:v>
                </c:pt>
                <c:pt idx="5736">
                  <c:v>4.7046999999999999</c:v>
                </c:pt>
                <c:pt idx="5737">
                  <c:v>4.3339999999999996</c:v>
                </c:pt>
                <c:pt idx="5738">
                  <c:v>3.9540999999999999</c:v>
                </c:pt>
                <c:pt idx="5739">
                  <c:v>3.5129000000000001</c:v>
                </c:pt>
                <c:pt idx="5740">
                  <c:v>3.0871</c:v>
                </c:pt>
                <c:pt idx="5741">
                  <c:v>2.6606999999999998</c:v>
                </c:pt>
                <c:pt idx="5742">
                  <c:v>2.1947000000000001</c:v>
                </c:pt>
                <c:pt idx="5743">
                  <c:v>1.7532000000000001</c:v>
                </c:pt>
                <c:pt idx="5744">
                  <c:v>1.2945</c:v>
                </c:pt>
                <c:pt idx="5745">
                  <c:v>0.84672000000000003</c:v>
                </c:pt>
                <c:pt idx="5746">
                  <c:v>0.38191999999999998</c:v>
                </c:pt>
                <c:pt idx="5747">
                  <c:v>-7.3053000000000007E-2</c:v>
                </c:pt>
                <c:pt idx="5748">
                  <c:v>-0.53342000000000001</c:v>
                </c:pt>
                <c:pt idx="5749">
                  <c:v>-1.0350999999999999</c:v>
                </c:pt>
                <c:pt idx="5750">
                  <c:v>-1.5328999999999999</c:v>
                </c:pt>
                <c:pt idx="5751">
                  <c:v>-2.0306999999999999</c:v>
                </c:pt>
                <c:pt idx="5752">
                  <c:v>-2.5916999999999999</c:v>
                </c:pt>
                <c:pt idx="5753">
                  <c:v>-3.1629999999999998</c:v>
                </c:pt>
                <c:pt idx="5754">
                  <c:v>-3.7079</c:v>
                </c:pt>
                <c:pt idx="5755">
                  <c:v>-4.2790999999999997</c:v>
                </c:pt>
                <c:pt idx="5756">
                  <c:v>-4.8712999999999997</c:v>
                </c:pt>
                <c:pt idx="5757">
                  <c:v>-5.4504999999999999</c:v>
                </c:pt>
                <c:pt idx="5758">
                  <c:v>-5.9846000000000004</c:v>
                </c:pt>
                <c:pt idx="5759">
                  <c:v>-6.5303000000000004</c:v>
                </c:pt>
                <c:pt idx="5760">
                  <c:v>-7.0979000000000001</c:v>
                </c:pt>
                <c:pt idx="5761">
                  <c:v>-7.6665999999999999</c:v>
                </c:pt>
                <c:pt idx="5762">
                  <c:v>-8.2579999999999991</c:v>
                </c:pt>
                <c:pt idx="5763">
                  <c:v>-8.8813999999999993</c:v>
                </c:pt>
                <c:pt idx="5764">
                  <c:v>-9.4837000000000007</c:v>
                </c:pt>
                <c:pt idx="5765">
                  <c:v>-10.086</c:v>
                </c:pt>
                <c:pt idx="5766">
                  <c:v>-10.74</c:v>
                </c:pt>
                <c:pt idx="5767">
                  <c:v>-11.416</c:v>
                </c:pt>
                <c:pt idx="5768">
                  <c:v>-12.103999999999999</c:v>
                </c:pt>
                <c:pt idx="5769">
                  <c:v>-12.755000000000001</c:v>
                </c:pt>
                <c:pt idx="5770">
                  <c:v>-13.385999999999999</c:v>
                </c:pt>
                <c:pt idx="5771">
                  <c:v>-13.991</c:v>
                </c:pt>
                <c:pt idx="5772">
                  <c:v>-14.584</c:v>
                </c:pt>
                <c:pt idx="5773">
                  <c:v>-15.145</c:v>
                </c:pt>
                <c:pt idx="5774">
                  <c:v>-15.641999999999999</c:v>
                </c:pt>
                <c:pt idx="5775">
                  <c:v>-16.119</c:v>
                </c:pt>
                <c:pt idx="5776">
                  <c:v>-16.515000000000001</c:v>
                </c:pt>
                <c:pt idx="5777">
                  <c:v>-16.817</c:v>
                </c:pt>
                <c:pt idx="5778">
                  <c:v>-17.038</c:v>
                </c:pt>
                <c:pt idx="5779">
                  <c:v>-17.213000000000001</c:v>
                </c:pt>
                <c:pt idx="5780">
                  <c:v>-17.361000000000001</c:v>
                </c:pt>
                <c:pt idx="5781">
                  <c:v>-17.489000000000001</c:v>
                </c:pt>
                <c:pt idx="5782">
                  <c:v>-17.611000000000001</c:v>
                </c:pt>
                <c:pt idx="5783">
                  <c:v>-17.734999999999999</c:v>
                </c:pt>
                <c:pt idx="5784">
                  <c:v>-17.864000000000001</c:v>
                </c:pt>
                <c:pt idx="5785">
                  <c:v>-18.006</c:v>
                </c:pt>
                <c:pt idx="5786">
                  <c:v>-18.202000000000002</c:v>
                </c:pt>
                <c:pt idx="5787">
                  <c:v>-18.452999999999999</c:v>
                </c:pt>
                <c:pt idx="5788">
                  <c:v>-18.748000000000001</c:v>
                </c:pt>
                <c:pt idx="5789">
                  <c:v>-19.055</c:v>
                </c:pt>
                <c:pt idx="5790">
                  <c:v>-19.344000000000001</c:v>
                </c:pt>
                <c:pt idx="5791">
                  <c:v>-19.611000000000001</c:v>
                </c:pt>
                <c:pt idx="5792">
                  <c:v>-19.837</c:v>
                </c:pt>
                <c:pt idx="5793">
                  <c:v>-20.038</c:v>
                </c:pt>
                <c:pt idx="5794">
                  <c:v>-20.196000000000002</c:v>
                </c:pt>
                <c:pt idx="5795">
                  <c:v>-20.331</c:v>
                </c:pt>
                <c:pt idx="5796">
                  <c:v>-20.460999999999999</c:v>
                </c:pt>
                <c:pt idx="5797">
                  <c:v>-20.631</c:v>
                </c:pt>
                <c:pt idx="5798">
                  <c:v>-20.858000000000001</c:v>
                </c:pt>
                <c:pt idx="5799">
                  <c:v>-21.123000000000001</c:v>
                </c:pt>
                <c:pt idx="5800">
                  <c:v>-21.414999999999999</c:v>
                </c:pt>
                <c:pt idx="5801">
                  <c:v>-21.681999999999999</c:v>
                </c:pt>
                <c:pt idx="5802">
                  <c:v>-21.914999999999999</c:v>
                </c:pt>
                <c:pt idx="5803">
                  <c:v>-22.116</c:v>
                </c:pt>
                <c:pt idx="5804">
                  <c:v>-22.28</c:v>
                </c:pt>
                <c:pt idx="5805">
                  <c:v>-22.437999999999999</c:v>
                </c:pt>
                <c:pt idx="5806">
                  <c:v>-22.577999999999999</c:v>
                </c:pt>
                <c:pt idx="5807">
                  <c:v>-22.722000000000001</c:v>
                </c:pt>
                <c:pt idx="5808">
                  <c:v>-22.866</c:v>
                </c:pt>
                <c:pt idx="5809">
                  <c:v>-23.007999999999999</c:v>
                </c:pt>
                <c:pt idx="5810">
                  <c:v>-23.138999999999999</c:v>
                </c:pt>
                <c:pt idx="5811">
                  <c:v>-23.239000000000001</c:v>
                </c:pt>
                <c:pt idx="5812">
                  <c:v>-23.315000000000001</c:v>
                </c:pt>
                <c:pt idx="5813">
                  <c:v>-23.381</c:v>
                </c:pt>
                <c:pt idx="5814">
                  <c:v>-23.462</c:v>
                </c:pt>
                <c:pt idx="5815">
                  <c:v>-23.535</c:v>
                </c:pt>
                <c:pt idx="5816">
                  <c:v>-23.620999999999999</c:v>
                </c:pt>
                <c:pt idx="5817">
                  <c:v>-23.741</c:v>
                </c:pt>
                <c:pt idx="5818">
                  <c:v>-23.87</c:v>
                </c:pt>
                <c:pt idx="5819">
                  <c:v>-24.021000000000001</c:v>
                </c:pt>
                <c:pt idx="5820">
                  <c:v>-24.175999999999998</c:v>
                </c:pt>
                <c:pt idx="5821">
                  <c:v>-24.335000000000001</c:v>
                </c:pt>
                <c:pt idx="5822">
                  <c:v>-24.492000000000001</c:v>
                </c:pt>
                <c:pt idx="5823">
                  <c:v>-24.616</c:v>
                </c:pt>
                <c:pt idx="5824">
                  <c:v>-24.722000000000001</c:v>
                </c:pt>
                <c:pt idx="5825">
                  <c:v>-24.832000000000001</c:v>
                </c:pt>
                <c:pt idx="5826">
                  <c:v>-24.940999999999999</c:v>
                </c:pt>
                <c:pt idx="5827">
                  <c:v>-25.02</c:v>
                </c:pt>
                <c:pt idx="5828">
                  <c:v>-25.116</c:v>
                </c:pt>
                <c:pt idx="5829">
                  <c:v>-25.239000000000001</c:v>
                </c:pt>
                <c:pt idx="5830">
                  <c:v>-25.356999999999999</c:v>
                </c:pt>
                <c:pt idx="5831">
                  <c:v>-25.434000000000001</c:v>
                </c:pt>
                <c:pt idx="5832">
                  <c:v>-25.503</c:v>
                </c:pt>
                <c:pt idx="5833">
                  <c:v>-25.56</c:v>
                </c:pt>
                <c:pt idx="5834">
                  <c:v>-25.609000000000002</c:v>
                </c:pt>
                <c:pt idx="5835">
                  <c:v>-25.643999999999998</c:v>
                </c:pt>
                <c:pt idx="5836">
                  <c:v>-25.690999999999999</c:v>
                </c:pt>
                <c:pt idx="5837">
                  <c:v>-25.748999999999999</c:v>
                </c:pt>
                <c:pt idx="5838">
                  <c:v>-25.824000000000002</c:v>
                </c:pt>
                <c:pt idx="5839">
                  <c:v>-25.89</c:v>
                </c:pt>
                <c:pt idx="5840">
                  <c:v>-25.975999999999999</c:v>
                </c:pt>
                <c:pt idx="5841">
                  <c:v>-26.064</c:v>
                </c:pt>
                <c:pt idx="5842">
                  <c:v>-26.164000000000001</c:v>
                </c:pt>
                <c:pt idx="5843">
                  <c:v>-26.241</c:v>
                </c:pt>
                <c:pt idx="5844">
                  <c:v>-26.292999999999999</c:v>
                </c:pt>
                <c:pt idx="5845">
                  <c:v>-26.341000000000001</c:v>
                </c:pt>
                <c:pt idx="5846">
                  <c:v>-26.396000000000001</c:v>
                </c:pt>
                <c:pt idx="5847">
                  <c:v>-26.457999999999998</c:v>
                </c:pt>
                <c:pt idx="5848">
                  <c:v>-26.538</c:v>
                </c:pt>
                <c:pt idx="5849">
                  <c:v>-26.626000000000001</c:v>
                </c:pt>
                <c:pt idx="5850">
                  <c:v>-26.709</c:v>
                </c:pt>
                <c:pt idx="5851">
                  <c:v>-26.765999999999998</c:v>
                </c:pt>
                <c:pt idx="5852">
                  <c:v>-26.81</c:v>
                </c:pt>
                <c:pt idx="5853">
                  <c:v>-26.841000000000001</c:v>
                </c:pt>
                <c:pt idx="5854">
                  <c:v>-26.879000000000001</c:v>
                </c:pt>
                <c:pt idx="5855">
                  <c:v>-26.916</c:v>
                </c:pt>
                <c:pt idx="5856">
                  <c:v>-26.965</c:v>
                </c:pt>
                <c:pt idx="5857">
                  <c:v>-27.012</c:v>
                </c:pt>
                <c:pt idx="5858">
                  <c:v>-27.064</c:v>
                </c:pt>
                <c:pt idx="5859">
                  <c:v>-27.119</c:v>
                </c:pt>
                <c:pt idx="5860">
                  <c:v>-27.163</c:v>
                </c:pt>
                <c:pt idx="5861">
                  <c:v>-27.192</c:v>
                </c:pt>
                <c:pt idx="5862">
                  <c:v>-27.222000000000001</c:v>
                </c:pt>
                <c:pt idx="5863">
                  <c:v>-27.253</c:v>
                </c:pt>
                <c:pt idx="5864">
                  <c:v>-27.274999999999999</c:v>
                </c:pt>
                <c:pt idx="5865">
                  <c:v>-27.309000000000001</c:v>
                </c:pt>
                <c:pt idx="5866">
                  <c:v>-27.321999999999999</c:v>
                </c:pt>
                <c:pt idx="5867">
                  <c:v>-27.329000000000001</c:v>
                </c:pt>
                <c:pt idx="5868">
                  <c:v>-27.356999999999999</c:v>
                </c:pt>
                <c:pt idx="5869">
                  <c:v>-27.363</c:v>
                </c:pt>
                <c:pt idx="5870">
                  <c:v>-27.399000000000001</c:v>
                </c:pt>
                <c:pt idx="5871">
                  <c:v>-27.454000000000001</c:v>
                </c:pt>
                <c:pt idx="5872">
                  <c:v>-27.462</c:v>
                </c:pt>
                <c:pt idx="5873">
                  <c:v>-27.443999999999999</c:v>
                </c:pt>
                <c:pt idx="5874">
                  <c:v>-27.414000000000001</c:v>
                </c:pt>
                <c:pt idx="5875">
                  <c:v>-27.382999999999999</c:v>
                </c:pt>
                <c:pt idx="5876">
                  <c:v>-27.321000000000002</c:v>
                </c:pt>
                <c:pt idx="5877">
                  <c:v>-27.228999999999999</c:v>
                </c:pt>
                <c:pt idx="5878">
                  <c:v>-27.138000000000002</c:v>
                </c:pt>
                <c:pt idx="5879">
                  <c:v>-27.065000000000001</c:v>
                </c:pt>
                <c:pt idx="5880">
                  <c:v>-26.969000000000001</c:v>
                </c:pt>
                <c:pt idx="5881">
                  <c:v>-26.837</c:v>
                </c:pt>
                <c:pt idx="5882">
                  <c:v>-26.678999999999998</c:v>
                </c:pt>
                <c:pt idx="5883">
                  <c:v>-26.466999999999999</c:v>
                </c:pt>
                <c:pt idx="5884">
                  <c:v>-26.187000000000001</c:v>
                </c:pt>
                <c:pt idx="5885">
                  <c:v>-25.837</c:v>
                </c:pt>
                <c:pt idx="5886">
                  <c:v>-25.478000000000002</c:v>
                </c:pt>
                <c:pt idx="5887">
                  <c:v>-25.138999999999999</c:v>
                </c:pt>
                <c:pt idx="5888">
                  <c:v>-24.827999999999999</c:v>
                </c:pt>
                <c:pt idx="5889">
                  <c:v>-24.538</c:v>
                </c:pt>
                <c:pt idx="5890">
                  <c:v>-24.273</c:v>
                </c:pt>
                <c:pt idx="5891">
                  <c:v>-24.036000000000001</c:v>
                </c:pt>
                <c:pt idx="5892">
                  <c:v>-23.777999999999999</c:v>
                </c:pt>
                <c:pt idx="5893">
                  <c:v>-23.445</c:v>
                </c:pt>
                <c:pt idx="5894">
                  <c:v>-23.047000000000001</c:v>
                </c:pt>
                <c:pt idx="5895">
                  <c:v>-22.606999999999999</c:v>
                </c:pt>
                <c:pt idx="5896">
                  <c:v>-22.152000000000001</c:v>
                </c:pt>
                <c:pt idx="5897">
                  <c:v>-21.731000000000002</c:v>
                </c:pt>
                <c:pt idx="5898">
                  <c:v>-21.347999999999999</c:v>
                </c:pt>
                <c:pt idx="5899">
                  <c:v>-21.004000000000001</c:v>
                </c:pt>
                <c:pt idx="5900">
                  <c:v>-20.706</c:v>
                </c:pt>
                <c:pt idx="5901">
                  <c:v>-20.457999999999998</c:v>
                </c:pt>
                <c:pt idx="5902">
                  <c:v>-20.219000000000001</c:v>
                </c:pt>
                <c:pt idx="5903">
                  <c:v>-19.974</c:v>
                </c:pt>
                <c:pt idx="5904">
                  <c:v>-19.702999999999999</c:v>
                </c:pt>
                <c:pt idx="5905">
                  <c:v>-19.382000000000001</c:v>
                </c:pt>
                <c:pt idx="5906">
                  <c:v>-19.016999999999999</c:v>
                </c:pt>
                <c:pt idx="5907">
                  <c:v>-18.585999999999999</c:v>
                </c:pt>
                <c:pt idx="5908">
                  <c:v>-18.096</c:v>
                </c:pt>
                <c:pt idx="5909">
                  <c:v>-17.565000000000001</c:v>
                </c:pt>
                <c:pt idx="5910">
                  <c:v>-17.001999999999999</c:v>
                </c:pt>
                <c:pt idx="5911">
                  <c:v>-16.434000000000001</c:v>
                </c:pt>
                <c:pt idx="5912">
                  <c:v>-15.897</c:v>
                </c:pt>
                <c:pt idx="5913">
                  <c:v>-15.329000000000001</c:v>
                </c:pt>
                <c:pt idx="5914">
                  <c:v>-14.724</c:v>
                </c:pt>
                <c:pt idx="5915">
                  <c:v>-14.081</c:v>
                </c:pt>
                <c:pt idx="5916">
                  <c:v>-13.417999999999999</c:v>
                </c:pt>
                <c:pt idx="5917">
                  <c:v>-12.741</c:v>
                </c:pt>
                <c:pt idx="5918">
                  <c:v>-12.054</c:v>
                </c:pt>
                <c:pt idx="5919">
                  <c:v>-11.324</c:v>
                </c:pt>
                <c:pt idx="5920">
                  <c:v>-10.537000000000001</c:v>
                </c:pt>
                <c:pt idx="5921">
                  <c:v>-9.7186000000000003</c:v>
                </c:pt>
                <c:pt idx="5922">
                  <c:v>-8.9052000000000007</c:v>
                </c:pt>
                <c:pt idx="5923">
                  <c:v>-8.0991999999999997</c:v>
                </c:pt>
                <c:pt idx="5924">
                  <c:v>-7.3228</c:v>
                </c:pt>
                <c:pt idx="5925">
                  <c:v>-6.5324999999999998</c:v>
                </c:pt>
                <c:pt idx="5926">
                  <c:v>-5.7346000000000004</c:v>
                </c:pt>
                <c:pt idx="5927">
                  <c:v>-4.9501999999999997</c:v>
                </c:pt>
                <c:pt idx="5928">
                  <c:v>-4.1886999999999999</c:v>
                </c:pt>
                <c:pt idx="5929">
                  <c:v>-3.4411</c:v>
                </c:pt>
                <c:pt idx="5930">
                  <c:v>-2.7416999999999998</c:v>
                </c:pt>
                <c:pt idx="5931">
                  <c:v>-2.0587</c:v>
                </c:pt>
                <c:pt idx="5932">
                  <c:v>-1.4120999999999999</c:v>
                </c:pt>
                <c:pt idx="5933">
                  <c:v>-0.81835999999999998</c:v>
                </c:pt>
                <c:pt idx="5934">
                  <c:v>-0.25309999999999999</c:v>
                </c:pt>
                <c:pt idx="5935">
                  <c:v>0.26415</c:v>
                </c:pt>
                <c:pt idx="5936">
                  <c:v>0.76180999999999999</c:v>
                </c:pt>
                <c:pt idx="5937">
                  <c:v>1.1934</c:v>
                </c:pt>
                <c:pt idx="5938">
                  <c:v>1.5418000000000001</c:v>
                </c:pt>
                <c:pt idx="5939">
                  <c:v>1.9121999999999999</c:v>
                </c:pt>
                <c:pt idx="5940">
                  <c:v>2.2595999999999998</c:v>
                </c:pt>
                <c:pt idx="5941">
                  <c:v>2.5813000000000001</c:v>
                </c:pt>
                <c:pt idx="5942">
                  <c:v>2.9115000000000002</c:v>
                </c:pt>
                <c:pt idx="5943">
                  <c:v>3.2027999999999999</c:v>
                </c:pt>
                <c:pt idx="5944">
                  <c:v>3.5044</c:v>
                </c:pt>
                <c:pt idx="5945">
                  <c:v>3.8306</c:v>
                </c:pt>
                <c:pt idx="5946">
                  <c:v>4.1380999999999997</c:v>
                </c:pt>
                <c:pt idx="5947">
                  <c:v>4.4436999999999998</c:v>
                </c:pt>
                <c:pt idx="5948">
                  <c:v>4.7736000000000001</c:v>
                </c:pt>
                <c:pt idx="5949">
                  <c:v>5.1346999999999996</c:v>
                </c:pt>
                <c:pt idx="5950">
                  <c:v>5.5301999999999998</c:v>
                </c:pt>
                <c:pt idx="5951">
                  <c:v>5.9035000000000002</c:v>
                </c:pt>
                <c:pt idx="5952">
                  <c:v>6.2586000000000004</c:v>
                </c:pt>
                <c:pt idx="5953">
                  <c:v>6.5986000000000002</c:v>
                </c:pt>
                <c:pt idx="5954">
                  <c:v>6.8822999999999999</c:v>
                </c:pt>
                <c:pt idx="5955">
                  <c:v>7.1153000000000004</c:v>
                </c:pt>
                <c:pt idx="5956">
                  <c:v>7.2922000000000002</c:v>
                </c:pt>
                <c:pt idx="5957">
                  <c:v>7.4124999999999996</c:v>
                </c:pt>
                <c:pt idx="5958">
                  <c:v>7.5103</c:v>
                </c:pt>
                <c:pt idx="5959">
                  <c:v>7.6052999999999997</c:v>
                </c:pt>
                <c:pt idx="5960">
                  <c:v>7.7047999999999996</c:v>
                </c:pt>
                <c:pt idx="5961">
                  <c:v>7.8262999999999998</c:v>
                </c:pt>
                <c:pt idx="5962">
                  <c:v>7.9863999999999997</c:v>
                </c:pt>
                <c:pt idx="5963">
                  <c:v>8.1980000000000004</c:v>
                </c:pt>
                <c:pt idx="5964">
                  <c:v>8.4168000000000003</c:v>
                </c:pt>
                <c:pt idx="5965">
                  <c:v>8.6339000000000006</c:v>
                </c:pt>
                <c:pt idx="5966">
                  <c:v>8.8590999999999998</c:v>
                </c:pt>
                <c:pt idx="5967">
                  <c:v>9.0542999999999996</c:v>
                </c:pt>
                <c:pt idx="5968">
                  <c:v>9.2592999999999996</c:v>
                </c:pt>
                <c:pt idx="5969">
                  <c:v>9.4530999999999992</c:v>
                </c:pt>
                <c:pt idx="5970">
                  <c:v>9.6367999999999991</c:v>
                </c:pt>
                <c:pt idx="5971">
                  <c:v>9.8203999999999994</c:v>
                </c:pt>
                <c:pt idx="5972">
                  <c:v>9.9983000000000004</c:v>
                </c:pt>
                <c:pt idx="5973">
                  <c:v>10.183999999999999</c:v>
                </c:pt>
                <c:pt idx="5974">
                  <c:v>10.371</c:v>
                </c:pt>
                <c:pt idx="5975">
                  <c:v>10.553000000000001</c:v>
                </c:pt>
                <c:pt idx="5976">
                  <c:v>10.737</c:v>
                </c:pt>
                <c:pt idx="5977">
                  <c:v>10.938000000000001</c:v>
                </c:pt>
                <c:pt idx="5978">
                  <c:v>11.14</c:v>
                </c:pt>
                <c:pt idx="5979">
                  <c:v>11.337999999999999</c:v>
                </c:pt>
                <c:pt idx="5980">
                  <c:v>11.555</c:v>
                </c:pt>
                <c:pt idx="5981">
                  <c:v>11.797000000000001</c:v>
                </c:pt>
                <c:pt idx="5982">
                  <c:v>12.007999999999999</c:v>
                </c:pt>
                <c:pt idx="5983">
                  <c:v>12.196</c:v>
                </c:pt>
                <c:pt idx="5984">
                  <c:v>12.403</c:v>
                </c:pt>
                <c:pt idx="5985">
                  <c:v>12.605</c:v>
                </c:pt>
                <c:pt idx="5986">
                  <c:v>12.769</c:v>
                </c:pt>
                <c:pt idx="5987">
                  <c:v>12.916</c:v>
                </c:pt>
                <c:pt idx="5988">
                  <c:v>13.051</c:v>
                </c:pt>
                <c:pt idx="5989">
                  <c:v>13.202</c:v>
                </c:pt>
                <c:pt idx="5990">
                  <c:v>13.349</c:v>
                </c:pt>
                <c:pt idx="5991">
                  <c:v>13.472</c:v>
                </c:pt>
                <c:pt idx="5992">
                  <c:v>13.571</c:v>
                </c:pt>
                <c:pt idx="5993">
                  <c:v>13.672000000000001</c:v>
                </c:pt>
                <c:pt idx="5994">
                  <c:v>13.782</c:v>
                </c:pt>
                <c:pt idx="5995">
                  <c:v>13.914999999999999</c:v>
                </c:pt>
                <c:pt idx="5996">
                  <c:v>14.051</c:v>
                </c:pt>
                <c:pt idx="5997">
                  <c:v>14.179</c:v>
                </c:pt>
                <c:pt idx="5998">
                  <c:v>14.304</c:v>
                </c:pt>
                <c:pt idx="5999">
                  <c:v>14.422000000000001</c:v>
                </c:pt>
                <c:pt idx="6000">
                  <c:v>14.536</c:v>
                </c:pt>
                <c:pt idx="6001">
                  <c:v>14.661</c:v>
                </c:pt>
                <c:pt idx="6002">
                  <c:v>14.787000000000001</c:v>
                </c:pt>
                <c:pt idx="6003">
                  <c:v>14.901</c:v>
                </c:pt>
                <c:pt idx="6004">
                  <c:v>15.025</c:v>
                </c:pt>
                <c:pt idx="6005">
                  <c:v>15.154</c:v>
                </c:pt>
                <c:pt idx="6006">
                  <c:v>15.286</c:v>
                </c:pt>
                <c:pt idx="6007">
                  <c:v>15.411</c:v>
                </c:pt>
                <c:pt idx="6008">
                  <c:v>15.52</c:v>
                </c:pt>
                <c:pt idx="6009">
                  <c:v>15.614000000000001</c:v>
                </c:pt>
                <c:pt idx="6010">
                  <c:v>15.689</c:v>
                </c:pt>
                <c:pt idx="6011">
                  <c:v>15.75</c:v>
                </c:pt>
                <c:pt idx="6012">
                  <c:v>15.8</c:v>
                </c:pt>
                <c:pt idx="6013">
                  <c:v>15.859</c:v>
                </c:pt>
                <c:pt idx="6014">
                  <c:v>15.914999999999999</c:v>
                </c:pt>
                <c:pt idx="6015">
                  <c:v>15.987</c:v>
                </c:pt>
                <c:pt idx="6016">
                  <c:v>16.062999999999999</c:v>
                </c:pt>
                <c:pt idx="6017">
                  <c:v>16.126000000000001</c:v>
                </c:pt>
                <c:pt idx="6018">
                  <c:v>16.202999999999999</c:v>
                </c:pt>
                <c:pt idx="6019">
                  <c:v>16.259</c:v>
                </c:pt>
                <c:pt idx="6020">
                  <c:v>16.312999999999999</c:v>
                </c:pt>
                <c:pt idx="6021">
                  <c:v>16.382999999999999</c:v>
                </c:pt>
                <c:pt idx="6022">
                  <c:v>16.457999999999998</c:v>
                </c:pt>
                <c:pt idx="6023">
                  <c:v>16.509</c:v>
                </c:pt>
                <c:pt idx="6024">
                  <c:v>16.552</c:v>
                </c:pt>
                <c:pt idx="6025">
                  <c:v>16.608000000000001</c:v>
                </c:pt>
                <c:pt idx="6026">
                  <c:v>16.649000000000001</c:v>
                </c:pt>
                <c:pt idx="6027">
                  <c:v>16.684000000000001</c:v>
                </c:pt>
                <c:pt idx="6028">
                  <c:v>16.707000000000001</c:v>
                </c:pt>
                <c:pt idx="6029">
                  <c:v>16.734999999999999</c:v>
                </c:pt>
                <c:pt idx="6030">
                  <c:v>16.745999999999999</c:v>
                </c:pt>
                <c:pt idx="6031">
                  <c:v>16.773</c:v>
                </c:pt>
                <c:pt idx="6032">
                  <c:v>16.802</c:v>
                </c:pt>
                <c:pt idx="6033">
                  <c:v>16.850000000000001</c:v>
                </c:pt>
                <c:pt idx="6034">
                  <c:v>16.895</c:v>
                </c:pt>
                <c:pt idx="6035">
                  <c:v>16.945</c:v>
                </c:pt>
                <c:pt idx="6036">
                  <c:v>16.994</c:v>
                </c:pt>
                <c:pt idx="6037">
                  <c:v>17.029</c:v>
                </c:pt>
                <c:pt idx="6038">
                  <c:v>17.071000000000002</c:v>
                </c:pt>
                <c:pt idx="6039">
                  <c:v>17.143999999999998</c:v>
                </c:pt>
                <c:pt idx="6040">
                  <c:v>17.221</c:v>
                </c:pt>
                <c:pt idx="6041">
                  <c:v>17.306000000000001</c:v>
                </c:pt>
                <c:pt idx="6042">
                  <c:v>17.385000000000002</c:v>
                </c:pt>
                <c:pt idx="6043">
                  <c:v>17.457999999999998</c:v>
                </c:pt>
                <c:pt idx="6044">
                  <c:v>17.5</c:v>
                </c:pt>
                <c:pt idx="6045">
                  <c:v>17.545999999999999</c:v>
                </c:pt>
                <c:pt idx="6046">
                  <c:v>17.585999999999999</c:v>
                </c:pt>
                <c:pt idx="6047">
                  <c:v>17.593</c:v>
                </c:pt>
                <c:pt idx="6048">
                  <c:v>17.577000000000002</c:v>
                </c:pt>
                <c:pt idx="6049">
                  <c:v>17.565999999999999</c:v>
                </c:pt>
                <c:pt idx="6050">
                  <c:v>17.555</c:v>
                </c:pt>
                <c:pt idx="6051">
                  <c:v>17.553000000000001</c:v>
                </c:pt>
                <c:pt idx="6052">
                  <c:v>17.571000000000002</c:v>
                </c:pt>
                <c:pt idx="6053">
                  <c:v>17.606999999999999</c:v>
                </c:pt>
                <c:pt idx="6054">
                  <c:v>17.628</c:v>
                </c:pt>
                <c:pt idx="6055">
                  <c:v>17.613</c:v>
                </c:pt>
                <c:pt idx="6056">
                  <c:v>17.588999999999999</c:v>
                </c:pt>
                <c:pt idx="6057">
                  <c:v>17.587</c:v>
                </c:pt>
                <c:pt idx="6058">
                  <c:v>17.608000000000001</c:v>
                </c:pt>
                <c:pt idx="6059">
                  <c:v>17.616</c:v>
                </c:pt>
                <c:pt idx="6060">
                  <c:v>17.588999999999999</c:v>
                </c:pt>
                <c:pt idx="6061">
                  <c:v>17.542999999999999</c:v>
                </c:pt>
                <c:pt idx="6062">
                  <c:v>17.486000000000001</c:v>
                </c:pt>
                <c:pt idx="6063">
                  <c:v>17.422000000000001</c:v>
                </c:pt>
                <c:pt idx="6064">
                  <c:v>17.36</c:v>
                </c:pt>
                <c:pt idx="6065">
                  <c:v>17.297000000000001</c:v>
                </c:pt>
                <c:pt idx="6066">
                  <c:v>17.207999999999998</c:v>
                </c:pt>
                <c:pt idx="6067">
                  <c:v>17.117000000000001</c:v>
                </c:pt>
                <c:pt idx="6068">
                  <c:v>16.998999999999999</c:v>
                </c:pt>
                <c:pt idx="6069">
                  <c:v>16.849</c:v>
                </c:pt>
                <c:pt idx="6070">
                  <c:v>16.693999999999999</c:v>
                </c:pt>
                <c:pt idx="6071">
                  <c:v>16.52</c:v>
                </c:pt>
                <c:pt idx="6072">
                  <c:v>16.331</c:v>
                </c:pt>
                <c:pt idx="6073">
                  <c:v>16.11</c:v>
                </c:pt>
                <c:pt idx="6074">
                  <c:v>15.83</c:v>
                </c:pt>
                <c:pt idx="6075">
                  <c:v>15.536</c:v>
                </c:pt>
                <c:pt idx="6076">
                  <c:v>15.231</c:v>
                </c:pt>
                <c:pt idx="6077">
                  <c:v>14.907</c:v>
                </c:pt>
                <c:pt idx="6078">
                  <c:v>14.599</c:v>
                </c:pt>
                <c:pt idx="6079">
                  <c:v>14.298999999999999</c:v>
                </c:pt>
                <c:pt idx="6080">
                  <c:v>14.01</c:v>
                </c:pt>
                <c:pt idx="6081">
                  <c:v>13.692</c:v>
                </c:pt>
                <c:pt idx="6082">
                  <c:v>13.347</c:v>
                </c:pt>
                <c:pt idx="6083">
                  <c:v>13.01</c:v>
                </c:pt>
                <c:pt idx="6084">
                  <c:v>12.723000000000001</c:v>
                </c:pt>
                <c:pt idx="6085">
                  <c:v>12.429</c:v>
                </c:pt>
                <c:pt idx="6086">
                  <c:v>12.106</c:v>
                </c:pt>
                <c:pt idx="6087">
                  <c:v>11.795999999999999</c:v>
                </c:pt>
                <c:pt idx="6088">
                  <c:v>11.454000000000001</c:v>
                </c:pt>
                <c:pt idx="6089">
                  <c:v>11.106</c:v>
                </c:pt>
                <c:pt idx="6090">
                  <c:v>10.743</c:v>
                </c:pt>
                <c:pt idx="6091">
                  <c:v>10.326000000000001</c:v>
                </c:pt>
                <c:pt idx="6092">
                  <c:v>9.9298000000000002</c:v>
                </c:pt>
                <c:pt idx="6093">
                  <c:v>9.5791000000000004</c:v>
                </c:pt>
                <c:pt idx="6094">
                  <c:v>9.2416999999999998</c:v>
                </c:pt>
                <c:pt idx="6095">
                  <c:v>8.9184999999999999</c:v>
                </c:pt>
                <c:pt idx="6096">
                  <c:v>8.6682000000000006</c:v>
                </c:pt>
                <c:pt idx="6097">
                  <c:v>8.4183000000000003</c:v>
                </c:pt>
                <c:pt idx="6098">
                  <c:v>8.1934000000000005</c:v>
                </c:pt>
                <c:pt idx="6099">
                  <c:v>7.9592999999999998</c:v>
                </c:pt>
                <c:pt idx="6100">
                  <c:v>7.6932</c:v>
                </c:pt>
                <c:pt idx="6101">
                  <c:v>7.4330999999999996</c:v>
                </c:pt>
                <c:pt idx="6102">
                  <c:v>7.1253000000000002</c:v>
                </c:pt>
                <c:pt idx="6103">
                  <c:v>6.82</c:v>
                </c:pt>
                <c:pt idx="6104">
                  <c:v>6.4930000000000003</c:v>
                </c:pt>
                <c:pt idx="6105">
                  <c:v>6.1567999999999996</c:v>
                </c:pt>
                <c:pt idx="6106">
                  <c:v>5.7912999999999997</c:v>
                </c:pt>
                <c:pt idx="6107">
                  <c:v>5.3590999999999998</c:v>
                </c:pt>
                <c:pt idx="6108">
                  <c:v>4.9443000000000001</c:v>
                </c:pt>
                <c:pt idx="6109">
                  <c:v>4.5536000000000003</c:v>
                </c:pt>
                <c:pt idx="6110">
                  <c:v>4.1962000000000002</c:v>
                </c:pt>
                <c:pt idx="6111">
                  <c:v>3.8174999999999999</c:v>
                </c:pt>
                <c:pt idx="6112">
                  <c:v>3.3936999999999999</c:v>
                </c:pt>
                <c:pt idx="6113">
                  <c:v>2.9832999999999998</c:v>
                </c:pt>
                <c:pt idx="6114">
                  <c:v>2.6023999999999998</c:v>
                </c:pt>
                <c:pt idx="6115">
                  <c:v>2.194</c:v>
                </c:pt>
                <c:pt idx="6116">
                  <c:v>1.7904</c:v>
                </c:pt>
                <c:pt idx="6117">
                  <c:v>1.3615999999999999</c:v>
                </c:pt>
                <c:pt idx="6118">
                  <c:v>0.88834000000000002</c:v>
                </c:pt>
                <c:pt idx="6119">
                  <c:v>0.3926</c:v>
                </c:pt>
                <c:pt idx="6120">
                  <c:v>-0.1072</c:v>
                </c:pt>
                <c:pt idx="6121">
                  <c:v>-0.61199000000000003</c:v>
                </c:pt>
                <c:pt idx="6122">
                  <c:v>-1.1617999999999999</c:v>
                </c:pt>
                <c:pt idx="6123">
                  <c:v>-1.7513000000000001</c:v>
                </c:pt>
                <c:pt idx="6124">
                  <c:v>-2.3618999999999999</c:v>
                </c:pt>
                <c:pt idx="6125">
                  <c:v>-2.9603000000000002</c:v>
                </c:pt>
                <c:pt idx="6126">
                  <c:v>-3.5722</c:v>
                </c:pt>
                <c:pt idx="6127">
                  <c:v>-4.2356999999999996</c:v>
                </c:pt>
                <c:pt idx="6128">
                  <c:v>-4.9416000000000002</c:v>
                </c:pt>
                <c:pt idx="6129">
                  <c:v>-5.6451000000000002</c:v>
                </c:pt>
                <c:pt idx="6130">
                  <c:v>-6.3417000000000003</c:v>
                </c:pt>
                <c:pt idx="6131">
                  <c:v>-7.0716999999999999</c:v>
                </c:pt>
                <c:pt idx="6132">
                  <c:v>-7.8007999999999997</c:v>
                </c:pt>
                <c:pt idx="6133">
                  <c:v>-8.5059000000000005</c:v>
                </c:pt>
                <c:pt idx="6134">
                  <c:v>-9.2055000000000007</c:v>
                </c:pt>
                <c:pt idx="6135">
                  <c:v>-9.9265000000000008</c:v>
                </c:pt>
                <c:pt idx="6136">
                  <c:v>-10.673999999999999</c:v>
                </c:pt>
                <c:pt idx="6137">
                  <c:v>-11.425000000000001</c:v>
                </c:pt>
                <c:pt idx="6138">
                  <c:v>-12.131</c:v>
                </c:pt>
                <c:pt idx="6139">
                  <c:v>-12.771000000000001</c:v>
                </c:pt>
                <c:pt idx="6140">
                  <c:v>-13.362</c:v>
                </c:pt>
                <c:pt idx="6141">
                  <c:v>-13.885</c:v>
                </c:pt>
                <c:pt idx="6142">
                  <c:v>-14.334</c:v>
                </c:pt>
                <c:pt idx="6143">
                  <c:v>-14.704000000000001</c:v>
                </c:pt>
                <c:pt idx="6144">
                  <c:v>-15.013999999999999</c:v>
                </c:pt>
                <c:pt idx="6145">
                  <c:v>-15.249000000000001</c:v>
                </c:pt>
                <c:pt idx="6146">
                  <c:v>-15.4</c:v>
                </c:pt>
                <c:pt idx="6147">
                  <c:v>-15.497999999999999</c:v>
                </c:pt>
                <c:pt idx="6148">
                  <c:v>-15.6</c:v>
                </c:pt>
                <c:pt idx="6149">
                  <c:v>-15.689</c:v>
                </c:pt>
                <c:pt idx="6150">
                  <c:v>-15.781000000000001</c:v>
                </c:pt>
                <c:pt idx="6151">
                  <c:v>-15.914999999999999</c:v>
                </c:pt>
                <c:pt idx="6152">
                  <c:v>-16.094999999999999</c:v>
                </c:pt>
                <c:pt idx="6153">
                  <c:v>-16.297999999999998</c:v>
                </c:pt>
                <c:pt idx="6154">
                  <c:v>-16.533999999999999</c:v>
                </c:pt>
                <c:pt idx="6155">
                  <c:v>-16.777000000000001</c:v>
                </c:pt>
                <c:pt idx="6156">
                  <c:v>-17.009</c:v>
                </c:pt>
                <c:pt idx="6157">
                  <c:v>-17.239000000000001</c:v>
                </c:pt>
                <c:pt idx="6158">
                  <c:v>-17.463000000000001</c:v>
                </c:pt>
                <c:pt idx="6159">
                  <c:v>-17.649000000000001</c:v>
                </c:pt>
                <c:pt idx="6160">
                  <c:v>-17.829000000000001</c:v>
                </c:pt>
                <c:pt idx="6161">
                  <c:v>-18.032</c:v>
                </c:pt>
                <c:pt idx="6162">
                  <c:v>-18.283000000000001</c:v>
                </c:pt>
                <c:pt idx="6163">
                  <c:v>-18.516999999999999</c:v>
                </c:pt>
                <c:pt idx="6164">
                  <c:v>-18.715</c:v>
                </c:pt>
                <c:pt idx="6165">
                  <c:v>-18.89</c:v>
                </c:pt>
                <c:pt idx="6166">
                  <c:v>-19.056999999999999</c:v>
                </c:pt>
                <c:pt idx="6167">
                  <c:v>-19.213999999999999</c:v>
                </c:pt>
                <c:pt idx="6168">
                  <c:v>-19.343</c:v>
                </c:pt>
                <c:pt idx="6169">
                  <c:v>-19.472000000000001</c:v>
                </c:pt>
                <c:pt idx="6170">
                  <c:v>-19.623999999999999</c:v>
                </c:pt>
                <c:pt idx="6171">
                  <c:v>-19.782</c:v>
                </c:pt>
                <c:pt idx="6172">
                  <c:v>-19.937000000000001</c:v>
                </c:pt>
                <c:pt idx="6173">
                  <c:v>-20.088000000000001</c:v>
                </c:pt>
                <c:pt idx="6174">
                  <c:v>-20.225999999999999</c:v>
                </c:pt>
                <c:pt idx="6175">
                  <c:v>-20.350999999999999</c:v>
                </c:pt>
                <c:pt idx="6176">
                  <c:v>-20.463999999999999</c:v>
                </c:pt>
                <c:pt idx="6177">
                  <c:v>-20.565000000000001</c:v>
                </c:pt>
                <c:pt idx="6178">
                  <c:v>-20.695</c:v>
                </c:pt>
                <c:pt idx="6179">
                  <c:v>-20.837</c:v>
                </c:pt>
                <c:pt idx="6180">
                  <c:v>-20.971</c:v>
                </c:pt>
                <c:pt idx="6181">
                  <c:v>-21.108000000000001</c:v>
                </c:pt>
                <c:pt idx="6182">
                  <c:v>-21.24</c:v>
                </c:pt>
                <c:pt idx="6183">
                  <c:v>-21.373999999999999</c:v>
                </c:pt>
                <c:pt idx="6184">
                  <c:v>-21.503</c:v>
                </c:pt>
                <c:pt idx="6185">
                  <c:v>-21.634</c:v>
                </c:pt>
                <c:pt idx="6186">
                  <c:v>-21.74</c:v>
                </c:pt>
                <c:pt idx="6187">
                  <c:v>-21.843</c:v>
                </c:pt>
                <c:pt idx="6188">
                  <c:v>-21.966000000000001</c:v>
                </c:pt>
                <c:pt idx="6189">
                  <c:v>-22.082999999999998</c:v>
                </c:pt>
                <c:pt idx="6190">
                  <c:v>-22.202000000000002</c:v>
                </c:pt>
                <c:pt idx="6191">
                  <c:v>-22.315000000000001</c:v>
                </c:pt>
                <c:pt idx="6192">
                  <c:v>-22.422000000000001</c:v>
                </c:pt>
                <c:pt idx="6193">
                  <c:v>-22.527000000000001</c:v>
                </c:pt>
                <c:pt idx="6194">
                  <c:v>-22.638000000000002</c:v>
                </c:pt>
                <c:pt idx="6195">
                  <c:v>-22.754999999999999</c:v>
                </c:pt>
                <c:pt idx="6196">
                  <c:v>-22.869</c:v>
                </c:pt>
                <c:pt idx="6197">
                  <c:v>-22.981999999999999</c:v>
                </c:pt>
                <c:pt idx="6198">
                  <c:v>-23.058</c:v>
                </c:pt>
                <c:pt idx="6199">
                  <c:v>-23.114000000000001</c:v>
                </c:pt>
                <c:pt idx="6200">
                  <c:v>-23.170999999999999</c:v>
                </c:pt>
                <c:pt idx="6201">
                  <c:v>-23.215</c:v>
                </c:pt>
                <c:pt idx="6202">
                  <c:v>-23.259</c:v>
                </c:pt>
                <c:pt idx="6203">
                  <c:v>-23.324000000000002</c:v>
                </c:pt>
                <c:pt idx="6204">
                  <c:v>-23.4</c:v>
                </c:pt>
                <c:pt idx="6205">
                  <c:v>-23.477</c:v>
                </c:pt>
                <c:pt idx="6206">
                  <c:v>-23.555</c:v>
                </c:pt>
                <c:pt idx="6207">
                  <c:v>-23.620999999999999</c:v>
                </c:pt>
                <c:pt idx="6208">
                  <c:v>-23.675999999999998</c:v>
                </c:pt>
                <c:pt idx="6209">
                  <c:v>-23.734999999999999</c:v>
                </c:pt>
                <c:pt idx="6210">
                  <c:v>-23.789000000000001</c:v>
                </c:pt>
                <c:pt idx="6211">
                  <c:v>-23.861999999999998</c:v>
                </c:pt>
                <c:pt idx="6212">
                  <c:v>-23.917000000000002</c:v>
                </c:pt>
                <c:pt idx="6213">
                  <c:v>-23.954999999999998</c:v>
                </c:pt>
                <c:pt idx="6214">
                  <c:v>-23.986999999999998</c:v>
                </c:pt>
                <c:pt idx="6215">
                  <c:v>-24.024999999999999</c:v>
                </c:pt>
                <c:pt idx="6216">
                  <c:v>-24.061</c:v>
                </c:pt>
                <c:pt idx="6217">
                  <c:v>-24.111999999999998</c:v>
                </c:pt>
                <c:pt idx="6218">
                  <c:v>-24.149000000000001</c:v>
                </c:pt>
                <c:pt idx="6219">
                  <c:v>-24.213999999999999</c:v>
                </c:pt>
                <c:pt idx="6220">
                  <c:v>-24.286000000000001</c:v>
                </c:pt>
                <c:pt idx="6221">
                  <c:v>-24.332000000000001</c:v>
                </c:pt>
                <c:pt idx="6222">
                  <c:v>-24.373999999999999</c:v>
                </c:pt>
                <c:pt idx="6223">
                  <c:v>-24.416</c:v>
                </c:pt>
                <c:pt idx="6224">
                  <c:v>-24.454999999999998</c:v>
                </c:pt>
                <c:pt idx="6225">
                  <c:v>-24.495999999999999</c:v>
                </c:pt>
                <c:pt idx="6226">
                  <c:v>-24.536000000000001</c:v>
                </c:pt>
                <c:pt idx="6227">
                  <c:v>-24.568000000000001</c:v>
                </c:pt>
                <c:pt idx="6228">
                  <c:v>-24.606000000000002</c:v>
                </c:pt>
                <c:pt idx="6229">
                  <c:v>-24.664999999999999</c:v>
                </c:pt>
                <c:pt idx="6230">
                  <c:v>-24.715</c:v>
                </c:pt>
                <c:pt idx="6231">
                  <c:v>-24.777999999999999</c:v>
                </c:pt>
                <c:pt idx="6232">
                  <c:v>-24.843</c:v>
                </c:pt>
                <c:pt idx="6233">
                  <c:v>-24.896999999999998</c:v>
                </c:pt>
                <c:pt idx="6234">
                  <c:v>-24.928999999999998</c:v>
                </c:pt>
                <c:pt idx="6235">
                  <c:v>-24.957000000000001</c:v>
                </c:pt>
                <c:pt idx="6236">
                  <c:v>-25.007000000000001</c:v>
                </c:pt>
                <c:pt idx="6237">
                  <c:v>-25.06</c:v>
                </c:pt>
                <c:pt idx="6238">
                  <c:v>-25.102</c:v>
                </c:pt>
                <c:pt idx="6239">
                  <c:v>-25.108000000000001</c:v>
                </c:pt>
                <c:pt idx="6240">
                  <c:v>-25.134</c:v>
                </c:pt>
                <c:pt idx="6241">
                  <c:v>-25.187999999999999</c:v>
                </c:pt>
                <c:pt idx="6242">
                  <c:v>-25.259</c:v>
                </c:pt>
                <c:pt idx="6243">
                  <c:v>-25.332000000000001</c:v>
                </c:pt>
                <c:pt idx="6244">
                  <c:v>-25.395</c:v>
                </c:pt>
                <c:pt idx="6245">
                  <c:v>-25.448</c:v>
                </c:pt>
                <c:pt idx="6246">
                  <c:v>-25.486000000000001</c:v>
                </c:pt>
                <c:pt idx="6247">
                  <c:v>-25.53</c:v>
                </c:pt>
                <c:pt idx="6248">
                  <c:v>-25.579000000000001</c:v>
                </c:pt>
                <c:pt idx="6249">
                  <c:v>-25.643000000000001</c:v>
                </c:pt>
                <c:pt idx="6250">
                  <c:v>-25.690999999999999</c:v>
                </c:pt>
                <c:pt idx="6251">
                  <c:v>-25.736999999999998</c:v>
                </c:pt>
                <c:pt idx="6252">
                  <c:v>-25.757999999999999</c:v>
                </c:pt>
                <c:pt idx="6253">
                  <c:v>-25.753</c:v>
                </c:pt>
                <c:pt idx="6254">
                  <c:v>-25.747</c:v>
                </c:pt>
                <c:pt idx="6255">
                  <c:v>-25.745999999999999</c:v>
                </c:pt>
                <c:pt idx="6256">
                  <c:v>-25.756</c:v>
                </c:pt>
                <c:pt idx="6257">
                  <c:v>-25.81</c:v>
                </c:pt>
                <c:pt idx="6258">
                  <c:v>-25.841000000000001</c:v>
                </c:pt>
                <c:pt idx="6259">
                  <c:v>-25.873999999999999</c:v>
                </c:pt>
                <c:pt idx="6260">
                  <c:v>-25.891999999999999</c:v>
                </c:pt>
                <c:pt idx="6261">
                  <c:v>-25.87</c:v>
                </c:pt>
                <c:pt idx="6262">
                  <c:v>-25.847999999999999</c:v>
                </c:pt>
                <c:pt idx="6263">
                  <c:v>-25.841999999999999</c:v>
                </c:pt>
                <c:pt idx="6264">
                  <c:v>-25.867000000000001</c:v>
                </c:pt>
                <c:pt idx="6265">
                  <c:v>-25.902999999999999</c:v>
                </c:pt>
                <c:pt idx="6266">
                  <c:v>-25.919</c:v>
                </c:pt>
                <c:pt idx="6267">
                  <c:v>-25.940999999999999</c:v>
                </c:pt>
                <c:pt idx="6268">
                  <c:v>-25.971</c:v>
                </c:pt>
                <c:pt idx="6269">
                  <c:v>-25.952000000000002</c:v>
                </c:pt>
                <c:pt idx="6270">
                  <c:v>-25.875</c:v>
                </c:pt>
                <c:pt idx="6271">
                  <c:v>-25.774000000000001</c:v>
                </c:pt>
                <c:pt idx="6272">
                  <c:v>-25.672999999999998</c:v>
                </c:pt>
                <c:pt idx="6273">
                  <c:v>-25.597999999999999</c:v>
                </c:pt>
                <c:pt idx="6274">
                  <c:v>-25.536999999999999</c:v>
                </c:pt>
                <c:pt idx="6275">
                  <c:v>-25.454999999999998</c:v>
                </c:pt>
                <c:pt idx="6276">
                  <c:v>-25.33</c:v>
                </c:pt>
                <c:pt idx="6277">
                  <c:v>-25.164999999999999</c:v>
                </c:pt>
                <c:pt idx="6278">
                  <c:v>-24.957999999999998</c:v>
                </c:pt>
                <c:pt idx="6279">
                  <c:v>-24.713000000000001</c:v>
                </c:pt>
                <c:pt idx="6280">
                  <c:v>-24.44</c:v>
                </c:pt>
                <c:pt idx="6281">
                  <c:v>-24.148</c:v>
                </c:pt>
                <c:pt idx="6282">
                  <c:v>-23.864999999999998</c:v>
                </c:pt>
                <c:pt idx="6283">
                  <c:v>-23.585999999999999</c:v>
                </c:pt>
                <c:pt idx="6284">
                  <c:v>-23.285</c:v>
                </c:pt>
                <c:pt idx="6285">
                  <c:v>-22.978999999999999</c:v>
                </c:pt>
                <c:pt idx="6286">
                  <c:v>-22.658999999999999</c:v>
                </c:pt>
                <c:pt idx="6287">
                  <c:v>-22.308</c:v>
                </c:pt>
                <c:pt idx="6288">
                  <c:v>-21.984000000000002</c:v>
                </c:pt>
                <c:pt idx="6289">
                  <c:v>-21.637</c:v>
                </c:pt>
                <c:pt idx="6290">
                  <c:v>-21.285</c:v>
                </c:pt>
                <c:pt idx="6291">
                  <c:v>-20.954999999999998</c:v>
                </c:pt>
                <c:pt idx="6292">
                  <c:v>-20.605</c:v>
                </c:pt>
                <c:pt idx="6293">
                  <c:v>-20.245999999999999</c:v>
                </c:pt>
                <c:pt idx="6294">
                  <c:v>-19.911000000000001</c:v>
                </c:pt>
                <c:pt idx="6295">
                  <c:v>-19.585000000000001</c:v>
                </c:pt>
                <c:pt idx="6296">
                  <c:v>-19.251999999999999</c:v>
                </c:pt>
                <c:pt idx="6297">
                  <c:v>-18.899999999999999</c:v>
                </c:pt>
                <c:pt idx="6298">
                  <c:v>-18.542000000000002</c:v>
                </c:pt>
                <c:pt idx="6299">
                  <c:v>-18.175000000000001</c:v>
                </c:pt>
                <c:pt idx="6300">
                  <c:v>-17.814</c:v>
                </c:pt>
                <c:pt idx="6301">
                  <c:v>-17.41</c:v>
                </c:pt>
                <c:pt idx="6302">
                  <c:v>-17.001999999999999</c:v>
                </c:pt>
                <c:pt idx="6303">
                  <c:v>-16.645</c:v>
                </c:pt>
                <c:pt idx="6304">
                  <c:v>-16.324000000000002</c:v>
                </c:pt>
                <c:pt idx="6305">
                  <c:v>-16.015000000000001</c:v>
                </c:pt>
                <c:pt idx="6306">
                  <c:v>-15.692</c:v>
                </c:pt>
                <c:pt idx="6307">
                  <c:v>-15.39</c:v>
                </c:pt>
                <c:pt idx="6308">
                  <c:v>-15.114000000000001</c:v>
                </c:pt>
                <c:pt idx="6309">
                  <c:v>-14.794</c:v>
                </c:pt>
                <c:pt idx="6310">
                  <c:v>-14.442</c:v>
                </c:pt>
                <c:pt idx="6311">
                  <c:v>-14.036</c:v>
                </c:pt>
                <c:pt idx="6312">
                  <c:v>-13.536</c:v>
                </c:pt>
                <c:pt idx="6313">
                  <c:v>-12.978999999999999</c:v>
                </c:pt>
                <c:pt idx="6314">
                  <c:v>-12.388999999999999</c:v>
                </c:pt>
                <c:pt idx="6315">
                  <c:v>-11.811</c:v>
                </c:pt>
                <c:pt idx="6316">
                  <c:v>-11.223000000000001</c:v>
                </c:pt>
                <c:pt idx="6317">
                  <c:v>-10.614000000000001</c:v>
                </c:pt>
                <c:pt idx="6318">
                  <c:v>-9.9777000000000005</c:v>
                </c:pt>
                <c:pt idx="6319">
                  <c:v>-9.3003999999999998</c:v>
                </c:pt>
                <c:pt idx="6320">
                  <c:v>-8.6608000000000001</c:v>
                </c:pt>
                <c:pt idx="6321">
                  <c:v>-7.8952</c:v>
                </c:pt>
                <c:pt idx="6322">
                  <c:v>-7.1462000000000003</c:v>
                </c:pt>
                <c:pt idx="6323">
                  <c:v>-6.4096000000000002</c:v>
                </c:pt>
                <c:pt idx="6324">
                  <c:v>-5.7032999999999996</c:v>
                </c:pt>
                <c:pt idx="6325">
                  <c:v>-4.9888000000000003</c:v>
                </c:pt>
                <c:pt idx="6326">
                  <c:v>-4.2742000000000004</c:v>
                </c:pt>
                <c:pt idx="6327">
                  <c:v>-3.5670999999999999</c:v>
                </c:pt>
                <c:pt idx="6328">
                  <c:v>-2.8439999999999999</c:v>
                </c:pt>
                <c:pt idx="6329">
                  <c:v>-2.1202999999999999</c:v>
                </c:pt>
                <c:pt idx="6330">
                  <c:v>-1.4474</c:v>
                </c:pt>
                <c:pt idx="6331">
                  <c:v>-0.81511999999999996</c:v>
                </c:pt>
                <c:pt idx="6332">
                  <c:v>-0.18487000000000001</c:v>
                </c:pt>
                <c:pt idx="6333">
                  <c:v>0.39269999999999999</c:v>
                </c:pt>
                <c:pt idx="6334">
                  <c:v>0.90410999999999997</c:v>
                </c:pt>
                <c:pt idx="6335">
                  <c:v>1.3481000000000001</c:v>
                </c:pt>
                <c:pt idx="6336">
                  <c:v>1.7612000000000001</c:v>
                </c:pt>
                <c:pt idx="6337">
                  <c:v>2.1627000000000001</c:v>
                </c:pt>
                <c:pt idx="6338">
                  <c:v>2.5194999999999999</c:v>
                </c:pt>
                <c:pt idx="6339">
                  <c:v>2.8540999999999999</c:v>
                </c:pt>
                <c:pt idx="6340">
                  <c:v>3.1928999999999998</c:v>
                </c:pt>
                <c:pt idx="6341">
                  <c:v>3.5409000000000002</c:v>
                </c:pt>
                <c:pt idx="6342">
                  <c:v>3.8812000000000002</c:v>
                </c:pt>
                <c:pt idx="6343">
                  <c:v>4.2202999999999999</c:v>
                </c:pt>
                <c:pt idx="6344">
                  <c:v>4.5574000000000003</c:v>
                </c:pt>
                <c:pt idx="6345">
                  <c:v>4.9000000000000004</c:v>
                </c:pt>
                <c:pt idx="6346">
                  <c:v>5.2572000000000001</c:v>
                </c:pt>
                <c:pt idx="6347">
                  <c:v>5.5937000000000001</c:v>
                </c:pt>
                <c:pt idx="6348">
                  <c:v>5.9389000000000003</c:v>
                </c:pt>
                <c:pt idx="6349">
                  <c:v>6.2892000000000001</c:v>
                </c:pt>
                <c:pt idx="6350">
                  <c:v>6.6201999999999996</c:v>
                </c:pt>
                <c:pt idx="6351">
                  <c:v>6.9766000000000004</c:v>
                </c:pt>
                <c:pt idx="6352">
                  <c:v>7.3314000000000004</c:v>
                </c:pt>
                <c:pt idx="6353">
                  <c:v>7.6413000000000002</c:v>
                </c:pt>
                <c:pt idx="6354">
                  <c:v>7.9160000000000004</c:v>
                </c:pt>
                <c:pt idx="6355">
                  <c:v>8.1317000000000004</c:v>
                </c:pt>
                <c:pt idx="6356">
                  <c:v>8.3054000000000006</c:v>
                </c:pt>
                <c:pt idx="6357">
                  <c:v>8.4366000000000003</c:v>
                </c:pt>
                <c:pt idx="6358">
                  <c:v>8.5675000000000008</c:v>
                </c:pt>
                <c:pt idx="6359">
                  <c:v>8.702</c:v>
                </c:pt>
                <c:pt idx="6360">
                  <c:v>8.8411000000000008</c:v>
                </c:pt>
                <c:pt idx="6361">
                  <c:v>8.9788999999999994</c:v>
                </c:pt>
                <c:pt idx="6362">
                  <c:v>9.1285000000000007</c:v>
                </c:pt>
                <c:pt idx="6363">
                  <c:v>9.3047000000000004</c:v>
                </c:pt>
                <c:pt idx="6364">
                  <c:v>9.4789999999999992</c:v>
                </c:pt>
                <c:pt idx="6365">
                  <c:v>9.6318999999999999</c:v>
                </c:pt>
                <c:pt idx="6366">
                  <c:v>9.7784999999999993</c:v>
                </c:pt>
                <c:pt idx="6367">
                  <c:v>9.9443000000000001</c:v>
                </c:pt>
                <c:pt idx="6368">
                  <c:v>10.105</c:v>
                </c:pt>
                <c:pt idx="6369">
                  <c:v>10.294</c:v>
                </c:pt>
                <c:pt idx="6370">
                  <c:v>10.484999999999999</c:v>
                </c:pt>
                <c:pt idx="6371">
                  <c:v>10.672000000000001</c:v>
                </c:pt>
                <c:pt idx="6372">
                  <c:v>10.888</c:v>
                </c:pt>
                <c:pt idx="6373">
                  <c:v>11.093999999999999</c:v>
                </c:pt>
                <c:pt idx="6374">
                  <c:v>11.27</c:v>
                </c:pt>
                <c:pt idx="6375">
                  <c:v>11.452999999999999</c:v>
                </c:pt>
                <c:pt idx="6376">
                  <c:v>11.654</c:v>
                </c:pt>
                <c:pt idx="6377">
                  <c:v>11.847</c:v>
                </c:pt>
                <c:pt idx="6378">
                  <c:v>12.042</c:v>
                </c:pt>
                <c:pt idx="6379">
                  <c:v>12.269</c:v>
                </c:pt>
                <c:pt idx="6380">
                  <c:v>12.5</c:v>
                </c:pt>
                <c:pt idx="6381">
                  <c:v>12.701000000000001</c:v>
                </c:pt>
                <c:pt idx="6382">
                  <c:v>12.863</c:v>
                </c:pt>
                <c:pt idx="6383">
                  <c:v>13.018000000000001</c:v>
                </c:pt>
                <c:pt idx="6384">
                  <c:v>13.21</c:v>
                </c:pt>
                <c:pt idx="6385">
                  <c:v>13.423</c:v>
                </c:pt>
                <c:pt idx="6386">
                  <c:v>13.616</c:v>
                </c:pt>
                <c:pt idx="6387">
                  <c:v>13.83</c:v>
                </c:pt>
                <c:pt idx="6388">
                  <c:v>14.068</c:v>
                </c:pt>
                <c:pt idx="6389">
                  <c:v>14.275</c:v>
                </c:pt>
                <c:pt idx="6390">
                  <c:v>14.423</c:v>
                </c:pt>
                <c:pt idx="6391">
                  <c:v>14.56</c:v>
                </c:pt>
                <c:pt idx="6392">
                  <c:v>14.7</c:v>
                </c:pt>
                <c:pt idx="6393">
                  <c:v>14.843999999999999</c:v>
                </c:pt>
                <c:pt idx="6394">
                  <c:v>15.002000000000001</c:v>
                </c:pt>
                <c:pt idx="6395">
                  <c:v>15.154999999999999</c:v>
                </c:pt>
                <c:pt idx="6396">
                  <c:v>15.302</c:v>
                </c:pt>
                <c:pt idx="6397">
                  <c:v>15.414</c:v>
                </c:pt>
                <c:pt idx="6398">
                  <c:v>15.488</c:v>
                </c:pt>
                <c:pt idx="6399">
                  <c:v>15.569000000000001</c:v>
                </c:pt>
                <c:pt idx="6400">
                  <c:v>15.664</c:v>
                </c:pt>
                <c:pt idx="6401">
                  <c:v>15.742000000000001</c:v>
                </c:pt>
                <c:pt idx="6402">
                  <c:v>15.839</c:v>
                </c:pt>
                <c:pt idx="6403">
                  <c:v>15.957000000000001</c:v>
                </c:pt>
                <c:pt idx="6404">
                  <c:v>16.113</c:v>
                </c:pt>
                <c:pt idx="6405">
                  <c:v>16.28</c:v>
                </c:pt>
                <c:pt idx="6406">
                  <c:v>16.420000000000002</c:v>
                </c:pt>
                <c:pt idx="6407">
                  <c:v>16.515000000000001</c:v>
                </c:pt>
                <c:pt idx="6408">
                  <c:v>16.57</c:v>
                </c:pt>
                <c:pt idx="6409">
                  <c:v>16.626999999999999</c:v>
                </c:pt>
                <c:pt idx="6410">
                  <c:v>16.677</c:v>
                </c:pt>
                <c:pt idx="6411">
                  <c:v>16.739999999999998</c:v>
                </c:pt>
                <c:pt idx="6412">
                  <c:v>16.791</c:v>
                </c:pt>
                <c:pt idx="6413">
                  <c:v>16.856000000000002</c:v>
                </c:pt>
                <c:pt idx="6414">
                  <c:v>16.927</c:v>
                </c:pt>
                <c:pt idx="6415">
                  <c:v>16.975999999999999</c:v>
                </c:pt>
                <c:pt idx="6416">
                  <c:v>17.029</c:v>
                </c:pt>
                <c:pt idx="6417">
                  <c:v>17.085000000000001</c:v>
                </c:pt>
                <c:pt idx="6418">
                  <c:v>17.123999999999999</c:v>
                </c:pt>
                <c:pt idx="6419">
                  <c:v>17.161999999999999</c:v>
                </c:pt>
                <c:pt idx="6420">
                  <c:v>17.204000000000001</c:v>
                </c:pt>
                <c:pt idx="6421">
                  <c:v>17.248000000000001</c:v>
                </c:pt>
                <c:pt idx="6422">
                  <c:v>17.303999999999998</c:v>
                </c:pt>
                <c:pt idx="6423">
                  <c:v>17.361000000000001</c:v>
                </c:pt>
                <c:pt idx="6424">
                  <c:v>17.428999999999998</c:v>
                </c:pt>
                <c:pt idx="6425">
                  <c:v>17.509</c:v>
                </c:pt>
                <c:pt idx="6426">
                  <c:v>17.581</c:v>
                </c:pt>
                <c:pt idx="6427">
                  <c:v>17.66</c:v>
                </c:pt>
                <c:pt idx="6428">
                  <c:v>17.725999999999999</c:v>
                </c:pt>
                <c:pt idx="6429">
                  <c:v>17.774999999999999</c:v>
                </c:pt>
                <c:pt idx="6430">
                  <c:v>17.821999999999999</c:v>
                </c:pt>
                <c:pt idx="6431">
                  <c:v>17.861000000000001</c:v>
                </c:pt>
                <c:pt idx="6432">
                  <c:v>17.88</c:v>
                </c:pt>
                <c:pt idx="6433">
                  <c:v>17.896999999999998</c:v>
                </c:pt>
                <c:pt idx="6434">
                  <c:v>17.920999999999999</c:v>
                </c:pt>
                <c:pt idx="6435">
                  <c:v>17.940000000000001</c:v>
                </c:pt>
                <c:pt idx="6436">
                  <c:v>17.975999999999999</c:v>
                </c:pt>
                <c:pt idx="6437">
                  <c:v>18.018000000000001</c:v>
                </c:pt>
                <c:pt idx="6438">
                  <c:v>18.064</c:v>
                </c:pt>
                <c:pt idx="6439">
                  <c:v>18.097000000000001</c:v>
                </c:pt>
                <c:pt idx="6440">
                  <c:v>18.13</c:v>
                </c:pt>
                <c:pt idx="6441">
                  <c:v>18.164999999999999</c:v>
                </c:pt>
                <c:pt idx="6442">
                  <c:v>18.204000000000001</c:v>
                </c:pt>
                <c:pt idx="6443">
                  <c:v>18.248999999999999</c:v>
                </c:pt>
                <c:pt idx="6444">
                  <c:v>18.294</c:v>
                </c:pt>
                <c:pt idx="6445">
                  <c:v>18.338000000000001</c:v>
                </c:pt>
                <c:pt idx="6446">
                  <c:v>18.376000000000001</c:v>
                </c:pt>
                <c:pt idx="6447">
                  <c:v>18.405999999999999</c:v>
                </c:pt>
                <c:pt idx="6448">
                  <c:v>18.428000000000001</c:v>
                </c:pt>
                <c:pt idx="6449">
                  <c:v>18.457000000000001</c:v>
                </c:pt>
                <c:pt idx="6450">
                  <c:v>18.498000000000001</c:v>
                </c:pt>
                <c:pt idx="6451">
                  <c:v>18.530999999999999</c:v>
                </c:pt>
                <c:pt idx="6452">
                  <c:v>18.558</c:v>
                </c:pt>
                <c:pt idx="6453">
                  <c:v>18.585000000000001</c:v>
                </c:pt>
                <c:pt idx="6454">
                  <c:v>18.603000000000002</c:v>
                </c:pt>
                <c:pt idx="6455">
                  <c:v>18.619</c:v>
                </c:pt>
                <c:pt idx="6456">
                  <c:v>18.632000000000001</c:v>
                </c:pt>
                <c:pt idx="6457">
                  <c:v>18.64</c:v>
                </c:pt>
                <c:pt idx="6458">
                  <c:v>18.649999999999999</c:v>
                </c:pt>
                <c:pt idx="6459">
                  <c:v>18.643000000000001</c:v>
                </c:pt>
                <c:pt idx="6460">
                  <c:v>18.648</c:v>
                </c:pt>
                <c:pt idx="6461">
                  <c:v>18.663</c:v>
                </c:pt>
                <c:pt idx="6462">
                  <c:v>18.687999999999999</c:v>
                </c:pt>
                <c:pt idx="6463">
                  <c:v>18.71</c:v>
                </c:pt>
                <c:pt idx="6464">
                  <c:v>18.721</c:v>
                </c:pt>
                <c:pt idx="6465">
                  <c:v>18.739000000000001</c:v>
                </c:pt>
                <c:pt idx="6466">
                  <c:v>18.765000000000001</c:v>
                </c:pt>
                <c:pt idx="6467">
                  <c:v>18.809999999999999</c:v>
                </c:pt>
                <c:pt idx="6468">
                  <c:v>18.873999999999999</c:v>
                </c:pt>
                <c:pt idx="6469">
                  <c:v>18.922999999999998</c:v>
                </c:pt>
                <c:pt idx="6470">
                  <c:v>18.971</c:v>
                </c:pt>
                <c:pt idx="6471">
                  <c:v>18.984000000000002</c:v>
                </c:pt>
                <c:pt idx="6472">
                  <c:v>18.966999999999999</c:v>
                </c:pt>
                <c:pt idx="6473">
                  <c:v>18.917999999999999</c:v>
                </c:pt>
                <c:pt idx="6474">
                  <c:v>18.838999999999999</c:v>
                </c:pt>
                <c:pt idx="6475">
                  <c:v>18.797000000000001</c:v>
                </c:pt>
                <c:pt idx="6476">
                  <c:v>18.782</c:v>
                </c:pt>
                <c:pt idx="6477">
                  <c:v>18.802</c:v>
                </c:pt>
                <c:pt idx="6478">
                  <c:v>18.847999999999999</c:v>
                </c:pt>
                <c:pt idx="6479">
                  <c:v>18.872</c:v>
                </c:pt>
                <c:pt idx="6480">
                  <c:v>18.87</c:v>
                </c:pt>
                <c:pt idx="6481">
                  <c:v>18.829000000000001</c:v>
                </c:pt>
                <c:pt idx="6482">
                  <c:v>18.748999999999999</c:v>
                </c:pt>
                <c:pt idx="6483">
                  <c:v>18.658000000000001</c:v>
                </c:pt>
                <c:pt idx="6484">
                  <c:v>18.584</c:v>
                </c:pt>
                <c:pt idx="6485">
                  <c:v>18.512</c:v>
                </c:pt>
                <c:pt idx="6486">
                  <c:v>18.404</c:v>
                </c:pt>
                <c:pt idx="6487">
                  <c:v>18.288</c:v>
                </c:pt>
                <c:pt idx="6488">
                  <c:v>18.155999999999999</c:v>
                </c:pt>
                <c:pt idx="6489">
                  <c:v>18.006</c:v>
                </c:pt>
                <c:pt idx="6490">
                  <c:v>17.846</c:v>
                </c:pt>
                <c:pt idx="6491">
                  <c:v>17.634</c:v>
                </c:pt>
                <c:pt idx="6492">
                  <c:v>17.391999999999999</c:v>
                </c:pt>
                <c:pt idx="6493">
                  <c:v>17.094999999999999</c:v>
                </c:pt>
                <c:pt idx="6494">
                  <c:v>16.782</c:v>
                </c:pt>
                <c:pt idx="6495">
                  <c:v>16.433</c:v>
                </c:pt>
                <c:pt idx="6496">
                  <c:v>16.064</c:v>
                </c:pt>
                <c:pt idx="6497">
                  <c:v>15.691000000000001</c:v>
                </c:pt>
                <c:pt idx="6498">
                  <c:v>15.327</c:v>
                </c:pt>
                <c:pt idx="6499">
                  <c:v>14.955</c:v>
                </c:pt>
                <c:pt idx="6500">
                  <c:v>14.608000000000001</c:v>
                </c:pt>
                <c:pt idx="6501">
                  <c:v>14.288</c:v>
                </c:pt>
                <c:pt idx="6502">
                  <c:v>13.981</c:v>
                </c:pt>
                <c:pt idx="6503">
                  <c:v>13.664999999999999</c:v>
                </c:pt>
                <c:pt idx="6504">
                  <c:v>13.343999999999999</c:v>
                </c:pt>
                <c:pt idx="6505">
                  <c:v>13.042</c:v>
                </c:pt>
                <c:pt idx="6506">
                  <c:v>12.7</c:v>
                </c:pt>
                <c:pt idx="6507">
                  <c:v>12.297000000000001</c:v>
                </c:pt>
                <c:pt idx="6508">
                  <c:v>11.891</c:v>
                </c:pt>
                <c:pt idx="6509">
                  <c:v>11.541</c:v>
                </c:pt>
                <c:pt idx="6510">
                  <c:v>11.238</c:v>
                </c:pt>
                <c:pt idx="6511">
                  <c:v>10.997999999999999</c:v>
                </c:pt>
                <c:pt idx="6512">
                  <c:v>10.765000000000001</c:v>
                </c:pt>
                <c:pt idx="6513">
                  <c:v>10.5</c:v>
                </c:pt>
                <c:pt idx="6514">
                  <c:v>10.257999999999999</c:v>
                </c:pt>
                <c:pt idx="6515">
                  <c:v>10.012</c:v>
                </c:pt>
                <c:pt idx="6516">
                  <c:v>9.7437000000000005</c:v>
                </c:pt>
                <c:pt idx="6517">
                  <c:v>9.4967000000000006</c:v>
                </c:pt>
                <c:pt idx="6518">
                  <c:v>9.3051999999999992</c:v>
                </c:pt>
                <c:pt idx="6519">
                  <c:v>9.1227</c:v>
                </c:pt>
                <c:pt idx="6520">
                  <c:v>8.9821000000000009</c:v>
                </c:pt>
                <c:pt idx="6521">
                  <c:v>8.7911000000000001</c:v>
                </c:pt>
                <c:pt idx="6522">
                  <c:v>8.5375999999999994</c:v>
                </c:pt>
                <c:pt idx="6523">
                  <c:v>8.2901000000000007</c:v>
                </c:pt>
                <c:pt idx="6524">
                  <c:v>7.9981999999999998</c:v>
                </c:pt>
                <c:pt idx="6525">
                  <c:v>7.6958000000000002</c:v>
                </c:pt>
                <c:pt idx="6526">
                  <c:v>7.3994999999999997</c:v>
                </c:pt>
                <c:pt idx="6527">
                  <c:v>7.1059999999999999</c:v>
                </c:pt>
                <c:pt idx="6528">
                  <c:v>6.7873000000000001</c:v>
                </c:pt>
                <c:pt idx="6529">
                  <c:v>6.4066999999999998</c:v>
                </c:pt>
                <c:pt idx="6530">
                  <c:v>6.0773000000000001</c:v>
                </c:pt>
                <c:pt idx="6531">
                  <c:v>5.7366999999999999</c:v>
                </c:pt>
                <c:pt idx="6532">
                  <c:v>5.3559999999999999</c:v>
                </c:pt>
                <c:pt idx="6533">
                  <c:v>4.9741999999999997</c:v>
                </c:pt>
                <c:pt idx="6534">
                  <c:v>4.5781000000000001</c:v>
                </c:pt>
                <c:pt idx="6535">
                  <c:v>4.2107999999999999</c:v>
                </c:pt>
                <c:pt idx="6536">
                  <c:v>3.8307000000000002</c:v>
                </c:pt>
                <c:pt idx="6537">
                  <c:v>3.4291999999999998</c:v>
                </c:pt>
                <c:pt idx="6538">
                  <c:v>3.0188999999999999</c:v>
                </c:pt>
                <c:pt idx="6539">
                  <c:v>2.5710999999999999</c:v>
                </c:pt>
                <c:pt idx="6540">
                  <c:v>2.1779000000000002</c:v>
                </c:pt>
                <c:pt idx="6541">
                  <c:v>1.8315999999999999</c:v>
                </c:pt>
                <c:pt idx="6542">
                  <c:v>1.4803999999999999</c:v>
                </c:pt>
                <c:pt idx="6543">
                  <c:v>1.0851</c:v>
                </c:pt>
                <c:pt idx="6544">
                  <c:v>0.66068000000000005</c:v>
                </c:pt>
                <c:pt idx="6545">
                  <c:v>0.27095999999999998</c:v>
                </c:pt>
                <c:pt idx="6546">
                  <c:v>-0.12019000000000001</c:v>
                </c:pt>
                <c:pt idx="6547">
                  <c:v>-0.53295000000000003</c:v>
                </c:pt>
                <c:pt idx="6548">
                  <c:v>-0.96669000000000005</c:v>
                </c:pt>
                <c:pt idx="6549">
                  <c:v>-1.3975</c:v>
                </c:pt>
                <c:pt idx="6550">
                  <c:v>-1.8522000000000001</c:v>
                </c:pt>
                <c:pt idx="6551">
                  <c:v>-2.3397999999999999</c:v>
                </c:pt>
                <c:pt idx="6552">
                  <c:v>-2.8220000000000001</c:v>
                </c:pt>
                <c:pt idx="6553">
                  <c:v>-3.3151000000000002</c:v>
                </c:pt>
                <c:pt idx="6554">
                  <c:v>-3.8271999999999999</c:v>
                </c:pt>
                <c:pt idx="6555">
                  <c:v>-4.3478000000000003</c:v>
                </c:pt>
                <c:pt idx="6556">
                  <c:v>-4.8631000000000002</c:v>
                </c:pt>
                <c:pt idx="6557">
                  <c:v>-5.3642000000000003</c:v>
                </c:pt>
                <c:pt idx="6558">
                  <c:v>-5.8695000000000004</c:v>
                </c:pt>
                <c:pt idx="6559">
                  <c:v>-6.3841999999999999</c:v>
                </c:pt>
                <c:pt idx="6560">
                  <c:v>-6.8874000000000004</c:v>
                </c:pt>
                <c:pt idx="6561">
                  <c:v>-7.3933999999999997</c:v>
                </c:pt>
                <c:pt idx="6562">
                  <c:v>-7.9154999999999998</c:v>
                </c:pt>
                <c:pt idx="6563">
                  <c:v>-8.4694000000000003</c:v>
                </c:pt>
                <c:pt idx="6564">
                  <c:v>-9.0250000000000004</c:v>
                </c:pt>
                <c:pt idx="6565">
                  <c:v>-9.5616000000000003</c:v>
                </c:pt>
                <c:pt idx="6566">
                  <c:v>-10.084</c:v>
                </c:pt>
                <c:pt idx="6567">
                  <c:v>-10.592000000000001</c:v>
                </c:pt>
                <c:pt idx="6568">
                  <c:v>-11.068</c:v>
                </c:pt>
                <c:pt idx="6569">
                  <c:v>-11.494999999999999</c:v>
                </c:pt>
                <c:pt idx="6570">
                  <c:v>-11.903</c:v>
                </c:pt>
                <c:pt idx="6571">
                  <c:v>-12.304</c:v>
                </c:pt>
                <c:pt idx="6572">
                  <c:v>-12.676</c:v>
                </c:pt>
                <c:pt idx="6573">
                  <c:v>-13.013</c:v>
                </c:pt>
                <c:pt idx="6574">
                  <c:v>-13.332000000000001</c:v>
                </c:pt>
                <c:pt idx="6575">
                  <c:v>-13.613</c:v>
                </c:pt>
                <c:pt idx="6576">
                  <c:v>-13.864000000000001</c:v>
                </c:pt>
                <c:pt idx="6577">
                  <c:v>-14.118</c:v>
                </c:pt>
                <c:pt idx="6578">
                  <c:v>-14.37</c:v>
                </c:pt>
                <c:pt idx="6579">
                  <c:v>-14.614000000000001</c:v>
                </c:pt>
                <c:pt idx="6580">
                  <c:v>-14.858000000000001</c:v>
                </c:pt>
                <c:pt idx="6581">
                  <c:v>-15.125</c:v>
                </c:pt>
                <c:pt idx="6582">
                  <c:v>-15.409000000000001</c:v>
                </c:pt>
                <c:pt idx="6583">
                  <c:v>-15.709</c:v>
                </c:pt>
                <c:pt idx="6584">
                  <c:v>-16</c:v>
                </c:pt>
                <c:pt idx="6585">
                  <c:v>-16.285</c:v>
                </c:pt>
                <c:pt idx="6586">
                  <c:v>-16.556999999999999</c:v>
                </c:pt>
                <c:pt idx="6587">
                  <c:v>-16.803000000000001</c:v>
                </c:pt>
                <c:pt idx="6588">
                  <c:v>-17.033000000000001</c:v>
                </c:pt>
                <c:pt idx="6589">
                  <c:v>-17.271999999999998</c:v>
                </c:pt>
                <c:pt idx="6590">
                  <c:v>-17.524000000000001</c:v>
                </c:pt>
                <c:pt idx="6591">
                  <c:v>-17.762</c:v>
                </c:pt>
                <c:pt idx="6592">
                  <c:v>-18.015000000000001</c:v>
                </c:pt>
                <c:pt idx="6593">
                  <c:v>-18.317</c:v>
                </c:pt>
                <c:pt idx="6594">
                  <c:v>-18.628</c:v>
                </c:pt>
                <c:pt idx="6595">
                  <c:v>-18.917000000000002</c:v>
                </c:pt>
                <c:pt idx="6596">
                  <c:v>-19.178999999999998</c:v>
                </c:pt>
                <c:pt idx="6597">
                  <c:v>-19.433</c:v>
                </c:pt>
                <c:pt idx="6598">
                  <c:v>-19.693999999999999</c:v>
                </c:pt>
                <c:pt idx="6599">
                  <c:v>-19.943000000000001</c:v>
                </c:pt>
                <c:pt idx="6600">
                  <c:v>-20.155000000000001</c:v>
                </c:pt>
                <c:pt idx="6601">
                  <c:v>-20.332999999999998</c:v>
                </c:pt>
                <c:pt idx="6602">
                  <c:v>-20.484999999999999</c:v>
                </c:pt>
                <c:pt idx="6603">
                  <c:v>-20.632999999999999</c:v>
                </c:pt>
                <c:pt idx="6604">
                  <c:v>-20.753</c:v>
                </c:pt>
                <c:pt idx="6605">
                  <c:v>-20.873999999999999</c:v>
                </c:pt>
                <c:pt idx="6606">
                  <c:v>-21.012</c:v>
                </c:pt>
                <c:pt idx="6607">
                  <c:v>-21.120999999999999</c:v>
                </c:pt>
                <c:pt idx="6608">
                  <c:v>-21.23</c:v>
                </c:pt>
                <c:pt idx="6609">
                  <c:v>-21.335999999999999</c:v>
                </c:pt>
                <c:pt idx="6610">
                  <c:v>-21.431999999999999</c:v>
                </c:pt>
                <c:pt idx="6611">
                  <c:v>-21.55</c:v>
                </c:pt>
                <c:pt idx="6612">
                  <c:v>-21.654</c:v>
                </c:pt>
                <c:pt idx="6613">
                  <c:v>-21.75</c:v>
                </c:pt>
                <c:pt idx="6614">
                  <c:v>-21.846</c:v>
                </c:pt>
                <c:pt idx="6615">
                  <c:v>-21.949000000000002</c:v>
                </c:pt>
                <c:pt idx="6616">
                  <c:v>-22.041</c:v>
                </c:pt>
                <c:pt idx="6617">
                  <c:v>-22.122</c:v>
                </c:pt>
                <c:pt idx="6618">
                  <c:v>-22.206</c:v>
                </c:pt>
                <c:pt idx="6619">
                  <c:v>-22.302</c:v>
                </c:pt>
                <c:pt idx="6620">
                  <c:v>-22.390999999999998</c:v>
                </c:pt>
                <c:pt idx="6621">
                  <c:v>-22.501000000000001</c:v>
                </c:pt>
                <c:pt idx="6622">
                  <c:v>-22.59</c:v>
                </c:pt>
                <c:pt idx="6623">
                  <c:v>-22.65</c:v>
                </c:pt>
                <c:pt idx="6624">
                  <c:v>-22.707999999999998</c:v>
                </c:pt>
                <c:pt idx="6625">
                  <c:v>-22.756</c:v>
                </c:pt>
                <c:pt idx="6626">
                  <c:v>-22.806999999999999</c:v>
                </c:pt>
                <c:pt idx="6627">
                  <c:v>-22.859000000000002</c:v>
                </c:pt>
                <c:pt idx="6628">
                  <c:v>-22.919</c:v>
                </c:pt>
                <c:pt idx="6629">
                  <c:v>-22.997</c:v>
                </c:pt>
                <c:pt idx="6630">
                  <c:v>-23.116</c:v>
                </c:pt>
                <c:pt idx="6631">
                  <c:v>-23.242000000000001</c:v>
                </c:pt>
                <c:pt idx="6632">
                  <c:v>-23.36</c:v>
                </c:pt>
                <c:pt idx="6633">
                  <c:v>-23.46</c:v>
                </c:pt>
                <c:pt idx="6634">
                  <c:v>-23.526</c:v>
                </c:pt>
                <c:pt idx="6635">
                  <c:v>-23.556999999999999</c:v>
                </c:pt>
                <c:pt idx="6636">
                  <c:v>-23.577000000000002</c:v>
                </c:pt>
                <c:pt idx="6637">
                  <c:v>-23.611000000000001</c:v>
                </c:pt>
                <c:pt idx="6638">
                  <c:v>-23.669</c:v>
                </c:pt>
                <c:pt idx="6639">
                  <c:v>-23.75</c:v>
                </c:pt>
                <c:pt idx="6640">
                  <c:v>-23.82</c:v>
                </c:pt>
                <c:pt idx="6641">
                  <c:v>-23.853999999999999</c:v>
                </c:pt>
                <c:pt idx="6642">
                  <c:v>-23.89</c:v>
                </c:pt>
                <c:pt idx="6643">
                  <c:v>-23.916</c:v>
                </c:pt>
                <c:pt idx="6644">
                  <c:v>-23.95</c:v>
                </c:pt>
                <c:pt idx="6645">
                  <c:v>-24.01</c:v>
                </c:pt>
                <c:pt idx="6646">
                  <c:v>-24.059000000000001</c:v>
                </c:pt>
                <c:pt idx="6647">
                  <c:v>-24.120999999999999</c:v>
                </c:pt>
                <c:pt idx="6648">
                  <c:v>-24.202999999999999</c:v>
                </c:pt>
                <c:pt idx="6649">
                  <c:v>-24.251000000000001</c:v>
                </c:pt>
                <c:pt idx="6650">
                  <c:v>-24.277000000000001</c:v>
                </c:pt>
                <c:pt idx="6651">
                  <c:v>-24.302</c:v>
                </c:pt>
                <c:pt idx="6652">
                  <c:v>-24.332000000000001</c:v>
                </c:pt>
                <c:pt idx="6653">
                  <c:v>-24.370999999999999</c:v>
                </c:pt>
                <c:pt idx="6654">
                  <c:v>-24.420999999999999</c:v>
                </c:pt>
                <c:pt idx="6655">
                  <c:v>-24.481999999999999</c:v>
                </c:pt>
                <c:pt idx="6656">
                  <c:v>-24.550999999999998</c:v>
                </c:pt>
                <c:pt idx="6657">
                  <c:v>-24.594000000000001</c:v>
                </c:pt>
                <c:pt idx="6658">
                  <c:v>-24.626000000000001</c:v>
                </c:pt>
                <c:pt idx="6659">
                  <c:v>-24.652000000000001</c:v>
                </c:pt>
                <c:pt idx="6660">
                  <c:v>-24.661000000000001</c:v>
                </c:pt>
                <c:pt idx="6661">
                  <c:v>-24.684999999999999</c:v>
                </c:pt>
                <c:pt idx="6662">
                  <c:v>-24.7</c:v>
                </c:pt>
                <c:pt idx="6663">
                  <c:v>-24.721</c:v>
                </c:pt>
                <c:pt idx="6664">
                  <c:v>-24.748999999999999</c:v>
                </c:pt>
                <c:pt idx="6665">
                  <c:v>-24.773</c:v>
                </c:pt>
                <c:pt idx="6666">
                  <c:v>-24.800999999999998</c:v>
                </c:pt>
                <c:pt idx="6667">
                  <c:v>-24.821999999999999</c:v>
                </c:pt>
                <c:pt idx="6668">
                  <c:v>-24.844000000000001</c:v>
                </c:pt>
                <c:pt idx="6669">
                  <c:v>-24.852</c:v>
                </c:pt>
                <c:pt idx="6670">
                  <c:v>-24.852</c:v>
                </c:pt>
                <c:pt idx="6671">
                  <c:v>-24.87</c:v>
                </c:pt>
                <c:pt idx="6672">
                  <c:v>-24.882999999999999</c:v>
                </c:pt>
                <c:pt idx="6673">
                  <c:v>-24.891999999999999</c:v>
                </c:pt>
                <c:pt idx="6674">
                  <c:v>-24.89</c:v>
                </c:pt>
                <c:pt idx="6675">
                  <c:v>-24.873000000000001</c:v>
                </c:pt>
                <c:pt idx="6676">
                  <c:v>-24.817</c:v>
                </c:pt>
                <c:pt idx="6677">
                  <c:v>-24.722000000000001</c:v>
                </c:pt>
                <c:pt idx="6678">
                  <c:v>-24.606999999999999</c:v>
                </c:pt>
                <c:pt idx="6679">
                  <c:v>-24.460999999999999</c:v>
                </c:pt>
                <c:pt idx="6680">
                  <c:v>-24.28</c:v>
                </c:pt>
                <c:pt idx="6681">
                  <c:v>-24.076000000000001</c:v>
                </c:pt>
                <c:pt idx="6682">
                  <c:v>-23.849</c:v>
                </c:pt>
                <c:pt idx="6683">
                  <c:v>-23.600999999999999</c:v>
                </c:pt>
                <c:pt idx="6684">
                  <c:v>-23.356999999999999</c:v>
                </c:pt>
                <c:pt idx="6685">
                  <c:v>-23.135000000000002</c:v>
                </c:pt>
                <c:pt idx="6686">
                  <c:v>-22.913</c:v>
                </c:pt>
                <c:pt idx="6687">
                  <c:v>-22.641999999999999</c:v>
                </c:pt>
                <c:pt idx="6688">
                  <c:v>-22.327999999999999</c:v>
                </c:pt>
                <c:pt idx="6689">
                  <c:v>-22.007000000000001</c:v>
                </c:pt>
                <c:pt idx="6690">
                  <c:v>-21.684999999999999</c:v>
                </c:pt>
                <c:pt idx="6691">
                  <c:v>-21.321000000000002</c:v>
                </c:pt>
                <c:pt idx="6692">
                  <c:v>-20.925999999999998</c:v>
                </c:pt>
                <c:pt idx="6693">
                  <c:v>-20.565000000000001</c:v>
                </c:pt>
                <c:pt idx="6694">
                  <c:v>-20.193000000000001</c:v>
                </c:pt>
                <c:pt idx="6695">
                  <c:v>-19.794</c:v>
                </c:pt>
                <c:pt idx="6696">
                  <c:v>-19.449000000000002</c:v>
                </c:pt>
                <c:pt idx="6697">
                  <c:v>-19.093</c:v>
                </c:pt>
                <c:pt idx="6698">
                  <c:v>-18.704999999999998</c:v>
                </c:pt>
                <c:pt idx="6699">
                  <c:v>-18.276</c:v>
                </c:pt>
                <c:pt idx="6700">
                  <c:v>-17.84</c:v>
                </c:pt>
                <c:pt idx="6701">
                  <c:v>-17.452000000000002</c:v>
                </c:pt>
                <c:pt idx="6702">
                  <c:v>-17.071000000000002</c:v>
                </c:pt>
                <c:pt idx="6703">
                  <c:v>-16.669</c:v>
                </c:pt>
                <c:pt idx="6704">
                  <c:v>-16.260999999999999</c:v>
                </c:pt>
                <c:pt idx="6705">
                  <c:v>-15.872999999999999</c:v>
                </c:pt>
                <c:pt idx="6706">
                  <c:v>-15.503</c:v>
                </c:pt>
                <c:pt idx="6707">
                  <c:v>-15.183999999999999</c:v>
                </c:pt>
                <c:pt idx="6708">
                  <c:v>-14.887</c:v>
                </c:pt>
                <c:pt idx="6709">
                  <c:v>-14.536</c:v>
                </c:pt>
                <c:pt idx="6710">
                  <c:v>-14.134</c:v>
                </c:pt>
                <c:pt idx="6711">
                  <c:v>-13.714</c:v>
                </c:pt>
                <c:pt idx="6712">
                  <c:v>-13.305</c:v>
                </c:pt>
                <c:pt idx="6713">
                  <c:v>-12.863</c:v>
                </c:pt>
                <c:pt idx="6714">
                  <c:v>-12.372999999999999</c:v>
                </c:pt>
                <c:pt idx="6715">
                  <c:v>-11.922000000000001</c:v>
                </c:pt>
                <c:pt idx="6716">
                  <c:v>-11.471</c:v>
                </c:pt>
                <c:pt idx="6717">
                  <c:v>-10.959</c:v>
                </c:pt>
                <c:pt idx="6718">
                  <c:v>-10.436999999999999</c:v>
                </c:pt>
                <c:pt idx="6719">
                  <c:v>-9.9014000000000006</c:v>
                </c:pt>
                <c:pt idx="6720">
                  <c:v>-9.3492999999999995</c:v>
                </c:pt>
                <c:pt idx="6721">
                  <c:v>-8.7794000000000008</c:v>
                </c:pt>
                <c:pt idx="6722">
                  <c:v>-8.1294000000000004</c:v>
                </c:pt>
                <c:pt idx="6723">
                  <c:v>-7.5029000000000003</c:v>
                </c:pt>
                <c:pt idx="6724">
                  <c:v>-6.8734999999999999</c:v>
                </c:pt>
                <c:pt idx="6725">
                  <c:v>-6.2344999999999997</c:v>
                </c:pt>
                <c:pt idx="6726">
                  <c:v>-5.6311999999999998</c:v>
                </c:pt>
                <c:pt idx="6727">
                  <c:v>-4.99</c:v>
                </c:pt>
                <c:pt idx="6728">
                  <c:v>-4.3924000000000003</c:v>
                </c:pt>
                <c:pt idx="6729">
                  <c:v>-3.8008000000000002</c:v>
                </c:pt>
                <c:pt idx="6730">
                  <c:v>-3.1815000000000002</c:v>
                </c:pt>
                <c:pt idx="6731">
                  <c:v>-2.5537999999999998</c:v>
                </c:pt>
                <c:pt idx="6732">
                  <c:v>-1.9656</c:v>
                </c:pt>
                <c:pt idx="6733">
                  <c:v>-1.4359999999999999</c:v>
                </c:pt>
                <c:pt idx="6734">
                  <c:v>-0.95669999999999999</c:v>
                </c:pt>
                <c:pt idx="6735">
                  <c:v>-0.53564999999999996</c:v>
                </c:pt>
                <c:pt idx="6736">
                  <c:v>-0.14146</c:v>
                </c:pt>
                <c:pt idx="6737">
                  <c:v>0.21939</c:v>
                </c:pt>
                <c:pt idx="6738">
                  <c:v>0.54491000000000001</c:v>
                </c:pt>
                <c:pt idx="6739">
                  <c:v>0.84541999999999995</c:v>
                </c:pt>
                <c:pt idx="6740">
                  <c:v>1.1707000000000001</c:v>
                </c:pt>
                <c:pt idx="6741">
                  <c:v>1.4837</c:v>
                </c:pt>
                <c:pt idx="6742">
                  <c:v>1.794</c:v>
                </c:pt>
                <c:pt idx="6743">
                  <c:v>2.0966</c:v>
                </c:pt>
                <c:pt idx="6744">
                  <c:v>2.4283000000000001</c:v>
                </c:pt>
                <c:pt idx="6745">
                  <c:v>2.7587999999999999</c:v>
                </c:pt>
                <c:pt idx="6746">
                  <c:v>3.0735000000000001</c:v>
                </c:pt>
                <c:pt idx="6747">
                  <c:v>3.3980999999999999</c:v>
                </c:pt>
                <c:pt idx="6748">
                  <c:v>3.7323</c:v>
                </c:pt>
                <c:pt idx="6749">
                  <c:v>4.109</c:v>
                </c:pt>
                <c:pt idx="6750">
                  <c:v>4.5073999999999996</c:v>
                </c:pt>
                <c:pt idx="6751">
                  <c:v>4.9126000000000003</c:v>
                </c:pt>
                <c:pt idx="6752">
                  <c:v>5.3263999999999996</c:v>
                </c:pt>
                <c:pt idx="6753">
                  <c:v>5.7434000000000003</c:v>
                </c:pt>
                <c:pt idx="6754">
                  <c:v>6.1536</c:v>
                </c:pt>
                <c:pt idx="6755">
                  <c:v>6.5689000000000002</c:v>
                </c:pt>
                <c:pt idx="6756">
                  <c:v>6.9413</c:v>
                </c:pt>
                <c:pt idx="6757">
                  <c:v>7.2811000000000003</c:v>
                </c:pt>
                <c:pt idx="6758">
                  <c:v>7.6132999999999997</c:v>
                </c:pt>
                <c:pt idx="6759">
                  <c:v>7.9362000000000004</c:v>
                </c:pt>
                <c:pt idx="6760">
                  <c:v>8.2462999999999997</c:v>
                </c:pt>
                <c:pt idx="6761">
                  <c:v>8.5112000000000005</c:v>
                </c:pt>
                <c:pt idx="6762">
                  <c:v>8.6832999999999991</c:v>
                </c:pt>
                <c:pt idx="6763">
                  <c:v>8.8568999999999996</c:v>
                </c:pt>
                <c:pt idx="6764">
                  <c:v>9.0572999999999997</c:v>
                </c:pt>
                <c:pt idx="6765">
                  <c:v>9.2408000000000001</c:v>
                </c:pt>
                <c:pt idx="6766">
                  <c:v>9.4159000000000006</c:v>
                </c:pt>
                <c:pt idx="6767">
                  <c:v>9.5761000000000003</c:v>
                </c:pt>
                <c:pt idx="6768">
                  <c:v>9.7478999999999996</c:v>
                </c:pt>
                <c:pt idx="6769">
                  <c:v>9.9253</c:v>
                </c:pt>
                <c:pt idx="6770">
                  <c:v>10.098000000000001</c:v>
                </c:pt>
                <c:pt idx="6771">
                  <c:v>10.268000000000001</c:v>
                </c:pt>
                <c:pt idx="6772">
                  <c:v>10.462</c:v>
                </c:pt>
                <c:pt idx="6773">
                  <c:v>10.667</c:v>
                </c:pt>
                <c:pt idx="6774">
                  <c:v>10.901999999999999</c:v>
                </c:pt>
                <c:pt idx="6775">
                  <c:v>11.144</c:v>
                </c:pt>
                <c:pt idx="6776">
                  <c:v>11.404</c:v>
                </c:pt>
                <c:pt idx="6777">
                  <c:v>11.675000000000001</c:v>
                </c:pt>
                <c:pt idx="6778">
                  <c:v>11.926</c:v>
                </c:pt>
                <c:pt idx="6779">
                  <c:v>12.153</c:v>
                </c:pt>
                <c:pt idx="6780">
                  <c:v>12.397</c:v>
                </c:pt>
                <c:pt idx="6781">
                  <c:v>12.625999999999999</c:v>
                </c:pt>
                <c:pt idx="6782">
                  <c:v>12.855</c:v>
                </c:pt>
                <c:pt idx="6783">
                  <c:v>13.055999999999999</c:v>
                </c:pt>
                <c:pt idx="6784">
                  <c:v>13.231999999999999</c:v>
                </c:pt>
                <c:pt idx="6785">
                  <c:v>13.427</c:v>
                </c:pt>
                <c:pt idx="6786">
                  <c:v>13.63</c:v>
                </c:pt>
                <c:pt idx="6787">
                  <c:v>13.858000000000001</c:v>
                </c:pt>
                <c:pt idx="6788">
                  <c:v>14.116</c:v>
                </c:pt>
                <c:pt idx="6789">
                  <c:v>14.422000000000001</c:v>
                </c:pt>
                <c:pt idx="6790">
                  <c:v>14.715999999999999</c:v>
                </c:pt>
                <c:pt idx="6791">
                  <c:v>14.952999999999999</c:v>
                </c:pt>
                <c:pt idx="6792">
                  <c:v>15.145</c:v>
                </c:pt>
                <c:pt idx="6793">
                  <c:v>15.327</c:v>
                </c:pt>
                <c:pt idx="6794">
                  <c:v>15.507</c:v>
                </c:pt>
                <c:pt idx="6795">
                  <c:v>15.67</c:v>
                </c:pt>
                <c:pt idx="6796">
                  <c:v>15.824999999999999</c:v>
                </c:pt>
                <c:pt idx="6797">
                  <c:v>15.968999999999999</c:v>
                </c:pt>
                <c:pt idx="6798">
                  <c:v>16.135999999999999</c:v>
                </c:pt>
                <c:pt idx="6799">
                  <c:v>16.294</c:v>
                </c:pt>
                <c:pt idx="6800">
                  <c:v>16.440000000000001</c:v>
                </c:pt>
                <c:pt idx="6801">
                  <c:v>16.591000000000001</c:v>
                </c:pt>
                <c:pt idx="6802">
                  <c:v>16.739999999999998</c:v>
                </c:pt>
                <c:pt idx="6803">
                  <c:v>16.850999999999999</c:v>
                </c:pt>
                <c:pt idx="6804">
                  <c:v>16.937000000000001</c:v>
                </c:pt>
                <c:pt idx="6805">
                  <c:v>17.055</c:v>
                </c:pt>
                <c:pt idx="6806">
                  <c:v>17.146000000000001</c:v>
                </c:pt>
                <c:pt idx="6807">
                  <c:v>17.206</c:v>
                </c:pt>
                <c:pt idx="6808">
                  <c:v>17.268999999999998</c:v>
                </c:pt>
                <c:pt idx="6809">
                  <c:v>17.32</c:v>
                </c:pt>
                <c:pt idx="6810">
                  <c:v>17.382000000000001</c:v>
                </c:pt>
                <c:pt idx="6811">
                  <c:v>17.443999999999999</c:v>
                </c:pt>
                <c:pt idx="6812">
                  <c:v>17.516999999999999</c:v>
                </c:pt>
                <c:pt idx="6813">
                  <c:v>17.625</c:v>
                </c:pt>
                <c:pt idx="6814">
                  <c:v>17.734999999999999</c:v>
                </c:pt>
                <c:pt idx="6815">
                  <c:v>17.853000000000002</c:v>
                </c:pt>
                <c:pt idx="6816">
                  <c:v>17.971</c:v>
                </c:pt>
                <c:pt idx="6817">
                  <c:v>18.07</c:v>
                </c:pt>
                <c:pt idx="6818">
                  <c:v>18.123999999999999</c:v>
                </c:pt>
                <c:pt idx="6819">
                  <c:v>18.18</c:v>
                </c:pt>
                <c:pt idx="6820">
                  <c:v>18.213000000000001</c:v>
                </c:pt>
                <c:pt idx="6821">
                  <c:v>18.239000000000001</c:v>
                </c:pt>
                <c:pt idx="6822">
                  <c:v>18.263999999999999</c:v>
                </c:pt>
                <c:pt idx="6823">
                  <c:v>18.291</c:v>
                </c:pt>
                <c:pt idx="6824">
                  <c:v>18.329000000000001</c:v>
                </c:pt>
                <c:pt idx="6825">
                  <c:v>18.367999999999999</c:v>
                </c:pt>
                <c:pt idx="6826">
                  <c:v>18.419</c:v>
                </c:pt>
                <c:pt idx="6827">
                  <c:v>18.486999999999998</c:v>
                </c:pt>
                <c:pt idx="6828">
                  <c:v>18.545000000000002</c:v>
                </c:pt>
                <c:pt idx="6829">
                  <c:v>18.596</c:v>
                </c:pt>
                <c:pt idx="6830">
                  <c:v>18.649999999999999</c:v>
                </c:pt>
                <c:pt idx="6831">
                  <c:v>18.686</c:v>
                </c:pt>
                <c:pt idx="6832">
                  <c:v>18.7</c:v>
                </c:pt>
                <c:pt idx="6833">
                  <c:v>18.709</c:v>
                </c:pt>
                <c:pt idx="6834">
                  <c:v>18.753</c:v>
                </c:pt>
                <c:pt idx="6835">
                  <c:v>18.803000000000001</c:v>
                </c:pt>
                <c:pt idx="6836">
                  <c:v>18.84</c:v>
                </c:pt>
                <c:pt idx="6837">
                  <c:v>18.873000000000001</c:v>
                </c:pt>
                <c:pt idx="6838">
                  <c:v>18.911999999999999</c:v>
                </c:pt>
                <c:pt idx="6839">
                  <c:v>18.952999999999999</c:v>
                </c:pt>
                <c:pt idx="6840">
                  <c:v>19.004999999999999</c:v>
                </c:pt>
                <c:pt idx="6841">
                  <c:v>19.050999999999998</c:v>
                </c:pt>
                <c:pt idx="6842">
                  <c:v>19.087</c:v>
                </c:pt>
                <c:pt idx="6843">
                  <c:v>19.138000000000002</c:v>
                </c:pt>
                <c:pt idx="6844">
                  <c:v>19.2</c:v>
                </c:pt>
                <c:pt idx="6845">
                  <c:v>19.245999999999999</c:v>
                </c:pt>
                <c:pt idx="6846">
                  <c:v>19.286000000000001</c:v>
                </c:pt>
                <c:pt idx="6847">
                  <c:v>19.344000000000001</c:v>
                </c:pt>
                <c:pt idx="6848">
                  <c:v>19.413</c:v>
                </c:pt>
                <c:pt idx="6849">
                  <c:v>19.472999999999999</c:v>
                </c:pt>
                <c:pt idx="6850">
                  <c:v>19.533999999999999</c:v>
                </c:pt>
                <c:pt idx="6851">
                  <c:v>19.588000000000001</c:v>
                </c:pt>
                <c:pt idx="6852">
                  <c:v>19.643999999999998</c:v>
                </c:pt>
                <c:pt idx="6853">
                  <c:v>19.692</c:v>
                </c:pt>
                <c:pt idx="6854">
                  <c:v>19.724</c:v>
                </c:pt>
                <c:pt idx="6855">
                  <c:v>19.733000000000001</c:v>
                </c:pt>
                <c:pt idx="6856">
                  <c:v>19.742999999999999</c:v>
                </c:pt>
                <c:pt idx="6857">
                  <c:v>19.763000000000002</c:v>
                </c:pt>
                <c:pt idx="6858">
                  <c:v>19.795999999999999</c:v>
                </c:pt>
                <c:pt idx="6859">
                  <c:v>19.832999999999998</c:v>
                </c:pt>
                <c:pt idx="6860">
                  <c:v>19.864000000000001</c:v>
                </c:pt>
                <c:pt idx="6861">
                  <c:v>19.885000000000002</c:v>
                </c:pt>
                <c:pt idx="6862">
                  <c:v>19.902999999999999</c:v>
                </c:pt>
                <c:pt idx="6863">
                  <c:v>19.933</c:v>
                </c:pt>
                <c:pt idx="6864">
                  <c:v>19.975000000000001</c:v>
                </c:pt>
                <c:pt idx="6865">
                  <c:v>20.02</c:v>
                </c:pt>
                <c:pt idx="6866">
                  <c:v>20.059000000000001</c:v>
                </c:pt>
                <c:pt idx="6867">
                  <c:v>20.088000000000001</c:v>
                </c:pt>
                <c:pt idx="6868">
                  <c:v>20.114999999999998</c:v>
                </c:pt>
                <c:pt idx="6869">
                  <c:v>20.141999999999999</c:v>
                </c:pt>
                <c:pt idx="6870">
                  <c:v>20.140999999999998</c:v>
                </c:pt>
                <c:pt idx="6871">
                  <c:v>20.14</c:v>
                </c:pt>
                <c:pt idx="6872">
                  <c:v>20.131</c:v>
                </c:pt>
                <c:pt idx="6873">
                  <c:v>20.125</c:v>
                </c:pt>
                <c:pt idx="6874">
                  <c:v>20.108000000000001</c:v>
                </c:pt>
                <c:pt idx="6875">
                  <c:v>20.091999999999999</c:v>
                </c:pt>
                <c:pt idx="6876">
                  <c:v>20.113</c:v>
                </c:pt>
                <c:pt idx="6877">
                  <c:v>20.111999999999998</c:v>
                </c:pt>
                <c:pt idx="6878">
                  <c:v>20.106000000000002</c:v>
                </c:pt>
                <c:pt idx="6879">
                  <c:v>20.100000000000001</c:v>
                </c:pt>
                <c:pt idx="6880">
                  <c:v>20.081</c:v>
                </c:pt>
                <c:pt idx="6881">
                  <c:v>20.059000000000001</c:v>
                </c:pt>
                <c:pt idx="6882">
                  <c:v>20.013000000000002</c:v>
                </c:pt>
                <c:pt idx="6883">
                  <c:v>19.954999999999998</c:v>
                </c:pt>
                <c:pt idx="6884">
                  <c:v>19.911000000000001</c:v>
                </c:pt>
                <c:pt idx="6885">
                  <c:v>19.853000000000002</c:v>
                </c:pt>
                <c:pt idx="6886">
                  <c:v>19.773</c:v>
                </c:pt>
                <c:pt idx="6887">
                  <c:v>19.663</c:v>
                </c:pt>
                <c:pt idx="6888">
                  <c:v>19.47</c:v>
                </c:pt>
                <c:pt idx="6889">
                  <c:v>19.213999999999999</c:v>
                </c:pt>
                <c:pt idx="6890">
                  <c:v>18.869</c:v>
                </c:pt>
                <c:pt idx="6891">
                  <c:v>18.478999999999999</c:v>
                </c:pt>
                <c:pt idx="6892">
                  <c:v>18.041</c:v>
                </c:pt>
                <c:pt idx="6893">
                  <c:v>17.582000000000001</c:v>
                </c:pt>
                <c:pt idx="6894">
                  <c:v>17.129000000000001</c:v>
                </c:pt>
                <c:pt idx="6895">
                  <c:v>16.675999999999998</c:v>
                </c:pt>
                <c:pt idx="6896">
                  <c:v>16.251000000000001</c:v>
                </c:pt>
                <c:pt idx="6897">
                  <c:v>15.86</c:v>
                </c:pt>
                <c:pt idx="6898">
                  <c:v>15.47</c:v>
                </c:pt>
                <c:pt idx="6899">
                  <c:v>15.122</c:v>
                </c:pt>
                <c:pt idx="6900">
                  <c:v>14.755000000000001</c:v>
                </c:pt>
                <c:pt idx="6901">
                  <c:v>14.337999999999999</c:v>
                </c:pt>
                <c:pt idx="6902">
                  <c:v>13.962</c:v>
                </c:pt>
                <c:pt idx="6903">
                  <c:v>13.571</c:v>
                </c:pt>
                <c:pt idx="6904">
                  <c:v>13.12</c:v>
                </c:pt>
                <c:pt idx="6905">
                  <c:v>12.641</c:v>
                </c:pt>
                <c:pt idx="6906">
                  <c:v>12.183</c:v>
                </c:pt>
                <c:pt idx="6907">
                  <c:v>11.787000000000001</c:v>
                </c:pt>
                <c:pt idx="6908">
                  <c:v>11.403</c:v>
                </c:pt>
                <c:pt idx="6909">
                  <c:v>11.055</c:v>
                </c:pt>
                <c:pt idx="6910">
                  <c:v>10.744</c:v>
                </c:pt>
                <c:pt idx="6911">
                  <c:v>10.436999999999999</c:v>
                </c:pt>
                <c:pt idx="6912">
                  <c:v>10.154999999999999</c:v>
                </c:pt>
                <c:pt idx="6913">
                  <c:v>9.891</c:v>
                </c:pt>
                <c:pt idx="6914">
                  <c:v>9.6194000000000006</c:v>
                </c:pt>
                <c:pt idx="6915">
                  <c:v>9.3498000000000001</c:v>
                </c:pt>
                <c:pt idx="6916">
                  <c:v>9.0930999999999997</c:v>
                </c:pt>
                <c:pt idx="6917">
                  <c:v>8.8169000000000004</c:v>
                </c:pt>
                <c:pt idx="6918">
                  <c:v>8.5025999999999993</c:v>
                </c:pt>
                <c:pt idx="6919">
                  <c:v>8.1407000000000007</c:v>
                </c:pt>
                <c:pt idx="6920">
                  <c:v>7.7621000000000002</c:v>
                </c:pt>
                <c:pt idx="6921">
                  <c:v>7.4028999999999998</c:v>
                </c:pt>
                <c:pt idx="6922">
                  <c:v>7.0420999999999996</c:v>
                </c:pt>
                <c:pt idx="6923">
                  <c:v>6.6376999999999997</c:v>
                </c:pt>
                <c:pt idx="6924">
                  <c:v>6.2248999999999999</c:v>
                </c:pt>
                <c:pt idx="6925">
                  <c:v>5.8402000000000003</c:v>
                </c:pt>
                <c:pt idx="6926">
                  <c:v>5.4516</c:v>
                </c:pt>
                <c:pt idx="6927">
                  <c:v>5.0247999999999999</c:v>
                </c:pt>
                <c:pt idx="6928">
                  <c:v>4.5762999999999998</c:v>
                </c:pt>
                <c:pt idx="6929">
                  <c:v>4.1482999999999999</c:v>
                </c:pt>
                <c:pt idx="6930">
                  <c:v>3.7387000000000001</c:v>
                </c:pt>
                <c:pt idx="6931">
                  <c:v>3.3504</c:v>
                </c:pt>
                <c:pt idx="6932">
                  <c:v>2.9243999999999999</c:v>
                </c:pt>
                <c:pt idx="6933">
                  <c:v>2.4910999999999999</c:v>
                </c:pt>
                <c:pt idx="6934">
                  <c:v>2.0749</c:v>
                </c:pt>
                <c:pt idx="6935">
                  <c:v>1.6941999999999999</c:v>
                </c:pt>
                <c:pt idx="6936">
                  <c:v>1.3197000000000001</c:v>
                </c:pt>
                <c:pt idx="6937">
                  <c:v>0.93862000000000001</c:v>
                </c:pt>
                <c:pt idx="6938">
                  <c:v>0.57491999999999999</c:v>
                </c:pt>
                <c:pt idx="6939">
                  <c:v>0.25268000000000002</c:v>
                </c:pt>
                <c:pt idx="6940">
                  <c:v>-7.5436000000000003E-2</c:v>
                </c:pt>
                <c:pt idx="6941">
                  <c:v>-0.44305</c:v>
                </c:pt>
                <c:pt idx="6942">
                  <c:v>-0.79976999999999998</c:v>
                </c:pt>
                <c:pt idx="6943">
                  <c:v>-1.1860999999999999</c:v>
                </c:pt>
                <c:pt idx="6944">
                  <c:v>-1.5851</c:v>
                </c:pt>
                <c:pt idx="6945">
                  <c:v>-1.9682999999999999</c:v>
                </c:pt>
                <c:pt idx="6946">
                  <c:v>-2.3572000000000002</c:v>
                </c:pt>
                <c:pt idx="6947">
                  <c:v>-2.7440000000000002</c:v>
                </c:pt>
                <c:pt idx="6948">
                  <c:v>-3.1835</c:v>
                </c:pt>
                <c:pt idx="6949">
                  <c:v>-3.661</c:v>
                </c:pt>
                <c:pt idx="6950">
                  <c:v>-4.1406000000000001</c:v>
                </c:pt>
                <c:pt idx="6951">
                  <c:v>-4.6265000000000001</c:v>
                </c:pt>
                <c:pt idx="6952">
                  <c:v>-5.1086999999999998</c:v>
                </c:pt>
                <c:pt idx="6953">
                  <c:v>-5.5785999999999998</c:v>
                </c:pt>
                <c:pt idx="6954">
                  <c:v>-6.0365000000000002</c:v>
                </c:pt>
                <c:pt idx="6955">
                  <c:v>-6.4684999999999997</c:v>
                </c:pt>
                <c:pt idx="6956">
                  <c:v>-6.9138999999999999</c:v>
                </c:pt>
                <c:pt idx="6957">
                  <c:v>-7.3582999999999998</c:v>
                </c:pt>
                <c:pt idx="6958">
                  <c:v>-7.7944000000000004</c:v>
                </c:pt>
                <c:pt idx="6959">
                  <c:v>-8.2138000000000009</c:v>
                </c:pt>
                <c:pt idx="6960">
                  <c:v>-8.6266999999999996</c:v>
                </c:pt>
                <c:pt idx="6961">
                  <c:v>-9.0457000000000001</c:v>
                </c:pt>
                <c:pt idx="6962">
                  <c:v>-9.4849999999999994</c:v>
                </c:pt>
                <c:pt idx="6963">
                  <c:v>-9.9198000000000004</c:v>
                </c:pt>
                <c:pt idx="6964">
                  <c:v>-10.297000000000001</c:v>
                </c:pt>
                <c:pt idx="6965">
                  <c:v>-10.634</c:v>
                </c:pt>
                <c:pt idx="6966">
                  <c:v>-10.974</c:v>
                </c:pt>
                <c:pt idx="6967">
                  <c:v>-11.302</c:v>
                </c:pt>
                <c:pt idx="6968">
                  <c:v>-11.622</c:v>
                </c:pt>
                <c:pt idx="6969">
                  <c:v>-11.922000000000001</c:v>
                </c:pt>
                <c:pt idx="6970">
                  <c:v>-12.163</c:v>
                </c:pt>
                <c:pt idx="6971">
                  <c:v>-12.393000000000001</c:v>
                </c:pt>
                <c:pt idx="6972">
                  <c:v>-12.615</c:v>
                </c:pt>
                <c:pt idx="6973">
                  <c:v>-12.821</c:v>
                </c:pt>
                <c:pt idx="6974">
                  <c:v>-13.041</c:v>
                </c:pt>
                <c:pt idx="6975">
                  <c:v>-13.262</c:v>
                </c:pt>
                <c:pt idx="6976">
                  <c:v>-13.473000000000001</c:v>
                </c:pt>
                <c:pt idx="6977">
                  <c:v>-13.677</c:v>
                </c:pt>
                <c:pt idx="6978">
                  <c:v>-13.895</c:v>
                </c:pt>
                <c:pt idx="6979">
                  <c:v>-14.117000000000001</c:v>
                </c:pt>
                <c:pt idx="6980">
                  <c:v>-14.359</c:v>
                </c:pt>
                <c:pt idx="6981">
                  <c:v>-14.601000000000001</c:v>
                </c:pt>
                <c:pt idx="6982">
                  <c:v>-14.846</c:v>
                </c:pt>
                <c:pt idx="6983">
                  <c:v>-15.066000000000001</c:v>
                </c:pt>
                <c:pt idx="6984">
                  <c:v>-15.254</c:v>
                </c:pt>
                <c:pt idx="6985">
                  <c:v>-15.423999999999999</c:v>
                </c:pt>
                <c:pt idx="6986">
                  <c:v>-15.605</c:v>
                </c:pt>
                <c:pt idx="6987">
                  <c:v>-15.794</c:v>
                </c:pt>
                <c:pt idx="6988">
                  <c:v>-15.984</c:v>
                </c:pt>
                <c:pt idx="6989">
                  <c:v>-16.192</c:v>
                </c:pt>
                <c:pt idx="6990">
                  <c:v>-16.414999999999999</c:v>
                </c:pt>
                <c:pt idx="6991">
                  <c:v>-16.645</c:v>
                </c:pt>
                <c:pt idx="6992">
                  <c:v>-16.864999999999998</c:v>
                </c:pt>
                <c:pt idx="6993">
                  <c:v>-17.097999999999999</c:v>
                </c:pt>
                <c:pt idx="6994">
                  <c:v>-17.366</c:v>
                </c:pt>
                <c:pt idx="6995">
                  <c:v>-17.649999999999999</c:v>
                </c:pt>
                <c:pt idx="6996">
                  <c:v>-17.896999999999998</c:v>
                </c:pt>
                <c:pt idx="6997">
                  <c:v>-18.09</c:v>
                </c:pt>
                <c:pt idx="6998">
                  <c:v>-18.225000000000001</c:v>
                </c:pt>
                <c:pt idx="6999">
                  <c:v>-18.337</c:v>
                </c:pt>
                <c:pt idx="7000">
                  <c:v>-18.445</c:v>
                </c:pt>
                <c:pt idx="7001">
                  <c:v>-18.57</c:v>
                </c:pt>
                <c:pt idx="7002">
                  <c:v>-18.713000000000001</c:v>
                </c:pt>
                <c:pt idx="7003">
                  <c:v>-18.881</c:v>
                </c:pt>
                <c:pt idx="7004">
                  <c:v>-19.074999999999999</c:v>
                </c:pt>
                <c:pt idx="7005">
                  <c:v>-19.277000000000001</c:v>
                </c:pt>
                <c:pt idx="7006">
                  <c:v>-19.451000000000001</c:v>
                </c:pt>
                <c:pt idx="7007">
                  <c:v>-19.614999999999998</c:v>
                </c:pt>
                <c:pt idx="7008">
                  <c:v>-19.783999999999999</c:v>
                </c:pt>
                <c:pt idx="7009">
                  <c:v>-19.957000000000001</c:v>
                </c:pt>
                <c:pt idx="7010">
                  <c:v>-20.094999999999999</c:v>
                </c:pt>
                <c:pt idx="7011">
                  <c:v>-20.206</c:v>
                </c:pt>
                <c:pt idx="7012">
                  <c:v>-20.303000000000001</c:v>
                </c:pt>
                <c:pt idx="7013">
                  <c:v>-20.405999999999999</c:v>
                </c:pt>
                <c:pt idx="7014">
                  <c:v>-20.509</c:v>
                </c:pt>
                <c:pt idx="7015">
                  <c:v>-20.635000000000002</c:v>
                </c:pt>
                <c:pt idx="7016">
                  <c:v>-20.757000000000001</c:v>
                </c:pt>
                <c:pt idx="7017">
                  <c:v>-20.852</c:v>
                </c:pt>
                <c:pt idx="7018">
                  <c:v>-20.920999999999999</c:v>
                </c:pt>
                <c:pt idx="7019">
                  <c:v>-20.992000000000001</c:v>
                </c:pt>
                <c:pt idx="7020">
                  <c:v>-21.08</c:v>
                </c:pt>
                <c:pt idx="7021">
                  <c:v>-21.152999999999999</c:v>
                </c:pt>
                <c:pt idx="7022">
                  <c:v>-21.227</c:v>
                </c:pt>
                <c:pt idx="7023">
                  <c:v>-21.323</c:v>
                </c:pt>
                <c:pt idx="7024">
                  <c:v>-21.413</c:v>
                </c:pt>
                <c:pt idx="7025">
                  <c:v>-21.489000000000001</c:v>
                </c:pt>
                <c:pt idx="7026">
                  <c:v>-21.545999999999999</c:v>
                </c:pt>
                <c:pt idx="7027">
                  <c:v>-21.622</c:v>
                </c:pt>
                <c:pt idx="7028">
                  <c:v>-21.704999999999998</c:v>
                </c:pt>
                <c:pt idx="7029">
                  <c:v>-21.795000000000002</c:v>
                </c:pt>
                <c:pt idx="7030">
                  <c:v>-21.864000000000001</c:v>
                </c:pt>
                <c:pt idx="7031">
                  <c:v>-21.931999999999999</c:v>
                </c:pt>
                <c:pt idx="7032">
                  <c:v>-21.974</c:v>
                </c:pt>
                <c:pt idx="7033">
                  <c:v>-22.042000000000002</c:v>
                </c:pt>
                <c:pt idx="7034">
                  <c:v>-22.119</c:v>
                </c:pt>
                <c:pt idx="7035">
                  <c:v>-22.190999999999999</c:v>
                </c:pt>
                <c:pt idx="7036">
                  <c:v>-22.251999999999999</c:v>
                </c:pt>
                <c:pt idx="7037">
                  <c:v>-22.29</c:v>
                </c:pt>
                <c:pt idx="7038">
                  <c:v>-22.335000000000001</c:v>
                </c:pt>
                <c:pt idx="7039">
                  <c:v>-22.37</c:v>
                </c:pt>
                <c:pt idx="7040">
                  <c:v>-22.413</c:v>
                </c:pt>
                <c:pt idx="7041">
                  <c:v>-22.451000000000001</c:v>
                </c:pt>
                <c:pt idx="7042">
                  <c:v>-22.484000000000002</c:v>
                </c:pt>
                <c:pt idx="7043">
                  <c:v>-22.533999999999999</c:v>
                </c:pt>
                <c:pt idx="7044">
                  <c:v>-22.585999999999999</c:v>
                </c:pt>
                <c:pt idx="7045">
                  <c:v>-22.658000000000001</c:v>
                </c:pt>
                <c:pt idx="7046">
                  <c:v>-22.733000000000001</c:v>
                </c:pt>
                <c:pt idx="7047">
                  <c:v>-22.792000000000002</c:v>
                </c:pt>
                <c:pt idx="7048">
                  <c:v>-22.847000000000001</c:v>
                </c:pt>
                <c:pt idx="7049">
                  <c:v>-22.902000000000001</c:v>
                </c:pt>
                <c:pt idx="7050">
                  <c:v>-22.957000000000001</c:v>
                </c:pt>
                <c:pt idx="7051">
                  <c:v>-22.988</c:v>
                </c:pt>
                <c:pt idx="7052">
                  <c:v>-23.012</c:v>
                </c:pt>
                <c:pt idx="7053">
                  <c:v>-23.042000000000002</c:v>
                </c:pt>
                <c:pt idx="7054">
                  <c:v>-23.082000000000001</c:v>
                </c:pt>
                <c:pt idx="7055">
                  <c:v>-23.12</c:v>
                </c:pt>
                <c:pt idx="7056">
                  <c:v>-23.145</c:v>
                </c:pt>
                <c:pt idx="7057">
                  <c:v>-23.17</c:v>
                </c:pt>
                <c:pt idx="7058">
                  <c:v>-23.198</c:v>
                </c:pt>
                <c:pt idx="7059">
                  <c:v>-23.213999999999999</c:v>
                </c:pt>
                <c:pt idx="7060">
                  <c:v>-23.25</c:v>
                </c:pt>
                <c:pt idx="7061">
                  <c:v>-23.314</c:v>
                </c:pt>
                <c:pt idx="7062">
                  <c:v>-23.388999999999999</c:v>
                </c:pt>
                <c:pt idx="7063">
                  <c:v>-23.454999999999998</c:v>
                </c:pt>
                <c:pt idx="7064">
                  <c:v>-23.512</c:v>
                </c:pt>
                <c:pt idx="7065">
                  <c:v>-23.57</c:v>
                </c:pt>
                <c:pt idx="7066">
                  <c:v>-23.617000000000001</c:v>
                </c:pt>
                <c:pt idx="7067">
                  <c:v>-23.664000000000001</c:v>
                </c:pt>
                <c:pt idx="7068">
                  <c:v>-23.722999999999999</c:v>
                </c:pt>
                <c:pt idx="7069">
                  <c:v>-23.765999999999998</c:v>
                </c:pt>
                <c:pt idx="7070">
                  <c:v>-23.802</c:v>
                </c:pt>
                <c:pt idx="7071">
                  <c:v>-23.831</c:v>
                </c:pt>
                <c:pt idx="7072">
                  <c:v>-23.827999999999999</c:v>
                </c:pt>
                <c:pt idx="7073">
                  <c:v>-23.806000000000001</c:v>
                </c:pt>
                <c:pt idx="7074">
                  <c:v>-23.8</c:v>
                </c:pt>
                <c:pt idx="7075">
                  <c:v>-23.78</c:v>
                </c:pt>
                <c:pt idx="7076">
                  <c:v>-23.774999999999999</c:v>
                </c:pt>
                <c:pt idx="7077">
                  <c:v>-23.777999999999999</c:v>
                </c:pt>
                <c:pt idx="7078">
                  <c:v>-23.780999999999999</c:v>
                </c:pt>
                <c:pt idx="7079">
                  <c:v>-23.76</c:v>
                </c:pt>
                <c:pt idx="7080">
                  <c:v>-23.734000000000002</c:v>
                </c:pt>
                <c:pt idx="7081">
                  <c:v>-23.71</c:v>
                </c:pt>
                <c:pt idx="7082">
                  <c:v>-23.675000000000001</c:v>
                </c:pt>
                <c:pt idx="7083">
                  <c:v>-23.614000000000001</c:v>
                </c:pt>
                <c:pt idx="7084">
                  <c:v>-23.547000000000001</c:v>
                </c:pt>
                <c:pt idx="7085">
                  <c:v>-23.475000000000001</c:v>
                </c:pt>
                <c:pt idx="7086">
                  <c:v>-23.391999999999999</c:v>
                </c:pt>
                <c:pt idx="7087">
                  <c:v>-23.286000000000001</c:v>
                </c:pt>
                <c:pt idx="7088">
                  <c:v>-23.172000000000001</c:v>
                </c:pt>
                <c:pt idx="7089">
                  <c:v>-23.035</c:v>
                </c:pt>
                <c:pt idx="7090">
                  <c:v>-22.885000000000002</c:v>
                </c:pt>
                <c:pt idx="7091">
                  <c:v>-22.722999999999999</c:v>
                </c:pt>
                <c:pt idx="7092">
                  <c:v>-22.523</c:v>
                </c:pt>
                <c:pt idx="7093">
                  <c:v>-22.276</c:v>
                </c:pt>
                <c:pt idx="7094">
                  <c:v>-22.026</c:v>
                </c:pt>
                <c:pt idx="7095">
                  <c:v>-21.742999999999999</c:v>
                </c:pt>
                <c:pt idx="7096">
                  <c:v>-21.417000000000002</c:v>
                </c:pt>
                <c:pt idx="7097">
                  <c:v>-21.021000000000001</c:v>
                </c:pt>
                <c:pt idx="7098">
                  <c:v>-20.591999999999999</c:v>
                </c:pt>
                <c:pt idx="7099">
                  <c:v>-20.094999999999999</c:v>
                </c:pt>
                <c:pt idx="7100">
                  <c:v>-19.571999999999999</c:v>
                </c:pt>
                <c:pt idx="7101">
                  <c:v>-19.091999999999999</c:v>
                </c:pt>
                <c:pt idx="7102">
                  <c:v>-18.59</c:v>
                </c:pt>
                <c:pt idx="7103">
                  <c:v>-18.177</c:v>
                </c:pt>
                <c:pt idx="7104">
                  <c:v>-17.75</c:v>
                </c:pt>
                <c:pt idx="7105">
                  <c:v>-17.298999999999999</c:v>
                </c:pt>
                <c:pt idx="7106">
                  <c:v>-16.879000000000001</c:v>
                </c:pt>
                <c:pt idx="7107">
                  <c:v>-16.411000000000001</c:v>
                </c:pt>
                <c:pt idx="7108">
                  <c:v>-15.955</c:v>
                </c:pt>
                <c:pt idx="7109">
                  <c:v>-15.525</c:v>
                </c:pt>
                <c:pt idx="7110">
                  <c:v>-15.121</c:v>
                </c:pt>
                <c:pt idx="7111">
                  <c:v>-14.741</c:v>
                </c:pt>
                <c:pt idx="7112">
                  <c:v>-14.391999999999999</c:v>
                </c:pt>
                <c:pt idx="7113">
                  <c:v>-14.045999999999999</c:v>
                </c:pt>
                <c:pt idx="7114">
                  <c:v>-13.726000000000001</c:v>
                </c:pt>
                <c:pt idx="7115">
                  <c:v>-13.462999999999999</c:v>
                </c:pt>
                <c:pt idx="7116">
                  <c:v>-13.228999999999999</c:v>
                </c:pt>
                <c:pt idx="7117">
                  <c:v>-12.956</c:v>
                </c:pt>
                <c:pt idx="7118">
                  <c:v>-12.599</c:v>
                </c:pt>
                <c:pt idx="7119">
                  <c:v>-12.186</c:v>
                </c:pt>
                <c:pt idx="7120">
                  <c:v>-11.795</c:v>
                </c:pt>
                <c:pt idx="7121">
                  <c:v>-11.391999999999999</c:v>
                </c:pt>
                <c:pt idx="7122">
                  <c:v>-10.944000000000001</c:v>
                </c:pt>
                <c:pt idx="7123">
                  <c:v>-10.548999999999999</c:v>
                </c:pt>
                <c:pt idx="7124">
                  <c:v>-10.193</c:v>
                </c:pt>
                <c:pt idx="7125">
                  <c:v>-9.8242999999999991</c:v>
                </c:pt>
                <c:pt idx="7126">
                  <c:v>-9.4570000000000007</c:v>
                </c:pt>
                <c:pt idx="7127">
                  <c:v>-9.0914000000000001</c:v>
                </c:pt>
                <c:pt idx="7128">
                  <c:v>-8.7081</c:v>
                </c:pt>
                <c:pt idx="7129">
                  <c:v>-8.3053000000000008</c:v>
                </c:pt>
                <c:pt idx="7130">
                  <c:v>-7.8577000000000004</c:v>
                </c:pt>
                <c:pt idx="7131">
                  <c:v>-7.3829000000000002</c:v>
                </c:pt>
                <c:pt idx="7132">
                  <c:v>-6.9250999999999996</c:v>
                </c:pt>
                <c:pt idx="7133">
                  <c:v>-6.4443999999999999</c:v>
                </c:pt>
                <c:pt idx="7134">
                  <c:v>-5.9532999999999996</c:v>
                </c:pt>
                <c:pt idx="7135">
                  <c:v>-5.476</c:v>
                </c:pt>
                <c:pt idx="7136">
                  <c:v>-5.0064000000000002</c:v>
                </c:pt>
                <c:pt idx="7137">
                  <c:v>-4.5403000000000002</c:v>
                </c:pt>
                <c:pt idx="7138">
                  <c:v>-4.0766</c:v>
                </c:pt>
                <c:pt idx="7139">
                  <c:v>-3.5977000000000001</c:v>
                </c:pt>
                <c:pt idx="7140">
                  <c:v>-3.0899000000000001</c:v>
                </c:pt>
                <c:pt idx="7141">
                  <c:v>-2.5402999999999998</c:v>
                </c:pt>
                <c:pt idx="7142">
                  <c:v>-1.9843999999999999</c:v>
                </c:pt>
                <c:pt idx="7143">
                  <c:v>-1.4173</c:v>
                </c:pt>
                <c:pt idx="7144">
                  <c:v>-0.84599000000000002</c:v>
                </c:pt>
                <c:pt idx="7145">
                  <c:v>-0.27282000000000001</c:v>
                </c:pt>
                <c:pt idx="7146">
                  <c:v>0.27599000000000001</c:v>
                </c:pt>
                <c:pt idx="7147">
                  <c:v>0.82948</c:v>
                </c:pt>
                <c:pt idx="7148">
                  <c:v>1.3996999999999999</c:v>
                </c:pt>
                <c:pt idx="7149">
                  <c:v>1.9755</c:v>
                </c:pt>
                <c:pt idx="7150">
                  <c:v>2.4859</c:v>
                </c:pt>
                <c:pt idx="7151">
                  <c:v>2.9655999999999998</c:v>
                </c:pt>
                <c:pt idx="7152">
                  <c:v>3.4363000000000001</c:v>
                </c:pt>
                <c:pt idx="7153">
                  <c:v>3.9270999999999998</c:v>
                </c:pt>
                <c:pt idx="7154">
                  <c:v>4.4356999999999998</c:v>
                </c:pt>
                <c:pt idx="7155">
                  <c:v>4.9054000000000002</c:v>
                </c:pt>
                <c:pt idx="7156">
                  <c:v>5.3135000000000003</c:v>
                </c:pt>
                <c:pt idx="7157">
                  <c:v>5.7049000000000003</c:v>
                </c:pt>
                <c:pt idx="7158">
                  <c:v>6.1058000000000003</c:v>
                </c:pt>
                <c:pt idx="7159">
                  <c:v>6.5125000000000002</c:v>
                </c:pt>
                <c:pt idx="7160">
                  <c:v>6.9325000000000001</c:v>
                </c:pt>
                <c:pt idx="7161">
                  <c:v>7.3472</c:v>
                </c:pt>
                <c:pt idx="7162">
                  <c:v>7.7567000000000004</c:v>
                </c:pt>
                <c:pt idx="7163">
                  <c:v>8.1583000000000006</c:v>
                </c:pt>
                <c:pt idx="7164">
                  <c:v>8.5340000000000007</c:v>
                </c:pt>
                <c:pt idx="7165">
                  <c:v>8.9189000000000007</c:v>
                </c:pt>
                <c:pt idx="7166">
                  <c:v>9.2861999999999991</c:v>
                </c:pt>
                <c:pt idx="7167">
                  <c:v>9.6349999999999998</c:v>
                </c:pt>
                <c:pt idx="7168">
                  <c:v>9.9623000000000008</c:v>
                </c:pt>
                <c:pt idx="7169">
                  <c:v>10.247</c:v>
                </c:pt>
                <c:pt idx="7170">
                  <c:v>10.519</c:v>
                </c:pt>
                <c:pt idx="7171">
                  <c:v>10.760999999999999</c:v>
                </c:pt>
                <c:pt idx="7172">
                  <c:v>10.994</c:v>
                </c:pt>
                <c:pt idx="7173">
                  <c:v>11.202999999999999</c:v>
                </c:pt>
                <c:pt idx="7174">
                  <c:v>11.378</c:v>
                </c:pt>
                <c:pt idx="7175">
                  <c:v>11.552</c:v>
                </c:pt>
                <c:pt idx="7176">
                  <c:v>11.734999999999999</c:v>
                </c:pt>
                <c:pt idx="7177">
                  <c:v>11.914</c:v>
                </c:pt>
                <c:pt idx="7178">
                  <c:v>12.093999999999999</c:v>
                </c:pt>
                <c:pt idx="7179">
                  <c:v>12.284000000000001</c:v>
                </c:pt>
                <c:pt idx="7180">
                  <c:v>12.49</c:v>
                </c:pt>
                <c:pt idx="7181">
                  <c:v>12.707000000000001</c:v>
                </c:pt>
                <c:pt idx="7182">
                  <c:v>12.9</c:v>
                </c:pt>
                <c:pt idx="7183">
                  <c:v>13.108000000000001</c:v>
                </c:pt>
                <c:pt idx="7184">
                  <c:v>13.356</c:v>
                </c:pt>
                <c:pt idx="7185">
                  <c:v>13.599</c:v>
                </c:pt>
                <c:pt idx="7186">
                  <c:v>13.815</c:v>
                </c:pt>
                <c:pt idx="7187">
                  <c:v>14.02</c:v>
                </c:pt>
                <c:pt idx="7188">
                  <c:v>14.223000000000001</c:v>
                </c:pt>
                <c:pt idx="7189">
                  <c:v>14.397</c:v>
                </c:pt>
                <c:pt idx="7190">
                  <c:v>14.564</c:v>
                </c:pt>
                <c:pt idx="7191">
                  <c:v>14.712</c:v>
                </c:pt>
                <c:pt idx="7192">
                  <c:v>14.858000000000001</c:v>
                </c:pt>
                <c:pt idx="7193">
                  <c:v>15.010999999999999</c:v>
                </c:pt>
                <c:pt idx="7194">
                  <c:v>15.170999999999999</c:v>
                </c:pt>
                <c:pt idx="7195">
                  <c:v>15.346</c:v>
                </c:pt>
                <c:pt idx="7196">
                  <c:v>15.519</c:v>
                </c:pt>
                <c:pt idx="7197">
                  <c:v>15.696999999999999</c:v>
                </c:pt>
                <c:pt idx="7198">
                  <c:v>15.879</c:v>
                </c:pt>
                <c:pt idx="7199">
                  <c:v>16.094000000000001</c:v>
                </c:pt>
                <c:pt idx="7200">
                  <c:v>16.311</c:v>
                </c:pt>
                <c:pt idx="7201">
                  <c:v>16.477</c:v>
                </c:pt>
                <c:pt idx="7202">
                  <c:v>16.599</c:v>
                </c:pt>
                <c:pt idx="7203">
                  <c:v>16.693000000000001</c:v>
                </c:pt>
                <c:pt idx="7204">
                  <c:v>16.777000000000001</c:v>
                </c:pt>
                <c:pt idx="7205">
                  <c:v>16.864999999999998</c:v>
                </c:pt>
                <c:pt idx="7206">
                  <c:v>16.952000000000002</c:v>
                </c:pt>
                <c:pt idx="7207">
                  <c:v>17.04</c:v>
                </c:pt>
                <c:pt idx="7208">
                  <c:v>17.132000000000001</c:v>
                </c:pt>
                <c:pt idx="7209">
                  <c:v>17.227</c:v>
                </c:pt>
                <c:pt idx="7210">
                  <c:v>17.315999999999999</c:v>
                </c:pt>
                <c:pt idx="7211">
                  <c:v>17.425999999999998</c:v>
                </c:pt>
                <c:pt idx="7212">
                  <c:v>17.559999999999999</c:v>
                </c:pt>
                <c:pt idx="7213">
                  <c:v>17.71</c:v>
                </c:pt>
                <c:pt idx="7214">
                  <c:v>17.864000000000001</c:v>
                </c:pt>
                <c:pt idx="7215">
                  <c:v>18.013000000000002</c:v>
                </c:pt>
                <c:pt idx="7216">
                  <c:v>18.143000000000001</c:v>
                </c:pt>
                <c:pt idx="7217">
                  <c:v>18.241</c:v>
                </c:pt>
                <c:pt idx="7218">
                  <c:v>18.317</c:v>
                </c:pt>
                <c:pt idx="7219">
                  <c:v>18.399999999999999</c:v>
                </c:pt>
                <c:pt idx="7220">
                  <c:v>18.498999999999999</c:v>
                </c:pt>
                <c:pt idx="7221">
                  <c:v>18.606999999999999</c:v>
                </c:pt>
                <c:pt idx="7222">
                  <c:v>18.736000000000001</c:v>
                </c:pt>
                <c:pt idx="7223">
                  <c:v>18.876999999999999</c:v>
                </c:pt>
                <c:pt idx="7224">
                  <c:v>19.023</c:v>
                </c:pt>
                <c:pt idx="7225">
                  <c:v>19.148</c:v>
                </c:pt>
                <c:pt idx="7226">
                  <c:v>19.236999999999998</c:v>
                </c:pt>
                <c:pt idx="7227">
                  <c:v>19.297000000000001</c:v>
                </c:pt>
                <c:pt idx="7228">
                  <c:v>19.344000000000001</c:v>
                </c:pt>
                <c:pt idx="7229">
                  <c:v>19.402999999999999</c:v>
                </c:pt>
                <c:pt idx="7230">
                  <c:v>19.475999999999999</c:v>
                </c:pt>
                <c:pt idx="7231">
                  <c:v>19.545000000000002</c:v>
                </c:pt>
                <c:pt idx="7232">
                  <c:v>19.611000000000001</c:v>
                </c:pt>
                <c:pt idx="7233">
                  <c:v>19.689</c:v>
                </c:pt>
                <c:pt idx="7234">
                  <c:v>19.766999999999999</c:v>
                </c:pt>
                <c:pt idx="7235">
                  <c:v>19.821000000000002</c:v>
                </c:pt>
                <c:pt idx="7236">
                  <c:v>19.884</c:v>
                </c:pt>
                <c:pt idx="7237">
                  <c:v>19.95</c:v>
                </c:pt>
                <c:pt idx="7238">
                  <c:v>20.007000000000001</c:v>
                </c:pt>
                <c:pt idx="7239">
                  <c:v>20.079000000000001</c:v>
                </c:pt>
                <c:pt idx="7240">
                  <c:v>20.152000000000001</c:v>
                </c:pt>
                <c:pt idx="7241">
                  <c:v>20.227</c:v>
                </c:pt>
                <c:pt idx="7242">
                  <c:v>20.298999999999999</c:v>
                </c:pt>
                <c:pt idx="7243">
                  <c:v>20.361000000000001</c:v>
                </c:pt>
                <c:pt idx="7244">
                  <c:v>20.414999999999999</c:v>
                </c:pt>
                <c:pt idx="7245">
                  <c:v>20.460999999999999</c:v>
                </c:pt>
                <c:pt idx="7246">
                  <c:v>20.512</c:v>
                </c:pt>
                <c:pt idx="7247">
                  <c:v>20.564</c:v>
                </c:pt>
                <c:pt idx="7248">
                  <c:v>20.591999999999999</c:v>
                </c:pt>
                <c:pt idx="7249">
                  <c:v>20.626000000000001</c:v>
                </c:pt>
                <c:pt idx="7250">
                  <c:v>20.678999999999998</c:v>
                </c:pt>
                <c:pt idx="7251">
                  <c:v>20.725999999999999</c:v>
                </c:pt>
                <c:pt idx="7252">
                  <c:v>20.773</c:v>
                </c:pt>
                <c:pt idx="7253">
                  <c:v>20.824999999999999</c:v>
                </c:pt>
                <c:pt idx="7254">
                  <c:v>20.873999999999999</c:v>
                </c:pt>
                <c:pt idx="7255">
                  <c:v>20.904</c:v>
                </c:pt>
                <c:pt idx="7256">
                  <c:v>20.908999999999999</c:v>
                </c:pt>
                <c:pt idx="7257">
                  <c:v>20.931999999999999</c:v>
                </c:pt>
                <c:pt idx="7258">
                  <c:v>20.972999999999999</c:v>
                </c:pt>
                <c:pt idx="7259">
                  <c:v>21.013999999999999</c:v>
                </c:pt>
                <c:pt idx="7260">
                  <c:v>21.05</c:v>
                </c:pt>
                <c:pt idx="7261">
                  <c:v>21.094000000000001</c:v>
                </c:pt>
                <c:pt idx="7262">
                  <c:v>21.120999999999999</c:v>
                </c:pt>
                <c:pt idx="7263">
                  <c:v>21.128</c:v>
                </c:pt>
                <c:pt idx="7264">
                  <c:v>21.135000000000002</c:v>
                </c:pt>
                <c:pt idx="7265">
                  <c:v>21.135000000000002</c:v>
                </c:pt>
                <c:pt idx="7266">
                  <c:v>21.117999999999999</c:v>
                </c:pt>
                <c:pt idx="7267">
                  <c:v>21.094999999999999</c:v>
                </c:pt>
                <c:pt idx="7268">
                  <c:v>21.068999999999999</c:v>
                </c:pt>
                <c:pt idx="7269">
                  <c:v>21.006</c:v>
                </c:pt>
                <c:pt idx="7270">
                  <c:v>20.972000000000001</c:v>
                </c:pt>
                <c:pt idx="7271">
                  <c:v>20.925999999999998</c:v>
                </c:pt>
                <c:pt idx="7272">
                  <c:v>20.837</c:v>
                </c:pt>
                <c:pt idx="7273">
                  <c:v>20.763000000000002</c:v>
                </c:pt>
                <c:pt idx="7274">
                  <c:v>20.678999999999998</c:v>
                </c:pt>
                <c:pt idx="7275">
                  <c:v>20.594999999999999</c:v>
                </c:pt>
                <c:pt idx="7276">
                  <c:v>20.472999999999999</c:v>
                </c:pt>
                <c:pt idx="7277">
                  <c:v>20.288</c:v>
                </c:pt>
                <c:pt idx="7278">
                  <c:v>20.082999999999998</c:v>
                </c:pt>
                <c:pt idx="7279">
                  <c:v>19.876000000000001</c:v>
                </c:pt>
                <c:pt idx="7280">
                  <c:v>19.628</c:v>
                </c:pt>
                <c:pt idx="7281">
                  <c:v>19.369</c:v>
                </c:pt>
                <c:pt idx="7282">
                  <c:v>19.094000000000001</c:v>
                </c:pt>
                <c:pt idx="7283">
                  <c:v>18.776</c:v>
                </c:pt>
                <c:pt idx="7284">
                  <c:v>18.472999999999999</c:v>
                </c:pt>
                <c:pt idx="7285">
                  <c:v>18.202000000000002</c:v>
                </c:pt>
                <c:pt idx="7286">
                  <c:v>17.934000000000001</c:v>
                </c:pt>
                <c:pt idx="7287">
                  <c:v>17.673999999999999</c:v>
                </c:pt>
                <c:pt idx="7288">
                  <c:v>17.408999999999999</c:v>
                </c:pt>
                <c:pt idx="7289">
                  <c:v>17.149000000000001</c:v>
                </c:pt>
                <c:pt idx="7290">
                  <c:v>16.905000000000001</c:v>
                </c:pt>
                <c:pt idx="7291">
                  <c:v>16.670000000000002</c:v>
                </c:pt>
                <c:pt idx="7292">
                  <c:v>16.405999999999999</c:v>
                </c:pt>
                <c:pt idx="7293">
                  <c:v>16.148</c:v>
                </c:pt>
                <c:pt idx="7294">
                  <c:v>15.893000000000001</c:v>
                </c:pt>
                <c:pt idx="7295">
                  <c:v>15.632</c:v>
                </c:pt>
                <c:pt idx="7296">
                  <c:v>15.353999999999999</c:v>
                </c:pt>
                <c:pt idx="7297">
                  <c:v>15.058999999999999</c:v>
                </c:pt>
                <c:pt idx="7298">
                  <c:v>14.798</c:v>
                </c:pt>
                <c:pt idx="7299">
                  <c:v>14.568</c:v>
                </c:pt>
                <c:pt idx="7300">
                  <c:v>14.336</c:v>
                </c:pt>
                <c:pt idx="7301">
                  <c:v>14.103999999999999</c:v>
                </c:pt>
                <c:pt idx="7302">
                  <c:v>13.856</c:v>
                </c:pt>
                <c:pt idx="7303">
                  <c:v>13.625</c:v>
                </c:pt>
                <c:pt idx="7304">
                  <c:v>13.387</c:v>
                </c:pt>
                <c:pt idx="7305">
                  <c:v>13.138999999999999</c:v>
                </c:pt>
                <c:pt idx="7306">
                  <c:v>12.887</c:v>
                </c:pt>
                <c:pt idx="7307">
                  <c:v>12.641</c:v>
                </c:pt>
                <c:pt idx="7308">
                  <c:v>12.391999999999999</c:v>
                </c:pt>
                <c:pt idx="7309">
                  <c:v>12.151</c:v>
                </c:pt>
                <c:pt idx="7310">
                  <c:v>11.962999999999999</c:v>
                </c:pt>
                <c:pt idx="7311">
                  <c:v>11.798</c:v>
                </c:pt>
                <c:pt idx="7312">
                  <c:v>11.615</c:v>
                </c:pt>
                <c:pt idx="7313">
                  <c:v>11.426</c:v>
                </c:pt>
                <c:pt idx="7314">
                  <c:v>11.244</c:v>
                </c:pt>
                <c:pt idx="7315">
                  <c:v>11.06</c:v>
                </c:pt>
                <c:pt idx="7316">
                  <c:v>10.840999999999999</c:v>
                </c:pt>
                <c:pt idx="7317">
                  <c:v>10.590999999999999</c:v>
                </c:pt>
                <c:pt idx="7318">
                  <c:v>10.313000000000001</c:v>
                </c:pt>
                <c:pt idx="7319">
                  <c:v>9.9923999999999999</c:v>
                </c:pt>
                <c:pt idx="7320">
                  <c:v>9.7070000000000007</c:v>
                </c:pt>
                <c:pt idx="7321">
                  <c:v>9.4011999999999993</c:v>
                </c:pt>
                <c:pt idx="7322">
                  <c:v>9.0291999999999994</c:v>
                </c:pt>
                <c:pt idx="7323">
                  <c:v>8.7098999999999993</c:v>
                </c:pt>
                <c:pt idx="7324">
                  <c:v>8.4257000000000009</c:v>
                </c:pt>
                <c:pt idx="7325">
                  <c:v>8.1137999999999995</c:v>
                </c:pt>
                <c:pt idx="7326">
                  <c:v>7.8175999999999997</c:v>
                </c:pt>
                <c:pt idx="7327">
                  <c:v>7.5214999999999996</c:v>
                </c:pt>
                <c:pt idx="7328">
                  <c:v>7.2266000000000004</c:v>
                </c:pt>
                <c:pt idx="7329">
                  <c:v>6.9207999999999998</c:v>
                </c:pt>
                <c:pt idx="7330">
                  <c:v>6.5896999999999997</c:v>
                </c:pt>
                <c:pt idx="7331">
                  <c:v>6.2758000000000003</c:v>
                </c:pt>
                <c:pt idx="7332">
                  <c:v>5.9310999999999998</c:v>
                </c:pt>
                <c:pt idx="7333">
                  <c:v>5.5701999999999998</c:v>
                </c:pt>
                <c:pt idx="7334">
                  <c:v>5.2202999999999999</c:v>
                </c:pt>
                <c:pt idx="7335">
                  <c:v>4.8620999999999999</c:v>
                </c:pt>
                <c:pt idx="7336">
                  <c:v>4.4718999999999998</c:v>
                </c:pt>
                <c:pt idx="7337">
                  <c:v>4.1050000000000004</c:v>
                </c:pt>
                <c:pt idx="7338">
                  <c:v>3.7584</c:v>
                </c:pt>
                <c:pt idx="7339">
                  <c:v>3.3900999999999999</c:v>
                </c:pt>
                <c:pt idx="7340">
                  <c:v>3.0110999999999999</c:v>
                </c:pt>
                <c:pt idx="7341">
                  <c:v>2.6509999999999998</c:v>
                </c:pt>
                <c:pt idx="7342">
                  <c:v>2.3043999999999998</c:v>
                </c:pt>
                <c:pt idx="7343">
                  <c:v>1.9279999999999999</c:v>
                </c:pt>
                <c:pt idx="7344">
                  <c:v>1.5337000000000001</c:v>
                </c:pt>
                <c:pt idx="7345">
                  <c:v>1.1099000000000001</c:v>
                </c:pt>
                <c:pt idx="7346">
                  <c:v>0.69650000000000001</c:v>
                </c:pt>
                <c:pt idx="7347">
                  <c:v>0.28821999999999998</c:v>
                </c:pt>
                <c:pt idx="7348">
                  <c:v>-0.12623999999999999</c:v>
                </c:pt>
                <c:pt idx="7349">
                  <c:v>-0.53808999999999996</c:v>
                </c:pt>
                <c:pt idx="7350">
                  <c:v>-0.94896999999999998</c:v>
                </c:pt>
                <c:pt idx="7351">
                  <c:v>-1.3902000000000001</c:v>
                </c:pt>
                <c:pt idx="7352">
                  <c:v>-1.8363</c:v>
                </c:pt>
                <c:pt idx="7353">
                  <c:v>-2.2896999999999998</c:v>
                </c:pt>
                <c:pt idx="7354">
                  <c:v>-2.7524999999999999</c:v>
                </c:pt>
                <c:pt idx="7355">
                  <c:v>-3.2158000000000002</c:v>
                </c:pt>
                <c:pt idx="7356">
                  <c:v>-3.6999</c:v>
                </c:pt>
                <c:pt idx="7357">
                  <c:v>-4.2053000000000003</c:v>
                </c:pt>
                <c:pt idx="7358">
                  <c:v>-4.6722000000000001</c:v>
                </c:pt>
                <c:pt idx="7359">
                  <c:v>-5.1154000000000002</c:v>
                </c:pt>
                <c:pt idx="7360">
                  <c:v>-5.5903999999999998</c:v>
                </c:pt>
                <c:pt idx="7361">
                  <c:v>-6.0918999999999999</c:v>
                </c:pt>
                <c:pt idx="7362">
                  <c:v>-6.5465999999999998</c:v>
                </c:pt>
                <c:pt idx="7363">
                  <c:v>-6.9802999999999997</c:v>
                </c:pt>
                <c:pt idx="7364">
                  <c:v>-7.4272999999999998</c:v>
                </c:pt>
                <c:pt idx="7365">
                  <c:v>-7.8651</c:v>
                </c:pt>
                <c:pt idx="7366">
                  <c:v>-8.2570999999999994</c:v>
                </c:pt>
                <c:pt idx="7367">
                  <c:v>-8.7185000000000006</c:v>
                </c:pt>
                <c:pt idx="7368">
                  <c:v>-9.2059999999999995</c:v>
                </c:pt>
                <c:pt idx="7369">
                  <c:v>-9.5724999999999998</c:v>
                </c:pt>
                <c:pt idx="7370">
                  <c:v>-9.9057999999999993</c:v>
                </c:pt>
                <c:pt idx="7371">
                  <c:v>-10.285</c:v>
                </c:pt>
                <c:pt idx="7372">
                  <c:v>-10.648999999999999</c:v>
                </c:pt>
                <c:pt idx="7373">
                  <c:v>-10.943</c:v>
                </c:pt>
                <c:pt idx="7374">
                  <c:v>-11.222</c:v>
                </c:pt>
                <c:pt idx="7375">
                  <c:v>-11.499000000000001</c:v>
                </c:pt>
                <c:pt idx="7376">
                  <c:v>-11.757</c:v>
                </c:pt>
                <c:pt idx="7377">
                  <c:v>-12.023999999999999</c:v>
                </c:pt>
                <c:pt idx="7378">
                  <c:v>-12.34</c:v>
                </c:pt>
                <c:pt idx="7379">
                  <c:v>-12.667999999999999</c:v>
                </c:pt>
                <c:pt idx="7380">
                  <c:v>-13.007</c:v>
                </c:pt>
                <c:pt idx="7381">
                  <c:v>-13.314</c:v>
                </c:pt>
                <c:pt idx="7382">
                  <c:v>-13.577999999999999</c:v>
                </c:pt>
                <c:pt idx="7383">
                  <c:v>-13.872</c:v>
                </c:pt>
                <c:pt idx="7384">
                  <c:v>-14.194000000000001</c:v>
                </c:pt>
                <c:pt idx="7385">
                  <c:v>-14.507</c:v>
                </c:pt>
                <c:pt idx="7386">
                  <c:v>-14.789</c:v>
                </c:pt>
                <c:pt idx="7387">
                  <c:v>-15.071999999999999</c:v>
                </c:pt>
                <c:pt idx="7388">
                  <c:v>-15.358000000000001</c:v>
                </c:pt>
                <c:pt idx="7389">
                  <c:v>-15.616</c:v>
                </c:pt>
                <c:pt idx="7390">
                  <c:v>-15.853</c:v>
                </c:pt>
                <c:pt idx="7391">
                  <c:v>-16.077000000000002</c:v>
                </c:pt>
                <c:pt idx="7392">
                  <c:v>-16.331</c:v>
                </c:pt>
                <c:pt idx="7393">
                  <c:v>-16.588999999999999</c:v>
                </c:pt>
                <c:pt idx="7394">
                  <c:v>-16.875</c:v>
                </c:pt>
                <c:pt idx="7395">
                  <c:v>-17.190999999999999</c:v>
                </c:pt>
                <c:pt idx="7396">
                  <c:v>-17.483000000000001</c:v>
                </c:pt>
                <c:pt idx="7397">
                  <c:v>-17.704000000000001</c:v>
                </c:pt>
                <c:pt idx="7398">
                  <c:v>-17.899999999999999</c:v>
                </c:pt>
                <c:pt idx="7399">
                  <c:v>-18.103000000000002</c:v>
                </c:pt>
                <c:pt idx="7400">
                  <c:v>-18.292000000000002</c:v>
                </c:pt>
                <c:pt idx="7401">
                  <c:v>-18.417999999999999</c:v>
                </c:pt>
                <c:pt idx="7402">
                  <c:v>-18.530999999999999</c:v>
                </c:pt>
                <c:pt idx="7403">
                  <c:v>-18.638000000000002</c:v>
                </c:pt>
                <c:pt idx="7404">
                  <c:v>-18.77</c:v>
                </c:pt>
                <c:pt idx="7405">
                  <c:v>-18.914999999999999</c:v>
                </c:pt>
                <c:pt idx="7406">
                  <c:v>-19.073</c:v>
                </c:pt>
                <c:pt idx="7407">
                  <c:v>-19.204000000000001</c:v>
                </c:pt>
                <c:pt idx="7408">
                  <c:v>-19.32</c:v>
                </c:pt>
                <c:pt idx="7409">
                  <c:v>-19.439</c:v>
                </c:pt>
                <c:pt idx="7410">
                  <c:v>-19.535</c:v>
                </c:pt>
                <c:pt idx="7411">
                  <c:v>-19.622</c:v>
                </c:pt>
                <c:pt idx="7412">
                  <c:v>-19.693000000000001</c:v>
                </c:pt>
                <c:pt idx="7413">
                  <c:v>-19.771000000000001</c:v>
                </c:pt>
                <c:pt idx="7414">
                  <c:v>-19.863</c:v>
                </c:pt>
                <c:pt idx="7415">
                  <c:v>-19.968</c:v>
                </c:pt>
                <c:pt idx="7416">
                  <c:v>-20.084</c:v>
                </c:pt>
                <c:pt idx="7417">
                  <c:v>-20.221</c:v>
                </c:pt>
                <c:pt idx="7418">
                  <c:v>-20.37</c:v>
                </c:pt>
                <c:pt idx="7419">
                  <c:v>-20.501999999999999</c:v>
                </c:pt>
                <c:pt idx="7420">
                  <c:v>-20.606000000000002</c:v>
                </c:pt>
                <c:pt idx="7421">
                  <c:v>-20.693000000000001</c:v>
                </c:pt>
                <c:pt idx="7422">
                  <c:v>-20.742000000000001</c:v>
                </c:pt>
                <c:pt idx="7423">
                  <c:v>-20.786000000000001</c:v>
                </c:pt>
                <c:pt idx="7424">
                  <c:v>-20.844000000000001</c:v>
                </c:pt>
                <c:pt idx="7425">
                  <c:v>-20.927</c:v>
                </c:pt>
                <c:pt idx="7426">
                  <c:v>-21.006</c:v>
                </c:pt>
                <c:pt idx="7427">
                  <c:v>-21.097000000000001</c:v>
                </c:pt>
                <c:pt idx="7428">
                  <c:v>-21.173999999999999</c:v>
                </c:pt>
                <c:pt idx="7429">
                  <c:v>-21.274000000000001</c:v>
                </c:pt>
                <c:pt idx="7430">
                  <c:v>-21.35</c:v>
                </c:pt>
                <c:pt idx="7431">
                  <c:v>-21.41</c:v>
                </c:pt>
                <c:pt idx="7432">
                  <c:v>-21.466999999999999</c:v>
                </c:pt>
                <c:pt idx="7433">
                  <c:v>-21.515999999999998</c:v>
                </c:pt>
                <c:pt idx="7434">
                  <c:v>-21.577000000000002</c:v>
                </c:pt>
                <c:pt idx="7435">
                  <c:v>-21.623000000000001</c:v>
                </c:pt>
                <c:pt idx="7436">
                  <c:v>-21.673999999999999</c:v>
                </c:pt>
                <c:pt idx="7437">
                  <c:v>-21.765000000000001</c:v>
                </c:pt>
                <c:pt idx="7438">
                  <c:v>-21.89</c:v>
                </c:pt>
                <c:pt idx="7439">
                  <c:v>-22.038</c:v>
                </c:pt>
                <c:pt idx="7440">
                  <c:v>-22.161000000000001</c:v>
                </c:pt>
                <c:pt idx="7441">
                  <c:v>-22.26</c:v>
                </c:pt>
                <c:pt idx="7442">
                  <c:v>-22.324000000000002</c:v>
                </c:pt>
                <c:pt idx="7443">
                  <c:v>-22.353000000000002</c:v>
                </c:pt>
                <c:pt idx="7444">
                  <c:v>-22.361999999999998</c:v>
                </c:pt>
                <c:pt idx="7445">
                  <c:v>-22.37</c:v>
                </c:pt>
                <c:pt idx="7446">
                  <c:v>-22.388000000000002</c:v>
                </c:pt>
                <c:pt idx="7447">
                  <c:v>-22.439</c:v>
                </c:pt>
                <c:pt idx="7448">
                  <c:v>-22.516999999999999</c:v>
                </c:pt>
                <c:pt idx="7449">
                  <c:v>-22.591000000000001</c:v>
                </c:pt>
                <c:pt idx="7450">
                  <c:v>-22.641999999999999</c:v>
                </c:pt>
                <c:pt idx="7451">
                  <c:v>-22.695</c:v>
                </c:pt>
                <c:pt idx="7452">
                  <c:v>-22.738</c:v>
                </c:pt>
                <c:pt idx="7453">
                  <c:v>-22.783999999999999</c:v>
                </c:pt>
                <c:pt idx="7454">
                  <c:v>-22.837</c:v>
                </c:pt>
                <c:pt idx="7455">
                  <c:v>-22.881</c:v>
                </c:pt>
                <c:pt idx="7456">
                  <c:v>-22.908000000000001</c:v>
                </c:pt>
                <c:pt idx="7457">
                  <c:v>-22.931999999999999</c:v>
                </c:pt>
                <c:pt idx="7458">
                  <c:v>-22.952000000000002</c:v>
                </c:pt>
                <c:pt idx="7459">
                  <c:v>-22.966999999999999</c:v>
                </c:pt>
                <c:pt idx="7460">
                  <c:v>-22.965</c:v>
                </c:pt>
                <c:pt idx="7461">
                  <c:v>-22.959</c:v>
                </c:pt>
                <c:pt idx="7462">
                  <c:v>-22.975000000000001</c:v>
                </c:pt>
                <c:pt idx="7463">
                  <c:v>-22.99</c:v>
                </c:pt>
                <c:pt idx="7464">
                  <c:v>-23.010999999999999</c:v>
                </c:pt>
                <c:pt idx="7465">
                  <c:v>-23.06</c:v>
                </c:pt>
                <c:pt idx="7466">
                  <c:v>-23.091000000000001</c:v>
                </c:pt>
                <c:pt idx="7467">
                  <c:v>-23.122</c:v>
                </c:pt>
                <c:pt idx="7468">
                  <c:v>-23.135000000000002</c:v>
                </c:pt>
                <c:pt idx="7469">
                  <c:v>-23.166</c:v>
                </c:pt>
                <c:pt idx="7470">
                  <c:v>-23.206</c:v>
                </c:pt>
                <c:pt idx="7471">
                  <c:v>-23.251999999999999</c:v>
                </c:pt>
                <c:pt idx="7472">
                  <c:v>-23.286999999999999</c:v>
                </c:pt>
                <c:pt idx="7473">
                  <c:v>-23.331</c:v>
                </c:pt>
                <c:pt idx="7474">
                  <c:v>-23.353000000000002</c:v>
                </c:pt>
                <c:pt idx="7475">
                  <c:v>-23.356999999999999</c:v>
                </c:pt>
                <c:pt idx="7476">
                  <c:v>-23.338000000000001</c:v>
                </c:pt>
                <c:pt idx="7477">
                  <c:v>-23.291</c:v>
                </c:pt>
                <c:pt idx="7478">
                  <c:v>-23.26</c:v>
                </c:pt>
                <c:pt idx="7479">
                  <c:v>-23.24</c:v>
                </c:pt>
                <c:pt idx="7480">
                  <c:v>-23.245999999999999</c:v>
                </c:pt>
                <c:pt idx="7481">
                  <c:v>-23.26</c:v>
                </c:pt>
                <c:pt idx="7482">
                  <c:v>-23.244</c:v>
                </c:pt>
                <c:pt idx="7483">
                  <c:v>-23.207000000000001</c:v>
                </c:pt>
                <c:pt idx="7484">
                  <c:v>-23.152999999999999</c:v>
                </c:pt>
                <c:pt idx="7485">
                  <c:v>-23.081</c:v>
                </c:pt>
                <c:pt idx="7486">
                  <c:v>-22.965</c:v>
                </c:pt>
                <c:pt idx="7487">
                  <c:v>-22.837</c:v>
                </c:pt>
                <c:pt idx="7488">
                  <c:v>-22.695</c:v>
                </c:pt>
                <c:pt idx="7489">
                  <c:v>-22.555</c:v>
                </c:pt>
                <c:pt idx="7490">
                  <c:v>-22.388999999999999</c:v>
                </c:pt>
                <c:pt idx="7491">
                  <c:v>-22.201000000000001</c:v>
                </c:pt>
                <c:pt idx="7492">
                  <c:v>-21.928999999999998</c:v>
                </c:pt>
                <c:pt idx="7493">
                  <c:v>-21.571999999999999</c:v>
                </c:pt>
                <c:pt idx="7494">
                  <c:v>-21.251000000000001</c:v>
                </c:pt>
                <c:pt idx="7495">
                  <c:v>-20.986999999999998</c:v>
                </c:pt>
                <c:pt idx="7496">
                  <c:v>-20.715</c:v>
                </c:pt>
                <c:pt idx="7497">
                  <c:v>-20.481000000000002</c:v>
                </c:pt>
                <c:pt idx="7498">
                  <c:v>-20.276</c:v>
                </c:pt>
                <c:pt idx="7499">
                  <c:v>-20.053000000000001</c:v>
                </c:pt>
                <c:pt idx="7500">
                  <c:v>-19.8</c:v>
                </c:pt>
                <c:pt idx="7501">
                  <c:v>-19.436</c:v>
                </c:pt>
                <c:pt idx="7502">
                  <c:v>-19.047000000000001</c:v>
                </c:pt>
                <c:pt idx="7503">
                  <c:v>-18.689</c:v>
                </c:pt>
                <c:pt idx="7504">
                  <c:v>-18.317</c:v>
                </c:pt>
                <c:pt idx="7505">
                  <c:v>-17.899999999999999</c:v>
                </c:pt>
                <c:pt idx="7506">
                  <c:v>-17.443000000000001</c:v>
                </c:pt>
                <c:pt idx="7507">
                  <c:v>-17.047999999999998</c:v>
                </c:pt>
                <c:pt idx="7508">
                  <c:v>-16.689</c:v>
                </c:pt>
                <c:pt idx="7509">
                  <c:v>-16.366</c:v>
                </c:pt>
                <c:pt idx="7510">
                  <c:v>-16.097999999999999</c:v>
                </c:pt>
                <c:pt idx="7511">
                  <c:v>-15.811999999999999</c:v>
                </c:pt>
                <c:pt idx="7512">
                  <c:v>-15.525</c:v>
                </c:pt>
                <c:pt idx="7513">
                  <c:v>-15.266</c:v>
                </c:pt>
                <c:pt idx="7514">
                  <c:v>-15.012</c:v>
                </c:pt>
                <c:pt idx="7515">
                  <c:v>-14.755000000000001</c:v>
                </c:pt>
                <c:pt idx="7516">
                  <c:v>-14.497999999999999</c:v>
                </c:pt>
                <c:pt idx="7517">
                  <c:v>-14.212999999999999</c:v>
                </c:pt>
                <c:pt idx="7518">
                  <c:v>-13.907</c:v>
                </c:pt>
                <c:pt idx="7519">
                  <c:v>-13.625</c:v>
                </c:pt>
                <c:pt idx="7520">
                  <c:v>-13.365</c:v>
                </c:pt>
                <c:pt idx="7521">
                  <c:v>-13.058999999999999</c:v>
                </c:pt>
                <c:pt idx="7522">
                  <c:v>-12.709</c:v>
                </c:pt>
                <c:pt idx="7523">
                  <c:v>-12.39</c:v>
                </c:pt>
                <c:pt idx="7524">
                  <c:v>-12.028</c:v>
                </c:pt>
                <c:pt idx="7525">
                  <c:v>-11.571</c:v>
                </c:pt>
                <c:pt idx="7526">
                  <c:v>-11.131</c:v>
                </c:pt>
                <c:pt idx="7527">
                  <c:v>-10.67</c:v>
                </c:pt>
                <c:pt idx="7528">
                  <c:v>-10.199999999999999</c:v>
                </c:pt>
                <c:pt idx="7529">
                  <c:v>-9.7643000000000004</c:v>
                </c:pt>
                <c:pt idx="7530">
                  <c:v>-9.2715999999999994</c:v>
                </c:pt>
                <c:pt idx="7531">
                  <c:v>-8.7644000000000002</c:v>
                </c:pt>
                <c:pt idx="7532">
                  <c:v>-8.2483000000000004</c:v>
                </c:pt>
                <c:pt idx="7533">
                  <c:v>-7.7556000000000003</c:v>
                </c:pt>
                <c:pt idx="7534">
                  <c:v>-7.2388000000000003</c:v>
                </c:pt>
                <c:pt idx="7535">
                  <c:v>-6.6905999999999999</c:v>
                </c:pt>
                <c:pt idx="7536">
                  <c:v>-6.1242000000000001</c:v>
                </c:pt>
                <c:pt idx="7537">
                  <c:v>-5.5086000000000004</c:v>
                </c:pt>
                <c:pt idx="7538">
                  <c:v>-4.9592000000000001</c:v>
                </c:pt>
                <c:pt idx="7539">
                  <c:v>-4.4309000000000003</c:v>
                </c:pt>
                <c:pt idx="7540">
                  <c:v>-3.8782999999999999</c:v>
                </c:pt>
                <c:pt idx="7541">
                  <c:v>-3.3805999999999998</c:v>
                </c:pt>
                <c:pt idx="7542">
                  <c:v>-2.8083</c:v>
                </c:pt>
                <c:pt idx="7543">
                  <c:v>-2.2467999999999999</c:v>
                </c:pt>
                <c:pt idx="7544">
                  <c:v>-1.6940999999999999</c:v>
                </c:pt>
                <c:pt idx="7545">
                  <c:v>-1.1291</c:v>
                </c:pt>
                <c:pt idx="7546">
                  <c:v>-0.61</c:v>
                </c:pt>
                <c:pt idx="7547">
                  <c:v>-0.11122</c:v>
                </c:pt>
                <c:pt idx="7548">
                  <c:v>0.41127999999999998</c:v>
                </c:pt>
                <c:pt idx="7549">
                  <c:v>0.88619000000000003</c:v>
                </c:pt>
                <c:pt idx="7550">
                  <c:v>1.3663000000000001</c:v>
                </c:pt>
                <c:pt idx="7551">
                  <c:v>1.8217000000000001</c:v>
                </c:pt>
                <c:pt idx="7552">
                  <c:v>2.2633000000000001</c:v>
                </c:pt>
                <c:pt idx="7553">
                  <c:v>2.7117</c:v>
                </c:pt>
                <c:pt idx="7554">
                  <c:v>3.1625000000000001</c:v>
                </c:pt>
                <c:pt idx="7555">
                  <c:v>3.6648999999999998</c:v>
                </c:pt>
                <c:pt idx="7556">
                  <c:v>4.0968</c:v>
                </c:pt>
                <c:pt idx="7557">
                  <c:v>4.5244999999999997</c:v>
                </c:pt>
                <c:pt idx="7558">
                  <c:v>4.9764999999999997</c:v>
                </c:pt>
                <c:pt idx="7559">
                  <c:v>5.3464</c:v>
                </c:pt>
                <c:pt idx="7560">
                  <c:v>5.7504</c:v>
                </c:pt>
                <c:pt idx="7561">
                  <c:v>6.0976999999999997</c:v>
                </c:pt>
                <c:pt idx="7562">
                  <c:v>6.4577</c:v>
                </c:pt>
                <c:pt idx="7563">
                  <c:v>6.8071999999999999</c:v>
                </c:pt>
                <c:pt idx="7564">
                  <c:v>7.1105</c:v>
                </c:pt>
                <c:pt idx="7565">
                  <c:v>7.4253</c:v>
                </c:pt>
                <c:pt idx="7566">
                  <c:v>7.6673999999999998</c:v>
                </c:pt>
                <c:pt idx="7567">
                  <c:v>7.9550999999999998</c:v>
                </c:pt>
                <c:pt idx="7568">
                  <c:v>8.2111000000000001</c:v>
                </c:pt>
                <c:pt idx="7569">
                  <c:v>8.4557000000000002</c:v>
                </c:pt>
                <c:pt idx="7570">
                  <c:v>8.7068999999999992</c:v>
                </c:pt>
                <c:pt idx="7571">
                  <c:v>8.9297000000000004</c:v>
                </c:pt>
                <c:pt idx="7572">
                  <c:v>9.1984999999999992</c:v>
                </c:pt>
                <c:pt idx="7573">
                  <c:v>9.4918999999999993</c:v>
                </c:pt>
                <c:pt idx="7574">
                  <c:v>9.7387999999999995</c:v>
                </c:pt>
                <c:pt idx="7575">
                  <c:v>10.016999999999999</c:v>
                </c:pt>
                <c:pt idx="7576">
                  <c:v>10.302</c:v>
                </c:pt>
                <c:pt idx="7577">
                  <c:v>10.47</c:v>
                </c:pt>
                <c:pt idx="7578">
                  <c:v>10.663</c:v>
                </c:pt>
                <c:pt idx="7579">
                  <c:v>10.863</c:v>
                </c:pt>
                <c:pt idx="7580">
                  <c:v>11</c:v>
                </c:pt>
                <c:pt idx="7581">
                  <c:v>11.105</c:v>
                </c:pt>
                <c:pt idx="7582">
                  <c:v>11.238</c:v>
                </c:pt>
                <c:pt idx="7583">
                  <c:v>11.367000000000001</c:v>
                </c:pt>
                <c:pt idx="7584">
                  <c:v>11.478999999999999</c:v>
                </c:pt>
                <c:pt idx="7585">
                  <c:v>11.587</c:v>
                </c:pt>
                <c:pt idx="7586">
                  <c:v>11.704000000000001</c:v>
                </c:pt>
                <c:pt idx="7587">
                  <c:v>11.84</c:v>
                </c:pt>
                <c:pt idx="7588">
                  <c:v>11.99</c:v>
                </c:pt>
                <c:pt idx="7589">
                  <c:v>12.138999999999999</c:v>
                </c:pt>
                <c:pt idx="7590">
                  <c:v>12.342000000000001</c:v>
                </c:pt>
                <c:pt idx="7591">
                  <c:v>12.561999999999999</c:v>
                </c:pt>
                <c:pt idx="7592">
                  <c:v>12.760999999999999</c:v>
                </c:pt>
                <c:pt idx="7593">
                  <c:v>12.932</c:v>
                </c:pt>
                <c:pt idx="7594">
                  <c:v>13.109</c:v>
                </c:pt>
                <c:pt idx="7595">
                  <c:v>13.317</c:v>
                </c:pt>
                <c:pt idx="7596">
                  <c:v>13.539</c:v>
                </c:pt>
                <c:pt idx="7597">
                  <c:v>13.782</c:v>
                </c:pt>
                <c:pt idx="7598">
                  <c:v>14.038</c:v>
                </c:pt>
                <c:pt idx="7599">
                  <c:v>14.260999999999999</c:v>
                </c:pt>
                <c:pt idx="7600">
                  <c:v>14.435</c:v>
                </c:pt>
                <c:pt idx="7601">
                  <c:v>14.609</c:v>
                </c:pt>
                <c:pt idx="7602">
                  <c:v>14.804</c:v>
                </c:pt>
                <c:pt idx="7603">
                  <c:v>15.003</c:v>
                </c:pt>
                <c:pt idx="7604">
                  <c:v>15.182</c:v>
                </c:pt>
                <c:pt idx="7605">
                  <c:v>15.359</c:v>
                </c:pt>
                <c:pt idx="7606">
                  <c:v>15.510999999999999</c:v>
                </c:pt>
                <c:pt idx="7607">
                  <c:v>15.672000000000001</c:v>
                </c:pt>
                <c:pt idx="7608">
                  <c:v>15.832000000000001</c:v>
                </c:pt>
                <c:pt idx="7609">
                  <c:v>16.009</c:v>
                </c:pt>
                <c:pt idx="7610">
                  <c:v>16.149000000000001</c:v>
                </c:pt>
                <c:pt idx="7611">
                  <c:v>16.263000000000002</c:v>
                </c:pt>
                <c:pt idx="7612">
                  <c:v>16.388000000000002</c:v>
                </c:pt>
                <c:pt idx="7613">
                  <c:v>16.533000000000001</c:v>
                </c:pt>
                <c:pt idx="7614">
                  <c:v>16.7</c:v>
                </c:pt>
                <c:pt idx="7615">
                  <c:v>16.864000000000001</c:v>
                </c:pt>
                <c:pt idx="7616">
                  <c:v>17.023</c:v>
                </c:pt>
                <c:pt idx="7617">
                  <c:v>17.164999999999999</c:v>
                </c:pt>
                <c:pt idx="7618">
                  <c:v>17.300999999999998</c:v>
                </c:pt>
                <c:pt idx="7619">
                  <c:v>17.440000000000001</c:v>
                </c:pt>
                <c:pt idx="7620">
                  <c:v>17.608000000000001</c:v>
                </c:pt>
                <c:pt idx="7621">
                  <c:v>17.757999999999999</c:v>
                </c:pt>
                <c:pt idx="7622">
                  <c:v>17.908999999999999</c:v>
                </c:pt>
                <c:pt idx="7623">
                  <c:v>18.044</c:v>
                </c:pt>
                <c:pt idx="7624">
                  <c:v>18.134</c:v>
                </c:pt>
                <c:pt idx="7625">
                  <c:v>18.222999999999999</c:v>
                </c:pt>
                <c:pt idx="7626">
                  <c:v>18.338999999999999</c:v>
                </c:pt>
                <c:pt idx="7627">
                  <c:v>18.484999999999999</c:v>
                </c:pt>
                <c:pt idx="7628">
                  <c:v>18.652000000000001</c:v>
                </c:pt>
                <c:pt idx="7629">
                  <c:v>18.835000000000001</c:v>
                </c:pt>
                <c:pt idx="7630">
                  <c:v>19.007000000000001</c:v>
                </c:pt>
                <c:pt idx="7631">
                  <c:v>19.134</c:v>
                </c:pt>
                <c:pt idx="7632">
                  <c:v>19.260000000000002</c:v>
                </c:pt>
                <c:pt idx="7633">
                  <c:v>19.367000000000001</c:v>
                </c:pt>
                <c:pt idx="7634">
                  <c:v>19.448</c:v>
                </c:pt>
                <c:pt idx="7635">
                  <c:v>19.539000000000001</c:v>
                </c:pt>
                <c:pt idx="7636">
                  <c:v>19.643999999999998</c:v>
                </c:pt>
                <c:pt idx="7637">
                  <c:v>19.745000000000001</c:v>
                </c:pt>
                <c:pt idx="7638">
                  <c:v>19.815999999999999</c:v>
                </c:pt>
                <c:pt idx="7639">
                  <c:v>19.866</c:v>
                </c:pt>
                <c:pt idx="7640">
                  <c:v>19.920000000000002</c:v>
                </c:pt>
                <c:pt idx="7641">
                  <c:v>19.998000000000001</c:v>
                </c:pt>
                <c:pt idx="7642">
                  <c:v>20.091000000000001</c:v>
                </c:pt>
                <c:pt idx="7643">
                  <c:v>20.166</c:v>
                </c:pt>
                <c:pt idx="7644">
                  <c:v>20.241</c:v>
                </c:pt>
                <c:pt idx="7645">
                  <c:v>20.303000000000001</c:v>
                </c:pt>
                <c:pt idx="7646">
                  <c:v>20.375</c:v>
                </c:pt>
                <c:pt idx="7647">
                  <c:v>20.48</c:v>
                </c:pt>
                <c:pt idx="7648">
                  <c:v>20.59</c:v>
                </c:pt>
                <c:pt idx="7649">
                  <c:v>20.681999999999999</c:v>
                </c:pt>
                <c:pt idx="7650">
                  <c:v>20.75</c:v>
                </c:pt>
                <c:pt idx="7651">
                  <c:v>20.803000000000001</c:v>
                </c:pt>
                <c:pt idx="7652">
                  <c:v>20.850999999999999</c:v>
                </c:pt>
                <c:pt idx="7653">
                  <c:v>20.887</c:v>
                </c:pt>
                <c:pt idx="7654">
                  <c:v>20.9</c:v>
                </c:pt>
                <c:pt idx="7655">
                  <c:v>20.943999999999999</c:v>
                </c:pt>
                <c:pt idx="7656">
                  <c:v>20.986000000000001</c:v>
                </c:pt>
                <c:pt idx="7657">
                  <c:v>21.052</c:v>
                </c:pt>
                <c:pt idx="7658">
                  <c:v>21.106999999999999</c:v>
                </c:pt>
                <c:pt idx="7659">
                  <c:v>21.158000000000001</c:v>
                </c:pt>
                <c:pt idx="7660">
                  <c:v>21.207999999999998</c:v>
                </c:pt>
                <c:pt idx="7661">
                  <c:v>21.266999999999999</c:v>
                </c:pt>
                <c:pt idx="7662">
                  <c:v>21.323</c:v>
                </c:pt>
                <c:pt idx="7663">
                  <c:v>21.349</c:v>
                </c:pt>
                <c:pt idx="7664">
                  <c:v>21.361000000000001</c:v>
                </c:pt>
                <c:pt idx="7665">
                  <c:v>21.411000000000001</c:v>
                </c:pt>
                <c:pt idx="7666">
                  <c:v>21.472000000000001</c:v>
                </c:pt>
                <c:pt idx="7667">
                  <c:v>21.530999999999999</c:v>
                </c:pt>
                <c:pt idx="7668">
                  <c:v>21.585000000000001</c:v>
                </c:pt>
                <c:pt idx="7669">
                  <c:v>21.64</c:v>
                </c:pt>
                <c:pt idx="7670">
                  <c:v>21.684000000000001</c:v>
                </c:pt>
                <c:pt idx="7671">
                  <c:v>21.734999999999999</c:v>
                </c:pt>
                <c:pt idx="7672">
                  <c:v>21.771000000000001</c:v>
                </c:pt>
                <c:pt idx="7673">
                  <c:v>21.806999999999999</c:v>
                </c:pt>
                <c:pt idx="7674">
                  <c:v>21.856999999999999</c:v>
                </c:pt>
                <c:pt idx="7675">
                  <c:v>21.89</c:v>
                </c:pt>
                <c:pt idx="7676">
                  <c:v>21.928999999999998</c:v>
                </c:pt>
                <c:pt idx="7677">
                  <c:v>21.978999999999999</c:v>
                </c:pt>
                <c:pt idx="7678">
                  <c:v>22.012</c:v>
                </c:pt>
                <c:pt idx="7679">
                  <c:v>22.023</c:v>
                </c:pt>
                <c:pt idx="7680">
                  <c:v>22.044</c:v>
                </c:pt>
                <c:pt idx="7681">
                  <c:v>22.045000000000002</c:v>
                </c:pt>
                <c:pt idx="7682">
                  <c:v>22</c:v>
                </c:pt>
                <c:pt idx="7683">
                  <c:v>21.948</c:v>
                </c:pt>
                <c:pt idx="7684">
                  <c:v>21.914000000000001</c:v>
                </c:pt>
                <c:pt idx="7685">
                  <c:v>21.864000000000001</c:v>
                </c:pt>
                <c:pt idx="7686">
                  <c:v>21.82</c:v>
                </c:pt>
                <c:pt idx="7687">
                  <c:v>21.777999999999999</c:v>
                </c:pt>
                <c:pt idx="7688">
                  <c:v>21.74</c:v>
                </c:pt>
                <c:pt idx="7689">
                  <c:v>21.727</c:v>
                </c:pt>
                <c:pt idx="7690">
                  <c:v>21.692</c:v>
                </c:pt>
                <c:pt idx="7691">
                  <c:v>21.629000000000001</c:v>
                </c:pt>
                <c:pt idx="7692">
                  <c:v>21.556000000000001</c:v>
                </c:pt>
                <c:pt idx="7693">
                  <c:v>21.437000000000001</c:v>
                </c:pt>
                <c:pt idx="7694">
                  <c:v>21.239000000000001</c:v>
                </c:pt>
                <c:pt idx="7695">
                  <c:v>21.015999999999998</c:v>
                </c:pt>
                <c:pt idx="7696">
                  <c:v>20.795999999999999</c:v>
                </c:pt>
                <c:pt idx="7697">
                  <c:v>20.545999999999999</c:v>
                </c:pt>
                <c:pt idx="7698">
                  <c:v>20.228000000000002</c:v>
                </c:pt>
                <c:pt idx="7699">
                  <c:v>19.936</c:v>
                </c:pt>
                <c:pt idx="7700">
                  <c:v>19.619</c:v>
                </c:pt>
                <c:pt idx="7701">
                  <c:v>19.300999999999998</c:v>
                </c:pt>
                <c:pt idx="7702">
                  <c:v>19.036999999999999</c:v>
                </c:pt>
                <c:pt idx="7703">
                  <c:v>18.765000000000001</c:v>
                </c:pt>
                <c:pt idx="7704">
                  <c:v>18.47</c:v>
                </c:pt>
                <c:pt idx="7705">
                  <c:v>18.202000000000002</c:v>
                </c:pt>
                <c:pt idx="7706">
                  <c:v>17.948</c:v>
                </c:pt>
                <c:pt idx="7707">
                  <c:v>17.672000000000001</c:v>
                </c:pt>
                <c:pt idx="7708">
                  <c:v>17.390999999999998</c:v>
                </c:pt>
                <c:pt idx="7709">
                  <c:v>17.117000000000001</c:v>
                </c:pt>
                <c:pt idx="7710">
                  <c:v>16.814</c:v>
                </c:pt>
                <c:pt idx="7711">
                  <c:v>16.475000000000001</c:v>
                </c:pt>
                <c:pt idx="7712">
                  <c:v>16.126999999999999</c:v>
                </c:pt>
                <c:pt idx="7713">
                  <c:v>15.81</c:v>
                </c:pt>
                <c:pt idx="7714">
                  <c:v>15.496</c:v>
                </c:pt>
                <c:pt idx="7715">
                  <c:v>15.151999999999999</c:v>
                </c:pt>
                <c:pt idx="7716">
                  <c:v>14.829000000000001</c:v>
                </c:pt>
                <c:pt idx="7717">
                  <c:v>14.558</c:v>
                </c:pt>
                <c:pt idx="7718">
                  <c:v>14.281000000000001</c:v>
                </c:pt>
                <c:pt idx="7719">
                  <c:v>13.997</c:v>
                </c:pt>
                <c:pt idx="7720">
                  <c:v>13.763999999999999</c:v>
                </c:pt>
                <c:pt idx="7721">
                  <c:v>13.548</c:v>
                </c:pt>
                <c:pt idx="7722">
                  <c:v>13.337</c:v>
                </c:pt>
                <c:pt idx="7723">
                  <c:v>13.144</c:v>
                </c:pt>
                <c:pt idx="7724">
                  <c:v>12.957000000000001</c:v>
                </c:pt>
                <c:pt idx="7725">
                  <c:v>12.78</c:v>
                </c:pt>
                <c:pt idx="7726">
                  <c:v>12.611000000000001</c:v>
                </c:pt>
                <c:pt idx="7727">
                  <c:v>12.425000000000001</c:v>
                </c:pt>
                <c:pt idx="7728">
                  <c:v>12.23</c:v>
                </c:pt>
                <c:pt idx="7729">
                  <c:v>12.029</c:v>
                </c:pt>
                <c:pt idx="7730">
                  <c:v>11.804</c:v>
                </c:pt>
                <c:pt idx="7731">
                  <c:v>11.537000000000001</c:v>
                </c:pt>
                <c:pt idx="7732">
                  <c:v>11.275</c:v>
                </c:pt>
                <c:pt idx="7733">
                  <c:v>10.984999999999999</c:v>
                </c:pt>
                <c:pt idx="7734">
                  <c:v>10.657999999999999</c:v>
                </c:pt>
                <c:pt idx="7735">
                  <c:v>10.327999999999999</c:v>
                </c:pt>
                <c:pt idx="7736">
                  <c:v>10.005000000000001</c:v>
                </c:pt>
                <c:pt idx="7737">
                  <c:v>9.6729000000000003</c:v>
                </c:pt>
                <c:pt idx="7738">
                  <c:v>9.3330000000000002</c:v>
                </c:pt>
                <c:pt idx="7739">
                  <c:v>9.0336999999999996</c:v>
                </c:pt>
                <c:pt idx="7740">
                  <c:v>8.7484000000000002</c:v>
                </c:pt>
                <c:pt idx="7741">
                  <c:v>8.4153000000000002</c:v>
                </c:pt>
                <c:pt idx="7742">
                  <c:v>8.0524000000000004</c:v>
                </c:pt>
                <c:pt idx="7743">
                  <c:v>7.7233999999999998</c:v>
                </c:pt>
                <c:pt idx="7744">
                  <c:v>7.4120999999999997</c:v>
                </c:pt>
                <c:pt idx="7745">
                  <c:v>7.1041999999999996</c:v>
                </c:pt>
                <c:pt idx="7746">
                  <c:v>6.7918000000000003</c:v>
                </c:pt>
                <c:pt idx="7747">
                  <c:v>6.4320000000000004</c:v>
                </c:pt>
                <c:pt idx="7748">
                  <c:v>6.0579999999999998</c:v>
                </c:pt>
                <c:pt idx="7749">
                  <c:v>5.6623999999999999</c:v>
                </c:pt>
                <c:pt idx="7750">
                  <c:v>5.2413999999999996</c:v>
                </c:pt>
                <c:pt idx="7751">
                  <c:v>4.8037000000000001</c:v>
                </c:pt>
                <c:pt idx="7752">
                  <c:v>4.3943000000000003</c:v>
                </c:pt>
                <c:pt idx="7753">
                  <c:v>3.9363000000000001</c:v>
                </c:pt>
                <c:pt idx="7754">
                  <c:v>3.4628000000000001</c:v>
                </c:pt>
                <c:pt idx="7755">
                  <c:v>2.9939</c:v>
                </c:pt>
                <c:pt idx="7756">
                  <c:v>2.4847000000000001</c:v>
                </c:pt>
                <c:pt idx="7757">
                  <c:v>1.9471000000000001</c:v>
                </c:pt>
                <c:pt idx="7758">
                  <c:v>1.3965000000000001</c:v>
                </c:pt>
                <c:pt idx="7759">
                  <c:v>0.82374000000000003</c:v>
                </c:pt>
                <c:pt idx="7760">
                  <c:v>0.27637</c:v>
                </c:pt>
                <c:pt idx="7761">
                  <c:v>-0.27261999999999997</c:v>
                </c:pt>
                <c:pt idx="7762">
                  <c:v>-0.88261000000000001</c:v>
                </c:pt>
                <c:pt idx="7763">
                  <c:v>-1.4696</c:v>
                </c:pt>
                <c:pt idx="7764">
                  <c:v>-2.0065</c:v>
                </c:pt>
                <c:pt idx="7765">
                  <c:v>-2.5653999999999999</c:v>
                </c:pt>
                <c:pt idx="7766">
                  <c:v>-3.1061999999999999</c:v>
                </c:pt>
                <c:pt idx="7767">
                  <c:v>-3.6040000000000001</c:v>
                </c:pt>
                <c:pt idx="7768">
                  <c:v>-4.1452999999999998</c:v>
                </c:pt>
                <c:pt idx="7769">
                  <c:v>-4.6783999999999999</c:v>
                </c:pt>
                <c:pt idx="7770">
                  <c:v>-5.1512000000000002</c:v>
                </c:pt>
                <c:pt idx="7771">
                  <c:v>-5.6631999999999998</c:v>
                </c:pt>
                <c:pt idx="7772">
                  <c:v>-6.1694000000000004</c:v>
                </c:pt>
                <c:pt idx="7773">
                  <c:v>-6.6281999999999996</c:v>
                </c:pt>
                <c:pt idx="7774">
                  <c:v>-7.0827</c:v>
                </c:pt>
                <c:pt idx="7775">
                  <c:v>-7.5260999999999996</c:v>
                </c:pt>
                <c:pt idx="7776">
                  <c:v>-7.9207999999999998</c:v>
                </c:pt>
                <c:pt idx="7777">
                  <c:v>-8.2583000000000002</c:v>
                </c:pt>
                <c:pt idx="7778">
                  <c:v>-8.5995000000000008</c:v>
                </c:pt>
                <c:pt idx="7779">
                  <c:v>-8.9751999999999992</c:v>
                </c:pt>
                <c:pt idx="7780">
                  <c:v>-9.3232999999999997</c:v>
                </c:pt>
                <c:pt idx="7781">
                  <c:v>-9.6221999999999994</c:v>
                </c:pt>
                <c:pt idx="7782">
                  <c:v>-9.8919999999999995</c:v>
                </c:pt>
                <c:pt idx="7783">
                  <c:v>-10.135999999999999</c:v>
                </c:pt>
                <c:pt idx="7784">
                  <c:v>-10.384</c:v>
                </c:pt>
                <c:pt idx="7785">
                  <c:v>-10.605</c:v>
                </c:pt>
                <c:pt idx="7786">
                  <c:v>-10.835000000000001</c:v>
                </c:pt>
                <c:pt idx="7787">
                  <c:v>-11.026999999999999</c:v>
                </c:pt>
                <c:pt idx="7788">
                  <c:v>-11.185</c:v>
                </c:pt>
                <c:pt idx="7789">
                  <c:v>-11.35</c:v>
                </c:pt>
                <c:pt idx="7790">
                  <c:v>-11.502000000000001</c:v>
                </c:pt>
                <c:pt idx="7791">
                  <c:v>-11.656000000000001</c:v>
                </c:pt>
                <c:pt idx="7792">
                  <c:v>-11.811999999999999</c:v>
                </c:pt>
                <c:pt idx="7793">
                  <c:v>-11.974</c:v>
                </c:pt>
                <c:pt idx="7794">
                  <c:v>-12.122</c:v>
                </c:pt>
                <c:pt idx="7795">
                  <c:v>-12.288</c:v>
                </c:pt>
                <c:pt idx="7796">
                  <c:v>-12.456</c:v>
                </c:pt>
                <c:pt idx="7797">
                  <c:v>-12.648</c:v>
                </c:pt>
                <c:pt idx="7798">
                  <c:v>-12.856</c:v>
                </c:pt>
                <c:pt idx="7799">
                  <c:v>-13.064</c:v>
                </c:pt>
                <c:pt idx="7800">
                  <c:v>-13.268000000000001</c:v>
                </c:pt>
                <c:pt idx="7801">
                  <c:v>-13.461</c:v>
                </c:pt>
                <c:pt idx="7802">
                  <c:v>-13.641</c:v>
                </c:pt>
                <c:pt idx="7803">
                  <c:v>-13.829000000000001</c:v>
                </c:pt>
                <c:pt idx="7804">
                  <c:v>-13.991</c:v>
                </c:pt>
                <c:pt idx="7805">
                  <c:v>-14.169</c:v>
                </c:pt>
                <c:pt idx="7806">
                  <c:v>-14.384</c:v>
                </c:pt>
                <c:pt idx="7807">
                  <c:v>-14.584</c:v>
                </c:pt>
                <c:pt idx="7808">
                  <c:v>-14.762</c:v>
                </c:pt>
                <c:pt idx="7809">
                  <c:v>-14.952999999999999</c:v>
                </c:pt>
                <c:pt idx="7810">
                  <c:v>-15.186</c:v>
                </c:pt>
                <c:pt idx="7811">
                  <c:v>-15.44</c:v>
                </c:pt>
                <c:pt idx="7812">
                  <c:v>-15.67</c:v>
                </c:pt>
                <c:pt idx="7813">
                  <c:v>-15.957000000000001</c:v>
                </c:pt>
                <c:pt idx="7814">
                  <c:v>-16.29</c:v>
                </c:pt>
                <c:pt idx="7815">
                  <c:v>-16.556999999999999</c:v>
                </c:pt>
                <c:pt idx="7816">
                  <c:v>-16.795999999999999</c:v>
                </c:pt>
                <c:pt idx="7817">
                  <c:v>-17.007999999999999</c:v>
                </c:pt>
                <c:pt idx="7818">
                  <c:v>-17.213000000000001</c:v>
                </c:pt>
                <c:pt idx="7819">
                  <c:v>-17.419</c:v>
                </c:pt>
                <c:pt idx="7820">
                  <c:v>-17.603999999999999</c:v>
                </c:pt>
                <c:pt idx="7821">
                  <c:v>-17.779</c:v>
                </c:pt>
                <c:pt idx="7822">
                  <c:v>-17.914999999999999</c:v>
                </c:pt>
                <c:pt idx="7823">
                  <c:v>-18.033000000000001</c:v>
                </c:pt>
                <c:pt idx="7824">
                  <c:v>-18.167999999999999</c:v>
                </c:pt>
                <c:pt idx="7825">
                  <c:v>-18.297000000000001</c:v>
                </c:pt>
                <c:pt idx="7826">
                  <c:v>-18.428999999999998</c:v>
                </c:pt>
                <c:pt idx="7827">
                  <c:v>-18.552</c:v>
                </c:pt>
                <c:pt idx="7828">
                  <c:v>-18.628</c:v>
                </c:pt>
                <c:pt idx="7829">
                  <c:v>-18.71</c:v>
                </c:pt>
                <c:pt idx="7830">
                  <c:v>-18.783999999999999</c:v>
                </c:pt>
                <c:pt idx="7831">
                  <c:v>-18.841999999999999</c:v>
                </c:pt>
                <c:pt idx="7832">
                  <c:v>-18.937999999999999</c:v>
                </c:pt>
                <c:pt idx="7833">
                  <c:v>-19.041</c:v>
                </c:pt>
                <c:pt idx="7834">
                  <c:v>-19.152999999999999</c:v>
                </c:pt>
                <c:pt idx="7835">
                  <c:v>-19.260999999999999</c:v>
                </c:pt>
                <c:pt idx="7836">
                  <c:v>-19.36</c:v>
                </c:pt>
                <c:pt idx="7837">
                  <c:v>-19.423999999999999</c:v>
                </c:pt>
                <c:pt idx="7838">
                  <c:v>-19.509</c:v>
                </c:pt>
                <c:pt idx="7839">
                  <c:v>-19.626999999999999</c:v>
                </c:pt>
                <c:pt idx="7840">
                  <c:v>-19.736999999999998</c:v>
                </c:pt>
                <c:pt idx="7841">
                  <c:v>-19.847000000000001</c:v>
                </c:pt>
                <c:pt idx="7842">
                  <c:v>-19.966000000000001</c:v>
                </c:pt>
                <c:pt idx="7843">
                  <c:v>-20.061</c:v>
                </c:pt>
                <c:pt idx="7844">
                  <c:v>-20.149999999999999</c:v>
                </c:pt>
                <c:pt idx="7845">
                  <c:v>-20.251000000000001</c:v>
                </c:pt>
                <c:pt idx="7846">
                  <c:v>-20.308</c:v>
                </c:pt>
                <c:pt idx="7847">
                  <c:v>-20.364000000000001</c:v>
                </c:pt>
                <c:pt idx="7848">
                  <c:v>-20.414000000000001</c:v>
                </c:pt>
                <c:pt idx="7849">
                  <c:v>-20.48</c:v>
                </c:pt>
                <c:pt idx="7850">
                  <c:v>-20.532</c:v>
                </c:pt>
                <c:pt idx="7851">
                  <c:v>-20.599</c:v>
                </c:pt>
                <c:pt idx="7852">
                  <c:v>-20.684000000000001</c:v>
                </c:pt>
                <c:pt idx="7853">
                  <c:v>-20.79</c:v>
                </c:pt>
                <c:pt idx="7854">
                  <c:v>-20.901</c:v>
                </c:pt>
                <c:pt idx="7855">
                  <c:v>-20.986000000000001</c:v>
                </c:pt>
                <c:pt idx="7856">
                  <c:v>-21.06</c:v>
                </c:pt>
                <c:pt idx="7857">
                  <c:v>-21.123999999999999</c:v>
                </c:pt>
                <c:pt idx="7858">
                  <c:v>-21.161000000000001</c:v>
                </c:pt>
                <c:pt idx="7859">
                  <c:v>-21.216000000000001</c:v>
                </c:pt>
                <c:pt idx="7860">
                  <c:v>-21.274999999999999</c:v>
                </c:pt>
                <c:pt idx="7861">
                  <c:v>-21.33</c:v>
                </c:pt>
                <c:pt idx="7862">
                  <c:v>-21.373000000000001</c:v>
                </c:pt>
                <c:pt idx="7863">
                  <c:v>-21.411999999999999</c:v>
                </c:pt>
                <c:pt idx="7864">
                  <c:v>-21.469000000000001</c:v>
                </c:pt>
                <c:pt idx="7865">
                  <c:v>-21.541</c:v>
                </c:pt>
                <c:pt idx="7866">
                  <c:v>-21.613</c:v>
                </c:pt>
                <c:pt idx="7867">
                  <c:v>-21.702000000000002</c:v>
                </c:pt>
                <c:pt idx="7868">
                  <c:v>-21.786999999999999</c:v>
                </c:pt>
                <c:pt idx="7869">
                  <c:v>-21.861000000000001</c:v>
                </c:pt>
                <c:pt idx="7870">
                  <c:v>-21.904</c:v>
                </c:pt>
                <c:pt idx="7871">
                  <c:v>-21.905000000000001</c:v>
                </c:pt>
                <c:pt idx="7872">
                  <c:v>-21.923999999999999</c:v>
                </c:pt>
                <c:pt idx="7873">
                  <c:v>-21.952999999999999</c:v>
                </c:pt>
                <c:pt idx="7874">
                  <c:v>-21.998000000000001</c:v>
                </c:pt>
                <c:pt idx="7875">
                  <c:v>-22.048999999999999</c:v>
                </c:pt>
                <c:pt idx="7876">
                  <c:v>-22.11</c:v>
                </c:pt>
                <c:pt idx="7877">
                  <c:v>-22.181999999999999</c:v>
                </c:pt>
                <c:pt idx="7878">
                  <c:v>-22.263000000000002</c:v>
                </c:pt>
                <c:pt idx="7879">
                  <c:v>-22.312999999999999</c:v>
                </c:pt>
                <c:pt idx="7880">
                  <c:v>-22.359000000000002</c:v>
                </c:pt>
                <c:pt idx="7881">
                  <c:v>-22.391999999999999</c:v>
                </c:pt>
                <c:pt idx="7882">
                  <c:v>-22.41</c:v>
                </c:pt>
                <c:pt idx="7883">
                  <c:v>-22.425999999999998</c:v>
                </c:pt>
                <c:pt idx="7884">
                  <c:v>-22.463000000000001</c:v>
                </c:pt>
                <c:pt idx="7885">
                  <c:v>-22.518000000000001</c:v>
                </c:pt>
                <c:pt idx="7886">
                  <c:v>-22.59</c:v>
                </c:pt>
                <c:pt idx="7887">
                  <c:v>-22.661000000000001</c:v>
                </c:pt>
                <c:pt idx="7888">
                  <c:v>-22.725000000000001</c:v>
                </c:pt>
                <c:pt idx="7889">
                  <c:v>-22.765000000000001</c:v>
                </c:pt>
                <c:pt idx="7890">
                  <c:v>-22.77</c:v>
                </c:pt>
                <c:pt idx="7891">
                  <c:v>-22.760999999999999</c:v>
                </c:pt>
                <c:pt idx="7892">
                  <c:v>-22.766999999999999</c:v>
                </c:pt>
                <c:pt idx="7893">
                  <c:v>-22.774999999999999</c:v>
                </c:pt>
                <c:pt idx="7894">
                  <c:v>-22.777000000000001</c:v>
                </c:pt>
                <c:pt idx="7895">
                  <c:v>-22.812999999999999</c:v>
                </c:pt>
                <c:pt idx="7896">
                  <c:v>-22.824999999999999</c:v>
                </c:pt>
                <c:pt idx="7897">
                  <c:v>-22.844999999999999</c:v>
                </c:pt>
                <c:pt idx="7898">
                  <c:v>-22.844999999999999</c:v>
                </c:pt>
                <c:pt idx="7899">
                  <c:v>-22.835999999999999</c:v>
                </c:pt>
                <c:pt idx="7900">
                  <c:v>-22.82</c:v>
                </c:pt>
                <c:pt idx="7901">
                  <c:v>-22.798999999999999</c:v>
                </c:pt>
                <c:pt idx="7902">
                  <c:v>-22.773</c:v>
                </c:pt>
                <c:pt idx="7903">
                  <c:v>-22.725999999999999</c:v>
                </c:pt>
                <c:pt idx="7904">
                  <c:v>-22.649000000000001</c:v>
                </c:pt>
                <c:pt idx="7905">
                  <c:v>-22.562999999999999</c:v>
                </c:pt>
                <c:pt idx="7906">
                  <c:v>-22.483000000000001</c:v>
                </c:pt>
                <c:pt idx="7907">
                  <c:v>-22.367999999999999</c:v>
                </c:pt>
                <c:pt idx="7908">
                  <c:v>-22.231000000000002</c:v>
                </c:pt>
                <c:pt idx="7909">
                  <c:v>-22.04</c:v>
                </c:pt>
                <c:pt idx="7910">
                  <c:v>-21.788</c:v>
                </c:pt>
                <c:pt idx="7911">
                  <c:v>-21.507000000000001</c:v>
                </c:pt>
                <c:pt idx="7912">
                  <c:v>-21.102</c:v>
                </c:pt>
                <c:pt idx="7913">
                  <c:v>-20.664000000000001</c:v>
                </c:pt>
                <c:pt idx="7914">
                  <c:v>-20.225000000000001</c:v>
                </c:pt>
                <c:pt idx="7915">
                  <c:v>-19.78</c:v>
                </c:pt>
                <c:pt idx="7916">
                  <c:v>-19.254999999999999</c:v>
                </c:pt>
                <c:pt idx="7917">
                  <c:v>-18.783000000000001</c:v>
                </c:pt>
                <c:pt idx="7918">
                  <c:v>-18.327999999999999</c:v>
                </c:pt>
                <c:pt idx="7919">
                  <c:v>-17.777000000000001</c:v>
                </c:pt>
                <c:pt idx="7920">
                  <c:v>-17.248999999999999</c:v>
                </c:pt>
                <c:pt idx="7921">
                  <c:v>-16.707000000000001</c:v>
                </c:pt>
                <c:pt idx="7922">
                  <c:v>-16.170000000000002</c:v>
                </c:pt>
                <c:pt idx="7923">
                  <c:v>-15.65</c:v>
                </c:pt>
                <c:pt idx="7924">
                  <c:v>-15.169</c:v>
                </c:pt>
                <c:pt idx="7925">
                  <c:v>-14.680999999999999</c:v>
                </c:pt>
                <c:pt idx="7926">
                  <c:v>-14.265000000000001</c:v>
                </c:pt>
                <c:pt idx="7927">
                  <c:v>-13.848000000000001</c:v>
                </c:pt>
                <c:pt idx="7928">
                  <c:v>-13.433999999999999</c:v>
                </c:pt>
                <c:pt idx="7929">
                  <c:v>-13.058</c:v>
                </c:pt>
                <c:pt idx="7930">
                  <c:v>-12.706</c:v>
                </c:pt>
                <c:pt idx="7931">
                  <c:v>-12.316000000000001</c:v>
                </c:pt>
                <c:pt idx="7932">
                  <c:v>-11.865</c:v>
                </c:pt>
                <c:pt idx="7933">
                  <c:v>-11.428000000000001</c:v>
                </c:pt>
                <c:pt idx="7934">
                  <c:v>-11.032</c:v>
                </c:pt>
                <c:pt idx="7935">
                  <c:v>-10.605</c:v>
                </c:pt>
                <c:pt idx="7936">
                  <c:v>-10.192</c:v>
                </c:pt>
                <c:pt idx="7937">
                  <c:v>-9.8077000000000005</c:v>
                </c:pt>
                <c:pt idx="7938">
                  <c:v>-9.4535</c:v>
                </c:pt>
                <c:pt idx="7939">
                  <c:v>-9.0954999999999995</c:v>
                </c:pt>
                <c:pt idx="7940">
                  <c:v>-8.6951000000000001</c:v>
                </c:pt>
                <c:pt idx="7941">
                  <c:v>-8.2561999999999998</c:v>
                </c:pt>
                <c:pt idx="7942">
                  <c:v>-7.8053999999999997</c:v>
                </c:pt>
                <c:pt idx="7943">
                  <c:v>-7.2430000000000003</c:v>
                </c:pt>
                <c:pt idx="7944">
                  <c:v>-6.7154999999999996</c:v>
                </c:pt>
                <c:pt idx="7945">
                  <c:v>-6.1440000000000001</c:v>
                </c:pt>
                <c:pt idx="7946">
                  <c:v>-5.5834999999999999</c:v>
                </c:pt>
                <c:pt idx="7947">
                  <c:v>-5.0082000000000004</c:v>
                </c:pt>
                <c:pt idx="7948">
                  <c:v>-4.4499000000000004</c:v>
                </c:pt>
                <c:pt idx="7949">
                  <c:v>-3.8569</c:v>
                </c:pt>
                <c:pt idx="7950">
                  <c:v>-3.2229000000000001</c:v>
                </c:pt>
                <c:pt idx="7951">
                  <c:v>-2.5943999999999998</c:v>
                </c:pt>
                <c:pt idx="7952">
                  <c:v>-1.9928999999999999</c:v>
                </c:pt>
                <c:pt idx="7953">
                  <c:v>-1.3943000000000001</c:v>
                </c:pt>
                <c:pt idx="7954">
                  <c:v>-0.83213000000000004</c:v>
                </c:pt>
                <c:pt idx="7955">
                  <c:v>-0.25525999999999999</c:v>
                </c:pt>
                <c:pt idx="7956">
                  <c:v>0.30784</c:v>
                </c:pt>
                <c:pt idx="7957">
                  <c:v>0.86360999999999999</c:v>
                </c:pt>
                <c:pt idx="7958">
                  <c:v>1.4397</c:v>
                </c:pt>
                <c:pt idx="7959">
                  <c:v>1.9915</c:v>
                </c:pt>
                <c:pt idx="7960">
                  <c:v>2.5305</c:v>
                </c:pt>
                <c:pt idx="7961">
                  <c:v>3.0419</c:v>
                </c:pt>
                <c:pt idx="7962">
                  <c:v>3.5596000000000001</c:v>
                </c:pt>
                <c:pt idx="7963">
                  <c:v>4.0164</c:v>
                </c:pt>
                <c:pt idx="7964">
                  <c:v>4.4359000000000002</c:v>
                </c:pt>
                <c:pt idx="7965">
                  <c:v>4.9100999999999999</c:v>
                </c:pt>
                <c:pt idx="7966">
                  <c:v>5.3616999999999999</c:v>
                </c:pt>
                <c:pt idx="7967">
                  <c:v>5.8109000000000002</c:v>
                </c:pt>
                <c:pt idx="7968">
                  <c:v>6.2793999999999999</c:v>
                </c:pt>
                <c:pt idx="7969">
                  <c:v>6.7458999999999998</c:v>
                </c:pt>
                <c:pt idx="7970">
                  <c:v>7.1584000000000003</c:v>
                </c:pt>
                <c:pt idx="7971">
                  <c:v>7.6264000000000003</c:v>
                </c:pt>
                <c:pt idx="7972">
                  <c:v>8.1098999999999997</c:v>
                </c:pt>
                <c:pt idx="7973">
                  <c:v>8.4923999999999999</c:v>
                </c:pt>
                <c:pt idx="7974">
                  <c:v>8.8781999999999996</c:v>
                </c:pt>
                <c:pt idx="7975">
                  <c:v>9.2990999999999993</c:v>
                </c:pt>
                <c:pt idx="7976">
                  <c:v>9.6637000000000004</c:v>
                </c:pt>
                <c:pt idx="7977">
                  <c:v>10.02</c:v>
                </c:pt>
                <c:pt idx="7978">
                  <c:v>10.369</c:v>
                </c:pt>
                <c:pt idx="7979">
                  <c:v>10.731</c:v>
                </c:pt>
                <c:pt idx="7980">
                  <c:v>11.029</c:v>
                </c:pt>
                <c:pt idx="7981">
                  <c:v>11.286</c:v>
                </c:pt>
                <c:pt idx="7982">
                  <c:v>11.538</c:v>
                </c:pt>
                <c:pt idx="7983">
                  <c:v>11.727</c:v>
                </c:pt>
                <c:pt idx="7984">
                  <c:v>11.875</c:v>
                </c:pt>
                <c:pt idx="7985">
                  <c:v>11.997999999999999</c:v>
                </c:pt>
                <c:pt idx="7986">
                  <c:v>12.095000000000001</c:v>
                </c:pt>
                <c:pt idx="7987">
                  <c:v>12.207000000000001</c:v>
                </c:pt>
                <c:pt idx="7988">
                  <c:v>12.327999999999999</c:v>
                </c:pt>
                <c:pt idx="7989">
                  <c:v>12.449</c:v>
                </c:pt>
                <c:pt idx="7990">
                  <c:v>12.583</c:v>
                </c:pt>
                <c:pt idx="7991">
                  <c:v>12.738</c:v>
                </c:pt>
                <c:pt idx="7992">
                  <c:v>12.885</c:v>
                </c:pt>
                <c:pt idx="7993">
                  <c:v>13.079000000000001</c:v>
                </c:pt>
                <c:pt idx="7994">
                  <c:v>13.302</c:v>
                </c:pt>
                <c:pt idx="7995">
                  <c:v>13.503</c:v>
                </c:pt>
                <c:pt idx="7996">
                  <c:v>13.718</c:v>
                </c:pt>
                <c:pt idx="7997">
                  <c:v>13.94</c:v>
                </c:pt>
                <c:pt idx="7998">
                  <c:v>14.163</c:v>
                </c:pt>
                <c:pt idx="7999">
                  <c:v>14.378</c:v>
                </c:pt>
                <c:pt idx="8000">
                  <c:v>14.57</c:v>
                </c:pt>
                <c:pt idx="8001">
                  <c:v>14.74</c:v>
                </c:pt>
                <c:pt idx="8002">
                  <c:v>14.909000000000001</c:v>
                </c:pt>
                <c:pt idx="8003">
                  <c:v>15.048</c:v>
                </c:pt>
                <c:pt idx="8004">
                  <c:v>15.183</c:v>
                </c:pt>
                <c:pt idx="8005">
                  <c:v>15.314</c:v>
                </c:pt>
                <c:pt idx="8006">
                  <c:v>15.461</c:v>
                </c:pt>
                <c:pt idx="8007">
                  <c:v>15.631</c:v>
                </c:pt>
                <c:pt idx="8008">
                  <c:v>15.804</c:v>
                </c:pt>
                <c:pt idx="8009">
                  <c:v>15.978</c:v>
                </c:pt>
                <c:pt idx="8010">
                  <c:v>16.155999999999999</c:v>
                </c:pt>
                <c:pt idx="8011">
                  <c:v>16.338000000000001</c:v>
                </c:pt>
                <c:pt idx="8012">
                  <c:v>16.53</c:v>
                </c:pt>
                <c:pt idx="8013">
                  <c:v>16.707000000000001</c:v>
                </c:pt>
                <c:pt idx="8014">
                  <c:v>16.88</c:v>
                </c:pt>
                <c:pt idx="8015">
                  <c:v>17.077000000000002</c:v>
                </c:pt>
                <c:pt idx="8016">
                  <c:v>17.257000000000001</c:v>
                </c:pt>
                <c:pt idx="8017">
                  <c:v>17.393000000000001</c:v>
                </c:pt>
                <c:pt idx="8018">
                  <c:v>17.524000000000001</c:v>
                </c:pt>
                <c:pt idx="8019">
                  <c:v>17.657</c:v>
                </c:pt>
                <c:pt idx="8020">
                  <c:v>17.797999999999998</c:v>
                </c:pt>
                <c:pt idx="8021">
                  <c:v>17.943000000000001</c:v>
                </c:pt>
                <c:pt idx="8022">
                  <c:v>18.07</c:v>
                </c:pt>
                <c:pt idx="8023">
                  <c:v>18.206</c:v>
                </c:pt>
                <c:pt idx="8024">
                  <c:v>18.335999999999999</c:v>
                </c:pt>
                <c:pt idx="8025">
                  <c:v>18.491</c:v>
                </c:pt>
                <c:pt idx="8026">
                  <c:v>18.641999999999999</c:v>
                </c:pt>
                <c:pt idx="8027">
                  <c:v>18.771999999999998</c:v>
                </c:pt>
                <c:pt idx="8028">
                  <c:v>18.93</c:v>
                </c:pt>
                <c:pt idx="8029">
                  <c:v>19.062000000000001</c:v>
                </c:pt>
                <c:pt idx="8030">
                  <c:v>19.173999999999999</c:v>
                </c:pt>
                <c:pt idx="8031">
                  <c:v>19.273</c:v>
                </c:pt>
                <c:pt idx="8032">
                  <c:v>19.347000000000001</c:v>
                </c:pt>
                <c:pt idx="8033">
                  <c:v>19.431000000000001</c:v>
                </c:pt>
                <c:pt idx="8034">
                  <c:v>19.509</c:v>
                </c:pt>
                <c:pt idx="8035">
                  <c:v>19.581</c:v>
                </c:pt>
                <c:pt idx="8036">
                  <c:v>19.661000000000001</c:v>
                </c:pt>
                <c:pt idx="8037">
                  <c:v>19.753</c:v>
                </c:pt>
                <c:pt idx="8038">
                  <c:v>19.838999999999999</c:v>
                </c:pt>
                <c:pt idx="8039">
                  <c:v>19.931000000000001</c:v>
                </c:pt>
                <c:pt idx="8040">
                  <c:v>20.036000000000001</c:v>
                </c:pt>
                <c:pt idx="8041">
                  <c:v>20.119</c:v>
                </c:pt>
                <c:pt idx="8042">
                  <c:v>20.198</c:v>
                </c:pt>
                <c:pt idx="8043">
                  <c:v>20.285</c:v>
                </c:pt>
                <c:pt idx="8044">
                  <c:v>20.329000000000001</c:v>
                </c:pt>
                <c:pt idx="8045">
                  <c:v>20.363</c:v>
                </c:pt>
                <c:pt idx="8046">
                  <c:v>20.437000000000001</c:v>
                </c:pt>
                <c:pt idx="8047">
                  <c:v>20.524000000000001</c:v>
                </c:pt>
                <c:pt idx="8048">
                  <c:v>20.626999999999999</c:v>
                </c:pt>
                <c:pt idx="8049">
                  <c:v>20.728000000000002</c:v>
                </c:pt>
                <c:pt idx="8050">
                  <c:v>20.844000000000001</c:v>
                </c:pt>
                <c:pt idx="8051">
                  <c:v>20.963000000000001</c:v>
                </c:pt>
                <c:pt idx="8052">
                  <c:v>21.065999999999999</c:v>
                </c:pt>
                <c:pt idx="8053">
                  <c:v>21.146999999999998</c:v>
                </c:pt>
                <c:pt idx="8054">
                  <c:v>21.213000000000001</c:v>
                </c:pt>
                <c:pt idx="8055">
                  <c:v>21.263999999999999</c:v>
                </c:pt>
                <c:pt idx="8056">
                  <c:v>21.305</c:v>
                </c:pt>
                <c:pt idx="8057">
                  <c:v>21.347000000000001</c:v>
                </c:pt>
                <c:pt idx="8058">
                  <c:v>21.396000000000001</c:v>
                </c:pt>
                <c:pt idx="8059">
                  <c:v>21.434999999999999</c:v>
                </c:pt>
                <c:pt idx="8060">
                  <c:v>21.481000000000002</c:v>
                </c:pt>
                <c:pt idx="8061">
                  <c:v>21.552</c:v>
                </c:pt>
                <c:pt idx="8062">
                  <c:v>21.626999999999999</c:v>
                </c:pt>
                <c:pt idx="8063">
                  <c:v>21.702999999999999</c:v>
                </c:pt>
                <c:pt idx="8064">
                  <c:v>21.783999999999999</c:v>
                </c:pt>
                <c:pt idx="8065">
                  <c:v>21.869</c:v>
                </c:pt>
                <c:pt idx="8066">
                  <c:v>21.954999999999998</c:v>
                </c:pt>
                <c:pt idx="8067">
                  <c:v>22.045999999999999</c:v>
                </c:pt>
                <c:pt idx="8068">
                  <c:v>22.135999999999999</c:v>
                </c:pt>
                <c:pt idx="8069">
                  <c:v>22.187000000000001</c:v>
                </c:pt>
                <c:pt idx="8070">
                  <c:v>22.173999999999999</c:v>
                </c:pt>
                <c:pt idx="8071">
                  <c:v>22.149000000000001</c:v>
                </c:pt>
                <c:pt idx="8072">
                  <c:v>22.164999999999999</c:v>
                </c:pt>
                <c:pt idx="8073">
                  <c:v>22.22</c:v>
                </c:pt>
                <c:pt idx="8074">
                  <c:v>22.309000000000001</c:v>
                </c:pt>
                <c:pt idx="8075">
                  <c:v>22.401</c:v>
                </c:pt>
                <c:pt idx="8076">
                  <c:v>22.484000000000002</c:v>
                </c:pt>
                <c:pt idx="8077">
                  <c:v>22.547999999999998</c:v>
                </c:pt>
                <c:pt idx="8078">
                  <c:v>22.606999999999999</c:v>
                </c:pt>
                <c:pt idx="8079">
                  <c:v>22.623000000000001</c:v>
                </c:pt>
                <c:pt idx="8080">
                  <c:v>22.613</c:v>
                </c:pt>
                <c:pt idx="8081">
                  <c:v>22.605</c:v>
                </c:pt>
                <c:pt idx="8082">
                  <c:v>22.597999999999999</c:v>
                </c:pt>
                <c:pt idx="8083">
                  <c:v>22.58</c:v>
                </c:pt>
                <c:pt idx="8084">
                  <c:v>22.582000000000001</c:v>
                </c:pt>
                <c:pt idx="8085">
                  <c:v>22.613</c:v>
                </c:pt>
                <c:pt idx="8086">
                  <c:v>22.631</c:v>
                </c:pt>
                <c:pt idx="8087">
                  <c:v>22.667999999999999</c:v>
                </c:pt>
                <c:pt idx="8088">
                  <c:v>22.689</c:v>
                </c:pt>
                <c:pt idx="8089">
                  <c:v>22.702000000000002</c:v>
                </c:pt>
                <c:pt idx="8090">
                  <c:v>22.683</c:v>
                </c:pt>
                <c:pt idx="8091">
                  <c:v>22.625</c:v>
                </c:pt>
                <c:pt idx="8092">
                  <c:v>22.574000000000002</c:v>
                </c:pt>
                <c:pt idx="8093">
                  <c:v>22.515000000000001</c:v>
                </c:pt>
                <c:pt idx="8094">
                  <c:v>22.454000000000001</c:v>
                </c:pt>
                <c:pt idx="8095">
                  <c:v>22.404</c:v>
                </c:pt>
                <c:pt idx="8096">
                  <c:v>22.361000000000001</c:v>
                </c:pt>
                <c:pt idx="8097">
                  <c:v>22.332999999999998</c:v>
                </c:pt>
                <c:pt idx="8098">
                  <c:v>22.327000000000002</c:v>
                </c:pt>
                <c:pt idx="8099">
                  <c:v>22.314</c:v>
                </c:pt>
                <c:pt idx="8100">
                  <c:v>22.268000000000001</c:v>
                </c:pt>
                <c:pt idx="8101">
                  <c:v>22.201000000000001</c:v>
                </c:pt>
                <c:pt idx="8102">
                  <c:v>22.134</c:v>
                </c:pt>
                <c:pt idx="8103">
                  <c:v>22.073</c:v>
                </c:pt>
                <c:pt idx="8104">
                  <c:v>21.983000000000001</c:v>
                </c:pt>
                <c:pt idx="8105">
                  <c:v>21.876000000000001</c:v>
                </c:pt>
                <c:pt idx="8106">
                  <c:v>21.77</c:v>
                </c:pt>
                <c:pt idx="8107">
                  <c:v>21.68</c:v>
                </c:pt>
                <c:pt idx="8108">
                  <c:v>21.57</c:v>
                </c:pt>
                <c:pt idx="8109">
                  <c:v>21.443000000000001</c:v>
                </c:pt>
                <c:pt idx="8110">
                  <c:v>21.266999999999999</c:v>
                </c:pt>
                <c:pt idx="8111">
                  <c:v>21.015000000000001</c:v>
                </c:pt>
                <c:pt idx="8112">
                  <c:v>20.733000000000001</c:v>
                </c:pt>
                <c:pt idx="8113">
                  <c:v>20.425000000000001</c:v>
                </c:pt>
                <c:pt idx="8114">
                  <c:v>20.100999999999999</c:v>
                </c:pt>
                <c:pt idx="8115">
                  <c:v>19.797999999999998</c:v>
                </c:pt>
                <c:pt idx="8116">
                  <c:v>19.46</c:v>
                </c:pt>
                <c:pt idx="8117">
                  <c:v>19.062000000000001</c:v>
                </c:pt>
                <c:pt idx="8118">
                  <c:v>18.640999999999998</c:v>
                </c:pt>
                <c:pt idx="8119">
                  <c:v>18.282</c:v>
                </c:pt>
                <c:pt idx="8120">
                  <c:v>17.984000000000002</c:v>
                </c:pt>
                <c:pt idx="8121">
                  <c:v>17.645</c:v>
                </c:pt>
                <c:pt idx="8122">
                  <c:v>17.295999999999999</c:v>
                </c:pt>
                <c:pt idx="8123">
                  <c:v>16.995999999999999</c:v>
                </c:pt>
                <c:pt idx="8124">
                  <c:v>16.695</c:v>
                </c:pt>
                <c:pt idx="8125">
                  <c:v>16.359000000000002</c:v>
                </c:pt>
                <c:pt idx="8126">
                  <c:v>16.024999999999999</c:v>
                </c:pt>
                <c:pt idx="8127">
                  <c:v>15.715</c:v>
                </c:pt>
                <c:pt idx="8128">
                  <c:v>15.404</c:v>
                </c:pt>
                <c:pt idx="8129">
                  <c:v>15.082000000000001</c:v>
                </c:pt>
                <c:pt idx="8130">
                  <c:v>14.775</c:v>
                </c:pt>
                <c:pt idx="8131">
                  <c:v>14.499000000000001</c:v>
                </c:pt>
                <c:pt idx="8132">
                  <c:v>14.256</c:v>
                </c:pt>
                <c:pt idx="8133">
                  <c:v>13.991</c:v>
                </c:pt>
                <c:pt idx="8134">
                  <c:v>13.731</c:v>
                </c:pt>
                <c:pt idx="8135">
                  <c:v>13.531000000000001</c:v>
                </c:pt>
                <c:pt idx="8136">
                  <c:v>13.308999999999999</c:v>
                </c:pt>
                <c:pt idx="8137">
                  <c:v>13.095000000000001</c:v>
                </c:pt>
                <c:pt idx="8138">
                  <c:v>12.943</c:v>
                </c:pt>
                <c:pt idx="8139">
                  <c:v>12.779</c:v>
                </c:pt>
                <c:pt idx="8140">
                  <c:v>12.651</c:v>
                </c:pt>
                <c:pt idx="8141">
                  <c:v>12.368</c:v>
                </c:pt>
                <c:pt idx="8142">
                  <c:v>12.233000000000001</c:v>
                </c:pt>
                <c:pt idx="8143">
                  <c:v>12.031000000000001</c:v>
                </c:pt>
                <c:pt idx="8144">
                  <c:v>11.818</c:v>
                </c:pt>
                <c:pt idx="8145">
                  <c:v>11.576000000000001</c:v>
                </c:pt>
                <c:pt idx="8146">
                  <c:v>11.282</c:v>
                </c:pt>
                <c:pt idx="8147">
                  <c:v>10.971</c:v>
                </c:pt>
                <c:pt idx="8148">
                  <c:v>10.634</c:v>
                </c:pt>
                <c:pt idx="8149">
                  <c:v>10.305</c:v>
                </c:pt>
                <c:pt idx="8150">
                  <c:v>9.9501000000000008</c:v>
                </c:pt>
                <c:pt idx="8151">
                  <c:v>9.5538000000000007</c:v>
                </c:pt>
                <c:pt idx="8152">
                  <c:v>9.1533999999999995</c:v>
                </c:pt>
                <c:pt idx="8153">
                  <c:v>8.7628000000000004</c:v>
                </c:pt>
                <c:pt idx="8154">
                  <c:v>8.3329000000000004</c:v>
                </c:pt>
                <c:pt idx="8155">
                  <c:v>7.9149000000000003</c:v>
                </c:pt>
                <c:pt idx="8156">
                  <c:v>7.4973000000000001</c:v>
                </c:pt>
                <c:pt idx="8157">
                  <c:v>7.09</c:v>
                </c:pt>
                <c:pt idx="8158">
                  <c:v>6.6574</c:v>
                </c:pt>
                <c:pt idx="8159">
                  <c:v>6.1889000000000003</c:v>
                </c:pt>
                <c:pt idx="8160">
                  <c:v>5.7594000000000003</c:v>
                </c:pt>
                <c:pt idx="8161">
                  <c:v>5.3372000000000002</c:v>
                </c:pt>
                <c:pt idx="8162">
                  <c:v>4.8834999999999997</c:v>
                </c:pt>
                <c:pt idx="8163">
                  <c:v>4.4175000000000004</c:v>
                </c:pt>
                <c:pt idx="8164">
                  <c:v>3.9609999999999999</c:v>
                </c:pt>
                <c:pt idx="8165">
                  <c:v>3.4874999999999998</c:v>
                </c:pt>
                <c:pt idx="8166">
                  <c:v>2.9839000000000002</c:v>
                </c:pt>
                <c:pt idx="8167">
                  <c:v>2.4674</c:v>
                </c:pt>
                <c:pt idx="8168">
                  <c:v>1.9655</c:v>
                </c:pt>
                <c:pt idx="8169">
                  <c:v>1.4590000000000001</c:v>
                </c:pt>
                <c:pt idx="8170">
                  <c:v>0.89861999999999997</c:v>
                </c:pt>
                <c:pt idx="8171">
                  <c:v>0.34451999999999999</c:v>
                </c:pt>
                <c:pt idx="8172">
                  <c:v>-0.16492999999999999</c:v>
                </c:pt>
                <c:pt idx="8173">
                  <c:v>-0.73270999999999997</c:v>
                </c:pt>
                <c:pt idx="8174">
                  <c:v>-1.3661000000000001</c:v>
                </c:pt>
                <c:pt idx="8175">
                  <c:v>-1.9688000000000001</c:v>
                </c:pt>
                <c:pt idx="8176">
                  <c:v>-2.5508999999999999</c:v>
                </c:pt>
                <c:pt idx="8177">
                  <c:v>-3.1183000000000001</c:v>
                </c:pt>
                <c:pt idx="8178">
                  <c:v>-3.6806000000000001</c:v>
                </c:pt>
                <c:pt idx="8179">
                  <c:v>-4.2784000000000004</c:v>
                </c:pt>
                <c:pt idx="8180">
                  <c:v>-4.8868999999999998</c:v>
                </c:pt>
                <c:pt idx="8181">
                  <c:v>-5.4408000000000003</c:v>
                </c:pt>
                <c:pt idx="8182">
                  <c:v>-5.93</c:v>
                </c:pt>
                <c:pt idx="8183">
                  <c:v>-6.4908999999999999</c:v>
                </c:pt>
                <c:pt idx="8184">
                  <c:v>-6.9832999999999998</c:v>
                </c:pt>
                <c:pt idx="8185">
                  <c:v>-7.3602999999999996</c:v>
                </c:pt>
                <c:pt idx="8186">
                  <c:v>-7.7698</c:v>
                </c:pt>
                <c:pt idx="8187">
                  <c:v>-8.1819000000000006</c:v>
                </c:pt>
                <c:pt idx="8188">
                  <c:v>-8.5112000000000005</c:v>
                </c:pt>
                <c:pt idx="8189">
                  <c:v>-8.7873999999999999</c:v>
                </c:pt>
                <c:pt idx="8190">
                  <c:v>-9.0902999999999992</c:v>
                </c:pt>
                <c:pt idx="8191">
                  <c:v>-9.3961000000000006</c:v>
                </c:pt>
                <c:pt idx="8192">
                  <c:v>-9.6734000000000009</c:v>
                </c:pt>
                <c:pt idx="8193">
                  <c:v>-9.9197000000000006</c:v>
                </c:pt>
                <c:pt idx="8194">
                  <c:v>-10.138</c:v>
                </c:pt>
                <c:pt idx="8195">
                  <c:v>-10.363</c:v>
                </c:pt>
                <c:pt idx="8196">
                  <c:v>-10.545999999999999</c:v>
                </c:pt>
                <c:pt idx="8197">
                  <c:v>-10.683999999999999</c:v>
                </c:pt>
                <c:pt idx="8198">
                  <c:v>-10.801</c:v>
                </c:pt>
                <c:pt idx="8199">
                  <c:v>-10.923</c:v>
                </c:pt>
                <c:pt idx="8200">
                  <c:v>-11.077</c:v>
                </c:pt>
                <c:pt idx="8201">
                  <c:v>-11.255000000000001</c:v>
                </c:pt>
                <c:pt idx="8202">
                  <c:v>-11.454000000000001</c:v>
                </c:pt>
                <c:pt idx="8203">
                  <c:v>-11.662000000000001</c:v>
                </c:pt>
                <c:pt idx="8204">
                  <c:v>-11.877000000000001</c:v>
                </c:pt>
                <c:pt idx="8205">
                  <c:v>-12.093</c:v>
                </c:pt>
                <c:pt idx="8206">
                  <c:v>-12.311</c:v>
                </c:pt>
                <c:pt idx="8207">
                  <c:v>-12.518000000000001</c:v>
                </c:pt>
                <c:pt idx="8208">
                  <c:v>-12.738</c:v>
                </c:pt>
                <c:pt idx="8209">
                  <c:v>-13</c:v>
                </c:pt>
                <c:pt idx="8210">
                  <c:v>-13.273999999999999</c:v>
                </c:pt>
                <c:pt idx="8211">
                  <c:v>-13.538</c:v>
                </c:pt>
                <c:pt idx="8212">
                  <c:v>-13.827</c:v>
                </c:pt>
                <c:pt idx="8213">
                  <c:v>-14.12</c:v>
                </c:pt>
                <c:pt idx="8214">
                  <c:v>-14.37</c:v>
                </c:pt>
                <c:pt idx="8215">
                  <c:v>-14.592000000000001</c:v>
                </c:pt>
                <c:pt idx="8216">
                  <c:v>-14.784000000000001</c:v>
                </c:pt>
                <c:pt idx="8217">
                  <c:v>-14.972</c:v>
                </c:pt>
                <c:pt idx="8218">
                  <c:v>-15.163</c:v>
                </c:pt>
                <c:pt idx="8219">
                  <c:v>-15.352</c:v>
                </c:pt>
                <c:pt idx="8220">
                  <c:v>-15.567</c:v>
                </c:pt>
                <c:pt idx="8221">
                  <c:v>-15.813000000000001</c:v>
                </c:pt>
                <c:pt idx="8222">
                  <c:v>-16.091000000000001</c:v>
                </c:pt>
                <c:pt idx="8223">
                  <c:v>-16.344999999999999</c:v>
                </c:pt>
                <c:pt idx="8224">
                  <c:v>-16.568000000000001</c:v>
                </c:pt>
                <c:pt idx="8225">
                  <c:v>-16.765999999999998</c:v>
                </c:pt>
                <c:pt idx="8226">
                  <c:v>-16.93</c:v>
                </c:pt>
                <c:pt idx="8227">
                  <c:v>-17.094000000000001</c:v>
                </c:pt>
                <c:pt idx="8228">
                  <c:v>-17.257999999999999</c:v>
                </c:pt>
                <c:pt idx="8229">
                  <c:v>-17.420999999999999</c:v>
                </c:pt>
                <c:pt idx="8230">
                  <c:v>-17.599</c:v>
                </c:pt>
                <c:pt idx="8231">
                  <c:v>-17.753</c:v>
                </c:pt>
                <c:pt idx="8232">
                  <c:v>-17.898</c:v>
                </c:pt>
                <c:pt idx="8233">
                  <c:v>-18.007999999999999</c:v>
                </c:pt>
                <c:pt idx="8234">
                  <c:v>-18.103999999999999</c:v>
                </c:pt>
                <c:pt idx="8235">
                  <c:v>-18.204000000000001</c:v>
                </c:pt>
                <c:pt idx="8236">
                  <c:v>-18.297999999999998</c:v>
                </c:pt>
                <c:pt idx="8237">
                  <c:v>-18.417999999999999</c:v>
                </c:pt>
                <c:pt idx="8238">
                  <c:v>-18.544</c:v>
                </c:pt>
                <c:pt idx="8239">
                  <c:v>-18.663</c:v>
                </c:pt>
                <c:pt idx="8240">
                  <c:v>-18.779</c:v>
                </c:pt>
                <c:pt idx="8241">
                  <c:v>-18.899000000000001</c:v>
                </c:pt>
                <c:pt idx="8242">
                  <c:v>-19.02</c:v>
                </c:pt>
                <c:pt idx="8243">
                  <c:v>-19.132000000000001</c:v>
                </c:pt>
                <c:pt idx="8244">
                  <c:v>-19.222000000000001</c:v>
                </c:pt>
                <c:pt idx="8245">
                  <c:v>-19.323</c:v>
                </c:pt>
                <c:pt idx="8246">
                  <c:v>-19.413</c:v>
                </c:pt>
                <c:pt idx="8247">
                  <c:v>-19.503</c:v>
                </c:pt>
                <c:pt idx="8248">
                  <c:v>-19.562999999999999</c:v>
                </c:pt>
                <c:pt idx="8249">
                  <c:v>-19.623000000000001</c:v>
                </c:pt>
                <c:pt idx="8250">
                  <c:v>-19.704000000000001</c:v>
                </c:pt>
                <c:pt idx="8251">
                  <c:v>-19.776</c:v>
                </c:pt>
                <c:pt idx="8252">
                  <c:v>-19.852</c:v>
                </c:pt>
                <c:pt idx="8253">
                  <c:v>-19.943000000000001</c:v>
                </c:pt>
                <c:pt idx="8254">
                  <c:v>-20.02</c:v>
                </c:pt>
                <c:pt idx="8255">
                  <c:v>-20.093</c:v>
                </c:pt>
                <c:pt idx="8256">
                  <c:v>-20.155999999999999</c:v>
                </c:pt>
                <c:pt idx="8257">
                  <c:v>-20.216000000000001</c:v>
                </c:pt>
                <c:pt idx="8258">
                  <c:v>-20.279</c:v>
                </c:pt>
                <c:pt idx="8259">
                  <c:v>-20.344000000000001</c:v>
                </c:pt>
                <c:pt idx="8260">
                  <c:v>-20.420999999999999</c:v>
                </c:pt>
                <c:pt idx="8261">
                  <c:v>-20.521000000000001</c:v>
                </c:pt>
                <c:pt idx="8262">
                  <c:v>-20.611000000000001</c:v>
                </c:pt>
                <c:pt idx="8263">
                  <c:v>-20.7</c:v>
                </c:pt>
                <c:pt idx="8264">
                  <c:v>-20.777000000000001</c:v>
                </c:pt>
                <c:pt idx="8265">
                  <c:v>-20.826000000000001</c:v>
                </c:pt>
                <c:pt idx="8266">
                  <c:v>-20.876000000000001</c:v>
                </c:pt>
                <c:pt idx="8267">
                  <c:v>-20.914000000000001</c:v>
                </c:pt>
                <c:pt idx="8268">
                  <c:v>-20.920999999999999</c:v>
                </c:pt>
                <c:pt idx="8269">
                  <c:v>-20.919</c:v>
                </c:pt>
                <c:pt idx="8270">
                  <c:v>-20.959</c:v>
                </c:pt>
                <c:pt idx="8271">
                  <c:v>-21.006</c:v>
                </c:pt>
                <c:pt idx="8272">
                  <c:v>-21.030999999999999</c:v>
                </c:pt>
                <c:pt idx="8273">
                  <c:v>-21.068999999999999</c:v>
                </c:pt>
                <c:pt idx="8274">
                  <c:v>-21.126999999999999</c:v>
                </c:pt>
                <c:pt idx="8275">
                  <c:v>-21.190999999999999</c:v>
                </c:pt>
                <c:pt idx="8276">
                  <c:v>-21.263999999999999</c:v>
                </c:pt>
                <c:pt idx="8277">
                  <c:v>-21.326000000000001</c:v>
                </c:pt>
                <c:pt idx="8278">
                  <c:v>-21.398</c:v>
                </c:pt>
                <c:pt idx="8279">
                  <c:v>-21.475000000000001</c:v>
                </c:pt>
                <c:pt idx="8280">
                  <c:v>-21.513999999999999</c:v>
                </c:pt>
                <c:pt idx="8281">
                  <c:v>-21.533999999999999</c:v>
                </c:pt>
                <c:pt idx="8282">
                  <c:v>-21.539000000000001</c:v>
                </c:pt>
                <c:pt idx="8283">
                  <c:v>-21.579000000000001</c:v>
                </c:pt>
                <c:pt idx="8284">
                  <c:v>-21.600999999999999</c:v>
                </c:pt>
                <c:pt idx="8285">
                  <c:v>-21.620999999999999</c:v>
                </c:pt>
                <c:pt idx="8286">
                  <c:v>-21.655000000000001</c:v>
                </c:pt>
                <c:pt idx="8287">
                  <c:v>-21.716999999999999</c:v>
                </c:pt>
                <c:pt idx="8288">
                  <c:v>-21.765000000000001</c:v>
                </c:pt>
                <c:pt idx="8289">
                  <c:v>-21.78</c:v>
                </c:pt>
                <c:pt idx="8290">
                  <c:v>-21.812000000000001</c:v>
                </c:pt>
                <c:pt idx="8291">
                  <c:v>-21.846</c:v>
                </c:pt>
                <c:pt idx="8292">
                  <c:v>-21.876000000000001</c:v>
                </c:pt>
                <c:pt idx="8293">
                  <c:v>-21.919</c:v>
                </c:pt>
                <c:pt idx="8294">
                  <c:v>-21.954999999999998</c:v>
                </c:pt>
                <c:pt idx="8295">
                  <c:v>-21.998999999999999</c:v>
                </c:pt>
                <c:pt idx="8296">
                  <c:v>-22.021999999999998</c:v>
                </c:pt>
                <c:pt idx="8297">
                  <c:v>-22.042999999999999</c:v>
                </c:pt>
                <c:pt idx="8298">
                  <c:v>-22.071000000000002</c:v>
                </c:pt>
                <c:pt idx="8299">
                  <c:v>-22.108000000000001</c:v>
                </c:pt>
                <c:pt idx="8300">
                  <c:v>-22.132000000000001</c:v>
                </c:pt>
                <c:pt idx="8301">
                  <c:v>-22.141999999999999</c:v>
                </c:pt>
                <c:pt idx="8302">
                  <c:v>-22.146999999999998</c:v>
                </c:pt>
                <c:pt idx="8303">
                  <c:v>-22.152999999999999</c:v>
                </c:pt>
                <c:pt idx="8304">
                  <c:v>-22.122</c:v>
                </c:pt>
                <c:pt idx="8305">
                  <c:v>-22.105</c:v>
                </c:pt>
                <c:pt idx="8306">
                  <c:v>-22.09</c:v>
                </c:pt>
                <c:pt idx="8307">
                  <c:v>-22.047999999999998</c:v>
                </c:pt>
                <c:pt idx="8308">
                  <c:v>-21.988</c:v>
                </c:pt>
                <c:pt idx="8309">
                  <c:v>-21.919</c:v>
                </c:pt>
                <c:pt idx="8310">
                  <c:v>-21.811</c:v>
                </c:pt>
                <c:pt idx="8311">
                  <c:v>-21.684999999999999</c:v>
                </c:pt>
                <c:pt idx="8312">
                  <c:v>-21.588000000000001</c:v>
                </c:pt>
                <c:pt idx="8313">
                  <c:v>-21.510999999999999</c:v>
                </c:pt>
                <c:pt idx="8314">
                  <c:v>-21.411000000000001</c:v>
                </c:pt>
                <c:pt idx="8315">
                  <c:v>-21.291</c:v>
                </c:pt>
                <c:pt idx="8316">
                  <c:v>-21.128</c:v>
                </c:pt>
                <c:pt idx="8317">
                  <c:v>-20.928000000000001</c:v>
                </c:pt>
                <c:pt idx="8318">
                  <c:v>-20.702000000000002</c:v>
                </c:pt>
                <c:pt idx="8319">
                  <c:v>-20.466000000000001</c:v>
                </c:pt>
                <c:pt idx="8320">
                  <c:v>-20.187000000000001</c:v>
                </c:pt>
                <c:pt idx="8321">
                  <c:v>-19.856000000000002</c:v>
                </c:pt>
                <c:pt idx="8322">
                  <c:v>-19.515000000000001</c:v>
                </c:pt>
                <c:pt idx="8323">
                  <c:v>-19.141999999999999</c:v>
                </c:pt>
                <c:pt idx="8324">
                  <c:v>-18.713000000000001</c:v>
                </c:pt>
                <c:pt idx="8325">
                  <c:v>-18.263999999999999</c:v>
                </c:pt>
                <c:pt idx="8326">
                  <c:v>-17.79</c:v>
                </c:pt>
                <c:pt idx="8327">
                  <c:v>-17.283999999999999</c:v>
                </c:pt>
                <c:pt idx="8328">
                  <c:v>-16.808</c:v>
                </c:pt>
                <c:pt idx="8329">
                  <c:v>-16.262</c:v>
                </c:pt>
                <c:pt idx="8330">
                  <c:v>-15.704000000000001</c:v>
                </c:pt>
                <c:pt idx="8331">
                  <c:v>-15.157</c:v>
                </c:pt>
                <c:pt idx="8332">
                  <c:v>-14.51</c:v>
                </c:pt>
                <c:pt idx="8333">
                  <c:v>-13.885</c:v>
                </c:pt>
                <c:pt idx="8334">
                  <c:v>-13.351000000000001</c:v>
                </c:pt>
                <c:pt idx="8335">
                  <c:v>-12.86</c:v>
                </c:pt>
                <c:pt idx="8336">
                  <c:v>-12.413</c:v>
                </c:pt>
                <c:pt idx="8337">
                  <c:v>-11.952999999999999</c:v>
                </c:pt>
                <c:pt idx="8338">
                  <c:v>-11.523</c:v>
                </c:pt>
                <c:pt idx="8339">
                  <c:v>-11.098000000000001</c:v>
                </c:pt>
                <c:pt idx="8340">
                  <c:v>-10.71</c:v>
                </c:pt>
                <c:pt idx="8341">
                  <c:v>-10.334</c:v>
                </c:pt>
                <c:pt idx="8342">
                  <c:v>-9.9586000000000006</c:v>
                </c:pt>
                <c:pt idx="8343">
                  <c:v>-9.6151</c:v>
                </c:pt>
                <c:pt idx="8344">
                  <c:v>-9.2904999999999998</c:v>
                </c:pt>
                <c:pt idx="8345">
                  <c:v>-8.9833999999999996</c:v>
                </c:pt>
                <c:pt idx="8346">
                  <c:v>-8.6342999999999996</c:v>
                </c:pt>
                <c:pt idx="8347">
                  <c:v>-8.2457999999999991</c:v>
                </c:pt>
                <c:pt idx="8348">
                  <c:v>-7.8756000000000004</c:v>
                </c:pt>
                <c:pt idx="8349">
                  <c:v>-7.5415000000000001</c:v>
                </c:pt>
                <c:pt idx="8350">
                  <c:v>-7.1936</c:v>
                </c:pt>
                <c:pt idx="8351">
                  <c:v>-6.7813999999999997</c:v>
                </c:pt>
                <c:pt idx="8352">
                  <c:v>-6.3239999999999998</c:v>
                </c:pt>
                <c:pt idx="8353">
                  <c:v>-5.8672000000000004</c:v>
                </c:pt>
                <c:pt idx="8354">
                  <c:v>-5.3552999999999997</c:v>
                </c:pt>
                <c:pt idx="8355">
                  <c:v>-4.7746000000000004</c:v>
                </c:pt>
                <c:pt idx="8356">
                  <c:v>-4.1471</c:v>
                </c:pt>
                <c:pt idx="8357">
                  <c:v>-3.5036</c:v>
                </c:pt>
                <c:pt idx="8358">
                  <c:v>-2.9119000000000002</c:v>
                </c:pt>
                <c:pt idx="8359">
                  <c:v>-2.3384999999999998</c:v>
                </c:pt>
                <c:pt idx="8360">
                  <c:v>-1.7095</c:v>
                </c:pt>
                <c:pt idx="8361">
                  <c:v>-1.0884</c:v>
                </c:pt>
                <c:pt idx="8362">
                  <c:v>-0.51781999999999995</c:v>
                </c:pt>
                <c:pt idx="8363">
                  <c:v>7.7577999999999994E-2</c:v>
                </c:pt>
                <c:pt idx="8364">
                  <c:v>0.67527999999999999</c:v>
                </c:pt>
                <c:pt idx="8365">
                  <c:v>1.2431000000000001</c:v>
                </c:pt>
                <c:pt idx="8366">
                  <c:v>1.8290999999999999</c:v>
                </c:pt>
                <c:pt idx="8367">
                  <c:v>2.4134000000000002</c:v>
                </c:pt>
                <c:pt idx="8368">
                  <c:v>2.9681999999999999</c:v>
                </c:pt>
                <c:pt idx="8369">
                  <c:v>3.5129999999999999</c:v>
                </c:pt>
                <c:pt idx="8370">
                  <c:v>4.0401999999999996</c:v>
                </c:pt>
                <c:pt idx="8371">
                  <c:v>4.5429000000000004</c:v>
                </c:pt>
                <c:pt idx="8372">
                  <c:v>5.0705</c:v>
                </c:pt>
                <c:pt idx="8373">
                  <c:v>5.5423999999999998</c:v>
                </c:pt>
                <c:pt idx="8374">
                  <c:v>6.0151000000000003</c:v>
                </c:pt>
                <c:pt idx="8375">
                  <c:v>6.4585999999999997</c:v>
                </c:pt>
                <c:pt idx="8376">
                  <c:v>6.9330999999999996</c:v>
                </c:pt>
                <c:pt idx="8377">
                  <c:v>7.3989000000000003</c:v>
                </c:pt>
                <c:pt idx="8378">
                  <c:v>7.8638000000000003</c:v>
                </c:pt>
                <c:pt idx="8379">
                  <c:v>8.3094000000000001</c:v>
                </c:pt>
                <c:pt idx="8380">
                  <c:v>8.7195999999999998</c:v>
                </c:pt>
                <c:pt idx="8381">
                  <c:v>9.1866000000000003</c:v>
                </c:pt>
                <c:pt idx="8382">
                  <c:v>9.6575000000000006</c:v>
                </c:pt>
                <c:pt idx="8383">
                  <c:v>10.038</c:v>
                </c:pt>
                <c:pt idx="8384">
                  <c:v>10.456</c:v>
                </c:pt>
                <c:pt idx="8385">
                  <c:v>10.795999999999999</c:v>
                </c:pt>
                <c:pt idx="8386">
                  <c:v>11.081</c:v>
                </c:pt>
                <c:pt idx="8387">
                  <c:v>11.398</c:v>
                </c:pt>
                <c:pt idx="8388">
                  <c:v>11.672000000000001</c:v>
                </c:pt>
                <c:pt idx="8389">
                  <c:v>11.923999999999999</c:v>
                </c:pt>
                <c:pt idx="8390">
                  <c:v>12.154999999999999</c:v>
                </c:pt>
                <c:pt idx="8391">
                  <c:v>12.35</c:v>
                </c:pt>
                <c:pt idx="8392">
                  <c:v>12.481</c:v>
                </c:pt>
                <c:pt idx="8393">
                  <c:v>12.590999999999999</c:v>
                </c:pt>
                <c:pt idx="8394">
                  <c:v>12.699</c:v>
                </c:pt>
                <c:pt idx="8395">
                  <c:v>12.877000000000001</c:v>
                </c:pt>
                <c:pt idx="8396">
                  <c:v>13.073</c:v>
                </c:pt>
                <c:pt idx="8397">
                  <c:v>13.228</c:v>
                </c:pt>
                <c:pt idx="8398">
                  <c:v>13.396000000000001</c:v>
                </c:pt>
                <c:pt idx="8399">
                  <c:v>13.597</c:v>
                </c:pt>
                <c:pt idx="8400">
                  <c:v>13.739000000000001</c:v>
                </c:pt>
                <c:pt idx="8401">
                  <c:v>13.898</c:v>
                </c:pt>
                <c:pt idx="8402">
                  <c:v>14.128</c:v>
                </c:pt>
                <c:pt idx="8403">
                  <c:v>14.311999999999999</c:v>
                </c:pt>
                <c:pt idx="8404">
                  <c:v>14.414</c:v>
                </c:pt>
                <c:pt idx="8405">
                  <c:v>14.513</c:v>
                </c:pt>
                <c:pt idx="8406">
                  <c:v>14.622999999999999</c:v>
                </c:pt>
                <c:pt idx="8407">
                  <c:v>14.715</c:v>
                </c:pt>
                <c:pt idx="8408">
                  <c:v>14.801</c:v>
                </c:pt>
                <c:pt idx="8409">
                  <c:v>14.881</c:v>
                </c:pt>
                <c:pt idx="8410">
                  <c:v>14.994</c:v>
                </c:pt>
                <c:pt idx="8411">
                  <c:v>15.129</c:v>
                </c:pt>
                <c:pt idx="8412">
                  <c:v>15.255000000000001</c:v>
                </c:pt>
                <c:pt idx="8413">
                  <c:v>15.375999999999999</c:v>
                </c:pt>
                <c:pt idx="8414">
                  <c:v>15.477</c:v>
                </c:pt>
                <c:pt idx="8415">
                  <c:v>15.641999999999999</c:v>
                </c:pt>
                <c:pt idx="8416">
                  <c:v>15.881</c:v>
                </c:pt>
                <c:pt idx="8417">
                  <c:v>16.106999999999999</c:v>
                </c:pt>
                <c:pt idx="8418">
                  <c:v>16.292000000000002</c:v>
                </c:pt>
                <c:pt idx="8419">
                  <c:v>16.443000000000001</c:v>
                </c:pt>
                <c:pt idx="8420">
                  <c:v>16.588000000000001</c:v>
                </c:pt>
                <c:pt idx="8421">
                  <c:v>16.744</c:v>
                </c:pt>
                <c:pt idx="8422">
                  <c:v>16.887</c:v>
                </c:pt>
                <c:pt idx="8423">
                  <c:v>17.036000000000001</c:v>
                </c:pt>
                <c:pt idx="8424">
                  <c:v>17.175000000000001</c:v>
                </c:pt>
                <c:pt idx="8425">
                  <c:v>17.338000000000001</c:v>
                </c:pt>
                <c:pt idx="8426">
                  <c:v>17.539000000000001</c:v>
                </c:pt>
                <c:pt idx="8427">
                  <c:v>17.719000000000001</c:v>
                </c:pt>
                <c:pt idx="8428">
                  <c:v>17.916</c:v>
                </c:pt>
                <c:pt idx="8429">
                  <c:v>18.151</c:v>
                </c:pt>
                <c:pt idx="8430">
                  <c:v>18.355</c:v>
                </c:pt>
                <c:pt idx="8431">
                  <c:v>18.501999999999999</c:v>
                </c:pt>
                <c:pt idx="8432">
                  <c:v>18.658000000000001</c:v>
                </c:pt>
                <c:pt idx="8433">
                  <c:v>18.853000000000002</c:v>
                </c:pt>
                <c:pt idx="8434">
                  <c:v>19.016999999999999</c:v>
                </c:pt>
                <c:pt idx="8435">
                  <c:v>19.126000000000001</c:v>
                </c:pt>
                <c:pt idx="8436">
                  <c:v>19.207000000000001</c:v>
                </c:pt>
                <c:pt idx="8437">
                  <c:v>19.291</c:v>
                </c:pt>
                <c:pt idx="8438">
                  <c:v>19.433</c:v>
                </c:pt>
                <c:pt idx="8439">
                  <c:v>19.588000000000001</c:v>
                </c:pt>
                <c:pt idx="8440">
                  <c:v>19.756</c:v>
                </c:pt>
                <c:pt idx="8441">
                  <c:v>19.896000000000001</c:v>
                </c:pt>
                <c:pt idx="8442">
                  <c:v>20.009</c:v>
                </c:pt>
                <c:pt idx="8443">
                  <c:v>20.122</c:v>
                </c:pt>
                <c:pt idx="8444">
                  <c:v>20.227</c:v>
                </c:pt>
                <c:pt idx="8445">
                  <c:v>20.326000000000001</c:v>
                </c:pt>
                <c:pt idx="8446">
                  <c:v>20.408000000000001</c:v>
                </c:pt>
                <c:pt idx="8447">
                  <c:v>20.504999999999999</c:v>
                </c:pt>
                <c:pt idx="8448">
                  <c:v>20.594000000000001</c:v>
                </c:pt>
                <c:pt idx="8449">
                  <c:v>20.693000000000001</c:v>
                </c:pt>
                <c:pt idx="8450">
                  <c:v>20.803000000000001</c:v>
                </c:pt>
                <c:pt idx="8451">
                  <c:v>20.922000000000001</c:v>
                </c:pt>
                <c:pt idx="8452">
                  <c:v>21.027999999999999</c:v>
                </c:pt>
                <c:pt idx="8453">
                  <c:v>21.122</c:v>
                </c:pt>
                <c:pt idx="8454">
                  <c:v>21.209</c:v>
                </c:pt>
                <c:pt idx="8455">
                  <c:v>21.29</c:v>
                </c:pt>
                <c:pt idx="8456">
                  <c:v>21.346</c:v>
                </c:pt>
                <c:pt idx="8457">
                  <c:v>21.402999999999999</c:v>
                </c:pt>
                <c:pt idx="8458">
                  <c:v>21.472000000000001</c:v>
                </c:pt>
                <c:pt idx="8459">
                  <c:v>21.54</c:v>
                </c:pt>
                <c:pt idx="8460">
                  <c:v>21.614999999999998</c:v>
                </c:pt>
                <c:pt idx="8461">
                  <c:v>21.695</c:v>
                </c:pt>
                <c:pt idx="8462">
                  <c:v>21.760999999999999</c:v>
                </c:pt>
                <c:pt idx="8463">
                  <c:v>21.835999999999999</c:v>
                </c:pt>
                <c:pt idx="8464">
                  <c:v>21.913</c:v>
                </c:pt>
                <c:pt idx="8465">
                  <c:v>21.984999999999999</c:v>
                </c:pt>
                <c:pt idx="8466">
                  <c:v>22.056999999999999</c:v>
                </c:pt>
                <c:pt idx="8467">
                  <c:v>22.134</c:v>
                </c:pt>
                <c:pt idx="8468">
                  <c:v>22.22</c:v>
                </c:pt>
                <c:pt idx="8469">
                  <c:v>22.294</c:v>
                </c:pt>
                <c:pt idx="8470">
                  <c:v>22.36</c:v>
                </c:pt>
                <c:pt idx="8471">
                  <c:v>22.4</c:v>
                </c:pt>
                <c:pt idx="8472">
                  <c:v>22.427</c:v>
                </c:pt>
                <c:pt idx="8473">
                  <c:v>22.452000000000002</c:v>
                </c:pt>
                <c:pt idx="8474">
                  <c:v>22.47</c:v>
                </c:pt>
                <c:pt idx="8475">
                  <c:v>22.488</c:v>
                </c:pt>
                <c:pt idx="8476">
                  <c:v>22.544</c:v>
                </c:pt>
                <c:pt idx="8477">
                  <c:v>22.637</c:v>
                </c:pt>
                <c:pt idx="8478">
                  <c:v>22.713999999999999</c:v>
                </c:pt>
                <c:pt idx="8479">
                  <c:v>22.815999999999999</c:v>
                </c:pt>
                <c:pt idx="8480">
                  <c:v>22.88</c:v>
                </c:pt>
                <c:pt idx="8481">
                  <c:v>22.911000000000001</c:v>
                </c:pt>
                <c:pt idx="8482">
                  <c:v>22.928999999999998</c:v>
                </c:pt>
                <c:pt idx="8483">
                  <c:v>22.974</c:v>
                </c:pt>
                <c:pt idx="8484">
                  <c:v>23.015999999999998</c:v>
                </c:pt>
                <c:pt idx="8485">
                  <c:v>23.024000000000001</c:v>
                </c:pt>
                <c:pt idx="8486">
                  <c:v>23.05</c:v>
                </c:pt>
                <c:pt idx="8487">
                  <c:v>23.07</c:v>
                </c:pt>
                <c:pt idx="8488">
                  <c:v>23.082000000000001</c:v>
                </c:pt>
                <c:pt idx="8489">
                  <c:v>23.102</c:v>
                </c:pt>
                <c:pt idx="8490">
                  <c:v>23.116</c:v>
                </c:pt>
                <c:pt idx="8491">
                  <c:v>23.149000000000001</c:v>
                </c:pt>
                <c:pt idx="8492">
                  <c:v>23.195</c:v>
                </c:pt>
                <c:pt idx="8493">
                  <c:v>23.236999999999998</c:v>
                </c:pt>
                <c:pt idx="8494">
                  <c:v>23.259</c:v>
                </c:pt>
                <c:pt idx="8495">
                  <c:v>23.283000000000001</c:v>
                </c:pt>
                <c:pt idx="8496">
                  <c:v>23.323</c:v>
                </c:pt>
                <c:pt idx="8497">
                  <c:v>23.36</c:v>
                </c:pt>
                <c:pt idx="8498">
                  <c:v>23.413</c:v>
                </c:pt>
                <c:pt idx="8499">
                  <c:v>23.507999999999999</c:v>
                </c:pt>
                <c:pt idx="8500">
                  <c:v>23.606999999999999</c:v>
                </c:pt>
                <c:pt idx="8501">
                  <c:v>23.7</c:v>
                </c:pt>
                <c:pt idx="8502">
                  <c:v>23.742000000000001</c:v>
                </c:pt>
                <c:pt idx="8503">
                  <c:v>23.782</c:v>
                </c:pt>
                <c:pt idx="8504">
                  <c:v>23.79</c:v>
                </c:pt>
                <c:pt idx="8505">
                  <c:v>23.763999999999999</c:v>
                </c:pt>
                <c:pt idx="8506">
                  <c:v>23.739000000000001</c:v>
                </c:pt>
                <c:pt idx="8507">
                  <c:v>23.727</c:v>
                </c:pt>
                <c:pt idx="8508">
                  <c:v>23.727</c:v>
                </c:pt>
                <c:pt idx="8509">
                  <c:v>23.718</c:v>
                </c:pt>
                <c:pt idx="8510">
                  <c:v>23.728000000000002</c:v>
                </c:pt>
                <c:pt idx="8511">
                  <c:v>23.728999999999999</c:v>
                </c:pt>
                <c:pt idx="8512">
                  <c:v>23.751000000000001</c:v>
                </c:pt>
                <c:pt idx="8513">
                  <c:v>23.771999999999998</c:v>
                </c:pt>
                <c:pt idx="8514">
                  <c:v>23.782</c:v>
                </c:pt>
                <c:pt idx="8515">
                  <c:v>23.788</c:v>
                </c:pt>
                <c:pt idx="8516">
                  <c:v>23.794</c:v>
                </c:pt>
                <c:pt idx="8517">
                  <c:v>23.797999999999998</c:v>
                </c:pt>
                <c:pt idx="8518">
                  <c:v>23.78</c:v>
                </c:pt>
                <c:pt idx="8519">
                  <c:v>23.776</c:v>
                </c:pt>
                <c:pt idx="8520">
                  <c:v>23.765999999999998</c:v>
                </c:pt>
                <c:pt idx="8521">
                  <c:v>23.776</c:v>
                </c:pt>
                <c:pt idx="8522">
                  <c:v>23.789000000000001</c:v>
                </c:pt>
                <c:pt idx="8523">
                  <c:v>23.773</c:v>
                </c:pt>
                <c:pt idx="8524">
                  <c:v>23.763999999999999</c:v>
                </c:pt>
                <c:pt idx="8525">
                  <c:v>23.759</c:v>
                </c:pt>
                <c:pt idx="8526">
                  <c:v>23.721</c:v>
                </c:pt>
                <c:pt idx="8527">
                  <c:v>23.655000000000001</c:v>
                </c:pt>
                <c:pt idx="8528">
                  <c:v>23.611000000000001</c:v>
                </c:pt>
                <c:pt idx="8529">
                  <c:v>23.565000000000001</c:v>
                </c:pt>
                <c:pt idx="8530">
                  <c:v>23.513999999999999</c:v>
                </c:pt>
                <c:pt idx="8531">
                  <c:v>23.457000000000001</c:v>
                </c:pt>
                <c:pt idx="8532">
                  <c:v>23.367000000000001</c:v>
                </c:pt>
                <c:pt idx="8533">
                  <c:v>23.268999999999998</c:v>
                </c:pt>
                <c:pt idx="8534">
                  <c:v>23.154</c:v>
                </c:pt>
                <c:pt idx="8535">
                  <c:v>22.991</c:v>
                </c:pt>
                <c:pt idx="8536">
                  <c:v>22.797999999999998</c:v>
                </c:pt>
                <c:pt idx="8537">
                  <c:v>22.594000000000001</c:v>
                </c:pt>
                <c:pt idx="8538">
                  <c:v>22.332999999999998</c:v>
                </c:pt>
                <c:pt idx="8539">
                  <c:v>22.074999999999999</c:v>
                </c:pt>
                <c:pt idx="8540">
                  <c:v>21.81</c:v>
                </c:pt>
                <c:pt idx="8541">
                  <c:v>21.568999999999999</c:v>
                </c:pt>
                <c:pt idx="8542">
                  <c:v>21.352</c:v>
                </c:pt>
                <c:pt idx="8543">
                  <c:v>21.084</c:v>
                </c:pt>
                <c:pt idx="8544">
                  <c:v>20.773</c:v>
                </c:pt>
                <c:pt idx="8545">
                  <c:v>20.472999999999999</c:v>
                </c:pt>
                <c:pt idx="8546">
                  <c:v>20.190999999999999</c:v>
                </c:pt>
                <c:pt idx="8547">
                  <c:v>19.893999999999998</c:v>
                </c:pt>
                <c:pt idx="8548">
                  <c:v>19.581</c:v>
                </c:pt>
                <c:pt idx="8549">
                  <c:v>19.212</c:v>
                </c:pt>
                <c:pt idx="8550">
                  <c:v>18.838000000000001</c:v>
                </c:pt>
                <c:pt idx="8551">
                  <c:v>18.459</c:v>
                </c:pt>
                <c:pt idx="8552">
                  <c:v>18.120999999999999</c:v>
                </c:pt>
                <c:pt idx="8553">
                  <c:v>17.777000000000001</c:v>
                </c:pt>
                <c:pt idx="8554">
                  <c:v>17.39</c:v>
                </c:pt>
                <c:pt idx="8555">
                  <c:v>17.001999999999999</c:v>
                </c:pt>
                <c:pt idx="8556">
                  <c:v>16.678999999999998</c:v>
                </c:pt>
                <c:pt idx="8557">
                  <c:v>16.422000000000001</c:v>
                </c:pt>
                <c:pt idx="8558">
                  <c:v>16.216000000000001</c:v>
                </c:pt>
                <c:pt idx="8559">
                  <c:v>15.961</c:v>
                </c:pt>
                <c:pt idx="8560">
                  <c:v>15.683</c:v>
                </c:pt>
                <c:pt idx="8561">
                  <c:v>15.409000000000001</c:v>
                </c:pt>
                <c:pt idx="8562">
                  <c:v>15.172000000000001</c:v>
                </c:pt>
                <c:pt idx="8563">
                  <c:v>14.946999999999999</c:v>
                </c:pt>
                <c:pt idx="8564">
                  <c:v>14.757</c:v>
                </c:pt>
                <c:pt idx="8565">
                  <c:v>14.573</c:v>
                </c:pt>
                <c:pt idx="8566">
                  <c:v>14.375999999999999</c:v>
                </c:pt>
                <c:pt idx="8567">
                  <c:v>14.172000000000001</c:v>
                </c:pt>
                <c:pt idx="8568">
                  <c:v>13.984</c:v>
                </c:pt>
                <c:pt idx="8569">
                  <c:v>13.851000000000001</c:v>
                </c:pt>
                <c:pt idx="8570">
                  <c:v>13.686999999999999</c:v>
                </c:pt>
                <c:pt idx="8571">
                  <c:v>13.476000000000001</c:v>
                </c:pt>
                <c:pt idx="8572">
                  <c:v>13.349</c:v>
                </c:pt>
                <c:pt idx="8573">
                  <c:v>13.227</c:v>
                </c:pt>
                <c:pt idx="8574">
                  <c:v>13.048999999999999</c:v>
                </c:pt>
                <c:pt idx="8575">
                  <c:v>12.861000000000001</c:v>
                </c:pt>
                <c:pt idx="8576">
                  <c:v>12.678000000000001</c:v>
                </c:pt>
                <c:pt idx="8577">
                  <c:v>12.465999999999999</c:v>
                </c:pt>
                <c:pt idx="8578">
                  <c:v>12.244</c:v>
                </c:pt>
                <c:pt idx="8579">
                  <c:v>12.093999999999999</c:v>
                </c:pt>
                <c:pt idx="8580">
                  <c:v>11.884</c:v>
                </c:pt>
                <c:pt idx="8581">
                  <c:v>11.686</c:v>
                </c:pt>
                <c:pt idx="8582">
                  <c:v>11.528</c:v>
                </c:pt>
                <c:pt idx="8583">
                  <c:v>11.303000000000001</c:v>
                </c:pt>
                <c:pt idx="8584">
                  <c:v>11.061999999999999</c:v>
                </c:pt>
                <c:pt idx="8585">
                  <c:v>10.831</c:v>
                </c:pt>
                <c:pt idx="8586">
                  <c:v>10.619</c:v>
                </c:pt>
                <c:pt idx="8587">
                  <c:v>10.401999999999999</c:v>
                </c:pt>
                <c:pt idx="8588">
                  <c:v>10.148999999999999</c:v>
                </c:pt>
                <c:pt idx="8589">
                  <c:v>9.9024999999999999</c:v>
                </c:pt>
                <c:pt idx="8590">
                  <c:v>9.7104999999999997</c:v>
                </c:pt>
                <c:pt idx="8591">
                  <c:v>9.4364000000000008</c:v>
                </c:pt>
                <c:pt idx="8592">
                  <c:v>9.1475000000000009</c:v>
                </c:pt>
                <c:pt idx="8593">
                  <c:v>8.8460000000000001</c:v>
                </c:pt>
                <c:pt idx="8594">
                  <c:v>8.5410000000000004</c:v>
                </c:pt>
                <c:pt idx="8595">
                  <c:v>8.2392000000000003</c:v>
                </c:pt>
                <c:pt idx="8596">
                  <c:v>7.8699000000000003</c:v>
                </c:pt>
                <c:pt idx="8597">
                  <c:v>7.4797000000000002</c:v>
                </c:pt>
                <c:pt idx="8598">
                  <c:v>7.0568999999999997</c:v>
                </c:pt>
                <c:pt idx="8599">
                  <c:v>6.6250999999999998</c:v>
                </c:pt>
                <c:pt idx="8600">
                  <c:v>6.18</c:v>
                </c:pt>
                <c:pt idx="8601">
                  <c:v>5.6913999999999998</c:v>
                </c:pt>
                <c:pt idx="8602">
                  <c:v>5.2282000000000002</c:v>
                </c:pt>
                <c:pt idx="8603">
                  <c:v>4.7468000000000004</c:v>
                </c:pt>
                <c:pt idx="8604">
                  <c:v>4.2701000000000002</c:v>
                </c:pt>
                <c:pt idx="8605">
                  <c:v>3.8094999999999999</c:v>
                </c:pt>
                <c:pt idx="8606">
                  <c:v>3.3654000000000002</c:v>
                </c:pt>
                <c:pt idx="8607">
                  <c:v>2.8868</c:v>
                </c:pt>
                <c:pt idx="8608">
                  <c:v>2.3967000000000001</c:v>
                </c:pt>
                <c:pt idx="8609">
                  <c:v>1.9366000000000001</c:v>
                </c:pt>
                <c:pt idx="8610">
                  <c:v>1.4859</c:v>
                </c:pt>
                <c:pt idx="8611">
                  <c:v>1.0207999999999999</c:v>
                </c:pt>
                <c:pt idx="8612">
                  <c:v>0.57235000000000003</c:v>
                </c:pt>
                <c:pt idx="8613">
                  <c:v>0.12917999999999999</c:v>
                </c:pt>
                <c:pt idx="8614">
                  <c:v>-0.32641999999999999</c:v>
                </c:pt>
                <c:pt idx="8615">
                  <c:v>-0.81455999999999995</c:v>
                </c:pt>
                <c:pt idx="8616">
                  <c:v>-1.3241000000000001</c:v>
                </c:pt>
                <c:pt idx="8617">
                  <c:v>-1.8220000000000001</c:v>
                </c:pt>
                <c:pt idx="8618">
                  <c:v>-2.2566999999999999</c:v>
                </c:pt>
                <c:pt idx="8619">
                  <c:v>-2.6894999999999998</c:v>
                </c:pt>
                <c:pt idx="8620">
                  <c:v>-3.1501999999999999</c:v>
                </c:pt>
                <c:pt idx="8621">
                  <c:v>-3.6524999999999999</c:v>
                </c:pt>
                <c:pt idx="8622">
                  <c:v>-4.1466000000000003</c:v>
                </c:pt>
                <c:pt idx="8623">
                  <c:v>-4.6246</c:v>
                </c:pt>
                <c:pt idx="8624">
                  <c:v>-5.0989000000000004</c:v>
                </c:pt>
                <c:pt idx="8625">
                  <c:v>-5.6303000000000001</c:v>
                </c:pt>
                <c:pt idx="8626">
                  <c:v>-6.1055999999999999</c:v>
                </c:pt>
                <c:pt idx="8627">
                  <c:v>-6.6440999999999999</c:v>
                </c:pt>
                <c:pt idx="8628">
                  <c:v>-7.1694000000000004</c:v>
                </c:pt>
                <c:pt idx="8629">
                  <c:v>-7.6291000000000002</c:v>
                </c:pt>
                <c:pt idx="8630">
                  <c:v>-8.0845000000000002</c:v>
                </c:pt>
                <c:pt idx="8631">
                  <c:v>-8.5251999999999999</c:v>
                </c:pt>
                <c:pt idx="8632">
                  <c:v>-8.8976000000000006</c:v>
                </c:pt>
                <c:pt idx="8633">
                  <c:v>-9.1952999999999996</c:v>
                </c:pt>
                <c:pt idx="8634">
                  <c:v>-9.5266000000000002</c:v>
                </c:pt>
                <c:pt idx="8635">
                  <c:v>-9.8332999999999995</c:v>
                </c:pt>
                <c:pt idx="8636">
                  <c:v>-10.103</c:v>
                </c:pt>
                <c:pt idx="8637">
                  <c:v>-10.31</c:v>
                </c:pt>
                <c:pt idx="8638">
                  <c:v>-10.499000000000001</c:v>
                </c:pt>
                <c:pt idx="8639">
                  <c:v>-10.68</c:v>
                </c:pt>
                <c:pt idx="8640">
                  <c:v>-10.849</c:v>
                </c:pt>
                <c:pt idx="8641">
                  <c:v>-11.018000000000001</c:v>
                </c:pt>
                <c:pt idx="8642">
                  <c:v>-11.222</c:v>
                </c:pt>
                <c:pt idx="8643">
                  <c:v>-11.439</c:v>
                </c:pt>
                <c:pt idx="8644">
                  <c:v>-11.68</c:v>
                </c:pt>
                <c:pt idx="8645">
                  <c:v>-11.936999999999999</c:v>
                </c:pt>
                <c:pt idx="8646">
                  <c:v>-12.183</c:v>
                </c:pt>
                <c:pt idx="8647">
                  <c:v>-12.464</c:v>
                </c:pt>
                <c:pt idx="8648">
                  <c:v>-12.775</c:v>
                </c:pt>
                <c:pt idx="8649">
                  <c:v>-13.06</c:v>
                </c:pt>
                <c:pt idx="8650">
                  <c:v>-13.331</c:v>
                </c:pt>
                <c:pt idx="8651">
                  <c:v>-13.641</c:v>
                </c:pt>
                <c:pt idx="8652">
                  <c:v>-13.896000000000001</c:v>
                </c:pt>
                <c:pt idx="8653">
                  <c:v>-14.087</c:v>
                </c:pt>
                <c:pt idx="8654">
                  <c:v>-14.24</c:v>
                </c:pt>
                <c:pt idx="8655">
                  <c:v>-14.385999999999999</c:v>
                </c:pt>
                <c:pt idx="8656">
                  <c:v>-14.516</c:v>
                </c:pt>
                <c:pt idx="8657">
                  <c:v>-14.66</c:v>
                </c:pt>
                <c:pt idx="8658">
                  <c:v>-14.804</c:v>
                </c:pt>
                <c:pt idx="8659">
                  <c:v>-14.971</c:v>
                </c:pt>
                <c:pt idx="8660">
                  <c:v>-15.151</c:v>
                </c:pt>
                <c:pt idx="8661">
                  <c:v>-15.331</c:v>
                </c:pt>
                <c:pt idx="8662">
                  <c:v>-15.500999999999999</c:v>
                </c:pt>
                <c:pt idx="8663">
                  <c:v>-15.638</c:v>
                </c:pt>
                <c:pt idx="8664">
                  <c:v>-15.768000000000001</c:v>
                </c:pt>
                <c:pt idx="8665">
                  <c:v>-15.901999999999999</c:v>
                </c:pt>
                <c:pt idx="8666">
                  <c:v>-16.036000000000001</c:v>
                </c:pt>
                <c:pt idx="8667">
                  <c:v>-16.187000000000001</c:v>
                </c:pt>
                <c:pt idx="8668">
                  <c:v>-16.335000000000001</c:v>
                </c:pt>
                <c:pt idx="8669">
                  <c:v>-16.466999999999999</c:v>
                </c:pt>
                <c:pt idx="8670">
                  <c:v>-16.567</c:v>
                </c:pt>
                <c:pt idx="8671">
                  <c:v>-16.664000000000001</c:v>
                </c:pt>
                <c:pt idx="8672">
                  <c:v>-16.741</c:v>
                </c:pt>
                <c:pt idx="8673">
                  <c:v>-16.837</c:v>
                </c:pt>
                <c:pt idx="8674">
                  <c:v>-16.934000000000001</c:v>
                </c:pt>
                <c:pt idx="8675">
                  <c:v>-17.024999999999999</c:v>
                </c:pt>
                <c:pt idx="8676">
                  <c:v>-17.14</c:v>
                </c:pt>
                <c:pt idx="8677">
                  <c:v>-17.222999999999999</c:v>
                </c:pt>
                <c:pt idx="8678">
                  <c:v>-17.268000000000001</c:v>
                </c:pt>
                <c:pt idx="8679">
                  <c:v>-17.338000000000001</c:v>
                </c:pt>
                <c:pt idx="8680">
                  <c:v>-17.414999999999999</c:v>
                </c:pt>
                <c:pt idx="8681">
                  <c:v>-17.5</c:v>
                </c:pt>
                <c:pt idx="8682">
                  <c:v>-17.599</c:v>
                </c:pt>
                <c:pt idx="8683">
                  <c:v>-17.687999999999999</c:v>
                </c:pt>
                <c:pt idx="8684">
                  <c:v>-17.768999999999998</c:v>
                </c:pt>
                <c:pt idx="8685">
                  <c:v>-17.835000000000001</c:v>
                </c:pt>
                <c:pt idx="8686">
                  <c:v>-17.896000000000001</c:v>
                </c:pt>
                <c:pt idx="8687">
                  <c:v>-17.971</c:v>
                </c:pt>
                <c:pt idx="8688">
                  <c:v>-18.077000000000002</c:v>
                </c:pt>
                <c:pt idx="8689">
                  <c:v>-18.169</c:v>
                </c:pt>
                <c:pt idx="8690">
                  <c:v>-18.228999999999999</c:v>
                </c:pt>
                <c:pt idx="8691">
                  <c:v>-18.268999999999998</c:v>
                </c:pt>
                <c:pt idx="8692">
                  <c:v>-18.292999999999999</c:v>
                </c:pt>
                <c:pt idx="8693">
                  <c:v>-18.367000000000001</c:v>
                </c:pt>
                <c:pt idx="8694">
                  <c:v>-18.475999999999999</c:v>
                </c:pt>
                <c:pt idx="8695">
                  <c:v>-18.603999999999999</c:v>
                </c:pt>
                <c:pt idx="8696">
                  <c:v>-18.706</c:v>
                </c:pt>
                <c:pt idx="8697">
                  <c:v>-18.753</c:v>
                </c:pt>
                <c:pt idx="8698">
                  <c:v>-18.780999999999999</c:v>
                </c:pt>
                <c:pt idx="8699">
                  <c:v>-18.812000000000001</c:v>
                </c:pt>
                <c:pt idx="8700">
                  <c:v>-18.835000000000001</c:v>
                </c:pt>
                <c:pt idx="8701">
                  <c:v>-18.864000000000001</c:v>
                </c:pt>
                <c:pt idx="8702">
                  <c:v>-18.914999999999999</c:v>
                </c:pt>
                <c:pt idx="8703">
                  <c:v>-18.963000000000001</c:v>
                </c:pt>
                <c:pt idx="8704">
                  <c:v>-19.024000000000001</c:v>
                </c:pt>
                <c:pt idx="8705">
                  <c:v>-19.097999999999999</c:v>
                </c:pt>
                <c:pt idx="8706">
                  <c:v>-19.161000000000001</c:v>
                </c:pt>
                <c:pt idx="8707">
                  <c:v>-19.206</c:v>
                </c:pt>
                <c:pt idx="8708">
                  <c:v>-19.234000000000002</c:v>
                </c:pt>
                <c:pt idx="8709">
                  <c:v>-19.265999999999998</c:v>
                </c:pt>
                <c:pt idx="8710">
                  <c:v>-19.3</c:v>
                </c:pt>
                <c:pt idx="8711">
                  <c:v>-19.338000000000001</c:v>
                </c:pt>
                <c:pt idx="8712">
                  <c:v>-19.366</c:v>
                </c:pt>
                <c:pt idx="8713">
                  <c:v>-19.411000000000001</c:v>
                </c:pt>
                <c:pt idx="8714">
                  <c:v>-19.498000000000001</c:v>
                </c:pt>
                <c:pt idx="8715">
                  <c:v>-19.565000000000001</c:v>
                </c:pt>
                <c:pt idx="8716">
                  <c:v>-19.646000000000001</c:v>
                </c:pt>
                <c:pt idx="8717">
                  <c:v>-19.713000000000001</c:v>
                </c:pt>
                <c:pt idx="8718">
                  <c:v>-19.757000000000001</c:v>
                </c:pt>
                <c:pt idx="8719">
                  <c:v>-19.818000000000001</c:v>
                </c:pt>
                <c:pt idx="8720">
                  <c:v>-19.902000000000001</c:v>
                </c:pt>
                <c:pt idx="8721">
                  <c:v>-20</c:v>
                </c:pt>
                <c:pt idx="8722">
                  <c:v>-20.07</c:v>
                </c:pt>
                <c:pt idx="8723">
                  <c:v>-20.137</c:v>
                </c:pt>
                <c:pt idx="8724">
                  <c:v>-20.184000000000001</c:v>
                </c:pt>
                <c:pt idx="8725">
                  <c:v>-20.204000000000001</c:v>
                </c:pt>
                <c:pt idx="8726">
                  <c:v>-20.225999999999999</c:v>
                </c:pt>
                <c:pt idx="8727">
                  <c:v>-20.228999999999999</c:v>
                </c:pt>
                <c:pt idx="8728">
                  <c:v>-20.212</c:v>
                </c:pt>
                <c:pt idx="8729">
                  <c:v>-20.21</c:v>
                </c:pt>
                <c:pt idx="8730">
                  <c:v>-20.238</c:v>
                </c:pt>
                <c:pt idx="8731">
                  <c:v>-20.271999999999998</c:v>
                </c:pt>
                <c:pt idx="8732">
                  <c:v>-20.321999999999999</c:v>
                </c:pt>
                <c:pt idx="8733">
                  <c:v>-20.364000000000001</c:v>
                </c:pt>
                <c:pt idx="8734">
                  <c:v>-20.396000000000001</c:v>
                </c:pt>
                <c:pt idx="8735">
                  <c:v>-20.408000000000001</c:v>
                </c:pt>
                <c:pt idx="8736">
                  <c:v>-20.411000000000001</c:v>
                </c:pt>
                <c:pt idx="8737">
                  <c:v>-20.428000000000001</c:v>
                </c:pt>
                <c:pt idx="8738">
                  <c:v>-20.420999999999999</c:v>
                </c:pt>
                <c:pt idx="8739">
                  <c:v>-20.434000000000001</c:v>
                </c:pt>
                <c:pt idx="8740">
                  <c:v>-20.446999999999999</c:v>
                </c:pt>
                <c:pt idx="8741">
                  <c:v>-20.459</c:v>
                </c:pt>
                <c:pt idx="8742">
                  <c:v>-20.495000000000001</c:v>
                </c:pt>
                <c:pt idx="8743">
                  <c:v>-20.523</c:v>
                </c:pt>
                <c:pt idx="8744">
                  <c:v>-20.553999999999998</c:v>
                </c:pt>
                <c:pt idx="8745">
                  <c:v>-20.588000000000001</c:v>
                </c:pt>
                <c:pt idx="8746">
                  <c:v>-20.611999999999998</c:v>
                </c:pt>
                <c:pt idx="8747">
                  <c:v>-20.617999999999999</c:v>
                </c:pt>
                <c:pt idx="8748">
                  <c:v>-20.611000000000001</c:v>
                </c:pt>
                <c:pt idx="8749">
                  <c:v>-20.582000000000001</c:v>
                </c:pt>
                <c:pt idx="8750">
                  <c:v>-20.545000000000002</c:v>
                </c:pt>
                <c:pt idx="8751">
                  <c:v>-20.529</c:v>
                </c:pt>
                <c:pt idx="8752">
                  <c:v>-20.501000000000001</c:v>
                </c:pt>
                <c:pt idx="8753">
                  <c:v>-20.457000000000001</c:v>
                </c:pt>
                <c:pt idx="8754">
                  <c:v>-20.395</c:v>
                </c:pt>
                <c:pt idx="8755">
                  <c:v>-20.288</c:v>
                </c:pt>
                <c:pt idx="8756">
                  <c:v>-20.137</c:v>
                </c:pt>
                <c:pt idx="8757">
                  <c:v>-19.977</c:v>
                </c:pt>
                <c:pt idx="8758">
                  <c:v>-19.795000000000002</c:v>
                </c:pt>
                <c:pt idx="8759">
                  <c:v>-19.631</c:v>
                </c:pt>
                <c:pt idx="8760">
                  <c:v>-19.46</c:v>
                </c:pt>
                <c:pt idx="8761">
                  <c:v>-19.256</c:v>
                </c:pt>
                <c:pt idx="8762">
                  <c:v>-19.013000000000002</c:v>
                </c:pt>
                <c:pt idx="8763">
                  <c:v>-18.722000000000001</c:v>
                </c:pt>
                <c:pt idx="8764">
                  <c:v>-18.434999999999999</c:v>
                </c:pt>
                <c:pt idx="8765">
                  <c:v>-18.134</c:v>
                </c:pt>
                <c:pt idx="8766">
                  <c:v>-17.809999999999999</c:v>
                </c:pt>
                <c:pt idx="8767">
                  <c:v>-17.47</c:v>
                </c:pt>
                <c:pt idx="8768">
                  <c:v>-17.164000000000001</c:v>
                </c:pt>
                <c:pt idx="8769">
                  <c:v>-16.887</c:v>
                </c:pt>
                <c:pt idx="8770">
                  <c:v>-16.562000000000001</c:v>
                </c:pt>
                <c:pt idx="8771">
                  <c:v>-16.263999999999999</c:v>
                </c:pt>
                <c:pt idx="8772">
                  <c:v>-15.988</c:v>
                </c:pt>
                <c:pt idx="8773">
                  <c:v>-15.705</c:v>
                </c:pt>
                <c:pt idx="8774">
                  <c:v>-15.406000000000001</c:v>
                </c:pt>
                <c:pt idx="8775">
                  <c:v>-15.16</c:v>
                </c:pt>
                <c:pt idx="8776">
                  <c:v>-14.92</c:v>
                </c:pt>
                <c:pt idx="8777">
                  <c:v>-14.64</c:v>
                </c:pt>
                <c:pt idx="8778">
                  <c:v>-14.42</c:v>
                </c:pt>
                <c:pt idx="8779">
                  <c:v>-14.224</c:v>
                </c:pt>
                <c:pt idx="8780">
                  <c:v>-14.021000000000001</c:v>
                </c:pt>
                <c:pt idx="8781">
                  <c:v>-13.811</c:v>
                </c:pt>
                <c:pt idx="8782">
                  <c:v>-13.606</c:v>
                </c:pt>
                <c:pt idx="8783">
                  <c:v>-13.387</c:v>
                </c:pt>
                <c:pt idx="8784">
                  <c:v>-13.122</c:v>
                </c:pt>
                <c:pt idx="8785">
                  <c:v>-12.859</c:v>
                </c:pt>
                <c:pt idx="8786">
                  <c:v>-12.625999999999999</c:v>
                </c:pt>
                <c:pt idx="8787">
                  <c:v>-12.362</c:v>
                </c:pt>
                <c:pt idx="8788">
                  <c:v>-12.037000000000001</c:v>
                </c:pt>
                <c:pt idx="8789">
                  <c:v>-11.746</c:v>
                </c:pt>
                <c:pt idx="8790">
                  <c:v>-11.441000000000001</c:v>
                </c:pt>
                <c:pt idx="8791">
                  <c:v>-11.1</c:v>
                </c:pt>
                <c:pt idx="8792">
                  <c:v>-10.752000000000001</c:v>
                </c:pt>
                <c:pt idx="8793">
                  <c:v>-10.43</c:v>
                </c:pt>
                <c:pt idx="8794">
                  <c:v>-10.055</c:v>
                </c:pt>
                <c:pt idx="8795">
                  <c:v>-9.6669</c:v>
                </c:pt>
                <c:pt idx="8796">
                  <c:v>-9.3001000000000005</c:v>
                </c:pt>
                <c:pt idx="8797">
                  <c:v>-8.9276</c:v>
                </c:pt>
                <c:pt idx="8798">
                  <c:v>-8.5695999999999994</c:v>
                </c:pt>
                <c:pt idx="8799">
                  <c:v>-8.1106999999999996</c:v>
                </c:pt>
                <c:pt idx="8800">
                  <c:v>-7.6551999999999998</c:v>
                </c:pt>
                <c:pt idx="8801">
                  <c:v>-7.1375000000000002</c:v>
                </c:pt>
                <c:pt idx="8802">
                  <c:v>-6.5171000000000001</c:v>
                </c:pt>
                <c:pt idx="8803">
                  <c:v>-5.9131</c:v>
                </c:pt>
                <c:pt idx="8804">
                  <c:v>-5.2838000000000003</c:v>
                </c:pt>
                <c:pt idx="8805">
                  <c:v>-4.6936999999999998</c:v>
                </c:pt>
                <c:pt idx="8806">
                  <c:v>-4.0460000000000003</c:v>
                </c:pt>
                <c:pt idx="8807">
                  <c:v>-3.3605</c:v>
                </c:pt>
                <c:pt idx="8808">
                  <c:v>-2.6985999999999999</c:v>
                </c:pt>
                <c:pt idx="8809">
                  <c:v>-2.0445000000000002</c:v>
                </c:pt>
                <c:pt idx="8810">
                  <c:v>-1.3431999999999999</c:v>
                </c:pt>
                <c:pt idx="8811">
                  <c:v>-0.59943000000000002</c:v>
                </c:pt>
                <c:pt idx="8812">
                  <c:v>0.13539000000000001</c:v>
                </c:pt>
                <c:pt idx="8813">
                  <c:v>0.85575999999999997</c:v>
                </c:pt>
                <c:pt idx="8814">
                  <c:v>1.5261</c:v>
                </c:pt>
                <c:pt idx="8815">
                  <c:v>2.2671000000000001</c:v>
                </c:pt>
                <c:pt idx="8816">
                  <c:v>3.0118999999999998</c:v>
                </c:pt>
                <c:pt idx="8817">
                  <c:v>3.6818</c:v>
                </c:pt>
                <c:pt idx="8818">
                  <c:v>4.3178000000000001</c:v>
                </c:pt>
                <c:pt idx="8819">
                  <c:v>4.9301000000000004</c:v>
                </c:pt>
                <c:pt idx="8820">
                  <c:v>5.5766999999999998</c:v>
                </c:pt>
                <c:pt idx="8821">
                  <c:v>6.2351999999999999</c:v>
                </c:pt>
                <c:pt idx="8822">
                  <c:v>6.8516000000000004</c:v>
                </c:pt>
                <c:pt idx="8823">
                  <c:v>7.4649999999999999</c:v>
                </c:pt>
                <c:pt idx="8824">
                  <c:v>8.0706000000000007</c:v>
                </c:pt>
                <c:pt idx="8825">
                  <c:v>8.6412999999999993</c:v>
                </c:pt>
                <c:pt idx="8826">
                  <c:v>9.1774000000000004</c:v>
                </c:pt>
                <c:pt idx="8827">
                  <c:v>9.6738</c:v>
                </c:pt>
                <c:pt idx="8828">
                  <c:v>10.178000000000001</c:v>
                </c:pt>
                <c:pt idx="8829">
                  <c:v>10.624000000000001</c:v>
                </c:pt>
                <c:pt idx="8830">
                  <c:v>11.005000000000001</c:v>
                </c:pt>
                <c:pt idx="8831">
                  <c:v>11.391999999999999</c:v>
                </c:pt>
                <c:pt idx="8832">
                  <c:v>11.706</c:v>
                </c:pt>
                <c:pt idx="8833">
                  <c:v>11.997</c:v>
                </c:pt>
                <c:pt idx="8834">
                  <c:v>12.24</c:v>
                </c:pt>
                <c:pt idx="8835">
                  <c:v>12.433</c:v>
                </c:pt>
                <c:pt idx="8836">
                  <c:v>12.601000000000001</c:v>
                </c:pt>
                <c:pt idx="8837">
                  <c:v>12.711</c:v>
                </c:pt>
                <c:pt idx="8838">
                  <c:v>12.795</c:v>
                </c:pt>
                <c:pt idx="8839">
                  <c:v>12.951000000000001</c:v>
                </c:pt>
                <c:pt idx="8840">
                  <c:v>13.038</c:v>
                </c:pt>
                <c:pt idx="8841">
                  <c:v>13.125999999999999</c:v>
                </c:pt>
                <c:pt idx="8842">
                  <c:v>13.289</c:v>
                </c:pt>
                <c:pt idx="8843">
                  <c:v>13.48</c:v>
                </c:pt>
                <c:pt idx="8844">
                  <c:v>13.667</c:v>
                </c:pt>
                <c:pt idx="8845">
                  <c:v>13.837999999999999</c:v>
                </c:pt>
                <c:pt idx="8846">
                  <c:v>14.031000000000001</c:v>
                </c:pt>
                <c:pt idx="8847">
                  <c:v>14.228</c:v>
                </c:pt>
                <c:pt idx="8848">
                  <c:v>14.387</c:v>
                </c:pt>
                <c:pt idx="8849">
                  <c:v>14.57</c:v>
                </c:pt>
                <c:pt idx="8850">
                  <c:v>14.731</c:v>
                </c:pt>
                <c:pt idx="8851">
                  <c:v>14.86</c:v>
                </c:pt>
                <c:pt idx="8852">
                  <c:v>15.007</c:v>
                </c:pt>
                <c:pt idx="8853">
                  <c:v>15.194000000000001</c:v>
                </c:pt>
                <c:pt idx="8854">
                  <c:v>15.345000000000001</c:v>
                </c:pt>
                <c:pt idx="8855">
                  <c:v>15.465</c:v>
                </c:pt>
                <c:pt idx="8856">
                  <c:v>15.6</c:v>
                </c:pt>
                <c:pt idx="8857">
                  <c:v>15.79</c:v>
                </c:pt>
                <c:pt idx="8858">
                  <c:v>16.010999999999999</c:v>
                </c:pt>
                <c:pt idx="8859">
                  <c:v>16.225000000000001</c:v>
                </c:pt>
                <c:pt idx="8860">
                  <c:v>16.388000000000002</c:v>
                </c:pt>
                <c:pt idx="8861">
                  <c:v>16.611999999999998</c:v>
                </c:pt>
                <c:pt idx="8862">
                  <c:v>16.863</c:v>
                </c:pt>
                <c:pt idx="8863">
                  <c:v>17.068000000000001</c:v>
                </c:pt>
                <c:pt idx="8864">
                  <c:v>17.227</c:v>
                </c:pt>
                <c:pt idx="8865">
                  <c:v>17.364999999999998</c:v>
                </c:pt>
                <c:pt idx="8866">
                  <c:v>17.504000000000001</c:v>
                </c:pt>
                <c:pt idx="8867">
                  <c:v>17.626999999999999</c:v>
                </c:pt>
                <c:pt idx="8868">
                  <c:v>17.75</c:v>
                </c:pt>
                <c:pt idx="8869">
                  <c:v>17.899999999999999</c:v>
                </c:pt>
                <c:pt idx="8870">
                  <c:v>18.007000000000001</c:v>
                </c:pt>
                <c:pt idx="8871">
                  <c:v>18.123000000000001</c:v>
                </c:pt>
                <c:pt idx="8872">
                  <c:v>18.300999999999998</c:v>
                </c:pt>
                <c:pt idx="8873">
                  <c:v>18.477</c:v>
                </c:pt>
                <c:pt idx="8874">
                  <c:v>18.655999999999999</c:v>
                </c:pt>
                <c:pt idx="8875">
                  <c:v>18.821999999999999</c:v>
                </c:pt>
                <c:pt idx="8876">
                  <c:v>18.975999999999999</c:v>
                </c:pt>
                <c:pt idx="8877">
                  <c:v>19.166</c:v>
                </c:pt>
                <c:pt idx="8878">
                  <c:v>19.327999999999999</c:v>
                </c:pt>
                <c:pt idx="8879">
                  <c:v>19.463000000000001</c:v>
                </c:pt>
                <c:pt idx="8880">
                  <c:v>19.581</c:v>
                </c:pt>
                <c:pt idx="8881">
                  <c:v>19.672999999999998</c:v>
                </c:pt>
                <c:pt idx="8882">
                  <c:v>19.748000000000001</c:v>
                </c:pt>
                <c:pt idx="8883">
                  <c:v>19.837</c:v>
                </c:pt>
                <c:pt idx="8884">
                  <c:v>19.923999999999999</c:v>
                </c:pt>
                <c:pt idx="8885">
                  <c:v>20.018999999999998</c:v>
                </c:pt>
                <c:pt idx="8886">
                  <c:v>20.11</c:v>
                </c:pt>
                <c:pt idx="8887">
                  <c:v>20.225999999999999</c:v>
                </c:pt>
                <c:pt idx="8888">
                  <c:v>20.370999999999999</c:v>
                </c:pt>
                <c:pt idx="8889">
                  <c:v>20.486000000000001</c:v>
                </c:pt>
                <c:pt idx="8890">
                  <c:v>20.559000000000001</c:v>
                </c:pt>
                <c:pt idx="8891">
                  <c:v>20.66</c:v>
                </c:pt>
                <c:pt idx="8892">
                  <c:v>20.742999999999999</c:v>
                </c:pt>
                <c:pt idx="8893">
                  <c:v>20.841000000000001</c:v>
                </c:pt>
                <c:pt idx="8894">
                  <c:v>20.946000000000002</c:v>
                </c:pt>
                <c:pt idx="8895">
                  <c:v>21.029</c:v>
                </c:pt>
                <c:pt idx="8896">
                  <c:v>21.09</c:v>
                </c:pt>
                <c:pt idx="8897">
                  <c:v>21.14</c:v>
                </c:pt>
                <c:pt idx="8898">
                  <c:v>21.196000000000002</c:v>
                </c:pt>
                <c:pt idx="8899">
                  <c:v>21.239000000000001</c:v>
                </c:pt>
                <c:pt idx="8900">
                  <c:v>21.294</c:v>
                </c:pt>
                <c:pt idx="8901">
                  <c:v>21.373000000000001</c:v>
                </c:pt>
                <c:pt idx="8902">
                  <c:v>21.457999999999998</c:v>
                </c:pt>
                <c:pt idx="8903">
                  <c:v>21.541</c:v>
                </c:pt>
                <c:pt idx="8904">
                  <c:v>21.614999999999998</c:v>
                </c:pt>
                <c:pt idx="8905">
                  <c:v>21.69</c:v>
                </c:pt>
                <c:pt idx="8906">
                  <c:v>21.765999999999998</c:v>
                </c:pt>
                <c:pt idx="8907">
                  <c:v>21.838999999999999</c:v>
                </c:pt>
                <c:pt idx="8908">
                  <c:v>21.898</c:v>
                </c:pt>
                <c:pt idx="8909">
                  <c:v>22.007000000000001</c:v>
                </c:pt>
                <c:pt idx="8910">
                  <c:v>22.1</c:v>
                </c:pt>
                <c:pt idx="8911">
                  <c:v>22.158000000000001</c:v>
                </c:pt>
                <c:pt idx="8912">
                  <c:v>22.207000000000001</c:v>
                </c:pt>
                <c:pt idx="8913">
                  <c:v>22.244</c:v>
                </c:pt>
                <c:pt idx="8914">
                  <c:v>22.298999999999999</c:v>
                </c:pt>
                <c:pt idx="8915">
                  <c:v>22.341000000000001</c:v>
                </c:pt>
                <c:pt idx="8916">
                  <c:v>22.407</c:v>
                </c:pt>
                <c:pt idx="8917">
                  <c:v>22.484000000000002</c:v>
                </c:pt>
                <c:pt idx="8918">
                  <c:v>22.544</c:v>
                </c:pt>
                <c:pt idx="8919">
                  <c:v>22.614999999999998</c:v>
                </c:pt>
                <c:pt idx="8920">
                  <c:v>22.72</c:v>
                </c:pt>
                <c:pt idx="8921">
                  <c:v>22.821000000000002</c:v>
                </c:pt>
                <c:pt idx="8922">
                  <c:v>22.913</c:v>
                </c:pt>
                <c:pt idx="8923">
                  <c:v>22.972999999999999</c:v>
                </c:pt>
                <c:pt idx="8924">
                  <c:v>23.036000000000001</c:v>
                </c:pt>
                <c:pt idx="8925">
                  <c:v>23.111000000000001</c:v>
                </c:pt>
                <c:pt idx="8926">
                  <c:v>23.146000000000001</c:v>
                </c:pt>
                <c:pt idx="8927">
                  <c:v>23.175000000000001</c:v>
                </c:pt>
                <c:pt idx="8928">
                  <c:v>23.206</c:v>
                </c:pt>
                <c:pt idx="8929">
                  <c:v>23.239000000000001</c:v>
                </c:pt>
                <c:pt idx="8930">
                  <c:v>23.265000000000001</c:v>
                </c:pt>
                <c:pt idx="8931">
                  <c:v>23.324000000000002</c:v>
                </c:pt>
                <c:pt idx="8932">
                  <c:v>23.396000000000001</c:v>
                </c:pt>
                <c:pt idx="8933">
                  <c:v>23.451000000000001</c:v>
                </c:pt>
                <c:pt idx="8934">
                  <c:v>23.486000000000001</c:v>
                </c:pt>
                <c:pt idx="8935">
                  <c:v>23.548999999999999</c:v>
                </c:pt>
                <c:pt idx="8936">
                  <c:v>23.62</c:v>
                </c:pt>
                <c:pt idx="8937">
                  <c:v>23.69</c:v>
                </c:pt>
                <c:pt idx="8938">
                  <c:v>23.748000000000001</c:v>
                </c:pt>
                <c:pt idx="8939">
                  <c:v>23.78</c:v>
                </c:pt>
                <c:pt idx="8940">
                  <c:v>23.806000000000001</c:v>
                </c:pt>
                <c:pt idx="8941">
                  <c:v>23.824000000000002</c:v>
                </c:pt>
                <c:pt idx="8942">
                  <c:v>23.835999999999999</c:v>
                </c:pt>
                <c:pt idx="8943">
                  <c:v>23.812999999999999</c:v>
                </c:pt>
                <c:pt idx="8944">
                  <c:v>23.797999999999998</c:v>
                </c:pt>
                <c:pt idx="8945">
                  <c:v>23.835999999999999</c:v>
                </c:pt>
                <c:pt idx="8946">
                  <c:v>23.888999999999999</c:v>
                </c:pt>
                <c:pt idx="8947">
                  <c:v>23.925000000000001</c:v>
                </c:pt>
                <c:pt idx="8948">
                  <c:v>23.981000000000002</c:v>
                </c:pt>
                <c:pt idx="8949">
                  <c:v>24</c:v>
                </c:pt>
                <c:pt idx="8950">
                  <c:v>24.024000000000001</c:v>
                </c:pt>
                <c:pt idx="8951">
                  <c:v>24.050999999999998</c:v>
                </c:pt>
                <c:pt idx="8952">
                  <c:v>24.081</c:v>
                </c:pt>
                <c:pt idx="8953">
                  <c:v>24.114999999999998</c:v>
                </c:pt>
                <c:pt idx="8954">
                  <c:v>24.151</c:v>
                </c:pt>
                <c:pt idx="8955">
                  <c:v>24.19</c:v>
                </c:pt>
                <c:pt idx="8956">
                  <c:v>24.225999999999999</c:v>
                </c:pt>
                <c:pt idx="8957">
                  <c:v>24.280999999999999</c:v>
                </c:pt>
                <c:pt idx="8958">
                  <c:v>24.359000000000002</c:v>
                </c:pt>
                <c:pt idx="8959">
                  <c:v>24.417999999999999</c:v>
                </c:pt>
                <c:pt idx="8960">
                  <c:v>24.472999999999999</c:v>
                </c:pt>
                <c:pt idx="8961">
                  <c:v>24.498000000000001</c:v>
                </c:pt>
                <c:pt idx="8962">
                  <c:v>24.518000000000001</c:v>
                </c:pt>
                <c:pt idx="8963">
                  <c:v>24.539000000000001</c:v>
                </c:pt>
                <c:pt idx="8964">
                  <c:v>24.565000000000001</c:v>
                </c:pt>
                <c:pt idx="8965">
                  <c:v>24.591999999999999</c:v>
                </c:pt>
                <c:pt idx="8966">
                  <c:v>24.614000000000001</c:v>
                </c:pt>
                <c:pt idx="8967">
                  <c:v>24.619</c:v>
                </c:pt>
                <c:pt idx="8968">
                  <c:v>24.617999999999999</c:v>
                </c:pt>
                <c:pt idx="8969">
                  <c:v>24.596</c:v>
                </c:pt>
                <c:pt idx="8970">
                  <c:v>24.614000000000001</c:v>
                </c:pt>
                <c:pt idx="8971">
                  <c:v>24.613</c:v>
                </c:pt>
                <c:pt idx="8972">
                  <c:v>24.609000000000002</c:v>
                </c:pt>
                <c:pt idx="8973">
                  <c:v>24.596</c:v>
                </c:pt>
                <c:pt idx="8974">
                  <c:v>24.577000000000002</c:v>
                </c:pt>
                <c:pt idx="8975">
                  <c:v>24.536999999999999</c:v>
                </c:pt>
                <c:pt idx="8976">
                  <c:v>24.495999999999999</c:v>
                </c:pt>
                <c:pt idx="8977">
                  <c:v>24.456</c:v>
                </c:pt>
                <c:pt idx="8978">
                  <c:v>24.402000000000001</c:v>
                </c:pt>
                <c:pt idx="8979">
                  <c:v>24.315000000000001</c:v>
                </c:pt>
                <c:pt idx="8980">
                  <c:v>24.236999999999998</c:v>
                </c:pt>
                <c:pt idx="8981">
                  <c:v>24.138999999999999</c:v>
                </c:pt>
                <c:pt idx="8982">
                  <c:v>24.009</c:v>
                </c:pt>
                <c:pt idx="8983">
                  <c:v>23.856999999999999</c:v>
                </c:pt>
                <c:pt idx="8984">
                  <c:v>23.67</c:v>
                </c:pt>
                <c:pt idx="8985">
                  <c:v>23.437999999999999</c:v>
                </c:pt>
                <c:pt idx="8986">
                  <c:v>23.109000000000002</c:v>
                </c:pt>
                <c:pt idx="8987">
                  <c:v>22.768999999999998</c:v>
                </c:pt>
                <c:pt idx="8988">
                  <c:v>22.449000000000002</c:v>
                </c:pt>
                <c:pt idx="8989">
                  <c:v>22.102</c:v>
                </c:pt>
                <c:pt idx="8990">
                  <c:v>21.757000000000001</c:v>
                </c:pt>
                <c:pt idx="8991">
                  <c:v>21.457000000000001</c:v>
                </c:pt>
                <c:pt idx="8992">
                  <c:v>21.076000000000001</c:v>
                </c:pt>
                <c:pt idx="8993">
                  <c:v>20.629000000000001</c:v>
                </c:pt>
                <c:pt idx="8994">
                  <c:v>20.207000000000001</c:v>
                </c:pt>
                <c:pt idx="8995">
                  <c:v>19.866</c:v>
                </c:pt>
                <c:pt idx="8996">
                  <c:v>19.579999999999998</c:v>
                </c:pt>
                <c:pt idx="8997">
                  <c:v>19.234999999999999</c:v>
                </c:pt>
                <c:pt idx="8998">
                  <c:v>18.783000000000001</c:v>
                </c:pt>
                <c:pt idx="8999">
                  <c:v>18.335999999999999</c:v>
                </c:pt>
              </c:numCache>
            </c:numRef>
          </c:val>
          <c:smooth val="0"/>
          <c:extLst>
            <c:ext xmlns:c16="http://schemas.microsoft.com/office/drawing/2014/chart" uri="{C3380CC4-5D6E-409C-BE32-E72D297353CC}">
              <c16:uniqueId val="{00000001-BB4B-4E54-B9C4-63EC52163D74}"/>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IE rotation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1833568880813"/>
          <c:y val="0.15856237583561722"/>
          <c:w val="0.75034490880947569"/>
          <c:h val="0.79828830788416638"/>
        </c:manualLayout>
      </c:layout>
      <c:lineChart>
        <c:grouping val="standard"/>
        <c:varyColors val="0"/>
        <c:ser>
          <c:idx val="0"/>
          <c:order val="0"/>
          <c:tx>
            <c:strRef>
              <c:f>DU02_INTACT_KE_AP!$A$1</c:f>
              <c:strCache>
                <c:ptCount val="1"/>
                <c:pt idx="0">
                  <c:v>TF FE (deg)</c:v>
                </c:pt>
              </c:strCache>
            </c:strRef>
          </c:tx>
          <c:spPr>
            <a:ln w="28575" cap="rnd">
              <a:solidFill>
                <a:schemeClr val="accent1"/>
              </a:solidFill>
              <a:round/>
            </a:ln>
            <a:effectLst/>
          </c:spPr>
          <c:marker>
            <c:symbol val="none"/>
          </c:marker>
          <c:val>
            <c:numRef>
              <c:f>DU02_INTACT_KE_AP!$A$2:$A$9001</c:f>
              <c:numCache>
                <c:formatCode>General</c:formatCode>
                <c:ptCount val="9000"/>
                <c:pt idx="0">
                  <c:v>8.3016000000000005</c:v>
                </c:pt>
                <c:pt idx="1">
                  <c:v>8.3012999999999995</c:v>
                </c:pt>
                <c:pt idx="2">
                  <c:v>8.3027999999999995</c:v>
                </c:pt>
                <c:pt idx="3">
                  <c:v>8.3036999999999992</c:v>
                </c:pt>
                <c:pt idx="4">
                  <c:v>8.3045000000000009</c:v>
                </c:pt>
                <c:pt idx="5">
                  <c:v>8.3111999999999995</c:v>
                </c:pt>
                <c:pt idx="6">
                  <c:v>8.3160000000000007</c:v>
                </c:pt>
                <c:pt idx="7">
                  <c:v>8.3222000000000005</c:v>
                </c:pt>
                <c:pt idx="8">
                  <c:v>8.3285</c:v>
                </c:pt>
                <c:pt idx="9">
                  <c:v>8.3398000000000003</c:v>
                </c:pt>
                <c:pt idx="10">
                  <c:v>8.3550000000000004</c:v>
                </c:pt>
                <c:pt idx="11">
                  <c:v>8.3663000000000007</c:v>
                </c:pt>
                <c:pt idx="12">
                  <c:v>8.3774999999999995</c:v>
                </c:pt>
                <c:pt idx="13">
                  <c:v>8.3886000000000003</c:v>
                </c:pt>
                <c:pt idx="14">
                  <c:v>8.4008000000000003</c:v>
                </c:pt>
                <c:pt idx="15">
                  <c:v>8.4183000000000003</c:v>
                </c:pt>
                <c:pt idx="16">
                  <c:v>8.4417000000000009</c:v>
                </c:pt>
                <c:pt idx="17">
                  <c:v>8.4649000000000001</c:v>
                </c:pt>
                <c:pt idx="18">
                  <c:v>8.4918999999999993</c:v>
                </c:pt>
                <c:pt idx="19">
                  <c:v>8.5212000000000003</c:v>
                </c:pt>
                <c:pt idx="20">
                  <c:v>8.5490999999999993</c:v>
                </c:pt>
                <c:pt idx="21">
                  <c:v>8.5784000000000002</c:v>
                </c:pt>
                <c:pt idx="22">
                  <c:v>8.6164000000000005</c:v>
                </c:pt>
                <c:pt idx="23">
                  <c:v>8.6584000000000003</c:v>
                </c:pt>
                <c:pt idx="24">
                  <c:v>8.6995000000000005</c:v>
                </c:pt>
                <c:pt idx="25">
                  <c:v>8.7308000000000003</c:v>
                </c:pt>
                <c:pt idx="26">
                  <c:v>8.7574000000000005</c:v>
                </c:pt>
                <c:pt idx="27">
                  <c:v>8.7789000000000001</c:v>
                </c:pt>
                <c:pt idx="28">
                  <c:v>8.7940000000000005</c:v>
                </c:pt>
                <c:pt idx="29">
                  <c:v>8.8002000000000002</c:v>
                </c:pt>
                <c:pt idx="30">
                  <c:v>8.8005999999999993</c:v>
                </c:pt>
                <c:pt idx="31">
                  <c:v>8.7929999999999993</c:v>
                </c:pt>
                <c:pt idx="32">
                  <c:v>8.7789999999999999</c:v>
                </c:pt>
                <c:pt idx="33">
                  <c:v>8.7611000000000008</c:v>
                </c:pt>
                <c:pt idx="34">
                  <c:v>8.7375000000000007</c:v>
                </c:pt>
                <c:pt idx="35">
                  <c:v>8.7117000000000004</c:v>
                </c:pt>
                <c:pt idx="36">
                  <c:v>8.6910000000000007</c:v>
                </c:pt>
                <c:pt idx="37">
                  <c:v>8.6683000000000003</c:v>
                </c:pt>
                <c:pt idx="38">
                  <c:v>8.6453000000000007</c:v>
                </c:pt>
                <c:pt idx="39">
                  <c:v>8.6205999999999996</c:v>
                </c:pt>
                <c:pt idx="40">
                  <c:v>8.5902999999999992</c:v>
                </c:pt>
                <c:pt idx="41">
                  <c:v>8.5579999999999998</c:v>
                </c:pt>
                <c:pt idx="42">
                  <c:v>8.5348000000000006</c:v>
                </c:pt>
                <c:pt idx="43">
                  <c:v>8.5207999999999995</c:v>
                </c:pt>
                <c:pt idx="44">
                  <c:v>8.5093999999999994</c:v>
                </c:pt>
                <c:pt idx="45">
                  <c:v>8.5001999999999995</c:v>
                </c:pt>
                <c:pt idx="46">
                  <c:v>8.4924999999999997</c:v>
                </c:pt>
                <c:pt idx="47">
                  <c:v>8.4811999999999994</c:v>
                </c:pt>
                <c:pt idx="48">
                  <c:v>8.4713999999999992</c:v>
                </c:pt>
                <c:pt idx="49">
                  <c:v>8.4600000000000009</c:v>
                </c:pt>
                <c:pt idx="50">
                  <c:v>8.4482999999999997</c:v>
                </c:pt>
                <c:pt idx="51">
                  <c:v>8.4362999999999992</c:v>
                </c:pt>
                <c:pt idx="52">
                  <c:v>8.4225999999999992</c:v>
                </c:pt>
                <c:pt idx="53">
                  <c:v>8.4067000000000007</c:v>
                </c:pt>
                <c:pt idx="54">
                  <c:v>8.3872</c:v>
                </c:pt>
                <c:pt idx="55">
                  <c:v>8.3695000000000004</c:v>
                </c:pt>
                <c:pt idx="56">
                  <c:v>8.3480000000000008</c:v>
                </c:pt>
                <c:pt idx="57">
                  <c:v>8.3268000000000004</c:v>
                </c:pt>
                <c:pt idx="58">
                  <c:v>8.3089999999999993</c:v>
                </c:pt>
                <c:pt idx="59">
                  <c:v>8.2903000000000002</c:v>
                </c:pt>
                <c:pt idx="60">
                  <c:v>8.2714999999999996</c:v>
                </c:pt>
                <c:pt idx="61">
                  <c:v>8.2540999999999993</c:v>
                </c:pt>
                <c:pt idx="62">
                  <c:v>8.2402999999999995</c:v>
                </c:pt>
                <c:pt idx="63">
                  <c:v>8.2311999999999994</c:v>
                </c:pt>
                <c:pt idx="64">
                  <c:v>8.2331000000000003</c:v>
                </c:pt>
                <c:pt idx="65">
                  <c:v>8.2421000000000006</c:v>
                </c:pt>
                <c:pt idx="66">
                  <c:v>8.2512000000000008</c:v>
                </c:pt>
                <c:pt idx="67">
                  <c:v>8.2639999999999993</c:v>
                </c:pt>
                <c:pt idx="68">
                  <c:v>8.2786000000000008</c:v>
                </c:pt>
                <c:pt idx="69">
                  <c:v>8.2873000000000001</c:v>
                </c:pt>
                <c:pt idx="70">
                  <c:v>8.2962000000000007</c:v>
                </c:pt>
                <c:pt idx="71">
                  <c:v>8.3064</c:v>
                </c:pt>
                <c:pt idx="72">
                  <c:v>8.3175000000000008</c:v>
                </c:pt>
                <c:pt idx="73">
                  <c:v>8.3369999999999997</c:v>
                </c:pt>
                <c:pt idx="74">
                  <c:v>8.3596000000000004</c:v>
                </c:pt>
                <c:pt idx="75">
                  <c:v>8.3782999999999994</c:v>
                </c:pt>
                <c:pt idx="76">
                  <c:v>8.3932000000000002</c:v>
                </c:pt>
                <c:pt idx="77">
                  <c:v>8.407</c:v>
                </c:pt>
                <c:pt idx="78">
                  <c:v>8.4189000000000007</c:v>
                </c:pt>
                <c:pt idx="79">
                  <c:v>8.4281000000000006</c:v>
                </c:pt>
                <c:pt idx="80">
                  <c:v>8.4390999999999998</c:v>
                </c:pt>
                <c:pt idx="81">
                  <c:v>8.4491999999999994</c:v>
                </c:pt>
                <c:pt idx="82">
                  <c:v>8.4574999999999996</c:v>
                </c:pt>
                <c:pt idx="83">
                  <c:v>8.4649999999999999</c:v>
                </c:pt>
                <c:pt idx="84">
                  <c:v>8.4777000000000005</c:v>
                </c:pt>
                <c:pt idx="85">
                  <c:v>8.4962999999999997</c:v>
                </c:pt>
                <c:pt idx="86">
                  <c:v>8.5190999999999999</c:v>
                </c:pt>
                <c:pt idx="87">
                  <c:v>8.5403000000000002</c:v>
                </c:pt>
                <c:pt idx="88">
                  <c:v>8.5632000000000001</c:v>
                </c:pt>
                <c:pt idx="89">
                  <c:v>8.5855999999999995</c:v>
                </c:pt>
                <c:pt idx="90">
                  <c:v>8.6056000000000008</c:v>
                </c:pt>
                <c:pt idx="91">
                  <c:v>8.6250999999999998</c:v>
                </c:pt>
                <c:pt idx="92">
                  <c:v>8.6460000000000008</c:v>
                </c:pt>
                <c:pt idx="93">
                  <c:v>8.6713000000000005</c:v>
                </c:pt>
                <c:pt idx="94">
                  <c:v>8.6981000000000002</c:v>
                </c:pt>
                <c:pt idx="95">
                  <c:v>8.7187999999999999</c:v>
                </c:pt>
                <c:pt idx="96">
                  <c:v>8.7370999999999999</c:v>
                </c:pt>
                <c:pt idx="97">
                  <c:v>8.7504000000000008</c:v>
                </c:pt>
                <c:pt idx="98">
                  <c:v>8.7634000000000007</c:v>
                </c:pt>
                <c:pt idx="99">
                  <c:v>8.7819000000000003</c:v>
                </c:pt>
                <c:pt idx="100">
                  <c:v>8.8027999999999995</c:v>
                </c:pt>
                <c:pt idx="101">
                  <c:v>8.8225999999999996</c:v>
                </c:pt>
                <c:pt idx="102">
                  <c:v>8.8369</c:v>
                </c:pt>
                <c:pt idx="103">
                  <c:v>8.8459000000000003</c:v>
                </c:pt>
                <c:pt idx="104">
                  <c:v>8.8474000000000004</c:v>
                </c:pt>
                <c:pt idx="105">
                  <c:v>8.8371999999999993</c:v>
                </c:pt>
                <c:pt idx="106">
                  <c:v>8.8063000000000002</c:v>
                </c:pt>
                <c:pt idx="107">
                  <c:v>8.7634000000000007</c:v>
                </c:pt>
                <c:pt idx="108">
                  <c:v>8.7119</c:v>
                </c:pt>
                <c:pt idx="109">
                  <c:v>8.6571999999999996</c:v>
                </c:pt>
                <c:pt idx="110">
                  <c:v>8.5876000000000001</c:v>
                </c:pt>
                <c:pt idx="111">
                  <c:v>8.5099</c:v>
                </c:pt>
                <c:pt idx="112">
                  <c:v>8.4276</c:v>
                </c:pt>
                <c:pt idx="113">
                  <c:v>8.3322000000000003</c:v>
                </c:pt>
                <c:pt idx="114">
                  <c:v>8.2324000000000002</c:v>
                </c:pt>
                <c:pt idx="115">
                  <c:v>8.1165000000000003</c:v>
                </c:pt>
                <c:pt idx="116">
                  <c:v>7.9954000000000001</c:v>
                </c:pt>
                <c:pt idx="117">
                  <c:v>7.8619000000000003</c:v>
                </c:pt>
                <c:pt idx="118">
                  <c:v>7.7207999999999997</c:v>
                </c:pt>
                <c:pt idx="119">
                  <c:v>7.5827999999999998</c:v>
                </c:pt>
                <c:pt idx="120">
                  <c:v>7.4469000000000003</c:v>
                </c:pt>
                <c:pt idx="121">
                  <c:v>7.3127000000000004</c:v>
                </c:pt>
                <c:pt idx="122">
                  <c:v>7.1840999999999999</c:v>
                </c:pt>
                <c:pt idx="123">
                  <c:v>7.0627000000000004</c:v>
                </c:pt>
                <c:pt idx="124">
                  <c:v>6.9471999999999996</c:v>
                </c:pt>
                <c:pt idx="125">
                  <c:v>6.8352000000000004</c:v>
                </c:pt>
                <c:pt idx="126">
                  <c:v>6.7327000000000004</c:v>
                </c:pt>
                <c:pt idx="127">
                  <c:v>6.6333000000000002</c:v>
                </c:pt>
                <c:pt idx="128">
                  <c:v>6.5327999999999999</c:v>
                </c:pt>
                <c:pt idx="129">
                  <c:v>6.4413999999999998</c:v>
                </c:pt>
                <c:pt idx="130">
                  <c:v>6.3474000000000004</c:v>
                </c:pt>
                <c:pt idx="131">
                  <c:v>6.2477999999999998</c:v>
                </c:pt>
                <c:pt idx="132">
                  <c:v>6.1504000000000003</c:v>
                </c:pt>
                <c:pt idx="133">
                  <c:v>6.0465</c:v>
                </c:pt>
                <c:pt idx="134">
                  <c:v>5.9428000000000001</c:v>
                </c:pt>
                <c:pt idx="135">
                  <c:v>5.8402000000000003</c:v>
                </c:pt>
                <c:pt idx="136">
                  <c:v>5.7342000000000004</c:v>
                </c:pt>
                <c:pt idx="137">
                  <c:v>5.6245000000000003</c:v>
                </c:pt>
                <c:pt idx="138">
                  <c:v>5.5174000000000003</c:v>
                </c:pt>
                <c:pt idx="139">
                  <c:v>5.4115000000000002</c:v>
                </c:pt>
                <c:pt idx="140">
                  <c:v>5.3091999999999997</c:v>
                </c:pt>
                <c:pt idx="141">
                  <c:v>5.2123999999999997</c:v>
                </c:pt>
                <c:pt idx="142">
                  <c:v>5.1105999999999998</c:v>
                </c:pt>
                <c:pt idx="143">
                  <c:v>5.0109000000000004</c:v>
                </c:pt>
                <c:pt idx="144">
                  <c:v>4.9123999999999999</c:v>
                </c:pt>
                <c:pt idx="145">
                  <c:v>4.8151000000000002</c:v>
                </c:pt>
                <c:pt idx="146">
                  <c:v>4.7222999999999997</c:v>
                </c:pt>
                <c:pt idx="147">
                  <c:v>4.6345000000000001</c:v>
                </c:pt>
                <c:pt idx="148">
                  <c:v>4.5544000000000002</c:v>
                </c:pt>
                <c:pt idx="149">
                  <c:v>4.4739000000000004</c:v>
                </c:pt>
                <c:pt idx="150">
                  <c:v>4.4016999999999999</c:v>
                </c:pt>
                <c:pt idx="151">
                  <c:v>4.3413000000000004</c:v>
                </c:pt>
                <c:pt idx="152">
                  <c:v>4.2877999999999998</c:v>
                </c:pt>
                <c:pt idx="153">
                  <c:v>4.2366999999999999</c:v>
                </c:pt>
                <c:pt idx="154">
                  <c:v>4.1894999999999998</c:v>
                </c:pt>
                <c:pt idx="155">
                  <c:v>4.1483999999999996</c:v>
                </c:pt>
                <c:pt idx="156">
                  <c:v>4.1094999999999997</c:v>
                </c:pt>
                <c:pt idx="157">
                  <c:v>4.0713999999999997</c:v>
                </c:pt>
                <c:pt idx="158">
                  <c:v>4.0345000000000004</c:v>
                </c:pt>
                <c:pt idx="159">
                  <c:v>4.0042999999999997</c:v>
                </c:pt>
                <c:pt idx="160">
                  <c:v>3.9775999999999998</c:v>
                </c:pt>
                <c:pt idx="161">
                  <c:v>3.9531999999999998</c:v>
                </c:pt>
                <c:pt idx="162">
                  <c:v>3.9346999999999999</c:v>
                </c:pt>
                <c:pt idx="163">
                  <c:v>3.9213</c:v>
                </c:pt>
                <c:pt idx="164">
                  <c:v>3.9133</c:v>
                </c:pt>
                <c:pt idx="165">
                  <c:v>3.9138000000000002</c:v>
                </c:pt>
                <c:pt idx="166">
                  <c:v>3.9247999999999998</c:v>
                </c:pt>
                <c:pt idx="167">
                  <c:v>3.9394</c:v>
                </c:pt>
                <c:pt idx="168">
                  <c:v>3.9565000000000001</c:v>
                </c:pt>
                <c:pt idx="169">
                  <c:v>3.9742000000000002</c:v>
                </c:pt>
                <c:pt idx="170">
                  <c:v>3.996</c:v>
                </c:pt>
                <c:pt idx="171">
                  <c:v>4.0183</c:v>
                </c:pt>
                <c:pt idx="172">
                  <c:v>4.0423</c:v>
                </c:pt>
                <c:pt idx="173">
                  <c:v>4.069</c:v>
                </c:pt>
                <c:pt idx="174">
                  <c:v>4.0891000000000002</c:v>
                </c:pt>
                <c:pt idx="175">
                  <c:v>4.1043000000000003</c:v>
                </c:pt>
                <c:pt idx="176">
                  <c:v>4.1155999999999997</c:v>
                </c:pt>
                <c:pt idx="177">
                  <c:v>4.1154000000000002</c:v>
                </c:pt>
                <c:pt idx="178">
                  <c:v>4.1036999999999999</c:v>
                </c:pt>
                <c:pt idx="179">
                  <c:v>4.0833000000000004</c:v>
                </c:pt>
                <c:pt idx="180">
                  <c:v>4.0521000000000003</c:v>
                </c:pt>
                <c:pt idx="181">
                  <c:v>4.0174000000000003</c:v>
                </c:pt>
                <c:pt idx="182">
                  <c:v>3.9775999999999998</c:v>
                </c:pt>
                <c:pt idx="183">
                  <c:v>3.9356</c:v>
                </c:pt>
                <c:pt idx="184">
                  <c:v>3.8932000000000002</c:v>
                </c:pt>
                <c:pt idx="185">
                  <c:v>3.8544</c:v>
                </c:pt>
                <c:pt idx="186">
                  <c:v>3.8176000000000001</c:v>
                </c:pt>
                <c:pt idx="187">
                  <c:v>3.7728000000000002</c:v>
                </c:pt>
                <c:pt idx="188">
                  <c:v>3.7246999999999999</c:v>
                </c:pt>
                <c:pt idx="189">
                  <c:v>3.6749000000000001</c:v>
                </c:pt>
                <c:pt idx="190">
                  <c:v>3.6208999999999998</c:v>
                </c:pt>
                <c:pt idx="191">
                  <c:v>3.569</c:v>
                </c:pt>
                <c:pt idx="192">
                  <c:v>3.5129999999999999</c:v>
                </c:pt>
                <c:pt idx="193">
                  <c:v>3.4651000000000001</c:v>
                </c:pt>
                <c:pt idx="194">
                  <c:v>3.4186999999999999</c:v>
                </c:pt>
                <c:pt idx="195">
                  <c:v>3.3767</c:v>
                </c:pt>
                <c:pt idx="196">
                  <c:v>3.3435000000000001</c:v>
                </c:pt>
                <c:pt idx="197">
                  <c:v>3.3098000000000001</c:v>
                </c:pt>
                <c:pt idx="198">
                  <c:v>3.2787000000000002</c:v>
                </c:pt>
                <c:pt idx="199">
                  <c:v>3.2507999999999999</c:v>
                </c:pt>
                <c:pt idx="200">
                  <c:v>3.2294</c:v>
                </c:pt>
                <c:pt idx="201">
                  <c:v>3.2031000000000001</c:v>
                </c:pt>
                <c:pt idx="202">
                  <c:v>3.1648000000000001</c:v>
                </c:pt>
                <c:pt idx="203">
                  <c:v>3.1333000000000002</c:v>
                </c:pt>
                <c:pt idx="204">
                  <c:v>3.1032000000000002</c:v>
                </c:pt>
                <c:pt idx="205">
                  <c:v>3.0615000000000001</c:v>
                </c:pt>
                <c:pt idx="206">
                  <c:v>3.0215999999999998</c:v>
                </c:pt>
                <c:pt idx="207">
                  <c:v>2.9973000000000001</c:v>
                </c:pt>
                <c:pt idx="208">
                  <c:v>2.9744000000000002</c:v>
                </c:pt>
                <c:pt idx="209">
                  <c:v>2.9558</c:v>
                </c:pt>
                <c:pt idx="210">
                  <c:v>2.9369000000000001</c:v>
                </c:pt>
                <c:pt idx="211">
                  <c:v>2.9281999999999999</c:v>
                </c:pt>
                <c:pt idx="212">
                  <c:v>2.9258999999999999</c:v>
                </c:pt>
                <c:pt idx="213">
                  <c:v>2.9380999999999999</c:v>
                </c:pt>
                <c:pt idx="214">
                  <c:v>2.9691000000000001</c:v>
                </c:pt>
                <c:pt idx="215">
                  <c:v>3.0257999999999998</c:v>
                </c:pt>
                <c:pt idx="216">
                  <c:v>3.1128999999999998</c:v>
                </c:pt>
                <c:pt idx="217">
                  <c:v>3.2153999999999998</c:v>
                </c:pt>
                <c:pt idx="218">
                  <c:v>3.3187000000000002</c:v>
                </c:pt>
                <c:pt idx="219">
                  <c:v>3.4293</c:v>
                </c:pt>
                <c:pt idx="220">
                  <c:v>3.5495000000000001</c:v>
                </c:pt>
                <c:pt idx="221">
                  <c:v>3.6764999999999999</c:v>
                </c:pt>
                <c:pt idx="222">
                  <c:v>3.8182</c:v>
                </c:pt>
                <c:pt idx="223">
                  <c:v>3.9453999999999998</c:v>
                </c:pt>
                <c:pt idx="224">
                  <c:v>4.0548000000000002</c:v>
                </c:pt>
                <c:pt idx="225">
                  <c:v>4.1421999999999999</c:v>
                </c:pt>
                <c:pt idx="226">
                  <c:v>4.2070999999999996</c:v>
                </c:pt>
                <c:pt idx="227">
                  <c:v>4.2625999999999999</c:v>
                </c:pt>
                <c:pt idx="228">
                  <c:v>4.3083999999999998</c:v>
                </c:pt>
                <c:pt idx="229">
                  <c:v>4.3449999999999998</c:v>
                </c:pt>
                <c:pt idx="230">
                  <c:v>4.3685</c:v>
                </c:pt>
                <c:pt idx="231">
                  <c:v>4.3613999999999997</c:v>
                </c:pt>
                <c:pt idx="232">
                  <c:v>4.3356000000000003</c:v>
                </c:pt>
                <c:pt idx="233">
                  <c:v>4.3087</c:v>
                </c:pt>
                <c:pt idx="234">
                  <c:v>4.2839999999999998</c:v>
                </c:pt>
                <c:pt idx="235">
                  <c:v>4.2676999999999996</c:v>
                </c:pt>
                <c:pt idx="236">
                  <c:v>4.2539999999999996</c:v>
                </c:pt>
                <c:pt idx="237">
                  <c:v>4.2423000000000002</c:v>
                </c:pt>
                <c:pt idx="238">
                  <c:v>4.2348999999999997</c:v>
                </c:pt>
                <c:pt idx="239">
                  <c:v>4.2301000000000002</c:v>
                </c:pt>
                <c:pt idx="240">
                  <c:v>4.2324999999999999</c:v>
                </c:pt>
                <c:pt idx="241">
                  <c:v>4.2403000000000004</c:v>
                </c:pt>
                <c:pt idx="242">
                  <c:v>4.2431000000000001</c:v>
                </c:pt>
                <c:pt idx="243">
                  <c:v>4.2491000000000003</c:v>
                </c:pt>
                <c:pt idx="244">
                  <c:v>4.2624000000000004</c:v>
                </c:pt>
                <c:pt idx="245">
                  <c:v>4.2877000000000001</c:v>
                </c:pt>
                <c:pt idx="246">
                  <c:v>4.3273999999999999</c:v>
                </c:pt>
                <c:pt idx="247">
                  <c:v>4.3787000000000003</c:v>
                </c:pt>
                <c:pt idx="248">
                  <c:v>4.4402999999999997</c:v>
                </c:pt>
                <c:pt idx="249">
                  <c:v>4.4999000000000002</c:v>
                </c:pt>
                <c:pt idx="250">
                  <c:v>4.5590000000000002</c:v>
                </c:pt>
                <c:pt idx="251">
                  <c:v>4.6154999999999999</c:v>
                </c:pt>
                <c:pt idx="252">
                  <c:v>4.6580000000000004</c:v>
                </c:pt>
                <c:pt idx="253">
                  <c:v>4.6924000000000001</c:v>
                </c:pt>
                <c:pt idx="254">
                  <c:v>4.7164000000000001</c:v>
                </c:pt>
                <c:pt idx="255">
                  <c:v>4.7370000000000001</c:v>
                </c:pt>
                <c:pt idx="256">
                  <c:v>4.7565</c:v>
                </c:pt>
                <c:pt idx="257">
                  <c:v>4.7786</c:v>
                </c:pt>
                <c:pt idx="258">
                  <c:v>4.8102</c:v>
                </c:pt>
                <c:pt idx="259">
                  <c:v>4.8441999999999998</c:v>
                </c:pt>
                <c:pt idx="260">
                  <c:v>4.8838999999999997</c:v>
                </c:pt>
                <c:pt idx="261">
                  <c:v>4.9237000000000002</c:v>
                </c:pt>
                <c:pt idx="262">
                  <c:v>4.9659000000000004</c:v>
                </c:pt>
                <c:pt idx="263">
                  <c:v>5.008</c:v>
                </c:pt>
                <c:pt idx="264">
                  <c:v>5.0522999999999998</c:v>
                </c:pt>
                <c:pt idx="265">
                  <c:v>5.0987999999999998</c:v>
                </c:pt>
                <c:pt idx="266">
                  <c:v>5.1524000000000001</c:v>
                </c:pt>
                <c:pt idx="267">
                  <c:v>5.2027999999999999</c:v>
                </c:pt>
                <c:pt idx="268">
                  <c:v>5.2476000000000003</c:v>
                </c:pt>
                <c:pt idx="269">
                  <c:v>5.3011999999999997</c:v>
                </c:pt>
                <c:pt idx="270">
                  <c:v>5.3627000000000002</c:v>
                </c:pt>
                <c:pt idx="271">
                  <c:v>5.4222000000000001</c:v>
                </c:pt>
                <c:pt idx="272">
                  <c:v>5.4741</c:v>
                </c:pt>
                <c:pt idx="273">
                  <c:v>5.5122999999999998</c:v>
                </c:pt>
                <c:pt idx="274">
                  <c:v>5.5366</c:v>
                </c:pt>
                <c:pt idx="275">
                  <c:v>5.5574000000000003</c:v>
                </c:pt>
                <c:pt idx="276">
                  <c:v>5.5732999999999997</c:v>
                </c:pt>
                <c:pt idx="277">
                  <c:v>5.577</c:v>
                </c:pt>
                <c:pt idx="278">
                  <c:v>5.5701000000000001</c:v>
                </c:pt>
                <c:pt idx="279">
                  <c:v>5.5637999999999996</c:v>
                </c:pt>
                <c:pt idx="280">
                  <c:v>5.5617999999999999</c:v>
                </c:pt>
                <c:pt idx="281">
                  <c:v>5.5629999999999997</c:v>
                </c:pt>
                <c:pt idx="282">
                  <c:v>5.5644</c:v>
                </c:pt>
                <c:pt idx="283">
                  <c:v>5.5656999999999996</c:v>
                </c:pt>
                <c:pt idx="284">
                  <c:v>5.5682999999999998</c:v>
                </c:pt>
                <c:pt idx="285">
                  <c:v>5.57</c:v>
                </c:pt>
                <c:pt idx="286">
                  <c:v>5.5685000000000002</c:v>
                </c:pt>
                <c:pt idx="287">
                  <c:v>5.5629</c:v>
                </c:pt>
                <c:pt idx="288">
                  <c:v>5.5522</c:v>
                </c:pt>
                <c:pt idx="289">
                  <c:v>5.5430000000000001</c:v>
                </c:pt>
                <c:pt idx="290">
                  <c:v>5.5502000000000002</c:v>
                </c:pt>
                <c:pt idx="291">
                  <c:v>5.5606</c:v>
                </c:pt>
                <c:pt idx="292">
                  <c:v>5.5705999999999998</c:v>
                </c:pt>
                <c:pt idx="293">
                  <c:v>5.5894000000000004</c:v>
                </c:pt>
                <c:pt idx="294">
                  <c:v>5.6140999999999996</c:v>
                </c:pt>
                <c:pt idx="295">
                  <c:v>5.6387</c:v>
                </c:pt>
                <c:pt idx="296">
                  <c:v>5.6582999999999997</c:v>
                </c:pt>
                <c:pt idx="297">
                  <c:v>5.6630000000000003</c:v>
                </c:pt>
                <c:pt idx="298">
                  <c:v>5.6585999999999999</c:v>
                </c:pt>
                <c:pt idx="299">
                  <c:v>5.6395</c:v>
                </c:pt>
                <c:pt idx="300">
                  <c:v>5.6116999999999999</c:v>
                </c:pt>
                <c:pt idx="301">
                  <c:v>5.5765000000000002</c:v>
                </c:pt>
                <c:pt idx="302">
                  <c:v>5.5414000000000003</c:v>
                </c:pt>
                <c:pt idx="303">
                  <c:v>5.5153999999999996</c:v>
                </c:pt>
                <c:pt idx="304">
                  <c:v>5.5063000000000004</c:v>
                </c:pt>
                <c:pt idx="305">
                  <c:v>5.5039999999999996</c:v>
                </c:pt>
                <c:pt idx="306">
                  <c:v>5.5026999999999999</c:v>
                </c:pt>
                <c:pt idx="307">
                  <c:v>5.5049999999999999</c:v>
                </c:pt>
                <c:pt idx="308">
                  <c:v>5.5049000000000001</c:v>
                </c:pt>
                <c:pt idx="309">
                  <c:v>5.5086000000000004</c:v>
                </c:pt>
                <c:pt idx="310">
                  <c:v>5.5183999999999997</c:v>
                </c:pt>
                <c:pt idx="311">
                  <c:v>5.5216000000000003</c:v>
                </c:pt>
                <c:pt idx="312">
                  <c:v>5.5148999999999999</c:v>
                </c:pt>
                <c:pt idx="313">
                  <c:v>5.4989999999999997</c:v>
                </c:pt>
                <c:pt idx="314">
                  <c:v>5.4828000000000001</c:v>
                </c:pt>
                <c:pt idx="315">
                  <c:v>5.4690000000000003</c:v>
                </c:pt>
                <c:pt idx="316">
                  <c:v>5.4644000000000004</c:v>
                </c:pt>
                <c:pt idx="317">
                  <c:v>5.4705000000000004</c:v>
                </c:pt>
                <c:pt idx="318">
                  <c:v>5.4823000000000004</c:v>
                </c:pt>
                <c:pt idx="319">
                  <c:v>5.4991000000000003</c:v>
                </c:pt>
                <c:pt idx="320">
                  <c:v>5.5270000000000001</c:v>
                </c:pt>
                <c:pt idx="321">
                  <c:v>5.5662000000000003</c:v>
                </c:pt>
                <c:pt idx="322">
                  <c:v>5.6071</c:v>
                </c:pt>
                <c:pt idx="323">
                  <c:v>5.6454000000000004</c:v>
                </c:pt>
                <c:pt idx="324">
                  <c:v>5.6734999999999998</c:v>
                </c:pt>
                <c:pt idx="325">
                  <c:v>5.6814</c:v>
                </c:pt>
                <c:pt idx="326">
                  <c:v>5.6684000000000001</c:v>
                </c:pt>
                <c:pt idx="327">
                  <c:v>5.6239999999999997</c:v>
                </c:pt>
                <c:pt idx="328">
                  <c:v>5.5622999999999996</c:v>
                </c:pt>
                <c:pt idx="329">
                  <c:v>5.4756</c:v>
                </c:pt>
                <c:pt idx="330">
                  <c:v>5.3631000000000002</c:v>
                </c:pt>
                <c:pt idx="331">
                  <c:v>5.2332999999999998</c:v>
                </c:pt>
                <c:pt idx="332">
                  <c:v>5.0937000000000001</c:v>
                </c:pt>
                <c:pt idx="333">
                  <c:v>4.9425999999999997</c:v>
                </c:pt>
                <c:pt idx="334">
                  <c:v>4.7839</c:v>
                </c:pt>
                <c:pt idx="335">
                  <c:v>4.6272000000000002</c:v>
                </c:pt>
                <c:pt idx="336">
                  <c:v>4.4877000000000002</c:v>
                </c:pt>
                <c:pt idx="337">
                  <c:v>4.3611000000000004</c:v>
                </c:pt>
                <c:pt idx="338">
                  <c:v>4.2386999999999997</c:v>
                </c:pt>
                <c:pt idx="339">
                  <c:v>4.1348000000000003</c:v>
                </c:pt>
                <c:pt idx="340">
                  <c:v>4.05</c:v>
                </c:pt>
                <c:pt idx="341">
                  <c:v>3.9769999999999999</c:v>
                </c:pt>
                <c:pt idx="342">
                  <c:v>3.9241000000000001</c:v>
                </c:pt>
                <c:pt idx="343">
                  <c:v>3.8965999999999998</c:v>
                </c:pt>
                <c:pt idx="344">
                  <c:v>3.8921999999999999</c:v>
                </c:pt>
                <c:pt idx="345">
                  <c:v>3.9144999999999999</c:v>
                </c:pt>
                <c:pt idx="346">
                  <c:v>3.9603000000000002</c:v>
                </c:pt>
                <c:pt idx="347">
                  <c:v>4.0164999999999997</c:v>
                </c:pt>
                <c:pt idx="348">
                  <c:v>4.0898000000000003</c:v>
                </c:pt>
                <c:pt idx="349">
                  <c:v>4.1920000000000002</c:v>
                </c:pt>
                <c:pt idx="350">
                  <c:v>4.3121</c:v>
                </c:pt>
                <c:pt idx="351">
                  <c:v>4.4466999999999999</c:v>
                </c:pt>
                <c:pt idx="352">
                  <c:v>4.5864000000000003</c:v>
                </c:pt>
                <c:pt idx="353">
                  <c:v>4.7214</c:v>
                </c:pt>
                <c:pt idx="354">
                  <c:v>4.8331999999999997</c:v>
                </c:pt>
                <c:pt idx="355">
                  <c:v>4.9050000000000002</c:v>
                </c:pt>
                <c:pt idx="356">
                  <c:v>4.9439000000000002</c:v>
                </c:pt>
                <c:pt idx="357">
                  <c:v>4.9617000000000004</c:v>
                </c:pt>
                <c:pt idx="358">
                  <c:v>4.9516999999999998</c:v>
                </c:pt>
                <c:pt idx="359">
                  <c:v>4.9207000000000001</c:v>
                </c:pt>
                <c:pt idx="360">
                  <c:v>4.8869999999999996</c:v>
                </c:pt>
                <c:pt idx="361">
                  <c:v>4.8686999999999996</c:v>
                </c:pt>
                <c:pt idx="362">
                  <c:v>4.8758999999999997</c:v>
                </c:pt>
                <c:pt idx="363">
                  <c:v>4.8917999999999999</c:v>
                </c:pt>
                <c:pt idx="364">
                  <c:v>4.9184999999999999</c:v>
                </c:pt>
                <c:pt idx="365">
                  <c:v>4.9603000000000002</c:v>
                </c:pt>
                <c:pt idx="366">
                  <c:v>5.0034999999999998</c:v>
                </c:pt>
                <c:pt idx="367">
                  <c:v>5.0423999999999998</c:v>
                </c:pt>
                <c:pt idx="368">
                  <c:v>5.0777000000000001</c:v>
                </c:pt>
                <c:pt idx="369">
                  <c:v>5.1092000000000004</c:v>
                </c:pt>
                <c:pt idx="370">
                  <c:v>5.1337999999999999</c:v>
                </c:pt>
                <c:pt idx="371">
                  <c:v>5.1527000000000003</c:v>
                </c:pt>
                <c:pt idx="372">
                  <c:v>5.1651999999999996</c:v>
                </c:pt>
                <c:pt idx="373">
                  <c:v>5.1757</c:v>
                </c:pt>
                <c:pt idx="374">
                  <c:v>5.1924999999999999</c:v>
                </c:pt>
                <c:pt idx="375">
                  <c:v>5.2115</c:v>
                </c:pt>
                <c:pt idx="376">
                  <c:v>5.2335000000000003</c:v>
                </c:pt>
                <c:pt idx="377">
                  <c:v>5.2607999999999997</c:v>
                </c:pt>
                <c:pt idx="378">
                  <c:v>5.2880000000000003</c:v>
                </c:pt>
                <c:pt idx="379">
                  <c:v>5.3159000000000001</c:v>
                </c:pt>
                <c:pt idx="380">
                  <c:v>5.3403</c:v>
                </c:pt>
                <c:pt idx="381">
                  <c:v>5.3639000000000001</c:v>
                </c:pt>
                <c:pt idx="382">
                  <c:v>5.3948</c:v>
                </c:pt>
                <c:pt idx="383">
                  <c:v>5.4255000000000004</c:v>
                </c:pt>
                <c:pt idx="384">
                  <c:v>5.4444999999999997</c:v>
                </c:pt>
                <c:pt idx="385">
                  <c:v>5.4516999999999998</c:v>
                </c:pt>
                <c:pt idx="386">
                  <c:v>5.4497</c:v>
                </c:pt>
                <c:pt idx="387">
                  <c:v>5.4405000000000001</c:v>
                </c:pt>
                <c:pt idx="388">
                  <c:v>5.4322999999999997</c:v>
                </c:pt>
                <c:pt idx="389">
                  <c:v>5.4256000000000002</c:v>
                </c:pt>
                <c:pt idx="390">
                  <c:v>5.4302000000000001</c:v>
                </c:pt>
                <c:pt idx="391">
                  <c:v>5.4429999999999996</c:v>
                </c:pt>
                <c:pt idx="392">
                  <c:v>5.4607000000000001</c:v>
                </c:pt>
                <c:pt idx="393">
                  <c:v>5.4816000000000003</c:v>
                </c:pt>
                <c:pt idx="394">
                  <c:v>5.5026999999999999</c:v>
                </c:pt>
                <c:pt idx="395">
                  <c:v>5.5239000000000003</c:v>
                </c:pt>
                <c:pt idx="396">
                  <c:v>5.5346000000000002</c:v>
                </c:pt>
                <c:pt idx="397">
                  <c:v>5.5387000000000004</c:v>
                </c:pt>
                <c:pt idx="398">
                  <c:v>5.5346000000000002</c:v>
                </c:pt>
                <c:pt idx="399">
                  <c:v>5.5220000000000002</c:v>
                </c:pt>
                <c:pt idx="400">
                  <c:v>5.5105000000000004</c:v>
                </c:pt>
                <c:pt idx="401">
                  <c:v>5.5094000000000003</c:v>
                </c:pt>
                <c:pt idx="402">
                  <c:v>5.52</c:v>
                </c:pt>
                <c:pt idx="403">
                  <c:v>5.5382999999999996</c:v>
                </c:pt>
                <c:pt idx="404">
                  <c:v>5.5621</c:v>
                </c:pt>
                <c:pt idx="405">
                  <c:v>5.5884</c:v>
                </c:pt>
                <c:pt idx="406">
                  <c:v>5.6082000000000001</c:v>
                </c:pt>
                <c:pt idx="407">
                  <c:v>5.6096000000000004</c:v>
                </c:pt>
                <c:pt idx="408">
                  <c:v>5.5895999999999999</c:v>
                </c:pt>
                <c:pt idx="409">
                  <c:v>5.5522999999999998</c:v>
                </c:pt>
                <c:pt idx="410">
                  <c:v>5.5063000000000004</c:v>
                </c:pt>
                <c:pt idx="411">
                  <c:v>5.4527000000000001</c:v>
                </c:pt>
                <c:pt idx="412">
                  <c:v>5.3875000000000002</c:v>
                </c:pt>
                <c:pt idx="413">
                  <c:v>5.3148999999999997</c:v>
                </c:pt>
                <c:pt idx="414">
                  <c:v>5.2355999999999998</c:v>
                </c:pt>
                <c:pt idx="415">
                  <c:v>5.1590999999999996</c:v>
                </c:pt>
                <c:pt idx="416">
                  <c:v>5.0856000000000003</c:v>
                </c:pt>
                <c:pt idx="417">
                  <c:v>5.0057999999999998</c:v>
                </c:pt>
                <c:pt idx="418">
                  <c:v>4.9332000000000003</c:v>
                </c:pt>
                <c:pt idx="419">
                  <c:v>4.8761999999999999</c:v>
                </c:pt>
                <c:pt idx="420">
                  <c:v>4.8330000000000002</c:v>
                </c:pt>
                <c:pt idx="421">
                  <c:v>4.8000999999999996</c:v>
                </c:pt>
                <c:pt idx="422">
                  <c:v>4.7751999999999999</c:v>
                </c:pt>
                <c:pt idx="423">
                  <c:v>4.7640000000000002</c:v>
                </c:pt>
                <c:pt idx="424">
                  <c:v>4.7709000000000001</c:v>
                </c:pt>
                <c:pt idx="425">
                  <c:v>4.7870999999999997</c:v>
                </c:pt>
                <c:pt idx="426">
                  <c:v>4.8079999999999998</c:v>
                </c:pt>
                <c:pt idx="427">
                  <c:v>4.8205999999999998</c:v>
                </c:pt>
                <c:pt idx="428">
                  <c:v>4.8354999999999997</c:v>
                </c:pt>
                <c:pt idx="429">
                  <c:v>4.8513000000000002</c:v>
                </c:pt>
                <c:pt idx="430">
                  <c:v>4.8601000000000001</c:v>
                </c:pt>
                <c:pt idx="431">
                  <c:v>4.8605999999999998</c:v>
                </c:pt>
                <c:pt idx="432">
                  <c:v>4.8528000000000002</c:v>
                </c:pt>
                <c:pt idx="433">
                  <c:v>4.8480999999999996</c:v>
                </c:pt>
                <c:pt idx="434">
                  <c:v>4.8512000000000004</c:v>
                </c:pt>
                <c:pt idx="435">
                  <c:v>4.8583999999999996</c:v>
                </c:pt>
                <c:pt idx="436">
                  <c:v>4.8780000000000001</c:v>
                </c:pt>
                <c:pt idx="437">
                  <c:v>4.8994999999999997</c:v>
                </c:pt>
                <c:pt idx="438">
                  <c:v>4.9226000000000001</c:v>
                </c:pt>
                <c:pt idx="439">
                  <c:v>4.9438000000000004</c:v>
                </c:pt>
                <c:pt idx="440">
                  <c:v>4.9554</c:v>
                </c:pt>
                <c:pt idx="441">
                  <c:v>4.9626999999999999</c:v>
                </c:pt>
                <c:pt idx="442">
                  <c:v>4.9706999999999999</c:v>
                </c:pt>
                <c:pt idx="443">
                  <c:v>4.9786999999999999</c:v>
                </c:pt>
                <c:pt idx="444">
                  <c:v>4.9893000000000001</c:v>
                </c:pt>
                <c:pt idx="445">
                  <c:v>4.9991000000000003</c:v>
                </c:pt>
                <c:pt idx="446">
                  <c:v>5.0133000000000001</c:v>
                </c:pt>
                <c:pt idx="447">
                  <c:v>5.0315000000000003</c:v>
                </c:pt>
                <c:pt idx="448">
                  <c:v>5.0583999999999998</c:v>
                </c:pt>
                <c:pt idx="449">
                  <c:v>5.0801999999999996</c:v>
                </c:pt>
                <c:pt idx="450">
                  <c:v>5.0970000000000004</c:v>
                </c:pt>
                <c:pt idx="451">
                  <c:v>5.1056999999999997</c:v>
                </c:pt>
                <c:pt idx="452">
                  <c:v>5.1063000000000001</c:v>
                </c:pt>
                <c:pt idx="453">
                  <c:v>5.0990000000000002</c:v>
                </c:pt>
                <c:pt idx="454">
                  <c:v>5.0837000000000003</c:v>
                </c:pt>
                <c:pt idx="455">
                  <c:v>5.0632999999999999</c:v>
                </c:pt>
                <c:pt idx="456">
                  <c:v>5.0388999999999999</c:v>
                </c:pt>
                <c:pt idx="457">
                  <c:v>5.0091999999999999</c:v>
                </c:pt>
                <c:pt idx="458">
                  <c:v>4.9675000000000002</c:v>
                </c:pt>
                <c:pt idx="459">
                  <c:v>4.9286000000000003</c:v>
                </c:pt>
                <c:pt idx="460">
                  <c:v>4.8918999999999997</c:v>
                </c:pt>
                <c:pt idx="461">
                  <c:v>4.8581000000000003</c:v>
                </c:pt>
                <c:pt idx="462">
                  <c:v>4.8307000000000002</c:v>
                </c:pt>
                <c:pt idx="463">
                  <c:v>4.8086000000000002</c:v>
                </c:pt>
                <c:pt idx="464">
                  <c:v>4.7984999999999998</c:v>
                </c:pt>
                <c:pt idx="465">
                  <c:v>4.8028000000000004</c:v>
                </c:pt>
                <c:pt idx="466">
                  <c:v>4.8159000000000001</c:v>
                </c:pt>
                <c:pt idx="467">
                  <c:v>4.8396999999999997</c:v>
                </c:pt>
                <c:pt idx="468">
                  <c:v>4.8822000000000001</c:v>
                </c:pt>
                <c:pt idx="469">
                  <c:v>4.9344000000000001</c:v>
                </c:pt>
                <c:pt idx="470">
                  <c:v>4.9934000000000003</c:v>
                </c:pt>
                <c:pt idx="471">
                  <c:v>5.0603999999999996</c:v>
                </c:pt>
                <c:pt idx="472">
                  <c:v>5.1346999999999996</c:v>
                </c:pt>
                <c:pt idx="473">
                  <c:v>5.2154999999999996</c:v>
                </c:pt>
                <c:pt idx="474">
                  <c:v>5.2971000000000004</c:v>
                </c:pt>
                <c:pt idx="475">
                  <c:v>5.367</c:v>
                </c:pt>
                <c:pt idx="476">
                  <c:v>5.4264999999999999</c:v>
                </c:pt>
                <c:pt idx="477">
                  <c:v>5.4775</c:v>
                </c:pt>
                <c:pt idx="478">
                  <c:v>5.5213000000000001</c:v>
                </c:pt>
                <c:pt idx="479">
                  <c:v>5.5662000000000003</c:v>
                </c:pt>
                <c:pt idx="480">
                  <c:v>5.6086999999999998</c:v>
                </c:pt>
                <c:pt idx="481">
                  <c:v>5.6481000000000003</c:v>
                </c:pt>
                <c:pt idx="482">
                  <c:v>5.6718999999999999</c:v>
                </c:pt>
                <c:pt idx="483">
                  <c:v>5.6776</c:v>
                </c:pt>
                <c:pt idx="484">
                  <c:v>5.6771000000000003</c:v>
                </c:pt>
                <c:pt idx="485">
                  <c:v>5.6738999999999997</c:v>
                </c:pt>
                <c:pt idx="486">
                  <c:v>5.6553000000000004</c:v>
                </c:pt>
                <c:pt idx="487">
                  <c:v>5.6420000000000003</c:v>
                </c:pt>
                <c:pt idx="488">
                  <c:v>5.6315</c:v>
                </c:pt>
                <c:pt idx="489">
                  <c:v>5.6227</c:v>
                </c:pt>
                <c:pt idx="490">
                  <c:v>5.6268000000000002</c:v>
                </c:pt>
                <c:pt idx="491">
                  <c:v>5.6433</c:v>
                </c:pt>
                <c:pt idx="492">
                  <c:v>5.6749999999999998</c:v>
                </c:pt>
                <c:pt idx="493">
                  <c:v>5.7206000000000001</c:v>
                </c:pt>
                <c:pt idx="494">
                  <c:v>5.7792000000000003</c:v>
                </c:pt>
                <c:pt idx="495">
                  <c:v>5.8433999999999999</c:v>
                </c:pt>
                <c:pt idx="496">
                  <c:v>5.9038000000000004</c:v>
                </c:pt>
                <c:pt idx="497">
                  <c:v>5.9572000000000003</c:v>
                </c:pt>
                <c:pt idx="498">
                  <c:v>6.0101000000000004</c:v>
                </c:pt>
                <c:pt idx="499">
                  <c:v>6.0579999999999998</c:v>
                </c:pt>
                <c:pt idx="500">
                  <c:v>6.1066000000000003</c:v>
                </c:pt>
                <c:pt idx="501">
                  <c:v>6.1536</c:v>
                </c:pt>
                <c:pt idx="502">
                  <c:v>6.1966000000000001</c:v>
                </c:pt>
                <c:pt idx="503">
                  <c:v>6.2355999999999998</c:v>
                </c:pt>
                <c:pt idx="504">
                  <c:v>6.2690999999999999</c:v>
                </c:pt>
                <c:pt idx="505">
                  <c:v>6.2942</c:v>
                </c:pt>
                <c:pt idx="506">
                  <c:v>6.3182</c:v>
                </c:pt>
                <c:pt idx="507">
                  <c:v>6.3452999999999999</c:v>
                </c:pt>
                <c:pt idx="508">
                  <c:v>6.3682999999999996</c:v>
                </c:pt>
                <c:pt idx="509">
                  <c:v>6.4005000000000001</c:v>
                </c:pt>
                <c:pt idx="510">
                  <c:v>6.4367000000000001</c:v>
                </c:pt>
                <c:pt idx="511">
                  <c:v>6.4775999999999998</c:v>
                </c:pt>
                <c:pt idx="512">
                  <c:v>6.5180999999999996</c:v>
                </c:pt>
                <c:pt idx="513">
                  <c:v>6.5503</c:v>
                </c:pt>
                <c:pt idx="514">
                  <c:v>6.5759999999999996</c:v>
                </c:pt>
                <c:pt idx="515">
                  <c:v>6.5891000000000002</c:v>
                </c:pt>
                <c:pt idx="516">
                  <c:v>6.5955000000000004</c:v>
                </c:pt>
                <c:pt idx="517">
                  <c:v>6.6035000000000004</c:v>
                </c:pt>
                <c:pt idx="518">
                  <c:v>6.6216999999999997</c:v>
                </c:pt>
                <c:pt idx="519">
                  <c:v>6.6459000000000001</c:v>
                </c:pt>
                <c:pt idx="520">
                  <c:v>6.6736000000000004</c:v>
                </c:pt>
                <c:pt idx="521">
                  <c:v>6.7058</c:v>
                </c:pt>
                <c:pt idx="522">
                  <c:v>6.7508999999999997</c:v>
                </c:pt>
                <c:pt idx="523">
                  <c:v>6.8098999999999998</c:v>
                </c:pt>
                <c:pt idx="524">
                  <c:v>6.8761999999999999</c:v>
                </c:pt>
                <c:pt idx="525">
                  <c:v>6.9478999999999997</c:v>
                </c:pt>
                <c:pt idx="526">
                  <c:v>7.0255000000000001</c:v>
                </c:pt>
                <c:pt idx="527">
                  <c:v>7.1043000000000003</c:v>
                </c:pt>
                <c:pt idx="528">
                  <c:v>7.1792999999999996</c:v>
                </c:pt>
                <c:pt idx="529">
                  <c:v>7.2527999999999997</c:v>
                </c:pt>
                <c:pt idx="530">
                  <c:v>7.3217999999999996</c:v>
                </c:pt>
                <c:pt idx="531">
                  <c:v>7.3859000000000004</c:v>
                </c:pt>
                <c:pt idx="532">
                  <c:v>7.4488000000000003</c:v>
                </c:pt>
                <c:pt idx="533">
                  <c:v>7.5115999999999996</c:v>
                </c:pt>
                <c:pt idx="534">
                  <c:v>7.5746000000000002</c:v>
                </c:pt>
                <c:pt idx="535">
                  <c:v>7.6376999999999997</c:v>
                </c:pt>
                <c:pt idx="536">
                  <c:v>7.7050999999999998</c:v>
                </c:pt>
                <c:pt idx="537">
                  <c:v>7.7709999999999999</c:v>
                </c:pt>
                <c:pt idx="538">
                  <c:v>7.8354999999999997</c:v>
                </c:pt>
                <c:pt idx="539">
                  <c:v>7.8897000000000004</c:v>
                </c:pt>
                <c:pt idx="540">
                  <c:v>7.9268000000000001</c:v>
                </c:pt>
                <c:pt idx="541">
                  <c:v>7.9471999999999996</c:v>
                </c:pt>
                <c:pt idx="542">
                  <c:v>7.9539</c:v>
                </c:pt>
                <c:pt idx="543">
                  <c:v>7.9551999999999996</c:v>
                </c:pt>
                <c:pt idx="544">
                  <c:v>7.9573999999999998</c:v>
                </c:pt>
                <c:pt idx="545">
                  <c:v>7.9646999999999997</c:v>
                </c:pt>
                <c:pt idx="546">
                  <c:v>7.9878999999999998</c:v>
                </c:pt>
                <c:pt idx="547">
                  <c:v>8.0220000000000002</c:v>
                </c:pt>
                <c:pt idx="548">
                  <c:v>8.0599000000000007</c:v>
                </c:pt>
                <c:pt idx="549">
                  <c:v>8.0988000000000007</c:v>
                </c:pt>
                <c:pt idx="550">
                  <c:v>8.1349999999999998</c:v>
                </c:pt>
                <c:pt idx="551">
                  <c:v>8.1664999999999992</c:v>
                </c:pt>
                <c:pt idx="552">
                  <c:v>8.1936</c:v>
                </c:pt>
                <c:pt idx="553">
                  <c:v>8.2138000000000009</c:v>
                </c:pt>
                <c:pt idx="554">
                  <c:v>8.2269000000000005</c:v>
                </c:pt>
                <c:pt idx="555">
                  <c:v>8.2408000000000001</c:v>
                </c:pt>
                <c:pt idx="556">
                  <c:v>8.2568999999999999</c:v>
                </c:pt>
                <c:pt idx="557">
                  <c:v>8.2744</c:v>
                </c:pt>
                <c:pt idx="558">
                  <c:v>8.2910000000000004</c:v>
                </c:pt>
                <c:pt idx="559">
                  <c:v>8.2977000000000007</c:v>
                </c:pt>
                <c:pt idx="560">
                  <c:v>8.2934000000000001</c:v>
                </c:pt>
                <c:pt idx="561">
                  <c:v>8.2811000000000003</c:v>
                </c:pt>
                <c:pt idx="562">
                  <c:v>8.2598000000000003</c:v>
                </c:pt>
                <c:pt idx="563">
                  <c:v>8.2279</c:v>
                </c:pt>
                <c:pt idx="564">
                  <c:v>8.2003000000000004</c:v>
                </c:pt>
                <c:pt idx="565">
                  <c:v>8.1816999999999993</c:v>
                </c:pt>
                <c:pt idx="566">
                  <c:v>8.1678999999999995</c:v>
                </c:pt>
                <c:pt idx="567">
                  <c:v>8.1672999999999991</c:v>
                </c:pt>
                <c:pt idx="568">
                  <c:v>8.1743000000000006</c:v>
                </c:pt>
                <c:pt idx="569">
                  <c:v>8.1867999999999999</c:v>
                </c:pt>
                <c:pt idx="570">
                  <c:v>8.2001000000000008</c:v>
                </c:pt>
                <c:pt idx="571">
                  <c:v>8.2148000000000003</c:v>
                </c:pt>
                <c:pt idx="572">
                  <c:v>8.2315000000000005</c:v>
                </c:pt>
                <c:pt idx="573">
                  <c:v>8.2500999999999998</c:v>
                </c:pt>
                <c:pt idx="574">
                  <c:v>8.2706</c:v>
                </c:pt>
                <c:pt idx="575">
                  <c:v>8.2986000000000004</c:v>
                </c:pt>
                <c:pt idx="576">
                  <c:v>8.3347999999999995</c:v>
                </c:pt>
                <c:pt idx="577">
                  <c:v>8.3704000000000001</c:v>
                </c:pt>
                <c:pt idx="578">
                  <c:v>8.3987999999999996</c:v>
                </c:pt>
                <c:pt idx="579">
                  <c:v>8.4306999999999999</c:v>
                </c:pt>
                <c:pt idx="580">
                  <c:v>8.4784000000000006</c:v>
                </c:pt>
                <c:pt idx="581">
                  <c:v>8.5307999999999993</c:v>
                </c:pt>
                <c:pt idx="582">
                  <c:v>8.5896000000000008</c:v>
                </c:pt>
                <c:pt idx="583">
                  <c:v>8.6524999999999999</c:v>
                </c:pt>
                <c:pt idx="584">
                  <c:v>8.7197999999999993</c:v>
                </c:pt>
                <c:pt idx="585">
                  <c:v>8.7963000000000005</c:v>
                </c:pt>
                <c:pt idx="586">
                  <c:v>8.8742999999999999</c:v>
                </c:pt>
                <c:pt idx="587">
                  <c:v>8.9548000000000005</c:v>
                </c:pt>
                <c:pt idx="588">
                  <c:v>9.0413999999999994</c:v>
                </c:pt>
                <c:pt idx="589">
                  <c:v>9.1260999999999992</c:v>
                </c:pt>
                <c:pt idx="590">
                  <c:v>9.2192000000000007</c:v>
                </c:pt>
                <c:pt idx="591">
                  <c:v>9.3110999999999997</c:v>
                </c:pt>
                <c:pt idx="592">
                  <c:v>9.3794000000000004</c:v>
                </c:pt>
                <c:pt idx="593">
                  <c:v>9.4328000000000003</c:v>
                </c:pt>
                <c:pt idx="594">
                  <c:v>9.4785000000000004</c:v>
                </c:pt>
                <c:pt idx="595">
                  <c:v>9.5037000000000003</c:v>
                </c:pt>
                <c:pt idx="596">
                  <c:v>9.5115999999999996</c:v>
                </c:pt>
                <c:pt idx="597">
                  <c:v>9.5103000000000009</c:v>
                </c:pt>
                <c:pt idx="598">
                  <c:v>9.5061999999999998</c:v>
                </c:pt>
                <c:pt idx="599">
                  <c:v>9.5093999999999994</c:v>
                </c:pt>
                <c:pt idx="600">
                  <c:v>9.5212000000000003</c:v>
                </c:pt>
                <c:pt idx="601">
                  <c:v>9.5419</c:v>
                </c:pt>
                <c:pt idx="602">
                  <c:v>9.5631000000000004</c:v>
                </c:pt>
                <c:pt idx="603">
                  <c:v>9.5767000000000007</c:v>
                </c:pt>
                <c:pt idx="604">
                  <c:v>9.5888000000000009</c:v>
                </c:pt>
                <c:pt idx="605">
                  <c:v>9.6013999999999999</c:v>
                </c:pt>
                <c:pt idx="606">
                  <c:v>9.6198999999999995</c:v>
                </c:pt>
                <c:pt idx="607">
                  <c:v>9.6340000000000003</c:v>
                </c:pt>
                <c:pt idx="608">
                  <c:v>9.6469000000000005</c:v>
                </c:pt>
                <c:pt idx="609">
                  <c:v>9.6597000000000008</c:v>
                </c:pt>
                <c:pt idx="610">
                  <c:v>9.6661000000000001</c:v>
                </c:pt>
                <c:pt idx="611">
                  <c:v>9.6671999999999993</c:v>
                </c:pt>
                <c:pt idx="612">
                  <c:v>9.6694999999999993</c:v>
                </c:pt>
                <c:pt idx="613">
                  <c:v>9.6682000000000006</c:v>
                </c:pt>
                <c:pt idx="614">
                  <c:v>9.6638000000000002</c:v>
                </c:pt>
                <c:pt idx="615">
                  <c:v>9.6515000000000004</c:v>
                </c:pt>
                <c:pt idx="616">
                  <c:v>9.625</c:v>
                </c:pt>
                <c:pt idx="617">
                  <c:v>9.5902999999999992</c:v>
                </c:pt>
                <c:pt idx="618">
                  <c:v>9.5557999999999996</c:v>
                </c:pt>
                <c:pt idx="619">
                  <c:v>9.5220000000000002</c:v>
                </c:pt>
                <c:pt idx="620">
                  <c:v>9.4951000000000008</c:v>
                </c:pt>
                <c:pt idx="621">
                  <c:v>9.4697999999999993</c:v>
                </c:pt>
                <c:pt idx="622">
                  <c:v>9.4452999999999996</c:v>
                </c:pt>
                <c:pt idx="623">
                  <c:v>9.4146999999999998</c:v>
                </c:pt>
                <c:pt idx="624">
                  <c:v>9.3709000000000007</c:v>
                </c:pt>
                <c:pt idx="625">
                  <c:v>9.3125999999999998</c:v>
                </c:pt>
                <c:pt idx="626">
                  <c:v>9.2393000000000001</c:v>
                </c:pt>
                <c:pt idx="627">
                  <c:v>9.1530000000000005</c:v>
                </c:pt>
                <c:pt idx="628">
                  <c:v>9.0678000000000001</c:v>
                </c:pt>
                <c:pt idx="629">
                  <c:v>8.9940999999999995</c:v>
                </c:pt>
                <c:pt idx="630">
                  <c:v>8.9295000000000009</c:v>
                </c:pt>
                <c:pt idx="631">
                  <c:v>8.8752999999999993</c:v>
                </c:pt>
                <c:pt idx="632">
                  <c:v>8.8086000000000002</c:v>
                </c:pt>
                <c:pt idx="633">
                  <c:v>8.7367000000000008</c:v>
                </c:pt>
                <c:pt idx="634">
                  <c:v>8.6602999999999994</c:v>
                </c:pt>
                <c:pt idx="635">
                  <c:v>8.5940999999999992</c:v>
                </c:pt>
                <c:pt idx="636">
                  <c:v>8.5484000000000009</c:v>
                </c:pt>
                <c:pt idx="637">
                  <c:v>8.5188000000000006</c:v>
                </c:pt>
                <c:pt idx="638">
                  <c:v>8.4994999999999994</c:v>
                </c:pt>
                <c:pt idx="639">
                  <c:v>8.4884000000000004</c:v>
                </c:pt>
                <c:pt idx="640">
                  <c:v>8.4817</c:v>
                </c:pt>
                <c:pt idx="641">
                  <c:v>8.4774999999999991</c:v>
                </c:pt>
                <c:pt idx="642">
                  <c:v>8.4741</c:v>
                </c:pt>
                <c:pt idx="643">
                  <c:v>8.4763000000000002</c:v>
                </c:pt>
                <c:pt idx="644">
                  <c:v>8.4870000000000001</c:v>
                </c:pt>
                <c:pt idx="645">
                  <c:v>8.5004000000000008</c:v>
                </c:pt>
                <c:pt idx="646">
                  <c:v>8.4967000000000006</c:v>
                </c:pt>
                <c:pt idx="647">
                  <c:v>8.4687999999999999</c:v>
                </c:pt>
                <c:pt idx="648">
                  <c:v>8.4172999999999991</c:v>
                </c:pt>
                <c:pt idx="649">
                  <c:v>8.3491</c:v>
                </c:pt>
                <c:pt idx="650">
                  <c:v>8.2775999999999996</c:v>
                </c:pt>
                <c:pt idx="651">
                  <c:v>8.2111999999999998</c:v>
                </c:pt>
                <c:pt idx="652">
                  <c:v>8.1405999999999992</c:v>
                </c:pt>
                <c:pt idx="653">
                  <c:v>8.0798000000000005</c:v>
                </c:pt>
                <c:pt idx="654">
                  <c:v>8.0342000000000002</c:v>
                </c:pt>
                <c:pt idx="655">
                  <c:v>7.9908000000000001</c:v>
                </c:pt>
                <c:pt idx="656">
                  <c:v>7.9515000000000002</c:v>
                </c:pt>
                <c:pt idx="657">
                  <c:v>7.9181999999999997</c:v>
                </c:pt>
                <c:pt idx="658">
                  <c:v>7.8875999999999999</c:v>
                </c:pt>
                <c:pt idx="659">
                  <c:v>7.8587999999999996</c:v>
                </c:pt>
                <c:pt idx="660">
                  <c:v>7.8293999999999997</c:v>
                </c:pt>
                <c:pt idx="661">
                  <c:v>7.8085000000000004</c:v>
                </c:pt>
                <c:pt idx="662">
                  <c:v>7.7986000000000004</c:v>
                </c:pt>
                <c:pt idx="663">
                  <c:v>7.7847999999999997</c:v>
                </c:pt>
                <c:pt idx="664">
                  <c:v>7.7675999999999998</c:v>
                </c:pt>
                <c:pt idx="665">
                  <c:v>7.7535999999999996</c:v>
                </c:pt>
                <c:pt idx="666">
                  <c:v>7.7404000000000002</c:v>
                </c:pt>
                <c:pt idx="667">
                  <c:v>7.7255000000000003</c:v>
                </c:pt>
                <c:pt idx="668">
                  <c:v>7.7043999999999997</c:v>
                </c:pt>
                <c:pt idx="669">
                  <c:v>7.6818</c:v>
                </c:pt>
                <c:pt idx="670">
                  <c:v>7.6672000000000002</c:v>
                </c:pt>
                <c:pt idx="671">
                  <c:v>7.6725000000000003</c:v>
                </c:pt>
                <c:pt idx="672">
                  <c:v>7.6885000000000003</c:v>
                </c:pt>
                <c:pt idx="673">
                  <c:v>7.7085999999999997</c:v>
                </c:pt>
                <c:pt idx="674">
                  <c:v>7.7401</c:v>
                </c:pt>
                <c:pt idx="675">
                  <c:v>7.7736999999999998</c:v>
                </c:pt>
                <c:pt idx="676">
                  <c:v>7.7923999999999998</c:v>
                </c:pt>
                <c:pt idx="677">
                  <c:v>7.7923</c:v>
                </c:pt>
                <c:pt idx="678">
                  <c:v>7.7873000000000001</c:v>
                </c:pt>
                <c:pt idx="679">
                  <c:v>7.7817999999999996</c:v>
                </c:pt>
                <c:pt idx="680">
                  <c:v>7.7663000000000002</c:v>
                </c:pt>
                <c:pt idx="681">
                  <c:v>7.7466999999999997</c:v>
                </c:pt>
                <c:pt idx="682">
                  <c:v>7.7404000000000002</c:v>
                </c:pt>
                <c:pt idx="683">
                  <c:v>7.742</c:v>
                </c:pt>
                <c:pt idx="684">
                  <c:v>7.7558999999999996</c:v>
                </c:pt>
                <c:pt idx="685">
                  <c:v>7.7789999999999999</c:v>
                </c:pt>
                <c:pt idx="686">
                  <c:v>7.7968999999999999</c:v>
                </c:pt>
                <c:pt idx="687">
                  <c:v>7.8137999999999996</c:v>
                </c:pt>
                <c:pt idx="688">
                  <c:v>7.8175999999999997</c:v>
                </c:pt>
                <c:pt idx="689">
                  <c:v>7.8030999999999997</c:v>
                </c:pt>
                <c:pt idx="690">
                  <c:v>7.7713000000000001</c:v>
                </c:pt>
                <c:pt idx="691">
                  <c:v>7.7310999999999996</c:v>
                </c:pt>
                <c:pt idx="692">
                  <c:v>7.6760000000000002</c:v>
                </c:pt>
                <c:pt idx="693">
                  <c:v>7.6124000000000001</c:v>
                </c:pt>
                <c:pt idx="694">
                  <c:v>7.5479000000000003</c:v>
                </c:pt>
                <c:pt idx="695">
                  <c:v>7.4969000000000001</c:v>
                </c:pt>
                <c:pt idx="696">
                  <c:v>7.4703999999999997</c:v>
                </c:pt>
                <c:pt idx="697">
                  <c:v>7.4768999999999997</c:v>
                </c:pt>
                <c:pt idx="698">
                  <c:v>7.5030000000000001</c:v>
                </c:pt>
                <c:pt idx="699">
                  <c:v>7.5410000000000004</c:v>
                </c:pt>
                <c:pt idx="700">
                  <c:v>7.5932000000000004</c:v>
                </c:pt>
                <c:pt idx="701">
                  <c:v>7.6534000000000004</c:v>
                </c:pt>
                <c:pt idx="702">
                  <c:v>7.7127999999999997</c:v>
                </c:pt>
                <c:pt idx="703">
                  <c:v>7.7615999999999996</c:v>
                </c:pt>
                <c:pt idx="704">
                  <c:v>7.7998000000000003</c:v>
                </c:pt>
                <c:pt idx="705">
                  <c:v>7.8259999999999996</c:v>
                </c:pt>
                <c:pt idx="706">
                  <c:v>7.8365</c:v>
                </c:pt>
                <c:pt idx="707">
                  <c:v>7.8372000000000002</c:v>
                </c:pt>
                <c:pt idx="708">
                  <c:v>7.8320999999999996</c:v>
                </c:pt>
                <c:pt idx="709">
                  <c:v>7.8281999999999998</c:v>
                </c:pt>
                <c:pt idx="710">
                  <c:v>7.8293999999999997</c:v>
                </c:pt>
                <c:pt idx="711">
                  <c:v>7.8428000000000004</c:v>
                </c:pt>
                <c:pt idx="712">
                  <c:v>7.8642000000000003</c:v>
                </c:pt>
                <c:pt idx="713">
                  <c:v>7.8863000000000003</c:v>
                </c:pt>
                <c:pt idx="714">
                  <c:v>7.9109999999999996</c:v>
                </c:pt>
                <c:pt idx="715">
                  <c:v>7.9402999999999997</c:v>
                </c:pt>
                <c:pt idx="716">
                  <c:v>7.9744000000000002</c:v>
                </c:pt>
                <c:pt idx="717">
                  <c:v>8.0079999999999991</c:v>
                </c:pt>
                <c:pt idx="718">
                  <c:v>8.0429999999999993</c:v>
                </c:pt>
                <c:pt idx="719">
                  <c:v>8.0777000000000001</c:v>
                </c:pt>
                <c:pt idx="720">
                  <c:v>8.1302000000000003</c:v>
                </c:pt>
                <c:pt idx="721">
                  <c:v>8.1858000000000004</c:v>
                </c:pt>
                <c:pt idx="722">
                  <c:v>8.2377000000000002</c:v>
                </c:pt>
                <c:pt idx="723">
                  <c:v>8.2927</c:v>
                </c:pt>
                <c:pt idx="724">
                  <c:v>8.3465000000000007</c:v>
                </c:pt>
                <c:pt idx="725">
                  <c:v>8.3901000000000003</c:v>
                </c:pt>
                <c:pt idx="726">
                  <c:v>8.4206000000000003</c:v>
                </c:pt>
                <c:pt idx="727">
                  <c:v>8.4351000000000003</c:v>
                </c:pt>
                <c:pt idx="728">
                  <c:v>8.4419000000000004</c:v>
                </c:pt>
                <c:pt idx="729">
                  <c:v>8.4461999999999993</c:v>
                </c:pt>
                <c:pt idx="730">
                  <c:v>8.4467999999999996</c:v>
                </c:pt>
                <c:pt idx="731">
                  <c:v>8.4464000000000006</c:v>
                </c:pt>
                <c:pt idx="732">
                  <c:v>8.4488000000000003</c:v>
                </c:pt>
                <c:pt idx="733">
                  <c:v>8.4504999999999999</c:v>
                </c:pt>
                <c:pt idx="734">
                  <c:v>8.4491999999999994</c:v>
                </c:pt>
                <c:pt idx="735">
                  <c:v>8.4506999999999994</c:v>
                </c:pt>
                <c:pt idx="736">
                  <c:v>8.4467999999999996</c:v>
                </c:pt>
                <c:pt idx="737">
                  <c:v>8.4457000000000004</c:v>
                </c:pt>
                <c:pt idx="738">
                  <c:v>8.4445999999999994</c:v>
                </c:pt>
                <c:pt idx="739">
                  <c:v>8.4422999999999995</c:v>
                </c:pt>
                <c:pt idx="740">
                  <c:v>8.4431999999999992</c:v>
                </c:pt>
                <c:pt idx="741">
                  <c:v>8.4482999999999997</c:v>
                </c:pt>
                <c:pt idx="742">
                  <c:v>8.4570000000000007</c:v>
                </c:pt>
                <c:pt idx="743">
                  <c:v>8.4716000000000005</c:v>
                </c:pt>
                <c:pt idx="744">
                  <c:v>8.4844000000000008</c:v>
                </c:pt>
                <c:pt idx="745">
                  <c:v>8.4969000000000001</c:v>
                </c:pt>
                <c:pt idx="746">
                  <c:v>8.5058000000000007</c:v>
                </c:pt>
                <c:pt idx="747">
                  <c:v>8.5013000000000005</c:v>
                </c:pt>
                <c:pt idx="748">
                  <c:v>8.4773999999999994</c:v>
                </c:pt>
                <c:pt idx="749">
                  <c:v>8.4443000000000001</c:v>
                </c:pt>
                <c:pt idx="750">
                  <c:v>8.4100999999999999</c:v>
                </c:pt>
                <c:pt idx="751">
                  <c:v>8.3836999999999993</c:v>
                </c:pt>
                <c:pt idx="752">
                  <c:v>8.3646999999999991</c:v>
                </c:pt>
                <c:pt idx="753">
                  <c:v>8.3482000000000003</c:v>
                </c:pt>
                <c:pt idx="754">
                  <c:v>8.3346999999999998</c:v>
                </c:pt>
                <c:pt idx="755">
                  <c:v>8.3267000000000007</c:v>
                </c:pt>
                <c:pt idx="756">
                  <c:v>8.3214000000000006</c:v>
                </c:pt>
                <c:pt idx="757">
                  <c:v>8.3167000000000009</c:v>
                </c:pt>
                <c:pt idx="758">
                  <c:v>8.3142999999999994</c:v>
                </c:pt>
                <c:pt idx="759">
                  <c:v>8.3095999999999997</c:v>
                </c:pt>
                <c:pt idx="760">
                  <c:v>8.2935999999999996</c:v>
                </c:pt>
                <c:pt idx="761">
                  <c:v>8.2695000000000007</c:v>
                </c:pt>
                <c:pt idx="762">
                  <c:v>8.2401</c:v>
                </c:pt>
                <c:pt idx="763">
                  <c:v>8.2044999999999995</c:v>
                </c:pt>
                <c:pt idx="764">
                  <c:v>8.1690000000000005</c:v>
                </c:pt>
                <c:pt idx="765">
                  <c:v>8.1351999999999993</c:v>
                </c:pt>
                <c:pt idx="766">
                  <c:v>8.1047999999999991</c:v>
                </c:pt>
                <c:pt idx="767">
                  <c:v>8.0749999999999993</c:v>
                </c:pt>
                <c:pt idx="768">
                  <c:v>8.0454000000000008</c:v>
                </c:pt>
                <c:pt idx="769">
                  <c:v>8.0161999999999995</c:v>
                </c:pt>
                <c:pt idx="770">
                  <c:v>7.9884000000000004</c:v>
                </c:pt>
                <c:pt idx="771">
                  <c:v>7.9661</c:v>
                </c:pt>
                <c:pt idx="772">
                  <c:v>7.9466000000000001</c:v>
                </c:pt>
                <c:pt idx="773">
                  <c:v>7.9273999999999996</c:v>
                </c:pt>
                <c:pt idx="774">
                  <c:v>7.9103000000000003</c:v>
                </c:pt>
                <c:pt idx="775">
                  <c:v>7.9047000000000001</c:v>
                </c:pt>
                <c:pt idx="776">
                  <c:v>7.9057000000000004</c:v>
                </c:pt>
                <c:pt idx="777">
                  <c:v>7.9160000000000004</c:v>
                </c:pt>
                <c:pt idx="778">
                  <c:v>7.9288999999999996</c:v>
                </c:pt>
                <c:pt idx="779">
                  <c:v>7.9436</c:v>
                </c:pt>
                <c:pt idx="780">
                  <c:v>7.9557000000000002</c:v>
                </c:pt>
                <c:pt idx="781">
                  <c:v>7.9698000000000002</c:v>
                </c:pt>
                <c:pt idx="782">
                  <c:v>7.9904000000000002</c:v>
                </c:pt>
                <c:pt idx="783">
                  <c:v>8.0084</c:v>
                </c:pt>
                <c:pt idx="784">
                  <c:v>8.0190000000000001</c:v>
                </c:pt>
                <c:pt idx="785">
                  <c:v>8.0077999999999996</c:v>
                </c:pt>
                <c:pt idx="786">
                  <c:v>7.9786000000000001</c:v>
                </c:pt>
                <c:pt idx="787">
                  <c:v>7.9499000000000004</c:v>
                </c:pt>
                <c:pt idx="788">
                  <c:v>7.9302999999999999</c:v>
                </c:pt>
                <c:pt idx="789">
                  <c:v>7.9298000000000002</c:v>
                </c:pt>
                <c:pt idx="790">
                  <c:v>7.9431000000000003</c:v>
                </c:pt>
                <c:pt idx="791">
                  <c:v>7.9421999999999997</c:v>
                </c:pt>
                <c:pt idx="792">
                  <c:v>7.9153000000000002</c:v>
                </c:pt>
                <c:pt idx="793">
                  <c:v>7.8757000000000001</c:v>
                </c:pt>
                <c:pt idx="794">
                  <c:v>7.8319999999999999</c:v>
                </c:pt>
                <c:pt idx="795">
                  <c:v>7.7874999999999996</c:v>
                </c:pt>
                <c:pt idx="796">
                  <c:v>7.7476000000000003</c:v>
                </c:pt>
                <c:pt idx="797">
                  <c:v>7.7024999999999997</c:v>
                </c:pt>
                <c:pt idx="798">
                  <c:v>7.6445999999999996</c:v>
                </c:pt>
                <c:pt idx="799">
                  <c:v>7.5812999999999997</c:v>
                </c:pt>
                <c:pt idx="800">
                  <c:v>7.5178000000000003</c:v>
                </c:pt>
                <c:pt idx="801">
                  <c:v>7.4734999999999996</c:v>
                </c:pt>
                <c:pt idx="802">
                  <c:v>7.4580000000000002</c:v>
                </c:pt>
                <c:pt idx="803">
                  <c:v>7.4622000000000002</c:v>
                </c:pt>
                <c:pt idx="804">
                  <c:v>7.4729000000000001</c:v>
                </c:pt>
                <c:pt idx="805">
                  <c:v>7.4785000000000004</c:v>
                </c:pt>
                <c:pt idx="806">
                  <c:v>7.4768999999999997</c:v>
                </c:pt>
                <c:pt idx="807">
                  <c:v>7.4657999999999998</c:v>
                </c:pt>
                <c:pt idx="808">
                  <c:v>7.4499000000000004</c:v>
                </c:pt>
                <c:pt idx="809">
                  <c:v>7.4257</c:v>
                </c:pt>
                <c:pt idx="810">
                  <c:v>7.3941999999999997</c:v>
                </c:pt>
                <c:pt idx="811">
                  <c:v>7.3513999999999999</c:v>
                </c:pt>
                <c:pt idx="812">
                  <c:v>7.3061999999999996</c:v>
                </c:pt>
                <c:pt idx="813">
                  <c:v>7.2507000000000001</c:v>
                </c:pt>
                <c:pt idx="814">
                  <c:v>7.1932999999999998</c:v>
                </c:pt>
                <c:pt idx="815">
                  <c:v>7.1462000000000003</c:v>
                </c:pt>
                <c:pt idx="816">
                  <c:v>7.1089000000000002</c:v>
                </c:pt>
                <c:pt idx="817">
                  <c:v>7.0735999999999999</c:v>
                </c:pt>
                <c:pt idx="818">
                  <c:v>7.0404</c:v>
                </c:pt>
                <c:pt idx="819">
                  <c:v>7.0166000000000004</c:v>
                </c:pt>
                <c:pt idx="820">
                  <c:v>7.0118</c:v>
                </c:pt>
                <c:pt idx="821">
                  <c:v>7.0255999999999998</c:v>
                </c:pt>
                <c:pt idx="822">
                  <c:v>7.0468999999999999</c:v>
                </c:pt>
                <c:pt idx="823">
                  <c:v>7.0679999999999996</c:v>
                </c:pt>
                <c:pt idx="824">
                  <c:v>7.0846</c:v>
                </c:pt>
                <c:pt idx="825">
                  <c:v>7.0993000000000004</c:v>
                </c:pt>
                <c:pt idx="826">
                  <c:v>7.1151</c:v>
                </c:pt>
                <c:pt idx="827">
                  <c:v>7.1247999999999996</c:v>
                </c:pt>
                <c:pt idx="828">
                  <c:v>7.1219000000000001</c:v>
                </c:pt>
                <c:pt idx="829">
                  <c:v>7.1006</c:v>
                </c:pt>
                <c:pt idx="830">
                  <c:v>7.0616000000000003</c:v>
                </c:pt>
                <c:pt idx="831">
                  <c:v>7.0134999999999996</c:v>
                </c:pt>
                <c:pt idx="832">
                  <c:v>6.9661999999999997</c:v>
                </c:pt>
                <c:pt idx="833">
                  <c:v>6.9321000000000002</c:v>
                </c:pt>
                <c:pt idx="834">
                  <c:v>6.9127999999999998</c:v>
                </c:pt>
                <c:pt idx="835">
                  <c:v>6.8874000000000004</c:v>
                </c:pt>
                <c:pt idx="836">
                  <c:v>6.8456999999999999</c:v>
                </c:pt>
                <c:pt idx="837">
                  <c:v>6.7998000000000003</c:v>
                </c:pt>
                <c:pt idx="838">
                  <c:v>6.7667999999999999</c:v>
                </c:pt>
                <c:pt idx="839">
                  <c:v>6.7465999999999999</c:v>
                </c:pt>
                <c:pt idx="840">
                  <c:v>6.7310999999999996</c:v>
                </c:pt>
                <c:pt idx="841">
                  <c:v>6.7175000000000002</c:v>
                </c:pt>
                <c:pt idx="842">
                  <c:v>6.7031000000000001</c:v>
                </c:pt>
                <c:pt idx="843">
                  <c:v>6.6894</c:v>
                </c:pt>
                <c:pt idx="844">
                  <c:v>6.6867999999999999</c:v>
                </c:pt>
                <c:pt idx="845">
                  <c:v>6.6985999999999999</c:v>
                </c:pt>
                <c:pt idx="846">
                  <c:v>6.7222</c:v>
                </c:pt>
                <c:pt idx="847">
                  <c:v>6.7441000000000004</c:v>
                </c:pt>
                <c:pt idx="848">
                  <c:v>6.7508999999999997</c:v>
                </c:pt>
                <c:pt idx="849">
                  <c:v>6.7346000000000004</c:v>
                </c:pt>
                <c:pt idx="850">
                  <c:v>6.7050999999999998</c:v>
                </c:pt>
                <c:pt idx="851">
                  <c:v>6.6814999999999998</c:v>
                </c:pt>
                <c:pt idx="852">
                  <c:v>6.6755000000000004</c:v>
                </c:pt>
                <c:pt idx="853">
                  <c:v>6.6863999999999999</c:v>
                </c:pt>
                <c:pt idx="854">
                  <c:v>6.7098000000000004</c:v>
                </c:pt>
                <c:pt idx="855">
                  <c:v>6.7404000000000002</c:v>
                </c:pt>
                <c:pt idx="856">
                  <c:v>6.7771999999999997</c:v>
                </c:pt>
                <c:pt idx="857">
                  <c:v>6.8216999999999999</c:v>
                </c:pt>
                <c:pt idx="858">
                  <c:v>6.8741000000000003</c:v>
                </c:pt>
                <c:pt idx="859">
                  <c:v>6.9259000000000004</c:v>
                </c:pt>
                <c:pt idx="860">
                  <c:v>6.9832999999999998</c:v>
                </c:pt>
                <c:pt idx="861">
                  <c:v>7.0404999999999998</c:v>
                </c:pt>
                <c:pt idx="862">
                  <c:v>7.0907999999999998</c:v>
                </c:pt>
                <c:pt idx="863">
                  <c:v>7.1330999999999998</c:v>
                </c:pt>
                <c:pt idx="864">
                  <c:v>7.1645000000000003</c:v>
                </c:pt>
                <c:pt idx="865">
                  <c:v>7.1914999999999996</c:v>
                </c:pt>
                <c:pt idx="866">
                  <c:v>7.2237</c:v>
                </c:pt>
                <c:pt idx="867">
                  <c:v>7.2572999999999999</c:v>
                </c:pt>
                <c:pt idx="868">
                  <c:v>7.3003999999999998</c:v>
                </c:pt>
                <c:pt idx="869">
                  <c:v>7.3531000000000004</c:v>
                </c:pt>
                <c:pt idx="870">
                  <c:v>7.4185999999999996</c:v>
                </c:pt>
                <c:pt idx="871">
                  <c:v>7.4869000000000003</c:v>
                </c:pt>
                <c:pt idx="872">
                  <c:v>7.5479000000000003</c:v>
                </c:pt>
                <c:pt idx="873">
                  <c:v>7.5928000000000004</c:v>
                </c:pt>
                <c:pt idx="874">
                  <c:v>7.6071</c:v>
                </c:pt>
                <c:pt idx="875">
                  <c:v>7.5987</c:v>
                </c:pt>
                <c:pt idx="876">
                  <c:v>7.5566000000000004</c:v>
                </c:pt>
                <c:pt idx="877">
                  <c:v>7.4932999999999996</c:v>
                </c:pt>
                <c:pt idx="878">
                  <c:v>7.4321999999999999</c:v>
                </c:pt>
                <c:pt idx="879">
                  <c:v>7.3771000000000004</c:v>
                </c:pt>
                <c:pt idx="880">
                  <c:v>7.3338000000000001</c:v>
                </c:pt>
                <c:pt idx="881">
                  <c:v>7.3202999999999996</c:v>
                </c:pt>
                <c:pt idx="882">
                  <c:v>7.3391999999999999</c:v>
                </c:pt>
                <c:pt idx="883">
                  <c:v>7.3819999999999997</c:v>
                </c:pt>
                <c:pt idx="884">
                  <c:v>7.4401999999999999</c:v>
                </c:pt>
                <c:pt idx="885">
                  <c:v>7.5004</c:v>
                </c:pt>
                <c:pt idx="886">
                  <c:v>7.5602999999999998</c:v>
                </c:pt>
                <c:pt idx="887">
                  <c:v>7.6334</c:v>
                </c:pt>
                <c:pt idx="888">
                  <c:v>7.7031999999999998</c:v>
                </c:pt>
                <c:pt idx="889">
                  <c:v>7.7592999999999996</c:v>
                </c:pt>
                <c:pt idx="890">
                  <c:v>7.8116000000000003</c:v>
                </c:pt>
                <c:pt idx="891">
                  <c:v>7.8674999999999997</c:v>
                </c:pt>
                <c:pt idx="892">
                  <c:v>7.9234999999999998</c:v>
                </c:pt>
                <c:pt idx="893">
                  <c:v>7.9759000000000002</c:v>
                </c:pt>
                <c:pt idx="894">
                  <c:v>8.0337999999999994</c:v>
                </c:pt>
                <c:pt idx="895">
                  <c:v>8.0919000000000008</c:v>
                </c:pt>
                <c:pt idx="896">
                  <c:v>8.1521000000000008</c:v>
                </c:pt>
                <c:pt idx="897">
                  <c:v>8.2110000000000003</c:v>
                </c:pt>
                <c:pt idx="898">
                  <c:v>8.2700999999999993</c:v>
                </c:pt>
                <c:pt idx="899">
                  <c:v>8.3178999999999998</c:v>
                </c:pt>
                <c:pt idx="900">
                  <c:v>8.3575999999999997</c:v>
                </c:pt>
                <c:pt idx="901">
                  <c:v>8.3949999999999996</c:v>
                </c:pt>
                <c:pt idx="902">
                  <c:v>8.4308999999999994</c:v>
                </c:pt>
                <c:pt idx="903">
                  <c:v>8.4633000000000003</c:v>
                </c:pt>
                <c:pt idx="904">
                  <c:v>8.4925999999999995</c:v>
                </c:pt>
                <c:pt idx="905">
                  <c:v>8.5210000000000008</c:v>
                </c:pt>
                <c:pt idx="906">
                  <c:v>8.5504999999999995</c:v>
                </c:pt>
                <c:pt idx="907">
                  <c:v>8.5756999999999994</c:v>
                </c:pt>
                <c:pt idx="908">
                  <c:v>8.5929000000000002</c:v>
                </c:pt>
                <c:pt idx="909">
                  <c:v>8.6013000000000002</c:v>
                </c:pt>
                <c:pt idx="910">
                  <c:v>8.6082999999999998</c:v>
                </c:pt>
                <c:pt idx="911">
                  <c:v>8.6187000000000005</c:v>
                </c:pt>
                <c:pt idx="912">
                  <c:v>8.6280000000000001</c:v>
                </c:pt>
                <c:pt idx="913">
                  <c:v>8.6359999999999992</c:v>
                </c:pt>
                <c:pt idx="914">
                  <c:v>8.6448</c:v>
                </c:pt>
                <c:pt idx="915">
                  <c:v>8.6622000000000003</c:v>
                </c:pt>
                <c:pt idx="916">
                  <c:v>8.6836000000000002</c:v>
                </c:pt>
                <c:pt idx="917">
                  <c:v>8.7012999999999998</c:v>
                </c:pt>
                <c:pt idx="918">
                  <c:v>8.7164999999999999</c:v>
                </c:pt>
                <c:pt idx="919">
                  <c:v>8.7308000000000003</c:v>
                </c:pt>
                <c:pt idx="920">
                  <c:v>8.7385000000000002</c:v>
                </c:pt>
                <c:pt idx="921">
                  <c:v>8.7418999999999993</c:v>
                </c:pt>
                <c:pt idx="922">
                  <c:v>8.7413000000000007</c:v>
                </c:pt>
                <c:pt idx="923">
                  <c:v>8.7354000000000003</c:v>
                </c:pt>
                <c:pt idx="924">
                  <c:v>8.7289999999999992</c:v>
                </c:pt>
                <c:pt idx="925">
                  <c:v>8.7236999999999991</c:v>
                </c:pt>
                <c:pt idx="926">
                  <c:v>8.7182999999999993</c:v>
                </c:pt>
                <c:pt idx="927">
                  <c:v>8.7110000000000003</c:v>
                </c:pt>
                <c:pt idx="928">
                  <c:v>8.7119999999999997</c:v>
                </c:pt>
                <c:pt idx="929">
                  <c:v>8.7270000000000003</c:v>
                </c:pt>
                <c:pt idx="930">
                  <c:v>8.7484999999999999</c:v>
                </c:pt>
                <c:pt idx="931">
                  <c:v>8.7781000000000002</c:v>
                </c:pt>
                <c:pt idx="932">
                  <c:v>8.8145000000000007</c:v>
                </c:pt>
                <c:pt idx="933">
                  <c:v>8.8493999999999993</c:v>
                </c:pt>
                <c:pt idx="934">
                  <c:v>8.8890999999999991</c:v>
                </c:pt>
                <c:pt idx="935">
                  <c:v>8.9301999999999992</c:v>
                </c:pt>
                <c:pt idx="936">
                  <c:v>8.9758999999999993</c:v>
                </c:pt>
                <c:pt idx="937">
                  <c:v>9.0248000000000008</c:v>
                </c:pt>
                <c:pt idx="938">
                  <c:v>9.0709999999999997</c:v>
                </c:pt>
                <c:pt idx="939">
                  <c:v>9.1148000000000007</c:v>
                </c:pt>
                <c:pt idx="940">
                  <c:v>9.1506000000000007</c:v>
                </c:pt>
                <c:pt idx="941">
                  <c:v>9.1773000000000007</c:v>
                </c:pt>
                <c:pt idx="942">
                  <c:v>9.1928999999999998</c:v>
                </c:pt>
                <c:pt idx="943">
                  <c:v>9.2018000000000004</c:v>
                </c:pt>
                <c:pt idx="944">
                  <c:v>9.1988000000000003</c:v>
                </c:pt>
                <c:pt idx="945">
                  <c:v>9.1852</c:v>
                </c:pt>
                <c:pt idx="946">
                  <c:v>9.1755999999999993</c:v>
                </c:pt>
                <c:pt idx="947">
                  <c:v>9.1747999999999994</c:v>
                </c:pt>
                <c:pt idx="948">
                  <c:v>9.1721000000000004</c:v>
                </c:pt>
                <c:pt idx="949">
                  <c:v>9.1675000000000004</c:v>
                </c:pt>
                <c:pt idx="950">
                  <c:v>9.1568000000000005</c:v>
                </c:pt>
                <c:pt idx="951">
                  <c:v>9.1389999999999993</c:v>
                </c:pt>
                <c:pt idx="952">
                  <c:v>9.1167999999999996</c:v>
                </c:pt>
                <c:pt idx="953">
                  <c:v>9.0882000000000005</c:v>
                </c:pt>
                <c:pt idx="954">
                  <c:v>9.0630000000000006</c:v>
                </c:pt>
                <c:pt idx="955">
                  <c:v>9.0509000000000004</c:v>
                </c:pt>
                <c:pt idx="956">
                  <c:v>9.0519999999999996</c:v>
                </c:pt>
                <c:pt idx="957">
                  <c:v>9.0702999999999996</c:v>
                </c:pt>
                <c:pt idx="958">
                  <c:v>9.0976999999999997</c:v>
                </c:pt>
                <c:pt idx="959">
                  <c:v>9.1265999999999998</c:v>
                </c:pt>
                <c:pt idx="960">
                  <c:v>9.1531000000000002</c:v>
                </c:pt>
                <c:pt idx="961">
                  <c:v>9.1735000000000007</c:v>
                </c:pt>
                <c:pt idx="962">
                  <c:v>9.1868999999999996</c:v>
                </c:pt>
                <c:pt idx="963">
                  <c:v>9.1896000000000004</c:v>
                </c:pt>
                <c:pt idx="964">
                  <c:v>9.1728000000000005</c:v>
                </c:pt>
                <c:pt idx="965">
                  <c:v>9.14</c:v>
                </c:pt>
                <c:pt idx="966">
                  <c:v>9.0978999999999992</c:v>
                </c:pt>
                <c:pt idx="967">
                  <c:v>9.0500000000000007</c:v>
                </c:pt>
                <c:pt idx="968">
                  <c:v>9.0061999999999998</c:v>
                </c:pt>
                <c:pt idx="969">
                  <c:v>8.9701000000000004</c:v>
                </c:pt>
                <c:pt idx="970">
                  <c:v>8.9365000000000006</c:v>
                </c:pt>
                <c:pt idx="971">
                  <c:v>8.8995999999999995</c:v>
                </c:pt>
                <c:pt idx="972">
                  <c:v>8.8681999999999999</c:v>
                </c:pt>
                <c:pt idx="973">
                  <c:v>8.8379999999999992</c:v>
                </c:pt>
                <c:pt idx="974">
                  <c:v>8.7982999999999993</c:v>
                </c:pt>
                <c:pt idx="975">
                  <c:v>8.7568000000000001</c:v>
                </c:pt>
                <c:pt idx="976">
                  <c:v>8.7247000000000003</c:v>
                </c:pt>
                <c:pt idx="977">
                  <c:v>8.7030999999999992</c:v>
                </c:pt>
                <c:pt idx="978">
                  <c:v>8.6826000000000008</c:v>
                </c:pt>
                <c:pt idx="979">
                  <c:v>8.6616</c:v>
                </c:pt>
                <c:pt idx="980">
                  <c:v>8.6379000000000001</c:v>
                </c:pt>
                <c:pt idx="981">
                  <c:v>8.6205999999999996</c:v>
                </c:pt>
                <c:pt idx="982">
                  <c:v>8.5960999999999999</c:v>
                </c:pt>
                <c:pt idx="983">
                  <c:v>8.5732999999999997</c:v>
                </c:pt>
                <c:pt idx="984">
                  <c:v>8.5526999999999997</c:v>
                </c:pt>
                <c:pt idx="985">
                  <c:v>8.5297999999999998</c:v>
                </c:pt>
                <c:pt idx="986">
                  <c:v>8.5068000000000001</c:v>
                </c:pt>
                <c:pt idx="987">
                  <c:v>8.4749999999999996</c:v>
                </c:pt>
                <c:pt idx="988">
                  <c:v>8.4380000000000006</c:v>
                </c:pt>
                <c:pt idx="989">
                  <c:v>8.4004999999999992</c:v>
                </c:pt>
                <c:pt idx="990">
                  <c:v>8.3703000000000003</c:v>
                </c:pt>
                <c:pt idx="991">
                  <c:v>8.3535000000000004</c:v>
                </c:pt>
                <c:pt idx="992">
                  <c:v>8.3407999999999998</c:v>
                </c:pt>
                <c:pt idx="993">
                  <c:v>8.3224</c:v>
                </c:pt>
                <c:pt idx="994">
                  <c:v>8.3016000000000005</c:v>
                </c:pt>
                <c:pt idx="995">
                  <c:v>8.282</c:v>
                </c:pt>
                <c:pt idx="996">
                  <c:v>8.2570999999999994</c:v>
                </c:pt>
                <c:pt idx="997">
                  <c:v>8.2338000000000005</c:v>
                </c:pt>
                <c:pt idx="998">
                  <c:v>8.2195999999999998</c:v>
                </c:pt>
                <c:pt idx="999">
                  <c:v>8.2142999999999997</c:v>
                </c:pt>
                <c:pt idx="1000">
                  <c:v>8.2172999999999998</c:v>
                </c:pt>
                <c:pt idx="1001">
                  <c:v>8.2270000000000003</c:v>
                </c:pt>
                <c:pt idx="1002">
                  <c:v>8.2384000000000004</c:v>
                </c:pt>
                <c:pt idx="1003">
                  <c:v>8.2530000000000001</c:v>
                </c:pt>
                <c:pt idx="1004">
                  <c:v>8.2632999999999992</c:v>
                </c:pt>
                <c:pt idx="1005">
                  <c:v>8.2721</c:v>
                </c:pt>
                <c:pt idx="1006">
                  <c:v>8.2832000000000008</c:v>
                </c:pt>
                <c:pt idx="1007">
                  <c:v>8.3023000000000007</c:v>
                </c:pt>
                <c:pt idx="1008">
                  <c:v>8.3226999999999993</c:v>
                </c:pt>
                <c:pt idx="1009">
                  <c:v>8.3467000000000002</c:v>
                </c:pt>
                <c:pt idx="1010">
                  <c:v>8.3729999999999993</c:v>
                </c:pt>
                <c:pt idx="1011">
                  <c:v>8.4013000000000009</c:v>
                </c:pt>
                <c:pt idx="1012">
                  <c:v>8.4245999999999999</c:v>
                </c:pt>
                <c:pt idx="1013">
                  <c:v>8.4383999999999997</c:v>
                </c:pt>
                <c:pt idx="1014">
                  <c:v>8.4353999999999996</c:v>
                </c:pt>
                <c:pt idx="1015">
                  <c:v>8.4138000000000002</c:v>
                </c:pt>
                <c:pt idx="1016">
                  <c:v>8.3720999999999997</c:v>
                </c:pt>
                <c:pt idx="1017">
                  <c:v>8.3265999999999991</c:v>
                </c:pt>
                <c:pt idx="1018">
                  <c:v>8.2911000000000001</c:v>
                </c:pt>
                <c:pt idx="1019">
                  <c:v>8.2688000000000006</c:v>
                </c:pt>
                <c:pt idx="1020">
                  <c:v>8.2599</c:v>
                </c:pt>
                <c:pt idx="1021">
                  <c:v>8.2588000000000008</c:v>
                </c:pt>
                <c:pt idx="1022">
                  <c:v>8.2607999999999997</c:v>
                </c:pt>
                <c:pt idx="1023">
                  <c:v>8.2642000000000007</c:v>
                </c:pt>
                <c:pt idx="1024">
                  <c:v>8.2723999999999993</c:v>
                </c:pt>
                <c:pt idx="1025">
                  <c:v>8.2860999999999994</c:v>
                </c:pt>
                <c:pt idx="1026">
                  <c:v>8.3010000000000002</c:v>
                </c:pt>
                <c:pt idx="1027">
                  <c:v>8.3123000000000005</c:v>
                </c:pt>
                <c:pt idx="1028">
                  <c:v>8.3232999999999997</c:v>
                </c:pt>
                <c:pt idx="1029">
                  <c:v>8.3285999999999998</c:v>
                </c:pt>
                <c:pt idx="1030">
                  <c:v>8.3230000000000004</c:v>
                </c:pt>
                <c:pt idx="1031">
                  <c:v>8.3153000000000006</c:v>
                </c:pt>
                <c:pt idx="1032">
                  <c:v>8.3167000000000009</c:v>
                </c:pt>
                <c:pt idx="1033">
                  <c:v>8.3389000000000006</c:v>
                </c:pt>
                <c:pt idx="1034">
                  <c:v>8.3741000000000003</c:v>
                </c:pt>
                <c:pt idx="1035">
                  <c:v>8.4257000000000009</c:v>
                </c:pt>
                <c:pt idx="1036">
                  <c:v>8.4953000000000003</c:v>
                </c:pt>
                <c:pt idx="1037">
                  <c:v>8.5661000000000005</c:v>
                </c:pt>
                <c:pt idx="1038">
                  <c:v>8.641</c:v>
                </c:pt>
                <c:pt idx="1039">
                  <c:v>8.7232000000000003</c:v>
                </c:pt>
                <c:pt idx="1040">
                  <c:v>8.8002000000000002</c:v>
                </c:pt>
                <c:pt idx="1041">
                  <c:v>8.8615999999999993</c:v>
                </c:pt>
                <c:pt idx="1042">
                  <c:v>8.8999000000000006</c:v>
                </c:pt>
                <c:pt idx="1043">
                  <c:v>8.9156999999999993</c:v>
                </c:pt>
                <c:pt idx="1044">
                  <c:v>8.9120000000000008</c:v>
                </c:pt>
                <c:pt idx="1045">
                  <c:v>8.8927999999999994</c:v>
                </c:pt>
                <c:pt idx="1046">
                  <c:v>8.8817000000000004</c:v>
                </c:pt>
                <c:pt idx="1047">
                  <c:v>8.8867999999999991</c:v>
                </c:pt>
                <c:pt idx="1048">
                  <c:v>8.9042999999999992</c:v>
                </c:pt>
                <c:pt idx="1049">
                  <c:v>8.9184000000000001</c:v>
                </c:pt>
                <c:pt idx="1050">
                  <c:v>8.9288000000000007</c:v>
                </c:pt>
                <c:pt idx="1051">
                  <c:v>8.9345999999999997</c:v>
                </c:pt>
                <c:pt idx="1052">
                  <c:v>8.9368999999999996</c:v>
                </c:pt>
                <c:pt idx="1053">
                  <c:v>8.9336000000000002</c:v>
                </c:pt>
                <c:pt idx="1054">
                  <c:v>8.9217999999999993</c:v>
                </c:pt>
                <c:pt idx="1055">
                  <c:v>8.9006000000000007</c:v>
                </c:pt>
                <c:pt idx="1056">
                  <c:v>8.8670000000000009</c:v>
                </c:pt>
                <c:pt idx="1057">
                  <c:v>8.8118999999999996</c:v>
                </c:pt>
                <c:pt idx="1058">
                  <c:v>8.7460000000000004</c:v>
                </c:pt>
                <c:pt idx="1059">
                  <c:v>8.6793999999999993</c:v>
                </c:pt>
                <c:pt idx="1060">
                  <c:v>8.6273</c:v>
                </c:pt>
                <c:pt idx="1061">
                  <c:v>8.5937000000000001</c:v>
                </c:pt>
                <c:pt idx="1062">
                  <c:v>8.5615000000000006</c:v>
                </c:pt>
                <c:pt idx="1063">
                  <c:v>8.5259</c:v>
                </c:pt>
                <c:pt idx="1064">
                  <c:v>8.4864999999999995</c:v>
                </c:pt>
                <c:pt idx="1065">
                  <c:v>8.4428000000000001</c:v>
                </c:pt>
                <c:pt idx="1066">
                  <c:v>8.3863000000000003</c:v>
                </c:pt>
                <c:pt idx="1067">
                  <c:v>8.3263999999999996</c:v>
                </c:pt>
                <c:pt idx="1068">
                  <c:v>8.2685999999999993</c:v>
                </c:pt>
                <c:pt idx="1069">
                  <c:v>8.2070000000000007</c:v>
                </c:pt>
                <c:pt idx="1070">
                  <c:v>8.1547999999999998</c:v>
                </c:pt>
                <c:pt idx="1071">
                  <c:v>8.1084999999999994</c:v>
                </c:pt>
                <c:pt idx="1072">
                  <c:v>8.0665999999999993</c:v>
                </c:pt>
                <c:pt idx="1073">
                  <c:v>8.0302000000000007</c:v>
                </c:pt>
                <c:pt idx="1074">
                  <c:v>7.9917999999999996</c:v>
                </c:pt>
                <c:pt idx="1075">
                  <c:v>7.9462000000000002</c:v>
                </c:pt>
                <c:pt idx="1076">
                  <c:v>7.907</c:v>
                </c:pt>
                <c:pt idx="1077">
                  <c:v>7.8663999999999996</c:v>
                </c:pt>
                <c:pt idx="1078">
                  <c:v>7.8022999999999998</c:v>
                </c:pt>
                <c:pt idx="1079">
                  <c:v>7.7356999999999996</c:v>
                </c:pt>
                <c:pt idx="1080">
                  <c:v>7.6726999999999999</c:v>
                </c:pt>
                <c:pt idx="1081">
                  <c:v>7.6006999999999998</c:v>
                </c:pt>
                <c:pt idx="1082">
                  <c:v>7.5209000000000001</c:v>
                </c:pt>
                <c:pt idx="1083">
                  <c:v>7.4428000000000001</c:v>
                </c:pt>
                <c:pt idx="1084">
                  <c:v>7.3676000000000004</c:v>
                </c:pt>
                <c:pt idx="1085">
                  <c:v>7.3164999999999996</c:v>
                </c:pt>
                <c:pt idx="1086">
                  <c:v>7.2835999999999999</c:v>
                </c:pt>
                <c:pt idx="1087">
                  <c:v>7.2619999999999996</c:v>
                </c:pt>
                <c:pt idx="1088">
                  <c:v>7.2657999999999996</c:v>
                </c:pt>
                <c:pt idx="1089">
                  <c:v>7.2774000000000001</c:v>
                </c:pt>
                <c:pt idx="1090">
                  <c:v>7.2987000000000002</c:v>
                </c:pt>
                <c:pt idx="1091">
                  <c:v>7.3342000000000001</c:v>
                </c:pt>
                <c:pt idx="1092">
                  <c:v>7.3876999999999997</c:v>
                </c:pt>
                <c:pt idx="1093">
                  <c:v>7.4501999999999997</c:v>
                </c:pt>
                <c:pt idx="1094">
                  <c:v>7.5115999999999996</c:v>
                </c:pt>
                <c:pt idx="1095">
                  <c:v>7.5814000000000004</c:v>
                </c:pt>
                <c:pt idx="1096">
                  <c:v>7.6482999999999999</c:v>
                </c:pt>
                <c:pt idx="1097">
                  <c:v>7.7108999999999996</c:v>
                </c:pt>
                <c:pt idx="1098">
                  <c:v>7.7683</c:v>
                </c:pt>
                <c:pt idx="1099">
                  <c:v>7.8291000000000004</c:v>
                </c:pt>
                <c:pt idx="1100">
                  <c:v>7.9012000000000002</c:v>
                </c:pt>
                <c:pt idx="1101">
                  <c:v>7.9827000000000004</c:v>
                </c:pt>
                <c:pt idx="1102">
                  <c:v>8.0890000000000004</c:v>
                </c:pt>
                <c:pt idx="1103">
                  <c:v>8.2195999999999998</c:v>
                </c:pt>
                <c:pt idx="1104">
                  <c:v>8.3653999999999993</c:v>
                </c:pt>
                <c:pt idx="1105">
                  <c:v>8.5286000000000008</c:v>
                </c:pt>
                <c:pt idx="1106">
                  <c:v>8.6991999999999994</c:v>
                </c:pt>
                <c:pt idx="1107">
                  <c:v>8.8767999999999994</c:v>
                </c:pt>
                <c:pt idx="1108">
                  <c:v>9.0559999999999992</c:v>
                </c:pt>
                <c:pt idx="1109">
                  <c:v>9.2302</c:v>
                </c:pt>
                <c:pt idx="1110">
                  <c:v>9.3984000000000005</c:v>
                </c:pt>
                <c:pt idx="1111">
                  <c:v>9.5566999999999993</c:v>
                </c:pt>
                <c:pt idx="1112">
                  <c:v>9.6969999999999992</c:v>
                </c:pt>
                <c:pt idx="1113">
                  <c:v>9.8353999999999999</c:v>
                </c:pt>
                <c:pt idx="1114">
                  <c:v>9.9718</c:v>
                </c:pt>
                <c:pt idx="1115">
                  <c:v>10.101000000000001</c:v>
                </c:pt>
                <c:pt idx="1116">
                  <c:v>10.215</c:v>
                </c:pt>
                <c:pt idx="1117">
                  <c:v>10.32</c:v>
                </c:pt>
                <c:pt idx="1118">
                  <c:v>10.420999999999999</c:v>
                </c:pt>
                <c:pt idx="1119">
                  <c:v>10.504</c:v>
                </c:pt>
                <c:pt idx="1120">
                  <c:v>10.58</c:v>
                </c:pt>
                <c:pt idx="1121">
                  <c:v>10.644</c:v>
                </c:pt>
                <c:pt idx="1122">
                  <c:v>10.692</c:v>
                </c:pt>
                <c:pt idx="1123">
                  <c:v>10.722</c:v>
                </c:pt>
                <c:pt idx="1124">
                  <c:v>10.741</c:v>
                </c:pt>
                <c:pt idx="1125">
                  <c:v>10.753</c:v>
                </c:pt>
                <c:pt idx="1126">
                  <c:v>10.766</c:v>
                </c:pt>
                <c:pt idx="1127">
                  <c:v>10.778</c:v>
                </c:pt>
                <c:pt idx="1128">
                  <c:v>10.795999999999999</c:v>
                </c:pt>
                <c:pt idx="1129">
                  <c:v>10.821</c:v>
                </c:pt>
                <c:pt idx="1130">
                  <c:v>10.852</c:v>
                </c:pt>
                <c:pt idx="1131">
                  <c:v>10.878</c:v>
                </c:pt>
                <c:pt idx="1132">
                  <c:v>10.898</c:v>
                </c:pt>
                <c:pt idx="1133">
                  <c:v>10.917</c:v>
                </c:pt>
                <c:pt idx="1134">
                  <c:v>10.941000000000001</c:v>
                </c:pt>
                <c:pt idx="1135">
                  <c:v>10.961</c:v>
                </c:pt>
                <c:pt idx="1136">
                  <c:v>10.978</c:v>
                </c:pt>
                <c:pt idx="1137">
                  <c:v>11.000999999999999</c:v>
                </c:pt>
                <c:pt idx="1138">
                  <c:v>11.031000000000001</c:v>
                </c:pt>
                <c:pt idx="1139">
                  <c:v>11.068</c:v>
                </c:pt>
                <c:pt idx="1140">
                  <c:v>11.098000000000001</c:v>
                </c:pt>
                <c:pt idx="1141">
                  <c:v>11.122999999999999</c:v>
                </c:pt>
                <c:pt idx="1142">
                  <c:v>11.151999999999999</c:v>
                </c:pt>
                <c:pt idx="1143">
                  <c:v>11.17</c:v>
                </c:pt>
                <c:pt idx="1144">
                  <c:v>11.182</c:v>
                </c:pt>
                <c:pt idx="1145">
                  <c:v>11.179</c:v>
                </c:pt>
                <c:pt idx="1146">
                  <c:v>11.164999999999999</c:v>
                </c:pt>
                <c:pt idx="1147">
                  <c:v>11.134</c:v>
                </c:pt>
                <c:pt idx="1148">
                  <c:v>11.096</c:v>
                </c:pt>
                <c:pt idx="1149">
                  <c:v>11.054</c:v>
                </c:pt>
                <c:pt idx="1150">
                  <c:v>11.013</c:v>
                </c:pt>
                <c:pt idx="1151">
                  <c:v>10.974</c:v>
                </c:pt>
                <c:pt idx="1152">
                  <c:v>10.942</c:v>
                </c:pt>
                <c:pt idx="1153">
                  <c:v>10.91</c:v>
                </c:pt>
                <c:pt idx="1154">
                  <c:v>10.879</c:v>
                </c:pt>
                <c:pt idx="1155">
                  <c:v>10.843999999999999</c:v>
                </c:pt>
                <c:pt idx="1156">
                  <c:v>10.804</c:v>
                </c:pt>
                <c:pt idx="1157">
                  <c:v>10.757</c:v>
                </c:pt>
                <c:pt idx="1158">
                  <c:v>10.702999999999999</c:v>
                </c:pt>
                <c:pt idx="1159">
                  <c:v>10.646000000000001</c:v>
                </c:pt>
                <c:pt idx="1160">
                  <c:v>10.595000000000001</c:v>
                </c:pt>
                <c:pt idx="1161">
                  <c:v>10.557</c:v>
                </c:pt>
                <c:pt idx="1162">
                  <c:v>10.523999999999999</c:v>
                </c:pt>
                <c:pt idx="1163">
                  <c:v>10.497</c:v>
                </c:pt>
                <c:pt idx="1164">
                  <c:v>10.481</c:v>
                </c:pt>
                <c:pt idx="1165">
                  <c:v>10.472</c:v>
                </c:pt>
                <c:pt idx="1166">
                  <c:v>10.458</c:v>
                </c:pt>
                <c:pt idx="1167">
                  <c:v>10.441000000000001</c:v>
                </c:pt>
                <c:pt idx="1168">
                  <c:v>10.416</c:v>
                </c:pt>
                <c:pt idx="1169">
                  <c:v>10.385</c:v>
                </c:pt>
                <c:pt idx="1170">
                  <c:v>10.359</c:v>
                </c:pt>
                <c:pt idx="1171">
                  <c:v>10.339</c:v>
                </c:pt>
                <c:pt idx="1172">
                  <c:v>10.327999999999999</c:v>
                </c:pt>
                <c:pt idx="1173">
                  <c:v>10.329000000000001</c:v>
                </c:pt>
                <c:pt idx="1174">
                  <c:v>10.333</c:v>
                </c:pt>
                <c:pt idx="1175">
                  <c:v>10.343</c:v>
                </c:pt>
                <c:pt idx="1176">
                  <c:v>10.37</c:v>
                </c:pt>
                <c:pt idx="1177">
                  <c:v>10.406000000000001</c:v>
                </c:pt>
                <c:pt idx="1178">
                  <c:v>10.433999999999999</c:v>
                </c:pt>
                <c:pt idx="1179">
                  <c:v>10.456</c:v>
                </c:pt>
                <c:pt idx="1180">
                  <c:v>10.478</c:v>
                </c:pt>
                <c:pt idx="1181">
                  <c:v>10.487</c:v>
                </c:pt>
                <c:pt idx="1182">
                  <c:v>10.481999999999999</c:v>
                </c:pt>
                <c:pt idx="1183">
                  <c:v>10.47</c:v>
                </c:pt>
                <c:pt idx="1184">
                  <c:v>10.45</c:v>
                </c:pt>
                <c:pt idx="1185">
                  <c:v>10.427</c:v>
                </c:pt>
                <c:pt idx="1186">
                  <c:v>10.406000000000001</c:v>
                </c:pt>
                <c:pt idx="1187">
                  <c:v>10.391999999999999</c:v>
                </c:pt>
                <c:pt idx="1188">
                  <c:v>10.374000000000001</c:v>
                </c:pt>
                <c:pt idx="1189">
                  <c:v>10.34</c:v>
                </c:pt>
                <c:pt idx="1190">
                  <c:v>10.285</c:v>
                </c:pt>
                <c:pt idx="1191">
                  <c:v>10.220000000000001</c:v>
                </c:pt>
                <c:pt idx="1192">
                  <c:v>10.153</c:v>
                </c:pt>
                <c:pt idx="1193">
                  <c:v>10.082000000000001</c:v>
                </c:pt>
                <c:pt idx="1194">
                  <c:v>10.023999999999999</c:v>
                </c:pt>
                <c:pt idx="1195">
                  <c:v>9.9819999999999993</c:v>
                </c:pt>
                <c:pt idx="1196">
                  <c:v>9.9566999999999997</c:v>
                </c:pt>
                <c:pt idx="1197">
                  <c:v>9.9472000000000005</c:v>
                </c:pt>
                <c:pt idx="1198">
                  <c:v>9.9586000000000006</c:v>
                </c:pt>
                <c:pt idx="1199">
                  <c:v>9.9885999999999999</c:v>
                </c:pt>
                <c:pt idx="1200">
                  <c:v>10.028</c:v>
                </c:pt>
                <c:pt idx="1201">
                  <c:v>10.058999999999999</c:v>
                </c:pt>
                <c:pt idx="1202">
                  <c:v>10.065</c:v>
                </c:pt>
                <c:pt idx="1203">
                  <c:v>10.048999999999999</c:v>
                </c:pt>
                <c:pt idx="1204">
                  <c:v>10.022</c:v>
                </c:pt>
                <c:pt idx="1205">
                  <c:v>9.9875000000000007</c:v>
                </c:pt>
                <c:pt idx="1206">
                  <c:v>9.9466000000000001</c:v>
                </c:pt>
                <c:pt idx="1207">
                  <c:v>9.8942999999999994</c:v>
                </c:pt>
                <c:pt idx="1208">
                  <c:v>9.8240999999999996</c:v>
                </c:pt>
                <c:pt idx="1209">
                  <c:v>9.7439999999999998</c:v>
                </c:pt>
                <c:pt idx="1210">
                  <c:v>9.6608000000000001</c:v>
                </c:pt>
                <c:pt idx="1211">
                  <c:v>9.5840999999999994</c:v>
                </c:pt>
                <c:pt idx="1212">
                  <c:v>9.5264000000000006</c:v>
                </c:pt>
                <c:pt idx="1213">
                  <c:v>9.4821000000000009</c:v>
                </c:pt>
                <c:pt idx="1214">
                  <c:v>9.4490999999999996</c:v>
                </c:pt>
                <c:pt idx="1215">
                  <c:v>9.4293999999999993</c:v>
                </c:pt>
                <c:pt idx="1216">
                  <c:v>9.4414999999999996</c:v>
                </c:pt>
                <c:pt idx="1217">
                  <c:v>9.5033999999999992</c:v>
                </c:pt>
                <c:pt idx="1218">
                  <c:v>9.5847999999999995</c:v>
                </c:pt>
                <c:pt idx="1219">
                  <c:v>9.6771999999999991</c:v>
                </c:pt>
                <c:pt idx="1220">
                  <c:v>9.7659000000000002</c:v>
                </c:pt>
                <c:pt idx="1221">
                  <c:v>9.8406000000000002</c:v>
                </c:pt>
                <c:pt idx="1222">
                  <c:v>9.8991000000000007</c:v>
                </c:pt>
                <c:pt idx="1223">
                  <c:v>9.9385999999999992</c:v>
                </c:pt>
                <c:pt idx="1224">
                  <c:v>9.9643999999999995</c:v>
                </c:pt>
                <c:pt idx="1225">
                  <c:v>9.9795999999999996</c:v>
                </c:pt>
                <c:pt idx="1226">
                  <c:v>9.9888999999999992</c:v>
                </c:pt>
                <c:pt idx="1227">
                  <c:v>9.9819999999999993</c:v>
                </c:pt>
                <c:pt idx="1228">
                  <c:v>9.9608000000000008</c:v>
                </c:pt>
                <c:pt idx="1229">
                  <c:v>9.9422999999999995</c:v>
                </c:pt>
                <c:pt idx="1230">
                  <c:v>9.9307999999999996</c:v>
                </c:pt>
                <c:pt idx="1231">
                  <c:v>9.9282000000000004</c:v>
                </c:pt>
                <c:pt idx="1232">
                  <c:v>9.9357000000000006</c:v>
                </c:pt>
                <c:pt idx="1233">
                  <c:v>9.9562000000000008</c:v>
                </c:pt>
                <c:pt idx="1234">
                  <c:v>9.9791000000000007</c:v>
                </c:pt>
                <c:pt idx="1235">
                  <c:v>10.010999999999999</c:v>
                </c:pt>
                <c:pt idx="1236">
                  <c:v>10.06</c:v>
                </c:pt>
                <c:pt idx="1237">
                  <c:v>10.122999999999999</c:v>
                </c:pt>
                <c:pt idx="1238">
                  <c:v>10.202999999999999</c:v>
                </c:pt>
                <c:pt idx="1239">
                  <c:v>10.297000000000001</c:v>
                </c:pt>
                <c:pt idx="1240">
                  <c:v>10.407999999999999</c:v>
                </c:pt>
                <c:pt idx="1241">
                  <c:v>10.525</c:v>
                </c:pt>
                <c:pt idx="1242">
                  <c:v>10.638999999999999</c:v>
                </c:pt>
                <c:pt idx="1243">
                  <c:v>10.733000000000001</c:v>
                </c:pt>
                <c:pt idx="1244">
                  <c:v>10.805999999999999</c:v>
                </c:pt>
                <c:pt idx="1245">
                  <c:v>10.862</c:v>
                </c:pt>
                <c:pt idx="1246">
                  <c:v>10.911</c:v>
                </c:pt>
                <c:pt idx="1247">
                  <c:v>10.958</c:v>
                </c:pt>
                <c:pt idx="1248">
                  <c:v>11.007</c:v>
                </c:pt>
                <c:pt idx="1249">
                  <c:v>11.058</c:v>
                </c:pt>
                <c:pt idx="1250">
                  <c:v>11.109</c:v>
                </c:pt>
                <c:pt idx="1251">
                  <c:v>11.15</c:v>
                </c:pt>
                <c:pt idx="1252">
                  <c:v>11.177</c:v>
                </c:pt>
                <c:pt idx="1253">
                  <c:v>11.19</c:v>
                </c:pt>
                <c:pt idx="1254">
                  <c:v>11.195</c:v>
                </c:pt>
                <c:pt idx="1255">
                  <c:v>11.191000000000001</c:v>
                </c:pt>
                <c:pt idx="1256">
                  <c:v>11.172000000000001</c:v>
                </c:pt>
                <c:pt idx="1257">
                  <c:v>11.147</c:v>
                </c:pt>
                <c:pt idx="1258">
                  <c:v>11.122999999999999</c:v>
                </c:pt>
                <c:pt idx="1259">
                  <c:v>11.109</c:v>
                </c:pt>
                <c:pt idx="1260">
                  <c:v>11.112</c:v>
                </c:pt>
                <c:pt idx="1261">
                  <c:v>11.131</c:v>
                </c:pt>
                <c:pt idx="1262">
                  <c:v>11.163</c:v>
                </c:pt>
                <c:pt idx="1263">
                  <c:v>11.211</c:v>
                </c:pt>
                <c:pt idx="1264">
                  <c:v>11.265000000000001</c:v>
                </c:pt>
                <c:pt idx="1265">
                  <c:v>11.311999999999999</c:v>
                </c:pt>
                <c:pt idx="1266">
                  <c:v>11.353</c:v>
                </c:pt>
                <c:pt idx="1267">
                  <c:v>11.385999999999999</c:v>
                </c:pt>
                <c:pt idx="1268">
                  <c:v>11.416</c:v>
                </c:pt>
                <c:pt idx="1269">
                  <c:v>11.45</c:v>
                </c:pt>
                <c:pt idx="1270">
                  <c:v>11.506</c:v>
                </c:pt>
                <c:pt idx="1271">
                  <c:v>11.523999999999999</c:v>
                </c:pt>
                <c:pt idx="1272">
                  <c:v>11.557</c:v>
                </c:pt>
                <c:pt idx="1273">
                  <c:v>11.582000000000001</c:v>
                </c:pt>
                <c:pt idx="1274">
                  <c:v>11.608000000000001</c:v>
                </c:pt>
                <c:pt idx="1275">
                  <c:v>11.629</c:v>
                </c:pt>
                <c:pt idx="1276">
                  <c:v>11.645</c:v>
                </c:pt>
                <c:pt idx="1277">
                  <c:v>11.663</c:v>
                </c:pt>
                <c:pt idx="1278">
                  <c:v>11.682</c:v>
                </c:pt>
                <c:pt idx="1279">
                  <c:v>11.696999999999999</c:v>
                </c:pt>
                <c:pt idx="1280">
                  <c:v>11.714</c:v>
                </c:pt>
                <c:pt idx="1281">
                  <c:v>11.726000000000001</c:v>
                </c:pt>
                <c:pt idx="1282">
                  <c:v>11.728999999999999</c:v>
                </c:pt>
                <c:pt idx="1283">
                  <c:v>11.728999999999999</c:v>
                </c:pt>
                <c:pt idx="1284">
                  <c:v>11.733000000000001</c:v>
                </c:pt>
                <c:pt idx="1285">
                  <c:v>11.739000000000001</c:v>
                </c:pt>
                <c:pt idx="1286">
                  <c:v>11.746</c:v>
                </c:pt>
                <c:pt idx="1287">
                  <c:v>11.760999999999999</c:v>
                </c:pt>
                <c:pt idx="1288">
                  <c:v>11.786</c:v>
                </c:pt>
                <c:pt idx="1289">
                  <c:v>11.82</c:v>
                </c:pt>
                <c:pt idx="1290">
                  <c:v>11.871</c:v>
                </c:pt>
                <c:pt idx="1291">
                  <c:v>11.936</c:v>
                </c:pt>
                <c:pt idx="1292">
                  <c:v>12.005000000000001</c:v>
                </c:pt>
                <c:pt idx="1293">
                  <c:v>12.08</c:v>
                </c:pt>
                <c:pt idx="1294">
                  <c:v>12.170999999999999</c:v>
                </c:pt>
                <c:pt idx="1295">
                  <c:v>12.272</c:v>
                </c:pt>
                <c:pt idx="1296">
                  <c:v>12.377000000000001</c:v>
                </c:pt>
                <c:pt idx="1297">
                  <c:v>12.476000000000001</c:v>
                </c:pt>
                <c:pt idx="1298">
                  <c:v>12.568</c:v>
                </c:pt>
                <c:pt idx="1299">
                  <c:v>12.66</c:v>
                </c:pt>
                <c:pt idx="1300">
                  <c:v>12.757999999999999</c:v>
                </c:pt>
                <c:pt idx="1301">
                  <c:v>12.865</c:v>
                </c:pt>
                <c:pt idx="1302">
                  <c:v>12.978999999999999</c:v>
                </c:pt>
                <c:pt idx="1303">
                  <c:v>13.1</c:v>
                </c:pt>
                <c:pt idx="1304">
                  <c:v>13.231</c:v>
                </c:pt>
                <c:pt idx="1305">
                  <c:v>13.367000000000001</c:v>
                </c:pt>
                <c:pt idx="1306">
                  <c:v>13.502000000000001</c:v>
                </c:pt>
                <c:pt idx="1307">
                  <c:v>13.627000000000001</c:v>
                </c:pt>
                <c:pt idx="1308">
                  <c:v>13.737</c:v>
                </c:pt>
                <c:pt idx="1309">
                  <c:v>13.84</c:v>
                </c:pt>
                <c:pt idx="1310">
                  <c:v>13.943</c:v>
                </c:pt>
                <c:pt idx="1311">
                  <c:v>14.031000000000001</c:v>
                </c:pt>
                <c:pt idx="1312">
                  <c:v>14.101000000000001</c:v>
                </c:pt>
                <c:pt idx="1313">
                  <c:v>14.156000000000001</c:v>
                </c:pt>
                <c:pt idx="1314">
                  <c:v>14.196999999999999</c:v>
                </c:pt>
                <c:pt idx="1315">
                  <c:v>14.233000000000001</c:v>
                </c:pt>
                <c:pt idx="1316">
                  <c:v>14.266</c:v>
                </c:pt>
                <c:pt idx="1317">
                  <c:v>14.294</c:v>
                </c:pt>
                <c:pt idx="1318">
                  <c:v>14.304</c:v>
                </c:pt>
                <c:pt idx="1319">
                  <c:v>14.302</c:v>
                </c:pt>
                <c:pt idx="1320">
                  <c:v>14.288</c:v>
                </c:pt>
                <c:pt idx="1321">
                  <c:v>14.265000000000001</c:v>
                </c:pt>
                <c:pt idx="1322">
                  <c:v>14.25</c:v>
                </c:pt>
                <c:pt idx="1323">
                  <c:v>14.242000000000001</c:v>
                </c:pt>
                <c:pt idx="1324">
                  <c:v>14.24</c:v>
                </c:pt>
                <c:pt idx="1325">
                  <c:v>14.25</c:v>
                </c:pt>
                <c:pt idx="1326">
                  <c:v>14.265000000000001</c:v>
                </c:pt>
                <c:pt idx="1327">
                  <c:v>14.292</c:v>
                </c:pt>
                <c:pt idx="1328">
                  <c:v>14.311</c:v>
                </c:pt>
                <c:pt idx="1329">
                  <c:v>14.307</c:v>
                </c:pt>
                <c:pt idx="1330">
                  <c:v>14.286</c:v>
                </c:pt>
                <c:pt idx="1331">
                  <c:v>14.247999999999999</c:v>
                </c:pt>
                <c:pt idx="1332">
                  <c:v>14.2</c:v>
                </c:pt>
                <c:pt idx="1333">
                  <c:v>14.138999999999999</c:v>
                </c:pt>
                <c:pt idx="1334">
                  <c:v>14.064</c:v>
                </c:pt>
                <c:pt idx="1335">
                  <c:v>13.98</c:v>
                </c:pt>
                <c:pt idx="1336">
                  <c:v>13.888999999999999</c:v>
                </c:pt>
                <c:pt idx="1337">
                  <c:v>13.785</c:v>
                </c:pt>
                <c:pt idx="1338">
                  <c:v>13.677</c:v>
                </c:pt>
                <c:pt idx="1339">
                  <c:v>13.571</c:v>
                </c:pt>
                <c:pt idx="1340">
                  <c:v>13.47</c:v>
                </c:pt>
                <c:pt idx="1341">
                  <c:v>13.374000000000001</c:v>
                </c:pt>
                <c:pt idx="1342">
                  <c:v>13.292</c:v>
                </c:pt>
                <c:pt idx="1343">
                  <c:v>13.217000000000001</c:v>
                </c:pt>
                <c:pt idx="1344">
                  <c:v>13.138</c:v>
                </c:pt>
                <c:pt idx="1345">
                  <c:v>13.058</c:v>
                </c:pt>
                <c:pt idx="1346">
                  <c:v>12.97</c:v>
                </c:pt>
                <c:pt idx="1347">
                  <c:v>12.888999999999999</c:v>
                </c:pt>
                <c:pt idx="1348">
                  <c:v>12.811999999999999</c:v>
                </c:pt>
                <c:pt idx="1349">
                  <c:v>12.741</c:v>
                </c:pt>
                <c:pt idx="1350">
                  <c:v>12.67</c:v>
                </c:pt>
                <c:pt idx="1351">
                  <c:v>12.605</c:v>
                </c:pt>
                <c:pt idx="1352">
                  <c:v>12.542</c:v>
                </c:pt>
                <c:pt idx="1353">
                  <c:v>12.473000000000001</c:v>
                </c:pt>
                <c:pt idx="1354">
                  <c:v>12.420999999999999</c:v>
                </c:pt>
                <c:pt idx="1355">
                  <c:v>12.385999999999999</c:v>
                </c:pt>
                <c:pt idx="1356">
                  <c:v>12.352</c:v>
                </c:pt>
                <c:pt idx="1357">
                  <c:v>12.307</c:v>
                </c:pt>
                <c:pt idx="1358">
                  <c:v>12.256</c:v>
                </c:pt>
                <c:pt idx="1359">
                  <c:v>12.196999999999999</c:v>
                </c:pt>
                <c:pt idx="1360">
                  <c:v>12.12</c:v>
                </c:pt>
                <c:pt idx="1361">
                  <c:v>12.05</c:v>
                </c:pt>
                <c:pt idx="1362">
                  <c:v>11.986000000000001</c:v>
                </c:pt>
                <c:pt idx="1363">
                  <c:v>11.922000000000001</c:v>
                </c:pt>
                <c:pt idx="1364">
                  <c:v>11.881</c:v>
                </c:pt>
                <c:pt idx="1365">
                  <c:v>11.867000000000001</c:v>
                </c:pt>
                <c:pt idx="1366">
                  <c:v>11.866</c:v>
                </c:pt>
                <c:pt idx="1367">
                  <c:v>11.866</c:v>
                </c:pt>
                <c:pt idx="1368">
                  <c:v>11.86</c:v>
                </c:pt>
                <c:pt idx="1369">
                  <c:v>11.843999999999999</c:v>
                </c:pt>
                <c:pt idx="1370">
                  <c:v>11.818</c:v>
                </c:pt>
                <c:pt idx="1371">
                  <c:v>11.785</c:v>
                </c:pt>
                <c:pt idx="1372">
                  <c:v>11.752000000000001</c:v>
                </c:pt>
                <c:pt idx="1373">
                  <c:v>11.726000000000001</c:v>
                </c:pt>
                <c:pt idx="1374">
                  <c:v>11.71</c:v>
                </c:pt>
                <c:pt idx="1375">
                  <c:v>11.702999999999999</c:v>
                </c:pt>
                <c:pt idx="1376">
                  <c:v>11.701000000000001</c:v>
                </c:pt>
                <c:pt idx="1377">
                  <c:v>11.696999999999999</c:v>
                </c:pt>
                <c:pt idx="1378">
                  <c:v>11.688000000000001</c:v>
                </c:pt>
                <c:pt idx="1379">
                  <c:v>11.675000000000001</c:v>
                </c:pt>
                <c:pt idx="1380">
                  <c:v>11.669</c:v>
                </c:pt>
                <c:pt idx="1381">
                  <c:v>11.667999999999999</c:v>
                </c:pt>
                <c:pt idx="1382">
                  <c:v>11.657999999999999</c:v>
                </c:pt>
                <c:pt idx="1383">
                  <c:v>11.657</c:v>
                </c:pt>
                <c:pt idx="1384">
                  <c:v>11.666</c:v>
                </c:pt>
                <c:pt idx="1385">
                  <c:v>11.678000000000001</c:v>
                </c:pt>
                <c:pt idx="1386">
                  <c:v>11.696999999999999</c:v>
                </c:pt>
                <c:pt idx="1387">
                  <c:v>11.724</c:v>
                </c:pt>
                <c:pt idx="1388">
                  <c:v>11.752000000000001</c:v>
                </c:pt>
                <c:pt idx="1389">
                  <c:v>11.79</c:v>
                </c:pt>
                <c:pt idx="1390">
                  <c:v>11.840999999999999</c:v>
                </c:pt>
                <c:pt idx="1391">
                  <c:v>11.9</c:v>
                </c:pt>
                <c:pt idx="1392">
                  <c:v>11.965999999999999</c:v>
                </c:pt>
                <c:pt idx="1393">
                  <c:v>12.034000000000001</c:v>
                </c:pt>
                <c:pt idx="1394">
                  <c:v>12.101000000000001</c:v>
                </c:pt>
                <c:pt idx="1395">
                  <c:v>12.166</c:v>
                </c:pt>
                <c:pt idx="1396">
                  <c:v>12.234999999999999</c:v>
                </c:pt>
                <c:pt idx="1397">
                  <c:v>12.29</c:v>
                </c:pt>
                <c:pt idx="1398">
                  <c:v>12.327</c:v>
                </c:pt>
                <c:pt idx="1399">
                  <c:v>12.359</c:v>
                </c:pt>
                <c:pt idx="1400">
                  <c:v>12.391999999999999</c:v>
                </c:pt>
                <c:pt idx="1401">
                  <c:v>12.429</c:v>
                </c:pt>
                <c:pt idx="1402">
                  <c:v>12.481999999999999</c:v>
                </c:pt>
                <c:pt idx="1403">
                  <c:v>12.552</c:v>
                </c:pt>
                <c:pt idx="1404">
                  <c:v>12.632999999999999</c:v>
                </c:pt>
                <c:pt idx="1405">
                  <c:v>12.73</c:v>
                </c:pt>
                <c:pt idx="1406">
                  <c:v>12.840999999999999</c:v>
                </c:pt>
                <c:pt idx="1407">
                  <c:v>12.965</c:v>
                </c:pt>
                <c:pt idx="1408">
                  <c:v>13.095000000000001</c:v>
                </c:pt>
                <c:pt idx="1409">
                  <c:v>13.223000000000001</c:v>
                </c:pt>
                <c:pt idx="1410">
                  <c:v>13.340999999999999</c:v>
                </c:pt>
                <c:pt idx="1411">
                  <c:v>13.457000000000001</c:v>
                </c:pt>
                <c:pt idx="1412">
                  <c:v>13.574999999999999</c:v>
                </c:pt>
                <c:pt idx="1413">
                  <c:v>13.683999999999999</c:v>
                </c:pt>
                <c:pt idx="1414">
                  <c:v>13.791</c:v>
                </c:pt>
                <c:pt idx="1415">
                  <c:v>13.898999999999999</c:v>
                </c:pt>
                <c:pt idx="1416">
                  <c:v>14.009</c:v>
                </c:pt>
                <c:pt idx="1417">
                  <c:v>14.122999999999999</c:v>
                </c:pt>
                <c:pt idx="1418">
                  <c:v>14.242000000000001</c:v>
                </c:pt>
                <c:pt idx="1419">
                  <c:v>14.366</c:v>
                </c:pt>
                <c:pt idx="1420">
                  <c:v>14.499000000000001</c:v>
                </c:pt>
                <c:pt idx="1421">
                  <c:v>14.64</c:v>
                </c:pt>
                <c:pt idx="1422">
                  <c:v>14.791</c:v>
                </c:pt>
                <c:pt idx="1423">
                  <c:v>14.952999999999999</c:v>
                </c:pt>
                <c:pt idx="1424">
                  <c:v>15.12</c:v>
                </c:pt>
                <c:pt idx="1425">
                  <c:v>15.295</c:v>
                </c:pt>
                <c:pt idx="1426">
                  <c:v>15.483000000000001</c:v>
                </c:pt>
                <c:pt idx="1427">
                  <c:v>15.680999999999999</c:v>
                </c:pt>
                <c:pt idx="1428">
                  <c:v>15.89</c:v>
                </c:pt>
                <c:pt idx="1429">
                  <c:v>16.100000000000001</c:v>
                </c:pt>
                <c:pt idx="1430">
                  <c:v>16.318999999999999</c:v>
                </c:pt>
                <c:pt idx="1431">
                  <c:v>16.541</c:v>
                </c:pt>
                <c:pt idx="1432">
                  <c:v>16.763999999999999</c:v>
                </c:pt>
                <c:pt idx="1433">
                  <c:v>16.986999999999998</c:v>
                </c:pt>
                <c:pt idx="1434">
                  <c:v>17.212</c:v>
                </c:pt>
                <c:pt idx="1435">
                  <c:v>17.434999999999999</c:v>
                </c:pt>
                <c:pt idx="1436">
                  <c:v>17.655000000000001</c:v>
                </c:pt>
                <c:pt idx="1437">
                  <c:v>17.881</c:v>
                </c:pt>
                <c:pt idx="1438">
                  <c:v>18.099</c:v>
                </c:pt>
                <c:pt idx="1439">
                  <c:v>18.309999999999999</c:v>
                </c:pt>
                <c:pt idx="1440">
                  <c:v>18.527999999999999</c:v>
                </c:pt>
                <c:pt idx="1441">
                  <c:v>18.748999999999999</c:v>
                </c:pt>
                <c:pt idx="1442">
                  <c:v>18.965</c:v>
                </c:pt>
                <c:pt idx="1443">
                  <c:v>19.183</c:v>
                </c:pt>
                <c:pt idx="1444">
                  <c:v>19.402000000000001</c:v>
                </c:pt>
                <c:pt idx="1445">
                  <c:v>19.623000000000001</c:v>
                </c:pt>
                <c:pt idx="1446">
                  <c:v>19.847000000000001</c:v>
                </c:pt>
                <c:pt idx="1447">
                  <c:v>20.067</c:v>
                </c:pt>
                <c:pt idx="1448">
                  <c:v>20.280999999999999</c:v>
                </c:pt>
                <c:pt idx="1449">
                  <c:v>20.501999999999999</c:v>
                </c:pt>
                <c:pt idx="1450">
                  <c:v>20.72</c:v>
                </c:pt>
                <c:pt idx="1451">
                  <c:v>20.927</c:v>
                </c:pt>
                <c:pt idx="1452">
                  <c:v>21.117999999999999</c:v>
                </c:pt>
                <c:pt idx="1453">
                  <c:v>21.298999999999999</c:v>
                </c:pt>
                <c:pt idx="1454">
                  <c:v>21.478999999999999</c:v>
                </c:pt>
                <c:pt idx="1455">
                  <c:v>21.646000000000001</c:v>
                </c:pt>
                <c:pt idx="1456">
                  <c:v>21.815000000000001</c:v>
                </c:pt>
                <c:pt idx="1457">
                  <c:v>21.986000000000001</c:v>
                </c:pt>
                <c:pt idx="1458">
                  <c:v>22.145</c:v>
                </c:pt>
                <c:pt idx="1459">
                  <c:v>22.295000000000002</c:v>
                </c:pt>
                <c:pt idx="1460">
                  <c:v>22.454999999999998</c:v>
                </c:pt>
                <c:pt idx="1461">
                  <c:v>22.611999999999998</c:v>
                </c:pt>
                <c:pt idx="1462">
                  <c:v>22.745999999999999</c:v>
                </c:pt>
                <c:pt idx="1463">
                  <c:v>22.872</c:v>
                </c:pt>
                <c:pt idx="1464">
                  <c:v>22.99</c:v>
                </c:pt>
                <c:pt idx="1465">
                  <c:v>23.091000000000001</c:v>
                </c:pt>
                <c:pt idx="1466">
                  <c:v>23.189</c:v>
                </c:pt>
                <c:pt idx="1467">
                  <c:v>23.282</c:v>
                </c:pt>
                <c:pt idx="1468">
                  <c:v>23.364999999999998</c:v>
                </c:pt>
                <c:pt idx="1469">
                  <c:v>23.446000000000002</c:v>
                </c:pt>
                <c:pt idx="1470">
                  <c:v>23.513000000000002</c:v>
                </c:pt>
                <c:pt idx="1471">
                  <c:v>23.577000000000002</c:v>
                </c:pt>
                <c:pt idx="1472">
                  <c:v>23.626999999999999</c:v>
                </c:pt>
                <c:pt idx="1473">
                  <c:v>23.664000000000001</c:v>
                </c:pt>
                <c:pt idx="1474">
                  <c:v>23.693000000000001</c:v>
                </c:pt>
                <c:pt idx="1475">
                  <c:v>23.7</c:v>
                </c:pt>
                <c:pt idx="1476">
                  <c:v>23.683</c:v>
                </c:pt>
                <c:pt idx="1477">
                  <c:v>23.649000000000001</c:v>
                </c:pt>
                <c:pt idx="1478">
                  <c:v>23.600999999999999</c:v>
                </c:pt>
                <c:pt idx="1479">
                  <c:v>23.538</c:v>
                </c:pt>
                <c:pt idx="1480">
                  <c:v>23.463000000000001</c:v>
                </c:pt>
                <c:pt idx="1481">
                  <c:v>23.39</c:v>
                </c:pt>
                <c:pt idx="1482">
                  <c:v>23.329000000000001</c:v>
                </c:pt>
                <c:pt idx="1483">
                  <c:v>23.288</c:v>
                </c:pt>
                <c:pt idx="1484">
                  <c:v>23.268000000000001</c:v>
                </c:pt>
                <c:pt idx="1485">
                  <c:v>23.274999999999999</c:v>
                </c:pt>
                <c:pt idx="1486">
                  <c:v>23.311</c:v>
                </c:pt>
                <c:pt idx="1487">
                  <c:v>23.373000000000001</c:v>
                </c:pt>
                <c:pt idx="1488">
                  <c:v>23.446000000000002</c:v>
                </c:pt>
                <c:pt idx="1489">
                  <c:v>23.53</c:v>
                </c:pt>
                <c:pt idx="1490">
                  <c:v>23.626000000000001</c:v>
                </c:pt>
                <c:pt idx="1491">
                  <c:v>23.728999999999999</c:v>
                </c:pt>
                <c:pt idx="1492">
                  <c:v>23.855</c:v>
                </c:pt>
                <c:pt idx="1493">
                  <c:v>23.998000000000001</c:v>
                </c:pt>
                <c:pt idx="1494">
                  <c:v>24.158999999999999</c:v>
                </c:pt>
                <c:pt idx="1495">
                  <c:v>24.327000000000002</c:v>
                </c:pt>
                <c:pt idx="1496">
                  <c:v>24.5</c:v>
                </c:pt>
                <c:pt idx="1497">
                  <c:v>24.672000000000001</c:v>
                </c:pt>
                <c:pt idx="1498">
                  <c:v>24.843</c:v>
                </c:pt>
                <c:pt idx="1499">
                  <c:v>25.007999999999999</c:v>
                </c:pt>
                <c:pt idx="1500">
                  <c:v>25.146000000000001</c:v>
                </c:pt>
                <c:pt idx="1501">
                  <c:v>25.251000000000001</c:v>
                </c:pt>
                <c:pt idx="1502">
                  <c:v>25.334</c:v>
                </c:pt>
                <c:pt idx="1503">
                  <c:v>25.393999999999998</c:v>
                </c:pt>
                <c:pt idx="1504">
                  <c:v>25.433</c:v>
                </c:pt>
                <c:pt idx="1505">
                  <c:v>25.463999999999999</c:v>
                </c:pt>
                <c:pt idx="1506">
                  <c:v>25.475000000000001</c:v>
                </c:pt>
                <c:pt idx="1507">
                  <c:v>25.48</c:v>
                </c:pt>
                <c:pt idx="1508">
                  <c:v>25.481999999999999</c:v>
                </c:pt>
                <c:pt idx="1509">
                  <c:v>25.48</c:v>
                </c:pt>
                <c:pt idx="1510">
                  <c:v>25.483000000000001</c:v>
                </c:pt>
                <c:pt idx="1511">
                  <c:v>25.498000000000001</c:v>
                </c:pt>
                <c:pt idx="1512">
                  <c:v>25.536000000000001</c:v>
                </c:pt>
                <c:pt idx="1513">
                  <c:v>25.588000000000001</c:v>
                </c:pt>
                <c:pt idx="1514">
                  <c:v>25.651</c:v>
                </c:pt>
                <c:pt idx="1515">
                  <c:v>25.73</c:v>
                </c:pt>
                <c:pt idx="1516">
                  <c:v>25.803999999999998</c:v>
                </c:pt>
                <c:pt idx="1517">
                  <c:v>25.863</c:v>
                </c:pt>
                <c:pt idx="1518">
                  <c:v>25.899000000000001</c:v>
                </c:pt>
                <c:pt idx="1519">
                  <c:v>25.914999999999999</c:v>
                </c:pt>
                <c:pt idx="1520">
                  <c:v>25.905000000000001</c:v>
                </c:pt>
                <c:pt idx="1521">
                  <c:v>25.867000000000001</c:v>
                </c:pt>
                <c:pt idx="1522">
                  <c:v>25.803999999999998</c:v>
                </c:pt>
                <c:pt idx="1523">
                  <c:v>25.727</c:v>
                </c:pt>
                <c:pt idx="1524">
                  <c:v>25.654</c:v>
                </c:pt>
                <c:pt idx="1525">
                  <c:v>25.591999999999999</c:v>
                </c:pt>
                <c:pt idx="1526">
                  <c:v>25.544</c:v>
                </c:pt>
                <c:pt idx="1527">
                  <c:v>25.516999999999999</c:v>
                </c:pt>
                <c:pt idx="1528">
                  <c:v>25.495999999999999</c:v>
                </c:pt>
                <c:pt idx="1529">
                  <c:v>25.457000000000001</c:v>
                </c:pt>
                <c:pt idx="1530">
                  <c:v>25.395</c:v>
                </c:pt>
                <c:pt idx="1531">
                  <c:v>25.33</c:v>
                </c:pt>
                <c:pt idx="1532">
                  <c:v>25.271999999999998</c:v>
                </c:pt>
                <c:pt idx="1533">
                  <c:v>25.241</c:v>
                </c:pt>
                <c:pt idx="1534">
                  <c:v>25.241</c:v>
                </c:pt>
                <c:pt idx="1535">
                  <c:v>25.27</c:v>
                </c:pt>
                <c:pt idx="1536">
                  <c:v>25.324000000000002</c:v>
                </c:pt>
                <c:pt idx="1537">
                  <c:v>25.388000000000002</c:v>
                </c:pt>
                <c:pt idx="1538">
                  <c:v>25.456</c:v>
                </c:pt>
                <c:pt idx="1539">
                  <c:v>25.53</c:v>
                </c:pt>
                <c:pt idx="1540">
                  <c:v>25.588999999999999</c:v>
                </c:pt>
                <c:pt idx="1541">
                  <c:v>25.619</c:v>
                </c:pt>
                <c:pt idx="1542">
                  <c:v>25.634</c:v>
                </c:pt>
                <c:pt idx="1543">
                  <c:v>25.634</c:v>
                </c:pt>
                <c:pt idx="1544">
                  <c:v>25.622</c:v>
                </c:pt>
                <c:pt idx="1545">
                  <c:v>25.594000000000001</c:v>
                </c:pt>
                <c:pt idx="1546">
                  <c:v>25.555</c:v>
                </c:pt>
                <c:pt idx="1547">
                  <c:v>25.518999999999998</c:v>
                </c:pt>
                <c:pt idx="1548">
                  <c:v>25.49</c:v>
                </c:pt>
                <c:pt idx="1549">
                  <c:v>25.466000000000001</c:v>
                </c:pt>
                <c:pt idx="1550">
                  <c:v>25.446000000000002</c:v>
                </c:pt>
                <c:pt idx="1551">
                  <c:v>25.422999999999998</c:v>
                </c:pt>
                <c:pt idx="1552">
                  <c:v>25.401</c:v>
                </c:pt>
                <c:pt idx="1553">
                  <c:v>25.378</c:v>
                </c:pt>
                <c:pt idx="1554">
                  <c:v>25.358000000000001</c:v>
                </c:pt>
                <c:pt idx="1555">
                  <c:v>25.358000000000001</c:v>
                </c:pt>
                <c:pt idx="1556">
                  <c:v>25.379000000000001</c:v>
                </c:pt>
                <c:pt idx="1557">
                  <c:v>25.411000000000001</c:v>
                </c:pt>
                <c:pt idx="1558">
                  <c:v>25.452999999999999</c:v>
                </c:pt>
                <c:pt idx="1559">
                  <c:v>25.501000000000001</c:v>
                </c:pt>
                <c:pt idx="1560">
                  <c:v>25.550999999999998</c:v>
                </c:pt>
                <c:pt idx="1561">
                  <c:v>25.594000000000001</c:v>
                </c:pt>
                <c:pt idx="1562">
                  <c:v>25.625</c:v>
                </c:pt>
                <c:pt idx="1563">
                  <c:v>25.646999999999998</c:v>
                </c:pt>
                <c:pt idx="1564">
                  <c:v>25.657</c:v>
                </c:pt>
                <c:pt idx="1565">
                  <c:v>25.652999999999999</c:v>
                </c:pt>
                <c:pt idx="1566">
                  <c:v>25.634</c:v>
                </c:pt>
                <c:pt idx="1567">
                  <c:v>25.613</c:v>
                </c:pt>
                <c:pt idx="1568">
                  <c:v>25.594999999999999</c:v>
                </c:pt>
                <c:pt idx="1569">
                  <c:v>25.587</c:v>
                </c:pt>
                <c:pt idx="1570">
                  <c:v>25.587</c:v>
                </c:pt>
                <c:pt idx="1571">
                  <c:v>25.600999999999999</c:v>
                </c:pt>
                <c:pt idx="1572">
                  <c:v>25.64</c:v>
                </c:pt>
                <c:pt idx="1573">
                  <c:v>25.690999999999999</c:v>
                </c:pt>
                <c:pt idx="1574">
                  <c:v>25.747</c:v>
                </c:pt>
                <c:pt idx="1575">
                  <c:v>25.814</c:v>
                </c:pt>
                <c:pt idx="1576">
                  <c:v>25.896999999999998</c:v>
                </c:pt>
                <c:pt idx="1577">
                  <c:v>25.995000000000001</c:v>
                </c:pt>
                <c:pt idx="1578">
                  <c:v>26.111000000000001</c:v>
                </c:pt>
                <c:pt idx="1579">
                  <c:v>26.234999999999999</c:v>
                </c:pt>
                <c:pt idx="1580">
                  <c:v>26.341999999999999</c:v>
                </c:pt>
                <c:pt idx="1581">
                  <c:v>26.416</c:v>
                </c:pt>
                <c:pt idx="1582">
                  <c:v>26.45</c:v>
                </c:pt>
                <c:pt idx="1583">
                  <c:v>26.434999999999999</c:v>
                </c:pt>
                <c:pt idx="1584">
                  <c:v>26.37</c:v>
                </c:pt>
                <c:pt idx="1585">
                  <c:v>26.26</c:v>
                </c:pt>
                <c:pt idx="1586">
                  <c:v>26.117999999999999</c:v>
                </c:pt>
                <c:pt idx="1587">
                  <c:v>25.960999999999999</c:v>
                </c:pt>
                <c:pt idx="1588">
                  <c:v>25.798999999999999</c:v>
                </c:pt>
                <c:pt idx="1589">
                  <c:v>25.638999999999999</c:v>
                </c:pt>
                <c:pt idx="1590">
                  <c:v>25.492000000000001</c:v>
                </c:pt>
                <c:pt idx="1591">
                  <c:v>25.369</c:v>
                </c:pt>
                <c:pt idx="1592">
                  <c:v>25.277000000000001</c:v>
                </c:pt>
                <c:pt idx="1593">
                  <c:v>25.204000000000001</c:v>
                </c:pt>
                <c:pt idx="1594">
                  <c:v>25.148</c:v>
                </c:pt>
                <c:pt idx="1595">
                  <c:v>25.114000000000001</c:v>
                </c:pt>
                <c:pt idx="1596">
                  <c:v>25.106999999999999</c:v>
                </c:pt>
                <c:pt idx="1597">
                  <c:v>25.122</c:v>
                </c:pt>
                <c:pt idx="1598">
                  <c:v>25.152999999999999</c:v>
                </c:pt>
                <c:pt idx="1599">
                  <c:v>25.199000000000002</c:v>
                </c:pt>
                <c:pt idx="1600">
                  <c:v>25.263999999999999</c:v>
                </c:pt>
                <c:pt idx="1601">
                  <c:v>25.344000000000001</c:v>
                </c:pt>
                <c:pt idx="1602">
                  <c:v>25.434000000000001</c:v>
                </c:pt>
                <c:pt idx="1603">
                  <c:v>25.535</c:v>
                </c:pt>
                <c:pt idx="1604">
                  <c:v>25.628</c:v>
                </c:pt>
                <c:pt idx="1605">
                  <c:v>25.725999999999999</c:v>
                </c:pt>
                <c:pt idx="1606">
                  <c:v>25.82</c:v>
                </c:pt>
                <c:pt idx="1607">
                  <c:v>25.91</c:v>
                </c:pt>
                <c:pt idx="1608">
                  <c:v>26</c:v>
                </c:pt>
                <c:pt idx="1609">
                  <c:v>26.084</c:v>
                </c:pt>
                <c:pt idx="1610">
                  <c:v>26.158000000000001</c:v>
                </c:pt>
                <c:pt idx="1611">
                  <c:v>26.213999999999999</c:v>
                </c:pt>
                <c:pt idx="1612">
                  <c:v>26.260999999999999</c:v>
                </c:pt>
                <c:pt idx="1613">
                  <c:v>26.291</c:v>
                </c:pt>
                <c:pt idx="1614">
                  <c:v>26.308</c:v>
                </c:pt>
                <c:pt idx="1615">
                  <c:v>26.311</c:v>
                </c:pt>
                <c:pt idx="1616">
                  <c:v>26.3</c:v>
                </c:pt>
                <c:pt idx="1617">
                  <c:v>26.279</c:v>
                </c:pt>
                <c:pt idx="1618">
                  <c:v>26.245999999999999</c:v>
                </c:pt>
                <c:pt idx="1619">
                  <c:v>26.207000000000001</c:v>
                </c:pt>
                <c:pt idx="1620">
                  <c:v>26.166</c:v>
                </c:pt>
                <c:pt idx="1621">
                  <c:v>26.13</c:v>
                </c:pt>
                <c:pt idx="1622">
                  <c:v>26.1</c:v>
                </c:pt>
                <c:pt idx="1623">
                  <c:v>26.082999999999998</c:v>
                </c:pt>
                <c:pt idx="1624">
                  <c:v>26.08</c:v>
                </c:pt>
                <c:pt idx="1625">
                  <c:v>26.08</c:v>
                </c:pt>
                <c:pt idx="1626">
                  <c:v>26.091000000000001</c:v>
                </c:pt>
                <c:pt idx="1627">
                  <c:v>26.114000000000001</c:v>
                </c:pt>
                <c:pt idx="1628">
                  <c:v>26.141999999999999</c:v>
                </c:pt>
                <c:pt idx="1629">
                  <c:v>26.173999999999999</c:v>
                </c:pt>
                <c:pt idx="1630">
                  <c:v>26.202999999999999</c:v>
                </c:pt>
                <c:pt idx="1631">
                  <c:v>26.225000000000001</c:v>
                </c:pt>
                <c:pt idx="1632">
                  <c:v>26.248999999999999</c:v>
                </c:pt>
                <c:pt idx="1633">
                  <c:v>26.273</c:v>
                </c:pt>
                <c:pt idx="1634">
                  <c:v>26.3</c:v>
                </c:pt>
                <c:pt idx="1635">
                  <c:v>26.334</c:v>
                </c:pt>
                <c:pt idx="1636">
                  <c:v>26.38</c:v>
                </c:pt>
                <c:pt idx="1637">
                  <c:v>26.436</c:v>
                </c:pt>
                <c:pt idx="1638">
                  <c:v>26.495000000000001</c:v>
                </c:pt>
                <c:pt idx="1639">
                  <c:v>26.559000000000001</c:v>
                </c:pt>
                <c:pt idx="1640">
                  <c:v>26.622</c:v>
                </c:pt>
                <c:pt idx="1641">
                  <c:v>26.675000000000001</c:v>
                </c:pt>
                <c:pt idx="1642">
                  <c:v>26.718</c:v>
                </c:pt>
                <c:pt idx="1643">
                  <c:v>26.75</c:v>
                </c:pt>
                <c:pt idx="1644">
                  <c:v>26.779</c:v>
                </c:pt>
                <c:pt idx="1645">
                  <c:v>26.798999999999999</c:v>
                </c:pt>
                <c:pt idx="1646">
                  <c:v>26.812999999999999</c:v>
                </c:pt>
                <c:pt idx="1647">
                  <c:v>26.821999999999999</c:v>
                </c:pt>
                <c:pt idx="1648">
                  <c:v>26.823</c:v>
                </c:pt>
                <c:pt idx="1649">
                  <c:v>26.808</c:v>
                </c:pt>
                <c:pt idx="1650">
                  <c:v>26.783000000000001</c:v>
                </c:pt>
                <c:pt idx="1651">
                  <c:v>26.748000000000001</c:v>
                </c:pt>
                <c:pt idx="1652">
                  <c:v>26.701000000000001</c:v>
                </c:pt>
                <c:pt idx="1653">
                  <c:v>26.643999999999998</c:v>
                </c:pt>
                <c:pt idx="1654">
                  <c:v>26.585999999999999</c:v>
                </c:pt>
                <c:pt idx="1655">
                  <c:v>26.532</c:v>
                </c:pt>
                <c:pt idx="1656">
                  <c:v>26.483000000000001</c:v>
                </c:pt>
                <c:pt idx="1657">
                  <c:v>26.44</c:v>
                </c:pt>
                <c:pt idx="1658">
                  <c:v>26.411999999999999</c:v>
                </c:pt>
                <c:pt idx="1659">
                  <c:v>26.396999999999998</c:v>
                </c:pt>
                <c:pt idx="1660">
                  <c:v>26.390999999999998</c:v>
                </c:pt>
                <c:pt idx="1661">
                  <c:v>26.388999999999999</c:v>
                </c:pt>
                <c:pt idx="1662">
                  <c:v>26.39</c:v>
                </c:pt>
                <c:pt idx="1663">
                  <c:v>26.393000000000001</c:v>
                </c:pt>
                <c:pt idx="1664">
                  <c:v>26.396999999999998</c:v>
                </c:pt>
                <c:pt idx="1665">
                  <c:v>26.39</c:v>
                </c:pt>
                <c:pt idx="1666">
                  <c:v>26.37</c:v>
                </c:pt>
                <c:pt idx="1667">
                  <c:v>26.346</c:v>
                </c:pt>
                <c:pt idx="1668">
                  <c:v>26.308</c:v>
                </c:pt>
                <c:pt idx="1669">
                  <c:v>26.253</c:v>
                </c:pt>
                <c:pt idx="1670">
                  <c:v>26.175999999999998</c:v>
                </c:pt>
                <c:pt idx="1671">
                  <c:v>26.096</c:v>
                </c:pt>
                <c:pt idx="1672">
                  <c:v>26.009</c:v>
                </c:pt>
                <c:pt idx="1673">
                  <c:v>25.913</c:v>
                </c:pt>
                <c:pt idx="1674">
                  <c:v>25.824999999999999</c:v>
                </c:pt>
                <c:pt idx="1675">
                  <c:v>25.748999999999999</c:v>
                </c:pt>
                <c:pt idx="1676">
                  <c:v>25.673999999999999</c:v>
                </c:pt>
                <c:pt idx="1677">
                  <c:v>25.6</c:v>
                </c:pt>
                <c:pt idx="1678">
                  <c:v>25.533999999999999</c:v>
                </c:pt>
                <c:pt idx="1679">
                  <c:v>25.466000000000001</c:v>
                </c:pt>
                <c:pt idx="1680">
                  <c:v>25.395</c:v>
                </c:pt>
                <c:pt idx="1681">
                  <c:v>25.321999999999999</c:v>
                </c:pt>
                <c:pt idx="1682">
                  <c:v>25.24</c:v>
                </c:pt>
                <c:pt idx="1683">
                  <c:v>25.172000000000001</c:v>
                </c:pt>
                <c:pt idx="1684">
                  <c:v>25.114999999999998</c:v>
                </c:pt>
                <c:pt idx="1685">
                  <c:v>25.065000000000001</c:v>
                </c:pt>
                <c:pt idx="1686">
                  <c:v>25.033000000000001</c:v>
                </c:pt>
                <c:pt idx="1687">
                  <c:v>25.007999999999999</c:v>
                </c:pt>
                <c:pt idx="1688">
                  <c:v>24.989000000000001</c:v>
                </c:pt>
                <c:pt idx="1689">
                  <c:v>24.981999999999999</c:v>
                </c:pt>
                <c:pt idx="1690">
                  <c:v>24.974</c:v>
                </c:pt>
                <c:pt idx="1691">
                  <c:v>24.957000000000001</c:v>
                </c:pt>
                <c:pt idx="1692">
                  <c:v>24.934000000000001</c:v>
                </c:pt>
                <c:pt idx="1693">
                  <c:v>24.902000000000001</c:v>
                </c:pt>
                <c:pt idx="1694">
                  <c:v>24.861999999999998</c:v>
                </c:pt>
                <c:pt idx="1695">
                  <c:v>24.817</c:v>
                </c:pt>
                <c:pt idx="1696">
                  <c:v>24.771000000000001</c:v>
                </c:pt>
                <c:pt idx="1697">
                  <c:v>24.722999999999999</c:v>
                </c:pt>
                <c:pt idx="1698">
                  <c:v>24.681000000000001</c:v>
                </c:pt>
                <c:pt idx="1699">
                  <c:v>24.643000000000001</c:v>
                </c:pt>
                <c:pt idx="1700">
                  <c:v>24.619</c:v>
                </c:pt>
                <c:pt idx="1701">
                  <c:v>24.606999999999999</c:v>
                </c:pt>
                <c:pt idx="1702">
                  <c:v>24.597999999999999</c:v>
                </c:pt>
                <c:pt idx="1703">
                  <c:v>24.591999999999999</c:v>
                </c:pt>
                <c:pt idx="1704">
                  <c:v>24.579000000000001</c:v>
                </c:pt>
                <c:pt idx="1705">
                  <c:v>24.559000000000001</c:v>
                </c:pt>
                <c:pt idx="1706">
                  <c:v>24.536000000000001</c:v>
                </c:pt>
                <c:pt idx="1707">
                  <c:v>24.51</c:v>
                </c:pt>
                <c:pt idx="1708">
                  <c:v>24.481000000000002</c:v>
                </c:pt>
                <c:pt idx="1709">
                  <c:v>24.463999999999999</c:v>
                </c:pt>
                <c:pt idx="1710">
                  <c:v>24.457000000000001</c:v>
                </c:pt>
                <c:pt idx="1711">
                  <c:v>24.452000000000002</c:v>
                </c:pt>
                <c:pt idx="1712">
                  <c:v>24.434999999999999</c:v>
                </c:pt>
                <c:pt idx="1713">
                  <c:v>24.408999999999999</c:v>
                </c:pt>
                <c:pt idx="1714">
                  <c:v>24.37</c:v>
                </c:pt>
                <c:pt idx="1715">
                  <c:v>24.306999999999999</c:v>
                </c:pt>
                <c:pt idx="1716">
                  <c:v>24.218</c:v>
                </c:pt>
                <c:pt idx="1717">
                  <c:v>24.111000000000001</c:v>
                </c:pt>
                <c:pt idx="1718">
                  <c:v>24</c:v>
                </c:pt>
                <c:pt idx="1719">
                  <c:v>23.888999999999999</c:v>
                </c:pt>
                <c:pt idx="1720">
                  <c:v>23.792000000000002</c:v>
                </c:pt>
                <c:pt idx="1721">
                  <c:v>23.715</c:v>
                </c:pt>
                <c:pt idx="1722">
                  <c:v>23.655000000000001</c:v>
                </c:pt>
                <c:pt idx="1723">
                  <c:v>23.603000000000002</c:v>
                </c:pt>
                <c:pt idx="1724">
                  <c:v>23.550999999999998</c:v>
                </c:pt>
                <c:pt idx="1725">
                  <c:v>23.489000000000001</c:v>
                </c:pt>
                <c:pt idx="1726">
                  <c:v>23.42</c:v>
                </c:pt>
                <c:pt idx="1727">
                  <c:v>23.346</c:v>
                </c:pt>
                <c:pt idx="1728">
                  <c:v>23.257999999999999</c:v>
                </c:pt>
                <c:pt idx="1729">
                  <c:v>23.149000000000001</c:v>
                </c:pt>
                <c:pt idx="1730">
                  <c:v>23.042999999999999</c:v>
                </c:pt>
                <c:pt idx="1731">
                  <c:v>22.943999999999999</c:v>
                </c:pt>
                <c:pt idx="1732">
                  <c:v>22.86</c:v>
                </c:pt>
                <c:pt idx="1733">
                  <c:v>22.79</c:v>
                </c:pt>
                <c:pt idx="1734">
                  <c:v>22.722000000000001</c:v>
                </c:pt>
                <c:pt idx="1735">
                  <c:v>22.657</c:v>
                </c:pt>
                <c:pt idx="1736">
                  <c:v>22.600999999999999</c:v>
                </c:pt>
                <c:pt idx="1737">
                  <c:v>22.547999999999998</c:v>
                </c:pt>
                <c:pt idx="1738">
                  <c:v>22.488</c:v>
                </c:pt>
                <c:pt idx="1739">
                  <c:v>22.425999999999998</c:v>
                </c:pt>
                <c:pt idx="1740">
                  <c:v>22.352</c:v>
                </c:pt>
                <c:pt idx="1741">
                  <c:v>22.286999999999999</c:v>
                </c:pt>
                <c:pt idx="1742">
                  <c:v>22.23</c:v>
                </c:pt>
                <c:pt idx="1743">
                  <c:v>22.183</c:v>
                </c:pt>
                <c:pt idx="1744">
                  <c:v>22.148</c:v>
                </c:pt>
                <c:pt idx="1745">
                  <c:v>22.12</c:v>
                </c:pt>
                <c:pt idx="1746">
                  <c:v>22.093</c:v>
                </c:pt>
                <c:pt idx="1747">
                  <c:v>22.077999999999999</c:v>
                </c:pt>
                <c:pt idx="1748">
                  <c:v>22.073</c:v>
                </c:pt>
                <c:pt idx="1749">
                  <c:v>22.068000000000001</c:v>
                </c:pt>
                <c:pt idx="1750">
                  <c:v>22.062000000000001</c:v>
                </c:pt>
                <c:pt idx="1751">
                  <c:v>22.064</c:v>
                </c:pt>
                <c:pt idx="1752">
                  <c:v>22.065999999999999</c:v>
                </c:pt>
                <c:pt idx="1753">
                  <c:v>22.08</c:v>
                </c:pt>
                <c:pt idx="1754">
                  <c:v>22.109000000000002</c:v>
                </c:pt>
                <c:pt idx="1755">
                  <c:v>22.148</c:v>
                </c:pt>
                <c:pt idx="1756">
                  <c:v>22.192</c:v>
                </c:pt>
                <c:pt idx="1757">
                  <c:v>22.233000000000001</c:v>
                </c:pt>
                <c:pt idx="1758">
                  <c:v>22.265000000000001</c:v>
                </c:pt>
                <c:pt idx="1759">
                  <c:v>22.286999999999999</c:v>
                </c:pt>
                <c:pt idx="1760">
                  <c:v>22.303000000000001</c:v>
                </c:pt>
                <c:pt idx="1761">
                  <c:v>22.311</c:v>
                </c:pt>
                <c:pt idx="1762">
                  <c:v>22.312999999999999</c:v>
                </c:pt>
                <c:pt idx="1763">
                  <c:v>22.314</c:v>
                </c:pt>
                <c:pt idx="1764">
                  <c:v>22.315999999999999</c:v>
                </c:pt>
                <c:pt idx="1765">
                  <c:v>22.314</c:v>
                </c:pt>
                <c:pt idx="1766">
                  <c:v>22.311</c:v>
                </c:pt>
                <c:pt idx="1767">
                  <c:v>22.308</c:v>
                </c:pt>
                <c:pt idx="1768">
                  <c:v>22.306000000000001</c:v>
                </c:pt>
                <c:pt idx="1769">
                  <c:v>22.298999999999999</c:v>
                </c:pt>
                <c:pt idx="1770">
                  <c:v>22.283999999999999</c:v>
                </c:pt>
                <c:pt idx="1771">
                  <c:v>22.265000000000001</c:v>
                </c:pt>
                <c:pt idx="1772">
                  <c:v>22.248999999999999</c:v>
                </c:pt>
                <c:pt idx="1773">
                  <c:v>22.238</c:v>
                </c:pt>
                <c:pt idx="1774">
                  <c:v>22.233000000000001</c:v>
                </c:pt>
                <c:pt idx="1775">
                  <c:v>22.241</c:v>
                </c:pt>
                <c:pt idx="1776">
                  <c:v>22.265999999999998</c:v>
                </c:pt>
                <c:pt idx="1777">
                  <c:v>22.303000000000001</c:v>
                </c:pt>
                <c:pt idx="1778">
                  <c:v>22.352</c:v>
                </c:pt>
                <c:pt idx="1779">
                  <c:v>22.411000000000001</c:v>
                </c:pt>
                <c:pt idx="1780">
                  <c:v>22.481999999999999</c:v>
                </c:pt>
                <c:pt idx="1781">
                  <c:v>22.547999999999998</c:v>
                </c:pt>
                <c:pt idx="1782">
                  <c:v>22.6</c:v>
                </c:pt>
                <c:pt idx="1783">
                  <c:v>22.646999999999998</c:v>
                </c:pt>
                <c:pt idx="1784">
                  <c:v>22.698</c:v>
                </c:pt>
                <c:pt idx="1785">
                  <c:v>22.754000000000001</c:v>
                </c:pt>
                <c:pt idx="1786">
                  <c:v>22.802</c:v>
                </c:pt>
                <c:pt idx="1787">
                  <c:v>22.847999999999999</c:v>
                </c:pt>
                <c:pt idx="1788">
                  <c:v>22.905999999999999</c:v>
                </c:pt>
                <c:pt idx="1789">
                  <c:v>22.975000000000001</c:v>
                </c:pt>
                <c:pt idx="1790">
                  <c:v>23.050999999999998</c:v>
                </c:pt>
                <c:pt idx="1791">
                  <c:v>23.134</c:v>
                </c:pt>
                <c:pt idx="1792">
                  <c:v>23.225000000000001</c:v>
                </c:pt>
                <c:pt idx="1793">
                  <c:v>23.327000000000002</c:v>
                </c:pt>
                <c:pt idx="1794">
                  <c:v>23.431000000000001</c:v>
                </c:pt>
                <c:pt idx="1795">
                  <c:v>23.54</c:v>
                </c:pt>
                <c:pt idx="1796">
                  <c:v>23.654</c:v>
                </c:pt>
                <c:pt idx="1797">
                  <c:v>23.771999999999998</c:v>
                </c:pt>
                <c:pt idx="1798">
                  <c:v>23.898</c:v>
                </c:pt>
                <c:pt idx="1799">
                  <c:v>24.03</c:v>
                </c:pt>
                <c:pt idx="1800">
                  <c:v>24.163</c:v>
                </c:pt>
                <c:pt idx="1801">
                  <c:v>24.295999999999999</c:v>
                </c:pt>
                <c:pt idx="1802">
                  <c:v>24.443000000000001</c:v>
                </c:pt>
                <c:pt idx="1803">
                  <c:v>24.591999999999999</c:v>
                </c:pt>
                <c:pt idx="1804">
                  <c:v>24.744</c:v>
                </c:pt>
                <c:pt idx="1805">
                  <c:v>24.901</c:v>
                </c:pt>
                <c:pt idx="1806">
                  <c:v>25.04</c:v>
                </c:pt>
                <c:pt idx="1807">
                  <c:v>25.167000000000002</c:v>
                </c:pt>
                <c:pt idx="1808">
                  <c:v>25.283000000000001</c:v>
                </c:pt>
                <c:pt idx="1809">
                  <c:v>25.382000000000001</c:v>
                </c:pt>
                <c:pt idx="1810">
                  <c:v>25.466999999999999</c:v>
                </c:pt>
                <c:pt idx="1811">
                  <c:v>25.536000000000001</c:v>
                </c:pt>
                <c:pt idx="1812">
                  <c:v>25.597999999999999</c:v>
                </c:pt>
                <c:pt idx="1813">
                  <c:v>25.652999999999999</c:v>
                </c:pt>
                <c:pt idx="1814">
                  <c:v>25.698</c:v>
                </c:pt>
                <c:pt idx="1815">
                  <c:v>25.731999999999999</c:v>
                </c:pt>
                <c:pt idx="1816">
                  <c:v>25.753</c:v>
                </c:pt>
                <c:pt idx="1817">
                  <c:v>25.765000000000001</c:v>
                </c:pt>
                <c:pt idx="1818">
                  <c:v>25.763999999999999</c:v>
                </c:pt>
                <c:pt idx="1819">
                  <c:v>25.757999999999999</c:v>
                </c:pt>
                <c:pt idx="1820">
                  <c:v>25.75</c:v>
                </c:pt>
                <c:pt idx="1821">
                  <c:v>25.738</c:v>
                </c:pt>
                <c:pt idx="1822">
                  <c:v>25.722000000000001</c:v>
                </c:pt>
                <c:pt idx="1823">
                  <c:v>25.695</c:v>
                </c:pt>
                <c:pt idx="1824">
                  <c:v>25.664999999999999</c:v>
                </c:pt>
                <c:pt idx="1825">
                  <c:v>25.634</c:v>
                </c:pt>
                <c:pt idx="1826">
                  <c:v>25.603999999999999</c:v>
                </c:pt>
                <c:pt idx="1827">
                  <c:v>25.576000000000001</c:v>
                </c:pt>
                <c:pt idx="1828">
                  <c:v>25.544</c:v>
                </c:pt>
                <c:pt idx="1829">
                  <c:v>25.515000000000001</c:v>
                </c:pt>
                <c:pt idx="1830">
                  <c:v>25.491</c:v>
                </c:pt>
                <c:pt idx="1831">
                  <c:v>25.469000000000001</c:v>
                </c:pt>
                <c:pt idx="1832">
                  <c:v>25.457000000000001</c:v>
                </c:pt>
                <c:pt idx="1833">
                  <c:v>25.454999999999998</c:v>
                </c:pt>
                <c:pt idx="1834">
                  <c:v>25.457999999999998</c:v>
                </c:pt>
                <c:pt idx="1835">
                  <c:v>25.47</c:v>
                </c:pt>
                <c:pt idx="1836">
                  <c:v>25.491</c:v>
                </c:pt>
                <c:pt idx="1837">
                  <c:v>25.523</c:v>
                </c:pt>
                <c:pt idx="1838">
                  <c:v>25.567</c:v>
                </c:pt>
                <c:pt idx="1839">
                  <c:v>25.619</c:v>
                </c:pt>
                <c:pt idx="1840">
                  <c:v>25.684999999999999</c:v>
                </c:pt>
                <c:pt idx="1841">
                  <c:v>25.754000000000001</c:v>
                </c:pt>
                <c:pt idx="1842">
                  <c:v>25.827999999999999</c:v>
                </c:pt>
                <c:pt idx="1843">
                  <c:v>25.905999999999999</c:v>
                </c:pt>
                <c:pt idx="1844">
                  <c:v>25.981000000000002</c:v>
                </c:pt>
                <c:pt idx="1845">
                  <c:v>26.058</c:v>
                </c:pt>
                <c:pt idx="1846">
                  <c:v>26.135000000000002</c:v>
                </c:pt>
                <c:pt idx="1847">
                  <c:v>26.199000000000002</c:v>
                </c:pt>
                <c:pt idx="1848">
                  <c:v>26.257000000000001</c:v>
                </c:pt>
                <c:pt idx="1849">
                  <c:v>26.317</c:v>
                </c:pt>
                <c:pt idx="1850">
                  <c:v>26.378</c:v>
                </c:pt>
                <c:pt idx="1851">
                  <c:v>26.44</c:v>
                </c:pt>
                <c:pt idx="1852">
                  <c:v>26.497</c:v>
                </c:pt>
                <c:pt idx="1853">
                  <c:v>26.547999999999998</c:v>
                </c:pt>
                <c:pt idx="1854">
                  <c:v>26.603999999999999</c:v>
                </c:pt>
                <c:pt idx="1855">
                  <c:v>26.646999999999998</c:v>
                </c:pt>
                <c:pt idx="1856">
                  <c:v>26.672999999999998</c:v>
                </c:pt>
                <c:pt idx="1857">
                  <c:v>26.696000000000002</c:v>
                </c:pt>
                <c:pt idx="1858">
                  <c:v>26.712</c:v>
                </c:pt>
                <c:pt idx="1859">
                  <c:v>26.712</c:v>
                </c:pt>
                <c:pt idx="1860">
                  <c:v>26.702999999999999</c:v>
                </c:pt>
                <c:pt idx="1861">
                  <c:v>26.69</c:v>
                </c:pt>
                <c:pt idx="1862">
                  <c:v>26.672999999999998</c:v>
                </c:pt>
                <c:pt idx="1863">
                  <c:v>26.649000000000001</c:v>
                </c:pt>
                <c:pt idx="1864">
                  <c:v>26.608000000000001</c:v>
                </c:pt>
                <c:pt idx="1865">
                  <c:v>26.552</c:v>
                </c:pt>
                <c:pt idx="1866">
                  <c:v>26.486000000000001</c:v>
                </c:pt>
                <c:pt idx="1867">
                  <c:v>26.414999999999999</c:v>
                </c:pt>
                <c:pt idx="1868">
                  <c:v>26.335999999999999</c:v>
                </c:pt>
                <c:pt idx="1869">
                  <c:v>26.247</c:v>
                </c:pt>
                <c:pt idx="1870">
                  <c:v>26.16</c:v>
                </c:pt>
                <c:pt idx="1871">
                  <c:v>26.091999999999999</c:v>
                </c:pt>
                <c:pt idx="1872">
                  <c:v>26.033999999999999</c:v>
                </c:pt>
                <c:pt idx="1873">
                  <c:v>25.984999999999999</c:v>
                </c:pt>
                <c:pt idx="1874">
                  <c:v>25.95</c:v>
                </c:pt>
                <c:pt idx="1875">
                  <c:v>25.925999999999998</c:v>
                </c:pt>
                <c:pt idx="1876">
                  <c:v>25.913</c:v>
                </c:pt>
                <c:pt idx="1877">
                  <c:v>25.914999999999999</c:v>
                </c:pt>
                <c:pt idx="1878">
                  <c:v>25.919</c:v>
                </c:pt>
                <c:pt idx="1879">
                  <c:v>25.923999999999999</c:v>
                </c:pt>
                <c:pt idx="1880">
                  <c:v>25.917000000000002</c:v>
                </c:pt>
                <c:pt idx="1881">
                  <c:v>25.902999999999999</c:v>
                </c:pt>
                <c:pt idx="1882">
                  <c:v>25.887</c:v>
                </c:pt>
                <c:pt idx="1883">
                  <c:v>25.876999999999999</c:v>
                </c:pt>
                <c:pt idx="1884">
                  <c:v>25.867999999999999</c:v>
                </c:pt>
                <c:pt idx="1885">
                  <c:v>25.866</c:v>
                </c:pt>
                <c:pt idx="1886">
                  <c:v>25.873000000000001</c:v>
                </c:pt>
                <c:pt idx="1887">
                  <c:v>25.885999999999999</c:v>
                </c:pt>
                <c:pt idx="1888">
                  <c:v>25.911999999999999</c:v>
                </c:pt>
                <c:pt idx="1889">
                  <c:v>25.956</c:v>
                </c:pt>
                <c:pt idx="1890">
                  <c:v>26.004000000000001</c:v>
                </c:pt>
                <c:pt idx="1891">
                  <c:v>26.045999999999999</c:v>
                </c:pt>
                <c:pt idx="1892">
                  <c:v>26.09</c:v>
                </c:pt>
                <c:pt idx="1893">
                  <c:v>26.14</c:v>
                </c:pt>
                <c:pt idx="1894">
                  <c:v>26.181999999999999</c:v>
                </c:pt>
                <c:pt idx="1895">
                  <c:v>26.221</c:v>
                </c:pt>
                <c:pt idx="1896">
                  <c:v>26.25</c:v>
                </c:pt>
                <c:pt idx="1897">
                  <c:v>26.271000000000001</c:v>
                </c:pt>
                <c:pt idx="1898">
                  <c:v>26.292000000000002</c:v>
                </c:pt>
                <c:pt idx="1899">
                  <c:v>26.308</c:v>
                </c:pt>
                <c:pt idx="1900">
                  <c:v>26.318999999999999</c:v>
                </c:pt>
                <c:pt idx="1901">
                  <c:v>26.327000000000002</c:v>
                </c:pt>
                <c:pt idx="1902">
                  <c:v>26.338000000000001</c:v>
                </c:pt>
                <c:pt idx="1903">
                  <c:v>26.364000000000001</c:v>
                </c:pt>
                <c:pt idx="1904">
                  <c:v>26.408999999999999</c:v>
                </c:pt>
                <c:pt idx="1905">
                  <c:v>26.460999999999999</c:v>
                </c:pt>
                <c:pt idx="1906">
                  <c:v>26.524999999999999</c:v>
                </c:pt>
                <c:pt idx="1907">
                  <c:v>26.594000000000001</c:v>
                </c:pt>
                <c:pt idx="1908">
                  <c:v>26.661999999999999</c:v>
                </c:pt>
                <c:pt idx="1909">
                  <c:v>26.728000000000002</c:v>
                </c:pt>
                <c:pt idx="1910">
                  <c:v>26.78</c:v>
                </c:pt>
                <c:pt idx="1911">
                  <c:v>26.82</c:v>
                </c:pt>
                <c:pt idx="1912">
                  <c:v>26.85</c:v>
                </c:pt>
                <c:pt idx="1913">
                  <c:v>26.869</c:v>
                </c:pt>
                <c:pt idx="1914">
                  <c:v>26.882000000000001</c:v>
                </c:pt>
                <c:pt idx="1915">
                  <c:v>26.893999999999998</c:v>
                </c:pt>
                <c:pt idx="1916">
                  <c:v>26.902999999999999</c:v>
                </c:pt>
                <c:pt idx="1917">
                  <c:v>26.902000000000001</c:v>
                </c:pt>
                <c:pt idx="1918">
                  <c:v>26.896000000000001</c:v>
                </c:pt>
                <c:pt idx="1919">
                  <c:v>26.879000000000001</c:v>
                </c:pt>
                <c:pt idx="1920">
                  <c:v>26.856999999999999</c:v>
                </c:pt>
                <c:pt idx="1921">
                  <c:v>26.835999999999999</c:v>
                </c:pt>
                <c:pt idx="1922">
                  <c:v>26.821000000000002</c:v>
                </c:pt>
                <c:pt idx="1923">
                  <c:v>26.818999999999999</c:v>
                </c:pt>
                <c:pt idx="1924">
                  <c:v>26.818000000000001</c:v>
                </c:pt>
                <c:pt idx="1925">
                  <c:v>26.82</c:v>
                </c:pt>
                <c:pt idx="1926">
                  <c:v>26.827999999999999</c:v>
                </c:pt>
                <c:pt idx="1927">
                  <c:v>26.853999999999999</c:v>
                </c:pt>
                <c:pt idx="1928">
                  <c:v>26.898</c:v>
                </c:pt>
                <c:pt idx="1929">
                  <c:v>26.946999999999999</c:v>
                </c:pt>
                <c:pt idx="1930">
                  <c:v>27.001000000000001</c:v>
                </c:pt>
                <c:pt idx="1931">
                  <c:v>27.05</c:v>
                </c:pt>
                <c:pt idx="1932">
                  <c:v>27.094000000000001</c:v>
                </c:pt>
                <c:pt idx="1933">
                  <c:v>27.134</c:v>
                </c:pt>
                <c:pt idx="1934">
                  <c:v>27.161999999999999</c:v>
                </c:pt>
                <c:pt idx="1935">
                  <c:v>27.175000000000001</c:v>
                </c:pt>
                <c:pt idx="1936">
                  <c:v>27.175000000000001</c:v>
                </c:pt>
                <c:pt idx="1937">
                  <c:v>27.169</c:v>
                </c:pt>
                <c:pt idx="1938">
                  <c:v>27.161000000000001</c:v>
                </c:pt>
                <c:pt idx="1939">
                  <c:v>27.145</c:v>
                </c:pt>
                <c:pt idx="1940">
                  <c:v>27.123000000000001</c:v>
                </c:pt>
                <c:pt idx="1941">
                  <c:v>27.094999999999999</c:v>
                </c:pt>
                <c:pt idx="1942">
                  <c:v>27.065999999999999</c:v>
                </c:pt>
                <c:pt idx="1943">
                  <c:v>27.041</c:v>
                </c:pt>
                <c:pt idx="1944">
                  <c:v>27.021999999999998</c:v>
                </c:pt>
                <c:pt idx="1945">
                  <c:v>27.009</c:v>
                </c:pt>
                <c:pt idx="1946">
                  <c:v>27.010999999999999</c:v>
                </c:pt>
                <c:pt idx="1947">
                  <c:v>27.026</c:v>
                </c:pt>
                <c:pt idx="1948">
                  <c:v>27.047999999999998</c:v>
                </c:pt>
                <c:pt idx="1949">
                  <c:v>27.068999999999999</c:v>
                </c:pt>
                <c:pt idx="1950">
                  <c:v>27.1</c:v>
                </c:pt>
                <c:pt idx="1951">
                  <c:v>27.143999999999998</c:v>
                </c:pt>
                <c:pt idx="1952">
                  <c:v>27.207999999999998</c:v>
                </c:pt>
                <c:pt idx="1953">
                  <c:v>27.294</c:v>
                </c:pt>
                <c:pt idx="1954">
                  <c:v>27.407</c:v>
                </c:pt>
                <c:pt idx="1955">
                  <c:v>27.553000000000001</c:v>
                </c:pt>
                <c:pt idx="1956">
                  <c:v>27.721</c:v>
                </c:pt>
                <c:pt idx="1957">
                  <c:v>27.890999999999998</c:v>
                </c:pt>
                <c:pt idx="1958">
                  <c:v>28.056999999999999</c:v>
                </c:pt>
                <c:pt idx="1959">
                  <c:v>28.204999999999998</c:v>
                </c:pt>
                <c:pt idx="1960">
                  <c:v>28.33</c:v>
                </c:pt>
                <c:pt idx="1961">
                  <c:v>28.437999999999999</c:v>
                </c:pt>
                <c:pt idx="1962">
                  <c:v>28.518999999999998</c:v>
                </c:pt>
                <c:pt idx="1963">
                  <c:v>28.573</c:v>
                </c:pt>
                <c:pt idx="1964">
                  <c:v>28.609000000000002</c:v>
                </c:pt>
                <c:pt idx="1965">
                  <c:v>28.634</c:v>
                </c:pt>
                <c:pt idx="1966">
                  <c:v>28.658000000000001</c:v>
                </c:pt>
                <c:pt idx="1967">
                  <c:v>28.684999999999999</c:v>
                </c:pt>
                <c:pt idx="1968">
                  <c:v>28.71</c:v>
                </c:pt>
                <c:pt idx="1969">
                  <c:v>28.738</c:v>
                </c:pt>
                <c:pt idx="1970">
                  <c:v>28.77</c:v>
                </c:pt>
                <c:pt idx="1971">
                  <c:v>28.815999999999999</c:v>
                </c:pt>
                <c:pt idx="1972">
                  <c:v>28.875</c:v>
                </c:pt>
                <c:pt idx="1973">
                  <c:v>28.940999999999999</c:v>
                </c:pt>
                <c:pt idx="1974">
                  <c:v>29.02</c:v>
                </c:pt>
                <c:pt idx="1975">
                  <c:v>29.111000000000001</c:v>
                </c:pt>
                <c:pt idx="1976">
                  <c:v>29.207000000000001</c:v>
                </c:pt>
                <c:pt idx="1977">
                  <c:v>29.306999999999999</c:v>
                </c:pt>
                <c:pt idx="1978">
                  <c:v>29.420999999999999</c:v>
                </c:pt>
                <c:pt idx="1979">
                  <c:v>29.544</c:v>
                </c:pt>
                <c:pt idx="1980">
                  <c:v>29.667999999999999</c:v>
                </c:pt>
                <c:pt idx="1981">
                  <c:v>29.803999999999998</c:v>
                </c:pt>
                <c:pt idx="1982">
                  <c:v>29.943000000000001</c:v>
                </c:pt>
                <c:pt idx="1983">
                  <c:v>30.079000000000001</c:v>
                </c:pt>
                <c:pt idx="1984">
                  <c:v>30.216999999999999</c:v>
                </c:pt>
                <c:pt idx="1985">
                  <c:v>30.361000000000001</c:v>
                </c:pt>
                <c:pt idx="1986">
                  <c:v>30.5</c:v>
                </c:pt>
                <c:pt idx="1987">
                  <c:v>30.640999999999998</c:v>
                </c:pt>
                <c:pt idx="1988">
                  <c:v>30.788</c:v>
                </c:pt>
                <c:pt idx="1989">
                  <c:v>30.934000000000001</c:v>
                </c:pt>
                <c:pt idx="1990">
                  <c:v>31.087</c:v>
                </c:pt>
                <c:pt idx="1991">
                  <c:v>31.25</c:v>
                </c:pt>
                <c:pt idx="1992">
                  <c:v>31.405999999999999</c:v>
                </c:pt>
                <c:pt idx="1993">
                  <c:v>31.562999999999999</c:v>
                </c:pt>
                <c:pt idx="1994">
                  <c:v>31.725999999999999</c:v>
                </c:pt>
                <c:pt idx="1995">
                  <c:v>31.864999999999998</c:v>
                </c:pt>
                <c:pt idx="1996">
                  <c:v>31.992999999999999</c:v>
                </c:pt>
                <c:pt idx="1997">
                  <c:v>32.093000000000004</c:v>
                </c:pt>
                <c:pt idx="1998">
                  <c:v>32.18</c:v>
                </c:pt>
                <c:pt idx="1999">
                  <c:v>32.262999999999998</c:v>
                </c:pt>
                <c:pt idx="2000">
                  <c:v>32.331000000000003</c:v>
                </c:pt>
                <c:pt idx="2001">
                  <c:v>32.395000000000003</c:v>
                </c:pt>
                <c:pt idx="2002">
                  <c:v>32.457000000000001</c:v>
                </c:pt>
                <c:pt idx="2003">
                  <c:v>32.51</c:v>
                </c:pt>
                <c:pt idx="2004">
                  <c:v>32.548999999999999</c:v>
                </c:pt>
                <c:pt idx="2005">
                  <c:v>32.58</c:v>
                </c:pt>
                <c:pt idx="2006">
                  <c:v>32.591999999999999</c:v>
                </c:pt>
                <c:pt idx="2007">
                  <c:v>32.581000000000003</c:v>
                </c:pt>
                <c:pt idx="2008">
                  <c:v>32.524000000000001</c:v>
                </c:pt>
                <c:pt idx="2009">
                  <c:v>32.433999999999997</c:v>
                </c:pt>
                <c:pt idx="2010">
                  <c:v>32.335000000000001</c:v>
                </c:pt>
                <c:pt idx="2011">
                  <c:v>32.235999999999997</c:v>
                </c:pt>
                <c:pt idx="2012">
                  <c:v>32.137999999999998</c:v>
                </c:pt>
                <c:pt idx="2013">
                  <c:v>32.045999999999999</c:v>
                </c:pt>
                <c:pt idx="2014">
                  <c:v>31.954999999999998</c:v>
                </c:pt>
                <c:pt idx="2015">
                  <c:v>31.86</c:v>
                </c:pt>
                <c:pt idx="2016">
                  <c:v>31.763000000000002</c:v>
                </c:pt>
                <c:pt idx="2017">
                  <c:v>31.658999999999999</c:v>
                </c:pt>
                <c:pt idx="2018">
                  <c:v>31.553000000000001</c:v>
                </c:pt>
                <c:pt idx="2019">
                  <c:v>31.443999999999999</c:v>
                </c:pt>
                <c:pt idx="2020">
                  <c:v>31.33</c:v>
                </c:pt>
                <c:pt idx="2021">
                  <c:v>31.222999999999999</c:v>
                </c:pt>
                <c:pt idx="2022">
                  <c:v>31.131</c:v>
                </c:pt>
                <c:pt idx="2023">
                  <c:v>31.050999999999998</c:v>
                </c:pt>
                <c:pt idx="2024">
                  <c:v>30.975999999999999</c:v>
                </c:pt>
                <c:pt idx="2025">
                  <c:v>30.908999999999999</c:v>
                </c:pt>
                <c:pt idx="2026">
                  <c:v>30.849</c:v>
                </c:pt>
                <c:pt idx="2027">
                  <c:v>30.788</c:v>
                </c:pt>
                <c:pt idx="2028">
                  <c:v>30.725000000000001</c:v>
                </c:pt>
                <c:pt idx="2029">
                  <c:v>30.658999999999999</c:v>
                </c:pt>
                <c:pt idx="2030">
                  <c:v>30.585000000000001</c:v>
                </c:pt>
                <c:pt idx="2031">
                  <c:v>30.52</c:v>
                </c:pt>
                <c:pt idx="2032">
                  <c:v>30.477</c:v>
                </c:pt>
                <c:pt idx="2033">
                  <c:v>30.454999999999998</c:v>
                </c:pt>
                <c:pt idx="2034">
                  <c:v>30.443999999999999</c:v>
                </c:pt>
                <c:pt idx="2035">
                  <c:v>30.449000000000002</c:v>
                </c:pt>
                <c:pt idx="2036">
                  <c:v>30.472000000000001</c:v>
                </c:pt>
                <c:pt idx="2037">
                  <c:v>30.509</c:v>
                </c:pt>
                <c:pt idx="2038">
                  <c:v>30.56</c:v>
                </c:pt>
                <c:pt idx="2039">
                  <c:v>30.628</c:v>
                </c:pt>
                <c:pt idx="2040">
                  <c:v>30.71</c:v>
                </c:pt>
                <c:pt idx="2041">
                  <c:v>30.812000000000001</c:v>
                </c:pt>
                <c:pt idx="2042">
                  <c:v>30.919</c:v>
                </c:pt>
                <c:pt idx="2043">
                  <c:v>31.033000000000001</c:v>
                </c:pt>
                <c:pt idx="2044">
                  <c:v>31.158999999999999</c:v>
                </c:pt>
                <c:pt idx="2045">
                  <c:v>31.279</c:v>
                </c:pt>
                <c:pt idx="2046">
                  <c:v>31.398</c:v>
                </c:pt>
                <c:pt idx="2047">
                  <c:v>31.524000000000001</c:v>
                </c:pt>
                <c:pt idx="2048">
                  <c:v>31.641999999999999</c:v>
                </c:pt>
                <c:pt idx="2049">
                  <c:v>31.754000000000001</c:v>
                </c:pt>
                <c:pt idx="2050">
                  <c:v>31.841000000000001</c:v>
                </c:pt>
                <c:pt idx="2051">
                  <c:v>31.908000000000001</c:v>
                </c:pt>
                <c:pt idx="2052">
                  <c:v>31.966000000000001</c:v>
                </c:pt>
                <c:pt idx="2053">
                  <c:v>32.014000000000003</c:v>
                </c:pt>
                <c:pt idx="2054">
                  <c:v>32.064999999999998</c:v>
                </c:pt>
                <c:pt idx="2055">
                  <c:v>32.121000000000002</c:v>
                </c:pt>
                <c:pt idx="2056">
                  <c:v>32.177999999999997</c:v>
                </c:pt>
                <c:pt idx="2057">
                  <c:v>32.250999999999998</c:v>
                </c:pt>
                <c:pt idx="2058">
                  <c:v>32.335999999999999</c:v>
                </c:pt>
                <c:pt idx="2059">
                  <c:v>32.408000000000001</c:v>
                </c:pt>
                <c:pt idx="2060">
                  <c:v>32.47</c:v>
                </c:pt>
                <c:pt idx="2061">
                  <c:v>32.517000000000003</c:v>
                </c:pt>
                <c:pt idx="2062">
                  <c:v>32.555999999999997</c:v>
                </c:pt>
                <c:pt idx="2063">
                  <c:v>32.598999999999997</c:v>
                </c:pt>
                <c:pt idx="2064">
                  <c:v>32.649000000000001</c:v>
                </c:pt>
                <c:pt idx="2065">
                  <c:v>32.703000000000003</c:v>
                </c:pt>
                <c:pt idx="2066">
                  <c:v>32.755000000000003</c:v>
                </c:pt>
                <c:pt idx="2067">
                  <c:v>32.811999999999998</c:v>
                </c:pt>
                <c:pt idx="2068">
                  <c:v>32.875999999999998</c:v>
                </c:pt>
                <c:pt idx="2069">
                  <c:v>32.944000000000003</c:v>
                </c:pt>
                <c:pt idx="2070">
                  <c:v>33.018999999999998</c:v>
                </c:pt>
                <c:pt idx="2071">
                  <c:v>33.091000000000001</c:v>
                </c:pt>
                <c:pt idx="2072">
                  <c:v>33.152999999999999</c:v>
                </c:pt>
                <c:pt idx="2073">
                  <c:v>33.222000000000001</c:v>
                </c:pt>
                <c:pt idx="2074">
                  <c:v>33.301000000000002</c:v>
                </c:pt>
                <c:pt idx="2075">
                  <c:v>33.374000000000002</c:v>
                </c:pt>
                <c:pt idx="2076">
                  <c:v>33.44</c:v>
                </c:pt>
                <c:pt idx="2077">
                  <c:v>33.511000000000003</c:v>
                </c:pt>
                <c:pt idx="2078">
                  <c:v>33.572000000000003</c:v>
                </c:pt>
                <c:pt idx="2079">
                  <c:v>33.615000000000002</c:v>
                </c:pt>
                <c:pt idx="2080">
                  <c:v>33.648000000000003</c:v>
                </c:pt>
                <c:pt idx="2081">
                  <c:v>33.682000000000002</c:v>
                </c:pt>
                <c:pt idx="2082">
                  <c:v>33.718000000000004</c:v>
                </c:pt>
                <c:pt idx="2083">
                  <c:v>33.76</c:v>
                </c:pt>
                <c:pt idx="2084">
                  <c:v>33.817999999999998</c:v>
                </c:pt>
                <c:pt idx="2085">
                  <c:v>33.896999999999998</c:v>
                </c:pt>
                <c:pt idx="2086">
                  <c:v>33.988</c:v>
                </c:pt>
                <c:pt idx="2087">
                  <c:v>34.064999999999998</c:v>
                </c:pt>
                <c:pt idx="2088">
                  <c:v>34.130000000000003</c:v>
                </c:pt>
                <c:pt idx="2089">
                  <c:v>34.191000000000003</c:v>
                </c:pt>
                <c:pt idx="2090">
                  <c:v>34.238999999999997</c:v>
                </c:pt>
                <c:pt idx="2091">
                  <c:v>34.28</c:v>
                </c:pt>
                <c:pt idx="2092">
                  <c:v>34.323</c:v>
                </c:pt>
                <c:pt idx="2093">
                  <c:v>34.365000000000002</c:v>
                </c:pt>
                <c:pt idx="2094">
                  <c:v>34.402000000000001</c:v>
                </c:pt>
                <c:pt idx="2095">
                  <c:v>34.435000000000002</c:v>
                </c:pt>
                <c:pt idx="2096">
                  <c:v>34.472000000000001</c:v>
                </c:pt>
                <c:pt idx="2097">
                  <c:v>34.514000000000003</c:v>
                </c:pt>
                <c:pt idx="2098">
                  <c:v>34.564</c:v>
                </c:pt>
                <c:pt idx="2099">
                  <c:v>34.621000000000002</c:v>
                </c:pt>
                <c:pt idx="2100">
                  <c:v>34.673000000000002</c:v>
                </c:pt>
                <c:pt idx="2101">
                  <c:v>34.722999999999999</c:v>
                </c:pt>
                <c:pt idx="2102">
                  <c:v>34.779000000000003</c:v>
                </c:pt>
                <c:pt idx="2103">
                  <c:v>34.847000000000001</c:v>
                </c:pt>
                <c:pt idx="2104">
                  <c:v>34.920999999999999</c:v>
                </c:pt>
                <c:pt idx="2105">
                  <c:v>35.000999999999998</c:v>
                </c:pt>
                <c:pt idx="2106">
                  <c:v>35.08</c:v>
                </c:pt>
                <c:pt idx="2107">
                  <c:v>35.155999999999999</c:v>
                </c:pt>
                <c:pt idx="2108">
                  <c:v>35.238999999999997</c:v>
                </c:pt>
                <c:pt idx="2109">
                  <c:v>35.323999999999998</c:v>
                </c:pt>
                <c:pt idx="2110">
                  <c:v>35.398000000000003</c:v>
                </c:pt>
                <c:pt idx="2111">
                  <c:v>35.476999999999997</c:v>
                </c:pt>
                <c:pt idx="2112">
                  <c:v>35.567</c:v>
                </c:pt>
                <c:pt idx="2113">
                  <c:v>35.668999999999997</c:v>
                </c:pt>
                <c:pt idx="2114">
                  <c:v>35.78</c:v>
                </c:pt>
                <c:pt idx="2115">
                  <c:v>35.909999999999997</c:v>
                </c:pt>
                <c:pt idx="2116">
                  <c:v>36.052999999999997</c:v>
                </c:pt>
                <c:pt idx="2117">
                  <c:v>36.19</c:v>
                </c:pt>
                <c:pt idx="2118">
                  <c:v>36.314999999999998</c:v>
                </c:pt>
                <c:pt idx="2119">
                  <c:v>36.445999999999998</c:v>
                </c:pt>
                <c:pt idx="2120">
                  <c:v>36.584000000000003</c:v>
                </c:pt>
                <c:pt idx="2121">
                  <c:v>36.731000000000002</c:v>
                </c:pt>
                <c:pt idx="2122">
                  <c:v>36.893000000000001</c:v>
                </c:pt>
                <c:pt idx="2123">
                  <c:v>37.069000000000003</c:v>
                </c:pt>
                <c:pt idx="2124">
                  <c:v>37.249000000000002</c:v>
                </c:pt>
                <c:pt idx="2125">
                  <c:v>37.442999999999998</c:v>
                </c:pt>
                <c:pt idx="2126">
                  <c:v>37.656999999999996</c:v>
                </c:pt>
                <c:pt idx="2127">
                  <c:v>37.856000000000002</c:v>
                </c:pt>
                <c:pt idx="2128">
                  <c:v>38.04</c:v>
                </c:pt>
                <c:pt idx="2129">
                  <c:v>38.222000000000001</c:v>
                </c:pt>
                <c:pt idx="2130">
                  <c:v>38.393000000000001</c:v>
                </c:pt>
                <c:pt idx="2131">
                  <c:v>38.536999999999999</c:v>
                </c:pt>
                <c:pt idx="2132">
                  <c:v>38.670999999999999</c:v>
                </c:pt>
                <c:pt idx="2133">
                  <c:v>38.814</c:v>
                </c:pt>
                <c:pt idx="2134">
                  <c:v>38.969000000000001</c:v>
                </c:pt>
                <c:pt idx="2135">
                  <c:v>39.137999999999998</c:v>
                </c:pt>
                <c:pt idx="2136">
                  <c:v>39.307000000000002</c:v>
                </c:pt>
                <c:pt idx="2137">
                  <c:v>39.457000000000001</c:v>
                </c:pt>
                <c:pt idx="2138">
                  <c:v>39.597000000000001</c:v>
                </c:pt>
                <c:pt idx="2139">
                  <c:v>39.734999999999999</c:v>
                </c:pt>
                <c:pt idx="2140">
                  <c:v>39.854999999999997</c:v>
                </c:pt>
                <c:pt idx="2141">
                  <c:v>39.957999999999998</c:v>
                </c:pt>
                <c:pt idx="2142">
                  <c:v>40.06</c:v>
                </c:pt>
                <c:pt idx="2143">
                  <c:v>40.161999999999999</c:v>
                </c:pt>
                <c:pt idx="2144">
                  <c:v>40.253</c:v>
                </c:pt>
                <c:pt idx="2145">
                  <c:v>40.33</c:v>
                </c:pt>
                <c:pt idx="2146">
                  <c:v>40.4</c:v>
                </c:pt>
                <c:pt idx="2147">
                  <c:v>40.457999999999998</c:v>
                </c:pt>
                <c:pt idx="2148">
                  <c:v>40.514000000000003</c:v>
                </c:pt>
                <c:pt idx="2149">
                  <c:v>40.561</c:v>
                </c:pt>
                <c:pt idx="2150">
                  <c:v>40.585999999999999</c:v>
                </c:pt>
                <c:pt idx="2151">
                  <c:v>40.600999999999999</c:v>
                </c:pt>
                <c:pt idx="2152">
                  <c:v>40.613999999999997</c:v>
                </c:pt>
                <c:pt idx="2153">
                  <c:v>40.627000000000002</c:v>
                </c:pt>
                <c:pt idx="2154">
                  <c:v>40.631</c:v>
                </c:pt>
                <c:pt idx="2155">
                  <c:v>40.624000000000002</c:v>
                </c:pt>
                <c:pt idx="2156">
                  <c:v>40.613</c:v>
                </c:pt>
                <c:pt idx="2157">
                  <c:v>40.6</c:v>
                </c:pt>
                <c:pt idx="2158">
                  <c:v>40.590000000000003</c:v>
                </c:pt>
                <c:pt idx="2159">
                  <c:v>40.572000000000003</c:v>
                </c:pt>
                <c:pt idx="2160">
                  <c:v>40.552</c:v>
                </c:pt>
                <c:pt idx="2161">
                  <c:v>40.530999999999999</c:v>
                </c:pt>
                <c:pt idx="2162">
                  <c:v>40.514000000000003</c:v>
                </c:pt>
                <c:pt idx="2163">
                  <c:v>40.496000000000002</c:v>
                </c:pt>
                <c:pt idx="2164">
                  <c:v>40.469000000000001</c:v>
                </c:pt>
                <c:pt idx="2165">
                  <c:v>40.432000000000002</c:v>
                </c:pt>
                <c:pt idx="2166">
                  <c:v>40.395000000000003</c:v>
                </c:pt>
                <c:pt idx="2167">
                  <c:v>40.366</c:v>
                </c:pt>
                <c:pt idx="2168">
                  <c:v>40.347000000000001</c:v>
                </c:pt>
                <c:pt idx="2169">
                  <c:v>40.326999999999998</c:v>
                </c:pt>
                <c:pt idx="2170">
                  <c:v>40.302</c:v>
                </c:pt>
                <c:pt idx="2171">
                  <c:v>40.274999999999999</c:v>
                </c:pt>
                <c:pt idx="2172">
                  <c:v>40.241999999999997</c:v>
                </c:pt>
                <c:pt idx="2173">
                  <c:v>40.203000000000003</c:v>
                </c:pt>
                <c:pt idx="2174">
                  <c:v>40.158999999999999</c:v>
                </c:pt>
                <c:pt idx="2175">
                  <c:v>40.116</c:v>
                </c:pt>
                <c:pt idx="2176">
                  <c:v>40.073999999999998</c:v>
                </c:pt>
                <c:pt idx="2177">
                  <c:v>40.029000000000003</c:v>
                </c:pt>
                <c:pt idx="2178">
                  <c:v>39.988999999999997</c:v>
                </c:pt>
                <c:pt idx="2179">
                  <c:v>39.948999999999998</c:v>
                </c:pt>
                <c:pt idx="2180">
                  <c:v>39.912999999999997</c:v>
                </c:pt>
                <c:pt idx="2181">
                  <c:v>39.881999999999998</c:v>
                </c:pt>
                <c:pt idx="2182">
                  <c:v>39.851999999999997</c:v>
                </c:pt>
                <c:pt idx="2183">
                  <c:v>39.822000000000003</c:v>
                </c:pt>
                <c:pt idx="2184">
                  <c:v>39.795000000000002</c:v>
                </c:pt>
                <c:pt idx="2185">
                  <c:v>39.779000000000003</c:v>
                </c:pt>
                <c:pt idx="2186">
                  <c:v>39.765999999999998</c:v>
                </c:pt>
                <c:pt idx="2187">
                  <c:v>39.758000000000003</c:v>
                </c:pt>
                <c:pt idx="2188">
                  <c:v>39.756999999999998</c:v>
                </c:pt>
                <c:pt idx="2189">
                  <c:v>39.758000000000003</c:v>
                </c:pt>
                <c:pt idx="2190">
                  <c:v>39.768000000000001</c:v>
                </c:pt>
                <c:pt idx="2191">
                  <c:v>39.787999999999997</c:v>
                </c:pt>
                <c:pt idx="2192">
                  <c:v>39.816000000000003</c:v>
                </c:pt>
                <c:pt idx="2193">
                  <c:v>39.845999999999997</c:v>
                </c:pt>
                <c:pt idx="2194">
                  <c:v>39.872</c:v>
                </c:pt>
                <c:pt idx="2195">
                  <c:v>39.902999999999999</c:v>
                </c:pt>
                <c:pt idx="2196">
                  <c:v>39.954999999999998</c:v>
                </c:pt>
                <c:pt idx="2197">
                  <c:v>40.000999999999998</c:v>
                </c:pt>
                <c:pt idx="2198">
                  <c:v>40.040999999999997</c:v>
                </c:pt>
                <c:pt idx="2199">
                  <c:v>40.091000000000001</c:v>
                </c:pt>
                <c:pt idx="2200">
                  <c:v>40.136000000000003</c:v>
                </c:pt>
                <c:pt idx="2201">
                  <c:v>40.173999999999999</c:v>
                </c:pt>
                <c:pt idx="2202">
                  <c:v>40.204000000000001</c:v>
                </c:pt>
                <c:pt idx="2203">
                  <c:v>40.225999999999999</c:v>
                </c:pt>
                <c:pt idx="2204">
                  <c:v>40.247</c:v>
                </c:pt>
                <c:pt idx="2205">
                  <c:v>40.268999999999998</c:v>
                </c:pt>
                <c:pt idx="2206">
                  <c:v>40.289000000000001</c:v>
                </c:pt>
                <c:pt idx="2207">
                  <c:v>40.308</c:v>
                </c:pt>
                <c:pt idx="2208">
                  <c:v>40.323999999999998</c:v>
                </c:pt>
                <c:pt idx="2209">
                  <c:v>40.338000000000001</c:v>
                </c:pt>
                <c:pt idx="2210">
                  <c:v>40.353999999999999</c:v>
                </c:pt>
                <c:pt idx="2211">
                  <c:v>40.366</c:v>
                </c:pt>
                <c:pt idx="2212">
                  <c:v>40.372999999999998</c:v>
                </c:pt>
                <c:pt idx="2213">
                  <c:v>40.380000000000003</c:v>
                </c:pt>
                <c:pt idx="2214">
                  <c:v>40.387</c:v>
                </c:pt>
                <c:pt idx="2215">
                  <c:v>40.393000000000001</c:v>
                </c:pt>
                <c:pt idx="2216">
                  <c:v>40.398000000000003</c:v>
                </c:pt>
                <c:pt idx="2217">
                  <c:v>40.405999999999999</c:v>
                </c:pt>
                <c:pt idx="2218">
                  <c:v>40.415999999999997</c:v>
                </c:pt>
                <c:pt idx="2219">
                  <c:v>40.42</c:v>
                </c:pt>
                <c:pt idx="2220">
                  <c:v>40.420999999999999</c:v>
                </c:pt>
                <c:pt idx="2221">
                  <c:v>40.426000000000002</c:v>
                </c:pt>
                <c:pt idx="2222">
                  <c:v>40.424999999999997</c:v>
                </c:pt>
                <c:pt idx="2223">
                  <c:v>40.414999999999999</c:v>
                </c:pt>
                <c:pt idx="2224">
                  <c:v>40.405000000000001</c:v>
                </c:pt>
                <c:pt idx="2225">
                  <c:v>40.395000000000003</c:v>
                </c:pt>
                <c:pt idx="2226">
                  <c:v>40.380000000000003</c:v>
                </c:pt>
                <c:pt idx="2227">
                  <c:v>40.363999999999997</c:v>
                </c:pt>
                <c:pt idx="2228">
                  <c:v>40.341000000000001</c:v>
                </c:pt>
                <c:pt idx="2229">
                  <c:v>40.317</c:v>
                </c:pt>
                <c:pt idx="2230">
                  <c:v>40.299999999999997</c:v>
                </c:pt>
                <c:pt idx="2231">
                  <c:v>40.283999999999999</c:v>
                </c:pt>
                <c:pt idx="2232">
                  <c:v>40.265000000000001</c:v>
                </c:pt>
                <c:pt idx="2233">
                  <c:v>40.247999999999998</c:v>
                </c:pt>
                <c:pt idx="2234">
                  <c:v>40.231999999999999</c:v>
                </c:pt>
                <c:pt idx="2235">
                  <c:v>40.210999999999999</c:v>
                </c:pt>
                <c:pt idx="2236">
                  <c:v>40.188000000000002</c:v>
                </c:pt>
                <c:pt idx="2237">
                  <c:v>40.17</c:v>
                </c:pt>
                <c:pt idx="2238">
                  <c:v>40.155999999999999</c:v>
                </c:pt>
                <c:pt idx="2239">
                  <c:v>40.145000000000003</c:v>
                </c:pt>
                <c:pt idx="2240">
                  <c:v>40.143000000000001</c:v>
                </c:pt>
                <c:pt idx="2241">
                  <c:v>40.14</c:v>
                </c:pt>
                <c:pt idx="2242">
                  <c:v>40.146999999999998</c:v>
                </c:pt>
                <c:pt idx="2243">
                  <c:v>40.164999999999999</c:v>
                </c:pt>
                <c:pt idx="2244">
                  <c:v>40.186</c:v>
                </c:pt>
                <c:pt idx="2245">
                  <c:v>40.22</c:v>
                </c:pt>
                <c:pt idx="2246">
                  <c:v>40.259</c:v>
                </c:pt>
                <c:pt idx="2247">
                  <c:v>40.296999999999997</c:v>
                </c:pt>
                <c:pt idx="2248">
                  <c:v>40.344999999999999</c:v>
                </c:pt>
                <c:pt idx="2249">
                  <c:v>40.401000000000003</c:v>
                </c:pt>
                <c:pt idx="2250">
                  <c:v>40.462000000000003</c:v>
                </c:pt>
                <c:pt idx="2251">
                  <c:v>40.529000000000003</c:v>
                </c:pt>
                <c:pt idx="2252">
                  <c:v>40.601999999999997</c:v>
                </c:pt>
                <c:pt idx="2253">
                  <c:v>40.683</c:v>
                </c:pt>
                <c:pt idx="2254">
                  <c:v>40.773000000000003</c:v>
                </c:pt>
                <c:pt idx="2255">
                  <c:v>40.863</c:v>
                </c:pt>
                <c:pt idx="2256">
                  <c:v>40.957000000000001</c:v>
                </c:pt>
                <c:pt idx="2257">
                  <c:v>41.040999999999997</c:v>
                </c:pt>
                <c:pt idx="2258">
                  <c:v>41.131999999999998</c:v>
                </c:pt>
                <c:pt idx="2259">
                  <c:v>41.238</c:v>
                </c:pt>
                <c:pt idx="2260">
                  <c:v>41.335000000000001</c:v>
                </c:pt>
                <c:pt idx="2261">
                  <c:v>41.427999999999997</c:v>
                </c:pt>
                <c:pt idx="2262">
                  <c:v>41.533999999999999</c:v>
                </c:pt>
                <c:pt idx="2263">
                  <c:v>41.646000000000001</c:v>
                </c:pt>
                <c:pt idx="2264">
                  <c:v>41.758000000000003</c:v>
                </c:pt>
                <c:pt idx="2265">
                  <c:v>41.865000000000002</c:v>
                </c:pt>
                <c:pt idx="2266">
                  <c:v>41.963999999999999</c:v>
                </c:pt>
                <c:pt idx="2267">
                  <c:v>42.039000000000001</c:v>
                </c:pt>
                <c:pt idx="2268">
                  <c:v>42.088999999999999</c:v>
                </c:pt>
                <c:pt idx="2269">
                  <c:v>42.125999999999998</c:v>
                </c:pt>
                <c:pt idx="2270">
                  <c:v>42.151000000000003</c:v>
                </c:pt>
                <c:pt idx="2271">
                  <c:v>42.155999999999999</c:v>
                </c:pt>
                <c:pt idx="2272">
                  <c:v>42.139000000000003</c:v>
                </c:pt>
                <c:pt idx="2273">
                  <c:v>42.110999999999997</c:v>
                </c:pt>
                <c:pt idx="2274">
                  <c:v>42.064</c:v>
                </c:pt>
                <c:pt idx="2275">
                  <c:v>41.994999999999997</c:v>
                </c:pt>
                <c:pt idx="2276">
                  <c:v>41.918999999999997</c:v>
                </c:pt>
                <c:pt idx="2277">
                  <c:v>41.819000000000003</c:v>
                </c:pt>
                <c:pt idx="2278">
                  <c:v>41.692999999999998</c:v>
                </c:pt>
                <c:pt idx="2279">
                  <c:v>41.564999999999998</c:v>
                </c:pt>
                <c:pt idx="2280">
                  <c:v>41.445999999999998</c:v>
                </c:pt>
                <c:pt idx="2281">
                  <c:v>41.320999999999998</c:v>
                </c:pt>
                <c:pt idx="2282">
                  <c:v>41.2</c:v>
                </c:pt>
                <c:pt idx="2283">
                  <c:v>41.091999999999999</c:v>
                </c:pt>
                <c:pt idx="2284">
                  <c:v>40.963999999999999</c:v>
                </c:pt>
                <c:pt idx="2285">
                  <c:v>40.832000000000001</c:v>
                </c:pt>
                <c:pt idx="2286">
                  <c:v>40.709000000000003</c:v>
                </c:pt>
                <c:pt idx="2287">
                  <c:v>40.582000000000001</c:v>
                </c:pt>
                <c:pt idx="2288">
                  <c:v>40.456000000000003</c:v>
                </c:pt>
                <c:pt idx="2289">
                  <c:v>40.350999999999999</c:v>
                </c:pt>
                <c:pt idx="2290">
                  <c:v>40.268999999999998</c:v>
                </c:pt>
                <c:pt idx="2291">
                  <c:v>40.210999999999999</c:v>
                </c:pt>
                <c:pt idx="2292">
                  <c:v>40.173999999999999</c:v>
                </c:pt>
                <c:pt idx="2293">
                  <c:v>40.146999999999998</c:v>
                </c:pt>
                <c:pt idx="2294">
                  <c:v>40.119999999999997</c:v>
                </c:pt>
                <c:pt idx="2295">
                  <c:v>40.091999999999999</c:v>
                </c:pt>
                <c:pt idx="2296">
                  <c:v>40.072000000000003</c:v>
                </c:pt>
                <c:pt idx="2297">
                  <c:v>40.06</c:v>
                </c:pt>
                <c:pt idx="2298">
                  <c:v>40.049999999999997</c:v>
                </c:pt>
                <c:pt idx="2299">
                  <c:v>40.052999999999997</c:v>
                </c:pt>
                <c:pt idx="2300">
                  <c:v>40.076000000000001</c:v>
                </c:pt>
                <c:pt idx="2301">
                  <c:v>40.109000000000002</c:v>
                </c:pt>
                <c:pt idx="2302">
                  <c:v>40.148000000000003</c:v>
                </c:pt>
                <c:pt idx="2303">
                  <c:v>40.188000000000002</c:v>
                </c:pt>
                <c:pt idx="2304">
                  <c:v>40.226999999999997</c:v>
                </c:pt>
                <c:pt idx="2305">
                  <c:v>40.249000000000002</c:v>
                </c:pt>
                <c:pt idx="2306">
                  <c:v>40.261000000000003</c:v>
                </c:pt>
                <c:pt idx="2307">
                  <c:v>40.271999999999998</c:v>
                </c:pt>
                <c:pt idx="2308">
                  <c:v>40.277999999999999</c:v>
                </c:pt>
                <c:pt idx="2309">
                  <c:v>40.289000000000001</c:v>
                </c:pt>
                <c:pt idx="2310">
                  <c:v>40.31</c:v>
                </c:pt>
                <c:pt idx="2311">
                  <c:v>40.345999999999997</c:v>
                </c:pt>
                <c:pt idx="2312">
                  <c:v>40.392000000000003</c:v>
                </c:pt>
                <c:pt idx="2313">
                  <c:v>40.442999999999998</c:v>
                </c:pt>
                <c:pt idx="2314">
                  <c:v>40.503999999999998</c:v>
                </c:pt>
                <c:pt idx="2315">
                  <c:v>40.573</c:v>
                </c:pt>
                <c:pt idx="2316">
                  <c:v>40.64</c:v>
                </c:pt>
                <c:pt idx="2317">
                  <c:v>40.697000000000003</c:v>
                </c:pt>
                <c:pt idx="2318">
                  <c:v>40.726999999999997</c:v>
                </c:pt>
                <c:pt idx="2319">
                  <c:v>40.729999999999997</c:v>
                </c:pt>
                <c:pt idx="2320">
                  <c:v>40.715000000000003</c:v>
                </c:pt>
                <c:pt idx="2321">
                  <c:v>40.698999999999998</c:v>
                </c:pt>
                <c:pt idx="2322">
                  <c:v>40.688000000000002</c:v>
                </c:pt>
                <c:pt idx="2323">
                  <c:v>40.677</c:v>
                </c:pt>
                <c:pt idx="2324">
                  <c:v>40.67</c:v>
                </c:pt>
                <c:pt idx="2325">
                  <c:v>40.667000000000002</c:v>
                </c:pt>
                <c:pt idx="2326">
                  <c:v>40.667000000000002</c:v>
                </c:pt>
                <c:pt idx="2327">
                  <c:v>40.661000000000001</c:v>
                </c:pt>
                <c:pt idx="2328">
                  <c:v>40.640999999999998</c:v>
                </c:pt>
                <c:pt idx="2329">
                  <c:v>40.610999999999997</c:v>
                </c:pt>
                <c:pt idx="2330">
                  <c:v>40.587000000000003</c:v>
                </c:pt>
                <c:pt idx="2331">
                  <c:v>40.582999999999998</c:v>
                </c:pt>
                <c:pt idx="2332">
                  <c:v>40.621000000000002</c:v>
                </c:pt>
                <c:pt idx="2333">
                  <c:v>40.658000000000001</c:v>
                </c:pt>
                <c:pt idx="2334">
                  <c:v>40.674999999999997</c:v>
                </c:pt>
                <c:pt idx="2335">
                  <c:v>40.679000000000002</c:v>
                </c:pt>
                <c:pt idx="2336">
                  <c:v>40.67</c:v>
                </c:pt>
                <c:pt idx="2337">
                  <c:v>40.643000000000001</c:v>
                </c:pt>
                <c:pt idx="2338">
                  <c:v>40.603999999999999</c:v>
                </c:pt>
                <c:pt idx="2339">
                  <c:v>40.546999999999997</c:v>
                </c:pt>
                <c:pt idx="2340">
                  <c:v>40.485999999999997</c:v>
                </c:pt>
                <c:pt idx="2341">
                  <c:v>40.427999999999997</c:v>
                </c:pt>
                <c:pt idx="2342">
                  <c:v>40.374000000000002</c:v>
                </c:pt>
                <c:pt idx="2343">
                  <c:v>40.347000000000001</c:v>
                </c:pt>
                <c:pt idx="2344">
                  <c:v>40.337000000000003</c:v>
                </c:pt>
                <c:pt idx="2345">
                  <c:v>40.338000000000001</c:v>
                </c:pt>
                <c:pt idx="2346">
                  <c:v>40.369</c:v>
                </c:pt>
                <c:pt idx="2347">
                  <c:v>40.430999999999997</c:v>
                </c:pt>
                <c:pt idx="2348">
                  <c:v>40.505000000000003</c:v>
                </c:pt>
                <c:pt idx="2349">
                  <c:v>40.603000000000002</c:v>
                </c:pt>
                <c:pt idx="2350">
                  <c:v>40.722999999999999</c:v>
                </c:pt>
                <c:pt idx="2351">
                  <c:v>40.841000000000001</c:v>
                </c:pt>
                <c:pt idx="2352">
                  <c:v>40.950000000000003</c:v>
                </c:pt>
                <c:pt idx="2353">
                  <c:v>41.058</c:v>
                </c:pt>
                <c:pt idx="2354">
                  <c:v>41.161000000000001</c:v>
                </c:pt>
                <c:pt idx="2355">
                  <c:v>41.231000000000002</c:v>
                </c:pt>
                <c:pt idx="2356">
                  <c:v>41.271000000000001</c:v>
                </c:pt>
                <c:pt idx="2357">
                  <c:v>41.311999999999998</c:v>
                </c:pt>
                <c:pt idx="2358">
                  <c:v>41.35</c:v>
                </c:pt>
                <c:pt idx="2359">
                  <c:v>41.375999999999998</c:v>
                </c:pt>
                <c:pt idx="2360">
                  <c:v>41.399000000000001</c:v>
                </c:pt>
                <c:pt idx="2361">
                  <c:v>41.423000000000002</c:v>
                </c:pt>
                <c:pt idx="2362">
                  <c:v>41.448999999999998</c:v>
                </c:pt>
                <c:pt idx="2363">
                  <c:v>41.466999999999999</c:v>
                </c:pt>
                <c:pt idx="2364">
                  <c:v>41.491</c:v>
                </c:pt>
                <c:pt idx="2365">
                  <c:v>41.521000000000001</c:v>
                </c:pt>
                <c:pt idx="2366">
                  <c:v>41.548000000000002</c:v>
                </c:pt>
                <c:pt idx="2367">
                  <c:v>41.566000000000003</c:v>
                </c:pt>
                <c:pt idx="2368">
                  <c:v>41.575000000000003</c:v>
                </c:pt>
                <c:pt idx="2369">
                  <c:v>41.576000000000001</c:v>
                </c:pt>
                <c:pt idx="2370">
                  <c:v>41.584000000000003</c:v>
                </c:pt>
                <c:pt idx="2371">
                  <c:v>41.606000000000002</c:v>
                </c:pt>
                <c:pt idx="2372">
                  <c:v>41.633000000000003</c:v>
                </c:pt>
                <c:pt idx="2373">
                  <c:v>41.664999999999999</c:v>
                </c:pt>
                <c:pt idx="2374">
                  <c:v>41.697000000000003</c:v>
                </c:pt>
                <c:pt idx="2375">
                  <c:v>41.731000000000002</c:v>
                </c:pt>
                <c:pt idx="2376">
                  <c:v>41.773000000000003</c:v>
                </c:pt>
                <c:pt idx="2377">
                  <c:v>41.841999999999999</c:v>
                </c:pt>
                <c:pt idx="2378">
                  <c:v>41.924999999999997</c:v>
                </c:pt>
                <c:pt idx="2379">
                  <c:v>42.012</c:v>
                </c:pt>
                <c:pt idx="2380">
                  <c:v>42.100999999999999</c:v>
                </c:pt>
                <c:pt idx="2381">
                  <c:v>42.162999999999997</c:v>
                </c:pt>
                <c:pt idx="2382">
                  <c:v>42.204999999999998</c:v>
                </c:pt>
                <c:pt idx="2383">
                  <c:v>42.231000000000002</c:v>
                </c:pt>
                <c:pt idx="2384">
                  <c:v>42.234999999999999</c:v>
                </c:pt>
                <c:pt idx="2385">
                  <c:v>42.228000000000002</c:v>
                </c:pt>
                <c:pt idx="2386">
                  <c:v>42.212000000000003</c:v>
                </c:pt>
                <c:pt idx="2387">
                  <c:v>42.186</c:v>
                </c:pt>
                <c:pt idx="2388">
                  <c:v>42.156999999999996</c:v>
                </c:pt>
                <c:pt idx="2389">
                  <c:v>42.128</c:v>
                </c:pt>
                <c:pt idx="2390">
                  <c:v>42.1</c:v>
                </c:pt>
                <c:pt idx="2391">
                  <c:v>42.078000000000003</c:v>
                </c:pt>
                <c:pt idx="2392">
                  <c:v>42.048000000000002</c:v>
                </c:pt>
                <c:pt idx="2393">
                  <c:v>42.026000000000003</c:v>
                </c:pt>
                <c:pt idx="2394">
                  <c:v>42.005000000000003</c:v>
                </c:pt>
                <c:pt idx="2395">
                  <c:v>41.978000000000002</c:v>
                </c:pt>
                <c:pt idx="2396">
                  <c:v>41.953000000000003</c:v>
                </c:pt>
                <c:pt idx="2397">
                  <c:v>41.915999999999997</c:v>
                </c:pt>
                <c:pt idx="2398">
                  <c:v>41.862000000000002</c:v>
                </c:pt>
                <c:pt idx="2399">
                  <c:v>41.811999999999998</c:v>
                </c:pt>
                <c:pt idx="2400">
                  <c:v>41.761000000000003</c:v>
                </c:pt>
                <c:pt idx="2401">
                  <c:v>41.694000000000003</c:v>
                </c:pt>
                <c:pt idx="2402">
                  <c:v>41.604999999999997</c:v>
                </c:pt>
                <c:pt idx="2403">
                  <c:v>41.500999999999998</c:v>
                </c:pt>
                <c:pt idx="2404">
                  <c:v>41.371000000000002</c:v>
                </c:pt>
                <c:pt idx="2405">
                  <c:v>41.198</c:v>
                </c:pt>
                <c:pt idx="2406">
                  <c:v>41.018000000000001</c:v>
                </c:pt>
                <c:pt idx="2407">
                  <c:v>40.869999999999997</c:v>
                </c:pt>
                <c:pt idx="2408">
                  <c:v>40.776000000000003</c:v>
                </c:pt>
                <c:pt idx="2409">
                  <c:v>40.734000000000002</c:v>
                </c:pt>
                <c:pt idx="2410">
                  <c:v>40.726999999999997</c:v>
                </c:pt>
                <c:pt idx="2411">
                  <c:v>40.749000000000002</c:v>
                </c:pt>
                <c:pt idx="2412">
                  <c:v>40.795000000000002</c:v>
                </c:pt>
                <c:pt idx="2413">
                  <c:v>40.843000000000004</c:v>
                </c:pt>
                <c:pt idx="2414">
                  <c:v>40.880000000000003</c:v>
                </c:pt>
                <c:pt idx="2415">
                  <c:v>40.923999999999999</c:v>
                </c:pt>
                <c:pt idx="2416">
                  <c:v>40.978000000000002</c:v>
                </c:pt>
                <c:pt idx="2417">
                  <c:v>41.052</c:v>
                </c:pt>
                <c:pt idx="2418">
                  <c:v>41.152000000000001</c:v>
                </c:pt>
                <c:pt idx="2419">
                  <c:v>41.250999999999998</c:v>
                </c:pt>
                <c:pt idx="2420">
                  <c:v>41.368000000000002</c:v>
                </c:pt>
                <c:pt idx="2421">
                  <c:v>41.518000000000001</c:v>
                </c:pt>
                <c:pt idx="2422">
                  <c:v>41.686</c:v>
                </c:pt>
                <c:pt idx="2423">
                  <c:v>41.863999999999997</c:v>
                </c:pt>
                <c:pt idx="2424">
                  <c:v>42.033000000000001</c:v>
                </c:pt>
                <c:pt idx="2425">
                  <c:v>42.188000000000002</c:v>
                </c:pt>
                <c:pt idx="2426">
                  <c:v>42.35</c:v>
                </c:pt>
                <c:pt idx="2427">
                  <c:v>42.514000000000003</c:v>
                </c:pt>
                <c:pt idx="2428">
                  <c:v>42.667000000000002</c:v>
                </c:pt>
                <c:pt idx="2429">
                  <c:v>42.808</c:v>
                </c:pt>
                <c:pt idx="2430">
                  <c:v>42.948999999999998</c:v>
                </c:pt>
                <c:pt idx="2431">
                  <c:v>43.091999999999999</c:v>
                </c:pt>
                <c:pt idx="2432">
                  <c:v>43.212000000000003</c:v>
                </c:pt>
                <c:pt idx="2433">
                  <c:v>43.314</c:v>
                </c:pt>
                <c:pt idx="2434">
                  <c:v>43.417000000000002</c:v>
                </c:pt>
                <c:pt idx="2435">
                  <c:v>43.518000000000001</c:v>
                </c:pt>
                <c:pt idx="2436">
                  <c:v>43.618000000000002</c:v>
                </c:pt>
                <c:pt idx="2437">
                  <c:v>43.71</c:v>
                </c:pt>
                <c:pt idx="2438">
                  <c:v>43.784999999999997</c:v>
                </c:pt>
                <c:pt idx="2439">
                  <c:v>43.847000000000001</c:v>
                </c:pt>
                <c:pt idx="2440">
                  <c:v>43.893000000000001</c:v>
                </c:pt>
                <c:pt idx="2441">
                  <c:v>43.93</c:v>
                </c:pt>
                <c:pt idx="2442">
                  <c:v>43.95</c:v>
                </c:pt>
                <c:pt idx="2443">
                  <c:v>43.962000000000003</c:v>
                </c:pt>
                <c:pt idx="2444">
                  <c:v>43.962000000000003</c:v>
                </c:pt>
                <c:pt idx="2445">
                  <c:v>43.957999999999998</c:v>
                </c:pt>
                <c:pt idx="2446">
                  <c:v>43.954999999999998</c:v>
                </c:pt>
                <c:pt idx="2447">
                  <c:v>43.953000000000003</c:v>
                </c:pt>
                <c:pt idx="2448">
                  <c:v>43.951000000000001</c:v>
                </c:pt>
                <c:pt idx="2449">
                  <c:v>43.944000000000003</c:v>
                </c:pt>
                <c:pt idx="2450">
                  <c:v>43.920999999999999</c:v>
                </c:pt>
                <c:pt idx="2451">
                  <c:v>43.887</c:v>
                </c:pt>
                <c:pt idx="2452">
                  <c:v>43.845999999999997</c:v>
                </c:pt>
                <c:pt idx="2453">
                  <c:v>43.802</c:v>
                </c:pt>
                <c:pt idx="2454">
                  <c:v>43.761000000000003</c:v>
                </c:pt>
                <c:pt idx="2455">
                  <c:v>43.719000000000001</c:v>
                </c:pt>
                <c:pt idx="2456">
                  <c:v>43.688000000000002</c:v>
                </c:pt>
                <c:pt idx="2457">
                  <c:v>43.66</c:v>
                </c:pt>
                <c:pt idx="2458">
                  <c:v>43.634999999999998</c:v>
                </c:pt>
                <c:pt idx="2459">
                  <c:v>43.616</c:v>
                </c:pt>
                <c:pt idx="2460">
                  <c:v>43.601999999999997</c:v>
                </c:pt>
                <c:pt idx="2461">
                  <c:v>43.59</c:v>
                </c:pt>
                <c:pt idx="2462">
                  <c:v>43.579000000000001</c:v>
                </c:pt>
                <c:pt idx="2463">
                  <c:v>43.573999999999998</c:v>
                </c:pt>
                <c:pt idx="2464">
                  <c:v>43.570999999999998</c:v>
                </c:pt>
                <c:pt idx="2465">
                  <c:v>43.57</c:v>
                </c:pt>
                <c:pt idx="2466">
                  <c:v>43.581000000000003</c:v>
                </c:pt>
                <c:pt idx="2467">
                  <c:v>43.597999999999999</c:v>
                </c:pt>
                <c:pt idx="2468">
                  <c:v>43.616</c:v>
                </c:pt>
                <c:pt idx="2469">
                  <c:v>43.637</c:v>
                </c:pt>
                <c:pt idx="2470">
                  <c:v>43.658000000000001</c:v>
                </c:pt>
                <c:pt idx="2471">
                  <c:v>43.679000000000002</c:v>
                </c:pt>
                <c:pt idx="2472">
                  <c:v>43.698999999999998</c:v>
                </c:pt>
                <c:pt idx="2473">
                  <c:v>43.713999999999999</c:v>
                </c:pt>
                <c:pt idx="2474">
                  <c:v>43.722999999999999</c:v>
                </c:pt>
                <c:pt idx="2475">
                  <c:v>43.725999999999999</c:v>
                </c:pt>
                <c:pt idx="2476">
                  <c:v>43.732999999999997</c:v>
                </c:pt>
                <c:pt idx="2477">
                  <c:v>43.747</c:v>
                </c:pt>
                <c:pt idx="2478">
                  <c:v>43.773000000000003</c:v>
                </c:pt>
                <c:pt idx="2479">
                  <c:v>43.811999999999998</c:v>
                </c:pt>
                <c:pt idx="2480">
                  <c:v>43.854999999999997</c:v>
                </c:pt>
                <c:pt idx="2481">
                  <c:v>43.905000000000001</c:v>
                </c:pt>
                <c:pt idx="2482">
                  <c:v>43.956000000000003</c:v>
                </c:pt>
                <c:pt idx="2483">
                  <c:v>44.006999999999998</c:v>
                </c:pt>
                <c:pt idx="2484">
                  <c:v>44.058999999999997</c:v>
                </c:pt>
                <c:pt idx="2485">
                  <c:v>44.109000000000002</c:v>
                </c:pt>
                <c:pt idx="2486">
                  <c:v>44.143000000000001</c:v>
                </c:pt>
                <c:pt idx="2487">
                  <c:v>44.179000000000002</c:v>
                </c:pt>
                <c:pt idx="2488">
                  <c:v>44.225999999999999</c:v>
                </c:pt>
                <c:pt idx="2489">
                  <c:v>44.268000000000001</c:v>
                </c:pt>
                <c:pt idx="2490">
                  <c:v>44.308</c:v>
                </c:pt>
                <c:pt idx="2491">
                  <c:v>44.343000000000004</c:v>
                </c:pt>
                <c:pt idx="2492">
                  <c:v>44.374000000000002</c:v>
                </c:pt>
                <c:pt idx="2493">
                  <c:v>44.405999999999999</c:v>
                </c:pt>
                <c:pt idx="2494">
                  <c:v>44.436999999999998</c:v>
                </c:pt>
                <c:pt idx="2495">
                  <c:v>44.475000000000001</c:v>
                </c:pt>
                <c:pt idx="2496">
                  <c:v>44.515000000000001</c:v>
                </c:pt>
                <c:pt idx="2497">
                  <c:v>44.55</c:v>
                </c:pt>
                <c:pt idx="2498">
                  <c:v>44.588000000000001</c:v>
                </c:pt>
                <c:pt idx="2499">
                  <c:v>44.628</c:v>
                </c:pt>
                <c:pt idx="2500">
                  <c:v>44.665999999999997</c:v>
                </c:pt>
                <c:pt idx="2501">
                  <c:v>44.704000000000001</c:v>
                </c:pt>
                <c:pt idx="2502">
                  <c:v>44.74</c:v>
                </c:pt>
                <c:pt idx="2503">
                  <c:v>44.764000000000003</c:v>
                </c:pt>
                <c:pt idx="2504">
                  <c:v>44.789000000000001</c:v>
                </c:pt>
                <c:pt idx="2505">
                  <c:v>44.814999999999998</c:v>
                </c:pt>
                <c:pt idx="2506">
                  <c:v>44.847000000000001</c:v>
                </c:pt>
                <c:pt idx="2507">
                  <c:v>44.874000000000002</c:v>
                </c:pt>
                <c:pt idx="2508">
                  <c:v>44.898000000000003</c:v>
                </c:pt>
                <c:pt idx="2509">
                  <c:v>44.924999999999997</c:v>
                </c:pt>
                <c:pt idx="2510">
                  <c:v>44.95</c:v>
                </c:pt>
                <c:pt idx="2511">
                  <c:v>44.970999999999997</c:v>
                </c:pt>
                <c:pt idx="2512">
                  <c:v>44.997</c:v>
                </c:pt>
                <c:pt idx="2513">
                  <c:v>45.030999999999999</c:v>
                </c:pt>
                <c:pt idx="2514">
                  <c:v>45.064</c:v>
                </c:pt>
                <c:pt idx="2515">
                  <c:v>45.098999999999997</c:v>
                </c:pt>
                <c:pt idx="2516">
                  <c:v>45.140999999999998</c:v>
                </c:pt>
                <c:pt idx="2517">
                  <c:v>45.183</c:v>
                </c:pt>
                <c:pt idx="2518">
                  <c:v>45.223999999999997</c:v>
                </c:pt>
                <c:pt idx="2519">
                  <c:v>45.267000000000003</c:v>
                </c:pt>
                <c:pt idx="2520">
                  <c:v>45.302999999999997</c:v>
                </c:pt>
                <c:pt idx="2521">
                  <c:v>45.332999999999998</c:v>
                </c:pt>
                <c:pt idx="2522">
                  <c:v>45.362000000000002</c:v>
                </c:pt>
                <c:pt idx="2523">
                  <c:v>45.392000000000003</c:v>
                </c:pt>
                <c:pt idx="2524">
                  <c:v>45.423000000000002</c:v>
                </c:pt>
                <c:pt idx="2525">
                  <c:v>45.454999999999998</c:v>
                </c:pt>
                <c:pt idx="2526">
                  <c:v>45.49</c:v>
                </c:pt>
                <c:pt idx="2527">
                  <c:v>45.527000000000001</c:v>
                </c:pt>
                <c:pt idx="2528">
                  <c:v>45.555</c:v>
                </c:pt>
                <c:pt idx="2529">
                  <c:v>45.582999999999998</c:v>
                </c:pt>
                <c:pt idx="2530">
                  <c:v>45.613</c:v>
                </c:pt>
                <c:pt idx="2531">
                  <c:v>45.637</c:v>
                </c:pt>
                <c:pt idx="2532">
                  <c:v>45.652999999999999</c:v>
                </c:pt>
                <c:pt idx="2533">
                  <c:v>45.667999999999999</c:v>
                </c:pt>
                <c:pt idx="2534">
                  <c:v>45.686</c:v>
                </c:pt>
                <c:pt idx="2535">
                  <c:v>45.704000000000001</c:v>
                </c:pt>
                <c:pt idx="2536">
                  <c:v>45.72</c:v>
                </c:pt>
                <c:pt idx="2537">
                  <c:v>45.74</c:v>
                </c:pt>
                <c:pt idx="2538">
                  <c:v>45.761000000000003</c:v>
                </c:pt>
                <c:pt idx="2539">
                  <c:v>45.774999999999999</c:v>
                </c:pt>
                <c:pt idx="2540">
                  <c:v>45.789000000000001</c:v>
                </c:pt>
                <c:pt idx="2541">
                  <c:v>45.792999999999999</c:v>
                </c:pt>
                <c:pt idx="2542">
                  <c:v>45.795000000000002</c:v>
                </c:pt>
                <c:pt idx="2543">
                  <c:v>45.790999999999997</c:v>
                </c:pt>
                <c:pt idx="2544">
                  <c:v>45.78</c:v>
                </c:pt>
                <c:pt idx="2545">
                  <c:v>45.768000000000001</c:v>
                </c:pt>
                <c:pt idx="2546">
                  <c:v>45.75</c:v>
                </c:pt>
                <c:pt idx="2547">
                  <c:v>45.734000000000002</c:v>
                </c:pt>
                <c:pt idx="2548">
                  <c:v>45.720999999999997</c:v>
                </c:pt>
                <c:pt idx="2549">
                  <c:v>45.704000000000001</c:v>
                </c:pt>
                <c:pt idx="2550">
                  <c:v>45.683</c:v>
                </c:pt>
                <c:pt idx="2551">
                  <c:v>45.667999999999999</c:v>
                </c:pt>
                <c:pt idx="2552">
                  <c:v>45.655000000000001</c:v>
                </c:pt>
                <c:pt idx="2553">
                  <c:v>45.637</c:v>
                </c:pt>
                <c:pt idx="2554">
                  <c:v>45.621000000000002</c:v>
                </c:pt>
                <c:pt idx="2555">
                  <c:v>45.603999999999999</c:v>
                </c:pt>
                <c:pt idx="2556">
                  <c:v>45.594000000000001</c:v>
                </c:pt>
                <c:pt idx="2557">
                  <c:v>45.588999999999999</c:v>
                </c:pt>
                <c:pt idx="2558">
                  <c:v>45.591000000000001</c:v>
                </c:pt>
                <c:pt idx="2559">
                  <c:v>45.607999999999997</c:v>
                </c:pt>
                <c:pt idx="2560">
                  <c:v>45.63</c:v>
                </c:pt>
                <c:pt idx="2561">
                  <c:v>45.652999999999999</c:v>
                </c:pt>
                <c:pt idx="2562">
                  <c:v>45.679000000000002</c:v>
                </c:pt>
                <c:pt idx="2563">
                  <c:v>45.698</c:v>
                </c:pt>
                <c:pt idx="2564">
                  <c:v>45.709000000000003</c:v>
                </c:pt>
                <c:pt idx="2565">
                  <c:v>45.719000000000001</c:v>
                </c:pt>
                <c:pt idx="2566">
                  <c:v>45.726999999999997</c:v>
                </c:pt>
                <c:pt idx="2567">
                  <c:v>45.746000000000002</c:v>
                </c:pt>
                <c:pt idx="2568">
                  <c:v>45.790999999999997</c:v>
                </c:pt>
                <c:pt idx="2569">
                  <c:v>45.853999999999999</c:v>
                </c:pt>
                <c:pt idx="2570">
                  <c:v>45.924999999999997</c:v>
                </c:pt>
                <c:pt idx="2571">
                  <c:v>45.981000000000002</c:v>
                </c:pt>
                <c:pt idx="2572">
                  <c:v>46.03</c:v>
                </c:pt>
                <c:pt idx="2573">
                  <c:v>46.088999999999999</c:v>
                </c:pt>
                <c:pt idx="2574">
                  <c:v>46.148000000000003</c:v>
                </c:pt>
                <c:pt idx="2575">
                  <c:v>46.2</c:v>
                </c:pt>
                <c:pt idx="2576">
                  <c:v>46.243000000000002</c:v>
                </c:pt>
                <c:pt idx="2577">
                  <c:v>46.277999999999999</c:v>
                </c:pt>
                <c:pt idx="2578">
                  <c:v>46.305999999999997</c:v>
                </c:pt>
                <c:pt idx="2579">
                  <c:v>46.328000000000003</c:v>
                </c:pt>
                <c:pt idx="2580">
                  <c:v>46.347000000000001</c:v>
                </c:pt>
                <c:pt idx="2581">
                  <c:v>46.368000000000002</c:v>
                </c:pt>
                <c:pt idx="2582">
                  <c:v>46.395000000000003</c:v>
                </c:pt>
                <c:pt idx="2583">
                  <c:v>46.43</c:v>
                </c:pt>
                <c:pt idx="2584">
                  <c:v>46.470999999999997</c:v>
                </c:pt>
                <c:pt idx="2585">
                  <c:v>46.517000000000003</c:v>
                </c:pt>
                <c:pt idx="2586">
                  <c:v>46.561999999999998</c:v>
                </c:pt>
                <c:pt idx="2587">
                  <c:v>46.600999999999999</c:v>
                </c:pt>
                <c:pt idx="2588">
                  <c:v>46.636000000000003</c:v>
                </c:pt>
                <c:pt idx="2589">
                  <c:v>46.662999999999997</c:v>
                </c:pt>
                <c:pt idx="2590">
                  <c:v>46.680999999999997</c:v>
                </c:pt>
                <c:pt idx="2591">
                  <c:v>46.695999999999998</c:v>
                </c:pt>
                <c:pt idx="2592">
                  <c:v>46.710999999999999</c:v>
                </c:pt>
                <c:pt idx="2593">
                  <c:v>46.731000000000002</c:v>
                </c:pt>
                <c:pt idx="2594">
                  <c:v>46.762999999999998</c:v>
                </c:pt>
                <c:pt idx="2595">
                  <c:v>46.795999999999999</c:v>
                </c:pt>
                <c:pt idx="2596">
                  <c:v>46.837000000000003</c:v>
                </c:pt>
                <c:pt idx="2597">
                  <c:v>46.865000000000002</c:v>
                </c:pt>
                <c:pt idx="2598">
                  <c:v>46.887999999999998</c:v>
                </c:pt>
                <c:pt idx="2599">
                  <c:v>46.905999999999999</c:v>
                </c:pt>
                <c:pt idx="2600">
                  <c:v>46.921999999999997</c:v>
                </c:pt>
                <c:pt idx="2601">
                  <c:v>46.933</c:v>
                </c:pt>
                <c:pt idx="2602">
                  <c:v>46.935000000000002</c:v>
                </c:pt>
                <c:pt idx="2603">
                  <c:v>46.93</c:v>
                </c:pt>
                <c:pt idx="2604">
                  <c:v>46.92</c:v>
                </c:pt>
                <c:pt idx="2605">
                  <c:v>46.908999999999999</c:v>
                </c:pt>
                <c:pt idx="2606">
                  <c:v>46.905999999999999</c:v>
                </c:pt>
                <c:pt idx="2607">
                  <c:v>46.905999999999999</c:v>
                </c:pt>
                <c:pt idx="2608">
                  <c:v>46.91</c:v>
                </c:pt>
                <c:pt idx="2609">
                  <c:v>46.908999999999999</c:v>
                </c:pt>
                <c:pt idx="2610">
                  <c:v>46.91</c:v>
                </c:pt>
                <c:pt idx="2611">
                  <c:v>46.911999999999999</c:v>
                </c:pt>
                <c:pt idx="2612">
                  <c:v>46.908999999999999</c:v>
                </c:pt>
                <c:pt idx="2613">
                  <c:v>46.906999999999996</c:v>
                </c:pt>
                <c:pt idx="2614">
                  <c:v>46.914000000000001</c:v>
                </c:pt>
                <c:pt idx="2615">
                  <c:v>46.921999999999997</c:v>
                </c:pt>
                <c:pt idx="2616">
                  <c:v>46.93</c:v>
                </c:pt>
                <c:pt idx="2617">
                  <c:v>46.936999999999998</c:v>
                </c:pt>
                <c:pt idx="2618">
                  <c:v>46.945</c:v>
                </c:pt>
                <c:pt idx="2619">
                  <c:v>46.959000000000003</c:v>
                </c:pt>
                <c:pt idx="2620">
                  <c:v>46.972000000000001</c:v>
                </c:pt>
                <c:pt idx="2621">
                  <c:v>46.982999999999997</c:v>
                </c:pt>
                <c:pt idx="2622">
                  <c:v>46.997</c:v>
                </c:pt>
                <c:pt idx="2623">
                  <c:v>47.01</c:v>
                </c:pt>
                <c:pt idx="2624">
                  <c:v>47.021999999999998</c:v>
                </c:pt>
                <c:pt idx="2625">
                  <c:v>47.033000000000001</c:v>
                </c:pt>
                <c:pt idx="2626">
                  <c:v>47.042999999999999</c:v>
                </c:pt>
                <c:pt idx="2627">
                  <c:v>47.045999999999999</c:v>
                </c:pt>
                <c:pt idx="2628">
                  <c:v>47.043999999999997</c:v>
                </c:pt>
                <c:pt idx="2629">
                  <c:v>47.036999999999999</c:v>
                </c:pt>
                <c:pt idx="2630">
                  <c:v>47.031999999999996</c:v>
                </c:pt>
                <c:pt idx="2631">
                  <c:v>47.036000000000001</c:v>
                </c:pt>
                <c:pt idx="2632">
                  <c:v>47.039000000000001</c:v>
                </c:pt>
                <c:pt idx="2633">
                  <c:v>47.037999999999997</c:v>
                </c:pt>
                <c:pt idx="2634">
                  <c:v>47.033999999999999</c:v>
                </c:pt>
                <c:pt idx="2635">
                  <c:v>47.021999999999998</c:v>
                </c:pt>
                <c:pt idx="2636">
                  <c:v>47.006999999999998</c:v>
                </c:pt>
                <c:pt idx="2637">
                  <c:v>46.997</c:v>
                </c:pt>
                <c:pt idx="2638">
                  <c:v>46.993000000000002</c:v>
                </c:pt>
                <c:pt idx="2639">
                  <c:v>46.991999999999997</c:v>
                </c:pt>
                <c:pt idx="2640">
                  <c:v>46.988999999999997</c:v>
                </c:pt>
                <c:pt idx="2641">
                  <c:v>46.987000000000002</c:v>
                </c:pt>
                <c:pt idx="2642">
                  <c:v>46.981000000000002</c:v>
                </c:pt>
                <c:pt idx="2643">
                  <c:v>46.976999999999997</c:v>
                </c:pt>
                <c:pt idx="2644">
                  <c:v>46.970999999999997</c:v>
                </c:pt>
                <c:pt idx="2645">
                  <c:v>46.966999999999999</c:v>
                </c:pt>
                <c:pt idx="2646">
                  <c:v>46.965000000000003</c:v>
                </c:pt>
                <c:pt idx="2647">
                  <c:v>46.957000000000001</c:v>
                </c:pt>
                <c:pt idx="2648">
                  <c:v>46.948999999999998</c:v>
                </c:pt>
                <c:pt idx="2649">
                  <c:v>46.94</c:v>
                </c:pt>
                <c:pt idx="2650">
                  <c:v>46.927999999999997</c:v>
                </c:pt>
                <c:pt idx="2651">
                  <c:v>46.914000000000001</c:v>
                </c:pt>
                <c:pt idx="2652">
                  <c:v>46.890999999999998</c:v>
                </c:pt>
                <c:pt idx="2653">
                  <c:v>46.859000000000002</c:v>
                </c:pt>
                <c:pt idx="2654">
                  <c:v>46.822000000000003</c:v>
                </c:pt>
                <c:pt idx="2655">
                  <c:v>46.790999999999997</c:v>
                </c:pt>
                <c:pt idx="2656">
                  <c:v>46.764000000000003</c:v>
                </c:pt>
                <c:pt idx="2657">
                  <c:v>46.731000000000002</c:v>
                </c:pt>
                <c:pt idx="2658">
                  <c:v>46.697000000000003</c:v>
                </c:pt>
                <c:pt idx="2659">
                  <c:v>46.667000000000002</c:v>
                </c:pt>
                <c:pt idx="2660">
                  <c:v>46.640999999999998</c:v>
                </c:pt>
                <c:pt idx="2661">
                  <c:v>46.619</c:v>
                </c:pt>
                <c:pt idx="2662">
                  <c:v>46.595999999999997</c:v>
                </c:pt>
                <c:pt idx="2663">
                  <c:v>46.584000000000003</c:v>
                </c:pt>
                <c:pt idx="2664">
                  <c:v>46.578000000000003</c:v>
                </c:pt>
                <c:pt idx="2665">
                  <c:v>46.573999999999998</c:v>
                </c:pt>
                <c:pt idx="2666">
                  <c:v>46.569000000000003</c:v>
                </c:pt>
                <c:pt idx="2667">
                  <c:v>46.564999999999998</c:v>
                </c:pt>
                <c:pt idx="2668">
                  <c:v>46.557000000000002</c:v>
                </c:pt>
                <c:pt idx="2669">
                  <c:v>46.551000000000002</c:v>
                </c:pt>
                <c:pt idx="2670">
                  <c:v>46.545999999999999</c:v>
                </c:pt>
                <c:pt idx="2671">
                  <c:v>46.546999999999997</c:v>
                </c:pt>
                <c:pt idx="2672">
                  <c:v>46.552</c:v>
                </c:pt>
                <c:pt idx="2673">
                  <c:v>46.564</c:v>
                </c:pt>
                <c:pt idx="2674">
                  <c:v>46.573</c:v>
                </c:pt>
                <c:pt idx="2675">
                  <c:v>46.570999999999998</c:v>
                </c:pt>
                <c:pt idx="2676">
                  <c:v>46.558</c:v>
                </c:pt>
                <c:pt idx="2677">
                  <c:v>46.536000000000001</c:v>
                </c:pt>
                <c:pt idx="2678">
                  <c:v>46.515000000000001</c:v>
                </c:pt>
                <c:pt idx="2679">
                  <c:v>46.503</c:v>
                </c:pt>
                <c:pt idx="2680">
                  <c:v>46.506999999999998</c:v>
                </c:pt>
                <c:pt idx="2681">
                  <c:v>46.514000000000003</c:v>
                </c:pt>
                <c:pt idx="2682">
                  <c:v>46.524000000000001</c:v>
                </c:pt>
                <c:pt idx="2683">
                  <c:v>46.53</c:v>
                </c:pt>
                <c:pt idx="2684">
                  <c:v>46.539000000000001</c:v>
                </c:pt>
                <c:pt idx="2685">
                  <c:v>46.54</c:v>
                </c:pt>
                <c:pt idx="2686">
                  <c:v>46.533999999999999</c:v>
                </c:pt>
                <c:pt idx="2687">
                  <c:v>46.53</c:v>
                </c:pt>
                <c:pt idx="2688">
                  <c:v>46.530999999999999</c:v>
                </c:pt>
                <c:pt idx="2689">
                  <c:v>46.533000000000001</c:v>
                </c:pt>
                <c:pt idx="2690">
                  <c:v>46.533999999999999</c:v>
                </c:pt>
                <c:pt idx="2691">
                  <c:v>46.539000000000001</c:v>
                </c:pt>
                <c:pt idx="2692">
                  <c:v>46.542000000000002</c:v>
                </c:pt>
                <c:pt idx="2693">
                  <c:v>46.564999999999998</c:v>
                </c:pt>
                <c:pt idx="2694">
                  <c:v>46.622</c:v>
                </c:pt>
                <c:pt idx="2695">
                  <c:v>46.7</c:v>
                </c:pt>
                <c:pt idx="2696">
                  <c:v>46.798999999999999</c:v>
                </c:pt>
                <c:pt idx="2697">
                  <c:v>46.939</c:v>
                </c:pt>
                <c:pt idx="2698">
                  <c:v>47.095999999999997</c:v>
                </c:pt>
                <c:pt idx="2699">
                  <c:v>47.268999999999998</c:v>
                </c:pt>
                <c:pt idx="2700">
                  <c:v>47.448999999999998</c:v>
                </c:pt>
                <c:pt idx="2701">
                  <c:v>47.625</c:v>
                </c:pt>
                <c:pt idx="2702">
                  <c:v>47.817</c:v>
                </c:pt>
                <c:pt idx="2703">
                  <c:v>47.994</c:v>
                </c:pt>
                <c:pt idx="2704">
                  <c:v>48.131999999999998</c:v>
                </c:pt>
                <c:pt idx="2705">
                  <c:v>48.25</c:v>
                </c:pt>
                <c:pt idx="2706">
                  <c:v>48.35</c:v>
                </c:pt>
                <c:pt idx="2707">
                  <c:v>48.444000000000003</c:v>
                </c:pt>
                <c:pt idx="2708">
                  <c:v>48.524000000000001</c:v>
                </c:pt>
                <c:pt idx="2709">
                  <c:v>48.587000000000003</c:v>
                </c:pt>
                <c:pt idx="2710">
                  <c:v>48.667000000000002</c:v>
                </c:pt>
                <c:pt idx="2711">
                  <c:v>48.756999999999998</c:v>
                </c:pt>
                <c:pt idx="2712">
                  <c:v>48.841999999999999</c:v>
                </c:pt>
                <c:pt idx="2713">
                  <c:v>48.927</c:v>
                </c:pt>
                <c:pt idx="2714">
                  <c:v>49.012999999999998</c:v>
                </c:pt>
                <c:pt idx="2715">
                  <c:v>49.103999999999999</c:v>
                </c:pt>
                <c:pt idx="2716">
                  <c:v>49.198</c:v>
                </c:pt>
                <c:pt idx="2717">
                  <c:v>49.287999999999997</c:v>
                </c:pt>
                <c:pt idx="2718">
                  <c:v>49.39</c:v>
                </c:pt>
                <c:pt idx="2719">
                  <c:v>49.499000000000002</c:v>
                </c:pt>
                <c:pt idx="2720">
                  <c:v>49.612000000000002</c:v>
                </c:pt>
                <c:pt idx="2721">
                  <c:v>49.744</c:v>
                </c:pt>
                <c:pt idx="2722">
                  <c:v>49.875999999999998</c:v>
                </c:pt>
                <c:pt idx="2723">
                  <c:v>50.030999999999999</c:v>
                </c:pt>
                <c:pt idx="2724">
                  <c:v>50.194000000000003</c:v>
                </c:pt>
                <c:pt idx="2725">
                  <c:v>50.35</c:v>
                </c:pt>
                <c:pt idx="2726">
                  <c:v>50.503</c:v>
                </c:pt>
                <c:pt idx="2727">
                  <c:v>50.668999999999997</c:v>
                </c:pt>
                <c:pt idx="2728">
                  <c:v>50.838000000000001</c:v>
                </c:pt>
                <c:pt idx="2729">
                  <c:v>50.978999999999999</c:v>
                </c:pt>
                <c:pt idx="2730">
                  <c:v>51.122999999999998</c:v>
                </c:pt>
                <c:pt idx="2731">
                  <c:v>51.262</c:v>
                </c:pt>
                <c:pt idx="2732">
                  <c:v>51.38</c:v>
                </c:pt>
                <c:pt idx="2733">
                  <c:v>51.48</c:v>
                </c:pt>
                <c:pt idx="2734">
                  <c:v>51.578000000000003</c:v>
                </c:pt>
                <c:pt idx="2735">
                  <c:v>51.691000000000003</c:v>
                </c:pt>
                <c:pt idx="2736">
                  <c:v>51.793999999999997</c:v>
                </c:pt>
                <c:pt idx="2737">
                  <c:v>51.902999999999999</c:v>
                </c:pt>
                <c:pt idx="2738">
                  <c:v>52.027999999999999</c:v>
                </c:pt>
                <c:pt idx="2739">
                  <c:v>52.162999999999997</c:v>
                </c:pt>
                <c:pt idx="2740">
                  <c:v>52.305</c:v>
                </c:pt>
                <c:pt idx="2741">
                  <c:v>52.442999999999998</c:v>
                </c:pt>
                <c:pt idx="2742">
                  <c:v>52.564999999999998</c:v>
                </c:pt>
                <c:pt idx="2743">
                  <c:v>52.698</c:v>
                </c:pt>
                <c:pt idx="2744">
                  <c:v>52.831000000000003</c:v>
                </c:pt>
                <c:pt idx="2745">
                  <c:v>52.941000000000003</c:v>
                </c:pt>
                <c:pt idx="2746">
                  <c:v>53.033000000000001</c:v>
                </c:pt>
                <c:pt idx="2747">
                  <c:v>53.122999999999998</c:v>
                </c:pt>
                <c:pt idx="2748">
                  <c:v>53.234999999999999</c:v>
                </c:pt>
                <c:pt idx="2749">
                  <c:v>53.322000000000003</c:v>
                </c:pt>
                <c:pt idx="2750">
                  <c:v>53.390999999999998</c:v>
                </c:pt>
                <c:pt idx="2751">
                  <c:v>53.468000000000004</c:v>
                </c:pt>
                <c:pt idx="2752">
                  <c:v>53.546999999999997</c:v>
                </c:pt>
                <c:pt idx="2753">
                  <c:v>53.622999999999998</c:v>
                </c:pt>
                <c:pt idx="2754">
                  <c:v>53.701000000000001</c:v>
                </c:pt>
                <c:pt idx="2755">
                  <c:v>53.767000000000003</c:v>
                </c:pt>
                <c:pt idx="2756">
                  <c:v>53.823999999999998</c:v>
                </c:pt>
                <c:pt idx="2757">
                  <c:v>53.875</c:v>
                </c:pt>
                <c:pt idx="2758">
                  <c:v>53.923999999999999</c:v>
                </c:pt>
                <c:pt idx="2759">
                  <c:v>53.978999999999999</c:v>
                </c:pt>
                <c:pt idx="2760">
                  <c:v>54.030999999999999</c:v>
                </c:pt>
                <c:pt idx="2761">
                  <c:v>54.082000000000001</c:v>
                </c:pt>
                <c:pt idx="2762">
                  <c:v>54.137</c:v>
                </c:pt>
                <c:pt idx="2763">
                  <c:v>54.191000000000003</c:v>
                </c:pt>
                <c:pt idx="2764">
                  <c:v>54.244999999999997</c:v>
                </c:pt>
                <c:pt idx="2765">
                  <c:v>54.307000000000002</c:v>
                </c:pt>
                <c:pt idx="2766">
                  <c:v>54.378</c:v>
                </c:pt>
                <c:pt idx="2767">
                  <c:v>54.451999999999998</c:v>
                </c:pt>
                <c:pt idx="2768">
                  <c:v>54.531999999999996</c:v>
                </c:pt>
                <c:pt idx="2769">
                  <c:v>54.610999999999997</c:v>
                </c:pt>
                <c:pt idx="2770">
                  <c:v>54.694000000000003</c:v>
                </c:pt>
                <c:pt idx="2771">
                  <c:v>54.783000000000001</c:v>
                </c:pt>
                <c:pt idx="2772">
                  <c:v>54.860999999999997</c:v>
                </c:pt>
                <c:pt idx="2773">
                  <c:v>54.92</c:v>
                </c:pt>
                <c:pt idx="2774">
                  <c:v>54.945999999999998</c:v>
                </c:pt>
                <c:pt idx="2775">
                  <c:v>54.954000000000001</c:v>
                </c:pt>
                <c:pt idx="2776">
                  <c:v>54.956000000000003</c:v>
                </c:pt>
                <c:pt idx="2777">
                  <c:v>54.954999999999998</c:v>
                </c:pt>
                <c:pt idx="2778">
                  <c:v>54.953000000000003</c:v>
                </c:pt>
                <c:pt idx="2779">
                  <c:v>54.951000000000001</c:v>
                </c:pt>
                <c:pt idx="2780">
                  <c:v>54.945</c:v>
                </c:pt>
                <c:pt idx="2781">
                  <c:v>54.948999999999998</c:v>
                </c:pt>
                <c:pt idx="2782">
                  <c:v>54.96</c:v>
                </c:pt>
                <c:pt idx="2783">
                  <c:v>54.959000000000003</c:v>
                </c:pt>
                <c:pt idx="2784">
                  <c:v>54.930999999999997</c:v>
                </c:pt>
                <c:pt idx="2785">
                  <c:v>54.887999999999998</c:v>
                </c:pt>
                <c:pt idx="2786">
                  <c:v>54.844000000000001</c:v>
                </c:pt>
                <c:pt idx="2787">
                  <c:v>54.793999999999997</c:v>
                </c:pt>
                <c:pt idx="2788">
                  <c:v>54.747999999999998</c:v>
                </c:pt>
                <c:pt idx="2789">
                  <c:v>54.71</c:v>
                </c:pt>
                <c:pt idx="2790">
                  <c:v>54.68</c:v>
                </c:pt>
                <c:pt idx="2791">
                  <c:v>54.661000000000001</c:v>
                </c:pt>
                <c:pt idx="2792">
                  <c:v>54.654000000000003</c:v>
                </c:pt>
                <c:pt idx="2793">
                  <c:v>54.652999999999999</c:v>
                </c:pt>
                <c:pt idx="2794">
                  <c:v>54.652000000000001</c:v>
                </c:pt>
                <c:pt idx="2795">
                  <c:v>54.649000000000001</c:v>
                </c:pt>
                <c:pt idx="2796">
                  <c:v>54.648000000000003</c:v>
                </c:pt>
                <c:pt idx="2797">
                  <c:v>54.652999999999999</c:v>
                </c:pt>
                <c:pt idx="2798">
                  <c:v>54.658999999999999</c:v>
                </c:pt>
                <c:pt idx="2799">
                  <c:v>54.665999999999997</c:v>
                </c:pt>
                <c:pt idx="2800">
                  <c:v>54.668999999999997</c:v>
                </c:pt>
                <c:pt idx="2801">
                  <c:v>54.671999999999997</c:v>
                </c:pt>
                <c:pt idx="2802">
                  <c:v>54.670999999999999</c:v>
                </c:pt>
                <c:pt idx="2803">
                  <c:v>54.658000000000001</c:v>
                </c:pt>
                <c:pt idx="2804">
                  <c:v>54.624000000000002</c:v>
                </c:pt>
                <c:pt idx="2805">
                  <c:v>54.588999999999999</c:v>
                </c:pt>
                <c:pt idx="2806">
                  <c:v>54.552</c:v>
                </c:pt>
                <c:pt idx="2807">
                  <c:v>54.503</c:v>
                </c:pt>
                <c:pt idx="2808">
                  <c:v>54.463999999999999</c:v>
                </c:pt>
                <c:pt idx="2809">
                  <c:v>54.435000000000002</c:v>
                </c:pt>
                <c:pt idx="2810">
                  <c:v>54.405000000000001</c:v>
                </c:pt>
                <c:pt idx="2811">
                  <c:v>54.384</c:v>
                </c:pt>
                <c:pt idx="2812">
                  <c:v>54.375999999999998</c:v>
                </c:pt>
                <c:pt idx="2813">
                  <c:v>54.372999999999998</c:v>
                </c:pt>
                <c:pt idx="2814">
                  <c:v>54.378</c:v>
                </c:pt>
                <c:pt idx="2815">
                  <c:v>54.378999999999998</c:v>
                </c:pt>
                <c:pt idx="2816">
                  <c:v>54.368000000000002</c:v>
                </c:pt>
                <c:pt idx="2817">
                  <c:v>54.334000000000003</c:v>
                </c:pt>
                <c:pt idx="2818">
                  <c:v>54.273000000000003</c:v>
                </c:pt>
                <c:pt idx="2819">
                  <c:v>54.204999999999998</c:v>
                </c:pt>
                <c:pt idx="2820">
                  <c:v>54.140999999999998</c:v>
                </c:pt>
                <c:pt idx="2821">
                  <c:v>54.076000000000001</c:v>
                </c:pt>
                <c:pt idx="2822">
                  <c:v>54.026000000000003</c:v>
                </c:pt>
                <c:pt idx="2823">
                  <c:v>53.984999999999999</c:v>
                </c:pt>
                <c:pt idx="2824">
                  <c:v>53.94</c:v>
                </c:pt>
                <c:pt idx="2825">
                  <c:v>53.911999999999999</c:v>
                </c:pt>
                <c:pt idx="2826">
                  <c:v>53.906999999999996</c:v>
                </c:pt>
                <c:pt idx="2827">
                  <c:v>53.927</c:v>
                </c:pt>
                <c:pt idx="2828">
                  <c:v>53.960999999999999</c:v>
                </c:pt>
                <c:pt idx="2829">
                  <c:v>54.002000000000002</c:v>
                </c:pt>
                <c:pt idx="2830">
                  <c:v>54.064</c:v>
                </c:pt>
                <c:pt idx="2831">
                  <c:v>54.137</c:v>
                </c:pt>
                <c:pt idx="2832">
                  <c:v>54.204999999999998</c:v>
                </c:pt>
                <c:pt idx="2833">
                  <c:v>54.283999999999999</c:v>
                </c:pt>
                <c:pt idx="2834">
                  <c:v>54.371000000000002</c:v>
                </c:pt>
                <c:pt idx="2835">
                  <c:v>54.453000000000003</c:v>
                </c:pt>
                <c:pt idx="2836">
                  <c:v>54.545000000000002</c:v>
                </c:pt>
                <c:pt idx="2837">
                  <c:v>54.648000000000003</c:v>
                </c:pt>
                <c:pt idx="2838">
                  <c:v>54.75</c:v>
                </c:pt>
                <c:pt idx="2839">
                  <c:v>54.868000000000002</c:v>
                </c:pt>
                <c:pt idx="2840">
                  <c:v>54.984999999999999</c:v>
                </c:pt>
                <c:pt idx="2841">
                  <c:v>55.101999999999997</c:v>
                </c:pt>
                <c:pt idx="2842">
                  <c:v>55.201000000000001</c:v>
                </c:pt>
                <c:pt idx="2843">
                  <c:v>55.283999999999999</c:v>
                </c:pt>
                <c:pt idx="2844">
                  <c:v>55.363</c:v>
                </c:pt>
                <c:pt idx="2845">
                  <c:v>55.430999999999997</c:v>
                </c:pt>
                <c:pt idx="2846">
                  <c:v>55.48</c:v>
                </c:pt>
                <c:pt idx="2847">
                  <c:v>55.542000000000002</c:v>
                </c:pt>
                <c:pt idx="2848">
                  <c:v>55.600999999999999</c:v>
                </c:pt>
                <c:pt idx="2849">
                  <c:v>55.645000000000003</c:v>
                </c:pt>
                <c:pt idx="2850">
                  <c:v>55.704999999999998</c:v>
                </c:pt>
                <c:pt idx="2851">
                  <c:v>55.783999999999999</c:v>
                </c:pt>
                <c:pt idx="2852">
                  <c:v>55.856999999999999</c:v>
                </c:pt>
                <c:pt idx="2853">
                  <c:v>55.908000000000001</c:v>
                </c:pt>
                <c:pt idx="2854">
                  <c:v>55.938000000000002</c:v>
                </c:pt>
                <c:pt idx="2855">
                  <c:v>55.963000000000001</c:v>
                </c:pt>
                <c:pt idx="2856">
                  <c:v>55.996000000000002</c:v>
                </c:pt>
                <c:pt idx="2857">
                  <c:v>56.024999999999999</c:v>
                </c:pt>
                <c:pt idx="2858">
                  <c:v>56.037999999999997</c:v>
                </c:pt>
                <c:pt idx="2859">
                  <c:v>56.046999999999997</c:v>
                </c:pt>
                <c:pt idx="2860">
                  <c:v>56.058999999999997</c:v>
                </c:pt>
                <c:pt idx="2861">
                  <c:v>56.073999999999998</c:v>
                </c:pt>
                <c:pt idx="2862">
                  <c:v>56.1</c:v>
                </c:pt>
                <c:pt idx="2863">
                  <c:v>56.143999999999998</c:v>
                </c:pt>
                <c:pt idx="2864">
                  <c:v>56.207000000000001</c:v>
                </c:pt>
                <c:pt idx="2865">
                  <c:v>56.276000000000003</c:v>
                </c:pt>
                <c:pt idx="2866">
                  <c:v>56.332000000000001</c:v>
                </c:pt>
                <c:pt idx="2867">
                  <c:v>56.384999999999998</c:v>
                </c:pt>
                <c:pt idx="2868">
                  <c:v>56.432000000000002</c:v>
                </c:pt>
                <c:pt idx="2869">
                  <c:v>56.468000000000004</c:v>
                </c:pt>
                <c:pt idx="2870">
                  <c:v>56.499000000000002</c:v>
                </c:pt>
                <c:pt idx="2871">
                  <c:v>56.533999999999999</c:v>
                </c:pt>
                <c:pt idx="2872">
                  <c:v>56.57</c:v>
                </c:pt>
                <c:pt idx="2873">
                  <c:v>56.603000000000002</c:v>
                </c:pt>
                <c:pt idx="2874">
                  <c:v>56.639000000000003</c:v>
                </c:pt>
                <c:pt idx="2875">
                  <c:v>56.680999999999997</c:v>
                </c:pt>
                <c:pt idx="2876">
                  <c:v>56.725000000000001</c:v>
                </c:pt>
                <c:pt idx="2877">
                  <c:v>56.776000000000003</c:v>
                </c:pt>
                <c:pt idx="2878">
                  <c:v>56.832000000000001</c:v>
                </c:pt>
                <c:pt idx="2879">
                  <c:v>56.883000000000003</c:v>
                </c:pt>
                <c:pt idx="2880">
                  <c:v>56.920999999999999</c:v>
                </c:pt>
                <c:pt idx="2881">
                  <c:v>56.95</c:v>
                </c:pt>
                <c:pt idx="2882">
                  <c:v>56.976999999999997</c:v>
                </c:pt>
                <c:pt idx="2883">
                  <c:v>57.003999999999998</c:v>
                </c:pt>
                <c:pt idx="2884">
                  <c:v>57.027999999999999</c:v>
                </c:pt>
                <c:pt idx="2885">
                  <c:v>57.048999999999999</c:v>
                </c:pt>
                <c:pt idx="2886">
                  <c:v>57.078000000000003</c:v>
                </c:pt>
                <c:pt idx="2887">
                  <c:v>57.124000000000002</c:v>
                </c:pt>
                <c:pt idx="2888">
                  <c:v>57.18</c:v>
                </c:pt>
                <c:pt idx="2889">
                  <c:v>57.244999999999997</c:v>
                </c:pt>
                <c:pt idx="2890">
                  <c:v>57.323</c:v>
                </c:pt>
                <c:pt idx="2891">
                  <c:v>57.4</c:v>
                </c:pt>
                <c:pt idx="2892">
                  <c:v>57.472000000000001</c:v>
                </c:pt>
                <c:pt idx="2893">
                  <c:v>57.543999999999997</c:v>
                </c:pt>
                <c:pt idx="2894">
                  <c:v>57.612000000000002</c:v>
                </c:pt>
                <c:pt idx="2895">
                  <c:v>57.680999999999997</c:v>
                </c:pt>
                <c:pt idx="2896">
                  <c:v>57.758000000000003</c:v>
                </c:pt>
                <c:pt idx="2897">
                  <c:v>57.832000000000001</c:v>
                </c:pt>
                <c:pt idx="2898">
                  <c:v>57.905000000000001</c:v>
                </c:pt>
                <c:pt idx="2899">
                  <c:v>58</c:v>
                </c:pt>
                <c:pt idx="2900">
                  <c:v>58.091999999999999</c:v>
                </c:pt>
                <c:pt idx="2901">
                  <c:v>58.15</c:v>
                </c:pt>
                <c:pt idx="2902">
                  <c:v>58.192999999999998</c:v>
                </c:pt>
                <c:pt idx="2903">
                  <c:v>58.231000000000002</c:v>
                </c:pt>
                <c:pt idx="2904">
                  <c:v>58.265000000000001</c:v>
                </c:pt>
                <c:pt idx="2905">
                  <c:v>58.298000000000002</c:v>
                </c:pt>
                <c:pt idx="2906">
                  <c:v>58.322000000000003</c:v>
                </c:pt>
                <c:pt idx="2907">
                  <c:v>58.33</c:v>
                </c:pt>
                <c:pt idx="2908">
                  <c:v>58.322000000000003</c:v>
                </c:pt>
                <c:pt idx="2909">
                  <c:v>58.311</c:v>
                </c:pt>
                <c:pt idx="2910">
                  <c:v>58.305</c:v>
                </c:pt>
                <c:pt idx="2911">
                  <c:v>58.308999999999997</c:v>
                </c:pt>
                <c:pt idx="2912">
                  <c:v>58.323</c:v>
                </c:pt>
                <c:pt idx="2913">
                  <c:v>58.345999999999997</c:v>
                </c:pt>
                <c:pt idx="2914">
                  <c:v>58.387999999999998</c:v>
                </c:pt>
                <c:pt idx="2915">
                  <c:v>58.447000000000003</c:v>
                </c:pt>
                <c:pt idx="2916">
                  <c:v>58.529000000000003</c:v>
                </c:pt>
                <c:pt idx="2917">
                  <c:v>58.652000000000001</c:v>
                </c:pt>
                <c:pt idx="2918">
                  <c:v>58.780999999999999</c:v>
                </c:pt>
                <c:pt idx="2919">
                  <c:v>58.924999999999997</c:v>
                </c:pt>
                <c:pt idx="2920">
                  <c:v>59.103999999999999</c:v>
                </c:pt>
                <c:pt idx="2921">
                  <c:v>59.286000000000001</c:v>
                </c:pt>
                <c:pt idx="2922">
                  <c:v>59.43</c:v>
                </c:pt>
                <c:pt idx="2923">
                  <c:v>59.554000000000002</c:v>
                </c:pt>
                <c:pt idx="2924">
                  <c:v>59.680999999999997</c:v>
                </c:pt>
                <c:pt idx="2925">
                  <c:v>59.79</c:v>
                </c:pt>
                <c:pt idx="2926">
                  <c:v>59.878</c:v>
                </c:pt>
                <c:pt idx="2927">
                  <c:v>59.948999999999998</c:v>
                </c:pt>
                <c:pt idx="2928">
                  <c:v>60.011000000000003</c:v>
                </c:pt>
                <c:pt idx="2929">
                  <c:v>60.061999999999998</c:v>
                </c:pt>
                <c:pt idx="2930">
                  <c:v>60.103000000000002</c:v>
                </c:pt>
                <c:pt idx="2931">
                  <c:v>60.131</c:v>
                </c:pt>
                <c:pt idx="2932">
                  <c:v>60.143999999999998</c:v>
                </c:pt>
                <c:pt idx="2933">
                  <c:v>60.151000000000003</c:v>
                </c:pt>
                <c:pt idx="2934">
                  <c:v>60.156999999999996</c:v>
                </c:pt>
                <c:pt idx="2935">
                  <c:v>60.154000000000003</c:v>
                </c:pt>
                <c:pt idx="2936">
                  <c:v>60.152000000000001</c:v>
                </c:pt>
                <c:pt idx="2937">
                  <c:v>60.158999999999999</c:v>
                </c:pt>
                <c:pt idx="2938">
                  <c:v>60.162999999999997</c:v>
                </c:pt>
                <c:pt idx="2939">
                  <c:v>60.164000000000001</c:v>
                </c:pt>
                <c:pt idx="2940">
                  <c:v>60.18</c:v>
                </c:pt>
                <c:pt idx="2941">
                  <c:v>60.207999999999998</c:v>
                </c:pt>
                <c:pt idx="2942">
                  <c:v>60.241999999999997</c:v>
                </c:pt>
                <c:pt idx="2943">
                  <c:v>60.277000000000001</c:v>
                </c:pt>
                <c:pt idx="2944">
                  <c:v>60.316000000000003</c:v>
                </c:pt>
                <c:pt idx="2945">
                  <c:v>60.378</c:v>
                </c:pt>
                <c:pt idx="2946">
                  <c:v>60.456000000000003</c:v>
                </c:pt>
                <c:pt idx="2947">
                  <c:v>60.521999999999998</c:v>
                </c:pt>
                <c:pt idx="2948">
                  <c:v>60.582000000000001</c:v>
                </c:pt>
                <c:pt idx="2949">
                  <c:v>60.64</c:v>
                </c:pt>
                <c:pt idx="2950">
                  <c:v>60.680999999999997</c:v>
                </c:pt>
                <c:pt idx="2951">
                  <c:v>60.726999999999997</c:v>
                </c:pt>
                <c:pt idx="2952">
                  <c:v>60.779000000000003</c:v>
                </c:pt>
                <c:pt idx="2953">
                  <c:v>60.82</c:v>
                </c:pt>
                <c:pt idx="2954">
                  <c:v>60.837000000000003</c:v>
                </c:pt>
                <c:pt idx="2955">
                  <c:v>60.835000000000001</c:v>
                </c:pt>
                <c:pt idx="2956">
                  <c:v>60.826999999999998</c:v>
                </c:pt>
                <c:pt idx="2957">
                  <c:v>60.802</c:v>
                </c:pt>
                <c:pt idx="2958">
                  <c:v>60.768000000000001</c:v>
                </c:pt>
                <c:pt idx="2959">
                  <c:v>60.728999999999999</c:v>
                </c:pt>
                <c:pt idx="2960">
                  <c:v>60.691000000000003</c:v>
                </c:pt>
                <c:pt idx="2961">
                  <c:v>60.658999999999999</c:v>
                </c:pt>
                <c:pt idx="2962">
                  <c:v>60.615000000000002</c:v>
                </c:pt>
                <c:pt idx="2963">
                  <c:v>60.56</c:v>
                </c:pt>
                <c:pt idx="2964">
                  <c:v>60.494999999999997</c:v>
                </c:pt>
                <c:pt idx="2965">
                  <c:v>60.44</c:v>
                </c:pt>
                <c:pt idx="2966">
                  <c:v>60.406999999999996</c:v>
                </c:pt>
                <c:pt idx="2967">
                  <c:v>60.401000000000003</c:v>
                </c:pt>
                <c:pt idx="2968">
                  <c:v>60.408999999999999</c:v>
                </c:pt>
                <c:pt idx="2969">
                  <c:v>60.43</c:v>
                </c:pt>
                <c:pt idx="2970">
                  <c:v>60.463999999999999</c:v>
                </c:pt>
                <c:pt idx="2971">
                  <c:v>60.503</c:v>
                </c:pt>
                <c:pt idx="2972">
                  <c:v>60.537999999999997</c:v>
                </c:pt>
                <c:pt idx="2973">
                  <c:v>60.567</c:v>
                </c:pt>
                <c:pt idx="2974">
                  <c:v>60.588000000000001</c:v>
                </c:pt>
                <c:pt idx="2975">
                  <c:v>60.609000000000002</c:v>
                </c:pt>
                <c:pt idx="2976">
                  <c:v>60.616999999999997</c:v>
                </c:pt>
                <c:pt idx="2977">
                  <c:v>60.606999999999999</c:v>
                </c:pt>
                <c:pt idx="2978">
                  <c:v>60.576999999999998</c:v>
                </c:pt>
                <c:pt idx="2979">
                  <c:v>60.54</c:v>
                </c:pt>
                <c:pt idx="2980">
                  <c:v>60.503</c:v>
                </c:pt>
                <c:pt idx="2981">
                  <c:v>60.454999999999998</c:v>
                </c:pt>
                <c:pt idx="2982">
                  <c:v>60.401000000000003</c:v>
                </c:pt>
                <c:pt idx="2983">
                  <c:v>60.338999999999999</c:v>
                </c:pt>
                <c:pt idx="2984">
                  <c:v>60.268999999999998</c:v>
                </c:pt>
                <c:pt idx="2985">
                  <c:v>60.186</c:v>
                </c:pt>
                <c:pt idx="2986">
                  <c:v>60.093000000000004</c:v>
                </c:pt>
                <c:pt idx="2987">
                  <c:v>59.987000000000002</c:v>
                </c:pt>
                <c:pt idx="2988">
                  <c:v>59.874000000000002</c:v>
                </c:pt>
                <c:pt idx="2989">
                  <c:v>59.759</c:v>
                </c:pt>
                <c:pt idx="2990">
                  <c:v>59.625</c:v>
                </c:pt>
                <c:pt idx="2991">
                  <c:v>59.484999999999999</c:v>
                </c:pt>
                <c:pt idx="2992">
                  <c:v>59.372</c:v>
                </c:pt>
                <c:pt idx="2993">
                  <c:v>59.273000000000003</c:v>
                </c:pt>
                <c:pt idx="2994">
                  <c:v>59.174999999999997</c:v>
                </c:pt>
                <c:pt idx="2995">
                  <c:v>59.051000000000002</c:v>
                </c:pt>
                <c:pt idx="2996">
                  <c:v>58.918999999999997</c:v>
                </c:pt>
                <c:pt idx="2997">
                  <c:v>58.78</c:v>
                </c:pt>
                <c:pt idx="2998">
                  <c:v>58.606999999999999</c:v>
                </c:pt>
                <c:pt idx="2999">
                  <c:v>58.436</c:v>
                </c:pt>
                <c:pt idx="3000">
                  <c:v>58.326000000000001</c:v>
                </c:pt>
                <c:pt idx="3001">
                  <c:v>58.279000000000003</c:v>
                </c:pt>
                <c:pt idx="3002">
                  <c:v>58.262999999999998</c:v>
                </c:pt>
                <c:pt idx="3003">
                  <c:v>58.244</c:v>
                </c:pt>
                <c:pt idx="3004">
                  <c:v>58.225000000000001</c:v>
                </c:pt>
                <c:pt idx="3005">
                  <c:v>58.21</c:v>
                </c:pt>
                <c:pt idx="3006">
                  <c:v>58.216999999999999</c:v>
                </c:pt>
                <c:pt idx="3007">
                  <c:v>58.268000000000001</c:v>
                </c:pt>
                <c:pt idx="3008">
                  <c:v>58.325000000000003</c:v>
                </c:pt>
                <c:pt idx="3009">
                  <c:v>58.363</c:v>
                </c:pt>
                <c:pt idx="3010">
                  <c:v>58.411000000000001</c:v>
                </c:pt>
                <c:pt idx="3011">
                  <c:v>58.478999999999999</c:v>
                </c:pt>
                <c:pt idx="3012">
                  <c:v>58.545000000000002</c:v>
                </c:pt>
                <c:pt idx="3013">
                  <c:v>58.62</c:v>
                </c:pt>
                <c:pt idx="3014">
                  <c:v>58.698</c:v>
                </c:pt>
                <c:pt idx="3015">
                  <c:v>58.792999999999999</c:v>
                </c:pt>
                <c:pt idx="3016">
                  <c:v>58.896999999999998</c:v>
                </c:pt>
                <c:pt idx="3017">
                  <c:v>59</c:v>
                </c:pt>
                <c:pt idx="3018">
                  <c:v>59.127000000000002</c:v>
                </c:pt>
                <c:pt idx="3019">
                  <c:v>59.235999999999997</c:v>
                </c:pt>
                <c:pt idx="3020">
                  <c:v>59.338000000000001</c:v>
                </c:pt>
                <c:pt idx="3021">
                  <c:v>59.436999999999998</c:v>
                </c:pt>
                <c:pt idx="3022">
                  <c:v>59.534999999999997</c:v>
                </c:pt>
                <c:pt idx="3023">
                  <c:v>59.618000000000002</c:v>
                </c:pt>
                <c:pt idx="3024">
                  <c:v>59.71</c:v>
                </c:pt>
                <c:pt idx="3025">
                  <c:v>59.796999999999997</c:v>
                </c:pt>
                <c:pt idx="3026">
                  <c:v>59.884</c:v>
                </c:pt>
                <c:pt idx="3027">
                  <c:v>59.966999999999999</c:v>
                </c:pt>
                <c:pt idx="3028">
                  <c:v>60.043999999999997</c:v>
                </c:pt>
                <c:pt idx="3029">
                  <c:v>60.124000000000002</c:v>
                </c:pt>
                <c:pt idx="3030">
                  <c:v>60.192999999999998</c:v>
                </c:pt>
                <c:pt idx="3031">
                  <c:v>60.250999999999998</c:v>
                </c:pt>
                <c:pt idx="3032">
                  <c:v>60.307000000000002</c:v>
                </c:pt>
                <c:pt idx="3033">
                  <c:v>60.366999999999997</c:v>
                </c:pt>
                <c:pt idx="3034">
                  <c:v>60.41</c:v>
                </c:pt>
                <c:pt idx="3035">
                  <c:v>60.444000000000003</c:v>
                </c:pt>
                <c:pt idx="3036">
                  <c:v>60.487000000000002</c:v>
                </c:pt>
                <c:pt idx="3037">
                  <c:v>60.536000000000001</c:v>
                </c:pt>
                <c:pt idx="3038">
                  <c:v>60.581000000000003</c:v>
                </c:pt>
                <c:pt idx="3039">
                  <c:v>60.618000000000002</c:v>
                </c:pt>
                <c:pt idx="3040">
                  <c:v>60.649000000000001</c:v>
                </c:pt>
                <c:pt idx="3041">
                  <c:v>60.68</c:v>
                </c:pt>
                <c:pt idx="3042">
                  <c:v>60.726999999999997</c:v>
                </c:pt>
                <c:pt idx="3043">
                  <c:v>60.786999999999999</c:v>
                </c:pt>
                <c:pt idx="3044">
                  <c:v>60.848999999999997</c:v>
                </c:pt>
                <c:pt idx="3045">
                  <c:v>60.914000000000001</c:v>
                </c:pt>
                <c:pt idx="3046">
                  <c:v>60.96</c:v>
                </c:pt>
                <c:pt idx="3047">
                  <c:v>60.996000000000002</c:v>
                </c:pt>
                <c:pt idx="3048">
                  <c:v>61.045999999999999</c:v>
                </c:pt>
                <c:pt idx="3049">
                  <c:v>61.101999999999997</c:v>
                </c:pt>
                <c:pt idx="3050">
                  <c:v>61.164999999999999</c:v>
                </c:pt>
                <c:pt idx="3051">
                  <c:v>61.231000000000002</c:v>
                </c:pt>
                <c:pt idx="3052">
                  <c:v>61.289000000000001</c:v>
                </c:pt>
                <c:pt idx="3053">
                  <c:v>61.365000000000002</c:v>
                </c:pt>
                <c:pt idx="3054">
                  <c:v>61.445999999999998</c:v>
                </c:pt>
                <c:pt idx="3055">
                  <c:v>61.517000000000003</c:v>
                </c:pt>
                <c:pt idx="3056">
                  <c:v>61.593000000000004</c:v>
                </c:pt>
                <c:pt idx="3057">
                  <c:v>61.677999999999997</c:v>
                </c:pt>
                <c:pt idx="3058">
                  <c:v>61.75</c:v>
                </c:pt>
                <c:pt idx="3059">
                  <c:v>61.796999999999997</c:v>
                </c:pt>
                <c:pt idx="3060">
                  <c:v>61.844999999999999</c:v>
                </c:pt>
                <c:pt idx="3061">
                  <c:v>61.893999999999998</c:v>
                </c:pt>
                <c:pt idx="3062">
                  <c:v>61.942999999999998</c:v>
                </c:pt>
                <c:pt idx="3063">
                  <c:v>61.991</c:v>
                </c:pt>
                <c:pt idx="3064">
                  <c:v>62.04</c:v>
                </c:pt>
                <c:pt idx="3065">
                  <c:v>62.091999999999999</c:v>
                </c:pt>
                <c:pt idx="3066">
                  <c:v>62.146000000000001</c:v>
                </c:pt>
                <c:pt idx="3067">
                  <c:v>62.195999999999998</c:v>
                </c:pt>
                <c:pt idx="3068">
                  <c:v>62.246000000000002</c:v>
                </c:pt>
                <c:pt idx="3069">
                  <c:v>62.304000000000002</c:v>
                </c:pt>
                <c:pt idx="3070">
                  <c:v>62.366</c:v>
                </c:pt>
                <c:pt idx="3071">
                  <c:v>62.418999999999997</c:v>
                </c:pt>
                <c:pt idx="3072">
                  <c:v>62.454999999999998</c:v>
                </c:pt>
                <c:pt idx="3073">
                  <c:v>62.48</c:v>
                </c:pt>
                <c:pt idx="3074">
                  <c:v>62.5</c:v>
                </c:pt>
                <c:pt idx="3075">
                  <c:v>62.518999999999998</c:v>
                </c:pt>
                <c:pt idx="3076">
                  <c:v>62.534999999999997</c:v>
                </c:pt>
                <c:pt idx="3077">
                  <c:v>62.555999999999997</c:v>
                </c:pt>
                <c:pt idx="3078">
                  <c:v>62.578000000000003</c:v>
                </c:pt>
                <c:pt idx="3079">
                  <c:v>62.591999999999999</c:v>
                </c:pt>
                <c:pt idx="3080">
                  <c:v>62.6</c:v>
                </c:pt>
                <c:pt idx="3081">
                  <c:v>62.609000000000002</c:v>
                </c:pt>
                <c:pt idx="3082">
                  <c:v>62.606000000000002</c:v>
                </c:pt>
                <c:pt idx="3083">
                  <c:v>62.593000000000004</c:v>
                </c:pt>
                <c:pt idx="3084">
                  <c:v>62.573999999999998</c:v>
                </c:pt>
                <c:pt idx="3085">
                  <c:v>62.548999999999999</c:v>
                </c:pt>
                <c:pt idx="3086">
                  <c:v>62.521999999999998</c:v>
                </c:pt>
                <c:pt idx="3087">
                  <c:v>62.496000000000002</c:v>
                </c:pt>
                <c:pt idx="3088">
                  <c:v>62.466999999999999</c:v>
                </c:pt>
                <c:pt idx="3089">
                  <c:v>62.432000000000002</c:v>
                </c:pt>
                <c:pt idx="3090">
                  <c:v>62.396999999999998</c:v>
                </c:pt>
                <c:pt idx="3091">
                  <c:v>62.363</c:v>
                </c:pt>
                <c:pt idx="3092">
                  <c:v>62.343000000000004</c:v>
                </c:pt>
                <c:pt idx="3093">
                  <c:v>62.345999999999997</c:v>
                </c:pt>
                <c:pt idx="3094">
                  <c:v>62.350999999999999</c:v>
                </c:pt>
                <c:pt idx="3095">
                  <c:v>62.351999999999997</c:v>
                </c:pt>
                <c:pt idx="3096">
                  <c:v>62.35</c:v>
                </c:pt>
                <c:pt idx="3097">
                  <c:v>62.34</c:v>
                </c:pt>
                <c:pt idx="3098">
                  <c:v>62.33</c:v>
                </c:pt>
                <c:pt idx="3099">
                  <c:v>62.302</c:v>
                </c:pt>
                <c:pt idx="3100">
                  <c:v>62.247999999999998</c:v>
                </c:pt>
                <c:pt idx="3101">
                  <c:v>62.192</c:v>
                </c:pt>
                <c:pt idx="3102">
                  <c:v>62.134</c:v>
                </c:pt>
                <c:pt idx="3103">
                  <c:v>62.057000000000002</c:v>
                </c:pt>
                <c:pt idx="3104">
                  <c:v>62</c:v>
                </c:pt>
                <c:pt idx="3105">
                  <c:v>61.948999999999998</c:v>
                </c:pt>
                <c:pt idx="3106">
                  <c:v>61.887</c:v>
                </c:pt>
                <c:pt idx="3107">
                  <c:v>61.826999999999998</c:v>
                </c:pt>
                <c:pt idx="3108">
                  <c:v>61.786999999999999</c:v>
                </c:pt>
                <c:pt idx="3109">
                  <c:v>61.747</c:v>
                </c:pt>
                <c:pt idx="3110">
                  <c:v>61.703000000000003</c:v>
                </c:pt>
                <c:pt idx="3111">
                  <c:v>61.671999999999997</c:v>
                </c:pt>
                <c:pt idx="3112">
                  <c:v>61.643999999999998</c:v>
                </c:pt>
                <c:pt idx="3113">
                  <c:v>61.613999999999997</c:v>
                </c:pt>
                <c:pt idx="3114">
                  <c:v>61.587000000000003</c:v>
                </c:pt>
                <c:pt idx="3115">
                  <c:v>61.576000000000001</c:v>
                </c:pt>
                <c:pt idx="3116">
                  <c:v>61.573999999999998</c:v>
                </c:pt>
                <c:pt idx="3117">
                  <c:v>61.582999999999998</c:v>
                </c:pt>
                <c:pt idx="3118">
                  <c:v>61.601999999999997</c:v>
                </c:pt>
                <c:pt idx="3119">
                  <c:v>61.633000000000003</c:v>
                </c:pt>
                <c:pt idx="3120">
                  <c:v>61.67</c:v>
                </c:pt>
                <c:pt idx="3121">
                  <c:v>61.71</c:v>
                </c:pt>
                <c:pt idx="3122">
                  <c:v>61.756</c:v>
                </c:pt>
                <c:pt idx="3123">
                  <c:v>61.805</c:v>
                </c:pt>
                <c:pt idx="3124">
                  <c:v>61.854999999999997</c:v>
                </c:pt>
                <c:pt idx="3125">
                  <c:v>61.905000000000001</c:v>
                </c:pt>
                <c:pt idx="3126">
                  <c:v>61.954000000000001</c:v>
                </c:pt>
                <c:pt idx="3127">
                  <c:v>62.003</c:v>
                </c:pt>
                <c:pt idx="3128">
                  <c:v>62.042999999999999</c:v>
                </c:pt>
                <c:pt idx="3129">
                  <c:v>62.076000000000001</c:v>
                </c:pt>
                <c:pt idx="3130">
                  <c:v>62.12</c:v>
                </c:pt>
                <c:pt idx="3131">
                  <c:v>62.167999999999999</c:v>
                </c:pt>
                <c:pt idx="3132">
                  <c:v>62.204999999999998</c:v>
                </c:pt>
                <c:pt idx="3133">
                  <c:v>62.244999999999997</c:v>
                </c:pt>
                <c:pt idx="3134">
                  <c:v>62.286999999999999</c:v>
                </c:pt>
                <c:pt idx="3135">
                  <c:v>62.323999999999998</c:v>
                </c:pt>
                <c:pt idx="3136">
                  <c:v>62.353999999999999</c:v>
                </c:pt>
                <c:pt idx="3137">
                  <c:v>62.372</c:v>
                </c:pt>
                <c:pt idx="3138">
                  <c:v>62.377000000000002</c:v>
                </c:pt>
                <c:pt idx="3139">
                  <c:v>62.371000000000002</c:v>
                </c:pt>
                <c:pt idx="3140">
                  <c:v>62.36</c:v>
                </c:pt>
                <c:pt idx="3141">
                  <c:v>62.345999999999997</c:v>
                </c:pt>
                <c:pt idx="3142">
                  <c:v>62.325000000000003</c:v>
                </c:pt>
                <c:pt idx="3143">
                  <c:v>62.296999999999997</c:v>
                </c:pt>
                <c:pt idx="3144">
                  <c:v>62.264000000000003</c:v>
                </c:pt>
                <c:pt idx="3145">
                  <c:v>62.225000000000001</c:v>
                </c:pt>
                <c:pt idx="3146">
                  <c:v>62.195</c:v>
                </c:pt>
                <c:pt idx="3147">
                  <c:v>62.170999999999999</c:v>
                </c:pt>
                <c:pt idx="3148">
                  <c:v>62.151000000000003</c:v>
                </c:pt>
                <c:pt idx="3149">
                  <c:v>62.131</c:v>
                </c:pt>
                <c:pt idx="3150">
                  <c:v>62.104999999999997</c:v>
                </c:pt>
                <c:pt idx="3151">
                  <c:v>62.076000000000001</c:v>
                </c:pt>
                <c:pt idx="3152">
                  <c:v>62.061999999999998</c:v>
                </c:pt>
                <c:pt idx="3153">
                  <c:v>62.070999999999998</c:v>
                </c:pt>
                <c:pt idx="3154">
                  <c:v>62.091999999999999</c:v>
                </c:pt>
                <c:pt idx="3155">
                  <c:v>62.125</c:v>
                </c:pt>
                <c:pt idx="3156">
                  <c:v>62.155999999999999</c:v>
                </c:pt>
                <c:pt idx="3157">
                  <c:v>62.170999999999999</c:v>
                </c:pt>
                <c:pt idx="3158">
                  <c:v>62.185000000000002</c:v>
                </c:pt>
                <c:pt idx="3159">
                  <c:v>62.206000000000003</c:v>
                </c:pt>
                <c:pt idx="3160">
                  <c:v>62.225999999999999</c:v>
                </c:pt>
                <c:pt idx="3161">
                  <c:v>62.246000000000002</c:v>
                </c:pt>
                <c:pt idx="3162">
                  <c:v>62.259</c:v>
                </c:pt>
                <c:pt idx="3163">
                  <c:v>62.268999999999998</c:v>
                </c:pt>
                <c:pt idx="3164">
                  <c:v>62.277999999999999</c:v>
                </c:pt>
                <c:pt idx="3165">
                  <c:v>62.283000000000001</c:v>
                </c:pt>
                <c:pt idx="3166">
                  <c:v>62.284999999999997</c:v>
                </c:pt>
                <c:pt idx="3167">
                  <c:v>62.28</c:v>
                </c:pt>
                <c:pt idx="3168">
                  <c:v>62.271000000000001</c:v>
                </c:pt>
                <c:pt idx="3169">
                  <c:v>62.253</c:v>
                </c:pt>
                <c:pt idx="3170">
                  <c:v>62.225999999999999</c:v>
                </c:pt>
                <c:pt idx="3171">
                  <c:v>62.194000000000003</c:v>
                </c:pt>
                <c:pt idx="3172">
                  <c:v>62.158999999999999</c:v>
                </c:pt>
                <c:pt idx="3173">
                  <c:v>62.13</c:v>
                </c:pt>
                <c:pt idx="3174">
                  <c:v>62.106000000000002</c:v>
                </c:pt>
                <c:pt idx="3175">
                  <c:v>62.084000000000003</c:v>
                </c:pt>
                <c:pt idx="3176">
                  <c:v>62.058999999999997</c:v>
                </c:pt>
                <c:pt idx="3177">
                  <c:v>62.033999999999999</c:v>
                </c:pt>
                <c:pt idx="3178">
                  <c:v>62.01</c:v>
                </c:pt>
                <c:pt idx="3179">
                  <c:v>61.988999999999997</c:v>
                </c:pt>
                <c:pt idx="3180">
                  <c:v>61.978000000000002</c:v>
                </c:pt>
                <c:pt idx="3181">
                  <c:v>61.970999999999997</c:v>
                </c:pt>
                <c:pt idx="3182">
                  <c:v>61.965000000000003</c:v>
                </c:pt>
                <c:pt idx="3183">
                  <c:v>61.963000000000001</c:v>
                </c:pt>
                <c:pt idx="3184">
                  <c:v>61.965000000000003</c:v>
                </c:pt>
                <c:pt idx="3185">
                  <c:v>61.969000000000001</c:v>
                </c:pt>
                <c:pt idx="3186">
                  <c:v>61.973999999999997</c:v>
                </c:pt>
                <c:pt idx="3187">
                  <c:v>61.976999999999997</c:v>
                </c:pt>
                <c:pt idx="3188">
                  <c:v>61.97</c:v>
                </c:pt>
                <c:pt idx="3189">
                  <c:v>61.96</c:v>
                </c:pt>
                <c:pt idx="3190">
                  <c:v>61.945</c:v>
                </c:pt>
                <c:pt idx="3191">
                  <c:v>61.923000000000002</c:v>
                </c:pt>
                <c:pt idx="3192">
                  <c:v>61.895000000000003</c:v>
                </c:pt>
                <c:pt idx="3193">
                  <c:v>61.87</c:v>
                </c:pt>
                <c:pt idx="3194">
                  <c:v>61.847999999999999</c:v>
                </c:pt>
                <c:pt idx="3195">
                  <c:v>61.826000000000001</c:v>
                </c:pt>
                <c:pt idx="3196">
                  <c:v>61.808</c:v>
                </c:pt>
                <c:pt idx="3197">
                  <c:v>61.795000000000002</c:v>
                </c:pt>
                <c:pt idx="3198">
                  <c:v>61.777999999999999</c:v>
                </c:pt>
                <c:pt idx="3199">
                  <c:v>61.758000000000003</c:v>
                </c:pt>
                <c:pt idx="3200">
                  <c:v>61.743000000000002</c:v>
                </c:pt>
                <c:pt idx="3201">
                  <c:v>61.732999999999997</c:v>
                </c:pt>
                <c:pt idx="3202">
                  <c:v>61.722000000000001</c:v>
                </c:pt>
                <c:pt idx="3203">
                  <c:v>61.707999999999998</c:v>
                </c:pt>
                <c:pt idx="3204">
                  <c:v>61.704999999999998</c:v>
                </c:pt>
                <c:pt idx="3205">
                  <c:v>61.701999999999998</c:v>
                </c:pt>
                <c:pt idx="3206">
                  <c:v>61.701000000000001</c:v>
                </c:pt>
                <c:pt idx="3207">
                  <c:v>61.712000000000003</c:v>
                </c:pt>
                <c:pt idx="3208">
                  <c:v>61.723999999999997</c:v>
                </c:pt>
                <c:pt idx="3209">
                  <c:v>61.741</c:v>
                </c:pt>
                <c:pt idx="3210">
                  <c:v>61.762999999999998</c:v>
                </c:pt>
                <c:pt idx="3211">
                  <c:v>61.792000000000002</c:v>
                </c:pt>
                <c:pt idx="3212">
                  <c:v>61.825000000000003</c:v>
                </c:pt>
                <c:pt idx="3213">
                  <c:v>61.844999999999999</c:v>
                </c:pt>
                <c:pt idx="3214">
                  <c:v>61.865000000000002</c:v>
                </c:pt>
                <c:pt idx="3215">
                  <c:v>61.886000000000003</c:v>
                </c:pt>
                <c:pt idx="3216">
                  <c:v>61.906999999999996</c:v>
                </c:pt>
                <c:pt idx="3217">
                  <c:v>61.933</c:v>
                </c:pt>
                <c:pt idx="3218">
                  <c:v>61.973999999999997</c:v>
                </c:pt>
                <c:pt idx="3219">
                  <c:v>62.02</c:v>
                </c:pt>
                <c:pt idx="3220">
                  <c:v>62.070999999999998</c:v>
                </c:pt>
                <c:pt idx="3221">
                  <c:v>62.107999999999997</c:v>
                </c:pt>
                <c:pt idx="3222">
                  <c:v>62.127000000000002</c:v>
                </c:pt>
                <c:pt idx="3223">
                  <c:v>62.139000000000003</c:v>
                </c:pt>
                <c:pt idx="3224">
                  <c:v>62.146999999999998</c:v>
                </c:pt>
                <c:pt idx="3225">
                  <c:v>62.161999999999999</c:v>
                </c:pt>
                <c:pt idx="3226">
                  <c:v>62.177</c:v>
                </c:pt>
                <c:pt idx="3227">
                  <c:v>62.186999999999998</c:v>
                </c:pt>
                <c:pt idx="3228">
                  <c:v>62.201000000000001</c:v>
                </c:pt>
                <c:pt idx="3229">
                  <c:v>62.222999999999999</c:v>
                </c:pt>
                <c:pt idx="3230">
                  <c:v>62.262</c:v>
                </c:pt>
                <c:pt idx="3231">
                  <c:v>62.316000000000003</c:v>
                </c:pt>
                <c:pt idx="3232">
                  <c:v>62.374000000000002</c:v>
                </c:pt>
                <c:pt idx="3233">
                  <c:v>62.427</c:v>
                </c:pt>
                <c:pt idx="3234">
                  <c:v>62.481000000000002</c:v>
                </c:pt>
                <c:pt idx="3235">
                  <c:v>62.527000000000001</c:v>
                </c:pt>
                <c:pt idx="3236">
                  <c:v>62.582000000000001</c:v>
                </c:pt>
                <c:pt idx="3237">
                  <c:v>62.643000000000001</c:v>
                </c:pt>
                <c:pt idx="3238">
                  <c:v>62.692999999999998</c:v>
                </c:pt>
                <c:pt idx="3239">
                  <c:v>62.744</c:v>
                </c:pt>
                <c:pt idx="3240">
                  <c:v>62.798999999999999</c:v>
                </c:pt>
                <c:pt idx="3241">
                  <c:v>62.869</c:v>
                </c:pt>
                <c:pt idx="3242">
                  <c:v>62.951000000000001</c:v>
                </c:pt>
                <c:pt idx="3243">
                  <c:v>63.034999999999997</c:v>
                </c:pt>
                <c:pt idx="3244">
                  <c:v>63.122</c:v>
                </c:pt>
                <c:pt idx="3245">
                  <c:v>63.226999999999997</c:v>
                </c:pt>
                <c:pt idx="3246">
                  <c:v>63.343000000000004</c:v>
                </c:pt>
                <c:pt idx="3247">
                  <c:v>63.451000000000001</c:v>
                </c:pt>
                <c:pt idx="3248">
                  <c:v>63.56</c:v>
                </c:pt>
                <c:pt idx="3249">
                  <c:v>63.662999999999997</c:v>
                </c:pt>
                <c:pt idx="3250">
                  <c:v>63.756</c:v>
                </c:pt>
                <c:pt idx="3251">
                  <c:v>63.865000000000002</c:v>
                </c:pt>
                <c:pt idx="3252">
                  <c:v>63.972000000000001</c:v>
                </c:pt>
                <c:pt idx="3253">
                  <c:v>64.06</c:v>
                </c:pt>
                <c:pt idx="3254">
                  <c:v>64.146000000000001</c:v>
                </c:pt>
                <c:pt idx="3255">
                  <c:v>64.245000000000005</c:v>
                </c:pt>
                <c:pt idx="3256">
                  <c:v>64.344999999999999</c:v>
                </c:pt>
                <c:pt idx="3257">
                  <c:v>64.426000000000002</c:v>
                </c:pt>
                <c:pt idx="3258">
                  <c:v>64.503</c:v>
                </c:pt>
                <c:pt idx="3259">
                  <c:v>64.578000000000003</c:v>
                </c:pt>
                <c:pt idx="3260">
                  <c:v>64.641000000000005</c:v>
                </c:pt>
                <c:pt idx="3261">
                  <c:v>64.712999999999994</c:v>
                </c:pt>
                <c:pt idx="3262">
                  <c:v>64.786000000000001</c:v>
                </c:pt>
                <c:pt idx="3263">
                  <c:v>64.858000000000004</c:v>
                </c:pt>
                <c:pt idx="3264">
                  <c:v>64.923000000000002</c:v>
                </c:pt>
                <c:pt idx="3265">
                  <c:v>64.986999999999995</c:v>
                </c:pt>
                <c:pt idx="3266">
                  <c:v>65.057000000000002</c:v>
                </c:pt>
                <c:pt idx="3267">
                  <c:v>65.134</c:v>
                </c:pt>
                <c:pt idx="3268">
                  <c:v>65.215000000000003</c:v>
                </c:pt>
                <c:pt idx="3269">
                  <c:v>65.292000000000002</c:v>
                </c:pt>
                <c:pt idx="3270">
                  <c:v>65.373000000000005</c:v>
                </c:pt>
                <c:pt idx="3271">
                  <c:v>65.480999999999995</c:v>
                </c:pt>
                <c:pt idx="3272">
                  <c:v>65.584999999999994</c:v>
                </c:pt>
                <c:pt idx="3273">
                  <c:v>65.677999999999997</c:v>
                </c:pt>
                <c:pt idx="3274">
                  <c:v>65.784999999999997</c:v>
                </c:pt>
                <c:pt idx="3275">
                  <c:v>65.908000000000001</c:v>
                </c:pt>
                <c:pt idx="3276">
                  <c:v>66.013999999999996</c:v>
                </c:pt>
                <c:pt idx="3277">
                  <c:v>66.096000000000004</c:v>
                </c:pt>
                <c:pt idx="3278">
                  <c:v>66.174000000000007</c:v>
                </c:pt>
                <c:pt idx="3279">
                  <c:v>66.257999999999996</c:v>
                </c:pt>
                <c:pt idx="3280">
                  <c:v>66.346999999999994</c:v>
                </c:pt>
                <c:pt idx="3281">
                  <c:v>66.432000000000002</c:v>
                </c:pt>
                <c:pt idx="3282">
                  <c:v>66.516000000000005</c:v>
                </c:pt>
                <c:pt idx="3283">
                  <c:v>66.593999999999994</c:v>
                </c:pt>
                <c:pt idx="3284">
                  <c:v>66.665000000000006</c:v>
                </c:pt>
                <c:pt idx="3285">
                  <c:v>66.742000000000004</c:v>
                </c:pt>
                <c:pt idx="3286">
                  <c:v>66.816999999999993</c:v>
                </c:pt>
                <c:pt idx="3287">
                  <c:v>66.878</c:v>
                </c:pt>
                <c:pt idx="3288">
                  <c:v>66.930999999999997</c:v>
                </c:pt>
                <c:pt idx="3289">
                  <c:v>66.998999999999995</c:v>
                </c:pt>
                <c:pt idx="3290">
                  <c:v>67.076999999999998</c:v>
                </c:pt>
                <c:pt idx="3291">
                  <c:v>67.144000000000005</c:v>
                </c:pt>
                <c:pt idx="3292">
                  <c:v>67.213999999999999</c:v>
                </c:pt>
                <c:pt idx="3293">
                  <c:v>67.298000000000002</c:v>
                </c:pt>
                <c:pt idx="3294">
                  <c:v>67.38</c:v>
                </c:pt>
                <c:pt idx="3295">
                  <c:v>67.441000000000003</c:v>
                </c:pt>
                <c:pt idx="3296">
                  <c:v>67.489000000000004</c:v>
                </c:pt>
                <c:pt idx="3297">
                  <c:v>67.540000000000006</c:v>
                </c:pt>
                <c:pt idx="3298">
                  <c:v>67.599000000000004</c:v>
                </c:pt>
                <c:pt idx="3299">
                  <c:v>67.668999999999997</c:v>
                </c:pt>
                <c:pt idx="3300">
                  <c:v>67.754000000000005</c:v>
                </c:pt>
                <c:pt idx="3301">
                  <c:v>67.84</c:v>
                </c:pt>
                <c:pt idx="3302">
                  <c:v>67.92</c:v>
                </c:pt>
                <c:pt idx="3303">
                  <c:v>68</c:v>
                </c:pt>
                <c:pt idx="3304">
                  <c:v>68.09</c:v>
                </c:pt>
                <c:pt idx="3305">
                  <c:v>68.177000000000007</c:v>
                </c:pt>
                <c:pt idx="3306">
                  <c:v>68.242000000000004</c:v>
                </c:pt>
                <c:pt idx="3307">
                  <c:v>68.298000000000002</c:v>
                </c:pt>
                <c:pt idx="3308">
                  <c:v>68.358999999999995</c:v>
                </c:pt>
                <c:pt idx="3309">
                  <c:v>68.424999999999997</c:v>
                </c:pt>
                <c:pt idx="3310">
                  <c:v>68.474000000000004</c:v>
                </c:pt>
                <c:pt idx="3311">
                  <c:v>68.503</c:v>
                </c:pt>
                <c:pt idx="3312">
                  <c:v>68.52</c:v>
                </c:pt>
                <c:pt idx="3313">
                  <c:v>68.534000000000006</c:v>
                </c:pt>
                <c:pt idx="3314">
                  <c:v>68.546999999999997</c:v>
                </c:pt>
                <c:pt idx="3315">
                  <c:v>68.555999999999997</c:v>
                </c:pt>
                <c:pt idx="3316">
                  <c:v>68.563000000000002</c:v>
                </c:pt>
                <c:pt idx="3317">
                  <c:v>68.566000000000003</c:v>
                </c:pt>
                <c:pt idx="3318">
                  <c:v>68.570999999999998</c:v>
                </c:pt>
                <c:pt idx="3319">
                  <c:v>68.578000000000003</c:v>
                </c:pt>
                <c:pt idx="3320">
                  <c:v>68.582999999999998</c:v>
                </c:pt>
                <c:pt idx="3321">
                  <c:v>68.59</c:v>
                </c:pt>
                <c:pt idx="3322">
                  <c:v>68.614999999999995</c:v>
                </c:pt>
                <c:pt idx="3323">
                  <c:v>68.658000000000001</c:v>
                </c:pt>
                <c:pt idx="3324">
                  <c:v>68.694000000000003</c:v>
                </c:pt>
                <c:pt idx="3325">
                  <c:v>68.730999999999995</c:v>
                </c:pt>
                <c:pt idx="3326">
                  <c:v>68.787999999999997</c:v>
                </c:pt>
                <c:pt idx="3327">
                  <c:v>68.838999999999999</c:v>
                </c:pt>
                <c:pt idx="3328">
                  <c:v>68.912999999999997</c:v>
                </c:pt>
                <c:pt idx="3329">
                  <c:v>69.010999999999996</c:v>
                </c:pt>
                <c:pt idx="3330">
                  <c:v>69.111999999999995</c:v>
                </c:pt>
                <c:pt idx="3331">
                  <c:v>69.215999999999994</c:v>
                </c:pt>
                <c:pt idx="3332">
                  <c:v>69.334000000000003</c:v>
                </c:pt>
                <c:pt idx="3333">
                  <c:v>69.47</c:v>
                </c:pt>
                <c:pt idx="3334">
                  <c:v>69.625</c:v>
                </c:pt>
                <c:pt idx="3335">
                  <c:v>69.787000000000006</c:v>
                </c:pt>
                <c:pt idx="3336">
                  <c:v>69.930000000000007</c:v>
                </c:pt>
                <c:pt idx="3337">
                  <c:v>70.066000000000003</c:v>
                </c:pt>
                <c:pt idx="3338">
                  <c:v>70.195999999999998</c:v>
                </c:pt>
                <c:pt idx="3339">
                  <c:v>70.302999999999997</c:v>
                </c:pt>
                <c:pt idx="3340">
                  <c:v>70.394000000000005</c:v>
                </c:pt>
                <c:pt idx="3341">
                  <c:v>70.468999999999994</c:v>
                </c:pt>
                <c:pt idx="3342">
                  <c:v>70.501999999999995</c:v>
                </c:pt>
                <c:pt idx="3343">
                  <c:v>70.510000000000005</c:v>
                </c:pt>
                <c:pt idx="3344">
                  <c:v>70.519000000000005</c:v>
                </c:pt>
                <c:pt idx="3345">
                  <c:v>70.509</c:v>
                </c:pt>
                <c:pt idx="3346">
                  <c:v>70.48</c:v>
                </c:pt>
                <c:pt idx="3347">
                  <c:v>70.453999999999994</c:v>
                </c:pt>
                <c:pt idx="3348">
                  <c:v>70.418000000000006</c:v>
                </c:pt>
                <c:pt idx="3349">
                  <c:v>70.369</c:v>
                </c:pt>
                <c:pt idx="3350">
                  <c:v>70.320999999999998</c:v>
                </c:pt>
                <c:pt idx="3351">
                  <c:v>70.274000000000001</c:v>
                </c:pt>
                <c:pt idx="3352">
                  <c:v>70.228999999999999</c:v>
                </c:pt>
                <c:pt idx="3353">
                  <c:v>70.198999999999998</c:v>
                </c:pt>
                <c:pt idx="3354">
                  <c:v>70.192999999999998</c:v>
                </c:pt>
                <c:pt idx="3355">
                  <c:v>70.207999999999998</c:v>
                </c:pt>
                <c:pt idx="3356">
                  <c:v>70.233999999999995</c:v>
                </c:pt>
                <c:pt idx="3357">
                  <c:v>70.260000000000005</c:v>
                </c:pt>
                <c:pt idx="3358">
                  <c:v>70.293000000000006</c:v>
                </c:pt>
                <c:pt idx="3359">
                  <c:v>70.332999999999998</c:v>
                </c:pt>
                <c:pt idx="3360">
                  <c:v>70.367000000000004</c:v>
                </c:pt>
                <c:pt idx="3361">
                  <c:v>70.388000000000005</c:v>
                </c:pt>
                <c:pt idx="3362">
                  <c:v>70.406000000000006</c:v>
                </c:pt>
                <c:pt idx="3363">
                  <c:v>70.436999999999998</c:v>
                </c:pt>
                <c:pt idx="3364">
                  <c:v>70.474000000000004</c:v>
                </c:pt>
                <c:pt idx="3365">
                  <c:v>70.507999999999996</c:v>
                </c:pt>
                <c:pt idx="3366">
                  <c:v>70.542000000000002</c:v>
                </c:pt>
                <c:pt idx="3367">
                  <c:v>70.575000000000003</c:v>
                </c:pt>
                <c:pt idx="3368">
                  <c:v>70.608000000000004</c:v>
                </c:pt>
                <c:pt idx="3369">
                  <c:v>70.631</c:v>
                </c:pt>
                <c:pt idx="3370">
                  <c:v>70.652000000000001</c:v>
                </c:pt>
                <c:pt idx="3371">
                  <c:v>70.688000000000002</c:v>
                </c:pt>
                <c:pt idx="3372">
                  <c:v>70.725999999999999</c:v>
                </c:pt>
                <c:pt idx="3373">
                  <c:v>70.756</c:v>
                </c:pt>
                <c:pt idx="3374">
                  <c:v>70.798000000000002</c:v>
                </c:pt>
                <c:pt idx="3375">
                  <c:v>70.849999999999994</c:v>
                </c:pt>
                <c:pt idx="3376">
                  <c:v>70.894000000000005</c:v>
                </c:pt>
                <c:pt idx="3377">
                  <c:v>70.954999999999998</c:v>
                </c:pt>
                <c:pt idx="3378">
                  <c:v>71.02</c:v>
                </c:pt>
                <c:pt idx="3379">
                  <c:v>71.075000000000003</c:v>
                </c:pt>
                <c:pt idx="3380">
                  <c:v>71.141999999999996</c:v>
                </c:pt>
                <c:pt idx="3381">
                  <c:v>71.222999999999999</c:v>
                </c:pt>
                <c:pt idx="3382">
                  <c:v>71.316000000000003</c:v>
                </c:pt>
                <c:pt idx="3383">
                  <c:v>71.414000000000001</c:v>
                </c:pt>
                <c:pt idx="3384">
                  <c:v>71.509</c:v>
                </c:pt>
                <c:pt idx="3385">
                  <c:v>71.614000000000004</c:v>
                </c:pt>
                <c:pt idx="3386">
                  <c:v>71.722999999999999</c:v>
                </c:pt>
                <c:pt idx="3387">
                  <c:v>71.831000000000003</c:v>
                </c:pt>
                <c:pt idx="3388">
                  <c:v>71.926000000000002</c:v>
                </c:pt>
                <c:pt idx="3389">
                  <c:v>72.001999999999995</c:v>
                </c:pt>
                <c:pt idx="3390">
                  <c:v>72.069999999999993</c:v>
                </c:pt>
                <c:pt idx="3391">
                  <c:v>72.132999999999996</c:v>
                </c:pt>
                <c:pt idx="3392">
                  <c:v>72.188999999999993</c:v>
                </c:pt>
                <c:pt idx="3393">
                  <c:v>72.241</c:v>
                </c:pt>
                <c:pt idx="3394">
                  <c:v>72.278000000000006</c:v>
                </c:pt>
                <c:pt idx="3395">
                  <c:v>72.302000000000007</c:v>
                </c:pt>
                <c:pt idx="3396">
                  <c:v>72.323999999999998</c:v>
                </c:pt>
                <c:pt idx="3397">
                  <c:v>72.352999999999994</c:v>
                </c:pt>
                <c:pt idx="3398">
                  <c:v>72.388000000000005</c:v>
                </c:pt>
                <c:pt idx="3399">
                  <c:v>72.427999999999997</c:v>
                </c:pt>
                <c:pt idx="3400">
                  <c:v>72.484999999999999</c:v>
                </c:pt>
                <c:pt idx="3401">
                  <c:v>72.55</c:v>
                </c:pt>
                <c:pt idx="3402">
                  <c:v>72.608999999999995</c:v>
                </c:pt>
                <c:pt idx="3403">
                  <c:v>72.671999999999997</c:v>
                </c:pt>
                <c:pt idx="3404">
                  <c:v>72.748000000000005</c:v>
                </c:pt>
                <c:pt idx="3405">
                  <c:v>72.819000000000003</c:v>
                </c:pt>
                <c:pt idx="3406">
                  <c:v>72.882999999999996</c:v>
                </c:pt>
                <c:pt idx="3407">
                  <c:v>72.974000000000004</c:v>
                </c:pt>
                <c:pt idx="3408">
                  <c:v>73.066000000000003</c:v>
                </c:pt>
                <c:pt idx="3409">
                  <c:v>73.143000000000001</c:v>
                </c:pt>
                <c:pt idx="3410">
                  <c:v>73.236000000000004</c:v>
                </c:pt>
                <c:pt idx="3411">
                  <c:v>73.326999999999998</c:v>
                </c:pt>
                <c:pt idx="3412">
                  <c:v>73.397000000000006</c:v>
                </c:pt>
                <c:pt idx="3413">
                  <c:v>73.459999999999994</c:v>
                </c:pt>
                <c:pt idx="3414">
                  <c:v>73.521000000000001</c:v>
                </c:pt>
                <c:pt idx="3415">
                  <c:v>73.584000000000003</c:v>
                </c:pt>
                <c:pt idx="3416">
                  <c:v>73.647000000000006</c:v>
                </c:pt>
                <c:pt idx="3417">
                  <c:v>73.697999999999993</c:v>
                </c:pt>
                <c:pt idx="3418">
                  <c:v>73.733000000000004</c:v>
                </c:pt>
                <c:pt idx="3419">
                  <c:v>73.751999999999995</c:v>
                </c:pt>
                <c:pt idx="3420">
                  <c:v>73.766999999999996</c:v>
                </c:pt>
                <c:pt idx="3421">
                  <c:v>73.784999999999997</c:v>
                </c:pt>
                <c:pt idx="3422">
                  <c:v>73.798000000000002</c:v>
                </c:pt>
                <c:pt idx="3423">
                  <c:v>73.808999999999997</c:v>
                </c:pt>
                <c:pt idx="3424">
                  <c:v>73.813999999999993</c:v>
                </c:pt>
                <c:pt idx="3425">
                  <c:v>73.808999999999997</c:v>
                </c:pt>
                <c:pt idx="3426">
                  <c:v>73.790000000000006</c:v>
                </c:pt>
                <c:pt idx="3427">
                  <c:v>73.766000000000005</c:v>
                </c:pt>
                <c:pt idx="3428">
                  <c:v>73.748000000000005</c:v>
                </c:pt>
                <c:pt idx="3429">
                  <c:v>73.727000000000004</c:v>
                </c:pt>
                <c:pt idx="3430">
                  <c:v>73.7</c:v>
                </c:pt>
                <c:pt idx="3431">
                  <c:v>73.665999999999997</c:v>
                </c:pt>
                <c:pt idx="3432">
                  <c:v>73.626000000000005</c:v>
                </c:pt>
                <c:pt idx="3433">
                  <c:v>73.561000000000007</c:v>
                </c:pt>
                <c:pt idx="3434">
                  <c:v>73.460999999999999</c:v>
                </c:pt>
                <c:pt idx="3435">
                  <c:v>73.361000000000004</c:v>
                </c:pt>
                <c:pt idx="3436">
                  <c:v>73.253</c:v>
                </c:pt>
                <c:pt idx="3437">
                  <c:v>73.135000000000005</c:v>
                </c:pt>
                <c:pt idx="3438">
                  <c:v>72.977000000000004</c:v>
                </c:pt>
                <c:pt idx="3439">
                  <c:v>72.784999999999997</c:v>
                </c:pt>
                <c:pt idx="3440">
                  <c:v>72.548000000000002</c:v>
                </c:pt>
                <c:pt idx="3441">
                  <c:v>72.278999999999996</c:v>
                </c:pt>
                <c:pt idx="3442">
                  <c:v>72.034999999999997</c:v>
                </c:pt>
                <c:pt idx="3443">
                  <c:v>71.825000000000003</c:v>
                </c:pt>
                <c:pt idx="3444">
                  <c:v>71.653999999999996</c:v>
                </c:pt>
                <c:pt idx="3445">
                  <c:v>71.510999999999996</c:v>
                </c:pt>
                <c:pt idx="3446">
                  <c:v>71.415000000000006</c:v>
                </c:pt>
                <c:pt idx="3447">
                  <c:v>71.325999999999993</c:v>
                </c:pt>
                <c:pt idx="3448">
                  <c:v>71.239999999999995</c:v>
                </c:pt>
                <c:pt idx="3449">
                  <c:v>71.165999999999997</c:v>
                </c:pt>
                <c:pt idx="3450">
                  <c:v>71.078000000000003</c:v>
                </c:pt>
                <c:pt idx="3451">
                  <c:v>70.959999999999994</c:v>
                </c:pt>
                <c:pt idx="3452">
                  <c:v>70.843000000000004</c:v>
                </c:pt>
                <c:pt idx="3453">
                  <c:v>70.721000000000004</c:v>
                </c:pt>
                <c:pt idx="3454">
                  <c:v>70.593000000000004</c:v>
                </c:pt>
                <c:pt idx="3455">
                  <c:v>70.480999999999995</c:v>
                </c:pt>
                <c:pt idx="3456">
                  <c:v>70.373000000000005</c:v>
                </c:pt>
                <c:pt idx="3457">
                  <c:v>70.317999999999998</c:v>
                </c:pt>
                <c:pt idx="3458">
                  <c:v>70.308000000000007</c:v>
                </c:pt>
                <c:pt idx="3459">
                  <c:v>70.320999999999998</c:v>
                </c:pt>
                <c:pt idx="3460">
                  <c:v>70.364000000000004</c:v>
                </c:pt>
                <c:pt idx="3461">
                  <c:v>70.427000000000007</c:v>
                </c:pt>
                <c:pt idx="3462">
                  <c:v>70.495000000000005</c:v>
                </c:pt>
                <c:pt idx="3463">
                  <c:v>70.58</c:v>
                </c:pt>
                <c:pt idx="3464">
                  <c:v>70.676000000000002</c:v>
                </c:pt>
                <c:pt idx="3465">
                  <c:v>70.756</c:v>
                </c:pt>
                <c:pt idx="3466">
                  <c:v>70.846999999999994</c:v>
                </c:pt>
                <c:pt idx="3467">
                  <c:v>70.918999999999997</c:v>
                </c:pt>
                <c:pt idx="3468">
                  <c:v>70.983999999999995</c:v>
                </c:pt>
                <c:pt idx="3469">
                  <c:v>71.058000000000007</c:v>
                </c:pt>
                <c:pt idx="3470">
                  <c:v>71.117999999999995</c:v>
                </c:pt>
                <c:pt idx="3471">
                  <c:v>71.176000000000002</c:v>
                </c:pt>
                <c:pt idx="3472">
                  <c:v>71.227999999999994</c:v>
                </c:pt>
                <c:pt idx="3473">
                  <c:v>71.263999999999996</c:v>
                </c:pt>
                <c:pt idx="3474">
                  <c:v>71.287999999999997</c:v>
                </c:pt>
                <c:pt idx="3475">
                  <c:v>71.302000000000007</c:v>
                </c:pt>
                <c:pt idx="3476">
                  <c:v>71.307000000000002</c:v>
                </c:pt>
                <c:pt idx="3477">
                  <c:v>71.304000000000002</c:v>
                </c:pt>
                <c:pt idx="3478">
                  <c:v>71.293000000000006</c:v>
                </c:pt>
                <c:pt idx="3479">
                  <c:v>71.268000000000001</c:v>
                </c:pt>
                <c:pt idx="3480">
                  <c:v>71.239000000000004</c:v>
                </c:pt>
                <c:pt idx="3481">
                  <c:v>71.206000000000003</c:v>
                </c:pt>
                <c:pt idx="3482">
                  <c:v>71.155000000000001</c:v>
                </c:pt>
                <c:pt idx="3483">
                  <c:v>71.094999999999999</c:v>
                </c:pt>
                <c:pt idx="3484">
                  <c:v>71.040000000000006</c:v>
                </c:pt>
                <c:pt idx="3485">
                  <c:v>70.992000000000004</c:v>
                </c:pt>
                <c:pt idx="3486">
                  <c:v>70.938000000000002</c:v>
                </c:pt>
                <c:pt idx="3487">
                  <c:v>70.864000000000004</c:v>
                </c:pt>
                <c:pt idx="3488">
                  <c:v>70.802999999999997</c:v>
                </c:pt>
                <c:pt idx="3489">
                  <c:v>70.757000000000005</c:v>
                </c:pt>
                <c:pt idx="3490">
                  <c:v>70.698999999999998</c:v>
                </c:pt>
                <c:pt idx="3491">
                  <c:v>70.641000000000005</c:v>
                </c:pt>
                <c:pt idx="3492">
                  <c:v>70.596999999999994</c:v>
                </c:pt>
                <c:pt idx="3493">
                  <c:v>70.546999999999997</c:v>
                </c:pt>
                <c:pt idx="3494">
                  <c:v>70.497</c:v>
                </c:pt>
                <c:pt idx="3495">
                  <c:v>70.454999999999998</c:v>
                </c:pt>
                <c:pt idx="3496">
                  <c:v>70.412999999999997</c:v>
                </c:pt>
                <c:pt idx="3497">
                  <c:v>70.370999999999995</c:v>
                </c:pt>
                <c:pt idx="3498">
                  <c:v>70.319000000000003</c:v>
                </c:pt>
                <c:pt idx="3499">
                  <c:v>70.256</c:v>
                </c:pt>
                <c:pt idx="3500">
                  <c:v>70.19</c:v>
                </c:pt>
                <c:pt idx="3501">
                  <c:v>70.129000000000005</c:v>
                </c:pt>
                <c:pt idx="3502">
                  <c:v>70.072999999999993</c:v>
                </c:pt>
                <c:pt idx="3503">
                  <c:v>70.019000000000005</c:v>
                </c:pt>
                <c:pt idx="3504">
                  <c:v>69.968999999999994</c:v>
                </c:pt>
                <c:pt idx="3505">
                  <c:v>69.915999999999997</c:v>
                </c:pt>
                <c:pt idx="3506">
                  <c:v>69.846000000000004</c:v>
                </c:pt>
                <c:pt idx="3507">
                  <c:v>69.781000000000006</c:v>
                </c:pt>
                <c:pt idx="3508">
                  <c:v>69.736000000000004</c:v>
                </c:pt>
                <c:pt idx="3509">
                  <c:v>69.697000000000003</c:v>
                </c:pt>
                <c:pt idx="3510">
                  <c:v>69.650000000000006</c:v>
                </c:pt>
                <c:pt idx="3511">
                  <c:v>69.599999999999994</c:v>
                </c:pt>
                <c:pt idx="3512">
                  <c:v>69.540000000000006</c:v>
                </c:pt>
                <c:pt idx="3513">
                  <c:v>69.47</c:v>
                </c:pt>
                <c:pt idx="3514">
                  <c:v>69.418999999999997</c:v>
                </c:pt>
                <c:pt idx="3515">
                  <c:v>69.393000000000001</c:v>
                </c:pt>
                <c:pt idx="3516">
                  <c:v>69.364000000000004</c:v>
                </c:pt>
                <c:pt idx="3517">
                  <c:v>69.328999999999994</c:v>
                </c:pt>
                <c:pt idx="3518">
                  <c:v>69.296000000000006</c:v>
                </c:pt>
                <c:pt idx="3519">
                  <c:v>69.262</c:v>
                </c:pt>
                <c:pt idx="3520">
                  <c:v>69.231999999999999</c:v>
                </c:pt>
                <c:pt idx="3521">
                  <c:v>69.207999999999998</c:v>
                </c:pt>
                <c:pt idx="3522">
                  <c:v>69.192999999999998</c:v>
                </c:pt>
                <c:pt idx="3523">
                  <c:v>69.183000000000007</c:v>
                </c:pt>
                <c:pt idx="3524">
                  <c:v>69.176000000000002</c:v>
                </c:pt>
                <c:pt idx="3525">
                  <c:v>69.168999999999997</c:v>
                </c:pt>
                <c:pt idx="3526">
                  <c:v>69.162000000000006</c:v>
                </c:pt>
                <c:pt idx="3527">
                  <c:v>69.153999999999996</c:v>
                </c:pt>
                <c:pt idx="3528">
                  <c:v>69.149000000000001</c:v>
                </c:pt>
                <c:pt idx="3529">
                  <c:v>69.137</c:v>
                </c:pt>
                <c:pt idx="3530">
                  <c:v>69.106999999999999</c:v>
                </c:pt>
                <c:pt idx="3531">
                  <c:v>69.073999999999998</c:v>
                </c:pt>
                <c:pt idx="3532">
                  <c:v>69.051000000000002</c:v>
                </c:pt>
                <c:pt idx="3533">
                  <c:v>69.031999999999996</c:v>
                </c:pt>
                <c:pt idx="3534">
                  <c:v>69.007000000000005</c:v>
                </c:pt>
                <c:pt idx="3535">
                  <c:v>68.975999999999999</c:v>
                </c:pt>
                <c:pt idx="3536">
                  <c:v>68.941999999999993</c:v>
                </c:pt>
                <c:pt idx="3537">
                  <c:v>68.915999999999997</c:v>
                </c:pt>
                <c:pt idx="3538">
                  <c:v>68.897000000000006</c:v>
                </c:pt>
                <c:pt idx="3539">
                  <c:v>68.87</c:v>
                </c:pt>
                <c:pt idx="3540">
                  <c:v>68.83</c:v>
                </c:pt>
                <c:pt idx="3541">
                  <c:v>68.798000000000002</c:v>
                </c:pt>
                <c:pt idx="3542">
                  <c:v>68.784999999999997</c:v>
                </c:pt>
                <c:pt idx="3543">
                  <c:v>68.768000000000001</c:v>
                </c:pt>
                <c:pt idx="3544">
                  <c:v>68.730999999999995</c:v>
                </c:pt>
                <c:pt idx="3545">
                  <c:v>68.692999999999998</c:v>
                </c:pt>
                <c:pt idx="3546">
                  <c:v>68.665000000000006</c:v>
                </c:pt>
                <c:pt idx="3547">
                  <c:v>68.626999999999995</c:v>
                </c:pt>
                <c:pt idx="3548">
                  <c:v>68.575999999999993</c:v>
                </c:pt>
                <c:pt idx="3549">
                  <c:v>68.518000000000001</c:v>
                </c:pt>
                <c:pt idx="3550">
                  <c:v>68.466999999999999</c:v>
                </c:pt>
                <c:pt idx="3551">
                  <c:v>68.433000000000007</c:v>
                </c:pt>
                <c:pt idx="3552">
                  <c:v>68.409000000000006</c:v>
                </c:pt>
                <c:pt idx="3553">
                  <c:v>68.394999999999996</c:v>
                </c:pt>
                <c:pt idx="3554">
                  <c:v>68.403999999999996</c:v>
                </c:pt>
                <c:pt idx="3555">
                  <c:v>68.423000000000002</c:v>
                </c:pt>
                <c:pt idx="3556">
                  <c:v>68.433000000000007</c:v>
                </c:pt>
                <c:pt idx="3557">
                  <c:v>68.44</c:v>
                </c:pt>
                <c:pt idx="3558">
                  <c:v>68.453000000000003</c:v>
                </c:pt>
                <c:pt idx="3559">
                  <c:v>68.465999999999994</c:v>
                </c:pt>
                <c:pt idx="3560">
                  <c:v>68.477999999999994</c:v>
                </c:pt>
                <c:pt idx="3561">
                  <c:v>68.491</c:v>
                </c:pt>
                <c:pt idx="3562">
                  <c:v>68.504999999999995</c:v>
                </c:pt>
                <c:pt idx="3563">
                  <c:v>68.528999999999996</c:v>
                </c:pt>
                <c:pt idx="3564">
                  <c:v>68.573999999999998</c:v>
                </c:pt>
                <c:pt idx="3565">
                  <c:v>68.637</c:v>
                </c:pt>
                <c:pt idx="3566">
                  <c:v>68.694999999999993</c:v>
                </c:pt>
                <c:pt idx="3567">
                  <c:v>68.744</c:v>
                </c:pt>
                <c:pt idx="3568">
                  <c:v>68.789000000000001</c:v>
                </c:pt>
                <c:pt idx="3569">
                  <c:v>68.831999999999994</c:v>
                </c:pt>
                <c:pt idx="3570">
                  <c:v>68.878</c:v>
                </c:pt>
                <c:pt idx="3571">
                  <c:v>68.92</c:v>
                </c:pt>
                <c:pt idx="3572">
                  <c:v>68.953000000000003</c:v>
                </c:pt>
                <c:pt idx="3573">
                  <c:v>68.984999999999999</c:v>
                </c:pt>
                <c:pt idx="3574">
                  <c:v>69.013000000000005</c:v>
                </c:pt>
                <c:pt idx="3575">
                  <c:v>69.031999999999996</c:v>
                </c:pt>
                <c:pt idx="3576">
                  <c:v>69.05</c:v>
                </c:pt>
                <c:pt idx="3577">
                  <c:v>69.069999999999993</c:v>
                </c:pt>
                <c:pt idx="3578">
                  <c:v>69.091999999999999</c:v>
                </c:pt>
                <c:pt idx="3579">
                  <c:v>69.103999999999999</c:v>
                </c:pt>
                <c:pt idx="3580">
                  <c:v>69.117999999999995</c:v>
                </c:pt>
                <c:pt idx="3581">
                  <c:v>69.13</c:v>
                </c:pt>
                <c:pt idx="3582">
                  <c:v>69.144999999999996</c:v>
                </c:pt>
                <c:pt idx="3583">
                  <c:v>69.162999999999997</c:v>
                </c:pt>
                <c:pt idx="3584">
                  <c:v>69.180999999999997</c:v>
                </c:pt>
                <c:pt idx="3585">
                  <c:v>69.192999999999998</c:v>
                </c:pt>
                <c:pt idx="3586">
                  <c:v>69.203000000000003</c:v>
                </c:pt>
                <c:pt idx="3587">
                  <c:v>69.206999999999994</c:v>
                </c:pt>
                <c:pt idx="3588">
                  <c:v>69.204999999999998</c:v>
                </c:pt>
                <c:pt idx="3589">
                  <c:v>69.194999999999993</c:v>
                </c:pt>
                <c:pt idx="3590">
                  <c:v>69.188000000000002</c:v>
                </c:pt>
                <c:pt idx="3591">
                  <c:v>69.195999999999998</c:v>
                </c:pt>
                <c:pt idx="3592">
                  <c:v>69.197999999999993</c:v>
                </c:pt>
                <c:pt idx="3593">
                  <c:v>69.198999999999998</c:v>
                </c:pt>
                <c:pt idx="3594">
                  <c:v>69.203000000000003</c:v>
                </c:pt>
                <c:pt idx="3595">
                  <c:v>69.209000000000003</c:v>
                </c:pt>
                <c:pt idx="3596">
                  <c:v>69.213999999999999</c:v>
                </c:pt>
                <c:pt idx="3597">
                  <c:v>69.213999999999999</c:v>
                </c:pt>
                <c:pt idx="3598">
                  <c:v>69.209999999999994</c:v>
                </c:pt>
                <c:pt idx="3599">
                  <c:v>69.204999999999998</c:v>
                </c:pt>
                <c:pt idx="3600">
                  <c:v>69.2</c:v>
                </c:pt>
                <c:pt idx="3601">
                  <c:v>69.186999999999998</c:v>
                </c:pt>
                <c:pt idx="3602">
                  <c:v>69.174000000000007</c:v>
                </c:pt>
                <c:pt idx="3603">
                  <c:v>69.167000000000002</c:v>
                </c:pt>
                <c:pt idx="3604">
                  <c:v>69.159000000000006</c:v>
                </c:pt>
                <c:pt idx="3605">
                  <c:v>69.146000000000001</c:v>
                </c:pt>
                <c:pt idx="3606">
                  <c:v>69.125</c:v>
                </c:pt>
                <c:pt idx="3607">
                  <c:v>69.102000000000004</c:v>
                </c:pt>
                <c:pt idx="3608">
                  <c:v>69.084000000000003</c:v>
                </c:pt>
                <c:pt idx="3609">
                  <c:v>69.069999999999993</c:v>
                </c:pt>
                <c:pt idx="3610">
                  <c:v>69.063000000000002</c:v>
                </c:pt>
                <c:pt idx="3611">
                  <c:v>69.061000000000007</c:v>
                </c:pt>
                <c:pt idx="3612">
                  <c:v>69.055999999999997</c:v>
                </c:pt>
                <c:pt idx="3613">
                  <c:v>69.046999999999997</c:v>
                </c:pt>
                <c:pt idx="3614">
                  <c:v>69.036000000000001</c:v>
                </c:pt>
                <c:pt idx="3615">
                  <c:v>69.021000000000001</c:v>
                </c:pt>
                <c:pt idx="3616">
                  <c:v>69.006</c:v>
                </c:pt>
                <c:pt idx="3617">
                  <c:v>68.984999999999999</c:v>
                </c:pt>
                <c:pt idx="3618">
                  <c:v>68.953999999999994</c:v>
                </c:pt>
                <c:pt idx="3619">
                  <c:v>68.926000000000002</c:v>
                </c:pt>
                <c:pt idx="3620">
                  <c:v>68.900999999999996</c:v>
                </c:pt>
                <c:pt idx="3621">
                  <c:v>68.885999999999996</c:v>
                </c:pt>
                <c:pt idx="3622">
                  <c:v>68.867999999999995</c:v>
                </c:pt>
                <c:pt idx="3623">
                  <c:v>68.847999999999999</c:v>
                </c:pt>
                <c:pt idx="3624">
                  <c:v>68.834000000000003</c:v>
                </c:pt>
                <c:pt idx="3625">
                  <c:v>68.826999999999998</c:v>
                </c:pt>
                <c:pt idx="3626">
                  <c:v>68.817999999999998</c:v>
                </c:pt>
                <c:pt idx="3627">
                  <c:v>68.808000000000007</c:v>
                </c:pt>
                <c:pt idx="3628">
                  <c:v>68.808000000000007</c:v>
                </c:pt>
                <c:pt idx="3629">
                  <c:v>68.811999999999998</c:v>
                </c:pt>
                <c:pt idx="3630">
                  <c:v>68.811999999999998</c:v>
                </c:pt>
                <c:pt idx="3631">
                  <c:v>68.819999999999993</c:v>
                </c:pt>
                <c:pt idx="3632">
                  <c:v>68.826999999999998</c:v>
                </c:pt>
                <c:pt idx="3633">
                  <c:v>68.828999999999994</c:v>
                </c:pt>
                <c:pt idx="3634">
                  <c:v>68.835999999999999</c:v>
                </c:pt>
                <c:pt idx="3635">
                  <c:v>68.849000000000004</c:v>
                </c:pt>
                <c:pt idx="3636">
                  <c:v>68.866</c:v>
                </c:pt>
                <c:pt idx="3637">
                  <c:v>68.89</c:v>
                </c:pt>
                <c:pt idx="3638">
                  <c:v>68.915999999999997</c:v>
                </c:pt>
                <c:pt idx="3639">
                  <c:v>68.936999999999998</c:v>
                </c:pt>
                <c:pt idx="3640">
                  <c:v>68.95</c:v>
                </c:pt>
                <c:pt idx="3641">
                  <c:v>68.962999999999994</c:v>
                </c:pt>
                <c:pt idx="3642">
                  <c:v>68.988</c:v>
                </c:pt>
                <c:pt idx="3643">
                  <c:v>69.022000000000006</c:v>
                </c:pt>
                <c:pt idx="3644">
                  <c:v>69.066000000000003</c:v>
                </c:pt>
                <c:pt idx="3645">
                  <c:v>69.117999999999995</c:v>
                </c:pt>
                <c:pt idx="3646">
                  <c:v>69.168999999999997</c:v>
                </c:pt>
                <c:pt idx="3647">
                  <c:v>69.23</c:v>
                </c:pt>
                <c:pt idx="3648">
                  <c:v>69.305000000000007</c:v>
                </c:pt>
                <c:pt idx="3649">
                  <c:v>69.403999999999996</c:v>
                </c:pt>
                <c:pt idx="3650">
                  <c:v>69.525000000000006</c:v>
                </c:pt>
                <c:pt idx="3651">
                  <c:v>69.671000000000006</c:v>
                </c:pt>
                <c:pt idx="3652">
                  <c:v>69.847999999999999</c:v>
                </c:pt>
                <c:pt idx="3653">
                  <c:v>70.031000000000006</c:v>
                </c:pt>
                <c:pt idx="3654">
                  <c:v>70.228999999999999</c:v>
                </c:pt>
                <c:pt idx="3655">
                  <c:v>70.44</c:v>
                </c:pt>
                <c:pt idx="3656">
                  <c:v>70.64</c:v>
                </c:pt>
                <c:pt idx="3657">
                  <c:v>70.831999999999994</c:v>
                </c:pt>
                <c:pt idx="3658">
                  <c:v>71.019000000000005</c:v>
                </c:pt>
                <c:pt idx="3659">
                  <c:v>71.222999999999999</c:v>
                </c:pt>
                <c:pt idx="3660">
                  <c:v>71.411000000000001</c:v>
                </c:pt>
                <c:pt idx="3661">
                  <c:v>71.581999999999994</c:v>
                </c:pt>
                <c:pt idx="3662">
                  <c:v>71.742999999999995</c:v>
                </c:pt>
                <c:pt idx="3663">
                  <c:v>71.903999999999996</c:v>
                </c:pt>
                <c:pt idx="3664">
                  <c:v>72.058999999999997</c:v>
                </c:pt>
                <c:pt idx="3665">
                  <c:v>72.215000000000003</c:v>
                </c:pt>
                <c:pt idx="3666">
                  <c:v>72.372</c:v>
                </c:pt>
                <c:pt idx="3667">
                  <c:v>72.525000000000006</c:v>
                </c:pt>
                <c:pt idx="3668">
                  <c:v>72.679000000000002</c:v>
                </c:pt>
                <c:pt idx="3669">
                  <c:v>72.825999999999993</c:v>
                </c:pt>
                <c:pt idx="3670">
                  <c:v>72.959000000000003</c:v>
                </c:pt>
                <c:pt idx="3671">
                  <c:v>73.093000000000004</c:v>
                </c:pt>
                <c:pt idx="3672">
                  <c:v>73.228999999999999</c:v>
                </c:pt>
                <c:pt idx="3673">
                  <c:v>73.366</c:v>
                </c:pt>
                <c:pt idx="3674">
                  <c:v>73.512</c:v>
                </c:pt>
                <c:pt idx="3675">
                  <c:v>73.667000000000002</c:v>
                </c:pt>
                <c:pt idx="3676">
                  <c:v>73.819000000000003</c:v>
                </c:pt>
                <c:pt idx="3677">
                  <c:v>73.974999999999994</c:v>
                </c:pt>
                <c:pt idx="3678">
                  <c:v>74.13</c:v>
                </c:pt>
                <c:pt idx="3679">
                  <c:v>74.295000000000002</c:v>
                </c:pt>
                <c:pt idx="3680">
                  <c:v>74.465999999999994</c:v>
                </c:pt>
                <c:pt idx="3681">
                  <c:v>74.643000000000001</c:v>
                </c:pt>
                <c:pt idx="3682">
                  <c:v>74.813000000000002</c:v>
                </c:pt>
                <c:pt idx="3683">
                  <c:v>74.975999999999999</c:v>
                </c:pt>
                <c:pt idx="3684">
                  <c:v>75.131</c:v>
                </c:pt>
                <c:pt idx="3685">
                  <c:v>75.283000000000001</c:v>
                </c:pt>
                <c:pt idx="3686">
                  <c:v>75.438000000000002</c:v>
                </c:pt>
                <c:pt idx="3687">
                  <c:v>75.599999999999994</c:v>
                </c:pt>
                <c:pt idx="3688">
                  <c:v>75.766000000000005</c:v>
                </c:pt>
                <c:pt idx="3689">
                  <c:v>75.921000000000006</c:v>
                </c:pt>
                <c:pt idx="3690">
                  <c:v>76.066000000000003</c:v>
                </c:pt>
                <c:pt idx="3691">
                  <c:v>76.203000000000003</c:v>
                </c:pt>
                <c:pt idx="3692">
                  <c:v>76.332999999999998</c:v>
                </c:pt>
                <c:pt idx="3693">
                  <c:v>76.471999999999994</c:v>
                </c:pt>
                <c:pt idx="3694">
                  <c:v>76.597999999999999</c:v>
                </c:pt>
                <c:pt idx="3695">
                  <c:v>76.709999999999994</c:v>
                </c:pt>
                <c:pt idx="3696">
                  <c:v>76.814999999999998</c:v>
                </c:pt>
                <c:pt idx="3697">
                  <c:v>76.921000000000006</c:v>
                </c:pt>
                <c:pt idx="3698">
                  <c:v>77.004000000000005</c:v>
                </c:pt>
                <c:pt idx="3699">
                  <c:v>77.069999999999993</c:v>
                </c:pt>
                <c:pt idx="3700">
                  <c:v>77.141000000000005</c:v>
                </c:pt>
                <c:pt idx="3701">
                  <c:v>77.204999999999998</c:v>
                </c:pt>
                <c:pt idx="3702">
                  <c:v>77.245999999999995</c:v>
                </c:pt>
                <c:pt idx="3703">
                  <c:v>77.275000000000006</c:v>
                </c:pt>
                <c:pt idx="3704">
                  <c:v>77.295000000000002</c:v>
                </c:pt>
                <c:pt idx="3705">
                  <c:v>77.314999999999998</c:v>
                </c:pt>
                <c:pt idx="3706">
                  <c:v>77.332999999999998</c:v>
                </c:pt>
                <c:pt idx="3707">
                  <c:v>77.349999999999994</c:v>
                </c:pt>
                <c:pt idx="3708">
                  <c:v>77.37</c:v>
                </c:pt>
                <c:pt idx="3709">
                  <c:v>77.388999999999996</c:v>
                </c:pt>
                <c:pt idx="3710">
                  <c:v>77.41</c:v>
                </c:pt>
                <c:pt idx="3711">
                  <c:v>77.423000000000002</c:v>
                </c:pt>
                <c:pt idx="3712">
                  <c:v>77.426000000000002</c:v>
                </c:pt>
                <c:pt idx="3713">
                  <c:v>77.42</c:v>
                </c:pt>
                <c:pt idx="3714">
                  <c:v>77.400999999999996</c:v>
                </c:pt>
                <c:pt idx="3715">
                  <c:v>77.384</c:v>
                </c:pt>
                <c:pt idx="3716">
                  <c:v>77.366</c:v>
                </c:pt>
                <c:pt idx="3717">
                  <c:v>77.343999999999994</c:v>
                </c:pt>
                <c:pt idx="3718">
                  <c:v>77.308000000000007</c:v>
                </c:pt>
                <c:pt idx="3719">
                  <c:v>77.287000000000006</c:v>
                </c:pt>
                <c:pt idx="3720">
                  <c:v>77.278000000000006</c:v>
                </c:pt>
                <c:pt idx="3721">
                  <c:v>77.263999999999996</c:v>
                </c:pt>
                <c:pt idx="3722">
                  <c:v>77.245000000000005</c:v>
                </c:pt>
                <c:pt idx="3723">
                  <c:v>77.228999999999999</c:v>
                </c:pt>
                <c:pt idx="3724">
                  <c:v>77.215999999999994</c:v>
                </c:pt>
                <c:pt idx="3725">
                  <c:v>77.212999999999994</c:v>
                </c:pt>
                <c:pt idx="3726">
                  <c:v>77.207999999999998</c:v>
                </c:pt>
                <c:pt idx="3727">
                  <c:v>77.2</c:v>
                </c:pt>
                <c:pt idx="3728">
                  <c:v>77.206000000000003</c:v>
                </c:pt>
                <c:pt idx="3729">
                  <c:v>77.224999999999994</c:v>
                </c:pt>
                <c:pt idx="3730">
                  <c:v>77.248999999999995</c:v>
                </c:pt>
                <c:pt idx="3731">
                  <c:v>77.272000000000006</c:v>
                </c:pt>
                <c:pt idx="3732">
                  <c:v>77.293999999999997</c:v>
                </c:pt>
                <c:pt idx="3733">
                  <c:v>77.317999999999998</c:v>
                </c:pt>
                <c:pt idx="3734">
                  <c:v>77.337999999999994</c:v>
                </c:pt>
                <c:pt idx="3735">
                  <c:v>77.367999999999995</c:v>
                </c:pt>
                <c:pt idx="3736">
                  <c:v>77.417000000000002</c:v>
                </c:pt>
                <c:pt idx="3737">
                  <c:v>77.472999999999999</c:v>
                </c:pt>
                <c:pt idx="3738">
                  <c:v>77.540000000000006</c:v>
                </c:pt>
                <c:pt idx="3739">
                  <c:v>77.616</c:v>
                </c:pt>
                <c:pt idx="3740">
                  <c:v>77.679000000000002</c:v>
                </c:pt>
                <c:pt idx="3741">
                  <c:v>77.745999999999995</c:v>
                </c:pt>
                <c:pt idx="3742">
                  <c:v>77.804000000000002</c:v>
                </c:pt>
                <c:pt idx="3743">
                  <c:v>77.858999999999995</c:v>
                </c:pt>
                <c:pt idx="3744">
                  <c:v>77.917000000000002</c:v>
                </c:pt>
                <c:pt idx="3745">
                  <c:v>77.974000000000004</c:v>
                </c:pt>
                <c:pt idx="3746">
                  <c:v>78.019000000000005</c:v>
                </c:pt>
                <c:pt idx="3747">
                  <c:v>78.046999999999997</c:v>
                </c:pt>
                <c:pt idx="3748">
                  <c:v>78.08</c:v>
                </c:pt>
                <c:pt idx="3749">
                  <c:v>78.120999999999995</c:v>
                </c:pt>
                <c:pt idx="3750">
                  <c:v>78.159000000000006</c:v>
                </c:pt>
                <c:pt idx="3751">
                  <c:v>78.204999999999998</c:v>
                </c:pt>
                <c:pt idx="3752">
                  <c:v>78.245999999999995</c:v>
                </c:pt>
                <c:pt idx="3753">
                  <c:v>78.28</c:v>
                </c:pt>
                <c:pt idx="3754">
                  <c:v>78.305999999999997</c:v>
                </c:pt>
                <c:pt idx="3755">
                  <c:v>78.325999999999993</c:v>
                </c:pt>
                <c:pt idx="3756">
                  <c:v>78.344999999999999</c:v>
                </c:pt>
                <c:pt idx="3757">
                  <c:v>78.372</c:v>
                </c:pt>
                <c:pt idx="3758">
                  <c:v>78.41</c:v>
                </c:pt>
                <c:pt idx="3759">
                  <c:v>78.47</c:v>
                </c:pt>
                <c:pt idx="3760">
                  <c:v>78.549000000000007</c:v>
                </c:pt>
                <c:pt idx="3761">
                  <c:v>78.643000000000001</c:v>
                </c:pt>
                <c:pt idx="3762">
                  <c:v>78.741</c:v>
                </c:pt>
                <c:pt idx="3763">
                  <c:v>78.852000000000004</c:v>
                </c:pt>
                <c:pt idx="3764">
                  <c:v>78.977000000000004</c:v>
                </c:pt>
                <c:pt idx="3765">
                  <c:v>79.106999999999999</c:v>
                </c:pt>
                <c:pt idx="3766">
                  <c:v>79.231999999999999</c:v>
                </c:pt>
                <c:pt idx="3767">
                  <c:v>79.350999999999999</c:v>
                </c:pt>
                <c:pt idx="3768">
                  <c:v>79.483000000000004</c:v>
                </c:pt>
                <c:pt idx="3769">
                  <c:v>79.616</c:v>
                </c:pt>
                <c:pt idx="3770">
                  <c:v>79.747</c:v>
                </c:pt>
                <c:pt idx="3771">
                  <c:v>79.846999999999994</c:v>
                </c:pt>
                <c:pt idx="3772">
                  <c:v>79.926000000000002</c:v>
                </c:pt>
                <c:pt idx="3773">
                  <c:v>79.989000000000004</c:v>
                </c:pt>
                <c:pt idx="3774">
                  <c:v>80.034999999999997</c:v>
                </c:pt>
                <c:pt idx="3775">
                  <c:v>80.063999999999993</c:v>
                </c:pt>
                <c:pt idx="3776">
                  <c:v>80.066000000000003</c:v>
                </c:pt>
                <c:pt idx="3777">
                  <c:v>80.039000000000001</c:v>
                </c:pt>
                <c:pt idx="3778">
                  <c:v>79.989000000000004</c:v>
                </c:pt>
                <c:pt idx="3779">
                  <c:v>79.900000000000006</c:v>
                </c:pt>
                <c:pt idx="3780">
                  <c:v>79.801000000000002</c:v>
                </c:pt>
                <c:pt idx="3781">
                  <c:v>79.679000000000002</c:v>
                </c:pt>
                <c:pt idx="3782">
                  <c:v>79.528000000000006</c:v>
                </c:pt>
                <c:pt idx="3783">
                  <c:v>79.402000000000001</c:v>
                </c:pt>
                <c:pt idx="3784">
                  <c:v>79.260000000000005</c:v>
                </c:pt>
                <c:pt idx="3785">
                  <c:v>79.120999999999995</c:v>
                </c:pt>
                <c:pt idx="3786">
                  <c:v>79.004000000000005</c:v>
                </c:pt>
                <c:pt idx="3787">
                  <c:v>78.932000000000002</c:v>
                </c:pt>
                <c:pt idx="3788">
                  <c:v>78.914000000000001</c:v>
                </c:pt>
                <c:pt idx="3789">
                  <c:v>78.941000000000003</c:v>
                </c:pt>
                <c:pt idx="3790">
                  <c:v>79.004999999999995</c:v>
                </c:pt>
                <c:pt idx="3791">
                  <c:v>79.105999999999995</c:v>
                </c:pt>
                <c:pt idx="3792">
                  <c:v>79.236000000000004</c:v>
                </c:pt>
                <c:pt idx="3793">
                  <c:v>79.358999999999995</c:v>
                </c:pt>
                <c:pt idx="3794">
                  <c:v>79.471999999999994</c:v>
                </c:pt>
                <c:pt idx="3795">
                  <c:v>79.581999999999994</c:v>
                </c:pt>
                <c:pt idx="3796">
                  <c:v>79.668000000000006</c:v>
                </c:pt>
                <c:pt idx="3797">
                  <c:v>79.739999999999995</c:v>
                </c:pt>
                <c:pt idx="3798">
                  <c:v>79.802000000000007</c:v>
                </c:pt>
                <c:pt idx="3799">
                  <c:v>79.856999999999999</c:v>
                </c:pt>
                <c:pt idx="3800">
                  <c:v>79.891999999999996</c:v>
                </c:pt>
                <c:pt idx="3801">
                  <c:v>79.900999999999996</c:v>
                </c:pt>
                <c:pt idx="3802">
                  <c:v>79.906999999999996</c:v>
                </c:pt>
                <c:pt idx="3803">
                  <c:v>79.908000000000001</c:v>
                </c:pt>
                <c:pt idx="3804">
                  <c:v>79.903999999999996</c:v>
                </c:pt>
                <c:pt idx="3805">
                  <c:v>79.893000000000001</c:v>
                </c:pt>
                <c:pt idx="3806">
                  <c:v>79.882999999999996</c:v>
                </c:pt>
                <c:pt idx="3807">
                  <c:v>79.875</c:v>
                </c:pt>
                <c:pt idx="3808">
                  <c:v>79.858000000000004</c:v>
                </c:pt>
                <c:pt idx="3809">
                  <c:v>79.834000000000003</c:v>
                </c:pt>
                <c:pt idx="3810">
                  <c:v>79.811000000000007</c:v>
                </c:pt>
                <c:pt idx="3811">
                  <c:v>79.799000000000007</c:v>
                </c:pt>
                <c:pt idx="3812">
                  <c:v>79.798000000000002</c:v>
                </c:pt>
                <c:pt idx="3813">
                  <c:v>79.802999999999997</c:v>
                </c:pt>
                <c:pt idx="3814">
                  <c:v>79.801000000000002</c:v>
                </c:pt>
                <c:pt idx="3815">
                  <c:v>79.802999999999997</c:v>
                </c:pt>
                <c:pt idx="3816">
                  <c:v>79.808999999999997</c:v>
                </c:pt>
                <c:pt idx="3817">
                  <c:v>79.822000000000003</c:v>
                </c:pt>
                <c:pt idx="3818">
                  <c:v>79.840999999999994</c:v>
                </c:pt>
                <c:pt idx="3819">
                  <c:v>79.870999999999995</c:v>
                </c:pt>
                <c:pt idx="3820">
                  <c:v>79.903000000000006</c:v>
                </c:pt>
                <c:pt idx="3821">
                  <c:v>79.950999999999993</c:v>
                </c:pt>
                <c:pt idx="3822">
                  <c:v>80.016999999999996</c:v>
                </c:pt>
                <c:pt idx="3823">
                  <c:v>80.069999999999993</c:v>
                </c:pt>
                <c:pt idx="3824">
                  <c:v>80.096999999999994</c:v>
                </c:pt>
                <c:pt idx="3825">
                  <c:v>80.114000000000004</c:v>
                </c:pt>
                <c:pt idx="3826">
                  <c:v>80.116</c:v>
                </c:pt>
                <c:pt idx="3827">
                  <c:v>80.100999999999999</c:v>
                </c:pt>
                <c:pt idx="3828">
                  <c:v>80.072999999999993</c:v>
                </c:pt>
                <c:pt idx="3829">
                  <c:v>80.034999999999997</c:v>
                </c:pt>
                <c:pt idx="3830">
                  <c:v>79.995999999999995</c:v>
                </c:pt>
                <c:pt idx="3831">
                  <c:v>79.960999999999999</c:v>
                </c:pt>
                <c:pt idx="3832">
                  <c:v>79.941000000000003</c:v>
                </c:pt>
                <c:pt idx="3833">
                  <c:v>79.936000000000007</c:v>
                </c:pt>
                <c:pt idx="3834">
                  <c:v>79.933999999999997</c:v>
                </c:pt>
                <c:pt idx="3835">
                  <c:v>79.926000000000002</c:v>
                </c:pt>
                <c:pt idx="3836">
                  <c:v>79.914000000000001</c:v>
                </c:pt>
                <c:pt idx="3837">
                  <c:v>79.900000000000006</c:v>
                </c:pt>
                <c:pt idx="3838">
                  <c:v>79.876000000000005</c:v>
                </c:pt>
                <c:pt idx="3839">
                  <c:v>79.840999999999994</c:v>
                </c:pt>
                <c:pt idx="3840">
                  <c:v>79.813000000000002</c:v>
                </c:pt>
                <c:pt idx="3841">
                  <c:v>79.789000000000001</c:v>
                </c:pt>
                <c:pt idx="3842">
                  <c:v>79.748000000000005</c:v>
                </c:pt>
                <c:pt idx="3843">
                  <c:v>79.713999999999999</c:v>
                </c:pt>
                <c:pt idx="3844">
                  <c:v>79.682000000000002</c:v>
                </c:pt>
                <c:pt idx="3845">
                  <c:v>79.632000000000005</c:v>
                </c:pt>
                <c:pt idx="3846">
                  <c:v>79.575999999999993</c:v>
                </c:pt>
                <c:pt idx="3847">
                  <c:v>79.504000000000005</c:v>
                </c:pt>
                <c:pt idx="3848">
                  <c:v>79.394999999999996</c:v>
                </c:pt>
                <c:pt idx="3849">
                  <c:v>79.260999999999996</c:v>
                </c:pt>
                <c:pt idx="3850">
                  <c:v>79.114000000000004</c:v>
                </c:pt>
                <c:pt idx="3851">
                  <c:v>78.957999999999998</c:v>
                </c:pt>
                <c:pt idx="3852">
                  <c:v>78.796000000000006</c:v>
                </c:pt>
                <c:pt idx="3853">
                  <c:v>78.646000000000001</c:v>
                </c:pt>
                <c:pt idx="3854">
                  <c:v>78.524000000000001</c:v>
                </c:pt>
                <c:pt idx="3855">
                  <c:v>78.415000000000006</c:v>
                </c:pt>
                <c:pt idx="3856">
                  <c:v>78.322000000000003</c:v>
                </c:pt>
                <c:pt idx="3857">
                  <c:v>78.25</c:v>
                </c:pt>
                <c:pt idx="3858">
                  <c:v>78.201999999999998</c:v>
                </c:pt>
                <c:pt idx="3859">
                  <c:v>78.171000000000006</c:v>
                </c:pt>
                <c:pt idx="3860">
                  <c:v>78.152000000000001</c:v>
                </c:pt>
                <c:pt idx="3861">
                  <c:v>78.138999999999996</c:v>
                </c:pt>
                <c:pt idx="3862">
                  <c:v>78.137</c:v>
                </c:pt>
                <c:pt idx="3863">
                  <c:v>78.147000000000006</c:v>
                </c:pt>
                <c:pt idx="3864">
                  <c:v>78.174000000000007</c:v>
                </c:pt>
                <c:pt idx="3865">
                  <c:v>78.209999999999994</c:v>
                </c:pt>
                <c:pt idx="3866">
                  <c:v>78.25</c:v>
                </c:pt>
                <c:pt idx="3867">
                  <c:v>78.293999999999997</c:v>
                </c:pt>
                <c:pt idx="3868">
                  <c:v>78.352999999999994</c:v>
                </c:pt>
                <c:pt idx="3869">
                  <c:v>78.423000000000002</c:v>
                </c:pt>
                <c:pt idx="3870">
                  <c:v>78.495000000000005</c:v>
                </c:pt>
                <c:pt idx="3871">
                  <c:v>78.561999999999998</c:v>
                </c:pt>
                <c:pt idx="3872">
                  <c:v>78.626000000000005</c:v>
                </c:pt>
                <c:pt idx="3873">
                  <c:v>78.683999999999997</c:v>
                </c:pt>
                <c:pt idx="3874">
                  <c:v>78.739000000000004</c:v>
                </c:pt>
                <c:pt idx="3875">
                  <c:v>78.799000000000007</c:v>
                </c:pt>
                <c:pt idx="3876">
                  <c:v>78.855000000000004</c:v>
                </c:pt>
                <c:pt idx="3877">
                  <c:v>78.912999999999997</c:v>
                </c:pt>
                <c:pt idx="3878">
                  <c:v>78.975999999999999</c:v>
                </c:pt>
                <c:pt idx="3879">
                  <c:v>79.043999999999997</c:v>
                </c:pt>
                <c:pt idx="3880">
                  <c:v>79.105000000000004</c:v>
                </c:pt>
                <c:pt idx="3881">
                  <c:v>79.149000000000001</c:v>
                </c:pt>
                <c:pt idx="3882">
                  <c:v>79.192999999999998</c:v>
                </c:pt>
                <c:pt idx="3883">
                  <c:v>79.231999999999999</c:v>
                </c:pt>
                <c:pt idx="3884">
                  <c:v>79.259</c:v>
                </c:pt>
                <c:pt idx="3885">
                  <c:v>79.277000000000001</c:v>
                </c:pt>
                <c:pt idx="3886">
                  <c:v>79.292000000000002</c:v>
                </c:pt>
                <c:pt idx="3887">
                  <c:v>79.295000000000002</c:v>
                </c:pt>
                <c:pt idx="3888">
                  <c:v>79.295000000000002</c:v>
                </c:pt>
                <c:pt idx="3889">
                  <c:v>79.301000000000002</c:v>
                </c:pt>
                <c:pt idx="3890">
                  <c:v>79.292000000000002</c:v>
                </c:pt>
                <c:pt idx="3891">
                  <c:v>79.27</c:v>
                </c:pt>
                <c:pt idx="3892">
                  <c:v>79.248999999999995</c:v>
                </c:pt>
                <c:pt idx="3893">
                  <c:v>79.222999999999999</c:v>
                </c:pt>
                <c:pt idx="3894">
                  <c:v>79.195999999999998</c:v>
                </c:pt>
                <c:pt idx="3895">
                  <c:v>79.167000000000002</c:v>
                </c:pt>
                <c:pt idx="3896">
                  <c:v>79.143000000000001</c:v>
                </c:pt>
                <c:pt idx="3897">
                  <c:v>79.123000000000005</c:v>
                </c:pt>
                <c:pt idx="3898">
                  <c:v>79.097999999999999</c:v>
                </c:pt>
                <c:pt idx="3899">
                  <c:v>79.072000000000003</c:v>
                </c:pt>
                <c:pt idx="3900">
                  <c:v>79.048000000000002</c:v>
                </c:pt>
                <c:pt idx="3901">
                  <c:v>79.021000000000001</c:v>
                </c:pt>
                <c:pt idx="3902">
                  <c:v>78.980999999999995</c:v>
                </c:pt>
                <c:pt idx="3903">
                  <c:v>78.930999999999997</c:v>
                </c:pt>
                <c:pt idx="3904">
                  <c:v>78.887</c:v>
                </c:pt>
                <c:pt idx="3905">
                  <c:v>78.846000000000004</c:v>
                </c:pt>
                <c:pt idx="3906">
                  <c:v>78.804000000000002</c:v>
                </c:pt>
                <c:pt idx="3907">
                  <c:v>78.762</c:v>
                </c:pt>
                <c:pt idx="3908">
                  <c:v>78.72</c:v>
                </c:pt>
                <c:pt idx="3909">
                  <c:v>78.680999999999997</c:v>
                </c:pt>
                <c:pt idx="3910">
                  <c:v>78.650000000000006</c:v>
                </c:pt>
                <c:pt idx="3911">
                  <c:v>78.625</c:v>
                </c:pt>
                <c:pt idx="3912">
                  <c:v>78.602000000000004</c:v>
                </c:pt>
                <c:pt idx="3913">
                  <c:v>78.585999999999999</c:v>
                </c:pt>
                <c:pt idx="3914">
                  <c:v>78.578999999999994</c:v>
                </c:pt>
                <c:pt idx="3915">
                  <c:v>78.572000000000003</c:v>
                </c:pt>
                <c:pt idx="3916">
                  <c:v>78.563000000000002</c:v>
                </c:pt>
                <c:pt idx="3917">
                  <c:v>78.549000000000007</c:v>
                </c:pt>
                <c:pt idx="3918">
                  <c:v>78.537000000000006</c:v>
                </c:pt>
                <c:pt idx="3919">
                  <c:v>78.531999999999996</c:v>
                </c:pt>
                <c:pt idx="3920">
                  <c:v>78.524000000000001</c:v>
                </c:pt>
                <c:pt idx="3921">
                  <c:v>78.507999999999996</c:v>
                </c:pt>
                <c:pt idx="3922">
                  <c:v>78.486999999999995</c:v>
                </c:pt>
                <c:pt idx="3923">
                  <c:v>78.463999999999999</c:v>
                </c:pt>
                <c:pt idx="3924">
                  <c:v>78.438000000000002</c:v>
                </c:pt>
                <c:pt idx="3925">
                  <c:v>78.397000000000006</c:v>
                </c:pt>
                <c:pt idx="3926">
                  <c:v>78.34</c:v>
                </c:pt>
                <c:pt idx="3927">
                  <c:v>78.277000000000001</c:v>
                </c:pt>
                <c:pt idx="3928">
                  <c:v>78.203000000000003</c:v>
                </c:pt>
                <c:pt idx="3929">
                  <c:v>78.116</c:v>
                </c:pt>
                <c:pt idx="3930">
                  <c:v>78.007999999999996</c:v>
                </c:pt>
                <c:pt idx="3931">
                  <c:v>77.891999999999996</c:v>
                </c:pt>
                <c:pt idx="3932">
                  <c:v>77.756</c:v>
                </c:pt>
                <c:pt idx="3933">
                  <c:v>77.608999999999995</c:v>
                </c:pt>
                <c:pt idx="3934">
                  <c:v>77.451999999999998</c:v>
                </c:pt>
                <c:pt idx="3935">
                  <c:v>77.290000000000006</c:v>
                </c:pt>
                <c:pt idx="3936">
                  <c:v>77.120999999999995</c:v>
                </c:pt>
                <c:pt idx="3937">
                  <c:v>76.953000000000003</c:v>
                </c:pt>
                <c:pt idx="3938">
                  <c:v>76.790999999999997</c:v>
                </c:pt>
                <c:pt idx="3939">
                  <c:v>76.634</c:v>
                </c:pt>
                <c:pt idx="3940">
                  <c:v>76.491</c:v>
                </c:pt>
                <c:pt idx="3941">
                  <c:v>76.367999999999995</c:v>
                </c:pt>
                <c:pt idx="3942">
                  <c:v>76.272000000000006</c:v>
                </c:pt>
                <c:pt idx="3943">
                  <c:v>76.186000000000007</c:v>
                </c:pt>
                <c:pt idx="3944">
                  <c:v>76.105999999999995</c:v>
                </c:pt>
                <c:pt idx="3945">
                  <c:v>76.016999999999996</c:v>
                </c:pt>
                <c:pt idx="3946">
                  <c:v>75.933000000000007</c:v>
                </c:pt>
                <c:pt idx="3947">
                  <c:v>75.841999999999999</c:v>
                </c:pt>
                <c:pt idx="3948">
                  <c:v>75.738</c:v>
                </c:pt>
                <c:pt idx="3949">
                  <c:v>75.634</c:v>
                </c:pt>
                <c:pt idx="3950">
                  <c:v>75.536000000000001</c:v>
                </c:pt>
                <c:pt idx="3951">
                  <c:v>75.438000000000002</c:v>
                </c:pt>
                <c:pt idx="3952">
                  <c:v>75.338999999999999</c:v>
                </c:pt>
                <c:pt idx="3953">
                  <c:v>75.247</c:v>
                </c:pt>
                <c:pt idx="3954">
                  <c:v>75.173000000000002</c:v>
                </c:pt>
                <c:pt idx="3955">
                  <c:v>75.099999999999994</c:v>
                </c:pt>
                <c:pt idx="3956">
                  <c:v>75.036000000000001</c:v>
                </c:pt>
                <c:pt idx="3957">
                  <c:v>74.971999999999994</c:v>
                </c:pt>
                <c:pt idx="3958">
                  <c:v>74.900000000000006</c:v>
                </c:pt>
                <c:pt idx="3959">
                  <c:v>74.849000000000004</c:v>
                </c:pt>
                <c:pt idx="3960">
                  <c:v>74.811999999999998</c:v>
                </c:pt>
                <c:pt idx="3961">
                  <c:v>74.778999999999996</c:v>
                </c:pt>
                <c:pt idx="3962">
                  <c:v>74.754999999999995</c:v>
                </c:pt>
                <c:pt idx="3963">
                  <c:v>74.725999999999999</c:v>
                </c:pt>
                <c:pt idx="3964">
                  <c:v>74.691000000000003</c:v>
                </c:pt>
                <c:pt idx="3965">
                  <c:v>74.661000000000001</c:v>
                </c:pt>
                <c:pt idx="3966">
                  <c:v>74.641000000000005</c:v>
                </c:pt>
                <c:pt idx="3967">
                  <c:v>74.620999999999995</c:v>
                </c:pt>
                <c:pt idx="3968">
                  <c:v>74.606999999999999</c:v>
                </c:pt>
                <c:pt idx="3969">
                  <c:v>74.593999999999994</c:v>
                </c:pt>
                <c:pt idx="3970">
                  <c:v>74.575999999999993</c:v>
                </c:pt>
                <c:pt idx="3971">
                  <c:v>74.56</c:v>
                </c:pt>
                <c:pt idx="3972">
                  <c:v>74.546999999999997</c:v>
                </c:pt>
                <c:pt idx="3973">
                  <c:v>74.536000000000001</c:v>
                </c:pt>
                <c:pt idx="3974">
                  <c:v>74.525999999999996</c:v>
                </c:pt>
                <c:pt idx="3975">
                  <c:v>74.513999999999996</c:v>
                </c:pt>
                <c:pt idx="3976">
                  <c:v>74.501000000000005</c:v>
                </c:pt>
                <c:pt idx="3977">
                  <c:v>74.471999999999994</c:v>
                </c:pt>
                <c:pt idx="3978">
                  <c:v>74.433000000000007</c:v>
                </c:pt>
                <c:pt idx="3979">
                  <c:v>74.387</c:v>
                </c:pt>
                <c:pt idx="3980">
                  <c:v>74.343000000000004</c:v>
                </c:pt>
                <c:pt idx="3981">
                  <c:v>74.302999999999997</c:v>
                </c:pt>
                <c:pt idx="3982">
                  <c:v>74.254000000000005</c:v>
                </c:pt>
                <c:pt idx="3983">
                  <c:v>74.206999999999994</c:v>
                </c:pt>
                <c:pt idx="3984">
                  <c:v>74.159000000000006</c:v>
                </c:pt>
                <c:pt idx="3985">
                  <c:v>74.114999999999995</c:v>
                </c:pt>
                <c:pt idx="3986">
                  <c:v>74.08</c:v>
                </c:pt>
                <c:pt idx="3987">
                  <c:v>74.057000000000002</c:v>
                </c:pt>
                <c:pt idx="3988">
                  <c:v>74.046999999999997</c:v>
                </c:pt>
                <c:pt idx="3989">
                  <c:v>74.037999999999997</c:v>
                </c:pt>
                <c:pt idx="3990">
                  <c:v>74.03</c:v>
                </c:pt>
                <c:pt idx="3991">
                  <c:v>74.024000000000001</c:v>
                </c:pt>
                <c:pt idx="3992">
                  <c:v>74.016000000000005</c:v>
                </c:pt>
                <c:pt idx="3993">
                  <c:v>74.009</c:v>
                </c:pt>
                <c:pt idx="3994">
                  <c:v>73.994</c:v>
                </c:pt>
                <c:pt idx="3995">
                  <c:v>73.959999999999994</c:v>
                </c:pt>
                <c:pt idx="3996">
                  <c:v>73.921999999999997</c:v>
                </c:pt>
                <c:pt idx="3997">
                  <c:v>73.882000000000005</c:v>
                </c:pt>
                <c:pt idx="3998">
                  <c:v>73.843999999999994</c:v>
                </c:pt>
                <c:pt idx="3999">
                  <c:v>73.805000000000007</c:v>
                </c:pt>
                <c:pt idx="4000">
                  <c:v>73.763000000000005</c:v>
                </c:pt>
                <c:pt idx="4001">
                  <c:v>73.718999999999994</c:v>
                </c:pt>
                <c:pt idx="4002">
                  <c:v>73.683999999999997</c:v>
                </c:pt>
                <c:pt idx="4003">
                  <c:v>73.656000000000006</c:v>
                </c:pt>
                <c:pt idx="4004">
                  <c:v>73.635999999999996</c:v>
                </c:pt>
                <c:pt idx="4005">
                  <c:v>73.62</c:v>
                </c:pt>
                <c:pt idx="4006">
                  <c:v>73.614000000000004</c:v>
                </c:pt>
                <c:pt idx="4007">
                  <c:v>73.608000000000004</c:v>
                </c:pt>
                <c:pt idx="4008">
                  <c:v>73.603999999999999</c:v>
                </c:pt>
                <c:pt idx="4009">
                  <c:v>73.605999999999995</c:v>
                </c:pt>
                <c:pt idx="4010">
                  <c:v>73.614999999999995</c:v>
                </c:pt>
                <c:pt idx="4011">
                  <c:v>73.620999999999995</c:v>
                </c:pt>
                <c:pt idx="4012">
                  <c:v>73.620999999999995</c:v>
                </c:pt>
                <c:pt idx="4013">
                  <c:v>73.620999999999995</c:v>
                </c:pt>
                <c:pt idx="4014">
                  <c:v>73.605000000000004</c:v>
                </c:pt>
                <c:pt idx="4015">
                  <c:v>73.576999999999998</c:v>
                </c:pt>
                <c:pt idx="4016">
                  <c:v>73.546999999999997</c:v>
                </c:pt>
                <c:pt idx="4017">
                  <c:v>73.516999999999996</c:v>
                </c:pt>
                <c:pt idx="4018">
                  <c:v>73.488</c:v>
                </c:pt>
                <c:pt idx="4019">
                  <c:v>73.459000000000003</c:v>
                </c:pt>
                <c:pt idx="4020">
                  <c:v>73.433000000000007</c:v>
                </c:pt>
                <c:pt idx="4021">
                  <c:v>73.408000000000001</c:v>
                </c:pt>
                <c:pt idx="4022">
                  <c:v>73.382999999999996</c:v>
                </c:pt>
                <c:pt idx="4023">
                  <c:v>73.355999999999995</c:v>
                </c:pt>
                <c:pt idx="4024">
                  <c:v>73.328000000000003</c:v>
                </c:pt>
                <c:pt idx="4025">
                  <c:v>73.307000000000002</c:v>
                </c:pt>
                <c:pt idx="4026">
                  <c:v>73.289000000000001</c:v>
                </c:pt>
                <c:pt idx="4027">
                  <c:v>73.278000000000006</c:v>
                </c:pt>
                <c:pt idx="4028">
                  <c:v>73.272999999999996</c:v>
                </c:pt>
                <c:pt idx="4029">
                  <c:v>73.275000000000006</c:v>
                </c:pt>
                <c:pt idx="4030">
                  <c:v>73.284000000000006</c:v>
                </c:pt>
                <c:pt idx="4031">
                  <c:v>73.296999999999997</c:v>
                </c:pt>
                <c:pt idx="4032">
                  <c:v>73.311000000000007</c:v>
                </c:pt>
                <c:pt idx="4033">
                  <c:v>73.331999999999994</c:v>
                </c:pt>
                <c:pt idx="4034">
                  <c:v>73.363</c:v>
                </c:pt>
                <c:pt idx="4035">
                  <c:v>73.406999999999996</c:v>
                </c:pt>
                <c:pt idx="4036">
                  <c:v>73.459000000000003</c:v>
                </c:pt>
                <c:pt idx="4037">
                  <c:v>73.525999999999996</c:v>
                </c:pt>
                <c:pt idx="4038">
                  <c:v>73.596000000000004</c:v>
                </c:pt>
                <c:pt idx="4039">
                  <c:v>73.686999999999998</c:v>
                </c:pt>
                <c:pt idx="4040">
                  <c:v>73.796000000000006</c:v>
                </c:pt>
                <c:pt idx="4041">
                  <c:v>73.899000000000001</c:v>
                </c:pt>
                <c:pt idx="4042">
                  <c:v>73.983999999999995</c:v>
                </c:pt>
                <c:pt idx="4043">
                  <c:v>74.087999999999994</c:v>
                </c:pt>
                <c:pt idx="4044">
                  <c:v>74.188000000000002</c:v>
                </c:pt>
                <c:pt idx="4045">
                  <c:v>74.292000000000002</c:v>
                </c:pt>
                <c:pt idx="4046">
                  <c:v>74.424000000000007</c:v>
                </c:pt>
                <c:pt idx="4047">
                  <c:v>74.570999999999998</c:v>
                </c:pt>
                <c:pt idx="4048">
                  <c:v>74.718000000000004</c:v>
                </c:pt>
                <c:pt idx="4049">
                  <c:v>74.872</c:v>
                </c:pt>
                <c:pt idx="4050">
                  <c:v>75.049000000000007</c:v>
                </c:pt>
                <c:pt idx="4051">
                  <c:v>75.234999999999999</c:v>
                </c:pt>
                <c:pt idx="4052">
                  <c:v>75.430999999999997</c:v>
                </c:pt>
                <c:pt idx="4053">
                  <c:v>75.637</c:v>
                </c:pt>
                <c:pt idx="4054">
                  <c:v>75.84</c:v>
                </c:pt>
                <c:pt idx="4055">
                  <c:v>76.046999999999997</c:v>
                </c:pt>
                <c:pt idx="4056">
                  <c:v>76.233000000000004</c:v>
                </c:pt>
                <c:pt idx="4057">
                  <c:v>76.406999999999996</c:v>
                </c:pt>
                <c:pt idx="4058">
                  <c:v>76.599999999999994</c:v>
                </c:pt>
                <c:pt idx="4059">
                  <c:v>76.801000000000002</c:v>
                </c:pt>
                <c:pt idx="4060">
                  <c:v>77.016999999999996</c:v>
                </c:pt>
                <c:pt idx="4061">
                  <c:v>77.245000000000005</c:v>
                </c:pt>
                <c:pt idx="4062">
                  <c:v>77.488</c:v>
                </c:pt>
                <c:pt idx="4063">
                  <c:v>77.759</c:v>
                </c:pt>
                <c:pt idx="4064">
                  <c:v>78.045000000000002</c:v>
                </c:pt>
                <c:pt idx="4065">
                  <c:v>78.334000000000003</c:v>
                </c:pt>
                <c:pt idx="4066">
                  <c:v>78.623000000000005</c:v>
                </c:pt>
                <c:pt idx="4067">
                  <c:v>78.915999999999997</c:v>
                </c:pt>
                <c:pt idx="4068">
                  <c:v>79.236999999999995</c:v>
                </c:pt>
                <c:pt idx="4069">
                  <c:v>79.564999999999998</c:v>
                </c:pt>
                <c:pt idx="4070">
                  <c:v>79.86</c:v>
                </c:pt>
                <c:pt idx="4071">
                  <c:v>80.138000000000005</c:v>
                </c:pt>
                <c:pt idx="4072">
                  <c:v>80.426000000000002</c:v>
                </c:pt>
                <c:pt idx="4073">
                  <c:v>80.713999999999999</c:v>
                </c:pt>
                <c:pt idx="4074">
                  <c:v>80.992000000000004</c:v>
                </c:pt>
                <c:pt idx="4075">
                  <c:v>81.262</c:v>
                </c:pt>
                <c:pt idx="4076">
                  <c:v>81.519000000000005</c:v>
                </c:pt>
                <c:pt idx="4077">
                  <c:v>81.778999999999996</c:v>
                </c:pt>
                <c:pt idx="4078">
                  <c:v>82.036000000000001</c:v>
                </c:pt>
                <c:pt idx="4079">
                  <c:v>82.287999999999997</c:v>
                </c:pt>
                <c:pt idx="4080">
                  <c:v>82.536000000000001</c:v>
                </c:pt>
                <c:pt idx="4081">
                  <c:v>82.775000000000006</c:v>
                </c:pt>
                <c:pt idx="4082">
                  <c:v>83.015000000000001</c:v>
                </c:pt>
                <c:pt idx="4083">
                  <c:v>83.26</c:v>
                </c:pt>
                <c:pt idx="4084">
                  <c:v>83.506</c:v>
                </c:pt>
                <c:pt idx="4085">
                  <c:v>83.753</c:v>
                </c:pt>
                <c:pt idx="4086">
                  <c:v>83.998999999999995</c:v>
                </c:pt>
                <c:pt idx="4087">
                  <c:v>84.230999999999995</c:v>
                </c:pt>
                <c:pt idx="4088">
                  <c:v>84.445999999999998</c:v>
                </c:pt>
                <c:pt idx="4089">
                  <c:v>84.656999999999996</c:v>
                </c:pt>
                <c:pt idx="4090">
                  <c:v>84.858999999999995</c:v>
                </c:pt>
                <c:pt idx="4091">
                  <c:v>85.05</c:v>
                </c:pt>
                <c:pt idx="4092">
                  <c:v>85.24</c:v>
                </c:pt>
                <c:pt idx="4093">
                  <c:v>85.429000000000002</c:v>
                </c:pt>
                <c:pt idx="4094">
                  <c:v>85.602000000000004</c:v>
                </c:pt>
                <c:pt idx="4095">
                  <c:v>85.772000000000006</c:v>
                </c:pt>
                <c:pt idx="4096">
                  <c:v>85.944999999999993</c:v>
                </c:pt>
                <c:pt idx="4097">
                  <c:v>86.108000000000004</c:v>
                </c:pt>
                <c:pt idx="4098">
                  <c:v>86.254000000000005</c:v>
                </c:pt>
                <c:pt idx="4099">
                  <c:v>86.38</c:v>
                </c:pt>
                <c:pt idx="4100">
                  <c:v>86.5</c:v>
                </c:pt>
                <c:pt idx="4101">
                  <c:v>86.593999999999994</c:v>
                </c:pt>
                <c:pt idx="4102">
                  <c:v>86.673000000000002</c:v>
                </c:pt>
                <c:pt idx="4103">
                  <c:v>86.757000000000005</c:v>
                </c:pt>
                <c:pt idx="4104">
                  <c:v>86.828999999999994</c:v>
                </c:pt>
                <c:pt idx="4105">
                  <c:v>86.894000000000005</c:v>
                </c:pt>
                <c:pt idx="4106">
                  <c:v>86.953000000000003</c:v>
                </c:pt>
                <c:pt idx="4107">
                  <c:v>87.019000000000005</c:v>
                </c:pt>
                <c:pt idx="4108">
                  <c:v>87.111000000000004</c:v>
                </c:pt>
                <c:pt idx="4109">
                  <c:v>87.195999999999998</c:v>
                </c:pt>
                <c:pt idx="4110">
                  <c:v>87.275999999999996</c:v>
                </c:pt>
                <c:pt idx="4111">
                  <c:v>87.355000000000004</c:v>
                </c:pt>
                <c:pt idx="4112">
                  <c:v>87.421000000000006</c:v>
                </c:pt>
                <c:pt idx="4113">
                  <c:v>87.47</c:v>
                </c:pt>
                <c:pt idx="4114">
                  <c:v>87.510999999999996</c:v>
                </c:pt>
                <c:pt idx="4115">
                  <c:v>87.552000000000007</c:v>
                </c:pt>
                <c:pt idx="4116">
                  <c:v>87.597999999999999</c:v>
                </c:pt>
                <c:pt idx="4117">
                  <c:v>87.637</c:v>
                </c:pt>
                <c:pt idx="4118">
                  <c:v>87.659000000000006</c:v>
                </c:pt>
                <c:pt idx="4119">
                  <c:v>87.677000000000007</c:v>
                </c:pt>
                <c:pt idx="4120">
                  <c:v>87.703000000000003</c:v>
                </c:pt>
                <c:pt idx="4121">
                  <c:v>87.727000000000004</c:v>
                </c:pt>
                <c:pt idx="4122">
                  <c:v>87.744</c:v>
                </c:pt>
                <c:pt idx="4123">
                  <c:v>87.763000000000005</c:v>
                </c:pt>
                <c:pt idx="4124">
                  <c:v>87.792000000000002</c:v>
                </c:pt>
                <c:pt idx="4125">
                  <c:v>87.802000000000007</c:v>
                </c:pt>
                <c:pt idx="4126">
                  <c:v>87.816000000000003</c:v>
                </c:pt>
                <c:pt idx="4127">
                  <c:v>87.820999999999998</c:v>
                </c:pt>
                <c:pt idx="4128">
                  <c:v>87.822000000000003</c:v>
                </c:pt>
                <c:pt idx="4129">
                  <c:v>87.823999999999998</c:v>
                </c:pt>
                <c:pt idx="4130">
                  <c:v>87.816000000000003</c:v>
                </c:pt>
                <c:pt idx="4131">
                  <c:v>87.808999999999997</c:v>
                </c:pt>
                <c:pt idx="4132">
                  <c:v>87.801000000000002</c:v>
                </c:pt>
                <c:pt idx="4133">
                  <c:v>87.8</c:v>
                </c:pt>
                <c:pt idx="4134">
                  <c:v>87.805999999999997</c:v>
                </c:pt>
                <c:pt idx="4135">
                  <c:v>87.816999999999993</c:v>
                </c:pt>
                <c:pt idx="4136">
                  <c:v>87.840999999999994</c:v>
                </c:pt>
                <c:pt idx="4137">
                  <c:v>87.89</c:v>
                </c:pt>
                <c:pt idx="4138">
                  <c:v>87.947000000000003</c:v>
                </c:pt>
                <c:pt idx="4139">
                  <c:v>87.998999999999995</c:v>
                </c:pt>
                <c:pt idx="4140">
                  <c:v>88.061999999999998</c:v>
                </c:pt>
                <c:pt idx="4141">
                  <c:v>88.13</c:v>
                </c:pt>
                <c:pt idx="4142">
                  <c:v>88.200999999999993</c:v>
                </c:pt>
                <c:pt idx="4143">
                  <c:v>88.284000000000006</c:v>
                </c:pt>
                <c:pt idx="4144">
                  <c:v>88.366</c:v>
                </c:pt>
                <c:pt idx="4145">
                  <c:v>88.444000000000003</c:v>
                </c:pt>
                <c:pt idx="4146">
                  <c:v>88.534999999999997</c:v>
                </c:pt>
                <c:pt idx="4147">
                  <c:v>88.623999999999995</c:v>
                </c:pt>
                <c:pt idx="4148">
                  <c:v>88.694999999999993</c:v>
                </c:pt>
                <c:pt idx="4149">
                  <c:v>88.774000000000001</c:v>
                </c:pt>
                <c:pt idx="4150">
                  <c:v>88.846999999999994</c:v>
                </c:pt>
                <c:pt idx="4151">
                  <c:v>88.921000000000006</c:v>
                </c:pt>
                <c:pt idx="4152">
                  <c:v>89.016000000000005</c:v>
                </c:pt>
                <c:pt idx="4153">
                  <c:v>89.105000000000004</c:v>
                </c:pt>
                <c:pt idx="4154">
                  <c:v>89.174999999999997</c:v>
                </c:pt>
                <c:pt idx="4155">
                  <c:v>89.257000000000005</c:v>
                </c:pt>
                <c:pt idx="4156">
                  <c:v>89.349000000000004</c:v>
                </c:pt>
                <c:pt idx="4157">
                  <c:v>89.436999999999998</c:v>
                </c:pt>
                <c:pt idx="4158">
                  <c:v>89.519000000000005</c:v>
                </c:pt>
                <c:pt idx="4159">
                  <c:v>89.611999999999995</c:v>
                </c:pt>
                <c:pt idx="4160">
                  <c:v>89.694999999999993</c:v>
                </c:pt>
                <c:pt idx="4161">
                  <c:v>89.763999999999996</c:v>
                </c:pt>
                <c:pt idx="4162">
                  <c:v>89.825000000000003</c:v>
                </c:pt>
                <c:pt idx="4163">
                  <c:v>89.873000000000005</c:v>
                </c:pt>
                <c:pt idx="4164">
                  <c:v>89.912000000000006</c:v>
                </c:pt>
                <c:pt idx="4165">
                  <c:v>89.936000000000007</c:v>
                </c:pt>
                <c:pt idx="4166">
                  <c:v>89.96</c:v>
                </c:pt>
                <c:pt idx="4167">
                  <c:v>89.986999999999995</c:v>
                </c:pt>
                <c:pt idx="4168">
                  <c:v>90.024000000000001</c:v>
                </c:pt>
                <c:pt idx="4169">
                  <c:v>90.061000000000007</c:v>
                </c:pt>
                <c:pt idx="4170">
                  <c:v>90.096999999999994</c:v>
                </c:pt>
                <c:pt idx="4171">
                  <c:v>90.123000000000005</c:v>
                </c:pt>
                <c:pt idx="4172">
                  <c:v>90.144000000000005</c:v>
                </c:pt>
                <c:pt idx="4173">
                  <c:v>90.16</c:v>
                </c:pt>
                <c:pt idx="4174">
                  <c:v>90.183999999999997</c:v>
                </c:pt>
                <c:pt idx="4175">
                  <c:v>90.215000000000003</c:v>
                </c:pt>
                <c:pt idx="4176">
                  <c:v>90.239000000000004</c:v>
                </c:pt>
                <c:pt idx="4177">
                  <c:v>90.268000000000001</c:v>
                </c:pt>
                <c:pt idx="4178">
                  <c:v>90.302000000000007</c:v>
                </c:pt>
                <c:pt idx="4179">
                  <c:v>90.337000000000003</c:v>
                </c:pt>
                <c:pt idx="4180">
                  <c:v>90.370999999999995</c:v>
                </c:pt>
                <c:pt idx="4181">
                  <c:v>90.417000000000002</c:v>
                </c:pt>
                <c:pt idx="4182">
                  <c:v>90.477999999999994</c:v>
                </c:pt>
                <c:pt idx="4183">
                  <c:v>90.546000000000006</c:v>
                </c:pt>
                <c:pt idx="4184">
                  <c:v>90.613</c:v>
                </c:pt>
                <c:pt idx="4185">
                  <c:v>90.694999999999993</c:v>
                </c:pt>
                <c:pt idx="4186">
                  <c:v>90.784999999999997</c:v>
                </c:pt>
                <c:pt idx="4187">
                  <c:v>90.864999999999995</c:v>
                </c:pt>
                <c:pt idx="4188">
                  <c:v>90.951999999999998</c:v>
                </c:pt>
                <c:pt idx="4189">
                  <c:v>91.037999999999997</c:v>
                </c:pt>
                <c:pt idx="4190">
                  <c:v>91.105999999999995</c:v>
                </c:pt>
                <c:pt idx="4191">
                  <c:v>91.164000000000001</c:v>
                </c:pt>
                <c:pt idx="4192">
                  <c:v>91.206000000000003</c:v>
                </c:pt>
                <c:pt idx="4193">
                  <c:v>91.241</c:v>
                </c:pt>
                <c:pt idx="4194">
                  <c:v>91.266000000000005</c:v>
                </c:pt>
                <c:pt idx="4195">
                  <c:v>91.290999999999997</c:v>
                </c:pt>
                <c:pt idx="4196">
                  <c:v>91.316999999999993</c:v>
                </c:pt>
                <c:pt idx="4197">
                  <c:v>91.332999999999998</c:v>
                </c:pt>
                <c:pt idx="4198">
                  <c:v>91.343000000000004</c:v>
                </c:pt>
                <c:pt idx="4199">
                  <c:v>91.346999999999994</c:v>
                </c:pt>
                <c:pt idx="4200">
                  <c:v>91.347999999999999</c:v>
                </c:pt>
                <c:pt idx="4201">
                  <c:v>91.352000000000004</c:v>
                </c:pt>
                <c:pt idx="4202">
                  <c:v>91.353999999999999</c:v>
                </c:pt>
                <c:pt idx="4203">
                  <c:v>91.343999999999994</c:v>
                </c:pt>
                <c:pt idx="4204">
                  <c:v>91.331999999999994</c:v>
                </c:pt>
                <c:pt idx="4205">
                  <c:v>91.32</c:v>
                </c:pt>
                <c:pt idx="4206">
                  <c:v>91.317999999999998</c:v>
                </c:pt>
                <c:pt idx="4207">
                  <c:v>91.319000000000003</c:v>
                </c:pt>
                <c:pt idx="4208">
                  <c:v>91.322000000000003</c:v>
                </c:pt>
                <c:pt idx="4209">
                  <c:v>91.340999999999994</c:v>
                </c:pt>
                <c:pt idx="4210">
                  <c:v>91.364999999999995</c:v>
                </c:pt>
                <c:pt idx="4211">
                  <c:v>91.391999999999996</c:v>
                </c:pt>
                <c:pt idx="4212">
                  <c:v>91.426000000000002</c:v>
                </c:pt>
                <c:pt idx="4213">
                  <c:v>91.456000000000003</c:v>
                </c:pt>
                <c:pt idx="4214">
                  <c:v>91.484999999999999</c:v>
                </c:pt>
                <c:pt idx="4215">
                  <c:v>91.528000000000006</c:v>
                </c:pt>
                <c:pt idx="4216">
                  <c:v>91.578000000000003</c:v>
                </c:pt>
                <c:pt idx="4217">
                  <c:v>91.623999999999995</c:v>
                </c:pt>
                <c:pt idx="4218">
                  <c:v>91.662000000000006</c:v>
                </c:pt>
                <c:pt idx="4219">
                  <c:v>91.698999999999998</c:v>
                </c:pt>
                <c:pt idx="4220">
                  <c:v>91.727999999999994</c:v>
                </c:pt>
                <c:pt idx="4221">
                  <c:v>91.769000000000005</c:v>
                </c:pt>
                <c:pt idx="4222">
                  <c:v>91.808999999999997</c:v>
                </c:pt>
                <c:pt idx="4223">
                  <c:v>91.831000000000003</c:v>
                </c:pt>
                <c:pt idx="4224">
                  <c:v>91.858000000000004</c:v>
                </c:pt>
                <c:pt idx="4225">
                  <c:v>91.884</c:v>
                </c:pt>
                <c:pt idx="4226">
                  <c:v>91.897999999999996</c:v>
                </c:pt>
                <c:pt idx="4227">
                  <c:v>91.909000000000006</c:v>
                </c:pt>
                <c:pt idx="4228">
                  <c:v>91.915999999999997</c:v>
                </c:pt>
                <c:pt idx="4229">
                  <c:v>91.921000000000006</c:v>
                </c:pt>
                <c:pt idx="4230">
                  <c:v>91.923000000000002</c:v>
                </c:pt>
                <c:pt idx="4231">
                  <c:v>91.912999999999997</c:v>
                </c:pt>
                <c:pt idx="4232">
                  <c:v>91.905000000000001</c:v>
                </c:pt>
                <c:pt idx="4233">
                  <c:v>91.891999999999996</c:v>
                </c:pt>
                <c:pt idx="4234">
                  <c:v>91.872</c:v>
                </c:pt>
                <c:pt idx="4235">
                  <c:v>91.843999999999994</c:v>
                </c:pt>
                <c:pt idx="4236">
                  <c:v>91.81</c:v>
                </c:pt>
                <c:pt idx="4237">
                  <c:v>91.762</c:v>
                </c:pt>
                <c:pt idx="4238">
                  <c:v>91.691999999999993</c:v>
                </c:pt>
                <c:pt idx="4239">
                  <c:v>91.597999999999999</c:v>
                </c:pt>
                <c:pt idx="4240">
                  <c:v>91.495000000000005</c:v>
                </c:pt>
                <c:pt idx="4241">
                  <c:v>91.366</c:v>
                </c:pt>
                <c:pt idx="4242">
                  <c:v>91.215000000000003</c:v>
                </c:pt>
                <c:pt idx="4243">
                  <c:v>91.066999999999993</c:v>
                </c:pt>
                <c:pt idx="4244">
                  <c:v>90.915999999999997</c:v>
                </c:pt>
                <c:pt idx="4245">
                  <c:v>90.765000000000001</c:v>
                </c:pt>
                <c:pt idx="4246">
                  <c:v>90.614000000000004</c:v>
                </c:pt>
                <c:pt idx="4247">
                  <c:v>90.462999999999994</c:v>
                </c:pt>
                <c:pt idx="4248">
                  <c:v>90.29</c:v>
                </c:pt>
                <c:pt idx="4249">
                  <c:v>90.096000000000004</c:v>
                </c:pt>
                <c:pt idx="4250">
                  <c:v>89.897999999999996</c:v>
                </c:pt>
                <c:pt idx="4251">
                  <c:v>89.694999999999993</c:v>
                </c:pt>
                <c:pt idx="4252">
                  <c:v>89.495999999999995</c:v>
                </c:pt>
                <c:pt idx="4253">
                  <c:v>89.31</c:v>
                </c:pt>
                <c:pt idx="4254">
                  <c:v>89.132999999999996</c:v>
                </c:pt>
                <c:pt idx="4255">
                  <c:v>88.951999999999998</c:v>
                </c:pt>
                <c:pt idx="4256">
                  <c:v>88.766000000000005</c:v>
                </c:pt>
                <c:pt idx="4257">
                  <c:v>88.575000000000003</c:v>
                </c:pt>
                <c:pt idx="4258">
                  <c:v>88.38</c:v>
                </c:pt>
                <c:pt idx="4259">
                  <c:v>88.185000000000002</c:v>
                </c:pt>
                <c:pt idx="4260">
                  <c:v>87.998000000000005</c:v>
                </c:pt>
                <c:pt idx="4261">
                  <c:v>87.813000000000002</c:v>
                </c:pt>
                <c:pt idx="4262">
                  <c:v>87.625</c:v>
                </c:pt>
                <c:pt idx="4263">
                  <c:v>87.432000000000002</c:v>
                </c:pt>
                <c:pt idx="4264">
                  <c:v>87.25</c:v>
                </c:pt>
                <c:pt idx="4265">
                  <c:v>87.096999999999994</c:v>
                </c:pt>
                <c:pt idx="4266">
                  <c:v>86.968000000000004</c:v>
                </c:pt>
                <c:pt idx="4267">
                  <c:v>86.852999999999994</c:v>
                </c:pt>
                <c:pt idx="4268">
                  <c:v>86.763999999999996</c:v>
                </c:pt>
                <c:pt idx="4269">
                  <c:v>86.706000000000003</c:v>
                </c:pt>
                <c:pt idx="4270">
                  <c:v>86.683000000000007</c:v>
                </c:pt>
                <c:pt idx="4271">
                  <c:v>86.692999999999998</c:v>
                </c:pt>
                <c:pt idx="4272">
                  <c:v>86.72</c:v>
                </c:pt>
                <c:pt idx="4273">
                  <c:v>86.753</c:v>
                </c:pt>
                <c:pt idx="4274">
                  <c:v>86.777000000000001</c:v>
                </c:pt>
                <c:pt idx="4275">
                  <c:v>86.787999999999997</c:v>
                </c:pt>
                <c:pt idx="4276">
                  <c:v>86.784999999999997</c:v>
                </c:pt>
                <c:pt idx="4277">
                  <c:v>86.757000000000005</c:v>
                </c:pt>
                <c:pt idx="4278">
                  <c:v>86.710999999999999</c:v>
                </c:pt>
                <c:pt idx="4279">
                  <c:v>86.641999999999996</c:v>
                </c:pt>
                <c:pt idx="4280">
                  <c:v>86.552999999999997</c:v>
                </c:pt>
                <c:pt idx="4281">
                  <c:v>86.460999999999999</c:v>
                </c:pt>
                <c:pt idx="4282">
                  <c:v>86.358000000000004</c:v>
                </c:pt>
                <c:pt idx="4283">
                  <c:v>86.251999999999995</c:v>
                </c:pt>
                <c:pt idx="4284">
                  <c:v>86.158000000000001</c:v>
                </c:pt>
                <c:pt idx="4285">
                  <c:v>86.066999999999993</c:v>
                </c:pt>
                <c:pt idx="4286">
                  <c:v>85.965000000000003</c:v>
                </c:pt>
                <c:pt idx="4287">
                  <c:v>85.876999999999995</c:v>
                </c:pt>
                <c:pt idx="4288">
                  <c:v>85.801000000000002</c:v>
                </c:pt>
                <c:pt idx="4289">
                  <c:v>85.731999999999999</c:v>
                </c:pt>
                <c:pt idx="4290">
                  <c:v>85.688000000000002</c:v>
                </c:pt>
                <c:pt idx="4291">
                  <c:v>85.662000000000006</c:v>
                </c:pt>
                <c:pt idx="4292">
                  <c:v>85.643000000000001</c:v>
                </c:pt>
                <c:pt idx="4293">
                  <c:v>85.620999999999995</c:v>
                </c:pt>
                <c:pt idx="4294">
                  <c:v>85.597999999999999</c:v>
                </c:pt>
                <c:pt idx="4295">
                  <c:v>85.584999999999994</c:v>
                </c:pt>
                <c:pt idx="4296">
                  <c:v>85.584000000000003</c:v>
                </c:pt>
                <c:pt idx="4297">
                  <c:v>85.588999999999999</c:v>
                </c:pt>
                <c:pt idx="4298">
                  <c:v>85.588999999999999</c:v>
                </c:pt>
                <c:pt idx="4299">
                  <c:v>85.575999999999993</c:v>
                </c:pt>
                <c:pt idx="4300">
                  <c:v>85.548000000000002</c:v>
                </c:pt>
                <c:pt idx="4301">
                  <c:v>85.498999999999995</c:v>
                </c:pt>
                <c:pt idx="4302">
                  <c:v>85.44</c:v>
                </c:pt>
                <c:pt idx="4303">
                  <c:v>85.373999999999995</c:v>
                </c:pt>
                <c:pt idx="4304">
                  <c:v>85.29</c:v>
                </c:pt>
                <c:pt idx="4305">
                  <c:v>85.192999999999998</c:v>
                </c:pt>
                <c:pt idx="4306">
                  <c:v>85.091999999999999</c:v>
                </c:pt>
                <c:pt idx="4307">
                  <c:v>84.998999999999995</c:v>
                </c:pt>
                <c:pt idx="4308">
                  <c:v>84.915999999999997</c:v>
                </c:pt>
                <c:pt idx="4309">
                  <c:v>84.832999999999998</c:v>
                </c:pt>
                <c:pt idx="4310">
                  <c:v>84.763000000000005</c:v>
                </c:pt>
                <c:pt idx="4311">
                  <c:v>84.721000000000004</c:v>
                </c:pt>
                <c:pt idx="4312">
                  <c:v>84.688000000000002</c:v>
                </c:pt>
                <c:pt idx="4313">
                  <c:v>84.66</c:v>
                </c:pt>
                <c:pt idx="4314">
                  <c:v>84.652000000000001</c:v>
                </c:pt>
                <c:pt idx="4315">
                  <c:v>84.662000000000006</c:v>
                </c:pt>
                <c:pt idx="4316">
                  <c:v>84.69</c:v>
                </c:pt>
                <c:pt idx="4317">
                  <c:v>84.742999999999995</c:v>
                </c:pt>
                <c:pt idx="4318">
                  <c:v>84.811000000000007</c:v>
                </c:pt>
                <c:pt idx="4319">
                  <c:v>84.900999999999996</c:v>
                </c:pt>
                <c:pt idx="4320">
                  <c:v>85.007000000000005</c:v>
                </c:pt>
                <c:pt idx="4321">
                  <c:v>85.138000000000005</c:v>
                </c:pt>
                <c:pt idx="4322">
                  <c:v>85.295000000000002</c:v>
                </c:pt>
                <c:pt idx="4323">
                  <c:v>85.465000000000003</c:v>
                </c:pt>
                <c:pt idx="4324">
                  <c:v>85.647999999999996</c:v>
                </c:pt>
                <c:pt idx="4325">
                  <c:v>85.835999999999999</c:v>
                </c:pt>
                <c:pt idx="4326">
                  <c:v>86.04</c:v>
                </c:pt>
                <c:pt idx="4327">
                  <c:v>86.245000000000005</c:v>
                </c:pt>
                <c:pt idx="4328">
                  <c:v>86.445999999999998</c:v>
                </c:pt>
                <c:pt idx="4329">
                  <c:v>86.653000000000006</c:v>
                </c:pt>
                <c:pt idx="4330">
                  <c:v>86.863</c:v>
                </c:pt>
                <c:pt idx="4331">
                  <c:v>87.064999999999998</c:v>
                </c:pt>
                <c:pt idx="4332">
                  <c:v>87.25</c:v>
                </c:pt>
                <c:pt idx="4333">
                  <c:v>87.424999999999997</c:v>
                </c:pt>
                <c:pt idx="4334">
                  <c:v>87.567999999999998</c:v>
                </c:pt>
                <c:pt idx="4335">
                  <c:v>87.683000000000007</c:v>
                </c:pt>
                <c:pt idx="4336">
                  <c:v>87.789000000000001</c:v>
                </c:pt>
                <c:pt idx="4337">
                  <c:v>87.876999999999995</c:v>
                </c:pt>
                <c:pt idx="4338">
                  <c:v>87.950999999999993</c:v>
                </c:pt>
                <c:pt idx="4339">
                  <c:v>88.021000000000001</c:v>
                </c:pt>
                <c:pt idx="4340">
                  <c:v>88.09</c:v>
                </c:pt>
                <c:pt idx="4341">
                  <c:v>88.146000000000001</c:v>
                </c:pt>
                <c:pt idx="4342">
                  <c:v>88.177999999999997</c:v>
                </c:pt>
                <c:pt idx="4343">
                  <c:v>88.186999999999998</c:v>
                </c:pt>
                <c:pt idx="4344">
                  <c:v>88.179000000000002</c:v>
                </c:pt>
                <c:pt idx="4345">
                  <c:v>88.162000000000006</c:v>
                </c:pt>
                <c:pt idx="4346">
                  <c:v>88.149000000000001</c:v>
                </c:pt>
                <c:pt idx="4347">
                  <c:v>88.137</c:v>
                </c:pt>
                <c:pt idx="4348">
                  <c:v>88.132000000000005</c:v>
                </c:pt>
                <c:pt idx="4349">
                  <c:v>88.138999999999996</c:v>
                </c:pt>
                <c:pt idx="4350">
                  <c:v>88.152000000000001</c:v>
                </c:pt>
                <c:pt idx="4351">
                  <c:v>88.179000000000002</c:v>
                </c:pt>
                <c:pt idx="4352">
                  <c:v>88.222999999999999</c:v>
                </c:pt>
                <c:pt idx="4353">
                  <c:v>88.302000000000007</c:v>
                </c:pt>
                <c:pt idx="4354">
                  <c:v>88.42</c:v>
                </c:pt>
                <c:pt idx="4355">
                  <c:v>88.563999999999993</c:v>
                </c:pt>
                <c:pt idx="4356">
                  <c:v>88.733000000000004</c:v>
                </c:pt>
                <c:pt idx="4357">
                  <c:v>88.94</c:v>
                </c:pt>
                <c:pt idx="4358">
                  <c:v>89.165000000000006</c:v>
                </c:pt>
                <c:pt idx="4359">
                  <c:v>89.393000000000001</c:v>
                </c:pt>
                <c:pt idx="4360">
                  <c:v>89.619</c:v>
                </c:pt>
                <c:pt idx="4361">
                  <c:v>89.846999999999994</c:v>
                </c:pt>
                <c:pt idx="4362">
                  <c:v>90.051000000000002</c:v>
                </c:pt>
                <c:pt idx="4363">
                  <c:v>90.244</c:v>
                </c:pt>
                <c:pt idx="4364">
                  <c:v>90.457999999999998</c:v>
                </c:pt>
                <c:pt idx="4365">
                  <c:v>90.650999999999996</c:v>
                </c:pt>
                <c:pt idx="4366">
                  <c:v>90.807000000000002</c:v>
                </c:pt>
                <c:pt idx="4367">
                  <c:v>90.936000000000007</c:v>
                </c:pt>
                <c:pt idx="4368">
                  <c:v>91.043999999999997</c:v>
                </c:pt>
                <c:pt idx="4369">
                  <c:v>91.13</c:v>
                </c:pt>
                <c:pt idx="4370">
                  <c:v>91.204999999999998</c:v>
                </c:pt>
                <c:pt idx="4371">
                  <c:v>91.26</c:v>
                </c:pt>
                <c:pt idx="4372">
                  <c:v>91.286000000000001</c:v>
                </c:pt>
                <c:pt idx="4373">
                  <c:v>91.281000000000006</c:v>
                </c:pt>
                <c:pt idx="4374">
                  <c:v>91.253</c:v>
                </c:pt>
                <c:pt idx="4375">
                  <c:v>91.200999999999993</c:v>
                </c:pt>
                <c:pt idx="4376">
                  <c:v>91.128</c:v>
                </c:pt>
                <c:pt idx="4377">
                  <c:v>91.03</c:v>
                </c:pt>
                <c:pt idx="4378">
                  <c:v>90.912000000000006</c:v>
                </c:pt>
                <c:pt idx="4379">
                  <c:v>90.792000000000002</c:v>
                </c:pt>
                <c:pt idx="4380">
                  <c:v>90.656000000000006</c:v>
                </c:pt>
                <c:pt idx="4381">
                  <c:v>90.509</c:v>
                </c:pt>
                <c:pt idx="4382">
                  <c:v>90.353999999999999</c:v>
                </c:pt>
                <c:pt idx="4383">
                  <c:v>90.2</c:v>
                </c:pt>
                <c:pt idx="4384">
                  <c:v>90.042000000000002</c:v>
                </c:pt>
                <c:pt idx="4385">
                  <c:v>89.866</c:v>
                </c:pt>
                <c:pt idx="4386">
                  <c:v>89.673000000000002</c:v>
                </c:pt>
                <c:pt idx="4387">
                  <c:v>89.478999999999999</c:v>
                </c:pt>
                <c:pt idx="4388">
                  <c:v>89.287999999999997</c:v>
                </c:pt>
                <c:pt idx="4389">
                  <c:v>89.106999999999999</c:v>
                </c:pt>
                <c:pt idx="4390">
                  <c:v>88.908000000000001</c:v>
                </c:pt>
                <c:pt idx="4391">
                  <c:v>88.698999999999998</c:v>
                </c:pt>
                <c:pt idx="4392">
                  <c:v>88.495000000000005</c:v>
                </c:pt>
                <c:pt idx="4393">
                  <c:v>88.29</c:v>
                </c:pt>
                <c:pt idx="4394">
                  <c:v>88.105000000000004</c:v>
                </c:pt>
                <c:pt idx="4395">
                  <c:v>87.94</c:v>
                </c:pt>
                <c:pt idx="4396">
                  <c:v>87.784999999999997</c:v>
                </c:pt>
                <c:pt idx="4397">
                  <c:v>87.658000000000001</c:v>
                </c:pt>
                <c:pt idx="4398">
                  <c:v>87.542000000000002</c:v>
                </c:pt>
                <c:pt idx="4399">
                  <c:v>87.433000000000007</c:v>
                </c:pt>
                <c:pt idx="4400">
                  <c:v>87.335999999999999</c:v>
                </c:pt>
                <c:pt idx="4401">
                  <c:v>87.259</c:v>
                </c:pt>
                <c:pt idx="4402">
                  <c:v>87.218000000000004</c:v>
                </c:pt>
                <c:pt idx="4403">
                  <c:v>87.194999999999993</c:v>
                </c:pt>
                <c:pt idx="4404">
                  <c:v>87.194000000000003</c:v>
                </c:pt>
                <c:pt idx="4405">
                  <c:v>87.233000000000004</c:v>
                </c:pt>
                <c:pt idx="4406">
                  <c:v>87.304000000000002</c:v>
                </c:pt>
                <c:pt idx="4407">
                  <c:v>87.393000000000001</c:v>
                </c:pt>
                <c:pt idx="4408">
                  <c:v>87.524000000000001</c:v>
                </c:pt>
                <c:pt idx="4409">
                  <c:v>87.676000000000002</c:v>
                </c:pt>
                <c:pt idx="4410">
                  <c:v>87.841999999999999</c:v>
                </c:pt>
                <c:pt idx="4411">
                  <c:v>88.031999999999996</c:v>
                </c:pt>
                <c:pt idx="4412">
                  <c:v>88.224999999999994</c:v>
                </c:pt>
                <c:pt idx="4413">
                  <c:v>88.426000000000002</c:v>
                </c:pt>
                <c:pt idx="4414">
                  <c:v>88.638000000000005</c:v>
                </c:pt>
                <c:pt idx="4415">
                  <c:v>88.861000000000004</c:v>
                </c:pt>
                <c:pt idx="4416">
                  <c:v>89.081000000000003</c:v>
                </c:pt>
                <c:pt idx="4417">
                  <c:v>89.287999999999997</c:v>
                </c:pt>
                <c:pt idx="4418">
                  <c:v>89.477000000000004</c:v>
                </c:pt>
                <c:pt idx="4419">
                  <c:v>89.656999999999996</c:v>
                </c:pt>
                <c:pt idx="4420">
                  <c:v>89.808999999999997</c:v>
                </c:pt>
                <c:pt idx="4421">
                  <c:v>89.94</c:v>
                </c:pt>
                <c:pt idx="4422">
                  <c:v>90.072999999999993</c:v>
                </c:pt>
                <c:pt idx="4423">
                  <c:v>90.191000000000003</c:v>
                </c:pt>
                <c:pt idx="4424">
                  <c:v>90.295000000000002</c:v>
                </c:pt>
                <c:pt idx="4425">
                  <c:v>90.394999999999996</c:v>
                </c:pt>
                <c:pt idx="4426">
                  <c:v>90.486000000000004</c:v>
                </c:pt>
                <c:pt idx="4427">
                  <c:v>90.564999999999998</c:v>
                </c:pt>
                <c:pt idx="4428">
                  <c:v>90.632999999999996</c:v>
                </c:pt>
                <c:pt idx="4429">
                  <c:v>90.691000000000003</c:v>
                </c:pt>
                <c:pt idx="4430">
                  <c:v>90.745000000000005</c:v>
                </c:pt>
                <c:pt idx="4431">
                  <c:v>90.790999999999997</c:v>
                </c:pt>
                <c:pt idx="4432">
                  <c:v>90.843999999999994</c:v>
                </c:pt>
                <c:pt idx="4433">
                  <c:v>90.906999999999996</c:v>
                </c:pt>
                <c:pt idx="4434">
                  <c:v>90.984999999999999</c:v>
                </c:pt>
                <c:pt idx="4435">
                  <c:v>91.066999999999993</c:v>
                </c:pt>
                <c:pt idx="4436">
                  <c:v>91.150999999999996</c:v>
                </c:pt>
                <c:pt idx="4437">
                  <c:v>91.241</c:v>
                </c:pt>
                <c:pt idx="4438">
                  <c:v>91.352000000000004</c:v>
                </c:pt>
                <c:pt idx="4439">
                  <c:v>91.481999999999999</c:v>
                </c:pt>
                <c:pt idx="4440">
                  <c:v>91.614000000000004</c:v>
                </c:pt>
                <c:pt idx="4441">
                  <c:v>91.759</c:v>
                </c:pt>
                <c:pt idx="4442">
                  <c:v>91.929000000000002</c:v>
                </c:pt>
                <c:pt idx="4443">
                  <c:v>92.114000000000004</c:v>
                </c:pt>
                <c:pt idx="4444">
                  <c:v>92.316000000000003</c:v>
                </c:pt>
                <c:pt idx="4445">
                  <c:v>92.518000000000001</c:v>
                </c:pt>
                <c:pt idx="4446">
                  <c:v>92.72</c:v>
                </c:pt>
                <c:pt idx="4447">
                  <c:v>92.906000000000006</c:v>
                </c:pt>
                <c:pt idx="4448">
                  <c:v>93.085999999999999</c:v>
                </c:pt>
                <c:pt idx="4449">
                  <c:v>93.265000000000001</c:v>
                </c:pt>
                <c:pt idx="4450">
                  <c:v>93.429000000000002</c:v>
                </c:pt>
                <c:pt idx="4451">
                  <c:v>93.6</c:v>
                </c:pt>
                <c:pt idx="4452">
                  <c:v>93.787999999999997</c:v>
                </c:pt>
                <c:pt idx="4453">
                  <c:v>93.971000000000004</c:v>
                </c:pt>
                <c:pt idx="4454">
                  <c:v>94.161000000000001</c:v>
                </c:pt>
                <c:pt idx="4455">
                  <c:v>94.361000000000004</c:v>
                </c:pt>
                <c:pt idx="4456">
                  <c:v>94.572000000000003</c:v>
                </c:pt>
                <c:pt idx="4457">
                  <c:v>94.793000000000006</c:v>
                </c:pt>
                <c:pt idx="4458">
                  <c:v>95.021000000000001</c:v>
                </c:pt>
                <c:pt idx="4459">
                  <c:v>95.26</c:v>
                </c:pt>
                <c:pt idx="4460">
                  <c:v>95.501999999999995</c:v>
                </c:pt>
                <c:pt idx="4461">
                  <c:v>95.725999999999999</c:v>
                </c:pt>
                <c:pt idx="4462">
                  <c:v>95.944999999999993</c:v>
                </c:pt>
                <c:pt idx="4463">
                  <c:v>96.14</c:v>
                </c:pt>
                <c:pt idx="4464">
                  <c:v>96.316000000000003</c:v>
                </c:pt>
                <c:pt idx="4465">
                  <c:v>96.471000000000004</c:v>
                </c:pt>
                <c:pt idx="4466">
                  <c:v>96.608999999999995</c:v>
                </c:pt>
                <c:pt idx="4467">
                  <c:v>96.727000000000004</c:v>
                </c:pt>
                <c:pt idx="4468">
                  <c:v>96.825000000000003</c:v>
                </c:pt>
                <c:pt idx="4469">
                  <c:v>96.908000000000001</c:v>
                </c:pt>
                <c:pt idx="4470">
                  <c:v>96.962000000000003</c:v>
                </c:pt>
                <c:pt idx="4471">
                  <c:v>97.004999999999995</c:v>
                </c:pt>
                <c:pt idx="4472">
                  <c:v>97.034999999999997</c:v>
                </c:pt>
                <c:pt idx="4473">
                  <c:v>97.051000000000002</c:v>
                </c:pt>
                <c:pt idx="4474">
                  <c:v>97.061999999999998</c:v>
                </c:pt>
                <c:pt idx="4475">
                  <c:v>97.075999999999993</c:v>
                </c:pt>
                <c:pt idx="4476">
                  <c:v>97.09</c:v>
                </c:pt>
                <c:pt idx="4477">
                  <c:v>97.11</c:v>
                </c:pt>
                <c:pt idx="4478">
                  <c:v>97.137</c:v>
                </c:pt>
                <c:pt idx="4479">
                  <c:v>97.168000000000006</c:v>
                </c:pt>
                <c:pt idx="4480">
                  <c:v>97.2</c:v>
                </c:pt>
                <c:pt idx="4481">
                  <c:v>97.236999999999995</c:v>
                </c:pt>
                <c:pt idx="4482">
                  <c:v>97.271000000000001</c:v>
                </c:pt>
                <c:pt idx="4483">
                  <c:v>97.296999999999997</c:v>
                </c:pt>
                <c:pt idx="4484">
                  <c:v>97.33</c:v>
                </c:pt>
                <c:pt idx="4485">
                  <c:v>97.366</c:v>
                </c:pt>
                <c:pt idx="4486">
                  <c:v>97.391000000000005</c:v>
                </c:pt>
                <c:pt idx="4487">
                  <c:v>97.402000000000001</c:v>
                </c:pt>
                <c:pt idx="4488">
                  <c:v>97.421999999999997</c:v>
                </c:pt>
                <c:pt idx="4489">
                  <c:v>97.451999999999998</c:v>
                </c:pt>
                <c:pt idx="4490">
                  <c:v>97.483000000000004</c:v>
                </c:pt>
                <c:pt idx="4491">
                  <c:v>97.519000000000005</c:v>
                </c:pt>
                <c:pt idx="4492">
                  <c:v>97.555000000000007</c:v>
                </c:pt>
                <c:pt idx="4493">
                  <c:v>97.591999999999999</c:v>
                </c:pt>
                <c:pt idx="4494">
                  <c:v>97.629000000000005</c:v>
                </c:pt>
                <c:pt idx="4495">
                  <c:v>97.656999999999996</c:v>
                </c:pt>
                <c:pt idx="4496">
                  <c:v>97.680999999999997</c:v>
                </c:pt>
                <c:pt idx="4497">
                  <c:v>97.706999999999994</c:v>
                </c:pt>
                <c:pt idx="4498">
                  <c:v>97.74</c:v>
                </c:pt>
                <c:pt idx="4499">
                  <c:v>97.778000000000006</c:v>
                </c:pt>
                <c:pt idx="4500">
                  <c:v>97.825000000000003</c:v>
                </c:pt>
                <c:pt idx="4501">
                  <c:v>97.864999999999995</c:v>
                </c:pt>
                <c:pt idx="4502">
                  <c:v>97.915999999999997</c:v>
                </c:pt>
                <c:pt idx="4503">
                  <c:v>97.963999999999999</c:v>
                </c:pt>
                <c:pt idx="4504">
                  <c:v>98.012</c:v>
                </c:pt>
                <c:pt idx="4505">
                  <c:v>98.066999999999993</c:v>
                </c:pt>
                <c:pt idx="4506">
                  <c:v>98.105999999999995</c:v>
                </c:pt>
                <c:pt idx="4507">
                  <c:v>98.13</c:v>
                </c:pt>
                <c:pt idx="4508">
                  <c:v>98.158000000000001</c:v>
                </c:pt>
                <c:pt idx="4509">
                  <c:v>98.188000000000002</c:v>
                </c:pt>
                <c:pt idx="4510">
                  <c:v>98.218999999999994</c:v>
                </c:pt>
                <c:pt idx="4511">
                  <c:v>98.26</c:v>
                </c:pt>
                <c:pt idx="4512">
                  <c:v>98.296000000000006</c:v>
                </c:pt>
                <c:pt idx="4513">
                  <c:v>98.34</c:v>
                </c:pt>
                <c:pt idx="4514">
                  <c:v>98.39</c:v>
                </c:pt>
                <c:pt idx="4515">
                  <c:v>98.432000000000002</c:v>
                </c:pt>
                <c:pt idx="4516">
                  <c:v>98.468000000000004</c:v>
                </c:pt>
                <c:pt idx="4517">
                  <c:v>98.495999999999995</c:v>
                </c:pt>
                <c:pt idx="4518">
                  <c:v>98.525000000000006</c:v>
                </c:pt>
                <c:pt idx="4519">
                  <c:v>98.563999999999993</c:v>
                </c:pt>
                <c:pt idx="4520">
                  <c:v>98.61</c:v>
                </c:pt>
                <c:pt idx="4521">
                  <c:v>98.656999999999996</c:v>
                </c:pt>
                <c:pt idx="4522">
                  <c:v>98.709000000000003</c:v>
                </c:pt>
                <c:pt idx="4523">
                  <c:v>98.778000000000006</c:v>
                </c:pt>
                <c:pt idx="4524">
                  <c:v>98.864000000000004</c:v>
                </c:pt>
                <c:pt idx="4525">
                  <c:v>98.966999999999999</c:v>
                </c:pt>
                <c:pt idx="4526">
                  <c:v>99.078000000000003</c:v>
                </c:pt>
                <c:pt idx="4527">
                  <c:v>99.18</c:v>
                </c:pt>
                <c:pt idx="4528">
                  <c:v>99.29</c:v>
                </c:pt>
                <c:pt idx="4529">
                  <c:v>99.397000000000006</c:v>
                </c:pt>
                <c:pt idx="4530">
                  <c:v>99.492000000000004</c:v>
                </c:pt>
                <c:pt idx="4531">
                  <c:v>99.575000000000003</c:v>
                </c:pt>
                <c:pt idx="4532">
                  <c:v>99.646000000000001</c:v>
                </c:pt>
                <c:pt idx="4533">
                  <c:v>99.7</c:v>
                </c:pt>
                <c:pt idx="4534">
                  <c:v>99.736999999999995</c:v>
                </c:pt>
                <c:pt idx="4535">
                  <c:v>99.762</c:v>
                </c:pt>
                <c:pt idx="4536">
                  <c:v>99.775999999999996</c:v>
                </c:pt>
                <c:pt idx="4537">
                  <c:v>99.781000000000006</c:v>
                </c:pt>
                <c:pt idx="4538">
                  <c:v>99.77</c:v>
                </c:pt>
                <c:pt idx="4539">
                  <c:v>99.751000000000005</c:v>
                </c:pt>
                <c:pt idx="4540">
                  <c:v>99.721999999999994</c:v>
                </c:pt>
                <c:pt idx="4541">
                  <c:v>99.691000000000003</c:v>
                </c:pt>
                <c:pt idx="4542">
                  <c:v>99.656000000000006</c:v>
                </c:pt>
                <c:pt idx="4543">
                  <c:v>99.626999999999995</c:v>
                </c:pt>
                <c:pt idx="4544">
                  <c:v>99.611000000000004</c:v>
                </c:pt>
                <c:pt idx="4545">
                  <c:v>99.606999999999999</c:v>
                </c:pt>
                <c:pt idx="4546">
                  <c:v>99.614999999999995</c:v>
                </c:pt>
                <c:pt idx="4547">
                  <c:v>99.632999999999996</c:v>
                </c:pt>
                <c:pt idx="4548">
                  <c:v>99.658000000000001</c:v>
                </c:pt>
                <c:pt idx="4549">
                  <c:v>99.691000000000003</c:v>
                </c:pt>
                <c:pt idx="4550">
                  <c:v>99.721999999999994</c:v>
                </c:pt>
                <c:pt idx="4551">
                  <c:v>99.75</c:v>
                </c:pt>
                <c:pt idx="4552">
                  <c:v>99.778999999999996</c:v>
                </c:pt>
                <c:pt idx="4553">
                  <c:v>99.805000000000007</c:v>
                </c:pt>
                <c:pt idx="4554">
                  <c:v>99.825000000000003</c:v>
                </c:pt>
                <c:pt idx="4555">
                  <c:v>99.841999999999999</c:v>
                </c:pt>
                <c:pt idx="4556">
                  <c:v>99.846999999999994</c:v>
                </c:pt>
                <c:pt idx="4557">
                  <c:v>99.847999999999999</c:v>
                </c:pt>
                <c:pt idx="4558">
                  <c:v>99.843999999999994</c:v>
                </c:pt>
                <c:pt idx="4559">
                  <c:v>99.838999999999999</c:v>
                </c:pt>
                <c:pt idx="4560">
                  <c:v>99.828000000000003</c:v>
                </c:pt>
                <c:pt idx="4561">
                  <c:v>99.802999999999997</c:v>
                </c:pt>
                <c:pt idx="4562">
                  <c:v>99.78</c:v>
                </c:pt>
                <c:pt idx="4563">
                  <c:v>99.772000000000006</c:v>
                </c:pt>
                <c:pt idx="4564">
                  <c:v>99.766000000000005</c:v>
                </c:pt>
                <c:pt idx="4565">
                  <c:v>99.757000000000005</c:v>
                </c:pt>
                <c:pt idx="4566">
                  <c:v>99.753</c:v>
                </c:pt>
                <c:pt idx="4567">
                  <c:v>99.763999999999996</c:v>
                </c:pt>
                <c:pt idx="4568">
                  <c:v>99.781000000000006</c:v>
                </c:pt>
                <c:pt idx="4569">
                  <c:v>99.798000000000002</c:v>
                </c:pt>
                <c:pt idx="4570">
                  <c:v>99.820999999999998</c:v>
                </c:pt>
                <c:pt idx="4571">
                  <c:v>99.840999999999994</c:v>
                </c:pt>
                <c:pt idx="4572">
                  <c:v>99.856999999999999</c:v>
                </c:pt>
                <c:pt idx="4573">
                  <c:v>99.869</c:v>
                </c:pt>
                <c:pt idx="4574">
                  <c:v>99.887</c:v>
                </c:pt>
                <c:pt idx="4575">
                  <c:v>99.912999999999997</c:v>
                </c:pt>
                <c:pt idx="4576">
                  <c:v>99.942999999999998</c:v>
                </c:pt>
                <c:pt idx="4577">
                  <c:v>99.965999999999994</c:v>
                </c:pt>
                <c:pt idx="4578">
                  <c:v>99.98</c:v>
                </c:pt>
                <c:pt idx="4579">
                  <c:v>99.975999999999999</c:v>
                </c:pt>
                <c:pt idx="4580">
                  <c:v>99.965999999999994</c:v>
                </c:pt>
                <c:pt idx="4581">
                  <c:v>99.956000000000003</c:v>
                </c:pt>
                <c:pt idx="4582">
                  <c:v>99.942999999999998</c:v>
                </c:pt>
                <c:pt idx="4583">
                  <c:v>99.927999999999997</c:v>
                </c:pt>
                <c:pt idx="4584">
                  <c:v>99.900999999999996</c:v>
                </c:pt>
                <c:pt idx="4585">
                  <c:v>99.878</c:v>
                </c:pt>
                <c:pt idx="4586">
                  <c:v>99.858999999999995</c:v>
                </c:pt>
                <c:pt idx="4587">
                  <c:v>99.825000000000003</c:v>
                </c:pt>
                <c:pt idx="4588">
                  <c:v>99.79</c:v>
                </c:pt>
                <c:pt idx="4589">
                  <c:v>99.768000000000001</c:v>
                </c:pt>
                <c:pt idx="4590">
                  <c:v>99.754000000000005</c:v>
                </c:pt>
                <c:pt idx="4591">
                  <c:v>99.742000000000004</c:v>
                </c:pt>
                <c:pt idx="4592">
                  <c:v>99.727000000000004</c:v>
                </c:pt>
                <c:pt idx="4593">
                  <c:v>99.718000000000004</c:v>
                </c:pt>
                <c:pt idx="4594">
                  <c:v>99.710999999999999</c:v>
                </c:pt>
                <c:pt idx="4595">
                  <c:v>99.71</c:v>
                </c:pt>
                <c:pt idx="4596">
                  <c:v>99.704999999999998</c:v>
                </c:pt>
                <c:pt idx="4597">
                  <c:v>99.692999999999998</c:v>
                </c:pt>
                <c:pt idx="4598">
                  <c:v>99.673000000000002</c:v>
                </c:pt>
                <c:pt idx="4599">
                  <c:v>99.653000000000006</c:v>
                </c:pt>
                <c:pt idx="4600">
                  <c:v>99.641999999999996</c:v>
                </c:pt>
                <c:pt idx="4601">
                  <c:v>99.623999999999995</c:v>
                </c:pt>
                <c:pt idx="4602">
                  <c:v>99.600999999999999</c:v>
                </c:pt>
                <c:pt idx="4603">
                  <c:v>99.555999999999997</c:v>
                </c:pt>
                <c:pt idx="4604">
                  <c:v>99.495999999999995</c:v>
                </c:pt>
                <c:pt idx="4605">
                  <c:v>99.427000000000007</c:v>
                </c:pt>
                <c:pt idx="4606">
                  <c:v>99.35</c:v>
                </c:pt>
                <c:pt idx="4607">
                  <c:v>99.275999999999996</c:v>
                </c:pt>
                <c:pt idx="4608">
                  <c:v>99.210999999999999</c:v>
                </c:pt>
                <c:pt idx="4609">
                  <c:v>99.134</c:v>
                </c:pt>
                <c:pt idx="4610">
                  <c:v>99.052999999999997</c:v>
                </c:pt>
                <c:pt idx="4611">
                  <c:v>98.968999999999994</c:v>
                </c:pt>
                <c:pt idx="4612">
                  <c:v>98.885999999999996</c:v>
                </c:pt>
                <c:pt idx="4613">
                  <c:v>98.804000000000002</c:v>
                </c:pt>
                <c:pt idx="4614">
                  <c:v>98.741</c:v>
                </c:pt>
                <c:pt idx="4615">
                  <c:v>98.685000000000002</c:v>
                </c:pt>
                <c:pt idx="4616">
                  <c:v>98.644999999999996</c:v>
                </c:pt>
                <c:pt idx="4617">
                  <c:v>98.608999999999995</c:v>
                </c:pt>
                <c:pt idx="4618">
                  <c:v>98.572000000000003</c:v>
                </c:pt>
                <c:pt idx="4619">
                  <c:v>98.543000000000006</c:v>
                </c:pt>
                <c:pt idx="4620">
                  <c:v>98.521000000000001</c:v>
                </c:pt>
                <c:pt idx="4621">
                  <c:v>98.506</c:v>
                </c:pt>
                <c:pt idx="4622">
                  <c:v>98.501000000000005</c:v>
                </c:pt>
                <c:pt idx="4623">
                  <c:v>98.495999999999995</c:v>
                </c:pt>
                <c:pt idx="4624">
                  <c:v>98.488</c:v>
                </c:pt>
                <c:pt idx="4625">
                  <c:v>98.472999999999999</c:v>
                </c:pt>
                <c:pt idx="4626">
                  <c:v>98.448999999999998</c:v>
                </c:pt>
                <c:pt idx="4627">
                  <c:v>98.415999999999997</c:v>
                </c:pt>
                <c:pt idx="4628">
                  <c:v>98.369</c:v>
                </c:pt>
                <c:pt idx="4629">
                  <c:v>98.32</c:v>
                </c:pt>
                <c:pt idx="4630">
                  <c:v>98.257999999999996</c:v>
                </c:pt>
                <c:pt idx="4631">
                  <c:v>98.197000000000003</c:v>
                </c:pt>
                <c:pt idx="4632">
                  <c:v>98.123999999999995</c:v>
                </c:pt>
                <c:pt idx="4633">
                  <c:v>98.037000000000006</c:v>
                </c:pt>
                <c:pt idx="4634">
                  <c:v>97.941999999999993</c:v>
                </c:pt>
                <c:pt idx="4635">
                  <c:v>97.846000000000004</c:v>
                </c:pt>
                <c:pt idx="4636">
                  <c:v>97.745999999999995</c:v>
                </c:pt>
                <c:pt idx="4637">
                  <c:v>97.643000000000001</c:v>
                </c:pt>
                <c:pt idx="4638">
                  <c:v>97.552000000000007</c:v>
                </c:pt>
                <c:pt idx="4639">
                  <c:v>97.474000000000004</c:v>
                </c:pt>
                <c:pt idx="4640">
                  <c:v>97.406999999999996</c:v>
                </c:pt>
                <c:pt idx="4641">
                  <c:v>97.35</c:v>
                </c:pt>
                <c:pt idx="4642">
                  <c:v>97.305999999999997</c:v>
                </c:pt>
                <c:pt idx="4643">
                  <c:v>97.277000000000001</c:v>
                </c:pt>
                <c:pt idx="4644">
                  <c:v>97.259</c:v>
                </c:pt>
                <c:pt idx="4645">
                  <c:v>97.257000000000005</c:v>
                </c:pt>
                <c:pt idx="4646">
                  <c:v>97.262</c:v>
                </c:pt>
                <c:pt idx="4647">
                  <c:v>97.274000000000001</c:v>
                </c:pt>
                <c:pt idx="4648">
                  <c:v>97.292000000000002</c:v>
                </c:pt>
                <c:pt idx="4649">
                  <c:v>97.311999999999998</c:v>
                </c:pt>
                <c:pt idx="4650">
                  <c:v>97.334000000000003</c:v>
                </c:pt>
                <c:pt idx="4651">
                  <c:v>97.363</c:v>
                </c:pt>
                <c:pt idx="4652">
                  <c:v>97.376000000000005</c:v>
                </c:pt>
                <c:pt idx="4653">
                  <c:v>97.403999999999996</c:v>
                </c:pt>
                <c:pt idx="4654">
                  <c:v>97.421000000000006</c:v>
                </c:pt>
                <c:pt idx="4655">
                  <c:v>97.421000000000006</c:v>
                </c:pt>
                <c:pt idx="4656">
                  <c:v>97.415999999999997</c:v>
                </c:pt>
                <c:pt idx="4657">
                  <c:v>97.415000000000006</c:v>
                </c:pt>
                <c:pt idx="4658">
                  <c:v>97.415000000000006</c:v>
                </c:pt>
                <c:pt idx="4659">
                  <c:v>97.418000000000006</c:v>
                </c:pt>
                <c:pt idx="4660">
                  <c:v>97.418000000000006</c:v>
                </c:pt>
                <c:pt idx="4661">
                  <c:v>97.415999999999997</c:v>
                </c:pt>
                <c:pt idx="4662">
                  <c:v>97.41</c:v>
                </c:pt>
                <c:pt idx="4663">
                  <c:v>97.394000000000005</c:v>
                </c:pt>
                <c:pt idx="4664">
                  <c:v>97.379000000000005</c:v>
                </c:pt>
                <c:pt idx="4665">
                  <c:v>97.367000000000004</c:v>
                </c:pt>
                <c:pt idx="4666">
                  <c:v>97.361000000000004</c:v>
                </c:pt>
                <c:pt idx="4667">
                  <c:v>97.361000000000004</c:v>
                </c:pt>
                <c:pt idx="4668">
                  <c:v>97.367999999999995</c:v>
                </c:pt>
                <c:pt idx="4669">
                  <c:v>97.378</c:v>
                </c:pt>
                <c:pt idx="4670">
                  <c:v>97.391000000000005</c:v>
                </c:pt>
                <c:pt idx="4671">
                  <c:v>97.41</c:v>
                </c:pt>
                <c:pt idx="4672">
                  <c:v>97.429000000000002</c:v>
                </c:pt>
                <c:pt idx="4673">
                  <c:v>97.436000000000007</c:v>
                </c:pt>
                <c:pt idx="4674">
                  <c:v>97.438000000000002</c:v>
                </c:pt>
                <c:pt idx="4675">
                  <c:v>97.441000000000003</c:v>
                </c:pt>
                <c:pt idx="4676">
                  <c:v>97.438999999999993</c:v>
                </c:pt>
                <c:pt idx="4677">
                  <c:v>97.433000000000007</c:v>
                </c:pt>
                <c:pt idx="4678">
                  <c:v>97.430999999999997</c:v>
                </c:pt>
                <c:pt idx="4679">
                  <c:v>97.427999999999997</c:v>
                </c:pt>
                <c:pt idx="4680">
                  <c:v>97.418000000000006</c:v>
                </c:pt>
                <c:pt idx="4681">
                  <c:v>97.400999999999996</c:v>
                </c:pt>
                <c:pt idx="4682">
                  <c:v>97.375</c:v>
                </c:pt>
                <c:pt idx="4683">
                  <c:v>97.334999999999994</c:v>
                </c:pt>
                <c:pt idx="4684">
                  <c:v>97.289000000000001</c:v>
                </c:pt>
                <c:pt idx="4685">
                  <c:v>97.233999999999995</c:v>
                </c:pt>
                <c:pt idx="4686">
                  <c:v>97.165999999999997</c:v>
                </c:pt>
                <c:pt idx="4687">
                  <c:v>97.093999999999994</c:v>
                </c:pt>
                <c:pt idx="4688">
                  <c:v>97.016999999999996</c:v>
                </c:pt>
                <c:pt idx="4689">
                  <c:v>96.947000000000003</c:v>
                </c:pt>
                <c:pt idx="4690">
                  <c:v>96.894999999999996</c:v>
                </c:pt>
                <c:pt idx="4691">
                  <c:v>96.847999999999999</c:v>
                </c:pt>
                <c:pt idx="4692">
                  <c:v>96.805999999999997</c:v>
                </c:pt>
                <c:pt idx="4693">
                  <c:v>96.77</c:v>
                </c:pt>
                <c:pt idx="4694">
                  <c:v>96.727000000000004</c:v>
                </c:pt>
                <c:pt idx="4695">
                  <c:v>96.671999999999997</c:v>
                </c:pt>
                <c:pt idx="4696">
                  <c:v>96.61</c:v>
                </c:pt>
                <c:pt idx="4697">
                  <c:v>96.546999999999997</c:v>
                </c:pt>
                <c:pt idx="4698">
                  <c:v>96.495999999999995</c:v>
                </c:pt>
                <c:pt idx="4699">
                  <c:v>96.459000000000003</c:v>
                </c:pt>
                <c:pt idx="4700">
                  <c:v>96.433999999999997</c:v>
                </c:pt>
                <c:pt idx="4701">
                  <c:v>96.427000000000007</c:v>
                </c:pt>
                <c:pt idx="4702">
                  <c:v>96.442999999999998</c:v>
                </c:pt>
                <c:pt idx="4703">
                  <c:v>96.472999999999999</c:v>
                </c:pt>
                <c:pt idx="4704">
                  <c:v>96.501000000000005</c:v>
                </c:pt>
                <c:pt idx="4705">
                  <c:v>96.534000000000006</c:v>
                </c:pt>
                <c:pt idx="4706">
                  <c:v>96.570999999999998</c:v>
                </c:pt>
                <c:pt idx="4707">
                  <c:v>96.597999999999999</c:v>
                </c:pt>
                <c:pt idx="4708">
                  <c:v>96.620999999999995</c:v>
                </c:pt>
                <c:pt idx="4709">
                  <c:v>96.620999999999995</c:v>
                </c:pt>
                <c:pt idx="4710">
                  <c:v>96.6</c:v>
                </c:pt>
                <c:pt idx="4711">
                  <c:v>96.563000000000002</c:v>
                </c:pt>
                <c:pt idx="4712">
                  <c:v>96.501999999999995</c:v>
                </c:pt>
                <c:pt idx="4713">
                  <c:v>96.415999999999997</c:v>
                </c:pt>
                <c:pt idx="4714">
                  <c:v>96.32</c:v>
                </c:pt>
                <c:pt idx="4715">
                  <c:v>96.2</c:v>
                </c:pt>
                <c:pt idx="4716">
                  <c:v>96.07</c:v>
                </c:pt>
                <c:pt idx="4717">
                  <c:v>95.936999999999998</c:v>
                </c:pt>
                <c:pt idx="4718">
                  <c:v>95.8</c:v>
                </c:pt>
                <c:pt idx="4719">
                  <c:v>95.643000000000001</c:v>
                </c:pt>
                <c:pt idx="4720">
                  <c:v>95.488</c:v>
                </c:pt>
                <c:pt idx="4721">
                  <c:v>95.394000000000005</c:v>
                </c:pt>
                <c:pt idx="4722">
                  <c:v>95.367999999999995</c:v>
                </c:pt>
                <c:pt idx="4723">
                  <c:v>95.391999999999996</c:v>
                </c:pt>
                <c:pt idx="4724">
                  <c:v>95.448999999999998</c:v>
                </c:pt>
                <c:pt idx="4725">
                  <c:v>95.515000000000001</c:v>
                </c:pt>
                <c:pt idx="4726">
                  <c:v>95.608999999999995</c:v>
                </c:pt>
                <c:pt idx="4727">
                  <c:v>95.721999999999994</c:v>
                </c:pt>
                <c:pt idx="4728">
                  <c:v>95.853999999999999</c:v>
                </c:pt>
                <c:pt idx="4729">
                  <c:v>96.003</c:v>
                </c:pt>
                <c:pt idx="4730">
                  <c:v>96.16</c:v>
                </c:pt>
                <c:pt idx="4731">
                  <c:v>96.325999999999993</c:v>
                </c:pt>
                <c:pt idx="4732">
                  <c:v>96.506</c:v>
                </c:pt>
                <c:pt idx="4733">
                  <c:v>96.701999999999998</c:v>
                </c:pt>
                <c:pt idx="4734">
                  <c:v>96.908000000000001</c:v>
                </c:pt>
                <c:pt idx="4735">
                  <c:v>97.113</c:v>
                </c:pt>
                <c:pt idx="4736">
                  <c:v>97.308000000000007</c:v>
                </c:pt>
                <c:pt idx="4737">
                  <c:v>97.489000000000004</c:v>
                </c:pt>
                <c:pt idx="4738">
                  <c:v>97.658000000000001</c:v>
                </c:pt>
                <c:pt idx="4739">
                  <c:v>97.822999999999993</c:v>
                </c:pt>
                <c:pt idx="4740">
                  <c:v>97.977000000000004</c:v>
                </c:pt>
                <c:pt idx="4741">
                  <c:v>98.114000000000004</c:v>
                </c:pt>
                <c:pt idx="4742">
                  <c:v>98.234999999999999</c:v>
                </c:pt>
                <c:pt idx="4743">
                  <c:v>98.328000000000003</c:v>
                </c:pt>
                <c:pt idx="4744">
                  <c:v>98.400999999999996</c:v>
                </c:pt>
                <c:pt idx="4745">
                  <c:v>98.456000000000003</c:v>
                </c:pt>
                <c:pt idx="4746">
                  <c:v>98.488</c:v>
                </c:pt>
                <c:pt idx="4747">
                  <c:v>98.507000000000005</c:v>
                </c:pt>
                <c:pt idx="4748">
                  <c:v>98.513999999999996</c:v>
                </c:pt>
                <c:pt idx="4749">
                  <c:v>98.509</c:v>
                </c:pt>
                <c:pt idx="4750">
                  <c:v>98.494</c:v>
                </c:pt>
                <c:pt idx="4751">
                  <c:v>98.471000000000004</c:v>
                </c:pt>
                <c:pt idx="4752">
                  <c:v>98.435000000000002</c:v>
                </c:pt>
                <c:pt idx="4753">
                  <c:v>98.388999999999996</c:v>
                </c:pt>
                <c:pt idx="4754">
                  <c:v>98.337999999999994</c:v>
                </c:pt>
                <c:pt idx="4755">
                  <c:v>98.281999999999996</c:v>
                </c:pt>
                <c:pt idx="4756">
                  <c:v>98.212999999999994</c:v>
                </c:pt>
                <c:pt idx="4757">
                  <c:v>98.144000000000005</c:v>
                </c:pt>
                <c:pt idx="4758">
                  <c:v>98.066999999999993</c:v>
                </c:pt>
                <c:pt idx="4759">
                  <c:v>97.992999999999995</c:v>
                </c:pt>
                <c:pt idx="4760">
                  <c:v>97.92</c:v>
                </c:pt>
                <c:pt idx="4761">
                  <c:v>97.856999999999999</c:v>
                </c:pt>
                <c:pt idx="4762">
                  <c:v>97.784000000000006</c:v>
                </c:pt>
                <c:pt idx="4763">
                  <c:v>97.718000000000004</c:v>
                </c:pt>
                <c:pt idx="4764">
                  <c:v>97.661000000000001</c:v>
                </c:pt>
                <c:pt idx="4765">
                  <c:v>97.6</c:v>
                </c:pt>
                <c:pt idx="4766">
                  <c:v>97.546000000000006</c:v>
                </c:pt>
                <c:pt idx="4767">
                  <c:v>97.492999999999995</c:v>
                </c:pt>
                <c:pt idx="4768">
                  <c:v>97.448999999999998</c:v>
                </c:pt>
                <c:pt idx="4769">
                  <c:v>97.421999999999997</c:v>
                </c:pt>
                <c:pt idx="4770">
                  <c:v>97.406999999999996</c:v>
                </c:pt>
                <c:pt idx="4771">
                  <c:v>97.391000000000005</c:v>
                </c:pt>
                <c:pt idx="4772">
                  <c:v>97.37</c:v>
                </c:pt>
                <c:pt idx="4773">
                  <c:v>97.356999999999999</c:v>
                </c:pt>
                <c:pt idx="4774">
                  <c:v>97.361000000000004</c:v>
                </c:pt>
                <c:pt idx="4775">
                  <c:v>97.352999999999994</c:v>
                </c:pt>
                <c:pt idx="4776">
                  <c:v>97.337999999999994</c:v>
                </c:pt>
                <c:pt idx="4777">
                  <c:v>97.334999999999994</c:v>
                </c:pt>
                <c:pt idx="4778">
                  <c:v>97.334999999999994</c:v>
                </c:pt>
                <c:pt idx="4779">
                  <c:v>97.337000000000003</c:v>
                </c:pt>
                <c:pt idx="4780">
                  <c:v>97.343999999999994</c:v>
                </c:pt>
                <c:pt idx="4781">
                  <c:v>97.355000000000004</c:v>
                </c:pt>
                <c:pt idx="4782">
                  <c:v>97.373000000000005</c:v>
                </c:pt>
                <c:pt idx="4783">
                  <c:v>97.408000000000001</c:v>
                </c:pt>
                <c:pt idx="4784">
                  <c:v>97.454999999999998</c:v>
                </c:pt>
                <c:pt idx="4785">
                  <c:v>97.513999999999996</c:v>
                </c:pt>
                <c:pt idx="4786">
                  <c:v>97.588999999999999</c:v>
                </c:pt>
                <c:pt idx="4787">
                  <c:v>97.682000000000002</c:v>
                </c:pt>
                <c:pt idx="4788">
                  <c:v>97.778000000000006</c:v>
                </c:pt>
                <c:pt idx="4789">
                  <c:v>97.888000000000005</c:v>
                </c:pt>
                <c:pt idx="4790">
                  <c:v>98.007999999999996</c:v>
                </c:pt>
                <c:pt idx="4791">
                  <c:v>98.132000000000005</c:v>
                </c:pt>
                <c:pt idx="4792">
                  <c:v>98.266999999999996</c:v>
                </c:pt>
                <c:pt idx="4793">
                  <c:v>98.397000000000006</c:v>
                </c:pt>
                <c:pt idx="4794">
                  <c:v>98.507999999999996</c:v>
                </c:pt>
                <c:pt idx="4795">
                  <c:v>98.594999999999999</c:v>
                </c:pt>
                <c:pt idx="4796">
                  <c:v>98.665999999999997</c:v>
                </c:pt>
                <c:pt idx="4797">
                  <c:v>98.727000000000004</c:v>
                </c:pt>
                <c:pt idx="4798">
                  <c:v>98.775999999999996</c:v>
                </c:pt>
                <c:pt idx="4799">
                  <c:v>98.808999999999997</c:v>
                </c:pt>
                <c:pt idx="4800">
                  <c:v>98.817999999999998</c:v>
                </c:pt>
                <c:pt idx="4801">
                  <c:v>98.793000000000006</c:v>
                </c:pt>
                <c:pt idx="4802">
                  <c:v>98.741</c:v>
                </c:pt>
                <c:pt idx="4803">
                  <c:v>98.671000000000006</c:v>
                </c:pt>
                <c:pt idx="4804">
                  <c:v>98.564999999999998</c:v>
                </c:pt>
                <c:pt idx="4805">
                  <c:v>98.442999999999998</c:v>
                </c:pt>
                <c:pt idx="4806">
                  <c:v>98.320999999999998</c:v>
                </c:pt>
                <c:pt idx="4807">
                  <c:v>98.171999999999997</c:v>
                </c:pt>
                <c:pt idx="4808">
                  <c:v>98.013999999999996</c:v>
                </c:pt>
                <c:pt idx="4809">
                  <c:v>97.867999999999995</c:v>
                </c:pt>
                <c:pt idx="4810">
                  <c:v>97.734999999999999</c:v>
                </c:pt>
                <c:pt idx="4811">
                  <c:v>97.608000000000004</c:v>
                </c:pt>
                <c:pt idx="4812">
                  <c:v>97.474999999999994</c:v>
                </c:pt>
                <c:pt idx="4813">
                  <c:v>97.35</c:v>
                </c:pt>
                <c:pt idx="4814">
                  <c:v>97.238</c:v>
                </c:pt>
                <c:pt idx="4815">
                  <c:v>97.155000000000001</c:v>
                </c:pt>
                <c:pt idx="4816">
                  <c:v>97.078000000000003</c:v>
                </c:pt>
                <c:pt idx="4817">
                  <c:v>97.006</c:v>
                </c:pt>
                <c:pt idx="4818">
                  <c:v>96.953999999999994</c:v>
                </c:pt>
                <c:pt idx="4819">
                  <c:v>96.915000000000006</c:v>
                </c:pt>
                <c:pt idx="4820">
                  <c:v>96.882000000000005</c:v>
                </c:pt>
                <c:pt idx="4821">
                  <c:v>96.852999999999994</c:v>
                </c:pt>
                <c:pt idx="4822">
                  <c:v>96.835999999999999</c:v>
                </c:pt>
                <c:pt idx="4823">
                  <c:v>96.823999999999998</c:v>
                </c:pt>
                <c:pt idx="4824">
                  <c:v>96.820999999999998</c:v>
                </c:pt>
                <c:pt idx="4825">
                  <c:v>96.82</c:v>
                </c:pt>
                <c:pt idx="4826">
                  <c:v>96.823999999999998</c:v>
                </c:pt>
                <c:pt idx="4827">
                  <c:v>96.837999999999994</c:v>
                </c:pt>
                <c:pt idx="4828">
                  <c:v>96.856999999999999</c:v>
                </c:pt>
                <c:pt idx="4829">
                  <c:v>96.873999999999995</c:v>
                </c:pt>
                <c:pt idx="4830">
                  <c:v>96.893000000000001</c:v>
                </c:pt>
                <c:pt idx="4831">
                  <c:v>96.914000000000001</c:v>
                </c:pt>
                <c:pt idx="4832">
                  <c:v>96.941000000000003</c:v>
                </c:pt>
                <c:pt idx="4833">
                  <c:v>96.966999999999999</c:v>
                </c:pt>
                <c:pt idx="4834">
                  <c:v>96.986999999999995</c:v>
                </c:pt>
                <c:pt idx="4835">
                  <c:v>97.001000000000005</c:v>
                </c:pt>
                <c:pt idx="4836">
                  <c:v>97.027000000000001</c:v>
                </c:pt>
                <c:pt idx="4837">
                  <c:v>97.046000000000006</c:v>
                </c:pt>
                <c:pt idx="4838">
                  <c:v>97.048000000000002</c:v>
                </c:pt>
                <c:pt idx="4839">
                  <c:v>97.061999999999998</c:v>
                </c:pt>
                <c:pt idx="4840">
                  <c:v>97.081999999999994</c:v>
                </c:pt>
                <c:pt idx="4841">
                  <c:v>97.096999999999994</c:v>
                </c:pt>
                <c:pt idx="4842">
                  <c:v>97.11</c:v>
                </c:pt>
                <c:pt idx="4843">
                  <c:v>97.134</c:v>
                </c:pt>
                <c:pt idx="4844">
                  <c:v>97.171999999999997</c:v>
                </c:pt>
                <c:pt idx="4845">
                  <c:v>97.212999999999994</c:v>
                </c:pt>
                <c:pt idx="4846">
                  <c:v>97.254999999999995</c:v>
                </c:pt>
                <c:pt idx="4847">
                  <c:v>97.292000000000002</c:v>
                </c:pt>
                <c:pt idx="4848">
                  <c:v>97.32</c:v>
                </c:pt>
                <c:pt idx="4849">
                  <c:v>97.340999999999994</c:v>
                </c:pt>
                <c:pt idx="4850">
                  <c:v>97.347999999999999</c:v>
                </c:pt>
                <c:pt idx="4851">
                  <c:v>97.344999999999999</c:v>
                </c:pt>
                <c:pt idx="4852">
                  <c:v>97.331999999999994</c:v>
                </c:pt>
                <c:pt idx="4853">
                  <c:v>97.305999999999997</c:v>
                </c:pt>
                <c:pt idx="4854">
                  <c:v>97.275000000000006</c:v>
                </c:pt>
                <c:pt idx="4855">
                  <c:v>97.242000000000004</c:v>
                </c:pt>
                <c:pt idx="4856">
                  <c:v>97.215000000000003</c:v>
                </c:pt>
                <c:pt idx="4857">
                  <c:v>97.197999999999993</c:v>
                </c:pt>
                <c:pt idx="4858">
                  <c:v>97.186999999999998</c:v>
                </c:pt>
                <c:pt idx="4859">
                  <c:v>97.180999999999997</c:v>
                </c:pt>
                <c:pt idx="4860">
                  <c:v>97.188999999999993</c:v>
                </c:pt>
                <c:pt idx="4861">
                  <c:v>97.206000000000003</c:v>
                </c:pt>
                <c:pt idx="4862">
                  <c:v>97.228999999999999</c:v>
                </c:pt>
                <c:pt idx="4863">
                  <c:v>97.260999999999996</c:v>
                </c:pt>
                <c:pt idx="4864">
                  <c:v>97.292000000000002</c:v>
                </c:pt>
                <c:pt idx="4865">
                  <c:v>97.332999999999998</c:v>
                </c:pt>
                <c:pt idx="4866">
                  <c:v>97.381</c:v>
                </c:pt>
                <c:pt idx="4867">
                  <c:v>97.453999999999994</c:v>
                </c:pt>
                <c:pt idx="4868">
                  <c:v>97.540999999999997</c:v>
                </c:pt>
                <c:pt idx="4869">
                  <c:v>97.647999999999996</c:v>
                </c:pt>
                <c:pt idx="4870">
                  <c:v>97.774000000000001</c:v>
                </c:pt>
                <c:pt idx="4871">
                  <c:v>97.911000000000001</c:v>
                </c:pt>
                <c:pt idx="4872">
                  <c:v>98.046000000000006</c:v>
                </c:pt>
                <c:pt idx="4873">
                  <c:v>98.177000000000007</c:v>
                </c:pt>
                <c:pt idx="4874">
                  <c:v>98.317999999999998</c:v>
                </c:pt>
                <c:pt idx="4875">
                  <c:v>98.459000000000003</c:v>
                </c:pt>
                <c:pt idx="4876">
                  <c:v>98.606999999999999</c:v>
                </c:pt>
                <c:pt idx="4877">
                  <c:v>98.751000000000005</c:v>
                </c:pt>
                <c:pt idx="4878">
                  <c:v>98.885000000000005</c:v>
                </c:pt>
                <c:pt idx="4879">
                  <c:v>99.025000000000006</c:v>
                </c:pt>
                <c:pt idx="4880">
                  <c:v>99.168999999999997</c:v>
                </c:pt>
                <c:pt idx="4881">
                  <c:v>99.32</c:v>
                </c:pt>
                <c:pt idx="4882">
                  <c:v>99.492000000000004</c:v>
                </c:pt>
                <c:pt idx="4883">
                  <c:v>99.683000000000007</c:v>
                </c:pt>
                <c:pt idx="4884">
                  <c:v>99.885000000000005</c:v>
                </c:pt>
                <c:pt idx="4885">
                  <c:v>100.09</c:v>
                </c:pt>
                <c:pt idx="4886">
                  <c:v>100.31</c:v>
                </c:pt>
                <c:pt idx="4887">
                  <c:v>100.54</c:v>
                </c:pt>
                <c:pt idx="4888">
                  <c:v>100.78</c:v>
                </c:pt>
                <c:pt idx="4889">
                  <c:v>101</c:v>
                </c:pt>
                <c:pt idx="4890">
                  <c:v>101.21</c:v>
                </c:pt>
                <c:pt idx="4891">
                  <c:v>101.42</c:v>
                </c:pt>
                <c:pt idx="4892">
                  <c:v>101.61</c:v>
                </c:pt>
                <c:pt idx="4893">
                  <c:v>101.82</c:v>
                </c:pt>
                <c:pt idx="4894">
                  <c:v>102.04</c:v>
                </c:pt>
                <c:pt idx="4895">
                  <c:v>102.26</c:v>
                </c:pt>
                <c:pt idx="4896">
                  <c:v>102.49</c:v>
                </c:pt>
                <c:pt idx="4897">
                  <c:v>102.71</c:v>
                </c:pt>
                <c:pt idx="4898">
                  <c:v>102.94</c:v>
                </c:pt>
                <c:pt idx="4899">
                  <c:v>103.15</c:v>
                </c:pt>
                <c:pt idx="4900">
                  <c:v>103.35</c:v>
                </c:pt>
                <c:pt idx="4901">
                  <c:v>103.56</c:v>
                </c:pt>
                <c:pt idx="4902">
                  <c:v>103.75</c:v>
                </c:pt>
                <c:pt idx="4903">
                  <c:v>103.95</c:v>
                </c:pt>
                <c:pt idx="4904">
                  <c:v>104.14</c:v>
                </c:pt>
                <c:pt idx="4905">
                  <c:v>104.32</c:v>
                </c:pt>
                <c:pt idx="4906">
                  <c:v>104.5</c:v>
                </c:pt>
                <c:pt idx="4907">
                  <c:v>104.7</c:v>
                </c:pt>
                <c:pt idx="4908">
                  <c:v>104.91</c:v>
                </c:pt>
                <c:pt idx="4909">
                  <c:v>105.13</c:v>
                </c:pt>
                <c:pt idx="4910">
                  <c:v>105.36</c:v>
                </c:pt>
                <c:pt idx="4911">
                  <c:v>105.59</c:v>
                </c:pt>
                <c:pt idx="4912">
                  <c:v>105.81</c:v>
                </c:pt>
                <c:pt idx="4913">
                  <c:v>106.05</c:v>
                </c:pt>
                <c:pt idx="4914">
                  <c:v>106.29</c:v>
                </c:pt>
                <c:pt idx="4915">
                  <c:v>106.52</c:v>
                </c:pt>
                <c:pt idx="4916">
                  <c:v>106.73</c:v>
                </c:pt>
                <c:pt idx="4917">
                  <c:v>106.95</c:v>
                </c:pt>
                <c:pt idx="4918">
                  <c:v>107.17</c:v>
                </c:pt>
                <c:pt idx="4919">
                  <c:v>107.39</c:v>
                </c:pt>
                <c:pt idx="4920">
                  <c:v>107.58</c:v>
                </c:pt>
                <c:pt idx="4921">
                  <c:v>107.75</c:v>
                </c:pt>
                <c:pt idx="4922">
                  <c:v>107.93</c:v>
                </c:pt>
                <c:pt idx="4923">
                  <c:v>108.09</c:v>
                </c:pt>
                <c:pt idx="4924">
                  <c:v>108.24</c:v>
                </c:pt>
                <c:pt idx="4925">
                  <c:v>108.37</c:v>
                </c:pt>
                <c:pt idx="4926">
                  <c:v>108.5</c:v>
                </c:pt>
                <c:pt idx="4927">
                  <c:v>108.62</c:v>
                </c:pt>
                <c:pt idx="4928">
                  <c:v>108.72</c:v>
                </c:pt>
                <c:pt idx="4929">
                  <c:v>108.81</c:v>
                </c:pt>
                <c:pt idx="4930">
                  <c:v>108.91</c:v>
                </c:pt>
                <c:pt idx="4931">
                  <c:v>108.98</c:v>
                </c:pt>
                <c:pt idx="4932">
                  <c:v>109.03</c:v>
                </c:pt>
                <c:pt idx="4933">
                  <c:v>109.09</c:v>
                </c:pt>
                <c:pt idx="4934">
                  <c:v>109.14</c:v>
                </c:pt>
                <c:pt idx="4935">
                  <c:v>109.18</c:v>
                </c:pt>
                <c:pt idx="4936">
                  <c:v>109.2</c:v>
                </c:pt>
                <c:pt idx="4937">
                  <c:v>109.21</c:v>
                </c:pt>
                <c:pt idx="4938">
                  <c:v>109.21</c:v>
                </c:pt>
                <c:pt idx="4939">
                  <c:v>109.22</c:v>
                </c:pt>
                <c:pt idx="4940">
                  <c:v>109.21</c:v>
                </c:pt>
                <c:pt idx="4941">
                  <c:v>109.2</c:v>
                </c:pt>
                <c:pt idx="4942">
                  <c:v>109.2</c:v>
                </c:pt>
                <c:pt idx="4943">
                  <c:v>109.19</c:v>
                </c:pt>
                <c:pt idx="4944">
                  <c:v>109.19</c:v>
                </c:pt>
                <c:pt idx="4945">
                  <c:v>109.18</c:v>
                </c:pt>
                <c:pt idx="4946">
                  <c:v>109.17</c:v>
                </c:pt>
                <c:pt idx="4947">
                  <c:v>109.15</c:v>
                </c:pt>
                <c:pt idx="4948">
                  <c:v>109.15</c:v>
                </c:pt>
                <c:pt idx="4949">
                  <c:v>109.16</c:v>
                </c:pt>
                <c:pt idx="4950">
                  <c:v>109.18</c:v>
                </c:pt>
                <c:pt idx="4951">
                  <c:v>109.21</c:v>
                </c:pt>
                <c:pt idx="4952">
                  <c:v>109.26</c:v>
                </c:pt>
                <c:pt idx="4953">
                  <c:v>109.3</c:v>
                </c:pt>
                <c:pt idx="4954">
                  <c:v>109.35</c:v>
                </c:pt>
                <c:pt idx="4955">
                  <c:v>109.4</c:v>
                </c:pt>
                <c:pt idx="4956">
                  <c:v>109.45</c:v>
                </c:pt>
                <c:pt idx="4957">
                  <c:v>109.5</c:v>
                </c:pt>
                <c:pt idx="4958">
                  <c:v>109.55</c:v>
                </c:pt>
                <c:pt idx="4959">
                  <c:v>109.58</c:v>
                </c:pt>
                <c:pt idx="4960">
                  <c:v>109.61</c:v>
                </c:pt>
                <c:pt idx="4961">
                  <c:v>109.62</c:v>
                </c:pt>
                <c:pt idx="4962">
                  <c:v>109.62</c:v>
                </c:pt>
                <c:pt idx="4963">
                  <c:v>109.62</c:v>
                </c:pt>
                <c:pt idx="4964">
                  <c:v>109.58</c:v>
                </c:pt>
                <c:pt idx="4965">
                  <c:v>109.54</c:v>
                </c:pt>
                <c:pt idx="4966">
                  <c:v>109.49</c:v>
                </c:pt>
                <c:pt idx="4967">
                  <c:v>109.44</c:v>
                </c:pt>
                <c:pt idx="4968">
                  <c:v>109.38</c:v>
                </c:pt>
                <c:pt idx="4969">
                  <c:v>109.32</c:v>
                </c:pt>
                <c:pt idx="4970">
                  <c:v>109.26</c:v>
                </c:pt>
                <c:pt idx="4971">
                  <c:v>109.2</c:v>
                </c:pt>
                <c:pt idx="4972">
                  <c:v>109.14</c:v>
                </c:pt>
                <c:pt idx="4973">
                  <c:v>109.08</c:v>
                </c:pt>
                <c:pt idx="4974">
                  <c:v>109.01</c:v>
                </c:pt>
                <c:pt idx="4975">
                  <c:v>108.95</c:v>
                </c:pt>
                <c:pt idx="4976">
                  <c:v>108.91</c:v>
                </c:pt>
                <c:pt idx="4977">
                  <c:v>108.86</c:v>
                </c:pt>
                <c:pt idx="4978">
                  <c:v>108.82</c:v>
                </c:pt>
                <c:pt idx="4979">
                  <c:v>108.78</c:v>
                </c:pt>
                <c:pt idx="4980">
                  <c:v>108.74</c:v>
                </c:pt>
                <c:pt idx="4981">
                  <c:v>108.69</c:v>
                </c:pt>
                <c:pt idx="4982">
                  <c:v>108.63</c:v>
                </c:pt>
                <c:pt idx="4983">
                  <c:v>108.57</c:v>
                </c:pt>
                <c:pt idx="4984">
                  <c:v>108.5</c:v>
                </c:pt>
                <c:pt idx="4985">
                  <c:v>108.42</c:v>
                </c:pt>
                <c:pt idx="4986">
                  <c:v>108.36</c:v>
                </c:pt>
                <c:pt idx="4987">
                  <c:v>108.29</c:v>
                </c:pt>
                <c:pt idx="4988">
                  <c:v>108.24</c:v>
                </c:pt>
                <c:pt idx="4989">
                  <c:v>108.19</c:v>
                </c:pt>
                <c:pt idx="4990">
                  <c:v>108.13</c:v>
                </c:pt>
                <c:pt idx="4991">
                  <c:v>108.07</c:v>
                </c:pt>
                <c:pt idx="4992">
                  <c:v>108.01</c:v>
                </c:pt>
                <c:pt idx="4993">
                  <c:v>107.95</c:v>
                </c:pt>
                <c:pt idx="4994">
                  <c:v>107.89</c:v>
                </c:pt>
                <c:pt idx="4995">
                  <c:v>107.84</c:v>
                </c:pt>
                <c:pt idx="4996">
                  <c:v>107.8</c:v>
                </c:pt>
                <c:pt idx="4997">
                  <c:v>107.79</c:v>
                </c:pt>
                <c:pt idx="4998">
                  <c:v>107.8</c:v>
                </c:pt>
                <c:pt idx="4999">
                  <c:v>107.82</c:v>
                </c:pt>
                <c:pt idx="5000">
                  <c:v>107.85</c:v>
                </c:pt>
                <c:pt idx="5001">
                  <c:v>107.91</c:v>
                </c:pt>
                <c:pt idx="5002">
                  <c:v>107.97</c:v>
                </c:pt>
                <c:pt idx="5003">
                  <c:v>108.03</c:v>
                </c:pt>
                <c:pt idx="5004">
                  <c:v>108.09</c:v>
                </c:pt>
                <c:pt idx="5005">
                  <c:v>108.16</c:v>
                </c:pt>
                <c:pt idx="5006">
                  <c:v>108.22</c:v>
                </c:pt>
                <c:pt idx="5007">
                  <c:v>108.28</c:v>
                </c:pt>
                <c:pt idx="5008">
                  <c:v>108.34</c:v>
                </c:pt>
                <c:pt idx="5009">
                  <c:v>108.42</c:v>
                </c:pt>
                <c:pt idx="5010">
                  <c:v>108.49</c:v>
                </c:pt>
                <c:pt idx="5011">
                  <c:v>108.54</c:v>
                </c:pt>
                <c:pt idx="5012">
                  <c:v>108.57</c:v>
                </c:pt>
                <c:pt idx="5013">
                  <c:v>108.6</c:v>
                </c:pt>
                <c:pt idx="5014">
                  <c:v>108.62</c:v>
                </c:pt>
                <c:pt idx="5015">
                  <c:v>108.6</c:v>
                </c:pt>
                <c:pt idx="5016">
                  <c:v>108.56</c:v>
                </c:pt>
                <c:pt idx="5017">
                  <c:v>108.5</c:v>
                </c:pt>
                <c:pt idx="5018">
                  <c:v>108.41</c:v>
                </c:pt>
                <c:pt idx="5019">
                  <c:v>108.32</c:v>
                </c:pt>
                <c:pt idx="5020">
                  <c:v>108.23</c:v>
                </c:pt>
                <c:pt idx="5021">
                  <c:v>108.14</c:v>
                </c:pt>
                <c:pt idx="5022">
                  <c:v>108.05</c:v>
                </c:pt>
                <c:pt idx="5023">
                  <c:v>107.97</c:v>
                </c:pt>
                <c:pt idx="5024">
                  <c:v>107.9</c:v>
                </c:pt>
                <c:pt idx="5025">
                  <c:v>107.82</c:v>
                </c:pt>
                <c:pt idx="5026">
                  <c:v>107.75</c:v>
                </c:pt>
                <c:pt idx="5027">
                  <c:v>107.68</c:v>
                </c:pt>
                <c:pt idx="5028">
                  <c:v>107.62</c:v>
                </c:pt>
                <c:pt idx="5029">
                  <c:v>107.57</c:v>
                </c:pt>
                <c:pt idx="5030">
                  <c:v>107.54</c:v>
                </c:pt>
                <c:pt idx="5031">
                  <c:v>107.52</c:v>
                </c:pt>
                <c:pt idx="5032">
                  <c:v>107.5</c:v>
                </c:pt>
                <c:pt idx="5033">
                  <c:v>107.47</c:v>
                </c:pt>
                <c:pt idx="5034">
                  <c:v>107.44</c:v>
                </c:pt>
                <c:pt idx="5035">
                  <c:v>107.4</c:v>
                </c:pt>
                <c:pt idx="5036">
                  <c:v>107.34</c:v>
                </c:pt>
                <c:pt idx="5037">
                  <c:v>107.28</c:v>
                </c:pt>
                <c:pt idx="5038">
                  <c:v>107.21</c:v>
                </c:pt>
                <c:pt idx="5039">
                  <c:v>107.13</c:v>
                </c:pt>
                <c:pt idx="5040">
                  <c:v>107.05</c:v>
                </c:pt>
                <c:pt idx="5041">
                  <c:v>106.98</c:v>
                </c:pt>
                <c:pt idx="5042">
                  <c:v>106.89</c:v>
                </c:pt>
                <c:pt idx="5043">
                  <c:v>106.81</c:v>
                </c:pt>
                <c:pt idx="5044">
                  <c:v>106.73</c:v>
                </c:pt>
                <c:pt idx="5045">
                  <c:v>106.67</c:v>
                </c:pt>
                <c:pt idx="5046">
                  <c:v>106.62</c:v>
                </c:pt>
                <c:pt idx="5047">
                  <c:v>106.57</c:v>
                </c:pt>
                <c:pt idx="5048">
                  <c:v>106.54</c:v>
                </c:pt>
                <c:pt idx="5049">
                  <c:v>106.52</c:v>
                </c:pt>
                <c:pt idx="5050">
                  <c:v>106.52</c:v>
                </c:pt>
                <c:pt idx="5051">
                  <c:v>106.53</c:v>
                </c:pt>
                <c:pt idx="5052">
                  <c:v>106.57</c:v>
                </c:pt>
                <c:pt idx="5053">
                  <c:v>106.62</c:v>
                </c:pt>
                <c:pt idx="5054">
                  <c:v>106.69</c:v>
                </c:pt>
                <c:pt idx="5055">
                  <c:v>106.75</c:v>
                </c:pt>
                <c:pt idx="5056">
                  <c:v>106.8</c:v>
                </c:pt>
                <c:pt idx="5057">
                  <c:v>106.84</c:v>
                </c:pt>
                <c:pt idx="5058">
                  <c:v>106.88</c:v>
                </c:pt>
                <c:pt idx="5059">
                  <c:v>106.92</c:v>
                </c:pt>
                <c:pt idx="5060">
                  <c:v>106.94</c:v>
                </c:pt>
                <c:pt idx="5061">
                  <c:v>106.97</c:v>
                </c:pt>
                <c:pt idx="5062">
                  <c:v>106.99</c:v>
                </c:pt>
                <c:pt idx="5063">
                  <c:v>107</c:v>
                </c:pt>
                <c:pt idx="5064">
                  <c:v>107</c:v>
                </c:pt>
                <c:pt idx="5065">
                  <c:v>107.01</c:v>
                </c:pt>
                <c:pt idx="5066">
                  <c:v>107</c:v>
                </c:pt>
                <c:pt idx="5067">
                  <c:v>106.99</c:v>
                </c:pt>
                <c:pt idx="5068">
                  <c:v>107</c:v>
                </c:pt>
                <c:pt idx="5069">
                  <c:v>107.01</c:v>
                </c:pt>
                <c:pt idx="5070">
                  <c:v>107.03</c:v>
                </c:pt>
                <c:pt idx="5071">
                  <c:v>107.07</c:v>
                </c:pt>
                <c:pt idx="5072">
                  <c:v>107.11</c:v>
                </c:pt>
                <c:pt idx="5073">
                  <c:v>107.16</c:v>
                </c:pt>
                <c:pt idx="5074">
                  <c:v>107.2</c:v>
                </c:pt>
                <c:pt idx="5075">
                  <c:v>107.25</c:v>
                </c:pt>
                <c:pt idx="5076">
                  <c:v>107.3</c:v>
                </c:pt>
                <c:pt idx="5077">
                  <c:v>107.35</c:v>
                </c:pt>
                <c:pt idx="5078">
                  <c:v>107.39</c:v>
                </c:pt>
                <c:pt idx="5079">
                  <c:v>107.45</c:v>
                </c:pt>
                <c:pt idx="5080">
                  <c:v>107.49</c:v>
                </c:pt>
                <c:pt idx="5081">
                  <c:v>107.53</c:v>
                </c:pt>
                <c:pt idx="5082">
                  <c:v>107.55</c:v>
                </c:pt>
                <c:pt idx="5083">
                  <c:v>107.54</c:v>
                </c:pt>
                <c:pt idx="5084">
                  <c:v>107.51</c:v>
                </c:pt>
                <c:pt idx="5085">
                  <c:v>107.47</c:v>
                </c:pt>
                <c:pt idx="5086">
                  <c:v>107.42</c:v>
                </c:pt>
                <c:pt idx="5087">
                  <c:v>107.36</c:v>
                </c:pt>
                <c:pt idx="5088">
                  <c:v>107.29</c:v>
                </c:pt>
                <c:pt idx="5089">
                  <c:v>107.23</c:v>
                </c:pt>
                <c:pt idx="5090">
                  <c:v>107.16</c:v>
                </c:pt>
                <c:pt idx="5091">
                  <c:v>107.09</c:v>
                </c:pt>
                <c:pt idx="5092">
                  <c:v>107.02</c:v>
                </c:pt>
                <c:pt idx="5093">
                  <c:v>106.95</c:v>
                </c:pt>
                <c:pt idx="5094">
                  <c:v>106.89</c:v>
                </c:pt>
                <c:pt idx="5095">
                  <c:v>106.85</c:v>
                </c:pt>
                <c:pt idx="5096">
                  <c:v>106.82</c:v>
                </c:pt>
                <c:pt idx="5097">
                  <c:v>106.8</c:v>
                </c:pt>
                <c:pt idx="5098">
                  <c:v>106.82</c:v>
                </c:pt>
                <c:pt idx="5099">
                  <c:v>106.85</c:v>
                </c:pt>
                <c:pt idx="5100">
                  <c:v>106.89</c:v>
                </c:pt>
                <c:pt idx="5101">
                  <c:v>106.95</c:v>
                </c:pt>
                <c:pt idx="5102">
                  <c:v>107.02</c:v>
                </c:pt>
                <c:pt idx="5103">
                  <c:v>107.11</c:v>
                </c:pt>
                <c:pt idx="5104">
                  <c:v>107.21</c:v>
                </c:pt>
                <c:pt idx="5105">
                  <c:v>107.32</c:v>
                </c:pt>
                <c:pt idx="5106">
                  <c:v>107.45</c:v>
                </c:pt>
                <c:pt idx="5107">
                  <c:v>107.59</c:v>
                </c:pt>
                <c:pt idx="5108">
                  <c:v>107.73</c:v>
                </c:pt>
                <c:pt idx="5109">
                  <c:v>107.87</c:v>
                </c:pt>
                <c:pt idx="5110">
                  <c:v>108.03</c:v>
                </c:pt>
                <c:pt idx="5111">
                  <c:v>108.19</c:v>
                </c:pt>
                <c:pt idx="5112">
                  <c:v>108.35</c:v>
                </c:pt>
                <c:pt idx="5113">
                  <c:v>108.48</c:v>
                </c:pt>
                <c:pt idx="5114">
                  <c:v>108.61</c:v>
                </c:pt>
                <c:pt idx="5115">
                  <c:v>108.72</c:v>
                </c:pt>
                <c:pt idx="5116">
                  <c:v>108.83</c:v>
                </c:pt>
                <c:pt idx="5117">
                  <c:v>108.92</c:v>
                </c:pt>
                <c:pt idx="5118">
                  <c:v>108.99</c:v>
                </c:pt>
                <c:pt idx="5119">
                  <c:v>109.05</c:v>
                </c:pt>
                <c:pt idx="5120">
                  <c:v>109.11</c:v>
                </c:pt>
                <c:pt idx="5121">
                  <c:v>109.15</c:v>
                </c:pt>
                <c:pt idx="5122">
                  <c:v>109.18</c:v>
                </c:pt>
                <c:pt idx="5123">
                  <c:v>109.2</c:v>
                </c:pt>
                <c:pt idx="5124">
                  <c:v>109.21</c:v>
                </c:pt>
                <c:pt idx="5125">
                  <c:v>109.22</c:v>
                </c:pt>
                <c:pt idx="5126">
                  <c:v>109.22</c:v>
                </c:pt>
                <c:pt idx="5127">
                  <c:v>109.21</c:v>
                </c:pt>
                <c:pt idx="5128">
                  <c:v>109.19</c:v>
                </c:pt>
                <c:pt idx="5129">
                  <c:v>109.18</c:v>
                </c:pt>
                <c:pt idx="5130">
                  <c:v>109.15</c:v>
                </c:pt>
                <c:pt idx="5131">
                  <c:v>109.12</c:v>
                </c:pt>
                <c:pt idx="5132">
                  <c:v>109.1</c:v>
                </c:pt>
                <c:pt idx="5133">
                  <c:v>109.06</c:v>
                </c:pt>
                <c:pt idx="5134">
                  <c:v>109.03</c:v>
                </c:pt>
                <c:pt idx="5135">
                  <c:v>109.01</c:v>
                </c:pt>
                <c:pt idx="5136">
                  <c:v>108.98</c:v>
                </c:pt>
                <c:pt idx="5137">
                  <c:v>108.95</c:v>
                </c:pt>
                <c:pt idx="5138">
                  <c:v>108.92</c:v>
                </c:pt>
                <c:pt idx="5139">
                  <c:v>108.89</c:v>
                </c:pt>
                <c:pt idx="5140">
                  <c:v>108.87</c:v>
                </c:pt>
                <c:pt idx="5141">
                  <c:v>108.86</c:v>
                </c:pt>
                <c:pt idx="5142">
                  <c:v>108.85</c:v>
                </c:pt>
                <c:pt idx="5143">
                  <c:v>108.85</c:v>
                </c:pt>
                <c:pt idx="5144">
                  <c:v>108.84</c:v>
                </c:pt>
                <c:pt idx="5145">
                  <c:v>108.83</c:v>
                </c:pt>
                <c:pt idx="5146">
                  <c:v>108.81</c:v>
                </c:pt>
                <c:pt idx="5147">
                  <c:v>108.79</c:v>
                </c:pt>
                <c:pt idx="5148">
                  <c:v>108.76</c:v>
                </c:pt>
                <c:pt idx="5149">
                  <c:v>108.73</c:v>
                </c:pt>
                <c:pt idx="5150">
                  <c:v>108.71</c:v>
                </c:pt>
                <c:pt idx="5151">
                  <c:v>108.68</c:v>
                </c:pt>
                <c:pt idx="5152">
                  <c:v>108.65</c:v>
                </c:pt>
                <c:pt idx="5153">
                  <c:v>108.62</c:v>
                </c:pt>
                <c:pt idx="5154">
                  <c:v>108.61</c:v>
                </c:pt>
                <c:pt idx="5155">
                  <c:v>108.59</c:v>
                </c:pt>
                <c:pt idx="5156">
                  <c:v>108.59</c:v>
                </c:pt>
                <c:pt idx="5157">
                  <c:v>108.6</c:v>
                </c:pt>
                <c:pt idx="5158">
                  <c:v>108.61</c:v>
                </c:pt>
                <c:pt idx="5159">
                  <c:v>108.63</c:v>
                </c:pt>
                <c:pt idx="5160">
                  <c:v>108.65</c:v>
                </c:pt>
                <c:pt idx="5161">
                  <c:v>108.67</c:v>
                </c:pt>
                <c:pt idx="5162">
                  <c:v>108.7</c:v>
                </c:pt>
                <c:pt idx="5163">
                  <c:v>108.74</c:v>
                </c:pt>
                <c:pt idx="5164">
                  <c:v>108.78</c:v>
                </c:pt>
                <c:pt idx="5165">
                  <c:v>108.82</c:v>
                </c:pt>
                <c:pt idx="5166">
                  <c:v>108.88</c:v>
                </c:pt>
                <c:pt idx="5167">
                  <c:v>108.94</c:v>
                </c:pt>
                <c:pt idx="5168">
                  <c:v>109.01</c:v>
                </c:pt>
                <c:pt idx="5169">
                  <c:v>109.08</c:v>
                </c:pt>
                <c:pt idx="5170">
                  <c:v>109.15</c:v>
                </c:pt>
                <c:pt idx="5171">
                  <c:v>109.23</c:v>
                </c:pt>
                <c:pt idx="5172">
                  <c:v>109.3</c:v>
                </c:pt>
                <c:pt idx="5173">
                  <c:v>109.37</c:v>
                </c:pt>
                <c:pt idx="5174">
                  <c:v>109.41</c:v>
                </c:pt>
                <c:pt idx="5175">
                  <c:v>109.46</c:v>
                </c:pt>
                <c:pt idx="5176">
                  <c:v>109.49</c:v>
                </c:pt>
                <c:pt idx="5177">
                  <c:v>109.52</c:v>
                </c:pt>
                <c:pt idx="5178">
                  <c:v>109.54</c:v>
                </c:pt>
                <c:pt idx="5179">
                  <c:v>109.56</c:v>
                </c:pt>
                <c:pt idx="5180">
                  <c:v>109.61</c:v>
                </c:pt>
                <c:pt idx="5181">
                  <c:v>109.66</c:v>
                </c:pt>
                <c:pt idx="5182">
                  <c:v>109.73</c:v>
                </c:pt>
                <c:pt idx="5183">
                  <c:v>109.81</c:v>
                </c:pt>
                <c:pt idx="5184">
                  <c:v>109.9</c:v>
                </c:pt>
                <c:pt idx="5185">
                  <c:v>110.01</c:v>
                </c:pt>
                <c:pt idx="5186">
                  <c:v>110.14</c:v>
                </c:pt>
                <c:pt idx="5187">
                  <c:v>110.26</c:v>
                </c:pt>
                <c:pt idx="5188">
                  <c:v>110.37</c:v>
                </c:pt>
                <c:pt idx="5189">
                  <c:v>110.49</c:v>
                </c:pt>
                <c:pt idx="5190">
                  <c:v>110.6</c:v>
                </c:pt>
                <c:pt idx="5191">
                  <c:v>110.72</c:v>
                </c:pt>
                <c:pt idx="5192">
                  <c:v>110.84</c:v>
                </c:pt>
                <c:pt idx="5193">
                  <c:v>110.96</c:v>
                </c:pt>
                <c:pt idx="5194">
                  <c:v>111.06</c:v>
                </c:pt>
                <c:pt idx="5195">
                  <c:v>111.17</c:v>
                </c:pt>
                <c:pt idx="5196">
                  <c:v>111.27</c:v>
                </c:pt>
                <c:pt idx="5197">
                  <c:v>111.38</c:v>
                </c:pt>
                <c:pt idx="5198">
                  <c:v>111.49</c:v>
                </c:pt>
                <c:pt idx="5199">
                  <c:v>111.6</c:v>
                </c:pt>
                <c:pt idx="5200">
                  <c:v>111.7</c:v>
                </c:pt>
                <c:pt idx="5201">
                  <c:v>111.79</c:v>
                </c:pt>
                <c:pt idx="5202">
                  <c:v>111.89</c:v>
                </c:pt>
                <c:pt idx="5203">
                  <c:v>111.97</c:v>
                </c:pt>
                <c:pt idx="5204">
                  <c:v>112.06</c:v>
                </c:pt>
                <c:pt idx="5205">
                  <c:v>112.14</c:v>
                </c:pt>
                <c:pt idx="5206">
                  <c:v>112.18</c:v>
                </c:pt>
                <c:pt idx="5207">
                  <c:v>112.22</c:v>
                </c:pt>
                <c:pt idx="5208">
                  <c:v>112.26</c:v>
                </c:pt>
                <c:pt idx="5209">
                  <c:v>112.29</c:v>
                </c:pt>
                <c:pt idx="5210">
                  <c:v>112.34</c:v>
                </c:pt>
                <c:pt idx="5211">
                  <c:v>112.39</c:v>
                </c:pt>
                <c:pt idx="5212">
                  <c:v>112.43</c:v>
                </c:pt>
                <c:pt idx="5213">
                  <c:v>112.45</c:v>
                </c:pt>
                <c:pt idx="5214">
                  <c:v>112.47</c:v>
                </c:pt>
                <c:pt idx="5215">
                  <c:v>112.48</c:v>
                </c:pt>
                <c:pt idx="5216">
                  <c:v>112.51</c:v>
                </c:pt>
                <c:pt idx="5217">
                  <c:v>112.53</c:v>
                </c:pt>
                <c:pt idx="5218">
                  <c:v>112.56</c:v>
                </c:pt>
                <c:pt idx="5219">
                  <c:v>112.58</c:v>
                </c:pt>
                <c:pt idx="5220">
                  <c:v>112.61</c:v>
                </c:pt>
                <c:pt idx="5221">
                  <c:v>112.64</c:v>
                </c:pt>
                <c:pt idx="5222">
                  <c:v>112.68</c:v>
                </c:pt>
                <c:pt idx="5223">
                  <c:v>112.73</c:v>
                </c:pt>
                <c:pt idx="5224">
                  <c:v>112.76</c:v>
                </c:pt>
                <c:pt idx="5225">
                  <c:v>112.8</c:v>
                </c:pt>
                <c:pt idx="5226">
                  <c:v>112.85</c:v>
                </c:pt>
                <c:pt idx="5227">
                  <c:v>112.9</c:v>
                </c:pt>
                <c:pt idx="5228">
                  <c:v>112.96</c:v>
                </c:pt>
                <c:pt idx="5229">
                  <c:v>113.01</c:v>
                </c:pt>
                <c:pt idx="5230">
                  <c:v>113.06</c:v>
                </c:pt>
                <c:pt idx="5231">
                  <c:v>113.12</c:v>
                </c:pt>
                <c:pt idx="5232">
                  <c:v>113.16</c:v>
                </c:pt>
                <c:pt idx="5233">
                  <c:v>113.19</c:v>
                </c:pt>
                <c:pt idx="5234">
                  <c:v>113.23</c:v>
                </c:pt>
                <c:pt idx="5235">
                  <c:v>113.29</c:v>
                </c:pt>
                <c:pt idx="5236">
                  <c:v>113.34</c:v>
                </c:pt>
                <c:pt idx="5237">
                  <c:v>113.38</c:v>
                </c:pt>
                <c:pt idx="5238">
                  <c:v>113.43</c:v>
                </c:pt>
                <c:pt idx="5239">
                  <c:v>113.47</c:v>
                </c:pt>
                <c:pt idx="5240">
                  <c:v>113.51</c:v>
                </c:pt>
                <c:pt idx="5241">
                  <c:v>113.56</c:v>
                </c:pt>
                <c:pt idx="5242">
                  <c:v>113.63</c:v>
                </c:pt>
                <c:pt idx="5243">
                  <c:v>113.69</c:v>
                </c:pt>
                <c:pt idx="5244">
                  <c:v>113.75</c:v>
                </c:pt>
                <c:pt idx="5245">
                  <c:v>113.8</c:v>
                </c:pt>
                <c:pt idx="5246">
                  <c:v>113.84</c:v>
                </c:pt>
                <c:pt idx="5247">
                  <c:v>113.87</c:v>
                </c:pt>
                <c:pt idx="5248">
                  <c:v>113.91</c:v>
                </c:pt>
                <c:pt idx="5249">
                  <c:v>113.94</c:v>
                </c:pt>
                <c:pt idx="5250">
                  <c:v>113.96</c:v>
                </c:pt>
                <c:pt idx="5251">
                  <c:v>113.98</c:v>
                </c:pt>
                <c:pt idx="5252">
                  <c:v>114.01</c:v>
                </c:pt>
                <c:pt idx="5253">
                  <c:v>114.03</c:v>
                </c:pt>
                <c:pt idx="5254">
                  <c:v>114.05</c:v>
                </c:pt>
                <c:pt idx="5255">
                  <c:v>114.06</c:v>
                </c:pt>
                <c:pt idx="5256">
                  <c:v>114.06</c:v>
                </c:pt>
                <c:pt idx="5257">
                  <c:v>114.05</c:v>
                </c:pt>
                <c:pt idx="5258">
                  <c:v>114.04</c:v>
                </c:pt>
                <c:pt idx="5259">
                  <c:v>114.03</c:v>
                </c:pt>
                <c:pt idx="5260">
                  <c:v>114</c:v>
                </c:pt>
                <c:pt idx="5261">
                  <c:v>113.96</c:v>
                </c:pt>
                <c:pt idx="5262">
                  <c:v>113.93</c:v>
                </c:pt>
                <c:pt idx="5263">
                  <c:v>113.89</c:v>
                </c:pt>
                <c:pt idx="5264">
                  <c:v>113.85</c:v>
                </c:pt>
                <c:pt idx="5265">
                  <c:v>113.83</c:v>
                </c:pt>
                <c:pt idx="5266">
                  <c:v>113.82</c:v>
                </c:pt>
                <c:pt idx="5267">
                  <c:v>113.81</c:v>
                </c:pt>
                <c:pt idx="5268">
                  <c:v>113.8</c:v>
                </c:pt>
                <c:pt idx="5269">
                  <c:v>113.78</c:v>
                </c:pt>
                <c:pt idx="5270">
                  <c:v>113.76</c:v>
                </c:pt>
                <c:pt idx="5271">
                  <c:v>113.74</c:v>
                </c:pt>
                <c:pt idx="5272">
                  <c:v>113.73</c:v>
                </c:pt>
                <c:pt idx="5273">
                  <c:v>113.73</c:v>
                </c:pt>
                <c:pt idx="5274">
                  <c:v>113.74</c:v>
                </c:pt>
                <c:pt idx="5275">
                  <c:v>113.77</c:v>
                </c:pt>
                <c:pt idx="5276">
                  <c:v>113.81</c:v>
                </c:pt>
                <c:pt idx="5277">
                  <c:v>113.86</c:v>
                </c:pt>
                <c:pt idx="5278">
                  <c:v>113.91</c:v>
                </c:pt>
                <c:pt idx="5279">
                  <c:v>113.94</c:v>
                </c:pt>
                <c:pt idx="5280">
                  <c:v>113.96</c:v>
                </c:pt>
                <c:pt idx="5281">
                  <c:v>113.97</c:v>
                </c:pt>
                <c:pt idx="5282">
                  <c:v>113.98</c:v>
                </c:pt>
                <c:pt idx="5283">
                  <c:v>113.97</c:v>
                </c:pt>
                <c:pt idx="5284">
                  <c:v>113.97</c:v>
                </c:pt>
                <c:pt idx="5285">
                  <c:v>113.96</c:v>
                </c:pt>
                <c:pt idx="5286">
                  <c:v>113.94</c:v>
                </c:pt>
                <c:pt idx="5287">
                  <c:v>113.93</c:v>
                </c:pt>
                <c:pt idx="5288">
                  <c:v>113.93</c:v>
                </c:pt>
                <c:pt idx="5289">
                  <c:v>113.94</c:v>
                </c:pt>
                <c:pt idx="5290">
                  <c:v>113.95</c:v>
                </c:pt>
                <c:pt idx="5291">
                  <c:v>113.94</c:v>
                </c:pt>
                <c:pt idx="5292">
                  <c:v>113.91</c:v>
                </c:pt>
                <c:pt idx="5293">
                  <c:v>113.87</c:v>
                </c:pt>
                <c:pt idx="5294">
                  <c:v>113.79</c:v>
                </c:pt>
                <c:pt idx="5295">
                  <c:v>113.69</c:v>
                </c:pt>
                <c:pt idx="5296">
                  <c:v>113.57</c:v>
                </c:pt>
                <c:pt idx="5297">
                  <c:v>113.44</c:v>
                </c:pt>
                <c:pt idx="5298">
                  <c:v>113.31</c:v>
                </c:pt>
                <c:pt idx="5299">
                  <c:v>113.18</c:v>
                </c:pt>
                <c:pt idx="5300">
                  <c:v>113.06</c:v>
                </c:pt>
                <c:pt idx="5301">
                  <c:v>112.95</c:v>
                </c:pt>
                <c:pt idx="5302">
                  <c:v>112.84</c:v>
                </c:pt>
                <c:pt idx="5303">
                  <c:v>112.72</c:v>
                </c:pt>
                <c:pt idx="5304">
                  <c:v>112.61</c:v>
                </c:pt>
                <c:pt idx="5305">
                  <c:v>112.49</c:v>
                </c:pt>
                <c:pt idx="5306">
                  <c:v>112.37</c:v>
                </c:pt>
                <c:pt idx="5307">
                  <c:v>112.26</c:v>
                </c:pt>
                <c:pt idx="5308">
                  <c:v>112.15</c:v>
                </c:pt>
                <c:pt idx="5309">
                  <c:v>112.06</c:v>
                </c:pt>
                <c:pt idx="5310">
                  <c:v>112</c:v>
                </c:pt>
                <c:pt idx="5311">
                  <c:v>111.95</c:v>
                </c:pt>
                <c:pt idx="5312">
                  <c:v>111.91</c:v>
                </c:pt>
                <c:pt idx="5313">
                  <c:v>111.9</c:v>
                </c:pt>
                <c:pt idx="5314">
                  <c:v>111.9</c:v>
                </c:pt>
                <c:pt idx="5315">
                  <c:v>111.92</c:v>
                </c:pt>
                <c:pt idx="5316">
                  <c:v>111.95</c:v>
                </c:pt>
                <c:pt idx="5317">
                  <c:v>112</c:v>
                </c:pt>
                <c:pt idx="5318">
                  <c:v>112.06</c:v>
                </c:pt>
                <c:pt idx="5319">
                  <c:v>112.12</c:v>
                </c:pt>
                <c:pt idx="5320">
                  <c:v>112.19</c:v>
                </c:pt>
                <c:pt idx="5321">
                  <c:v>112.26</c:v>
                </c:pt>
                <c:pt idx="5322">
                  <c:v>112.33</c:v>
                </c:pt>
                <c:pt idx="5323">
                  <c:v>112.4</c:v>
                </c:pt>
                <c:pt idx="5324">
                  <c:v>112.48</c:v>
                </c:pt>
                <c:pt idx="5325">
                  <c:v>112.56</c:v>
                </c:pt>
                <c:pt idx="5326">
                  <c:v>112.63</c:v>
                </c:pt>
                <c:pt idx="5327">
                  <c:v>112.7</c:v>
                </c:pt>
                <c:pt idx="5328">
                  <c:v>112.79</c:v>
                </c:pt>
                <c:pt idx="5329">
                  <c:v>112.88</c:v>
                </c:pt>
                <c:pt idx="5330">
                  <c:v>112.95</c:v>
                </c:pt>
                <c:pt idx="5331">
                  <c:v>113.04</c:v>
                </c:pt>
                <c:pt idx="5332">
                  <c:v>113.12</c:v>
                </c:pt>
                <c:pt idx="5333">
                  <c:v>113.19</c:v>
                </c:pt>
                <c:pt idx="5334">
                  <c:v>113.26</c:v>
                </c:pt>
                <c:pt idx="5335">
                  <c:v>113.31</c:v>
                </c:pt>
                <c:pt idx="5336">
                  <c:v>113.36</c:v>
                </c:pt>
                <c:pt idx="5337">
                  <c:v>113.4</c:v>
                </c:pt>
                <c:pt idx="5338">
                  <c:v>113.43</c:v>
                </c:pt>
                <c:pt idx="5339">
                  <c:v>113.45</c:v>
                </c:pt>
                <c:pt idx="5340">
                  <c:v>113.47</c:v>
                </c:pt>
                <c:pt idx="5341">
                  <c:v>113.48</c:v>
                </c:pt>
                <c:pt idx="5342">
                  <c:v>113.49</c:v>
                </c:pt>
                <c:pt idx="5343">
                  <c:v>113.5</c:v>
                </c:pt>
                <c:pt idx="5344">
                  <c:v>113.5</c:v>
                </c:pt>
                <c:pt idx="5345">
                  <c:v>113.51</c:v>
                </c:pt>
                <c:pt idx="5346">
                  <c:v>113.52</c:v>
                </c:pt>
                <c:pt idx="5347">
                  <c:v>113.53</c:v>
                </c:pt>
                <c:pt idx="5348">
                  <c:v>113.54</c:v>
                </c:pt>
                <c:pt idx="5349">
                  <c:v>113.55</c:v>
                </c:pt>
                <c:pt idx="5350">
                  <c:v>113.55</c:v>
                </c:pt>
                <c:pt idx="5351">
                  <c:v>113.56</c:v>
                </c:pt>
                <c:pt idx="5352">
                  <c:v>113.58</c:v>
                </c:pt>
                <c:pt idx="5353">
                  <c:v>113.59</c:v>
                </c:pt>
                <c:pt idx="5354">
                  <c:v>113.61</c:v>
                </c:pt>
                <c:pt idx="5355">
                  <c:v>113.64</c:v>
                </c:pt>
                <c:pt idx="5356">
                  <c:v>113.67</c:v>
                </c:pt>
                <c:pt idx="5357">
                  <c:v>113.7</c:v>
                </c:pt>
                <c:pt idx="5358">
                  <c:v>113.73</c:v>
                </c:pt>
                <c:pt idx="5359">
                  <c:v>113.76</c:v>
                </c:pt>
                <c:pt idx="5360">
                  <c:v>113.77</c:v>
                </c:pt>
                <c:pt idx="5361">
                  <c:v>113.78</c:v>
                </c:pt>
                <c:pt idx="5362">
                  <c:v>113.79</c:v>
                </c:pt>
                <c:pt idx="5363">
                  <c:v>113.8</c:v>
                </c:pt>
                <c:pt idx="5364">
                  <c:v>113.81</c:v>
                </c:pt>
                <c:pt idx="5365">
                  <c:v>113.82</c:v>
                </c:pt>
                <c:pt idx="5366">
                  <c:v>113.84</c:v>
                </c:pt>
                <c:pt idx="5367">
                  <c:v>113.88</c:v>
                </c:pt>
                <c:pt idx="5368">
                  <c:v>113.92</c:v>
                </c:pt>
                <c:pt idx="5369">
                  <c:v>113.96</c:v>
                </c:pt>
                <c:pt idx="5370">
                  <c:v>114.02</c:v>
                </c:pt>
                <c:pt idx="5371">
                  <c:v>114.08</c:v>
                </c:pt>
                <c:pt idx="5372">
                  <c:v>114.15</c:v>
                </c:pt>
                <c:pt idx="5373">
                  <c:v>114.21</c:v>
                </c:pt>
                <c:pt idx="5374">
                  <c:v>114.27</c:v>
                </c:pt>
                <c:pt idx="5375">
                  <c:v>114.34</c:v>
                </c:pt>
                <c:pt idx="5376">
                  <c:v>114.41</c:v>
                </c:pt>
                <c:pt idx="5377">
                  <c:v>114.49</c:v>
                </c:pt>
                <c:pt idx="5378">
                  <c:v>114.57</c:v>
                </c:pt>
                <c:pt idx="5379">
                  <c:v>114.64</c:v>
                </c:pt>
                <c:pt idx="5380">
                  <c:v>114.71</c:v>
                </c:pt>
                <c:pt idx="5381">
                  <c:v>114.77</c:v>
                </c:pt>
                <c:pt idx="5382">
                  <c:v>114.83</c:v>
                </c:pt>
                <c:pt idx="5383">
                  <c:v>114.88</c:v>
                </c:pt>
                <c:pt idx="5384">
                  <c:v>114.92</c:v>
                </c:pt>
                <c:pt idx="5385">
                  <c:v>114.94</c:v>
                </c:pt>
                <c:pt idx="5386">
                  <c:v>114.95</c:v>
                </c:pt>
                <c:pt idx="5387">
                  <c:v>114.95</c:v>
                </c:pt>
                <c:pt idx="5388">
                  <c:v>114.92</c:v>
                </c:pt>
                <c:pt idx="5389">
                  <c:v>114.87</c:v>
                </c:pt>
                <c:pt idx="5390">
                  <c:v>114.81</c:v>
                </c:pt>
                <c:pt idx="5391">
                  <c:v>114.75</c:v>
                </c:pt>
                <c:pt idx="5392">
                  <c:v>114.67</c:v>
                </c:pt>
                <c:pt idx="5393">
                  <c:v>114.59</c:v>
                </c:pt>
                <c:pt idx="5394">
                  <c:v>114.51</c:v>
                </c:pt>
                <c:pt idx="5395">
                  <c:v>114.43</c:v>
                </c:pt>
                <c:pt idx="5396">
                  <c:v>114.34</c:v>
                </c:pt>
                <c:pt idx="5397">
                  <c:v>114.24</c:v>
                </c:pt>
                <c:pt idx="5398">
                  <c:v>114.13</c:v>
                </c:pt>
                <c:pt idx="5399">
                  <c:v>114.03</c:v>
                </c:pt>
                <c:pt idx="5400">
                  <c:v>113.92</c:v>
                </c:pt>
                <c:pt idx="5401">
                  <c:v>113.82</c:v>
                </c:pt>
                <c:pt idx="5402">
                  <c:v>113.72</c:v>
                </c:pt>
                <c:pt idx="5403">
                  <c:v>113.63</c:v>
                </c:pt>
                <c:pt idx="5404">
                  <c:v>113.55</c:v>
                </c:pt>
                <c:pt idx="5405">
                  <c:v>113.48</c:v>
                </c:pt>
                <c:pt idx="5406">
                  <c:v>113.42</c:v>
                </c:pt>
                <c:pt idx="5407">
                  <c:v>113.37</c:v>
                </c:pt>
                <c:pt idx="5408">
                  <c:v>113.34</c:v>
                </c:pt>
                <c:pt idx="5409">
                  <c:v>113.32</c:v>
                </c:pt>
                <c:pt idx="5410">
                  <c:v>113.32</c:v>
                </c:pt>
                <c:pt idx="5411">
                  <c:v>113.34</c:v>
                </c:pt>
                <c:pt idx="5412">
                  <c:v>113.37</c:v>
                </c:pt>
                <c:pt idx="5413">
                  <c:v>113.41</c:v>
                </c:pt>
                <c:pt idx="5414">
                  <c:v>113.44</c:v>
                </c:pt>
                <c:pt idx="5415">
                  <c:v>113.49</c:v>
                </c:pt>
                <c:pt idx="5416">
                  <c:v>113.55</c:v>
                </c:pt>
                <c:pt idx="5417">
                  <c:v>113.61</c:v>
                </c:pt>
                <c:pt idx="5418">
                  <c:v>113.67</c:v>
                </c:pt>
                <c:pt idx="5419">
                  <c:v>113.73</c:v>
                </c:pt>
                <c:pt idx="5420">
                  <c:v>113.78</c:v>
                </c:pt>
                <c:pt idx="5421">
                  <c:v>113.84</c:v>
                </c:pt>
                <c:pt idx="5422">
                  <c:v>113.88</c:v>
                </c:pt>
                <c:pt idx="5423">
                  <c:v>113.92</c:v>
                </c:pt>
                <c:pt idx="5424">
                  <c:v>113.94</c:v>
                </c:pt>
                <c:pt idx="5425">
                  <c:v>113.94</c:v>
                </c:pt>
                <c:pt idx="5426">
                  <c:v>113.92</c:v>
                </c:pt>
                <c:pt idx="5427">
                  <c:v>113.89</c:v>
                </c:pt>
                <c:pt idx="5428">
                  <c:v>113.84</c:v>
                </c:pt>
                <c:pt idx="5429">
                  <c:v>113.77</c:v>
                </c:pt>
                <c:pt idx="5430">
                  <c:v>113.68</c:v>
                </c:pt>
                <c:pt idx="5431">
                  <c:v>113.58</c:v>
                </c:pt>
                <c:pt idx="5432">
                  <c:v>113.48</c:v>
                </c:pt>
                <c:pt idx="5433">
                  <c:v>113.38</c:v>
                </c:pt>
                <c:pt idx="5434">
                  <c:v>113.27</c:v>
                </c:pt>
                <c:pt idx="5435">
                  <c:v>113.18</c:v>
                </c:pt>
                <c:pt idx="5436">
                  <c:v>113.11</c:v>
                </c:pt>
                <c:pt idx="5437">
                  <c:v>113.06</c:v>
                </c:pt>
                <c:pt idx="5438">
                  <c:v>113.05</c:v>
                </c:pt>
                <c:pt idx="5439">
                  <c:v>113.04</c:v>
                </c:pt>
                <c:pt idx="5440">
                  <c:v>113.06</c:v>
                </c:pt>
                <c:pt idx="5441">
                  <c:v>113.08</c:v>
                </c:pt>
                <c:pt idx="5442">
                  <c:v>113.11</c:v>
                </c:pt>
                <c:pt idx="5443">
                  <c:v>113.12</c:v>
                </c:pt>
                <c:pt idx="5444">
                  <c:v>113.14</c:v>
                </c:pt>
                <c:pt idx="5445">
                  <c:v>113.16</c:v>
                </c:pt>
                <c:pt idx="5446">
                  <c:v>113.18</c:v>
                </c:pt>
                <c:pt idx="5447">
                  <c:v>113.21</c:v>
                </c:pt>
                <c:pt idx="5448">
                  <c:v>113.25</c:v>
                </c:pt>
                <c:pt idx="5449">
                  <c:v>113.28</c:v>
                </c:pt>
                <c:pt idx="5450">
                  <c:v>113.3</c:v>
                </c:pt>
                <c:pt idx="5451">
                  <c:v>113.29</c:v>
                </c:pt>
                <c:pt idx="5452">
                  <c:v>113.27</c:v>
                </c:pt>
                <c:pt idx="5453">
                  <c:v>113.22</c:v>
                </c:pt>
                <c:pt idx="5454">
                  <c:v>113.17</c:v>
                </c:pt>
                <c:pt idx="5455">
                  <c:v>113.13</c:v>
                </c:pt>
                <c:pt idx="5456">
                  <c:v>113.09</c:v>
                </c:pt>
                <c:pt idx="5457">
                  <c:v>113.05</c:v>
                </c:pt>
                <c:pt idx="5458">
                  <c:v>113.02</c:v>
                </c:pt>
                <c:pt idx="5459">
                  <c:v>112.98</c:v>
                </c:pt>
                <c:pt idx="5460">
                  <c:v>112.94</c:v>
                </c:pt>
                <c:pt idx="5461">
                  <c:v>112.9</c:v>
                </c:pt>
                <c:pt idx="5462">
                  <c:v>112.87</c:v>
                </c:pt>
                <c:pt idx="5463">
                  <c:v>112.84</c:v>
                </c:pt>
                <c:pt idx="5464">
                  <c:v>112.84</c:v>
                </c:pt>
                <c:pt idx="5465">
                  <c:v>112.86</c:v>
                </c:pt>
                <c:pt idx="5466">
                  <c:v>112.9</c:v>
                </c:pt>
                <c:pt idx="5467">
                  <c:v>112.94</c:v>
                </c:pt>
                <c:pt idx="5468">
                  <c:v>113</c:v>
                </c:pt>
                <c:pt idx="5469">
                  <c:v>113.06</c:v>
                </c:pt>
                <c:pt idx="5470">
                  <c:v>113.12</c:v>
                </c:pt>
                <c:pt idx="5471">
                  <c:v>113.19</c:v>
                </c:pt>
                <c:pt idx="5472">
                  <c:v>113.26</c:v>
                </c:pt>
                <c:pt idx="5473">
                  <c:v>113.31</c:v>
                </c:pt>
                <c:pt idx="5474">
                  <c:v>113.38</c:v>
                </c:pt>
                <c:pt idx="5475">
                  <c:v>113.44</c:v>
                </c:pt>
                <c:pt idx="5476">
                  <c:v>113.5</c:v>
                </c:pt>
                <c:pt idx="5477">
                  <c:v>113.54</c:v>
                </c:pt>
                <c:pt idx="5478">
                  <c:v>113.57</c:v>
                </c:pt>
                <c:pt idx="5479">
                  <c:v>113.59</c:v>
                </c:pt>
                <c:pt idx="5480">
                  <c:v>113.6</c:v>
                </c:pt>
                <c:pt idx="5481">
                  <c:v>113.6</c:v>
                </c:pt>
                <c:pt idx="5482">
                  <c:v>113.57</c:v>
                </c:pt>
                <c:pt idx="5483">
                  <c:v>113.55</c:v>
                </c:pt>
                <c:pt idx="5484">
                  <c:v>113.52</c:v>
                </c:pt>
                <c:pt idx="5485">
                  <c:v>113.49</c:v>
                </c:pt>
                <c:pt idx="5486">
                  <c:v>113.45</c:v>
                </c:pt>
                <c:pt idx="5487">
                  <c:v>113.39</c:v>
                </c:pt>
                <c:pt idx="5488">
                  <c:v>113.33</c:v>
                </c:pt>
                <c:pt idx="5489">
                  <c:v>113.26</c:v>
                </c:pt>
                <c:pt idx="5490">
                  <c:v>113.18</c:v>
                </c:pt>
                <c:pt idx="5491">
                  <c:v>113.08</c:v>
                </c:pt>
                <c:pt idx="5492">
                  <c:v>112.99</c:v>
                </c:pt>
                <c:pt idx="5493">
                  <c:v>112.91</c:v>
                </c:pt>
                <c:pt idx="5494">
                  <c:v>112.86</c:v>
                </c:pt>
                <c:pt idx="5495">
                  <c:v>112.84</c:v>
                </c:pt>
                <c:pt idx="5496">
                  <c:v>112.84</c:v>
                </c:pt>
                <c:pt idx="5497">
                  <c:v>112.86</c:v>
                </c:pt>
                <c:pt idx="5498">
                  <c:v>112.88</c:v>
                </c:pt>
                <c:pt idx="5499">
                  <c:v>112.91</c:v>
                </c:pt>
                <c:pt idx="5500">
                  <c:v>112.93</c:v>
                </c:pt>
                <c:pt idx="5501">
                  <c:v>112.96</c:v>
                </c:pt>
                <c:pt idx="5502">
                  <c:v>112.98</c:v>
                </c:pt>
                <c:pt idx="5503">
                  <c:v>113.01</c:v>
                </c:pt>
                <c:pt idx="5504">
                  <c:v>113.02</c:v>
                </c:pt>
                <c:pt idx="5505">
                  <c:v>113.03</c:v>
                </c:pt>
                <c:pt idx="5506">
                  <c:v>113.03</c:v>
                </c:pt>
                <c:pt idx="5507">
                  <c:v>113.02</c:v>
                </c:pt>
                <c:pt idx="5508">
                  <c:v>113.01</c:v>
                </c:pt>
                <c:pt idx="5509">
                  <c:v>113</c:v>
                </c:pt>
                <c:pt idx="5510">
                  <c:v>112.99</c:v>
                </c:pt>
                <c:pt idx="5511">
                  <c:v>112.99</c:v>
                </c:pt>
                <c:pt idx="5512">
                  <c:v>113</c:v>
                </c:pt>
                <c:pt idx="5513">
                  <c:v>112.99</c:v>
                </c:pt>
                <c:pt idx="5514">
                  <c:v>112.98</c:v>
                </c:pt>
                <c:pt idx="5515">
                  <c:v>112.94</c:v>
                </c:pt>
                <c:pt idx="5516">
                  <c:v>112.9</c:v>
                </c:pt>
                <c:pt idx="5517">
                  <c:v>112.83</c:v>
                </c:pt>
                <c:pt idx="5518">
                  <c:v>112.73</c:v>
                </c:pt>
                <c:pt idx="5519">
                  <c:v>112.65</c:v>
                </c:pt>
                <c:pt idx="5520">
                  <c:v>112.55</c:v>
                </c:pt>
                <c:pt idx="5521">
                  <c:v>112.42</c:v>
                </c:pt>
                <c:pt idx="5522">
                  <c:v>112.28</c:v>
                </c:pt>
                <c:pt idx="5523">
                  <c:v>112.14</c:v>
                </c:pt>
                <c:pt idx="5524">
                  <c:v>111.99</c:v>
                </c:pt>
                <c:pt idx="5525">
                  <c:v>111.82</c:v>
                </c:pt>
                <c:pt idx="5526">
                  <c:v>111.65</c:v>
                </c:pt>
                <c:pt idx="5527">
                  <c:v>111.5</c:v>
                </c:pt>
                <c:pt idx="5528">
                  <c:v>111.41</c:v>
                </c:pt>
                <c:pt idx="5529">
                  <c:v>111.39</c:v>
                </c:pt>
                <c:pt idx="5530">
                  <c:v>111.41</c:v>
                </c:pt>
                <c:pt idx="5531">
                  <c:v>111.47</c:v>
                </c:pt>
                <c:pt idx="5532">
                  <c:v>111.57</c:v>
                </c:pt>
                <c:pt idx="5533">
                  <c:v>111.68</c:v>
                </c:pt>
                <c:pt idx="5534">
                  <c:v>111.8</c:v>
                </c:pt>
                <c:pt idx="5535">
                  <c:v>111.93</c:v>
                </c:pt>
                <c:pt idx="5536">
                  <c:v>112.1</c:v>
                </c:pt>
                <c:pt idx="5537">
                  <c:v>112.29</c:v>
                </c:pt>
                <c:pt idx="5538">
                  <c:v>112.49</c:v>
                </c:pt>
                <c:pt idx="5539">
                  <c:v>112.71</c:v>
                </c:pt>
                <c:pt idx="5540">
                  <c:v>112.94</c:v>
                </c:pt>
                <c:pt idx="5541">
                  <c:v>113.16</c:v>
                </c:pt>
                <c:pt idx="5542">
                  <c:v>113.38</c:v>
                </c:pt>
                <c:pt idx="5543">
                  <c:v>113.59</c:v>
                </c:pt>
                <c:pt idx="5544">
                  <c:v>113.8</c:v>
                </c:pt>
                <c:pt idx="5545">
                  <c:v>113.99</c:v>
                </c:pt>
                <c:pt idx="5546">
                  <c:v>114.17</c:v>
                </c:pt>
                <c:pt idx="5547">
                  <c:v>114.32</c:v>
                </c:pt>
                <c:pt idx="5548">
                  <c:v>114.45</c:v>
                </c:pt>
                <c:pt idx="5549">
                  <c:v>114.57</c:v>
                </c:pt>
                <c:pt idx="5550">
                  <c:v>114.65</c:v>
                </c:pt>
                <c:pt idx="5551">
                  <c:v>114.71</c:v>
                </c:pt>
                <c:pt idx="5552">
                  <c:v>114.77</c:v>
                </c:pt>
                <c:pt idx="5553">
                  <c:v>114.8</c:v>
                </c:pt>
                <c:pt idx="5554">
                  <c:v>114.8</c:v>
                </c:pt>
                <c:pt idx="5555">
                  <c:v>114.8</c:v>
                </c:pt>
                <c:pt idx="5556">
                  <c:v>114.78</c:v>
                </c:pt>
                <c:pt idx="5557">
                  <c:v>114.75</c:v>
                </c:pt>
                <c:pt idx="5558">
                  <c:v>114.72</c:v>
                </c:pt>
                <c:pt idx="5559">
                  <c:v>114.68</c:v>
                </c:pt>
                <c:pt idx="5560">
                  <c:v>114.66</c:v>
                </c:pt>
                <c:pt idx="5561">
                  <c:v>114.64</c:v>
                </c:pt>
                <c:pt idx="5562">
                  <c:v>114.62</c:v>
                </c:pt>
                <c:pt idx="5563">
                  <c:v>114.6</c:v>
                </c:pt>
                <c:pt idx="5564">
                  <c:v>114.58</c:v>
                </c:pt>
                <c:pt idx="5565">
                  <c:v>114.56</c:v>
                </c:pt>
                <c:pt idx="5566">
                  <c:v>114.55</c:v>
                </c:pt>
                <c:pt idx="5567">
                  <c:v>114.54</c:v>
                </c:pt>
                <c:pt idx="5568">
                  <c:v>114.53</c:v>
                </c:pt>
                <c:pt idx="5569">
                  <c:v>114.52</c:v>
                </c:pt>
                <c:pt idx="5570">
                  <c:v>114.51</c:v>
                </c:pt>
                <c:pt idx="5571">
                  <c:v>114.49</c:v>
                </c:pt>
                <c:pt idx="5572">
                  <c:v>114.47</c:v>
                </c:pt>
                <c:pt idx="5573">
                  <c:v>114.45</c:v>
                </c:pt>
                <c:pt idx="5574">
                  <c:v>114.42</c:v>
                </c:pt>
                <c:pt idx="5575">
                  <c:v>114.4</c:v>
                </c:pt>
                <c:pt idx="5576">
                  <c:v>114.37</c:v>
                </c:pt>
                <c:pt idx="5577">
                  <c:v>114.34</c:v>
                </c:pt>
                <c:pt idx="5578">
                  <c:v>114.32</c:v>
                </c:pt>
                <c:pt idx="5579">
                  <c:v>114.29</c:v>
                </c:pt>
                <c:pt idx="5580">
                  <c:v>114.25</c:v>
                </c:pt>
                <c:pt idx="5581">
                  <c:v>114.22</c:v>
                </c:pt>
                <c:pt idx="5582">
                  <c:v>114.17</c:v>
                </c:pt>
                <c:pt idx="5583">
                  <c:v>114.13</c:v>
                </c:pt>
                <c:pt idx="5584">
                  <c:v>114.08</c:v>
                </c:pt>
                <c:pt idx="5585">
                  <c:v>114.03</c:v>
                </c:pt>
                <c:pt idx="5586">
                  <c:v>113.97</c:v>
                </c:pt>
                <c:pt idx="5587">
                  <c:v>113.9</c:v>
                </c:pt>
                <c:pt idx="5588">
                  <c:v>113.83</c:v>
                </c:pt>
                <c:pt idx="5589">
                  <c:v>113.76</c:v>
                </c:pt>
                <c:pt idx="5590">
                  <c:v>113.69</c:v>
                </c:pt>
                <c:pt idx="5591">
                  <c:v>113.61</c:v>
                </c:pt>
                <c:pt idx="5592">
                  <c:v>113.53</c:v>
                </c:pt>
                <c:pt idx="5593">
                  <c:v>113.45</c:v>
                </c:pt>
                <c:pt idx="5594">
                  <c:v>113.39</c:v>
                </c:pt>
                <c:pt idx="5595">
                  <c:v>113.34</c:v>
                </c:pt>
                <c:pt idx="5596">
                  <c:v>113.3</c:v>
                </c:pt>
                <c:pt idx="5597">
                  <c:v>113.25</c:v>
                </c:pt>
                <c:pt idx="5598">
                  <c:v>113.22</c:v>
                </c:pt>
                <c:pt idx="5599">
                  <c:v>113.19</c:v>
                </c:pt>
                <c:pt idx="5600">
                  <c:v>113.18</c:v>
                </c:pt>
                <c:pt idx="5601">
                  <c:v>113.15</c:v>
                </c:pt>
                <c:pt idx="5602">
                  <c:v>113.11</c:v>
                </c:pt>
                <c:pt idx="5603">
                  <c:v>113.08</c:v>
                </c:pt>
                <c:pt idx="5604">
                  <c:v>113.03</c:v>
                </c:pt>
                <c:pt idx="5605">
                  <c:v>113</c:v>
                </c:pt>
                <c:pt idx="5606">
                  <c:v>112.97</c:v>
                </c:pt>
                <c:pt idx="5607">
                  <c:v>112.95</c:v>
                </c:pt>
                <c:pt idx="5608">
                  <c:v>112.93</c:v>
                </c:pt>
                <c:pt idx="5609">
                  <c:v>112.91</c:v>
                </c:pt>
                <c:pt idx="5610">
                  <c:v>112.92</c:v>
                </c:pt>
                <c:pt idx="5611">
                  <c:v>112.93</c:v>
                </c:pt>
                <c:pt idx="5612">
                  <c:v>112.94</c:v>
                </c:pt>
                <c:pt idx="5613">
                  <c:v>112.94</c:v>
                </c:pt>
                <c:pt idx="5614">
                  <c:v>112.96</c:v>
                </c:pt>
                <c:pt idx="5615">
                  <c:v>112.97</c:v>
                </c:pt>
                <c:pt idx="5616">
                  <c:v>112.97</c:v>
                </c:pt>
                <c:pt idx="5617">
                  <c:v>112.99</c:v>
                </c:pt>
                <c:pt idx="5618">
                  <c:v>112.99</c:v>
                </c:pt>
                <c:pt idx="5619">
                  <c:v>112.99</c:v>
                </c:pt>
                <c:pt idx="5620">
                  <c:v>112.99</c:v>
                </c:pt>
                <c:pt idx="5621">
                  <c:v>113</c:v>
                </c:pt>
                <c:pt idx="5622">
                  <c:v>113.02</c:v>
                </c:pt>
                <c:pt idx="5623">
                  <c:v>113.07</c:v>
                </c:pt>
                <c:pt idx="5624">
                  <c:v>113.14</c:v>
                </c:pt>
                <c:pt idx="5625">
                  <c:v>113.2</c:v>
                </c:pt>
                <c:pt idx="5626">
                  <c:v>113.26</c:v>
                </c:pt>
                <c:pt idx="5627">
                  <c:v>113.32</c:v>
                </c:pt>
                <c:pt idx="5628">
                  <c:v>113.37</c:v>
                </c:pt>
                <c:pt idx="5629">
                  <c:v>113.39</c:v>
                </c:pt>
                <c:pt idx="5630">
                  <c:v>113.39</c:v>
                </c:pt>
                <c:pt idx="5631">
                  <c:v>113.39</c:v>
                </c:pt>
                <c:pt idx="5632">
                  <c:v>113.38</c:v>
                </c:pt>
                <c:pt idx="5633">
                  <c:v>113.36</c:v>
                </c:pt>
                <c:pt idx="5634">
                  <c:v>113.35</c:v>
                </c:pt>
                <c:pt idx="5635">
                  <c:v>113.34</c:v>
                </c:pt>
                <c:pt idx="5636">
                  <c:v>113.33</c:v>
                </c:pt>
                <c:pt idx="5637">
                  <c:v>113.33</c:v>
                </c:pt>
                <c:pt idx="5638">
                  <c:v>113.34</c:v>
                </c:pt>
                <c:pt idx="5639">
                  <c:v>113.35</c:v>
                </c:pt>
                <c:pt idx="5640">
                  <c:v>113.37</c:v>
                </c:pt>
                <c:pt idx="5641">
                  <c:v>113.39</c:v>
                </c:pt>
                <c:pt idx="5642">
                  <c:v>113.41</c:v>
                </c:pt>
                <c:pt idx="5643">
                  <c:v>113.43</c:v>
                </c:pt>
                <c:pt idx="5644">
                  <c:v>113.44</c:v>
                </c:pt>
                <c:pt idx="5645">
                  <c:v>113.47</c:v>
                </c:pt>
                <c:pt idx="5646">
                  <c:v>113.5</c:v>
                </c:pt>
                <c:pt idx="5647">
                  <c:v>113.53</c:v>
                </c:pt>
                <c:pt idx="5648">
                  <c:v>113.56</c:v>
                </c:pt>
                <c:pt idx="5649">
                  <c:v>113.58</c:v>
                </c:pt>
                <c:pt idx="5650">
                  <c:v>113.6</c:v>
                </c:pt>
                <c:pt idx="5651">
                  <c:v>113.63</c:v>
                </c:pt>
                <c:pt idx="5652">
                  <c:v>113.64</c:v>
                </c:pt>
                <c:pt idx="5653">
                  <c:v>113.66</c:v>
                </c:pt>
                <c:pt idx="5654">
                  <c:v>113.67</c:v>
                </c:pt>
                <c:pt idx="5655">
                  <c:v>113.68</c:v>
                </c:pt>
                <c:pt idx="5656">
                  <c:v>113.68</c:v>
                </c:pt>
                <c:pt idx="5657">
                  <c:v>113.69</c:v>
                </c:pt>
                <c:pt idx="5658">
                  <c:v>113.69</c:v>
                </c:pt>
                <c:pt idx="5659">
                  <c:v>113.7</c:v>
                </c:pt>
                <c:pt idx="5660">
                  <c:v>113.69</c:v>
                </c:pt>
                <c:pt idx="5661">
                  <c:v>113.69</c:v>
                </c:pt>
                <c:pt idx="5662">
                  <c:v>113.69</c:v>
                </c:pt>
                <c:pt idx="5663">
                  <c:v>113.71</c:v>
                </c:pt>
                <c:pt idx="5664">
                  <c:v>113.76</c:v>
                </c:pt>
                <c:pt idx="5665">
                  <c:v>113.8</c:v>
                </c:pt>
                <c:pt idx="5666">
                  <c:v>113.84</c:v>
                </c:pt>
                <c:pt idx="5667">
                  <c:v>113.88</c:v>
                </c:pt>
                <c:pt idx="5668">
                  <c:v>113.91</c:v>
                </c:pt>
                <c:pt idx="5669">
                  <c:v>113.92</c:v>
                </c:pt>
                <c:pt idx="5670">
                  <c:v>113.91</c:v>
                </c:pt>
                <c:pt idx="5671">
                  <c:v>113.89</c:v>
                </c:pt>
                <c:pt idx="5672">
                  <c:v>113.86</c:v>
                </c:pt>
                <c:pt idx="5673">
                  <c:v>113.81</c:v>
                </c:pt>
                <c:pt idx="5674">
                  <c:v>113.76</c:v>
                </c:pt>
                <c:pt idx="5675">
                  <c:v>113.72</c:v>
                </c:pt>
                <c:pt idx="5676">
                  <c:v>113.69</c:v>
                </c:pt>
                <c:pt idx="5677">
                  <c:v>113.66</c:v>
                </c:pt>
                <c:pt idx="5678">
                  <c:v>113.64</c:v>
                </c:pt>
                <c:pt idx="5679">
                  <c:v>113.6</c:v>
                </c:pt>
                <c:pt idx="5680">
                  <c:v>113.57</c:v>
                </c:pt>
                <c:pt idx="5681">
                  <c:v>113.53</c:v>
                </c:pt>
                <c:pt idx="5682">
                  <c:v>113.49</c:v>
                </c:pt>
                <c:pt idx="5683">
                  <c:v>113.45</c:v>
                </c:pt>
                <c:pt idx="5684">
                  <c:v>113.42</c:v>
                </c:pt>
                <c:pt idx="5685">
                  <c:v>113.38</c:v>
                </c:pt>
                <c:pt idx="5686">
                  <c:v>113.35</c:v>
                </c:pt>
                <c:pt idx="5687">
                  <c:v>113.3</c:v>
                </c:pt>
                <c:pt idx="5688">
                  <c:v>113.26</c:v>
                </c:pt>
                <c:pt idx="5689">
                  <c:v>113.22</c:v>
                </c:pt>
                <c:pt idx="5690">
                  <c:v>113.16</c:v>
                </c:pt>
                <c:pt idx="5691">
                  <c:v>113.12</c:v>
                </c:pt>
                <c:pt idx="5692">
                  <c:v>113.1</c:v>
                </c:pt>
                <c:pt idx="5693">
                  <c:v>113.08</c:v>
                </c:pt>
                <c:pt idx="5694">
                  <c:v>113.06</c:v>
                </c:pt>
                <c:pt idx="5695">
                  <c:v>113.05</c:v>
                </c:pt>
                <c:pt idx="5696">
                  <c:v>113.03</c:v>
                </c:pt>
                <c:pt idx="5697">
                  <c:v>113</c:v>
                </c:pt>
                <c:pt idx="5698">
                  <c:v>112.99</c:v>
                </c:pt>
                <c:pt idx="5699">
                  <c:v>112.97</c:v>
                </c:pt>
                <c:pt idx="5700">
                  <c:v>112.97</c:v>
                </c:pt>
                <c:pt idx="5701">
                  <c:v>112.97</c:v>
                </c:pt>
                <c:pt idx="5702">
                  <c:v>112.96</c:v>
                </c:pt>
                <c:pt idx="5703">
                  <c:v>112.95</c:v>
                </c:pt>
                <c:pt idx="5704">
                  <c:v>112.93</c:v>
                </c:pt>
                <c:pt idx="5705">
                  <c:v>112.91</c:v>
                </c:pt>
                <c:pt idx="5706">
                  <c:v>112.89</c:v>
                </c:pt>
                <c:pt idx="5707">
                  <c:v>112.89</c:v>
                </c:pt>
                <c:pt idx="5708">
                  <c:v>112.89</c:v>
                </c:pt>
                <c:pt idx="5709">
                  <c:v>112.9</c:v>
                </c:pt>
                <c:pt idx="5710">
                  <c:v>112.91</c:v>
                </c:pt>
                <c:pt idx="5711">
                  <c:v>112.93</c:v>
                </c:pt>
                <c:pt idx="5712">
                  <c:v>112.97</c:v>
                </c:pt>
                <c:pt idx="5713">
                  <c:v>113.02</c:v>
                </c:pt>
                <c:pt idx="5714">
                  <c:v>113.07</c:v>
                </c:pt>
                <c:pt idx="5715">
                  <c:v>113.14</c:v>
                </c:pt>
                <c:pt idx="5716">
                  <c:v>113.21</c:v>
                </c:pt>
                <c:pt idx="5717">
                  <c:v>113.27</c:v>
                </c:pt>
                <c:pt idx="5718">
                  <c:v>113.33</c:v>
                </c:pt>
                <c:pt idx="5719">
                  <c:v>113.41</c:v>
                </c:pt>
                <c:pt idx="5720">
                  <c:v>113.48</c:v>
                </c:pt>
                <c:pt idx="5721">
                  <c:v>113.53</c:v>
                </c:pt>
                <c:pt idx="5722">
                  <c:v>113.59</c:v>
                </c:pt>
                <c:pt idx="5723">
                  <c:v>113.64</c:v>
                </c:pt>
                <c:pt idx="5724">
                  <c:v>113.69</c:v>
                </c:pt>
                <c:pt idx="5725">
                  <c:v>113.73</c:v>
                </c:pt>
                <c:pt idx="5726">
                  <c:v>113.77</c:v>
                </c:pt>
                <c:pt idx="5727">
                  <c:v>113.83</c:v>
                </c:pt>
                <c:pt idx="5728">
                  <c:v>113.89</c:v>
                </c:pt>
                <c:pt idx="5729">
                  <c:v>113.95</c:v>
                </c:pt>
                <c:pt idx="5730">
                  <c:v>114</c:v>
                </c:pt>
                <c:pt idx="5731">
                  <c:v>114.04</c:v>
                </c:pt>
                <c:pt idx="5732">
                  <c:v>114.07</c:v>
                </c:pt>
                <c:pt idx="5733">
                  <c:v>114.09</c:v>
                </c:pt>
                <c:pt idx="5734">
                  <c:v>114.09</c:v>
                </c:pt>
                <c:pt idx="5735">
                  <c:v>114.09</c:v>
                </c:pt>
                <c:pt idx="5736">
                  <c:v>114.07</c:v>
                </c:pt>
                <c:pt idx="5737">
                  <c:v>114.04</c:v>
                </c:pt>
                <c:pt idx="5738">
                  <c:v>113.99</c:v>
                </c:pt>
                <c:pt idx="5739">
                  <c:v>113.94</c:v>
                </c:pt>
                <c:pt idx="5740">
                  <c:v>113.86</c:v>
                </c:pt>
                <c:pt idx="5741">
                  <c:v>113.77</c:v>
                </c:pt>
                <c:pt idx="5742">
                  <c:v>113.67</c:v>
                </c:pt>
                <c:pt idx="5743">
                  <c:v>113.55</c:v>
                </c:pt>
                <c:pt idx="5744">
                  <c:v>113.43</c:v>
                </c:pt>
                <c:pt idx="5745">
                  <c:v>113.31</c:v>
                </c:pt>
                <c:pt idx="5746">
                  <c:v>113.2</c:v>
                </c:pt>
                <c:pt idx="5747">
                  <c:v>113.1</c:v>
                </c:pt>
                <c:pt idx="5748">
                  <c:v>113.02</c:v>
                </c:pt>
                <c:pt idx="5749">
                  <c:v>112.96</c:v>
                </c:pt>
                <c:pt idx="5750">
                  <c:v>112.93</c:v>
                </c:pt>
                <c:pt idx="5751">
                  <c:v>112.92</c:v>
                </c:pt>
                <c:pt idx="5752">
                  <c:v>112.93</c:v>
                </c:pt>
                <c:pt idx="5753">
                  <c:v>112.96</c:v>
                </c:pt>
                <c:pt idx="5754">
                  <c:v>113</c:v>
                </c:pt>
                <c:pt idx="5755">
                  <c:v>113.05</c:v>
                </c:pt>
                <c:pt idx="5756">
                  <c:v>113.12</c:v>
                </c:pt>
                <c:pt idx="5757">
                  <c:v>113.2</c:v>
                </c:pt>
                <c:pt idx="5758">
                  <c:v>113.29</c:v>
                </c:pt>
                <c:pt idx="5759">
                  <c:v>113.4</c:v>
                </c:pt>
                <c:pt idx="5760">
                  <c:v>113.53</c:v>
                </c:pt>
                <c:pt idx="5761">
                  <c:v>113.66</c:v>
                </c:pt>
                <c:pt idx="5762">
                  <c:v>113.79</c:v>
                </c:pt>
                <c:pt idx="5763">
                  <c:v>113.93</c:v>
                </c:pt>
                <c:pt idx="5764">
                  <c:v>114.08</c:v>
                </c:pt>
                <c:pt idx="5765">
                  <c:v>114.23</c:v>
                </c:pt>
                <c:pt idx="5766">
                  <c:v>114.38</c:v>
                </c:pt>
                <c:pt idx="5767">
                  <c:v>114.52</c:v>
                </c:pt>
                <c:pt idx="5768">
                  <c:v>114.65</c:v>
                </c:pt>
                <c:pt idx="5769">
                  <c:v>114.77</c:v>
                </c:pt>
                <c:pt idx="5770">
                  <c:v>114.89</c:v>
                </c:pt>
                <c:pt idx="5771">
                  <c:v>115.01</c:v>
                </c:pt>
                <c:pt idx="5772">
                  <c:v>115.13</c:v>
                </c:pt>
                <c:pt idx="5773">
                  <c:v>115.25</c:v>
                </c:pt>
                <c:pt idx="5774">
                  <c:v>115.37</c:v>
                </c:pt>
                <c:pt idx="5775">
                  <c:v>115.49</c:v>
                </c:pt>
                <c:pt idx="5776">
                  <c:v>115.63</c:v>
                </c:pt>
                <c:pt idx="5777">
                  <c:v>115.76</c:v>
                </c:pt>
                <c:pt idx="5778">
                  <c:v>115.89</c:v>
                </c:pt>
                <c:pt idx="5779">
                  <c:v>116.02</c:v>
                </c:pt>
                <c:pt idx="5780">
                  <c:v>116.15</c:v>
                </c:pt>
                <c:pt idx="5781">
                  <c:v>116.26</c:v>
                </c:pt>
                <c:pt idx="5782">
                  <c:v>116.37</c:v>
                </c:pt>
                <c:pt idx="5783">
                  <c:v>116.46</c:v>
                </c:pt>
                <c:pt idx="5784">
                  <c:v>116.55</c:v>
                </c:pt>
                <c:pt idx="5785">
                  <c:v>116.64</c:v>
                </c:pt>
                <c:pt idx="5786">
                  <c:v>116.74</c:v>
                </c:pt>
                <c:pt idx="5787">
                  <c:v>116.87</c:v>
                </c:pt>
                <c:pt idx="5788">
                  <c:v>116.99</c:v>
                </c:pt>
                <c:pt idx="5789">
                  <c:v>117.1</c:v>
                </c:pt>
                <c:pt idx="5790">
                  <c:v>117.23</c:v>
                </c:pt>
                <c:pt idx="5791">
                  <c:v>117.36</c:v>
                </c:pt>
                <c:pt idx="5792">
                  <c:v>117.49</c:v>
                </c:pt>
                <c:pt idx="5793">
                  <c:v>117.61</c:v>
                </c:pt>
                <c:pt idx="5794">
                  <c:v>117.71</c:v>
                </c:pt>
                <c:pt idx="5795">
                  <c:v>117.79</c:v>
                </c:pt>
                <c:pt idx="5796">
                  <c:v>117.86</c:v>
                </c:pt>
                <c:pt idx="5797">
                  <c:v>117.9</c:v>
                </c:pt>
                <c:pt idx="5798">
                  <c:v>117.92</c:v>
                </c:pt>
                <c:pt idx="5799">
                  <c:v>117.93</c:v>
                </c:pt>
                <c:pt idx="5800">
                  <c:v>117.94</c:v>
                </c:pt>
                <c:pt idx="5801">
                  <c:v>117.94</c:v>
                </c:pt>
                <c:pt idx="5802">
                  <c:v>117.93</c:v>
                </c:pt>
                <c:pt idx="5803">
                  <c:v>117.91</c:v>
                </c:pt>
                <c:pt idx="5804">
                  <c:v>117.89</c:v>
                </c:pt>
                <c:pt idx="5805">
                  <c:v>117.87</c:v>
                </c:pt>
                <c:pt idx="5806">
                  <c:v>117.85</c:v>
                </c:pt>
                <c:pt idx="5807">
                  <c:v>117.84</c:v>
                </c:pt>
                <c:pt idx="5808">
                  <c:v>117.83</c:v>
                </c:pt>
                <c:pt idx="5809">
                  <c:v>117.82</c:v>
                </c:pt>
                <c:pt idx="5810">
                  <c:v>117.81</c:v>
                </c:pt>
                <c:pt idx="5811">
                  <c:v>117.79</c:v>
                </c:pt>
                <c:pt idx="5812">
                  <c:v>117.78</c:v>
                </c:pt>
                <c:pt idx="5813">
                  <c:v>117.76</c:v>
                </c:pt>
                <c:pt idx="5814">
                  <c:v>117.75</c:v>
                </c:pt>
                <c:pt idx="5815">
                  <c:v>117.75</c:v>
                </c:pt>
                <c:pt idx="5816">
                  <c:v>117.74</c:v>
                </c:pt>
                <c:pt idx="5817">
                  <c:v>117.72</c:v>
                </c:pt>
                <c:pt idx="5818">
                  <c:v>117.7</c:v>
                </c:pt>
                <c:pt idx="5819">
                  <c:v>117.68</c:v>
                </c:pt>
                <c:pt idx="5820">
                  <c:v>117.66</c:v>
                </c:pt>
                <c:pt idx="5821">
                  <c:v>117.65</c:v>
                </c:pt>
                <c:pt idx="5822">
                  <c:v>117.63</c:v>
                </c:pt>
                <c:pt idx="5823">
                  <c:v>117.61</c:v>
                </c:pt>
                <c:pt idx="5824">
                  <c:v>117.59</c:v>
                </c:pt>
                <c:pt idx="5825">
                  <c:v>117.56</c:v>
                </c:pt>
                <c:pt idx="5826">
                  <c:v>117.51</c:v>
                </c:pt>
                <c:pt idx="5827">
                  <c:v>117.45</c:v>
                </c:pt>
                <c:pt idx="5828">
                  <c:v>117.4</c:v>
                </c:pt>
                <c:pt idx="5829">
                  <c:v>117.35</c:v>
                </c:pt>
                <c:pt idx="5830">
                  <c:v>117.31</c:v>
                </c:pt>
                <c:pt idx="5831">
                  <c:v>117.28</c:v>
                </c:pt>
                <c:pt idx="5832">
                  <c:v>117.24</c:v>
                </c:pt>
                <c:pt idx="5833">
                  <c:v>117.22</c:v>
                </c:pt>
                <c:pt idx="5834">
                  <c:v>117.2</c:v>
                </c:pt>
                <c:pt idx="5835">
                  <c:v>117.17</c:v>
                </c:pt>
                <c:pt idx="5836">
                  <c:v>117.14</c:v>
                </c:pt>
                <c:pt idx="5837">
                  <c:v>117.1</c:v>
                </c:pt>
                <c:pt idx="5838">
                  <c:v>117.08</c:v>
                </c:pt>
                <c:pt idx="5839">
                  <c:v>117.05</c:v>
                </c:pt>
                <c:pt idx="5840">
                  <c:v>117.01</c:v>
                </c:pt>
                <c:pt idx="5841">
                  <c:v>116.96</c:v>
                </c:pt>
                <c:pt idx="5842">
                  <c:v>116.91</c:v>
                </c:pt>
                <c:pt idx="5843">
                  <c:v>116.85</c:v>
                </c:pt>
                <c:pt idx="5844">
                  <c:v>116.78</c:v>
                </c:pt>
                <c:pt idx="5845">
                  <c:v>116.71</c:v>
                </c:pt>
                <c:pt idx="5846">
                  <c:v>116.61</c:v>
                </c:pt>
                <c:pt idx="5847">
                  <c:v>116.5</c:v>
                </c:pt>
                <c:pt idx="5848">
                  <c:v>116.39</c:v>
                </c:pt>
                <c:pt idx="5849">
                  <c:v>116.26</c:v>
                </c:pt>
                <c:pt idx="5850">
                  <c:v>116.13</c:v>
                </c:pt>
                <c:pt idx="5851">
                  <c:v>116</c:v>
                </c:pt>
                <c:pt idx="5852">
                  <c:v>115.88</c:v>
                </c:pt>
                <c:pt idx="5853">
                  <c:v>115.78</c:v>
                </c:pt>
                <c:pt idx="5854">
                  <c:v>115.71</c:v>
                </c:pt>
                <c:pt idx="5855">
                  <c:v>115.63</c:v>
                </c:pt>
                <c:pt idx="5856">
                  <c:v>115.56</c:v>
                </c:pt>
                <c:pt idx="5857">
                  <c:v>115.49</c:v>
                </c:pt>
                <c:pt idx="5858">
                  <c:v>115.42</c:v>
                </c:pt>
                <c:pt idx="5859">
                  <c:v>115.35</c:v>
                </c:pt>
                <c:pt idx="5860">
                  <c:v>115.26</c:v>
                </c:pt>
                <c:pt idx="5861">
                  <c:v>115.19</c:v>
                </c:pt>
                <c:pt idx="5862">
                  <c:v>115.12</c:v>
                </c:pt>
                <c:pt idx="5863">
                  <c:v>115.06</c:v>
                </c:pt>
                <c:pt idx="5864">
                  <c:v>115.02</c:v>
                </c:pt>
                <c:pt idx="5865">
                  <c:v>114.98</c:v>
                </c:pt>
                <c:pt idx="5866">
                  <c:v>114.96</c:v>
                </c:pt>
                <c:pt idx="5867">
                  <c:v>114.96</c:v>
                </c:pt>
                <c:pt idx="5868">
                  <c:v>114.98</c:v>
                </c:pt>
                <c:pt idx="5869">
                  <c:v>114.99</c:v>
                </c:pt>
                <c:pt idx="5870">
                  <c:v>115.02</c:v>
                </c:pt>
                <c:pt idx="5871">
                  <c:v>115.06</c:v>
                </c:pt>
                <c:pt idx="5872">
                  <c:v>115.1</c:v>
                </c:pt>
                <c:pt idx="5873">
                  <c:v>115.14</c:v>
                </c:pt>
                <c:pt idx="5874">
                  <c:v>115.18</c:v>
                </c:pt>
                <c:pt idx="5875">
                  <c:v>115.21</c:v>
                </c:pt>
                <c:pt idx="5876">
                  <c:v>115.23</c:v>
                </c:pt>
                <c:pt idx="5877">
                  <c:v>115.23</c:v>
                </c:pt>
                <c:pt idx="5878">
                  <c:v>115.21</c:v>
                </c:pt>
                <c:pt idx="5879">
                  <c:v>115.19</c:v>
                </c:pt>
                <c:pt idx="5880">
                  <c:v>115.15</c:v>
                </c:pt>
                <c:pt idx="5881">
                  <c:v>115.11</c:v>
                </c:pt>
                <c:pt idx="5882">
                  <c:v>115.05</c:v>
                </c:pt>
                <c:pt idx="5883">
                  <c:v>114.98</c:v>
                </c:pt>
                <c:pt idx="5884">
                  <c:v>114.9</c:v>
                </c:pt>
                <c:pt idx="5885">
                  <c:v>114.82</c:v>
                </c:pt>
                <c:pt idx="5886">
                  <c:v>114.76</c:v>
                </c:pt>
                <c:pt idx="5887">
                  <c:v>114.7</c:v>
                </c:pt>
                <c:pt idx="5888">
                  <c:v>114.65</c:v>
                </c:pt>
                <c:pt idx="5889">
                  <c:v>114.6</c:v>
                </c:pt>
                <c:pt idx="5890">
                  <c:v>114.56</c:v>
                </c:pt>
                <c:pt idx="5891">
                  <c:v>114.54</c:v>
                </c:pt>
                <c:pt idx="5892">
                  <c:v>114.53</c:v>
                </c:pt>
                <c:pt idx="5893">
                  <c:v>114.52</c:v>
                </c:pt>
                <c:pt idx="5894">
                  <c:v>114.53</c:v>
                </c:pt>
                <c:pt idx="5895">
                  <c:v>114.54</c:v>
                </c:pt>
                <c:pt idx="5896">
                  <c:v>114.55</c:v>
                </c:pt>
                <c:pt idx="5897">
                  <c:v>114.57</c:v>
                </c:pt>
                <c:pt idx="5898">
                  <c:v>114.59</c:v>
                </c:pt>
                <c:pt idx="5899">
                  <c:v>114.62</c:v>
                </c:pt>
                <c:pt idx="5900">
                  <c:v>114.64</c:v>
                </c:pt>
                <c:pt idx="5901">
                  <c:v>114.67</c:v>
                </c:pt>
                <c:pt idx="5902">
                  <c:v>114.71</c:v>
                </c:pt>
                <c:pt idx="5903">
                  <c:v>114.76</c:v>
                </c:pt>
                <c:pt idx="5904">
                  <c:v>114.81</c:v>
                </c:pt>
                <c:pt idx="5905">
                  <c:v>114.87</c:v>
                </c:pt>
                <c:pt idx="5906">
                  <c:v>114.94</c:v>
                </c:pt>
                <c:pt idx="5907">
                  <c:v>115</c:v>
                </c:pt>
                <c:pt idx="5908">
                  <c:v>115.06</c:v>
                </c:pt>
                <c:pt idx="5909">
                  <c:v>115.1</c:v>
                </c:pt>
                <c:pt idx="5910">
                  <c:v>115.15</c:v>
                </c:pt>
                <c:pt idx="5911">
                  <c:v>115.19</c:v>
                </c:pt>
                <c:pt idx="5912">
                  <c:v>115.22</c:v>
                </c:pt>
                <c:pt idx="5913">
                  <c:v>115.24</c:v>
                </c:pt>
                <c:pt idx="5914">
                  <c:v>115.24</c:v>
                </c:pt>
                <c:pt idx="5915">
                  <c:v>115.23</c:v>
                </c:pt>
                <c:pt idx="5916">
                  <c:v>115.2</c:v>
                </c:pt>
                <c:pt idx="5917">
                  <c:v>115.17</c:v>
                </c:pt>
                <c:pt idx="5918">
                  <c:v>115.12</c:v>
                </c:pt>
                <c:pt idx="5919">
                  <c:v>115.07</c:v>
                </c:pt>
                <c:pt idx="5920">
                  <c:v>115.01</c:v>
                </c:pt>
                <c:pt idx="5921">
                  <c:v>114.95</c:v>
                </c:pt>
                <c:pt idx="5922">
                  <c:v>114.9</c:v>
                </c:pt>
                <c:pt idx="5923">
                  <c:v>114.85</c:v>
                </c:pt>
                <c:pt idx="5924">
                  <c:v>114.79</c:v>
                </c:pt>
                <c:pt idx="5925">
                  <c:v>114.72</c:v>
                </c:pt>
                <c:pt idx="5926">
                  <c:v>114.65</c:v>
                </c:pt>
                <c:pt idx="5927">
                  <c:v>114.57</c:v>
                </c:pt>
                <c:pt idx="5928">
                  <c:v>114.47</c:v>
                </c:pt>
                <c:pt idx="5929">
                  <c:v>114.35</c:v>
                </c:pt>
                <c:pt idx="5930">
                  <c:v>114.23</c:v>
                </c:pt>
                <c:pt idx="5931">
                  <c:v>114.09</c:v>
                </c:pt>
                <c:pt idx="5932">
                  <c:v>113.92</c:v>
                </c:pt>
                <c:pt idx="5933">
                  <c:v>113.75</c:v>
                </c:pt>
                <c:pt idx="5934">
                  <c:v>113.55</c:v>
                </c:pt>
                <c:pt idx="5935">
                  <c:v>113.34</c:v>
                </c:pt>
                <c:pt idx="5936">
                  <c:v>113.14</c:v>
                </c:pt>
                <c:pt idx="5937">
                  <c:v>112.95</c:v>
                </c:pt>
                <c:pt idx="5938">
                  <c:v>112.76</c:v>
                </c:pt>
                <c:pt idx="5939">
                  <c:v>112.59</c:v>
                </c:pt>
                <c:pt idx="5940">
                  <c:v>112.42</c:v>
                </c:pt>
                <c:pt idx="5941">
                  <c:v>112.24</c:v>
                </c:pt>
                <c:pt idx="5942">
                  <c:v>112.06</c:v>
                </c:pt>
                <c:pt idx="5943">
                  <c:v>111.89</c:v>
                </c:pt>
                <c:pt idx="5944">
                  <c:v>111.72</c:v>
                </c:pt>
                <c:pt idx="5945">
                  <c:v>111.54</c:v>
                </c:pt>
                <c:pt idx="5946">
                  <c:v>111.34</c:v>
                </c:pt>
                <c:pt idx="5947">
                  <c:v>111.14</c:v>
                </c:pt>
                <c:pt idx="5948">
                  <c:v>110.93</c:v>
                </c:pt>
                <c:pt idx="5949">
                  <c:v>110.72</c:v>
                </c:pt>
                <c:pt idx="5950">
                  <c:v>110.5</c:v>
                </c:pt>
                <c:pt idx="5951">
                  <c:v>110.28</c:v>
                </c:pt>
                <c:pt idx="5952">
                  <c:v>110.04</c:v>
                </c:pt>
                <c:pt idx="5953">
                  <c:v>109.81</c:v>
                </c:pt>
                <c:pt idx="5954">
                  <c:v>109.57</c:v>
                </c:pt>
                <c:pt idx="5955">
                  <c:v>109.32</c:v>
                </c:pt>
                <c:pt idx="5956">
                  <c:v>109.07</c:v>
                </c:pt>
                <c:pt idx="5957">
                  <c:v>108.81</c:v>
                </c:pt>
                <c:pt idx="5958">
                  <c:v>108.54</c:v>
                </c:pt>
                <c:pt idx="5959">
                  <c:v>108.27</c:v>
                </c:pt>
                <c:pt idx="5960">
                  <c:v>108</c:v>
                </c:pt>
                <c:pt idx="5961">
                  <c:v>107.74</c:v>
                </c:pt>
                <c:pt idx="5962">
                  <c:v>107.47</c:v>
                </c:pt>
                <c:pt idx="5963">
                  <c:v>107.22</c:v>
                </c:pt>
                <c:pt idx="5964">
                  <c:v>106.99</c:v>
                </c:pt>
                <c:pt idx="5965">
                  <c:v>106.76</c:v>
                </c:pt>
                <c:pt idx="5966">
                  <c:v>106.54</c:v>
                </c:pt>
                <c:pt idx="5967">
                  <c:v>106.31</c:v>
                </c:pt>
                <c:pt idx="5968">
                  <c:v>106.09</c:v>
                </c:pt>
                <c:pt idx="5969">
                  <c:v>105.86</c:v>
                </c:pt>
                <c:pt idx="5970">
                  <c:v>105.64</c:v>
                </c:pt>
                <c:pt idx="5971">
                  <c:v>105.41</c:v>
                </c:pt>
                <c:pt idx="5972">
                  <c:v>105.18</c:v>
                </c:pt>
                <c:pt idx="5973">
                  <c:v>104.96</c:v>
                </c:pt>
                <c:pt idx="5974">
                  <c:v>104.73</c:v>
                </c:pt>
                <c:pt idx="5975">
                  <c:v>104.51</c:v>
                </c:pt>
                <c:pt idx="5976">
                  <c:v>104.28</c:v>
                </c:pt>
                <c:pt idx="5977">
                  <c:v>104.06</c:v>
                </c:pt>
                <c:pt idx="5978">
                  <c:v>103.85</c:v>
                </c:pt>
                <c:pt idx="5979">
                  <c:v>103.64</c:v>
                </c:pt>
                <c:pt idx="5980">
                  <c:v>103.42</c:v>
                </c:pt>
                <c:pt idx="5981">
                  <c:v>103.22</c:v>
                </c:pt>
                <c:pt idx="5982">
                  <c:v>103.01</c:v>
                </c:pt>
                <c:pt idx="5983">
                  <c:v>102.82</c:v>
                </c:pt>
                <c:pt idx="5984">
                  <c:v>102.63</c:v>
                </c:pt>
                <c:pt idx="5985">
                  <c:v>102.45</c:v>
                </c:pt>
                <c:pt idx="5986">
                  <c:v>102.26</c:v>
                </c:pt>
                <c:pt idx="5987">
                  <c:v>102.09</c:v>
                </c:pt>
                <c:pt idx="5988">
                  <c:v>101.92</c:v>
                </c:pt>
                <c:pt idx="5989">
                  <c:v>101.76</c:v>
                </c:pt>
                <c:pt idx="5990">
                  <c:v>101.59</c:v>
                </c:pt>
                <c:pt idx="5991">
                  <c:v>101.43</c:v>
                </c:pt>
                <c:pt idx="5992">
                  <c:v>101.29</c:v>
                </c:pt>
                <c:pt idx="5993">
                  <c:v>101.14</c:v>
                </c:pt>
                <c:pt idx="5994">
                  <c:v>100.99</c:v>
                </c:pt>
                <c:pt idx="5995">
                  <c:v>100.85</c:v>
                </c:pt>
                <c:pt idx="5996">
                  <c:v>100.72</c:v>
                </c:pt>
                <c:pt idx="5997">
                  <c:v>100.58</c:v>
                </c:pt>
                <c:pt idx="5998">
                  <c:v>100.44</c:v>
                </c:pt>
                <c:pt idx="5999">
                  <c:v>100.3</c:v>
                </c:pt>
                <c:pt idx="6000">
                  <c:v>100.17</c:v>
                </c:pt>
                <c:pt idx="6001">
                  <c:v>100.04</c:v>
                </c:pt>
                <c:pt idx="6002">
                  <c:v>99.903999999999996</c:v>
                </c:pt>
                <c:pt idx="6003">
                  <c:v>99.781000000000006</c:v>
                </c:pt>
                <c:pt idx="6004">
                  <c:v>99.664000000000001</c:v>
                </c:pt>
                <c:pt idx="6005">
                  <c:v>99.540999999999997</c:v>
                </c:pt>
                <c:pt idx="6006">
                  <c:v>99.435000000000002</c:v>
                </c:pt>
                <c:pt idx="6007">
                  <c:v>99.334000000000003</c:v>
                </c:pt>
                <c:pt idx="6008">
                  <c:v>99.227999999999994</c:v>
                </c:pt>
                <c:pt idx="6009">
                  <c:v>99.135000000000005</c:v>
                </c:pt>
                <c:pt idx="6010">
                  <c:v>99.058000000000007</c:v>
                </c:pt>
                <c:pt idx="6011">
                  <c:v>98.98</c:v>
                </c:pt>
                <c:pt idx="6012">
                  <c:v>98.897000000000006</c:v>
                </c:pt>
                <c:pt idx="6013">
                  <c:v>98.831999999999994</c:v>
                </c:pt>
                <c:pt idx="6014">
                  <c:v>98.784999999999997</c:v>
                </c:pt>
                <c:pt idx="6015">
                  <c:v>98.733999999999995</c:v>
                </c:pt>
                <c:pt idx="6016">
                  <c:v>98.686000000000007</c:v>
                </c:pt>
                <c:pt idx="6017">
                  <c:v>98.643000000000001</c:v>
                </c:pt>
                <c:pt idx="6018">
                  <c:v>98.602999999999994</c:v>
                </c:pt>
                <c:pt idx="6019">
                  <c:v>98.567999999999998</c:v>
                </c:pt>
                <c:pt idx="6020">
                  <c:v>98.521000000000001</c:v>
                </c:pt>
                <c:pt idx="6021">
                  <c:v>98.47</c:v>
                </c:pt>
                <c:pt idx="6022">
                  <c:v>98.414000000000001</c:v>
                </c:pt>
                <c:pt idx="6023">
                  <c:v>98.353999999999999</c:v>
                </c:pt>
                <c:pt idx="6024">
                  <c:v>98.286000000000001</c:v>
                </c:pt>
                <c:pt idx="6025">
                  <c:v>98.221000000000004</c:v>
                </c:pt>
                <c:pt idx="6026">
                  <c:v>98.168999999999997</c:v>
                </c:pt>
                <c:pt idx="6027">
                  <c:v>98.126000000000005</c:v>
                </c:pt>
                <c:pt idx="6028">
                  <c:v>98.094999999999999</c:v>
                </c:pt>
                <c:pt idx="6029">
                  <c:v>98.076999999999998</c:v>
                </c:pt>
                <c:pt idx="6030">
                  <c:v>98.072000000000003</c:v>
                </c:pt>
                <c:pt idx="6031">
                  <c:v>98.072999999999993</c:v>
                </c:pt>
                <c:pt idx="6032">
                  <c:v>98.075000000000003</c:v>
                </c:pt>
                <c:pt idx="6033">
                  <c:v>98.075999999999993</c:v>
                </c:pt>
                <c:pt idx="6034">
                  <c:v>98.063000000000002</c:v>
                </c:pt>
                <c:pt idx="6035">
                  <c:v>98.045000000000002</c:v>
                </c:pt>
                <c:pt idx="6036">
                  <c:v>98.019000000000005</c:v>
                </c:pt>
                <c:pt idx="6037">
                  <c:v>97.986000000000004</c:v>
                </c:pt>
                <c:pt idx="6038">
                  <c:v>97.936000000000007</c:v>
                </c:pt>
                <c:pt idx="6039">
                  <c:v>97.878</c:v>
                </c:pt>
                <c:pt idx="6040">
                  <c:v>97.816000000000003</c:v>
                </c:pt>
                <c:pt idx="6041">
                  <c:v>97.748999999999995</c:v>
                </c:pt>
                <c:pt idx="6042">
                  <c:v>97.673000000000002</c:v>
                </c:pt>
                <c:pt idx="6043">
                  <c:v>97.590999999999994</c:v>
                </c:pt>
                <c:pt idx="6044">
                  <c:v>97.522000000000006</c:v>
                </c:pt>
                <c:pt idx="6045">
                  <c:v>97.468999999999994</c:v>
                </c:pt>
                <c:pt idx="6046">
                  <c:v>97.429000000000002</c:v>
                </c:pt>
                <c:pt idx="6047">
                  <c:v>97.382999999999996</c:v>
                </c:pt>
                <c:pt idx="6048">
                  <c:v>97.328999999999994</c:v>
                </c:pt>
                <c:pt idx="6049">
                  <c:v>97.289000000000001</c:v>
                </c:pt>
                <c:pt idx="6050">
                  <c:v>97.27</c:v>
                </c:pt>
                <c:pt idx="6051">
                  <c:v>97.257000000000005</c:v>
                </c:pt>
                <c:pt idx="6052">
                  <c:v>97.256</c:v>
                </c:pt>
                <c:pt idx="6053">
                  <c:v>97.262</c:v>
                </c:pt>
                <c:pt idx="6054">
                  <c:v>97.265000000000001</c:v>
                </c:pt>
                <c:pt idx="6055">
                  <c:v>97.277000000000001</c:v>
                </c:pt>
                <c:pt idx="6056">
                  <c:v>97.305999999999997</c:v>
                </c:pt>
                <c:pt idx="6057">
                  <c:v>97.334000000000003</c:v>
                </c:pt>
                <c:pt idx="6058">
                  <c:v>97.343999999999994</c:v>
                </c:pt>
                <c:pt idx="6059">
                  <c:v>97.337000000000003</c:v>
                </c:pt>
                <c:pt idx="6060">
                  <c:v>97.304000000000002</c:v>
                </c:pt>
                <c:pt idx="6061">
                  <c:v>97.247</c:v>
                </c:pt>
                <c:pt idx="6062">
                  <c:v>97.185000000000002</c:v>
                </c:pt>
                <c:pt idx="6063">
                  <c:v>97.117999999999995</c:v>
                </c:pt>
                <c:pt idx="6064">
                  <c:v>97.036000000000001</c:v>
                </c:pt>
                <c:pt idx="6065">
                  <c:v>96.947999999999993</c:v>
                </c:pt>
                <c:pt idx="6066">
                  <c:v>96.849000000000004</c:v>
                </c:pt>
                <c:pt idx="6067">
                  <c:v>96.748000000000005</c:v>
                </c:pt>
                <c:pt idx="6068">
                  <c:v>96.644999999999996</c:v>
                </c:pt>
                <c:pt idx="6069">
                  <c:v>96.563000000000002</c:v>
                </c:pt>
                <c:pt idx="6070">
                  <c:v>96.484999999999999</c:v>
                </c:pt>
                <c:pt idx="6071">
                  <c:v>96.399000000000001</c:v>
                </c:pt>
                <c:pt idx="6072">
                  <c:v>96.320999999999998</c:v>
                </c:pt>
                <c:pt idx="6073">
                  <c:v>96.236000000000004</c:v>
                </c:pt>
                <c:pt idx="6074">
                  <c:v>96.152000000000001</c:v>
                </c:pt>
                <c:pt idx="6075">
                  <c:v>96.097999999999999</c:v>
                </c:pt>
                <c:pt idx="6076">
                  <c:v>96.078000000000003</c:v>
                </c:pt>
                <c:pt idx="6077">
                  <c:v>96.084999999999994</c:v>
                </c:pt>
                <c:pt idx="6078">
                  <c:v>96.12</c:v>
                </c:pt>
                <c:pt idx="6079">
                  <c:v>96.179000000000002</c:v>
                </c:pt>
                <c:pt idx="6080">
                  <c:v>96.251999999999995</c:v>
                </c:pt>
                <c:pt idx="6081">
                  <c:v>96.328999999999994</c:v>
                </c:pt>
                <c:pt idx="6082">
                  <c:v>96.391000000000005</c:v>
                </c:pt>
                <c:pt idx="6083">
                  <c:v>96.43</c:v>
                </c:pt>
                <c:pt idx="6084">
                  <c:v>96.453000000000003</c:v>
                </c:pt>
                <c:pt idx="6085">
                  <c:v>96.459000000000003</c:v>
                </c:pt>
                <c:pt idx="6086">
                  <c:v>96.459000000000003</c:v>
                </c:pt>
                <c:pt idx="6087">
                  <c:v>96.453000000000003</c:v>
                </c:pt>
                <c:pt idx="6088">
                  <c:v>96.438000000000002</c:v>
                </c:pt>
                <c:pt idx="6089">
                  <c:v>96.415000000000006</c:v>
                </c:pt>
                <c:pt idx="6090">
                  <c:v>96.387</c:v>
                </c:pt>
                <c:pt idx="6091">
                  <c:v>96.356999999999999</c:v>
                </c:pt>
                <c:pt idx="6092">
                  <c:v>96.319000000000003</c:v>
                </c:pt>
                <c:pt idx="6093">
                  <c:v>96.272999999999996</c:v>
                </c:pt>
                <c:pt idx="6094">
                  <c:v>96.213999999999999</c:v>
                </c:pt>
                <c:pt idx="6095">
                  <c:v>96.147999999999996</c:v>
                </c:pt>
                <c:pt idx="6096">
                  <c:v>96.070999999999998</c:v>
                </c:pt>
                <c:pt idx="6097">
                  <c:v>95.98</c:v>
                </c:pt>
                <c:pt idx="6098">
                  <c:v>95.894000000000005</c:v>
                </c:pt>
                <c:pt idx="6099">
                  <c:v>95.820999999999998</c:v>
                </c:pt>
                <c:pt idx="6100">
                  <c:v>95.753</c:v>
                </c:pt>
                <c:pt idx="6101">
                  <c:v>95.706999999999994</c:v>
                </c:pt>
                <c:pt idx="6102">
                  <c:v>95.676000000000002</c:v>
                </c:pt>
                <c:pt idx="6103">
                  <c:v>95.650999999999996</c:v>
                </c:pt>
                <c:pt idx="6104">
                  <c:v>95.638000000000005</c:v>
                </c:pt>
                <c:pt idx="6105">
                  <c:v>95.629000000000005</c:v>
                </c:pt>
                <c:pt idx="6106">
                  <c:v>95.629000000000005</c:v>
                </c:pt>
                <c:pt idx="6107">
                  <c:v>95.641999999999996</c:v>
                </c:pt>
                <c:pt idx="6108">
                  <c:v>95.662999999999997</c:v>
                </c:pt>
                <c:pt idx="6109">
                  <c:v>95.691000000000003</c:v>
                </c:pt>
                <c:pt idx="6110">
                  <c:v>95.715000000000003</c:v>
                </c:pt>
                <c:pt idx="6111">
                  <c:v>95.736999999999995</c:v>
                </c:pt>
                <c:pt idx="6112">
                  <c:v>95.757000000000005</c:v>
                </c:pt>
                <c:pt idx="6113">
                  <c:v>95.778000000000006</c:v>
                </c:pt>
                <c:pt idx="6114">
                  <c:v>95.796999999999997</c:v>
                </c:pt>
                <c:pt idx="6115">
                  <c:v>95.807000000000002</c:v>
                </c:pt>
                <c:pt idx="6116">
                  <c:v>95.81</c:v>
                </c:pt>
                <c:pt idx="6117">
                  <c:v>95.8</c:v>
                </c:pt>
                <c:pt idx="6118">
                  <c:v>95.784000000000006</c:v>
                </c:pt>
                <c:pt idx="6119">
                  <c:v>95.768000000000001</c:v>
                </c:pt>
                <c:pt idx="6120">
                  <c:v>95.763000000000005</c:v>
                </c:pt>
                <c:pt idx="6121">
                  <c:v>95.774000000000001</c:v>
                </c:pt>
                <c:pt idx="6122">
                  <c:v>95.790999999999997</c:v>
                </c:pt>
                <c:pt idx="6123">
                  <c:v>95.802999999999997</c:v>
                </c:pt>
                <c:pt idx="6124">
                  <c:v>95.81</c:v>
                </c:pt>
                <c:pt idx="6125">
                  <c:v>95.817999999999998</c:v>
                </c:pt>
                <c:pt idx="6126">
                  <c:v>95.831000000000003</c:v>
                </c:pt>
                <c:pt idx="6127">
                  <c:v>95.847999999999999</c:v>
                </c:pt>
                <c:pt idx="6128">
                  <c:v>95.87</c:v>
                </c:pt>
                <c:pt idx="6129">
                  <c:v>95.894000000000005</c:v>
                </c:pt>
                <c:pt idx="6130">
                  <c:v>95.91</c:v>
                </c:pt>
                <c:pt idx="6131">
                  <c:v>95.91</c:v>
                </c:pt>
                <c:pt idx="6132">
                  <c:v>95.912000000000006</c:v>
                </c:pt>
                <c:pt idx="6133">
                  <c:v>95.92</c:v>
                </c:pt>
                <c:pt idx="6134">
                  <c:v>95.929000000000002</c:v>
                </c:pt>
                <c:pt idx="6135">
                  <c:v>95.93</c:v>
                </c:pt>
                <c:pt idx="6136">
                  <c:v>95.929000000000002</c:v>
                </c:pt>
                <c:pt idx="6137">
                  <c:v>95.933999999999997</c:v>
                </c:pt>
                <c:pt idx="6138">
                  <c:v>95.936999999999998</c:v>
                </c:pt>
                <c:pt idx="6139">
                  <c:v>95.932000000000002</c:v>
                </c:pt>
                <c:pt idx="6140">
                  <c:v>95.932000000000002</c:v>
                </c:pt>
                <c:pt idx="6141">
                  <c:v>95.960999999999999</c:v>
                </c:pt>
                <c:pt idx="6142">
                  <c:v>96.007999999999996</c:v>
                </c:pt>
                <c:pt idx="6143">
                  <c:v>96.055000000000007</c:v>
                </c:pt>
                <c:pt idx="6144">
                  <c:v>96.102000000000004</c:v>
                </c:pt>
                <c:pt idx="6145">
                  <c:v>96.153999999999996</c:v>
                </c:pt>
                <c:pt idx="6146">
                  <c:v>96.201999999999998</c:v>
                </c:pt>
                <c:pt idx="6147">
                  <c:v>96.227999999999994</c:v>
                </c:pt>
                <c:pt idx="6148">
                  <c:v>96.222999999999999</c:v>
                </c:pt>
                <c:pt idx="6149">
                  <c:v>96.194000000000003</c:v>
                </c:pt>
                <c:pt idx="6150">
                  <c:v>96.144999999999996</c:v>
                </c:pt>
                <c:pt idx="6151">
                  <c:v>96.08</c:v>
                </c:pt>
                <c:pt idx="6152">
                  <c:v>96.001999999999995</c:v>
                </c:pt>
                <c:pt idx="6153">
                  <c:v>95.905000000000001</c:v>
                </c:pt>
                <c:pt idx="6154">
                  <c:v>95.793999999999997</c:v>
                </c:pt>
                <c:pt idx="6155">
                  <c:v>95.665000000000006</c:v>
                </c:pt>
                <c:pt idx="6156">
                  <c:v>95.531000000000006</c:v>
                </c:pt>
                <c:pt idx="6157">
                  <c:v>95.379000000000005</c:v>
                </c:pt>
                <c:pt idx="6158">
                  <c:v>95.233999999999995</c:v>
                </c:pt>
                <c:pt idx="6159">
                  <c:v>95.102000000000004</c:v>
                </c:pt>
                <c:pt idx="6160">
                  <c:v>94.975999999999999</c:v>
                </c:pt>
                <c:pt idx="6161">
                  <c:v>94.847999999999999</c:v>
                </c:pt>
                <c:pt idx="6162">
                  <c:v>94.721999999999994</c:v>
                </c:pt>
                <c:pt idx="6163">
                  <c:v>94.611999999999995</c:v>
                </c:pt>
                <c:pt idx="6164">
                  <c:v>94.504999999999995</c:v>
                </c:pt>
                <c:pt idx="6165">
                  <c:v>94.400999999999996</c:v>
                </c:pt>
                <c:pt idx="6166">
                  <c:v>94.320999999999998</c:v>
                </c:pt>
                <c:pt idx="6167">
                  <c:v>94.253</c:v>
                </c:pt>
                <c:pt idx="6168">
                  <c:v>94.188999999999993</c:v>
                </c:pt>
                <c:pt idx="6169">
                  <c:v>94.132000000000005</c:v>
                </c:pt>
                <c:pt idx="6170">
                  <c:v>94.085999999999999</c:v>
                </c:pt>
                <c:pt idx="6171">
                  <c:v>94.058999999999997</c:v>
                </c:pt>
                <c:pt idx="6172">
                  <c:v>94.04</c:v>
                </c:pt>
                <c:pt idx="6173">
                  <c:v>94.024000000000001</c:v>
                </c:pt>
                <c:pt idx="6174">
                  <c:v>94.019000000000005</c:v>
                </c:pt>
                <c:pt idx="6175">
                  <c:v>94.022000000000006</c:v>
                </c:pt>
                <c:pt idx="6176">
                  <c:v>94.021000000000001</c:v>
                </c:pt>
                <c:pt idx="6177">
                  <c:v>94.022999999999996</c:v>
                </c:pt>
                <c:pt idx="6178">
                  <c:v>94.027000000000001</c:v>
                </c:pt>
                <c:pt idx="6179">
                  <c:v>94.036000000000001</c:v>
                </c:pt>
                <c:pt idx="6180">
                  <c:v>94.046999999999997</c:v>
                </c:pt>
                <c:pt idx="6181">
                  <c:v>94.055999999999997</c:v>
                </c:pt>
                <c:pt idx="6182">
                  <c:v>94.066000000000003</c:v>
                </c:pt>
                <c:pt idx="6183">
                  <c:v>94.072999999999993</c:v>
                </c:pt>
                <c:pt idx="6184">
                  <c:v>94.078000000000003</c:v>
                </c:pt>
                <c:pt idx="6185">
                  <c:v>94.078000000000003</c:v>
                </c:pt>
                <c:pt idx="6186">
                  <c:v>94.075000000000003</c:v>
                </c:pt>
                <c:pt idx="6187">
                  <c:v>94.072999999999993</c:v>
                </c:pt>
                <c:pt idx="6188">
                  <c:v>94.07</c:v>
                </c:pt>
                <c:pt idx="6189">
                  <c:v>94.061999999999998</c:v>
                </c:pt>
                <c:pt idx="6190">
                  <c:v>94.05</c:v>
                </c:pt>
                <c:pt idx="6191">
                  <c:v>94.037000000000006</c:v>
                </c:pt>
                <c:pt idx="6192">
                  <c:v>94.022999999999996</c:v>
                </c:pt>
                <c:pt idx="6193">
                  <c:v>94.010999999999996</c:v>
                </c:pt>
                <c:pt idx="6194">
                  <c:v>94.006</c:v>
                </c:pt>
                <c:pt idx="6195">
                  <c:v>93.998999999999995</c:v>
                </c:pt>
                <c:pt idx="6196">
                  <c:v>93.98</c:v>
                </c:pt>
                <c:pt idx="6197">
                  <c:v>93.956999999999994</c:v>
                </c:pt>
                <c:pt idx="6198">
                  <c:v>93.923000000000002</c:v>
                </c:pt>
                <c:pt idx="6199">
                  <c:v>93.882999999999996</c:v>
                </c:pt>
                <c:pt idx="6200">
                  <c:v>93.85</c:v>
                </c:pt>
                <c:pt idx="6201">
                  <c:v>93.819000000000003</c:v>
                </c:pt>
                <c:pt idx="6202">
                  <c:v>93.799000000000007</c:v>
                </c:pt>
                <c:pt idx="6203">
                  <c:v>93.783000000000001</c:v>
                </c:pt>
                <c:pt idx="6204">
                  <c:v>93.78</c:v>
                </c:pt>
                <c:pt idx="6205">
                  <c:v>93.787000000000006</c:v>
                </c:pt>
                <c:pt idx="6206">
                  <c:v>93.795000000000002</c:v>
                </c:pt>
                <c:pt idx="6207">
                  <c:v>93.802000000000007</c:v>
                </c:pt>
                <c:pt idx="6208">
                  <c:v>93.817999999999998</c:v>
                </c:pt>
                <c:pt idx="6209">
                  <c:v>93.843000000000004</c:v>
                </c:pt>
                <c:pt idx="6210">
                  <c:v>93.873000000000005</c:v>
                </c:pt>
                <c:pt idx="6211">
                  <c:v>93.897999999999996</c:v>
                </c:pt>
                <c:pt idx="6212">
                  <c:v>93.911000000000001</c:v>
                </c:pt>
                <c:pt idx="6213">
                  <c:v>93.915000000000006</c:v>
                </c:pt>
                <c:pt idx="6214">
                  <c:v>93.918999999999997</c:v>
                </c:pt>
                <c:pt idx="6215">
                  <c:v>93.941000000000003</c:v>
                </c:pt>
                <c:pt idx="6216">
                  <c:v>93.971000000000004</c:v>
                </c:pt>
                <c:pt idx="6217">
                  <c:v>93.998999999999995</c:v>
                </c:pt>
                <c:pt idx="6218">
                  <c:v>94.039000000000001</c:v>
                </c:pt>
                <c:pt idx="6219">
                  <c:v>94.087000000000003</c:v>
                </c:pt>
                <c:pt idx="6220">
                  <c:v>94.141999999999996</c:v>
                </c:pt>
                <c:pt idx="6221">
                  <c:v>94.210999999999999</c:v>
                </c:pt>
                <c:pt idx="6222">
                  <c:v>94.290999999999997</c:v>
                </c:pt>
                <c:pt idx="6223">
                  <c:v>94.363</c:v>
                </c:pt>
                <c:pt idx="6224">
                  <c:v>94.438999999999993</c:v>
                </c:pt>
                <c:pt idx="6225">
                  <c:v>94.510999999999996</c:v>
                </c:pt>
                <c:pt idx="6226">
                  <c:v>94.557000000000002</c:v>
                </c:pt>
                <c:pt idx="6227">
                  <c:v>94.578999999999994</c:v>
                </c:pt>
                <c:pt idx="6228">
                  <c:v>94.58</c:v>
                </c:pt>
                <c:pt idx="6229">
                  <c:v>94.557000000000002</c:v>
                </c:pt>
                <c:pt idx="6230">
                  <c:v>94.494</c:v>
                </c:pt>
                <c:pt idx="6231">
                  <c:v>94.418000000000006</c:v>
                </c:pt>
                <c:pt idx="6232">
                  <c:v>94.338999999999999</c:v>
                </c:pt>
                <c:pt idx="6233">
                  <c:v>94.253</c:v>
                </c:pt>
                <c:pt idx="6234">
                  <c:v>94.182000000000002</c:v>
                </c:pt>
                <c:pt idx="6235">
                  <c:v>94.111000000000004</c:v>
                </c:pt>
                <c:pt idx="6236">
                  <c:v>94.042000000000002</c:v>
                </c:pt>
                <c:pt idx="6237">
                  <c:v>93.962999999999994</c:v>
                </c:pt>
                <c:pt idx="6238">
                  <c:v>93.888999999999996</c:v>
                </c:pt>
                <c:pt idx="6239">
                  <c:v>93.822999999999993</c:v>
                </c:pt>
                <c:pt idx="6240">
                  <c:v>93.753</c:v>
                </c:pt>
                <c:pt idx="6241">
                  <c:v>93.677999999999997</c:v>
                </c:pt>
                <c:pt idx="6242">
                  <c:v>93.61</c:v>
                </c:pt>
                <c:pt idx="6243">
                  <c:v>93.551000000000002</c:v>
                </c:pt>
                <c:pt idx="6244">
                  <c:v>93.503</c:v>
                </c:pt>
                <c:pt idx="6245">
                  <c:v>93.468999999999994</c:v>
                </c:pt>
                <c:pt idx="6246">
                  <c:v>93.435000000000002</c:v>
                </c:pt>
                <c:pt idx="6247">
                  <c:v>93.409000000000006</c:v>
                </c:pt>
                <c:pt idx="6248">
                  <c:v>93.393000000000001</c:v>
                </c:pt>
                <c:pt idx="6249">
                  <c:v>93.385999999999996</c:v>
                </c:pt>
                <c:pt idx="6250">
                  <c:v>93.400999999999996</c:v>
                </c:pt>
                <c:pt idx="6251">
                  <c:v>93.429000000000002</c:v>
                </c:pt>
                <c:pt idx="6252">
                  <c:v>93.463999999999999</c:v>
                </c:pt>
                <c:pt idx="6253">
                  <c:v>93.492999999999995</c:v>
                </c:pt>
                <c:pt idx="6254">
                  <c:v>93.522999999999996</c:v>
                </c:pt>
                <c:pt idx="6255">
                  <c:v>93.555000000000007</c:v>
                </c:pt>
                <c:pt idx="6256">
                  <c:v>93.58</c:v>
                </c:pt>
                <c:pt idx="6257">
                  <c:v>93.599000000000004</c:v>
                </c:pt>
                <c:pt idx="6258">
                  <c:v>93.626999999999995</c:v>
                </c:pt>
                <c:pt idx="6259">
                  <c:v>93.644000000000005</c:v>
                </c:pt>
                <c:pt idx="6260">
                  <c:v>93.65</c:v>
                </c:pt>
                <c:pt idx="6261">
                  <c:v>93.631</c:v>
                </c:pt>
                <c:pt idx="6262">
                  <c:v>93.575000000000003</c:v>
                </c:pt>
                <c:pt idx="6263">
                  <c:v>93.509</c:v>
                </c:pt>
                <c:pt idx="6264">
                  <c:v>93.418999999999997</c:v>
                </c:pt>
                <c:pt idx="6265">
                  <c:v>93.334000000000003</c:v>
                </c:pt>
                <c:pt idx="6266">
                  <c:v>93.263999999999996</c:v>
                </c:pt>
                <c:pt idx="6267">
                  <c:v>93.192999999999998</c:v>
                </c:pt>
                <c:pt idx="6268">
                  <c:v>93.138000000000005</c:v>
                </c:pt>
                <c:pt idx="6269">
                  <c:v>93.099000000000004</c:v>
                </c:pt>
                <c:pt idx="6270">
                  <c:v>93.084000000000003</c:v>
                </c:pt>
                <c:pt idx="6271">
                  <c:v>93.093999999999994</c:v>
                </c:pt>
                <c:pt idx="6272">
                  <c:v>93.12</c:v>
                </c:pt>
                <c:pt idx="6273">
                  <c:v>93.156999999999996</c:v>
                </c:pt>
                <c:pt idx="6274">
                  <c:v>93.18</c:v>
                </c:pt>
                <c:pt idx="6275">
                  <c:v>93.177999999999997</c:v>
                </c:pt>
                <c:pt idx="6276">
                  <c:v>93.15</c:v>
                </c:pt>
                <c:pt idx="6277">
                  <c:v>93.090999999999994</c:v>
                </c:pt>
                <c:pt idx="6278">
                  <c:v>93.025000000000006</c:v>
                </c:pt>
                <c:pt idx="6279">
                  <c:v>92.956999999999994</c:v>
                </c:pt>
                <c:pt idx="6280">
                  <c:v>92.870999999999995</c:v>
                </c:pt>
                <c:pt idx="6281">
                  <c:v>92.781000000000006</c:v>
                </c:pt>
                <c:pt idx="6282">
                  <c:v>92.673000000000002</c:v>
                </c:pt>
                <c:pt idx="6283">
                  <c:v>92.549000000000007</c:v>
                </c:pt>
                <c:pt idx="6284">
                  <c:v>92.430999999999997</c:v>
                </c:pt>
                <c:pt idx="6285">
                  <c:v>92.308000000000007</c:v>
                </c:pt>
                <c:pt idx="6286">
                  <c:v>92.177999999999997</c:v>
                </c:pt>
                <c:pt idx="6287">
                  <c:v>92.067999999999998</c:v>
                </c:pt>
                <c:pt idx="6288">
                  <c:v>91.988</c:v>
                </c:pt>
                <c:pt idx="6289">
                  <c:v>91.935000000000002</c:v>
                </c:pt>
                <c:pt idx="6290">
                  <c:v>91.894000000000005</c:v>
                </c:pt>
                <c:pt idx="6291">
                  <c:v>91.863</c:v>
                </c:pt>
                <c:pt idx="6292">
                  <c:v>91.84</c:v>
                </c:pt>
                <c:pt idx="6293">
                  <c:v>91.823999999999998</c:v>
                </c:pt>
                <c:pt idx="6294">
                  <c:v>91.807000000000002</c:v>
                </c:pt>
                <c:pt idx="6295">
                  <c:v>91.796999999999997</c:v>
                </c:pt>
                <c:pt idx="6296">
                  <c:v>91.783000000000001</c:v>
                </c:pt>
                <c:pt idx="6297">
                  <c:v>91.759</c:v>
                </c:pt>
                <c:pt idx="6298">
                  <c:v>91.728999999999999</c:v>
                </c:pt>
                <c:pt idx="6299">
                  <c:v>91.694000000000003</c:v>
                </c:pt>
                <c:pt idx="6300">
                  <c:v>91.649000000000001</c:v>
                </c:pt>
                <c:pt idx="6301">
                  <c:v>91.597999999999999</c:v>
                </c:pt>
                <c:pt idx="6302">
                  <c:v>91.554000000000002</c:v>
                </c:pt>
                <c:pt idx="6303">
                  <c:v>91.49</c:v>
                </c:pt>
                <c:pt idx="6304">
                  <c:v>91.43</c:v>
                </c:pt>
                <c:pt idx="6305">
                  <c:v>91.385000000000005</c:v>
                </c:pt>
                <c:pt idx="6306">
                  <c:v>91.347999999999999</c:v>
                </c:pt>
                <c:pt idx="6307">
                  <c:v>91.323999999999998</c:v>
                </c:pt>
                <c:pt idx="6308">
                  <c:v>91.316000000000003</c:v>
                </c:pt>
                <c:pt idx="6309">
                  <c:v>91.32</c:v>
                </c:pt>
                <c:pt idx="6310">
                  <c:v>91.326999999999998</c:v>
                </c:pt>
                <c:pt idx="6311">
                  <c:v>91.331000000000003</c:v>
                </c:pt>
                <c:pt idx="6312">
                  <c:v>91.325000000000003</c:v>
                </c:pt>
                <c:pt idx="6313">
                  <c:v>91.313000000000002</c:v>
                </c:pt>
                <c:pt idx="6314">
                  <c:v>91.301000000000002</c:v>
                </c:pt>
                <c:pt idx="6315">
                  <c:v>91.292000000000002</c:v>
                </c:pt>
                <c:pt idx="6316">
                  <c:v>91.286000000000001</c:v>
                </c:pt>
                <c:pt idx="6317">
                  <c:v>91.28</c:v>
                </c:pt>
                <c:pt idx="6318">
                  <c:v>91.275000000000006</c:v>
                </c:pt>
                <c:pt idx="6319">
                  <c:v>91.272999999999996</c:v>
                </c:pt>
                <c:pt idx="6320">
                  <c:v>91.278999999999996</c:v>
                </c:pt>
                <c:pt idx="6321">
                  <c:v>91.287999999999997</c:v>
                </c:pt>
                <c:pt idx="6322">
                  <c:v>91.295000000000002</c:v>
                </c:pt>
                <c:pt idx="6323">
                  <c:v>91.308000000000007</c:v>
                </c:pt>
                <c:pt idx="6324">
                  <c:v>91.334999999999994</c:v>
                </c:pt>
                <c:pt idx="6325">
                  <c:v>91.373000000000005</c:v>
                </c:pt>
                <c:pt idx="6326">
                  <c:v>91.414000000000001</c:v>
                </c:pt>
                <c:pt idx="6327">
                  <c:v>91.444000000000003</c:v>
                </c:pt>
                <c:pt idx="6328">
                  <c:v>91.463999999999999</c:v>
                </c:pt>
                <c:pt idx="6329">
                  <c:v>91.507000000000005</c:v>
                </c:pt>
                <c:pt idx="6330">
                  <c:v>91.555999999999997</c:v>
                </c:pt>
                <c:pt idx="6331">
                  <c:v>91.584000000000003</c:v>
                </c:pt>
                <c:pt idx="6332">
                  <c:v>91.61</c:v>
                </c:pt>
                <c:pt idx="6333">
                  <c:v>91.653000000000006</c:v>
                </c:pt>
                <c:pt idx="6334">
                  <c:v>91.695999999999998</c:v>
                </c:pt>
                <c:pt idx="6335">
                  <c:v>91.728999999999999</c:v>
                </c:pt>
                <c:pt idx="6336">
                  <c:v>91.756</c:v>
                </c:pt>
                <c:pt idx="6337">
                  <c:v>91.775000000000006</c:v>
                </c:pt>
                <c:pt idx="6338">
                  <c:v>91.790999999999997</c:v>
                </c:pt>
                <c:pt idx="6339">
                  <c:v>91.784000000000006</c:v>
                </c:pt>
                <c:pt idx="6340">
                  <c:v>91.757000000000005</c:v>
                </c:pt>
                <c:pt idx="6341">
                  <c:v>91.727000000000004</c:v>
                </c:pt>
                <c:pt idx="6342">
                  <c:v>91.685000000000002</c:v>
                </c:pt>
                <c:pt idx="6343">
                  <c:v>91.631</c:v>
                </c:pt>
                <c:pt idx="6344">
                  <c:v>91.563999999999993</c:v>
                </c:pt>
                <c:pt idx="6345">
                  <c:v>91.484999999999999</c:v>
                </c:pt>
                <c:pt idx="6346">
                  <c:v>91.399000000000001</c:v>
                </c:pt>
                <c:pt idx="6347">
                  <c:v>91.311000000000007</c:v>
                </c:pt>
                <c:pt idx="6348">
                  <c:v>91.231999999999999</c:v>
                </c:pt>
                <c:pt idx="6349">
                  <c:v>91.180999999999997</c:v>
                </c:pt>
                <c:pt idx="6350">
                  <c:v>91.156000000000006</c:v>
                </c:pt>
                <c:pt idx="6351">
                  <c:v>91.138000000000005</c:v>
                </c:pt>
                <c:pt idx="6352">
                  <c:v>91.13</c:v>
                </c:pt>
                <c:pt idx="6353">
                  <c:v>91.141999999999996</c:v>
                </c:pt>
                <c:pt idx="6354">
                  <c:v>91.174000000000007</c:v>
                </c:pt>
                <c:pt idx="6355">
                  <c:v>91.212999999999994</c:v>
                </c:pt>
                <c:pt idx="6356">
                  <c:v>91.263999999999996</c:v>
                </c:pt>
                <c:pt idx="6357">
                  <c:v>91.316000000000003</c:v>
                </c:pt>
                <c:pt idx="6358">
                  <c:v>91.39</c:v>
                </c:pt>
                <c:pt idx="6359">
                  <c:v>91.486999999999995</c:v>
                </c:pt>
                <c:pt idx="6360">
                  <c:v>91.594999999999999</c:v>
                </c:pt>
                <c:pt idx="6361">
                  <c:v>91.706000000000003</c:v>
                </c:pt>
                <c:pt idx="6362">
                  <c:v>91.834999999999994</c:v>
                </c:pt>
                <c:pt idx="6363">
                  <c:v>91.989000000000004</c:v>
                </c:pt>
                <c:pt idx="6364">
                  <c:v>92.153999999999996</c:v>
                </c:pt>
                <c:pt idx="6365">
                  <c:v>92.317999999999998</c:v>
                </c:pt>
                <c:pt idx="6366">
                  <c:v>92.492000000000004</c:v>
                </c:pt>
                <c:pt idx="6367">
                  <c:v>92.674999999999997</c:v>
                </c:pt>
                <c:pt idx="6368">
                  <c:v>92.867000000000004</c:v>
                </c:pt>
                <c:pt idx="6369">
                  <c:v>93.078000000000003</c:v>
                </c:pt>
                <c:pt idx="6370">
                  <c:v>93.293999999999997</c:v>
                </c:pt>
                <c:pt idx="6371">
                  <c:v>93.486999999999995</c:v>
                </c:pt>
                <c:pt idx="6372">
                  <c:v>93.665999999999997</c:v>
                </c:pt>
                <c:pt idx="6373">
                  <c:v>93.85</c:v>
                </c:pt>
                <c:pt idx="6374">
                  <c:v>94.043999999999997</c:v>
                </c:pt>
                <c:pt idx="6375">
                  <c:v>94.224000000000004</c:v>
                </c:pt>
                <c:pt idx="6376">
                  <c:v>94.385000000000005</c:v>
                </c:pt>
                <c:pt idx="6377">
                  <c:v>94.537000000000006</c:v>
                </c:pt>
                <c:pt idx="6378">
                  <c:v>94.674999999999997</c:v>
                </c:pt>
                <c:pt idx="6379">
                  <c:v>94.79</c:v>
                </c:pt>
                <c:pt idx="6380">
                  <c:v>94.891999999999996</c:v>
                </c:pt>
                <c:pt idx="6381">
                  <c:v>94.971999999999994</c:v>
                </c:pt>
                <c:pt idx="6382">
                  <c:v>95.031000000000006</c:v>
                </c:pt>
                <c:pt idx="6383">
                  <c:v>95.075999999999993</c:v>
                </c:pt>
                <c:pt idx="6384">
                  <c:v>95.097999999999999</c:v>
                </c:pt>
                <c:pt idx="6385">
                  <c:v>95.11</c:v>
                </c:pt>
                <c:pt idx="6386">
                  <c:v>95.11</c:v>
                </c:pt>
                <c:pt idx="6387">
                  <c:v>95.100999999999999</c:v>
                </c:pt>
                <c:pt idx="6388">
                  <c:v>95.075999999999993</c:v>
                </c:pt>
                <c:pt idx="6389">
                  <c:v>95.058999999999997</c:v>
                </c:pt>
                <c:pt idx="6390">
                  <c:v>95.028999999999996</c:v>
                </c:pt>
                <c:pt idx="6391">
                  <c:v>94.992000000000004</c:v>
                </c:pt>
                <c:pt idx="6392">
                  <c:v>94.953000000000003</c:v>
                </c:pt>
                <c:pt idx="6393">
                  <c:v>94.906999999999996</c:v>
                </c:pt>
                <c:pt idx="6394">
                  <c:v>94.864000000000004</c:v>
                </c:pt>
                <c:pt idx="6395">
                  <c:v>94.823999999999998</c:v>
                </c:pt>
                <c:pt idx="6396">
                  <c:v>94.786000000000001</c:v>
                </c:pt>
                <c:pt idx="6397">
                  <c:v>94.748999999999995</c:v>
                </c:pt>
                <c:pt idx="6398">
                  <c:v>94.715000000000003</c:v>
                </c:pt>
                <c:pt idx="6399">
                  <c:v>94.694000000000003</c:v>
                </c:pt>
                <c:pt idx="6400">
                  <c:v>94.682000000000002</c:v>
                </c:pt>
                <c:pt idx="6401">
                  <c:v>94.679000000000002</c:v>
                </c:pt>
                <c:pt idx="6402">
                  <c:v>94.685000000000002</c:v>
                </c:pt>
                <c:pt idx="6403">
                  <c:v>94.691999999999993</c:v>
                </c:pt>
                <c:pt idx="6404">
                  <c:v>94.703999999999994</c:v>
                </c:pt>
                <c:pt idx="6405">
                  <c:v>94.721000000000004</c:v>
                </c:pt>
                <c:pt idx="6406">
                  <c:v>94.734999999999999</c:v>
                </c:pt>
                <c:pt idx="6407">
                  <c:v>94.745999999999995</c:v>
                </c:pt>
                <c:pt idx="6408">
                  <c:v>94.751999999999995</c:v>
                </c:pt>
                <c:pt idx="6409">
                  <c:v>94.748999999999995</c:v>
                </c:pt>
                <c:pt idx="6410">
                  <c:v>94.734999999999999</c:v>
                </c:pt>
                <c:pt idx="6411">
                  <c:v>94.707999999999998</c:v>
                </c:pt>
                <c:pt idx="6412">
                  <c:v>94.668999999999997</c:v>
                </c:pt>
                <c:pt idx="6413">
                  <c:v>94.611000000000004</c:v>
                </c:pt>
                <c:pt idx="6414">
                  <c:v>94.543999999999997</c:v>
                </c:pt>
                <c:pt idx="6415">
                  <c:v>94.462999999999994</c:v>
                </c:pt>
                <c:pt idx="6416">
                  <c:v>94.346999999999994</c:v>
                </c:pt>
                <c:pt idx="6417">
                  <c:v>94.215999999999994</c:v>
                </c:pt>
                <c:pt idx="6418">
                  <c:v>94.066000000000003</c:v>
                </c:pt>
                <c:pt idx="6419">
                  <c:v>93.911000000000001</c:v>
                </c:pt>
                <c:pt idx="6420">
                  <c:v>93.745999999999995</c:v>
                </c:pt>
                <c:pt idx="6421">
                  <c:v>93.575999999999993</c:v>
                </c:pt>
                <c:pt idx="6422">
                  <c:v>93.418000000000006</c:v>
                </c:pt>
                <c:pt idx="6423">
                  <c:v>93.257000000000005</c:v>
                </c:pt>
                <c:pt idx="6424">
                  <c:v>93.108000000000004</c:v>
                </c:pt>
                <c:pt idx="6425">
                  <c:v>92.968000000000004</c:v>
                </c:pt>
                <c:pt idx="6426">
                  <c:v>92.834000000000003</c:v>
                </c:pt>
                <c:pt idx="6427">
                  <c:v>92.706999999999994</c:v>
                </c:pt>
                <c:pt idx="6428">
                  <c:v>92.603999999999999</c:v>
                </c:pt>
                <c:pt idx="6429">
                  <c:v>92.516999999999996</c:v>
                </c:pt>
                <c:pt idx="6430">
                  <c:v>92.430999999999997</c:v>
                </c:pt>
                <c:pt idx="6431">
                  <c:v>92.364999999999995</c:v>
                </c:pt>
                <c:pt idx="6432">
                  <c:v>92.317999999999998</c:v>
                </c:pt>
                <c:pt idx="6433">
                  <c:v>92.278999999999996</c:v>
                </c:pt>
                <c:pt idx="6434">
                  <c:v>92.242999999999995</c:v>
                </c:pt>
                <c:pt idx="6435">
                  <c:v>92.210999999999999</c:v>
                </c:pt>
                <c:pt idx="6436">
                  <c:v>92.182000000000002</c:v>
                </c:pt>
                <c:pt idx="6437">
                  <c:v>92.162000000000006</c:v>
                </c:pt>
                <c:pt idx="6438">
                  <c:v>92.141000000000005</c:v>
                </c:pt>
                <c:pt idx="6439">
                  <c:v>92.113</c:v>
                </c:pt>
                <c:pt idx="6440">
                  <c:v>92.075999999999993</c:v>
                </c:pt>
                <c:pt idx="6441">
                  <c:v>92.034000000000006</c:v>
                </c:pt>
                <c:pt idx="6442">
                  <c:v>91.988</c:v>
                </c:pt>
                <c:pt idx="6443">
                  <c:v>91.915000000000006</c:v>
                </c:pt>
                <c:pt idx="6444">
                  <c:v>91.835999999999999</c:v>
                </c:pt>
                <c:pt idx="6445">
                  <c:v>91.76</c:v>
                </c:pt>
                <c:pt idx="6446">
                  <c:v>91.665999999999997</c:v>
                </c:pt>
                <c:pt idx="6447">
                  <c:v>91.576999999999998</c:v>
                </c:pt>
                <c:pt idx="6448">
                  <c:v>91.486000000000004</c:v>
                </c:pt>
                <c:pt idx="6449">
                  <c:v>91.393000000000001</c:v>
                </c:pt>
                <c:pt idx="6450">
                  <c:v>91.313000000000002</c:v>
                </c:pt>
                <c:pt idx="6451">
                  <c:v>91.233999999999995</c:v>
                </c:pt>
                <c:pt idx="6452">
                  <c:v>91.152000000000001</c:v>
                </c:pt>
                <c:pt idx="6453">
                  <c:v>91.075999999999993</c:v>
                </c:pt>
                <c:pt idx="6454">
                  <c:v>91.01</c:v>
                </c:pt>
                <c:pt idx="6455">
                  <c:v>90.942999999999998</c:v>
                </c:pt>
                <c:pt idx="6456">
                  <c:v>90.87</c:v>
                </c:pt>
                <c:pt idx="6457">
                  <c:v>90.799000000000007</c:v>
                </c:pt>
                <c:pt idx="6458">
                  <c:v>90.728999999999999</c:v>
                </c:pt>
                <c:pt idx="6459">
                  <c:v>90.653999999999996</c:v>
                </c:pt>
                <c:pt idx="6460">
                  <c:v>90.596000000000004</c:v>
                </c:pt>
                <c:pt idx="6461">
                  <c:v>90.552000000000007</c:v>
                </c:pt>
                <c:pt idx="6462">
                  <c:v>90.516000000000005</c:v>
                </c:pt>
                <c:pt idx="6463">
                  <c:v>90.491</c:v>
                </c:pt>
                <c:pt idx="6464">
                  <c:v>90.486000000000004</c:v>
                </c:pt>
                <c:pt idx="6465">
                  <c:v>90.504999999999995</c:v>
                </c:pt>
                <c:pt idx="6466">
                  <c:v>90.539000000000001</c:v>
                </c:pt>
                <c:pt idx="6467">
                  <c:v>90.570999999999998</c:v>
                </c:pt>
                <c:pt idx="6468">
                  <c:v>90.596999999999994</c:v>
                </c:pt>
                <c:pt idx="6469">
                  <c:v>90.614999999999995</c:v>
                </c:pt>
                <c:pt idx="6470">
                  <c:v>90.629000000000005</c:v>
                </c:pt>
                <c:pt idx="6471">
                  <c:v>90.64</c:v>
                </c:pt>
                <c:pt idx="6472">
                  <c:v>90.658000000000001</c:v>
                </c:pt>
                <c:pt idx="6473">
                  <c:v>90.686999999999998</c:v>
                </c:pt>
                <c:pt idx="6474">
                  <c:v>90.725999999999999</c:v>
                </c:pt>
                <c:pt idx="6475">
                  <c:v>90.75</c:v>
                </c:pt>
                <c:pt idx="6476">
                  <c:v>90.757000000000005</c:v>
                </c:pt>
                <c:pt idx="6477">
                  <c:v>90.742999999999995</c:v>
                </c:pt>
                <c:pt idx="6478">
                  <c:v>90.713999999999999</c:v>
                </c:pt>
                <c:pt idx="6479">
                  <c:v>90.673000000000002</c:v>
                </c:pt>
                <c:pt idx="6480">
                  <c:v>90.635999999999996</c:v>
                </c:pt>
                <c:pt idx="6481">
                  <c:v>90.594999999999999</c:v>
                </c:pt>
                <c:pt idx="6482">
                  <c:v>90.54</c:v>
                </c:pt>
                <c:pt idx="6483">
                  <c:v>90.503</c:v>
                </c:pt>
                <c:pt idx="6484">
                  <c:v>90.474999999999994</c:v>
                </c:pt>
                <c:pt idx="6485">
                  <c:v>90.436000000000007</c:v>
                </c:pt>
                <c:pt idx="6486">
                  <c:v>90.385000000000005</c:v>
                </c:pt>
                <c:pt idx="6487">
                  <c:v>90.349000000000004</c:v>
                </c:pt>
                <c:pt idx="6488">
                  <c:v>90.337999999999994</c:v>
                </c:pt>
                <c:pt idx="6489">
                  <c:v>90.337999999999994</c:v>
                </c:pt>
                <c:pt idx="6490">
                  <c:v>90.34</c:v>
                </c:pt>
                <c:pt idx="6491">
                  <c:v>90.347999999999999</c:v>
                </c:pt>
                <c:pt idx="6492">
                  <c:v>90.358000000000004</c:v>
                </c:pt>
                <c:pt idx="6493">
                  <c:v>90.361999999999995</c:v>
                </c:pt>
                <c:pt idx="6494">
                  <c:v>90.356999999999999</c:v>
                </c:pt>
                <c:pt idx="6495">
                  <c:v>90.36</c:v>
                </c:pt>
                <c:pt idx="6496">
                  <c:v>90.372</c:v>
                </c:pt>
                <c:pt idx="6497">
                  <c:v>90.388000000000005</c:v>
                </c:pt>
                <c:pt idx="6498">
                  <c:v>90.399000000000001</c:v>
                </c:pt>
                <c:pt idx="6499">
                  <c:v>90.403999999999996</c:v>
                </c:pt>
                <c:pt idx="6500">
                  <c:v>90.406000000000006</c:v>
                </c:pt>
                <c:pt idx="6501">
                  <c:v>90.403999999999996</c:v>
                </c:pt>
                <c:pt idx="6502">
                  <c:v>90.400999999999996</c:v>
                </c:pt>
                <c:pt idx="6503">
                  <c:v>90.406000000000006</c:v>
                </c:pt>
                <c:pt idx="6504">
                  <c:v>90.406000000000006</c:v>
                </c:pt>
                <c:pt idx="6505">
                  <c:v>90.403000000000006</c:v>
                </c:pt>
                <c:pt idx="6506">
                  <c:v>90.402000000000001</c:v>
                </c:pt>
                <c:pt idx="6507">
                  <c:v>90.4</c:v>
                </c:pt>
                <c:pt idx="6508">
                  <c:v>90.397999999999996</c:v>
                </c:pt>
                <c:pt idx="6509">
                  <c:v>90.396000000000001</c:v>
                </c:pt>
                <c:pt idx="6510">
                  <c:v>90.4</c:v>
                </c:pt>
                <c:pt idx="6511">
                  <c:v>90.408000000000001</c:v>
                </c:pt>
                <c:pt idx="6512">
                  <c:v>90.423000000000002</c:v>
                </c:pt>
                <c:pt idx="6513">
                  <c:v>90.444999999999993</c:v>
                </c:pt>
                <c:pt idx="6514">
                  <c:v>90.468000000000004</c:v>
                </c:pt>
                <c:pt idx="6515">
                  <c:v>90.489000000000004</c:v>
                </c:pt>
                <c:pt idx="6516">
                  <c:v>90.506</c:v>
                </c:pt>
                <c:pt idx="6517">
                  <c:v>90.518000000000001</c:v>
                </c:pt>
                <c:pt idx="6518">
                  <c:v>90.537000000000006</c:v>
                </c:pt>
                <c:pt idx="6519">
                  <c:v>90.564999999999998</c:v>
                </c:pt>
                <c:pt idx="6520">
                  <c:v>90.605999999999995</c:v>
                </c:pt>
                <c:pt idx="6521">
                  <c:v>90.656000000000006</c:v>
                </c:pt>
                <c:pt idx="6522">
                  <c:v>90.715000000000003</c:v>
                </c:pt>
                <c:pt idx="6523">
                  <c:v>90.772999999999996</c:v>
                </c:pt>
                <c:pt idx="6524">
                  <c:v>90.834999999999994</c:v>
                </c:pt>
                <c:pt idx="6525">
                  <c:v>90.882999999999996</c:v>
                </c:pt>
                <c:pt idx="6526">
                  <c:v>90.92</c:v>
                </c:pt>
                <c:pt idx="6527">
                  <c:v>90.951999999999998</c:v>
                </c:pt>
                <c:pt idx="6528">
                  <c:v>90.977000000000004</c:v>
                </c:pt>
                <c:pt idx="6529">
                  <c:v>90.988</c:v>
                </c:pt>
                <c:pt idx="6530">
                  <c:v>90.989000000000004</c:v>
                </c:pt>
                <c:pt idx="6531">
                  <c:v>90.992000000000004</c:v>
                </c:pt>
                <c:pt idx="6532">
                  <c:v>91</c:v>
                </c:pt>
                <c:pt idx="6533">
                  <c:v>91.013999999999996</c:v>
                </c:pt>
                <c:pt idx="6534">
                  <c:v>91.05</c:v>
                </c:pt>
                <c:pt idx="6535">
                  <c:v>91.108999999999995</c:v>
                </c:pt>
                <c:pt idx="6536">
                  <c:v>91.171999999999997</c:v>
                </c:pt>
                <c:pt idx="6537">
                  <c:v>91.227000000000004</c:v>
                </c:pt>
                <c:pt idx="6538">
                  <c:v>91.284999999999997</c:v>
                </c:pt>
                <c:pt idx="6539">
                  <c:v>91.337000000000003</c:v>
                </c:pt>
                <c:pt idx="6540">
                  <c:v>91.378</c:v>
                </c:pt>
                <c:pt idx="6541">
                  <c:v>91.418000000000006</c:v>
                </c:pt>
                <c:pt idx="6542">
                  <c:v>91.444999999999993</c:v>
                </c:pt>
                <c:pt idx="6543">
                  <c:v>91.445999999999998</c:v>
                </c:pt>
                <c:pt idx="6544">
                  <c:v>91.427999999999997</c:v>
                </c:pt>
                <c:pt idx="6545">
                  <c:v>91.408000000000001</c:v>
                </c:pt>
                <c:pt idx="6546">
                  <c:v>91.376000000000005</c:v>
                </c:pt>
                <c:pt idx="6547">
                  <c:v>91.325000000000003</c:v>
                </c:pt>
                <c:pt idx="6548">
                  <c:v>91.257000000000005</c:v>
                </c:pt>
                <c:pt idx="6549">
                  <c:v>91.186000000000007</c:v>
                </c:pt>
                <c:pt idx="6550">
                  <c:v>91.102999999999994</c:v>
                </c:pt>
                <c:pt idx="6551">
                  <c:v>91.003</c:v>
                </c:pt>
                <c:pt idx="6552">
                  <c:v>90.894000000000005</c:v>
                </c:pt>
                <c:pt idx="6553">
                  <c:v>90.78</c:v>
                </c:pt>
                <c:pt idx="6554">
                  <c:v>90.650999999999996</c:v>
                </c:pt>
                <c:pt idx="6555">
                  <c:v>90.516000000000005</c:v>
                </c:pt>
                <c:pt idx="6556">
                  <c:v>90.37</c:v>
                </c:pt>
                <c:pt idx="6557">
                  <c:v>90.197999999999993</c:v>
                </c:pt>
                <c:pt idx="6558">
                  <c:v>90.028999999999996</c:v>
                </c:pt>
                <c:pt idx="6559">
                  <c:v>89.87</c:v>
                </c:pt>
                <c:pt idx="6560">
                  <c:v>89.694000000000003</c:v>
                </c:pt>
                <c:pt idx="6561">
                  <c:v>89.5</c:v>
                </c:pt>
                <c:pt idx="6562">
                  <c:v>89.308000000000007</c:v>
                </c:pt>
                <c:pt idx="6563">
                  <c:v>89.096000000000004</c:v>
                </c:pt>
                <c:pt idx="6564">
                  <c:v>88.888999999999996</c:v>
                </c:pt>
                <c:pt idx="6565">
                  <c:v>88.697000000000003</c:v>
                </c:pt>
                <c:pt idx="6566">
                  <c:v>88.494</c:v>
                </c:pt>
                <c:pt idx="6567">
                  <c:v>88.302000000000007</c:v>
                </c:pt>
                <c:pt idx="6568">
                  <c:v>88.116</c:v>
                </c:pt>
                <c:pt idx="6569">
                  <c:v>87.944000000000003</c:v>
                </c:pt>
                <c:pt idx="6570">
                  <c:v>87.792000000000002</c:v>
                </c:pt>
                <c:pt idx="6571">
                  <c:v>87.643000000000001</c:v>
                </c:pt>
                <c:pt idx="6572">
                  <c:v>87.512</c:v>
                </c:pt>
                <c:pt idx="6573">
                  <c:v>87.402000000000001</c:v>
                </c:pt>
                <c:pt idx="6574">
                  <c:v>87.304000000000002</c:v>
                </c:pt>
                <c:pt idx="6575">
                  <c:v>87.222999999999999</c:v>
                </c:pt>
                <c:pt idx="6576">
                  <c:v>87.168000000000006</c:v>
                </c:pt>
                <c:pt idx="6577">
                  <c:v>87.138999999999996</c:v>
                </c:pt>
                <c:pt idx="6578">
                  <c:v>87.122</c:v>
                </c:pt>
                <c:pt idx="6579">
                  <c:v>87.119</c:v>
                </c:pt>
                <c:pt idx="6580">
                  <c:v>87.137</c:v>
                </c:pt>
                <c:pt idx="6581">
                  <c:v>87.17</c:v>
                </c:pt>
                <c:pt idx="6582">
                  <c:v>87.215000000000003</c:v>
                </c:pt>
                <c:pt idx="6583">
                  <c:v>87.277000000000001</c:v>
                </c:pt>
                <c:pt idx="6584">
                  <c:v>87.364999999999995</c:v>
                </c:pt>
                <c:pt idx="6585">
                  <c:v>87.478999999999999</c:v>
                </c:pt>
                <c:pt idx="6586">
                  <c:v>87.575999999999993</c:v>
                </c:pt>
                <c:pt idx="6587">
                  <c:v>87.700999999999993</c:v>
                </c:pt>
                <c:pt idx="6588">
                  <c:v>87.825999999999993</c:v>
                </c:pt>
                <c:pt idx="6589">
                  <c:v>87.956999999999994</c:v>
                </c:pt>
                <c:pt idx="6590">
                  <c:v>88.081000000000003</c:v>
                </c:pt>
                <c:pt idx="6591">
                  <c:v>88.195999999999998</c:v>
                </c:pt>
                <c:pt idx="6592">
                  <c:v>88.314999999999998</c:v>
                </c:pt>
                <c:pt idx="6593">
                  <c:v>88.424999999999997</c:v>
                </c:pt>
                <c:pt idx="6594">
                  <c:v>88.522000000000006</c:v>
                </c:pt>
                <c:pt idx="6595">
                  <c:v>88.602999999999994</c:v>
                </c:pt>
                <c:pt idx="6596">
                  <c:v>88.659000000000006</c:v>
                </c:pt>
                <c:pt idx="6597">
                  <c:v>88.691000000000003</c:v>
                </c:pt>
                <c:pt idx="6598">
                  <c:v>88.712000000000003</c:v>
                </c:pt>
                <c:pt idx="6599">
                  <c:v>88.725999999999999</c:v>
                </c:pt>
                <c:pt idx="6600">
                  <c:v>88.73</c:v>
                </c:pt>
                <c:pt idx="6601">
                  <c:v>88.733999999999995</c:v>
                </c:pt>
                <c:pt idx="6602">
                  <c:v>88.741</c:v>
                </c:pt>
                <c:pt idx="6603">
                  <c:v>88.745000000000005</c:v>
                </c:pt>
                <c:pt idx="6604">
                  <c:v>88.747</c:v>
                </c:pt>
                <c:pt idx="6605">
                  <c:v>88.753</c:v>
                </c:pt>
                <c:pt idx="6606">
                  <c:v>88.757999999999996</c:v>
                </c:pt>
                <c:pt idx="6607">
                  <c:v>88.763999999999996</c:v>
                </c:pt>
                <c:pt idx="6608">
                  <c:v>88.768000000000001</c:v>
                </c:pt>
                <c:pt idx="6609">
                  <c:v>88.768000000000001</c:v>
                </c:pt>
                <c:pt idx="6610">
                  <c:v>88.751000000000005</c:v>
                </c:pt>
                <c:pt idx="6611">
                  <c:v>88.724999999999994</c:v>
                </c:pt>
                <c:pt idx="6612">
                  <c:v>88.692999999999998</c:v>
                </c:pt>
                <c:pt idx="6613">
                  <c:v>88.653000000000006</c:v>
                </c:pt>
                <c:pt idx="6614">
                  <c:v>88.617999999999995</c:v>
                </c:pt>
                <c:pt idx="6615">
                  <c:v>88.575999999999993</c:v>
                </c:pt>
                <c:pt idx="6616">
                  <c:v>88.52</c:v>
                </c:pt>
                <c:pt idx="6617">
                  <c:v>88.466999999999999</c:v>
                </c:pt>
                <c:pt idx="6618">
                  <c:v>88.415999999999997</c:v>
                </c:pt>
                <c:pt idx="6619">
                  <c:v>88.382000000000005</c:v>
                </c:pt>
                <c:pt idx="6620">
                  <c:v>88.335999999999999</c:v>
                </c:pt>
                <c:pt idx="6621">
                  <c:v>88.295000000000002</c:v>
                </c:pt>
                <c:pt idx="6622">
                  <c:v>88.251999999999995</c:v>
                </c:pt>
                <c:pt idx="6623">
                  <c:v>88.197999999999993</c:v>
                </c:pt>
                <c:pt idx="6624">
                  <c:v>88.144000000000005</c:v>
                </c:pt>
                <c:pt idx="6625">
                  <c:v>88.073999999999998</c:v>
                </c:pt>
                <c:pt idx="6626">
                  <c:v>88.01</c:v>
                </c:pt>
                <c:pt idx="6627">
                  <c:v>87.962999999999994</c:v>
                </c:pt>
                <c:pt idx="6628">
                  <c:v>87.903999999999996</c:v>
                </c:pt>
                <c:pt idx="6629">
                  <c:v>87.853999999999999</c:v>
                </c:pt>
                <c:pt idx="6630">
                  <c:v>87.816999999999993</c:v>
                </c:pt>
                <c:pt idx="6631">
                  <c:v>87.766999999999996</c:v>
                </c:pt>
                <c:pt idx="6632">
                  <c:v>87.704999999999998</c:v>
                </c:pt>
                <c:pt idx="6633">
                  <c:v>87.647000000000006</c:v>
                </c:pt>
                <c:pt idx="6634">
                  <c:v>87.605000000000004</c:v>
                </c:pt>
                <c:pt idx="6635">
                  <c:v>87.584000000000003</c:v>
                </c:pt>
                <c:pt idx="6636">
                  <c:v>87.575999999999993</c:v>
                </c:pt>
                <c:pt idx="6637">
                  <c:v>87.582999999999998</c:v>
                </c:pt>
                <c:pt idx="6638">
                  <c:v>87.594999999999999</c:v>
                </c:pt>
                <c:pt idx="6639">
                  <c:v>87.608000000000004</c:v>
                </c:pt>
                <c:pt idx="6640">
                  <c:v>87.616</c:v>
                </c:pt>
                <c:pt idx="6641">
                  <c:v>87.625</c:v>
                </c:pt>
                <c:pt idx="6642">
                  <c:v>87.625</c:v>
                </c:pt>
                <c:pt idx="6643">
                  <c:v>87.606999999999999</c:v>
                </c:pt>
                <c:pt idx="6644">
                  <c:v>87.563999999999993</c:v>
                </c:pt>
                <c:pt idx="6645">
                  <c:v>87.497</c:v>
                </c:pt>
                <c:pt idx="6646">
                  <c:v>87.412000000000006</c:v>
                </c:pt>
                <c:pt idx="6647">
                  <c:v>87.31</c:v>
                </c:pt>
                <c:pt idx="6648">
                  <c:v>87.188000000000002</c:v>
                </c:pt>
                <c:pt idx="6649">
                  <c:v>87.051000000000002</c:v>
                </c:pt>
                <c:pt idx="6650">
                  <c:v>86.897999999999996</c:v>
                </c:pt>
                <c:pt idx="6651">
                  <c:v>86.754999999999995</c:v>
                </c:pt>
                <c:pt idx="6652">
                  <c:v>86.617000000000004</c:v>
                </c:pt>
                <c:pt idx="6653">
                  <c:v>86.457999999999998</c:v>
                </c:pt>
                <c:pt idx="6654">
                  <c:v>86.313999999999993</c:v>
                </c:pt>
                <c:pt idx="6655">
                  <c:v>86.19</c:v>
                </c:pt>
                <c:pt idx="6656">
                  <c:v>86.070999999999998</c:v>
                </c:pt>
                <c:pt idx="6657">
                  <c:v>85.953999999999994</c:v>
                </c:pt>
                <c:pt idx="6658">
                  <c:v>85.846000000000004</c:v>
                </c:pt>
                <c:pt idx="6659">
                  <c:v>85.766999999999996</c:v>
                </c:pt>
                <c:pt idx="6660">
                  <c:v>85.706999999999994</c:v>
                </c:pt>
                <c:pt idx="6661">
                  <c:v>85.649000000000001</c:v>
                </c:pt>
                <c:pt idx="6662">
                  <c:v>85.594999999999999</c:v>
                </c:pt>
                <c:pt idx="6663">
                  <c:v>85.540999999999997</c:v>
                </c:pt>
                <c:pt idx="6664">
                  <c:v>85.491</c:v>
                </c:pt>
                <c:pt idx="6665">
                  <c:v>85.453999999999994</c:v>
                </c:pt>
                <c:pt idx="6666">
                  <c:v>85.432000000000002</c:v>
                </c:pt>
                <c:pt idx="6667">
                  <c:v>85.423000000000002</c:v>
                </c:pt>
                <c:pt idx="6668">
                  <c:v>85.415000000000006</c:v>
                </c:pt>
                <c:pt idx="6669">
                  <c:v>85.408000000000001</c:v>
                </c:pt>
                <c:pt idx="6670">
                  <c:v>85.403999999999996</c:v>
                </c:pt>
                <c:pt idx="6671">
                  <c:v>85.400999999999996</c:v>
                </c:pt>
                <c:pt idx="6672">
                  <c:v>85.400999999999996</c:v>
                </c:pt>
                <c:pt idx="6673">
                  <c:v>85.405000000000001</c:v>
                </c:pt>
                <c:pt idx="6674">
                  <c:v>85.405000000000001</c:v>
                </c:pt>
                <c:pt idx="6675">
                  <c:v>85.385999999999996</c:v>
                </c:pt>
                <c:pt idx="6676">
                  <c:v>85.364000000000004</c:v>
                </c:pt>
                <c:pt idx="6677">
                  <c:v>85.325999999999993</c:v>
                </c:pt>
                <c:pt idx="6678">
                  <c:v>85.28</c:v>
                </c:pt>
                <c:pt idx="6679">
                  <c:v>85.236999999999995</c:v>
                </c:pt>
                <c:pt idx="6680">
                  <c:v>85.191000000000003</c:v>
                </c:pt>
                <c:pt idx="6681">
                  <c:v>85.14</c:v>
                </c:pt>
                <c:pt idx="6682">
                  <c:v>85.090999999999994</c:v>
                </c:pt>
                <c:pt idx="6683">
                  <c:v>85.054000000000002</c:v>
                </c:pt>
                <c:pt idx="6684">
                  <c:v>85.022000000000006</c:v>
                </c:pt>
                <c:pt idx="6685">
                  <c:v>84.988</c:v>
                </c:pt>
                <c:pt idx="6686">
                  <c:v>84.954999999999998</c:v>
                </c:pt>
                <c:pt idx="6687">
                  <c:v>84.935000000000002</c:v>
                </c:pt>
                <c:pt idx="6688">
                  <c:v>84.927999999999997</c:v>
                </c:pt>
                <c:pt idx="6689">
                  <c:v>84.933000000000007</c:v>
                </c:pt>
                <c:pt idx="6690">
                  <c:v>84.948999999999998</c:v>
                </c:pt>
                <c:pt idx="6691">
                  <c:v>84.981999999999999</c:v>
                </c:pt>
                <c:pt idx="6692">
                  <c:v>85.028000000000006</c:v>
                </c:pt>
                <c:pt idx="6693">
                  <c:v>85.069000000000003</c:v>
                </c:pt>
                <c:pt idx="6694">
                  <c:v>85.094999999999999</c:v>
                </c:pt>
                <c:pt idx="6695">
                  <c:v>85.102999999999994</c:v>
                </c:pt>
                <c:pt idx="6696">
                  <c:v>85.100999999999999</c:v>
                </c:pt>
                <c:pt idx="6697">
                  <c:v>85.102999999999994</c:v>
                </c:pt>
                <c:pt idx="6698">
                  <c:v>85.105000000000004</c:v>
                </c:pt>
                <c:pt idx="6699">
                  <c:v>85.102999999999994</c:v>
                </c:pt>
                <c:pt idx="6700">
                  <c:v>85.096000000000004</c:v>
                </c:pt>
                <c:pt idx="6701">
                  <c:v>85.078000000000003</c:v>
                </c:pt>
                <c:pt idx="6702">
                  <c:v>85.055999999999997</c:v>
                </c:pt>
                <c:pt idx="6703">
                  <c:v>85.033000000000001</c:v>
                </c:pt>
                <c:pt idx="6704">
                  <c:v>85.013000000000005</c:v>
                </c:pt>
                <c:pt idx="6705">
                  <c:v>84.995999999999995</c:v>
                </c:pt>
                <c:pt idx="6706">
                  <c:v>84.983999999999995</c:v>
                </c:pt>
                <c:pt idx="6707">
                  <c:v>84.974999999999994</c:v>
                </c:pt>
                <c:pt idx="6708">
                  <c:v>84.968999999999994</c:v>
                </c:pt>
                <c:pt idx="6709">
                  <c:v>84.971000000000004</c:v>
                </c:pt>
                <c:pt idx="6710">
                  <c:v>84.983000000000004</c:v>
                </c:pt>
                <c:pt idx="6711">
                  <c:v>85.006</c:v>
                </c:pt>
                <c:pt idx="6712">
                  <c:v>85.034000000000006</c:v>
                </c:pt>
                <c:pt idx="6713">
                  <c:v>85.064999999999998</c:v>
                </c:pt>
                <c:pt idx="6714">
                  <c:v>85.087999999999994</c:v>
                </c:pt>
                <c:pt idx="6715">
                  <c:v>85.105999999999995</c:v>
                </c:pt>
                <c:pt idx="6716">
                  <c:v>85.122</c:v>
                </c:pt>
                <c:pt idx="6717">
                  <c:v>85.135999999999996</c:v>
                </c:pt>
                <c:pt idx="6718">
                  <c:v>85.156000000000006</c:v>
                </c:pt>
                <c:pt idx="6719">
                  <c:v>85.183999999999997</c:v>
                </c:pt>
                <c:pt idx="6720">
                  <c:v>85.213999999999999</c:v>
                </c:pt>
                <c:pt idx="6721">
                  <c:v>85.25</c:v>
                </c:pt>
                <c:pt idx="6722">
                  <c:v>85.302000000000007</c:v>
                </c:pt>
                <c:pt idx="6723">
                  <c:v>85.344999999999999</c:v>
                </c:pt>
                <c:pt idx="6724">
                  <c:v>85.38</c:v>
                </c:pt>
                <c:pt idx="6725">
                  <c:v>85.430999999999997</c:v>
                </c:pt>
                <c:pt idx="6726">
                  <c:v>85.483999999999995</c:v>
                </c:pt>
                <c:pt idx="6727">
                  <c:v>85.521000000000001</c:v>
                </c:pt>
                <c:pt idx="6728">
                  <c:v>85.548000000000002</c:v>
                </c:pt>
                <c:pt idx="6729">
                  <c:v>85.563000000000002</c:v>
                </c:pt>
                <c:pt idx="6730">
                  <c:v>85.563999999999993</c:v>
                </c:pt>
                <c:pt idx="6731">
                  <c:v>85.552000000000007</c:v>
                </c:pt>
                <c:pt idx="6732">
                  <c:v>85.525999999999996</c:v>
                </c:pt>
                <c:pt idx="6733">
                  <c:v>85.495000000000005</c:v>
                </c:pt>
                <c:pt idx="6734">
                  <c:v>85.457999999999998</c:v>
                </c:pt>
                <c:pt idx="6735">
                  <c:v>85.412999999999997</c:v>
                </c:pt>
                <c:pt idx="6736">
                  <c:v>85.364000000000004</c:v>
                </c:pt>
                <c:pt idx="6737">
                  <c:v>85.319000000000003</c:v>
                </c:pt>
                <c:pt idx="6738">
                  <c:v>85.290999999999997</c:v>
                </c:pt>
                <c:pt idx="6739">
                  <c:v>85.287999999999997</c:v>
                </c:pt>
                <c:pt idx="6740">
                  <c:v>85.322000000000003</c:v>
                </c:pt>
                <c:pt idx="6741">
                  <c:v>85.385999999999996</c:v>
                </c:pt>
                <c:pt idx="6742">
                  <c:v>85.465000000000003</c:v>
                </c:pt>
                <c:pt idx="6743">
                  <c:v>85.525000000000006</c:v>
                </c:pt>
                <c:pt idx="6744">
                  <c:v>85.590999999999994</c:v>
                </c:pt>
                <c:pt idx="6745">
                  <c:v>85.67</c:v>
                </c:pt>
                <c:pt idx="6746">
                  <c:v>85.757999999999996</c:v>
                </c:pt>
                <c:pt idx="6747">
                  <c:v>85.864000000000004</c:v>
                </c:pt>
                <c:pt idx="6748">
                  <c:v>85.971999999999994</c:v>
                </c:pt>
                <c:pt idx="6749">
                  <c:v>86.091999999999999</c:v>
                </c:pt>
                <c:pt idx="6750">
                  <c:v>86.212999999999994</c:v>
                </c:pt>
                <c:pt idx="6751">
                  <c:v>86.334999999999994</c:v>
                </c:pt>
                <c:pt idx="6752">
                  <c:v>86.463999999999999</c:v>
                </c:pt>
                <c:pt idx="6753">
                  <c:v>86.59</c:v>
                </c:pt>
                <c:pt idx="6754">
                  <c:v>86.701999999999998</c:v>
                </c:pt>
                <c:pt idx="6755">
                  <c:v>86.813000000000002</c:v>
                </c:pt>
                <c:pt idx="6756">
                  <c:v>86.929000000000002</c:v>
                </c:pt>
                <c:pt idx="6757">
                  <c:v>87.05</c:v>
                </c:pt>
                <c:pt idx="6758">
                  <c:v>87.182000000000002</c:v>
                </c:pt>
                <c:pt idx="6759">
                  <c:v>87.322999999999993</c:v>
                </c:pt>
                <c:pt idx="6760">
                  <c:v>87.466999999999999</c:v>
                </c:pt>
                <c:pt idx="6761">
                  <c:v>87.599000000000004</c:v>
                </c:pt>
                <c:pt idx="6762">
                  <c:v>87.722999999999999</c:v>
                </c:pt>
                <c:pt idx="6763">
                  <c:v>87.837000000000003</c:v>
                </c:pt>
                <c:pt idx="6764">
                  <c:v>87.941000000000003</c:v>
                </c:pt>
                <c:pt idx="6765">
                  <c:v>88.028999999999996</c:v>
                </c:pt>
                <c:pt idx="6766">
                  <c:v>88.09</c:v>
                </c:pt>
                <c:pt idx="6767">
                  <c:v>88.149000000000001</c:v>
                </c:pt>
                <c:pt idx="6768">
                  <c:v>88.207999999999998</c:v>
                </c:pt>
                <c:pt idx="6769">
                  <c:v>88.227999999999994</c:v>
                </c:pt>
                <c:pt idx="6770">
                  <c:v>88.227000000000004</c:v>
                </c:pt>
                <c:pt idx="6771">
                  <c:v>88.218000000000004</c:v>
                </c:pt>
                <c:pt idx="6772">
                  <c:v>88.188999999999993</c:v>
                </c:pt>
                <c:pt idx="6773">
                  <c:v>88.138000000000005</c:v>
                </c:pt>
                <c:pt idx="6774">
                  <c:v>88.070999999999998</c:v>
                </c:pt>
                <c:pt idx="6775">
                  <c:v>87.984999999999999</c:v>
                </c:pt>
                <c:pt idx="6776">
                  <c:v>87.876000000000005</c:v>
                </c:pt>
                <c:pt idx="6777">
                  <c:v>87.748999999999995</c:v>
                </c:pt>
                <c:pt idx="6778">
                  <c:v>87.608999999999995</c:v>
                </c:pt>
                <c:pt idx="6779">
                  <c:v>87.471000000000004</c:v>
                </c:pt>
                <c:pt idx="6780">
                  <c:v>87.331000000000003</c:v>
                </c:pt>
                <c:pt idx="6781">
                  <c:v>87.186000000000007</c:v>
                </c:pt>
                <c:pt idx="6782">
                  <c:v>87.040999999999997</c:v>
                </c:pt>
                <c:pt idx="6783">
                  <c:v>86.91</c:v>
                </c:pt>
                <c:pt idx="6784">
                  <c:v>86.78</c:v>
                </c:pt>
                <c:pt idx="6785">
                  <c:v>86.662000000000006</c:v>
                </c:pt>
                <c:pt idx="6786">
                  <c:v>86.546000000000006</c:v>
                </c:pt>
                <c:pt idx="6787">
                  <c:v>86.433000000000007</c:v>
                </c:pt>
                <c:pt idx="6788">
                  <c:v>86.331999999999994</c:v>
                </c:pt>
                <c:pt idx="6789">
                  <c:v>86.227000000000004</c:v>
                </c:pt>
                <c:pt idx="6790">
                  <c:v>86.132000000000005</c:v>
                </c:pt>
                <c:pt idx="6791">
                  <c:v>86.058000000000007</c:v>
                </c:pt>
                <c:pt idx="6792">
                  <c:v>85.986000000000004</c:v>
                </c:pt>
                <c:pt idx="6793">
                  <c:v>85.921999999999997</c:v>
                </c:pt>
                <c:pt idx="6794">
                  <c:v>85.87</c:v>
                </c:pt>
                <c:pt idx="6795">
                  <c:v>85.819000000000003</c:v>
                </c:pt>
                <c:pt idx="6796">
                  <c:v>85.768000000000001</c:v>
                </c:pt>
                <c:pt idx="6797">
                  <c:v>85.715999999999994</c:v>
                </c:pt>
                <c:pt idx="6798">
                  <c:v>85.667000000000002</c:v>
                </c:pt>
                <c:pt idx="6799">
                  <c:v>85.625</c:v>
                </c:pt>
                <c:pt idx="6800">
                  <c:v>85.590999999999994</c:v>
                </c:pt>
                <c:pt idx="6801">
                  <c:v>85.567999999999998</c:v>
                </c:pt>
                <c:pt idx="6802">
                  <c:v>85.546000000000006</c:v>
                </c:pt>
                <c:pt idx="6803">
                  <c:v>85.531999999999996</c:v>
                </c:pt>
                <c:pt idx="6804">
                  <c:v>85.528000000000006</c:v>
                </c:pt>
                <c:pt idx="6805">
                  <c:v>85.537999999999997</c:v>
                </c:pt>
                <c:pt idx="6806">
                  <c:v>85.561000000000007</c:v>
                </c:pt>
                <c:pt idx="6807">
                  <c:v>85.594999999999999</c:v>
                </c:pt>
                <c:pt idx="6808">
                  <c:v>85.638999999999996</c:v>
                </c:pt>
                <c:pt idx="6809">
                  <c:v>85.686000000000007</c:v>
                </c:pt>
                <c:pt idx="6810">
                  <c:v>85.724999999999994</c:v>
                </c:pt>
                <c:pt idx="6811">
                  <c:v>85.77</c:v>
                </c:pt>
                <c:pt idx="6812">
                  <c:v>85.828999999999994</c:v>
                </c:pt>
                <c:pt idx="6813">
                  <c:v>85.876999999999995</c:v>
                </c:pt>
                <c:pt idx="6814">
                  <c:v>85.909000000000006</c:v>
                </c:pt>
                <c:pt idx="6815">
                  <c:v>85.951999999999998</c:v>
                </c:pt>
                <c:pt idx="6816">
                  <c:v>86.001999999999995</c:v>
                </c:pt>
                <c:pt idx="6817">
                  <c:v>86.055999999999997</c:v>
                </c:pt>
                <c:pt idx="6818">
                  <c:v>86.111999999999995</c:v>
                </c:pt>
                <c:pt idx="6819">
                  <c:v>86.165000000000006</c:v>
                </c:pt>
                <c:pt idx="6820">
                  <c:v>86.22</c:v>
                </c:pt>
                <c:pt idx="6821">
                  <c:v>86.27</c:v>
                </c:pt>
                <c:pt idx="6822">
                  <c:v>86.307000000000002</c:v>
                </c:pt>
                <c:pt idx="6823">
                  <c:v>86.337999999999994</c:v>
                </c:pt>
                <c:pt idx="6824">
                  <c:v>86.364000000000004</c:v>
                </c:pt>
                <c:pt idx="6825">
                  <c:v>86.41</c:v>
                </c:pt>
                <c:pt idx="6826">
                  <c:v>86.45</c:v>
                </c:pt>
                <c:pt idx="6827">
                  <c:v>86.48</c:v>
                </c:pt>
                <c:pt idx="6828">
                  <c:v>86.52</c:v>
                </c:pt>
                <c:pt idx="6829">
                  <c:v>86.564999999999998</c:v>
                </c:pt>
                <c:pt idx="6830">
                  <c:v>86.6</c:v>
                </c:pt>
                <c:pt idx="6831">
                  <c:v>86.635999999999996</c:v>
                </c:pt>
                <c:pt idx="6832">
                  <c:v>86.667000000000002</c:v>
                </c:pt>
                <c:pt idx="6833">
                  <c:v>86.697000000000003</c:v>
                </c:pt>
                <c:pt idx="6834">
                  <c:v>86.709000000000003</c:v>
                </c:pt>
                <c:pt idx="6835">
                  <c:v>86.697999999999993</c:v>
                </c:pt>
                <c:pt idx="6836">
                  <c:v>86.680999999999997</c:v>
                </c:pt>
                <c:pt idx="6837">
                  <c:v>86.647000000000006</c:v>
                </c:pt>
                <c:pt idx="6838">
                  <c:v>86.597999999999999</c:v>
                </c:pt>
                <c:pt idx="6839">
                  <c:v>86.534999999999997</c:v>
                </c:pt>
                <c:pt idx="6840">
                  <c:v>86.45</c:v>
                </c:pt>
                <c:pt idx="6841">
                  <c:v>86.356999999999999</c:v>
                </c:pt>
                <c:pt idx="6842">
                  <c:v>86.256</c:v>
                </c:pt>
                <c:pt idx="6843">
                  <c:v>86.147000000000006</c:v>
                </c:pt>
                <c:pt idx="6844">
                  <c:v>86.028000000000006</c:v>
                </c:pt>
                <c:pt idx="6845">
                  <c:v>85.899000000000001</c:v>
                </c:pt>
                <c:pt idx="6846">
                  <c:v>85.777000000000001</c:v>
                </c:pt>
                <c:pt idx="6847">
                  <c:v>85.647000000000006</c:v>
                </c:pt>
                <c:pt idx="6848">
                  <c:v>85.510999999999996</c:v>
                </c:pt>
                <c:pt idx="6849">
                  <c:v>85.39</c:v>
                </c:pt>
                <c:pt idx="6850">
                  <c:v>85.275999999999996</c:v>
                </c:pt>
                <c:pt idx="6851">
                  <c:v>85.183999999999997</c:v>
                </c:pt>
                <c:pt idx="6852">
                  <c:v>85.102000000000004</c:v>
                </c:pt>
                <c:pt idx="6853">
                  <c:v>85.012</c:v>
                </c:pt>
                <c:pt idx="6854">
                  <c:v>84.924999999999997</c:v>
                </c:pt>
                <c:pt idx="6855">
                  <c:v>84.86</c:v>
                </c:pt>
                <c:pt idx="6856">
                  <c:v>84.82</c:v>
                </c:pt>
                <c:pt idx="6857">
                  <c:v>84.795000000000002</c:v>
                </c:pt>
                <c:pt idx="6858">
                  <c:v>84.8</c:v>
                </c:pt>
                <c:pt idx="6859">
                  <c:v>84.825000000000003</c:v>
                </c:pt>
                <c:pt idx="6860">
                  <c:v>84.853999999999999</c:v>
                </c:pt>
                <c:pt idx="6861">
                  <c:v>84.891000000000005</c:v>
                </c:pt>
                <c:pt idx="6862">
                  <c:v>84.930999999999997</c:v>
                </c:pt>
                <c:pt idx="6863">
                  <c:v>84.975999999999999</c:v>
                </c:pt>
                <c:pt idx="6864">
                  <c:v>85.012</c:v>
                </c:pt>
                <c:pt idx="6865">
                  <c:v>85.036000000000001</c:v>
                </c:pt>
                <c:pt idx="6866">
                  <c:v>85.051000000000002</c:v>
                </c:pt>
                <c:pt idx="6867">
                  <c:v>85.052000000000007</c:v>
                </c:pt>
                <c:pt idx="6868">
                  <c:v>85.043000000000006</c:v>
                </c:pt>
                <c:pt idx="6869">
                  <c:v>85.025000000000006</c:v>
                </c:pt>
                <c:pt idx="6870">
                  <c:v>85.010999999999996</c:v>
                </c:pt>
                <c:pt idx="6871">
                  <c:v>84.992000000000004</c:v>
                </c:pt>
                <c:pt idx="6872">
                  <c:v>84.96</c:v>
                </c:pt>
                <c:pt idx="6873">
                  <c:v>84.917000000000002</c:v>
                </c:pt>
                <c:pt idx="6874">
                  <c:v>84.858000000000004</c:v>
                </c:pt>
                <c:pt idx="6875">
                  <c:v>84.786000000000001</c:v>
                </c:pt>
                <c:pt idx="6876">
                  <c:v>84.706999999999994</c:v>
                </c:pt>
                <c:pt idx="6877">
                  <c:v>84.617000000000004</c:v>
                </c:pt>
                <c:pt idx="6878">
                  <c:v>84.525999999999996</c:v>
                </c:pt>
                <c:pt idx="6879">
                  <c:v>84.438999999999993</c:v>
                </c:pt>
                <c:pt idx="6880">
                  <c:v>84.361999999999995</c:v>
                </c:pt>
                <c:pt idx="6881">
                  <c:v>84.301000000000002</c:v>
                </c:pt>
                <c:pt idx="6882">
                  <c:v>84.238</c:v>
                </c:pt>
                <c:pt idx="6883">
                  <c:v>84.197000000000003</c:v>
                </c:pt>
                <c:pt idx="6884">
                  <c:v>84.164000000000001</c:v>
                </c:pt>
                <c:pt idx="6885">
                  <c:v>84.117999999999995</c:v>
                </c:pt>
                <c:pt idx="6886">
                  <c:v>84.09</c:v>
                </c:pt>
                <c:pt idx="6887">
                  <c:v>84.067999999999998</c:v>
                </c:pt>
                <c:pt idx="6888">
                  <c:v>84.043000000000006</c:v>
                </c:pt>
                <c:pt idx="6889">
                  <c:v>84.019000000000005</c:v>
                </c:pt>
                <c:pt idx="6890">
                  <c:v>83.998000000000005</c:v>
                </c:pt>
                <c:pt idx="6891">
                  <c:v>83.974000000000004</c:v>
                </c:pt>
                <c:pt idx="6892">
                  <c:v>83.957999999999998</c:v>
                </c:pt>
                <c:pt idx="6893">
                  <c:v>83.945999999999998</c:v>
                </c:pt>
                <c:pt idx="6894">
                  <c:v>83.941000000000003</c:v>
                </c:pt>
                <c:pt idx="6895">
                  <c:v>83.950999999999993</c:v>
                </c:pt>
                <c:pt idx="6896">
                  <c:v>83.972999999999999</c:v>
                </c:pt>
                <c:pt idx="6897">
                  <c:v>84.001999999999995</c:v>
                </c:pt>
                <c:pt idx="6898">
                  <c:v>84.04</c:v>
                </c:pt>
                <c:pt idx="6899">
                  <c:v>84.072000000000003</c:v>
                </c:pt>
                <c:pt idx="6900">
                  <c:v>84.088999999999999</c:v>
                </c:pt>
                <c:pt idx="6901">
                  <c:v>84.082999999999998</c:v>
                </c:pt>
                <c:pt idx="6902">
                  <c:v>84.069000000000003</c:v>
                </c:pt>
                <c:pt idx="6903">
                  <c:v>84.051000000000002</c:v>
                </c:pt>
                <c:pt idx="6904">
                  <c:v>84.028000000000006</c:v>
                </c:pt>
                <c:pt idx="6905">
                  <c:v>83.997</c:v>
                </c:pt>
                <c:pt idx="6906">
                  <c:v>83.959000000000003</c:v>
                </c:pt>
                <c:pt idx="6907">
                  <c:v>83.924999999999997</c:v>
                </c:pt>
                <c:pt idx="6908">
                  <c:v>83.893000000000001</c:v>
                </c:pt>
                <c:pt idx="6909">
                  <c:v>83.869</c:v>
                </c:pt>
                <c:pt idx="6910">
                  <c:v>83.846999999999994</c:v>
                </c:pt>
                <c:pt idx="6911">
                  <c:v>83.822000000000003</c:v>
                </c:pt>
                <c:pt idx="6912">
                  <c:v>83.808999999999997</c:v>
                </c:pt>
                <c:pt idx="6913">
                  <c:v>83.793000000000006</c:v>
                </c:pt>
                <c:pt idx="6914">
                  <c:v>83.781999999999996</c:v>
                </c:pt>
                <c:pt idx="6915">
                  <c:v>83.774000000000001</c:v>
                </c:pt>
                <c:pt idx="6916">
                  <c:v>83.774000000000001</c:v>
                </c:pt>
                <c:pt idx="6917">
                  <c:v>83.781000000000006</c:v>
                </c:pt>
                <c:pt idx="6918">
                  <c:v>83.793999999999997</c:v>
                </c:pt>
                <c:pt idx="6919">
                  <c:v>83.805999999999997</c:v>
                </c:pt>
                <c:pt idx="6920">
                  <c:v>83.81</c:v>
                </c:pt>
                <c:pt idx="6921">
                  <c:v>83.81</c:v>
                </c:pt>
                <c:pt idx="6922">
                  <c:v>83.81</c:v>
                </c:pt>
                <c:pt idx="6923">
                  <c:v>83.808999999999997</c:v>
                </c:pt>
                <c:pt idx="6924">
                  <c:v>83.8</c:v>
                </c:pt>
                <c:pt idx="6925">
                  <c:v>83.787000000000006</c:v>
                </c:pt>
                <c:pt idx="6926">
                  <c:v>83.775999999999996</c:v>
                </c:pt>
                <c:pt idx="6927">
                  <c:v>83.760999999999996</c:v>
                </c:pt>
                <c:pt idx="6928">
                  <c:v>83.739000000000004</c:v>
                </c:pt>
                <c:pt idx="6929">
                  <c:v>83.715999999999994</c:v>
                </c:pt>
                <c:pt idx="6930">
                  <c:v>83.688000000000002</c:v>
                </c:pt>
                <c:pt idx="6931">
                  <c:v>83.653999999999996</c:v>
                </c:pt>
                <c:pt idx="6932">
                  <c:v>83.62</c:v>
                </c:pt>
                <c:pt idx="6933">
                  <c:v>83.581999999999994</c:v>
                </c:pt>
                <c:pt idx="6934">
                  <c:v>83.537000000000006</c:v>
                </c:pt>
                <c:pt idx="6935">
                  <c:v>83.494</c:v>
                </c:pt>
                <c:pt idx="6936">
                  <c:v>83.462999999999994</c:v>
                </c:pt>
                <c:pt idx="6937">
                  <c:v>83.441000000000003</c:v>
                </c:pt>
                <c:pt idx="6938">
                  <c:v>83.424999999999997</c:v>
                </c:pt>
                <c:pt idx="6939">
                  <c:v>83.415000000000006</c:v>
                </c:pt>
                <c:pt idx="6940">
                  <c:v>83.409000000000006</c:v>
                </c:pt>
                <c:pt idx="6941">
                  <c:v>83.406000000000006</c:v>
                </c:pt>
                <c:pt idx="6942">
                  <c:v>83.409000000000006</c:v>
                </c:pt>
                <c:pt idx="6943">
                  <c:v>83.415000000000006</c:v>
                </c:pt>
                <c:pt idx="6944">
                  <c:v>83.417000000000002</c:v>
                </c:pt>
                <c:pt idx="6945">
                  <c:v>83.423000000000002</c:v>
                </c:pt>
                <c:pt idx="6946">
                  <c:v>83.433000000000007</c:v>
                </c:pt>
                <c:pt idx="6947">
                  <c:v>83.447999999999993</c:v>
                </c:pt>
                <c:pt idx="6948">
                  <c:v>83.457999999999998</c:v>
                </c:pt>
                <c:pt idx="6949">
                  <c:v>83.465999999999994</c:v>
                </c:pt>
                <c:pt idx="6950">
                  <c:v>83.471999999999994</c:v>
                </c:pt>
                <c:pt idx="6951">
                  <c:v>83.468999999999994</c:v>
                </c:pt>
                <c:pt idx="6952">
                  <c:v>83.46</c:v>
                </c:pt>
                <c:pt idx="6953">
                  <c:v>83.447000000000003</c:v>
                </c:pt>
                <c:pt idx="6954">
                  <c:v>83.430999999999997</c:v>
                </c:pt>
                <c:pt idx="6955">
                  <c:v>83.417000000000002</c:v>
                </c:pt>
                <c:pt idx="6956">
                  <c:v>83.4</c:v>
                </c:pt>
                <c:pt idx="6957">
                  <c:v>83.384</c:v>
                </c:pt>
                <c:pt idx="6958">
                  <c:v>83.372</c:v>
                </c:pt>
                <c:pt idx="6959">
                  <c:v>83.366</c:v>
                </c:pt>
                <c:pt idx="6960">
                  <c:v>83.367000000000004</c:v>
                </c:pt>
                <c:pt idx="6961">
                  <c:v>83.373000000000005</c:v>
                </c:pt>
                <c:pt idx="6962">
                  <c:v>83.388999999999996</c:v>
                </c:pt>
                <c:pt idx="6963">
                  <c:v>83.411000000000001</c:v>
                </c:pt>
                <c:pt idx="6964">
                  <c:v>83.435000000000002</c:v>
                </c:pt>
                <c:pt idx="6965">
                  <c:v>83.450999999999993</c:v>
                </c:pt>
                <c:pt idx="6966">
                  <c:v>83.465000000000003</c:v>
                </c:pt>
                <c:pt idx="6967">
                  <c:v>83.472999999999999</c:v>
                </c:pt>
                <c:pt idx="6968">
                  <c:v>83.468000000000004</c:v>
                </c:pt>
                <c:pt idx="6969">
                  <c:v>83.462000000000003</c:v>
                </c:pt>
                <c:pt idx="6970">
                  <c:v>83.45</c:v>
                </c:pt>
                <c:pt idx="6971">
                  <c:v>83.429000000000002</c:v>
                </c:pt>
                <c:pt idx="6972">
                  <c:v>83.399000000000001</c:v>
                </c:pt>
                <c:pt idx="6973">
                  <c:v>83.36</c:v>
                </c:pt>
                <c:pt idx="6974">
                  <c:v>83.31</c:v>
                </c:pt>
                <c:pt idx="6975">
                  <c:v>83.265000000000001</c:v>
                </c:pt>
                <c:pt idx="6976">
                  <c:v>83.200999999999993</c:v>
                </c:pt>
                <c:pt idx="6977">
                  <c:v>83.132000000000005</c:v>
                </c:pt>
                <c:pt idx="6978">
                  <c:v>83.051000000000002</c:v>
                </c:pt>
                <c:pt idx="6979">
                  <c:v>82.950999999999993</c:v>
                </c:pt>
                <c:pt idx="6980">
                  <c:v>82.837000000000003</c:v>
                </c:pt>
                <c:pt idx="6981">
                  <c:v>82.712000000000003</c:v>
                </c:pt>
                <c:pt idx="6982">
                  <c:v>82.572999999999993</c:v>
                </c:pt>
                <c:pt idx="6983">
                  <c:v>82.412999999999997</c:v>
                </c:pt>
                <c:pt idx="6984">
                  <c:v>82.236000000000004</c:v>
                </c:pt>
                <c:pt idx="6985">
                  <c:v>82.052999999999997</c:v>
                </c:pt>
                <c:pt idx="6986">
                  <c:v>81.867999999999995</c:v>
                </c:pt>
                <c:pt idx="6987">
                  <c:v>81.688999999999993</c:v>
                </c:pt>
                <c:pt idx="6988">
                  <c:v>81.501000000000005</c:v>
                </c:pt>
                <c:pt idx="6989">
                  <c:v>81.311000000000007</c:v>
                </c:pt>
                <c:pt idx="6990">
                  <c:v>81.126999999999995</c:v>
                </c:pt>
                <c:pt idx="6991">
                  <c:v>80.947999999999993</c:v>
                </c:pt>
                <c:pt idx="6992">
                  <c:v>80.760999999999996</c:v>
                </c:pt>
                <c:pt idx="6993">
                  <c:v>80.564999999999998</c:v>
                </c:pt>
                <c:pt idx="6994">
                  <c:v>80.379000000000005</c:v>
                </c:pt>
                <c:pt idx="6995">
                  <c:v>80.183000000000007</c:v>
                </c:pt>
                <c:pt idx="6996">
                  <c:v>79.971999999999994</c:v>
                </c:pt>
                <c:pt idx="6997">
                  <c:v>79.768000000000001</c:v>
                </c:pt>
                <c:pt idx="6998">
                  <c:v>79.555000000000007</c:v>
                </c:pt>
                <c:pt idx="6999">
                  <c:v>79.338999999999999</c:v>
                </c:pt>
                <c:pt idx="7000">
                  <c:v>79.138999999999996</c:v>
                </c:pt>
                <c:pt idx="7001">
                  <c:v>78.95</c:v>
                </c:pt>
                <c:pt idx="7002">
                  <c:v>78.748999999999995</c:v>
                </c:pt>
                <c:pt idx="7003">
                  <c:v>78.555000000000007</c:v>
                </c:pt>
                <c:pt idx="7004">
                  <c:v>78.384</c:v>
                </c:pt>
                <c:pt idx="7005">
                  <c:v>78.218999999999994</c:v>
                </c:pt>
                <c:pt idx="7006">
                  <c:v>78.070999999999998</c:v>
                </c:pt>
                <c:pt idx="7007">
                  <c:v>77.95</c:v>
                </c:pt>
                <c:pt idx="7008">
                  <c:v>77.84</c:v>
                </c:pt>
                <c:pt idx="7009">
                  <c:v>77.747</c:v>
                </c:pt>
                <c:pt idx="7010">
                  <c:v>77.656000000000006</c:v>
                </c:pt>
                <c:pt idx="7011">
                  <c:v>77.570999999999998</c:v>
                </c:pt>
                <c:pt idx="7012">
                  <c:v>77.507000000000005</c:v>
                </c:pt>
                <c:pt idx="7013">
                  <c:v>77.457999999999998</c:v>
                </c:pt>
                <c:pt idx="7014">
                  <c:v>77.418000000000006</c:v>
                </c:pt>
                <c:pt idx="7015">
                  <c:v>77.39</c:v>
                </c:pt>
                <c:pt idx="7016">
                  <c:v>77.378</c:v>
                </c:pt>
                <c:pt idx="7017">
                  <c:v>77.379000000000005</c:v>
                </c:pt>
                <c:pt idx="7018">
                  <c:v>77.393000000000001</c:v>
                </c:pt>
                <c:pt idx="7019">
                  <c:v>77.421999999999997</c:v>
                </c:pt>
                <c:pt idx="7020">
                  <c:v>77.463999999999999</c:v>
                </c:pt>
                <c:pt idx="7021">
                  <c:v>77.504999999999995</c:v>
                </c:pt>
                <c:pt idx="7022">
                  <c:v>77.55</c:v>
                </c:pt>
                <c:pt idx="7023">
                  <c:v>77.608999999999995</c:v>
                </c:pt>
                <c:pt idx="7024">
                  <c:v>77.677000000000007</c:v>
                </c:pt>
                <c:pt idx="7025">
                  <c:v>77.756</c:v>
                </c:pt>
                <c:pt idx="7026">
                  <c:v>77.843000000000004</c:v>
                </c:pt>
                <c:pt idx="7027">
                  <c:v>77.927000000000007</c:v>
                </c:pt>
                <c:pt idx="7028">
                  <c:v>78.013999999999996</c:v>
                </c:pt>
                <c:pt idx="7029">
                  <c:v>78.099999999999994</c:v>
                </c:pt>
                <c:pt idx="7030">
                  <c:v>78.186000000000007</c:v>
                </c:pt>
                <c:pt idx="7031">
                  <c:v>78.272999999999996</c:v>
                </c:pt>
                <c:pt idx="7032">
                  <c:v>78.355000000000004</c:v>
                </c:pt>
                <c:pt idx="7033">
                  <c:v>78.433999999999997</c:v>
                </c:pt>
                <c:pt idx="7034">
                  <c:v>78.507999999999996</c:v>
                </c:pt>
                <c:pt idx="7035">
                  <c:v>78.573999999999998</c:v>
                </c:pt>
                <c:pt idx="7036">
                  <c:v>78.623000000000005</c:v>
                </c:pt>
                <c:pt idx="7037">
                  <c:v>78.673000000000002</c:v>
                </c:pt>
                <c:pt idx="7038">
                  <c:v>78.706000000000003</c:v>
                </c:pt>
                <c:pt idx="7039">
                  <c:v>78.733999999999995</c:v>
                </c:pt>
                <c:pt idx="7040">
                  <c:v>78.751000000000005</c:v>
                </c:pt>
                <c:pt idx="7041">
                  <c:v>78.766999999999996</c:v>
                </c:pt>
                <c:pt idx="7042">
                  <c:v>78.772000000000006</c:v>
                </c:pt>
                <c:pt idx="7043">
                  <c:v>78.769000000000005</c:v>
                </c:pt>
                <c:pt idx="7044">
                  <c:v>78.760000000000005</c:v>
                </c:pt>
                <c:pt idx="7045">
                  <c:v>78.751999999999995</c:v>
                </c:pt>
                <c:pt idx="7046">
                  <c:v>78.742000000000004</c:v>
                </c:pt>
                <c:pt idx="7047">
                  <c:v>78.727000000000004</c:v>
                </c:pt>
                <c:pt idx="7048">
                  <c:v>78.701999999999998</c:v>
                </c:pt>
                <c:pt idx="7049">
                  <c:v>78.674999999999997</c:v>
                </c:pt>
                <c:pt idx="7050">
                  <c:v>78.641000000000005</c:v>
                </c:pt>
                <c:pt idx="7051">
                  <c:v>78.61</c:v>
                </c:pt>
                <c:pt idx="7052">
                  <c:v>78.585999999999999</c:v>
                </c:pt>
                <c:pt idx="7053">
                  <c:v>78.572000000000003</c:v>
                </c:pt>
                <c:pt idx="7054">
                  <c:v>78.569000000000003</c:v>
                </c:pt>
                <c:pt idx="7055">
                  <c:v>78.581000000000003</c:v>
                </c:pt>
                <c:pt idx="7056">
                  <c:v>78.605000000000004</c:v>
                </c:pt>
                <c:pt idx="7057">
                  <c:v>78.628</c:v>
                </c:pt>
                <c:pt idx="7058">
                  <c:v>78.650999999999996</c:v>
                </c:pt>
                <c:pt idx="7059">
                  <c:v>78.676000000000002</c:v>
                </c:pt>
                <c:pt idx="7060">
                  <c:v>78.701999999999998</c:v>
                </c:pt>
                <c:pt idx="7061">
                  <c:v>78.716999999999999</c:v>
                </c:pt>
                <c:pt idx="7062">
                  <c:v>78.728999999999999</c:v>
                </c:pt>
                <c:pt idx="7063">
                  <c:v>78.751999999999995</c:v>
                </c:pt>
                <c:pt idx="7064">
                  <c:v>78.775000000000006</c:v>
                </c:pt>
                <c:pt idx="7065">
                  <c:v>78.801000000000002</c:v>
                </c:pt>
                <c:pt idx="7066">
                  <c:v>78.814999999999998</c:v>
                </c:pt>
                <c:pt idx="7067">
                  <c:v>78.823999999999998</c:v>
                </c:pt>
                <c:pt idx="7068">
                  <c:v>78.822999999999993</c:v>
                </c:pt>
                <c:pt idx="7069">
                  <c:v>78.799000000000007</c:v>
                </c:pt>
                <c:pt idx="7070">
                  <c:v>78.763999999999996</c:v>
                </c:pt>
                <c:pt idx="7071">
                  <c:v>78.701999999999998</c:v>
                </c:pt>
                <c:pt idx="7072">
                  <c:v>78.647000000000006</c:v>
                </c:pt>
                <c:pt idx="7073">
                  <c:v>78.584999999999994</c:v>
                </c:pt>
                <c:pt idx="7074">
                  <c:v>78.510999999999996</c:v>
                </c:pt>
                <c:pt idx="7075">
                  <c:v>78.44</c:v>
                </c:pt>
                <c:pt idx="7076">
                  <c:v>78.36</c:v>
                </c:pt>
                <c:pt idx="7077">
                  <c:v>78.274000000000001</c:v>
                </c:pt>
                <c:pt idx="7078">
                  <c:v>78.180000000000007</c:v>
                </c:pt>
                <c:pt idx="7079">
                  <c:v>78.078000000000003</c:v>
                </c:pt>
                <c:pt idx="7080">
                  <c:v>77.98</c:v>
                </c:pt>
                <c:pt idx="7081">
                  <c:v>77.881</c:v>
                </c:pt>
                <c:pt idx="7082">
                  <c:v>77.774000000000001</c:v>
                </c:pt>
                <c:pt idx="7083">
                  <c:v>77.685000000000002</c:v>
                </c:pt>
                <c:pt idx="7084">
                  <c:v>77.608999999999995</c:v>
                </c:pt>
                <c:pt idx="7085">
                  <c:v>77.522999999999996</c:v>
                </c:pt>
                <c:pt idx="7086">
                  <c:v>77.441999999999993</c:v>
                </c:pt>
                <c:pt idx="7087">
                  <c:v>77.367000000000004</c:v>
                </c:pt>
                <c:pt idx="7088">
                  <c:v>77.296999999999997</c:v>
                </c:pt>
                <c:pt idx="7089">
                  <c:v>77.239000000000004</c:v>
                </c:pt>
                <c:pt idx="7090">
                  <c:v>77.204999999999998</c:v>
                </c:pt>
                <c:pt idx="7091">
                  <c:v>77.176000000000002</c:v>
                </c:pt>
                <c:pt idx="7092">
                  <c:v>77.152000000000001</c:v>
                </c:pt>
                <c:pt idx="7093">
                  <c:v>77.14</c:v>
                </c:pt>
                <c:pt idx="7094">
                  <c:v>77.132000000000005</c:v>
                </c:pt>
                <c:pt idx="7095">
                  <c:v>77.126000000000005</c:v>
                </c:pt>
                <c:pt idx="7096">
                  <c:v>77.125</c:v>
                </c:pt>
                <c:pt idx="7097">
                  <c:v>77.120999999999995</c:v>
                </c:pt>
                <c:pt idx="7098">
                  <c:v>77.117999999999995</c:v>
                </c:pt>
                <c:pt idx="7099">
                  <c:v>77.120999999999995</c:v>
                </c:pt>
                <c:pt idx="7100">
                  <c:v>77.111000000000004</c:v>
                </c:pt>
                <c:pt idx="7101">
                  <c:v>77.084999999999994</c:v>
                </c:pt>
                <c:pt idx="7102">
                  <c:v>77.072999999999993</c:v>
                </c:pt>
                <c:pt idx="7103">
                  <c:v>77.06</c:v>
                </c:pt>
                <c:pt idx="7104">
                  <c:v>77.043999999999997</c:v>
                </c:pt>
                <c:pt idx="7105">
                  <c:v>77.031999999999996</c:v>
                </c:pt>
                <c:pt idx="7106">
                  <c:v>77.007000000000005</c:v>
                </c:pt>
                <c:pt idx="7107">
                  <c:v>76.953999999999994</c:v>
                </c:pt>
                <c:pt idx="7108">
                  <c:v>76.891999999999996</c:v>
                </c:pt>
                <c:pt idx="7109">
                  <c:v>76.831999999999994</c:v>
                </c:pt>
                <c:pt idx="7110">
                  <c:v>76.753</c:v>
                </c:pt>
                <c:pt idx="7111">
                  <c:v>76.671999999999997</c:v>
                </c:pt>
                <c:pt idx="7112">
                  <c:v>76.611999999999995</c:v>
                </c:pt>
                <c:pt idx="7113">
                  <c:v>76.569000000000003</c:v>
                </c:pt>
                <c:pt idx="7114">
                  <c:v>76.53</c:v>
                </c:pt>
                <c:pt idx="7115">
                  <c:v>76.507999999999996</c:v>
                </c:pt>
                <c:pt idx="7116">
                  <c:v>76.498999999999995</c:v>
                </c:pt>
                <c:pt idx="7117">
                  <c:v>76.503</c:v>
                </c:pt>
                <c:pt idx="7118">
                  <c:v>76.52</c:v>
                </c:pt>
                <c:pt idx="7119">
                  <c:v>76.548000000000002</c:v>
                </c:pt>
                <c:pt idx="7120">
                  <c:v>76.578000000000003</c:v>
                </c:pt>
                <c:pt idx="7121">
                  <c:v>76.611000000000004</c:v>
                </c:pt>
                <c:pt idx="7122">
                  <c:v>76.644000000000005</c:v>
                </c:pt>
                <c:pt idx="7123">
                  <c:v>76.667000000000002</c:v>
                </c:pt>
                <c:pt idx="7124">
                  <c:v>76.694999999999993</c:v>
                </c:pt>
                <c:pt idx="7125">
                  <c:v>76.715999999999994</c:v>
                </c:pt>
                <c:pt idx="7126">
                  <c:v>76.731999999999999</c:v>
                </c:pt>
                <c:pt idx="7127">
                  <c:v>76.742999999999995</c:v>
                </c:pt>
                <c:pt idx="7128">
                  <c:v>76.751000000000005</c:v>
                </c:pt>
                <c:pt idx="7129">
                  <c:v>76.766000000000005</c:v>
                </c:pt>
                <c:pt idx="7130">
                  <c:v>76.778000000000006</c:v>
                </c:pt>
                <c:pt idx="7131">
                  <c:v>76.777000000000001</c:v>
                </c:pt>
                <c:pt idx="7132">
                  <c:v>76.766000000000005</c:v>
                </c:pt>
                <c:pt idx="7133">
                  <c:v>76.745000000000005</c:v>
                </c:pt>
                <c:pt idx="7134">
                  <c:v>76.706000000000003</c:v>
                </c:pt>
                <c:pt idx="7135">
                  <c:v>76.650000000000006</c:v>
                </c:pt>
                <c:pt idx="7136">
                  <c:v>76.59</c:v>
                </c:pt>
                <c:pt idx="7137">
                  <c:v>76.55</c:v>
                </c:pt>
                <c:pt idx="7138">
                  <c:v>76.531999999999996</c:v>
                </c:pt>
                <c:pt idx="7139">
                  <c:v>76.534999999999997</c:v>
                </c:pt>
                <c:pt idx="7140">
                  <c:v>76.546999999999997</c:v>
                </c:pt>
                <c:pt idx="7141">
                  <c:v>76.561000000000007</c:v>
                </c:pt>
                <c:pt idx="7142">
                  <c:v>76.578000000000003</c:v>
                </c:pt>
                <c:pt idx="7143">
                  <c:v>76.602000000000004</c:v>
                </c:pt>
                <c:pt idx="7144">
                  <c:v>76.632999999999996</c:v>
                </c:pt>
                <c:pt idx="7145">
                  <c:v>76.671000000000006</c:v>
                </c:pt>
                <c:pt idx="7146">
                  <c:v>76.706999999999994</c:v>
                </c:pt>
                <c:pt idx="7147">
                  <c:v>76.741</c:v>
                </c:pt>
                <c:pt idx="7148">
                  <c:v>76.769000000000005</c:v>
                </c:pt>
                <c:pt idx="7149">
                  <c:v>76.796000000000006</c:v>
                </c:pt>
                <c:pt idx="7150">
                  <c:v>76.826999999999998</c:v>
                </c:pt>
                <c:pt idx="7151">
                  <c:v>76.858999999999995</c:v>
                </c:pt>
                <c:pt idx="7152">
                  <c:v>76.876000000000005</c:v>
                </c:pt>
                <c:pt idx="7153">
                  <c:v>76.885000000000005</c:v>
                </c:pt>
                <c:pt idx="7154">
                  <c:v>76.900999999999996</c:v>
                </c:pt>
                <c:pt idx="7155">
                  <c:v>76.903999999999996</c:v>
                </c:pt>
                <c:pt idx="7156">
                  <c:v>76.882000000000005</c:v>
                </c:pt>
                <c:pt idx="7157">
                  <c:v>76.849999999999994</c:v>
                </c:pt>
                <c:pt idx="7158">
                  <c:v>76.802999999999997</c:v>
                </c:pt>
                <c:pt idx="7159">
                  <c:v>76.739999999999995</c:v>
                </c:pt>
                <c:pt idx="7160">
                  <c:v>76.665000000000006</c:v>
                </c:pt>
                <c:pt idx="7161">
                  <c:v>76.582999999999998</c:v>
                </c:pt>
                <c:pt idx="7162">
                  <c:v>76.513999999999996</c:v>
                </c:pt>
                <c:pt idx="7163">
                  <c:v>76.468000000000004</c:v>
                </c:pt>
                <c:pt idx="7164">
                  <c:v>76.436999999999998</c:v>
                </c:pt>
                <c:pt idx="7165">
                  <c:v>76.418999999999997</c:v>
                </c:pt>
                <c:pt idx="7166">
                  <c:v>76.421000000000006</c:v>
                </c:pt>
                <c:pt idx="7167">
                  <c:v>76.433999999999997</c:v>
                </c:pt>
                <c:pt idx="7168">
                  <c:v>76.457999999999998</c:v>
                </c:pt>
                <c:pt idx="7169">
                  <c:v>76.472999999999999</c:v>
                </c:pt>
                <c:pt idx="7170">
                  <c:v>76.465999999999994</c:v>
                </c:pt>
                <c:pt idx="7171">
                  <c:v>76.459999999999994</c:v>
                </c:pt>
                <c:pt idx="7172">
                  <c:v>76.468999999999994</c:v>
                </c:pt>
                <c:pt idx="7173">
                  <c:v>76.481999999999999</c:v>
                </c:pt>
                <c:pt idx="7174">
                  <c:v>76.492999999999995</c:v>
                </c:pt>
                <c:pt idx="7175">
                  <c:v>76.495000000000005</c:v>
                </c:pt>
                <c:pt idx="7176">
                  <c:v>76.497</c:v>
                </c:pt>
                <c:pt idx="7177">
                  <c:v>76.495999999999995</c:v>
                </c:pt>
                <c:pt idx="7178">
                  <c:v>76.494</c:v>
                </c:pt>
                <c:pt idx="7179">
                  <c:v>76.488</c:v>
                </c:pt>
                <c:pt idx="7180">
                  <c:v>76.477000000000004</c:v>
                </c:pt>
                <c:pt idx="7181">
                  <c:v>76.468999999999994</c:v>
                </c:pt>
                <c:pt idx="7182">
                  <c:v>76.465999999999994</c:v>
                </c:pt>
                <c:pt idx="7183">
                  <c:v>76.459000000000003</c:v>
                </c:pt>
                <c:pt idx="7184">
                  <c:v>76.454999999999998</c:v>
                </c:pt>
                <c:pt idx="7185">
                  <c:v>76.453999999999994</c:v>
                </c:pt>
                <c:pt idx="7186">
                  <c:v>76.456999999999994</c:v>
                </c:pt>
                <c:pt idx="7187">
                  <c:v>76.459999999999994</c:v>
                </c:pt>
                <c:pt idx="7188">
                  <c:v>76.462999999999994</c:v>
                </c:pt>
                <c:pt idx="7189">
                  <c:v>76.465999999999994</c:v>
                </c:pt>
                <c:pt idx="7190">
                  <c:v>76.47</c:v>
                </c:pt>
                <c:pt idx="7191">
                  <c:v>76.465000000000003</c:v>
                </c:pt>
                <c:pt idx="7192">
                  <c:v>76.456000000000003</c:v>
                </c:pt>
                <c:pt idx="7193">
                  <c:v>76.447000000000003</c:v>
                </c:pt>
                <c:pt idx="7194">
                  <c:v>76.430999999999997</c:v>
                </c:pt>
                <c:pt idx="7195">
                  <c:v>76.412999999999997</c:v>
                </c:pt>
                <c:pt idx="7196">
                  <c:v>76.397000000000006</c:v>
                </c:pt>
                <c:pt idx="7197">
                  <c:v>76.379000000000005</c:v>
                </c:pt>
                <c:pt idx="7198">
                  <c:v>76.367000000000004</c:v>
                </c:pt>
                <c:pt idx="7199">
                  <c:v>76.36</c:v>
                </c:pt>
                <c:pt idx="7200">
                  <c:v>76.356999999999999</c:v>
                </c:pt>
                <c:pt idx="7201">
                  <c:v>76.358000000000004</c:v>
                </c:pt>
                <c:pt idx="7202">
                  <c:v>76.364000000000004</c:v>
                </c:pt>
                <c:pt idx="7203">
                  <c:v>76.373000000000005</c:v>
                </c:pt>
                <c:pt idx="7204">
                  <c:v>76.385999999999996</c:v>
                </c:pt>
                <c:pt idx="7205">
                  <c:v>76.411000000000001</c:v>
                </c:pt>
                <c:pt idx="7206">
                  <c:v>76.435000000000002</c:v>
                </c:pt>
                <c:pt idx="7207">
                  <c:v>76.459999999999994</c:v>
                </c:pt>
                <c:pt idx="7208">
                  <c:v>76.477000000000004</c:v>
                </c:pt>
                <c:pt idx="7209">
                  <c:v>76.486999999999995</c:v>
                </c:pt>
                <c:pt idx="7210">
                  <c:v>76.494</c:v>
                </c:pt>
                <c:pt idx="7211">
                  <c:v>76.498999999999995</c:v>
                </c:pt>
                <c:pt idx="7212">
                  <c:v>76.507999999999996</c:v>
                </c:pt>
                <c:pt idx="7213">
                  <c:v>76.516000000000005</c:v>
                </c:pt>
                <c:pt idx="7214">
                  <c:v>76.525999999999996</c:v>
                </c:pt>
                <c:pt idx="7215">
                  <c:v>76.540999999999997</c:v>
                </c:pt>
                <c:pt idx="7216">
                  <c:v>76.56</c:v>
                </c:pt>
                <c:pt idx="7217">
                  <c:v>76.58</c:v>
                </c:pt>
                <c:pt idx="7218">
                  <c:v>76.602999999999994</c:v>
                </c:pt>
                <c:pt idx="7219">
                  <c:v>76.623000000000005</c:v>
                </c:pt>
                <c:pt idx="7220">
                  <c:v>76.643000000000001</c:v>
                </c:pt>
                <c:pt idx="7221">
                  <c:v>76.656000000000006</c:v>
                </c:pt>
                <c:pt idx="7222">
                  <c:v>76.665000000000006</c:v>
                </c:pt>
                <c:pt idx="7223">
                  <c:v>76.679000000000002</c:v>
                </c:pt>
                <c:pt idx="7224">
                  <c:v>76.692999999999998</c:v>
                </c:pt>
                <c:pt idx="7225">
                  <c:v>76.713999999999999</c:v>
                </c:pt>
                <c:pt idx="7226">
                  <c:v>76.73</c:v>
                </c:pt>
                <c:pt idx="7227">
                  <c:v>76.742999999999995</c:v>
                </c:pt>
                <c:pt idx="7228">
                  <c:v>76.751999999999995</c:v>
                </c:pt>
                <c:pt idx="7229">
                  <c:v>76.757000000000005</c:v>
                </c:pt>
                <c:pt idx="7230">
                  <c:v>76.759</c:v>
                </c:pt>
                <c:pt idx="7231">
                  <c:v>76.751999999999995</c:v>
                </c:pt>
                <c:pt idx="7232">
                  <c:v>76.742999999999995</c:v>
                </c:pt>
                <c:pt idx="7233">
                  <c:v>76.734999999999999</c:v>
                </c:pt>
                <c:pt idx="7234">
                  <c:v>76.73</c:v>
                </c:pt>
                <c:pt idx="7235">
                  <c:v>76.721000000000004</c:v>
                </c:pt>
                <c:pt idx="7236">
                  <c:v>76.709999999999994</c:v>
                </c:pt>
                <c:pt idx="7237">
                  <c:v>76.698999999999998</c:v>
                </c:pt>
                <c:pt idx="7238">
                  <c:v>76.688999999999993</c:v>
                </c:pt>
                <c:pt idx="7239">
                  <c:v>76.679000000000002</c:v>
                </c:pt>
                <c:pt idx="7240">
                  <c:v>76.668000000000006</c:v>
                </c:pt>
                <c:pt idx="7241">
                  <c:v>76.656000000000006</c:v>
                </c:pt>
                <c:pt idx="7242">
                  <c:v>76.647000000000006</c:v>
                </c:pt>
                <c:pt idx="7243">
                  <c:v>76.637</c:v>
                </c:pt>
                <c:pt idx="7244">
                  <c:v>76.632999999999996</c:v>
                </c:pt>
                <c:pt idx="7245">
                  <c:v>76.628</c:v>
                </c:pt>
                <c:pt idx="7246">
                  <c:v>76.616</c:v>
                </c:pt>
                <c:pt idx="7247">
                  <c:v>76.608000000000004</c:v>
                </c:pt>
                <c:pt idx="7248">
                  <c:v>76.600999999999999</c:v>
                </c:pt>
                <c:pt idx="7249">
                  <c:v>76.597999999999999</c:v>
                </c:pt>
                <c:pt idx="7250">
                  <c:v>76.594999999999999</c:v>
                </c:pt>
                <c:pt idx="7251">
                  <c:v>76.596000000000004</c:v>
                </c:pt>
                <c:pt idx="7252">
                  <c:v>76.597999999999999</c:v>
                </c:pt>
                <c:pt idx="7253">
                  <c:v>76.600999999999999</c:v>
                </c:pt>
                <c:pt idx="7254">
                  <c:v>76.602000000000004</c:v>
                </c:pt>
                <c:pt idx="7255">
                  <c:v>76.603999999999999</c:v>
                </c:pt>
                <c:pt idx="7256">
                  <c:v>76.608999999999995</c:v>
                </c:pt>
                <c:pt idx="7257">
                  <c:v>76.614000000000004</c:v>
                </c:pt>
                <c:pt idx="7258">
                  <c:v>76.617999999999995</c:v>
                </c:pt>
                <c:pt idx="7259">
                  <c:v>76.629000000000005</c:v>
                </c:pt>
                <c:pt idx="7260">
                  <c:v>76.638999999999996</c:v>
                </c:pt>
                <c:pt idx="7261">
                  <c:v>76.650999999999996</c:v>
                </c:pt>
                <c:pt idx="7262">
                  <c:v>76.665999999999997</c:v>
                </c:pt>
                <c:pt idx="7263">
                  <c:v>76.679000000000002</c:v>
                </c:pt>
                <c:pt idx="7264">
                  <c:v>76.686000000000007</c:v>
                </c:pt>
                <c:pt idx="7265">
                  <c:v>76.692999999999998</c:v>
                </c:pt>
                <c:pt idx="7266">
                  <c:v>76.700999999999993</c:v>
                </c:pt>
                <c:pt idx="7267">
                  <c:v>76.703000000000003</c:v>
                </c:pt>
                <c:pt idx="7268">
                  <c:v>76.697999999999993</c:v>
                </c:pt>
                <c:pt idx="7269">
                  <c:v>76.692999999999998</c:v>
                </c:pt>
                <c:pt idx="7270">
                  <c:v>76.691999999999993</c:v>
                </c:pt>
                <c:pt idx="7271">
                  <c:v>76.694999999999993</c:v>
                </c:pt>
                <c:pt idx="7272">
                  <c:v>76.694999999999993</c:v>
                </c:pt>
                <c:pt idx="7273">
                  <c:v>76.680999999999997</c:v>
                </c:pt>
                <c:pt idx="7274">
                  <c:v>76.647000000000006</c:v>
                </c:pt>
                <c:pt idx="7275">
                  <c:v>76.608000000000004</c:v>
                </c:pt>
                <c:pt idx="7276">
                  <c:v>76.573999999999998</c:v>
                </c:pt>
                <c:pt idx="7277">
                  <c:v>76.53</c:v>
                </c:pt>
                <c:pt idx="7278">
                  <c:v>76.48</c:v>
                </c:pt>
                <c:pt idx="7279">
                  <c:v>76.433999999999997</c:v>
                </c:pt>
                <c:pt idx="7280">
                  <c:v>76.388999999999996</c:v>
                </c:pt>
                <c:pt idx="7281">
                  <c:v>76.332999999999998</c:v>
                </c:pt>
                <c:pt idx="7282">
                  <c:v>76.284000000000006</c:v>
                </c:pt>
                <c:pt idx="7283">
                  <c:v>76.234999999999999</c:v>
                </c:pt>
                <c:pt idx="7284">
                  <c:v>76.183999999999997</c:v>
                </c:pt>
                <c:pt idx="7285">
                  <c:v>76.156000000000006</c:v>
                </c:pt>
                <c:pt idx="7286">
                  <c:v>76.126000000000005</c:v>
                </c:pt>
                <c:pt idx="7287">
                  <c:v>76.084000000000003</c:v>
                </c:pt>
                <c:pt idx="7288">
                  <c:v>76.054000000000002</c:v>
                </c:pt>
                <c:pt idx="7289">
                  <c:v>76.033000000000001</c:v>
                </c:pt>
                <c:pt idx="7290">
                  <c:v>76.013000000000005</c:v>
                </c:pt>
                <c:pt idx="7291">
                  <c:v>76.001999999999995</c:v>
                </c:pt>
                <c:pt idx="7292">
                  <c:v>76.004000000000005</c:v>
                </c:pt>
                <c:pt idx="7293">
                  <c:v>76.016000000000005</c:v>
                </c:pt>
                <c:pt idx="7294">
                  <c:v>76.042000000000002</c:v>
                </c:pt>
                <c:pt idx="7295">
                  <c:v>76.081999999999994</c:v>
                </c:pt>
                <c:pt idx="7296">
                  <c:v>76.128</c:v>
                </c:pt>
                <c:pt idx="7297">
                  <c:v>76.174999999999997</c:v>
                </c:pt>
                <c:pt idx="7298">
                  <c:v>76.22</c:v>
                </c:pt>
                <c:pt idx="7299">
                  <c:v>76.277000000000001</c:v>
                </c:pt>
                <c:pt idx="7300">
                  <c:v>76.338999999999999</c:v>
                </c:pt>
                <c:pt idx="7301">
                  <c:v>76.393000000000001</c:v>
                </c:pt>
                <c:pt idx="7302">
                  <c:v>76.444000000000003</c:v>
                </c:pt>
                <c:pt idx="7303">
                  <c:v>76.498999999999995</c:v>
                </c:pt>
                <c:pt idx="7304">
                  <c:v>76.540999999999997</c:v>
                </c:pt>
                <c:pt idx="7305">
                  <c:v>76.563000000000002</c:v>
                </c:pt>
                <c:pt idx="7306">
                  <c:v>76.566999999999993</c:v>
                </c:pt>
                <c:pt idx="7307">
                  <c:v>76.557000000000002</c:v>
                </c:pt>
                <c:pt idx="7308">
                  <c:v>76.536000000000001</c:v>
                </c:pt>
                <c:pt idx="7309">
                  <c:v>76.507000000000005</c:v>
                </c:pt>
                <c:pt idx="7310">
                  <c:v>76.471000000000004</c:v>
                </c:pt>
                <c:pt idx="7311">
                  <c:v>76.429000000000002</c:v>
                </c:pt>
                <c:pt idx="7312">
                  <c:v>76.39</c:v>
                </c:pt>
                <c:pt idx="7313">
                  <c:v>76.334999999999994</c:v>
                </c:pt>
                <c:pt idx="7314">
                  <c:v>76.284999999999997</c:v>
                </c:pt>
                <c:pt idx="7315">
                  <c:v>76.228999999999999</c:v>
                </c:pt>
                <c:pt idx="7316">
                  <c:v>76.17</c:v>
                </c:pt>
                <c:pt idx="7317">
                  <c:v>76.132000000000005</c:v>
                </c:pt>
                <c:pt idx="7318">
                  <c:v>76.106999999999999</c:v>
                </c:pt>
                <c:pt idx="7319">
                  <c:v>76.090999999999994</c:v>
                </c:pt>
                <c:pt idx="7320">
                  <c:v>76.078999999999994</c:v>
                </c:pt>
                <c:pt idx="7321">
                  <c:v>76.069000000000003</c:v>
                </c:pt>
                <c:pt idx="7322">
                  <c:v>76.069000000000003</c:v>
                </c:pt>
                <c:pt idx="7323">
                  <c:v>76.064999999999998</c:v>
                </c:pt>
                <c:pt idx="7324">
                  <c:v>76.061999999999998</c:v>
                </c:pt>
                <c:pt idx="7325">
                  <c:v>76.058999999999997</c:v>
                </c:pt>
                <c:pt idx="7326">
                  <c:v>76.048000000000002</c:v>
                </c:pt>
                <c:pt idx="7327">
                  <c:v>76.040999999999997</c:v>
                </c:pt>
                <c:pt idx="7328">
                  <c:v>76.036000000000001</c:v>
                </c:pt>
                <c:pt idx="7329">
                  <c:v>76.021000000000001</c:v>
                </c:pt>
                <c:pt idx="7330">
                  <c:v>76.004999999999995</c:v>
                </c:pt>
                <c:pt idx="7331">
                  <c:v>75.983999999999995</c:v>
                </c:pt>
                <c:pt idx="7332">
                  <c:v>75.965000000000003</c:v>
                </c:pt>
                <c:pt idx="7333">
                  <c:v>75.941000000000003</c:v>
                </c:pt>
                <c:pt idx="7334">
                  <c:v>75.915999999999997</c:v>
                </c:pt>
                <c:pt idx="7335">
                  <c:v>75.894000000000005</c:v>
                </c:pt>
                <c:pt idx="7336">
                  <c:v>75.867999999999995</c:v>
                </c:pt>
                <c:pt idx="7337">
                  <c:v>75.838999999999999</c:v>
                </c:pt>
                <c:pt idx="7338">
                  <c:v>75.816999999999993</c:v>
                </c:pt>
                <c:pt idx="7339">
                  <c:v>75.796000000000006</c:v>
                </c:pt>
                <c:pt idx="7340">
                  <c:v>75.78</c:v>
                </c:pt>
                <c:pt idx="7341">
                  <c:v>75.766999999999996</c:v>
                </c:pt>
                <c:pt idx="7342">
                  <c:v>75.748000000000005</c:v>
                </c:pt>
                <c:pt idx="7343">
                  <c:v>75.727999999999994</c:v>
                </c:pt>
                <c:pt idx="7344">
                  <c:v>75.713999999999999</c:v>
                </c:pt>
                <c:pt idx="7345">
                  <c:v>75.710999999999999</c:v>
                </c:pt>
                <c:pt idx="7346">
                  <c:v>75.707999999999998</c:v>
                </c:pt>
                <c:pt idx="7347">
                  <c:v>75.709999999999994</c:v>
                </c:pt>
                <c:pt idx="7348">
                  <c:v>75.715999999999994</c:v>
                </c:pt>
                <c:pt idx="7349">
                  <c:v>75.718000000000004</c:v>
                </c:pt>
                <c:pt idx="7350">
                  <c:v>75.721999999999994</c:v>
                </c:pt>
                <c:pt idx="7351">
                  <c:v>75.725999999999999</c:v>
                </c:pt>
                <c:pt idx="7352">
                  <c:v>75.733000000000004</c:v>
                </c:pt>
                <c:pt idx="7353">
                  <c:v>75.739000000000004</c:v>
                </c:pt>
                <c:pt idx="7354">
                  <c:v>75.738</c:v>
                </c:pt>
                <c:pt idx="7355">
                  <c:v>75.733999999999995</c:v>
                </c:pt>
                <c:pt idx="7356">
                  <c:v>75.724000000000004</c:v>
                </c:pt>
                <c:pt idx="7357">
                  <c:v>75.721999999999994</c:v>
                </c:pt>
                <c:pt idx="7358">
                  <c:v>75.721000000000004</c:v>
                </c:pt>
                <c:pt idx="7359">
                  <c:v>75.724000000000004</c:v>
                </c:pt>
                <c:pt idx="7360">
                  <c:v>75.725999999999999</c:v>
                </c:pt>
                <c:pt idx="7361">
                  <c:v>75.727000000000004</c:v>
                </c:pt>
                <c:pt idx="7362">
                  <c:v>75.722999999999999</c:v>
                </c:pt>
                <c:pt idx="7363">
                  <c:v>75.715999999999994</c:v>
                </c:pt>
                <c:pt idx="7364">
                  <c:v>75.709999999999994</c:v>
                </c:pt>
                <c:pt idx="7365">
                  <c:v>75.706999999999994</c:v>
                </c:pt>
                <c:pt idx="7366">
                  <c:v>75.703000000000003</c:v>
                </c:pt>
                <c:pt idx="7367">
                  <c:v>75.695999999999998</c:v>
                </c:pt>
                <c:pt idx="7368">
                  <c:v>75.686000000000007</c:v>
                </c:pt>
                <c:pt idx="7369">
                  <c:v>75.676000000000002</c:v>
                </c:pt>
                <c:pt idx="7370">
                  <c:v>75.667000000000002</c:v>
                </c:pt>
                <c:pt idx="7371">
                  <c:v>75.662000000000006</c:v>
                </c:pt>
                <c:pt idx="7372">
                  <c:v>75.658000000000001</c:v>
                </c:pt>
                <c:pt idx="7373">
                  <c:v>75.656999999999996</c:v>
                </c:pt>
                <c:pt idx="7374">
                  <c:v>75.656999999999996</c:v>
                </c:pt>
                <c:pt idx="7375">
                  <c:v>75.652000000000001</c:v>
                </c:pt>
                <c:pt idx="7376">
                  <c:v>75.659000000000006</c:v>
                </c:pt>
                <c:pt idx="7377">
                  <c:v>75.668000000000006</c:v>
                </c:pt>
                <c:pt idx="7378">
                  <c:v>75.682000000000002</c:v>
                </c:pt>
                <c:pt idx="7379">
                  <c:v>75.7</c:v>
                </c:pt>
                <c:pt idx="7380">
                  <c:v>75.716999999999999</c:v>
                </c:pt>
                <c:pt idx="7381">
                  <c:v>75.725999999999999</c:v>
                </c:pt>
                <c:pt idx="7382">
                  <c:v>75.725999999999999</c:v>
                </c:pt>
                <c:pt idx="7383">
                  <c:v>75.721999999999994</c:v>
                </c:pt>
                <c:pt idx="7384">
                  <c:v>75.706999999999994</c:v>
                </c:pt>
                <c:pt idx="7385">
                  <c:v>75.680000000000007</c:v>
                </c:pt>
                <c:pt idx="7386">
                  <c:v>75.641000000000005</c:v>
                </c:pt>
                <c:pt idx="7387">
                  <c:v>75.596999999999994</c:v>
                </c:pt>
                <c:pt idx="7388">
                  <c:v>75.537999999999997</c:v>
                </c:pt>
                <c:pt idx="7389">
                  <c:v>75.453999999999994</c:v>
                </c:pt>
                <c:pt idx="7390">
                  <c:v>75.358000000000004</c:v>
                </c:pt>
                <c:pt idx="7391">
                  <c:v>75.256</c:v>
                </c:pt>
                <c:pt idx="7392">
                  <c:v>75.138000000000005</c:v>
                </c:pt>
                <c:pt idx="7393">
                  <c:v>75.009</c:v>
                </c:pt>
                <c:pt idx="7394">
                  <c:v>74.881</c:v>
                </c:pt>
                <c:pt idx="7395">
                  <c:v>74.739000000000004</c:v>
                </c:pt>
                <c:pt idx="7396">
                  <c:v>74.602999999999994</c:v>
                </c:pt>
                <c:pt idx="7397">
                  <c:v>74.462999999999994</c:v>
                </c:pt>
                <c:pt idx="7398">
                  <c:v>74.31</c:v>
                </c:pt>
                <c:pt idx="7399">
                  <c:v>74.144999999999996</c:v>
                </c:pt>
                <c:pt idx="7400">
                  <c:v>73.991</c:v>
                </c:pt>
                <c:pt idx="7401">
                  <c:v>73.835999999999999</c:v>
                </c:pt>
                <c:pt idx="7402">
                  <c:v>73.680000000000007</c:v>
                </c:pt>
                <c:pt idx="7403">
                  <c:v>73.516000000000005</c:v>
                </c:pt>
                <c:pt idx="7404">
                  <c:v>73.343999999999994</c:v>
                </c:pt>
                <c:pt idx="7405">
                  <c:v>73.17</c:v>
                </c:pt>
                <c:pt idx="7406">
                  <c:v>73.010999999999996</c:v>
                </c:pt>
                <c:pt idx="7407">
                  <c:v>72.849000000000004</c:v>
                </c:pt>
                <c:pt idx="7408">
                  <c:v>72.694000000000003</c:v>
                </c:pt>
                <c:pt idx="7409">
                  <c:v>72.546999999999997</c:v>
                </c:pt>
                <c:pt idx="7410">
                  <c:v>72.388000000000005</c:v>
                </c:pt>
                <c:pt idx="7411">
                  <c:v>72.227000000000004</c:v>
                </c:pt>
                <c:pt idx="7412">
                  <c:v>72.058000000000007</c:v>
                </c:pt>
                <c:pt idx="7413">
                  <c:v>71.894000000000005</c:v>
                </c:pt>
                <c:pt idx="7414">
                  <c:v>71.730999999999995</c:v>
                </c:pt>
                <c:pt idx="7415">
                  <c:v>71.558000000000007</c:v>
                </c:pt>
                <c:pt idx="7416">
                  <c:v>71.391999999999996</c:v>
                </c:pt>
                <c:pt idx="7417">
                  <c:v>71.238</c:v>
                </c:pt>
                <c:pt idx="7418">
                  <c:v>71.093999999999994</c:v>
                </c:pt>
                <c:pt idx="7419">
                  <c:v>70.924000000000007</c:v>
                </c:pt>
                <c:pt idx="7420">
                  <c:v>70.759</c:v>
                </c:pt>
                <c:pt idx="7421">
                  <c:v>70.611999999999995</c:v>
                </c:pt>
                <c:pt idx="7422">
                  <c:v>70.475999999999999</c:v>
                </c:pt>
                <c:pt idx="7423">
                  <c:v>70.34</c:v>
                </c:pt>
                <c:pt idx="7424">
                  <c:v>70.215000000000003</c:v>
                </c:pt>
                <c:pt idx="7425">
                  <c:v>70.096999999999994</c:v>
                </c:pt>
                <c:pt idx="7426">
                  <c:v>69.995999999999995</c:v>
                </c:pt>
                <c:pt idx="7427">
                  <c:v>69.905000000000001</c:v>
                </c:pt>
                <c:pt idx="7428">
                  <c:v>69.822000000000003</c:v>
                </c:pt>
                <c:pt idx="7429">
                  <c:v>69.747</c:v>
                </c:pt>
                <c:pt idx="7430">
                  <c:v>69.673000000000002</c:v>
                </c:pt>
                <c:pt idx="7431">
                  <c:v>69.616</c:v>
                </c:pt>
                <c:pt idx="7432">
                  <c:v>69.573999999999998</c:v>
                </c:pt>
                <c:pt idx="7433">
                  <c:v>69.552999999999997</c:v>
                </c:pt>
                <c:pt idx="7434">
                  <c:v>69.542000000000002</c:v>
                </c:pt>
                <c:pt idx="7435">
                  <c:v>69.531999999999996</c:v>
                </c:pt>
                <c:pt idx="7436">
                  <c:v>69.525999999999996</c:v>
                </c:pt>
                <c:pt idx="7437">
                  <c:v>69.527000000000001</c:v>
                </c:pt>
                <c:pt idx="7438">
                  <c:v>69.527000000000001</c:v>
                </c:pt>
                <c:pt idx="7439">
                  <c:v>69.525999999999996</c:v>
                </c:pt>
                <c:pt idx="7440">
                  <c:v>69.533000000000001</c:v>
                </c:pt>
                <c:pt idx="7441">
                  <c:v>69.545000000000002</c:v>
                </c:pt>
                <c:pt idx="7442">
                  <c:v>69.555999999999997</c:v>
                </c:pt>
                <c:pt idx="7443">
                  <c:v>69.575999999999993</c:v>
                </c:pt>
                <c:pt idx="7444">
                  <c:v>69.606999999999999</c:v>
                </c:pt>
                <c:pt idx="7445">
                  <c:v>69.646000000000001</c:v>
                </c:pt>
                <c:pt idx="7446">
                  <c:v>69.692999999999998</c:v>
                </c:pt>
                <c:pt idx="7447">
                  <c:v>69.725999999999999</c:v>
                </c:pt>
                <c:pt idx="7448">
                  <c:v>69.757000000000005</c:v>
                </c:pt>
                <c:pt idx="7449">
                  <c:v>69.789000000000001</c:v>
                </c:pt>
                <c:pt idx="7450">
                  <c:v>69.816999999999993</c:v>
                </c:pt>
                <c:pt idx="7451">
                  <c:v>69.84</c:v>
                </c:pt>
                <c:pt idx="7452">
                  <c:v>69.847999999999999</c:v>
                </c:pt>
                <c:pt idx="7453">
                  <c:v>69.838999999999999</c:v>
                </c:pt>
                <c:pt idx="7454">
                  <c:v>69.817999999999998</c:v>
                </c:pt>
                <c:pt idx="7455">
                  <c:v>69.796999999999997</c:v>
                </c:pt>
                <c:pt idx="7456">
                  <c:v>69.769000000000005</c:v>
                </c:pt>
                <c:pt idx="7457">
                  <c:v>69.725999999999999</c:v>
                </c:pt>
                <c:pt idx="7458">
                  <c:v>69.694999999999993</c:v>
                </c:pt>
                <c:pt idx="7459">
                  <c:v>69.673000000000002</c:v>
                </c:pt>
                <c:pt idx="7460">
                  <c:v>69.635000000000005</c:v>
                </c:pt>
                <c:pt idx="7461">
                  <c:v>69.581999999999994</c:v>
                </c:pt>
                <c:pt idx="7462">
                  <c:v>69.536000000000001</c:v>
                </c:pt>
                <c:pt idx="7463">
                  <c:v>69.504999999999995</c:v>
                </c:pt>
                <c:pt idx="7464">
                  <c:v>69.456999999999994</c:v>
                </c:pt>
                <c:pt idx="7465">
                  <c:v>69.41</c:v>
                </c:pt>
                <c:pt idx="7466">
                  <c:v>69.367999999999995</c:v>
                </c:pt>
                <c:pt idx="7467">
                  <c:v>69.325999999999993</c:v>
                </c:pt>
                <c:pt idx="7468">
                  <c:v>69.298000000000002</c:v>
                </c:pt>
                <c:pt idx="7469">
                  <c:v>69.290000000000006</c:v>
                </c:pt>
                <c:pt idx="7470">
                  <c:v>69.290999999999997</c:v>
                </c:pt>
                <c:pt idx="7471">
                  <c:v>69.296000000000006</c:v>
                </c:pt>
                <c:pt idx="7472">
                  <c:v>69.308999999999997</c:v>
                </c:pt>
                <c:pt idx="7473">
                  <c:v>69.325000000000003</c:v>
                </c:pt>
                <c:pt idx="7474">
                  <c:v>69.341999999999999</c:v>
                </c:pt>
                <c:pt idx="7475">
                  <c:v>69.367000000000004</c:v>
                </c:pt>
                <c:pt idx="7476">
                  <c:v>69.397999999999996</c:v>
                </c:pt>
                <c:pt idx="7477">
                  <c:v>69.438000000000002</c:v>
                </c:pt>
                <c:pt idx="7478">
                  <c:v>69.477000000000004</c:v>
                </c:pt>
                <c:pt idx="7479">
                  <c:v>69.518000000000001</c:v>
                </c:pt>
                <c:pt idx="7480">
                  <c:v>69.558999999999997</c:v>
                </c:pt>
                <c:pt idx="7481">
                  <c:v>69.59</c:v>
                </c:pt>
                <c:pt idx="7482">
                  <c:v>69.614000000000004</c:v>
                </c:pt>
                <c:pt idx="7483">
                  <c:v>69.634</c:v>
                </c:pt>
                <c:pt idx="7484">
                  <c:v>69.649000000000001</c:v>
                </c:pt>
                <c:pt idx="7485">
                  <c:v>69.649000000000001</c:v>
                </c:pt>
                <c:pt idx="7486">
                  <c:v>69.632000000000005</c:v>
                </c:pt>
                <c:pt idx="7487">
                  <c:v>69.599000000000004</c:v>
                </c:pt>
                <c:pt idx="7488">
                  <c:v>69.555000000000007</c:v>
                </c:pt>
                <c:pt idx="7489">
                  <c:v>69.510999999999996</c:v>
                </c:pt>
                <c:pt idx="7490">
                  <c:v>69.450999999999993</c:v>
                </c:pt>
                <c:pt idx="7491">
                  <c:v>69.378</c:v>
                </c:pt>
                <c:pt idx="7492">
                  <c:v>69.320999999999998</c:v>
                </c:pt>
                <c:pt idx="7493">
                  <c:v>69.272000000000006</c:v>
                </c:pt>
                <c:pt idx="7494">
                  <c:v>69.218000000000004</c:v>
                </c:pt>
                <c:pt idx="7495">
                  <c:v>69.161000000000001</c:v>
                </c:pt>
                <c:pt idx="7496">
                  <c:v>69.117000000000004</c:v>
                </c:pt>
                <c:pt idx="7497">
                  <c:v>69.087000000000003</c:v>
                </c:pt>
                <c:pt idx="7498">
                  <c:v>69.061000000000007</c:v>
                </c:pt>
                <c:pt idx="7499">
                  <c:v>69.043999999999997</c:v>
                </c:pt>
                <c:pt idx="7500">
                  <c:v>69.039000000000001</c:v>
                </c:pt>
                <c:pt idx="7501">
                  <c:v>69.046000000000006</c:v>
                </c:pt>
                <c:pt idx="7502">
                  <c:v>69.08</c:v>
                </c:pt>
                <c:pt idx="7503">
                  <c:v>69.128</c:v>
                </c:pt>
                <c:pt idx="7504">
                  <c:v>69.171999999999997</c:v>
                </c:pt>
                <c:pt idx="7505">
                  <c:v>69.209000000000003</c:v>
                </c:pt>
                <c:pt idx="7506">
                  <c:v>69.239999999999995</c:v>
                </c:pt>
                <c:pt idx="7507">
                  <c:v>69.27</c:v>
                </c:pt>
                <c:pt idx="7508">
                  <c:v>69.298000000000002</c:v>
                </c:pt>
                <c:pt idx="7509">
                  <c:v>69.334000000000003</c:v>
                </c:pt>
                <c:pt idx="7510">
                  <c:v>69.364999999999995</c:v>
                </c:pt>
                <c:pt idx="7511">
                  <c:v>69.388000000000005</c:v>
                </c:pt>
                <c:pt idx="7512">
                  <c:v>69.415999999999997</c:v>
                </c:pt>
                <c:pt idx="7513">
                  <c:v>69.444000000000003</c:v>
                </c:pt>
                <c:pt idx="7514">
                  <c:v>69.471000000000004</c:v>
                </c:pt>
                <c:pt idx="7515">
                  <c:v>69.495999999999995</c:v>
                </c:pt>
                <c:pt idx="7516">
                  <c:v>69.513000000000005</c:v>
                </c:pt>
                <c:pt idx="7517">
                  <c:v>69.527000000000001</c:v>
                </c:pt>
                <c:pt idx="7518">
                  <c:v>69.539000000000001</c:v>
                </c:pt>
                <c:pt idx="7519">
                  <c:v>69.552999999999997</c:v>
                </c:pt>
                <c:pt idx="7520">
                  <c:v>69.572000000000003</c:v>
                </c:pt>
                <c:pt idx="7521">
                  <c:v>69.600999999999999</c:v>
                </c:pt>
                <c:pt idx="7522">
                  <c:v>69.634</c:v>
                </c:pt>
                <c:pt idx="7523">
                  <c:v>69.673000000000002</c:v>
                </c:pt>
                <c:pt idx="7524">
                  <c:v>69.703999999999994</c:v>
                </c:pt>
                <c:pt idx="7525">
                  <c:v>69.727000000000004</c:v>
                </c:pt>
                <c:pt idx="7526">
                  <c:v>69.756</c:v>
                </c:pt>
                <c:pt idx="7527">
                  <c:v>69.787000000000006</c:v>
                </c:pt>
                <c:pt idx="7528">
                  <c:v>69.825999999999993</c:v>
                </c:pt>
                <c:pt idx="7529">
                  <c:v>69.873999999999995</c:v>
                </c:pt>
                <c:pt idx="7530">
                  <c:v>69.927000000000007</c:v>
                </c:pt>
                <c:pt idx="7531">
                  <c:v>69.978999999999999</c:v>
                </c:pt>
                <c:pt idx="7532">
                  <c:v>70.016999999999996</c:v>
                </c:pt>
                <c:pt idx="7533">
                  <c:v>70.052999999999997</c:v>
                </c:pt>
                <c:pt idx="7534">
                  <c:v>70.099000000000004</c:v>
                </c:pt>
                <c:pt idx="7535">
                  <c:v>70.143000000000001</c:v>
                </c:pt>
                <c:pt idx="7536">
                  <c:v>70.177999999999997</c:v>
                </c:pt>
                <c:pt idx="7537">
                  <c:v>70.209999999999994</c:v>
                </c:pt>
                <c:pt idx="7538">
                  <c:v>70.245000000000005</c:v>
                </c:pt>
                <c:pt idx="7539">
                  <c:v>70.290000000000006</c:v>
                </c:pt>
                <c:pt idx="7540">
                  <c:v>70.344999999999999</c:v>
                </c:pt>
                <c:pt idx="7541">
                  <c:v>70.400999999999996</c:v>
                </c:pt>
                <c:pt idx="7542">
                  <c:v>70.445999999999998</c:v>
                </c:pt>
                <c:pt idx="7543">
                  <c:v>70.484999999999999</c:v>
                </c:pt>
                <c:pt idx="7544">
                  <c:v>70.518000000000001</c:v>
                </c:pt>
                <c:pt idx="7545">
                  <c:v>70.546000000000006</c:v>
                </c:pt>
                <c:pt idx="7546">
                  <c:v>70.58</c:v>
                </c:pt>
                <c:pt idx="7547">
                  <c:v>70.635999999999996</c:v>
                </c:pt>
                <c:pt idx="7548">
                  <c:v>70.709000000000003</c:v>
                </c:pt>
                <c:pt idx="7549">
                  <c:v>70.757999999999996</c:v>
                </c:pt>
                <c:pt idx="7550">
                  <c:v>70.804000000000002</c:v>
                </c:pt>
                <c:pt idx="7551">
                  <c:v>70.86</c:v>
                </c:pt>
                <c:pt idx="7552">
                  <c:v>70.905000000000001</c:v>
                </c:pt>
                <c:pt idx="7553">
                  <c:v>70.957999999999998</c:v>
                </c:pt>
                <c:pt idx="7554">
                  <c:v>71.010999999999996</c:v>
                </c:pt>
                <c:pt idx="7555">
                  <c:v>71.055999999999997</c:v>
                </c:pt>
                <c:pt idx="7556">
                  <c:v>71.102999999999994</c:v>
                </c:pt>
                <c:pt idx="7557">
                  <c:v>71.147000000000006</c:v>
                </c:pt>
                <c:pt idx="7558">
                  <c:v>71.195999999999998</c:v>
                </c:pt>
                <c:pt idx="7559">
                  <c:v>71.227999999999994</c:v>
                </c:pt>
                <c:pt idx="7560">
                  <c:v>71.242000000000004</c:v>
                </c:pt>
                <c:pt idx="7561">
                  <c:v>71.278999999999996</c:v>
                </c:pt>
                <c:pt idx="7562">
                  <c:v>71.325999999999993</c:v>
                </c:pt>
                <c:pt idx="7563">
                  <c:v>71.358000000000004</c:v>
                </c:pt>
                <c:pt idx="7564">
                  <c:v>71.394000000000005</c:v>
                </c:pt>
                <c:pt idx="7565">
                  <c:v>71.438000000000002</c:v>
                </c:pt>
                <c:pt idx="7566">
                  <c:v>71.474000000000004</c:v>
                </c:pt>
                <c:pt idx="7567">
                  <c:v>71.504000000000005</c:v>
                </c:pt>
                <c:pt idx="7568">
                  <c:v>71.537000000000006</c:v>
                </c:pt>
                <c:pt idx="7569">
                  <c:v>71.578999999999994</c:v>
                </c:pt>
                <c:pt idx="7570">
                  <c:v>71.611000000000004</c:v>
                </c:pt>
                <c:pt idx="7571">
                  <c:v>71.62</c:v>
                </c:pt>
                <c:pt idx="7572">
                  <c:v>71.638999999999996</c:v>
                </c:pt>
                <c:pt idx="7573">
                  <c:v>71.66</c:v>
                </c:pt>
                <c:pt idx="7574">
                  <c:v>71.656000000000006</c:v>
                </c:pt>
                <c:pt idx="7575">
                  <c:v>71.656000000000006</c:v>
                </c:pt>
                <c:pt idx="7576">
                  <c:v>71.647999999999996</c:v>
                </c:pt>
                <c:pt idx="7577">
                  <c:v>71.600999999999999</c:v>
                </c:pt>
                <c:pt idx="7578">
                  <c:v>71.528999999999996</c:v>
                </c:pt>
                <c:pt idx="7579">
                  <c:v>71.445999999999998</c:v>
                </c:pt>
                <c:pt idx="7580">
                  <c:v>71.370999999999995</c:v>
                </c:pt>
                <c:pt idx="7581">
                  <c:v>71.289000000000001</c:v>
                </c:pt>
                <c:pt idx="7582">
                  <c:v>71.203999999999994</c:v>
                </c:pt>
                <c:pt idx="7583">
                  <c:v>71.122</c:v>
                </c:pt>
                <c:pt idx="7584">
                  <c:v>71.043000000000006</c:v>
                </c:pt>
                <c:pt idx="7585">
                  <c:v>70.977999999999994</c:v>
                </c:pt>
                <c:pt idx="7586">
                  <c:v>70.909000000000006</c:v>
                </c:pt>
                <c:pt idx="7587">
                  <c:v>70.841999999999999</c:v>
                </c:pt>
                <c:pt idx="7588">
                  <c:v>70.796999999999997</c:v>
                </c:pt>
                <c:pt idx="7589">
                  <c:v>70.756</c:v>
                </c:pt>
                <c:pt idx="7590">
                  <c:v>70.716999999999999</c:v>
                </c:pt>
                <c:pt idx="7591">
                  <c:v>70.686000000000007</c:v>
                </c:pt>
                <c:pt idx="7592">
                  <c:v>70.668999999999997</c:v>
                </c:pt>
                <c:pt idx="7593">
                  <c:v>70.67</c:v>
                </c:pt>
                <c:pt idx="7594">
                  <c:v>70.692999999999998</c:v>
                </c:pt>
                <c:pt idx="7595">
                  <c:v>70.721000000000004</c:v>
                </c:pt>
                <c:pt idx="7596">
                  <c:v>70.744</c:v>
                </c:pt>
                <c:pt idx="7597">
                  <c:v>70.763000000000005</c:v>
                </c:pt>
                <c:pt idx="7598">
                  <c:v>70.787000000000006</c:v>
                </c:pt>
                <c:pt idx="7599">
                  <c:v>70.805000000000007</c:v>
                </c:pt>
                <c:pt idx="7600">
                  <c:v>70.817999999999998</c:v>
                </c:pt>
                <c:pt idx="7601">
                  <c:v>70.835999999999999</c:v>
                </c:pt>
                <c:pt idx="7602">
                  <c:v>70.853999999999999</c:v>
                </c:pt>
                <c:pt idx="7603">
                  <c:v>70.869</c:v>
                </c:pt>
                <c:pt idx="7604">
                  <c:v>70.885999999999996</c:v>
                </c:pt>
                <c:pt idx="7605">
                  <c:v>70.899000000000001</c:v>
                </c:pt>
                <c:pt idx="7606">
                  <c:v>70.908000000000001</c:v>
                </c:pt>
                <c:pt idx="7607">
                  <c:v>70.91</c:v>
                </c:pt>
                <c:pt idx="7608">
                  <c:v>70.912000000000006</c:v>
                </c:pt>
                <c:pt idx="7609">
                  <c:v>70.915999999999997</c:v>
                </c:pt>
                <c:pt idx="7610">
                  <c:v>70.915000000000006</c:v>
                </c:pt>
                <c:pt idx="7611">
                  <c:v>70.914000000000001</c:v>
                </c:pt>
                <c:pt idx="7612">
                  <c:v>70.914000000000001</c:v>
                </c:pt>
                <c:pt idx="7613">
                  <c:v>70.912999999999997</c:v>
                </c:pt>
                <c:pt idx="7614">
                  <c:v>70.912999999999997</c:v>
                </c:pt>
                <c:pt idx="7615">
                  <c:v>70.912000000000006</c:v>
                </c:pt>
                <c:pt idx="7616">
                  <c:v>70.912000000000006</c:v>
                </c:pt>
                <c:pt idx="7617">
                  <c:v>70.906000000000006</c:v>
                </c:pt>
                <c:pt idx="7618">
                  <c:v>70.896000000000001</c:v>
                </c:pt>
                <c:pt idx="7619">
                  <c:v>70.884</c:v>
                </c:pt>
                <c:pt idx="7620">
                  <c:v>70.873000000000005</c:v>
                </c:pt>
                <c:pt idx="7621">
                  <c:v>70.867999999999995</c:v>
                </c:pt>
                <c:pt idx="7622">
                  <c:v>70.86</c:v>
                </c:pt>
                <c:pt idx="7623">
                  <c:v>70.847999999999999</c:v>
                </c:pt>
                <c:pt idx="7624">
                  <c:v>70.834000000000003</c:v>
                </c:pt>
                <c:pt idx="7625">
                  <c:v>70.816999999999993</c:v>
                </c:pt>
                <c:pt idx="7626">
                  <c:v>70.802999999999997</c:v>
                </c:pt>
                <c:pt idx="7627">
                  <c:v>70.784999999999997</c:v>
                </c:pt>
                <c:pt idx="7628">
                  <c:v>70.766000000000005</c:v>
                </c:pt>
                <c:pt idx="7629">
                  <c:v>70.744</c:v>
                </c:pt>
                <c:pt idx="7630">
                  <c:v>70.727000000000004</c:v>
                </c:pt>
                <c:pt idx="7631">
                  <c:v>70.710999999999999</c:v>
                </c:pt>
                <c:pt idx="7632">
                  <c:v>70.697999999999993</c:v>
                </c:pt>
                <c:pt idx="7633">
                  <c:v>70.692999999999998</c:v>
                </c:pt>
                <c:pt idx="7634">
                  <c:v>70.694999999999993</c:v>
                </c:pt>
                <c:pt idx="7635">
                  <c:v>70.703000000000003</c:v>
                </c:pt>
                <c:pt idx="7636">
                  <c:v>70.710999999999999</c:v>
                </c:pt>
                <c:pt idx="7637">
                  <c:v>70.718999999999994</c:v>
                </c:pt>
                <c:pt idx="7638">
                  <c:v>70.731999999999999</c:v>
                </c:pt>
                <c:pt idx="7639">
                  <c:v>70.748999999999995</c:v>
                </c:pt>
                <c:pt idx="7640">
                  <c:v>70.77</c:v>
                </c:pt>
                <c:pt idx="7641">
                  <c:v>70.784999999999997</c:v>
                </c:pt>
                <c:pt idx="7642">
                  <c:v>70.801000000000002</c:v>
                </c:pt>
                <c:pt idx="7643">
                  <c:v>70.822999999999993</c:v>
                </c:pt>
                <c:pt idx="7644">
                  <c:v>70.843999999999994</c:v>
                </c:pt>
                <c:pt idx="7645">
                  <c:v>70.867000000000004</c:v>
                </c:pt>
                <c:pt idx="7646">
                  <c:v>70.888000000000005</c:v>
                </c:pt>
                <c:pt idx="7647">
                  <c:v>70.902000000000001</c:v>
                </c:pt>
                <c:pt idx="7648">
                  <c:v>70.915000000000006</c:v>
                </c:pt>
                <c:pt idx="7649">
                  <c:v>70.923000000000002</c:v>
                </c:pt>
                <c:pt idx="7650">
                  <c:v>70.927000000000007</c:v>
                </c:pt>
                <c:pt idx="7651">
                  <c:v>70.932000000000002</c:v>
                </c:pt>
                <c:pt idx="7652">
                  <c:v>70.927000000000007</c:v>
                </c:pt>
                <c:pt idx="7653">
                  <c:v>70.921999999999997</c:v>
                </c:pt>
                <c:pt idx="7654">
                  <c:v>70.918999999999997</c:v>
                </c:pt>
                <c:pt idx="7655">
                  <c:v>70.918999999999997</c:v>
                </c:pt>
                <c:pt idx="7656">
                  <c:v>70.918999999999997</c:v>
                </c:pt>
                <c:pt idx="7657">
                  <c:v>70.923000000000002</c:v>
                </c:pt>
                <c:pt idx="7658">
                  <c:v>70.927000000000007</c:v>
                </c:pt>
                <c:pt idx="7659">
                  <c:v>70.938000000000002</c:v>
                </c:pt>
                <c:pt idx="7660">
                  <c:v>70.944999999999993</c:v>
                </c:pt>
                <c:pt idx="7661">
                  <c:v>70.95</c:v>
                </c:pt>
                <c:pt idx="7662">
                  <c:v>70.956999999999994</c:v>
                </c:pt>
                <c:pt idx="7663">
                  <c:v>70.962999999999994</c:v>
                </c:pt>
                <c:pt idx="7664">
                  <c:v>70.971000000000004</c:v>
                </c:pt>
                <c:pt idx="7665">
                  <c:v>70.986999999999995</c:v>
                </c:pt>
                <c:pt idx="7666">
                  <c:v>71.007000000000005</c:v>
                </c:pt>
                <c:pt idx="7667">
                  <c:v>71.028999999999996</c:v>
                </c:pt>
                <c:pt idx="7668">
                  <c:v>71.057000000000002</c:v>
                </c:pt>
                <c:pt idx="7669">
                  <c:v>71.087999999999994</c:v>
                </c:pt>
                <c:pt idx="7670">
                  <c:v>71.108000000000004</c:v>
                </c:pt>
                <c:pt idx="7671">
                  <c:v>71.120999999999995</c:v>
                </c:pt>
                <c:pt idx="7672">
                  <c:v>71.135000000000005</c:v>
                </c:pt>
                <c:pt idx="7673">
                  <c:v>71.135000000000005</c:v>
                </c:pt>
                <c:pt idx="7674">
                  <c:v>71.122</c:v>
                </c:pt>
                <c:pt idx="7675">
                  <c:v>71.105999999999995</c:v>
                </c:pt>
                <c:pt idx="7676">
                  <c:v>71.090999999999994</c:v>
                </c:pt>
                <c:pt idx="7677">
                  <c:v>71.087000000000003</c:v>
                </c:pt>
                <c:pt idx="7678">
                  <c:v>71.084999999999994</c:v>
                </c:pt>
                <c:pt idx="7679">
                  <c:v>71.078999999999994</c:v>
                </c:pt>
                <c:pt idx="7680">
                  <c:v>71.075000000000003</c:v>
                </c:pt>
                <c:pt idx="7681">
                  <c:v>71.078000000000003</c:v>
                </c:pt>
                <c:pt idx="7682">
                  <c:v>71.081999999999994</c:v>
                </c:pt>
                <c:pt idx="7683">
                  <c:v>71.087000000000003</c:v>
                </c:pt>
                <c:pt idx="7684">
                  <c:v>71.088999999999999</c:v>
                </c:pt>
                <c:pt idx="7685">
                  <c:v>71.09</c:v>
                </c:pt>
                <c:pt idx="7686">
                  <c:v>71.093000000000004</c:v>
                </c:pt>
                <c:pt idx="7687">
                  <c:v>71.099999999999994</c:v>
                </c:pt>
                <c:pt idx="7688">
                  <c:v>71.099999999999994</c:v>
                </c:pt>
                <c:pt idx="7689">
                  <c:v>71.106999999999999</c:v>
                </c:pt>
                <c:pt idx="7690">
                  <c:v>71.116</c:v>
                </c:pt>
                <c:pt idx="7691">
                  <c:v>71.128</c:v>
                </c:pt>
                <c:pt idx="7692">
                  <c:v>71.141000000000005</c:v>
                </c:pt>
                <c:pt idx="7693">
                  <c:v>71.156000000000006</c:v>
                </c:pt>
                <c:pt idx="7694">
                  <c:v>71.165000000000006</c:v>
                </c:pt>
                <c:pt idx="7695">
                  <c:v>71.165000000000006</c:v>
                </c:pt>
                <c:pt idx="7696">
                  <c:v>71.165999999999997</c:v>
                </c:pt>
                <c:pt idx="7697">
                  <c:v>71.16</c:v>
                </c:pt>
                <c:pt idx="7698">
                  <c:v>71.141000000000005</c:v>
                </c:pt>
                <c:pt idx="7699">
                  <c:v>71.114999999999995</c:v>
                </c:pt>
                <c:pt idx="7700">
                  <c:v>71.087000000000003</c:v>
                </c:pt>
                <c:pt idx="7701">
                  <c:v>71.061000000000007</c:v>
                </c:pt>
                <c:pt idx="7702">
                  <c:v>71.02</c:v>
                </c:pt>
                <c:pt idx="7703">
                  <c:v>70.956000000000003</c:v>
                </c:pt>
                <c:pt idx="7704">
                  <c:v>70.888000000000005</c:v>
                </c:pt>
                <c:pt idx="7705">
                  <c:v>70.825000000000003</c:v>
                </c:pt>
                <c:pt idx="7706">
                  <c:v>70.763000000000005</c:v>
                </c:pt>
                <c:pt idx="7707">
                  <c:v>70.698999999999998</c:v>
                </c:pt>
                <c:pt idx="7708">
                  <c:v>70.617000000000004</c:v>
                </c:pt>
                <c:pt idx="7709">
                  <c:v>70.537999999999997</c:v>
                </c:pt>
                <c:pt idx="7710">
                  <c:v>70.483999999999995</c:v>
                </c:pt>
                <c:pt idx="7711">
                  <c:v>70.433000000000007</c:v>
                </c:pt>
                <c:pt idx="7712">
                  <c:v>70.381</c:v>
                </c:pt>
                <c:pt idx="7713">
                  <c:v>70.349999999999994</c:v>
                </c:pt>
                <c:pt idx="7714">
                  <c:v>70.334999999999994</c:v>
                </c:pt>
                <c:pt idx="7715">
                  <c:v>70.322000000000003</c:v>
                </c:pt>
                <c:pt idx="7716">
                  <c:v>70.311999999999998</c:v>
                </c:pt>
                <c:pt idx="7717">
                  <c:v>70.314999999999998</c:v>
                </c:pt>
                <c:pt idx="7718">
                  <c:v>70.319999999999993</c:v>
                </c:pt>
                <c:pt idx="7719">
                  <c:v>70.326999999999998</c:v>
                </c:pt>
                <c:pt idx="7720">
                  <c:v>70.337999999999994</c:v>
                </c:pt>
                <c:pt idx="7721">
                  <c:v>70.350999999999999</c:v>
                </c:pt>
                <c:pt idx="7722">
                  <c:v>70.364999999999995</c:v>
                </c:pt>
                <c:pt idx="7723">
                  <c:v>70.38</c:v>
                </c:pt>
                <c:pt idx="7724">
                  <c:v>70.394000000000005</c:v>
                </c:pt>
                <c:pt idx="7725">
                  <c:v>70.402000000000001</c:v>
                </c:pt>
                <c:pt idx="7726">
                  <c:v>70.414000000000001</c:v>
                </c:pt>
                <c:pt idx="7727">
                  <c:v>70.429000000000002</c:v>
                </c:pt>
                <c:pt idx="7728">
                  <c:v>70.441999999999993</c:v>
                </c:pt>
                <c:pt idx="7729">
                  <c:v>70.448999999999998</c:v>
                </c:pt>
                <c:pt idx="7730">
                  <c:v>70.453999999999994</c:v>
                </c:pt>
                <c:pt idx="7731">
                  <c:v>70.453999999999994</c:v>
                </c:pt>
                <c:pt idx="7732">
                  <c:v>70.45</c:v>
                </c:pt>
                <c:pt idx="7733">
                  <c:v>70.441000000000003</c:v>
                </c:pt>
                <c:pt idx="7734">
                  <c:v>70.427000000000007</c:v>
                </c:pt>
                <c:pt idx="7735">
                  <c:v>70.406000000000006</c:v>
                </c:pt>
                <c:pt idx="7736">
                  <c:v>70.382000000000005</c:v>
                </c:pt>
                <c:pt idx="7737">
                  <c:v>70.355000000000004</c:v>
                </c:pt>
                <c:pt idx="7738">
                  <c:v>70.311999999999998</c:v>
                </c:pt>
                <c:pt idx="7739">
                  <c:v>70.251999999999995</c:v>
                </c:pt>
                <c:pt idx="7740">
                  <c:v>70.203000000000003</c:v>
                </c:pt>
                <c:pt idx="7741">
                  <c:v>70.174999999999997</c:v>
                </c:pt>
                <c:pt idx="7742">
                  <c:v>70.138999999999996</c:v>
                </c:pt>
                <c:pt idx="7743">
                  <c:v>70.091999999999999</c:v>
                </c:pt>
                <c:pt idx="7744">
                  <c:v>70.046999999999997</c:v>
                </c:pt>
                <c:pt idx="7745">
                  <c:v>70.024000000000001</c:v>
                </c:pt>
                <c:pt idx="7746">
                  <c:v>70.012</c:v>
                </c:pt>
                <c:pt idx="7747">
                  <c:v>69.997</c:v>
                </c:pt>
                <c:pt idx="7748">
                  <c:v>69.989999999999995</c:v>
                </c:pt>
                <c:pt idx="7749">
                  <c:v>69.991</c:v>
                </c:pt>
                <c:pt idx="7750">
                  <c:v>70.001999999999995</c:v>
                </c:pt>
                <c:pt idx="7751">
                  <c:v>70.022999999999996</c:v>
                </c:pt>
                <c:pt idx="7752">
                  <c:v>70.043000000000006</c:v>
                </c:pt>
                <c:pt idx="7753">
                  <c:v>70.064999999999998</c:v>
                </c:pt>
                <c:pt idx="7754">
                  <c:v>70.100999999999999</c:v>
                </c:pt>
                <c:pt idx="7755">
                  <c:v>70.152000000000001</c:v>
                </c:pt>
                <c:pt idx="7756">
                  <c:v>70.206000000000003</c:v>
                </c:pt>
                <c:pt idx="7757">
                  <c:v>70.242000000000004</c:v>
                </c:pt>
                <c:pt idx="7758">
                  <c:v>70.277000000000001</c:v>
                </c:pt>
                <c:pt idx="7759">
                  <c:v>70.322999999999993</c:v>
                </c:pt>
                <c:pt idx="7760">
                  <c:v>70.372</c:v>
                </c:pt>
                <c:pt idx="7761">
                  <c:v>70.408000000000001</c:v>
                </c:pt>
                <c:pt idx="7762">
                  <c:v>70.430000000000007</c:v>
                </c:pt>
                <c:pt idx="7763">
                  <c:v>70.453000000000003</c:v>
                </c:pt>
                <c:pt idx="7764">
                  <c:v>70.471000000000004</c:v>
                </c:pt>
                <c:pt idx="7765">
                  <c:v>70.481999999999999</c:v>
                </c:pt>
                <c:pt idx="7766">
                  <c:v>70.486999999999995</c:v>
                </c:pt>
                <c:pt idx="7767">
                  <c:v>70.483999999999995</c:v>
                </c:pt>
                <c:pt idx="7768">
                  <c:v>70.486000000000004</c:v>
                </c:pt>
                <c:pt idx="7769">
                  <c:v>70.486999999999995</c:v>
                </c:pt>
                <c:pt idx="7770">
                  <c:v>70.486000000000004</c:v>
                </c:pt>
                <c:pt idx="7771">
                  <c:v>70.494</c:v>
                </c:pt>
                <c:pt idx="7772">
                  <c:v>70.498000000000005</c:v>
                </c:pt>
                <c:pt idx="7773">
                  <c:v>70.504000000000005</c:v>
                </c:pt>
                <c:pt idx="7774">
                  <c:v>70.510000000000005</c:v>
                </c:pt>
                <c:pt idx="7775">
                  <c:v>70.516000000000005</c:v>
                </c:pt>
                <c:pt idx="7776">
                  <c:v>70.525999999999996</c:v>
                </c:pt>
                <c:pt idx="7777">
                  <c:v>70.537999999999997</c:v>
                </c:pt>
                <c:pt idx="7778">
                  <c:v>70.552000000000007</c:v>
                </c:pt>
                <c:pt idx="7779">
                  <c:v>70.566000000000003</c:v>
                </c:pt>
                <c:pt idx="7780">
                  <c:v>70.581000000000003</c:v>
                </c:pt>
                <c:pt idx="7781">
                  <c:v>70.587000000000003</c:v>
                </c:pt>
                <c:pt idx="7782">
                  <c:v>70.59</c:v>
                </c:pt>
                <c:pt idx="7783">
                  <c:v>70.584000000000003</c:v>
                </c:pt>
                <c:pt idx="7784">
                  <c:v>70.578999999999994</c:v>
                </c:pt>
                <c:pt idx="7785">
                  <c:v>70.582999999999998</c:v>
                </c:pt>
                <c:pt idx="7786">
                  <c:v>70.581999999999994</c:v>
                </c:pt>
                <c:pt idx="7787">
                  <c:v>70.552000000000007</c:v>
                </c:pt>
                <c:pt idx="7788">
                  <c:v>70.506</c:v>
                </c:pt>
                <c:pt idx="7789">
                  <c:v>70.456999999999994</c:v>
                </c:pt>
                <c:pt idx="7790">
                  <c:v>70.393000000000001</c:v>
                </c:pt>
                <c:pt idx="7791">
                  <c:v>70.317999999999998</c:v>
                </c:pt>
                <c:pt idx="7792">
                  <c:v>70.234999999999999</c:v>
                </c:pt>
                <c:pt idx="7793">
                  <c:v>70.134</c:v>
                </c:pt>
                <c:pt idx="7794">
                  <c:v>70.016000000000005</c:v>
                </c:pt>
                <c:pt idx="7795">
                  <c:v>69.894000000000005</c:v>
                </c:pt>
                <c:pt idx="7796">
                  <c:v>69.757999999999996</c:v>
                </c:pt>
                <c:pt idx="7797">
                  <c:v>69.606999999999999</c:v>
                </c:pt>
                <c:pt idx="7798">
                  <c:v>69.432000000000002</c:v>
                </c:pt>
                <c:pt idx="7799">
                  <c:v>69.254000000000005</c:v>
                </c:pt>
                <c:pt idx="7800">
                  <c:v>69.057000000000002</c:v>
                </c:pt>
                <c:pt idx="7801">
                  <c:v>68.853999999999999</c:v>
                </c:pt>
                <c:pt idx="7802">
                  <c:v>68.637</c:v>
                </c:pt>
                <c:pt idx="7803">
                  <c:v>68.421000000000006</c:v>
                </c:pt>
                <c:pt idx="7804">
                  <c:v>68.197000000000003</c:v>
                </c:pt>
                <c:pt idx="7805">
                  <c:v>67.944000000000003</c:v>
                </c:pt>
                <c:pt idx="7806">
                  <c:v>67.683999999999997</c:v>
                </c:pt>
                <c:pt idx="7807">
                  <c:v>67.415999999999997</c:v>
                </c:pt>
                <c:pt idx="7808">
                  <c:v>67.143000000000001</c:v>
                </c:pt>
                <c:pt idx="7809">
                  <c:v>66.843999999999994</c:v>
                </c:pt>
                <c:pt idx="7810">
                  <c:v>66.531000000000006</c:v>
                </c:pt>
                <c:pt idx="7811">
                  <c:v>66.227000000000004</c:v>
                </c:pt>
                <c:pt idx="7812">
                  <c:v>65.903999999999996</c:v>
                </c:pt>
                <c:pt idx="7813">
                  <c:v>65.587000000000003</c:v>
                </c:pt>
                <c:pt idx="7814">
                  <c:v>65.275000000000006</c:v>
                </c:pt>
                <c:pt idx="7815">
                  <c:v>64.957999999999998</c:v>
                </c:pt>
                <c:pt idx="7816">
                  <c:v>64.626999999999995</c:v>
                </c:pt>
                <c:pt idx="7817">
                  <c:v>64.301000000000002</c:v>
                </c:pt>
                <c:pt idx="7818">
                  <c:v>63.993000000000002</c:v>
                </c:pt>
                <c:pt idx="7819">
                  <c:v>63.677999999999997</c:v>
                </c:pt>
                <c:pt idx="7820">
                  <c:v>63.375</c:v>
                </c:pt>
                <c:pt idx="7821">
                  <c:v>63.094999999999999</c:v>
                </c:pt>
                <c:pt idx="7822">
                  <c:v>62.819000000000003</c:v>
                </c:pt>
                <c:pt idx="7823">
                  <c:v>62.552999999999997</c:v>
                </c:pt>
                <c:pt idx="7824">
                  <c:v>62.301000000000002</c:v>
                </c:pt>
                <c:pt idx="7825">
                  <c:v>62.057000000000002</c:v>
                </c:pt>
                <c:pt idx="7826">
                  <c:v>61.829000000000001</c:v>
                </c:pt>
                <c:pt idx="7827">
                  <c:v>61.616999999999997</c:v>
                </c:pt>
                <c:pt idx="7828">
                  <c:v>61.399000000000001</c:v>
                </c:pt>
                <c:pt idx="7829">
                  <c:v>61.197000000000003</c:v>
                </c:pt>
                <c:pt idx="7830">
                  <c:v>61.018000000000001</c:v>
                </c:pt>
                <c:pt idx="7831">
                  <c:v>60.848999999999997</c:v>
                </c:pt>
                <c:pt idx="7832">
                  <c:v>60.689</c:v>
                </c:pt>
                <c:pt idx="7833">
                  <c:v>60.545000000000002</c:v>
                </c:pt>
                <c:pt idx="7834">
                  <c:v>60.411000000000001</c:v>
                </c:pt>
                <c:pt idx="7835">
                  <c:v>60.290999999999997</c:v>
                </c:pt>
                <c:pt idx="7836">
                  <c:v>60.183999999999997</c:v>
                </c:pt>
                <c:pt idx="7837">
                  <c:v>60.101999999999997</c:v>
                </c:pt>
                <c:pt idx="7838">
                  <c:v>60.036000000000001</c:v>
                </c:pt>
                <c:pt idx="7839">
                  <c:v>59.975999999999999</c:v>
                </c:pt>
                <c:pt idx="7840">
                  <c:v>59.921999999999997</c:v>
                </c:pt>
                <c:pt idx="7841">
                  <c:v>59.874000000000002</c:v>
                </c:pt>
                <c:pt idx="7842">
                  <c:v>59.838000000000001</c:v>
                </c:pt>
                <c:pt idx="7843">
                  <c:v>59.820999999999998</c:v>
                </c:pt>
                <c:pt idx="7844">
                  <c:v>59.83</c:v>
                </c:pt>
                <c:pt idx="7845">
                  <c:v>59.851999999999997</c:v>
                </c:pt>
                <c:pt idx="7846">
                  <c:v>59.877000000000002</c:v>
                </c:pt>
                <c:pt idx="7847">
                  <c:v>59.908000000000001</c:v>
                </c:pt>
                <c:pt idx="7848">
                  <c:v>59.96</c:v>
                </c:pt>
                <c:pt idx="7849">
                  <c:v>60.015000000000001</c:v>
                </c:pt>
                <c:pt idx="7850">
                  <c:v>60.064</c:v>
                </c:pt>
                <c:pt idx="7851">
                  <c:v>60.145000000000003</c:v>
                </c:pt>
                <c:pt idx="7852">
                  <c:v>60.231000000000002</c:v>
                </c:pt>
                <c:pt idx="7853">
                  <c:v>60.311999999999998</c:v>
                </c:pt>
                <c:pt idx="7854">
                  <c:v>60.401000000000003</c:v>
                </c:pt>
                <c:pt idx="7855">
                  <c:v>60.482999999999997</c:v>
                </c:pt>
                <c:pt idx="7856">
                  <c:v>60.585999999999999</c:v>
                </c:pt>
                <c:pt idx="7857">
                  <c:v>60.706000000000003</c:v>
                </c:pt>
                <c:pt idx="7858">
                  <c:v>60.814</c:v>
                </c:pt>
                <c:pt idx="7859">
                  <c:v>60.927</c:v>
                </c:pt>
                <c:pt idx="7860">
                  <c:v>61.055999999999997</c:v>
                </c:pt>
                <c:pt idx="7861">
                  <c:v>61.16</c:v>
                </c:pt>
                <c:pt idx="7862">
                  <c:v>61.27</c:v>
                </c:pt>
                <c:pt idx="7863">
                  <c:v>61.406999999999996</c:v>
                </c:pt>
                <c:pt idx="7864">
                  <c:v>61.533000000000001</c:v>
                </c:pt>
                <c:pt idx="7865">
                  <c:v>61.639000000000003</c:v>
                </c:pt>
                <c:pt idx="7866">
                  <c:v>61.747</c:v>
                </c:pt>
                <c:pt idx="7867">
                  <c:v>61.838999999999999</c:v>
                </c:pt>
                <c:pt idx="7868">
                  <c:v>61.908999999999999</c:v>
                </c:pt>
                <c:pt idx="7869">
                  <c:v>61.99</c:v>
                </c:pt>
                <c:pt idx="7870">
                  <c:v>62.06</c:v>
                </c:pt>
                <c:pt idx="7871">
                  <c:v>62.103999999999999</c:v>
                </c:pt>
                <c:pt idx="7872">
                  <c:v>62.134</c:v>
                </c:pt>
                <c:pt idx="7873">
                  <c:v>62.173999999999999</c:v>
                </c:pt>
                <c:pt idx="7874">
                  <c:v>62.192</c:v>
                </c:pt>
                <c:pt idx="7875">
                  <c:v>62.21</c:v>
                </c:pt>
                <c:pt idx="7876">
                  <c:v>62.241</c:v>
                </c:pt>
                <c:pt idx="7877">
                  <c:v>62.25</c:v>
                </c:pt>
                <c:pt idx="7878">
                  <c:v>62.281999999999996</c:v>
                </c:pt>
                <c:pt idx="7879">
                  <c:v>62.314</c:v>
                </c:pt>
                <c:pt idx="7880">
                  <c:v>62.343000000000004</c:v>
                </c:pt>
                <c:pt idx="7881">
                  <c:v>62.383000000000003</c:v>
                </c:pt>
                <c:pt idx="7882">
                  <c:v>62.427</c:v>
                </c:pt>
                <c:pt idx="7883">
                  <c:v>62.485999999999997</c:v>
                </c:pt>
                <c:pt idx="7884">
                  <c:v>62.555</c:v>
                </c:pt>
                <c:pt idx="7885">
                  <c:v>62.648000000000003</c:v>
                </c:pt>
                <c:pt idx="7886">
                  <c:v>62.75</c:v>
                </c:pt>
                <c:pt idx="7887">
                  <c:v>62.845999999999997</c:v>
                </c:pt>
                <c:pt idx="7888">
                  <c:v>62.956000000000003</c:v>
                </c:pt>
                <c:pt idx="7889">
                  <c:v>63.072000000000003</c:v>
                </c:pt>
                <c:pt idx="7890">
                  <c:v>63.177999999999997</c:v>
                </c:pt>
                <c:pt idx="7891">
                  <c:v>63.271999999999998</c:v>
                </c:pt>
                <c:pt idx="7892">
                  <c:v>63.34</c:v>
                </c:pt>
                <c:pt idx="7893">
                  <c:v>63.412999999999997</c:v>
                </c:pt>
                <c:pt idx="7894">
                  <c:v>63.481000000000002</c:v>
                </c:pt>
                <c:pt idx="7895">
                  <c:v>63.527000000000001</c:v>
                </c:pt>
                <c:pt idx="7896">
                  <c:v>63.546999999999997</c:v>
                </c:pt>
                <c:pt idx="7897">
                  <c:v>63.534999999999997</c:v>
                </c:pt>
                <c:pt idx="7898">
                  <c:v>63.488999999999997</c:v>
                </c:pt>
                <c:pt idx="7899">
                  <c:v>63.426000000000002</c:v>
                </c:pt>
                <c:pt idx="7900">
                  <c:v>63.351999999999997</c:v>
                </c:pt>
                <c:pt idx="7901">
                  <c:v>63.252000000000002</c:v>
                </c:pt>
                <c:pt idx="7902">
                  <c:v>63.148000000000003</c:v>
                </c:pt>
                <c:pt idx="7903">
                  <c:v>63.045999999999999</c:v>
                </c:pt>
                <c:pt idx="7904">
                  <c:v>62.941000000000003</c:v>
                </c:pt>
                <c:pt idx="7905">
                  <c:v>62.83</c:v>
                </c:pt>
                <c:pt idx="7906">
                  <c:v>62.728999999999999</c:v>
                </c:pt>
                <c:pt idx="7907">
                  <c:v>62.622999999999998</c:v>
                </c:pt>
                <c:pt idx="7908">
                  <c:v>62.515999999999998</c:v>
                </c:pt>
                <c:pt idx="7909">
                  <c:v>62.424999999999997</c:v>
                </c:pt>
                <c:pt idx="7910">
                  <c:v>62.348999999999997</c:v>
                </c:pt>
                <c:pt idx="7911">
                  <c:v>62.296999999999997</c:v>
                </c:pt>
                <c:pt idx="7912">
                  <c:v>62.262999999999998</c:v>
                </c:pt>
                <c:pt idx="7913">
                  <c:v>62.246000000000002</c:v>
                </c:pt>
                <c:pt idx="7914">
                  <c:v>62.262999999999998</c:v>
                </c:pt>
                <c:pt idx="7915">
                  <c:v>62.311</c:v>
                </c:pt>
                <c:pt idx="7916">
                  <c:v>62.378</c:v>
                </c:pt>
                <c:pt idx="7917">
                  <c:v>62.448999999999998</c:v>
                </c:pt>
                <c:pt idx="7918">
                  <c:v>62.518000000000001</c:v>
                </c:pt>
                <c:pt idx="7919">
                  <c:v>62.593000000000004</c:v>
                </c:pt>
                <c:pt idx="7920">
                  <c:v>62.671999999999997</c:v>
                </c:pt>
                <c:pt idx="7921">
                  <c:v>62.747999999999998</c:v>
                </c:pt>
                <c:pt idx="7922">
                  <c:v>62.814999999999998</c:v>
                </c:pt>
                <c:pt idx="7923">
                  <c:v>62.881</c:v>
                </c:pt>
                <c:pt idx="7924">
                  <c:v>62.938000000000002</c:v>
                </c:pt>
                <c:pt idx="7925">
                  <c:v>62.973999999999997</c:v>
                </c:pt>
                <c:pt idx="7926">
                  <c:v>62.981999999999999</c:v>
                </c:pt>
                <c:pt idx="7927">
                  <c:v>62.960999999999999</c:v>
                </c:pt>
                <c:pt idx="7928">
                  <c:v>62.911999999999999</c:v>
                </c:pt>
                <c:pt idx="7929">
                  <c:v>62.863</c:v>
                </c:pt>
                <c:pt idx="7930">
                  <c:v>62.792000000000002</c:v>
                </c:pt>
                <c:pt idx="7931">
                  <c:v>62.677</c:v>
                </c:pt>
                <c:pt idx="7932">
                  <c:v>62.557000000000002</c:v>
                </c:pt>
                <c:pt idx="7933">
                  <c:v>62.429000000000002</c:v>
                </c:pt>
                <c:pt idx="7934">
                  <c:v>62.290999999999997</c:v>
                </c:pt>
                <c:pt idx="7935">
                  <c:v>62.170999999999999</c:v>
                </c:pt>
                <c:pt idx="7936">
                  <c:v>62.045000000000002</c:v>
                </c:pt>
                <c:pt idx="7937">
                  <c:v>61.926000000000002</c:v>
                </c:pt>
                <c:pt idx="7938">
                  <c:v>61.823</c:v>
                </c:pt>
                <c:pt idx="7939">
                  <c:v>61.741</c:v>
                </c:pt>
                <c:pt idx="7940">
                  <c:v>61.686999999999998</c:v>
                </c:pt>
                <c:pt idx="7941">
                  <c:v>61.645000000000003</c:v>
                </c:pt>
                <c:pt idx="7942">
                  <c:v>61.616</c:v>
                </c:pt>
                <c:pt idx="7943">
                  <c:v>61.594000000000001</c:v>
                </c:pt>
                <c:pt idx="7944">
                  <c:v>61.584000000000003</c:v>
                </c:pt>
                <c:pt idx="7945">
                  <c:v>61.587000000000003</c:v>
                </c:pt>
                <c:pt idx="7946">
                  <c:v>61.594000000000001</c:v>
                </c:pt>
                <c:pt idx="7947">
                  <c:v>61.61</c:v>
                </c:pt>
                <c:pt idx="7948">
                  <c:v>61.643000000000001</c:v>
                </c:pt>
                <c:pt idx="7949">
                  <c:v>61.686999999999998</c:v>
                </c:pt>
                <c:pt idx="7950">
                  <c:v>61.725000000000001</c:v>
                </c:pt>
                <c:pt idx="7951">
                  <c:v>61.753</c:v>
                </c:pt>
                <c:pt idx="7952">
                  <c:v>61.765000000000001</c:v>
                </c:pt>
                <c:pt idx="7953">
                  <c:v>61.771000000000001</c:v>
                </c:pt>
                <c:pt idx="7954">
                  <c:v>61.777000000000001</c:v>
                </c:pt>
                <c:pt idx="7955">
                  <c:v>61.777999999999999</c:v>
                </c:pt>
                <c:pt idx="7956">
                  <c:v>61.781999999999996</c:v>
                </c:pt>
                <c:pt idx="7957">
                  <c:v>61.795000000000002</c:v>
                </c:pt>
                <c:pt idx="7958">
                  <c:v>61.811999999999998</c:v>
                </c:pt>
                <c:pt idx="7959">
                  <c:v>61.834000000000003</c:v>
                </c:pt>
                <c:pt idx="7960">
                  <c:v>61.853000000000002</c:v>
                </c:pt>
                <c:pt idx="7961">
                  <c:v>61.863</c:v>
                </c:pt>
                <c:pt idx="7962">
                  <c:v>61.868000000000002</c:v>
                </c:pt>
                <c:pt idx="7963">
                  <c:v>61.872999999999998</c:v>
                </c:pt>
                <c:pt idx="7964">
                  <c:v>61.884999999999998</c:v>
                </c:pt>
                <c:pt idx="7965">
                  <c:v>61.911999999999999</c:v>
                </c:pt>
                <c:pt idx="7966">
                  <c:v>61.96</c:v>
                </c:pt>
                <c:pt idx="7967">
                  <c:v>62.02</c:v>
                </c:pt>
                <c:pt idx="7968">
                  <c:v>62.084000000000003</c:v>
                </c:pt>
                <c:pt idx="7969">
                  <c:v>62.151000000000003</c:v>
                </c:pt>
                <c:pt idx="7970">
                  <c:v>62.216000000000001</c:v>
                </c:pt>
                <c:pt idx="7971">
                  <c:v>62.265999999999998</c:v>
                </c:pt>
                <c:pt idx="7972">
                  <c:v>62.286000000000001</c:v>
                </c:pt>
                <c:pt idx="7973">
                  <c:v>62.302999999999997</c:v>
                </c:pt>
                <c:pt idx="7974">
                  <c:v>62.326999999999998</c:v>
                </c:pt>
                <c:pt idx="7975">
                  <c:v>62.356999999999999</c:v>
                </c:pt>
                <c:pt idx="7976">
                  <c:v>62.38</c:v>
                </c:pt>
                <c:pt idx="7977">
                  <c:v>62.398000000000003</c:v>
                </c:pt>
                <c:pt idx="7978">
                  <c:v>62.402999999999999</c:v>
                </c:pt>
                <c:pt idx="7979">
                  <c:v>62.402999999999999</c:v>
                </c:pt>
                <c:pt idx="7980">
                  <c:v>62.405000000000001</c:v>
                </c:pt>
                <c:pt idx="7981">
                  <c:v>62.405999999999999</c:v>
                </c:pt>
                <c:pt idx="7982">
                  <c:v>62.396000000000001</c:v>
                </c:pt>
                <c:pt idx="7983">
                  <c:v>62.389000000000003</c:v>
                </c:pt>
                <c:pt idx="7984">
                  <c:v>62.395000000000003</c:v>
                </c:pt>
                <c:pt idx="7985">
                  <c:v>62.405999999999999</c:v>
                </c:pt>
                <c:pt idx="7986">
                  <c:v>62.4</c:v>
                </c:pt>
                <c:pt idx="7987">
                  <c:v>62.37</c:v>
                </c:pt>
                <c:pt idx="7988">
                  <c:v>62.345999999999997</c:v>
                </c:pt>
                <c:pt idx="7989">
                  <c:v>62.307000000000002</c:v>
                </c:pt>
                <c:pt idx="7990">
                  <c:v>62.253</c:v>
                </c:pt>
                <c:pt idx="7991">
                  <c:v>62.216999999999999</c:v>
                </c:pt>
                <c:pt idx="7992">
                  <c:v>62.177999999999997</c:v>
                </c:pt>
                <c:pt idx="7993">
                  <c:v>62.161999999999999</c:v>
                </c:pt>
                <c:pt idx="7994">
                  <c:v>62.155999999999999</c:v>
                </c:pt>
                <c:pt idx="7995">
                  <c:v>62.134</c:v>
                </c:pt>
                <c:pt idx="7996">
                  <c:v>62.152999999999999</c:v>
                </c:pt>
                <c:pt idx="7997">
                  <c:v>62.188000000000002</c:v>
                </c:pt>
                <c:pt idx="7998">
                  <c:v>62.203000000000003</c:v>
                </c:pt>
                <c:pt idx="7999">
                  <c:v>62.243000000000002</c:v>
                </c:pt>
                <c:pt idx="8000">
                  <c:v>62.286000000000001</c:v>
                </c:pt>
                <c:pt idx="8001">
                  <c:v>62.335999999999999</c:v>
                </c:pt>
                <c:pt idx="8002">
                  <c:v>62.389000000000003</c:v>
                </c:pt>
                <c:pt idx="8003">
                  <c:v>62.454999999999998</c:v>
                </c:pt>
                <c:pt idx="8004">
                  <c:v>62.539000000000001</c:v>
                </c:pt>
                <c:pt idx="8005">
                  <c:v>62.625</c:v>
                </c:pt>
                <c:pt idx="8006">
                  <c:v>62.713000000000001</c:v>
                </c:pt>
                <c:pt idx="8007">
                  <c:v>62.81</c:v>
                </c:pt>
                <c:pt idx="8008">
                  <c:v>62.892000000000003</c:v>
                </c:pt>
                <c:pt idx="8009">
                  <c:v>62.988</c:v>
                </c:pt>
                <c:pt idx="8010">
                  <c:v>63.075000000000003</c:v>
                </c:pt>
                <c:pt idx="8011">
                  <c:v>63.158000000000001</c:v>
                </c:pt>
                <c:pt idx="8012">
                  <c:v>63.247999999999998</c:v>
                </c:pt>
                <c:pt idx="8013">
                  <c:v>63.34</c:v>
                </c:pt>
                <c:pt idx="8014">
                  <c:v>63.420999999999999</c:v>
                </c:pt>
                <c:pt idx="8015">
                  <c:v>63.500999999999998</c:v>
                </c:pt>
                <c:pt idx="8016">
                  <c:v>63.591999999999999</c:v>
                </c:pt>
                <c:pt idx="8017">
                  <c:v>63.658000000000001</c:v>
                </c:pt>
                <c:pt idx="8018">
                  <c:v>63.707000000000001</c:v>
                </c:pt>
                <c:pt idx="8019">
                  <c:v>63.747</c:v>
                </c:pt>
                <c:pt idx="8020">
                  <c:v>63.79</c:v>
                </c:pt>
                <c:pt idx="8021">
                  <c:v>63.826000000000001</c:v>
                </c:pt>
                <c:pt idx="8022">
                  <c:v>63.844999999999999</c:v>
                </c:pt>
                <c:pt idx="8023">
                  <c:v>63.853999999999999</c:v>
                </c:pt>
                <c:pt idx="8024">
                  <c:v>63.847000000000001</c:v>
                </c:pt>
                <c:pt idx="8025">
                  <c:v>63.826000000000001</c:v>
                </c:pt>
                <c:pt idx="8026">
                  <c:v>63.795999999999999</c:v>
                </c:pt>
                <c:pt idx="8027">
                  <c:v>63.753999999999998</c:v>
                </c:pt>
                <c:pt idx="8028">
                  <c:v>63.710999999999999</c:v>
                </c:pt>
                <c:pt idx="8029">
                  <c:v>63.667999999999999</c:v>
                </c:pt>
                <c:pt idx="8030">
                  <c:v>63.622</c:v>
                </c:pt>
                <c:pt idx="8031">
                  <c:v>63.566000000000003</c:v>
                </c:pt>
                <c:pt idx="8032">
                  <c:v>63.506999999999998</c:v>
                </c:pt>
                <c:pt idx="8033">
                  <c:v>63.457999999999998</c:v>
                </c:pt>
                <c:pt idx="8034">
                  <c:v>63.411999999999999</c:v>
                </c:pt>
                <c:pt idx="8035">
                  <c:v>63.354999999999997</c:v>
                </c:pt>
                <c:pt idx="8036">
                  <c:v>63.29</c:v>
                </c:pt>
                <c:pt idx="8037">
                  <c:v>63.231999999999999</c:v>
                </c:pt>
                <c:pt idx="8038">
                  <c:v>63.183999999999997</c:v>
                </c:pt>
                <c:pt idx="8039">
                  <c:v>63.146000000000001</c:v>
                </c:pt>
                <c:pt idx="8040">
                  <c:v>63.115000000000002</c:v>
                </c:pt>
                <c:pt idx="8041">
                  <c:v>63.067</c:v>
                </c:pt>
                <c:pt idx="8042">
                  <c:v>63.005000000000003</c:v>
                </c:pt>
                <c:pt idx="8043">
                  <c:v>62.939</c:v>
                </c:pt>
                <c:pt idx="8044">
                  <c:v>62.860999999999997</c:v>
                </c:pt>
                <c:pt idx="8045">
                  <c:v>62.786999999999999</c:v>
                </c:pt>
                <c:pt idx="8046">
                  <c:v>62.734999999999999</c:v>
                </c:pt>
                <c:pt idx="8047">
                  <c:v>62.686</c:v>
                </c:pt>
                <c:pt idx="8048">
                  <c:v>62.627000000000002</c:v>
                </c:pt>
                <c:pt idx="8049">
                  <c:v>62.585000000000001</c:v>
                </c:pt>
                <c:pt idx="8050">
                  <c:v>62.551000000000002</c:v>
                </c:pt>
                <c:pt idx="8051">
                  <c:v>62.521000000000001</c:v>
                </c:pt>
                <c:pt idx="8052">
                  <c:v>62.487000000000002</c:v>
                </c:pt>
                <c:pt idx="8053">
                  <c:v>62.454999999999998</c:v>
                </c:pt>
                <c:pt idx="8054">
                  <c:v>62.420999999999999</c:v>
                </c:pt>
                <c:pt idx="8055">
                  <c:v>62.387999999999998</c:v>
                </c:pt>
                <c:pt idx="8056">
                  <c:v>62.347999999999999</c:v>
                </c:pt>
                <c:pt idx="8057">
                  <c:v>62.302999999999997</c:v>
                </c:pt>
                <c:pt idx="8058">
                  <c:v>62.265999999999998</c:v>
                </c:pt>
                <c:pt idx="8059">
                  <c:v>62.238999999999997</c:v>
                </c:pt>
                <c:pt idx="8060">
                  <c:v>62.22</c:v>
                </c:pt>
                <c:pt idx="8061">
                  <c:v>62.210999999999999</c:v>
                </c:pt>
                <c:pt idx="8062">
                  <c:v>62.209000000000003</c:v>
                </c:pt>
                <c:pt idx="8063">
                  <c:v>62.210999999999999</c:v>
                </c:pt>
                <c:pt idx="8064">
                  <c:v>62.219000000000001</c:v>
                </c:pt>
                <c:pt idx="8065">
                  <c:v>62.234000000000002</c:v>
                </c:pt>
                <c:pt idx="8066">
                  <c:v>62.253</c:v>
                </c:pt>
                <c:pt idx="8067">
                  <c:v>62.267000000000003</c:v>
                </c:pt>
                <c:pt idx="8068">
                  <c:v>62.280999999999999</c:v>
                </c:pt>
                <c:pt idx="8069">
                  <c:v>62.298000000000002</c:v>
                </c:pt>
                <c:pt idx="8070">
                  <c:v>62.308</c:v>
                </c:pt>
                <c:pt idx="8071">
                  <c:v>62.32</c:v>
                </c:pt>
                <c:pt idx="8072">
                  <c:v>62.335000000000001</c:v>
                </c:pt>
                <c:pt idx="8073">
                  <c:v>62.347999999999999</c:v>
                </c:pt>
                <c:pt idx="8074">
                  <c:v>62.357999999999997</c:v>
                </c:pt>
                <c:pt idx="8075">
                  <c:v>62.37</c:v>
                </c:pt>
                <c:pt idx="8076">
                  <c:v>62.384999999999998</c:v>
                </c:pt>
                <c:pt idx="8077">
                  <c:v>62.4</c:v>
                </c:pt>
                <c:pt idx="8078">
                  <c:v>62.417000000000002</c:v>
                </c:pt>
                <c:pt idx="8079">
                  <c:v>62.43</c:v>
                </c:pt>
                <c:pt idx="8080">
                  <c:v>62.441000000000003</c:v>
                </c:pt>
                <c:pt idx="8081">
                  <c:v>62.454999999999998</c:v>
                </c:pt>
                <c:pt idx="8082">
                  <c:v>62.466999999999999</c:v>
                </c:pt>
                <c:pt idx="8083">
                  <c:v>62.478000000000002</c:v>
                </c:pt>
                <c:pt idx="8084">
                  <c:v>62.484999999999999</c:v>
                </c:pt>
                <c:pt idx="8085">
                  <c:v>62.484000000000002</c:v>
                </c:pt>
                <c:pt idx="8086">
                  <c:v>62.476999999999997</c:v>
                </c:pt>
                <c:pt idx="8087">
                  <c:v>62.463000000000001</c:v>
                </c:pt>
                <c:pt idx="8088">
                  <c:v>62.435000000000002</c:v>
                </c:pt>
                <c:pt idx="8089">
                  <c:v>62.398000000000003</c:v>
                </c:pt>
                <c:pt idx="8090">
                  <c:v>62.356999999999999</c:v>
                </c:pt>
                <c:pt idx="8091">
                  <c:v>62.319000000000003</c:v>
                </c:pt>
                <c:pt idx="8092">
                  <c:v>62.273000000000003</c:v>
                </c:pt>
                <c:pt idx="8093">
                  <c:v>62.24</c:v>
                </c:pt>
                <c:pt idx="8094">
                  <c:v>62.234000000000002</c:v>
                </c:pt>
                <c:pt idx="8095">
                  <c:v>62.204999999999998</c:v>
                </c:pt>
                <c:pt idx="8096">
                  <c:v>62.167000000000002</c:v>
                </c:pt>
                <c:pt idx="8097">
                  <c:v>62.149000000000001</c:v>
                </c:pt>
                <c:pt idx="8098">
                  <c:v>62.134</c:v>
                </c:pt>
                <c:pt idx="8099">
                  <c:v>62.112000000000002</c:v>
                </c:pt>
                <c:pt idx="8100">
                  <c:v>62.093000000000004</c:v>
                </c:pt>
                <c:pt idx="8101">
                  <c:v>62.073</c:v>
                </c:pt>
                <c:pt idx="8102">
                  <c:v>62.042999999999999</c:v>
                </c:pt>
                <c:pt idx="8103">
                  <c:v>62.008000000000003</c:v>
                </c:pt>
                <c:pt idx="8104">
                  <c:v>61.99</c:v>
                </c:pt>
                <c:pt idx="8105">
                  <c:v>61.975999999999999</c:v>
                </c:pt>
                <c:pt idx="8106">
                  <c:v>61.947000000000003</c:v>
                </c:pt>
                <c:pt idx="8107">
                  <c:v>61.914999999999999</c:v>
                </c:pt>
                <c:pt idx="8108">
                  <c:v>61.881999999999998</c:v>
                </c:pt>
                <c:pt idx="8109">
                  <c:v>61.845999999999997</c:v>
                </c:pt>
                <c:pt idx="8110">
                  <c:v>61.808999999999997</c:v>
                </c:pt>
                <c:pt idx="8111">
                  <c:v>61.764000000000003</c:v>
                </c:pt>
                <c:pt idx="8112">
                  <c:v>61.713999999999999</c:v>
                </c:pt>
                <c:pt idx="8113">
                  <c:v>61.674999999999997</c:v>
                </c:pt>
                <c:pt idx="8114">
                  <c:v>61.655000000000001</c:v>
                </c:pt>
                <c:pt idx="8115">
                  <c:v>61.637999999999998</c:v>
                </c:pt>
                <c:pt idx="8116">
                  <c:v>61.613999999999997</c:v>
                </c:pt>
                <c:pt idx="8117">
                  <c:v>61.594999999999999</c:v>
                </c:pt>
                <c:pt idx="8118">
                  <c:v>61.585000000000001</c:v>
                </c:pt>
                <c:pt idx="8119">
                  <c:v>61.58</c:v>
                </c:pt>
                <c:pt idx="8120">
                  <c:v>61.572000000000003</c:v>
                </c:pt>
                <c:pt idx="8121">
                  <c:v>61.576000000000001</c:v>
                </c:pt>
                <c:pt idx="8122">
                  <c:v>61.582999999999998</c:v>
                </c:pt>
                <c:pt idx="8123">
                  <c:v>61.598999999999997</c:v>
                </c:pt>
                <c:pt idx="8124">
                  <c:v>61.619</c:v>
                </c:pt>
                <c:pt idx="8125">
                  <c:v>61.634</c:v>
                </c:pt>
                <c:pt idx="8126">
                  <c:v>61.643000000000001</c:v>
                </c:pt>
                <c:pt idx="8127">
                  <c:v>61.652000000000001</c:v>
                </c:pt>
                <c:pt idx="8128">
                  <c:v>61.661999999999999</c:v>
                </c:pt>
                <c:pt idx="8129">
                  <c:v>61.671999999999997</c:v>
                </c:pt>
                <c:pt idx="8130">
                  <c:v>61.683999999999997</c:v>
                </c:pt>
                <c:pt idx="8131">
                  <c:v>61.689</c:v>
                </c:pt>
                <c:pt idx="8132">
                  <c:v>61.683999999999997</c:v>
                </c:pt>
                <c:pt idx="8133">
                  <c:v>61.682000000000002</c:v>
                </c:pt>
                <c:pt idx="8134">
                  <c:v>61.673999999999999</c:v>
                </c:pt>
                <c:pt idx="8135">
                  <c:v>61.664000000000001</c:v>
                </c:pt>
                <c:pt idx="8136">
                  <c:v>61.651000000000003</c:v>
                </c:pt>
                <c:pt idx="8137">
                  <c:v>61.637999999999998</c:v>
                </c:pt>
                <c:pt idx="8138">
                  <c:v>61.625</c:v>
                </c:pt>
                <c:pt idx="8139">
                  <c:v>61.619</c:v>
                </c:pt>
                <c:pt idx="8140">
                  <c:v>61.625</c:v>
                </c:pt>
                <c:pt idx="8141">
                  <c:v>61.639000000000003</c:v>
                </c:pt>
                <c:pt idx="8142">
                  <c:v>61.654000000000003</c:v>
                </c:pt>
                <c:pt idx="8143">
                  <c:v>61.667000000000002</c:v>
                </c:pt>
                <c:pt idx="8144">
                  <c:v>61.68</c:v>
                </c:pt>
                <c:pt idx="8145">
                  <c:v>61.688000000000002</c:v>
                </c:pt>
                <c:pt idx="8146">
                  <c:v>61.692</c:v>
                </c:pt>
                <c:pt idx="8147">
                  <c:v>61.692</c:v>
                </c:pt>
                <c:pt idx="8148">
                  <c:v>61.692</c:v>
                </c:pt>
                <c:pt idx="8149">
                  <c:v>61.698</c:v>
                </c:pt>
                <c:pt idx="8150">
                  <c:v>61.707999999999998</c:v>
                </c:pt>
                <c:pt idx="8151">
                  <c:v>61.725999999999999</c:v>
                </c:pt>
                <c:pt idx="8152">
                  <c:v>61.749000000000002</c:v>
                </c:pt>
                <c:pt idx="8153">
                  <c:v>61.773000000000003</c:v>
                </c:pt>
                <c:pt idx="8154">
                  <c:v>61.789000000000001</c:v>
                </c:pt>
                <c:pt idx="8155">
                  <c:v>61.793999999999997</c:v>
                </c:pt>
                <c:pt idx="8156">
                  <c:v>61.783000000000001</c:v>
                </c:pt>
                <c:pt idx="8157">
                  <c:v>61.767000000000003</c:v>
                </c:pt>
                <c:pt idx="8158">
                  <c:v>61.744</c:v>
                </c:pt>
                <c:pt idx="8159">
                  <c:v>61.725000000000001</c:v>
                </c:pt>
                <c:pt idx="8160">
                  <c:v>61.710999999999999</c:v>
                </c:pt>
                <c:pt idx="8161">
                  <c:v>61.7</c:v>
                </c:pt>
                <c:pt idx="8162">
                  <c:v>61.686999999999998</c:v>
                </c:pt>
                <c:pt idx="8163">
                  <c:v>61.674999999999997</c:v>
                </c:pt>
                <c:pt idx="8164">
                  <c:v>61.673999999999999</c:v>
                </c:pt>
                <c:pt idx="8165">
                  <c:v>61.682000000000002</c:v>
                </c:pt>
                <c:pt idx="8166">
                  <c:v>61.698</c:v>
                </c:pt>
                <c:pt idx="8167">
                  <c:v>61.719000000000001</c:v>
                </c:pt>
                <c:pt idx="8168">
                  <c:v>61.741</c:v>
                </c:pt>
                <c:pt idx="8169">
                  <c:v>61.76</c:v>
                </c:pt>
                <c:pt idx="8170">
                  <c:v>61.786000000000001</c:v>
                </c:pt>
                <c:pt idx="8171">
                  <c:v>61.814999999999998</c:v>
                </c:pt>
                <c:pt idx="8172">
                  <c:v>61.844999999999999</c:v>
                </c:pt>
                <c:pt idx="8173">
                  <c:v>61.872</c:v>
                </c:pt>
                <c:pt idx="8174">
                  <c:v>61.902999999999999</c:v>
                </c:pt>
                <c:pt idx="8175">
                  <c:v>61.942</c:v>
                </c:pt>
                <c:pt idx="8176">
                  <c:v>61.978000000000002</c:v>
                </c:pt>
                <c:pt idx="8177">
                  <c:v>62.000999999999998</c:v>
                </c:pt>
                <c:pt idx="8178">
                  <c:v>62.018000000000001</c:v>
                </c:pt>
                <c:pt idx="8179">
                  <c:v>62.033999999999999</c:v>
                </c:pt>
                <c:pt idx="8180">
                  <c:v>62.048999999999999</c:v>
                </c:pt>
                <c:pt idx="8181">
                  <c:v>62.061</c:v>
                </c:pt>
                <c:pt idx="8182">
                  <c:v>62.07</c:v>
                </c:pt>
                <c:pt idx="8183">
                  <c:v>62.075000000000003</c:v>
                </c:pt>
                <c:pt idx="8184">
                  <c:v>62.082000000000001</c:v>
                </c:pt>
                <c:pt idx="8185">
                  <c:v>62.087000000000003</c:v>
                </c:pt>
                <c:pt idx="8186">
                  <c:v>62.091000000000001</c:v>
                </c:pt>
                <c:pt idx="8187">
                  <c:v>62.097999999999999</c:v>
                </c:pt>
                <c:pt idx="8188">
                  <c:v>62.104999999999997</c:v>
                </c:pt>
                <c:pt idx="8189">
                  <c:v>62.103999999999999</c:v>
                </c:pt>
                <c:pt idx="8190">
                  <c:v>62.1</c:v>
                </c:pt>
                <c:pt idx="8191">
                  <c:v>62.094000000000001</c:v>
                </c:pt>
                <c:pt idx="8192">
                  <c:v>62.091000000000001</c:v>
                </c:pt>
                <c:pt idx="8193">
                  <c:v>62.094000000000001</c:v>
                </c:pt>
                <c:pt idx="8194">
                  <c:v>62.098999999999997</c:v>
                </c:pt>
                <c:pt idx="8195">
                  <c:v>62.100999999999999</c:v>
                </c:pt>
                <c:pt idx="8196">
                  <c:v>62.09</c:v>
                </c:pt>
                <c:pt idx="8197">
                  <c:v>62.058</c:v>
                </c:pt>
                <c:pt idx="8198">
                  <c:v>62.03</c:v>
                </c:pt>
                <c:pt idx="8199">
                  <c:v>62.006999999999998</c:v>
                </c:pt>
                <c:pt idx="8200">
                  <c:v>61.981999999999999</c:v>
                </c:pt>
                <c:pt idx="8201">
                  <c:v>61.953000000000003</c:v>
                </c:pt>
                <c:pt idx="8202">
                  <c:v>61.914000000000001</c:v>
                </c:pt>
                <c:pt idx="8203">
                  <c:v>61.868000000000002</c:v>
                </c:pt>
                <c:pt idx="8204">
                  <c:v>61.811999999999998</c:v>
                </c:pt>
                <c:pt idx="8205">
                  <c:v>61.750999999999998</c:v>
                </c:pt>
                <c:pt idx="8206">
                  <c:v>61.685000000000002</c:v>
                </c:pt>
                <c:pt idx="8207">
                  <c:v>61.595999999999997</c:v>
                </c:pt>
                <c:pt idx="8208">
                  <c:v>61.497</c:v>
                </c:pt>
                <c:pt idx="8209">
                  <c:v>61.39</c:v>
                </c:pt>
                <c:pt idx="8210">
                  <c:v>61.283000000000001</c:v>
                </c:pt>
                <c:pt idx="8211">
                  <c:v>61.177</c:v>
                </c:pt>
                <c:pt idx="8212">
                  <c:v>61.075000000000003</c:v>
                </c:pt>
                <c:pt idx="8213">
                  <c:v>60.965000000000003</c:v>
                </c:pt>
                <c:pt idx="8214">
                  <c:v>60.863</c:v>
                </c:pt>
                <c:pt idx="8215">
                  <c:v>60.777999999999999</c:v>
                </c:pt>
                <c:pt idx="8216">
                  <c:v>60.691000000000003</c:v>
                </c:pt>
                <c:pt idx="8217">
                  <c:v>60.588000000000001</c:v>
                </c:pt>
                <c:pt idx="8218">
                  <c:v>60.491999999999997</c:v>
                </c:pt>
                <c:pt idx="8219">
                  <c:v>60.415999999999997</c:v>
                </c:pt>
                <c:pt idx="8220">
                  <c:v>60.331000000000003</c:v>
                </c:pt>
                <c:pt idx="8221">
                  <c:v>60.23</c:v>
                </c:pt>
                <c:pt idx="8222">
                  <c:v>60.121000000000002</c:v>
                </c:pt>
                <c:pt idx="8223">
                  <c:v>60.018999999999998</c:v>
                </c:pt>
                <c:pt idx="8224">
                  <c:v>59.951999999999998</c:v>
                </c:pt>
                <c:pt idx="8225">
                  <c:v>59.881999999999998</c:v>
                </c:pt>
                <c:pt idx="8226">
                  <c:v>59.808</c:v>
                </c:pt>
                <c:pt idx="8227">
                  <c:v>59.73</c:v>
                </c:pt>
                <c:pt idx="8228">
                  <c:v>59.656999999999996</c:v>
                </c:pt>
                <c:pt idx="8229">
                  <c:v>59.597000000000001</c:v>
                </c:pt>
                <c:pt idx="8230">
                  <c:v>59.529000000000003</c:v>
                </c:pt>
                <c:pt idx="8231">
                  <c:v>59.451999999999998</c:v>
                </c:pt>
                <c:pt idx="8232">
                  <c:v>59.372999999999998</c:v>
                </c:pt>
                <c:pt idx="8233">
                  <c:v>59.317999999999998</c:v>
                </c:pt>
                <c:pt idx="8234">
                  <c:v>59.26</c:v>
                </c:pt>
                <c:pt idx="8235">
                  <c:v>59.183999999999997</c:v>
                </c:pt>
                <c:pt idx="8236">
                  <c:v>59.101999999999997</c:v>
                </c:pt>
                <c:pt idx="8237">
                  <c:v>59.003999999999998</c:v>
                </c:pt>
                <c:pt idx="8238">
                  <c:v>58.911999999999999</c:v>
                </c:pt>
                <c:pt idx="8239">
                  <c:v>58.832999999999998</c:v>
                </c:pt>
                <c:pt idx="8240">
                  <c:v>58.732999999999997</c:v>
                </c:pt>
                <c:pt idx="8241">
                  <c:v>58.625999999999998</c:v>
                </c:pt>
                <c:pt idx="8242">
                  <c:v>58.530999999999999</c:v>
                </c:pt>
                <c:pt idx="8243">
                  <c:v>58.424999999999997</c:v>
                </c:pt>
                <c:pt idx="8244">
                  <c:v>58.326000000000001</c:v>
                </c:pt>
                <c:pt idx="8245">
                  <c:v>58.238</c:v>
                </c:pt>
                <c:pt idx="8246">
                  <c:v>58.155999999999999</c:v>
                </c:pt>
                <c:pt idx="8247">
                  <c:v>58.073999999999998</c:v>
                </c:pt>
                <c:pt idx="8248">
                  <c:v>57.978000000000002</c:v>
                </c:pt>
                <c:pt idx="8249">
                  <c:v>57.902999999999999</c:v>
                </c:pt>
                <c:pt idx="8250">
                  <c:v>57.856000000000002</c:v>
                </c:pt>
                <c:pt idx="8251">
                  <c:v>57.817999999999998</c:v>
                </c:pt>
                <c:pt idx="8252">
                  <c:v>57.786999999999999</c:v>
                </c:pt>
                <c:pt idx="8253">
                  <c:v>57.765999999999998</c:v>
                </c:pt>
                <c:pt idx="8254">
                  <c:v>57.749000000000002</c:v>
                </c:pt>
                <c:pt idx="8255">
                  <c:v>57.738999999999997</c:v>
                </c:pt>
                <c:pt idx="8256">
                  <c:v>57.725999999999999</c:v>
                </c:pt>
                <c:pt idx="8257">
                  <c:v>57.713999999999999</c:v>
                </c:pt>
                <c:pt idx="8258">
                  <c:v>57.706000000000003</c:v>
                </c:pt>
                <c:pt idx="8259">
                  <c:v>57.694000000000003</c:v>
                </c:pt>
                <c:pt idx="8260">
                  <c:v>57.682000000000002</c:v>
                </c:pt>
                <c:pt idx="8261">
                  <c:v>57.671999999999997</c:v>
                </c:pt>
                <c:pt idx="8262">
                  <c:v>57.66</c:v>
                </c:pt>
                <c:pt idx="8263">
                  <c:v>57.646999999999998</c:v>
                </c:pt>
                <c:pt idx="8264">
                  <c:v>57.636000000000003</c:v>
                </c:pt>
                <c:pt idx="8265">
                  <c:v>57.622999999999998</c:v>
                </c:pt>
                <c:pt idx="8266">
                  <c:v>57.606000000000002</c:v>
                </c:pt>
                <c:pt idx="8267">
                  <c:v>57.585000000000001</c:v>
                </c:pt>
                <c:pt idx="8268">
                  <c:v>57.558</c:v>
                </c:pt>
                <c:pt idx="8269">
                  <c:v>57.524999999999999</c:v>
                </c:pt>
                <c:pt idx="8270">
                  <c:v>57.481999999999999</c:v>
                </c:pt>
                <c:pt idx="8271">
                  <c:v>57.415999999999997</c:v>
                </c:pt>
                <c:pt idx="8272">
                  <c:v>57.331000000000003</c:v>
                </c:pt>
                <c:pt idx="8273">
                  <c:v>57.238999999999997</c:v>
                </c:pt>
                <c:pt idx="8274">
                  <c:v>57.125</c:v>
                </c:pt>
                <c:pt idx="8275">
                  <c:v>57.024999999999999</c:v>
                </c:pt>
                <c:pt idx="8276">
                  <c:v>56.914000000000001</c:v>
                </c:pt>
                <c:pt idx="8277">
                  <c:v>56.780999999999999</c:v>
                </c:pt>
                <c:pt idx="8278">
                  <c:v>56.652000000000001</c:v>
                </c:pt>
                <c:pt idx="8279">
                  <c:v>56.512</c:v>
                </c:pt>
                <c:pt idx="8280">
                  <c:v>56.369</c:v>
                </c:pt>
                <c:pt idx="8281">
                  <c:v>56.219000000000001</c:v>
                </c:pt>
                <c:pt idx="8282">
                  <c:v>56.061999999999998</c:v>
                </c:pt>
                <c:pt idx="8283">
                  <c:v>55.878999999999998</c:v>
                </c:pt>
                <c:pt idx="8284">
                  <c:v>55.704999999999998</c:v>
                </c:pt>
                <c:pt idx="8285">
                  <c:v>55.527000000000001</c:v>
                </c:pt>
                <c:pt idx="8286">
                  <c:v>55.343000000000004</c:v>
                </c:pt>
                <c:pt idx="8287">
                  <c:v>55.182000000000002</c:v>
                </c:pt>
                <c:pt idx="8288">
                  <c:v>55.06</c:v>
                </c:pt>
                <c:pt idx="8289">
                  <c:v>54.963999999999999</c:v>
                </c:pt>
                <c:pt idx="8290">
                  <c:v>54.892000000000003</c:v>
                </c:pt>
                <c:pt idx="8291">
                  <c:v>54.841000000000001</c:v>
                </c:pt>
                <c:pt idx="8292">
                  <c:v>54.814</c:v>
                </c:pt>
                <c:pt idx="8293">
                  <c:v>54.819000000000003</c:v>
                </c:pt>
                <c:pt idx="8294">
                  <c:v>54.848999999999997</c:v>
                </c:pt>
                <c:pt idx="8295">
                  <c:v>54.895000000000003</c:v>
                </c:pt>
                <c:pt idx="8296">
                  <c:v>54.972000000000001</c:v>
                </c:pt>
                <c:pt idx="8297">
                  <c:v>55.064999999999998</c:v>
                </c:pt>
                <c:pt idx="8298">
                  <c:v>55.161000000000001</c:v>
                </c:pt>
                <c:pt idx="8299">
                  <c:v>55.274000000000001</c:v>
                </c:pt>
                <c:pt idx="8300">
                  <c:v>55.402000000000001</c:v>
                </c:pt>
                <c:pt idx="8301">
                  <c:v>55.536000000000001</c:v>
                </c:pt>
                <c:pt idx="8302">
                  <c:v>55.667999999999999</c:v>
                </c:pt>
                <c:pt idx="8303">
                  <c:v>55.802</c:v>
                </c:pt>
                <c:pt idx="8304">
                  <c:v>55.930999999999997</c:v>
                </c:pt>
                <c:pt idx="8305">
                  <c:v>56.05</c:v>
                </c:pt>
                <c:pt idx="8306">
                  <c:v>56.152000000000001</c:v>
                </c:pt>
                <c:pt idx="8307">
                  <c:v>56.231999999999999</c:v>
                </c:pt>
                <c:pt idx="8308">
                  <c:v>56.302</c:v>
                </c:pt>
                <c:pt idx="8309">
                  <c:v>56.365000000000002</c:v>
                </c:pt>
                <c:pt idx="8310">
                  <c:v>56.418999999999997</c:v>
                </c:pt>
                <c:pt idx="8311">
                  <c:v>56.45</c:v>
                </c:pt>
                <c:pt idx="8312">
                  <c:v>56.47</c:v>
                </c:pt>
                <c:pt idx="8313">
                  <c:v>56.488999999999997</c:v>
                </c:pt>
                <c:pt idx="8314">
                  <c:v>56.51</c:v>
                </c:pt>
                <c:pt idx="8315">
                  <c:v>56.536000000000001</c:v>
                </c:pt>
                <c:pt idx="8316">
                  <c:v>56.558999999999997</c:v>
                </c:pt>
                <c:pt idx="8317">
                  <c:v>56.576000000000001</c:v>
                </c:pt>
                <c:pt idx="8318">
                  <c:v>56.591999999999999</c:v>
                </c:pt>
                <c:pt idx="8319">
                  <c:v>56.61</c:v>
                </c:pt>
                <c:pt idx="8320">
                  <c:v>56.631999999999998</c:v>
                </c:pt>
                <c:pt idx="8321">
                  <c:v>56.658999999999999</c:v>
                </c:pt>
                <c:pt idx="8322">
                  <c:v>56.698</c:v>
                </c:pt>
                <c:pt idx="8323">
                  <c:v>56.744</c:v>
                </c:pt>
                <c:pt idx="8324">
                  <c:v>56.781999999999996</c:v>
                </c:pt>
                <c:pt idx="8325">
                  <c:v>56.816000000000003</c:v>
                </c:pt>
                <c:pt idx="8326">
                  <c:v>56.850999999999999</c:v>
                </c:pt>
                <c:pt idx="8327">
                  <c:v>56.887999999999998</c:v>
                </c:pt>
                <c:pt idx="8328">
                  <c:v>56.917000000000002</c:v>
                </c:pt>
                <c:pt idx="8329">
                  <c:v>56.947000000000003</c:v>
                </c:pt>
                <c:pt idx="8330">
                  <c:v>56.97</c:v>
                </c:pt>
                <c:pt idx="8331">
                  <c:v>56.991</c:v>
                </c:pt>
                <c:pt idx="8332">
                  <c:v>57.018999999999998</c:v>
                </c:pt>
                <c:pt idx="8333">
                  <c:v>57.040999999999997</c:v>
                </c:pt>
                <c:pt idx="8334">
                  <c:v>57.063000000000002</c:v>
                </c:pt>
                <c:pt idx="8335">
                  <c:v>57.087000000000003</c:v>
                </c:pt>
                <c:pt idx="8336">
                  <c:v>57.112000000000002</c:v>
                </c:pt>
                <c:pt idx="8337">
                  <c:v>57.137</c:v>
                </c:pt>
                <c:pt idx="8338">
                  <c:v>57.161000000000001</c:v>
                </c:pt>
                <c:pt idx="8339">
                  <c:v>57.188000000000002</c:v>
                </c:pt>
                <c:pt idx="8340">
                  <c:v>57.222999999999999</c:v>
                </c:pt>
                <c:pt idx="8341">
                  <c:v>57.253</c:v>
                </c:pt>
                <c:pt idx="8342">
                  <c:v>57.28</c:v>
                </c:pt>
                <c:pt idx="8343">
                  <c:v>57.305999999999997</c:v>
                </c:pt>
                <c:pt idx="8344">
                  <c:v>57.350999999999999</c:v>
                </c:pt>
                <c:pt idx="8345">
                  <c:v>57.396999999999998</c:v>
                </c:pt>
                <c:pt idx="8346">
                  <c:v>57.430999999999997</c:v>
                </c:pt>
                <c:pt idx="8347">
                  <c:v>57.460999999999999</c:v>
                </c:pt>
                <c:pt idx="8348">
                  <c:v>57.493000000000002</c:v>
                </c:pt>
                <c:pt idx="8349">
                  <c:v>57.529000000000003</c:v>
                </c:pt>
                <c:pt idx="8350">
                  <c:v>57.569000000000003</c:v>
                </c:pt>
                <c:pt idx="8351">
                  <c:v>57.61</c:v>
                </c:pt>
                <c:pt idx="8352">
                  <c:v>57.651000000000003</c:v>
                </c:pt>
                <c:pt idx="8353">
                  <c:v>57.692999999999998</c:v>
                </c:pt>
                <c:pt idx="8354">
                  <c:v>57.737000000000002</c:v>
                </c:pt>
                <c:pt idx="8355">
                  <c:v>57.777000000000001</c:v>
                </c:pt>
                <c:pt idx="8356">
                  <c:v>57.808999999999997</c:v>
                </c:pt>
                <c:pt idx="8357">
                  <c:v>57.835000000000001</c:v>
                </c:pt>
                <c:pt idx="8358">
                  <c:v>57.856000000000002</c:v>
                </c:pt>
                <c:pt idx="8359">
                  <c:v>57.881999999999998</c:v>
                </c:pt>
                <c:pt idx="8360">
                  <c:v>57.914999999999999</c:v>
                </c:pt>
                <c:pt idx="8361">
                  <c:v>57.939</c:v>
                </c:pt>
                <c:pt idx="8362">
                  <c:v>57.957000000000001</c:v>
                </c:pt>
                <c:pt idx="8363">
                  <c:v>57.975999999999999</c:v>
                </c:pt>
                <c:pt idx="8364">
                  <c:v>57.987000000000002</c:v>
                </c:pt>
                <c:pt idx="8365">
                  <c:v>57.997</c:v>
                </c:pt>
                <c:pt idx="8366">
                  <c:v>58.01</c:v>
                </c:pt>
                <c:pt idx="8367">
                  <c:v>58.036999999999999</c:v>
                </c:pt>
                <c:pt idx="8368">
                  <c:v>58.067</c:v>
                </c:pt>
                <c:pt idx="8369">
                  <c:v>58.094000000000001</c:v>
                </c:pt>
                <c:pt idx="8370">
                  <c:v>58.139000000000003</c:v>
                </c:pt>
                <c:pt idx="8371">
                  <c:v>58.192999999999998</c:v>
                </c:pt>
                <c:pt idx="8372">
                  <c:v>58.241999999999997</c:v>
                </c:pt>
                <c:pt idx="8373">
                  <c:v>58.277999999999999</c:v>
                </c:pt>
                <c:pt idx="8374">
                  <c:v>58.305999999999997</c:v>
                </c:pt>
                <c:pt idx="8375">
                  <c:v>58.335999999999999</c:v>
                </c:pt>
                <c:pt idx="8376">
                  <c:v>58.362000000000002</c:v>
                </c:pt>
                <c:pt idx="8377">
                  <c:v>58.387999999999998</c:v>
                </c:pt>
                <c:pt idx="8378">
                  <c:v>58.415999999999997</c:v>
                </c:pt>
                <c:pt idx="8379">
                  <c:v>58.435000000000002</c:v>
                </c:pt>
                <c:pt idx="8380">
                  <c:v>58.433999999999997</c:v>
                </c:pt>
                <c:pt idx="8381">
                  <c:v>58.426000000000002</c:v>
                </c:pt>
                <c:pt idx="8382">
                  <c:v>58.414999999999999</c:v>
                </c:pt>
                <c:pt idx="8383">
                  <c:v>58.4</c:v>
                </c:pt>
                <c:pt idx="8384">
                  <c:v>58.378</c:v>
                </c:pt>
                <c:pt idx="8385">
                  <c:v>58.347000000000001</c:v>
                </c:pt>
                <c:pt idx="8386">
                  <c:v>58.317999999999998</c:v>
                </c:pt>
                <c:pt idx="8387">
                  <c:v>58.29</c:v>
                </c:pt>
                <c:pt idx="8388">
                  <c:v>58.262</c:v>
                </c:pt>
                <c:pt idx="8389">
                  <c:v>58.234999999999999</c:v>
                </c:pt>
                <c:pt idx="8390">
                  <c:v>58.213000000000001</c:v>
                </c:pt>
                <c:pt idx="8391">
                  <c:v>58.206000000000003</c:v>
                </c:pt>
                <c:pt idx="8392">
                  <c:v>58.207000000000001</c:v>
                </c:pt>
                <c:pt idx="8393">
                  <c:v>58.21</c:v>
                </c:pt>
                <c:pt idx="8394">
                  <c:v>58.207999999999998</c:v>
                </c:pt>
                <c:pt idx="8395">
                  <c:v>58.198999999999998</c:v>
                </c:pt>
                <c:pt idx="8396">
                  <c:v>58.183999999999997</c:v>
                </c:pt>
                <c:pt idx="8397">
                  <c:v>58.152000000000001</c:v>
                </c:pt>
                <c:pt idx="8398">
                  <c:v>58.136000000000003</c:v>
                </c:pt>
                <c:pt idx="8399">
                  <c:v>58.128999999999998</c:v>
                </c:pt>
                <c:pt idx="8400">
                  <c:v>58.143999999999998</c:v>
                </c:pt>
                <c:pt idx="8401">
                  <c:v>58.216999999999999</c:v>
                </c:pt>
                <c:pt idx="8402">
                  <c:v>58.307000000000002</c:v>
                </c:pt>
                <c:pt idx="8403">
                  <c:v>58.387999999999998</c:v>
                </c:pt>
                <c:pt idx="8404">
                  <c:v>58.457999999999998</c:v>
                </c:pt>
                <c:pt idx="8405">
                  <c:v>58.540999999999997</c:v>
                </c:pt>
                <c:pt idx="8406">
                  <c:v>58.628999999999998</c:v>
                </c:pt>
                <c:pt idx="8407">
                  <c:v>58.701999999999998</c:v>
                </c:pt>
                <c:pt idx="8408">
                  <c:v>58.784999999999997</c:v>
                </c:pt>
                <c:pt idx="8409">
                  <c:v>58.860999999999997</c:v>
                </c:pt>
                <c:pt idx="8410">
                  <c:v>58.918999999999997</c:v>
                </c:pt>
                <c:pt idx="8411">
                  <c:v>58.981000000000002</c:v>
                </c:pt>
                <c:pt idx="8412">
                  <c:v>59.031999999999996</c:v>
                </c:pt>
                <c:pt idx="8413">
                  <c:v>59.076999999999998</c:v>
                </c:pt>
                <c:pt idx="8414">
                  <c:v>59.122999999999998</c:v>
                </c:pt>
                <c:pt idx="8415">
                  <c:v>59.151000000000003</c:v>
                </c:pt>
                <c:pt idx="8416">
                  <c:v>59.167999999999999</c:v>
                </c:pt>
                <c:pt idx="8417">
                  <c:v>59.171999999999997</c:v>
                </c:pt>
                <c:pt idx="8418">
                  <c:v>59.170999999999999</c:v>
                </c:pt>
                <c:pt idx="8419">
                  <c:v>59.167000000000002</c:v>
                </c:pt>
                <c:pt idx="8420">
                  <c:v>59.152999999999999</c:v>
                </c:pt>
                <c:pt idx="8421">
                  <c:v>59.121000000000002</c:v>
                </c:pt>
                <c:pt idx="8422">
                  <c:v>59.076000000000001</c:v>
                </c:pt>
                <c:pt idx="8423">
                  <c:v>59.029000000000003</c:v>
                </c:pt>
                <c:pt idx="8424">
                  <c:v>58.972000000000001</c:v>
                </c:pt>
                <c:pt idx="8425">
                  <c:v>58.901000000000003</c:v>
                </c:pt>
                <c:pt idx="8426">
                  <c:v>58.829000000000001</c:v>
                </c:pt>
                <c:pt idx="8427">
                  <c:v>58.737000000000002</c:v>
                </c:pt>
                <c:pt idx="8428">
                  <c:v>58.634999999999998</c:v>
                </c:pt>
                <c:pt idx="8429">
                  <c:v>58.53</c:v>
                </c:pt>
                <c:pt idx="8430">
                  <c:v>58.424999999999997</c:v>
                </c:pt>
                <c:pt idx="8431">
                  <c:v>58.313000000000002</c:v>
                </c:pt>
                <c:pt idx="8432">
                  <c:v>58.198</c:v>
                </c:pt>
                <c:pt idx="8433">
                  <c:v>58.079000000000001</c:v>
                </c:pt>
                <c:pt idx="8434">
                  <c:v>57.969000000000001</c:v>
                </c:pt>
                <c:pt idx="8435">
                  <c:v>57.859000000000002</c:v>
                </c:pt>
                <c:pt idx="8436">
                  <c:v>57.732999999999997</c:v>
                </c:pt>
                <c:pt idx="8437">
                  <c:v>57.621000000000002</c:v>
                </c:pt>
                <c:pt idx="8438">
                  <c:v>57.512999999999998</c:v>
                </c:pt>
                <c:pt idx="8439">
                  <c:v>57.405999999999999</c:v>
                </c:pt>
                <c:pt idx="8440">
                  <c:v>57.301000000000002</c:v>
                </c:pt>
                <c:pt idx="8441">
                  <c:v>57.19</c:v>
                </c:pt>
                <c:pt idx="8442">
                  <c:v>57.076000000000001</c:v>
                </c:pt>
                <c:pt idx="8443">
                  <c:v>56.96</c:v>
                </c:pt>
                <c:pt idx="8444">
                  <c:v>56.847999999999999</c:v>
                </c:pt>
                <c:pt idx="8445">
                  <c:v>56.732999999999997</c:v>
                </c:pt>
                <c:pt idx="8446">
                  <c:v>56.62</c:v>
                </c:pt>
                <c:pt idx="8447">
                  <c:v>56.515999999999998</c:v>
                </c:pt>
                <c:pt idx="8448">
                  <c:v>56.435000000000002</c:v>
                </c:pt>
                <c:pt idx="8449">
                  <c:v>56.34</c:v>
                </c:pt>
                <c:pt idx="8450">
                  <c:v>56.244999999999997</c:v>
                </c:pt>
                <c:pt idx="8451">
                  <c:v>56.164000000000001</c:v>
                </c:pt>
                <c:pt idx="8452">
                  <c:v>56.081000000000003</c:v>
                </c:pt>
                <c:pt idx="8453">
                  <c:v>56.003999999999998</c:v>
                </c:pt>
                <c:pt idx="8454">
                  <c:v>55.902000000000001</c:v>
                </c:pt>
                <c:pt idx="8455">
                  <c:v>55.807000000000002</c:v>
                </c:pt>
                <c:pt idx="8456">
                  <c:v>55.741</c:v>
                </c:pt>
                <c:pt idx="8457">
                  <c:v>55.677999999999997</c:v>
                </c:pt>
                <c:pt idx="8458">
                  <c:v>55.619</c:v>
                </c:pt>
                <c:pt idx="8459">
                  <c:v>55.576000000000001</c:v>
                </c:pt>
                <c:pt idx="8460">
                  <c:v>55.537999999999997</c:v>
                </c:pt>
                <c:pt idx="8461">
                  <c:v>55.5</c:v>
                </c:pt>
                <c:pt idx="8462">
                  <c:v>55.463000000000001</c:v>
                </c:pt>
                <c:pt idx="8463">
                  <c:v>55.429000000000002</c:v>
                </c:pt>
                <c:pt idx="8464">
                  <c:v>55.395000000000003</c:v>
                </c:pt>
                <c:pt idx="8465">
                  <c:v>55.372999999999998</c:v>
                </c:pt>
                <c:pt idx="8466">
                  <c:v>55.36</c:v>
                </c:pt>
                <c:pt idx="8467">
                  <c:v>55.359000000000002</c:v>
                </c:pt>
                <c:pt idx="8468">
                  <c:v>55.372</c:v>
                </c:pt>
                <c:pt idx="8469">
                  <c:v>55.393999999999998</c:v>
                </c:pt>
                <c:pt idx="8470">
                  <c:v>55.423000000000002</c:v>
                </c:pt>
                <c:pt idx="8471">
                  <c:v>55.466000000000001</c:v>
                </c:pt>
                <c:pt idx="8472">
                  <c:v>55.518000000000001</c:v>
                </c:pt>
                <c:pt idx="8473">
                  <c:v>55.573</c:v>
                </c:pt>
                <c:pt idx="8474">
                  <c:v>55.622</c:v>
                </c:pt>
                <c:pt idx="8475">
                  <c:v>55.658000000000001</c:v>
                </c:pt>
                <c:pt idx="8476">
                  <c:v>55.680999999999997</c:v>
                </c:pt>
                <c:pt idx="8477">
                  <c:v>55.698</c:v>
                </c:pt>
                <c:pt idx="8478">
                  <c:v>55.707999999999998</c:v>
                </c:pt>
                <c:pt idx="8479">
                  <c:v>55.712000000000003</c:v>
                </c:pt>
                <c:pt idx="8480">
                  <c:v>55.709000000000003</c:v>
                </c:pt>
                <c:pt idx="8481">
                  <c:v>55.707999999999998</c:v>
                </c:pt>
                <c:pt idx="8482">
                  <c:v>55.707999999999998</c:v>
                </c:pt>
                <c:pt idx="8483">
                  <c:v>55.712000000000003</c:v>
                </c:pt>
                <c:pt idx="8484">
                  <c:v>55.722999999999999</c:v>
                </c:pt>
                <c:pt idx="8485">
                  <c:v>55.746000000000002</c:v>
                </c:pt>
                <c:pt idx="8486">
                  <c:v>55.783000000000001</c:v>
                </c:pt>
                <c:pt idx="8487">
                  <c:v>55.82</c:v>
                </c:pt>
                <c:pt idx="8488">
                  <c:v>55.853000000000002</c:v>
                </c:pt>
                <c:pt idx="8489">
                  <c:v>55.878999999999998</c:v>
                </c:pt>
                <c:pt idx="8490">
                  <c:v>55.908000000000001</c:v>
                </c:pt>
                <c:pt idx="8491">
                  <c:v>55.956000000000003</c:v>
                </c:pt>
                <c:pt idx="8492">
                  <c:v>55.996000000000002</c:v>
                </c:pt>
                <c:pt idx="8493">
                  <c:v>56.036000000000001</c:v>
                </c:pt>
                <c:pt idx="8494">
                  <c:v>56.085999999999999</c:v>
                </c:pt>
                <c:pt idx="8495">
                  <c:v>56.139000000000003</c:v>
                </c:pt>
                <c:pt idx="8496">
                  <c:v>56.186999999999998</c:v>
                </c:pt>
                <c:pt idx="8497">
                  <c:v>56.222000000000001</c:v>
                </c:pt>
                <c:pt idx="8498">
                  <c:v>56.26</c:v>
                </c:pt>
                <c:pt idx="8499">
                  <c:v>56.293999999999997</c:v>
                </c:pt>
                <c:pt idx="8500">
                  <c:v>56.319000000000003</c:v>
                </c:pt>
                <c:pt idx="8501">
                  <c:v>56.326999999999998</c:v>
                </c:pt>
                <c:pt idx="8502">
                  <c:v>56.329000000000001</c:v>
                </c:pt>
                <c:pt idx="8503">
                  <c:v>56.331000000000003</c:v>
                </c:pt>
                <c:pt idx="8504">
                  <c:v>56.322000000000003</c:v>
                </c:pt>
                <c:pt idx="8505">
                  <c:v>56.356999999999999</c:v>
                </c:pt>
                <c:pt idx="8506">
                  <c:v>56.375999999999998</c:v>
                </c:pt>
                <c:pt idx="8507">
                  <c:v>56.395000000000003</c:v>
                </c:pt>
                <c:pt idx="8508">
                  <c:v>56.414000000000001</c:v>
                </c:pt>
                <c:pt idx="8509">
                  <c:v>56.436</c:v>
                </c:pt>
                <c:pt idx="8510">
                  <c:v>56.457000000000001</c:v>
                </c:pt>
                <c:pt idx="8511">
                  <c:v>56.475999999999999</c:v>
                </c:pt>
                <c:pt idx="8512">
                  <c:v>56.484000000000002</c:v>
                </c:pt>
                <c:pt idx="8513">
                  <c:v>56.481000000000002</c:v>
                </c:pt>
                <c:pt idx="8514">
                  <c:v>56.470999999999997</c:v>
                </c:pt>
                <c:pt idx="8515">
                  <c:v>56.46</c:v>
                </c:pt>
                <c:pt idx="8516">
                  <c:v>56.447000000000003</c:v>
                </c:pt>
                <c:pt idx="8517">
                  <c:v>56.427999999999997</c:v>
                </c:pt>
                <c:pt idx="8518">
                  <c:v>56.408000000000001</c:v>
                </c:pt>
                <c:pt idx="8519">
                  <c:v>56.39</c:v>
                </c:pt>
                <c:pt idx="8520">
                  <c:v>56.372999999999998</c:v>
                </c:pt>
                <c:pt idx="8521">
                  <c:v>56.35</c:v>
                </c:pt>
                <c:pt idx="8522">
                  <c:v>56.320999999999998</c:v>
                </c:pt>
                <c:pt idx="8523">
                  <c:v>56.286999999999999</c:v>
                </c:pt>
                <c:pt idx="8524">
                  <c:v>56.249000000000002</c:v>
                </c:pt>
                <c:pt idx="8525">
                  <c:v>56.216000000000001</c:v>
                </c:pt>
                <c:pt idx="8526">
                  <c:v>56.177</c:v>
                </c:pt>
                <c:pt idx="8527">
                  <c:v>56.131999999999998</c:v>
                </c:pt>
                <c:pt idx="8528">
                  <c:v>56.091999999999999</c:v>
                </c:pt>
                <c:pt idx="8529">
                  <c:v>56.054000000000002</c:v>
                </c:pt>
                <c:pt idx="8530">
                  <c:v>56.012999999999998</c:v>
                </c:pt>
                <c:pt idx="8531">
                  <c:v>55.973999999999997</c:v>
                </c:pt>
                <c:pt idx="8532">
                  <c:v>55.944000000000003</c:v>
                </c:pt>
                <c:pt idx="8533">
                  <c:v>55.924999999999997</c:v>
                </c:pt>
                <c:pt idx="8534">
                  <c:v>55.920999999999999</c:v>
                </c:pt>
                <c:pt idx="8535">
                  <c:v>55.92</c:v>
                </c:pt>
                <c:pt idx="8536">
                  <c:v>55.911000000000001</c:v>
                </c:pt>
                <c:pt idx="8537">
                  <c:v>55.899000000000001</c:v>
                </c:pt>
                <c:pt idx="8538">
                  <c:v>55.889000000000003</c:v>
                </c:pt>
                <c:pt idx="8539">
                  <c:v>55.875</c:v>
                </c:pt>
                <c:pt idx="8540">
                  <c:v>55.854999999999997</c:v>
                </c:pt>
                <c:pt idx="8541">
                  <c:v>55.838000000000001</c:v>
                </c:pt>
                <c:pt idx="8542">
                  <c:v>55.825000000000003</c:v>
                </c:pt>
                <c:pt idx="8543">
                  <c:v>55.817999999999998</c:v>
                </c:pt>
                <c:pt idx="8544">
                  <c:v>55.822000000000003</c:v>
                </c:pt>
                <c:pt idx="8545">
                  <c:v>55.826000000000001</c:v>
                </c:pt>
                <c:pt idx="8546">
                  <c:v>55.835999999999999</c:v>
                </c:pt>
                <c:pt idx="8547">
                  <c:v>55.850999999999999</c:v>
                </c:pt>
                <c:pt idx="8548">
                  <c:v>55.868000000000002</c:v>
                </c:pt>
                <c:pt idx="8549">
                  <c:v>55.881</c:v>
                </c:pt>
                <c:pt idx="8550">
                  <c:v>55.890999999999998</c:v>
                </c:pt>
                <c:pt idx="8551">
                  <c:v>55.893000000000001</c:v>
                </c:pt>
                <c:pt idx="8552">
                  <c:v>55.877000000000002</c:v>
                </c:pt>
                <c:pt idx="8553">
                  <c:v>55.832999999999998</c:v>
                </c:pt>
                <c:pt idx="8554">
                  <c:v>55.774000000000001</c:v>
                </c:pt>
                <c:pt idx="8555">
                  <c:v>55.718000000000004</c:v>
                </c:pt>
                <c:pt idx="8556">
                  <c:v>55.68</c:v>
                </c:pt>
                <c:pt idx="8557">
                  <c:v>55.621000000000002</c:v>
                </c:pt>
                <c:pt idx="8558">
                  <c:v>55.542000000000002</c:v>
                </c:pt>
                <c:pt idx="8559">
                  <c:v>55.478000000000002</c:v>
                </c:pt>
                <c:pt idx="8560">
                  <c:v>55.418999999999997</c:v>
                </c:pt>
                <c:pt idx="8561">
                  <c:v>55.323</c:v>
                </c:pt>
                <c:pt idx="8562">
                  <c:v>55.192999999999998</c:v>
                </c:pt>
                <c:pt idx="8563">
                  <c:v>55.03</c:v>
                </c:pt>
                <c:pt idx="8564">
                  <c:v>54.847999999999999</c:v>
                </c:pt>
                <c:pt idx="8565">
                  <c:v>54.658999999999999</c:v>
                </c:pt>
                <c:pt idx="8566">
                  <c:v>54.470999999999997</c:v>
                </c:pt>
                <c:pt idx="8567">
                  <c:v>54.277000000000001</c:v>
                </c:pt>
                <c:pt idx="8568">
                  <c:v>54.093000000000004</c:v>
                </c:pt>
                <c:pt idx="8569">
                  <c:v>53.914000000000001</c:v>
                </c:pt>
                <c:pt idx="8570">
                  <c:v>53.764000000000003</c:v>
                </c:pt>
                <c:pt idx="8571">
                  <c:v>53.65</c:v>
                </c:pt>
                <c:pt idx="8572">
                  <c:v>53.542999999999999</c:v>
                </c:pt>
                <c:pt idx="8573">
                  <c:v>53.454000000000001</c:v>
                </c:pt>
                <c:pt idx="8574">
                  <c:v>53.369</c:v>
                </c:pt>
                <c:pt idx="8575">
                  <c:v>53.283000000000001</c:v>
                </c:pt>
                <c:pt idx="8576">
                  <c:v>53.215000000000003</c:v>
                </c:pt>
                <c:pt idx="8577">
                  <c:v>53.155000000000001</c:v>
                </c:pt>
                <c:pt idx="8578">
                  <c:v>53.082999999999998</c:v>
                </c:pt>
                <c:pt idx="8579">
                  <c:v>53.000999999999998</c:v>
                </c:pt>
                <c:pt idx="8580">
                  <c:v>52.924999999999997</c:v>
                </c:pt>
                <c:pt idx="8581">
                  <c:v>52.859000000000002</c:v>
                </c:pt>
                <c:pt idx="8582">
                  <c:v>52.81</c:v>
                </c:pt>
                <c:pt idx="8583">
                  <c:v>52.767000000000003</c:v>
                </c:pt>
                <c:pt idx="8584">
                  <c:v>52.728000000000002</c:v>
                </c:pt>
                <c:pt idx="8585">
                  <c:v>52.689</c:v>
                </c:pt>
                <c:pt idx="8586">
                  <c:v>52.648000000000003</c:v>
                </c:pt>
                <c:pt idx="8587">
                  <c:v>52.607999999999997</c:v>
                </c:pt>
                <c:pt idx="8588">
                  <c:v>52.564999999999998</c:v>
                </c:pt>
                <c:pt idx="8589">
                  <c:v>52.526000000000003</c:v>
                </c:pt>
                <c:pt idx="8590">
                  <c:v>52.476999999999997</c:v>
                </c:pt>
                <c:pt idx="8591">
                  <c:v>52.414999999999999</c:v>
                </c:pt>
                <c:pt idx="8592">
                  <c:v>52.338000000000001</c:v>
                </c:pt>
                <c:pt idx="8593">
                  <c:v>52.241999999999997</c:v>
                </c:pt>
                <c:pt idx="8594">
                  <c:v>52.125999999999998</c:v>
                </c:pt>
                <c:pt idx="8595">
                  <c:v>51.99</c:v>
                </c:pt>
                <c:pt idx="8596">
                  <c:v>51.841999999999999</c:v>
                </c:pt>
                <c:pt idx="8597">
                  <c:v>51.664999999999999</c:v>
                </c:pt>
                <c:pt idx="8598">
                  <c:v>51.475000000000001</c:v>
                </c:pt>
                <c:pt idx="8599">
                  <c:v>51.268000000000001</c:v>
                </c:pt>
                <c:pt idx="8600">
                  <c:v>51.037999999999997</c:v>
                </c:pt>
                <c:pt idx="8601">
                  <c:v>50.802999999999997</c:v>
                </c:pt>
                <c:pt idx="8602">
                  <c:v>50.561999999999998</c:v>
                </c:pt>
                <c:pt idx="8603">
                  <c:v>50.308</c:v>
                </c:pt>
                <c:pt idx="8604">
                  <c:v>50.064</c:v>
                </c:pt>
                <c:pt idx="8605">
                  <c:v>49.814999999999998</c:v>
                </c:pt>
                <c:pt idx="8606">
                  <c:v>49.564</c:v>
                </c:pt>
                <c:pt idx="8607">
                  <c:v>49.326999999999998</c:v>
                </c:pt>
                <c:pt idx="8608">
                  <c:v>49.098999999999997</c:v>
                </c:pt>
                <c:pt idx="8609">
                  <c:v>48.863999999999997</c:v>
                </c:pt>
                <c:pt idx="8610">
                  <c:v>48.616999999999997</c:v>
                </c:pt>
                <c:pt idx="8611">
                  <c:v>48.363999999999997</c:v>
                </c:pt>
                <c:pt idx="8612">
                  <c:v>48.1</c:v>
                </c:pt>
                <c:pt idx="8613">
                  <c:v>47.817</c:v>
                </c:pt>
                <c:pt idx="8614">
                  <c:v>47.551000000000002</c:v>
                </c:pt>
                <c:pt idx="8615">
                  <c:v>47.298000000000002</c:v>
                </c:pt>
                <c:pt idx="8616">
                  <c:v>47.027999999999999</c:v>
                </c:pt>
                <c:pt idx="8617">
                  <c:v>46.758000000000003</c:v>
                </c:pt>
                <c:pt idx="8618">
                  <c:v>46.466000000000001</c:v>
                </c:pt>
                <c:pt idx="8619">
                  <c:v>46.168999999999997</c:v>
                </c:pt>
                <c:pt idx="8620">
                  <c:v>45.865000000000002</c:v>
                </c:pt>
                <c:pt idx="8621">
                  <c:v>45.552999999999997</c:v>
                </c:pt>
                <c:pt idx="8622">
                  <c:v>45.249000000000002</c:v>
                </c:pt>
                <c:pt idx="8623">
                  <c:v>44.963000000000001</c:v>
                </c:pt>
                <c:pt idx="8624">
                  <c:v>44.68</c:v>
                </c:pt>
                <c:pt idx="8625">
                  <c:v>44.401000000000003</c:v>
                </c:pt>
                <c:pt idx="8626">
                  <c:v>44.134</c:v>
                </c:pt>
                <c:pt idx="8627">
                  <c:v>43.86</c:v>
                </c:pt>
                <c:pt idx="8628">
                  <c:v>43.622999999999998</c:v>
                </c:pt>
                <c:pt idx="8629">
                  <c:v>43.42</c:v>
                </c:pt>
                <c:pt idx="8630">
                  <c:v>43.243000000000002</c:v>
                </c:pt>
                <c:pt idx="8631">
                  <c:v>43.094999999999999</c:v>
                </c:pt>
                <c:pt idx="8632">
                  <c:v>42.95</c:v>
                </c:pt>
                <c:pt idx="8633">
                  <c:v>42.817999999999998</c:v>
                </c:pt>
                <c:pt idx="8634">
                  <c:v>42.712000000000003</c:v>
                </c:pt>
                <c:pt idx="8635">
                  <c:v>42.606999999999999</c:v>
                </c:pt>
                <c:pt idx="8636">
                  <c:v>42.500999999999998</c:v>
                </c:pt>
                <c:pt idx="8637">
                  <c:v>42.390999999999998</c:v>
                </c:pt>
                <c:pt idx="8638">
                  <c:v>42.268000000000001</c:v>
                </c:pt>
                <c:pt idx="8639">
                  <c:v>42.136000000000003</c:v>
                </c:pt>
                <c:pt idx="8640">
                  <c:v>42.012</c:v>
                </c:pt>
                <c:pt idx="8641">
                  <c:v>41.902999999999999</c:v>
                </c:pt>
                <c:pt idx="8642">
                  <c:v>41.811</c:v>
                </c:pt>
                <c:pt idx="8643">
                  <c:v>41.73</c:v>
                </c:pt>
                <c:pt idx="8644">
                  <c:v>41.664999999999999</c:v>
                </c:pt>
                <c:pt idx="8645">
                  <c:v>41.622</c:v>
                </c:pt>
                <c:pt idx="8646">
                  <c:v>41.601999999999997</c:v>
                </c:pt>
                <c:pt idx="8647">
                  <c:v>41.6</c:v>
                </c:pt>
                <c:pt idx="8648">
                  <c:v>41.6</c:v>
                </c:pt>
                <c:pt idx="8649">
                  <c:v>41.598999999999997</c:v>
                </c:pt>
                <c:pt idx="8650">
                  <c:v>41.585999999999999</c:v>
                </c:pt>
                <c:pt idx="8651">
                  <c:v>41.581000000000003</c:v>
                </c:pt>
                <c:pt idx="8652">
                  <c:v>41.576000000000001</c:v>
                </c:pt>
                <c:pt idx="8653">
                  <c:v>41.56</c:v>
                </c:pt>
                <c:pt idx="8654">
                  <c:v>41.554000000000002</c:v>
                </c:pt>
                <c:pt idx="8655">
                  <c:v>41.564</c:v>
                </c:pt>
                <c:pt idx="8656">
                  <c:v>41.597000000000001</c:v>
                </c:pt>
                <c:pt idx="8657">
                  <c:v>41.652000000000001</c:v>
                </c:pt>
                <c:pt idx="8658">
                  <c:v>41.715000000000003</c:v>
                </c:pt>
                <c:pt idx="8659">
                  <c:v>41.777000000000001</c:v>
                </c:pt>
                <c:pt idx="8660">
                  <c:v>41.851999999999997</c:v>
                </c:pt>
                <c:pt idx="8661">
                  <c:v>41.929000000000002</c:v>
                </c:pt>
                <c:pt idx="8662">
                  <c:v>42.01</c:v>
                </c:pt>
                <c:pt idx="8663">
                  <c:v>42.1</c:v>
                </c:pt>
                <c:pt idx="8664">
                  <c:v>42.176000000000002</c:v>
                </c:pt>
                <c:pt idx="8665">
                  <c:v>42.238999999999997</c:v>
                </c:pt>
                <c:pt idx="8666">
                  <c:v>42.304000000000002</c:v>
                </c:pt>
                <c:pt idx="8667">
                  <c:v>42.365000000000002</c:v>
                </c:pt>
                <c:pt idx="8668">
                  <c:v>42.418999999999997</c:v>
                </c:pt>
                <c:pt idx="8669">
                  <c:v>42.465000000000003</c:v>
                </c:pt>
                <c:pt idx="8670">
                  <c:v>42.503</c:v>
                </c:pt>
                <c:pt idx="8671">
                  <c:v>42.53</c:v>
                </c:pt>
                <c:pt idx="8672">
                  <c:v>42.545999999999999</c:v>
                </c:pt>
                <c:pt idx="8673">
                  <c:v>42.548000000000002</c:v>
                </c:pt>
                <c:pt idx="8674">
                  <c:v>42.523000000000003</c:v>
                </c:pt>
                <c:pt idx="8675">
                  <c:v>42.497</c:v>
                </c:pt>
                <c:pt idx="8676">
                  <c:v>42.468000000000004</c:v>
                </c:pt>
                <c:pt idx="8677">
                  <c:v>42.41</c:v>
                </c:pt>
                <c:pt idx="8678">
                  <c:v>42.341000000000001</c:v>
                </c:pt>
                <c:pt idx="8679">
                  <c:v>42.256</c:v>
                </c:pt>
                <c:pt idx="8680">
                  <c:v>42.179000000000002</c:v>
                </c:pt>
                <c:pt idx="8681">
                  <c:v>42.100999999999999</c:v>
                </c:pt>
                <c:pt idx="8682">
                  <c:v>42.02</c:v>
                </c:pt>
                <c:pt idx="8683">
                  <c:v>41.933</c:v>
                </c:pt>
                <c:pt idx="8684">
                  <c:v>41.845999999999997</c:v>
                </c:pt>
                <c:pt idx="8685">
                  <c:v>41.762</c:v>
                </c:pt>
                <c:pt idx="8686">
                  <c:v>41.66</c:v>
                </c:pt>
                <c:pt idx="8687">
                  <c:v>41.557000000000002</c:v>
                </c:pt>
                <c:pt idx="8688">
                  <c:v>41.438000000000002</c:v>
                </c:pt>
                <c:pt idx="8689">
                  <c:v>41.323</c:v>
                </c:pt>
                <c:pt idx="8690">
                  <c:v>41.231999999999999</c:v>
                </c:pt>
                <c:pt idx="8691">
                  <c:v>41.15</c:v>
                </c:pt>
                <c:pt idx="8692">
                  <c:v>41.082999999999998</c:v>
                </c:pt>
                <c:pt idx="8693">
                  <c:v>41.040999999999997</c:v>
                </c:pt>
                <c:pt idx="8694">
                  <c:v>41.018000000000001</c:v>
                </c:pt>
                <c:pt idx="8695">
                  <c:v>41</c:v>
                </c:pt>
                <c:pt idx="8696">
                  <c:v>40.988999999999997</c:v>
                </c:pt>
                <c:pt idx="8697">
                  <c:v>40.991999999999997</c:v>
                </c:pt>
                <c:pt idx="8698">
                  <c:v>40.997</c:v>
                </c:pt>
                <c:pt idx="8699">
                  <c:v>41.005000000000003</c:v>
                </c:pt>
                <c:pt idx="8700">
                  <c:v>41.027000000000001</c:v>
                </c:pt>
                <c:pt idx="8701">
                  <c:v>41.061</c:v>
                </c:pt>
                <c:pt idx="8702">
                  <c:v>41.097999999999999</c:v>
                </c:pt>
                <c:pt idx="8703">
                  <c:v>41.131999999999998</c:v>
                </c:pt>
                <c:pt idx="8704">
                  <c:v>41.173999999999999</c:v>
                </c:pt>
                <c:pt idx="8705">
                  <c:v>41.220999999999997</c:v>
                </c:pt>
                <c:pt idx="8706">
                  <c:v>41.290999999999997</c:v>
                </c:pt>
                <c:pt idx="8707">
                  <c:v>41.371000000000002</c:v>
                </c:pt>
                <c:pt idx="8708">
                  <c:v>41.442999999999998</c:v>
                </c:pt>
                <c:pt idx="8709">
                  <c:v>41.526000000000003</c:v>
                </c:pt>
                <c:pt idx="8710">
                  <c:v>41.613</c:v>
                </c:pt>
                <c:pt idx="8711">
                  <c:v>41.712000000000003</c:v>
                </c:pt>
                <c:pt idx="8712">
                  <c:v>41.817</c:v>
                </c:pt>
                <c:pt idx="8713">
                  <c:v>41.926000000000002</c:v>
                </c:pt>
                <c:pt idx="8714">
                  <c:v>42.036000000000001</c:v>
                </c:pt>
                <c:pt idx="8715">
                  <c:v>42.158999999999999</c:v>
                </c:pt>
                <c:pt idx="8716">
                  <c:v>42.295000000000002</c:v>
                </c:pt>
                <c:pt idx="8717">
                  <c:v>42.427</c:v>
                </c:pt>
                <c:pt idx="8718">
                  <c:v>42.558999999999997</c:v>
                </c:pt>
                <c:pt idx="8719">
                  <c:v>42.68</c:v>
                </c:pt>
                <c:pt idx="8720">
                  <c:v>42.777000000000001</c:v>
                </c:pt>
                <c:pt idx="8721">
                  <c:v>42.866</c:v>
                </c:pt>
                <c:pt idx="8722">
                  <c:v>42.945999999999998</c:v>
                </c:pt>
                <c:pt idx="8723">
                  <c:v>43.01</c:v>
                </c:pt>
                <c:pt idx="8724">
                  <c:v>43.055999999999997</c:v>
                </c:pt>
                <c:pt idx="8725">
                  <c:v>43.087000000000003</c:v>
                </c:pt>
                <c:pt idx="8726">
                  <c:v>43.12</c:v>
                </c:pt>
                <c:pt idx="8727">
                  <c:v>43.151000000000003</c:v>
                </c:pt>
                <c:pt idx="8728">
                  <c:v>43.183999999999997</c:v>
                </c:pt>
                <c:pt idx="8729">
                  <c:v>43.225000000000001</c:v>
                </c:pt>
                <c:pt idx="8730">
                  <c:v>43.27</c:v>
                </c:pt>
                <c:pt idx="8731">
                  <c:v>43.317999999999998</c:v>
                </c:pt>
                <c:pt idx="8732">
                  <c:v>43.357999999999997</c:v>
                </c:pt>
                <c:pt idx="8733">
                  <c:v>43.384</c:v>
                </c:pt>
                <c:pt idx="8734">
                  <c:v>43.396000000000001</c:v>
                </c:pt>
                <c:pt idx="8735">
                  <c:v>43.387</c:v>
                </c:pt>
                <c:pt idx="8736">
                  <c:v>43.356999999999999</c:v>
                </c:pt>
                <c:pt idx="8737">
                  <c:v>43.320999999999998</c:v>
                </c:pt>
                <c:pt idx="8738">
                  <c:v>43.29</c:v>
                </c:pt>
                <c:pt idx="8739">
                  <c:v>43.250999999999998</c:v>
                </c:pt>
                <c:pt idx="8740">
                  <c:v>43.213000000000001</c:v>
                </c:pt>
                <c:pt idx="8741">
                  <c:v>43.158999999999999</c:v>
                </c:pt>
                <c:pt idx="8742">
                  <c:v>43.082000000000001</c:v>
                </c:pt>
                <c:pt idx="8743">
                  <c:v>43.009</c:v>
                </c:pt>
                <c:pt idx="8744">
                  <c:v>42.936999999999998</c:v>
                </c:pt>
                <c:pt idx="8745">
                  <c:v>42.860999999999997</c:v>
                </c:pt>
                <c:pt idx="8746">
                  <c:v>42.798999999999999</c:v>
                </c:pt>
                <c:pt idx="8747">
                  <c:v>42.741999999999997</c:v>
                </c:pt>
                <c:pt idx="8748">
                  <c:v>42.695</c:v>
                </c:pt>
                <c:pt idx="8749">
                  <c:v>42.668999999999997</c:v>
                </c:pt>
                <c:pt idx="8750">
                  <c:v>42.667999999999999</c:v>
                </c:pt>
                <c:pt idx="8751">
                  <c:v>42.69</c:v>
                </c:pt>
                <c:pt idx="8752">
                  <c:v>42.722999999999999</c:v>
                </c:pt>
                <c:pt idx="8753">
                  <c:v>42.753999999999998</c:v>
                </c:pt>
                <c:pt idx="8754">
                  <c:v>42.771000000000001</c:v>
                </c:pt>
                <c:pt idx="8755">
                  <c:v>42.765000000000001</c:v>
                </c:pt>
                <c:pt idx="8756">
                  <c:v>42.743000000000002</c:v>
                </c:pt>
                <c:pt idx="8757">
                  <c:v>42.722000000000001</c:v>
                </c:pt>
                <c:pt idx="8758">
                  <c:v>42.698999999999998</c:v>
                </c:pt>
                <c:pt idx="8759">
                  <c:v>42.673000000000002</c:v>
                </c:pt>
                <c:pt idx="8760">
                  <c:v>42.656999999999996</c:v>
                </c:pt>
                <c:pt idx="8761">
                  <c:v>42.634999999999998</c:v>
                </c:pt>
                <c:pt idx="8762">
                  <c:v>42.588999999999999</c:v>
                </c:pt>
                <c:pt idx="8763">
                  <c:v>42.521999999999998</c:v>
                </c:pt>
                <c:pt idx="8764">
                  <c:v>42.445999999999998</c:v>
                </c:pt>
                <c:pt idx="8765">
                  <c:v>42.363</c:v>
                </c:pt>
                <c:pt idx="8766">
                  <c:v>42.271000000000001</c:v>
                </c:pt>
                <c:pt idx="8767">
                  <c:v>42.185000000000002</c:v>
                </c:pt>
                <c:pt idx="8768">
                  <c:v>42.115000000000002</c:v>
                </c:pt>
                <c:pt idx="8769">
                  <c:v>42.07</c:v>
                </c:pt>
                <c:pt idx="8770">
                  <c:v>42.027000000000001</c:v>
                </c:pt>
                <c:pt idx="8771">
                  <c:v>41.987000000000002</c:v>
                </c:pt>
                <c:pt idx="8772">
                  <c:v>41.942</c:v>
                </c:pt>
                <c:pt idx="8773">
                  <c:v>41.887</c:v>
                </c:pt>
                <c:pt idx="8774">
                  <c:v>41.841000000000001</c:v>
                </c:pt>
                <c:pt idx="8775">
                  <c:v>41.793999999999997</c:v>
                </c:pt>
                <c:pt idx="8776">
                  <c:v>41.74</c:v>
                </c:pt>
                <c:pt idx="8777">
                  <c:v>41.691000000000003</c:v>
                </c:pt>
                <c:pt idx="8778">
                  <c:v>41.655000000000001</c:v>
                </c:pt>
                <c:pt idx="8779">
                  <c:v>41.631</c:v>
                </c:pt>
                <c:pt idx="8780">
                  <c:v>41.606999999999999</c:v>
                </c:pt>
                <c:pt idx="8781">
                  <c:v>41.573999999999998</c:v>
                </c:pt>
                <c:pt idx="8782">
                  <c:v>41.542000000000002</c:v>
                </c:pt>
                <c:pt idx="8783">
                  <c:v>41.506999999999998</c:v>
                </c:pt>
                <c:pt idx="8784">
                  <c:v>41.466000000000001</c:v>
                </c:pt>
                <c:pt idx="8785">
                  <c:v>41.423000000000002</c:v>
                </c:pt>
                <c:pt idx="8786">
                  <c:v>41.354999999999997</c:v>
                </c:pt>
                <c:pt idx="8787">
                  <c:v>41.261000000000003</c:v>
                </c:pt>
                <c:pt idx="8788">
                  <c:v>41.15</c:v>
                </c:pt>
                <c:pt idx="8789">
                  <c:v>41.021000000000001</c:v>
                </c:pt>
                <c:pt idx="8790">
                  <c:v>40.892000000000003</c:v>
                </c:pt>
                <c:pt idx="8791">
                  <c:v>40.765999999999998</c:v>
                </c:pt>
                <c:pt idx="8792">
                  <c:v>40.637</c:v>
                </c:pt>
                <c:pt idx="8793">
                  <c:v>40.49</c:v>
                </c:pt>
                <c:pt idx="8794">
                  <c:v>40.335000000000001</c:v>
                </c:pt>
                <c:pt idx="8795">
                  <c:v>40.180999999999997</c:v>
                </c:pt>
                <c:pt idx="8796">
                  <c:v>40.033000000000001</c:v>
                </c:pt>
                <c:pt idx="8797">
                  <c:v>39.881999999999998</c:v>
                </c:pt>
                <c:pt idx="8798">
                  <c:v>39.734000000000002</c:v>
                </c:pt>
                <c:pt idx="8799">
                  <c:v>39.587000000000003</c:v>
                </c:pt>
                <c:pt idx="8800">
                  <c:v>39.445</c:v>
                </c:pt>
                <c:pt idx="8801">
                  <c:v>39.302</c:v>
                </c:pt>
                <c:pt idx="8802">
                  <c:v>39.180999999999997</c:v>
                </c:pt>
                <c:pt idx="8803">
                  <c:v>39.097999999999999</c:v>
                </c:pt>
                <c:pt idx="8804">
                  <c:v>39.045000000000002</c:v>
                </c:pt>
                <c:pt idx="8805">
                  <c:v>39.024999999999999</c:v>
                </c:pt>
                <c:pt idx="8806">
                  <c:v>39.033999999999999</c:v>
                </c:pt>
                <c:pt idx="8807">
                  <c:v>39.058999999999997</c:v>
                </c:pt>
                <c:pt idx="8808">
                  <c:v>39.100999999999999</c:v>
                </c:pt>
                <c:pt idx="8809">
                  <c:v>39.158999999999999</c:v>
                </c:pt>
                <c:pt idx="8810">
                  <c:v>39.216000000000001</c:v>
                </c:pt>
                <c:pt idx="8811">
                  <c:v>39.271999999999998</c:v>
                </c:pt>
                <c:pt idx="8812">
                  <c:v>39.308</c:v>
                </c:pt>
                <c:pt idx="8813">
                  <c:v>39.323999999999998</c:v>
                </c:pt>
                <c:pt idx="8814">
                  <c:v>39.323</c:v>
                </c:pt>
                <c:pt idx="8815">
                  <c:v>39.295999999999999</c:v>
                </c:pt>
                <c:pt idx="8816">
                  <c:v>39.262</c:v>
                </c:pt>
                <c:pt idx="8817">
                  <c:v>39.218000000000004</c:v>
                </c:pt>
                <c:pt idx="8818">
                  <c:v>39.152000000000001</c:v>
                </c:pt>
                <c:pt idx="8819">
                  <c:v>39.063000000000002</c:v>
                </c:pt>
                <c:pt idx="8820">
                  <c:v>38.939</c:v>
                </c:pt>
                <c:pt idx="8821">
                  <c:v>38.799999999999997</c:v>
                </c:pt>
                <c:pt idx="8822">
                  <c:v>38.642000000000003</c:v>
                </c:pt>
                <c:pt idx="8823">
                  <c:v>38.472999999999999</c:v>
                </c:pt>
                <c:pt idx="8824">
                  <c:v>38.295000000000002</c:v>
                </c:pt>
                <c:pt idx="8825">
                  <c:v>38.112000000000002</c:v>
                </c:pt>
                <c:pt idx="8826">
                  <c:v>37.944000000000003</c:v>
                </c:pt>
                <c:pt idx="8827">
                  <c:v>37.784999999999997</c:v>
                </c:pt>
                <c:pt idx="8828">
                  <c:v>37.639000000000003</c:v>
                </c:pt>
                <c:pt idx="8829">
                  <c:v>37.506999999999998</c:v>
                </c:pt>
                <c:pt idx="8830">
                  <c:v>37.395000000000003</c:v>
                </c:pt>
                <c:pt idx="8831">
                  <c:v>37.319000000000003</c:v>
                </c:pt>
                <c:pt idx="8832">
                  <c:v>37.290999999999997</c:v>
                </c:pt>
                <c:pt idx="8833">
                  <c:v>37.298000000000002</c:v>
                </c:pt>
                <c:pt idx="8834">
                  <c:v>37.296999999999997</c:v>
                </c:pt>
                <c:pt idx="8835">
                  <c:v>37.28</c:v>
                </c:pt>
                <c:pt idx="8836">
                  <c:v>37.244999999999997</c:v>
                </c:pt>
                <c:pt idx="8837">
                  <c:v>37.186999999999998</c:v>
                </c:pt>
                <c:pt idx="8838">
                  <c:v>37.125</c:v>
                </c:pt>
                <c:pt idx="8839">
                  <c:v>37.067</c:v>
                </c:pt>
                <c:pt idx="8840">
                  <c:v>37.030999999999999</c:v>
                </c:pt>
                <c:pt idx="8841">
                  <c:v>37.027000000000001</c:v>
                </c:pt>
                <c:pt idx="8842">
                  <c:v>37.046999999999997</c:v>
                </c:pt>
                <c:pt idx="8843">
                  <c:v>37.097000000000001</c:v>
                </c:pt>
                <c:pt idx="8844">
                  <c:v>37.171999999999997</c:v>
                </c:pt>
                <c:pt idx="8845">
                  <c:v>37.252000000000002</c:v>
                </c:pt>
                <c:pt idx="8846">
                  <c:v>37.32</c:v>
                </c:pt>
                <c:pt idx="8847">
                  <c:v>37.356000000000002</c:v>
                </c:pt>
                <c:pt idx="8848">
                  <c:v>37.366999999999997</c:v>
                </c:pt>
                <c:pt idx="8849">
                  <c:v>37.356999999999999</c:v>
                </c:pt>
                <c:pt idx="8850">
                  <c:v>37.331000000000003</c:v>
                </c:pt>
                <c:pt idx="8851">
                  <c:v>37.289000000000001</c:v>
                </c:pt>
                <c:pt idx="8852">
                  <c:v>37.234999999999999</c:v>
                </c:pt>
                <c:pt idx="8853">
                  <c:v>37.161999999999999</c:v>
                </c:pt>
                <c:pt idx="8854">
                  <c:v>37.084000000000003</c:v>
                </c:pt>
                <c:pt idx="8855">
                  <c:v>37.015000000000001</c:v>
                </c:pt>
                <c:pt idx="8856">
                  <c:v>36.948</c:v>
                </c:pt>
                <c:pt idx="8857">
                  <c:v>36.874000000000002</c:v>
                </c:pt>
                <c:pt idx="8858">
                  <c:v>36.795000000000002</c:v>
                </c:pt>
                <c:pt idx="8859">
                  <c:v>36.722999999999999</c:v>
                </c:pt>
                <c:pt idx="8860">
                  <c:v>36.651000000000003</c:v>
                </c:pt>
                <c:pt idx="8861">
                  <c:v>36.57</c:v>
                </c:pt>
                <c:pt idx="8862">
                  <c:v>36.493000000000002</c:v>
                </c:pt>
                <c:pt idx="8863">
                  <c:v>36.42</c:v>
                </c:pt>
                <c:pt idx="8864">
                  <c:v>36.343000000000004</c:v>
                </c:pt>
                <c:pt idx="8865">
                  <c:v>36.274000000000001</c:v>
                </c:pt>
                <c:pt idx="8866">
                  <c:v>36.225999999999999</c:v>
                </c:pt>
                <c:pt idx="8867">
                  <c:v>36.204000000000001</c:v>
                </c:pt>
                <c:pt idx="8868">
                  <c:v>36.191000000000003</c:v>
                </c:pt>
                <c:pt idx="8869">
                  <c:v>36.216000000000001</c:v>
                </c:pt>
                <c:pt idx="8870">
                  <c:v>36.298999999999999</c:v>
                </c:pt>
                <c:pt idx="8871">
                  <c:v>36.405999999999999</c:v>
                </c:pt>
                <c:pt idx="8872">
                  <c:v>36.527999999999999</c:v>
                </c:pt>
                <c:pt idx="8873">
                  <c:v>36.648000000000003</c:v>
                </c:pt>
                <c:pt idx="8874">
                  <c:v>36.756</c:v>
                </c:pt>
                <c:pt idx="8875">
                  <c:v>36.850999999999999</c:v>
                </c:pt>
                <c:pt idx="8876">
                  <c:v>36.915999999999997</c:v>
                </c:pt>
                <c:pt idx="8877">
                  <c:v>36.936999999999998</c:v>
                </c:pt>
                <c:pt idx="8878">
                  <c:v>36.905999999999999</c:v>
                </c:pt>
                <c:pt idx="8879">
                  <c:v>36.832000000000001</c:v>
                </c:pt>
                <c:pt idx="8880">
                  <c:v>36.719000000000001</c:v>
                </c:pt>
                <c:pt idx="8881">
                  <c:v>36.569000000000003</c:v>
                </c:pt>
                <c:pt idx="8882">
                  <c:v>36.393999999999998</c:v>
                </c:pt>
                <c:pt idx="8883">
                  <c:v>36.218000000000004</c:v>
                </c:pt>
                <c:pt idx="8884">
                  <c:v>36.039000000000001</c:v>
                </c:pt>
                <c:pt idx="8885">
                  <c:v>35.856999999999999</c:v>
                </c:pt>
                <c:pt idx="8886">
                  <c:v>35.697000000000003</c:v>
                </c:pt>
                <c:pt idx="8887">
                  <c:v>35.575000000000003</c:v>
                </c:pt>
                <c:pt idx="8888">
                  <c:v>35.487000000000002</c:v>
                </c:pt>
                <c:pt idx="8889">
                  <c:v>35.439</c:v>
                </c:pt>
                <c:pt idx="8890">
                  <c:v>35.426000000000002</c:v>
                </c:pt>
                <c:pt idx="8891">
                  <c:v>35.445</c:v>
                </c:pt>
                <c:pt idx="8892">
                  <c:v>35.491999999999997</c:v>
                </c:pt>
                <c:pt idx="8893">
                  <c:v>35.564999999999998</c:v>
                </c:pt>
                <c:pt idx="8894">
                  <c:v>35.673999999999999</c:v>
                </c:pt>
                <c:pt idx="8895">
                  <c:v>35.790999999999997</c:v>
                </c:pt>
                <c:pt idx="8896">
                  <c:v>35.896999999999998</c:v>
                </c:pt>
                <c:pt idx="8897">
                  <c:v>36.023000000000003</c:v>
                </c:pt>
                <c:pt idx="8898">
                  <c:v>36.162999999999997</c:v>
                </c:pt>
                <c:pt idx="8899">
                  <c:v>36.299999999999997</c:v>
                </c:pt>
                <c:pt idx="8900">
                  <c:v>36.43</c:v>
                </c:pt>
                <c:pt idx="8901">
                  <c:v>36.542000000000002</c:v>
                </c:pt>
                <c:pt idx="8902">
                  <c:v>36.661000000000001</c:v>
                </c:pt>
                <c:pt idx="8903">
                  <c:v>36.764000000000003</c:v>
                </c:pt>
                <c:pt idx="8904">
                  <c:v>36.841999999999999</c:v>
                </c:pt>
                <c:pt idx="8905">
                  <c:v>36.911000000000001</c:v>
                </c:pt>
                <c:pt idx="8906">
                  <c:v>36.97</c:v>
                </c:pt>
                <c:pt idx="8907">
                  <c:v>37.015000000000001</c:v>
                </c:pt>
                <c:pt idx="8908">
                  <c:v>37.061999999999998</c:v>
                </c:pt>
                <c:pt idx="8909">
                  <c:v>37.113999999999997</c:v>
                </c:pt>
                <c:pt idx="8910">
                  <c:v>37.152000000000001</c:v>
                </c:pt>
                <c:pt idx="8911">
                  <c:v>37.171999999999997</c:v>
                </c:pt>
                <c:pt idx="8912">
                  <c:v>37.192</c:v>
                </c:pt>
                <c:pt idx="8913">
                  <c:v>37.194000000000003</c:v>
                </c:pt>
                <c:pt idx="8914">
                  <c:v>37.183</c:v>
                </c:pt>
                <c:pt idx="8915">
                  <c:v>37.180999999999997</c:v>
                </c:pt>
                <c:pt idx="8916">
                  <c:v>37.192</c:v>
                </c:pt>
                <c:pt idx="8917">
                  <c:v>37.21</c:v>
                </c:pt>
                <c:pt idx="8918">
                  <c:v>37.231000000000002</c:v>
                </c:pt>
                <c:pt idx="8919">
                  <c:v>37.253</c:v>
                </c:pt>
                <c:pt idx="8920">
                  <c:v>37.274999999999999</c:v>
                </c:pt>
                <c:pt idx="8921">
                  <c:v>37.301000000000002</c:v>
                </c:pt>
                <c:pt idx="8922">
                  <c:v>37.317</c:v>
                </c:pt>
                <c:pt idx="8923">
                  <c:v>37.326000000000001</c:v>
                </c:pt>
                <c:pt idx="8924">
                  <c:v>37.325000000000003</c:v>
                </c:pt>
                <c:pt idx="8925">
                  <c:v>37.319000000000003</c:v>
                </c:pt>
                <c:pt idx="8926">
                  <c:v>37.316000000000003</c:v>
                </c:pt>
                <c:pt idx="8927">
                  <c:v>37.32</c:v>
                </c:pt>
                <c:pt idx="8928">
                  <c:v>37.340000000000003</c:v>
                </c:pt>
                <c:pt idx="8929">
                  <c:v>37.375999999999998</c:v>
                </c:pt>
                <c:pt idx="8930">
                  <c:v>37.421999999999997</c:v>
                </c:pt>
                <c:pt idx="8931">
                  <c:v>37.479999999999997</c:v>
                </c:pt>
                <c:pt idx="8932">
                  <c:v>37.549999999999997</c:v>
                </c:pt>
                <c:pt idx="8933">
                  <c:v>37.630000000000003</c:v>
                </c:pt>
                <c:pt idx="8934">
                  <c:v>37.712000000000003</c:v>
                </c:pt>
                <c:pt idx="8935">
                  <c:v>37.787999999999997</c:v>
                </c:pt>
                <c:pt idx="8936">
                  <c:v>37.845999999999997</c:v>
                </c:pt>
                <c:pt idx="8937">
                  <c:v>37.904000000000003</c:v>
                </c:pt>
                <c:pt idx="8938">
                  <c:v>37.966000000000001</c:v>
                </c:pt>
                <c:pt idx="8939">
                  <c:v>38.034999999999997</c:v>
                </c:pt>
                <c:pt idx="8940">
                  <c:v>38.119999999999997</c:v>
                </c:pt>
                <c:pt idx="8941">
                  <c:v>38.207000000000001</c:v>
                </c:pt>
                <c:pt idx="8942">
                  <c:v>38.283999999999999</c:v>
                </c:pt>
                <c:pt idx="8943">
                  <c:v>38.362000000000002</c:v>
                </c:pt>
                <c:pt idx="8944">
                  <c:v>38.447000000000003</c:v>
                </c:pt>
                <c:pt idx="8945">
                  <c:v>38.540999999999997</c:v>
                </c:pt>
                <c:pt idx="8946">
                  <c:v>38.628</c:v>
                </c:pt>
                <c:pt idx="8947">
                  <c:v>38.704999999999998</c:v>
                </c:pt>
                <c:pt idx="8948">
                  <c:v>38.774000000000001</c:v>
                </c:pt>
                <c:pt idx="8949">
                  <c:v>38.832000000000001</c:v>
                </c:pt>
                <c:pt idx="8950">
                  <c:v>38.906999999999996</c:v>
                </c:pt>
                <c:pt idx="8951">
                  <c:v>38.99</c:v>
                </c:pt>
                <c:pt idx="8952">
                  <c:v>39.07</c:v>
                </c:pt>
                <c:pt idx="8953">
                  <c:v>39.162999999999997</c:v>
                </c:pt>
                <c:pt idx="8954">
                  <c:v>39.267000000000003</c:v>
                </c:pt>
                <c:pt idx="8955">
                  <c:v>39.362000000000002</c:v>
                </c:pt>
                <c:pt idx="8956">
                  <c:v>39.445999999999998</c:v>
                </c:pt>
                <c:pt idx="8957">
                  <c:v>39.533000000000001</c:v>
                </c:pt>
                <c:pt idx="8958">
                  <c:v>39.622999999999998</c:v>
                </c:pt>
                <c:pt idx="8959">
                  <c:v>39.726999999999997</c:v>
                </c:pt>
                <c:pt idx="8960">
                  <c:v>39.811999999999998</c:v>
                </c:pt>
                <c:pt idx="8961">
                  <c:v>39.884</c:v>
                </c:pt>
                <c:pt idx="8962">
                  <c:v>39.962000000000003</c:v>
                </c:pt>
                <c:pt idx="8963">
                  <c:v>40.011000000000003</c:v>
                </c:pt>
                <c:pt idx="8964">
                  <c:v>40.043999999999997</c:v>
                </c:pt>
                <c:pt idx="8965">
                  <c:v>40.064999999999998</c:v>
                </c:pt>
                <c:pt idx="8966">
                  <c:v>40.07</c:v>
                </c:pt>
                <c:pt idx="8967">
                  <c:v>40.063000000000002</c:v>
                </c:pt>
                <c:pt idx="8968">
                  <c:v>40.045000000000002</c:v>
                </c:pt>
                <c:pt idx="8969">
                  <c:v>40.024000000000001</c:v>
                </c:pt>
                <c:pt idx="8970">
                  <c:v>40.008000000000003</c:v>
                </c:pt>
                <c:pt idx="8971">
                  <c:v>39.996000000000002</c:v>
                </c:pt>
                <c:pt idx="8972">
                  <c:v>39.987000000000002</c:v>
                </c:pt>
                <c:pt idx="8973">
                  <c:v>39.984999999999999</c:v>
                </c:pt>
                <c:pt idx="8974">
                  <c:v>39.997</c:v>
                </c:pt>
                <c:pt idx="8975">
                  <c:v>40.024999999999999</c:v>
                </c:pt>
                <c:pt idx="8976">
                  <c:v>40.067999999999998</c:v>
                </c:pt>
                <c:pt idx="8977">
                  <c:v>40.112000000000002</c:v>
                </c:pt>
                <c:pt idx="8978">
                  <c:v>40.152999999999999</c:v>
                </c:pt>
                <c:pt idx="8979">
                  <c:v>40.197000000000003</c:v>
                </c:pt>
                <c:pt idx="8980">
                  <c:v>40.226999999999997</c:v>
                </c:pt>
                <c:pt idx="8981">
                  <c:v>40.246000000000002</c:v>
                </c:pt>
                <c:pt idx="8982">
                  <c:v>40.261000000000003</c:v>
                </c:pt>
                <c:pt idx="8983">
                  <c:v>40.273000000000003</c:v>
                </c:pt>
                <c:pt idx="8984">
                  <c:v>40.274000000000001</c:v>
                </c:pt>
                <c:pt idx="8985">
                  <c:v>40.26</c:v>
                </c:pt>
                <c:pt idx="8986">
                  <c:v>40.241999999999997</c:v>
                </c:pt>
                <c:pt idx="8987">
                  <c:v>40.225000000000001</c:v>
                </c:pt>
                <c:pt idx="8988">
                  <c:v>40.204999999999998</c:v>
                </c:pt>
                <c:pt idx="8989">
                  <c:v>40.182000000000002</c:v>
                </c:pt>
                <c:pt idx="8990">
                  <c:v>40.152999999999999</c:v>
                </c:pt>
                <c:pt idx="8991">
                  <c:v>40.118000000000002</c:v>
                </c:pt>
                <c:pt idx="8992">
                  <c:v>40.073999999999998</c:v>
                </c:pt>
                <c:pt idx="8993">
                  <c:v>40.029000000000003</c:v>
                </c:pt>
                <c:pt idx="8994">
                  <c:v>39.988999999999997</c:v>
                </c:pt>
                <c:pt idx="8995">
                  <c:v>39.962000000000003</c:v>
                </c:pt>
                <c:pt idx="8996">
                  <c:v>39.945</c:v>
                </c:pt>
                <c:pt idx="8997">
                  <c:v>39.938000000000002</c:v>
                </c:pt>
                <c:pt idx="8998">
                  <c:v>39.944000000000003</c:v>
                </c:pt>
                <c:pt idx="8999">
                  <c:v>39.962000000000003</c:v>
                </c:pt>
              </c:numCache>
            </c:numRef>
          </c:val>
          <c:smooth val="0"/>
          <c:extLst>
            <c:ext xmlns:c16="http://schemas.microsoft.com/office/drawing/2014/chart" uri="{C3380CC4-5D6E-409C-BE32-E72D297353CC}">
              <c16:uniqueId val="{00000000-507A-4C8A-8AF4-9442C726F5B0}"/>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AP!$E$1</c:f>
              <c:strCache>
                <c:ptCount val="1"/>
                <c:pt idx="0">
                  <c:v>TF AP (mm)</c:v>
                </c:pt>
              </c:strCache>
            </c:strRef>
          </c:tx>
          <c:spPr>
            <a:ln w="28575" cap="rnd">
              <a:solidFill>
                <a:schemeClr val="accent2"/>
              </a:solidFill>
              <a:round/>
            </a:ln>
            <a:effectLst/>
          </c:spPr>
          <c:marker>
            <c:symbol val="none"/>
          </c:marker>
          <c:val>
            <c:numRef>
              <c:f>DU02_INTACT_KE_AP!$E$2:$E$9001</c:f>
              <c:numCache>
                <c:formatCode>General</c:formatCode>
                <c:ptCount val="9000"/>
                <c:pt idx="0">
                  <c:v>-14.827</c:v>
                </c:pt>
                <c:pt idx="1">
                  <c:v>-14.864000000000001</c:v>
                </c:pt>
                <c:pt idx="2">
                  <c:v>-14.914</c:v>
                </c:pt>
                <c:pt idx="3">
                  <c:v>-14.942</c:v>
                </c:pt>
                <c:pt idx="4">
                  <c:v>-14.952999999999999</c:v>
                </c:pt>
                <c:pt idx="5">
                  <c:v>-14.942</c:v>
                </c:pt>
                <c:pt idx="6">
                  <c:v>-14.996</c:v>
                </c:pt>
                <c:pt idx="7">
                  <c:v>-15.007</c:v>
                </c:pt>
                <c:pt idx="8">
                  <c:v>-14.96</c:v>
                </c:pt>
                <c:pt idx="9">
                  <c:v>-14.922000000000001</c:v>
                </c:pt>
                <c:pt idx="10">
                  <c:v>-14.917</c:v>
                </c:pt>
                <c:pt idx="11">
                  <c:v>-15.010999999999999</c:v>
                </c:pt>
                <c:pt idx="12">
                  <c:v>-14.978999999999999</c:v>
                </c:pt>
                <c:pt idx="13">
                  <c:v>-14.954000000000001</c:v>
                </c:pt>
                <c:pt idx="14">
                  <c:v>-14.904999999999999</c:v>
                </c:pt>
                <c:pt idx="15">
                  <c:v>-14.864000000000001</c:v>
                </c:pt>
                <c:pt idx="16">
                  <c:v>-14.895</c:v>
                </c:pt>
                <c:pt idx="17">
                  <c:v>-14.872999999999999</c:v>
                </c:pt>
                <c:pt idx="18">
                  <c:v>-14.84</c:v>
                </c:pt>
                <c:pt idx="19">
                  <c:v>-14.823</c:v>
                </c:pt>
                <c:pt idx="20">
                  <c:v>-14.827999999999999</c:v>
                </c:pt>
                <c:pt idx="21">
                  <c:v>-14.856</c:v>
                </c:pt>
                <c:pt idx="22">
                  <c:v>-14.85</c:v>
                </c:pt>
                <c:pt idx="23">
                  <c:v>-14.95</c:v>
                </c:pt>
                <c:pt idx="24">
                  <c:v>-15.005000000000001</c:v>
                </c:pt>
                <c:pt idx="25">
                  <c:v>-15.009</c:v>
                </c:pt>
                <c:pt idx="26">
                  <c:v>-15.048999999999999</c:v>
                </c:pt>
                <c:pt idx="27">
                  <c:v>-15.015000000000001</c:v>
                </c:pt>
                <c:pt idx="28">
                  <c:v>-14.999000000000001</c:v>
                </c:pt>
                <c:pt idx="29">
                  <c:v>-14.872</c:v>
                </c:pt>
                <c:pt idx="30">
                  <c:v>-14.907</c:v>
                </c:pt>
                <c:pt idx="31">
                  <c:v>-14.895</c:v>
                </c:pt>
                <c:pt idx="32">
                  <c:v>-14.845000000000001</c:v>
                </c:pt>
                <c:pt idx="33">
                  <c:v>-14.878</c:v>
                </c:pt>
                <c:pt idx="34">
                  <c:v>-14.881</c:v>
                </c:pt>
                <c:pt idx="35">
                  <c:v>-14.91</c:v>
                </c:pt>
                <c:pt idx="36">
                  <c:v>-14.949</c:v>
                </c:pt>
                <c:pt idx="37">
                  <c:v>-14.99</c:v>
                </c:pt>
                <c:pt idx="38">
                  <c:v>-14.983000000000001</c:v>
                </c:pt>
                <c:pt idx="39">
                  <c:v>-15</c:v>
                </c:pt>
                <c:pt idx="40">
                  <c:v>-15.087</c:v>
                </c:pt>
                <c:pt idx="41">
                  <c:v>-15.143000000000001</c:v>
                </c:pt>
                <c:pt idx="42">
                  <c:v>-15.172000000000001</c:v>
                </c:pt>
                <c:pt idx="43">
                  <c:v>-15.103</c:v>
                </c:pt>
                <c:pt idx="44">
                  <c:v>-15.061999999999999</c:v>
                </c:pt>
                <c:pt idx="45">
                  <c:v>-15</c:v>
                </c:pt>
                <c:pt idx="46">
                  <c:v>-14.933</c:v>
                </c:pt>
                <c:pt idx="47">
                  <c:v>-14.887</c:v>
                </c:pt>
                <c:pt idx="48">
                  <c:v>-14.882</c:v>
                </c:pt>
                <c:pt idx="49">
                  <c:v>-14.834</c:v>
                </c:pt>
                <c:pt idx="50">
                  <c:v>-14.858000000000001</c:v>
                </c:pt>
                <c:pt idx="51">
                  <c:v>-14.977</c:v>
                </c:pt>
                <c:pt idx="52">
                  <c:v>-14.956</c:v>
                </c:pt>
                <c:pt idx="53">
                  <c:v>-14.958</c:v>
                </c:pt>
                <c:pt idx="54">
                  <c:v>-14.84</c:v>
                </c:pt>
                <c:pt idx="55">
                  <c:v>-14.954000000000001</c:v>
                </c:pt>
                <c:pt idx="56">
                  <c:v>-14.941000000000001</c:v>
                </c:pt>
                <c:pt idx="57">
                  <c:v>-14.994999999999999</c:v>
                </c:pt>
                <c:pt idx="58">
                  <c:v>-14.968</c:v>
                </c:pt>
                <c:pt idx="59">
                  <c:v>-15.032</c:v>
                </c:pt>
                <c:pt idx="60">
                  <c:v>-15.066000000000001</c:v>
                </c:pt>
                <c:pt idx="61">
                  <c:v>-15.081</c:v>
                </c:pt>
                <c:pt idx="62">
                  <c:v>-15.026999999999999</c:v>
                </c:pt>
                <c:pt idx="63">
                  <c:v>-15.081</c:v>
                </c:pt>
                <c:pt idx="64">
                  <c:v>-15.108000000000001</c:v>
                </c:pt>
                <c:pt idx="65">
                  <c:v>-15.01</c:v>
                </c:pt>
                <c:pt idx="66">
                  <c:v>-14.957000000000001</c:v>
                </c:pt>
                <c:pt idx="67">
                  <c:v>-14.944000000000001</c:v>
                </c:pt>
                <c:pt idx="68">
                  <c:v>-15.090999999999999</c:v>
                </c:pt>
                <c:pt idx="69">
                  <c:v>-15.035</c:v>
                </c:pt>
                <c:pt idx="70">
                  <c:v>-15.007</c:v>
                </c:pt>
                <c:pt idx="71">
                  <c:v>-15.007</c:v>
                </c:pt>
                <c:pt idx="72">
                  <c:v>-14.981999999999999</c:v>
                </c:pt>
                <c:pt idx="73">
                  <c:v>-15.03</c:v>
                </c:pt>
                <c:pt idx="74">
                  <c:v>-15.077</c:v>
                </c:pt>
                <c:pt idx="75">
                  <c:v>-15.038</c:v>
                </c:pt>
                <c:pt idx="76">
                  <c:v>-15.071</c:v>
                </c:pt>
                <c:pt idx="77">
                  <c:v>-15.052</c:v>
                </c:pt>
                <c:pt idx="78">
                  <c:v>-15.025</c:v>
                </c:pt>
                <c:pt idx="79">
                  <c:v>-15.026999999999999</c:v>
                </c:pt>
                <c:pt idx="80">
                  <c:v>-15.03</c:v>
                </c:pt>
                <c:pt idx="81">
                  <c:v>-14.997999999999999</c:v>
                </c:pt>
                <c:pt idx="82">
                  <c:v>-15.03</c:v>
                </c:pt>
                <c:pt idx="83">
                  <c:v>-15.026</c:v>
                </c:pt>
                <c:pt idx="84">
                  <c:v>-15.057</c:v>
                </c:pt>
                <c:pt idx="85">
                  <c:v>-15.118</c:v>
                </c:pt>
                <c:pt idx="86">
                  <c:v>-15.166</c:v>
                </c:pt>
                <c:pt idx="87">
                  <c:v>-15.082000000000001</c:v>
                </c:pt>
                <c:pt idx="88">
                  <c:v>-15.08</c:v>
                </c:pt>
                <c:pt idx="89">
                  <c:v>-15.128</c:v>
                </c:pt>
                <c:pt idx="90">
                  <c:v>-15.177</c:v>
                </c:pt>
                <c:pt idx="91">
                  <c:v>-15.109</c:v>
                </c:pt>
                <c:pt idx="92">
                  <c:v>-15.069000000000001</c:v>
                </c:pt>
                <c:pt idx="93">
                  <c:v>-14.96</c:v>
                </c:pt>
                <c:pt idx="94">
                  <c:v>-14.901999999999999</c:v>
                </c:pt>
                <c:pt idx="95">
                  <c:v>-14.817</c:v>
                </c:pt>
                <c:pt idx="96">
                  <c:v>-14.805999999999999</c:v>
                </c:pt>
                <c:pt idx="97">
                  <c:v>-14.862</c:v>
                </c:pt>
                <c:pt idx="98">
                  <c:v>-14.904999999999999</c:v>
                </c:pt>
                <c:pt idx="99">
                  <c:v>-14.848000000000001</c:v>
                </c:pt>
                <c:pt idx="100">
                  <c:v>-14.942</c:v>
                </c:pt>
                <c:pt idx="101">
                  <c:v>-15.042</c:v>
                </c:pt>
                <c:pt idx="102">
                  <c:v>-15.067</c:v>
                </c:pt>
                <c:pt idx="103">
                  <c:v>-15.12</c:v>
                </c:pt>
                <c:pt idx="104">
                  <c:v>-15.066000000000001</c:v>
                </c:pt>
                <c:pt idx="105">
                  <c:v>-15.144</c:v>
                </c:pt>
                <c:pt idx="106">
                  <c:v>-15.031000000000001</c:v>
                </c:pt>
                <c:pt idx="107">
                  <c:v>-14.95</c:v>
                </c:pt>
                <c:pt idx="108">
                  <c:v>-15.015000000000001</c:v>
                </c:pt>
                <c:pt idx="109">
                  <c:v>-15</c:v>
                </c:pt>
                <c:pt idx="110">
                  <c:v>-14.946</c:v>
                </c:pt>
                <c:pt idx="111">
                  <c:v>-14.872</c:v>
                </c:pt>
                <c:pt idx="112">
                  <c:v>-14.930999999999999</c:v>
                </c:pt>
                <c:pt idx="113">
                  <c:v>-14.987</c:v>
                </c:pt>
                <c:pt idx="114">
                  <c:v>-15.051</c:v>
                </c:pt>
                <c:pt idx="115">
                  <c:v>-14.94</c:v>
                </c:pt>
                <c:pt idx="116">
                  <c:v>-14.975</c:v>
                </c:pt>
                <c:pt idx="117">
                  <c:v>-14.941000000000001</c:v>
                </c:pt>
                <c:pt idx="118">
                  <c:v>-14.954000000000001</c:v>
                </c:pt>
                <c:pt idx="119">
                  <c:v>-14.815</c:v>
                </c:pt>
                <c:pt idx="120">
                  <c:v>-14.603999999999999</c:v>
                </c:pt>
                <c:pt idx="121">
                  <c:v>-14.568</c:v>
                </c:pt>
                <c:pt idx="122">
                  <c:v>-14.643000000000001</c:v>
                </c:pt>
                <c:pt idx="123">
                  <c:v>-14.645</c:v>
                </c:pt>
                <c:pt idx="124">
                  <c:v>-14.561999999999999</c:v>
                </c:pt>
                <c:pt idx="125">
                  <c:v>-14.507</c:v>
                </c:pt>
                <c:pt idx="126">
                  <c:v>-14.491</c:v>
                </c:pt>
                <c:pt idx="127">
                  <c:v>-14.384</c:v>
                </c:pt>
                <c:pt idx="128">
                  <c:v>-14.327999999999999</c:v>
                </c:pt>
                <c:pt idx="129">
                  <c:v>-14.439</c:v>
                </c:pt>
                <c:pt idx="130">
                  <c:v>-14.327</c:v>
                </c:pt>
                <c:pt idx="131">
                  <c:v>-14.262</c:v>
                </c:pt>
                <c:pt idx="132">
                  <c:v>-14.382999999999999</c:v>
                </c:pt>
                <c:pt idx="133">
                  <c:v>-14.239000000000001</c:v>
                </c:pt>
                <c:pt idx="134">
                  <c:v>-14.22</c:v>
                </c:pt>
                <c:pt idx="135">
                  <c:v>-14.204000000000001</c:v>
                </c:pt>
                <c:pt idx="136">
                  <c:v>-14.291</c:v>
                </c:pt>
                <c:pt idx="137">
                  <c:v>-14.263999999999999</c:v>
                </c:pt>
                <c:pt idx="138">
                  <c:v>-14.247</c:v>
                </c:pt>
                <c:pt idx="139">
                  <c:v>-14.206</c:v>
                </c:pt>
                <c:pt idx="140">
                  <c:v>-14.22</c:v>
                </c:pt>
                <c:pt idx="141">
                  <c:v>-14.218</c:v>
                </c:pt>
                <c:pt idx="142">
                  <c:v>-14.113</c:v>
                </c:pt>
                <c:pt idx="143">
                  <c:v>-14.016999999999999</c:v>
                </c:pt>
                <c:pt idx="144">
                  <c:v>-14.079000000000001</c:v>
                </c:pt>
                <c:pt idx="145">
                  <c:v>-14.127000000000001</c:v>
                </c:pt>
                <c:pt idx="146">
                  <c:v>-14.034000000000001</c:v>
                </c:pt>
                <c:pt idx="147">
                  <c:v>-14.010999999999999</c:v>
                </c:pt>
                <c:pt idx="148">
                  <c:v>-14.023999999999999</c:v>
                </c:pt>
                <c:pt idx="149">
                  <c:v>-14.007</c:v>
                </c:pt>
                <c:pt idx="150">
                  <c:v>-14.029</c:v>
                </c:pt>
                <c:pt idx="151">
                  <c:v>-13.981999999999999</c:v>
                </c:pt>
                <c:pt idx="152">
                  <c:v>-13.984</c:v>
                </c:pt>
                <c:pt idx="153">
                  <c:v>-13.981</c:v>
                </c:pt>
                <c:pt idx="154">
                  <c:v>-13.829000000000001</c:v>
                </c:pt>
                <c:pt idx="155">
                  <c:v>-13.846</c:v>
                </c:pt>
                <c:pt idx="156">
                  <c:v>-13.888999999999999</c:v>
                </c:pt>
                <c:pt idx="157">
                  <c:v>-13.824</c:v>
                </c:pt>
                <c:pt idx="158">
                  <c:v>-13.853</c:v>
                </c:pt>
                <c:pt idx="159">
                  <c:v>-13.917</c:v>
                </c:pt>
                <c:pt idx="160">
                  <c:v>-13.831</c:v>
                </c:pt>
                <c:pt idx="161">
                  <c:v>-13.721</c:v>
                </c:pt>
                <c:pt idx="162">
                  <c:v>-13.737</c:v>
                </c:pt>
                <c:pt idx="163">
                  <c:v>-13.792</c:v>
                </c:pt>
                <c:pt idx="164">
                  <c:v>-13.771000000000001</c:v>
                </c:pt>
                <c:pt idx="165">
                  <c:v>-13.705</c:v>
                </c:pt>
                <c:pt idx="166">
                  <c:v>-13.760999999999999</c:v>
                </c:pt>
                <c:pt idx="167">
                  <c:v>-13.808999999999999</c:v>
                </c:pt>
                <c:pt idx="168">
                  <c:v>-13.856</c:v>
                </c:pt>
                <c:pt idx="169">
                  <c:v>-13.847</c:v>
                </c:pt>
                <c:pt idx="170">
                  <c:v>-13.891</c:v>
                </c:pt>
                <c:pt idx="171">
                  <c:v>-13.884</c:v>
                </c:pt>
                <c:pt idx="172">
                  <c:v>-13.903</c:v>
                </c:pt>
                <c:pt idx="173">
                  <c:v>-13.91</c:v>
                </c:pt>
                <c:pt idx="174">
                  <c:v>-13.753</c:v>
                </c:pt>
                <c:pt idx="175">
                  <c:v>-13.72</c:v>
                </c:pt>
                <c:pt idx="176">
                  <c:v>-13.826000000000001</c:v>
                </c:pt>
                <c:pt idx="177">
                  <c:v>-13.808999999999999</c:v>
                </c:pt>
                <c:pt idx="178">
                  <c:v>-13.771000000000001</c:v>
                </c:pt>
                <c:pt idx="179">
                  <c:v>-13.856</c:v>
                </c:pt>
                <c:pt idx="180">
                  <c:v>-13.898</c:v>
                </c:pt>
                <c:pt idx="181">
                  <c:v>-13.868</c:v>
                </c:pt>
                <c:pt idx="182">
                  <c:v>-13.692</c:v>
                </c:pt>
                <c:pt idx="183">
                  <c:v>-13.664999999999999</c:v>
                </c:pt>
                <c:pt idx="184">
                  <c:v>-13.69</c:v>
                </c:pt>
                <c:pt idx="185">
                  <c:v>-13.613</c:v>
                </c:pt>
                <c:pt idx="186">
                  <c:v>-13.587999999999999</c:v>
                </c:pt>
                <c:pt idx="187">
                  <c:v>-13.552</c:v>
                </c:pt>
                <c:pt idx="188">
                  <c:v>-13.555</c:v>
                </c:pt>
                <c:pt idx="189">
                  <c:v>-13.577999999999999</c:v>
                </c:pt>
                <c:pt idx="190">
                  <c:v>-13.462999999999999</c:v>
                </c:pt>
                <c:pt idx="191">
                  <c:v>-13.48</c:v>
                </c:pt>
                <c:pt idx="192">
                  <c:v>-13.41</c:v>
                </c:pt>
                <c:pt idx="193">
                  <c:v>-13.476000000000001</c:v>
                </c:pt>
                <c:pt idx="194">
                  <c:v>-13.385999999999999</c:v>
                </c:pt>
                <c:pt idx="195">
                  <c:v>-13.242000000000001</c:v>
                </c:pt>
                <c:pt idx="196">
                  <c:v>-13.161</c:v>
                </c:pt>
                <c:pt idx="197">
                  <c:v>-13.138</c:v>
                </c:pt>
                <c:pt idx="198">
                  <c:v>-13.193</c:v>
                </c:pt>
                <c:pt idx="199">
                  <c:v>-13.045</c:v>
                </c:pt>
                <c:pt idx="200">
                  <c:v>-12.972</c:v>
                </c:pt>
                <c:pt idx="201">
                  <c:v>-12.907999999999999</c:v>
                </c:pt>
                <c:pt idx="202">
                  <c:v>-12.848000000000001</c:v>
                </c:pt>
                <c:pt idx="203">
                  <c:v>-12.881</c:v>
                </c:pt>
                <c:pt idx="204">
                  <c:v>-12.776999999999999</c:v>
                </c:pt>
                <c:pt idx="205">
                  <c:v>-12.808</c:v>
                </c:pt>
                <c:pt idx="206">
                  <c:v>-12.731999999999999</c:v>
                </c:pt>
                <c:pt idx="207">
                  <c:v>-12.708</c:v>
                </c:pt>
                <c:pt idx="208">
                  <c:v>-12.76</c:v>
                </c:pt>
                <c:pt idx="209">
                  <c:v>-12.728999999999999</c:v>
                </c:pt>
                <c:pt idx="210">
                  <c:v>-12.689</c:v>
                </c:pt>
                <c:pt idx="211">
                  <c:v>-12.845000000000001</c:v>
                </c:pt>
                <c:pt idx="212">
                  <c:v>-12.856999999999999</c:v>
                </c:pt>
                <c:pt idx="213">
                  <c:v>-12.871</c:v>
                </c:pt>
                <c:pt idx="214">
                  <c:v>-12.853</c:v>
                </c:pt>
                <c:pt idx="215">
                  <c:v>-12.794</c:v>
                </c:pt>
                <c:pt idx="216">
                  <c:v>-12.656000000000001</c:v>
                </c:pt>
                <c:pt idx="217">
                  <c:v>-12.548999999999999</c:v>
                </c:pt>
                <c:pt idx="218">
                  <c:v>-12.586</c:v>
                </c:pt>
                <c:pt idx="219">
                  <c:v>-12.526999999999999</c:v>
                </c:pt>
                <c:pt idx="220">
                  <c:v>-12.461</c:v>
                </c:pt>
                <c:pt idx="221">
                  <c:v>-12.327999999999999</c:v>
                </c:pt>
                <c:pt idx="222">
                  <c:v>-12.337999999999999</c:v>
                </c:pt>
                <c:pt idx="223">
                  <c:v>-12.366</c:v>
                </c:pt>
                <c:pt idx="224">
                  <c:v>-12.484999999999999</c:v>
                </c:pt>
                <c:pt idx="225">
                  <c:v>-12.584</c:v>
                </c:pt>
                <c:pt idx="226">
                  <c:v>-12.526999999999999</c:v>
                </c:pt>
                <c:pt idx="227">
                  <c:v>-12.465999999999999</c:v>
                </c:pt>
                <c:pt idx="228">
                  <c:v>-12.414</c:v>
                </c:pt>
                <c:pt idx="229">
                  <c:v>-12.212999999999999</c:v>
                </c:pt>
                <c:pt idx="230">
                  <c:v>-12.273999999999999</c:v>
                </c:pt>
                <c:pt idx="231">
                  <c:v>-12.191000000000001</c:v>
                </c:pt>
                <c:pt idx="232">
                  <c:v>-11.97</c:v>
                </c:pt>
                <c:pt idx="233">
                  <c:v>-11.896000000000001</c:v>
                </c:pt>
                <c:pt idx="234">
                  <c:v>-11.666</c:v>
                </c:pt>
                <c:pt idx="235">
                  <c:v>-11.478</c:v>
                </c:pt>
                <c:pt idx="236">
                  <c:v>-11.318</c:v>
                </c:pt>
                <c:pt idx="237">
                  <c:v>-11.31</c:v>
                </c:pt>
                <c:pt idx="238">
                  <c:v>-11.366</c:v>
                </c:pt>
                <c:pt idx="239">
                  <c:v>-11.425000000000001</c:v>
                </c:pt>
                <c:pt idx="240">
                  <c:v>-11.619</c:v>
                </c:pt>
                <c:pt idx="241">
                  <c:v>-11.606</c:v>
                </c:pt>
                <c:pt idx="242">
                  <c:v>-11.61</c:v>
                </c:pt>
                <c:pt idx="243">
                  <c:v>-11.712</c:v>
                </c:pt>
                <c:pt idx="244">
                  <c:v>-11.801</c:v>
                </c:pt>
                <c:pt idx="245">
                  <c:v>-11.803000000000001</c:v>
                </c:pt>
                <c:pt idx="246">
                  <c:v>-11.731999999999999</c:v>
                </c:pt>
                <c:pt idx="247">
                  <c:v>-11.471</c:v>
                </c:pt>
                <c:pt idx="248">
                  <c:v>-11.382999999999999</c:v>
                </c:pt>
                <c:pt idx="249">
                  <c:v>-11.207000000000001</c:v>
                </c:pt>
                <c:pt idx="250">
                  <c:v>-11.081</c:v>
                </c:pt>
                <c:pt idx="251">
                  <c:v>-11.012</c:v>
                </c:pt>
                <c:pt idx="252">
                  <c:v>-10.898</c:v>
                </c:pt>
                <c:pt idx="253">
                  <c:v>-10.85</c:v>
                </c:pt>
                <c:pt idx="254">
                  <c:v>-10.922000000000001</c:v>
                </c:pt>
                <c:pt idx="255">
                  <c:v>-10.994999999999999</c:v>
                </c:pt>
                <c:pt idx="256">
                  <c:v>-10.949</c:v>
                </c:pt>
                <c:pt idx="257">
                  <c:v>-10.914999999999999</c:v>
                </c:pt>
                <c:pt idx="258">
                  <c:v>-10.948</c:v>
                </c:pt>
                <c:pt idx="259">
                  <c:v>-10.88</c:v>
                </c:pt>
                <c:pt idx="260">
                  <c:v>-10.856999999999999</c:v>
                </c:pt>
                <c:pt idx="261">
                  <c:v>-10.794</c:v>
                </c:pt>
                <c:pt idx="262">
                  <c:v>-10.808999999999999</c:v>
                </c:pt>
                <c:pt idx="263">
                  <c:v>-10.731</c:v>
                </c:pt>
                <c:pt idx="264">
                  <c:v>-10.811999999999999</c:v>
                </c:pt>
                <c:pt idx="265">
                  <c:v>-10.891999999999999</c:v>
                </c:pt>
                <c:pt idx="266">
                  <c:v>-11.029</c:v>
                </c:pt>
                <c:pt idx="267">
                  <c:v>-11.039</c:v>
                </c:pt>
                <c:pt idx="268">
                  <c:v>-11.071</c:v>
                </c:pt>
                <c:pt idx="269">
                  <c:v>-11.128</c:v>
                </c:pt>
                <c:pt idx="270">
                  <c:v>-11.15</c:v>
                </c:pt>
                <c:pt idx="271">
                  <c:v>-11.14</c:v>
                </c:pt>
                <c:pt idx="272">
                  <c:v>-11.154</c:v>
                </c:pt>
                <c:pt idx="273">
                  <c:v>-11.172000000000001</c:v>
                </c:pt>
                <c:pt idx="274">
                  <c:v>-11.166</c:v>
                </c:pt>
                <c:pt idx="275">
                  <c:v>-11.223000000000001</c:v>
                </c:pt>
                <c:pt idx="276">
                  <c:v>-11.342000000000001</c:v>
                </c:pt>
                <c:pt idx="277">
                  <c:v>-11.319000000000001</c:v>
                </c:pt>
                <c:pt idx="278">
                  <c:v>-11.234999999999999</c:v>
                </c:pt>
                <c:pt idx="279">
                  <c:v>-11.162000000000001</c:v>
                </c:pt>
                <c:pt idx="280">
                  <c:v>-11.191000000000001</c:v>
                </c:pt>
                <c:pt idx="281">
                  <c:v>-11.15</c:v>
                </c:pt>
                <c:pt idx="282">
                  <c:v>-11.019</c:v>
                </c:pt>
                <c:pt idx="283">
                  <c:v>-10.962999999999999</c:v>
                </c:pt>
                <c:pt idx="284">
                  <c:v>-10.919</c:v>
                </c:pt>
                <c:pt idx="285">
                  <c:v>-10.903</c:v>
                </c:pt>
                <c:pt idx="286">
                  <c:v>-10.925000000000001</c:v>
                </c:pt>
                <c:pt idx="287">
                  <c:v>-11.045999999999999</c:v>
                </c:pt>
                <c:pt idx="288">
                  <c:v>-11.129</c:v>
                </c:pt>
                <c:pt idx="289">
                  <c:v>-11.188000000000001</c:v>
                </c:pt>
                <c:pt idx="290">
                  <c:v>-11.234999999999999</c:v>
                </c:pt>
                <c:pt idx="291">
                  <c:v>-11.157</c:v>
                </c:pt>
                <c:pt idx="292">
                  <c:v>-11.032999999999999</c:v>
                </c:pt>
                <c:pt idx="293">
                  <c:v>-10.884</c:v>
                </c:pt>
                <c:pt idx="294">
                  <c:v>-10.746</c:v>
                </c:pt>
                <c:pt idx="295">
                  <c:v>-10.621</c:v>
                </c:pt>
                <c:pt idx="296">
                  <c:v>-10.625</c:v>
                </c:pt>
                <c:pt idx="297">
                  <c:v>-10.581</c:v>
                </c:pt>
                <c:pt idx="298">
                  <c:v>-10.659000000000001</c:v>
                </c:pt>
                <c:pt idx="299">
                  <c:v>-10.618</c:v>
                </c:pt>
                <c:pt idx="300">
                  <c:v>-10.613</c:v>
                </c:pt>
                <c:pt idx="301">
                  <c:v>-10.657</c:v>
                </c:pt>
                <c:pt idx="302">
                  <c:v>-10.641999999999999</c:v>
                </c:pt>
                <c:pt idx="303">
                  <c:v>-10.606</c:v>
                </c:pt>
                <c:pt idx="304">
                  <c:v>-10.555999999999999</c:v>
                </c:pt>
                <c:pt idx="305">
                  <c:v>-10.566000000000001</c:v>
                </c:pt>
                <c:pt idx="306">
                  <c:v>-10.505000000000001</c:v>
                </c:pt>
                <c:pt idx="307">
                  <c:v>-10.494</c:v>
                </c:pt>
                <c:pt idx="308">
                  <c:v>-10.476000000000001</c:v>
                </c:pt>
                <c:pt idx="309">
                  <c:v>-10.555</c:v>
                </c:pt>
                <c:pt idx="310">
                  <c:v>-10.542</c:v>
                </c:pt>
                <c:pt idx="311">
                  <c:v>-10.438000000000001</c:v>
                </c:pt>
                <c:pt idx="312">
                  <c:v>-10.384</c:v>
                </c:pt>
                <c:pt idx="313">
                  <c:v>-10.41</c:v>
                </c:pt>
                <c:pt idx="314">
                  <c:v>-10.462</c:v>
                </c:pt>
                <c:pt idx="315">
                  <c:v>-10.477</c:v>
                </c:pt>
                <c:pt idx="316">
                  <c:v>-10.629</c:v>
                </c:pt>
                <c:pt idx="317">
                  <c:v>-10.644</c:v>
                </c:pt>
                <c:pt idx="318">
                  <c:v>-10.621</c:v>
                </c:pt>
                <c:pt idx="319">
                  <c:v>-10.81</c:v>
                </c:pt>
                <c:pt idx="320">
                  <c:v>-11.077</c:v>
                </c:pt>
                <c:pt idx="321">
                  <c:v>-11.237</c:v>
                </c:pt>
                <c:pt idx="322">
                  <c:v>-11.178000000000001</c:v>
                </c:pt>
                <c:pt idx="323">
                  <c:v>-11.265000000000001</c:v>
                </c:pt>
                <c:pt idx="324">
                  <c:v>-11.464</c:v>
                </c:pt>
                <c:pt idx="325">
                  <c:v>-11.704000000000001</c:v>
                </c:pt>
                <c:pt idx="326">
                  <c:v>-11.981999999999999</c:v>
                </c:pt>
                <c:pt idx="327">
                  <c:v>-11.862</c:v>
                </c:pt>
                <c:pt idx="328">
                  <c:v>-11.624000000000001</c:v>
                </c:pt>
                <c:pt idx="329">
                  <c:v>-11.622999999999999</c:v>
                </c:pt>
                <c:pt idx="330">
                  <c:v>-12.042999999999999</c:v>
                </c:pt>
                <c:pt idx="331">
                  <c:v>-12.47</c:v>
                </c:pt>
                <c:pt idx="332">
                  <c:v>-12.657</c:v>
                </c:pt>
                <c:pt idx="333">
                  <c:v>-12.526</c:v>
                </c:pt>
                <c:pt idx="334">
                  <c:v>-12.492000000000001</c:v>
                </c:pt>
                <c:pt idx="335">
                  <c:v>-12.558999999999999</c:v>
                </c:pt>
                <c:pt idx="336">
                  <c:v>-13.055</c:v>
                </c:pt>
                <c:pt idx="337">
                  <c:v>-13.616</c:v>
                </c:pt>
                <c:pt idx="338">
                  <c:v>-13.608000000000001</c:v>
                </c:pt>
                <c:pt idx="339">
                  <c:v>-13.417</c:v>
                </c:pt>
                <c:pt idx="340">
                  <c:v>-13.289</c:v>
                </c:pt>
                <c:pt idx="341">
                  <c:v>-13.419</c:v>
                </c:pt>
                <c:pt idx="342">
                  <c:v>-13.609</c:v>
                </c:pt>
                <c:pt idx="343">
                  <c:v>-13.782999999999999</c:v>
                </c:pt>
                <c:pt idx="344">
                  <c:v>-13.898999999999999</c:v>
                </c:pt>
                <c:pt idx="345">
                  <c:v>-13.981999999999999</c:v>
                </c:pt>
                <c:pt idx="346">
                  <c:v>-14.11</c:v>
                </c:pt>
                <c:pt idx="347">
                  <c:v>-14.138</c:v>
                </c:pt>
                <c:pt idx="348">
                  <c:v>-14.010999999999999</c:v>
                </c:pt>
                <c:pt idx="349">
                  <c:v>-14.292</c:v>
                </c:pt>
                <c:pt idx="350">
                  <c:v>-14.471</c:v>
                </c:pt>
                <c:pt idx="351">
                  <c:v>-14.045</c:v>
                </c:pt>
                <c:pt idx="352">
                  <c:v>-13.93</c:v>
                </c:pt>
                <c:pt idx="353">
                  <c:v>-14.319000000000001</c:v>
                </c:pt>
                <c:pt idx="354">
                  <c:v>-14.37</c:v>
                </c:pt>
                <c:pt idx="355">
                  <c:v>-14.151999999999999</c:v>
                </c:pt>
                <c:pt idx="356">
                  <c:v>-13.993</c:v>
                </c:pt>
                <c:pt idx="357">
                  <c:v>-14.035</c:v>
                </c:pt>
                <c:pt idx="358">
                  <c:v>-14.333</c:v>
                </c:pt>
                <c:pt idx="359">
                  <c:v>-14.516</c:v>
                </c:pt>
                <c:pt idx="360">
                  <c:v>-14.426</c:v>
                </c:pt>
                <c:pt idx="361">
                  <c:v>-14.205</c:v>
                </c:pt>
                <c:pt idx="362">
                  <c:v>-14.055999999999999</c:v>
                </c:pt>
                <c:pt idx="363">
                  <c:v>-14.085000000000001</c:v>
                </c:pt>
                <c:pt idx="364">
                  <c:v>-14.103</c:v>
                </c:pt>
                <c:pt idx="365">
                  <c:v>-13.971</c:v>
                </c:pt>
                <c:pt idx="366">
                  <c:v>-13.917</c:v>
                </c:pt>
                <c:pt idx="367">
                  <c:v>-13.984</c:v>
                </c:pt>
                <c:pt idx="368">
                  <c:v>-14.053000000000001</c:v>
                </c:pt>
                <c:pt idx="369">
                  <c:v>-14.141</c:v>
                </c:pt>
                <c:pt idx="370">
                  <c:v>-14.231</c:v>
                </c:pt>
                <c:pt idx="371">
                  <c:v>-14.377000000000001</c:v>
                </c:pt>
                <c:pt idx="372">
                  <c:v>-14.455</c:v>
                </c:pt>
                <c:pt idx="373">
                  <c:v>-14.476000000000001</c:v>
                </c:pt>
                <c:pt idx="374">
                  <c:v>-14.675000000000001</c:v>
                </c:pt>
                <c:pt idx="375">
                  <c:v>-14.904</c:v>
                </c:pt>
                <c:pt idx="376">
                  <c:v>-15.016999999999999</c:v>
                </c:pt>
                <c:pt idx="377">
                  <c:v>-15.122999999999999</c:v>
                </c:pt>
                <c:pt idx="378">
                  <c:v>-15.092000000000001</c:v>
                </c:pt>
                <c:pt idx="379">
                  <c:v>-14.952999999999999</c:v>
                </c:pt>
                <c:pt idx="380">
                  <c:v>-14.797000000000001</c:v>
                </c:pt>
                <c:pt idx="381">
                  <c:v>-14.695</c:v>
                </c:pt>
                <c:pt idx="382">
                  <c:v>-14.64</c:v>
                </c:pt>
                <c:pt idx="383">
                  <c:v>-14.653</c:v>
                </c:pt>
                <c:pt idx="384">
                  <c:v>-14.724</c:v>
                </c:pt>
                <c:pt idx="385">
                  <c:v>-14.86</c:v>
                </c:pt>
                <c:pt idx="386">
                  <c:v>-15.019</c:v>
                </c:pt>
                <c:pt idx="387">
                  <c:v>-15.129</c:v>
                </c:pt>
                <c:pt idx="388">
                  <c:v>-15.298</c:v>
                </c:pt>
                <c:pt idx="389">
                  <c:v>-15.368</c:v>
                </c:pt>
                <c:pt idx="390">
                  <c:v>-15.352</c:v>
                </c:pt>
                <c:pt idx="391">
                  <c:v>-15.262</c:v>
                </c:pt>
                <c:pt idx="392">
                  <c:v>-15.08</c:v>
                </c:pt>
                <c:pt idx="393">
                  <c:v>-15.048999999999999</c:v>
                </c:pt>
                <c:pt idx="394">
                  <c:v>-15.177</c:v>
                </c:pt>
                <c:pt idx="395">
                  <c:v>-15.291</c:v>
                </c:pt>
                <c:pt idx="396">
                  <c:v>-15.268000000000001</c:v>
                </c:pt>
                <c:pt idx="397">
                  <c:v>-15.287000000000001</c:v>
                </c:pt>
                <c:pt idx="398">
                  <c:v>-15.307</c:v>
                </c:pt>
                <c:pt idx="399">
                  <c:v>-15.332000000000001</c:v>
                </c:pt>
                <c:pt idx="400">
                  <c:v>-15.422000000000001</c:v>
                </c:pt>
                <c:pt idx="401">
                  <c:v>-15.581</c:v>
                </c:pt>
                <c:pt idx="402">
                  <c:v>-15.754</c:v>
                </c:pt>
                <c:pt idx="403">
                  <c:v>-15.766999999999999</c:v>
                </c:pt>
                <c:pt idx="404">
                  <c:v>-15.622</c:v>
                </c:pt>
                <c:pt idx="405">
                  <c:v>-15.544</c:v>
                </c:pt>
                <c:pt idx="406">
                  <c:v>-15.576000000000001</c:v>
                </c:pt>
                <c:pt idx="407">
                  <c:v>-15.581</c:v>
                </c:pt>
                <c:pt idx="408">
                  <c:v>-15.677</c:v>
                </c:pt>
                <c:pt idx="409">
                  <c:v>-15.772</c:v>
                </c:pt>
                <c:pt idx="410">
                  <c:v>-15.887</c:v>
                </c:pt>
                <c:pt idx="411">
                  <c:v>-15.881</c:v>
                </c:pt>
                <c:pt idx="412">
                  <c:v>-15.916</c:v>
                </c:pt>
                <c:pt idx="413">
                  <c:v>-16.079999999999998</c:v>
                </c:pt>
                <c:pt idx="414">
                  <c:v>-16.064</c:v>
                </c:pt>
                <c:pt idx="415">
                  <c:v>-16.131</c:v>
                </c:pt>
                <c:pt idx="416">
                  <c:v>-16.181999999999999</c:v>
                </c:pt>
                <c:pt idx="417">
                  <c:v>-16.227</c:v>
                </c:pt>
                <c:pt idx="418">
                  <c:v>-16.341000000000001</c:v>
                </c:pt>
                <c:pt idx="419">
                  <c:v>-16.428000000000001</c:v>
                </c:pt>
                <c:pt idx="420">
                  <c:v>-16.478000000000002</c:v>
                </c:pt>
                <c:pt idx="421">
                  <c:v>-16.471</c:v>
                </c:pt>
                <c:pt idx="422">
                  <c:v>-16.457999999999998</c:v>
                </c:pt>
                <c:pt idx="423">
                  <c:v>-16.390999999999998</c:v>
                </c:pt>
                <c:pt idx="424">
                  <c:v>-16.344000000000001</c:v>
                </c:pt>
                <c:pt idx="425">
                  <c:v>-16.291</c:v>
                </c:pt>
                <c:pt idx="426">
                  <c:v>-16.326000000000001</c:v>
                </c:pt>
                <c:pt idx="427">
                  <c:v>-16.201000000000001</c:v>
                </c:pt>
                <c:pt idx="428">
                  <c:v>-16.167000000000002</c:v>
                </c:pt>
                <c:pt idx="429">
                  <c:v>-16.148</c:v>
                </c:pt>
                <c:pt idx="430">
                  <c:v>-16.067</c:v>
                </c:pt>
                <c:pt idx="431">
                  <c:v>-16.058</c:v>
                </c:pt>
                <c:pt idx="432">
                  <c:v>-15.958</c:v>
                </c:pt>
                <c:pt idx="433">
                  <c:v>-15.968</c:v>
                </c:pt>
                <c:pt idx="434">
                  <c:v>-16.087</c:v>
                </c:pt>
                <c:pt idx="435">
                  <c:v>-16.081</c:v>
                </c:pt>
                <c:pt idx="436">
                  <c:v>-16.117999999999999</c:v>
                </c:pt>
                <c:pt idx="437">
                  <c:v>-15.996</c:v>
                </c:pt>
                <c:pt idx="438">
                  <c:v>-15.98</c:v>
                </c:pt>
                <c:pt idx="439">
                  <c:v>-15.977</c:v>
                </c:pt>
                <c:pt idx="440">
                  <c:v>-16.027999999999999</c:v>
                </c:pt>
                <c:pt idx="441">
                  <c:v>-16.126000000000001</c:v>
                </c:pt>
                <c:pt idx="442">
                  <c:v>-16.241</c:v>
                </c:pt>
                <c:pt idx="443">
                  <c:v>-16.265999999999998</c:v>
                </c:pt>
                <c:pt idx="444">
                  <c:v>-16.285</c:v>
                </c:pt>
                <c:pt idx="445">
                  <c:v>-16.334</c:v>
                </c:pt>
                <c:pt idx="446">
                  <c:v>-16.478000000000002</c:v>
                </c:pt>
                <c:pt idx="447">
                  <c:v>-16.518999999999998</c:v>
                </c:pt>
                <c:pt idx="448">
                  <c:v>-16.684999999999999</c:v>
                </c:pt>
                <c:pt idx="449">
                  <c:v>-16.689</c:v>
                </c:pt>
                <c:pt idx="450">
                  <c:v>-16.695</c:v>
                </c:pt>
                <c:pt idx="451">
                  <c:v>-16.765000000000001</c:v>
                </c:pt>
                <c:pt idx="452">
                  <c:v>-16.859000000000002</c:v>
                </c:pt>
                <c:pt idx="453">
                  <c:v>-16.934000000000001</c:v>
                </c:pt>
                <c:pt idx="454">
                  <c:v>-16.803000000000001</c:v>
                </c:pt>
                <c:pt idx="455">
                  <c:v>-16.806999999999999</c:v>
                </c:pt>
                <c:pt idx="456">
                  <c:v>-16.872</c:v>
                </c:pt>
                <c:pt idx="457">
                  <c:v>-16.882999999999999</c:v>
                </c:pt>
                <c:pt idx="458">
                  <c:v>-16.783999999999999</c:v>
                </c:pt>
                <c:pt idx="459">
                  <c:v>-16.751000000000001</c:v>
                </c:pt>
                <c:pt idx="460">
                  <c:v>-16.704000000000001</c:v>
                </c:pt>
                <c:pt idx="461">
                  <c:v>-16.623000000000001</c:v>
                </c:pt>
                <c:pt idx="462">
                  <c:v>-16.652000000000001</c:v>
                </c:pt>
                <c:pt idx="463">
                  <c:v>-16.719000000000001</c:v>
                </c:pt>
                <c:pt idx="464">
                  <c:v>-16.715</c:v>
                </c:pt>
                <c:pt idx="465">
                  <c:v>-16.725000000000001</c:v>
                </c:pt>
                <c:pt idx="466">
                  <c:v>-16.748000000000001</c:v>
                </c:pt>
                <c:pt idx="467">
                  <c:v>-16.641999999999999</c:v>
                </c:pt>
                <c:pt idx="468">
                  <c:v>-16.576000000000001</c:v>
                </c:pt>
                <c:pt idx="469">
                  <c:v>-16.338000000000001</c:v>
                </c:pt>
                <c:pt idx="470">
                  <c:v>-16.003</c:v>
                </c:pt>
                <c:pt idx="471">
                  <c:v>-15.731</c:v>
                </c:pt>
                <c:pt idx="472">
                  <c:v>-15.589</c:v>
                </c:pt>
                <c:pt idx="473">
                  <c:v>-15.385</c:v>
                </c:pt>
                <c:pt idx="474">
                  <c:v>-15.266999999999999</c:v>
                </c:pt>
                <c:pt idx="475">
                  <c:v>-15.146000000000001</c:v>
                </c:pt>
                <c:pt idx="476">
                  <c:v>-15.209</c:v>
                </c:pt>
                <c:pt idx="477">
                  <c:v>-15.209</c:v>
                </c:pt>
                <c:pt idx="478">
                  <c:v>-15.095000000000001</c:v>
                </c:pt>
                <c:pt idx="479">
                  <c:v>-14.971</c:v>
                </c:pt>
                <c:pt idx="480">
                  <c:v>-14.724</c:v>
                </c:pt>
                <c:pt idx="481">
                  <c:v>-14.548999999999999</c:v>
                </c:pt>
                <c:pt idx="482">
                  <c:v>-14.372</c:v>
                </c:pt>
                <c:pt idx="483">
                  <c:v>-14.199</c:v>
                </c:pt>
                <c:pt idx="484">
                  <c:v>-14.121</c:v>
                </c:pt>
                <c:pt idx="485">
                  <c:v>-14.074</c:v>
                </c:pt>
                <c:pt idx="486">
                  <c:v>-14.013</c:v>
                </c:pt>
                <c:pt idx="487">
                  <c:v>-14.12</c:v>
                </c:pt>
                <c:pt idx="488">
                  <c:v>-14.262</c:v>
                </c:pt>
                <c:pt idx="489">
                  <c:v>-14.326000000000001</c:v>
                </c:pt>
                <c:pt idx="490">
                  <c:v>-14.26</c:v>
                </c:pt>
                <c:pt idx="491">
                  <c:v>-14.138999999999999</c:v>
                </c:pt>
                <c:pt idx="492">
                  <c:v>-14.082000000000001</c:v>
                </c:pt>
                <c:pt idx="493">
                  <c:v>-14.023</c:v>
                </c:pt>
                <c:pt idx="494">
                  <c:v>-13.99</c:v>
                </c:pt>
                <c:pt idx="495">
                  <c:v>-13.946</c:v>
                </c:pt>
                <c:pt idx="496">
                  <c:v>-13.904</c:v>
                </c:pt>
                <c:pt idx="497">
                  <c:v>-14.035</c:v>
                </c:pt>
                <c:pt idx="498">
                  <c:v>-14.084</c:v>
                </c:pt>
                <c:pt idx="499">
                  <c:v>-14.066000000000001</c:v>
                </c:pt>
                <c:pt idx="500">
                  <c:v>-14.021000000000001</c:v>
                </c:pt>
                <c:pt idx="501">
                  <c:v>-13.936</c:v>
                </c:pt>
                <c:pt idx="502">
                  <c:v>-13.907999999999999</c:v>
                </c:pt>
                <c:pt idx="503">
                  <c:v>-13.895</c:v>
                </c:pt>
                <c:pt idx="504">
                  <c:v>-13.920999999999999</c:v>
                </c:pt>
                <c:pt idx="505">
                  <c:v>-13.834</c:v>
                </c:pt>
                <c:pt idx="506">
                  <c:v>-13.865</c:v>
                </c:pt>
                <c:pt idx="507">
                  <c:v>-14</c:v>
                </c:pt>
                <c:pt idx="508">
                  <c:v>-13.926</c:v>
                </c:pt>
                <c:pt idx="509">
                  <c:v>-13.928000000000001</c:v>
                </c:pt>
                <c:pt idx="510">
                  <c:v>-13.895</c:v>
                </c:pt>
                <c:pt idx="511">
                  <c:v>-13.848000000000001</c:v>
                </c:pt>
                <c:pt idx="512">
                  <c:v>-13.885999999999999</c:v>
                </c:pt>
                <c:pt idx="513">
                  <c:v>-13.84</c:v>
                </c:pt>
                <c:pt idx="514">
                  <c:v>-13.750999999999999</c:v>
                </c:pt>
                <c:pt idx="515">
                  <c:v>-13.712999999999999</c:v>
                </c:pt>
                <c:pt idx="516">
                  <c:v>-13.64</c:v>
                </c:pt>
                <c:pt idx="517">
                  <c:v>-13.595000000000001</c:v>
                </c:pt>
                <c:pt idx="518">
                  <c:v>-13.567</c:v>
                </c:pt>
                <c:pt idx="519">
                  <c:v>-13.507</c:v>
                </c:pt>
                <c:pt idx="520">
                  <c:v>-13.45</c:v>
                </c:pt>
                <c:pt idx="521">
                  <c:v>-13.289</c:v>
                </c:pt>
                <c:pt idx="522">
                  <c:v>-13.207000000000001</c:v>
                </c:pt>
                <c:pt idx="523">
                  <c:v>-13.148</c:v>
                </c:pt>
                <c:pt idx="524">
                  <c:v>-12.955</c:v>
                </c:pt>
                <c:pt idx="525">
                  <c:v>-12.704000000000001</c:v>
                </c:pt>
                <c:pt idx="526">
                  <c:v>-12.516999999999999</c:v>
                </c:pt>
                <c:pt idx="527">
                  <c:v>-12.45</c:v>
                </c:pt>
                <c:pt idx="528">
                  <c:v>-12.321</c:v>
                </c:pt>
                <c:pt idx="529">
                  <c:v>-12.29</c:v>
                </c:pt>
                <c:pt idx="530">
                  <c:v>-12.377000000000001</c:v>
                </c:pt>
                <c:pt idx="531">
                  <c:v>-12.414999999999999</c:v>
                </c:pt>
                <c:pt idx="532">
                  <c:v>-12.436</c:v>
                </c:pt>
                <c:pt idx="533">
                  <c:v>-12.286</c:v>
                </c:pt>
                <c:pt idx="534">
                  <c:v>-12.189</c:v>
                </c:pt>
                <c:pt idx="535">
                  <c:v>-12.147</c:v>
                </c:pt>
                <c:pt idx="536">
                  <c:v>-12.085000000000001</c:v>
                </c:pt>
                <c:pt idx="537">
                  <c:v>-12.111000000000001</c:v>
                </c:pt>
                <c:pt idx="538">
                  <c:v>-12.292999999999999</c:v>
                </c:pt>
                <c:pt idx="539">
                  <c:v>-12.236000000000001</c:v>
                </c:pt>
                <c:pt idx="540">
                  <c:v>-12.098000000000001</c:v>
                </c:pt>
                <c:pt idx="541">
                  <c:v>-12.03</c:v>
                </c:pt>
                <c:pt idx="542">
                  <c:v>-11.962999999999999</c:v>
                </c:pt>
                <c:pt idx="543">
                  <c:v>-11.816000000000001</c:v>
                </c:pt>
                <c:pt idx="544">
                  <c:v>-11.869</c:v>
                </c:pt>
                <c:pt idx="545">
                  <c:v>-11.843999999999999</c:v>
                </c:pt>
                <c:pt idx="546">
                  <c:v>-11.768000000000001</c:v>
                </c:pt>
                <c:pt idx="547">
                  <c:v>-11.651999999999999</c:v>
                </c:pt>
                <c:pt idx="548">
                  <c:v>-11.497999999999999</c:v>
                </c:pt>
                <c:pt idx="549">
                  <c:v>-11.414</c:v>
                </c:pt>
                <c:pt idx="550">
                  <c:v>-11.41</c:v>
                </c:pt>
                <c:pt idx="551">
                  <c:v>-11.39</c:v>
                </c:pt>
                <c:pt idx="552">
                  <c:v>-11.327</c:v>
                </c:pt>
                <c:pt idx="553">
                  <c:v>-11.275</c:v>
                </c:pt>
                <c:pt idx="554">
                  <c:v>-11.218</c:v>
                </c:pt>
                <c:pt idx="555">
                  <c:v>-11.188000000000001</c:v>
                </c:pt>
                <c:pt idx="556">
                  <c:v>-11.099</c:v>
                </c:pt>
                <c:pt idx="557">
                  <c:v>-11.073</c:v>
                </c:pt>
                <c:pt idx="558">
                  <c:v>-11.04</c:v>
                </c:pt>
                <c:pt idx="559">
                  <c:v>-11.048</c:v>
                </c:pt>
                <c:pt idx="560">
                  <c:v>-10.959</c:v>
                </c:pt>
                <c:pt idx="561">
                  <c:v>-10.981999999999999</c:v>
                </c:pt>
                <c:pt idx="562">
                  <c:v>-11.042</c:v>
                </c:pt>
                <c:pt idx="563">
                  <c:v>-10.954000000000001</c:v>
                </c:pt>
                <c:pt idx="564">
                  <c:v>-10.955</c:v>
                </c:pt>
                <c:pt idx="565">
                  <c:v>-10.936999999999999</c:v>
                </c:pt>
                <c:pt idx="566">
                  <c:v>-10.948</c:v>
                </c:pt>
                <c:pt idx="567">
                  <c:v>-10.893000000000001</c:v>
                </c:pt>
                <c:pt idx="568">
                  <c:v>-10.815</c:v>
                </c:pt>
                <c:pt idx="569">
                  <c:v>-10.821999999999999</c:v>
                </c:pt>
                <c:pt idx="570">
                  <c:v>-10.737</c:v>
                </c:pt>
                <c:pt idx="571">
                  <c:v>-10.734</c:v>
                </c:pt>
                <c:pt idx="572">
                  <c:v>-10.688000000000001</c:v>
                </c:pt>
                <c:pt idx="573">
                  <c:v>-10.67</c:v>
                </c:pt>
                <c:pt idx="574">
                  <c:v>-10.715</c:v>
                </c:pt>
                <c:pt idx="575">
                  <c:v>-10.683999999999999</c:v>
                </c:pt>
                <c:pt idx="576">
                  <c:v>-10.663</c:v>
                </c:pt>
                <c:pt idx="577">
                  <c:v>-10.62</c:v>
                </c:pt>
                <c:pt idx="578">
                  <c:v>-10.725</c:v>
                </c:pt>
                <c:pt idx="579">
                  <c:v>-10.685</c:v>
                </c:pt>
                <c:pt idx="580">
                  <c:v>-10.689</c:v>
                </c:pt>
                <c:pt idx="581">
                  <c:v>-10.763</c:v>
                </c:pt>
                <c:pt idx="582">
                  <c:v>-10.757999999999999</c:v>
                </c:pt>
                <c:pt idx="583">
                  <c:v>-10.726000000000001</c:v>
                </c:pt>
                <c:pt idx="584">
                  <c:v>-10.701000000000001</c:v>
                </c:pt>
                <c:pt idx="585">
                  <c:v>-10.747</c:v>
                </c:pt>
                <c:pt idx="586">
                  <c:v>-10.659000000000001</c:v>
                </c:pt>
                <c:pt idx="587">
                  <c:v>-10.491</c:v>
                </c:pt>
                <c:pt idx="588">
                  <c:v>-10.391</c:v>
                </c:pt>
                <c:pt idx="589">
                  <c:v>-10.319000000000001</c:v>
                </c:pt>
                <c:pt idx="590">
                  <c:v>-10.28</c:v>
                </c:pt>
                <c:pt idx="591">
                  <c:v>-10.145</c:v>
                </c:pt>
                <c:pt idx="592">
                  <c:v>-9.9967000000000006</c:v>
                </c:pt>
                <c:pt idx="593">
                  <c:v>-10.007</c:v>
                </c:pt>
                <c:pt idx="594">
                  <c:v>-10.095000000000001</c:v>
                </c:pt>
                <c:pt idx="595">
                  <c:v>-10.132</c:v>
                </c:pt>
                <c:pt idx="596">
                  <c:v>-10.291</c:v>
                </c:pt>
                <c:pt idx="597">
                  <c:v>-10.275</c:v>
                </c:pt>
                <c:pt idx="598">
                  <c:v>-10.231999999999999</c:v>
                </c:pt>
                <c:pt idx="599">
                  <c:v>-10.276</c:v>
                </c:pt>
                <c:pt idx="600">
                  <c:v>-10.218999999999999</c:v>
                </c:pt>
                <c:pt idx="601">
                  <c:v>-10.116</c:v>
                </c:pt>
                <c:pt idx="602">
                  <c:v>-10.055999999999999</c:v>
                </c:pt>
                <c:pt idx="603">
                  <c:v>-9.9619</c:v>
                </c:pt>
                <c:pt idx="604">
                  <c:v>-10.055</c:v>
                </c:pt>
                <c:pt idx="605">
                  <c:v>-9.9701000000000004</c:v>
                </c:pt>
                <c:pt idx="606">
                  <c:v>-9.9414999999999996</c:v>
                </c:pt>
                <c:pt idx="607">
                  <c:v>-9.8979999999999997</c:v>
                </c:pt>
                <c:pt idx="608">
                  <c:v>-9.8491999999999997</c:v>
                </c:pt>
                <c:pt idx="609">
                  <c:v>-9.8809000000000005</c:v>
                </c:pt>
                <c:pt idx="610">
                  <c:v>-9.9214000000000002</c:v>
                </c:pt>
                <c:pt idx="611">
                  <c:v>-9.8310999999999993</c:v>
                </c:pt>
                <c:pt idx="612">
                  <c:v>-9.8401999999999994</c:v>
                </c:pt>
                <c:pt idx="613">
                  <c:v>-9.8179999999999996</c:v>
                </c:pt>
                <c:pt idx="614">
                  <c:v>-9.8504000000000005</c:v>
                </c:pt>
                <c:pt idx="615">
                  <c:v>-9.9385999999999992</c:v>
                </c:pt>
                <c:pt idx="616">
                  <c:v>-10.009</c:v>
                </c:pt>
                <c:pt idx="617">
                  <c:v>-10.005000000000001</c:v>
                </c:pt>
                <c:pt idx="618">
                  <c:v>-9.9999000000000002</c:v>
                </c:pt>
                <c:pt idx="619">
                  <c:v>-9.9242000000000008</c:v>
                </c:pt>
                <c:pt idx="620">
                  <c:v>-9.8391999999999999</c:v>
                </c:pt>
                <c:pt idx="621">
                  <c:v>-9.8478999999999992</c:v>
                </c:pt>
                <c:pt idx="622">
                  <c:v>-9.8764000000000003</c:v>
                </c:pt>
                <c:pt idx="623">
                  <c:v>-9.7065000000000001</c:v>
                </c:pt>
                <c:pt idx="624">
                  <c:v>-9.7123000000000008</c:v>
                </c:pt>
                <c:pt idx="625">
                  <c:v>-9.6637000000000004</c:v>
                </c:pt>
                <c:pt idx="626">
                  <c:v>-9.6927000000000003</c:v>
                </c:pt>
                <c:pt idx="627">
                  <c:v>-9.7507000000000001</c:v>
                </c:pt>
                <c:pt idx="628">
                  <c:v>-9.7775999999999996</c:v>
                </c:pt>
                <c:pt idx="629">
                  <c:v>-9.7518999999999991</c:v>
                </c:pt>
                <c:pt idx="630">
                  <c:v>-9.5829000000000004</c:v>
                </c:pt>
                <c:pt idx="631">
                  <c:v>-9.5640000000000001</c:v>
                </c:pt>
                <c:pt idx="632">
                  <c:v>-9.4895999999999994</c:v>
                </c:pt>
                <c:pt idx="633">
                  <c:v>-9.5241000000000007</c:v>
                </c:pt>
                <c:pt idx="634">
                  <c:v>-9.6268999999999991</c:v>
                </c:pt>
                <c:pt idx="635">
                  <c:v>-9.6783000000000001</c:v>
                </c:pt>
                <c:pt idx="636">
                  <c:v>-9.6507000000000005</c:v>
                </c:pt>
                <c:pt idx="637">
                  <c:v>-9.6267999999999994</c:v>
                </c:pt>
                <c:pt idx="638">
                  <c:v>-9.5167999999999999</c:v>
                </c:pt>
                <c:pt idx="639">
                  <c:v>-9.3604000000000003</c:v>
                </c:pt>
                <c:pt idx="640">
                  <c:v>-9.3179999999999996</c:v>
                </c:pt>
                <c:pt idx="641">
                  <c:v>-9.3659999999999997</c:v>
                </c:pt>
                <c:pt idx="642">
                  <c:v>-9.5472999999999999</c:v>
                </c:pt>
                <c:pt idx="643">
                  <c:v>-9.6610999999999994</c:v>
                </c:pt>
                <c:pt idx="644">
                  <c:v>-9.6897000000000002</c:v>
                </c:pt>
                <c:pt idx="645">
                  <c:v>-9.7134999999999998</c:v>
                </c:pt>
                <c:pt idx="646">
                  <c:v>-9.6382999999999992</c:v>
                </c:pt>
                <c:pt idx="647">
                  <c:v>-9.5138999999999996</c:v>
                </c:pt>
                <c:pt idx="648">
                  <c:v>-9.4032</c:v>
                </c:pt>
                <c:pt idx="649">
                  <c:v>-9.3934999999999995</c:v>
                </c:pt>
                <c:pt idx="650">
                  <c:v>-9.4982000000000006</c:v>
                </c:pt>
                <c:pt idx="651">
                  <c:v>-9.3472000000000008</c:v>
                </c:pt>
                <c:pt idx="652">
                  <c:v>-9.3630999999999993</c:v>
                </c:pt>
                <c:pt idx="653">
                  <c:v>-9.3919999999999995</c:v>
                </c:pt>
                <c:pt idx="654">
                  <c:v>-9.2645999999999997</c:v>
                </c:pt>
                <c:pt idx="655">
                  <c:v>-9.3678000000000008</c:v>
                </c:pt>
                <c:pt idx="656">
                  <c:v>-9.3969000000000005</c:v>
                </c:pt>
                <c:pt idx="657">
                  <c:v>-9.3949999999999996</c:v>
                </c:pt>
                <c:pt idx="658">
                  <c:v>-9.4641999999999999</c:v>
                </c:pt>
                <c:pt idx="659">
                  <c:v>-9.5068000000000001</c:v>
                </c:pt>
                <c:pt idx="660">
                  <c:v>-9.4344999999999999</c:v>
                </c:pt>
                <c:pt idx="661">
                  <c:v>-9.2468000000000004</c:v>
                </c:pt>
                <c:pt idx="662">
                  <c:v>-9.0815999999999999</c:v>
                </c:pt>
                <c:pt idx="663">
                  <c:v>-8.8903999999999996</c:v>
                </c:pt>
                <c:pt idx="664">
                  <c:v>-8.7767999999999997</c:v>
                </c:pt>
                <c:pt idx="665">
                  <c:v>-8.6922999999999995</c:v>
                </c:pt>
                <c:pt idx="666">
                  <c:v>-8.6964000000000006</c:v>
                </c:pt>
                <c:pt idx="667">
                  <c:v>-8.7393999999999998</c:v>
                </c:pt>
                <c:pt idx="668">
                  <c:v>-8.8841999999999999</c:v>
                </c:pt>
                <c:pt idx="669">
                  <c:v>-9.0455000000000005</c:v>
                </c:pt>
                <c:pt idx="670">
                  <c:v>-9.0686</c:v>
                </c:pt>
                <c:pt idx="671">
                  <c:v>-9.1144999999999996</c:v>
                </c:pt>
                <c:pt idx="672">
                  <c:v>-9.1427999999999994</c:v>
                </c:pt>
                <c:pt idx="673">
                  <c:v>-9.1159999999999997</c:v>
                </c:pt>
                <c:pt idx="674">
                  <c:v>-9.0798000000000005</c:v>
                </c:pt>
                <c:pt idx="675">
                  <c:v>-9.0549999999999997</c:v>
                </c:pt>
                <c:pt idx="676">
                  <c:v>-9.0028000000000006</c:v>
                </c:pt>
                <c:pt idx="677">
                  <c:v>-9.0837000000000003</c:v>
                </c:pt>
                <c:pt idx="678">
                  <c:v>-9.3793000000000006</c:v>
                </c:pt>
                <c:pt idx="679">
                  <c:v>-9.7395999999999994</c:v>
                </c:pt>
                <c:pt idx="680">
                  <c:v>-9.8193000000000001</c:v>
                </c:pt>
                <c:pt idx="681">
                  <c:v>-9.7359000000000009</c:v>
                </c:pt>
                <c:pt idx="682">
                  <c:v>-9.9527999999999999</c:v>
                </c:pt>
                <c:pt idx="683">
                  <c:v>-10.284000000000001</c:v>
                </c:pt>
                <c:pt idx="684">
                  <c:v>-10.664</c:v>
                </c:pt>
                <c:pt idx="685">
                  <c:v>-11.042999999999999</c:v>
                </c:pt>
                <c:pt idx="686">
                  <c:v>-11.173</c:v>
                </c:pt>
                <c:pt idx="687">
                  <c:v>-11.377000000000001</c:v>
                </c:pt>
                <c:pt idx="688">
                  <c:v>-11.465999999999999</c:v>
                </c:pt>
                <c:pt idx="689">
                  <c:v>-11.615</c:v>
                </c:pt>
                <c:pt idx="690">
                  <c:v>-11.618</c:v>
                </c:pt>
                <c:pt idx="691">
                  <c:v>-11.916</c:v>
                </c:pt>
                <c:pt idx="692">
                  <c:v>-12.217000000000001</c:v>
                </c:pt>
                <c:pt idx="693">
                  <c:v>-12.422000000000001</c:v>
                </c:pt>
                <c:pt idx="694">
                  <c:v>-12.834</c:v>
                </c:pt>
                <c:pt idx="695">
                  <c:v>-13.201000000000001</c:v>
                </c:pt>
                <c:pt idx="696">
                  <c:v>-13.38</c:v>
                </c:pt>
                <c:pt idx="697">
                  <c:v>-13.503</c:v>
                </c:pt>
                <c:pt idx="698">
                  <c:v>-13.494</c:v>
                </c:pt>
                <c:pt idx="699">
                  <c:v>-13.451000000000001</c:v>
                </c:pt>
                <c:pt idx="700">
                  <c:v>-13.571</c:v>
                </c:pt>
                <c:pt idx="701">
                  <c:v>-13.523</c:v>
                </c:pt>
                <c:pt idx="702">
                  <c:v>-13.555</c:v>
                </c:pt>
                <c:pt idx="703">
                  <c:v>-13.616</c:v>
                </c:pt>
                <c:pt idx="704">
                  <c:v>-13.675000000000001</c:v>
                </c:pt>
                <c:pt idx="705">
                  <c:v>-13.763</c:v>
                </c:pt>
                <c:pt idx="706">
                  <c:v>-13.847</c:v>
                </c:pt>
                <c:pt idx="707">
                  <c:v>-13.907</c:v>
                </c:pt>
                <c:pt idx="708">
                  <c:v>-13.923999999999999</c:v>
                </c:pt>
                <c:pt idx="709">
                  <c:v>-13.962999999999999</c:v>
                </c:pt>
                <c:pt idx="710">
                  <c:v>-13.95</c:v>
                </c:pt>
                <c:pt idx="711">
                  <c:v>-14.031000000000001</c:v>
                </c:pt>
                <c:pt idx="712">
                  <c:v>-14.167999999999999</c:v>
                </c:pt>
                <c:pt idx="713">
                  <c:v>-14.096</c:v>
                </c:pt>
                <c:pt idx="714">
                  <c:v>-14.039</c:v>
                </c:pt>
                <c:pt idx="715">
                  <c:v>-14.045999999999999</c:v>
                </c:pt>
                <c:pt idx="716">
                  <c:v>-14.18</c:v>
                </c:pt>
                <c:pt idx="717">
                  <c:v>-14.222</c:v>
                </c:pt>
                <c:pt idx="718">
                  <c:v>-14.250999999999999</c:v>
                </c:pt>
                <c:pt idx="719">
                  <c:v>-14.225</c:v>
                </c:pt>
                <c:pt idx="720">
                  <c:v>-14.311999999999999</c:v>
                </c:pt>
                <c:pt idx="721">
                  <c:v>-14.275</c:v>
                </c:pt>
                <c:pt idx="722">
                  <c:v>-14.257999999999999</c:v>
                </c:pt>
                <c:pt idx="723">
                  <c:v>-14.218</c:v>
                </c:pt>
                <c:pt idx="724">
                  <c:v>-14.253</c:v>
                </c:pt>
                <c:pt idx="725">
                  <c:v>-14.234</c:v>
                </c:pt>
                <c:pt idx="726">
                  <c:v>-14.285</c:v>
                </c:pt>
                <c:pt idx="727">
                  <c:v>-14.393000000000001</c:v>
                </c:pt>
                <c:pt idx="728">
                  <c:v>-14.397</c:v>
                </c:pt>
                <c:pt idx="729">
                  <c:v>-14.467000000000001</c:v>
                </c:pt>
                <c:pt idx="730">
                  <c:v>-14.49</c:v>
                </c:pt>
                <c:pt idx="731">
                  <c:v>-14.526</c:v>
                </c:pt>
                <c:pt idx="732">
                  <c:v>-14.621</c:v>
                </c:pt>
                <c:pt idx="733">
                  <c:v>-14.691000000000001</c:v>
                </c:pt>
                <c:pt idx="734">
                  <c:v>-14.773</c:v>
                </c:pt>
                <c:pt idx="735">
                  <c:v>-14.826000000000001</c:v>
                </c:pt>
                <c:pt idx="736">
                  <c:v>-14.843999999999999</c:v>
                </c:pt>
                <c:pt idx="737">
                  <c:v>-14.967000000000001</c:v>
                </c:pt>
                <c:pt idx="738">
                  <c:v>-15.064</c:v>
                </c:pt>
                <c:pt idx="739">
                  <c:v>-15.141</c:v>
                </c:pt>
                <c:pt idx="740">
                  <c:v>-15.279</c:v>
                </c:pt>
                <c:pt idx="741">
                  <c:v>-15.255000000000001</c:v>
                </c:pt>
                <c:pt idx="742">
                  <c:v>-15.321</c:v>
                </c:pt>
                <c:pt idx="743">
                  <c:v>-15.323</c:v>
                </c:pt>
                <c:pt idx="744">
                  <c:v>-15.271000000000001</c:v>
                </c:pt>
                <c:pt idx="745">
                  <c:v>-15.246</c:v>
                </c:pt>
                <c:pt idx="746">
                  <c:v>-15.273999999999999</c:v>
                </c:pt>
                <c:pt idx="747">
                  <c:v>-15.395</c:v>
                </c:pt>
                <c:pt idx="748">
                  <c:v>-15.519</c:v>
                </c:pt>
                <c:pt idx="749">
                  <c:v>-15.685</c:v>
                </c:pt>
                <c:pt idx="750">
                  <c:v>-15.763</c:v>
                </c:pt>
                <c:pt idx="751">
                  <c:v>-15.769</c:v>
                </c:pt>
                <c:pt idx="752">
                  <c:v>-15.842000000000001</c:v>
                </c:pt>
                <c:pt idx="753">
                  <c:v>-15.807</c:v>
                </c:pt>
                <c:pt idx="754">
                  <c:v>-15.917999999999999</c:v>
                </c:pt>
                <c:pt idx="755">
                  <c:v>-16.093</c:v>
                </c:pt>
                <c:pt idx="756">
                  <c:v>-16.154</c:v>
                </c:pt>
                <c:pt idx="757">
                  <c:v>-16.233000000000001</c:v>
                </c:pt>
                <c:pt idx="758">
                  <c:v>-16.36</c:v>
                </c:pt>
                <c:pt idx="759">
                  <c:v>-16.425000000000001</c:v>
                </c:pt>
                <c:pt idx="760">
                  <c:v>-16.498999999999999</c:v>
                </c:pt>
                <c:pt idx="761">
                  <c:v>-16.843</c:v>
                </c:pt>
                <c:pt idx="762">
                  <c:v>-17.196999999999999</c:v>
                </c:pt>
                <c:pt idx="763">
                  <c:v>-17.338999999999999</c:v>
                </c:pt>
                <c:pt idx="764">
                  <c:v>-17.477</c:v>
                </c:pt>
                <c:pt idx="765">
                  <c:v>-17.617000000000001</c:v>
                </c:pt>
                <c:pt idx="766">
                  <c:v>-17.614000000000001</c:v>
                </c:pt>
                <c:pt idx="767">
                  <c:v>-17.718</c:v>
                </c:pt>
                <c:pt idx="768">
                  <c:v>-17.791</c:v>
                </c:pt>
                <c:pt idx="769">
                  <c:v>-17.82</c:v>
                </c:pt>
                <c:pt idx="770">
                  <c:v>-17.84</c:v>
                </c:pt>
                <c:pt idx="771">
                  <c:v>-17.838999999999999</c:v>
                </c:pt>
                <c:pt idx="772">
                  <c:v>-17.878</c:v>
                </c:pt>
                <c:pt idx="773">
                  <c:v>-18.04</c:v>
                </c:pt>
                <c:pt idx="774">
                  <c:v>-17.972000000000001</c:v>
                </c:pt>
                <c:pt idx="775">
                  <c:v>-17.914999999999999</c:v>
                </c:pt>
                <c:pt idx="776">
                  <c:v>-17.736999999999998</c:v>
                </c:pt>
                <c:pt idx="777">
                  <c:v>-17.693000000000001</c:v>
                </c:pt>
                <c:pt idx="778">
                  <c:v>-17.728000000000002</c:v>
                </c:pt>
                <c:pt idx="779">
                  <c:v>-17.881</c:v>
                </c:pt>
                <c:pt idx="780">
                  <c:v>-18.059999999999999</c:v>
                </c:pt>
                <c:pt idx="781">
                  <c:v>-18.193999999999999</c:v>
                </c:pt>
                <c:pt idx="782">
                  <c:v>-18.222999999999999</c:v>
                </c:pt>
                <c:pt idx="783">
                  <c:v>-18.199000000000002</c:v>
                </c:pt>
                <c:pt idx="784">
                  <c:v>-18.291</c:v>
                </c:pt>
                <c:pt idx="785">
                  <c:v>-18.428000000000001</c:v>
                </c:pt>
                <c:pt idx="786">
                  <c:v>-18.657</c:v>
                </c:pt>
                <c:pt idx="787">
                  <c:v>-18.931000000000001</c:v>
                </c:pt>
                <c:pt idx="788">
                  <c:v>-18.786000000000001</c:v>
                </c:pt>
                <c:pt idx="789">
                  <c:v>-18.605</c:v>
                </c:pt>
                <c:pt idx="790">
                  <c:v>-18.512</c:v>
                </c:pt>
                <c:pt idx="791">
                  <c:v>-18.41</c:v>
                </c:pt>
                <c:pt idx="792">
                  <c:v>-18.274999999999999</c:v>
                </c:pt>
                <c:pt idx="793">
                  <c:v>-18.516999999999999</c:v>
                </c:pt>
                <c:pt idx="794">
                  <c:v>-18.747</c:v>
                </c:pt>
                <c:pt idx="795">
                  <c:v>-19.03</c:v>
                </c:pt>
                <c:pt idx="796">
                  <c:v>-19.175000000000001</c:v>
                </c:pt>
                <c:pt idx="797">
                  <c:v>-19.074999999999999</c:v>
                </c:pt>
                <c:pt idx="798">
                  <c:v>-19.071999999999999</c:v>
                </c:pt>
                <c:pt idx="799">
                  <c:v>-19.248000000000001</c:v>
                </c:pt>
                <c:pt idx="800">
                  <c:v>-19.439</c:v>
                </c:pt>
                <c:pt idx="801">
                  <c:v>-19.486000000000001</c:v>
                </c:pt>
                <c:pt idx="802">
                  <c:v>-19.388000000000002</c:v>
                </c:pt>
                <c:pt idx="803">
                  <c:v>-19.25</c:v>
                </c:pt>
                <c:pt idx="804">
                  <c:v>-19.154</c:v>
                </c:pt>
                <c:pt idx="805">
                  <c:v>-19.16</c:v>
                </c:pt>
                <c:pt idx="806">
                  <c:v>-19.154</c:v>
                </c:pt>
                <c:pt idx="807">
                  <c:v>-19.213999999999999</c:v>
                </c:pt>
                <c:pt idx="808">
                  <c:v>-19.260999999999999</c:v>
                </c:pt>
                <c:pt idx="809">
                  <c:v>-19.256</c:v>
                </c:pt>
                <c:pt idx="810">
                  <c:v>-19.172999999999998</c:v>
                </c:pt>
                <c:pt idx="811">
                  <c:v>-19.181000000000001</c:v>
                </c:pt>
                <c:pt idx="812">
                  <c:v>-19.245999999999999</c:v>
                </c:pt>
                <c:pt idx="813">
                  <c:v>-19.167000000000002</c:v>
                </c:pt>
                <c:pt idx="814">
                  <c:v>-19.100000000000001</c:v>
                </c:pt>
                <c:pt idx="815">
                  <c:v>-19.065000000000001</c:v>
                </c:pt>
                <c:pt idx="816">
                  <c:v>-19.125</c:v>
                </c:pt>
                <c:pt idx="817">
                  <c:v>-19.186</c:v>
                </c:pt>
                <c:pt idx="818">
                  <c:v>-19.262</c:v>
                </c:pt>
                <c:pt idx="819">
                  <c:v>-19.332000000000001</c:v>
                </c:pt>
                <c:pt idx="820">
                  <c:v>-19.393999999999998</c:v>
                </c:pt>
                <c:pt idx="821">
                  <c:v>-19.338999999999999</c:v>
                </c:pt>
                <c:pt idx="822">
                  <c:v>-19.23</c:v>
                </c:pt>
                <c:pt idx="823">
                  <c:v>-19.256</c:v>
                </c:pt>
                <c:pt idx="824">
                  <c:v>-19.321000000000002</c:v>
                </c:pt>
                <c:pt idx="825">
                  <c:v>-19.291</c:v>
                </c:pt>
                <c:pt idx="826">
                  <c:v>-19.611999999999998</c:v>
                </c:pt>
                <c:pt idx="827">
                  <c:v>-19.751000000000001</c:v>
                </c:pt>
                <c:pt idx="828">
                  <c:v>-19.707000000000001</c:v>
                </c:pt>
                <c:pt idx="829">
                  <c:v>-19.638999999999999</c:v>
                </c:pt>
                <c:pt idx="830">
                  <c:v>-19.721</c:v>
                </c:pt>
                <c:pt idx="831">
                  <c:v>-19.919</c:v>
                </c:pt>
                <c:pt idx="832">
                  <c:v>-20.036999999999999</c:v>
                </c:pt>
                <c:pt idx="833">
                  <c:v>-20.073</c:v>
                </c:pt>
                <c:pt idx="834">
                  <c:v>-19.937000000000001</c:v>
                </c:pt>
                <c:pt idx="835">
                  <c:v>-19.754000000000001</c:v>
                </c:pt>
                <c:pt idx="836">
                  <c:v>-19.683</c:v>
                </c:pt>
                <c:pt idx="837">
                  <c:v>-19.748999999999999</c:v>
                </c:pt>
                <c:pt idx="838">
                  <c:v>-19.884</c:v>
                </c:pt>
                <c:pt idx="839">
                  <c:v>-19.861000000000001</c:v>
                </c:pt>
                <c:pt idx="840">
                  <c:v>-19.846</c:v>
                </c:pt>
                <c:pt idx="841">
                  <c:v>-19.896999999999998</c:v>
                </c:pt>
                <c:pt idx="842">
                  <c:v>-19.998000000000001</c:v>
                </c:pt>
                <c:pt idx="843">
                  <c:v>-20.074000000000002</c:v>
                </c:pt>
                <c:pt idx="844">
                  <c:v>-20.196999999999999</c:v>
                </c:pt>
                <c:pt idx="845">
                  <c:v>-20.204000000000001</c:v>
                </c:pt>
                <c:pt idx="846">
                  <c:v>-20.125</c:v>
                </c:pt>
                <c:pt idx="847">
                  <c:v>-20.074000000000002</c:v>
                </c:pt>
                <c:pt idx="848">
                  <c:v>-20.048999999999999</c:v>
                </c:pt>
                <c:pt idx="849">
                  <c:v>-20.141999999999999</c:v>
                </c:pt>
                <c:pt idx="850">
                  <c:v>-20.236999999999998</c:v>
                </c:pt>
                <c:pt idx="851">
                  <c:v>-20.274000000000001</c:v>
                </c:pt>
                <c:pt idx="852">
                  <c:v>-20.222000000000001</c:v>
                </c:pt>
                <c:pt idx="853">
                  <c:v>-20.128</c:v>
                </c:pt>
                <c:pt idx="854">
                  <c:v>-20.071999999999999</c:v>
                </c:pt>
                <c:pt idx="855">
                  <c:v>-19.994</c:v>
                </c:pt>
                <c:pt idx="856">
                  <c:v>-19.896000000000001</c:v>
                </c:pt>
                <c:pt idx="857">
                  <c:v>-19.748999999999999</c:v>
                </c:pt>
                <c:pt idx="858">
                  <c:v>-19.510999999999999</c:v>
                </c:pt>
                <c:pt idx="859">
                  <c:v>-19.164000000000001</c:v>
                </c:pt>
                <c:pt idx="860">
                  <c:v>-18.815000000000001</c:v>
                </c:pt>
                <c:pt idx="861">
                  <c:v>-18.545000000000002</c:v>
                </c:pt>
                <c:pt idx="862">
                  <c:v>-18.518000000000001</c:v>
                </c:pt>
                <c:pt idx="863">
                  <c:v>-18.366</c:v>
                </c:pt>
                <c:pt idx="864">
                  <c:v>-17.891999999999999</c:v>
                </c:pt>
                <c:pt idx="865">
                  <c:v>-17.646999999999998</c:v>
                </c:pt>
                <c:pt idx="866">
                  <c:v>-17.510000000000002</c:v>
                </c:pt>
                <c:pt idx="867">
                  <c:v>-17.12</c:v>
                </c:pt>
                <c:pt idx="868">
                  <c:v>-16.728999999999999</c:v>
                </c:pt>
                <c:pt idx="869">
                  <c:v>-16.262</c:v>
                </c:pt>
                <c:pt idx="870">
                  <c:v>-15.955</c:v>
                </c:pt>
                <c:pt idx="871">
                  <c:v>-15.638999999999999</c:v>
                </c:pt>
                <c:pt idx="872">
                  <c:v>-15.307</c:v>
                </c:pt>
                <c:pt idx="873">
                  <c:v>-15.085000000000001</c:v>
                </c:pt>
                <c:pt idx="874">
                  <c:v>-14.673999999999999</c:v>
                </c:pt>
                <c:pt idx="875">
                  <c:v>-14.467000000000001</c:v>
                </c:pt>
                <c:pt idx="876">
                  <c:v>-14.436999999999999</c:v>
                </c:pt>
                <c:pt idx="877">
                  <c:v>-14.395</c:v>
                </c:pt>
                <c:pt idx="878">
                  <c:v>-14.404999999999999</c:v>
                </c:pt>
                <c:pt idx="879">
                  <c:v>-14.422000000000001</c:v>
                </c:pt>
                <c:pt idx="880">
                  <c:v>-14.518000000000001</c:v>
                </c:pt>
                <c:pt idx="881">
                  <c:v>-14.481999999999999</c:v>
                </c:pt>
                <c:pt idx="882">
                  <c:v>-14.494</c:v>
                </c:pt>
                <c:pt idx="883">
                  <c:v>-14.442</c:v>
                </c:pt>
                <c:pt idx="884">
                  <c:v>-14.327</c:v>
                </c:pt>
                <c:pt idx="885">
                  <c:v>-14.249000000000001</c:v>
                </c:pt>
                <c:pt idx="886">
                  <c:v>-14.196999999999999</c:v>
                </c:pt>
                <c:pt idx="887">
                  <c:v>-14.183</c:v>
                </c:pt>
                <c:pt idx="888">
                  <c:v>-14.196</c:v>
                </c:pt>
                <c:pt idx="889">
                  <c:v>-14.238</c:v>
                </c:pt>
                <c:pt idx="890">
                  <c:v>-14.368</c:v>
                </c:pt>
                <c:pt idx="891">
                  <c:v>-14.385</c:v>
                </c:pt>
                <c:pt idx="892">
                  <c:v>-14.355</c:v>
                </c:pt>
                <c:pt idx="893">
                  <c:v>-14.363</c:v>
                </c:pt>
                <c:pt idx="894">
                  <c:v>-14.467000000000001</c:v>
                </c:pt>
                <c:pt idx="895">
                  <c:v>-14.28</c:v>
                </c:pt>
                <c:pt idx="896">
                  <c:v>-14.368</c:v>
                </c:pt>
                <c:pt idx="897">
                  <c:v>-14.429</c:v>
                </c:pt>
                <c:pt idx="898">
                  <c:v>-14.425000000000001</c:v>
                </c:pt>
                <c:pt idx="899">
                  <c:v>-14.342000000000001</c:v>
                </c:pt>
                <c:pt idx="900">
                  <c:v>-14.334</c:v>
                </c:pt>
                <c:pt idx="901">
                  <c:v>-14.308999999999999</c:v>
                </c:pt>
                <c:pt idx="902">
                  <c:v>-14.256</c:v>
                </c:pt>
                <c:pt idx="903">
                  <c:v>-14.282</c:v>
                </c:pt>
                <c:pt idx="904">
                  <c:v>-14.298</c:v>
                </c:pt>
                <c:pt idx="905">
                  <c:v>-14.278</c:v>
                </c:pt>
                <c:pt idx="906">
                  <c:v>-14.363</c:v>
                </c:pt>
                <c:pt idx="907">
                  <c:v>-14.323</c:v>
                </c:pt>
                <c:pt idx="908">
                  <c:v>-14.255000000000001</c:v>
                </c:pt>
                <c:pt idx="909">
                  <c:v>-14.263</c:v>
                </c:pt>
                <c:pt idx="910">
                  <c:v>-14.343999999999999</c:v>
                </c:pt>
                <c:pt idx="911">
                  <c:v>-14.337</c:v>
                </c:pt>
                <c:pt idx="912">
                  <c:v>-14.323</c:v>
                </c:pt>
                <c:pt idx="913">
                  <c:v>-14.315</c:v>
                </c:pt>
                <c:pt idx="914">
                  <c:v>-14.199</c:v>
                </c:pt>
                <c:pt idx="915">
                  <c:v>-14.206</c:v>
                </c:pt>
                <c:pt idx="916">
                  <c:v>-14.179</c:v>
                </c:pt>
                <c:pt idx="917">
                  <c:v>-14.073</c:v>
                </c:pt>
                <c:pt idx="918">
                  <c:v>-13.958</c:v>
                </c:pt>
                <c:pt idx="919">
                  <c:v>-14.02</c:v>
                </c:pt>
                <c:pt idx="920">
                  <c:v>-13.888</c:v>
                </c:pt>
                <c:pt idx="921">
                  <c:v>-13.723000000000001</c:v>
                </c:pt>
                <c:pt idx="922">
                  <c:v>-13.715</c:v>
                </c:pt>
                <c:pt idx="923">
                  <c:v>-13.702999999999999</c:v>
                </c:pt>
                <c:pt idx="924">
                  <c:v>-13.58</c:v>
                </c:pt>
                <c:pt idx="925">
                  <c:v>-13.446999999999999</c:v>
                </c:pt>
                <c:pt idx="926">
                  <c:v>-13.443</c:v>
                </c:pt>
                <c:pt idx="927">
                  <c:v>-13.346</c:v>
                </c:pt>
                <c:pt idx="928">
                  <c:v>-13.196</c:v>
                </c:pt>
                <c:pt idx="929">
                  <c:v>-13.015000000000001</c:v>
                </c:pt>
                <c:pt idx="930">
                  <c:v>-12.893000000000001</c:v>
                </c:pt>
                <c:pt idx="931">
                  <c:v>-12.66</c:v>
                </c:pt>
                <c:pt idx="932">
                  <c:v>-12.521000000000001</c:v>
                </c:pt>
                <c:pt idx="933">
                  <c:v>-12.276</c:v>
                </c:pt>
                <c:pt idx="934">
                  <c:v>-12.157999999999999</c:v>
                </c:pt>
                <c:pt idx="935">
                  <c:v>-12.054</c:v>
                </c:pt>
                <c:pt idx="936">
                  <c:v>-11.925000000000001</c:v>
                </c:pt>
                <c:pt idx="937">
                  <c:v>-11.808999999999999</c:v>
                </c:pt>
                <c:pt idx="938">
                  <c:v>-11.73</c:v>
                </c:pt>
                <c:pt idx="939">
                  <c:v>-11.682</c:v>
                </c:pt>
                <c:pt idx="940">
                  <c:v>-11.635</c:v>
                </c:pt>
                <c:pt idx="941">
                  <c:v>-11.667</c:v>
                </c:pt>
                <c:pt idx="942">
                  <c:v>-11.625</c:v>
                </c:pt>
                <c:pt idx="943">
                  <c:v>-11.590999999999999</c:v>
                </c:pt>
                <c:pt idx="944">
                  <c:v>-11.571999999999999</c:v>
                </c:pt>
                <c:pt idx="945">
                  <c:v>-11.404</c:v>
                </c:pt>
                <c:pt idx="946">
                  <c:v>-11.202999999999999</c:v>
                </c:pt>
                <c:pt idx="947">
                  <c:v>-11.015000000000001</c:v>
                </c:pt>
                <c:pt idx="948">
                  <c:v>-10.819000000000001</c:v>
                </c:pt>
                <c:pt idx="949">
                  <c:v>-10.629</c:v>
                </c:pt>
                <c:pt idx="950">
                  <c:v>-10.593</c:v>
                </c:pt>
                <c:pt idx="951">
                  <c:v>-10.63</c:v>
                </c:pt>
                <c:pt idx="952">
                  <c:v>-10.497999999999999</c:v>
                </c:pt>
                <c:pt idx="953">
                  <c:v>-10.34</c:v>
                </c:pt>
                <c:pt idx="954">
                  <c:v>-10.246</c:v>
                </c:pt>
                <c:pt idx="955">
                  <c:v>-10.288</c:v>
                </c:pt>
                <c:pt idx="956">
                  <c:v>-10.148999999999999</c:v>
                </c:pt>
                <c:pt idx="957">
                  <c:v>-10.119</c:v>
                </c:pt>
                <c:pt idx="958">
                  <c:v>-10.179</c:v>
                </c:pt>
                <c:pt idx="959">
                  <c:v>-10.29</c:v>
                </c:pt>
                <c:pt idx="960">
                  <c:v>-10.238</c:v>
                </c:pt>
                <c:pt idx="961">
                  <c:v>-10.125</c:v>
                </c:pt>
                <c:pt idx="962">
                  <c:v>-10.029</c:v>
                </c:pt>
                <c:pt idx="963">
                  <c:v>-9.9929000000000006</c:v>
                </c:pt>
                <c:pt idx="964">
                  <c:v>-9.9198000000000004</c:v>
                </c:pt>
                <c:pt idx="965">
                  <c:v>-9.7723999999999993</c:v>
                </c:pt>
                <c:pt idx="966">
                  <c:v>-9.7173999999999996</c:v>
                </c:pt>
                <c:pt idx="967">
                  <c:v>-9.6758000000000006</c:v>
                </c:pt>
                <c:pt idx="968">
                  <c:v>-9.6477000000000004</c:v>
                </c:pt>
                <c:pt idx="969">
                  <c:v>-9.5045999999999999</c:v>
                </c:pt>
                <c:pt idx="970">
                  <c:v>-9.3285999999999998</c:v>
                </c:pt>
                <c:pt idx="971">
                  <c:v>-9.2438000000000002</c:v>
                </c:pt>
                <c:pt idx="972">
                  <c:v>-9.3118999999999996</c:v>
                </c:pt>
                <c:pt idx="973">
                  <c:v>-9.2522000000000002</c:v>
                </c:pt>
                <c:pt idx="974">
                  <c:v>-9.2324000000000002</c:v>
                </c:pt>
                <c:pt idx="975">
                  <c:v>-9.1631999999999998</c:v>
                </c:pt>
                <c:pt idx="976">
                  <c:v>-9.1369000000000007</c:v>
                </c:pt>
                <c:pt idx="977">
                  <c:v>-9.0538000000000007</c:v>
                </c:pt>
                <c:pt idx="978">
                  <c:v>-8.8401999999999994</c:v>
                </c:pt>
                <c:pt idx="979">
                  <c:v>-8.7944999999999993</c:v>
                </c:pt>
                <c:pt idx="980">
                  <c:v>-8.8917999999999999</c:v>
                </c:pt>
                <c:pt idx="981">
                  <c:v>-9.0538000000000007</c:v>
                </c:pt>
                <c:pt idx="982">
                  <c:v>-8.9902999999999995</c:v>
                </c:pt>
                <c:pt idx="983">
                  <c:v>-8.9468999999999994</c:v>
                </c:pt>
                <c:pt idx="984">
                  <c:v>-8.9389000000000003</c:v>
                </c:pt>
                <c:pt idx="985">
                  <c:v>-8.8772000000000002</c:v>
                </c:pt>
                <c:pt idx="986">
                  <c:v>-8.8553999999999995</c:v>
                </c:pt>
                <c:pt idx="987">
                  <c:v>-8.9895999999999994</c:v>
                </c:pt>
                <c:pt idx="988">
                  <c:v>-9.0770999999999997</c:v>
                </c:pt>
                <c:pt idx="989">
                  <c:v>-9.1859999999999999</c:v>
                </c:pt>
                <c:pt idx="990">
                  <c:v>-9.0909999999999993</c:v>
                </c:pt>
                <c:pt idx="991">
                  <c:v>-9.0341000000000005</c:v>
                </c:pt>
                <c:pt idx="992">
                  <c:v>-9.0785</c:v>
                </c:pt>
                <c:pt idx="993">
                  <c:v>-8.9946000000000002</c:v>
                </c:pt>
                <c:pt idx="994">
                  <c:v>-8.9358000000000004</c:v>
                </c:pt>
                <c:pt idx="995">
                  <c:v>-8.9025999999999996</c:v>
                </c:pt>
                <c:pt idx="996">
                  <c:v>-8.8139000000000003</c:v>
                </c:pt>
                <c:pt idx="997">
                  <c:v>-8.8110999999999997</c:v>
                </c:pt>
                <c:pt idx="998">
                  <c:v>-8.7802000000000007</c:v>
                </c:pt>
                <c:pt idx="999">
                  <c:v>-8.6869999999999994</c:v>
                </c:pt>
                <c:pt idx="1000">
                  <c:v>-8.6698000000000004</c:v>
                </c:pt>
                <c:pt idx="1001">
                  <c:v>-8.6784999999999997</c:v>
                </c:pt>
                <c:pt idx="1002">
                  <c:v>-8.6533999999999995</c:v>
                </c:pt>
                <c:pt idx="1003">
                  <c:v>-8.6014999999999997</c:v>
                </c:pt>
                <c:pt idx="1004">
                  <c:v>-8.6082000000000001</c:v>
                </c:pt>
                <c:pt idx="1005">
                  <c:v>-8.5823</c:v>
                </c:pt>
                <c:pt idx="1006">
                  <c:v>-8.5643999999999991</c:v>
                </c:pt>
                <c:pt idx="1007">
                  <c:v>-8.5283999999999995</c:v>
                </c:pt>
                <c:pt idx="1008">
                  <c:v>-8.4497</c:v>
                </c:pt>
                <c:pt idx="1009">
                  <c:v>-8.5109999999999992</c:v>
                </c:pt>
                <c:pt idx="1010">
                  <c:v>-8.5231999999999992</c:v>
                </c:pt>
                <c:pt idx="1011">
                  <c:v>-8.4018999999999995</c:v>
                </c:pt>
                <c:pt idx="1012">
                  <c:v>-8.3788999999999998</c:v>
                </c:pt>
                <c:pt idx="1013">
                  <c:v>-8.4445999999999994</c:v>
                </c:pt>
                <c:pt idx="1014">
                  <c:v>-8.4770000000000003</c:v>
                </c:pt>
                <c:pt idx="1015">
                  <c:v>-8.5555000000000003</c:v>
                </c:pt>
                <c:pt idx="1016">
                  <c:v>-8.6411999999999995</c:v>
                </c:pt>
                <c:pt idx="1017">
                  <c:v>-8.6850000000000005</c:v>
                </c:pt>
                <c:pt idx="1018">
                  <c:v>-8.6539999999999999</c:v>
                </c:pt>
                <c:pt idx="1019">
                  <c:v>-8.5001999999999995</c:v>
                </c:pt>
                <c:pt idx="1020">
                  <c:v>-8.4275000000000002</c:v>
                </c:pt>
                <c:pt idx="1021">
                  <c:v>-8.5132999999999992</c:v>
                </c:pt>
                <c:pt idx="1022">
                  <c:v>-8.6152999999999995</c:v>
                </c:pt>
                <c:pt idx="1023">
                  <c:v>-8.6481999999999992</c:v>
                </c:pt>
                <c:pt idx="1024">
                  <c:v>-8.5629000000000008</c:v>
                </c:pt>
                <c:pt idx="1025">
                  <c:v>-8.5351999999999997</c:v>
                </c:pt>
                <c:pt idx="1026">
                  <c:v>-8.5475999999999992</c:v>
                </c:pt>
                <c:pt idx="1027">
                  <c:v>-8.5053999999999998</c:v>
                </c:pt>
                <c:pt idx="1028">
                  <c:v>-8.4097000000000008</c:v>
                </c:pt>
                <c:pt idx="1029">
                  <c:v>-8.4192</c:v>
                </c:pt>
                <c:pt idx="1030">
                  <c:v>-8.4131999999999998</c:v>
                </c:pt>
                <c:pt idx="1031">
                  <c:v>-8.4116</c:v>
                </c:pt>
                <c:pt idx="1032">
                  <c:v>-8.4598999999999993</c:v>
                </c:pt>
                <c:pt idx="1033">
                  <c:v>-8.5175999999999998</c:v>
                </c:pt>
                <c:pt idx="1034">
                  <c:v>-8.5042000000000009</c:v>
                </c:pt>
                <c:pt idx="1035">
                  <c:v>-8.5167999999999999</c:v>
                </c:pt>
                <c:pt idx="1036">
                  <c:v>-8.5244</c:v>
                </c:pt>
                <c:pt idx="1037">
                  <c:v>-8.5291999999999994</c:v>
                </c:pt>
                <c:pt idx="1038">
                  <c:v>-8.4962</c:v>
                </c:pt>
                <c:pt idx="1039">
                  <c:v>-8.4807000000000006</c:v>
                </c:pt>
                <c:pt idx="1040">
                  <c:v>-8.4411000000000005</c:v>
                </c:pt>
                <c:pt idx="1041">
                  <c:v>-8.3589000000000002</c:v>
                </c:pt>
                <c:pt idx="1042">
                  <c:v>-8.2297999999999991</c:v>
                </c:pt>
                <c:pt idx="1043">
                  <c:v>-8.2088999999999999</c:v>
                </c:pt>
                <c:pt idx="1044">
                  <c:v>-8.3933</c:v>
                </c:pt>
                <c:pt idx="1045">
                  <c:v>-8.4903999999999993</c:v>
                </c:pt>
                <c:pt idx="1046">
                  <c:v>-8.5747999999999998</c:v>
                </c:pt>
                <c:pt idx="1047">
                  <c:v>-8.6044999999999998</c:v>
                </c:pt>
                <c:pt idx="1048">
                  <c:v>-8.6499000000000006</c:v>
                </c:pt>
                <c:pt idx="1049">
                  <c:v>-8.6303000000000001</c:v>
                </c:pt>
                <c:pt idx="1050">
                  <c:v>-8.6217000000000006</c:v>
                </c:pt>
                <c:pt idx="1051">
                  <c:v>-8.7521000000000004</c:v>
                </c:pt>
                <c:pt idx="1052">
                  <c:v>-8.7937999999999992</c:v>
                </c:pt>
                <c:pt idx="1053">
                  <c:v>-8.8108000000000004</c:v>
                </c:pt>
                <c:pt idx="1054">
                  <c:v>-8.8413000000000004</c:v>
                </c:pt>
                <c:pt idx="1055">
                  <c:v>-8.7874999999999996</c:v>
                </c:pt>
                <c:pt idx="1056">
                  <c:v>-8.8734000000000002</c:v>
                </c:pt>
                <c:pt idx="1057">
                  <c:v>-8.8607999999999993</c:v>
                </c:pt>
                <c:pt idx="1058">
                  <c:v>-8.9280000000000008</c:v>
                </c:pt>
                <c:pt idx="1059">
                  <c:v>-9.0187000000000008</c:v>
                </c:pt>
                <c:pt idx="1060">
                  <c:v>-9.0612999999999992</c:v>
                </c:pt>
                <c:pt idx="1061">
                  <c:v>-9.0606000000000009</c:v>
                </c:pt>
                <c:pt idx="1062">
                  <c:v>-8.9420000000000002</c:v>
                </c:pt>
                <c:pt idx="1063">
                  <c:v>-8.9834999999999994</c:v>
                </c:pt>
                <c:pt idx="1064">
                  <c:v>-8.9398</c:v>
                </c:pt>
                <c:pt idx="1065">
                  <c:v>-8.9213000000000005</c:v>
                </c:pt>
                <c:pt idx="1066">
                  <c:v>-8.9123999999999999</c:v>
                </c:pt>
                <c:pt idx="1067">
                  <c:v>-9.0030999999999999</c:v>
                </c:pt>
                <c:pt idx="1068">
                  <c:v>-9.0595999999999997</c:v>
                </c:pt>
                <c:pt idx="1069">
                  <c:v>-9.1753</c:v>
                </c:pt>
                <c:pt idx="1070">
                  <c:v>-9.3056999999999999</c:v>
                </c:pt>
                <c:pt idx="1071">
                  <c:v>-9.3063000000000002</c:v>
                </c:pt>
                <c:pt idx="1072">
                  <c:v>-9.3222000000000005</c:v>
                </c:pt>
                <c:pt idx="1073">
                  <c:v>-9.4517000000000007</c:v>
                </c:pt>
                <c:pt idx="1074">
                  <c:v>-9.4857999999999993</c:v>
                </c:pt>
                <c:pt idx="1075">
                  <c:v>-9.5914000000000001</c:v>
                </c:pt>
                <c:pt idx="1076">
                  <c:v>-9.6905000000000001</c:v>
                </c:pt>
                <c:pt idx="1077">
                  <c:v>-9.8928999999999991</c:v>
                </c:pt>
                <c:pt idx="1078">
                  <c:v>-10.026</c:v>
                </c:pt>
                <c:pt idx="1079">
                  <c:v>-10.183</c:v>
                </c:pt>
                <c:pt idx="1080">
                  <c:v>-10.414</c:v>
                </c:pt>
                <c:pt idx="1081">
                  <c:v>-10.792</c:v>
                </c:pt>
                <c:pt idx="1082">
                  <c:v>-11.071</c:v>
                </c:pt>
                <c:pt idx="1083">
                  <c:v>-11.25</c:v>
                </c:pt>
                <c:pt idx="1084">
                  <c:v>-11.262</c:v>
                </c:pt>
                <c:pt idx="1085">
                  <c:v>-11.452999999999999</c:v>
                </c:pt>
                <c:pt idx="1086">
                  <c:v>-11.629</c:v>
                </c:pt>
                <c:pt idx="1087">
                  <c:v>-11.968999999999999</c:v>
                </c:pt>
                <c:pt idx="1088">
                  <c:v>-12.319000000000001</c:v>
                </c:pt>
                <c:pt idx="1089">
                  <c:v>-12.522</c:v>
                </c:pt>
                <c:pt idx="1090">
                  <c:v>-12.654</c:v>
                </c:pt>
                <c:pt idx="1091">
                  <c:v>-12.701000000000001</c:v>
                </c:pt>
                <c:pt idx="1092">
                  <c:v>-12.686</c:v>
                </c:pt>
                <c:pt idx="1093">
                  <c:v>-12.785</c:v>
                </c:pt>
                <c:pt idx="1094">
                  <c:v>-12.874000000000001</c:v>
                </c:pt>
                <c:pt idx="1095">
                  <c:v>-13.018000000000001</c:v>
                </c:pt>
                <c:pt idx="1096">
                  <c:v>-13.13</c:v>
                </c:pt>
                <c:pt idx="1097">
                  <c:v>-13.159000000000001</c:v>
                </c:pt>
                <c:pt idx="1098">
                  <c:v>-13.302</c:v>
                </c:pt>
                <c:pt idx="1099">
                  <c:v>-13.427</c:v>
                </c:pt>
                <c:pt idx="1100">
                  <c:v>-13.622</c:v>
                </c:pt>
                <c:pt idx="1101">
                  <c:v>-13.901</c:v>
                </c:pt>
                <c:pt idx="1102">
                  <c:v>-14.071</c:v>
                </c:pt>
                <c:pt idx="1103">
                  <c:v>-14.148</c:v>
                </c:pt>
                <c:pt idx="1104">
                  <c:v>-14.19</c:v>
                </c:pt>
                <c:pt idx="1105">
                  <c:v>-14.286</c:v>
                </c:pt>
                <c:pt idx="1106">
                  <c:v>-14.332000000000001</c:v>
                </c:pt>
                <c:pt idx="1107">
                  <c:v>-14.23</c:v>
                </c:pt>
                <c:pt idx="1108">
                  <c:v>-14.284000000000001</c:v>
                </c:pt>
                <c:pt idx="1109">
                  <c:v>-14.393000000000001</c:v>
                </c:pt>
                <c:pt idx="1110">
                  <c:v>-14.372</c:v>
                </c:pt>
                <c:pt idx="1111">
                  <c:v>-14.486000000000001</c:v>
                </c:pt>
                <c:pt idx="1112">
                  <c:v>-14.577999999999999</c:v>
                </c:pt>
                <c:pt idx="1113">
                  <c:v>-14.739000000000001</c:v>
                </c:pt>
                <c:pt idx="1114">
                  <c:v>-14.85</c:v>
                </c:pt>
                <c:pt idx="1115">
                  <c:v>-14.877000000000001</c:v>
                </c:pt>
                <c:pt idx="1116">
                  <c:v>-14.904</c:v>
                </c:pt>
                <c:pt idx="1117">
                  <c:v>-14.869</c:v>
                </c:pt>
                <c:pt idx="1118">
                  <c:v>-14.837</c:v>
                </c:pt>
                <c:pt idx="1119">
                  <c:v>-14.776</c:v>
                </c:pt>
                <c:pt idx="1120">
                  <c:v>-14.834</c:v>
                </c:pt>
                <c:pt idx="1121">
                  <c:v>-14.84</c:v>
                </c:pt>
                <c:pt idx="1122">
                  <c:v>-14.821999999999999</c:v>
                </c:pt>
                <c:pt idx="1123">
                  <c:v>-14.853999999999999</c:v>
                </c:pt>
                <c:pt idx="1124">
                  <c:v>-14.973000000000001</c:v>
                </c:pt>
                <c:pt idx="1125">
                  <c:v>-14.948</c:v>
                </c:pt>
                <c:pt idx="1126">
                  <c:v>-14.99</c:v>
                </c:pt>
                <c:pt idx="1127">
                  <c:v>-14.948</c:v>
                </c:pt>
                <c:pt idx="1128">
                  <c:v>-14.904999999999999</c:v>
                </c:pt>
                <c:pt idx="1129">
                  <c:v>-14.9</c:v>
                </c:pt>
                <c:pt idx="1130">
                  <c:v>-14.935</c:v>
                </c:pt>
                <c:pt idx="1131">
                  <c:v>-14.861000000000001</c:v>
                </c:pt>
                <c:pt idx="1132">
                  <c:v>-14.923999999999999</c:v>
                </c:pt>
                <c:pt idx="1133">
                  <c:v>-15.074999999999999</c:v>
                </c:pt>
                <c:pt idx="1134">
                  <c:v>-15.164</c:v>
                </c:pt>
                <c:pt idx="1135">
                  <c:v>-15.118</c:v>
                </c:pt>
                <c:pt idx="1136">
                  <c:v>-15.148999999999999</c:v>
                </c:pt>
                <c:pt idx="1137">
                  <c:v>-15.233000000000001</c:v>
                </c:pt>
                <c:pt idx="1138">
                  <c:v>-15.212999999999999</c:v>
                </c:pt>
                <c:pt idx="1139">
                  <c:v>-15.272</c:v>
                </c:pt>
                <c:pt idx="1140">
                  <c:v>-15.297000000000001</c:v>
                </c:pt>
                <c:pt idx="1141">
                  <c:v>-15.368</c:v>
                </c:pt>
                <c:pt idx="1142">
                  <c:v>-15.333</c:v>
                </c:pt>
                <c:pt idx="1143">
                  <c:v>-15.361000000000001</c:v>
                </c:pt>
                <c:pt idx="1144">
                  <c:v>-15.401</c:v>
                </c:pt>
                <c:pt idx="1145">
                  <c:v>-15.513</c:v>
                </c:pt>
                <c:pt idx="1146">
                  <c:v>-15.645</c:v>
                </c:pt>
                <c:pt idx="1147">
                  <c:v>-15.669</c:v>
                </c:pt>
                <c:pt idx="1148">
                  <c:v>-15.794</c:v>
                </c:pt>
                <c:pt idx="1149">
                  <c:v>-15.871</c:v>
                </c:pt>
                <c:pt idx="1150">
                  <c:v>-15.978999999999999</c:v>
                </c:pt>
                <c:pt idx="1151">
                  <c:v>-16.065000000000001</c:v>
                </c:pt>
                <c:pt idx="1152">
                  <c:v>-16.274999999999999</c:v>
                </c:pt>
                <c:pt idx="1153">
                  <c:v>-16.411999999999999</c:v>
                </c:pt>
                <c:pt idx="1154">
                  <c:v>-16.515000000000001</c:v>
                </c:pt>
                <c:pt idx="1155">
                  <c:v>-16.577999999999999</c:v>
                </c:pt>
                <c:pt idx="1156">
                  <c:v>-16.681999999999999</c:v>
                </c:pt>
                <c:pt idx="1157">
                  <c:v>-16.884</c:v>
                </c:pt>
                <c:pt idx="1158">
                  <c:v>-16.991</c:v>
                </c:pt>
                <c:pt idx="1159">
                  <c:v>-16.995999999999999</c:v>
                </c:pt>
                <c:pt idx="1160">
                  <c:v>-17.062999999999999</c:v>
                </c:pt>
                <c:pt idx="1161">
                  <c:v>-17.134</c:v>
                </c:pt>
                <c:pt idx="1162">
                  <c:v>-17.289000000000001</c:v>
                </c:pt>
                <c:pt idx="1163">
                  <c:v>-17.443000000000001</c:v>
                </c:pt>
                <c:pt idx="1164">
                  <c:v>-17.510000000000002</c:v>
                </c:pt>
                <c:pt idx="1165">
                  <c:v>-17.510999999999999</c:v>
                </c:pt>
                <c:pt idx="1166">
                  <c:v>-17.413</c:v>
                </c:pt>
                <c:pt idx="1167">
                  <c:v>-17.436</c:v>
                </c:pt>
                <c:pt idx="1168">
                  <c:v>-17.52</c:v>
                </c:pt>
                <c:pt idx="1169">
                  <c:v>-17.614000000000001</c:v>
                </c:pt>
                <c:pt idx="1170">
                  <c:v>-17.789000000000001</c:v>
                </c:pt>
                <c:pt idx="1171">
                  <c:v>-17.856000000000002</c:v>
                </c:pt>
                <c:pt idx="1172">
                  <c:v>-17.940999999999999</c:v>
                </c:pt>
                <c:pt idx="1173">
                  <c:v>-18.033000000000001</c:v>
                </c:pt>
                <c:pt idx="1174">
                  <c:v>-18.117000000000001</c:v>
                </c:pt>
                <c:pt idx="1175">
                  <c:v>-18.204000000000001</c:v>
                </c:pt>
                <c:pt idx="1176">
                  <c:v>-18.277999999999999</c:v>
                </c:pt>
                <c:pt idx="1177">
                  <c:v>-18.401</c:v>
                </c:pt>
                <c:pt idx="1178">
                  <c:v>-18.382999999999999</c:v>
                </c:pt>
                <c:pt idx="1179">
                  <c:v>-18.494</c:v>
                </c:pt>
                <c:pt idx="1180">
                  <c:v>-18.628</c:v>
                </c:pt>
                <c:pt idx="1181">
                  <c:v>-18.728999999999999</c:v>
                </c:pt>
                <c:pt idx="1182">
                  <c:v>-18.86</c:v>
                </c:pt>
                <c:pt idx="1183">
                  <c:v>-18.963000000000001</c:v>
                </c:pt>
                <c:pt idx="1184">
                  <c:v>-19.071000000000002</c:v>
                </c:pt>
                <c:pt idx="1185">
                  <c:v>-19.106999999999999</c:v>
                </c:pt>
                <c:pt idx="1186">
                  <c:v>-19.119</c:v>
                </c:pt>
                <c:pt idx="1187">
                  <c:v>-19.071999999999999</c:v>
                </c:pt>
                <c:pt idx="1188">
                  <c:v>-19.084</c:v>
                </c:pt>
                <c:pt idx="1189">
                  <c:v>-19.12</c:v>
                </c:pt>
                <c:pt idx="1190">
                  <c:v>-19.295000000000002</c:v>
                </c:pt>
                <c:pt idx="1191">
                  <c:v>-19.422999999999998</c:v>
                </c:pt>
                <c:pt idx="1192">
                  <c:v>-19.459</c:v>
                </c:pt>
                <c:pt idx="1193">
                  <c:v>-19.463999999999999</c:v>
                </c:pt>
                <c:pt idx="1194">
                  <c:v>-19.626999999999999</c:v>
                </c:pt>
                <c:pt idx="1195">
                  <c:v>-19.614999999999998</c:v>
                </c:pt>
                <c:pt idx="1196">
                  <c:v>-19.71</c:v>
                </c:pt>
                <c:pt idx="1197">
                  <c:v>-19.706</c:v>
                </c:pt>
                <c:pt idx="1198">
                  <c:v>-19.638000000000002</c:v>
                </c:pt>
                <c:pt idx="1199">
                  <c:v>-19.541</c:v>
                </c:pt>
                <c:pt idx="1200">
                  <c:v>-19.463999999999999</c:v>
                </c:pt>
                <c:pt idx="1201">
                  <c:v>-19.506</c:v>
                </c:pt>
                <c:pt idx="1202">
                  <c:v>-19.478999999999999</c:v>
                </c:pt>
                <c:pt idx="1203">
                  <c:v>-19.515999999999998</c:v>
                </c:pt>
                <c:pt idx="1204">
                  <c:v>-19.495999999999999</c:v>
                </c:pt>
                <c:pt idx="1205">
                  <c:v>-19.53</c:v>
                </c:pt>
                <c:pt idx="1206">
                  <c:v>-19.532</c:v>
                </c:pt>
                <c:pt idx="1207">
                  <c:v>-19.475000000000001</c:v>
                </c:pt>
                <c:pt idx="1208">
                  <c:v>-19.478999999999999</c:v>
                </c:pt>
                <c:pt idx="1209">
                  <c:v>-19.594000000000001</c:v>
                </c:pt>
                <c:pt idx="1210">
                  <c:v>-19.670999999999999</c:v>
                </c:pt>
                <c:pt idx="1211">
                  <c:v>-19.677</c:v>
                </c:pt>
                <c:pt idx="1212">
                  <c:v>-19.744</c:v>
                </c:pt>
                <c:pt idx="1213">
                  <c:v>-19.731000000000002</c:v>
                </c:pt>
                <c:pt idx="1214">
                  <c:v>-19.754000000000001</c:v>
                </c:pt>
                <c:pt idx="1215">
                  <c:v>-19.870999999999999</c:v>
                </c:pt>
                <c:pt idx="1216">
                  <c:v>-20.013999999999999</c:v>
                </c:pt>
                <c:pt idx="1217">
                  <c:v>-20.081</c:v>
                </c:pt>
                <c:pt idx="1218">
                  <c:v>-20.067</c:v>
                </c:pt>
                <c:pt idx="1219">
                  <c:v>-19.928999999999998</c:v>
                </c:pt>
                <c:pt idx="1220">
                  <c:v>-19.835999999999999</c:v>
                </c:pt>
                <c:pt idx="1221">
                  <c:v>-19.881</c:v>
                </c:pt>
                <c:pt idx="1222">
                  <c:v>-19.954000000000001</c:v>
                </c:pt>
                <c:pt idx="1223">
                  <c:v>-20.094999999999999</c:v>
                </c:pt>
                <c:pt idx="1224">
                  <c:v>-20.177</c:v>
                </c:pt>
                <c:pt idx="1225">
                  <c:v>-20.016999999999999</c:v>
                </c:pt>
                <c:pt idx="1226">
                  <c:v>-20.047000000000001</c:v>
                </c:pt>
                <c:pt idx="1227">
                  <c:v>-20.05</c:v>
                </c:pt>
                <c:pt idx="1228">
                  <c:v>-20.085000000000001</c:v>
                </c:pt>
                <c:pt idx="1229">
                  <c:v>-20.187999999999999</c:v>
                </c:pt>
                <c:pt idx="1230">
                  <c:v>-20.295999999999999</c:v>
                </c:pt>
                <c:pt idx="1231">
                  <c:v>-20.181000000000001</c:v>
                </c:pt>
                <c:pt idx="1232">
                  <c:v>-19.928999999999998</c:v>
                </c:pt>
                <c:pt idx="1233">
                  <c:v>-19.881</c:v>
                </c:pt>
                <c:pt idx="1234">
                  <c:v>-19.82</c:v>
                </c:pt>
                <c:pt idx="1235">
                  <c:v>-19.806999999999999</c:v>
                </c:pt>
                <c:pt idx="1236">
                  <c:v>-19.754999999999999</c:v>
                </c:pt>
                <c:pt idx="1237">
                  <c:v>-19.521999999999998</c:v>
                </c:pt>
                <c:pt idx="1238">
                  <c:v>-19.459</c:v>
                </c:pt>
                <c:pt idx="1239">
                  <c:v>-19.349</c:v>
                </c:pt>
                <c:pt idx="1240">
                  <c:v>-19.126000000000001</c:v>
                </c:pt>
                <c:pt idx="1241">
                  <c:v>-18.954999999999998</c:v>
                </c:pt>
                <c:pt idx="1242">
                  <c:v>-18.757000000000001</c:v>
                </c:pt>
                <c:pt idx="1243">
                  <c:v>-18.564</c:v>
                </c:pt>
                <c:pt idx="1244">
                  <c:v>-18.335000000000001</c:v>
                </c:pt>
                <c:pt idx="1245">
                  <c:v>-17.952999999999999</c:v>
                </c:pt>
                <c:pt idx="1246">
                  <c:v>-17.649000000000001</c:v>
                </c:pt>
                <c:pt idx="1247">
                  <c:v>-17.22</c:v>
                </c:pt>
                <c:pt idx="1248">
                  <c:v>-16.835000000000001</c:v>
                </c:pt>
                <c:pt idx="1249">
                  <c:v>-16.725999999999999</c:v>
                </c:pt>
                <c:pt idx="1250">
                  <c:v>-16.533999999999999</c:v>
                </c:pt>
                <c:pt idx="1251">
                  <c:v>-16.210999999999999</c:v>
                </c:pt>
                <c:pt idx="1252">
                  <c:v>-15.939</c:v>
                </c:pt>
                <c:pt idx="1253">
                  <c:v>-15.541</c:v>
                </c:pt>
                <c:pt idx="1254">
                  <c:v>-15.337999999999999</c:v>
                </c:pt>
                <c:pt idx="1255">
                  <c:v>-15.266</c:v>
                </c:pt>
                <c:pt idx="1256">
                  <c:v>-15.233000000000001</c:v>
                </c:pt>
                <c:pt idx="1257">
                  <c:v>-15.343999999999999</c:v>
                </c:pt>
                <c:pt idx="1258">
                  <c:v>-15.568</c:v>
                </c:pt>
                <c:pt idx="1259">
                  <c:v>-15.614000000000001</c:v>
                </c:pt>
                <c:pt idx="1260">
                  <c:v>-15.603999999999999</c:v>
                </c:pt>
                <c:pt idx="1261">
                  <c:v>-15.558999999999999</c:v>
                </c:pt>
                <c:pt idx="1262">
                  <c:v>-15.422000000000001</c:v>
                </c:pt>
                <c:pt idx="1263">
                  <c:v>-15.34</c:v>
                </c:pt>
                <c:pt idx="1264">
                  <c:v>-15.212999999999999</c:v>
                </c:pt>
                <c:pt idx="1265">
                  <c:v>-15.169</c:v>
                </c:pt>
                <c:pt idx="1266">
                  <c:v>-15.012</c:v>
                </c:pt>
                <c:pt idx="1267">
                  <c:v>-14.984999999999999</c:v>
                </c:pt>
                <c:pt idx="1268">
                  <c:v>-14.948</c:v>
                </c:pt>
                <c:pt idx="1269">
                  <c:v>-15.037000000000001</c:v>
                </c:pt>
                <c:pt idx="1270">
                  <c:v>-14.816000000000001</c:v>
                </c:pt>
                <c:pt idx="1271">
                  <c:v>-15.105</c:v>
                </c:pt>
                <c:pt idx="1272">
                  <c:v>-15.178000000000001</c:v>
                </c:pt>
                <c:pt idx="1273">
                  <c:v>-15.151999999999999</c:v>
                </c:pt>
                <c:pt idx="1274">
                  <c:v>-15.183</c:v>
                </c:pt>
                <c:pt idx="1275">
                  <c:v>-15.164999999999999</c:v>
                </c:pt>
                <c:pt idx="1276">
                  <c:v>-15.144</c:v>
                </c:pt>
                <c:pt idx="1277">
                  <c:v>-15.06</c:v>
                </c:pt>
                <c:pt idx="1278">
                  <c:v>-14.933999999999999</c:v>
                </c:pt>
                <c:pt idx="1279">
                  <c:v>-14.955</c:v>
                </c:pt>
                <c:pt idx="1280">
                  <c:v>-15.005000000000001</c:v>
                </c:pt>
                <c:pt idx="1281">
                  <c:v>-15.003</c:v>
                </c:pt>
                <c:pt idx="1282">
                  <c:v>-14.87</c:v>
                </c:pt>
                <c:pt idx="1283">
                  <c:v>-14.769</c:v>
                </c:pt>
                <c:pt idx="1284">
                  <c:v>-14.763</c:v>
                </c:pt>
                <c:pt idx="1285">
                  <c:v>-14.773</c:v>
                </c:pt>
                <c:pt idx="1286">
                  <c:v>-14.621</c:v>
                </c:pt>
                <c:pt idx="1287">
                  <c:v>-14.428000000000001</c:v>
                </c:pt>
                <c:pt idx="1288">
                  <c:v>-14.337999999999999</c:v>
                </c:pt>
                <c:pt idx="1289">
                  <c:v>-14.269</c:v>
                </c:pt>
                <c:pt idx="1290">
                  <c:v>-14.250999999999999</c:v>
                </c:pt>
                <c:pt idx="1291">
                  <c:v>-14.217000000000001</c:v>
                </c:pt>
                <c:pt idx="1292">
                  <c:v>-14.209</c:v>
                </c:pt>
                <c:pt idx="1293">
                  <c:v>-14.087999999999999</c:v>
                </c:pt>
                <c:pt idx="1294">
                  <c:v>-13.882999999999999</c:v>
                </c:pt>
                <c:pt idx="1295">
                  <c:v>-13.632999999999999</c:v>
                </c:pt>
                <c:pt idx="1296">
                  <c:v>-13.42</c:v>
                </c:pt>
                <c:pt idx="1297">
                  <c:v>-13.212999999999999</c:v>
                </c:pt>
                <c:pt idx="1298">
                  <c:v>-13.051</c:v>
                </c:pt>
                <c:pt idx="1299">
                  <c:v>-12.927</c:v>
                </c:pt>
                <c:pt idx="1300">
                  <c:v>-12.789</c:v>
                </c:pt>
                <c:pt idx="1301">
                  <c:v>-12.756</c:v>
                </c:pt>
                <c:pt idx="1302">
                  <c:v>-12.597</c:v>
                </c:pt>
                <c:pt idx="1303">
                  <c:v>-12.407999999999999</c:v>
                </c:pt>
                <c:pt idx="1304">
                  <c:v>-12.305999999999999</c:v>
                </c:pt>
                <c:pt idx="1305">
                  <c:v>-12.202999999999999</c:v>
                </c:pt>
                <c:pt idx="1306">
                  <c:v>-12.15</c:v>
                </c:pt>
                <c:pt idx="1307">
                  <c:v>-12.092000000000001</c:v>
                </c:pt>
                <c:pt idx="1308">
                  <c:v>-12.004</c:v>
                </c:pt>
                <c:pt idx="1309">
                  <c:v>-11.792999999999999</c:v>
                </c:pt>
                <c:pt idx="1310">
                  <c:v>-11.590999999999999</c:v>
                </c:pt>
                <c:pt idx="1311">
                  <c:v>-11.452999999999999</c:v>
                </c:pt>
                <c:pt idx="1312">
                  <c:v>-11.307</c:v>
                </c:pt>
                <c:pt idx="1313">
                  <c:v>-11.257</c:v>
                </c:pt>
                <c:pt idx="1314">
                  <c:v>-11.211</c:v>
                </c:pt>
                <c:pt idx="1315">
                  <c:v>-11.167999999999999</c:v>
                </c:pt>
                <c:pt idx="1316">
                  <c:v>-11.157</c:v>
                </c:pt>
                <c:pt idx="1317">
                  <c:v>-11.09</c:v>
                </c:pt>
                <c:pt idx="1318">
                  <c:v>-11.042</c:v>
                </c:pt>
                <c:pt idx="1319">
                  <c:v>-11.069000000000001</c:v>
                </c:pt>
                <c:pt idx="1320">
                  <c:v>-11.164</c:v>
                </c:pt>
                <c:pt idx="1321">
                  <c:v>-11.089</c:v>
                </c:pt>
                <c:pt idx="1322">
                  <c:v>-10.961</c:v>
                </c:pt>
                <c:pt idx="1323">
                  <c:v>-10.958</c:v>
                </c:pt>
                <c:pt idx="1324">
                  <c:v>-10.859</c:v>
                </c:pt>
                <c:pt idx="1325">
                  <c:v>-10.784000000000001</c:v>
                </c:pt>
                <c:pt idx="1326">
                  <c:v>-10.685</c:v>
                </c:pt>
                <c:pt idx="1327">
                  <c:v>-10.57</c:v>
                </c:pt>
                <c:pt idx="1328">
                  <c:v>-10.505000000000001</c:v>
                </c:pt>
                <c:pt idx="1329">
                  <c:v>-10.342000000000001</c:v>
                </c:pt>
                <c:pt idx="1330">
                  <c:v>-10.263999999999999</c:v>
                </c:pt>
                <c:pt idx="1331">
                  <c:v>-10.166</c:v>
                </c:pt>
                <c:pt idx="1332">
                  <c:v>-10.148999999999999</c:v>
                </c:pt>
                <c:pt idx="1333">
                  <c:v>-10.032999999999999</c:v>
                </c:pt>
                <c:pt idx="1334">
                  <c:v>-10.042999999999999</c:v>
                </c:pt>
                <c:pt idx="1335">
                  <c:v>-10.02</c:v>
                </c:pt>
                <c:pt idx="1336">
                  <c:v>-9.9229000000000003</c:v>
                </c:pt>
                <c:pt idx="1337">
                  <c:v>-9.8996999999999993</c:v>
                </c:pt>
                <c:pt idx="1338">
                  <c:v>-9.8774999999999995</c:v>
                </c:pt>
                <c:pt idx="1339">
                  <c:v>-9.7903000000000002</c:v>
                </c:pt>
                <c:pt idx="1340">
                  <c:v>-9.7239000000000004</c:v>
                </c:pt>
                <c:pt idx="1341">
                  <c:v>-9.6340000000000003</c:v>
                </c:pt>
                <c:pt idx="1342">
                  <c:v>-9.4588999999999999</c:v>
                </c:pt>
                <c:pt idx="1343">
                  <c:v>-9.2408999999999999</c:v>
                </c:pt>
                <c:pt idx="1344">
                  <c:v>-9.2151999999999994</c:v>
                </c:pt>
                <c:pt idx="1345">
                  <c:v>-9.2338000000000005</c:v>
                </c:pt>
                <c:pt idx="1346">
                  <c:v>-9.3134999999999994</c:v>
                </c:pt>
                <c:pt idx="1347">
                  <c:v>-9.2716999999999992</c:v>
                </c:pt>
                <c:pt idx="1348">
                  <c:v>-9.2296999999999993</c:v>
                </c:pt>
                <c:pt idx="1349">
                  <c:v>-9.1731999999999996</c:v>
                </c:pt>
                <c:pt idx="1350">
                  <c:v>-9.1191999999999993</c:v>
                </c:pt>
                <c:pt idx="1351">
                  <c:v>-9.0799000000000003</c:v>
                </c:pt>
                <c:pt idx="1352">
                  <c:v>-9.0618999999999996</c:v>
                </c:pt>
                <c:pt idx="1353">
                  <c:v>-9.0127000000000006</c:v>
                </c:pt>
                <c:pt idx="1354">
                  <c:v>-8.9885000000000002</c:v>
                </c:pt>
                <c:pt idx="1355">
                  <c:v>-9.0281000000000002</c:v>
                </c:pt>
                <c:pt idx="1356">
                  <c:v>-8.9985999999999997</c:v>
                </c:pt>
                <c:pt idx="1357">
                  <c:v>-8.8192000000000004</c:v>
                </c:pt>
                <c:pt idx="1358">
                  <c:v>-8.7682000000000002</c:v>
                </c:pt>
                <c:pt idx="1359">
                  <c:v>-8.6710999999999991</c:v>
                </c:pt>
                <c:pt idx="1360">
                  <c:v>-8.4753000000000007</c:v>
                </c:pt>
                <c:pt idx="1361">
                  <c:v>-8.4810999999999996</c:v>
                </c:pt>
                <c:pt idx="1362">
                  <c:v>-8.4841999999999995</c:v>
                </c:pt>
                <c:pt idx="1363">
                  <c:v>-8.5111000000000008</c:v>
                </c:pt>
                <c:pt idx="1364">
                  <c:v>-8.4657999999999998</c:v>
                </c:pt>
                <c:pt idx="1365">
                  <c:v>-8.4883000000000006</c:v>
                </c:pt>
                <c:pt idx="1366">
                  <c:v>-8.4994999999999994</c:v>
                </c:pt>
                <c:pt idx="1367">
                  <c:v>-8.4921000000000006</c:v>
                </c:pt>
                <c:pt idx="1368">
                  <c:v>-8.4723000000000006</c:v>
                </c:pt>
                <c:pt idx="1369">
                  <c:v>-8.3673000000000002</c:v>
                </c:pt>
                <c:pt idx="1370">
                  <c:v>-8.2942</c:v>
                </c:pt>
                <c:pt idx="1371">
                  <c:v>-8.3779000000000003</c:v>
                </c:pt>
                <c:pt idx="1372">
                  <c:v>-8.4106000000000005</c:v>
                </c:pt>
                <c:pt idx="1373">
                  <c:v>-8.4260000000000002</c:v>
                </c:pt>
                <c:pt idx="1374">
                  <c:v>-8.4138000000000002</c:v>
                </c:pt>
                <c:pt idx="1375">
                  <c:v>-8.3444000000000003</c:v>
                </c:pt>
                <c:pt idx="1376">
                  <c:v>-8.3820999999999994</c:v>
                </c:pt>
                <c:pt idx="1377">
                  <c:v>-8.3847000000000005</c:v>
                </c:pt>
                <c:pt idx="1378">
                  <c:v>-8.4646000000000008</c:v>
                </c:pt>
                <c:pt idx="1379">
                  <c:v>-8.4945000000000004</c:v>
                </c:pt>
                <c:pt idx="1380">
                  <c:v>-8.6179000000000006</c:v>
                </c:pt>
                <c:pt idx="1381">
                  <c:v>-8.8071000000000002</c:v>
                </c:pt>
                <c:pt idx="1382">
                  <c:v>-8.9145000000000003</c:v>
                </c:pt>
                <c:pt idx="1383">
                  <c:v>-9.1628000000000007</c:v>
                </c:pt>
                <c:pt idx="1384">
                  <c:v>-9.4314</c:v>
                </c:pt>
                <c:pt idx="1385">
                  <c:v>-9.6936</c:v>
                </c:pt>
                <c:pt idx="1386">
                  <c:v>-10.039</c:v>
                </c:pt>
                <c:pt idx="1387">
                  <c:v>-10.356999999999999</c:v>
                </c:pt>
                <c:pt idx="1388">
                  <c:v>-10.577999999999999</c:v>
                </c:pt>
                <c:pt idx="1389">
                  <c:v>-10.742000000000001</c:v>
                </c:pt>
                <c:pt idx="1390">
                  <c:v>-10.941000000000001</c:v>
                </c:pt>
                <c:pt idx="1391">
                  <c:v>-11.192</c:v>
                </c:pt>
                <c:pt idx="1392">
                  <c:v>-11.433999999999999</c:v>
                </c:pt>
                <c:pt idx="1393">
                  <c:v>-11.621</c:v>
                </c:pt>
                <c:pt idx="1394">
                  <c:v>-11.792999999999999</c:v>
                </c:pt>
                <c:pt idx="1395">
                  <c:v>-12.012</c:v>
                </c:pt>
                <c:pt idx="1396">
                  <c:v>-12.209</c:v>
                </c:pt>
                <c:pt idx="1397">
                  <c:v>-12.432</c:v>
                </c:pt>
                <c:pt idx="1398">
                  <c:v>-12.544</c:v>
                </c:pt>
                <c:pt idx="1399">
                  <c:v>-12.629</c:v>
                </c:pt>
                <c:pt idx="1400">
                  <c:v>-12.644</c:v>
                </c:pt>
                <c:pt idx="1401">
                  <c:v>-12.888</c:v>
                </c:pt>
                <c:pt idx="1402">
                  <c:v>-13.085000000000001</c:v>
                </c:pt>
                <c:pt idx="1403">
                  <c:v>-13.355</c:v>
                </c:pt>
                <c:pt idx="1404">
                  <c:v>-13.536</c:v>
                </c:pt>
                <c:pt idx="1405">
                  <c:v>-13.750999999999999</c:v>
                </c:pt>
                <c:pt idx="1406">
                  <c:v>-13.92</c:v>
                </c:pt>
                <c:pt idx="1407">
                  <c:v>-14.003</c:v>
                </c:pt>
                <c:pt idx="1408">
                  <c:v>-13.967000000000001</c:v>
                </c:pt>
                <c:pt idx="1409">
                  <c:v>-14.013999999999999</c:v>
                </c:pt>
                <c:pt idx="1410">
                  <c:v>-14.13</c:v>
                </c:pt>
                <c:pt idx="1411">
                  <c:v>-14.175000000000001</c:v>
                </c:pt>
                <c:pt idx="1412">
                  <c:v>-14.15</c:v>
                </c:pt>
                <c:pt idx="1413">
                  <c:v>-14.242000000000001</c:v>
                </c:pt>
                <c:pt idx="1414">
                  <c:v>-14.297000000000001</c:v>
                </c:pt>
                <c:pt idx="1415">
                  <c:v>-14.47</c:v>
                </c:pt>
                <c:pt idx="1416">
                  <c:v>-14.536</c:v>
                </c:pt>
                <c:pt idx="1417">
                  <c:v>-14.567</c:v>
                </c:pt>
                <c:pt idx="1418">
                  <c:v>-14.728</c:v>
                </c:pt>
                <c:pt idx="1419">
                  <c:v>-14.744999999999999</c:v>
                </c:pt>
                <c:pt idx="1420">
                  <c:v>-14.84</c:v>
                </c:pt>
                <c:pt idx="1421">
                  <c:v>-14.922000000000001</c:v>
                </c:pt>
                <c:pt idx="1422">
                  <c:v>-14.958</c:v>
                </c:pt>
                <c:pt idx="1423">
                  <c:v>-15.119</c:v>
                </c:pt>
                <c:pt idx="1424">
                  <c:v>-15.234999999999999</c:v>
                </c:pt>
                <c:pt idx="1425">
                  <c:v>-15.385</c:v>
                </c:pt>
                <c:pt idx="1426">
                  <c:v>-15.462999999999999</c:v>
                </c:pt>
                <c:pt idx="1427">
                  <c:v>-15.425000000000001</c:v>
                </c:pt>
                <c:pt idx="1428">
                  <c:v>-15.46</c:v>
                </c:pt>
                <c:pt idx="1429">
                  <c:v>-15.41</c:v>
                </c:pt>
                <c:pt idx="1430">
                  <c:v>-15.459</c:v>
                </c:pt>
                <c:pt idx="1431">
                  <c:v>-15.507</c:v>
                </c:pt>
                <c:pt idx="1432">
                  <c:v>-15.622</c:v>
                </c:pt>
                <c:pt idx="1433">
                  <c:v>-15.648999999999999</c:v>
                </c:pt>
                <c:pt idx="1434">
                  <c:v>-15.689</c:v>
                </c:pt>
                <c:pt idx="1435">
                  <c:v>-15.835000000000001</c:v>
                </c:pt>
                <c:pt idx="1436">
                  <c:v>-15.943</c:v>
                </c:pt>
                <c:pt idx="1437">
                  <c:v>-15.945</c:v>
                </c:pt>
                <c:pt idx="1438">
                  <c:v>-16.012</c:v>
                </c:pt>
                <c:pt idx="1439">
                  <c:v>-16.18</c:v>
                </c:pt>
                <c:pt idx="1440">
                  <c:v>-16.274000000000001</c:v>
                </c:pt>
                <c:pt idx="1441">
                  <c:v>-16.414000000000001</c:v>
                </c:pt>
                <c:pt idx="1442">
                  <c:v>-16.545000000000002</c:v>
                </c:pt>
                <c:pt idx="1443">
                  <c:v>-16.66</c:v>
                </c:pt>
                <c:pt idx="1444">
                  <c:v>-16.756</c:v>
                </c:pt>
                <c:pt idx="1445">
                  <c:v>-16.809999999999999</c:v>
                </c:pt>
                <c:pt idx="1446">
                  <c:v>-16.905000000000001</c:v>
                </c:pt>
                <c:pt idx="1447">
                  <c:v>-16.981000000000002</c:v>
                </c:pt>
                <c:pt idx="1448">
                  <c:v>-17.003</c:v>
                </c:pt>
                <c:pt idx="1449">
                  <c:v>-16.978000000000002</c:v>
                </c:pt>
                <c:pt idx="1450">
                  <c:v>-17.044</c:v>
                </c:pt>
                <c:pt idx="1451">
                  <c:v>-17.297999999999998</c:v>
                </c:pt>
                <c:pt idx="1452">
                  <c:v>-17.498000000000001</c:v>
                </c:pt>
                <c:pt idx="1453">
                  <c:v>-17.553000000000001</c:v>
                </c:pt>
                <c:pt idx="1454">
                  <c:v>-17.579000000000001</c:v>
                </c:pt>
                <c:pt idx="1455">
                  <c:v>-17.562999999999999</c:v>
                </c:pt>
                <c:pt idx="1456">
                  <c:v>-17.581</c:v>
                </c:pt>
                <c:pt idx="1457">
                  <c:v>-17.562999999999999</c:v>
                </c:pt>
                <c:pt idx="1458">
                  <c:v>-17.64</c:v>
                </c:pt>
                <c:pt idx="1459">
                  <c:v>-17.669</c:v>
                </c:pt>
                <c:pt idx="1460">
                  <c:v>-17.725999999999999</c:v>
                </c:pt>
                <c:pt idx="1461">
                  <c:v>-17.783000000000001</c:v>
                </c:pt>
                <c:pt idx="1462">
                  <c:v>-17.792000000000002</c:v>
                </c:pt>
                <c:pt idx="1463">
                  <c:v>-17.797000000000001</c:v>
                </c:pt>
                <c:pt idx="1464">
                  <c:v>-17.856000000000002</c:v>
                </c:pt>
                <c:pt idx="1465">
                  <c:v>-17.841999999999999</c:v>
                </c:pt>
                <c:pt idx="1466">
                  <c:v>-17.803999999999998</c:v>
                </c:pt>
                <c:pt idx="1467">
                  <c:v>-18.015999999999998</c:v>
                </c:pt>
                <c:pt idx="1468">
                  <c:v>-18.167000000000002</c:v>
                </c:pt>
                <c:pt idx="1469">
                  <c:v>-18.305</c:v>
                </c:pt>
                <c:pt idx="1470">
                  <c:v>-18.324000000000002</c:v>
                </c:pt>
                <c:pt idx="1471">
                  <c:v>-18.376999999999999</c:v>
                </c:pt>
                <c:pt idx="1472">
                  <c:v>-18.402000000000001</c:v>
                </c:pt>
                <c:pt idx="1473">
                  <c:v>-18.27</c:v>
                </c:pt>
                <c:pt idx="1474">
                  <c:v>-18.253</c:v>
                </c:pt>
                <c:pt idx="1475">
                  <c:v>-18.231999999999999</c:v>
                </c:pt>
                <c:pt idx="1476">
                  <c:v>-18.326000000000001</c:v>
                </c:pt>
                <c:pt idx="1477">
                  <c:v>-18.449000000000002</c:v>
                </c:pt>
                <c:pt idx="1478">
                  <c:v>-18.597000000000001</c:v>
                </c:pt>
                <c:pt idx="1479">
                  <c:v>-18.8</c:v>
                </c:pt>
                <c:pt idx="1480">
                  <c:v>-18.997</c:v>
                </c:pt>
                <c:pt idx="1481">
                  <c:v>-19.262</c:v>
                </c:pt>
                <c:pt idx="1482">
                  <c:v>-19.544</c:v>
                </c:pt>
                <c:pt idx="1483">
                  <c:v>-19.716000000000001</c:v>
                </c:pt>
                <c:pt idx="1484">
                  <c:v>-19.742000000000001</c:v>
                </c:pt>
                <c:pt idx="1485">
                  <c:v>-19.844000000000001</c:v>
                </c:pt>
                <c:pt idx="1486">
                  <c:v>-19.986000000000001</c:v>
                </c:pt>
                <c:pt idx="1487">
                  <c:v>-20.094999999999999</c:v>
                </c:pt>
                <c:pt idx="1488">
                  <c:v>-20.126000000000001</c:v>
                </c:pt>
                <c:pt idx="1489">
                  <c:v>-20.196000000000002</c:v>
                </c:pt>
                <c:pt idx="1490">
                  <c:v>-20.068000000000001</c:v>
                </c:pt>
                <c:pt idx="1491">
                  <c:v>-19.989999999999998</c:v>
                </c:pt>
                <c:pt idx="1492">
                  <c:v>-19.911000000000001</c:v>
                </c:pt>
                <c:pt idx="1493">
                  <c:v>-19.917999999999999</c:v>
                </c:pt>
                <c:pt idx="1494">
                  <c:v>-19.946000000000002</c:v>
                </c:pt>
                <c:pt idx="1495">
                  <c:v>-19.995999999999999</c:v>
                </c:pt>
                <c:pt idx="1496">
                  <c:v>-20.056000000000001</c:v>
                </c:pt>
                <c:pt idx="1497">
                  <c:v>-20.114000000000001</c:v>
                </c:pt>
                <c:pt idx="1498">
                  <c:v>-20.125</c:v>
                </c:pt>
                <c:pt idx="1499">
                  <c:v>-20.041</c:v>
                </c:pt>
                <c:pt idx="1500">
                  <c:v>-20.189</c:v>
                </c:pt>
                <c:pt idx="1501">
                  <c:v>-20.459</c:v>
                </c:pt>
                <c:pt idx="1502">
                  <c:v>-20.54</c:v>
                </c:pt>
                <c:pt idx="1503">
                  <c:v>-20.718</c:v>
                </c:pt>
                <c:pt idx="1504">
                  <c:v>-20.806999999999999</c:v>
                </c:pt>
                <c:pt idx="1505">
                  <c:v>-20.997</c:v>
                </c:pt>
                <c:pt idx="1506">
                  <c:v>-20.998000000000001</c:v>
                </c:pt>
                <c:pt idx="1507">
                  <c:v>-21.062999999999999</c:v>
                </c:pt>
                <c:pt idx="1508">
                  <c:v>-21.187999999999999</c:v>
                </c:pt>
                <c:pt idx="1509">
                  <c:v>-21.262</c:v>
                </c:pt>
                <c:pt idx="1510">
                  <c:v>-21.431999999999999</c:v>
                </c:pt>
                <c:pt idx="1511">
                  <c:v>-21.483000000000001</c:v>
                </c:pt>
                <c:pt idx="1512">
                  <c:v>-21.504000000000001</c:v>
                </c:pt>
                <c:pt idx="1513">
                  <c:v>-21.477</c:v>
                </c:pt>
                <c:pt idx="1514">
                  <c:v>-21.472999999999999</c:v>
                </c:pt>
                <c:pt idx="1515">
                  <c:v>-21.495000000000001</c:v>
                </c:pt>
                <c:pt idx="1516">
                  <c:v>-21.523</c:v>
                </c:pt>
                <c:pt idx="1517">
                  <c:v>-21.545999999999999</c:v>
                </c:pt>
                <c:pt idx="1518">
                  <c:v>-21.626999999999999</c:v>
                </c:pt>
                <c:pt idx="1519">
                  <c:v>-21.756</c:v>
                </c:pt>
                <c:pt idx="1520">
                  <c:v>-21.728999999999999</c:v>
                </c:pt>
                <c:pt idx="1521">
                  <c:v>-21.693999999999999</c:v>
                </c:pt>
                <c:pt idx="1522">
                  <c:v>-21.492999999999999</c:v>
                </c:pt>
                <c:pt idx="1523">
                  <c:v>-21.349</c:v>
                </c:pt>
                <c:pt idx="1524">
                  <c:v>-21.31</c:v>
                </c:pt>
                <c:pt idx="1525">
                  <c:v>-21.33</c:v>
                </c:pt>
                <c:pt idx="1526">
                  <c:v>-21.323</c:v>
                </c:pt>
                <c:pt idx="1527">
                  <c:v>-21.478000000000002</c:v>
                </c:pt>
                <c:pt idx="1528">
                  <c:v>-21.637</c:v>
                </c:pt>
                <c:pt idx="1529">
                  <c:v>-21.678000000000001</c:v>
                </c:pt>
                <c:pt idx="1530">
                  <c:v>-21.734000000000002</c:v>
                </c:pt>
                <c:pt idx="1531">
                  <c:v>-21.725000000000001</c:v>
                </c:pt>
                <c:pt idx="1532">
                  <c:v>-21.573</c:v>
                </c:pt>
                <c:pt idx="1533">
                  <c:v>-21.678999999999998</c:v>
                </c:pt>
                <c:pt idx="1534">
                  <c:v>-21.687999999999999</c:v>
                </c:pt>
                <c:pt idx="1535">
                  <c:v>-21.667999999999999</c:v>
                </c:pt>
                <c:pt idx="1536">
                  <c:v>-21.675000000000001</c:v>
                </c:pt>
                <c:pt idx="1537">
                  <c:v>-21.72</c:v>
                </c:pt>
                <c:pt idx="1538">
                  <c:v>-21.675000000000001</c:v>
                </c:pt>
                <c:pt idx="1539">
                  <c:v>-21.637</c:v>
                </c:pt>
                <c:pt idx="1540">
                  <c:v>-21.696999999999999</c:v>
                </c:pt>
                <c:pt idx="1541">
                  <c:v>-21.683</c:v>
                </c:pt>
                <c:pt idx="1542">
                  <c:v>-21.709</c:v>
                </c:pt>
                <c:pt idx="1543">
                  <c:v>-21.75</c:v>
                </c:pt>
                <c:pt idx="1544">
                  <c:v>-21.777999999999999</c:v>
                </c:pt>
                <c:pt idx="1545">
                  <c:v>-21.692</c:v>
                </c:pt>
                <c:pt idx="1546">
                  <c:v>-21.66</c:v>
                </c:pt>
                <c:pt idx="1547">
                  <c:v>-21.742999999999999</c:v>
                </c:pt>
                <c:pt idx="1548">
                  <c:v>-21.779</c:v>
                </c:pt>
                <c:pt idx="1549">
                  <c:v>-21.802</c:v>
                </c:pt>
                <c:pt idx="1550">
                  <c:v>-21.859000000000002</c:v>
                </c:pt>
                <c:pt idx="1551">
                  <c:v>-21.884</c:v>
                </c:pt>
                <c:pt idx="1552">
                  <c:v>-22</c:v>
                </c:pt>
                <c:pt idx="1553">
                  <c:v>-22.079000000000001</c:v>
                </c:pt>
                <c:pt idx="1554">
                  <c:v>-22.076000000000001</c:v>
                </c:pt>
                <c:pt idx="1555">
                  <c:v>-21.998999999999999</c:v>
                </c:pt>
                <c:pt idx="1556">
                  <c:v>-22.038</c:v>
                </c:pt>
                <c:pt idx="1557">
                  <c:v>-21.988</c:v>
                </c:pt>
                <c:pt idx="1558">
                  <c:v>-21.919</c:v>
                </c:pt>
                <c:pt idx="1559">
                  <c:v>-21.92</c:v>
                </c:pt>
                <c:pt idx="1560">
                  <c:v>-21.977</c:v>
                </c:pt>
                <c:pt idx="1561">
                  <c:v>-21.867000000000001</c:v>
                </c:pt>
                <c:pt idx="1562">
                  <c:v>-21.713999999999999</c:v>
                </c:pt>
                <c:pt idx="1563">
                  <c:v>-21.614999999999998</c:v>
                </c:pt>
                <c:pt idx="1564">
                  <c:v>-21.582000000000001</c:v>
                </c:pt>
                <c:pt idx="1565">
                  <c:v>-21.556000000000001</c:v>
                </c:pt>
                <c:pt idx="1566">
                  <c:v>-21.512</c:v>
                </c:pt>
                <c:pt idx="1567">
                  <c:v>-21.492999999999999</c:v>
                </c:pt>
                <c:pt idx="1568">
                  <c:v>-21.45</c:v>
                </c:pt>
                <c:pt idx="1569">
                  <c:v>-21.344000000000001</c:v>
                </c:pt>
                <c:pt idx="1570">
                  <c:v>-21.42</c:v>
                </c:pt>
                <c:pt idx="1571">
                  <c:v>-21.385999999999999</c:v>
                </c:pt>
                <c:pt idx="1572">
                  <c:v>-21.469000000000001</c:v>
                </c:pt>
                <c:pt idx="1573">
                  <c:v>-21.526</c:v>
                </c:pt>
                <c:pt idx="1574">
                  <c:v>-21.452999999999999</c:v>
                </c:pt>
                <c:pt idx="1575">
                  <c:v>-21.37</c:v>
                </c:pt>
                <c:pt idx="1576">
                  <c:v>-21.274000000000001</c:v>
                </c:pt>
                <c:pt idx="1577">
                  <c:v>-21.004000000000001</c:v>
                </c:pt>
                <c:pt idx="1578">
                  <c:v>-20.695</c:v>
                </c:pt>
                <c:pt idx="1579">
                  <c:v>-20.318999999999999</c:v>
                </c:pt>
                <c:pt idx="1580">
                  <c:v>-19.867999999999999</c:v>
                </c:pt>
                <c:pt idx="1581">
                  <c:v>-19.742000000000001</c:v>
                </c:pt>
                <c:pt idx="1582">
                  <c:v>-19.725000000000001</c:v>
                </c:pt>
                <c:pt idx="1583">
                  <c:v>-19.675999999999998</c:v>
                </c:pt>
                <c:pt idx="1584">
                  <c:v>-19.588999999999999</c:v>
                </c:pt>
                <c:pt idx="1585">
                  <c:v>-19.305</c:v>
                </c:pt>
                <c:pt idx="1586">
                  <c:v>-19.114000000000001</c:v>
                </c:pt>
                <c:pt idx="1587">
                  <c:v>-18.984000000000002</c:v>
                </c:pt>
                <c:pt idx="1588">
                  <c:v>-18.908000000000001</c:v>
                </c:pt>
                <c:pt idx="1589">
                  <c:v>-18.91</c:v>
                </c:pt>
                <c:pt idx="1590">
                  <c:v>-18.98</c:v>
                </c:pt>
                <c:pt idx="1591">
                  <c:v>-19.030999999999999</c:v>
                </c:pt>
                <c:pt idx="1592">
                  <c:v>-18.838999999999999</c:v>
                </c:pt>
                <c:pt idx="1593">
                  <c:v>-18.739999999999998</c:v>
                </c:pt>
                <c:pt idx="1594">
                  <c:v>-18.707999999999998</c:v>
                </c:pt>
                <c:pt idx="1595">
                  <c:v>-18.585999999999999</c:v>
                </c:pt>
                <c:pt idx="1596">
                  <c:v>-18.521999999999998</c:v>
                </c:pt>
                <c:pt idx="1597">
                  <c:v>-18.445</c:v>
                </c:pt>
                <c:pt idx="1598">
                  <c:v>-18.449000000000002</c:v>
                </c:pt>
                <c:pt idx="1599">
                  <c:v>-18.489999999999998</c:v>
                </c:pt>
                <c:pt idx="1600">
                  <c:v>-18.414000000000001</c:v>
                </c:pt>
                <c:pt idx="1601">
                  <c:v>-18.431000000000001</c:v>
                </c:pt>
                <c:pt idx="1602">
                  <c:v>-18.434999999999999</c:v>
                </c:pt>
                <c:pt idx="1603">
                  <c:v>-18.38</c:v>
                </c:pt>
                <c:pt idx="1604">
                  <c:v>-18.295000000000002</c:v>
                </c:pt>
                <c:pt idx="1605">
                  <c:v>-18.257999999999999</c:v>
                </c:pt>
                <c:pt idx="1606">
                  <c:v>-18.213999999999999</c:v>
                </c:pt>
                <c:pt idx="1607">
                  <c:v>-18.146000000000001</c:v>
                </c:pt>
                <c:pt idx="1608">
                  <c:v>-18.198</c:v>
                </c:pt>
                <c:pt idx="1609">
                  <c:v>-18.207000000000001</c:v>
                </c:pt>
                <c:pt idx="1610">
                  <c:v>-18.213000000000001</c:v>
                </c:pt>
                <c:pt idx="1611">
                  <c:v>-18.25</c:v>
                </c:pt>
                <c:pt idx="1612">
                  <c:v>-18.172000000000001</c:v>
                </c:pt>
                <c:pt idx="1613">
                  <c:v>-18.045999999999999</c:v>
                </c:pt>
                <c:pt idx="1614">
                  <c:v>-18.106999999999999</c:v>
                </c:pt>
                <c:pt idx="1615">
                  <c:v>-18.172999999999998</c:v>
                </c:pt>
                <c:pt idx="1616">
                  <c:v>-18.091000000000001</c:v>
                </c:pt>
                <c:pt idx="1617">
                  <c:v>-18.155999999999999</c:v>
                </c:pt>
                <c:pt idx="1618">
                  <c:v>-18.143000000000001</c:v>
                </c:pt>
                <c:pt idx="1619">
                  <c:v>-18.178000000000001</c:v>
                </c:pt>
                <c:pt idx="1620">
                  <c:v>-18.157</c:v>
                </c:pt>
                <c:pt idx="1621">
                  <c:v>-18.181999999999999</c:v>
                </c:pt>
                <c:pt idx="1622">
                  <c:v>-18.120999999999999</c:v>
                </c:pt>
                <c:pt idx="1623">
                  <c:v>-18.109000000000002</c:v>
                </c:pt>
                <c:pt idx="1624">
                  <c:v>-18.117000000000001</c:v>
                </c:pt>
                <c:pt idx="1625">
                  <c:v>-18.129000000000001</c:v>
                </c:pt>
                <c:pt idx="1626">
                  <c:v>-18.007999999999999</c:v>
                </c:pt>
                <c:pt idx="1627">
                  <c:v>-17.901</c:v>
                </c:pt>
                <c:pt idx="1628">
                  <c:v>-17.783999999999999</c:v>
                </c:pt>
                <c:pt idx="1629">
                  <c:v>-17.550999999999998</c:v>
                </c:pt>
                <c:pt idx="1630">
                  <c:v>-17.407</c:v>
                </c:pt>
                <c:pt idx="1631">
                  <c:v>-17.251999999999999</c:v>
                </c:pt>
                <c:pt idx="1632">
                  <c:v>-17.073</c:v>
                </c:pt>
                <c:pt idx="1633">
                  <c:v>-16.940999999999999</c:v>
                </c:pt>
                <c:pt idx="1634">
                  <c:v>-16.824000000000002</c:v>
                </c:pt>
                <c:pt idx="1635">
                  <c:v>-16.504000000000001</c:v>
                </c:pt>
                <c:pt idx="1636">
                  <c:v>-16.215</c:v>
                </c:pt>
                <c:pt idx="1637">
                  <c:v>-15.872</c:v>
                </c:pt>
                <c:pt idx="1638">
                  <c:v>-15.590999999999999</c:v>
                </c:pt>
                <c:pt idx="1639">
                  <c:v>-15.282999999999999</c:v>
                </c:pt>
                <c:pt idx="1640">
                  <c:v>-15.085000000000001</c:v>
                </c:pt>
                <c:pt idx="1641">
                  <c:v>-14.923999999999999</c:v>
                </c:pt>
                <c:pt idx="1642">
                  <c:v>-14.776</c:v>
                </c:pt>
                <c:pt idx="1643">
                  <c:v>-14.709</c:v>
                </c:pt>
                <c:pt idx="1644">
                  <c:v>-14.552</c:v>
                </c:pt>
                <c:pt idx="1645">
                  <c:v>-14.346</c:v>
                </c:pt>
                <c:pt idx="1646">
                  <c:v>-14.278</c:v>
                </c:pt>
                <c:pt idx="1647">
                  <c:v>-14.102</c:v>
                </c:pt>
                <c:pt idx="1648">
                  <c:v>-13.901999999999999</c:v>
                </c:pt>
                <c:pt idx="1649">
                  <c:v>-13.801</c:v>
                </c:pt>
                <c:pt idx="1650">
                  <c:v>-13.577</c:v>
                </c:pt>
                <c:pt idx="1651">
                  <c:v>-13.38</c:v>
                </c:pt>
                <c:pt idx="1652">
                  <c:v>-13.315</c:v>
                </c:pt>
                <c:pt idx="1653">
                  <c:v>-13.316000000000001</c:v>
                </c:pt>
                <c:pt idx="1654">
                  <c:v>-13.214</c:v>
                </c:pt>
                <c:pt idx="1655">
                  <c:v>-13.019</c:v>
                </c:pt>
                <c:pt idx="1656">
                  <c:v>-12.99</c:v>
                </c:pt>
                <c:pt idx="1657">
                  <c:v>-12.923</c:v>
                </c:pt>
                <c:pt idx="1658">
                  <c:v>-12.923</c:v>
                </c:pt>
                <c:pt idx="1659">
                  <c:v>-12.935</c:v>
                </c:pt>
                <c:pt idx="1660">
                  <c:v>-12.874000000000001</c:v>
                </c:pt>
                <c:pt idx="1661">
                  <c:v>-12.727</c:v>
                </c:pt>
                <c:pt idx="1662">
                  <c:v>-12.667</c:v>
                </c:pt>
                <c:pt idx="1663">
                  <c:v>-12.516</c:v>
                </c:pt>
                <c:pt idx="1664">
                  <c:v>-12.42</c:v>
                </c:pt>
                <c:pt idx="1665">
                  <c:v>-12.372</c:v>
                </c:pt>
                <c:pt idx="1666">
                  <c:v>-12.340999999999999</c:v>
                </c:pt>
                <c:pt idx="1667">
                  <c:v>-12.343</c:v>
                </c:pt>
                <c:pt idx="1668">
                  <c:v>-12.416</c:v>
                </c:pt>
                <c:pt idx="1669">
                  <c:v>-12.377000000000001</c:v>
                </c:pt>
                <c:pt idx="1670">
                  <c:v>-12.32</c:v>
                </c:pt>
                <c:pt idx="1671">
                  <c:v>-12.358000000000001</c:v>
                </c:pt>
                <c:pt idx="1672">
                  <c:v>-12.287000000000001</c:v>
                </c:pt>
                <c:pt idx="1673">
                  <c:v>-12.214</c:v>
                </c:pt>
                <c:pt idx="1674">
                  <c:v>-12.13</c:v>
                </c:pt>
                <c:pt idx="1675">
                  <c:v>-12.076000000000001</c:v>
                </c:pt>
                <c:pt idx="1676">
                  <c:v>-12</c:v>
                </c:pt>
                <c:pt idx="1677">
                  <c:v>-11.839</c:v>
                </c:pt>
                <c:pt idx="1678">
                  <c:v>-11.709</c:v>
                </c:pt>
                <c:pt idx="1679">
                  <c:v>-11.627000000000001</c:v>
                </c:pt>
                <c:pt idx="1680">
                  <c:v>-11.643000000000001</c:v>
                </c:pt>
                <c:pt idx="1681">
                  <c:v>-11.656000000000001</c:v>
                </c:pt>
                <c:pt idx="1682">
                  <c:v>-11.648999999999999</c:v>
                </c:pt>
                <c:pt idx="1683">
                  <c:v>-11.638</c:v>
                </c:pt>
                <c:pt idx="1684">
                  <c:v>-11.57</c:v>
                </c:pt>
                <c:pt idx="1685">
                  <c:v>-11.523999999999999</c:v>
                </c:pt>
                <c:pt idx="1686">
                  <c:v>-11.483000000000001</c:v>
                </c:pt>
                <c:pt idx="1687">
                  <c:v>-11.397</c:v>
                </c:pt>
                <c:pt idx="1688">
                  <c:v>-11.329000000000001</c:v>
                </c:pt>
                <c:pt idx="1689">
                  <c:v>-11.321999999999999</c:v>
                </c:pt>
                <c:pt idx="1690">
                  <c:v>-11.375999999999999</c:v>
                </c:pt>
                <c:pt idx="1691">
                  <c:v>-11.281000000000001</c:v>
                </c:pt>
                <c:pt idx="1692">
                  <c:v>-11.192</c:v>
                </c:pt>
                <c:pt idx="1693">
                  <c:v>-11.238</c:v>
                </c:pt>
                <c:pt idx="1694">
                  <c:v>-11.238</c:v>
                </c:pt>
                <c:pt idx="1695">
                  <c:v>-11.257999999999999</c:v>
                </c:pt>
                <c:pt idx="1696">
                  <c:v>-11.374000000000001</c:v>
                </c:pt>
                <c:pt idx="1697">
                  <c:v>-11.228999999999999</c:v>
                </c:pt>
                <c:pt idx="1698">
                  <c:v>-11.14</c:v>
                </c:pt>
                <c:pt idx="1699">
                  <c:v>-11.077999999999999</c:v>
                </c:pt>
                <c:pt idx="1700">
                  <c:v>-11.090999999999999</c:v>
                </c:pt>
                <c:pt idx="1701">
                  <c:v>-11.196999999999999</c:v>
                </c:pt>
                <c:pt idx="1702">
                  <c:v>-11.250999999999999</c:v>
                </c:pt>
                <c:pt idx="1703">
                  <c:v>-11.278</c:v>
                </c:pt>
                <c:pt idx="1704">
                  <c:v>-11.273999999999999</c:v>
                </c:pt>
                <c:pt idx="1705">
                  <c:v>-11.263</c:v>
                </c:pt>
                <c:pt idx="1706">
                  <c:v>-11.382</c:v>
                </c:pt>
                <c:pt idx="1707">
                  <c:v>-11.429</c:v>
                </c:pt>
                <c:pt idx="1708">
                  <c:v>-11.263</c:v>
                </c:pt>
                <c:pt idx="1709">
                  <c:v>-11.206</c:v>
                </c:pt>
                <c:pt idx="1710">
                  <c:v>-11.262</c:v>
                </c:pt>
                <c:pt idx="1711">
                  <c:v>-11.194000000000001</c:v>
                </c:pt>
                <c:pt idx="1712">
                  <c:v>-11.093999999999999</c:v>
                </c:pt>
                <c:pt idx="1713">
                  <c:v>-11.13</c:v>
                </c:pt>
                <c:pt idx="1714">
                  <c:v>-11.228999999999999</c:v>
                </c:pt>
                <c:pt idx="1715">
                  <c:v>-11.208</c:v>
                </c:pt>
                <c:pt idx="1716">
                  <c:v>-11.189</c:v>
                </c:pt>
                <c:pt idx="1717">
                  <c:v>-11.234</c:v>
                </c:pt>
                <c:pt idx="1718">
                  <c:v>-11.194000000000001</c:v>
                </c:pt>
                <c:pt idx="1719">
                  <c:v>-11.186999999999999</c:v>
                </c:pt>
                <c:pt idx="1720">
                  <c:v>-11.170999999999999</c:v>
                </c:pt>
                <c:pt idx="1721">
                  <c:v>-11.066000000000001</c:v>
                </c:pt>
                <c:pt idx="1722">
                  <c:v>-10.955</c:v>
                </c:pt>
                <c:pt idx="1723">
                  <c:v>-10.936999999999999</c:v>
                </c:pt>
                <c:pt idx="1724">
                  <c:v>-10.944000000000001</c:v>
                </c:pt>
                <c:pt idx="1725">
                  <c:v>-10.897</c:v>
                </c:pt>
                <c:pt idx="1726">
                  <c:v>-10.898</c:v>
                </c:pt>
                <c:pt idx="1727">
                  <c:v>-10.888</c:v>
                </c:pt>
                <c:pt idx="1728">
                  <c:v>-10.816000000000001</c:v>
                </c:pt>
                <c:pt idx="1729">
                  <c:v>-10.911</c:v>
                </c:pt>
                <c:pt idx="1730">
                  <c:v>-10.914999999999999</c:v>
                </c:pt>
                <c:pt idx="1731">
                  <c:v>-10.843999999999999</c:v>
                </c:pt>
                <c:pt idx="1732">
                  <c:v>-10.888</c:v>
                </c:pt>
                <c:pt idx="1733">
                  <c:v>-10.904</c:v>
                </c:pt>
                <c:pt idx="1734">
                  <c:v>-10.879</c:v>
                </c:pt>
                <c:pt idx="1735">
                  <c:v>-10.882</c:v>
                </c:pt>
                <c:pt idx="1736">
                  <c:v>-10.933</c:v>
                </c:pt>
                <c:pt idx="1737">
                  <c:v>-10.959</c:v>
                </c:pt>
                <c:pt idx="1738">
                  <c:v>-10.93</c:v>
                </c:pt>
                <c:pt idx="1739">
                  <c:v>-10.973000000000001</c:v>
                </c:pt>
                <c:pt idx="1740">
                  <c:v>-10.996</c:v>
                </c:pt>
                <c:pt idx="1741">
                  <c:v>-11.002000000000001</c:v>
                </c:pt>
                <c:pt idx="1742">
                  <c:v>-11.039</c:v>
                </c:pt>
                <c:pt idx="1743">
                  <c:v>-11.018000000000001</c:v>
                </c:pt>
                <c:pt idx="1744">
                  <c:v>-11.031000000000001</c:v>
                </c:pt>
                <c:pt idx="1745">
                  <c:v>-11.057</c:v>
                </c:pt>
                <c:pt idx="1746">
                  <c:v>-11.1</c:v>
                </c:pt>
                <c:pt idx="1747">
                  <c:v>-11.086</c:v>
                </c:pt>
                <c:pt idx="1748">
                  <c:v>-11.1</c:v>
                </c:pt>
                <c:pt idx="1749">
                  <c:v>-11.058999999999999</c:v>
                </c:pt>
                <c:pt idx="1750">
                  <c:v>-10.968999999999999</c:v>
                </c:pt>
                <c:pt idx="1751">
                  <c:v>-10.907999999999999</c:v>
                </c:pt>
                <c:pt idx="1752">
                  <c:v>-10.872999999999999</c:v>
                </c:pt>
                <c:pt idx="1753">
                  <c:v>-10.922000000000001</c:v>
                </c:pt>
                <c:pt idx="1754">
                  <c:v>-11.016999999999999</c:v>
                </c:pt>
                <c:pt idx="1755">
                  <c:v>-11.013999999999999</c:v>
                </c:pt>
                <c:pt idx="1756">
                  <c:v>-10.987</c:v>
                </c:pt>
                <c:pt idx="1757">
                  <c:v>-10.856999999999999</c:v>
                </c:pt>
                <c:pt idx="1758">
                  <c:v>-10.895</c:v>
                </c:pt>
                <c:pt idx="1759">
                  <c:v>-10.86</c:v>
                </c:pt>
                <c:pt idx="1760">
                  <c:v>-10.816000000000001</c:v>
                </c:pt>
                <c:pt idx="1761">
                  <c:v>-10.76</c:v>
                </c:pt>
                <c:pt idx="1762">
                  <c:v>-10.723000000000001</c:v>
                </c:pt>
                <c:pt idx="1763">
                  <c:v>-10.67</c:v>
                </c:pt>
                <c:pt idx="1764">
                  <c:v>-10.571</c:v>
                </c:pt>
                <c:pt idx="1765">
                  <c:v>-10.542999999999999</c:v>
                </c:pt>
                <c:pt idx="1766">
                  <c:v>-10.535</c:v>
                </c:pt>
                <c:pt idx="1767">
                  <c:v>-10.581</c:v>
                </c:pt>
                <c:pt idx="1768">
                  <c:v>-10.637</c:v>
                </c:pt>
                <c:pt idx="1769">
                  <c:v>-10.657999999999999</c:v>
                </c:pt>
                <c:pt idx="1770">
                  <c:v>-10.678000000000001</c:v>
                </c:pt>
                <c:pt idx="1771">
                  <c:v>-10.715</c:v>
                </c:pt>
                <c:pt idx="1772">
                  <c:v>-10.728999999999999</c:v>
                </c:pt>
                <c:pt idx="1773">
                  <c:v>-10.765000000000001</c:v>
                </c:pt>
                <c:pt idx="1774">
                  <c:v>-10.798</c:v>
                </c:pt>
                <c:pt idx="1775">
                  <c:v>-10.906000000000001</c:v>
                </c:pt>
                <c:pt idx="1776">
                  <c:v>-11.131</c:v>
                </c:pt>
                <c:pt idx="1777">
                  <c:v>-11.343999999999999</c:v>
                </c:pt>
                <c:pt idx="1778">
                  <c:v>-11.62</c:v>
                </c:pt>
                <c:pt idx="1779">
                  <c:v>-11.804</c:v>
                </c:pt>
                <c:pt idx="1780">
                  <c:v>-12.044</c:v>
                </c:pt>
                <c:pt idx="1781">
                  <c:v>-12.247</c:v>
                </c:pt>
                <c:pt idx="1782">
                  <c:v>-12.477</c:v>
                </c:pt>
                <c:pt idx="1783">
                  <c:v>-12.707000000000001</c:v>
                </c:pt>
                <c:pt idx="1784">
                  <c:v>-12.958</c:v>
                </c:pt>
                <c:pt idx="1785">
                  <c:v>-13.260999999999999</c:v>
                </c:pt>
                <c:pt idx="1786">
                  <c:v>-13.554</c:v>
                </c:pt>
                <c:pt idx="1787">
                  <c:v>-13.673</c:v>
                </c:pt>
                <c:pt idx="1788">
                  <c:v>-13.789</c:v>
                </c:pt>
                <c:pt idx="1789">
                  <c:v>-14.035</c:v>
                </c:pt>
                <c:pt idx="1790">
                  <c:v>-14.202999999999999</c:v>
                </c:pt>
                <c:pt idx="1791">
                  <c:v>-14.499000000000001</c:v>
                </c:pt>
                <c:pt idx="1792">
                  <c:v>-14.757999999999999</c:v>
                </c:pt>
                <c:pt idx="1793">
                  <c:v>-15.035</c:v>
                </c:pt>
                <c:pt idx="1794">
                  <c:v>-15.31</c:v>
                </c:pt>
                <c:pt idx="1795">
                  <c:v>-15.548999999999999</c:v>
                </c:pt>
                <c:pt idx="1796">
                  <c:v>-15.589</c:v>
                </c:pt>
                <c:pt idx="1797">
                  <c:v>-15.741</c:v>
                </c:pt>
                <c:pt idx="1798">
                  <c:v>-15.930999999999999</c:v>
                </c:pt>
                <c:pt idx="1799">
                  <c:v>-16.032</c:v>
                </c:pt>
                <c:pt idx="1800">
                  <c:v>-16.175000000000001</c:v>
                </c:pt>
                <c:pt idx="1801">
                  <c:v>-16.420000000000002</c:v>
                </c:pt>
                <c:pt idx="1802">
                  <c:v>-16.637</c:v>
                </c:pt>
                <c:pt idx="1803">
                  <c:v>-16.783999999999999</c:v>
                </c:pt>
                <c:pt idx="1804">
                  <c:v>-16.917000000000002</c:v>
                </c:pt>
                <c:pt idx="1805">
                  <c:v>-17.033999999999999</c:v>
                </c:pt>
                <c:pt idx="1806">
                  <c:v>-17.152000000000001</c:v>
                </c:pt>
                <c:pt idx="1807">
                  <c:v>-17.242000000000001</c:v>
                </c:pt>
                <c:pt idx="1808">
                  <c:v>-17.260999999999999</c:v>
                </c:pt>
                <c:pt idx="1809">
                  <c:v>-17.373999999999999</c:v>
                </c:pt>
                <c:pt idx="1810">
                  <c:v>-17.47</c:v>
                </c:pt>
                <c:pt idx="1811">
                  <c:v>-17.521000000000001</c:v>
                </c:pt>
                <c:pt idx="1812">
                  <c:v>-17.558</c:v>
                </c:pt>
                <c:pt idx="1813">
                  <c:v>-17.658000000000001</c:v>
                </c:pt>
                <c:pt idx="1814">
                  <c:v>-17.594999999999999</c:v>
                </c:pt>
                <c:pt idx="1815">
                  <c:v>-17.571999999999999</c:v>
                </c:pt>
                <c:pt idx="1816">
                  <c:v>-17.605</c:v>
                </c:pt>
                <c:pt idx="1817">
                  <c:v>-17.61</c:v>
                </c:pt>
                <c:pt idx="1818">
                  <c:v>-17.582999999999998</c:v>
                </c:pt>
                <c:pt idx="1819">
                  <c:v>-17.623000000000001</c:v>
                </c:pt>
                <c:pt idx="1820">
                  <c:v>-17.687999999999999</c:v>
                </c:pt>
                <c:pt idx="1821">
                  <c:v>-17.623999999999999</c:v>
                </c:pt>
                <c:pt idx="1822">
                  <c:v>-17.631</c:v>
                </c:pt>
                <c:pt idx="1823">
                  <c:v>-17.686</c:v>
                </c:pt>
                <c:pt idx="1824">
                  <c:v>-17.687999999999999</c:v>
                </c:pt>
                <c:pt idx="1825">
                  <c:v>-17.706</c:v>
                </c:pt>
                <c:pt idx="1826">
                  <c:v>-17.664000000000001</c:v>
                </c:pt>
                <c:pt idx="1827">
                  <c:v>-17.724</c:v>
                </c:pt>
                <c:pt idx="1828">
                  <c:v>-17.797000000000001</c:v>
                </c:pt>
                <c:pt idx="1829">
                  <c:v>-17.713999999999999</c:v>
                </c:pt>
                <c:pt idx="1830">
                  <c:v>-17.681999999999999</c:v>
                </c:pt>
                <c:pt idx="1831">
                  <c:v>-17.745999999999999</c:v>
                </c:pt>
                <c:pt idx="1832">
                  <c:v>-17.776</c:v>
                </c:pt>
                <c:pt idx="1833">
                  <c:v>-17.742000000000001</c:v>
                </c:pt>
                <c:pt idx="1834">
                  <c:v>-17.721</c:v>
                </c:pt>
                <c:pt idx="1835">
                  <c:v>-17.795000000000002</c:v>
                </c:pt>
                <c:pt idx="1836">
                  <c:v>-17.878</c:v>
                </c:pt>
                <c:pt idx="1837">
                  <c:v>-17.841000000000001</c:v>
                </c:pt>
                <c:pt idx="1838">
                  <c:v>-17.872</c:v>
                </c:pt>
                <c:pt idx="1839">
                  <c:v>-17.914000000000001</c:v>
                </c:pt>
                <c:pt idx="1840">
                  <c:v>-17.942</c:v>
                </c:pt>
                <c:pt idx="1841">
                  <c:v>-17.849</c:v>
                </c:pt>
                <c:pt idx="1842">
                  <c:v>-17.896999999999998</c:v>
                </c:pt>
                <c:pt idx="1843">
                  <c:v>-17.916</c:v>
                </c:pt>
                <c:pt idx="1844">
                  <c:v>-17.965</c:v>
                </c:pt>
                <c:pt idx="1845">
                  <c:v>-18.007999999999999</c:v>
                </c:pt>
                <c:pt idx="1846">
                  <c:v>-18.023</c:v>
                </c:pt>
                <c:pt idx="1847">
                  <c:v>-18.148</c:v>
                </c:pt>
                <c:pt idx="1848">
                  <c:v>-18.108000000000001</c:v>
                </c:pt>
                <c:pt idx="1849">
                  <c:v>-17.992999999999999</c:v>
                </c:pt>
                <c:pt idx="1850">
                  <c:v>-18.056999999999999</c:v>
                </c:pt>
                <c:pt idx="1851">
                  <c:v>-18.084</c:v>
                </c:pt>
                <c:pt idx="1852">
                  <c:v>-18.103000000000002</c:v>
                </c:pt>
                <c:pt idx="1853">
                  <c:v>-18.106999999999999</c:v>
                </c:pt>
                <c:pt idx="1854">
                  <c:v>-18.181000000000001</c:v>
                </c:pt>
                <c:pt idx="1855">
                  <c:v>-18.291</c:v>
                </c:pt>
                <c:pt idx="1856">
                  <c:v>-18.411000000000001</c:v>
                </c:pt>
                <c:pt idx="1857">
                  <c:v>-18.468</c:v>
                </c:pt>
                <c:pt idx="1858">
                  <c:v>-18.631</c:v>
                </c:pt>
                <c:pt idx="1859">
                  <c:v>-18.785</c:v>
                </c:pt>
                <c:pt idx="1860">
                  <c:v>-18.96</c:v>
                </c:pt>
                <c:pt idx="1861">
                  <c:v>-19.087</c:v>
                </c:pt>
                <c:pt idx="1862">
                  <c:v>-18.998000000000001</c:v>
                </c:pt>
                <c:pt idx="1863">
                  <c:v>-19.029</c:v>
                </c:pt>
                <c:pt idx="1864">
                  <c:v>-19.084</c:v>
                </c:pt>
                <c:pt idx="1865">
                  <c:v>-19.14</c:v>
                </c:pt>
                <c:pt idx="1866">
                  <c:v>-19.16</c:v>
                </c:pt>
                <c:pt idx="1867">
                  <c:v>-19.234000000000002</c:v>
                </c:pt>
                <c:pt idx="1868">
                  <c:v>-19.372</c:v>
                </c:pt>
                <c:pt idx="1869">
                  <c:v>-19.552</c:v>
                </c:pt>
                <c:pt idx="1870">
                  <c:v>-19.669</c:v>
                </c:pt>
                <c:pt idx="1871">
                  <c:v>-19.704999999999998</c:v>
                </c:pt>
                <c:pt idx="1872">
                  <c:v>-19.771999999999998</c:v>
                </c:pt>
                <c:pt idx="1873">
                  <c:v>-19.934000000000001</c:v>
                </c:pt>
                <c:pt idx="1874">
                  <c:v>-19.940999999999999</c:v>
                </c:pt>
                <c:pt idx="1875">
                  <c:v>-19.844000000000001</c:v>
                </c:pt>
                <c:pt idx="1876">
                  <c:v>-19.867999999999999</c:v>
                </c:pt>
                <c:pt idx="1877">
                  <c:v>-19.844000000000001</c:v>
                </c:pt>
                <c:pt idx="1878">
                  <c:v>-19.768000000000001</c:v>
                </c:pt>
                <c:pt idx="1879">
                  <c:v>-19.803999999999998</c:v>
                </c:pt>
                <c:pt idx="1880">
                  <c:v>-19.891999999999999</c:v>
                </c:pt>
                <c:pt idx="1881">
                  <c:v>-20</c:v>
                </c:pt>
                <c:pt idx="1882">
                  <c:v>-20.074999999999999</c:v>
                </c:pt>
                <c:pt idx="1883">
                  <c:v>-20.071999999999999</c:v>
                </c:pt>
                <c:pt idx="1884">
                  <c:v>-19.962</c:v>
                </c:pt>
                <c:pt idx="1885">
                  <c:v>-19.940999999999999</c:v>
                </c:pt>
                <c:pt idx="1886">
                  <c:v>-20.077999999999999</c:v>
                </c:pt>
                <c:pt idx="1887">
                  <c:v>-20.3</c:v>
                </c:pt>
                <c:pt idx="1888">
                  <c:v>-20.395</c:v>
                </c:pt>
                <c:pt idx="1889">
                  <c:v>-20.436</c:v>
                </c:pt>
                <c:pt idx="1890">
                  <c:v>-20.486000000000001</c:v>
                </c:pt>
                <c:pt idx="1891">
                  <c:v>-20.591999999999999</c:v>
                </c:pt>
                <c:pt idx="1892">
                  <c:v>-20.648</c:v>
                </c:pt>
                <c:pt idx="1893">
                  <c:v>-20.722000000000001</c:v>
                </c:pt>
                <c:pt idx="1894">
                  <c:v>-20.858000000000001</c:v>
                </c:pt>
                <c:pt idx="1895">
                  <c:v>-21.003</c:v>
                </c:pt>
                <c:pt idx="1896">
                  <c:v>-21.164000000000001</c:v>
                </c:pt>
                <c:pt idx="1897">
                  <c:v>-21.172999999999998</c:v>
                </c:pt>
                <c:pt idx="1898">
                  <c:v>-21.28</c:v>
                </c:pt>
                <c:pt idx="1899">
                  <c:v>-21.312999999999999</c:v>
                </c:pt>
                <c:pt idx="1900">
                  <c:v>-21.385999999999999</c:v>
                </c:pt>
                <c:pt idx="1901">
                  <c:v>-21.436</c:v>
                </c:pt>
                <c:pt idx="1902">
                  <c:v>-21.454999999999998</c:v>
                </c:pt>
                <c:pt idx="1903">
                  <c:v>-21.445</c:v>
                </c:pt>
                <c:pt idx="1904">
                  <c:v>-21.521999999999998</c:v>
                </c:pt>
                <c:pt idx="1905">
                  <c:v>-21.434000000000001</c:v>
                </c:pt>
                <c:pt idx="1906">
                  <c:v>-21.49</c:v>
                </c:pt>
                <c:pt idx="1907">
                  <c:v>-21.603000000000002</c:v>
                </c:pt>
                <c:pt idx="1908">
                  <c:v>-21.626999999999999</c:v>
                </c:pt>
                <c:pt idx="1909">
                  <c:v>-21.658999999999999</c:v>
                </c:pt>
                <c:pt idx="1910">
                  <c:v>-21.597999999999999</c:v>
                </c:pt>
                <c:pt idx="1911">
                  <c:v>-21.562000000000001</c:v>
                </c:pt>
                <c:pt idx="1912">
                  <c:v>-21.535</c:v>
                </c:pt>
                <c:pt idx="1913">
                  <c:v>-21.56</c:v>
                </c:pt>
                <c:pt idx="1914">
                  <c:v>-21.617000000000001</c:v>
                </c:pt>
                <c:pt idx="1915">
                  <c:v>-21.641999999999999</c:v>
                </c:pt>
                <c:pt idx="1916">
                  <c:v>-21.731999999999999</c:v>
                </c:pt>
                <c:pt idx="1917">
                  <c:v>-21.696999999999999</c:v>
                </c:pt>
                <c:pt idx="1918">
                  <c:v>-21.681000000000001</c:v>
                </c:pt>
                <c:pt idx="1919">
                  <c:v>-21.838000000000001</c:v>
                </c:pt>
                <c:pt idx="1920">
                  <c:v>-21.815000000000001</c:v>
                </c:pt>
                <c:pt idx="1921">
                  <c:v>-21.856000000000002</c:v>
                </c:pt>
                <c:pt idx="1922">
                  <c:v>-21.802</c:v>
                </c:pt>
                <c:pt idx="1923">
                  <c:v>-21.794</c:v>
                </c:pt>
                <c:pt idx="1924">
                  <c:v>-21.753</c:v>
                </c:pt>
                <c:pt idx="1925">
                  <c:v>-21.733000000000001</c:v>
                </c:pt>
                <c:pt idx="1926">
                  <c:v>-21.812999999999999</c:v>
                </c:pt>
                <c:pt idx="1927">
                  <c:v>-21.863</c:v>
                </c:pt>
                <c:pt idx="1928">
                  <c:v>-21.844000000000001</c:v>
                </c:pt>
                <c:pt idx="1929">
                  <c:v>-21.788</c:v>
                </c:pt>
                <c:pt idx="1930">
                  <c:v>-21.765999999999998</c:v>
                </c:pt>
                <c:pt idx="1931">
                  <c:v>-21.797000000000001</c:v>
                </c:pt>
                <c:pt idx="1932">
                  <c:v>-21.87</c:v>
                </c:pt>
                <c:pt idx="1933">
                  <c:v>-21.931000000000001</c:v>
                </c:pt>
                <c:pt idx="1934">
                  <c:v>-21.904</c:v>
                </c:pt>
                <c:pt idx="1935">
                  <c:v>-21.937000000000001</c:v>
                </c:pt>
                <c:pt idx="1936">
                  <c:v>-21.864000000000001</c:v>
                </c:pt>
                <c:pt idx="1937">
                  <c:v>-21.811</c:v>
                </c:pt>
                <c:pt idx="1938">
                  <c:v>-21.861999999999998</c:v>
                </c:pt>
                <c:pt idx="1939">
                  <c:v>-21.960999999999999</c:v>
                </c:pt>
                <c:pt idx="1940">
                  <c:v>-21.988</c:v>
                </c:pt>
                <c:pt idx="1941">
                  <c:v>-21.908999999999999</c:v>
                </c:pt>
                <c:pt idx="1942">
                  <c:v>-21.876999999999999</c:v>
                </c:pt>
                <c:pt idx="1943">
                  <c:v>-21.823</c:v>
                </c:pt>
                <c:pt idx="1944">
                  <c:v>-21.794</c:v>
                </c:pt>
                <c:pt idx="1945">
                  <c:v>-21.81</c:v>
                </c:pt>
                <c:pt idx="1946">
                  <c:v>-21.934999999999999</c:v>
                </c:pt>
                <c:pt idx="1947">
                  <c:v>-21.968</c:v>
                </c:pt>
                <c:pt idx="1948">
                  <c:v>-21.992999999999999</c:v>
                </c:pt>
                <c:pt idx="1949">
                  <c:v>-22.009</c:v>
                </c:pt>
                <c:pt idx="1950">
                  <c:v>-22.013999999999999</c:v>
                </c:pt>
                <c:pt idx="1951">
                  <c:v>-21.827999999999999</c:v>
                </c:pt>
                <c:pt idx="1952">
                  <c:v>-21.753</c:v>
                </c:pt>
                <c:pt idx="1953">
                  <c:v>-21.733000000000001</c:v>
                </c:pt>
                <c:pt idx="1954">
                  <c:v>-21.757000000000001</c:v>
                </c:pt>
                <c:pt idx="1955">
                  <c:v>-21.728000000000002</c:v>
                </c:pt>
                <c:pt idx="1956">
                  <c:v>-21.652999999999999</c:v>
                </c:pt>
                <c:pt idx="1957">
                  <c:v>-21.347999999999999</c:v>
                </c:pt>
                <c:pt idx="1958">
                  <c:v>-20.946999999999999</c:v>
                </c:pt>
                <c:pt idx="1959">
                  <c:v>-20.495000000000001</c:v>
                </c:pt>
                <c:pt idx="1960">
                  <c:v>-20.251999999999999</c:v>
                </c:pt>
                <c:pt idx="1961">
                  <c:v>-20.187999999999999</c:v>
                </c:pt>
                <c:pt idx="1962">
                  <c:v>-20.16</c:v>
                </c:pt>
                <c:pt idx="1963">
                  <c:v>-20.045000000000002</c:v>
                </c:pt>
                <c:pt idx="1964">
                  <c:v>-19.795000000000002</c:v>
                </c:pt>
                <c:pt idx="1965">
                  <c:v>-19.635999999999999</c:v>
                </c:pt>
                <c:pt idx="1966">
                  <c:v>-19.518000000000001</c:v>
                </c:pt>
                <c:pt idx="1967">
                  <c:v>-19.491</c:v>
                </c:pt>
                <c:pt idx="1968">
                  <c:v>-19.437000000000001</c:v>
                </c:pt>
                <c:pt idx="1969">
                  <c:v>-19.420000000000002</c:v>
                </c:pt>
                <c:pt idx="1970">
                  <c:v>-19.440000000000001</c:v>
                </c:pt>
                <c:pt idx="1971">
                  <c:v>-19.367000000000001</c:v>
                </c:pt>
                <c:pt idx="1972">
                  <c:v>-19.367999999999999</c:v>
                </c:pt>
                <c:pt idx="1973">
                  <c:v>-19.387</c:v>
                </c:pt>
                <c:pt idx="1974">
                  <c:v>-19.341999999999999</c:v>
                </c:pt>
                <c:pt idx="1975">
                  <c:v>-19.279</c:v>
                </c:pt>
                <c:pt idx="1976">
                  <c:v>-19.361999999999998</c:v>
                </c:pt>
                <c:pt idx="1977">
                  <c:v>-19.298999999999999</c:v>
                </c:pt>
                <c:pt idx="1978">
                  <c:v>-19.311</c:v>
                </c:pt>
                <c:pt idx="1979">
                  <c:v>-19.416</c:v>
                </c:pt>
                <c:pt idx="1980">
                  <c:v>-19.466000000000001</c:v>
                </c:pt>
                <c:pt idx="1981">
                  <c:v>-19.425999999999998</c:v>
                </c:pt>
                <c:pt idx="1982">
                  <c:v>-19.417000000000002</c:v>
                </c:pt>
                <c:pt idx="1983">
                  <c:v>-19.437999999999999</c:v>
                </c:pt>
                <c:pt idx="1984">
                  <c:v>-19.352</c:v>
                </c:pt>
                <c:pt idx="1985">
                  <c:v>-19.391999999999999</c:v>
                </c:pt>
                <c:pt idx="1986">
                  <c:v>-19.433</c:v>
                </c:pt>
                <c:pt idx="1987">
                  <c:v>-19.486000000000001</c:v>
                </c:pt>
                <c:pt idx="1988">
                  <c:v>-19.504999999999999</c:v>
                </c:pt>
                <c:pt idx="1989">
                  <c:v>-19.536000000000001</c:v>
                </c:pt>
                <c:pt idx="1990">
                  <c:v>-19.544</c:v>
                </c:pt>
                <c:pt idx="1991">
                  <c:v>-19.518999999999998</c:v>
                </c:pt>
                <c:pt idx="1992">
                  <c:v>-19.548999999999999</c:v>
                </c:pt>
                <c:pt idx="1993">
                  <c:v>-19.477</c:v>
                </c:pt>
                <c:pt idx="1994">
                  <c:v>-19.363</c:v>
                </c:pt>
                <c:pt idx="1995">
                  <c:v>-19.312999999999999</c:v>
                </c:pt>
                <c:pt idx="1996">
                  <c:v>-19.274999999999999</c:v>
                </c:pt>
                <c:pt idx="1997">
                  <c:v>-19.279</c:v>
                </c:pt>
                <c:pt idx="1998">
                  <c:v>-19.288</c:v>
                </c:pt>
                <c:pt idx="1999">
                  <c:v>-19.256</c:v>
                </c:pt>
                <c:pt idx="2000">
                  <c:v>-19.187999999999999</c:v>
                </c:pt>
                <c:pt idx="2001">
                  <c:v>-19.178000000000001</c:v>
                </c:pt>
                <c:pt idx="2002">
                  <c:v>-19.163</c:v>
                </c:pt>
                <c:pt idx="2003">
                  <c:v>-19.088999999999999</c:v>
                </c:pt>
                <c:pt idx="2004">
                  <c:v>-19.085999999999999</c:v>
                </c:pt>
                <c:pt idx="2005">
                  <c:v>-19.085000000000001</c:v>
                </c:pt>
                <c:pt idx="2006">
                  <c:v>-19.093</c:v>
                </c:pt>
                <c:pt idx="2007">
                  <c:v>-19.04</c:v>
                </c:pt>
                <c:pt idx="2008">
                  <c:v>-19.077999999999999</c:v>
                </c:pt>
                <c:pt idx="2009">
                  <c:v>-19.100999999999999</c:v>
                </c:pt>
                <c:pt idx="2010">
                  <c:v>-19.164999999999999</c:v>
                </c:pt>
                <c:pt idx="2011">
                  <c:v>-19.154</c:v>
                </c:pt>
                <c:pt idx="2012">
                  <c:v>-19.036000000000001</c:v>
                </c:pt>
                <c:pt idx="2013">
                  <c:v>-18.876999999999999</c:v>
                </c:pt>
                <c:pt idx="2014">
                  <c:v>-18.852</c:v>
                </c:pt>
                <c:pt idx="2015">
                  <c:v>-18.821000000000002</c:v>
                </c:pt>
                <c:pt idx="2016">
                  <c:v>-18.904</c:v>
                </c:pt>
                <c:pt idx="2017">
                  <c:v>-18.88</c:v>
                </c:pt>
                <c:pt idx="2018">
                  <c:v>-18.803999999999998</c:v>
                </c:pt>
                <c:pt idx="2019">
                  <c:v>-18.754999999999999</c:v>
                </c:pt>
                <c:pt idx="2020">
                  <c:v>-18.756</c:v>
                </c:pt>
                <c:pt idx="2021">
                  <c:v>-18.684999999999999</c:v>
                </c:pt>
                <c:pt idx="2022">
                  <c:v>-18.66</c:v>
                </c:pt>
                <c:pt idx="2023">
                  <c:v>-18.754000000000001</c:v>
                </c:pt>
                <c:pt idx="2024">
                  <c:v>-18.713000000000001</c:v>
                </c:pt>
                <c:pt idx="2025">
                  <c:v>-18.683</c:v>
                </c:pt>
                <c:pt idx="2026">
                  <c:v>-18.582999999999998</c:v>
                </c:pt>
                <c:pt idx="2027">
                  <c:v>-18.497</c:v>
                </c:pt>
                <c:pt idx="2028">
                  <c:v>-18.417000000000002</c:v>
                </c:pt>
                <c:pt idx="2029">
                  <c:v>-18.405000000000001</c:v>
                </c:pt>
                <c:pt idx="2030">
                  <c:v>-18.475000000000001</c:v>
                </c:pt>
                <c:pt idx="2031">
                  <c:v>-18.55</c:v>
                </c:pt>
                <c:pt idx="2032">
                  <c:v>-18.617000000000001</c:v>
                </c:pt>
                <c:pt idx="2033">
                  <c:v>-18.661000000000001</c:v>
                </c:pt>
                <c:pt idx="2034">
                  <c:v>-18.704000000000001</c:v>
                </c:pt>
                <c:pt idx="2035">
                  <c:v>-18.835000000000001</c:v>
                </c:pt>
                <c:pt idx="2036">
                  <c:v>-18.905999999999999</c:v>
                </c:pt>
                <c:pt idx="2037">
                  <c:v>-18.98</c:v>
                </c:pt>
                <c:pt idx="2038">
                  <c:v>-19.219000000000001</c:v>
                </c:pt>
                <c:pt idx="2039">
                  <c:v>-19.523</c:v>
                </c:pt>
                <c:pt idx="2040">
                  <c:v>-19.696999999999999</c:v>
                </c:pt>
                <c:pt idx="2041">
                  <c:v>-19.821000000000002</c:v>
                </c:pt>
                <c:pt idx="2042">
                  <c:v>-19.856000000000002</c:v>
                </c:pt>
                <c:pt idx="2043">
                  <c:v>-19.878</c:v>
                </c:pt>
                <c:pt idx="2044">
                  <c:v>-19.690000000000001</c:v>
                </c:pt>
                <c:pt idx="2045">
                  <c:v>-19.623999999999999</c:v>
                </c:pt>
                <c:pt idx="2046">
                  <c:v>-19.600000000000001</c:v>
                </c:pt>
                <c:pt idx="2047">
                  <c:v>-19.556000000000001</c:v>
                </c:pt>
                <c:pt idx="2048">
                  <c:v>-19.640999999999998</c:v>
                </c:pt>
                <c:pt idx="2049">
                  <c:v>-19.63</c:v>
                </c:pt>
                <c:pt idx="2050">
                  <c:v>-19.655999999999999</c:v>
                </c:pt>
                <c:pt idx="2051">
                  <c:v>-19.696999999999999</c:v>
                </c:pt>
                <c:pt idx="2052">
                  <c:v>-19.704999999999998</c:v>
                </c:pt>
                <c:pt idx="2053">
                  <c:v>-19.795999999999999</c:v>
                </c:pt>
                <c:pt idx="2054">
                  <c:v>-19.863</c:v>
                </c:pt>
                <c:pt idx="2055">
                  <c:v>-20.015000000000001</c:v>
                </c:pt>
                <c:pt idx="2056">
                  <c:v>-20.123000000000001</c:v>
                </c:pt>
                <c:pt idx="2057">
                  <c:v>-20.172000000000001</c:v>
                </c:pt>
                <c:pt idx="2058">
                  <c:v>-20.14</c:v>
                </c:pt>
                <c:pt idx="2059">
                  <c:v>-20.076000000000001</c:v>
                </c:pt>
                <c:pt idx="2060">
                  <c:v>-20.024000000000001</c:v>
                </c:pt>
                <c:pt idx="2061">
                  <c:v>-19.949000000000002</c:v>
                </c:pt>
                <c:pt idx="2062">
                  <c:v>-19.864000000000001</c:v>
                </c:pt>
                <c:pt idx="2063">
                  <c:v>-19.901</c:v>
                </c:pt>
                <c:pt idx="2064">
                  <c:v>-19.861999999999998</c:v>
                </c:pt>
                <c:pt idx="2065">
                  <c:v>-19.902000000000001</c:v>
                </c:pt>
                <c:pt idx="2066">
                  <c:v>-19.968</c:v>
                </c:pt>
                <c:pt idx="2067">
                  <c:v>-20.035</c:v>
                </c:pt>
                <c:pt idx="2068">
                  <c:v>-20.100000000000001</c:v>
                </c:pt>
                <c:pt idx="2069">
                  <c:v>-20.026</c:v>
                </c:pt>
                <c:pt idx="2070">
                  <c:v>-20.030999999999999</c:v>
                </c:pt>
                <c:pt idx="2071">
                  <c:v>-20.135000000000002</c:v>
                </c:pt>
                <c:pt idx="2072">
                  <c:v>-20.189</c:v>
                </c:pt>
                <c:pt idx="2073">
                  <c:v>-20.141999999999999</c:v>
                </c:pt>
                <c:pt idx="2074">
                  <c:v>-20.155000000000001</c:v>
                </c:pt>
                <c:pt idx="2075">
                  <c:v>-20.154</c:v>
                </c:pt>
                <c:pt idx="2076">
                  <c:v>-20.123000000000001</c:v>
                </c:pt>
                <c:pt idx="2077">
                  <c:v>-20.003</c:v>
                </c:pt>
                <c:pt idx="2078">
                  <c:v>-20.076000000000001</c:v>
                </c:pt>
                <c:pt idx="2079">
                  <c:v>-20.143999999999998</c:v>
                </c:pt>
                <c:pt idx="2080">
                  <c:v>-20.158000000000001</c:v>
                </c:pt>
                <c:pt idx="2081">
                  <c:v>-20.137</c:v>
                </c:pt>
                <c:pt idx="2082">
                  <c:v>-20.106999999999999</c:v>
                </c:pt>
                <c:pt idx="2083">
                  <c:v>-20.082999999999998</c:v>
                </c:pt>
                <c:pt idx="2084">
                  <c:v>-20.068000000000001</c:v>
                </c:pt>
                <c:pt idx="2085">
                  <c:v>-20.085999999999999</c:v>
                </c:pt>
                <c:pt idx="2086">
                  <c:v>-20.033000000000001</c:v>
                </c:pt>
                <c:pt idx="2087">
                  <c:v>-20.117999999999999</c:v>
                </c:pt>
                <c:pt idx="2088">
                  <c:v>-20.18</c:v>
                </c:pt>
                <c:pt idx="2089">
                  <c:v>-20.204999999999998</c:v>
                </c:pt>
                <c:pt idx="2090">
                  <c:v>-20.178000000000001</c:v>
                </c:pt>
                <c:pt idx="2091">
                  <c:v>-20.16</c:v>
                </c:pt>
                <c:pt idx="2092">
                  <c:v>-20.169</c:v>
                </c:pt>
                <c:pt idx="2093">
                  <c:v>-20.082000000000001</c:v>
                </c:pt>
                <c:pt idx="2094">
                  <c:v>-20.093</c:v>
                </c:pt>
                <c:pt idx="2095">
                  <c:v>-20.11</c:v>
                </c:pt>
                <c:pt idx="2096">
                  <c:v>-20.132999999999999</c:v>
                </c:pt>
                <c:pt idx="2097">
                  <c:v>-20.123000000000001</c:v>
                </c:pt>
                <c:pt idx="2098">
                  <c:v>-20.042000000000002</c:v>
                </c:pt>
                <c:pt idx="2099">
                  <c:v>-20.004000000000001</c:v>
                </c:pt>
                <c:pt idx="2100">
                  <c:v>-19.951000000000001</c:v>
                </c:pt>
                <c:pt idx="2101">
                  <c:v>-20.033000000000001</c:v>
                </c:pt>
                <c:pt idx="2102">
                  <c:v>-20.113</c:v>
                </c:pt>
                <c:pt idx="2103">
                  <c:v>-20.093</c:v>
                </c:pt>
                <c:pt idx="2104">
                  <c:v>-20.006</c:v>
                </c:pt>
                <c:pt idx="2105">
                  <c:v>-20.039000000000001</c:v>
                </c:pt>
                <c:pt idx="2106">
                  <c:v>-20.065000000000001</c:v>
                </c:pt>
                <c:pt idx="2107">
                  <c:v>-20.085999999999999</c:v>
                </c:pt>
                <c:pt idx="2108">
                  <c:v>-20.189</c:v>
                </c:pt>
                <c:pt idx="2109">
                  <c:v>-20.254999999999999</c:v>
                </c:pt>
                <c:pt idx="2110">
                  <c:v>-20.196000000000002</c:v>
                </c:pt>
                <c:pt idx="2111">
                  <c:v>-20.134</c:v>
                </c:pt>
                <c:pt idx="2112">
                  <c:v>-20.183</c:v>
                </c:pt>
                <c:pt idx="2113">
                  <c:v>-20.183</c:v>
                </c:pt>
                <c:pt idx="2114">
                  <c:v>-20.065000000000001</c:v>
                </c:pt>
                <c:pt idx="2115">
                  <c:v>-20</c:v>
                </c:pt>
                <c:pt idx="2116">
                  <c:v>-19.946999999999999</c:v>
                </c:pt>
                <c:pt idx="2117">
                  <c:v>-19.923999999999999</c:v>
                </c:pt>
                <c:pt idx="2118">
                  <c:v>-19.867999999999999</c:v>
                </c:pt>
                <c:pt idx="2119">
                  <c:v>-19.795999999999999</c:v>
                </c:pt>
                <c:pt idx="2120">
                  <c:v>-19.707000000000001</c:v>
                </c:pt>
                <c:pt idx="2121">
                  <c:v>-19.658999999999999</c:v>
                </c:pt>
                <c:pt idx="2122">
                  <c:v>-19.690000000000001</c:v>
                </c:pt>
                <c:pt idx="2123">
                  <c:v>-19.646000000000001</c:v>
                </c:pt>
                <c:pt idx="2124">
                  <c:v>-19.803999999999998</c:v>
                </c:pt>
                <c:pt idx="2125">
                  <c:v>-19.863</c:v>
                </c:pt>
                <c:pt idx="2126">
                  <c:v>-19.779</c:v>
                </c:pt>
                <c:pt idx="2127">
                  <c:v>-19.742999999999999</c:v>
                </c:pt>
                <c:pt idx="2128">
                  <c:v>-19.779</c:v>
                </c:pt>
                <c:pt idx="2129">
                  <c:v>-19.731000000000002</c:v>
                </c:pt>
                <c:pt idx="2130">
                  <c:v>-19.55</c:v>
                </c:pt>
                <c:pt idx="2131">
                  <c:v>-19.603999999999999</c:v>
                </c:pt>
                <c:pt idx="2132">
                  <c:v>-19.655999999999999</c:v>
                </c:pt>
                <c:pt idx="2133">
                  <c:v>-19.643999999999998</c:v>
                </c:pt>
                <c:pt idx="2134">
                  <c:v>-19.677</c:v>
                </c:pt>
                <c:pt idx="2135">
                  <c:v>-19.710999999999999</c:v>
                </c:pt>
                <c:pt idx="2136">
                  <c:v>-19.66</c:v>
                </c:pt>
                <c:pt idx="2137">
                  <c:v>-19.655999999999999</c:v>
                </c:pt>
                <c:pt idx="2138">
                  <c:v>-19.734000000000002</c:v>
                </c:pt>
                <c:pt idx="2139">
                  <c:v>-19.7</c:v>
                </c:pt>
                <c:pt idx="2140">
                  <c:v>-19.725000000000001</c:v>
                </c:pt>
                <c:pt idx="2141">
                  <c:v>-19.789000000000001</c:v>
                </c:pt>
                <c:pt idx="2142">
                  <c:v>-19.795999999999999</c:v>
                </c:pt>
                <c:pt idx="2143">
                  <c:v>-19.798999999999999</c:v>
                </c:pt>
                <c:pt idx="2144">
                  <c:v>-19.887</c:v>
                </c:pt>
                <c:pt idx="2145">
                  <c:v>-20.029</c:v>
                </c:pt>
                <c:pt idx="2146">
                  <c:v>-20.138000000000002</c:v>
                </c:pt>
                <c:pt idx="2147">
                  <c:v>-20.131</c:v>
                </c:pt>
                <c:pt idx="2148">
                  <c:v>-20.018000000000001</c:v>
                </c:pt>
                <c:pt idx="2149">
                  <c:v>-19.975000000000001</c:v>
                </c:pt>
                <c:pt idx="2150">
                  <c:v>-19.965</c:v>
                </c:pt>
                <c:pt idx="2151">
                  <c:v>-19.949000000000002</c:v>
                </c:pt>
                <c:pt idx="2152">
                  <c:v>-19.925000000000001</c:v>
                </c:pt>
                <c:pt idx="2153">
                  <c:v>-19.922000000000001</c:v>
                </c:pt>
                <c:pt idx="2154">
                  <c:v>-19.952999999999999</c:v>
                </c:pt>
                <c:pt idx="2155">
                  <c:v>-19.93</c:v>
                </c:pt>
                <c:pt idx="2156">
                  <c:v>-19.826000000000001</c:v>
                </c:pt>
                <c:pt idx="2157">
                  <c:v>-19.777999999999999</c:v>
                </c:pt>
                <c:pt idx="2158">
                  <c:v>-19.79</c:v>
                </c:pt>
                <c:pt idx="2159">
                  <c:v>-19.850999999999999</c:v>
                </c:pt>
                <c:pt idx="2160">
                  <c:v>-19.920999999999999</c:v>
                </c:pt>
                <c:pt idx="2161">
                  <c:v>-19.975999999999999</c:v>
                </c:pt>
                <c:pt idx="2162">
                  <c:v>-19.922999999999998</c:v>
                </c:pt>
                <c:pt idx="2163">
                  <c:v>-19.923999999999999</c:v>
                </c:pt>
                <c:pt idx="2164">
                  <c:v>-19.861999999999998</c:v>
                </c:pt>
                <c:pt idx="2165">
                  <c:v>-19.823</c:v>
                </c:pt>
                <c:pt idx="2166">
                  <c:v>-19.838000000000001</c:v>
                </c:pt>
                <c:pt idx="2167">
                  <c:v>-19.916</c:v>
                </c:pt>
                <c:pt idx="2168">
                  <c:v>-19.93</c:v>
                </c:pt>
                <c:pt idx="2169">
                  <c:v>-19.946999999999999</c:v>
                </c:pt>
                <c:pt idx="2170">
                  <c:v>-19.954999999999998</c:v>
                </c:pt>
                <c:pt idx="2171">
                  <c:v>-19.873999999999999</c:v>
                </c:pt>
                <c:pt idx="2172">
                  <c:v>-19.866</c:v>
                </c:pt>
                <c:pt idx="2173">
                  <c:v>-19.869</c:v>
                </c:pt>
                <c:pt idx="2174">
                  <c:v>-19.803999999999998</c:v>
                </c:pt>
                <c:pt idx="2175">
                  <c:v>-19.786000000000001</c:v>
                </c:pt>
                <c:pt idx="2176">
                  <c:v>-19.823</c:v>
                </c:pt>
                <c:pt idx="2177">
                  <c:v>-19.739000000000001</c:v>
                </c:pt>
                <c:pt idx="2178">
                  <c:v>-19.763000000000002</c:v>
                </c:pt>
                <c:pt idx="2179">
                  <c:v>-19.72</c:v>
                </c:pt>
                <c:pt idx="2180">
                  <c:v>-19.704000000000001</c:v>
                </c:pt>
                <c:pt idx="2181">
                  <c:v>-19.763999999999999</c:v>
                </c:pt>
                <c:pt idx="2182">
                  <c:v>-19.71</c:v>
                </c:pt>
                <c:pt idx="2183">
                  <c:v>-19.719000000000001</c:v>
                </c:pt>
                <c:pt idx="2184">
                  <c:v>-19.675000000000001</c:v>
                </c:pt>
                <c:pt idx="2185">
                  <c:v>-19.687999999999999</c:v>
                </c:pt>
                <c:pt idx="2186">
                  <c:v>-19.728999999999999</c:v>
                </c:pt>
                <c:pt idx="2187">
                  <c:v>-19.68</c:v>
                </c:pt>
                <c:pt idx="2188">
                  <c:v>-19.710999999999999</c:v>
                </c:pt>
                <c:pt idx="2189">
                  <c:v>-19.677</c:v>
                </c:pt>
                <c:pt idx="2190">
                  <c:v>-19.739999999999998</c:v>
                </c:pt>
                <c:pt idx="2191">
                  <c:v>-19.748999999999999</c:v>
                </c:pt>
                <c:pt idx="2192">
                  <c:v>-19.803999999999998</c:v>
                </c:pt>
                <c:pt idx="2193">
                  <c:v>-19.843</c:v>
                </c:pt>
                <c:pt idx="2194">
                  <c:v>-19.863</c:v>
                </c:pt>
                <c:pt idx="2195">
                  <c:v>-19.846</c:v>
                </c:pt>
                <c:pt idx="2196">
                  <c:v>-19.773</c:v>
                </c:pt>
                <c:pt idx="2197">
                  <c:v>-19.713000000000001</c:v>
                </c:pt>
                <c:pt idx="2198">
                  <c:v>-19.707000000000001</c:v>
                </c:pt>
                <c:pt idx="2199">
                  <c:v>-19.736999999999998</c:v>
                </c:pt>
                <c:pt idx="2200">
                  <c:v>-19.823</c:v>
                </c:pt>
                <c:pt idx="2201">
                  <c:v>-19.751000000000001</c:v>
                </c:pt>
                <c:pt idx="2202">
                  <c:v>-19.786999999999999</c:v>
                </c:pt>
                <c:pt idx="2203">
                  <c:v>-19.809000000000001</c:v>
                </c:pt>
                <c:pt idx="2204">
                  <c:v>-19.827000000000002</c:v>
                </c:pt>
                <c:pt idx="2205">
                  <c:v>-19.754000000000001</c:v>
                </c:pt>
                <c:pt idx="2206">
                  <c:v>-19.777000000000001</c:v>
                </c:pt>
                <c:pt idx="2207">
                  <c:v>-19.777000000000001</c:v>
                </c:pt>
                <c:pt idx="2208">
                  <c:v>-19.763999999999999</c:v>
                </c:pt>
                <c:pt idx="2209">
                  <c:v>-19.765999999999998</c:v>
                </c:pt>
                <c:pt idx="2210">
                  <c:v>-19.715</c:v>
                </c:pt>
                <c:pt idx="2211">
                  <c:v>-19.677</c:v>
                </c:pt>
                <c:pt idx="2212">
                  <c:v>-19.699000000000002</c:v>
                </c:pt>
                <c:pt idx="2213">
                  <c:v>-19.702000000000002</c:v>
                </c:pt>
                <c:pt idx="2214">
                  <c:v>-19.747</c:v>
                </c:pt>
                <c:pt idx="2215">
                  <c:v>-19.712</c:v>
                </c:pt>
                <c:pt idx="2216">
                  <c:v>-19.707999999999998</c:v>
                </c:pt>
                <c:pt idx="2217">
                  <c:v>-19.698</c:v>
                </c:pt>
                <c:pt idx="2218">
                  <c:v>-19.654</c:v>
                </c:pt>
                <c:pt idx="2219">
                  <c:v>-19.707000000000001</c:v>
                </c:pt>
                <c:pt idx="2220">
                  <c:v>-19.657</c:v>
                </c:pt>
                <c:pt idx="2221">
                  <c:v>-19.672999999999998</c:v>
                </c:pt>
                <c:pt idx="2222">
                  <c:v>-19.678999999999998</c:v>
                </c:pt>
                <c:pt idx="2223">
                  <c:v>-19.594999999999999</c:v>
                </c:pt>
                <c:pt idx="2224">
                  <c:v>-19.696999999999999</c:v>
                </c:pt>
                <c:pt idx="2225">
                  <c:v>-19.673999999999999</c:v>
                </c:pt>
                <c:pt idx="2226">
                  <c:v>-19.651</c:v>
                </c:pt>
                <c:pt idx="2227">
                  <c:v>-19.64</c:v>
                </c:pt>
                <c:pt idx="2228">
                  <c:v>-19.646999999999998</c:v>
                </c:pt>
                <c:pt idx="2229">
                  <c:v>-19.652999999999999</c:v>
                </c:pt>
                <c:pt idx="2230">
                  <c:v>-19.652000000000001</c:v>
                </c:pt>
                <c:pt idx="2231">
                  <c:v>-19.597999999999999</c:v>
                </c:pt>
                <c:pt idx="2232">
                  <c:v>-19.582000000000001</c:v>
                </c:pt>
                <c:pt idx="2233">
                  <c:v>-19.66</c:v>
                </c:pt>
                <c:pt idx="2234">
                  <c:v>-19.643000000000001</c:v>
                </c:pt>
                <c:pt idx="2235">
                  <c:v>-19.634</c:v>
                </c:pt>
                <c:pt idx="2236">
                  <c:v>-19.66</c:v>
                </c:pt>
                <c:pt idx="2237">
                  <c:v>-19.664000000000001</c:v>
                </c:pt>
                <c:pt idx="2238">
                  <c:v>-19.670999999999999</c:v>
                </c:pt>
                <c:pt idx="2239">
                  <c:v>-19.673999999999999</c:v>
                </c:pt>
                <c:pt idx="2240">
                  <c:v>-19.728000000000002</c:v>
                </c:pt>
                <c:pt idx="2241">
                  <c:v>-19.693999999999999</c:v>
                </c:pt>
                <c:pt idx="2242">
                  <c:v>-19.742999999999999</c:v>
                </c:pt>
                <c:pt idx="2243">
                  <c:v>-19.663</c:v>
                </c:pt>
                <c:pt idx="2244">
                  <c:v>-19.693999999999999</c:v>
                </c:pt>
                <c:pt idx="2245">
                  <c:v>-19.728999999999999</c:v>
                </c:pt>
                <c:pt idx="2246">
                  <c:v>-19.733000000000001</c:v>
                </c:pt>
                <c:pt idx="2247">
                  <c:v>-19.678000000000001</c:v>
                </c:pt>
                <c:pt idx="2248">
                  <c:v>-19.632000000000001</c:v>
                </c:pt>
                <c:pt idx="2249">
                  <c:v>-19.585999999999999</c:v>
                </c:pt>
                <c:pt idx="2250">
                  <c:v>-19.582000000000001</c:v>
                </c:pt>
                <c:pt idx="2251">
                  <c:v>-19.545999999999999</c:v>
                </c:pt>
                <c:pt idx="2252">
                  <c:v>-19.469000000000001</c:v>
                </c:pt>
                <c:pt idx="2253">
                  <c:v>-19.503</c:v>
                </c:pt>
                <c:pt idx="2254">
                  <c:v>-19.460999999999999</c:v>
                </c:pt>
                <c:pt idx="2255">
                  <c:v>-19.341999999999999</c:v>
                </c:pt>
                <c:pt idx="2256">
                  <c:v>-19.414000000000001</c:v>
                </c:pt>
                <c:pt idx="2257">
                  <c:v>-19.538</c:v>
                </c:pt>
                <c:pt idx="2258">
                  <c:v>-19.507000000000001</c:v>
                </c:pt>
                <c:pt idx="2259">
                  <c:v>-19.471</c:v>
                </c:pt>
                <c:pt idx="2260">
                  <c:v>-19.399000000000001</c:v>
                </c:pt>
                <c:pt idx="2261">
                  <c:v>-19.413</c:v>
                </c:pt>
                <c:pt idx="2262">
                  <c:v>-19.574000000000002</c:v>
                </c:pt>
                <c:pt idx="2263">
                  <c:v>-19.550999999999998</c:v>
                </c:pt>
                <c:pt idx="2264">
                  <c:v>-19.559999999999999</c:v>
                </c:pt>
                <c:pt idx="2265">
                  <c:v>-19.635999999999999</c:v>
                </c:pt>
                <c:pt idx="2266">
                  <c:v>-19.553000000000001</c:v>
                </c:pt>
                <c:pt idx="2267">
                  <c:v>-19.515000000000001</c:v>
                </c:pt>
                <c:pt idx="2268">
                  <c:v>-19.527999999999999</c:v>
                </c:pt>
                <c:pt idx="2269">
                  <c:v>-19.484000000000002</c:v>
                </c:pt>
                <c:pt idx="2270">
                  <c:v>-19.469000000000001</c:v>
                </c:pt>
                <c:pt idx="2271">
                  <c:v>-19.428000000000001</c:v>
                </c:pt>
                <c:pt idx="2272">
                  <c:v>-19.460999999999999</c:v>
                </c:pt>
                <c:pt idx="2273">
                  <c:v>-19.472000000000001</c:v>
                </c:pt>
                <c:pt idx="2274">
                  <c:v>-19.541</c:v>
                </c:pt>
                <c:pt idx="2275">
                  <c:v>-19.62</c:v>
                </c:pt>
                <c:pt idx="2276">
                  <c:v>-19.649000000000001</c:v>
                </c:pt>
                <c:pt idx="2277">
                  <c:v>-19.687000000000001</c:v>
                </c:pt>
                <c:pt idx="2278">
                  <c:v>-19.709</c:v>
                </c:pt>
                <c:pt idx="2279">
                  <c:v>-19.734000000000002</c:v>
                </c:pt>
                <c:pt idx="2280">
                  <c:v>-19.728999999999999</c:v>
                </c:pt>
                <c:pt idx="2281">
                  <c:v>-19.776</c:v>
                </c:pt>
                <c:pt idx="2282">
                  <c:v>-19.765000000000001</c:v>
                </c:pt>
                <c:pt idx="2283">
                  <c:v>-19.747</c:v>
                </c:pt>
                <c:pt idx="2284">
                  <c:v>-19.786999999999999</c:v>
                </c:pt>
                <c:pt idx="2285">
                  <c:v>-19.786999999999999</c:v>
                </c:pt>
                <c:pt idx="2286">
                  <c:v>-19.699000000000002</c:v>
                </c:pt>
                <c:pt idx="2287">
                  <c:v>-19.651</c:v>
                </c:pt>
                <c:pt idx="2288">
                  <c:v>-19.594999999999999</c:v>
                </c:pt>
                <c:pt idx="2289">
                  <c:v>-19.521999999999998</c:v>
                </c:pt>
                <c:pt idx="2290">
                  <c:v>-19.507000000000001</c:v>
                </c:pt>
                <c:pt idx="2291">
                  <c:v>-19.39</c:v>
                </c:pt>
                <c:pt idx="2292">
                  <c:v>-19.271999999999998</c:v>
                </c:pt>
                <c:pt idx="2293">
                  <c:v>-19.138000000000002</c:v>
                </c:pt>
                <c:pt idx="2294">
                  <c:v>-18.942</c:v>
                </c:pt>
                <c:pt idx="2295">
                  <c:v>-18.785</c:v>
                </c:pt>
                <c:pt idx="2296">
                  <c:v>-18.774999999999999</c:v>
                </c:pt>
                <c:pt idx="2297">
                  <c:v>-18.733000000000001</c:v>
                </c:pt>
                <c:pt idx="2298">
                  <c:v>-18.675000000000001</c:v>
                </c:pt>
                <c:pt idx="2299">
                  <c:v>-18.55</c:v>
                </c:pt>
                <c:pt idx="2300">
                  <c:v>-18.38</c:v>
                </c:pt>
                <c:pt idx="2301">
                  <c:v>-18.213000000000001</c:v>
                </c:pt>
                <c:pt idx="2302">
                  <c:v>-18.099</c:v>
                </c:pt>
                <c:pt idx="2303">
                  <c:v>-18.085999999999999</c:v>
                </c:pt>
                <c:pt idx="2304">
                  <c:v>-18.052</c:v>
                </c:pt>
                <c:pt idx="2305">
                  <c:v>-18.11</c:v>
                </c:pt>
                <c:pt idx="2306">
                  <c:v>-18.120999999999999</c:v>
                </c:pt>
                <c:pt idx="2307">
                  <c:v>-18.131</c:v>
                </c:pt>
                <c:pt idx="2308">
                  <c:v>-18.100999999999999</c:v>
                </c:pt>
                <c:pt idx="2309">
                  <c:v>-18.056999999999999</c:v>
                </c:pt>
                <c:pt idx="2310">
                  <c:v>-17.939</c:v>
                </c:pt>
                <c:pt idx="2311">
                  <c:v>-17.812000000000001</c:v>
                </c:pt>
                <c:pt idx="2312">
                  <c:v>-17.527999999999999</c:v>
                </c:pt>
                <c:pt idx="2313">
                  <c:v>-17.216000000000001</c:v>
                </c:pt>
                <c:pt idx="2314">
                  <c:v>-16.917000000000002</c:v>
                </c:pt>
                <c:pt idx="2315">
                  <c:v>-16.626999999999999</c:v>
                </c:pt>
                <c:pt idx="2316">
                  <c:v>-16.170999999999999</c:v>
                </c:pt>
                <c:pt idx="2317">
                  <c:v>-15.805</c:v>
                </c:pt>
                <c:pt idx="2318">
                  <c:v>-15.632999999999999</c:v>
                </c:pt>
                <c:pt idx="2319">
                  <c:v>-15.590999999999999</c:v>
                </c:pt>
                <c:pt idx="2320">
                  <c:v>-15.567</c:v>
                </c:pt>
                <c:pt idx="2321">
                  <c:v>-15.502000000000001</c:v>
                </c:pt>
                <c:pt idx="2322">
                  <c:v>-15.436</c:v>
                </c:pt>
                <c:pt idx="2323">
                  <c:v>-15.581</c:v>
                </c:pt>
                <c:pt idx="2324">
                  <c:v>-15.624000000000001</c:v>
                </c:pt>
                <c:pt idx="2325">
                  <c:v>-15.678000000000001</c:v>
                </c:pt>
                <c:pt idx="2326">
                  <c:v>-15.865</c:v>
                </c:pt>
                <c:pt idx="2327">
                  <c:v>-15.999000000000001</c:v>
                </c:pt>
                <c:pt idx="2328">
                  <c:v>-16.09</c:v>
                </c:pt>
                <c:pt idx="2329">
                  <c:v>-16.222000000000001</c:v>
                </c:pt>
                <c:pt idx="2330">
                  <c:v>-16.239999999999998</c:v>
                </c:pt>
                <c:pt idx="2331">
                  <c:v>-15.907999999999999</c:v>
                </c:pt>
                <c:pt idx="2332">
                  <c:v>-15.409000000000001</c:v>
                </c:pt>
                <c:pt idx="2333">
                  <c:v>-14.917999999999999</c:v>
                </c:pt>
                <c:pt idx="2334">
                  <c:v>-14.593</c:v>
                </c:pt>
                <c:pt idx="2335">
                  <c:v>-14.476000000000001</c:v>
                </c:pt>
                <c:pt idx="2336">
                  <c:v>-14.48</c:v>
                </c:pt>
                <c:pt idx="2337">
                  <c:v>-14.465999999999999</c:v>
                </c:pt>
                <c:pt idx="2338">
                  <c:v>-14.459</c:v>
                </c:pt>
                <c:pt idx="2339">
                  <c:v>-14.55</c:v>
                </c:pt>
                <c:pt idx="2340">
                  <c:v>-14.492000000000001</c:v>
                </c:pt>
                <c:pt idx="2341">
                  <c:v>-14.601000000000001</c:v>
                </c:pt>
                <c:pt idx="2342">
                  <c:v>-14.81</c:v>
                </c:pt>
                <c:pt idx="2343">
                  <c:v>-15.041</c:v>
                </c:pt>
                <c:pt idx="2344">
                  <c:v>-15.156000000000001</c:v>
                </c:pt>
                <c:pt idx="2345">
                  <c:v>-15.096</c:v>
                </c:pt>
                <c:pt idx="2346">
                  <c:v>-14.894</c:v>
                </c:pt>
                <c:pt idx="2347">
                  <c:v>-14.695</c:v>
                </c:pt>
                <c:pt idx="2348">
                  <c:v>-14.523999999999999</c:v>
                </c:pt>
                <c:pt idx="2349">
                  <c:v>-14.323</c:v>
                </c:pt>
                <c:pt idx="2350">
                  <c:v>-14.186999999999999</c:v>
                </c:pt>
                <c:pt idx="2351">
                  <c:v>-14.097</c:v>
                </c:pt>
                <c:pt idx="2352">
                  <c:v>-14.176</c:v>
                </c:pt>
                <c:pt idx="2353">
                  <c:v>-14.202</c:v>
                </c:pt>
                <c:pt idx="2354">
                  <c:v>-14.177</c:v>
                </c:pt>
                <c:pt idx="2355">
                  <c:v>-14.234</c:v>
                </c:pt>
                <c:pt idx="2356">
                  <c:v>-14.326000000000001</c:v>
                </c:pt>
                <c:pt idx="2357">
                  <c:v>-14.404999999999999</c:v>
                </c:pt>
                <c:pt idx="2358">
                  <c:v>-14.456</c:v>
                </c:pt>
                <c:pt idx="2359">
                  <c:v>-14.464</c:v>
                </c:pt>
                <c:pt idx="2360">
                  <c:v>-14.493</c:v>
                </c:pt>
                <c:pt idx="2361">
                  <c:v>-14.486000000000001</c:v>
                </c:pt>
                <c:pt idx="2362">
                  <c:v>-14.496</c:v>
                </c:pt>
                <c:pt idx="2363">
                  <c:v>-14.366</c:v>
                </c:pt>
                <c:pt idx="2364">
                  <c:v>-14.231999999999999</c:v>
                </c:pt>
                <c:pt idx="2365">
                  <c:v>-14.045</c:v>
                </c:pt>
                <c:pt idx="2366">
                  <c:v>-13.988</c:v>
                </c:pt>
                <c:pt idx="2367">
                  <c:v>-13.974</c:v>
                </c:pt>
                <c:pt idx="2368">
                  <c:v>-14.023</c:v>
                </c:pt>
                <c:pt idx="2369">
                  <c:v>-14.08</c:v>
                </c:pt>
                <c:pt idx="2370">
                  <c:v>-14.196999999999999</c:v>
                </c:pt>
                <c:pt idx="2371">
                  <c:v>-14.226000000000001</c:v>
                </c:pt>
                <c:pt idx="2372">
                  <c:v>-14.141999999999999</c:v>
                </c:pt>
                <c:pt idx="2373">
                  <c:v>-14.141</c:v>
                </c:pt>
                <c:pt idx="2374">
                  <c:v>-14.147</c:v>
                </c:pt>
                <c:pt idx="2375">
                  <c:v>-14.260999999999999</c:v>
                </c:pt>
                <c:pt idx="2376">
                  <c:v>-14.233000000000001</c:v>
                </c:pt>
                <c:pt idx="2377">
                  <c:v>-14.106999999999999</c:v>
                </c:pt>
                <c:pt idx="2378">
                  <c:v>-14.048999999999999</c:v>
                </c:pt>
                <c:pt idx="2379">
                  <c:v>-13.946</c:v>
                </c:pt>
                <c:pt idx="2380">
                  <c:v>-13.896000000000001</c:v>
                </c:pt>
                <c:pt idx="2381">
                  <c:v>-13.930999999999999</c:v>
                </c:pt>
                <c:pt idx="2382">
                  <c:v>-13.965</c:v>
                </c:pt>
                <c:pt idx="2383">
                  <c:v>-13.884</c:v>
                </c:pt>
                <c:pt idx="2384">
                  <c:v>-13.903</c:v>
                </c:pt>
                <c:pt idx="2385">
                  <c:v>-13.923999999999999</c:v>
                </c:pt>
                <c:pt idx="2386">
                  <c:v>-13.955</c:v>
                </c:pt>
                <c:pt idx="2387">
                  <c:v>-14.016</c:v>
                </c:pt>
                <c:pt idx="2388">
                  <c:v>-14.042</c:v>
                </c:pt>
                <c:pt idx="2389">
                  <c:v>-14.137</c:v>
                </c:pt>
                <c:pt idx="2390">
                  <c:v>-14.254</c:v>
                </c:pt>
                <c:pt idx="2391">
                  <c:v>-14.257999999999999</c:v>
                </c:pt>
                <c:pt idx="2392">
                  <c:v>-14.398999999999999</c:v>
                </c:pt>
                <c:pt idx="2393">
                  <c:v>-14.528</c:v>
                </c:pt>
                <c:pt idx="2394">
                  <c:v>-14.691000000000001</c:v>
                </c:pt>
                <c:pt idx="2395">
                  <c:v>-14.821999999999999</c:v>
                </c:pt>
                <c:pt idx="2396">
                  <c:v>-14.936999999999999</c:v>
                </c:pt>
                <c:pt idx="2397">
                  <c:v>-15.12</c:v>
                </c:pt>
                <c:pt idx="2398">
                  <c:v>-15.301</c:v>
                </c:pt>
                <c:pt idx="2399">
                  <c:v>-15.427</c:v>
                </c:pt>
                <c:pt idx="2400">
                  <c:v>-15.744999999999999</c:v>
                </c:pt>
                <c:pt idx="2401">
                  <c:v>-16.074999999999999</c:v>
                </c:pt>
                <c:pt idx="2402">
                  <c:v>-16.437000000000001</c:v>
                </c:pt>
                <c:pt idx="2403">
                  <c:v>-16.734999999999999</c:v>
                </c:pt>
                <c:pt idx="2404">
                  <c:v>-17.210999999999999</c:v>
                </c:pt>
                <c:pt idx="2405">
                  <c:v>-17.788</c:v>
                </c:pt>
                <c:pt idx="2406">
                  <c:v>-18.405999999999999</c:v>
                </c:pt>
                <c:pt idx="2407">
                  <c:v>-18.998000000000001</c:v>
                </c:pt>
                <c:pt idx="2408">
                  <c:v>-19.236999999999998</c:v>
                </c:pt>
                <c:pt idx="2409">
                  <c:v>-19.321999999999999</c:v>
                </c:pt>
                <c:pt idx="2410">
                  <c:v>-19.38</c:v>
                </c:pt>
                <c:pt idx="2411">
                  <c:v>-19.454000000000001</c:v>
                </c:pt>
                <c:pt idx="2412">
                  <c:v>-19.466000000000001</c:v>
                </c:pt>
                <c:pt idx="2413">
                  <c:v>-19.530999999999999</c:v>
                </c:pt>
                <c:pt idx="2414">
                  <c:v>-19.690000000000001</c:v>
                </c:pt>
                <c:pt idx="2415">
                  <c:v>-19.891999999999999</c:v>
                </c:pt>
                <c:pt idx="2416">
                  <c:v>-19.969000000000001</c:v>
                </c:pt>
                <c:pt idx="2417">
                  <c:v>-19.893000000000001</c:v>
                </c:pt>
                <c:pt idx="2418">
                  <c:v>-19.971</c:v>
                </c:pt>
                <c:pt idx="2419">
                  <c:v>-20.023</c:v>
                </c:pt>
                <c:pt idx="2420">
                  <c:v>-20.126000000000001</c:v>
                </c:pt>
                <c:pt idx="2421">
                  <c:v>-20.170999999999999</c:v>
                </c:pt>
                <c:pt idx="2422">
                  <c:v>-20.091000000000001</c:v>
                </c:pt>
                <c:pt idx="2423">
                  <c:v>-20.100999999999999</c:v>
                </c:pt>
                <c:pt idx="2424">
                  <c:v>-20.157</c:v>
                </c:pt>
                <c:pt idx="2425">
                  <c:v>-20.164999999999999</c:v>
                </c:pt>
                <c:pt idx="2426">
                  <c:v>-20.163</c:v>
                </c:pt>
                <c:pt idx="2427">
                  <c:v>-20.151</c:v>
                </c:pt>
                <c:pt idx="2428">
                  <c:v>-20.277000000000001</c:v>
                </c:pt>
                <c:pt idx="2429">
                  <c:v>-20.344999999999999</c:v>
                </c:pt>
                <c:pt idx="2430">
                  <c:v>-20.312000000000001</c:v>
                </c:pt>
                <c:pt idx="2431">
                  <c:v>-20.228999999999999</c:v>
                </c:pt>
                <c:pt idx="2432">
                  <c:v>-20.184999999999999</c:v>
                </c:pt>
                <c:pt idx="2433">
                  <c:v>-20.14</c:v>
                </c:pt>
                <c:pt idx="2434">
                  <c:v>-20.175000000000001</c:v>
                </c:pt>
                <c:pt idx="2435">
                  <c:v>-20.189</c:v>
                </c:pt>
                <c:pt idx="2436">
                  <c:v>-20.22</c:v>
                </c:pt>
                <c:pt idx="2437">
                  <c:v>-20.155999999999999</c:v>
                </c:pt>
                <c:pt idx="2438">
                  <c:v>-20.114000000000001</c:v>
                </c:pt>
                <c:pt idx="2439">
                  <c:v>-20.103000000000002</c:v>
                </c:pt>
                <c:pt idx="2440">
                  <c:v>-20.065000000000001</c:v>
                </c:pt>
                <c:pt idx="2441">
                  <c:v>-20.068000000000001</c:v>
                </c:pt>
                <c:pt idx="2442">
                  <c:v>-20.05</c:v>
                </c:pt>
                <c:pt idx="2443">
                  <c:v>-20.065999999999999</c:v>
                </c:pt>
                <c:pt idx="2444">
                  <c:v>-20.007999999999999</c:v>
                </c:pt>
                <c:pt idx="2445">
                  <c:v>-20.004999999999999</c:v>
                </c:pt>
                <c:pt idx="2446">
                  <c:v>-19.966000000000001</c:v>
                </c:pt>
                <c:pt idx="2447">
                  <c:v>-19.952000000000002</c:v>
                </c:pt>
                <c:pt idx="2448">
                  <c:v>-19.914999999999999</c:v>
                </c:pt>
                <c:pt idx="2449">
                  <c:v>-19.998000000000001</c:v>
                </c:pt>
                <c:pt idx="2450">
                  <c:v>-19.905999999999999</c:v>
                </c:pt>
                <c:pt idx="2451">
                  <c:v>-19.934000000000001</c:v>
                </c:pt>
                <c:pt idx="2452">
                  <c:v>-19.91</c:v>
                </c:pt>
                <c:pt idx="2453">
                  <c:v>-19.968</c:v>
                </c:pt>
                <c:pt idx="2454">
                  <c:v>-19.975999999999999</c:v>
                </c:pt>
                <c:pt idx="2455">
                  <c:v>-19.975999999999999</c:v>
                </c:pt>
                <c:pt idx="2456">
                  <c:v>-20.015000000000001</c:v>
                </c:pt>
                <c:pt idx="2457">
                  <c:v>-20.007999999999999</c:v>
                </c:pt>
                <c:pt idx="2458">
                  <c:v>-20.042000000000002</c:v>
                </c:pt>
                <c:pt idx="2459">
                  <c:v>-19.981999999999999</c:v>
                </c:pt>
                <c:pt idx="2460">
                  <c:v>-19.991</c:v>
                </c:pt>
                <c:pt idx="2461">
                  <c:v>-20.042999999999999</c:v>
                </c:pt>
                <c:pt idx="2462">
                  <c:v>-20.021999999999998</c:v>
                </c:pt>
                <c:pt idx="2463">
                  <c:v>-20.027000000000001</c:v>
                </c:pt>
                <c:pt idx="2464">
                  <c:v>-20.071000000000002</c:v>
                </c:pt>
                <c:pt idx="2465">
                  <c:v>-19.948</c:v>
                </c:pt>
                <c:pt idx="2466">
                  <c:v>-19.942</c:v>
                </c:pt>
                <c:pt idx="2467">
                  <c:v>-19.95</c:v>
                </c:pt>
                <c:pt idx="2468">
                  <c:v>-19.974</c:v>
                </c:pt>
                <c:pt idx="2469">
                  <c:v>-20.026</c:v>
                </c:pt>
                <c:pt idx="2470">
                  <c:v>-19.992000000000001</c:v>
                </c:pt>
                <c:pt idx="2471">
                  <c:v>-19.914999999999999</c:v>
                </c:pt>
                <c:pt idx="2472">
                  <c:v>-19.913</c:v>
                </c:pt>
                <c:pt idx="2473">
                  <c:v>-19.890999999999998</c:v>
                </c:pt>
                <c:pt idx="2474">
                  <c:v>-19.981000000000002</c:v>
                </c:pt>
                <c:pt idx="2475">
                  <c:v>-20.065999999999999</c:v>
                </c:pt>
                <c:pt idx="2476">
                  <c:v>-20.13</c:v>
                </c:pt>
                <c:pt idx="2477">
                  <c:v>-20.166</c:v>
                </c:pt>
                <c:pt idx="2478">
                  <c:v>-20.146999999999998</c:v>
                </c:pt>
                <c:pt idx="2479">
                  <c:v>-20.138999999999999</c:v>
                </c:pt>
                <c:pt idx="2480">
                  <c:v>-20.145</c:v>
                </c:pt>
                <c:pt idx="2481">
                  <c:v>-20.184000000000001</c:v>
                </c:pt>
                <c:pt idx="2482">
                  <c:v>-20.242000000000001</c:v>
                </c:pt>
                <c:pt idx="2483">
                  <c:v>-20.178999999999998</c:v>
                </c:pt>
                <c:pt idx="2484">
                  <c:v>-20.045000000000002</c:v>
                </c:pt>
                <c:pt idx="2485">
                  <c:v>-20.010999999999999</c:v>
                </c:pt>
                <c:pt idx="2486">
                  <c:v>-20.045999999999999</c:v>
                </c:pt>
                <c:pt idx="2487">
                  <c:v>-20.146999999999998</c:v>
                </c:pt>
                <c:pt idx="2488">
                  <c:v>-20.175000000000001</c:v>
                </c:pt>
                <c:pt idx="2489">
                  <c:v>-20.155000000000001</c:v>
                </c:pt>
                <c:pt idx="2490">
                  <c:v>-20.228000000000002</c:v>
                </c:pt>
                <c:pt idx="2491">
                  <c:v>-20.218</c:v>
                </c:pt>
                <c:pt idx="2492">
                  <c:v>-20.239000000000001</c:v>
                </c:pt>
                <c:pt idx="2493">
                  <c:v>-20.263999999999999</c:v>
                </c:pt>
                <c:pt idx="2494">
                  <c:v>-20.257999999999999</c:v>
                </c:pt>
                <c:pt idx="2495">
                  <c:v>-20.222999999999999</c:v>
                </c:pt>
                <c:pt idx="2496">
                  <c:v>-20.25</c:v>
                </c:pt>
                <c:pt idx="2497">
                  <c:v>-20.201000000000001</c:v>
                </c:pt>
                <c:pt idx="2498">
                  <c:v>-20.152999999999999</c:v>
                </c:pt>
                <c:pt idx="2499">
                  <c:v>-20.145</c:v>
                </c:pt>
                <c:pt idx="2500">
                  <c:v>-20.146000000000001</c:v>
                </c:pt>
                <c:pt idx="2501">
                  <c:v>-20.091999999999999</c:v>
                </c:pt>
                <c:pt idx="2502">
                  <c:v>-20.088999999999999</c:v>
                </c:pt>
                <c:pt idx="2503">
                  <c:v>-20.11</c:v>
                </c:pt>
                <c:pt idx="2504">
                  <c:v>-20.077000000000002</c:v>
                </c:pt>
                <c:pt idx="2505">
                  <c:v>-20.059000000000001</c:v>
                </c:pt>
                <c:pt idx="2506">
                  <c:v>-20.068999999999999</c:v>
                </c:pt>
                <c:pt idx="2507">
                  <c:v>-20.079000000000001</c:v>
                </c:pt>
                <c:pt idx="2508">
                  <c:v>-20.11</c:v>
                </c:pt>
                <c:pt idx="2509">
                  <c:v>-20.065999999999999</c:v>
                </c:pt>
                <c:pt idx="2510">
                  <c:v>-20.021000000000001</c:v>
                </c:pt>
                <c:pt idx="2511">
                  <c:v>-19.992000000000001</c:v>
                </c:pt>
                <c:pt idx="2512">
                  <c:v>-19.956</c:v>
                </c:pt>
                <c:pt idx="2513">
                  <c:v>-19.873000000000001</c:v>
                </c:pt>
                <c:pt idx="2514">
                  <c:v>-19.88</c:v>
                </c:pt>
                <c:pt idx="2515">
                  <c:v>-19.887</c:v>
                </c:pt>
                <c:pt idx="2516">
                  <c:v>-19.873999999999999</c:v>
                </c:pt>
                <c:pt idx="2517">
                  <c:v>-19.878</c:v>
                </c:pt>
                <c:pt idx="2518">
                  <c:v>-19.853000000000002</c:v>
                </c:pt>
                <c:pt idx="2519">
                  <c:v>-19.844000000000001</c:v>
                </c:pt>
                <c:pt idx="2520">
                  <c:v>-19.847999999999999</c:v>
                </c:pt>
                <c:pt idx="2521">
                  <c:v>-19.808</c:v>
                </c:pt>
                <c:pt idx="2522">
                  <c:v>-19.867000000000001</c:v>
                </c:pt>
                <c:pt idx="2523">
                  <c:v>-19.908999999999999</c:v>
                </c:pt>
                <c:pt idx="2524">
                  <c:v>-19.928000000000001</c:v>
                </c:pt>
                <c:pt idx="2525">
                  <c:v>-19.899000000000001</c:v>
                </c:pt>
                <c:pt idx="2526">
                  <c:v>-19.821999999999999</c:v>
                </c:pt>
                <c:pt idx="2527">
                  <c:v>-19.882000000000001</c:v>
                </c:pt>
                <c:pt idx="2528">
                  <c:v>-19.864999999999998</c:v>
                </c:pt>
                <c:pt idx="2529">
                  <c:v>-19.885999999999999</c:v>
                </c:pt>
                <c:pt idx="2530">
                  <c:v>-19.998999999999999</c:v>
                </c:pt>
                <c:pt idx="2531">
                  <c:v>-20.023</c:v>
                </c:pt>
                <c:pt idx="2532">
                  <c:v>-19.951000000000001</c:v>
                </c:pt>
                <c:pt idx="2533">
                  <c:v>-19.908999999999999</c:v>
                </c:pt>
                <c:pt idx="2534">
                  <c:v>-19.972000000000001</c:v>
                </c:pt>
                <c:pt idx="2535">
                  <c:v>-20.039000000000001</c:v>
                </c:pt>
                <c:pt idx="2536">
                  <c:v>-20.077000000000002</c:v>
                </c:pt>
                <c:pt idx="2537">
                  <c:v>-20.024999999999999</c:v>
                </c:pt>
                <c:pt idx="2538">
                  <c:v>-20.021000000000001</c:v>
                </c:pt>
                <c:pt idx="2539">
                  <c:v>-20.082999999999998</c:v>
                </c:pt>
                <c:pt idx="2540">
                  <c:v>-20.068000000000001</c:v>
                </c:pt>
                <c:pt idx="2541">
                  <c:v>-20.065000000000001</c:v>
                </c:pt>
                <c:pt idx="2542">
                  <c:v>-20.077999999999999</c:v>
                </c:pt>
                <c:pt idx="2543">
                  <c:v>-20.189</c:v>
                </c:pt>
                <c:pt idx="2544">
                  <c:v>-20.181999999999999</c:v>
                </c:pt>
                <c:pt idx="2545">
                  <c:v>-20.22</c:v>
                </c:pt>
                <c:pt idx="2546">
                  <c:v>-20.207000000000001</c:v>
                </c:pt>
                <c:pt idx="2547">
                  <c:v>-20.195</c:v>
                </c:pt>
                <c:pt idx="2548">
                  <c:v>-20.239000000000001</c:v>
                </c:pt>
                <c:pt idx="2549">
                  <c:v>-20.164000000000001</c:v>
                </c:pt>
                <c:pt idx="2550">
                  <c:v>-20.140999999999998</c:v>
                </c:pt>
                <c:pt idx="2551">
                  <c:v>-20.254000000000001</c:v>
                </c:pt>
                <c:pt idx="2552">
                  <c:v>-20.306999999999999</c:v>
                </c:pt>
                <c:pt idx="2553">
                  <c:v>-20.234999999999999</c:v>
                </c:pt>
                <c:pt idx="2554">
                  <c:v>-20.228999999999999</c:v>
                </c:pt>
                <c:pt idx="2555">
                  <c:v>-20.311</c:v>
                </c:pt>
                <c:pt idx="2556">
                  <c:v>-20.273</c:v>
                </c:pt>
                <c:pt idx="2557">
                  <c:v>-20.303000000000001</c:v>
                </c:pt>
                <c:pt idx="2558">
                  <c:v>-20.309999999999999</c:v>
                </c:pt>
                <c:pt idx="2559">
                  <c:v>-20.356999999999999</c:v>
                </c:pt>
                <c:pt idx="2560">
                  <c:v>-20.367999999999999</c:v>
                </c:pt>
                <c:pt idx="2561">
                  <c:v>-20.376999999999999</c:v>
                </c:pt>
                <c:pt idx="2562">
                  <c:v>-20.414999999999999</c:v>
                </c:pt>
                <c:pt idx="2563">
                  <c:v>-20.484999999999999</c:v>
                </c:pt>
                <c:pt idx="2564">
                  <c:v>-20.561</c:v>
                </c:pt>
                <c:pt idx="2565">
                  <c:v>-20.651</c:v>
                </c:pt>
                <c:pt idx="2566">
                  <c:v>-20.645</c:v>
                </c:pt>
                <c:pt idx="2567">
                  <c:v>-20.713999999999999</c:v>
                </c:pt>
                <c:pt idx="2568">
                  <c:v>-20.683</c:v>
                </c:pt>
                <c:pt idx="2569">
                  <c:v>-20.695</c:v>
                </c:pt>
                <c:pt idx="2570">
                  <c:v>-20.739000000000001</c:v>
                </c:pt>
                <c:pt idx="2571">
                  <c:v>-20.722999999999999</c:v>
                </c:pt>
                <c:pt idx="2572">
                  <c:v>-20.754000000000001</c:v>
                </c:pt>
                <c:pt idx="2573">
                  <c:v>-20.79</c:v>
                </c:pt>
                <c:pt idx="2574">
                  <c:v>-20.760999999999999</c:v>
                </c:pt>
                <c:pt idx="2575">
                  <c:v>-20.773</c:v>
                </c:pt>
                <c:pt idx="2576">
                  <c:v>-20.882999999999999</c:v>
                </c:pt>
                <c:pt idx="2577">
                  <c:v>-20.838999999999999</c:v>
                </c:pt>
                <c:pt idx="2578">
                  <c:v>-20.856000000000002</c:v>
                </c:pt>
                <c:pt idx="2579">
                  <c:v>-20.873000000000001</c:v>
                </c:pt>
                <c:pt idx="2580">
                  <c:v>-20.856000000000002</c:v>
                </c:pt>
                <c:pt idx="2581">
                  <c:v>-20.876000000000001</c:v>
                </c:pt>
                <c:pt idx="2582">
                  <c:v>-20.895</c:v>
                </c:pt>
                <c:pt idx="2583">
                  <c:v>-20.949000000000002</c:v>
                </c:pt>
                <c:pt idx="2584">
                  <c:v>-21.006</c:v>
                </c:pt>
                <c:pt idx="2585">
                  <c:v>-21.044</c:v>
                </c:pt>
                <c:pt idx="2586">
                  <c:v>-21.074999999999999</c:v>
                </c:pt>
                <c:pt idx="2587">
                  <c:v>-21.167999999999999</c:v>
                </c:pt>
                <c:pt idx="2588">
                  <c:v>-21.161000000000001</c:v>
                </c:pt>
                <c:pt idx="2589">
                  <c:v>-21.228999999999999</c:v>
                </c:pt>
                <c:pt idx="2590">
                  <c:v>-21.324000000000002</c:v>
                </c:pt>
                <c:pt idx="2591">
                  <c:v>-21.449000000000002</c:v>
                </c:pt>
                <c:pt idx="2592">
                  <c:v>-21.44</c:v>
                </c:pt>
                <c:pt idx="2593">
                  <c:v>-21.405999999999999</c:v>
                </c:pt>
                <c:pt idx="2594">
                  <c:v>-21.378</c:v>
                </c:pt>
                <c:pt idx="2595">
                  <c:v>-21.286000000000001</c:v>
                </c:pt>
                <c:pt idx="2596">
                  <c:v>-21.282</c:v>
                </c:pt>
                <c:pt idx="2597">
                  <c:v>-21.257999999999999</c:v>
                </c:pt>
                <c:pt idx="2598">
                  <c:v>-21.279</c:v>
                </c:pt>
                <c:pt idx="2599">
                  <c:v>-21.27</c:v>
                </c:pt>
                <c:pt idx="2600">
                  <c:v>-21.262</c:v>
                </c:pt>
                <c:pt idx="2601">
                  <c:v>-21.381</c:v>
                </c:pt>
                <c:pt idx="2602">
                  <c:v>-21.428000000000001</c:v>
                </c:pt>
                <c:pt idx="2603">
                  <c:v>-21.524999999999999</c:v>
                </c:pt>
                <c:pt idx="2604">
                  <c:v>-21.677</c:v>
                </c:pt>
                <c:pt idx="2605">
                  <c:v>-21.736000000000001</c:v>
                </c:pt>
                <c:pt idx="2606">
                  <c:v>-21.747</c:v>
                </c:pt>
                <c:pt idx="2607">
                  <c:v>-21.765000000000001</c:v>
                </c:pt>
                <c:pt idx="2608">
                  <c:v>-21.748999999999999</c:v>
                </c:pt>
                <c:pt idx="2609">
                  <c:v>-21.748999999999999</c:v>
                </c:pt>
                <c:pt idx="2610">
                  <c:v>-21.744</c:v>
                </c:pt>
                <c:pt idx="2611">
                  <c:v>-21.695</c:v>
                </c:pt>
                <c:pt idx="2612">
                  <c:v>-21.702000000000002</c:v>
                </c:pt>
                <c:pt idx="2613">
                  <c:v>-21.716000000000001</c:v>
                </c:pt>
                <c:pt idx="2614">
                  <c:v>-21.774000000000001</c:v>
                </c:pt>
                <c:pt idx="2615">
                  <c:v>-21.783999999999999</c:v>
                </c:pt>
                <c:pt idx="2616">
                  <c:v>-21.797000000000001</c:v>
                </c:pt>
                <c:pt idx="2617">
                  <c:v>-21.823</c:v>
                </c:pt>
                <c:pt idx="2618">
                  <c:v>-21.847999999999999</c:v>
                </c:pt>
                <c:pt idx="2619">
                  <c:v>-21.869</c:v>
                </c:pt>
                <c:pt idx="2620">
                  <c:v>-21.853999999999999</c:v>
                </c:pt>
                <c:pt idx="2621">
                  <c:v>-21.814</c:v>
                </c:pt>
                <c:pt idx="2622">
                  <c:v>-21.824999999999999</c:v>
                </c:pt>
                <c:pt idx="2623">
                  <c:v>-21.876999999999999</c:v>
                </c:pt>
                <c:pt idx="2624">
                  <c:v>-21.84</c:v>
                </c:pt>
                <c:pt idx="2625">
                  <c:v>-21.821999999999999</c:v>
                </c:pt>
                <c:pt idx="2626">
                  <c:v>-21.875</c:v>
                </c:pt>
                <c:pt idx="2627">
                  <c:v>-21.882000000000001</c:v>
                </c:pt>
                <c:pt idx="2628">
                  <c:v>-21.843</c:v>
                </c:pt>
                <c:pt idx="2629">
                  <c:v>-21.815999999999999</c:v>
                </c:pt>
                <c:pt idx="2630">
                  <c:v>-21.859000000000002</c:v>
                </c:pt>
                <c:pt idx="2631">
                  <c:v>-21.838000000000001</c:v>
                </c:pt>
                <c:pt idx="2632">
                  <c:v>-21.838999999999999</c:v>
                </c:pt>
                <c:pt idx="2633">
                  <c:v>-21.882999999999999</c:v>
                </c:pt>
                <c:pt idx="2634">
                  <c:v>-21.885000000000002</c:v>
                </c:pt>
                <c:pt idx="2635">
                  <c:v>-21.911999999999999</c:v>
                </c:pt>
                <c:pt idx="2636">
                  <c:v>-21.873999999999999</c:v>
                </c:pt>
                <c:pt idx="2637">
                  <c:v>-21.852</c:v>
                </c:pt>
                <c:pt idx="2638">
                  <c:v>-21.881</c:v>
                </c:pt>
                <c:pt idx="2639">
                  <c:v>-21.88</c:v>
                </c:pt>
                <c:pt idx="2640">
                  <c:v>-21.88</c:v>
                </c:pt>
                <c:pt idx="2641">
                  <c:v>-21.893999999999998</c:v>
                </c:pt>
                <c:pt idx="2642">
                  <c:v>-21.965</c:v>
                </c:pt>
                <c:pt idx="2643">
                  <c:v>-21.969000000000001</c:v>
                </c:pt>
                <c:pt idx="2644">
                  <c:v>-21.954000000000001</c:v>
                </c:pt>
                <c:pt idx="2645">
                  <c:v>-21.901</c:v>
                </c:pt>
                <c:pt idx="2646">
                  <c:v>-21.864999999999998</c:v>
                </c:pt>
                <c:pt idx="2647">
                  <c:v>-21.870999999999999</c:v>
                </c:pt>
                <c:pt idx="2648">
                  <c:v>-21.934999999999999</c:v>
                </c:pt>
                <c:pt idx="2649">
                  <c:v>-21.933</c:v>
                </c:pt>
                <c:pt idx="2650">
                  <c:v>-21.902999999999999</c:v>
                </c:pt>
                <c:pt idx="2651">
                  <c:v>-21.859000000000002</c:v>
                </c:pt>
                <c:pt idx="2652">
                  <c:v>-21.891999999999999</c:v>
                </c:pt>
                <c:pt idx="2653">
                  <c:v>-21.920999999999999</c:v>
                </c:pt>
                <c:pt idx="2654">
                  <c:v>-21.983000000000001</c:v>
                </c:pt>
                <c:pt idx="2655">
                  <c:v>-22.004000000000001</c:v>
                </c:pt>
                <c:pt idx="2656">
                  <c:v>-21.899000000000001</c:v>
                </c:pt>
                <c:pt idx="2657">
                  <c:v>-21.902000000000001</c:v>
                </c:pt>
                <c:pt idx="2658">
                  <c:v>-21.917999999999999</c:v>
                </c:pt>
                <c:pt idx="2659">
                  <c:v>-21.885999999999999</c:v>
                </c:pt>
                <c:pt idx="2660">
                  <c:v>-21.873999999999999</c:v>
                </c:pt>
                <c:pt idx="2661">
                  <c:v>-21.925000000000001</c:v>
                </c:pt>
                <c:pt idx="2662">
                  <c:v>-21.863</c:v>
                </c:pt>
                <c:pt idx="2663">
                  <c:v>-21.827000000000002</c:v>
                </c:pt>
                <c:pt idx="2664">
                  <c:v>-21.855</c:v>
                </c:pt>
                <c:pt idx="2665">
                  <c:v>-21.783999999999999</c:v>
                </c:pt>
                <c:pt idx="2666">
                  <c:v>-21.84</c:v>
                </c:pt>
                <c:pt idx="2667">
                  <c:v>-21.866</c:v>
                </c:pt>
                <c:pt idx="2668">
                  <c:v>-21.888999999999999</c:v>
                </c:pt>
                <c:pt idx="2669">
                  <c:v>-21.853999999999999</c:v>
                </c:pt>
                <c:pt idx="2670">
                  <c:v>-21.803999999999998</c:v>
                </c:pt>
                <c:pt idx="2671">
                  <c:v>-21.798999999999999</c:v>
                </c:pt>
                <c:pt idx="2672">
                  <c:v>-21.754999999999999</c:v>
                </c:pt>
                <c:pt idx="2673">
                  <c:v>-21.785</c:v>
                </c:pt>
                <c:pt idx="2674">
                  <c:v>-21.885000000000002</c:v>
                </c:pt>
                <c:pt idx="2675">
                  <c:v>-21.978000000000002</c:v>
                </c:pt>
                <c:pt idx="2676">
                  <c:v>-21.936</c:v>
                </c:pt>
                <c:pt idx="2677">
                  <c:v>-21.777999999999999</c:v>
                </c:pt>
                <c:pt idx="2678">
                  <c:v>-21.748000000000001</c:v>
                </c:pt>
                <c:pt idx="2679">
                  <c:v>-21.77</c:v>
                </c:pt>
                <c:pt idx="2680">
                  <c:v>-21.785</c:v>
                </c:pt>
                <c:pt idx="2681">
                  <c:v>-21.812000000000001</c:v>
                </c:pt>
                <c:pt idx="2682">
                  <c:v>-21.783999999999999</c:v>
                </c:pt>
                <c:pt idx="2683">
                  <c:v>-21.777999999999999</c:v>
                </c:pt>
                <c:pt idx="2684">
                  <c:v>-21.745999999999999</c:v>
                </c:pt>
                <c:pt idx="2685">
                  <c:v>-21.669</c:v>
                </c:pt>
                <c:pt idx="2686">
                  <c:v>-21.631</c:v>
                </c:pt>
                <c:pt idx="2687">
                  <c:v>-21.789000000000001</c:v>
                </c:pt>
                <c:pt idx="2688">
                  <c:v>-21.788</c:v>
                </c:pt>
                <c:pt idx="2689">
                  <c:v>-21.725000000000001</c:v>
                </c:pt>
                <c:pt idx="2690">
                  <c:v>-21.742999999999999</c:v>
                </c:pt>
                <c:pt idx="2691">
                  <c:v>-21.795999999999999</c:v>
                </c:pt>
                <c:pt idx="2692">
                  <c:v>-21.736000000000001</c:v>
                </c:pt>
                <c:pt idx="2693">
                  <c:v>-21.693000000000001</c:v>
                </c:pt>
                <c:pt idx="2694">
                  <c:v>-21.629000000000001</c:v>
                </c:pt>
                <c:pt idx="2695">
                  <c:v>-21.669</c:v>
                </c:pt>
                <c:pt idx="2696">
                  <c:v>-21.638000000000002</c:v>
                </c:pt>
                <c:pt idx="2697">
                  <c:v>-21.498999999999999</c:v>
                </c:pt>
                <c:pt idx="2698">
                  <c:v>-21.268000000000001</c:v>
                </c:pt>
                <c:pt idx="2699">
                  <c:v>-21.065000000000001</c:v>
                </c:pt>
                <c:pt idx="2700">
                  <c:v>-20.797000000000001</c:v>
                </c:pt>
                <c:pt idx="2701">
                  <c:v>-20.658999999999999</c:v>
                </c:pt>
                <c:pt idx="2702">
                  <c:v>-20.391999999999999</c:v>
                </c:pt>
                <c:pt idx="2703">
                  <c:v>-20.216999999999999</c:v>
                </c:pt>
                <c:pt idx="2704">
                  <c:v>-20.13</c:v>
                </c:pt>
                <c:pt idx="2705">
                  <c:v>-20.085000000000001</c:v>
                </c:pt>
                <c:pt idx="2706">
                  <c:v>-20.050999999999998</c:v>
                </c:pt>
                <c:pt idx="2707">
                  <c:v>-20</c:v>
                </c:pt>
                <c:pt idx="2708">
                  <c:v>-19.948</c:v>
                </c:pt>
                <c:pt idx="2709">
                  <c:v>-19.905000000000001</c:v>
                </c:pt>
                <c:pt idx="2710">
                  <c:v>-19.969000000000001</c:v>
                </c:pt>
                <c:pt idx="2711">
                  <c:v>-19.981999999999999</c:v>
                </c:pt>
                <c:pt idx="2712">
                  <c:v>-19.998000000000001</c:v>
                </c:pt>
                <c:pt idx="2713">
                  <c:v>-20.010999999999999</c:v>
                </c:pt>
                <c:pt idx="2714">
                  <c:v>-19.978999999999999</c:v>
                </c:pt>
                <c:pt idx="2715">
                  <c:v>-19.920999999999999</c:v>
                </c:pt>
                <c:pt idx="2716">
                  <c:v>-19.951000000000001</c:v>
                </c:pt>
                <c:pt idx="2717">
                  <c:v>-19.893000000000001</c:v>
                </c:pt>
                <c:pt idx="2718">
                  <c:v>-19.771000000000001</c:v>
                </c:pt>
                <c:pt idx="2719">
                  <c:v>-19.725000000000001</c:v>
                </c:pt>
                <c:pt idx="2720">
                  <c:v>-19.736000000000001</c:v>
                </c:pt>
                <c:pt idx="2721">
                  <c:v>-19.719000000000001</c:v>
                </c:pt>
                <c:pt idx="2722">
                  <c:v>-19.818999999999999</c:v>
                </c:pt>
                <c:pt idx="2723">
                  <c:v>-19.774999999999999</c:v>
                </c:pt>
                <c:pt idx="2724">
                  <c:v>-19.725000000000001</c:v>
                </c:pt>
                <c:pt idx="2725">
                  <c:v>-19.754999999999999</c:v>
                </c:pt>
                <c:pt idx="2726">
                  <c:v>-19.786999999999999</c:v>
                </c:pt>
                <c:pt idx="2727">
                  <c:v>-19.693000000000001</c:v>
                </c:pt>
                <c:pt idx="2728">
                  <c:v>-19.63</c:v>
                </c:pt>
                <c:pt idx="2729">
                  <c:v>-19.646999999999998</c:v>
                </c:pt>
                <c:pt idx="2730">
                  <c:v>-19.555</c:v>
                </c:pt>
                <c:pt idx="2731">
                  <c:v>-19.515000000000001</c:v>
                </c:pt>
                <c:pt idx="2732">
                  <c:v>-19.484000000000002</c:v>
                </c:pt>
                <c:pt idx="2733">
                  <c:v>-19.425999999999998</c:v>
                </c:pt>
                <c:pt idx="2734">
                  <c:v>-19.488</c:v>
                </c:pt>
                <c:pt idx="2735">
                  <c:v>-19.498999999999999</c:v>
                </c:pt>
                <c:pt idx="2736">
                  <c:v>-19.466999999999999</c:v>
                </c:pt>
                <c:pt idx="2737">
                  <c:v>-19.411000000000001</c:v>
                </c:pt>
                <c:pt idx="2738">
                  <c:v>-19.324999999999999</c:v>
                </c:pt>
                <c:pt idx="2739">
                  <c:v>-19.273</c:v>
                </c:pt>
                <c:pt idx="2740">
                  <c:v>-19.169</c:v>
                </c:pt>
                <c:pt idx="2741">
                  <c:v>-19.027000000000001</c:v>
                </c:pt>
                <c:pt idx="2742">
                  <c:v>-18.885999999999999</c:v>
                </c:pt>
                <c:pt idx="2743">
                  <c:v>-18.739000000000001</c:v>
                </c:pt>
                <c:pt idx="2744">
                  <c:v>-18.651</c:v>
                </c:pt>
                <c:pt idx="2745">
                  <c:v>-18.661999999999999</c:v>
                </c:pt>
                <c:pt idx="2746">
                  <c:v>-18.686</c:v>
                </c:pt>
                <c:pt idx="2747">
                  <c:v>-18.646000000000001</c:v>
                </c:pt>
                <c:pt idx="2748">
                  <c:v>-18.638000000000002</c:v>
                </c:pt>
                <c:pt idx="2749">
                  <c:v>-18.693999999999999</c:v>
                </c:pt>
                <c:pt idx="2750">
                  <c:v>-18.766999999999999</c:v>
                </c:pt>
                <c:pt idx="2751">
                  <c:v>-18.72</c:v>
                </c:pt>
                <c:pt idx="2752">
                  <c:v>-18.702999999999999</c:v>
                </c:pt>
                <c:pt idx="2753">
                  <c:v>-18.695</c:v>
                </c:pt>
                <c:pt idx="2754">
                  <c:v>-18.693999999999999</c:v>
                </c:pt>
                <c:pt idx="2755">
                  <c:v>-18.66</c:v>
                </c:pt>
                <c:pt idx="2756">
                  <c:v>-18.635999999999999</c:v>
                </c:pt>
                <c:pt idx="2757">
                  <c:v>-18.631</c:v>
                </c:pt>
                <c:pt idx="2758">
                  <c:v>-18.687999999999999</c:v>
                </c:pt>
                <c:pt idx="2759">
                  <c:v>-18.667000000000002</c:v>
                </c:pt>
                <c:pt idx="2760">
                  <c:v>-18.52</c:v>
                </c:pt>
                <c:pt idx="2761">
                  <c:v>-18.513000000000002</c:v>
                </c:pt>
                <c:pt idx="2762">
                  <c:v>-18.428999999999998</c:v>
                </c:pt>
                <c:pt idx="2763">
                  <c:v>-18.289000000000001</c:v>
                </c:pt>
                <c:pt idx="2764">
                  <c:v>-18.221</c:v>
                </c:pt>
                <c:pt idx="2765">
                  <c:v>-18.177</c:v>
                </c:pt>
                <c:pt idx="2766">
                  <c:v>-18.151</c:v>
                </c:pt>
                <c:pt idx="2767">
                  <c:v>-18.120999999999999</c:v>
                </c:pt>
                <c:pt idx="2768">
                  <c:v>-18.108000000000001</c:v>
                </c:pt>
                <c:pt idx="2769">
                  <c:v>-18.056999999999999</c:v>
                </c:pt>
                <c:pt idx="2770">
                  <c:v>-18.048999999999999</c:v>
                </c:pt>
                <c:pt idx="2771">
                  <c:v>-17.998999999999999</c:v>
                </c:pt>
                <c:pt idx="2772">
                  <c:v>-17.940999999999999</c:v>
                </c:pt>
                <c:pt idx="2773">
                  <c:v>-17.986999999999998</c:v>
                </c:pt>
                <c:pt idx="2774">
                  <c:v>-18.033999999999999</c:v>
                </c:pt>
                <c:pt idx="2775">
                  <c:v>-18.010999999999999</c:v>
                </c:pt>
                <c:pt idx="2776">
                  <c:v>-17.940999999999999</c:v>
                </c:pt>
                <c:pt idx="2777">
                  <c:v>-17.814</c:v>
                </c:pt>
                <c:pt idx="2778">
                  <c:v>-17.690999999999999</c:v>
                </c:pt>
                <c:pt idx="2779">
                  <c:v>-17.725000000000001</c:v>
                </c:pt>
                <c:pt idx="2780">
                  <c:v>-17.713999999999999</c:v>
                </c:pt>
                <c:pt idx="2781">
                  <c:v>-17.734999999999999</c:v>
                </c:pt>
                <c:pt idx="2782">
                  <c:v>-17.693000000000001</c:v>
                </c:pt>
                <c:pt idx="2783">
                  <c:v>-17.544</c:v>
                </c:pt>
                <c:pt idx="2784">
                  <c:v>-17.507999999999999</c:v>
                </c:pt>
                <c:pt idx="2785">
                  <c:v>-17.420999999999999</c:v>
                </c:pt>
                <c:pt idx="2786">
                  <c:v>-17.352</c:v>
                </c:pt>
                <c:pt idx="2787">
                  <c:v>-17.196000000000002</c:v>
                </c:pt>
                <c:pt idx="2788">
                  <c:v>-17.050999999999998</c:v>
                </c:pt>
                <c:pt idx="2789">
                  <c:v>-17.030999999999999</c:v>
                </c:pt>
                <c:pt idx="2790">
                  <c:v>-16.914999999999999</c:v>
                </c:pt>
                <c:pt idx="2791">
                  <c:v>-16.846</c:v>
                </c:pt>
                <c:pt idx="2792">
                  <c:v>-16.815000000000001</c:v>
                </c:pt>
                <c:pt idx="2793">
                  <c:v>-16.745999999999999</c:v>
                </c:pt>
                <c:pt idx="2794">
                  <c:v>-16.681999999999999</c:v>
                </c:pt>
                <c:pt idx="2795">
                  <c:v>-16.634</c:v>
                </c:pt>
                <c:pt idx="2796">
                  <c:v>-16.542999999999999</c:v>
                </c:pt>
                <c:pt idx="2797">
                  <c:v>-16.366</c:v>
                </c:pt>
                <c:pt idx="2798">
                  <c:v>-16.181000000000001</c:v>
                </c:pt>
                <c:pt idx="2799">
                  <c:v>-16.035</c:v>
                </c:pt>
                <c:pt idx="2800">
                  <c:v>-15.927</c:v>
                </c:pt>
                <c:pt idx="2801">
                  <c:v>-15.88</c:v>
                </c:pt>
                <c:pt idx="2802">
                  <c:v>-15.867000000000001</c:v>
                </c:pt>
                <c:pt idx="2803">
                  <c:v>-15.863</c:v>
                </c:pt>
                <c:pt idx="2804">
                  <c:v>-15.914999999999999</c:v>
                </c:pt>
                <c:pt idx="2805">
                  <c:v>-15.912000000000001</c:v>
                </c:pt>
                <c:pt idx="2806">
                  <c:v>-15.923999999999999</c:v>
                </c:pt>
                <c:pt idx="2807">
                  <c:v>-16.042000000000002</c:v>
                </c:pt>
                <c:pt idx="2808">
                  <c:v>-16</c:v>
                </c:pt>
                <c:pt idx="2809">
                  <c:v>-15.996</c:v>
                </c:pt>
                <c:pt idx="2810">
                  <c:v>-16.041</c:v>
                </c:pt>
                <c:pt idx="2811">
                  <c:v>-16.155000000000001</c:v>
                </c:pt>
                <c:pt idx="2812">
                  <c:v>-16.213000000000001</c:v>
                </c:pt>
                <c:pt idx="2813">
                  <c:v>-16.349</c:v>
                </c:pt>
                <c:pt idx="2814">
                  <c:v>-16.494</c:v>
                </c:pt>
                <c:pt idx="2815">
                  <c:v>-16.497</c:v>
                </c:pt>
                <c:pt idx="2816">
                  <c:v>-16.536999999999999</c:v>
                </c:pt>
                <c:pt idx="2817">
                  <c:v>-16.632000000000001</c:v>
                </c:pt>
                <c:pt idx="2818">
                  <c:v>-16.79</c:v>
                </c:pt>
                <c:pt idx="2819">
                  <c:v>-16.981999999999999</c:v>
                </c:pt>
                <c:pt idx="2820">
                  <c:v>-17.132999999999999</c:v>
                </c:pt>
                <c:pt idx="2821">
                  <c:v>-17.305</c:v>
                </c:pt>
                <c:pt idx="2822">
                  <c:v>-17.486999999999998</c:v>
                </c:pt>
                <c:pt idx="2823">
                  <c:v>-17.658000000000001</c:v>
                </c:pt>
                <c:pt idx="2824">
                  <c:v>-17.805</c:v>
                </c:pt>
                <c:pt idx="2825">
                  <c:v>-17.805</c:v>
                </c:pt>
                <c:pt idx="2826">
                  <c:v>-17.873000000000001</c:v>
                </c:pt>
                <c:pt idx="2827">
                  <c:v>-17.916</c:v>
                </c:pt>
                <c:pt idx="2828">
                  <c:v>-17.873000000000001</c:v>
                </c:pt>
                <c:pt idx="2829">
                  <c:v>-17.952999999999999</c:v>
                </c:pt>
                <c:pt idx="2830">
                  <c:v>-17.988</c:v>
                </c:pt>
                <c:pt idx="2831">
                  <c:v>-18.071000000000002</c:v>
                </c:pt>
                <c:pt idx="2832">
                  <c:v>-18.241</c:v>
                </c:pt>
                <c:pt idx="2833">
                  <c:v>-18.335000000000001</c:v>
                </c:pt>
                <c:pt idx="2834">
                  <c:v>-18.346</c:v>
                </c:pt>
                <c:pt idx="2835">
                  <c:v>-18.379000000000001</c:v>
                </c:pt>
                <c:pt idx="2836">
                  <c:v>-18.484999999999999</c:v>
                </c:pt>
                <c:pt idx="2837">
                  <c:v>-18.521999999999998</c:v>
                </c:pt>
                <c:pt idx="2838">
                  <c:v>-18.649999999999999</c:v>
                </c:pt>
                <c:pt idx="2839">
                  <c:v>-18.707999999999998</c:v>
                </c:pt>
                <c:pt idx="2840">
                  <c:v>-18.748999999999999</c:v>
                </c:pt>
                <c:pt idx="2841">
                  <c:v>-18.645</c:v>
                </c:pt>
                <c:pt idx="2842">
                  <c:v>-18.63</c:v>
                </c:pt>
                <c:pt idx="2843">
                  <c:v>-18.63</c:v>
                </c:pt>
                <c:pt idx="2844">
                  <c:v>-18.651</c:v>
                </c:pt>
                <c:pt idx="2845">
                  <c:v>-18.684999999999999</c:v>
                </c:pt>
                <c:pt idx="2846">
                  <c:v>-18.768000000000001</c:v>
                </c:pt>
                <c:pt idx="2847">
                  <c:v>-18.847999999999999</c:v>
                </c:pt>
                <c:pt idx="2848">
                  <c:v>-18.832999999999998</c:v>
                </c:pt>
                <c:pt idx="2849">
                  <c:v>-18.837</c:v>
                </c:pt>
                <c:pt idx="2850">
                  <c:v>-18.79</c:v>
                </c:pt>
                <c:pt idx="2851">
                  <c:v>-18.748999999999999</c:v>
                </c:pt>
                <c:pt idx="2852">
                  <c:v>-18.725000000000001</c:v>
                </c:pt>
                <c:pt idx="2853">
                  <c:v>-18.815999999999999</c:v>
                </c:pt>
                <c:pt idx="2854">
                  <c:v>-18.91</c:v>
                </c:pt>
                <c:pt idx="2855">
                  <c:v>-18.917999999999999</c:v>
                </c:pt>
                <c:pt idx="2856">
                  <c:v>-18.861000000000001</c:v>
                </c:pt>
                <c:pt idx="2857">
                  <c:v>-18.788</c:v>
                </c:pt>
                <c:pt idx="2858">
                  <c:v>-18.808</c:v>
                </c:pt>
                <c:pt idx="2859">
                  <c:v>-18.864999999999998</c:v>
                </c:pt>
                <c:pt idx="2860">
                  <c:v>-18.876999999999999</c:v>
                </c:pt>
                <c:pt idx="2861">
                  <c:v>-18.925999999999998</c:v>
                </c:pt>
                <c:pt idx="2862">
                  <c:v>-18.904</c:v>
                </c:pt>
                <c:pt idx="2863">
                  <c:v>-18.798999999999999</c:v>
                </c:pt>
                <c:pt idx="2864">
                  <c:v>-18.760999999999999</c:v>
                </c:pt>
                <c:pt idx="2865">
                  <c:v>-18.742000000000001</c:v>
                </c:pt>
                <c:pt idx="2866">
                  <c:v>-18.699000000000002</c:v>
                </c:pt>
                <c:pt idx="2867">
                  <c:v>-18.699000000000002</c:v>
                </c:pt>
                <c:pt idx="2868">
                  <c:v>-18.657</c:v>
                </c:pt>
                <c:pt idx="2869">
                  <c:v>-18.681000000000001</c:v>
                </c:pt>
                <c:pt idx="2870">
                  <c:v>-18.706</c:v>
                </c:pt>
                <c:pt idx="2871">
                  <c:v>-18.693000000000001</c:v>
                </c:pt>
                <c:pt idx="2872">
                  <c:v>-18.678999999999998</c:v>
                </c:pt>
                <c:pt idx="2873">
                  <c:v>-18.678000000000001</c:v>
                </c:pt>
                <c:pt idx="2874">
                  <c:v>-18.658999999999999</c:v>
                </c:pt>
                <c:pt idx="2875">
                  <c:v>-18.606999999999999</c:v>
                </c:pt>
                <c:pt idx="2876">
                  <c:v>-18.523</c:v>
                </c:pt>
                <c:pt idx="2877">
                  <c:v>-18.475999999999999</c:v>
                </c:pt>
                <c:pt idx="2878">
                  <c:v>-18.422000000000001</c:v>
                </c:pt>
                <c:pt idx="2879">
                  <c:v>-18.375</c:v>
                </c:pt>
                <c:pt idx="2880">
                  <c:v>-18.280999999999999</c:v>
                </c:pt>
                <c:pt idx="2881">
                  <c:v>-18.277999999999999</c:v>
                </c:pt>
                <c:pt idx="2882">
                  <c:v>-18.274000000000001</c:v>
                </c:pt>
                <c:pt idx="2883">
                  <c:v>-18.190000000000001</c:v>
                </c:pt>
                <c:pt idx="2884">
                  <c:v>-18.120999999999999</c:v>
                </c:pt>
                <c:pt idx="2885">
                  <c:v>-18.071000000000002</c:v>
                </c:pt>
                <c:pt idx="2886">
                  <c:v>-17.998000000000001</c:v>
                </c:pt>
                <c:pt idx="2887">
                  <c:v>-17.885999999999999</c:v>
                </c:pt>
                <c:pt idx="2888">
                  <c:v>-17.731999999999999</c:v>
                </c:pt>
                <c:pt idx="2889">
                  <c:v>-17.553999999999998</c:v>
                </c:pt>
                <c:pt idx="2890">
                  <c:v>-17.518999999999998</c:v>
                </c:pt>
                <c:pt idx="2891">
                  <c:v>-17.518000000000001</c:v>
                </c:pt>
                <c:pt idx="2892">
                  <c:v>-17.486999999999998</c:v>
                </c:pt>
                <c:pt idx="2893">
                  <c:v>-17.416</c:v>
                </c:pt>
                <c:pt idx="2894">
                  <c:v>-17.323</c:v>
                </c:pt>
                <c:pt idx="2895">
                  <c:v>-17.265000000000001</c:v>
                </c:pt>
                <c:pt idx="2896">
                  <c:v>-17.138999999999999</c:v>
                </c:pt>
                <c:pt idx="2897">
                  <c:v>-17.079000000000001</c:v>
                </c:pt>
                <c:pt idx="2898">
                  <c:v>-17.074999999999999</c:v>
                </c:pt>
                <c:pt idx="2899">
                  <c:v>-16.902000000000001</c:v>
                </c:pt>
                <c:pt idx="2900">
                  <c:v>-16.699000000000002</c:v>
                </c:pt>
                <c:pt idx="2901">
                  <c:v>-16.483000000000001</c:v>
                </c:pt>
                <c:pt idx="2902">
                  <c:v>-16.288</c:v>
                </c:pt>
                <c:pt idx="2903">
                  <c:v>-16.062000000000001</c:v>
                </c:pt>
                <c:pt idx="2904">
                  <c:v>-15.776</c:v>
                </c:pt>
                <c:pt idx="2905">
                  <c:v>-15.49</c:v>
                </c:pt>
                <c:pt idx="2906">
                  <c:v>-15.335000000000001</c:v>
                </c:pt>
                <c:pt idx="2907">
                  <c:v>-15.253</c:v>
                </c:pt>
                <c:pt idx="2908">
                  <c:v>-15.246</c:v>
                </c:pt>
                <c:pt idx="2909">
                  <c:v>-15.215999999999999</c:v>
                </c:pt>
                <c:pt idx="2910">
                  <c:v>-15.218</c:v>
                </c:pt>
                <c:pt idx="2911">
                  <c:v>-15.221</c:v>
                </c:pt>
                <c:pt idx="2912">
                  <c:v>-15.228999999999999</c:v>
                </c:pt>
                <c:pt idx="2913">
                  <c:v>-15.256</c:v>
                </c:pt>
                <c:pt idx="2914">
                  <c:v>-15.276</c:v>
                </c:pt>
                <c:pt idx="2915">
                  <c:v>-15.272</c:v>
                </c:pt>
                <c:pt idx="2916">
                  <c:v>-15.14</c:v>
                </c:pt>
                <c:pt idx="2917">
                  <c:v>-14.927</c:v>
                </c:pt>
                <c:pt idx="2918">
                  <c:v>-14.781000000000001</c:v>
                </c:pt>
                <c:pt idx="2919">
                  <c:v>-14.547000000000001</c:v>
                </c:pt>
                <c:pt idx="2920">
                  <c:v>-14.16</c:v>
                </c:pt>
                <c:pt idx="2921">
                  <c:v>-13.856999999999999</c:v>
                </c:pt>
                <c:pt idx="2922">
                  <c:v>-13.69</c:v>
                </c:pt>
                <c:pt idx="2923">
                  <c:v>-13.603</c:v>
                </c:pt>
                <c:pt idx="2924">
                  <c:v>-13.499000000000001</c:v>
                </c:pt>
                <c:pt idx="2925">
                  <c:v>-13.438000000000001</c:v>
                </c:pt>
                <c:pt idx="2926">
                  <c:v>-13.381</c:v>
                </c:pt>
                <c:pt idx="2927">
                  <c:v>-13.372999999999999</c:v>
                </c:pt>
                <c:pt idx="2928">
                  <c:v>-13.416</c:v>
                </c:pt>
                <c:pt idx="2929">
                  <c:v>-13.423</c:v>
                </c:pt>
                <c:pt idx="2930">
                  <c:v>-13.385</c:v>
                </c:pt>
                <c:pt idx="2931">
                  <c:v>-13.414</c:v>
                </c:pt>
                <c:pt idx="2932">
                  <c:v>-13.484</c:v>
                </c:pt>
                <c:pt idx="2933">
                  <c:v>-13.446</c:v>
                </c:pt>
                <c:pt idx="2934">
                  <c:v>-13.448</c:v>
                </c:pt>
                <c:pt idx="2935">
                  <c:v>-13.452</c:v>
                </c:pt>
                <c:pt idx="2936">
                  <c:v>-13.429</c:v>
                </c:pt>
                <c:pt idx="2937">
                  <c:v>-13.407999999999999</c:v>
                </c:pt>
                <c:pt idx="2938">
                  <c:v>-13.356</c:v>
                </c:pt>
                <c:pt idx="2939">
                  <c:v>-13.321</c:v>
                </c:pt>
                <c:pt idx="2940">
                  <c:v>-13.308</c:v>
                </c:pt>
                <c:pt idx="2941">
                  <c:v>-13.31</c:v>
                </c:pt>
                <c:pt idx="2942">
                  <c:v>-13.319000000000001</c:v>
                </c:pt>
                <c:pt idx="2943">
                  <c:v>-13.359</c:v>
                </c:pt>
                <c:pt idx="2944">
                  <c:v>-13.352</c:v>
                </c:pt>
                <c:pt idx="2945">
                  <c:v>-13.334</c:v>
                </c:pt>
                <c:pt idx="2946">
                  <c:v>-13.254</c:v>
                </c:pt>
                <c:pt idx="2947">
                  <c:v>-13.279</c:v>
                </c:pt>
                <c:pt idx="2948">
                  <c:v>-13.282</c:v>
                </c:pt>
                <c:pt idx="2949">
                  <c:v>-13.196999999999999</c:v>
                </c:pt>
                <c:pt idx="2950">
                  <c:v>-13.121</c:v>
                </c:pt>
                <c:pt idx="2951">
                  <c:v>-13.044</c:v>
                </c:pt>
                <c:pt idx="2952">
                  <c:v>-12.930999999999999</c:v>
                </c:pt>
                <c:pt idx="2953">
                  <c:v>-12.907</c:v>
                </c:pt>
                <c:pt idx="2954">
                  <c:v>-12.91</c:v>
                </c:pt>
                <c:pt idx="2955">
                  <c:v>-12.88</c:v>
                </c:pt>
                <c:pt idx="2956">
                  <c:v>-12.827999999999999</c:v>
                </c:pt>
                <c:pt idx="2957">
                  <c:v>-12.853</c:v>
                </c:pt>
                <c:pt idx="2958">
                  <c:v>-12.875999999999999</c:v>
                </c:pt>
                <c:pt idx="2959">
                  <c:v>-12.904</c:v>
                </c:pt>
                <c:pt idx="2960">
                  <c:v>-12.912000000000001</c:v>
                </c:pt>
                <c:pt idx="2961">
                  <c:v>-12.856</c:v>
                </c:pt>
                <c:pt idx="2962">
                  <c:v>-12.853</c:v>
                </c:pt>
                <c:pt idx="2963">
                  <c:v>-12.858000000000001</c:v>
                </c:pt>
                <c:pt idx="2964">
                  <c:v>-12.849</c:v>
                </c:pt>
                <c:pt idx="2965">
                  <c:v>-12.88</c:v>
                </c:pt>
                <c:pt idx="2966">
                  <c:v>-12.898999999999999</c:v>
                </c:pt>
                <c:pt idx="2967">
                  <c:v>-12.871</c:v>
                </c:pt>
                <c:pt idx="2968">
                  <c:v>-12.849</c:v>
                </c:pt>
                <c:pt idx="2969">
                  <c:v>-12.823</c:v>
                </c:pt>
                <c:pt idx="2970">
                  <c:v>-12.756</c:v>
                </c:pt>
                <c:pt idx="2971">
                  <c:v>-12.701000000000001</c:v>
                </c:pt>
                <c:pt idx="2972">
                  <c:v>-12.721</c:v>
                </c:pt>
                <c:pt idx="2973">
                  <c:v>-12.741</c:v>
                </c:pt>
                <c:pt idx="2974">
                  <c:v>-12.717000000000001</c:v>
                </c:pt>
                <c:pt idx="2975">
                  <c:v>-12.669</c:v>
                </c:pt>
                <c:pt idx="2976">
                  <c:v>-12.667999999999999</c:v>
                </c:pt>
                <c:pt idx="2977">
                  <c:v>-12.707000000000001</c:v>
                </c:pt>
                <c:pt idx="2978">
                  <c:v>-12.706</c:v>
                </c:pt>
                <c:pt idx="2979">
                  <c:v>-12.76</c:v>
                </c:pt>
                <c:pt idx="2980">
                  <c:v>-12.746</c:v>
                </c:pt>
                <c:pt idx="2981">
                  <c:v>-12.736000000000001</c:v>
                </c:pt>
                <c:pt idx="2982">
                  <c:v>-12.683</c:v>
                </c:pt>
                <c:pt idx="2983">
                  <c:v>-12.693</c:v>
                </c:pt>
                <c:pt idx="2984">
                  <c:v>-12.829000000000001</c:v>
                </c:pt>
                <c:pt idx="2985">
                  <c:v>-12.907999999999999</c:v>
                </c:pt>
                <c:pt idx="2986">
                  <c:v>-13.013999999999999</c:v>
                </c:pt>
                <c:pt idx="2987">
                  <c:v>-13.058999999999999</c:v>
                </c:pt>
                <c:pt idx="2988">
                  <c:v>-13.125</c:v>
                </c:pt>
                <c:pt idx="2989">
                  <c:v>-13.259</c:v>
                </c:pt>
                <c:pt idx="2990">
                  <c:v>-13.426</c:v>
                </c:pt>
                <c:pt idx="2991">
                  <c:v>-13.568</c:v>
                </c:pt>
                <c:pt idx="2992">
                  <c:v>-13.795</c:v>
                </c:pt>
                <c:pt idx="2993">
                  <c:v>-14.073</c:v>
                </c:pt>
                <c:pt idx="2994">
                  <c:v>-14.387</c:v>
                </c:pt>
                <c:pt idx="2995">
                  <c:v>-14.718999999999999</c:v>
                </c:pt>
                <c:pt idx="2996">
                  <c:v>-15.246</c:v>
                </c:pt>
                <c:pt idx="2997">
                  <c:v>-15.826000000000001</c:v>
                </c:pt>
                <c:pt idx="2998">
                  <c:v>-16.545000000000002</c:v>
                </c:pt>
                <c:pt idx="2999">
                  <c:v>-17.134</c:v>
                </c:pt>
                <c:pt idx="3000">
                  <c:v>-17.510000000000002</c:v>
                </c:pt>
                <c:pt idx="3001">
                  <c:v>-17.626000000000001</c:v>
                </c:pt>
                <c:pt idx="3002">
                  <c:v>-17.663</c:v>
                </c:pt>
                <c:pt idx="3003">
                  <c:v>-17.701000000000001</c:v>
                </c:pt>
                <c:pt idx="3004">
                  <c:v>-17.817</c:v>
                </c:pt>
                <c:pt idx="3005">
                  <c:v>-18.023</c:v>
                </c:pt>
                <c:pt idx="3006">
                  <c:v>-18.190000000000001</c:v>
                </c:pt>
                <c:pt idx="3007">
                  <c:v>-18.108000000000001</c:v>
                </c:pt>
                <c:pt idx="3008">
                  <c:v>-18.041</c:v>
                </c:pt>
                <c:pt idx="3009">
                  <c:v>-18.12</c:v>
                </c:pt>
                <c:pt idx="3010">
                  <c:v>-18.216999999999999</c:v>
                </c:pt>
                <c:pt idx="3011">
                  <c:v>-18.128</c:v>
                </c:pt>
                <c:pt idx="3012">
                  <c:v>-18.143000000000001</c:v>
                </c:pt>
                <c:pt idx="3013">
                  <c:v>-18.225000000000001</c:v>
                </c:pt>
                <c:pt idx="3014">
                  <c:v>-18.265999999999998</c:v>
                </c:pt>
                <c:pt idx="3015">
                  <c:v>-18.170000000000002</c:v>
                </c:pt>
                <c:pt idx="3016">
                  <c:v>-18.11</c:v>
                </c:pt>
                <c:pt idx="3017">
                  <c:v>-18.14</c:v>
                </c:pt>
                <c:pt idx="3018">
                  <c:v>-18.091999999999999</c:v>
                </c:pt>
                <c:pt idx="3019">
                  <c:v>-18.024000000000001</c:v>
                </c:pt>
                <c:pt idx="3020">
                  <c:v>-18.045000000000002</c:v>
                </c:pt>
                <c:pt idx="3021">
                  <c:v>-18.114999999999998</c:v>
                </c:pt>
                <c:pt idx="3022">
                  <c:v>-18.071999999999999</c:v>
                </c:pt>
                <c:pt idx="3023">
                  <c:v>-18.094999999999999</c:v>
                </c:pt>
                <c:pt idx="3024">
                  <c:v>-18.097999999999999</c:v>
                </c:pt>
                <c:pt idx="3025">
                  <c:v>-18.082000000000001</c:v>
                </c:pt>
                <c:pt idx="3026">
                  <c:v>-18.103999999999999</c:v>
                </c:pt>
                <c:pt idx="3027">
                  <c:v>-18.052</c:v>
                </c:pt>
                <c:pt idx="3028">
                  <c:v>-17.956</c:v>
                </c:pt>
                <c:pt idx="3029">
                  <c:v>-17.876000000000001</c:v>
                </c:pt>
                <c:pt idx="3030">
                  <c:v>-17.885000000000002</c:v>
                </c:pt>
                <c:pt idx="3031">
                  <c:v>-17.832000000000001</c:v>
                </c:pt>
                <c:pt idx="3032">
                  <c:v>-17.861000000000001</c:v>
                </c:pt>
                <c:pt idx="3033">
                  <c:v>-17.920000000000002</c:v>
                </c:pt>
                <c:pt idx="3034">
                  <c:v>-17.917999999999999</c:v>
                </c:pt>
                <c:pt idx="3035">
                  <c:v>-17.920999999999999</c:v>
                </c:pt>
                <c:pt idx="3036">
                  <c:v>-17.937999999999999</c:v>
                </c:pt>
                <c:pt idx="3037">
                  <c:v>-17.870999999999999</c:v>
                </c:pt>
                <c:pt idx="3038">
                  <c:v>-17.849</c:v>
                </c:pt>
                <c:pt idx="3039">
                  <c:v>-17.847000000000001</c:v>
                </c:pt>
                <c:pt idx="3040">
                  <c:v>-17.864000000000001</c:v>
                </c:pt>
                <c:pt idx="3041">
                  <c:v>-17.908999999999999</c:v>
                </c:pt>
                <c:pt idx="3042">
                  <c:v>-17.913</c:v>
                </c:pt>
                <c:pt idx="3043">
                  <c:v>-17.852</c:v>
                </c:pt>
                <c:pt idx="3044">
                  <c:v>-17.777999999999999</c:v>
                </c:pt>
                <c:pt idx="3045">
                  <c:v>-17.693999999999999</c:v>
                </c:pt>
                <c:pt idx="3046">
                  <c:v>-17.690999999999999</c:v>
                </c:pt>
                <c:pt idx="3047">
                  <c:v>-17.745000000000001</c:v>
                </c:pt>
                <c:pt idx="3048">
                  <c:v>-17.745999999999999</c:v>
                </c:pt>
                <c:pt idx="3049">
                  <c:v>-17.616</c:v>
                </c:pt>
                <c:pt idx="3050">
                  <c:v>-17.565000000000001</c:v>
                </c:pt>
                <c:pt idx="3051">
                  <c:v>-17.536999999999999</c:v>
                </c:pt>
                <c:pt idx="3052">
                  <c:v>-17.582000000000001</c:v>
                </c:pt>
                <c:pt idx="3053">
                  <c:v>-17.565000000000001</c:v>
                </c:pt>
                <c:pt idx="3054">
                  <c:v>-17.538</c:v>
                </c:pt>
                <c:pt idx="3055">
                  <c:v>-17.527999999999999</c:v>
                </c:pt>
                <c:pt idx="3056">
                  <c:v>-17.541</c:v>
                </c:pt>
                <c:pt idx="3057">
                  <c:v>-17.474</c:v>
                </c:pt>
                <c:pt idx="3058">
                  <c:v>-17.43</c:v>
                </c:pt>
                <c:pt idx="3059">
                  <c:v>-17.478000000000002</c:v>
                </c:pt>
                <c:pt idx="3060">
                  <c:v>-17.524999999999999</c:v>
                </c:pt>
                <c:pt idx="3061">
                  <c:v>-17.536000000000001</c:v>
                </c:pt>
                <c:pt idx="3062">
                  <c:v>-17.524000000000001</c:v>
                </c:pt>
                <c:pt idx="3063">
                  <c:v>-17.515000000000001</c:v>
                </c:pt>
                <c:pt idx="3064">
                  <c:v>-17.509</c:v>
                </c:pt>
                <c:pt idx="3065">
                  <c:v>-17.491</c:v>
                </c:pt>
                <c:pt idx="3066">
                  <c:v>-17.443999999999999</c:v>
                </c:pt>
                <c:pt idx="3067">
                  <c:v>-17.506</c:v>
                </c:pt>
                <c:pt idx="3068">
                  <c:v>-17.574999999999999</c:v>
                </c:pt>
                <c:pt idx="3069">
                  <c:v>-17.565000000000001</c:v>
                </c:pt>
                <c:pt idx="3070">
                  <c:v>-17.588000000000001</c:v>
                </c:pt>
                <c:pt idx="3071">
                  <c:v>-17.516999999999999</c:v>
                </c:pt>
                <c:pt idx="3072">
                  <c:v>-17.506</c:v>
                </c:pt>
                <c:pt idx="3073">
                  <c:v>-17.588999999999999</c:v>
                </c:pt>
                <c:pt idx="3074">
                  <c:v>-17.613</c:v>
                </c:pt>
                <c:pt idx="3075">
                  <c:v>-17.632999999999999</c:v>
                </c:pt>
                <c:pt idx="3076">
                  <c:v>-17.696999999999999</c:v>
                </c:pt>
                <c:pt idx="3077">
                  <c:v>-17.654</c:v>
                </c:pt>
                <c:pt idx="3078">
                  <c:v>-17.648</c:v>
                </c:pt>
                <c:pt idx="3079">
                  <c:v>-17.672999999999998</c:v>
                </c:pt>
                <c:pt idx="3080">
                  <c:v>-17.782</c:v>
                </c:pt>
                <c:pt idx="3081">
                  <c:v>-17.802</c:v>
                </c:pt>
                <c:pt idx="3082">
                  <c:v>-17.791</c:v>
                </c:pt>
                <c:pt idx="3083">
                  <c:v>-17.782</c:v>
                </c:pt>
                <c:pt idx="3084">
                  <c:v>-17.853999999999999</c:v>
                </c:pt>
                <c:pt idx="3085">
                  <c:v>-17.899000000000001</c:v>
                </c:pt>
                <c:pt idx="3086">
                  <c:v>-17.957999999999998</c:v>
                </c:pt>
                <c:pt idx="3087">
                  <c:v>-18.03</c:v>
                </c:pt>
                <c:pt idx="3088">
                  <c:v>-18.091999999999999</c:v>
                </c:pt>
                <c:pt idx="3089">
                  <c:v>-18.201000000000001</c:v>
                </c:pt>
                <c:pt idx="3090">
                  <c:v>-18.285</c:v>
                </c:pt>
                <c:pt idx="3091">
                  <c:v>-18.297000000000001</c:v>
                </c:pt>
                <c:pt idx="3092">
                  <c:v>-18.295000000000002</c:v>
                </c:pt>
                <c:pt idx="3093">
                  <c:v>-18.274999999999999</c:v>
                </c:pt>
                <c:pt idx="3094">
                  <c:v>-18.27</c:v>
                </c:pt>
                <c:pt idx="3095">
                  <c:v>-18.276</c:v>
                </c:pt>
                <c:pt idx="3096">
                  <c:v>-18.265999999999998</c:v>
                </c:pt>
                <c:pt idx="3097">
                  <c:v>-18.326000000000001</c:v>
                </c:pt>
                <c:pt idx="3098">
                  <c:v>-18.314</c:v>
                </c:pt>
                <c:pt idx="3099">
                  <c:v>-18.364000000000001</c:v>
                </c:pt>
                <c:pt idx="3100">
                  <c:v>-18.414000000000001</c:v>
                </c:pt>
                <c:pt idx="3101">
                  <c:v>-18.423999999999999</c:v>
                </c:pt>
                <c:pt idx="3102">
                  <c:v>-18.527999999999999</c:v>
                </c:pt>
                <c:pt idx="3103">
                  <c:v>-18.645</c:v>
                </c:pt>
                <c:pt idx="3104">
                  <c:v>-18.670999999999999</c:v>
                </c:pt>
                <c:pt idx="3105">
                  <c:v>-18.715</c:v>
                </c:pt>
                <c:pt idx="3106">
                  <c:v>-18.795000000000002</c:v>
                </c:pt>
                <c:pt idx="3107">
                  <c:v>-18.803999999999998</c:v>
                </c:pt>
                <c:pt idx="3108">
                  <c:v>-18.803000000000001</c:v>
                </c:pt>
                <c:pt idx="3109">
                  <c:v>-18.812000000000001</c:v>
                </c:pt>
                <c:pt idx="3110">
                  <c:v>-18.876000000000001</c:v>
                </c:pt>
                <c:pt idx="3111">
                  <c:v>-18.89</c:v>
                </c:pt>
                <c:pt idx="3112">
                  <c:v>-18.861000000000001</c:v>
                </c:pt>
                <c:pt idx="3113">
                  <c:v>-18.835999999999999</c:v>
                </c:pt>
                <c:pt idx="3114">
                  <c:v>-18.847000000000001</c:v>
                </c:pt>
                <c:pt idx="3115">
                  <c:v>-18.866</c:v>
                </c:pt>
                <c:pt idx="3116">
                  <c:v>-18.879000000000001</c:v>
                </c:pt>
                <c:pt idx="3117">
                  <c:v>-18.914000000000001</c:v>
                </c:pt>
                <c:pt idx="3118">
                  <c:v>-18.936</c:v>
                </c:pt>
                <c:pt idx="3119">
                  <c:v>-18.931999999999999</c:v>
                </c:pt>
                <c:pt idx="3120">
                  <c:v>-18.946999999999999</c:v>
                </c:pt>
                <c:pt idx="3121">
                  <c:v>-18.89</c:v>
                </c:pt>
                <c:pt idx="3122">
                  <c:v>-18.831</c:v>
                </c:pt>
                <c:pt idx="3123">
                  <c:v>-18.814</c:v>
                </c:pt>
                <c:pt idx="3124">
                  <c:v>-18.893999999999998</c:v>
                </c:pt>
                <c:pt idx="3125">
                  <c:v>-18.95</c:v>
                </c:pt>
                <c:pt idx="3126">
                  <c:v>-18.972999999999999</c:v>
                </c:pt>
                <c:pt idx="3127">
                  <c:v>-18.95</c:v>
                </c:pt>
                <c:pt idx="3128">
                  <c:v>-18.969000000000001</c:v>
                </c:pt>
                <c:pt idx="3129">
                  <c:v>-18.986999999999998</c:v>
                </c:pt>
                <c:pt idx="3130">
                  <c:v>-18.992999999999999</c:v>
                </c:pt>
                <c:pt idx="3131">
                  <c:v>-18.974</c:v>
                </c:pt>
                <c:pt idx="3132">
                  <c:v>-18.959</c:v>
                </c:pt>
                <c:pt idx="3133">
                  <c:v>-18.913</c:v>
                </c:pt>
                <c:pt idx="3134">
                  <c:v>-18.887</c:v>
                </c:pt>
                <c:pt idx="3135">
                  <c:v>-18.898</c:v>
                </c:pt>
                <c:pt idx="3136">
                  <c:v>-18.907</c:v>
                </c:pt>
                <c:pt idx="3137">
                  <c:v>-18.927</c:v>
                </c:pt>
                <c:pt idx="3138">
                  <c:v>-19.004000000000001</c:v>
                </c:pt>
                <c:pt idx="3139">
                  <c:v>-19.085999999999999</c:v>
                </c:pt>
                <c:pt idx="3140">
                  <c:v>-19.138000000000002</c:v>
                </c:pt>
                <c:pt idx="3141">
                  <c:v>-19.135999999999999</c:v>
                </c:pt>
                <c:pt idx="3142">
                  <c:v>-19.155999999999999</c:v>
                </c:pt>
                <c:pt idx="3143">
                  <c:v>-19.2</c:v>
                </c:pt>
                <c:pt idx="3144">
                  <c:v>-19.213999999999999</c:v>
                </c:pt>
                <c:pt idx="3145">
                  <c:v>-19.292999999999999</c:v>
                </c:pt>
                <c:pt idx="3146">
                  <c:v>-19.305</c:v>
                </c:pt>
                <c:pt idx="3147">
                  <c:v>-19.265999999999998</c:v>
                </c:pt>
                <c:pt idx="3148">
                  <c:v>-19.23</c:v>
                </c:pt>
                <c:pt idx="3149">
                  <c:v>-19.213000000000001</c:v>
                </c:pt>
                <c:pt idx="3150">
                  <c:v>-19.212</c:v>
                </c:pt>
                <c:pt idx="3151">
                  <c:v>-19.274000000000001</c:v>
                </c:pt>
                <c:pt idx="3152">
                  <c:v>-19.384</c:v>
                </c:pt>
                <c:pt idx="3153">
                  <c:v>-19.356999999999999</c:v>
                </c:pt>
                <c:pt idx="3154">
                  <c:v>-19.329999999999998</c:v>
                </c:pt>
                <c:pt idx="3155">
                  <c:v>-19.34</c:v>
                </c:pt>
                <c:pt idx="3156">
                  <c:v>-19.289000000000001</c:v>
                </c:pt>
                <c:pt idx="3157">
                  <c:v>-19.288</c:v>
                </c:pt>
                <c:pt idx="3158">
                  <c:v>-19.32</c:v>
                </c:pt>
                <c:pt idx="3159">
                  <c:v>-19.326000000000001</c:v>
                </c:pt>
                <c:pt idx="3160">
                  <c:v>-19.317</c:v>
                </c:pt>
                <c:pt idx="3161">
                  <c:v>-19.302</c:v>
                </c:pt>
                <c:pt idx="3162">
                  <c:v>-19.260000000000002</c:v>
                </c:pt>
                <c:pt idx="3163">
                  <c:v>-19.279</c:v>
                </c:pt>
                <c:pt idx="3164">
                  <c:v>-19.268000000000001</c:v>
                </c:pt>
                <c:pt idx="3165">
                  <c:v>-19.280999999999999</c:v>
                </c:pt>
                <c:pt idx="3166">
                  <c:v>-19.21</c:v>
                </c:pt>
                <c:pt idx="3167">
                  <c:v>-19.245000000000001</c:v>
                </c:pt>
                <c:pt idx="3168">
                  <c:v>-19.283999999999999</c:v>
                </c:pt>
                <c:pt idx="3169">
                  <c:v>-19.292000000000002</c:v>
                </c:pt>
                <c:pt idx="3170">
                  <c:v>-19.303000000000001</c:v>
                </c:pt>
                <c:pt idx="3171">
                  <c:v>-19.385999999999999</c:v>
                </c:pt>
                <c:pt idx="3172">
                  <c:v>-19.407</c:v>
                </c:pt>
                <c:pt idx="3173">
                  <c:v>-19.422000000000001</c:v>
                </c:pt>
                <c:pt idx="3174">
                  <c:v>-19.408000000000001</c:v>
                </c:pt>
                <c:pt idx="3175">
                  <c:v>-19.404</c:v>
                </c:pt>
                <c:pt idx="3176">
                  <c:v>-19.398</c:v>
                </c:pt>
                <c:pt idx="3177">
                  <c:v>-19.428999999999998</c:v>
                </c:pt>
                <c:pt idx="3178">
                  <c:v>-19.423999999999999</c:v>
                </c:pt>
                <c:pt idx="3179">
                  <c:v>-19.466999999999999</c:v>
                </c:pt>
                <c:pt idx="3180">
                  <c:v>-19.489000000000001</c:v>
                </c:pt>
                <c:pt idx="3181">
                  <c:v>-19.463999999999999</c:v>
                </c:pt>
                <c:pt idx="3182">
                  <c:v>-19.474</c:v>
                </c:pt>
                <c:pt idx="3183">
                  <c:v>-19.478000000000002</c:v>
                </c:pt>
                <c:pt idx="3184">
                  <c:v>-19.45</c:v>
                </c:pt>
                <c:pt idx="3185">
                  <c:v>-19.443999999999999</c:v>
                </c:pt>
                <c:pt idx="3186">
                  <c:v>-19.420999999999999</c:v>
                </c:pt>
                <c:pt idx="3187">
                  <c:v>-19.419</c:v>
                </c:pt>
                <c:pt idx="3188">
                  <c:v>-19.433</c:v>
                </c:pt>
                <c:pt idx="3189">
                  <c:v>-19.475999999999999</c:v>
                </c:pt>
                <c:pt idx="3190">
                  <c:v>-19.451000000000001</c:v>
                </c:pt>
                <c:pt idx="3191">
                  <c:v>-19.501000000000001</c:v>
                </c:pt>
                <c:pt idx="3192">
                  <c:v>-19.565000000000001</c:v>
                </c:pt>
                <c:pt idx="3193">
                  <c:v>-19.593</c:v>
                </c:pt>
                <c:pt idx="3194">
                  <c:v>-19.594999999999999</c:v>
                </c:pt>
                <c:pt idx="3195">
                  <c:v>-19.617000000000001</c:v>
                </c:pt>
                <c:pt idx="3196">
                  <c:v>-19.576000000000001</c:v>
                </c:pt>
                <c:pt idx="3197">
                  <c:v>-19.584</c:v>
                </c:pt>
                <c:pt idx="3198">
                  <c:v>-19.588000000000001</c:v>
                </c:pt>
                <c:pt idx="3199">
                  <c:v>-19.588000000000001</c:v>
                </c:pt>
                <c:pt idx="3200">
                  <c:v>-19.582999999999998</c:v>
                </c:pt>
                <c:pt idx="3201">
                  <c:v>-19.634</c:v>
                </c:pt>
                <c:pt idx="3202">
                  <c:v>-19.611000000000001</c:v>
                </c:pt>
                <c:pt idx="3203">
                  <c:v>-19.594000000000001</c:v>
                </c:pt>
                <c:pt idx="3204">
                  <c:v>-19.606000000000002</c:v>
                </c:pt>
                <c:pt idx="3205">
                  <c:v>-19.613</c:v>
                </c:pt>
                <c:pt idx="3206">
                  <c:v>-19.587</c:v>
                </c:pt>
                <c:pt idx="3207">
                  <c:v>-19.504000000000001</c:v>
                </c:pt>
                <c:pt idx="3208">
                  <c:v>-19.448</c:v>
                </c:pt>
                <c:pt idx="3209">
                  <c:v>-19.414999999999999</c:v>
                </c:pt>
                <c:pt idx="3210">
                  <c:v>-19.356000000000002</c:v>
                </c:pt>
                <c:pt idx="3211">
                  <c:v>-19.216999999999999</c:v>
                </c:pt>
                <c:pt idx="3212">
                  <c:v>-19.099</c:v>
                </c:pt>
                <c:pt idx="3213">
                  <c:v>-19.010000000000002</c:v>
                </c:pt>
                <c:pt idx="3214">
                  <c:v>-18.969000000000001</c:v>
                </c:pt>
                <c:pt idx="3215">
                  <c:v>-18.864999999999998</c:v>
                </c:pt>
                <c:pt idx="3216">
                  <c:v>-18.782</c:v>
                </c:pt>
                <c:pt idx="3217">
                  <c:v>-18.683</c:v>
                </c:pt>
                <c:pt idx="3218">
                  <c:v>-18.545999999999999</c:v>
                </c:pt>
                <c:pt idx="3219">
                  <c:v>-18.48</c:v>
                </c:pt>
                <c:pt idx="3220">
                  <c:v>-18.280999999999999</c:v>
                </c:pt>
                <c:pt idx="3221">
                  <c:v>-18.106999999999999</c:v>
                </c:pt>
                <c:pt idx="3222">
                  <c:v>-18.067</c:v>
                </c:pt>
                <c:pt idx="3223">
                  <c:v>-17.981999999999999</c:v>
                </c:pt>
                <c:pt idx="3224">
                  <c:v>-17.893999999999998</c:v>
                </c:pt>
                <c:pt idx="3225">
                  <c:v>-17.777000000000001</c:v>
                </c:pt>
                <c:pt idx="3226">
                  <c:v>-17.681000000000001</c:v>
                </c:pt>
                <c:pt idx="3227">
                  <c:v>-17.606000000000002</c:v>
                </c:pt>
                <c:pt idx="3228">
                  <c:v>-17.614000000000001</c:v>
                </c:pt>
                <c:pt idx="3229">
                  <c:v>-17.611999999999998</c:v>
                </c:pt>
                <c:pt idx="3230">
                  <c:v>-17.62</c:v>
                </c:pt>
                <c:pt idx="3231">
                  <c:v>-17.582999999999998</c:v>
                </c:pt>
                <c:pt idx="3232">
                  <c:v>-17.553999999999998</c:v>
                </c:pt>
                <c:pt idx="3233">
                  <c:v>-17.52</c:v>
                </c:pt>
                <c:pt idx="3234">
                  <c:v>-17.446999999999999</c:v>
                </c:pt>
                <c:pt idx="3235">
                  <c:v>-17.405999999999999</c:v>
                </c:pt>
                <c:pt idx="3236">
                  <c:v>-17.385000000000002</c:v>
                </c:pt>
                <c:pt idx="3237">
                  <c:v>-17.385000000000002</c:v>
                </c:pt>
                <c:pt idx="3238">
                  <c:v>-17.408000000000001</c:v>
                </c:pt>
                <c:pt idx="3239">
                  <c:v>-17.343</c:v>
                </c:pt>
                <c:pt idx="3240">
                  <c:v>-17.277000000000001</c:v>
                </c:pt>
                <c:pt idx="3241">
                  <c:v>-17.245999999999999</c:v>
                </c:pt>
                <c:pt idx="3242">
                  <c:v>-17.28</c:v>
                </c:pt>
                <c:pt idx="3243">
                  <c:v>-17.22</c:v>
                </c:pt>
                <c:pt idx="3244">
                  <c:v>-17.222000000000001</c:v>
                </c:pt>
                <c:pt idx="3245">
                  <c:v>-17.164999999999999</c:v>
                </c:pt>
                <c:pt idx="3246">
                  <c:v>-17.106000000000002</c:v>
                </c:pt>
                <c:pt idx="3247">
                  <c:v>-17.140999999999998</c:v>
                </c:pt>
                <c:pt idx="3248">
                  <c:v>-17.123999999999999</c:v>
                </c:pt>
                <c:pt idx="3249">
                  <c:v>-17.099</c:v>
                </c:pt>
                <c:pt idx="3250">
                  <c:v>-17.158000000000001</c:v>
                </c:pt>
                <c:pt idx="3251">
                  <c:v>-17.21</c:v>
                </c:pt>
                <c:pt idx="3252">
                  <c:v>-17.126000000000001</c:v>
                </c:pt>
                <c:pt idx="3253">
                  <c:v>-17.091999999999999</c:v>
                </c:pt>
                <c:pt idx="3254">
                  <c:v>-17.048999999999999</c:v>
                </c:pt>
                <c:pt idx="3255">
                  <c:v>-17.013999999999999</c:v>
                </c:pt>
                <c:pt idx="3256">
                  <c:v>-16.966999999999999</c:v>
                </c:pt>
                <c:pt idx="3257">
                  <c:v>-16.951000000000001</c:v>
                </c:pt>
                <c:pt idx="3258">
                  <c:v>-16.957000000000001</c:v>
                </c:pt>
                <c:pt idx="3259">
                  <c:v>-16.943999999999999</c:v>
                </c:pt>
                <c:pt idx="3260">
                  <c:v>-16.98</c:v>
                </c:pt>
                <c:pt idx="3261">
                  <c:v>-17</c:v>
                </c:pt>
                <c:pt idx="3262">
                  <c:v>-16.998000000000001</c:v>
                </c:pt>
                <c:pt idx="3263">
                  <c:v>-16.981999999999999</c:v>
                </c:pt>
                <c:pt idx="3264">
                  <c:v>-16.951000000000001</c:v>
                </c:pt>
                <c:pt idx="3265">
                  <c:v>-16.997</c:v>
                </c:pt>
                <c:pt idx="3266">
                  <c:v>-17.001999999999999</c:v>
                </c:pt>
                <c:pt idx="3267">
                  <c:v>-16.975000000000001</c:v>
                </c:pt>
                <c:pt idx="3268">
                  <c:v>-16.992000000000001</c:v>
                </c:pt>
                <c:pt idx="3269">
                  <c:v>-17.029</c:v>
                </c:pt>
                <c:pt idx="3270">
                  <c:v>-17.097000000000001</c:v>
                </c:pt>
                <c:pt idx="3271">
                  <c:v>-17.082999999999998</c:v>
                </c:pt>
                <c:pt idx="3272">
                  <c:v>-16.995999999999999</c:v>
                </c:pt>
                <c:pt idx="3273">
                  <c:v>-16.954000000000001</c:v>
                </c:pt>
                <c:pt idx="3274">
                  <c:v>-16.905000000000001</c:v>
                </c:pt>
                <c:pt idx="3275">
                  <c:v>-16.832000000000001</c:v>
                </c:pt>
                <c:pt idx="3276">
                  <c:v>-16.727</c:v>
                </c:pt>
                <c:pt idx="3277">
                  <c:v>-16.706</c:v>
                </c:pt>
                <c:pt idx="3278">
                  <c:v>-16.702999999999999</c:v>
                </c:pt>
                <c:pt idx="3279">
                  <c:v>-16.798999999999999</c:v>
                </c:pt>
                <c:pt idx="3280">
                  <c:v>-16.834</c:v>
                </c:pt>
                <c:pt idx="3281">
                  <c:v>-16.867000000000001</c:v>
                </c:pt>
                <c:pt idx="3282">
                  <c:v>-16.861000000000001</c:v>
                </c:pt>
                <c:pt idx="3283">
                  <c:v>-16.88</c:v>
                </c:pt>
                <c:pt idx="3284">
                  <c:v>-16.838000000000001</c:v>
                </c:pt>
                <c:pt idx="3285">
                  <c:v>-16.751000000000001</c:v>
                </c:pt>
                <c:pt idx="3286">
                  <c:v>-16.719000000000001</c:v>
                </c:pt>
                <c:pt idx="3287">
                  <c:v>-16.739000000000001</c:v>
                </c:pt>
                <c:pt idx="3288">
                  <c:v>-16.734999999999999</c:v>
                </c:pt>
                <c:pt idx="3289">
                  <c:v>-16.664999999999999</c:v>
                </c:pt>
                <c:pt idx="3290">
                  <c:v>-16.597000000000001</c:v>
                </c:pt>
                <c:pt idx="3291">
                  <c:v>-16.579000000000001</c:v>
                </c:pt>
                <c:pt idx="3292">
                  <c:v>-16.619</c:v>
                </c:pt>
                <c:pt idx="3293">
                  <c:v>-16.568000000000001</c:v>
                </c:pt>
                <c:pt idx="3294">
                  <c:v>-16.538</c:v>
                </c:pt>
                <c:pt idx="3295">
                  <c:v>-16.498000000000001</c:v>
                </c:pt>
                <c:pt idx="3296">
                  <c:v>-16.548999999999999</c:v>
                </c:pt>
                <c:pt idx="3297">
                  <c:v>-16.620999999999999</c:v>
                </c:pt>
                <c:pt idx="3298">
                  <c:v>-16.641999999999999</c:v>
                </c:pt>
                <c:pt idx="3299">
                  <c:v>-16.600000000000001</c:v>
                </c:pt>
                <c:pt idx="3300">
                  <c:v>-16.556999999999999</c:v>
                </c:pt>
                <c:pt idx="3301">
                  <c:v>-16.535</c:v>
                </c:pt>
                <c:pt idx="3302">
                  <c:v>-16.571999999999999</c:v>
                </c:pt>
                <c:pt idx="3303">
                  <c:v>-16.565999999999999</c:v>
                </c:pt>
                <c:pt idx="3304">
                  <c:v>-16.448</c:v>
                </c:pt>
                <c:pt idx="3305">
                  <c:v>-16.396000000000001</c:v>
                </c:pt>
                <c:pt idx="3306">
                  <c:v>-16.381</c:v>
                </c:pt>
                <c:pt idx="3307">
                  <c:v>-16.443000000000001</c:v>
                </c:pt>
                <c:pt idx="3308">
                  <c:v>-16.427</c:v>
                </c:pt>
                <c:pt idx="3309">
                  <c:v>-16.385999999999999</c:v>
                </c:pt>
                <c:pt idx="3310">
                  <c:v>-16.329000000000001</c:v>
                </c:pt>
                <c:pt idx="3311">
                  <c:v>-16.292000000000002</c:v>
                </c:pt>
                <c:pt idx="3312">
                  <c:v>-16.25</c:v>
                </c:pt>
                <c:pt idx="3313">
                  <c:v>-16.210999999999999</c:v>
                </c:pt>
                <c:pt idx="3314">
                  <c:v>-16.228999999999999</c:v>
                </c:pt>
                <c:pt idx="3315">
                  <c:v>-16.2</c:v>
                </c:pt>
                <c:pt idx="3316">
                  <c:v>-16.227</c:v>
                </c:pt>
                <c:pt idx="3317">
                  <c:v>-16.268000000000001</c:v>
                </c:pt>
                <c:pt idx="3318">
                  <c:v>-16.257000000000001</c:v>
                </c:pt>
                <c:pt idx="3319">
                  <c:v>-16.218</c:v>
                </c:pt>
                <c:pt idx="3320">
                  <c:v>-16.216999999999999</c:v>
                </c:pt>
                <c:pt idx="3321">
                  <c:v>-16.257999999999999</c:v>
                </c:pt>
                <c:pt idx="3322">
                  <c:v>-16.186</c:v>
                </c:pt>
                <c:pt idx="3323">
                  <c:v>-16.155999999999999</c:v>
                </c:pt>
                <c:pt idx="3324">
                  <c:v>-16.175000000000001</c:v>
                </c:pt>
                <c:pt idx="3325">
                  <c:v>-16.175000000000001</c:v>
                </c:pt>
                <c:pt idx="3326">
                  <c:v>-16.113</c:v>
                </c:pt>
                <c:pt idx="3327">
                  <c:v>-16.067</c:v>
                </c:pt>
                <c:pt idx="3328">
                  <c:v>-16.018000000000001</c:v>
                </c:pt>
                <c:pt idx="3329">
                  <c:v>-15.868</c:v>
                </c:pt>
                <c:pt idx="3330">
                  <c:v>-15.73</c:v>
                </c:pt>
                <c:pt idx="3331">
                  <c:v>-15.667999999999999</c:v>
                </c:pt>
                <c:pt idx="3332">
                  <c:v>-15.670999999999999</c:v>
                </c:pt>
                <c:pt idx="3333">
                  <c:v>-15.577999999999999</c:v>
                </c:pt>
                <c:pt idx="3334">
                  <c:v>-15.403</c:v>
                </c:pt>
                <c:pt idx="3335">
                  <c:v>-15.311</c:v>
                </c:pt>
                <c:pt idx="3336">
                  <c:v>-15.242000000000001</c:v>
                </c:pt>
                <c:pt idx="3337">
                  <c:v>-15.225</c:v>
                </c:pt>
                <c:pt idx="3338">
                  <c:v>-15.238</c:v>
                </c:pt>
                <c:pt idx="3339">
                  <c:v>-15.272</c:v>
                </c:pt>
                <c:pt idx="3340">
                  <c:v>-15.243</c:v>
                </c:pt>
                <c:pt idx="3341">
                  <c:v>-15.196999999999999</c:v>
                </c:pt>
                <c:pt idx="3342">
                  <c:v>-15.189</c:v>
                </c:pt>
                <c:pt idx="3343">
                  <c:v>-15.313000000000001</c:v>
                </c:pt>
                <c:pt idx="3344">
                  <c:v>-15.331</c:v>
                </c:pt>
                <c:pt idx="3345">
                  <c:v>-15.292999999999999</c:v>
                </c:pt>
                <c:pt idx="3346">
                  <c:v>-15.301</c:v>
                </c:pt>
                <c:pt idx="3347">
                  <c:v>-15.218</c:v>
                </c:pt>
                <c:pt idx="3348">
                  <c:v>-15.144</c:v>
                </c:pt>
                <c:pt idx="3349">
                  <c:v>-15.097</c:v>
                </c:pt>
                <c:pt idx="3350">
                  <c:v>-15.023</c:v>
                </c:pt>
                <c:pt idx="3351">
                  <c:v>-14.872999999999999</c:v>
                </c:pt>
                <c:pt idx="3352">
                  <c:v>-14.79</c:v>
                </c:pt>
                <c:pt idx="3353">
                  <c:v>-14.722</c:v>
                </c:pt>
                <c:pt idx="3354">
                  <c:v>-14.547000000000001</c:v>
                </c:pt>
                <c:pt idx="3355">
                  <c:v>-14.323</c:v>
                </c:pt>
                <c:pt idx="3356">
                  <c:v>-14.089</c:v>
                </c:pt>
                <c:pt idx="3357">
                  <c:v>-13.954000000000001</c:v>
                </c:pt>
                <c:pt idx="3358">
                  <c:v>-13.833</c:v>
                </c:pt>
                <c:pt idx="3359">
                  <c:v>-13.744</c:v>
                </c:pt>
                <c:pt idx="3360">
                  <c:v>-13.718999999999999</c:v>
                </c:pt>
                <c:pt idx="3361">
                  <c:v>-13.824999999999999</c:v>
                </c:pt>
                <c:pt idx="3362">
                  <c:v>-13.993</c:v>
                </c:pt>
                <c:pt idx="3363">
                  <c:v>-14.135</c:v>
                </c:pt>
                <c:pt idx="3364">
                  <c:v>-14.204000000000001</c:v>
                </c:pt>
                <c:pt idx="3365">
                  <c:v>-14.254</c:v>
                </c:pt>
                <c:pt idx="3366">
                  <c:v>-14.335000000000001</c:v>
                </c:pt>
                <c:pt idx="3367">
                  <c:v>-14.305</c:v>
                </c:pt>
                <c:pt idx="3368">
                  <c:v>-14.246</c:v>
                </c:pt>
                <c:pt idx="3369">
                  <c:v>-14.202</c:v>
                </c:pt>
                <c:pt idx="3370">
                  <c:v>-14.12</c:v>
                </c:pt>
                <c:pt idx="3371">
                  <c:v>-13.944000000000001</c:v>
                </c:pt>
                <c:pt idx="3372">
                  <c:v>-13.797000000000001</c:v>
                </c:pt>
                <c:pt idx="3373">
                  <c:v>-13.641</c:v>
                </c:pt>
                <c:pt idx="3374">
                  <c:v>-13.492000000000001</c:v>
                </c:pt>
                <c:pt idx="3375">
                  <c:v>-13.323</c:v>
                </c:pt>
                <c:pt idx="3376">
                  <c:v>-13.090999999999999</c:v>
                </c:pt>
                <c:pt idx="3377">
                  <c:v>-12.821</c:v>
                </c:pt>
                <c:pt idx="3378">
                  <c:v>-12.59</c:v>
                </c:pt>
                <c:pt idx="3379">
                  <c:v>-12.385999999999999</c:v>
                </c:pt>
                <c:pt idx="3380">
                  <c:v>-12.233000000000001</c:v>
                </c:pt>
                <c:pt idx="3381">
                  <c:v>-12.16</c:v>
                </c:pt>
                <c:pt idx="3382">
                  <c:v>-12.118</c:v>
                </c:pt>
                <c:pt idx="3383">
                  <c:v>-12.117000000000001</c:v>
                </c:pt>
                <c:pt idx="3384">
                  <c:v>-12.102</c:v>
                </c:pt>
                <c:pt idx="3385">
                  <c:v>-12.103999999999999</c:v>
                </c:pt>
                <c:pt idx="3386">
                  <c:v>-12.089</c:v>
                </c:pt>
                <c:pt idx="3387">
                  <c:v>-12.003</c:v>
                </c:pt>
                <c:pt idx="3388">
                  <c:v>-11.972</c:v>
                </c:pt>
                <c:pt idx="3389">
                  <c:v>-12.01</c:v>
                </c:pt>
                <c:pt idx="3390">
                  <c:v>-12.096</c:v>
                </c:pt>
                <c:pt idx="3391">
                  <c:v>-12.16</c:v>
                </c:pt>
                <c:pt idx="3392">
                  <c:v>-12.16</c:v>
                </c:pt>
                <c:pt idx="3393">
                  <c:v>-12.095000000000001</c:v>
                </c:pt>
                <c:pt idx="3394">
                  <c:v>-12.137</c:v>
                </c:pt>
                <c:pt idx="3395">
                  <c:v>-12.173999999999999</c:v>
                </c:pt>
                <c:pt idx="3396">
                  <c:v>-12.225</c:v>
                </c:pt>
                <c:pt idx="3397">
                  <c:v>-12.268000000000001</c:v>
                </c:pt>
                <c:pt idx="3398">
                  <c:v>-12.252000000000001</c:v>
                </c:pt>
                <c:pt idx="3399">
                  <c:v>-12.18</c:v>
                </c:pt>
                <c:pt idx="3400">
                  <c:v>-12.154999999999999</c:v>
                </c:pt>
                <c:pt idx="3401">
                  <c:v>-12.180999999999999</c:v>
                </c:pt>
                <c:pt idx="3402">
                  <c:v>-12.228</c:v>
                </c:pt>
                <c:pt idx="3403">
                  <c:v>-12.298</c:v>
                </c:pt>
                <c:pt idx="3404">
                  <c:v>-12.260999999999999</c:v>
                </c:pt>
                <c:pt idx="3405">
                  <c:v>-12.179</c:v>
                </c:pt>
                <c:pt idx="3406">
                  <c:v>-12.196999999999999</c:v>
                </c:pt>
                <c:pt idx="3407">
                  <c:v>-12.156000000000001</c:v>
                </c:pt>
                <c:pt idx="3408">
                  <c:v>-12.041</c:v>
                </c:pt>
                <c:pt idx="3409">
                  <c:v>-11.957000000000001</c:v>
                </c:pt>
                <c:pt idx="3410">
                  <c:v>-11.802</c:v>
                </c:pt>
                <c:pt idx="3411">
                  <c:v>-11.708</c:v>
                </c:pt>
                <c:pt idx="3412">
                  <c:v>-11.654</c:v>
                </c:pt>
                <c:pt idx="3413">
                  <c:v>-11.593</c:v>
                </c:pt>
                <c:pt idx="3414">
                  <c:v>-11.53</c:v>
                </c:pt>
                <c:pt idx="3415">
                  <c:v>-11.423</c:v>
                </c:pt>
                <c:pt idx="3416">
                  <c:v>-11.351000000000001</c:v>
                </c:pt>
                <c:pt idx="3417">
                  <c:v>-11.282</c:v>
                </c:pt>
                <c:pt idx="3418">
                  <c:v>-11.255000000000001</c:v>
                </c:pt>
                <c:pt idx="3419">
                  <c:v>-11.234</c:v>
                </c:pt>
                <c:pt idx="3420">
                  <c:v>-11.254</c:v>
                </c:pt>
                <c:pt idx="3421">
                  <c:v>-11.3</c:v>
                </c:pt>
                <c:pt idx="3422">
                  <c:v>-11.313000000000001</c:v>
                </c:pt>
                <c:pt idx="3423">
                  <c:v>-11.326000000000001</c:v>
                </c:pt>
                <c:pt idx="3424">
                  <c:v>-11.384</c:v>
                </c:pt>
                <c:pt idx="3425">
                  <c:v>-11.456</c:v>
                </c:pt>
                <c:pt idx="3426">
                  <c:v>-11.539</c:v>
                </c:pt>
                <c:pt idx="3427">
                  <c:v>-11.582000000000001</c:v>
                </c:pt>
                <c:pt idx="3428">
                  <c:v>-11.577999999999999</c:v>
                </c:pt>
                <c:pt idx="3429">
                  <c:v>-11.603999999999999</c:v>
                </c:pt>
                <c:pt idx="3430">
                  <c:v>-11.585000000000001</c:v>
                </c:pt>
                <c:pt idx="3431">
                  <c:v>-11.598000000000001</c:v>
                </c:pt>
                <c:pt idx="3432">
                  <c:v>-11.654</c:v>
                </c:pt>
                <c:pt idx="3433">
                  <c:v>-11.813000000000001</c:v>
                </c:pt>
                <c:pt idx="3434">
                  <c:v>-12.063000000000001</c:v>
                </c:pt>
                <c:pt idx="3435">
                  <c:v>-12.236000000000001</c:v>
                </c:pt>
                <c:pt idx="3436">
                  <c:v>-12.42</c:v>
                </c:pt>
                <c:pt idx="3437">
                  <c:v>-12.855</c:v>
                </c:pt>
                <c:pt idx="3438">
                  <c:v>-13.121</c:v>
                </c:pt>
                <c:pt idx="3439">
                  <c:v>-13.223000000000001</c:v>
                </c:pt>
                <c:pt idx="3440">
                  <c:v>-13.445</c:v>
                </c:pt>
                <c:pt idx="3441">
                  <c:v>-13.654</c:v>
                </c:pt>
                <c:pt idx="3442">
                  <c:v>-13.923999999999999</c:v>
                </c:pt>
                <c:pt idx="3443">
                  <c:v>-14.164</c:v>
                </c:pt>
                <c:pt idx="3444">
                  <c:v>-14.526</c:v>
                </c:pt>
                <c:pt idx="3445">
                  <c:v>-14.901999999999999</c:v>
                </c:pt>
                <c:pt idx="3446">
                  <c:v>-15.006</c:v>
                </c:pt>
                <c:pt idx="3447">
                  <c:v>-15.096</c:v>
                </c:pt>
                <c:pt idx="3448">
                  <c:v>-15.122999999999999</c:v>
                </c:pt>
                <c:pt idx="3449">
                  <c:v>-15.066000000000001</c:v>
                </c:pt>
                <c:pt idx="3450">
                  <c:v>-15.122999999999999</c:v>
                </c:pt>
                <c:pt idx="3451">
                  <c:v>-15.236000000000001</c:v>
                </c:pt>
                <c:pt idx="3452">
                  <c:v>-15.409000000000001</c:v>
                </c:pt>
                <c:pt idx="3453">
                  <c:v>-15.558</c:v>
                </c:pt>
                <c:pt idx="3454">
                  <c:v>-15.609</c:v>
                </c:pt>
                <c:pt idx="3455">
                  <c:v>-15.595000000000001</c:v>
                </c:pt>
                <c:pt idx="3456">
                  <c:v>-15.731</c:v>
                </c:pt>
                <c:pt idx="3457">
                  <c:v>-15.733000000000001</c:v>
                </c:pt>
                <c:pt idx="3458">
                  <c:v>-15.715</c:v>
                </c:pt>
                <c:pt idx="3459">
                  <c:v>-15.77</c:v>
                </c:pt>
                <c:pt idx="3460">
                  <c:v>-15.849</c:v>
                </c:pt>
                <c:pt idx="3461">
                  <c:v>-15.893000000000001</c:v>
                </c:pt>
                <c:pt idx="3462">
                  <c:v>-15.891</c:v>
                </c:pt>
                <c:pt idx="3463">
                  <c:v>-15.862</c:v>
                </c:pt>
                <c:pt idx="3464">
                  <c:v>-15.826000000000001</c:v>
                </c:pt>
                <c:pt idx="3465">
                  <c:v>-15.852</c:v>
                </c:pt>
                <c:pt idx="3466">
                  <c:v>-15.81</c:v>
                </c:pt>
                <c:pt idx="3467">
                  <c:v>-15.818</c:v>
                </c:pt>
                <c:pt idx="3468">
                  <c:v>-15.840999999999999</c:v>
                </c:pt>
                <c:pt idx="3469">
                  <c:v>-15.79</c:v>
                </c:pt>
                <c:pt idx="3470">
                  <c:v>-15.757</c:v>
                </c:pt>
                <c:pt idx="3471">
                  <c:v>-15.695</c:v>
                </c:pt>
                <c:pt idx="3472">
                  <c:v>-15.667999999999999</c:v>
                </c:pt>
                <c:pt idx="3473">
                  <c:v>-15.678000000000001</c:v>
                </c:pt>
                <c:pt idx="3474">
                  <c:v>-15.67</c:v>
                </c:pt>
                <c:pt idx="3475">
                  <c:v>-15.695</c:v>
                </c:pt>
                <c:pt idx="3476">
                  <c:v>-15.69</c:v>
                </c:pt>
                <c:pt idx="3477">
                  <c:v>-15.675000000000001</c:v>
                </c:pt>
                <c:pt idx="3478">
                  <c:v>-15.715</c:v>
                </c:pt>
                <c:pt idx="3479">
                  <c:v>-15.753</c:v>
                </c:pt>
                <c:pt idx="3480">
                  <c:v>-15.737</c:v>
                </c:pt>
                <c:pt idx="3481">
                  <c:v>-15.715</c:v>
                </c:pt>
                <c:pt idx="3482">
                  <c:v>-15.733000000000001</c:v>
                </c:pt>
                <c:pt idx="3483">
                  <c:v>-15.747999999999999</c:v>
                </c:pt>
                <c:pt idx="3484">
                  <c:v>-15.808</c:v>
                </c:pt>
                <c:pt idx="3485">
                  <c:v>-15.819000000000001</c:v>
                </c:pt>
                <c:pt idx="3486">
                  <c:v>-15.845000000000001</c:v>
                </c:pt>
                <c:pt idx="3487">
                  <c:v>-15.882</c:v>
                </c:pt>
                <c:pt idx="3488">
                  <c:v>-15.893000000000001</c:v>
                </c:pt>
                <c:pt idx="3489">
                  <c:v>-15.872999999999999</c:v>
                </c:pt>
                <c:pt idx="3490">
                  <c:v>-15.933999999999999</c:v>
                </c:pt>
                <c:pt idx="3491">
                  <c:v>-15.946999999999999</c:v>
                </c:pt>
                <c:pt idx="3492">
                  <c:v>-15.942</c:v>
                </c:pt>
                <c:pt idx="3493">
                  <c:v>-15.964</c:v>
                </c:pt>
                <c:pt idx="3494">
                  <c:v>-16.015999999999998</c:v>
                </c:pt>
                <c:pt idx="3495">
                  <c:v>-16.024999999999999</c:v>
                </c:pt>
                <c:pt idx="3496">
                  <c:v>-15.97</c:v>
                </c:pt>
                <c:pt idx="3497">
                  <c:v>-15.923999999999999</c:v>
                </c:pt>
                <c:pt idx="3498">
                  <c:v>-15.968</c:v>
                </c:pt>
                <c:pt idx="3499">
                  <c:v>-15.964</c:v>
                </c:pt>
                <c:pt idx="3500">
                  <c:v>-16.007000000000001</c:v>
                </c:pt>
                <c:pt idx="3501">
                  <c:v>-16.038</c:v>
                </c:pt>
                <c:pt idx="3502">
                  <c:v>-16.111000000000001</c:v>
                </c:pt>
                <c:pt idx="3503">
                  <c:v>-16.100000000000001</c:v>
                </c:pt>
                <c:pt idx="3504">
                  <c:v>-16.077000000000002</c:v>
                </c:pt>
                <c:pt idx="3505">
                  <c:v>-16.053000000000001</c:v>
                </c:pt>
                <c:pt idx="3506">
                  <c:v>-16.152000000000001</c:v>
                </c:pt>
                <c:pt idx="3507">
                  <c:v>-16.225999999999999</c:v>
                </c:pt>
                <c:pt idx="3508">
                  <c:v>-16.260000000000002</c:v>
                </c:pt>
                <c:pt idx="3509">
                  <c:v>-16.231000000000002</c:v>
                </c:pt>
                <c:pt idx="3510">
                  <c:v>-16.241</c:v>
                </c:pt>
                <c:pt idx="3511">
                  <c:v>-16.236000000000001</c:v>
                </c:pt>
                <c:pt idx="3512">
                  <c:v>-16.248000000000001</c:v>
                </c:pt>
                <c:pt idx="3513">
                  <c:v>-16.314</c:v>
                </c:pt>
                <c:pt idx="3514">
                  <c:v>-16.326000000000001</c:v>
                </c:pt>
                <c:pt idx="3515">
                  <c:v>-16.34</c:v>
                </c:pt>
                <c:pt idx="3516">
                  <c:v>-16.315999999999999</c:v>
                </c:pt>
                <c:pt idx="3517">
                  <c:v>-16.323</c:v>
                </c:pt>
                <c:pt idx="3518">
                  <c:v>-16.352</c:v>
                </c:pt>
                <c:pt idx="3519">
                  <c:v>-16.39</c:v>
                </c:pt>
                <c:pt idx="3520">
                  <c:v>-16.452999999999999</c:v>
                </c:pt>
                <c:pt idx="3521">
                  <c:v>-16.456</c:v>
                </c:pt>
                <c:pt idx="3522">
                  <c:v>-16.425000000000001</c:v>
                </c:pt>
                <c:pt idx="3523">
                  <c:v>-16.419</c:v>
                </c:pt>
                <c:pt idx="3524">
                  <c:v>-16.425999999999998</c:v>
                </c:pt>
                <c:pt idx="3525">
                  <c:v>-16.443999999999999</c:v>
                </c:pt>
                <c:pt idx="3526">
                  <c:v>-16.459</c:v>
                </c:pt>
                <c:pt idx="3527">
                  <c:v>-16.469000000000001</c:v>
                </c:pt>
                <c:pt idx="3528">
                  <c:v>-16.431000000000001</c:v>
                </c:pt>
                <c:pt idx="3529">
                  <c:v>-16.396999999999998</c:v>
                </c:pt>
                <c:pt idx="3530">
                  <c:v>-16.417000000000002</c:v>
                </c:pt>
                <c:pt idx="3531">
                  <c:v>-16.454000000000001</c:v>
                </c:pt>
                <c:pt idx="3532">
                  <c:v>-16.462</c:v>
                </c:pt>
                <c:pt idx="3533">
                  <c:v>-16.459</c:v>
                </c:pt>
                <c:pt idx="3534">
                  <c:v>-16.459</c:v>
                </c:pt>
                <c:pt idx="3535">
                  <c:v>-16.495999999999999</c:v>
                </c:pt>
                <c:pt idx="3536">
                  <c:v>-16.576000000000001</c:v>
                </c:pt>
                <c:pt idx="3537">
                  <c:v>-16.597999999999999</c:v>
                </c:pt>
                <c:pt idx="3538">
                  <c:v>-16.585999999999999</c:v>
                </c:pt>
                <c:pt idx="3539">
                  <c:v>-16.658000000000001</c:v>
                </c:pt>
                <c:pt idx="3540">
                  <c:v>-16.756</c:v>
                </c:pt>
                <c:pt idx="3541">
                  <c:v>-16.846</c:v>
                </c:pt>
                <c:pt idx="3542">
                  <c:v>-16.898</c:v>
                </c:pt>
                <c:pt idx="3543">
                  <c:v>-16.93</c:v>
                </c:pt>
                <c:pt idx="3544">
                  <c:v>-17.018000000000001</c:v>
                </c:pt>
                <c:pt idx="3545">
                  <c:v>-17.065000000000001</c:v>
                </c:pt>
                <c:pt idx="3546">
                  <c:v>-17.053999999999998</c:v>
                </c:pt>
                <c:pt idx="3547">
                  <c:v>-17.062999999999999</c:v>
                </c:pt>
                <c:pt idx="3548">
                  <c:v>-17.11</c:v>
                </c:pt>
                <c:pt idx="3549">
                  <c:v>-17.172000000000001</c:v>
                </c:pt>
                <c:pt idx="3550">
                  <c:v>-17.248000000000001</c:v>
                </c:pt>
                <c:pt idx="3551">
                  <c:v>-17.282</c:v>
                </c:pt>
                <c:pt idx="3552">
                  <c:v>-17.34</c:v>
                </c:pt>
                <c:pt idx="3553">
                  <c:v>-17.388999999999999</c:v>
                </c:pt>
                <c:pt idx="3554">
                  <c:v>-17.344000000000001</c:v>
                </c:pt>
                <c:pt idx="3555">
                  <c:v>-17.335999999999999</c:v>
                </c:pt>
                <c:pt idx="3556">
                  <c:v>-17.305</c:v>
                </c:pt>
                <c:pt idx="3557">
                  <c:v>-17.402999999999999</c:v>
                </c:pt>
                <c:pt idx="3558">
                  <c:v>-17.427</c:v>
                </c:pt>
                <c:pt idx="3559">
                  <c:v>-17.460999999999999</c:v>
                </c:pt>
                <c:pt idx="3560">
                  <c:v>-17.466000000000001</c:v>
                </c:pt>
                <c:pt idx="3561">
                  <c:v>-17.492999999999999</c:v>
                </c:pt>
                <c:pt idx="3562">
                  <c:v>-17.509</c:v>
                </c:pt>
                <c:pt idx="3563">
                  <c:v>-17.585000000000001</c:v>
                </c:pt>
                <c:pt idx="3564">
                  <c:v>-17.594000000000001</c:v>
                </c:pt>
                <c:pt idx="3565">
                  <c:v>-17.533999999999999</c:v>
                </c:pt>
                <c:pt idx="3566">
                  <c:v>-17.469000000000001</c:v>
                </c:pt>
                <c:pt idx="3567">
                  <c:v>-17.460999999999999</c:v>
                </c:pt>
                <c:pt idx="3568">
                  <c:v>-17.488</c:v>
                </c:pt>
                <c:pt idx="3569">
                  <c:v>-17.494</c:v>
                </c:pt>
                <c:pt idx="3570">
                  <c:v>-17.506</c:v>
                </c:pt>
                <c:pt idx="3571">
                  <c:v>-17.512</c:v>
                </c:pt>
                <c:pt idx="3572">
                  <c:v>-17.561</c:v>
                </c:pt>
                <c:pt idx="3573">
                  <c:v>-17.565999999999999</c:v>
                </c:pt>
                <c:pt idx="3574">
                  <c:v>-17.516999999999999</c:v>
                </c:pt>
                <c:pt idx="3575">
                  <c:v>-17.52</c:v>
                </c:pt>
                <c:pt idx="3576">
                  <c:v>-17.541</c:v>
                </c:pt>
                <c:pt idx="3577">
                  <c:v>-17.597000000000001</c:v>
                </c:pt>
                <c:pt idx="3578">
                  <c:v>-17.629000000000001</c:v>
                </c:pt>
                <c:pt idx="3579">
                  <c:v>-17.614000000000001</c:v>
                </c:pt>
                <c:pt idx="3580">
                  <c:v>-17.606000000000002</c:v>
                </c:pt>
                <c:pt idx="3581">
                  <c:v>-17.599</c:v>
                </c:pt>
                <c:pt idx="3582">
                  <c:v>-17.576000000000001</c:v>
                </c:pt>
                <c:pt idx="3583">
                  <c:v>-17.591000000000001</c:v>
                </c:pt>
                <c:pt idx="3584">
                  <c:v>-17.613</c:v>
                </c:pt>
                <c:pt idx="3585">
                  <c:v>-17.646000000000001</c:v>
                </c:pt>
                <c:pt idx="3586">
                  <c:v>-17.693000000000001</c:v>
                </c:pt>
                <c:pt idx="3587">
                  <c:v>-17.696000000000002</c:v>
                </c:pt>
                <c:pt idx="3588">
                  <c:v>-17.713999999999999</c:v>
                </c:pt>
                <c:pt idx="3589">
                  <c:v>-17.756</c:v>
                </c:pt>
                <c:pt idx="3590">
                  <c:v>-17.748999999999999</c:v>
                </c:pt>
                <c:pt idx="3591">
                  <c:v>-17.712</c:v>
                </c:pt>
                <c:pt idx="3592">
                  <c:v>-17.713999999999999</c:v>
                </c:pt>
                <c:pt idx="3593">
                  <c:v>-17.718</c:v>
                </c:pt>
                <c:pt idx="3594">
                  <c:v>-17.721</c:v>
                </c:pt>
                <c:pt idx="3595">
                  <c:v>-17.760000000000002</c:v>
                </c:pt>
                <c:pt idx="3596">
                  <c:v>-17.798999999999999</c:v>
                </c:pt>
                <c:pt idx="3597">
                  <c:v>-17.783000000000001</c:v>
                </c:pt>
                <c:pt idx="3598">
                  <c:v>-17.806000000000001</c:v>
                </c:pt>
                <c:pt idx="3599">
                  <c:v>-17.792000000000002</c:v>
                </c:pt>
                <c:pt idx="3600">
                  <c:v>-17.75</c:v>
                </c:pt>
                <c:pt idx="3601">
                  <c:v>-17.716999999999999</c:v>
                </c:pt>
                <c:pt idx="3602">
                  <c:v>-17.733000000000001</c:v>
                </c:pt>
                <c:pt idx="3603">
                  <c:v>-17.774999999999999</c:v>
                </c:pt>
                <c:pt idx="3604">
                  <c:v>-17.742000000000001</c:v>
                </c:pt>
                <c:pt idx="3605">
                  <c:v>-17.779</c:v>
                </c:pt>
                <c:pt idx="3606">
                  <c:v>-17.831</c:v>
                </c:pt>
                <c:pt idx="3607">
                  <c:v>-17.858000000000001</c:v>
                </c:pt>
                <c:pt idx="3608">
                  <c:v>-17.861999999999998</c:v>
                </c:pt>
                <c:pt idx="3609">
                  <c:v>-17.812999999999999</c:v>
                </c:pt>
                <c:pt idx="3610">
                  <c:v>-17.84</c:v>
                </c:pt>
                <c:pt idx="3611">
                  <c:v>-17.86</c:v>
                </c:pt>
                <c:pt idx="3612">
                  <c:v>-17.841999999999999</c:v>
                </c:pt>
                <c:pt idx="3613">
                  <c:v>-17.832999999999998</c:v>
                </c:pt>
                <c:pt idx="3614">
                  <c:v>-17.826000000000001</c:v>
                </c:pt>
                <c:pt idx="3615">
                  <c:v>-17.818999999999999</c:v>
                </c:pt>
                <c:pt idx="3616">
                  <c:v>-17.821999999999999</c:v>
                </c:pt>
                <c:pt idx="3617">
                  <c:v>-17.884</c:v>
                </c:pt>
                <c:pt idx="3618">
                  <c:v>-17.896999999999998</c:v>
                </c:pt>
                <c:pt idx="3619">
                  <c:v>-17.896000000000001</c:v>
                </c:pt>
                <c:pt idx="3620">
                  <c:v>-17.893000000000001</c:v>
                </c:pt>
                <c:pt idx="3621">
                  <c:v>-17.856000000000002</c:v>
                </c:pt>
                <c:pt idx="3622">
                  <c:v>-17.856000000000002</c:v>
                </c:pt>
                <c:pt idx="3623">
                  <c:v>-17.834</c:v>
                </c:pt>
                <c:pt idx="3624">
                  <c:v>-17.803000000000001</c:v>
                </c:pt>
                <c:pt idx="3625">
                  <c:v>-17.786999999999999</c:v>
                </c:pt>
                <c:pt idx="3626">
                  <c:v>-17.8</c:v>
                </c:pt>
                <c:pt idx="3627">
                  <c:v>-17.821000000000002</c:v>
                </c:pt>
                <c:pt idx="3628">
                  <c:v>-17.837</c:v>
                </c:pt>
                <c:pt idx="3629">
                  <c:v>-17.834</c:v>
                </c:pt>
                <c:pt idx="3630">
                  <c:v>-17.869</c:v>
                </c:pt>
                <c:pt idx="3631">
                  <c:v>-17.888999999999999</c:v>
                </c:pt>
                <c:pt idx="3632">
                  <c:v>-17.904</c:v>
                </c:pt>
                <c:pt idx="3633">
                  <c:v>-17.84</c:v>
                </c:pt>
                <c:pt idx="3634">
                  <c:v>-17.853999999999999</c:v>
                </c:pt>
                <c:pt idx="3635">
                  <c:v>-17.853999999999999</c:v>
                </c:pt>
                <c:pt idx="3636">
                  <c:v>-17.834</c:v>
                </c:pt>
                <c:pt idx="3637">
                  <c:v>-17.798999999999999</c:v>
                </c:pt>
                <c:pt idx="3638">
                  <c:v>-17.704000000000001</c:v>
                </c:pt>
                <c:pt idx="3639">
                  <c:v>-17.631</c:v>
                </c:pt>
                <c:pt idx="3640">
                  <c:v>-17.608000000000001</c:v>
                </c:pt>
                <c:pt idx="3641">
                  <c:v>-17.565999999999999</c:v>
                </c:pt>
                <c:pt idx="3642">
                  <c:v>-17.518000000000001</c:v>
                </c:pt>
                <c:pt idx="3643">
                  <c:v>-17.417999999999999</c:v>
                </c:pt>
                <c:pt idx="3644">
                  <c:v>-17.315000000000001</c:v>
                </c:pt>
                <c:pt idx="3645">
                  <c:v>-17.190999999999999</c:v>
                </c:pt>
                <c:pt idx="3646">
                  <c:v>-17.170999999999999</c:v>
                </c:pt>
                <c:pt idx="3647">
                  <c:v>-17.088000000000001</c:v>
                </c:pt>
                <c:pt idx="3648">
                  <c:v>-17.013999999999999</c:v>
                </c:pt>
                <c:pt idx="3649">
                  <c:v>-16.966999999999999</c:v>
                </c:pt>
                <c:pt idx="3650">
                  <c:v>-16.847000000000001</c:v>
                </c:pt>
                <c:pt idx="3651">
                  <c:v>-16.797000000000001</c:v>
                </c:pt>
                <c:pt idx="3652">
                  <c:v>-16.669</c:v>
                </c:pt>
                <c:pt idx="3653">
                  <c:v>-16.523</c:v>
                </c:pt>
                <c:pt idx="3654">
                  <c:v>-16.442</c:v>
                </c:pt>
                <c:pt idx="3655">
                  <c:v>-16.347999999999999</c:v>
                </c:pt>
                <c:pt idx="3656">
                  <c:v>-16.222999999999999</c:v>
                </c:pt>
                <c:pt idx="3657">
                  <c:v>-16.100000000000001</c:v>
                </c:pt>
                <c:pt idx="3658">
                  <c:v>-16.068000000000001</c:v>
                </c:pt>
                <c:pt idx="3659">
                  <c:v>-15.973000000000001</c:v>
                </c:pt>
                <c:pt idx="3660">
                  <c:v>-15.819000000000001</c:v>
                </c:pt>
                <c:pt idx="3661">
                  <c:v>-15.77</c:v>
                </c:pt>
                <c:pt idx="3662">
                  <c:v>-15.760999999999999</c:v>
                </c:pt>
                <c:pt idx="3663">
                  <c:v>-15.736000000000001</c:v>
                </c:pt>
                <c:pt idx="3664">
                  <c:v>-15.746</c:v>
                </c:pt>
                <c:pt idx="3665">
                  <c:v>-15.712999999999999</c:v>
                </c:pt>
                <c:pt idx="3666">
                  <c:v>-15.596</c:v>
                </c:pt>
                <c:pt idx="3667">
                  <c:v>-15.57</c:v>
                </c:pt>
                <c:pt idx="3668">
                  <c:v>-15.46</c:v>
                </c:pt>
                <c:pt idx="3669">
                  <c:v>-15.352</c:v>
                </c:pt>
                <c:pt idx="3670">
                  <c:v>-15.391</c:v>
                </c:pt>
                <c:pt idx="3671">
                  <c:v>-15.375</c:v>
                </c:pt>
                <c:pt idx="3672">
                  <c:v>-15.337999999999999</c:v>
                </c:pt>
                <c:pt idx="3673">
                  <c:v>-15.305</c:v>
                </c:pt>
                <c:pt idx="3674">
                  <c:v>-15.228999999999999</c:v>
                </c:pt>
                <c:pt idx="3675">
                  <c:v>-15.106</c:v>
                </c:pt>
                <c:pt idx="3676">
                  <c:v>-15.054</c:v>
                </c:pt>
                <c:pt idx="3677">
                  <c:v>-15.058999999999999</c:v>
                </c:pt>
                <c:pt idx="3678">
                  <c:v>-14.988</c:v>
                </c:pt>
                <c:pt idx="3679">
                  <c:v>-14.968</c:v>
                </c:pt>
                <c:pt idx="3680">
                  <c:v>-14.946999999999999</c:v>
                </c:pt>
                <c:pt idx="3681">
                  <c:v>-14.846</c:v>
                </c:pt>
                <c:pt idx="3682">
                  <c:v>-14.766</c:v>
                </c:pt>
                <c:pt idx="3683">
                  <c:v>-14.803000000000001</c:v>
                </c:pt>
                <c:pt idx="3684">
                  <c:v>-14.762</c:v>
                </c:pt>
                <c:pt idx="3685">
                  <c:v>-14.766999999999999</c:v>
                </c:pt>
                <c:pt idx="3686">
                  <c:v>-14.776</c:v>
                </c:pt>
                <c:pt idx="3687">
                  <c:v>-14.696</c:v>
                </c:pt>
                <c:pt idx="3688">
                  <c:v>-14.602</c:v>
                </c:pt>
                <c:pt idx="3689">
                  <c:v>-14.592000000000001</c:v>
                </c:pt>
                <c:pt idx="3690">
                  <c:v>-14.531000000000001</c:v>
                </c:pt>
                <c:pt idx="3691">
                  <c:v>-14.483000000000001</c:v>
                </c:pt>
                <c:pt idx="3692">
                  <c:v>-14.474</c:v>
                </c:pt>
                <c:pt idx="3693">
                  <c:v>-14.388999999999999</c:v>
                </c:pt>
                <c:pt idx="3694">
                  <c:v>-14.345000000000001</c:v>
                </c:pt>
                <c:pt idx="3695">
                  <c:v>-14.287000000000001</c:v>
                </c:pt>
                <c:pt idx="3696">
                  <c:v>-14.276</c:v>
                </c:pt>
                <c:pt idx="3697">
                  <c:v>-14.247999999999999</c:v>
                </c:pt>
                <c:pt idx="3698">
                  <c:v>-14.228</c:v>
                </c:pt>
                <c:pt idx="3699">
                  <c:v>-14.253</c:v>
                </c:pt>
                <c:pt idx="3700">
                  <c:v>-14.169</c:v>
                </c:pt>
                <c:pt idx="3701">
                  <c:v>-14.087</c:v>
                </c:pt>
                <c:pt idx="3702">
                  <c:v>-14.074999999999999</c:v>
                </c:pt>
                <c:pt idx="3703">
                  <c:v>-14.07</c:v>
                </c:pt>
                <c:pt idx="3704">
                  <c:v>-14.082000000000001</c:v>
                </c:pt>
                <c:pt idx="3705">
                  <c:v>-14.069000000000001</c:v>
                </c:pt>
                <c:pt idx="3706">
                  <c:v>-14.064</c:v>
                </c:pt>
                <c:pt idx="3707">
                  <c:v>-14.083</c:v>
                </c:pt>
                <c:pt idx="3708">
                  <c:v>-14.067</c:v>
                </c:pt>
                <c:pt idx="3709">
                  <c:v>-14.05</c:v>
                </c:pt>
                <c:pt idx="3710">
                  <c:v>-14.05</c:v>
                </c:pt>
                <c:pt idx="3711">
                  <c:v>-14.038</c:v>
                </c:pt>
                <c:pt idx="3712">
                  <c:v>-13.978</c:v>
                </c:pt>
                <c:pt idx="3713">
                  <c:v>-13.929</c:v>
                </c:pt>
                <c:pt idx="3714">
                  <c:v>-13.958</c:v>
                </c:pt>
                <c:pt idx="3715">
                  <c:v>-13.923999999999999</c:v>
                </c:pt>
                <c:pt idx="3716">
                  <c:v>-13.891</c:v>
                </c:pt>
                <c:pt idx="3717">
                  <c:v>-13.875</c:v>
                </c:pt>
                <c:pt idx="3718">
                  <c:v>-13.941000000000001</c:v>
                </c:pt>
                <c:pt idx="3719">
                  <c:v>-13.952</c:v>
                </c:pt>
                <c:pt idx="3720">
                  <c:v>-13.917999999999999</c:v>
                </c:pt>
                <c:pt idx="3721">
                  <c:v>-13.920999999999999</c:v>
                </c:pt>
                <c:pt idx="3722">
                  <c:v>-13.944000000000001</c:v>
                </c:pt>
                <c:pt idx="3723">
                  <c:v>-13.965</c:v>
                </c:pt>
                <c:pt idx="3724">
                  <c:v>-13.909000000000001</c:v>
                </c:pt>
                <c:pt idx="3725">
                  <c:v>-13.836</c:v>
                </c:pt>
                <c:pt idx="3726">
                  <c:v>-13.837999999999999</c:v>
                </c:pt>
                <c:pt idx="3727">
                  <c:v>-13.874000000000001</c:v>
                </c:pt>
                <c:pt idx="3728">
                  <c:v>-13.862</c:v>
                </c:pt>
                <c:pt idx="3729">
                  <c:v>-13.813000000000001</c:v>
                </c:pt>
                <c:pt idx="3730">
                  <c:v>-13.726000000000001</c:v>
                </c:pt>
                <c:pt idx="3731">
                  <c:v>-13.647</c:v>
                </c:pt>
                <c:pt idx="3732">
                  <c:v>-13.564</c:v>
                </c:pt>
                <c:pt idx="3733">
                  <c:v>-13.507999999999999</c:v>
                </c:pt>
                <c:pt idx="3734">
                  <c:v>-13.553000000000001</c:v>
                </c:pt>
                <c:pt idx="3735">
                  <c:v>-13.542999999999999</c:v>
                </c:pt>
                <c:pt idx="3736">
                  <c:v>-13.494</c:v>
                </c:pt>
                <c:pt idx="3737">
                  <c:v>-13.414999999999999</c:v>
                </c:pt>
                <c:pt idx="3738">
                  <c:v>-13.3</c:v>
                </c:pt>
                <c:pt idx="3739">
                  <c:v>-13.169</c:v>
                </c:pt>
                <c:pt idx="3740">
                  <c:v>-13.054</c:v>
                </c:pt>
                <c:pt idx="3741">
                  <c:v>-12.930999999999999</c:v>
                </c:pt>
                <c:pt idx="3742">
                  <c:v>-12.849</c:v>
                </c:pt>
                <c:pt idx="3743">
                  <c:v>-12.747999999999999</c:v>
                </c:pt>
                <c:pt idx="3744">
                  <c:v>-12.58</c:v>
                </c:pt>
                <c:pt idx="3745">
                  <c:v>-12.443</c:v>
                </c:pt>
                <c:pt idx="3746">
                  <c:v>-12.314</c:v>
                </c:pt>
                <c:pt idx="3747">
                  <c:v>-12.257</c:v>
                </c:pt>
                <c:pt idx="3748">
                  <c:v>-12.153</c:v>
                </c:pt>
                <c:pt idx="3749">
                  <c:v>-12.045</c:v>
                </c:pt>
                <c:pt idx="3750">
                  <c:v>-11.922000000000001</c:v>
                </c:pt>
                <c:pt idx="3751">
                  <c:v>-11.752000000000001</c:v>
                </c:pt>
                <c:pt idx="3752">
                  <c:v>-11.624000000000001</c:v>
                </c:pt>
                <c:pt idx="3753">
                  <c:v>-11.503</c:v>
                </c:pt>
                <c:pt idx="3754">
                  <c:v>-11.364000000000001</c:v>
                </c:pt>
                <c:pt idx="3755">
                  <c:v>-11.228</c:v>
                </c:pt>
                <c:pt idx="3756">
                  <c:v>-11.135999999999999</c:v>
                </c:pt>
                <c:pt idx="3757">
                  <c:v>-11.007999999999999</c:v>
                </c:pt>
                <c:pt idx="3758">
                  <c:v>-10.781000000000001</c:v>
                </c:pt>
                <c:pt idx="3759">
                  <c:v>-10.558</c:v>
                </c:pt>
                <c:pt idx="3760">
                  <c:v>-10.319000000000001</c:v>
                </c:pt>
                <c:pt idx="3761">
                  <c:v>-10.134</c:v>
                </c:pt>
                <c:pt idx="3762">
                  <c:v>-10.013</c:v>
                </c:pt>
                <c:pt idx="3763">
                  <c:v>-9.8788999999999998</c:v>
                </c:pt>
                <c:pt idx="3764">
                  <c:v>-9.7109000000000005</c:v>
                </c:pt>
                <c:pt idx="3765">
                  <c:v>-9.5650999999999993</c:v>
                </c:pt>
                <c:pt idx="3766">
                  <c:v>-9.5314999999999994</c:v>
                </c:pt>
                <c:pt idx="3767">
                  <c:v>-9.5328999999999997</c:v>
                </c:pt>
                <c:pt idx="3768">
                  <c:v>-9.3923000000000005</c:v>
                </c:pt>
                <c:pt idx="3769">
                  <c:v>-9.2234999999999996</c:v>
                </c:pt>
                <c:pt idx="3770">
                  <c:v>-9.1356000000000002</c:v>
                </c:pt>
                <c:pt idx="3771">
                  <c:v>-9.1684999999999999</c:v>
                </c:pt>
                <c:pt idx="3772">
                  <c:v>-9.1610999999999994</c:v>
                </c:pt>
                <c:pt idx="3773">
                  <c:v>-9.1168999999999993</c:v>
                </c:pt>
                <c:pt idx="3774">
                  <c:v>-9.1559000000000008</c:v>
                </c:pt>
                <c:pt idx="3775">
                  <c:v>-9.1335999999999995</c:v>
                </c:pt>
                <c:pt idx="3776">
                  <c:v>-9.1111000000000004</c:v>
                </c:pt>
                <c:pt idx="3777">
                  <c:v>-9.1347000000000005</c:v>
                </c:pt>
                <c:pt idx="3778">
                  <c:v>-9.1057000000000006</c:v>
                </c:pt>
                <c:pt idx="3779">
                  <c:v>-9.1872000000000007</c:v>
                </c:pt>
                <c:pt idx="3780">
                  <c:v>-9.2129999999999992</c:v>
                </c:pt>
                <c:pt idx="3781">
                  <c:v>-9.1797000000000004</c:v>
                </c:pt>
                <c:pt idx="3782">
                  <c:v>-9.3054000000000006</c:v>
                </c:pt>
                <c:pt idx="3783">
                  <c:v>-9.3048999999999999</c:v>
                </c:pt>
                <c:pt idx="3784">
                  <c:v>-9.2490000000000006</c:v>
                </c:pt>
                <c:pt idx="3785">
                  <c:v>-9.2510999999999992</c:v>
                </c:pt>
                <c:pt idx="3786">
                  <c:v>-9.4313000000000002</c:v>
                </c:pt>
                <c:pt idx="3787">
                  <c:v>-9.4638000000000009</c:v>
                </c:pt>
                <c:pt idx="3788">
                  <c:v>-9.4388000000000005</c:v>
                </c:pt>
                <c:pt idx="3789">
                  <c:v>-9.4954999999999998</c:v>
                </c:pt>
                <c:pt idx="3790">
                  <c:v>-9.4947999999999997</c:v>
                </c:pt>
                <c:pt idx="3791">
                  <c:v>-9.3739000000000008</c:v>
                </c:pt>
                <c:pt idx="3792">
                  <c:v>-9.1664999999999992</c:v>
                </c:pt>
                <c:pt idx="3793">
                  <c:v>-8.9556000000000004</c:v>
                </c:pt>
                <c:pt idx="3794">
                  <c:v>-8.8780999999999999</c:v>
                </c:pt>
                <c:pt idx="3795">
                  <c:v>-8.8544999999999998</c:v>
                </c:pt>
                <c:pt idx="3796">
                  <c:v>-8.8733000000000004</c:v>
                </c:pt>
                <c:pt idx="3797">
                  <c:v>-8.8621999999999996</c:v>
                </c:pt>
                <c:pt idx="3798">
                  <c:v>-8.8614999999999995</c:v>
                </c:pt>
                <c:pt idx="3799">
                  <c:v>-8.8099000000000007</c:v>
                </c:pt>
                <c:pt idx="3800">
                  <c:v>-8.7809000000000008</c:v>
                </c:pt>
                <c:pt idx="3801">
                  <c:v>-8.8308999999999997</c:v>
                </c:pt>
                <c:pt idx="3802">
                  <c:v>-8.8122000000000007</c:v>
                </c:pt>
                <c:pt idx="3803">
                  <c:v>-8.7111000000000001</c:v>
                </c:pt>
                <c:pt idx="3804">
                  <c:v>-8.7484999999999999</c:v>
                </c:pt>
                <c:pt idx="3805">
                  <c:v>-8.8132999999999999</c:v>
                </c:pt>
                <c:pt idx="3806">
                  <c:v>-8.8634000000000004</c:v>
                </c:pt>
                <c:pt idx="3807">
                  <c:v>-8.9023000000000003</c:v>
                </c:pt>
                <c:pt idx="3808">
                  <c:v>-8.9328000000000003</c:v>
                </c:pt>
                <c:pt idx="3809">
                  <c:v>-8.9053000000000004</c:v>
                </c:pt>
                <c:pt idx="3810">
                  <c:v>-8.8762000000000008</c:v>
                </c:pt>
                <c:pt idx="3811">
                  <c:v>-8.8635000000000002</c:v>
                </c:pt>
                <c:pt idx="3812">
                  <c:v>-8.8268000000000004</c:v>
                </c:pt>
                <c:pt idx="3813">
                  <c:v>-8.7174999999999994</c:v>
                </c:pt>
                <c:pt idx="3814">
                  <c:v>-8.6896000000000004</c:v>
                </c:pt>
                <c:pt idx="3815">
                  <c:v>-8.6974999999999998</c:v>
                </c:pt>
                <c:pt idx="3816">
                  <c:v>-8.6205999999999996</c:v>
                </c:pt>
                <c:pt idx="3817">
                  <c:v>-8.4777000000000005</c:v>
                </c:pt>
                <c:pt idx="3818">
                  <c:v>-8.3789999999999996</c:v>
                </c:pt>
                <c:pt idx="3819">
                  <c:v>-8.2931000000000008</c:v>
                </c:pt>
                <c:pt idx="3820">
                  <c:v>-8.2850999999999999</c:v>
                </c:pt>
                <c:pt idx="3821">
                  <c:v>-8.2697000000000003</c:v>
                </c:pt>
                <c:pt idx="3822">
                  <c:v>-8.2027999999999999</c:v>
                </c:pt>
                <c:pt idx="3823">
                  <c:v>-8.2078000000000007</c:v>
                </c:pt>
                <c:pt idx="3824">
                  <c:v>-8.2700999999999993</c:v>
                </c:pt>
                <c:pt idx="3825">
                  <c:v>-8.3046000000000006</c:v>
                </c:pt>
                <c:pt idx="3826">
                  <c:v>-8.3310999999999993</c:v>
                </c:pt>
                <c:pt idx="3827">
                  <c:v>-8.3285999999999998</c:v>
                </c:pt>
                <c:pt idx="3828">
                  <c:v>-8.3454999999999995</c:v>
                </c:pt>
                <c:pt idx="3829">
                  <c:v>-8.3497000000000003</c:v>
                </c:pt>
                <c:pt idx="3830">
                  <c:v>-8.3927999999999994</c:v>
                </c:pt>
                <c:pt idx="3831">
                  <c:v>-8.4398</c:v>
                </c:pt>
                <c:pt idx="3832">
                  <c:v>-8.4370999999999992</c:v>
                </c:pt>
                <c:pt idx="3833">
                  <c:v>-8.3653999999999993</c:v>
                </c:pt>
                <c:pt idx="3834">
                  <c:v>-8.3496000000000006</c:v>
                </c:pt>
                <c:pt idx="3835">
                  <c:v>-8.3325999999999993</c:v>
                </c:pt>
                <c:pt idx="3836">
                  <c:v>-8.3556000000000008</c:v>
                </c:pt>
                <c:pt idx="3837">
                  <c:v>-8.4090000000000007</c:v>
                </c:pt>
                <c:pt idx="3838">
                  <c:v>-8.4610000000000003</c:v>
                </c:pt>
                <c:pt idx="3839">
                  <c:v>-8.5402000000000005</c:v>
                </c:pt>
                <c:pt idx="3840">
                  <c:v>-8.5783000000000005</c:v>
                </c:pt>
                <c:pt idx="3841">
                  <c:v>-8.5892999999999997</c:v>
                </c:pt>
                <c:pt idx="3842">
                  <c:v>-8.6797000000000004</c:v>
                </c:pt>
                <c:pt idx="3843">
                  <c:v>-8.7649000000000008</c:v>
                </c:pt>
                <c:pt idx="3844">
                  <c:v>-8.8903999999999996</c:v>
                </c:pt>
                <c:pt idx="3845">
                  <c:v>-9.1338000000000008</c:v>
                </c:pt>
                <c:pt idx="3846">
                  <c:v>-9.3130000000000006</c:v>
                </c:pt>
                <c:pt idx="3847">
                  <c:v>-9.5091000000000001</c:v>
                </c:pt>
                <c:pt idx="3848">
                  <c:v>-9.8035999999999994</c:v>
                </c:pt>
                <c:pt idx="3849">
                  <c:v>-10.087</c:v>
                </c:pt>
                <c:pt idx="3850">
                  <c:v>-10.364000000000001</c:v>
                </c:pt>
                <c:pt idx="3851">
                  <c:v>-10.654</c:v>
                </c:pt>
                <c:pt idx="3852">
                  <c:v>-11.000999999999999</c:v>
                </c:pt>
                <c:pt idx="3853">
                  <c:v>-11.342000000000001</c:v>
                </c:pt>
                <c:pt idx="3854">
                  <c:v>-11.585000000000001</c:v>
                </c:pt>
                <c:pt idx="3855">
                  <c:v>-11.824999999999999</c:v>
                </c:pt>
                <c:pt idx="3856">
                  <c:v>-12.092000000000001</c:v>
                </c:pt>
                <c:pt idx="3857">
                  <c:v>-12.333</c:v>
                </c:pt>
                <c:pt idx="3858">
                  <c:v>-12.474</c:v>
                </c:pt>
                <c:pt idx="3859">
                  <c:v>-12.529</c:v>
                </c:pt>
                <c:pt idx="3860">
                  <c:v>-12.614000000000001</c:v>
                </c:pt>
                <c:pt idx="3861">
                  <c:v>-12.679</c:v>
                </c:pt>
                <c:pt idx="3862">
                  <c:v>-12.73</c:v>
                </c:pt>
                <c:pt idx="3863">
                  <c:v>-12.768000000000001</c:v>
                </c:pt>
                <c:pt idx="3864">
                  <c:v>-12.773999999999999</c:v>
                </c:pt>
                <c:pt idx="3865">
                  <c:v>-12.755000000000001</c:v>
                </c:pt>
                <c:pt idx="3866">
                  <c:v>-12.752000000000001</c:v>
                </c:pt>
                <c:pt idx="3867">
                  <c:v>-12.819000000000001</c:v>
                </c:pt>
                <c:pt idx="3868">
                  <c:v>-12.826000000000001</c:v>
                </c:pt>
                <c:pt idx="3869">
                  <c:v>-12.778</c:v>
                </c:pt>
                <c:pt idx="3870">
                  <c:v>-12.746</c:v>
                </c:pt>
                <c:pt idx="3871">
                  <c:v>-12.726000000000001</c:v>
                </c:pt>
                <c:pt idx="3872">
                  <c:v>-12.704000000000001</c:v>
                </c:pt>
                <c:pt idx="3873">
                  <c:v>-12.709</c:v>
                </c:pt>
                <c:pt idx="3874">
                  <c:v>-12.717000000000001</c:v>
                </c:pt>
                <c:pt idx="3875">
                  <c:v>-12.707000000000001</c:v>
                </c:pt>
                <c:pt idx="3876">
                  <c:v>-12.744</c:v>
                </c:pt>
                <c:pt idx="3877">
                  <c:v>-12.762</c:v>
                </c:pt>
                <c:pt idx="3878">
                  <c:v>-12.78</c:v>
                </c:pt>
                <c:pt idx="3879">
                  <c:v>-12.831</c:v>
                </c:pt>
                <c:pt idx="3880">
                  <c:v>-12.904</c:v>
                </c:pt>
                <c:pt idx="3881">
                  <c:v>-12.92</c:v>
                </c:pt>
                <c:pt idx="3882">
                  <c:v>-12.935</c:v>
                </c:pt>
                <c:pt idx="3883">
                  <c:v>-12.962</c:v>
                </c:pt>
                <c:pt idx="3884">
                  <c:v>-12.996</c:v>
                </c:pt>
                <c:pt idx="3885">
                  <c:v>-13.016999999999999</c:v>
                </c:pt>
                <c:pt idx="3886">
                  <c:v>-13.016999999999999</c:v>
                </c:pt>
                <c:pt idx="3887">
                  <c:v>-13.007999999999999</c:v>
                </c:pt>
                <c:pt idx="3888">
                  <c:v>-12.994999999999999</c:v>
                </c:pt>
                <c:pt idx="3889">
                  <c:v>-12.951000000000001</c:v>
                </c:pt>
                <c:pt idx="3890">
                  <c:v>-12.988</c:v>
                </c:pt>
                <c:pt idx="3891">
                  <c:v>-13.063000000000001</c:v>
                </c:pt>
                <c:pt idx="3892">
                  <c:v>-13.096</c:v>
                </c:pt>
                <c:pt idx="3893">
                  <c:v>-13.125</c:v>
                </c:pt>
                <c:pt idx="3894">
                  <c:v>-13.143000000000001</c:v>
                </c:pt>
                <c:pt idx="3895">
                  <c:v>-13.135999999999999</c:v>
                </c:pt>
                <c:pt idx="3896">
                  <c:v>-13.13</c:v>
                </c:pt>
                <c:pt idx="3897">
                  <c:v>-13.156000000000001</c:v>
                </c:pt>
                <c:pt idx="3898">
                  <c:v>-13.144</c:v>
                </c:pt>
                <c:pt idx="3899">
                  <c:v>-13.177</c:v>
                </c:pt>
                <c:pt idx="3900">
                  <c:v>-13.228999999999999</c:v>
                </c:pt>
                <c:pt idx="3901">
                  <c:v>-13.241</c:v>
                </c:pt>
                <c:pt idx="3902">
                  <c:v>-13.278</c:v>
                </c:pt>
                <c:pt idx="3903">
                  <c:v>-13.348000000000001</c:v>
                </c:pt>
                <c:pt idx="3904">
                  <c:v>-13.334</c:v>
                </c:pt>
                <c:pt idx="3905">
                  <c:v>-13.353999999999999</c:v>
                </c:pt>
                <c:pt idx="3906">
                  <c:v>-13.41</c:v>
                </c:pt>
                <c:pt idx="3907">
                  <c:v>-13.407</c:v>
                </c:pt>
                <c:pt idx="3908">
                  <c:v>-13.43</c:v>
                </c:pt>
                <c:pt idx="3909">
                  <c:v>-13.444000000000001</c:v>
                </c:pt>
                <c:pt idx="3910">
                  <c:v>-13.442</c:v>
                </c:pt>
                <c:pt idx="3911">
                  <c:v>-13.468999999999999</c:v>
                </c:pt>
                <c:pt idx="3912">
                  <c:v>-13.519</c:v>
                </c:pt>
                <c:pt idx="3913">
                  <c:v>-13.523</c:v>
                </c:pt>
                <c:pt idx="3914">
                  <c:v>-13.523</c:v>
                </c:pt>
                <c:pt idx="3915">
                  <c:v>-13.491</c:v>
                </c:pt>
                <c:pt idx="3916">
                  <c:v>-13.53</c:v>
                </c:pt>
                <c:pt idx="3917">
                  <c:v>-13.522</c:v>
                </c:pt>
                <c:pt idx="3918">
                  <c:v>-13.522</c:v>
                </c:pt>
                <c:pt idx="3919">
                  <c:v>-13.552</c:v>
                </c:pt>
                <c:pt idx="3920">
                  <c:v>-13.597</c:v>
                </c:pt>
                <c:pt idx="3921">
                  <c:v>-13.627000000000001</c:v>
                </c:pt>
                <c:pt idx="3922">
                  <c:v>-13.63</c:v>
                </c:pt>
                <c:pt idx="3923">
                  <c:v>-13.65</c:v>
                </c:pt>
                <c:pt idx="3924">
                  <c:v>-13.61</c:v>
                </c:pt>
                <c:pt idx="3925">
                  <c:v>-13.638999999999999</c:v>
                </c:pt>
                <c:pt idx="3926">
                  <c:v>-13.71</c:v>
                </c:pt>
                <c:pt idx="3927">
                  <c:v>-13.727</c:v>
                </c:pt>
                <c:pt idx="3928">
                  <c:v>-13.760999999999999</c:v>
                </c:pt>
                <c:pt idx="3929">
                  <c:v>-13.817</c:v>
                </c:pt>
                <c:pt idx="3930">
                  <c:v>-13.865</c:v>
                </c:pt>
                <c:pt idx="3931">
                  <c:v>-13.819000000000001</c:v>
                </c:pt>
                <c:pt idx="3932">
                  <c:v>-13.803000000000001</c:v>
                </c:pt>
                <c:pt idx="3933">
                  <c:v>-13.898</c:v>
                </c:pt>
                <c:pt idx="3934">
                  <c:v>-13.98</c:v>
                </c:pt>
                <c:pt idx="3935">
                  <c:v>-14.022</c:v>
                </c:pt>
                <c:pt idx="3936">
                  <c:v>-14.093</c:v>
                </c:pt>
                <c:pt idx="3937">
                  <c:v>-14.214</c:v>
                </c:pt>
                <c:pt idx="3938">
                  <c:v>-14.272</c:v>
                </c:pt>
                <c:pt idx="3939">
                  <c:v>-14.314</c:v>
                </c:pt>
                <c:pt idx="3940">
                  <c:v>-14.45</c:v>
                </c:pt>
                <c:pt idx="3941">
                  <c:v>-14.54</c:v>
                </c:pt>
                <c:pt idx="3942">
                  <c:v>-14.561999999999999</c:v>
                </c:pt>
                <c:pt idx="3943">
                  <c:v>-14.558</c:v>
                </c:pt>
                <c:pt idx="3944">
                  <c:v>-14.587999999999999</c:v>
                </c:pt>
                <c:pt idx="3945">
                  <c:v>-14.635999999999999</c:v>
                </c:pt>
                <c:pt idx="3946">
                  <c:v>-14.637</c:v>
                </c:pt>
                <c:pt idx="3947">
                  <c:v>-14.686999999999999</c:v>
                </c:pt>
                <c:pt idx="3948">
                  <c:v>-14.811</c:v>
                </c:pt>
                <c:pt idx="3949">
                  <c:v>-14.939</c:v>
                </c:pt>
                <c:pt idx="3950">
                  <c:v>-14.959</c:v>
                </c:pt>
                <c:pt idx="3951">
                  <c:v>-14.978</c:v>
                </c:pt>
                <c:pt idx="3952">
                  <c:v>-15.048999999999999</c:v>
                </c:pt>
                <c:pt idx="3953">
                  <c:v>-15.162000000000001</c:v>
                </c:pt>
                <c:pt idx="3954">
                  <c:v>-15.228</c:v>
                </c:pt>
                <c:pt idx="3955">
                  <c:v>-15.26</c:v>
                </c:pt>
                <c:pt idx="3956">
                  <c:v>-15.287000000000001</c:v>
                </c:pt>
                <c:pt idx="3957">
                  <c:v>-15.353</c:v>
                </c:pt>
                <c:pt idx="3958">
                  <c:v>-15.433</c:v>
                </c:pt>
                <c:pt idx="3959">
                  <c:v>-15.472</c:v>
                </c:pt>
                <c:pt idx="3960">
                  <c:v>-15.526</c:v>
                </c:pt>
                <c:pt idx="3961">
                  <c:v>-15.53</c:v>
                </c:pt>
                <c:pt idx="3962">
                  <c:v>-15.535</c:v>
                </c:pt>
                <c:pt idx="3963">
                  <c:v>-15.589</c:v>
                </c:pt>
                <c:pt idx="3964">
                  <c:v>-15.609</c:v>
                </c:pt>
                <c:pt idx="3965">
                  <c:v>-15.631</c:v>
                </c:pt>
                <c:pt idx="3966">
                  <c:v>-15.679</c:v>
                </c:pt>
                <c:pt idx="3967">
                  <c:v>-15.72</c:v>
                </c:pt>
                <c:pt idx="3968">
                  <c:v>-15.709</c:v>
                </c:pt>
                <c:pt idx="3969">
                  <c:v>-15.7</c:v>
                </c:pt>
                <c:pt idx="3970">
                  <c:v>-15.722</c:v>
                </c:pt>
                <c:pt idx="3971">
                  <c:v>-15.704000000000001</c:v>
                </c:pt>
                <c:pt idx="3972">
                  <c:v>-15.682</c:v>
                </c:pt>
                <c:pt idx="3973">
                  <c:v>-15.62</c:v>
                </c:pt>
                <c:pt idx="3974">
                  <c:v>-15.573</c:v>
                </c:pt>
                <c:pt idx="3975">
                  <c:v>-15.561999999999999</c:v>
                </c:pt>
                <c:pt idx="3976">
                  <c:v>-15.493</c:v>
                </c:pt>
                <c:pt idx="3977">
                  <c:v>-15.488</c:v>
                </c:pt>
                <c:pt idx="3978">
                  <c:v>-15.536</c:v>
                </c:pt>
                <c:pt idx="3979">
                  <c:v>-15.571999999999999</c:v>
                </c:pt>
                <c:pt idx="3980">
                  <c:v>-15.52</c:v>
                </c:pt>
                <c:pt idx="3981">
                  <c:v>-15.436999999999999</c:v>
                </c:pt>
                <c:pt idx="3982">
                  <c:v>-15.432</c:v>
                </c:pt>
                <c:pt idx="3983">
                  <c:v>-15.467000000000001</c:v>
                </c:pt>
                <c:pt idx="3984">
                  <c:v>-15.494</c:v>
                </c:pt>
                <c:pt idx="3985">
                  <c:v>-15.526</c:v>
                </c:pt>
                <c:pt idx="3986">
                  <c:v>-15.602</c:v>
                </c:pt>
                <c:pt idx="3987">
                  <c:v>-15.635</c:v>
                </c:pt>
                <c:pt idx="3988">
                  <c:v>-15.628</c:v>
                </c:pt>
                <c:pt idx="3989">
                  <c:v>-15.653</c:v>
                </c:pt>
                <c:pt idx="3990">
                  <c:v>-15.709</c:v>
                </c:pt>
                <c:pt idx="3991">
                  <c:v>-15.712999999999999</c:v>
                </c:pt>
                <c:pt idx="3992">
                  <c:v>-15.734999999999999</c:v>
                </c:pt>
                <c:pt idx="3993">
                  <c:v>-15.737</c:v>
                </c:pt>
                <c:pt idx="3994">
                  <c:v>-15.778</c:v>
                </c:pt>
                <c:pt idx="3995">
                  <c:v>-15.851000000000001</c:v>
                </c:pt>
                <c:pt idx="3996">
                  <c:v>-15.896000000000001</c:v>
                </c:pt>
                <c:pt idx="3997">
                  <c:v>-15.91</c:v>
                </c:pt>
                <c:pt idx="3998">
                  <c:v>-15.932</c:v>
                </c:pt>
                <c:pt idx="3999">
                  <c:v>-15.95</c:v>
                </c:pt>
                <c:pt idx="4000">
                  <c:v>-16.013000000000002</c:v>
                </c:pt>
                <c:pt idx="4001">
                  <c:v>-16.111000000000001</c:v>
                </c:pt>
                <c:pt idx="4002">
                  <c:v>-16.207000000000001</c:v>
                </c:pt>
                <c:pt idx="4003">
                  <c:v>-16.254999999999999</c:v>
                </c:pt>
                <c:pt idx="4004">
                  <c:v>-16.291</c:v>
                </c:pt>
                <c:pt idx="4005">
                  <c:v>-16.286000000000001</c:v>
                </c:pt>
                <c:pt idx="4006">
                  <c:v>-16.265000000000001</c:v>
                </c:pt>
                <c:pt idx="4007">
                  <c:v>-16.277000000000001</c:v>
                </c:pt>
                <c:pt idx="4008">
                  <c:v>-16.318999999999999</c:v>
                </c:pt>
                <c:pt idx="4009">
                  <c:v>-16.303999999999998</c:v>
                </c:pt>
                <c:pt idx="4010">
                  <c:v>-16.285</c:v>
                </c:pt>
                <c:pt idx="4011">
                  <c:v>-16.292999999999999</c:v>
                </c:pt>
                <c:pt idx="4012">
                  <c:v>-16.347999999999999</c:v>
                </c:pt>
                <c:pt idx="4013">
                  <c:v>-16.334</c:v>
                </c:pt>
                <c:pt idx="4014">
                  <c:v>-16.369</c:v>
                </c:pt>
                <c:pt idx="4015">
                  <c:v>-16.422000000000001</c:v>
                </c:pt>
                <c:pt idx="4016">
                  <c:v>-16.442</c:v>
                </c:pt>
                <c:pt idx="4017">
                  <c:v>-16.443999999999999</c:v>
                </c:pt>
                <c:pt idx="4018">
                  <c:v>-16.445</c:v>
                </c:pt>
                <c:pt idx="4019">
                  <c:v>-16.427</c:v>
                </c:pt>
                <c:pt idx="4020">
                  <c:v>-16.396999999999998</c:v>
                </c:pt>
                <c:pt idx="4021">
                  <c:v>-16.393999999999998</c:v>
                </c:pt>
                <c:pt idx="4022">
                  <c:v>-16.423999999999999</c:v>
                </c:pt>
                <c:pt idx="4023">
                  <c:v>-16.497</c:v>
                </c:pt>
                <c:pt idx="4024">
                  <c:v>-16.457000000000001</c:v>
                </c:pt>
                <c:pt idx="4025">
                  <c:v>-16.46</c:v>
                </c:pt>
                <c:pt idx="4026">
                  <c:v>-16.443999999999999</c:v>
                </c:pt>
                <c:pt idx="4027">
                  <c:v>-16.405999999999999</c:v>
                </c:pt>
                <c:pt idx="4028">
                  <c:v>-16.388999999999999</c:v>
                </c:pt>
                <c:pt idx="4029">
                  <c:v>-16.407</c:v>
                </c:pt>
                <c:pt idx="4030">
                  <c:v>-16.341999999999999</c:v>
                </c:pt>
                <c:pt idx="4031">
                  <c:v>-16.331</c:v>
                </c:pt>
                <c:pt idx="4032">
                  <c:v>-16.297999999999998</c:v>
                </c:pt>
                <c:pt idx="4033">
                  <c:v>-16.306000000000001</c:v>
                </c:pt>
                <c:pt idx="4034">
                  <c:v>-16.257999999999999</c:v>
                </c:pt>
                <c:pt idx="4035">
                  <c:v>-16.234000000000002</c:v>
                </c:pt>
                <c:pt idx="4036">
                  <c:v>-16.271000000000001</c:v>
                </c:pt>
                <c:pt idx="4037">
                  <c:v>-16.213000000000001</c:v>
                </c:pt>
                <c:pt idx="4038">
                  <c:v>-16.129000000000001</c:v>
                </c:pt>
                <c:pt idx="4039">
                  <c:v>-16.033000000000001</c:v>
                </c:pt>
                <c:pt idx="4040">
                  <c:v>-15.938000000000001</c:v>
                </c:pt>
                <c:pt idx="4041">
                  <c:v>-15.846</c:v>
                </c:pt>
                <c:pt idx="4042">
                  <c:v>-15.837</c:v>
                </c:pt>
                <c:pt idx="4043">
                  <c:v>-15.791</c:v>
                </c:pt>
                <c:pt idx="4044">
                  <c:v>-15.765000000000001</c:v>
                </c:pt>
                <c:pt idx="4045">
                  <c:v>-15.73</c:v>
                </c:pt>
                <c:pt idx="4046">
                  <c:v>-15.661</c:v>
                </c:pt>
                <c:pt idx="4047">
                  <c:v>-15.54</c:v>
                </c:pt>
                <c:pt idx="4048">
                  <c:v>-15.46</c:v>
                </c:pt>
                <c:pt idx="4049">
                  <c:v>-15.363</c:v>
                </c:pt>
                <c:pt idx="4050">
                  <c:v>-15.228999999999999</c:v>
                </c:pt>
                <c:pt idx="4051">
                  <c:v>-15.138999999999999</c:v>
                </c:pt>
                <c:pt idx="4052">
                  <c:v>-14.994999999999999</c:v>
                </c:pt>
                <c:pt idx="4053">
                  <c:v>-14.821</c:v>
                </c:pt>
                <c:pt idx="4054">
                  <c:v>-14.617000000000001</c:v>
                </c:pt>
                <c:pt idx="4055">
                  <c:v>-14.475</c:v>
                </c:pt>
                <c:pt idx="4056">
                  <c:v>-14.385999999999999</c:v>
                </c:pt>
                <c:pt idx="4057">
                  <c:v>-14.365</c:v>
                </c:pt>
                <c:pt idx="4058">
                  <c:v>-14.284000000000001</c:v>
                </c:pt>
                <c:pt idx="4059">
                  <c:v>-14.29</c:v>
                </c:pt>
                <c:pt idx="4060">
                  <c:v>-14.28</c:v>
                </c:pt>
                <c:pt idx="4061">
                  <c:v>-14.202999999999999</c:v>
                </c:pt>
                <c:pt idx="4062">
                  <c:v>-14.16</c:v>
                </c:pt>
                <c:pt idx="4063">
                  <c:v>-14.032999999999999</c:v>
                </c:pt>
                <c:pt idx="4064">
                  <c:v>-13.874000000000001</c:v>
                </c:pt>
                <c:pt idx="4065">
                  <c:v>-13.768000000000001</c:v>
                </c:pt>
                <c:pt idx="4066">
                  <c:v>-13.679</c:v>
                </c:pt>
                <c:pt idx="4067">
                  <c:v>-13.595000000000001</c:v>
                </c:pt>
                <c:pt idx="4068">
                  <c:v>-13.446</c:v>
                </c:pt>
                <c:pt idx="4069">
                  <c:v>-13.234999999999999</c:v>
                </c:pt>
                <c:pt idx="4070">
                  <c:v>-13.098000000000001</c:v>
                </c:pt>
                <c:pt idx="4071">
                  <c:v>-13.006</c:v>
                </c:pt>
                <c:pt idx="4072">
                  <c:v>-12.942</c:v>
                </c:pt>
                <c:pt idx="4073">
                  <c:v>-12.853</c:v>
                </c:pt>
                <c:pt idx="4074">
                  <c:v>-12.718</c:v>
                </c:pt>
                <c:pt idx="4075">
                  <c:v>-12.615</c:v>
                </c:pt>
                <c:pt idx="4076">
                  <c:v>-12.558999999999999</c:v>
                </c:pt>
                <c:pt idx="4077">
                  <c:v>-12.455</c:v>
                </c:pt>
                <c:pt idx="4078">
                  <c:v>-12.356999999999999</c:v>
                </c:pt>
                <c:pt idx="4079">
                  <c:v>-12.301</c:v>
                </c:pt>
                <c:pt idx="4080">
                  <c:v>-12.275</c:v>
                </c:pt>
                <c:pt idx="4081">
                  <c:v>-12.223000000000001</c:v>
                </c:pt>
                <c:pt idx="4082">
                  <c:v>-12.178000000000001</c:v>
                </c:pt>
                <c:pt idx="4083">
                  <c:v>-12.087</c:v>
                </c:pt>
                <c:pt idx="4084">
                  <c:v>-11.993</c:v>
                </c:pt>
                <c:pt idx="4085">
                  <c:v>-11.914999999999999</c:v>
                </c:pt>
                <c:pt idx="4086">
                  <c:v>-11.763</c:v>
                </c:pt>
                <c:pt idx="4087">
                  <c:v>-11.680999999999999</c:v>
                </c:pt>
                <c:pt idx="4088">
                  <c:v>-11.651999999999999</c:v>
                </c:pt>
                <c:pt idx="4089">
                  <c:v>-11.635999999999999</c:v>
                </c:pt>
                <c:pt idx="4090">
                  <c:v>-11.581</c:v>
                </c:pt>
                <c:pt idx="4091">
                  <c:v>-11.504</c:v>
                </c:pt>
                <c:pt idx="4092">
                  <c:v>-11.430999999999999</c:v>
                </c:pt>
                <c:pt idx="4093">
                  <c:v>-11.281000000000001</c:v>
                </c:pt>
                <c:pt idx="4094">
                  <c:v>-11.234</c:v>
                </c:pt>
                <c:pt idx="4095">
                  <c:v>-11.239000000000001</c:v>
                </c:pt>
                <c:pt idx="4096">
                  <c:v>-11.205</c:v>
                </c:pt>
                <c:pt idx="4097">
                  <c:v>-11.176</c:v>
                </c:pt>
                <c:pt idx="4098">
                  <c:v>-11.153</c:v>
                </c:pt>
                <c:pt idx="4099">
                  <c:v>-11.143000000000001</c:v>
                </c:pt>
                <c:pt idx="4100">
                  <c:v>-11.098000000000001</c:v>
                </c:pt>
                <c:pt idx="4101">
                  <c:v>-11.054</c:v>
                </c:pt>
                <c:pt idx="4102">
                  <c:v>-11.064</c:v>
                </c:pt>
                <c:pt idx="4103">
                  <c:v>-10.987</c:v>
                </c:pt>
                <c:pt idx="4104">
                  <c:v>-10.928000000000001</c:v>
                </c:pt>
                <c:pt idx="4105">
                  <c:v>-10.897</c:v>
                </c:pt>
                <c:pt idx="4106">
                  <c:v>-10.907999999999999</c:v>
                </c:pt>
                <c:pt idx="4107">
                  <c:v>-10.888</c:v>
                </c:pt>
                <c:pt idx="4108">
                  <c:v>-10.746</c:v>
                </c:pt>
                <c:pt idx="4109">
                  <c:v>-10.664</c:v>
                </c:pt>
                <c:pt idx="4110">
                  <c:v>-10.576000000000001</c:v>
                </c:pt>
                <c:pt idx="4111">
                  <c:v>-10.507</c:v>
                </c:pt>
                <c:pt idx="4112">
                  <c:v>-10.465999999999999</c:v>
                </c:pt>
                <c:pt idx="4113">
                  <c:v>-10.459</c:v>
                </c:pt>
                <c:pt idx="4114">
                  <c:v>-10.494999999999999</c:v>
                </c:pt>
                <c:pt idx="4115">
                  <c:v>-10.487</c:v>
                </c:pt>
                <c:pt idx="4116">
                  <c:v>-10.462999999999999</c:v>
                </c:pt>
                <c:pt idx="4117">
                  <c:v>-10.429</c:v>
                </c:pt>
                <c:pt idx="4118">
                  <c:v>-10.427</c:v>
                </c:pt>
                <c:pt idx="4119">
                  <c:v>-10.41</c:v>
                </c:pt>
                <c:pt idx="4120">
                  <c:v>-10.359</c:v>
                </c:pt>
                <c:pt idx="4121">
                  <c:v>-10.319000000000001</c:v>
                </c:pt>
                <c:pt idx="4122">
                  <c:v>-10.359</c:v>
                </c:pt>
                <c:pt idx="4123">
                  <c:v>-10.38</c:v>
                </c:pt>
                <c:pt idx="4124">
                  <c:v>-10.304</c:v>
                </c:pt>
                <c:pt idx="4125">
                  <c:v>-10.315</c:v>
                </c:pt>
                <c:pt idx="4126">
                  <c:v>-10.282999999999999</c:v>
                </c:pt>
                <c:pt idx="4127">
                  <c:v>-10.292</c:v>
                </c:pt>
                <c:pt idx="4128">
                  <c:v>-10.333</c:v>
                </c:pt>
                <c:pt idx="4129">
                  <c:v>-10.353999999999999</c:v>
                </c:pt>
                <c:pt idx="4130">
                  <c:v>-10.348000000000001</c:v>
                </c:pt>
                <c:pt idx="4131">
                  <c:v>-10.321</c:v>
                </c:pt>
                <c:pt idx="4132">
                  <c:v>-10.289</c:v>
                </c:pt>
                <c:pt idx="4133">
                  <c:v>-10.221</c:v>
                </c:pt>
                <c:pt idx="4134">
                  <c:v>-10.134</c:v>
                </c:pt>
                <c:pt idx="4135">
                  <c:v>-10.090999999999999</c:v>
                </c:pt>
                <c:pt idx="4136">
                  <c:v>-10.039</c:v>
                </c:pt>
                <c:pt idx="4137">
                  <c:v>-9.9336000000000002</c:v>
                </c:pt>
                <c:pt idx="4138">
                  <c:v>-9.8665000000000003</c:v>
                </c:pt>
                <c:pt idx="4139">
                  <c:v>-9.8754000000000008</c:v>
                </c:pt>
                <c:pt idx="4140">
                  <c:v>-9.7906999999999993</c:v>
                </c:pt>
                <c:pt idx="4141">
                  <c:v>-9.6974999999999998</c:v>
                </c:pt>
                <c:pt idx="4142">
                  <c:v>-9.6175999999999995</c:v>
                </c:pt>
                <c:pt idx="4143">
                  <c:v>-9.5541</c:v>
                </c:pt>
                <c:pt idx="4144">
                  <c:v>-9.5244999999999997</c:v>
                </c:pt>
                <c:pt idx="4145">
                  <c:v>-9.5382999999999996</c:v>
                </c:pt>
                <c:pt idx="4146">
                  <c:v>-9.4504999999999999</c:v>
                </c:pt>
                <c:pt idx="4147">
                  <c:v>-9.3779000000000003</c:v>
                </c:pt>
                <c:pt idx="4148">
                  <c:v>-9.3457000000000008</c:v>
                </c:pt>
                <c:pt idx="4149">
                  <c:v>-9.3465000000000007</c:v>
                </c:pt>
                <c:pt idx="4150">
                  <c:v>-9.3537999999999997</c:v>
                </c:pt>
                <c:pt idx="4151">
                  <c:v>-9.3460999999999999</c:v>
                </c:pt>
                <c:pt idx="4152">
                  <c:v>-9.2369000000000003</c:v>
                </c:pt>
                <c:pt idx="4153">
                  <c:v>-9.1768000000000001</c:v>
                </c:pt>
                <c:pt idx="4154">
                  <c:v>-9.1471</c:v>
                </c:pt>
                <c:pt idx="4155">
                  <c:v>-9.0951000000000004</c:v>
                </c:pt>
                <c:pt idx="4156">
                  <c:v>-9.0213000000000001</c:v>
                </c:pt>
                <c:pt idx="4157">
                  <c:v>-8.9961000000000002</c:v>
                </c:pt>
                <c:pt idx="4158">
                  <c:v>-8.9891000000000005</c:v>
                </c:pt>
                <c:pt idx="4159">
                  <c:v>-8.9496000000000002</c:v>
                </c:pt>
                <c:pt idx="4160">
                  <c:v>-8.9318000000000008</c:v>
                </c:pt>
                <c:pt idx="4161">
                  <c:v>-8.8749000000000002</c:v>
                </c:pt>
                <c:pt idx="4162">
                  <c:v>-8.7766999999999999</c:v>
                </c:pt>
                <c:pt idx="4163">
                  <c:v>-8.6946999999999992</c:v>
                </c:pt>
                <c:pt idx="4164">
                  <c:v>-8.6144999999999996</c:v>
                </c:pt>
                <c:pt idx="4165">
                  <c:v>-8.5648999999999997</c:v>
                </c:pt>
                <c:pt idx="4166">
                  <c:v>-8.5594000000000001</c:v>
                </c:pt>
                <c:pt idx="4167">
                  <c:v>-8.5587</c:v>
                </c:pt>
                <c:pt idx="4168">
                  <c:v>-8.5070999999999994</c:v>
                </c:pt>
                <c:pt idx="4169">
                  <c:v>-8.4931999999999999</c:v>
                </c:pt>
                <c:pt idx="4170">
                  <c:v>-8.4327000000000005</c:v>
                </c:pt>
                <c:pt idx="4171">
                  <c:v>-8.4529999999999994</c:v>
                </c:pt>
                <c:pt idx="4172">
                  <c:v>-8.4536999999999995</c:v>
                </c:pt>
                <c:pt idx="4173">
                  <c:v>-8.4937000000000005</c:v>
                </c:pt>
                <c:pt idx="4174">
                  <c:v>-8.4812999999999992</c:v>
                </c:pt>
                <c:pt idx="4175">
                  <c:v>-8.4214000000000002</c:v>
                </c:pt>
                <c:pt idx="4176">
                  <c:v>-8.4014000000000006</c:v>
                </c:pt>
                <c:pt idx="4177">
                  <c:v>-8.3429000000000002</c:v>
                </c:pt>
                <c:pt idx="4178">
                  <c:v>-8.2658000000000005</c:v>
                </c:pt>
                <c:pt idx="4179">
                  <c:v>-8.1816999999999993</c:v>
                </c:pt>
                <c:pt idx="4180">
                  <c:v>-8.1586999999999996</c:v>
                </c:pt>
                <c:pt idx="4181">
                  <c:v>-8.1377000000000006</c:v>
                </c:pt>
                <c:pt idx="4182">
                  <c:v>-8.0952000000000002</c:v>
                </c:pt>
                <c:pt idx="4183">
                  <c:v>-8.0292999999999992</c:v>
                </c:pt>
                <c:pt idx="4184">
                  <c:v>-7.9819000000000004</c:v>
                </c:pt>
                <c:pt idx="4185">
                  <c:v>-7.8430999999999997</c:v>
                </c:pt>
                <c:pt idx="4186">
                  <c:v>-7.6513</c:v>
                </c:pt>
                <c:pt idx="4187">
                  <c:v>-7.5312000000000001</c:v>
                </c:pt>
                <c:pt idx="4188">
                  <c:v>-7.3038999999999996</c:v>
                </c:pt>
                <c:pt idx="4189">
                  <c:v>-7.0542999999999996</c:v>
                </c:pt>
                <c:pt idx="4190">
                  <c:v>-6.8986000000000001</c:v>
                </c:pt>
                <c:pt idx="4191">
                  <c:v>-6.7263000000000002</c:v>
                </c:pt>
                <c:pt idx="4192">
                  <c:v>-6.5956000000000001</c:v>
                </c:pt>
                <c:pt idx="4193">
                  <c:v>-6.51</c:v>
                </c:pt>
                <c:pt idx="4194">
                  <c:v>-6.4382000000000001</c:v>
                </c:pt>
                <c:pt idx="4195">
                  <c:v>-6.3869999999999996</c:v>
                </c:pt>
                <c:pt idx="4196">
                  <c:v>-6.3270999999999997</c:v>
                </c:pt>
                <c:pt idx="4197">
                  <c:v>-6.3144999999999998</c:v>
                </c:pt>
                <c:pt idx="4198">
                  <c:v>-6.3022999999999998</c:v>
                </c:pt>
                <c:pt idx="4199">
                  <c:v>-6.2779999999999996</c:v>
                </c:pt>
                <c:pt idx="4200">
                  <c:v>-6.2450999999999999</c:v>
                </c:pt>
                <c:pt idx="4201">
                  <c:v>-6.1962999999999999</c:v>
                </c:pt>
                <c:pt idx="4202">
                  <c:v>-6.1550000000000002</c:v>
                </c:pt>
                <c:pt idx="4203">
                  <c:v>-6.1249000000000002</c:v>
                </c:pt>
                <c:pt idx="4204">
                  <c:v>-6.1212999999999997</c:v>
                </c:pt>
                <c:pt idx="4205">
                  <c:v>-6.0952000000000002</c:v>
                </c:pt>
                <c:pt idx="4206">
                  <c:v>-6.0476999999999999</c:v>
                </c:pt>
                <c:pt idx="4207">
                  <c:v>-6.0269000000000004</c:v>
                </c:pt>
                <c:pt idx="4208">
                  <c:v>-6.0654000000000003</c:v>
                </c:pt>
                <c:pt idx="4209">
                  <c:v>-6.0528000000000004</c:v>
                </c:pt>
                <c:pt idx="4210">
                  <c:v>-6.0214999999999996</c:v>
                </c:pt>
                <c:pt idx="4211">
                  <c:v>-5.9911000000000003</c:v>
                </c:pt>
                <c:pt idx="4212">
                  <c:v>-5.9002999999999997</c:v>
                </c:pt>
                <c:pt idx="4213">
                  <c:v>-5.8554000000000004</c:v>
                </c:pt>
                <c:pt idx="4214">
                  <c:v>-5.8375000000000004</c:v>
                </c:pt>
                <c:pt idx="4215">
                  <c:v>-5.7588999999999997</c:v>
                </c:pt>
                <c:pt idx="4216">
                  <c:v>-5.6276000000000002</c:v>
                </c:pt>
                <c:pt idx="4217">
                  <c:v>-5.4767000000000001</c:v>
                </c:pt>
                <c:pt idx="4218">
                  <c:v>-5.3659999999999997</c:v>
                </c:pt>
                <c:pt idx="4219">
                  <c:v>-5.2908999999999997</c:v>
                </c:pt>
                <c:pt idx="4220">
                  <c:v>-5.2549999999999999</c:v>
                </c:pt>
                <c:pt idx="4221">
                  <c:v>-5.1574999999999998</c:v>
                </c:pt>
                <c:pt idx="4222">
                  <c:v>-5.1017000000000001</c:v>
                </c:pt>
                <c:pt idx="4223">
                  <c:v>-5.0842999999999998</c:v>
                </c:pt>
                <c:pt idx="4224">
                  <c:v>-5.0461</c:v>
                </c:pt>
                <c:pt idx="4225">
                  <c:v>-5.0251999999999999</c:v>
                </c:pt>
                <c:pt idx="4226">
                  <c:v>-4.9756</c:v>
                </c:pt>
                <c:pt idx="4227">
                  <c:v>-4.9397000000000002</c:v>
                </c:pt>
                <c:pt idx="4228">
                  <c:v>-4.9221000000000004</c:v>
                </c:pt>
                <c:pt idx="4229">
                  <c:v>-4.9156000000000004</c:v>
                </c:pt>
                <c:pt idx="4230">
                  <c:v>-4.9231999999999996</c:v>
                </c:pt>
                <c:pt idx="4231">
                  <c:v>-4.9908000000000001</c:v>
                </c:pt>
                <c:pt idx="4232">
                  <c:v>-5.0989000000000004</c:v>
                </c:pt>
                <c:pt idx="4233">
                  <c:v>-5.2683</c:v>
                </c:pt>
                <c:pt idx="4234">
                  <c:v>-5.4203999999999999</c:v>
                </c:pt>
                <c:pt idx="4235">
                  <c:v>-5.5880999999999998</c:v>
                </c:pt>
                <c:pt idx="4236">
                  <c:v>-5.7864000000000004</c:v>
                </c:pt>
                <c:pt idx="4237">
                  <c:v>-6.0049000000000001</c:v>
                </c:pt>
                <c:pt idx="4238">
                  <c:v>-6.2752999999999997</c:v>
                </c:pt>
                <c:pt idx="4239">
                  <c:v>-6.5780000000000003</c:v>
                </c:pt>
                <c:pt idx="4240">
                  <c:v>-6.8028000000000004</c:v>
                </c:pt>
                <c:pt idx="4241">
                  <c:v>-7.0441000000000003</c:v>
                </c:pt>
                <c:pt idx="4242">
                  <c:v>-7.3354999999999997</c:v>
                </c:pt>
                <c:pt idx="4243">
                  <c:v>-7.5731999999999999</c:v>
                </c:pt>
                <c:pt idx="4244">
                  <c:v>-7.7381000000000002</c:v>
                </c:pt>
                <c:pt idx="4245">
                  <c:v>-7.8556999999999997</c:v>
                </c:pt>
                <c:pt idx="4246">
                  <c:v>-7.9476000000000004</c:v>
                </c:pt>
                <c:pt idx="4247">
                  <c:v>-8.0170999999999992</c:v>
                </c:pt>
                <c:pt idx="4248">
                  <c:v>-8.0777000000000001</c:v>
                </c:pt>
                <c:pt idx="4249">
                  <c:v>-8.2103999999999999</c:v>
                </c:pt>
                <c:pt idx="4250">
                  <c:v>-8.3704000000000001</c:v>
                </c:pt>
                <c:pt idx="4251">
                  <c:v>-8.5327000000000002</c:v>
                </c:pt>
                <c:pt idx="4252">
                  <c:v>-8.6552000000000007</c:v>
                </c:pt>
                <c:pt idx="4253">
                  <c:v>-8.6843000000000004</c:v>
                </c:pt>
                <c:pt idx="4254">
                  <c:v>-8.6742000000000008</c:v>
                </c:pt>
                <c:pt idx="4255">
                  <c:v>-8.7446000000000002</c:v>
                </c:pt>
                <c:pt idx="4256">
                  <c:v>-8.8005999999999993</c:v>
                </c:pt>
                <c:pt idx="4257">
                  <c:v>-8.8844999999999992</c:v>
                </c:pt>
                <c:pt idx="4258">
                  <c:v>-8.9596999999999998</c:v>
                </c:pt>
                <c:pt idx="4259">
                  <c:v>-9.0202000000000009</c:v>
                </c:pt>
                <c:pt idx="4260">
                  <c:v>-9.1530000000000005</c:v>
                </c:pt>
                <c:pt idx="4261">
                  <c:v>-9.2634000000000007</c:v>
                </c:pt>
                <c:pt idx="4262">
                  <c:v>-9.4177999999999997</c:v>
                </c:pt>
                <c:pt idx="4263">
                  <c:v>-9.5576000000000008</c:v>
                </c:pt>
                <c:pt idx="4264">
                  <c:v>-9.6716999999999995</c:v>
                </c:pt>
                <c:pt idx="4265">
                  <c:v>-9.7157999999999998</c:v>
                </c:pt>
                <c:pt idx="4266">
                  <c:v>-9.7664000000000009</c:v>
                </c:pt>
                <c:pt idx="4267">
                  <c:v>-9.8805999999999994</c:v>
                </c:pt>
                <c:pt idx="4268">
                  <c:v>-9.9755000000000003</c:v>
                </c:pt>
                <c:pt idx="4269">
                  <c:v>-10.005000000000001</c:v>
                </c:pt>
                <c:pt idx="4270">
                  <c:v>-10.103999999999999</c:v>
                </c:pt>
                <c:pt idx="4271">
                  <c:v>-10.151999999999999</c:v>
                </c:pt>
                <c:pt idx="4272">
                  <c:v>-10.183</c:v>
                </c:pt>
                <c:pt idx="4273">
                  <c:v>-10.195</c:v>
                </c:pt>
                <c:pt idx="4274">
                  <c:v>-10.215999999999999</c:v>
                </c:pt>
                <c:pt idx="4275">
                  <c:v>-10.256</c:v>
                </c:pt>
                <c:pt idx="4276">
                  <c:v>-10.24</c:v>
                </c:pt>
                <c:pt idx="4277">
                  <c:v>-10.194000000000001</c:v>
                </c:pt>
                <c:pt idx="4278">
                  <c:v>-10.172000000000001</c:v>
                </c:pt>
                <c:pt idx="4279">
                  <c:v>-10.237</c:v>
                </c:pt>
                <c:pt idx="4280">
                  <c:v>-10.298</c:v>
                </c:pt>
                <c:pt idx="4281">
                  <c:v>-10.34</c:v>
                </c:pt>
                <c:pt idx="4282">
                  <c:v>-10.396000000000001</c:v>
                </c:pt>
                <c:pt idx="4283">
                  <c:v>-10.407999999999999</c:v>
                </c:pt>
                <c:pt idx="4284">
                  <c:v>-10.443</c:v>
                </c:pt>
                <c:pt idx="4285">
                  <c:v>-10.497</c:v>
                </c:pt>
                <c:pt idx="4286">
                  <c:v>-10.599</c:v>
                </c:pt>
                <c:pt idx="4287">
                  <c:v>-10.64</c:v>
                </c:pt>
                <c:pt idx="4288">
                  <c:v>-10.661</c:v>
                </c:pt>
                <c:pt idx="4289">
                  <c:v>-10.645</c:v>
                </c:pt>
                <c:pt idx="4290">
                  <c:v>-10.615</c:v>
                </c:pt>
                <c:pt idx="4291">
                  <c:v>-10.59</c:v>
                </c:pt>
                <c:pt idx="4292">
                  <c:v>-10.601000000000001</c:v>
                </c:pt>
                <c:pt idx="4293">
                  <c:v>-10.656000000000001</c:v>
                </c:pt>
                <c:pt idx="4294">
                  <c:v>-10.69</c:v>
                </c:pt>
                <c:pt idx="4295">
                  <c:v>-10.695</c:v>
                </c:pt>
                <c:pt idx="4296">
                  <c:v>-10.667</c:v>
                </c:pt>
                <c:pt idx="4297">
                  <c:v>-10.62</c:v>
                </c:pt>
                <c:pt idx="4298">
                  <c:v>-10.615</c:v>
                </c:pt>
                <c:pt idx="4299">
                  <c:v>-10.66</c:v>
                </c:pt>
                <c:pt idx="4300">
                  <c:v>-10.704000000000001</c:v>
                </c:pt>
                <c:pt idx="4301">
                  <c:v>-10.791</c:v>
                </c:pt>
                <c:pt idx="4302">
                  <c:v>-10.872</c:v>
                </c:pt>
                <c:pt idx="4303">
                  <c:v>-10.869</c:v>
                </c:pt>
                <c:pt idx="4304">
                  <c:v>-10.858000000000001</c:v>
                </c:pt>
                <c:pt idx="4305">
                  <c:v>-10.858000000000001</c:v>
                </c:pt>
                <c:pt idx="4306">
                  <c:v>-10.82</c:v>
                </c:pt>
                <c:pt idx="4307">
                  <c:v>-10.792999999999999</c:v>
                </c:pt>
                <c:pt idx="4308">
                  <c:v>-10.744999999999999</c:v>
                </c:pt>
                <c:pt idx="4309">
                  <c:v>-10.776999999999999</c:v>
                </c:pt>
                <c:pt idx="4310">
                  <c:v>-10.75</c:v>
                </c:pt>
                <c:pt idx="4311">
                  <c:v>-10.627000000000001</c:v>
                </c:pt>
                <c:pt idx="4312">
                  <c:v>-10.458</c:v>
                </c:pt>
                <c:pt idx="4313">
                  <c:v>-10.339</c:v>
                </c:pt>
                <c:pt idx="4314">
                  <c:v>-10.236000000000001</c:v>
                </c:pt>
                <c:pt idx="4315">
                  <c:v>-10.17</c:v>
                </c:pt>
                <c:pt idx="4316">
                  <c:v>-10.127000000000001</c:v>
                </c:pt>
                <c:pt idx="4317">
                  <c:v>-10.086</c:v>
                </c:pt>
                <c:pt idx="4318">
                  <c:v>-10.066000000000001</c:v>
                </c:pt>
                <c:pt idx="4319">
                  <c:v>-9.9620999999999995</c:v>
                </c:pt>
                <c:pt idx="4320">
                  <c:v>-9.8329000000000004</c:v>
                </c:pt>
                <c:pt idx="4321">
                  <c:v>-9.6905999999999999</c:v>
                </c:pt>
                <c:pt idx="4322">
                  <c:v>-9.5923999999999996</c:v>
                </c:pt>
                <c:pt idx="4323">
                  <c:v>-9.5570000000000004</c:v>
                </c:pt>
                <c:pt idx="4324">
                  <c:v>-9.5054999999999996</c:v>
                </c:pt>
                <c:pt idx="4325">
                  <c:v>-9.4398</c:v>
                </c:pt>
                <c:pt idx="4326">
                  <c:v>-9.3760999999999992</c:v>
                </c:pt>
                <c:pt idx="4327">
                  <c:v>-9.2543000000000006</c:v>
                </c:pt>
                <c:pt idx="4328">
                  <c:v>-9.1270000000000007</c:v>
                </c:pt>
                <c:pt idx="4329">
                  <c:v>-8.9583999999999993</c:v>
                </c:pt>
                <c:pt idx="4330">
                  <c:v>-8.8143999999999991</c:v>
                </c:pt>
                <c:pt idx="4331">
                  <c:v>-8.6974999999999998</c:v>
                </c:pt>
                <c:pt idx="4332">
                  <c:v>-8.5617999999999999</c:v>
                </c:pt>
                <c:pt idx="4333">
                  <c:v>-8.4198000000000004</c:v>
                </c:pt>
                <c:pt idx="4334">
                  <c:v>-8.3261000000000003</c:v>
                </c:pt>
                <c:pt idx="4335">
                  <c:v>-8.2756000000000007</c:v>
                </c:pt>
                <c:pt idx="4336">
                  <c:v>-8.2467000000000006</c:v>
                </c:pt>
                <c:pt idx="4337">
                  <c:v>-8.1829000000000001</c:v>
                </c:pt>
                <c:pt idx="4338">
                  <c:v>-8.1997999999999998</c:v>
                </c:pt>
                <c:pt idx="4339">
                  <c:v>-8.1999999999999993</c:v>
                </c:pt>
                <c:pt idx="4340">
                  <c:v>-8.1422000000000008</c:v>
                </c:pt>
                <c:pt idx="4341">
                  <c:v>-8.1476000000000006</c:v>
                </c:pt>
                <c:pt idx="4342">
                  <c:v>-8.1954999999999991</c:v>
                </c:pt>
                <c:pt idx="4343">
                  <c:v>-8.2560000000000002</c:v>
                </c:pt>
                <c:pt idx="4344">
                  <c:v>-8.2591999999999999</c:v>
                </c:pt>
                <c:pt idx="4345">
                  <c:v>-8.3125</c:v>
                </c:pt>
                <c:pt idx="4346">
                  <c:v>-8.3340999999999994</c:v>
                </c:pt>
                <c:pt idx="4347">
                  <c:v>-8.4196000000000009</c:v>
                </c:pt>
                <c:pt idx="4348">
                  <c:v>-8.4764999999999997</c:v>
                </c:pt>
                <c:pt idx="4349">
                  <c:v>-8.4990000000000006</c:v>
                </c:pt>
                <c:pt idx="4350">
                  <c:v>-8.5335999999999999</c:v>
                </c:pt>
                <c:pt idx="4351">
                  <c:v>-8.4794999999999998</c:v>
                </c:pt>
                <c:pt idx="4352">
                  <c:v>-8.4418000000000006</c:v>
                </c:pt>
                <c:pt idx="4353">
                  <c:v>-8.3559999999999999</c:v>
                </c:pt>
                <c:pt idx="4354">
                  <c:v>-8.2170000000000005</c:v>
                </c:pt>
                <c:pt idx="4355">
                  <c:v>-8.0978999999999992</c:v>
                </c:pt>
                <c:pt idx="4356">
                  <c:v>-8.0205000000000002</c:v>
                </c:pt>
                <c:pt idx="4357">
                  <c:v>-7.8545999999999996</c:v>
                </c:pt>
                <c:pt idx="4358">
                  <c:v>-7.7643000000000004</c:v>
                </c:pt>
                <c:pt idx="4359">
                  <c:v>-7.7472000000000003</c:v>
                </c:pt>
                <c:pt idx="4360">
                  <c:v>-7.7148000000000003</c:v>
                </c:pt>
                <c:pt idx="4361">
                  <c:v>-7.6517999999999997</c:v>
                </c:pt>
                <c:pt idx="4362">
                  <c:v>-7.5991</c:v>
                </c:pt>
                <c:pt idx="4363">
                  <c:v>-7.4961000000000002</c:v>
                </c:pt>
                <c:pt idx="4364">
                  <c:v>-7.3121</c:v>
                </c:pt>
                <c:pt idx="4365">
                  <c:v>-7.1868999999999996</c:v>
                </c:pt>
                <c:pt idx="4366">
                  <c:v>-7.1443000000000003</c:v>
                </c:pt>
                <c:pt idx="4367">
                  <c:v>-7.1539000000000001</c:v>
                </c:pt>
                <c:pt idx="4368">
                  <c:v>-7.1588000000000003</c:v>
                </c:pt>
                <c:pt idx="4369">
                  <c:v>-7.2207999999999997</c:v>
                </c:pt>
                <c:pt idx="4370">
                  <c:v>-7.2564000000000002</c:v>
                </c:pt>
                <c:pt idx="4371">
                  <c:v>-7.2495000000000003</c:v>
                </c:pt>
                <c:pt idx="4372">
                  <c:v>-7.2701000000000002</c:v>
                </c:pt>
                <c:pt idx="4373">
                  <c:v>-7.2915000000000001</c:v>
                </c:pt>
                <c:pt idx="4374">
                  <c:v>-7.3193000000000001</c:v>
                </c:pt>
                <c:pt idx="4375">
                  <c:v>-7.3624000000000001</c:v>
                </c:pt>
                <c:pt idx="4376">
                  <c:v>-7.36</c:v>
                </c:pt>
                <c:pt idx="4377">
                  <c:v>-7.3578999999999999</c:v>
                </c:pt>
                <c:pt idx="4378">
                  <c:v>-7.4092000000000002</c:v>
                </c:pt>
                <c:pt idx="4379">
                  <c:v>-7.4897</c:v>
                </c:pt>
                <c:pt idx="4380">
                  <c:v>-7.6336000000000004</c:v>
                </c:pt>
                <c:pt idx="4381">
                  <c:v>-7.7286999999999999</c:v>
                </c:pt>
                <c:pt idx="4382">
                  <c:v>-7.8442999999999996</c:v>
                </c:pt>
                <c:pt idx="4383">
                  <c:v>-7.9771000000000001</c:v>
                </c:pt>
                <c:pt idx="4384">
                  <c:v>-8.1012000000000004</c:v>
                </c:pt>
                <c:pt idx="4385">
                  <c:v>-8.2126999999999999</c:v>
                </c:pt>
                <c:pt idx="4386">
                  <c:v>-8.4024999999999999</c:v>
                </c:pt>
                <c:pt idx="4387">
                  <c:v>-8.6060999999999996</c:v>
                </c:pt>
                <c:pt idx="4388">
                  <c:v>-8.7593999999999994</c:v>
                </c:pt>
                <c:pt idx="4389">
                  <c:v>-8.8389000000000006</c:v>
                </c:pt>
                <c:pt idx="4390">
                  <c:v>-8.9639000000000006</c:v>
                </c:pt>
                <c:pt idx="4391">
                  <c:v>-9.0996000000000006</c:v>
                </c:pt>
                <c:pt idx="4392">
                  <c:v>-9.2096</c:v>
                </c:pt>
                <c:pt idx="4393">
                  <c:v>-9.3613</c:v>
                </c:pt>
                <c:pt idx="4394">
                  <c:v>-9.4725000000000001</c:v>
                </c:pt>
                <c:pt idx="4395">
                  <c:v>-9.6051000000000002</c:v>
                </c:pt>
                <c:pt idx="4396">
                  <c:v>-9.7834000000000003</c:v>
                </c:pt>
                <c:pt idx="4397">
                  <c:v>-9.8871000000000002</c:v>
                </c:pt>
                <c:pt idx="4398">
                  <c:v>-9.9685000000000006</c:v>
                </c:pt>
                <c:pt idx="4399">
                  <c:v>-10.087999999999999</c:v>
                </c:pt>
                <c:pt idx="4400">
                  <c:v>-10.199</c:v>
                </c:pt>
                <c:pt idx="4401">
                  <c:v>-10.26</c:v>
                </c:pt>
                <c:pt idx="4402">
                  <c:v>-10.259</c:v>
                </c:pt>
                <c:pt idx="4403">
                  <c:v>-10.292</c:v>
                </c:pt>
                <c:pt idx="4404">
                  <c:v>-10.324</c:v>
                </c:pt>
                <c:pt idx="4405">
                  <c:v>-10.298</c:v>
                </c:pt>
                <c:pt idx="4406">
                  <c:v>-10.234999999999999</c:v>
                </c:pt>
                <c:pt idx="4407">
                  <c:v>-10.234999999999999</c:v>
                </c:pt>
                <c:pt idx="4408">
                  <c:v>-10.16</c:v>
                </c:pt>
                <c:pt idx="4409">
                  <c:v>-10.063000000000001</c:v>
                </c:pt>
                <c:pt idx="4410">
                  <c:v>-10.005000000000001</c:v>
                </c:pt>
                <c:pt idx="4411">
                  <c:v>-9.8879999999999999</c:v>
                </c:pt>
                <c:pt idx="4412">
                  <c:v>-9.8400999999999996</c:v>
                </c:pt>
                <c:pt idx="4413">
                  <c:v>-9.8068000000000008</c:v>
                </c:pt>
                <c:pt idx="4414">
                  <c:v>-9.7644000000000002</c:v>
                </c:pt>
                <c:pt idx="4415">
                  <c:v>-9.6641999999999992</c:v>
                </c:pt>
                <c:pt idx="4416">
                  <c:v>-9.5668000000000006</c:v>
                </c:pt>
                <c:pt idx="4417">
                  <c:v>-9.4423999999999992</c:v>
                </c:pt>
                <c:pt idx="4418">
                  <c:v>-9.3768999999999991</c:v>
                </c:pt>
                <c:pt idx="4419">
                  <c:v>-9.2507999999999999</c:v>
                </c:pt>
                <c:pt idx="4420">
                  <c:v>-9.1913999999999998</c:v>
                </c:pt>
                <c:pt idx="4421">
                  <c:v>-9.2053999999999991</c:v>
                </c:pt>
                <c:pt idx="4422">
                  <c:v>-9.1553000000000004</c:v>
                </c:pt>
                <c:pt idx="4423">
                  <c:v>-9.1382999999999992</c:v>
                </c:pt>
                <c:pt idx="4424">
                  <c:v>-9.1278000000000006</c:v>
                </c:pt>
                <c:pt idx="4425">
                  <c:v>-9.0715000000000003</c:v>
                </c:pt>
                <c:pt idx="4426">
                  <c:v>-9.0382999999999996</c:v>
                </c:pt>
                <c:pt idx="4427">
                  <c:v>-9.0220000000000002</c:v>
                </c:pt>
                <c:pt idx="4428">
                  <c:v>-9.0454000000000008</c:v>
                </c:pt>
                <c:pt idx="4429">
                  <c:v>-8.9896999999999991</c:v>
                </c:pt>
                <c:pt idx="4430">
                  <c:v>-9.0017999999999994</c:v>
                </c:pt>
                <c:pt idx="4431">
                  <c:v>-9.0109999999999992</c:v>
                </c:pt>
                <c:pt idx="4432">
                  <c:v>-8.9802999999999997</c:v>
                </c:pt>
                <c:pt idx="4433">
                  <c:v>-8.9445999999999994</c:v>
                </c:pt>
                <c:pt idx="4434">
                  <c:v>-8.8851999999999993</c:v>
                </c:pt>
                <c:pt idx="4435">
                  <c:v>-8.8300999999999998</c:v>
                </c:pt>
                <c:pt idx="4436">
                  <c:v>-8.8520000000000003</c:v>
                </c:pt>
                <c:pt idx="4437">
                  <c:v>-8.8977000000000004</c:v>
                </c:pt>
                <c:pt idx="4438">
                  <c:v>-8.8870000000000005</c:v>
                </c:pt>
                <c:pt idx="4439">
                  <c:v>-8.8080999999999996</c:v>
                </c:pt>
                <c:pt idx="4440">
                  <c:v>-8.8110999999999997</c:v>
                </c:pt>
                <c:pt idx="4441">
                  <c:v>-8.8010000000000002</c:v>
                </c:pt>
                <c:pt idx="4442">
                  <c:v>-8.7989999999999995</c:v>
                </c:pt>
                <c:pt idx="4443">
                  <c:v>-8.8040000000000003</c:v>
                </c:pt>
                <c:pt idx="4444">
                  <c:v>-8.7576999999999998</c:v>
                </c:pt>
                <c:pt idx="4445">
                  <c:v>-8.7220999999999993</c:v>
                </c:pt>
                <c:pt idx="4446">
                  <c:v>-8.6515000000000004</c:v>
                </c:pt>
                <c:pt idx="4447">
                  <c:v>-8.6218000000000004</c:v>
                </c:pt>
                <c:pt idx="4448">
                  <c:v>-8.6097999999999999</c:v>
                </c:pt>
                <c:pt idx="4449">
                  <c:v>-8.5707000000000004</c:v>
                </c:pt>
                <c:pt idx="4450">
                  <c:v>-8.5663</c:v>
                </c:pt>
                <c:pt idx="4451">
                  <c:v>-8.5297000000000001</c:v>
                </c:pt>
                <c:pt idx="4452">
                  <c:v>-8.4780999999999995</c:v>
                </c:pt>
                <c:pt idx="4453">
                  <c:v>-8.5061999999999998</c:v>
                </c:pt>
                <c:pt idx="4454">
                  <c:v>-8.4595000000000002</c:v>
                </c:pt>
                <c:pt idx="4455">
                  <c:v>-8.3935999999999993</c:v>
                </c:pt>
                <c:pt idx="4456">
                  <c:v>-8.3358000000000008</c:v>
                </c:pt>
                <c:pt idx="4457">
                  <c:v>-8.2331000000000003</c:v>
                </c:pt>
                <c:pt idx="4458">
                  <c:v>-8.1776999999999997</c:v>
                </c:pt>
                <c:pt idx="4459">
                  <c:v>-8.0916999999999994</c:v>
                </c:pt>
                <c:pt idx="4460">
                  <c:v>-7.9743000000000004</c:v>
                </c:pt>
                <c:pt idx="4461">
                  <c:v>-7.9431000000000003</c:v>
                </c:pt>
                <c:pt idx="4462">
                  <c:v>-7.9005999999999998</c:v>
                </c:pt>
                <c:pt idx="4463">
                  <c:v>-7.8738999999999999</c:v>
                </c:pt>
                <c:pt idx="4464">
                  <c:v>-7.843</c:v>
                </c:pt>
                <c:pt idx="4465">
                  <c:v>-7.8422999999999998</c:v>
                </c:pt>
                <c:pt idx="4466">
                  <c:v>-7.7961</c:v>
                </c:pt>
                <c:pt idx="4467">
                  <c:v>-7.7541000000000002</c:v>
                </c:pt>
                <c:pt idx="4468">
                  <c:v>-7.7306999999999997</c:v>
                </c:pt>
                <c:pt idx="4469">
                  <c:v>-7.6832000000000003</c:v>
                </c:pt>
                <c:pt idx="4470">
                  <c:v>-7.7146999999999997</c:v>
                </c:pt>
                <c:pt idx="4471">
                  <c:v>-7.6402000000000001</c:v>
                </c:pt>
                <c:pt idx="4472">
                  <c:v>-7.6158999999999999</c:v>
                </c:pt>
                <c:pt idx="4473">
                  <c:v>-7.6768000000000001</c:v>
                </c:pt>
                <c:pt idx="4474">
                  <c:v>-7.7125000000000004</c:v>
                </c:pt>
                <c:pt idx="4475">
                  <c:v>-7.6798000000000002</c:v>
                </c:pt>
                <c:pt idx="4476">
                  <c:v>-7.6959999999999997</c:v>
                </c:pt>
                <c:pt idx="4477">
                  <c:v>-7.6904000000000003</c:v>
                </c:pt>
                <c:pt idx="4478">
                  <c:v>-7.6970999999999998</c:v>
                </c:pt>
                <c:pt idx="4479">
                  <c:v>-7.7046000000000001</c:v>
                </c:pt>
                <c:pt idx="4480">
                  <c:v>-7.7244000000000002</c:v>
                </c:pt>
                <c:pt idx="4481">
                  <c:v>-7.6993</c:v>
                </c:pt>
                <c:pt idx="4482">
                  <c:v>-7.6230000000000002</c:v>
                </c:pt>
                <c:pt idx="4483">
                  <c:v>-7.6513999999999998</c:v>
                </c:pt>
                <c:pt idx="4484">
                  <c:v>-7.6424000000000003</c:v>
                </c:pt>
                <c:pt idx="4485">
                  <c:v>-7.585</c:v>
                </c:pt>
                <c:pt idx="4486">
                  <c:v>-7.5625999999999998</c:v>
                </c:pt>
                <c:pt idx="4487">
                  <c:v>-7.6543999999999999</c:v>
                </c:pt>
                <c:pt idx="4488">
                  <c:v>-7.6813000000000002</c:v>
                </c:pt>
                <c:pt idx="4489">
                  <c:v>-7.6569000000000003</c:v>
                </c:pt>
                <c:pt idx="4490">
                  <c:v>-7.6485000000000003</c:v>
                </c:pt>
                <c:pt idx="4491">
                  <c:v>-7.6200999999999999</c:v>
                </c:pt>
                <c:pt idx="4492">
                  <c:v>-7.6010999999999997</c:v>
                </c:pt>
                <c:pt idx="4493">
                  <c:v>-7.5610999999999997</c:v>
                </c:pt>
                <c:pt idx="4494">
                  <c:v>-7.4905999999999997</c:v>
                </c:pt>
                <c:pt idx="4495">
                  <c:v>-7.4515000000000002</c:v>
                </c:pt>
                <c:pt idx="4496">
                  <c:v>-7.4006999999999996</c:v>
                </c:pt>
                <c:pt idx="4497">
                  <c:v>-7.3773</c:v>
                </c:pt>
                <c:pt idx="4498">
                  <c:v>-7.4048999999999996</c:v>
                </c:pt>
                <c:pt idx="4499">
                  <c:v>-7.4223999999999997</c:v>
                </c:pt>
                <c:pt idx="4500">
                  <c:v>-7.3932000000000002</c:v>
                </c:pt>
                <c:pt idx="4501">
                  <c:v>-7.3808999999999996</c:v>
                </c:pt>
                <c:pt idx="4502">
                  <c:v>-7.4004000000000003</c:v>
                </c:pt>
                <c:pt idx="4503">
                  <c:v>-7.4626999999999999</c:v>
                </c:pt>
                <c:pt idx="4504">
                  <c:v>-7.4865000000000004</c:v>
                </c:pt>
                <c:pt idx="4505">
                  <c:v>-7.4032</c:v>
                </c:pt>
                <c:pt idx="4506">
                  <c:v>-7.3339999999999996</c:v>
                </c:pt>
                <c:pt idx="4507">
                  <c:v>-7.3231000000000002</c:v>
                </c:pt>
                <c:pt idx="4508">
                  <c:v>-7.2782</c:v>
                </c:pt>
                <c:pt idx="4509">
                  <c:v>-7.1802999999999999</c:v>
                </c:pt>
                <c:pt idx="4510">
                  <c:v>-7.0979000000000001</c:v>
                </c:pt>
                <c:pt idx="4511">
                  <c:v>-7.0605000000000002</c:v>
                </c:pt>
                <c:pt idx="4512">
                  <c:v>-7.0423999999999998</c:v>
                </c:pt>
                <c:pt idx="4513">
                  <c:v>-6.9728000000000003</c:v>
                </c:pt>
                <c:pt idx="4514">
                  <c:v>-6.9526000000000003</c:v>
                </c:pt>
                <c:pt idx="4515">
                  <c:v>-6.9355000000000002</c:v>
                </c:pt>
                <c:pt idx="4516">
                  <c:v>-6.9169</c:v>
                </c:pt>
                <c:pt idx="4517">
                  <c:v>-6.9309000000000003</c:v>
                </c:pt>
                <c:pt idx="4518">
                  <c:v>-6.8962000000000003</c:v>
                </c:pt>
                <c:pt idx="4519">
                  <c:v>-6.8151999999999999</c:v>
                </c:pt>
                <c:pt idx="4520">
                  <c:v>-6.7294999999999998</c:v>
                </c:pt>
                <c:pt idx="4521">
                  <c:v>-6.6600999999999999</c:v>
                </c:pt>
                <c:pt idx="4522">
                  <c:v>-6.6158000000000001</c:v>
                </c:pt>
                <c:pt idx="4523">
                  <c:v>-6.5678000000000001</c:v>
                </c:pt>
                <c:pt idx="4524">
                  <c:v>-6.5106000000000002</c:v>
                </c:pt>
                <c:pt idx="4525">
                  <c:v>-6.3808999999999996</c:v>
                </c:pt>
                <c:pt idx="4526">
                  <c:v>-6.2244999999999999</c:v>
                </c:pt>
                <c:pt idx="4527">
                  <c:v>-6.17</c:v>
                </c:pt>
                <c:pt idx="4528">
                  <c:v>-6.0526</c:v>
                </c:pt>
                <c:pt idx="4529">
                  <c:v>-5.9579000000000004</c:v>
                </c:pt>
                <c:pt idx="4530">
                  <c:v>-5.8342999999999998</c:v>
                </c:pt>
                <c:pt idx="4531">
                  <c:v>-5.7076000000000002</c:v>
                </c:pt>
                <c:pt idx="4532">
                  <c:v>-5.6506999999999996</c:v>
                </c:pt>
                <c:pt idx="4533">
                  <c:v>-5.6165000000000003</c:v>
                </c:pt>
                <c:pt idx="4534">
                  <c:v>-5.5366999999999997</c:v>
                </c:pt>
                <c:pt idx="4535">
                  <c:v>-5.4915000000000003</c:v>
                </c:pt>
                <c:pt idx="4536">
                  <c:v>-5.4744000000000002</c:v>
                </c:pt>
                <c:pt idx="4537">
                  <c:v>-5.4702999999999999</c:v>
                </c:pt>
                <c:pt idx="4538">
                  <c:v>-5.4779</c:v>
                </c:pt>
                <c:pt idx="4539">
                  <c:v>-5.4432999999999998</c:v>
                </c:pt>
                <c:pt idx="4540">
                  <c:v>-5.4443000000000001</c:v>
                </c:pt>
                <c:pt idx="4541">
                  <c:v>-5.4181999999999997</c:v>
                </c:pt>
                <c:pt idx="4542">
                  <c:v>-5.4245999999999999</c:v>
                </c:pt>
                <c:pt idx="4543">
                  <c:v>-5.4341999999999997</c:v>
                </c:pt>
                <c:pt idx="4544">
                  <c:v>-5.4371999999999998</c:v>
                </c:pt>
                <c:pt idx="4545">
                  <c:v>-5.4699</c:v>
                </c:pt>
                <c:pt idx="4546">
                  <c:v>-5.4753999999999996</c:v>
                </c:pt>
                <c:pt idx="4547">
                  <c:v>-5.4782000000000002</c:v>
                </c:pt>
                <c:pt idx="4548">
                  <c:v>-5.5439999999999996</c:v>
                </c:pt>
                <c:pt idx="4549">
                  <c:v>-5.5613999999999999</c:v>
                </c:pt>
                <c:pt idx="4550">
                  <c:v>-5.5340999999999996</c:v>
                </c:pt>
                <c:pt idx="4551">
                  <c:v>-5.5317999999999996</c:v>
                </c:pt>
                <c:pt idx="4552">
                  <c:v>-5.5046999999999997</c:v>
                </c:pt>
                <c:pt idx="4553">
                  <c:v>-5.5019999999999998</c:v>
                </c:pt>
                <c:pt idx="4554">
                  <c:v>-5.4953000000000003</c:v>
                </c:pt>
                <c:pt idx="4555">
                  <c:v>-5.399</c:v>
                </c:pt>
                <c:pt idx="4556">
                  <c:v>-5.3884999999999996</c:v>
                </c:pt>
                <c:pt idx="4557">
                  <c:v>-5.3841999999999999</c:v>
                </c:pt>
                <c:pt idx="4558">
                  <c:v>-5.3562000000000003</c:v>
                </c:pt>
                <c:pt idx="4559">
                  <c:v>-5.3372000000000002</c:v>
                </c:pt>
                <c:pt idx="4560">
                  <c:v>-5.3074000000000003</c:v>
                </c:pt>
                <c:pt idx="4561">
                  <c:v>-5.3720999999999997</c:v>
                </c:pt>
                <c:pt idx="4562">
                  <c:v>-5.4337</c:v>
                </c:pt>
                <c:pt idx="4563">
                  <c:v>-5.3851000000000004</c:v>
                </c:pt>
                <c:pt idx="4564">
                  <c:v>-5.3723999999999998</c:v>
                </c:pt>
                <c:pt idx="4565">
                  <c:v>-5.4076000000000004</c:v>
                </c:pt>
                <c:pt idx="4566">
                  <c:v>-5.4405000000000001</c:v>
                </c:pt>
                <c:pt idx="4567">
                  <c:v>-5.3974000000000002</c:v>
                </c:pt>
                <c:pt idx="4568">
                  <c:v>-5.3700999999999999</c:v>
                </c:pt>
                <c:pt idx="4569">
                  <c:v>-5.3392999999999997</c:v>
                </c:pt>
                <c:pt idx="4570">
                  <c:v>-5.3015999999999996</c:v>
                </c:pt>
                <c:pt idx="4571">
                  <c:v>-5.2302999999999997</c:v>
                </c:pt>
                <c:pt idx="4572">
                  <c:v>-5.1656000000000004</c:v>
                </c:pt>
                <c:pt idx="4573">
                  <c:v>-5.1436000000000002</c:v>
                </c:pt>
                <c:pt idx="4574">
                  <c:v>-5.1174999999999997</c:v>
                </c:pt>
                <c:pt idx="4575">
                  <c:v>-5.0467000000000004</c:v>
                </c:pt>
                <c:pt idx="4576">
                  <c:v>-4.9786999999999999</c:v>
                </c:pt>
                <c:pt idx="4577">
                  <c:v>-4.968</c:v>
                </c:pt>
                <c:pt idx="4578">
                  <c:v>-4.8992000000000004</c:v>
                </c:pt>
                <c:pt idx="4579">
                  <c:v>-4.8586999999999998</c:v>
                </c:pt>
                <c:pt idx="4580">
                  <c:v>-4.8078000000000003</c:v>
                </c:pt>
                <c:pt idx="4581">
                  <c:v>-4.7464000000000004</c:v>
                </c:pt>
                <c:pt idx="4582">
                  <c:v>-4.7171000000000003</c:v>
                </c:pt>
                <c:pt idx="4583">
                  <c:v>-4.7152000000000003</c:v>
                </c:pt>
                <c:pt idx="4584">
                  <c:v>-4.7104999999999997</c:v>
                </c:pt>
                <c:pt idx="4585">
                  <c:v>-4.7034000000000002</c:v>
                </c:pt>
                <c:pt idx="4586">
                  <c:v>-4.7016999999999998</c:v>
                </c:pt>
                <c:pt idx="4587">
                  <c:v>-4.7286000000000001</c:v>
                </c:pt>
                <c:pt idx="4588">
                  <c:v>-4.7031000000000001</c:v>
                </c:pt>
                <c:pt idx="4589">
                  <c:v>-4.6204000000000001</c:v>
                </c:pt>
                <c:pt idx="4590">
                  <c:v>-4.5183</c:v>
                </c:pt>
                <c:pt idx="4591">
                  <c:v>-4.3822999999999999</c:v>
                </c:pt>
                <c:pt idx="4592">
                  <c:v>-4.2617000000000003</c:v>
                </c:pt>
                <c:pt idx="4593">
                  <c:v>-4.1210000000000004</c:v>
                </c:pt>
                <c:pt idx="4594">
                  <c:v>-4.0113000000000003</c:v>
                </c:pt>
                <c:pt idx="4595">
                  <c:v>-3.8401000000000001</c:v>
                </c:pt>
                <c:pt idx="4596">
                  <c:v>-3.6650999999999998</c:v>
                </c:pt>
                <c:pt idx="4597">
                  <c:v>-3.4977</c:v>
                </c:pt>
                <c:pt idx="4598">
                  <c:v>-3.2988</c:v>
                </c:pt>
                <c:pt idx="4599">
                  <c:v>-3.1257999999999999</c:v>
                </c:pt>
                <c:pt idx="4600">
                  <c:v>-2.8744999999999998</c:v>
                </c:pt>
                <c:pt idx="4601">
                  <c:v>-2.5642999999999998</c:v>
                </c:pt>
                <c:pt idx="4602">
                  <c:v>-2.2892000000000001</c:v>
                </c:pt>
                <c:pt idx="4603">
                  <c:v>-2.1038000000000001</c:v>
                </c:pt>
                <c:pt idx="4604">
                  <c:v>-1.9639</c:v>
                </c:pt>
                <c:pt idx="4605">
                  <c:v>-1.9537</c:v>
                </c:pt>
                <c:pt idx="4606">
                  <c:v>-1.9930000000000001</c:v>
                </c:pt>
                <c:pt idx="4607">
                  <c:v>-2.0390999999999999</c:v>
                </c:pt>
                <c:pt idx="4608">
                  <c:v>-2.0114000000000001</c:v>
                </c:pt>
                <c:pt idx="4609">
                  <c:v>-2.0181</c:v>
                </c:pt>
                <c:pt idx="4610">
                  <c:v>-2.0600999999999998</c:v>
                </c:pt>
                <c:pt idx="4611">
                  <c:v>-2.1355</c:v>
                </c:pt>
                <c:pt idx="4612">
                  <c:v>-2.1701000000000001</c:v>
                </c:pt>
                <c:pt idx="4613">
                  <c:v>-2.2688999999999999</c:v>
                </c:pt>
                <c:pt idx="4614">
                  <c:v>-2.2875000000000001</c:v>
                </c:pt>
                <c:pt idx="4615">
                  <c:v>-2.2911999999999999</c:v>
                </c:pt>
                <c:pt idx="4616">
                  <c:v>-2.2604000000000002</c:v>
                </c:pt>
                <c:pt idx="4617">
                  <c:v>-2.2696000000000001</c:v>
                </c:pt>
                <c:pt idx="4618">
                  <c:v>-2.3269000000000002</c:v>
                </c:pt>
                <c:pt idx="4619">
                  <c:v>-2.3767999999999998</c:v>
                </c:pt>
                <c:pt idx="4620">
                  <c:v>-2.3816000000000002</c:v>
                </c:pt>
                <c:pt idx="4621">
                  <c:v>-2.3319999999999999</c:v>
                </c:pt>
                <c:pt idx="4622">
                  <c:v>-2.2486999999999999</c:v>
                </c:pt>
                <c:pt idx="4623">
                  <c:v>-2.2157</c:v>
                </c:pt>
                <c:pt idx="4624">
                  <c:v>-2.1808000000000001</c:v>
                </c:pt>
                <c:pt idx="4625">
                  <c:v>-2.1768999999999998</c:v>
                </c:pt>
                <c:pt idx="4626">
                  <c:v>-2.2021999999999999</c:v>
                </c:pt>
                <c:pt idx="4627">
                  <c:v>-2.2183000000000002</c:v>
                </c:pt>
                <c:pt idx="4628">
                  <c:v>-2.2848000000000002</c:v>
                </c:pt>
                <c:pt idx="4629">
                  <c:v>-2.3250000000000002</c:v>
                </c:pt>
                <c:pt idx="4630">
                  <c:v>-2.3751000000000002</c:v>
                </c:pt>
                <c:pt idx="4631">
                  <c:v>-2.3748999999999998</c:v>
                </c:pt>
                <c:pt idx="4632">
                  <c:v>-2.3889999999999998</c:v>
                </c:pt>
                <c:pt idx="4633">
                  <c:v>-2.4239999999999999</c:v>
                </c:pt>
                <c:pt idx="4634">
                  <c:v>-2.4287000000000001</c:v>
                </c:pt>
                <c:pt idx="4635">
                  <c:v>-2.4085000000000001</c:v>
                </c:pt>
                <c:pt idx="4636">
                  <c:v>-2.4487999999999999</c:v>
                </c:pt>
                <c:pt idx="4637">
                  <c:v>-2.4445000000000001</c:v>
                </c:pt>
                <c:pt idx="4638">
                  <c:v>-2.4668999999999999</c:v>
                </c:pt>
                <c:pt idx="4639">
                  <c:v>-2.4851000000000001</c:v>
                </c:pt>
                <c:pt idx="4640">
                  <c:v>-2.5017</c:v>
                </c:pt>
                <c:pt idx="4641">
                  <c:v>-2.5125999999999999</c:v>
                </c:pt>
                <c:pt idx="4642">
                  <c:v>-2.5243000000000002</c:v>
                </c:pt>
                <c:pt idx="4643">
                  <c:v>-2.5495999999999999</c:v>
                </c:pt>
                <c:pt idx="4644">
                  <c:v>-2.5589</c:v>
                </c:pt>
                <c:pt idx="4645">
                  <c:v>-2.5596000000000001</c:v>
                </c:pt>
                <c:pt idx="4646">
                  <c:v>-2.5484</c:v>
                </c:pt>
                <c:pt idx="4647">
                  <c:v>-2.5354000000000001</c:v>
                </c:pt>
                <c:pt idx="4648">
                  <c:v>-2.5007999999999999</c:v>
                </c:pt>
                <c:pt idx="4649">
                  <c:v>-2.4584999999999999</c:v>
                </c:pt>
                <c:pt idx="4650">
                  <c:v>-2.4655</c:v>
                </c:pt>
                <c:pt idx="4651">
                  <c:v>-2.4426999999999999</c:v>
                </c:pt>
                <c:pt idx="4652">
                  <c:v>-2.4887999999999999</c:v>
                </c:pt>
                <c:pt idx="4653">
                  <c:v>-2.4157000000000002</c:v>
                </c:pt>
                <c:pt idx="4654">
                  <c:v>-2.3742999999999999</c:v>
                </c:pt>
                <c:pt idx="4655">
                  <c:v>-2.3721999999999999</c:v>
                </c:pt>
                <c:pt idx="4656">
                  <c:v>-2.4216000000000002</c:v>
                </c:pt>
                <c:pt idx="4657">
                  <c:v>-2.4157000000000002</c:v>
                </c:pt>
                <c:pt idx="4658">
                  <c:v>-2.3633000000000002</c:v>
                </c:pt>
                <c:pt idx="4659">
                  <c:v>-2.3096999999999999</c:v>
                </c:pt>
                <c:pt idx="4660">
                  <c:v>-2.2749000000000001</c:v>
                </c:pt>
                <c:pt idx="4661">
                  <c:v>-2.2299000000000002</c:v>
                </c:pt>
                <c:pt idx="4662">
                  <c:v>-2.1313</c:v>
                </c:pt>
                <c:pt idx="4663">
                  <c:v>-2.1238000000000001</c:v>
                </c:pt>
                <c:pt idx="4664">
                  <c:v>-2.1059999999999999</c:v>
                </c:pt>
                <c:pt idx="4665">
                  <c:v>-2.0962000000000001</c:v>
                </c:pt>
                <c:pt idx="4666">
                  <c:v>-2.0888</c:v>
                </c:pt>
                <c:pt idx="4667">
                  <c:v>-2.0996000000000001</c:v>
                </c:pt>
                <c:pt idx="4668">
                  <c:v>-2.1328999999999998</c:v>
                </c:pt>
                <c:pt idx="4669">
                  <c:v>-2.177</c:v>
                </c:pt>
                <c:pt idx="4670">
                  <c:v>-2.1674000000000002</c:v>
                </c:pt>
                <c:pt idx="4671">
                  <c:v>-2.1208</c:v>
                </c:pt>
                <c:pt idx="4672">
                  <c:v>-2.0259999999999998</c:v>
                </c:pt>
                <c:pt idx="4673">
                  <c:v>-2.0024000000000002</c:v>
                </c:pt>
                <c:pt idx="4674">
                  <c:v>-1.9738</c:v>
                </c:pt>
                <c:pt idx="4675">
                  <c:v>-1.9545999999999999</c:v>
                </c:pt>
                <c:pt idx="4676">
                  <c:v>-1.9712000000000001</c:v>
                </c:pt>
                <c:pt idx="4677">
                  <c:v>-2.0024000000000002</c:v>
                </c:pt>
                <c:pt idx="4678">
                  <c:v>-2.0158</c:v>
                </c:pt>
                <c:pt idx="4679">
                  <c:v>-2.0059</c:v>
                </c:pt>
                <c:pt idx="4680">
                  <c:v>-1.9918</c:v>
                </c:pt>
                <c:pt idx="4681">
                  <c:v>-1.9852000000000001</c:v>
                </c:pt>
                <c:pt idx="4682">
                  <c:v>-1.9483999999999999</c:v>
                </c:pt>
                <c:pt idx="4683">
                  <c:v>-1.9475</c:v>
                </c:pt>
                <c:pt idx="4684">
                  <c:v>-1.9318</c:v>
                </c:pt>
                <c:pt idx="4685">
                  <c:v>-1.9044000000000001</c:v>
                </c:pt>
                <c:pt idx="4686">
                  <c:v>-1.9652000000000001</c:v>
                </c:pt>
                <c:pt idx="4687">
                  <c:v>-2.0038</c:v>
                </c:pt>
                <c:pt idx="4688">
                  <c:v>-2.0449999999999999</c:v>
                </c:pt>
                <c:pt idx="4689">
                  <c:v>-2.1341999999999999</c:v>
                </c:pt>
                <c:pt idx="4690">
                  <c:v>-2.1833</c:v>
                </c:pt>
                <c:pt idx="4691">
                  <c:v>-2.2498</c:v>
                </c:pt>
                <c:pt idx="4692">
                  <c:v>-2.3614000000000002</c:v>
                </c:pt>
                <c:pt idx="4693">
                  <c:v>-2.3972000000000002</c:v>
                </c:pt>
                <c:pt idx="4694">
                  <c:v>-2.4133</c:v>
                </c:pt>
                <c:pt idx="4695">
                  <c:v>-2.4430000000000001</c:v>
                </c:pt>
                <c:pt idx="4696">
                  <c:v>-2.4668000000000001</c:v>
                </c:pt>
                <c:pt idx="4697">
                  <c:v>-2.4923999999999999</c:v>
                </c:pt>
                <c:pt idx="4698">
                  <c:v>-2.4843999999999999</c:v>
                </c:pt>
                <c:pt idx="4699">
                  <c:v>-2.4824000000000002</c:v>
                </c:pt>
                <c:pt idx="4700">
                  <c:v>-2.524</c:v>
                </c:pt>
                <c:pt idx="4701">
                  <c:v>-2.5746000000000002</c:v>
                </c:pt>
                <c:pt idx="4702">
                  <c:v>-2.5556999999999999</c:v>
                </c:pt>
                <c:pt idx="4703">
                  <c:v>-2.5339</c:v>
                </c:pt>
                <c:pt idx="4704">
                  <c:v>-2.5</c:v>
                </c:pt>
                <c:pt idx="4705">
                  <c:v>-2.4941</c:v>
                </c:pt>
                <c:pt idx="4706">
                  <c:v>-2.4605000000000001</c:v>
                </c:pt>
                <c:pt idx="4707">
                  <c:v>-2.4931000000000001</c:v>
                </c:pt>
                <c:pt idx="4708">
                  <c:v>-2.5013000000000001</c:v>
                </c:pt>
                <c:pt idx="4709">
                  <c:v>-2.5855999999999999</c:v>
                </c:pt>
                <c:pt idx="4710">
                  <c:v>-2.6690999999999998</c:v>
                </c:pt>
                <c:pt idx="4711">
                  <c:v>-2.7608000000000001</c:v>
                </c:pt>
                <c:pt idx="4712">
                  <c:v>-2.8955000000000002</c:v>
                </c:pt>
                <c:pt idx="4713">
                  <c:v>-3.105</c:v>
                </c:pt>
                <c:pt idx="4714">
                  <c:v>-3.2957999999999998</c:v>
                </c:pt>
                <c:pt idx="4715">
                  <c:v>-3.6032000000000002</c:v>
                </c:pt>
                <c:pt idx="4716">
                  <c:v>-3.9552</c:v>
                </c:pt>
                <c:pt idx="4717">
                  <c:v>-4.2405999999999997</c:v>
                </c:pt>
                <c:pt idx="4718">
                  <c:v>-4.5340999999999996</c:v>
                </c:pt>
                <c:pt idx="4719">
                  <c:v>-5.0505000000000004</c:v>
                </c:pt>
                <c:pt idx="4720">
                  <c:v>-5.5777000000000001</c:v>
                </c:pt>
                <c:pt idx="4721">
                  <c:v>-5.9451000000000001</c:v>
                </c:pt>
                <c:pt idx="4722">
                  <c:v>-6.1016000000000004</c:v>
                </c:pt>
                <c:pt idx="4723">
                  <c:v>-6.1140999999999996</c:v>
                </c:pt>
                <c:pt idx="4724">
                  <c:v>-6.0976999999999997</c:v>
                </c:pt>
                <c:pt idx="4725">
                  <c:v>-6.1666999999999996</c:v>
                </c:pt>
                <c:pt idx="4726">
                  <c:v>-6.1855000000000002</c:v>
                </c:pt>
                <c:pt idx="4727">
                  <c:v>-6.2343000000000002</c:v>
                </c:pt>
                <c:pt idx="4728">
                  <c:v>-6.2198000000000002</c:v>
                </c:pt>
                <c:pt idx="4729">
                  <c:v>-6.16</c:v>
                </c:pt>
                <c:pt idx="4730">
                  <c:v>-6.101</c:v>
                </c:pt>
                <c:pt idx="4731">
                  <c:v>-6.0891999999999999</c:v>
                </c:pt>
                <c:pt idx="4732">
                  <c:v>-6.0595999999999997</c:v>
                </c:pt>
                <c:pt idx="4733">
                  <c:v>-5.9817999999999998</c:v>
                </c:pt>
                <c:pt idx="4734">
                  <c:v>-5.9120999999999997</c:v>
                </c:pt>
                <c:pt idx="4735">
                  <c:v>-5.8449</c:v>
                </c:pt>
                <c:pt idx="4736">
                  <c:v>-5.7770999999999999</c:v>
                </c:pt>
                <c:pt idx="4737">
                  <c:v>-5.6982999999999997</c:v>
                </c:pt>
                <c:pt idx="4738">
                  <c:v>-5.6280000000000001</c:v>
                </c:pt>
                <c:pt idx="4739">
                  <c:v>-5.5496999999999996</c:v>
                </c:pt>
                <c:pt idx="4740">
                  <c:v>-5.5019999999999998</c:v>
                </c:pt>
                <c:pt idx="4741">
                  <c:v>-5.5071000000000003</c:v>
                </c:pt>
                <c:pt idx="4742">
                  <c:v>-5.4546999999999999</c:v>
                </c:pt>
                <c:pt idx="4743">
                  <c:v>-5.4314999999999998</c:v>
                </c:pt>
                <c:pt idx="4744">
                  <c:v>-5.3967000000000001</c:v>
                </c:pt>
                <c:pt idx="4745">
                  <c:v>-5.3666999999999998</c:v>
                </c:pt>
                <c:pt idx="4746">
                  <c:v>-5.3456000000000001</c:v>
                </c:pt>
                <c:pt idx="4747">
                  <c:v>-5.3446999999999996</c:v>
                </c:pt>
                <c:pt idx="4748">
                  <c:v>-5.3727999999999998</c:v>
                </c:pt>
                <c:pt idx="4749">
                  <c:v>-5.3606999999999996</c:v>
                </c:pt>
                <c:pt idx="4750">
                  <c:v>-5.4023000000000003</c:v>
                </c:pt>
                <c:pt idx="4751">
                  <c:v>-5.4223999999999997</c:v>
                </c:pt>
                <c:pt idx="4752">
                  <c:v>-5.4638</c:v>
                </c:pt>
                <c:pt idx="4753">
                  <c:v>-5.5019999999999998</c:v>
                </c:pt>
                <c:pt idx="4754">
                  <c:v>-5.5319000000000003</c:v>
                </c:pt>
                <c:pt idx="4755">
                  <c:v>-5.5664999999999996</c:v>
                </c:pt>
                <c:pt idx="4756">
                  <c:v>-5.5974000000000004</c:v>
                </c:pt>
                <c:pt idx="4757">
                  <c:v>-5.6033999999999997</c:v>
                </c:pt>
                <c:pt idx="4758">
                  <c:v>-5.6702000000000004</c:v>
                </c:pt>
                <c:pt idx="4759">
                  <c:v>-5.7137000000000002</c:v>
                </c:pt>
                <c:pt idx="4760">
                  <c:v>-5.7845000000000004</c:v>
                </c:pt>
                <c:pt idx="4761">
                  <c:v>-5.7538</c:v>
                </c:pt>
                <c:pt idx="4762">
                  <c:v>-5.8575999999999997</c:v>
                </c:pt>
                <c:pt idx="4763">
                  <c:v>-5.8585000000000003</c:v>
                </c:pt>
                <c:pt idx="4764">
                  <c:v>-5.8398000000000003</c:v>
                </c:pt>
                <c:pt idx="4765">
                  <c:v>-5.8658000000000001</c:v>
                </c:pt>
                <c:pt idx="4766">
                  <c:v>-5.8552</c:v>
                </c:pt>
                <c:pt idx="4767">
                  <c:v>-5.9092000000000002</c:v>
                </c:pt>
                <c:pt idx="4768">
                  <c:v>-5.9629000000000003</c:v>
                </c:pt>
                <c:pt idx="4769">
                  <c:v>-5.9554</c:v>
                </c:pt>
                <c:pt idx="4770">
                  <c:v>-5.9630999999999998</c:v>
                </c:pt>
                <c:pt idx="4771">
                  <c:v>-5.9871999999999996</c:v>
                </c:pt>
                <c:pt idx="4772">
                  <c:v>-6.03</c:v>
                </c:pt>
                <c:pt idx="4773">
                  <c:v>-6.1071999999999997</c:v>
                </c:pt>
                <c:pt idx="4774">
                  <c:v>-6.0975999999999999</c:v>
                </c:pt>
                <c:pt idx="4775">
                  <c:v>-6.1311</c:v>
                </c:pt>
                <c:pt idx="4776">
                  <c:v>-6.1833999999999998</c:v>
                </c:pt>
                <c:pt idx="4777">
                  <c:v>-6.2408999999999999</c:v>
                </c:pt>
                <c:pt idx="4778">
                  <c:v>-6.2443</c:v>
                </c:pt>
                <c:pt idx="4779">
                  <c:v>-6.2393000000000001</c:v>
                </c:pt>
                <c:pt idx="4780">
                  <c:v>-6.2243000000000004</c:v>
                </c:pt>
                <c:pt idx="4781">
                  <c:v>-6.2794999999999996</c:v>
                </c:pt>
                <c:pt idx="4782">
                  <c:v>-6.3281000000000001</c:v>
                </c:pt>
                <c:pt idx="4783">
                  <c:v>-6.3085000000000004</c:v>
                </c:pt>
                <c:pt idx="4784">
                  <c:v>-6.3045999999999998</c:v>
                </c:pt>
                <c:pt idx="4785">
                  <c:v>-6.2637999999999998</c:v>
                </c:pt>
                <c:pt idx="4786">
                  <c:v>-6.2675999999999998</c:v>
                </c:pt>
                <c:pt idx="4787">
                  <c:v>-6.2549000000000001</c:v>
                </c:pt>
                <c:pt idx="4788">
                  <c:v>-6.2195</c:v>
                </c:pt>
                <c:pt idx="4789">
                  <c:v>-6.1829000000000001</c:v>
                </c:pt>
                <c:pt idx="4790">
                  <c:v>-6.1475999999999997</c:v>
                </c:pt>
                <c:pt idx="4791">
                  <c:v>-6.1609999999999996</c:v>
                </c:pt>
                <c:pt idx="4792">
                  <c:v>-6.1661999999999999</c:v>
                </c:pt>
                <c:pt idx="4793">
                  <c:v>-6.1687000000000003</c:v>
                </c:pt>
                <c:pt idx="4794">
                  <c:v>-6.1203000000000003</c:v>
                </c:pt>
                <c:pt idx="4795">
                  <c:v>-6.1218000000000004</c:v>
                </c:pt>
                <c:pt idx="4796">
                  <c:v>-6.1547000000000001</c:v>
                </c:pt>
                <c:pt idx="4797">
                  <c:v>-6.2186000000000003</c:v>
                </c:pt>
                <c:pt idx="4798">
                  <c:v>-6.2411000000000003</c:v>
                </c:pt>
                <c:pt idx="4799">
                  <c:v>-6.2366999999999999</c:v>
                </c:pt>
                <c:pt idx="4800">
                  <c:v>-6.2484000000000002</c:v>
                </c:pt>
                <c:pt idx="4801">
                  <c:v>-6.2929000000000004</c:v>
                </c:pt>
                <c:pt idx="4802">
                  <c:v>-6.3708999999999998</c:v>
                </c:pt>
                <c:pt idx="4803">
                  <c:v>-6.4320000000000004</c:v>
                </c:pt>
                <c:pt idx="4804">
                  <c:v>-6.5629999999999997</c:v>
                </c:pt>
                <c:pt idx="4805">
                  <c:v>-6.6858000000000004</c:v>
                </c:pt>
                <c:pt idx="4806">
                  <c:v>-6.7641</c:v>
                </c:pt>
                <c:pt idx="4807">
                  <c:v>-6.9128999999999996</c:v>
                </c:pt>
                <c:pt idx="4808">
                  <c:v>-7.0561999999999996</c:v>
                </c:pt>
                <c:pt idx="4809">
                  <c:v>-7.1448</c:v>
                </c:pt>
                <c:pt idx="4810">
                  <c:v>-7.1860999999999997</c:v>
                </c:pt>
                <c:pt idx="4811">
                  <c:v>-7.2504999999999997</c:v>
                </c:pt>
                <c:pt idx="4812">
                  <c:v>-7.3131000000000004</c:v>
                </c:pt>
                <c:pt idx="4813">
                  <c:v>-7.3672000000000004</c:v>
                </c:pt>
                <c:pt idx="4814">
                  <c:v>-7.4396000000000004</c:v>
                </c:pt>
                <c:pt idx="4815">
                  <c:v>-7.4349999999999996</c:v>
                </c:pt>
                <c:pt idx="4816">
                  <c:v>-7.4869000000000003</c:v>
                </c:pt>
                <c:pt idx="4817">
                  <c:v>-7.5420999999999996</c:v>
                </c:pt>
                <c:pt idx="4818">
                  <c:v>-7.5822000000000003</c:v>
                </c:pt>
                <c:pt idx="4819">
                  <c:v>-7.5850999999999997</c:v>
                </c:pt>
                <c:pt idx="4820">
                  <c:v>-7.5850999999999997</c:v>
                </c:pt>
                <c:pt idx="4821">
                  <c:v>-7.6211000000000002</c:v>
                </c:pt>
                <c:pt idx="4822">
                  <c:v>-7.6128999999999998</c:v>
                </c:pt>
                <c:pt idx="4823">
                  <c:v>-7.5975999999999999</c:v>
                </c:pt>
                <c:pt idx="4824">
                  <c:v>-7.5972999999999997</c:v>
                </c:pt>
                <c:pt idx="4825">
                  <c:v>-7.6397000000000004</c:v>
                </c:pt>
                <c:pt idx="4826">
                  <c:v>-7.6413000000000002</c:v>
                </c:pt>
                <c:pt idx="4827">
                  <c:v>-7.6275000000000004</c:v>
                </c:pt>
                <c:pt idx="4828">
                  <c:v>-7.6016000000000004</c:v>
                </c:pt>
                <c:pt idx="4829">
                  <c:v>-7.6134000000000004</c:v>
                </c:pt>
                <c:pt idx="4830">
                  <c:v>-7.6573000000000002</c:v>
                </c:pt>
                <c:pt idx="4831">
                  <c:v>-7.6467000000000001</c:v>
                </c:pt>
                <c:pt idx="4832">
                  <c:v>-7.6261000000000001</c:v>
                </c:pt>
                <c:pt idx="4833">
                  <c:v>-7.6136999999999997</c:v>
                </c:pt>
                <c:pt idx="4834">
                  <c:v>-7.6136999999999997</c:v>
                </c:pt>
                <c:pt idx="4835">
                  <c:v>-7.6471</c:v>
                </c:pt>
                <c:pt idx="4836">
                  <c:v>-7.6039000000000003</c:v>
                </c:pt>
                <c:pt idx="4837">
                  <c:v>-7.5692000000000004</c:v>
                </c:pt>
                <c:pt idx="4838">
                  <c:v>-7.5906000000000002</c:v>
                </c:pt>
                <c:pt idx="4839">
                  <c:v>-7.5503</c:v>
                </c:pt>
                <c:pt idx="4840">
                  <c:v>-7.4757999999999996</c:v>
                </c:pt>
                <c:pt idx="4841">
                  <c:v>-7.4481999999999999</c:v>
                </c:pt>
                <c:pt idx="4842">
                  <c:v>-7.4808000000000003</c:v>
                </c:pt>
                <c:pt idx="4843">
                  <c:v>-7.5026999999999999</c:v>
                </c:pt>
                <c:pt idx="4844">
                  <c:v>-7.4862000000000002</c:v>
                </c:pt>
                <c:pt idx="4845">
                  <c:v>-7.4673999999999996</c:v>
                </c:pt>
                <c:pt idx="4846">
                  <c:v>-7.4189999999999996</c:v>
                </c:pt>
                <c:pt idx="4847">
                  <c:v>-7.4097999999999997</c:v>
                </c:pt>
                <c:pt idx="4848">
                  <c:v>-7.4170999999999996</c:v>
                </c:pt>
                <c:pt idx="4849">
                  <c:v>-7.3574000000000002</c:v>
                </c:pt>
                <c:pt idx="4850">
                  <c:v>-7.3609999999999998</c:v>
                </c:pt>
                <c:pt idx="4851">
                  <c:v>-7.3589000000000002</c:v>
                </c:pt>
                <c:pt idx="4852">
                  <c:v>-7.3292999999999999</c:v>
                </c:pt>
                <c:pt idx="4853">
                  <c:v>-7.3688000000000002</c:v>
                </c:pt>
                <c:pt idx="4854">
                  <c:v>-7.3945999999999996</c:v>
                </c:pt>
                <c:pt idx="4855">
                  <c:v>-7.4546000000000001</c:v>
                </c:pt>
                <c:pt idx="4856">
                  <c:v>-7.4808000000000003</c:v>
                </c:pt>
                <c:pt idx="4857">
                  <c:v>-7.4732000000000003</c:v>
                </c:pt>
                <c:pt idx="4858">
                  <c:v>-7.4817</c:v>
                </c:pt>
                <c:pt idx="4859">
                  <c:v>-7.4703999999999997</c:v>
                </c:pt>
                <c:pt idx="4860">
                  <c:v>-7.407</c:v>
                </c:pt>
                <c:pt idx="4861">
                  <c:v>-7.4013999999999998</c:v>
                </c:pt>
                <c:pt idx="4862">
                  <c:v>-7.3715000000000002</c:v>
                </c:pt>
                <c:pt idx="4863">
                  <c:v>-7.2980999999999998</c:v>
                </c:pt>
                <c:pt idx="4864">
                  <c:v>-7.2846000000000002</c:v>
                </c:pt>
                <c:pt idx="4865">
                  <c:v>-7.282</c:v>
                </c:pt>
                <c:pt idx="4866">
                  <c:v>-7.2473999999999998</c:v>
                </c:pt>
                <c:pt idx="4867">
                  <c:v>-7.1886000000000001</c:v>
                </c:pt>
                <c:pt idx="4868">
                  <c:v>-7.1473000000000004</c:v>
                </c:pt>
                <c:pt idx="4869">
                  <c:v>-7.0742000000000003</c:v>
                </c:pt>
                <c:pt idx="4870">
                  <c:v>-6.9549000000000003</c:v>
                </c:pt>
                <c:pt idx="4871">
                  <c:v>-6.7872000000000003</c:v>
                </c:pt>
                <c:pt idx="4872">
                  <c:v>-6.6577000000000002</c:v>
                </c:pt>
                <c:pt idx="4873">
                  <c:v>-6.6436999999999999</c:v>
                </c:pt>
                <c:pt idx="4874">
                  <c:v>-6.5792999999999999</c:v>
                </c:pt>
                <c:pt idx="4875">
                  <c:v>-6.5247999999999999</c:v>
                </c:pt>
                <c:pt idx="4876">
                  <c:v>-6.4279000000000002</c:v>
                </c:pt>
                <c:pt idx="4877">
                  <c:v>-6.3305999999999996</c:v>
                </c:pt>
                <c:pt idx="4878">
                  <c:v>-6.2889999999999997</c:v>
                </c:pt>
                <c:pt idx="4879">
                  <c:v>-6.1997999999999998</c:v>
                </c:pt>
                <c:pt idx="4880">
                  <c:v>-6.1333000000000002</c:v>
                </c:pt>
                <c:pt idx="4881">
                  <c:v>-6.0833000000000004</c:v>
                </c:pt>
                <c:pt idx="4882">
                  <c:v>-5.9473000000000003</c:v>
                </c:pt>
                <c:pt idx="4883">
                  <c:v>-5.8383000000000003</c:v>
                </c:pt>
                <c:pt idx="4884">
                  <c:v>-5.7127999999999997</c:v>
                </c:pt>
                <c:pt idx="4885">
                  <c:v>-5.5513000000000003</c:v>
                </c:pt>
                <c:pt idx="4886">
                  <c:v>-5.4253999999999998</c:v>
                </c:pt>
                <c:pt idx="4887">
                  <c:v>-5.3379000000000003</c:v>
                </c:pt>
                <c:pt idx="4888">
                  <c:v>-5.2396000000000003</c:v>
                </c:pt>
                <c:pt idx="4889">
                  <c:v>-5.1497000000000002</c:v>
                </c:pt>
                <c:pt idx="4890">
                  <c:v>-5.0122</c:v>
                </c:pt>
                <c:pt idx="4891">
                  <c:v>-4.8860000000000001</c:v>
                </c:pt>
                <c:pt idx="4892">
                  <c:v>-4.8091999999999997</c:v>
                </c:pt>
                <c:pt idx="4893">
                  <c:v>-4.6957000000000004</c:v>
                </c:pt>
                <c:pt idx="4894">
                  <c:v>-4.5481999999999996</c:v>
                </c:pt>
                <c:pt idx="4895">
                  <c:v>-4.4191000000000003</c:v>
                </c:pt>
                <c:pt idx="4896">
                  <c:v>-4.3295000000000003</c:v>
                </c:pt>
                <c:pt idx="4897">
                  <c:v>-4.2210999999999999</c:v>
                </c:pt>
                <c:pt idx="4898">
                  <c:v>-4.0883000000000003</c:v>
                </c:pt>
                <c:pt idx="4899">
                  <c:v>-3.9540000000000002</c:v>
                </c:pt>
                <c:pt idx="4900">
                  <c:v>-3.8839999999999999</c:v>
                </c:pt>
                <c:pt idx="4901">
                  <c:v>-3.8652000000000002</c:v>
                </c:pt>
                <c:pt idx="4902">
                  <c:v>-3.8096000000000001</c:v>
                </c:pt>
                <c:pt idx="4903">
                  <c:v>-3.6783999999999999</c:v>
                </c:pt>
                <c:pt idx="4904">
                  <c:v>-3.5398999999999998</c:v>
                </c:pt>
                <c:pt idx="4905">
                  <c:v>-3.44</c:v>
                </c:pt>
                <c:pt idx="4906">
                  <c:v>-3.3454000000000002</c:v>
                </c:pt>
                <c:pt idx="4907">
                  <c:v>-3.2332000000000001</c:v>
                </c:pt>
                <c:pt idx="4908">
                  <c:v>-3.1339999999999999</c:v>
                </c:pt>
                <c:pt idx="4909">
                  <c:v>-3.0093999999999999</c:v>
                </c:pt>
                <c:pt idx="4910">
                  <c:v>-2.9152999999999998</c:v>
                </c:pt>
                <c:pt idx="4911">
                  <c:v>-2.8184999999999998</c:v>
                </c:pt>
                <c:pt idx="4912">
                  <c:v>-2.8056000000000001</c:v>
                </c:pt>
                <c:pt idx="4913">
                  <c:v>-2.6869999999999998</c:v>
                </c:pt>
                <c:pt idx="4914">
                  <c:v>-2.5032999999999999</c:v>
                </c:pt>
                <c:pt idx="4915">
                  <c:v>-2.3852000000000002</c:v>
                </c:pt>
                <c:pt idx="4916">
                  <c:v>-2.3525</c:v>
                </c:pt>
                <c:pt idx="4917">
                  <c:v>-2.2732000000000001</c:v>
                </c:pt>
                <c:pt idx="4918">
                  <c:v>-2.1631</c:v>
                </c:pt>
                <c:pt idx="4919">
                  <c:v>-1.9863999999999999</c:v>
                </c:pt>
                <c:pt idx="4920">
                  <c:v>-1.9362999999999999</c:v>
                </c:pt>
                <c:pt idx="4921">
                  <c:v>-1.9015</c:v>
                </c:pt>
                <c:pt idx="4922">
                  <c:v>-1.7758</c:v>
                </c:pt>
                <c:pt idx="4923">
                  <c:v>-1.6642999999999999</c:v>
                </c:pt>
                <c:pt idx="4924">
                  <c:v>-1.5538000000000001</c:v>
                </c:pt>
                <c:pt idx="4925">
                  <c:v>-1.4971000000000001</c:v>
                </c:pt>
                <c:pt idx="4926">
                  <c:v>-1.4417</c:v>
                </c:pt>
                <c:pt idx="4927">
                  <c:v>-1.2971999999999999</c:v>
                </c:pt>
                <c:pt idx="4928">
                  <c:v>-1.3121</c:v>
                </c:pt>
                <c:pt idx="4929">
                  <c:v>-1.2971999999999999</c:v>
                </c:pt>
                <c:pt idx="4930">
                  <c:v>-1.2007000000000001</c:v>
                </c:pt>
                <c:pt idx="4931">
                  <c:v>-1.1173</c:v>
                </c:pt>
                <c:pt idx="4932">
                  <c:v>-1.1479999999999999</c:v>
                </c:pt>
                <c:pt idx="4933">
                  <c:v>-1.2039</c:v>
                </c:pt>
                <c:pt idx="4934">
                  <c:v>-1.1077999999999999</c:v>
                </c:pt>
                <c:pt idx="4935">
                  <c:v>-1.121</c:v>
                </c:pt>
                <c:pt idx="4936">
                  <c:v>-1.0499000000000001</c:v>
                </c:pt>
                <c:pt idx="4937">
                  <c:v>-0.97009000000000001</c:v>
                </c:pt>
                <c:pt idx="4938">
                  <c:v>-0.98546999999999996</c:v>
                </c:pt>
                <c:pt idx="4939">
                  <c:v>-1.0163</c:v>
                </c:pt>
                <c:pt idx="4940">
                  <c:v>-1.0661</c:v>
                </c:pt>
                <c:pt idx="4941">
                  <c:v>-1.1136999999999999</c:v>
                </c:pt>
                <c:pt idx="4942">
                  <c:v>-1.0996999999999999</c:v>
                </c:pt>
                <c:pt idx="4943">
                  <c:v>-1.1152</c:v>
                </c:pt>
                <c:pt idx="4944">
                  <c:v>-1.1275999999999999</c:v>
                </c:pt>
                <c:pt idx="4945">
                  <c:v>-1.1046</c:v>
                </c:pt>
                <c:pt idx="4946">
                  <c:v>-1.046</c:v>
                </c:pt>
                <c:pt idx="4947">
                  <c:v>-1.0309999999999999</c:v>
                </c:pt>
                <c:pt idx="4948">
                  <c:v>-0.95723000000000003</c:v>
                </c:pt>
                <c:pt idx="4949">
                  <c:v>-0.91918999999999995</c:v>
                </c:pt>
                <c:pt idx="4950">
                  <c:v>-0.85819000000000001</c:v>
                </c:pt>
                <c:pt idx="4951">
                  <c:v>-0.81437999999999999</c:v>
                </c:pt>
                <c:pt idx="4952">
                  <c:v>-0.73616000000000004</c:v>
                </c:pt>
                <c:pt idx="4953">
                  <c:v>-0.65305999999999997</c:v>
                </c:pt>
                <c:pt idx="4954">
                  <c:v>-0.56276999999999999</c:v>
                </c:pt>
                <c:pt idx="4955">
                  <c:v>-0.47892000000000001</c:v>
                </c:pt>
                <c:pt idx="4956">
                  <c:v>-0.38564999999999999</c:v>
                </c:pt>
                <c:pt idx="4957">
                  <c:v>-0.30254999999999999</c:v>
                </c:pt>
                <c:pt idx="4958">
                  <c:v>-0.2306</c:v>
                </c:pt>
                <c:pt idx="4959">
                  <c:v>-0.19220000000000001</c:v>
                </c:pt>
                <c:pt idx="4960">
                  <c:v>-0.15895999999999999</c:v>
                </c:pt>
                <c:pt idx="4961">
                  <c:v>-5.7424000000000003E-2</c:v>
                </c:pt>
                <c:pt idx="4962">
                  <c:v>2.4945999999999999E-2</c:v>
                </c:pt>
                <c:pt idx="4963">
                  <c:v>0.14513000000000001</c:v>
                </c:pt>
                <c:pt idx="4964">
                  <c:v>0.25058999999999998</c:v>
                </c:pt>
                <c:pt idx="4965">
                  <c:v>0.28021000000000001</c:v>
                </c:pt>
                <c:pt idx="4966">
                  <c:v>0.37189</c:v>
                </c:pt>
                <c:pt idx="4967">
                  <c:v>0.44722000000000001</c:v>
                </c:pt>
                <c:pt idx="4968">
                  <c:v>0.50527999999999995</c:v>
                </c:pt>
                <c:pt idx="4969">
                  <c:v>0.59502999999999995</c:v>
                </c:pt>
                <c:pt idx="4970">
                  <c:v>0.63966999999999996</c:v>
                </c:pt>
                <c:pt idx="4971">
                  <c:v>0.73314999999999997</c:v>
                </c:pt>
                <c:pt idx="4972">
                  <c:v>0.89258999999999999</c:v>
                </c:pt>
                <c:pt idx="4973">
                  <c:v>0.94232000000000005</c:v>
                </c:pt>
                <c:pt idx="4974">
                  <c:v>0.93432999999999999</c:v>
                </c:pt>
                <c:pt idx="4975">
                  <c:v>0.93772999999999995</c:v>
                </c:pt>
                <c:pt idx="4976">
                  <c:v>1.0113000000000001</c:v>
                </c:pt>
                <c:pt idx="4977">
                  <c:v>1.0407</c:v>
                </c:pt>
                <c:pt idx="4978">
                  <c:v>1.0611999999999999</c:v>
                </c:pt>
                <c:pt idx="4979">
                  <c:v>1.0891</c:v>
                </c:pt>
                <c:pt idx="4980">
                  <c:v>1.121</c:v>
                </c:pt>
                <c:pt idx="4981">
                  <c:v>1.1756</c:v>
                </c:pt>
                <c:pt idx="4982">
                  <c:v>1.2042999999999999</c:v>
                </c:pt>
                <c:pt idx="4983">
                  <c:v>1.2676000000000001</c:v>
                </c:pt>
                <c:pt idx="4984">
                  <c:v>1.3184</c:v>
                </c:pt>
                <c:pt idx="4985">
                  <c:v>1.3673</c:v>
                </c:pt>
                <c:pt idx="4986">
                  <c:v>1.4121999999999999</c:v>
                </c:pt>
                <c:pt idx="4987">
                  <c:v>1.3957999999999999</c:v>
                </c:pt>
                <c:pt idx="4988">
                  <c:v>1.3755999999999999</c:v>
                </c:pt>
                <c:pt idx="4989">
                  <c:v>1.3660000000000001</c:v>
                </c:pt>
                <c:pt idx="4990">
                  <c:v>1.351</c:v>
                </c:pt>
                <c:pt idx="4991">
                  <c:v>1.3306</c:v>
                </c:pt>
                <c:pt idx="4992">
                  <c:v>1.3771</c:v>
                </c:pt>
                <c:pt idx="4993">
                  <c:v>1.4132</c:v>
                </c:pt>
                <c:pt idx="4994">
                  <c:v>1.4431</c:v>
                </c:pt>
                <c:pt idx="4995">
                  <c:v>1.4519</c:v>
                </c:pt>
                <c:pt idx="4996">
                  <c:v>1.5077</c:v>
                </c:pt>
                <c:pt idx="4997">
                  <c:v>1.5687</c:v>
                </c:pt>
                <c:pt idx="4998">
                  <c:v>1.6114999999999999</c:v>
                </c:pt>
                <c:pt idx="4999">
                  <c:v>1.63</c:v>
                </c:pt>
                <c:pt idx="5000">
                  <c:v>1.6485000000000001</c:v>
                </c:pt>
                <c:pt idx="5001">
                  <c:v>1.6870000000000001</c:v>
                </c:pt>
                <c:pt idx="5002">
                  <c:v>1.7636000000000001</c:v>
                </c:pt>
                <c:pt idx="5003">
                  <c:v>1.8148</c:v>
                </c:pt>
                <c:pt idx="5004">
                  <c:v>1.8288</c:v>
                </c:pt>
                <c:pt idx="5005">
                  <c:v>1.8519000000000001</c:v>
                </c:pt>
                <c:pt idx="5006">
                  <c:v>1.8574999999999999</c:v>
                </c:pt>
                <c:pt idx="5007">
                  <c:v>1.7910999999999999</c:v>
                </c:pt>
                <c:pt idx="5008">
                  <c:v>1.7850999999999999</c:v>
                </c:pt>
                <c:pt idx="5009">
                  <c:v>1.8608</c:v>
                </c:pt>
                <c:pt idx="5010">
                  <c:v>1.9514</c:v>
                </c:pt>
                <c:pt idx="5011">
                  <c:v>2.0177</c:v>
                </c:pt>
                <c:pt idx="5012">
                  <c:v>2.0924</c:v>
                </c:pt>
                <c:pt idx="5013">
                  <c:v>2.2008999999999999</c:v>
                </c:pt>
                <c:pt idx="5014">
                  <c:v>2.3197000000000001</c:v>
                </c:pt>
                <c:pt idx="5015">
                  <c:v>2.3786999999999998</c:v>
                </c:pt>
                <c:pt idx="5016">
                  <c:v>2.4165999999999999</c:v>
                </c:pt>
                <c:pt idx="5017">
                  <c:v>2.4161999999999999</c:v>
                </c:pt>
                <c:pt idx="5018">
                  <c:v>2.3860999999999999</c:v>
                </c:pt>
                <c:pt idx="5019">
                  <c:v>2.3197000000000001</c:v>
                </c:pt>
                <c:pt idx="5020">
                  <c:v>2.3104</c:v>
                </c:pt>
                <c:pt idx="5021">
                  <c:v>2.2845</c:v>
                </c:pt>
                <c:pt idx="5022">
                  <c:v>2.2261000000000002</c:v>
                </c:pt>
                <c:pt idx="5023">
                  <c:v>2.1947000000000001</c:v>
                </c:pt>
                <c:pt idx="5024">
                  <c:v>2.1625999999999999</c:v>
                </c:pt>
                <c:pt idx="5025">
                  <c:v>2.0897000000000001</c:v>
                </c:pt>
                <c:pt idx="5026">
                  <c:v>2.0507</c:v>
                </c:pt>
                <c:pt idx="5027">
                  <c:v>2.0693999999999999</c:v>
                </c:pt>
                <c:pt idx="5028">
                  <c:v>2.0636000000000001</c:v>
                </c:pt>
                <c:pt idx="5029">
                  <c:v>2.0188999999999999</c:v>
                </c:pt>
                <c:pt idx="5030">
                  <c:v>2.0177999999999998</c:v>
                </c:pt>
                <c:pt idx="5031">
                  <c:v>2.0347</c:v>
                </c:pt>
                <c:pt idx="5032">
                  <c:v>1.9938</c:v>
                </c:pt>
                <c:pt idx="5033">
                  <c:v>1.9371</c:v>
                </c:pt>
                <c:pt idx="5034">
                  <c:v>1.9298999999999999</c:v>
                </c:pt>
                <c:pt idx="5035">
                  <c:v>1.8956999999999999</c:v>
                </c:pt>
                <c:pt idx="5036">
                  <c:v>1.7931999999999999</c:v>
                </c:pt>
                <c:pt idx="5037">
                  <c:v>1.7811999999999999</c:v>
                </c:pt>
                <c:pt idx="5038">
                  <c:v>1.7444</c:v>
                </c:pt>
                <c:pt idx="5039">
                  <c:v>1.6452</c:v>
                </c:pt>
                <c:pt idx="5040">
                  <c:v>1.6034999999999999</c:v>
                </c:pt>
                <c:pt idx="5041">
                  <c:v>1.5725</c:v>
                </c:pt>
                <c:pt idx="5042">
                  <c:v>1.5595000000000001</c:v>
                </c:pt>
                <c:pt idx="5043">
                  <c:v>1.5571999999999999</c:v>
                </c:pt>
                <c:pt idx="5044">
                  <c:v>1.5624</c:v>
                </c:pt>
                <c:pt idx="5045">
                  <c:v>1.5517000000000001</c:v>
                </c:pt>
                <c:pt idx="5046">
                  <c:v>1.5549999999999999</c:v>
                </c:pt>
                <c:pt idx="5047">
                  <c:v>1.5246</c:v>
                </c:pt>
                <c:pt idx="5048">
                  <c:v>1.4367000000000001</c:v>
                </c:pt>
                <c:pt idx="5049">
                  <c:v>1.4216</c:v>
                </c:pt>
                <c:pt idx="5050">
                  <c:v>1.4670000000000001</c:v>
                </c:pt>
                <c:pt idx="5051">
                  <c:v>1.4616</c:v>
                </c:pt>
                <c:pt idx="5052">
                  <c:v>1.4962</c:v>
                </c:pt>
                <c:pt idx="5053">
                  <c:v>1.5321</c:v>
                </c:pt>
                <c:pt idx="5054">
                  <c:v>1.5404</c:v>
                </c:pt>
                <c:pt idx="5055">
                  <c:v>1.4910000000000001</c:v>
                </c:pt>
                <c:pt idx="5056">
                  <c:v>1.4611000000000001</c:v>
                </c:pt>
                <c:pt idx="5057">
                  <c:v>1.4060999999999999</c:v>
                </c:pt>
                <c:pt idx="5058">
                  <c:v>1.4380999999999999</c:v>
                </c:pt>
                <c:pt idx="5059">
                  <c:v>1.4748000000000001</c:v>
                </c:pt>
                <c:pt idx="5060">
                  <c:v>1.4872000000000001</c:v>
                </c:pt>
                <c:pt idx="5061">
                  <c:v>1.5504</c:v>
                </c:pt>
                <c:pt idx="5062">
                  <c:v>1.5545</c:v>
                </c:pt>
                <c:pt idx="5063">
                  <c:v>1.5390999999999999</c:v>
                </c:pt>
                <c:pt idx="5064">
                  <c:v>1.5322</c:v>
                </c:pt>
                <c:pt idx="5065">
                  <c:v>1.5825</c:v>
                </c:pt>
                <c:pt idx="5066">
                  <c:v>1.5612999999999999</c:v>
                </c:pt>
                <c:pt idx="5067">
                  <c:v>1.5226999999999999</c:v>
                </c:pt>
                <c:pt idx="5068">
                  <c:v>1.5203</c:v>
                </c:pt>
                <c:pt idx="5069">
                  <c:v>1.5418000000000001</c:v>
                </c:pt>
                <c:pt idx="5070">
                  <c:v>1.5736000000000001</c:v>
                </c:pt>
                <c:pt idx="5071">
                  <c:v>1.5965</c:v>
                </c:pt>
                <c:pt idx="5072">
                  <c:v>1.5697000000000001</c:v>
                </c:pt>
                <c:pt idx="5073">
                  <c:v>1.6265000000000001</c:v>
                </c:pt>
                <c:pt idx="5074">
                  <c:v>1.6053999999999999</c:v>
                </c:pt>
                <c:pt idx="5075">
                  <c:v>1.5750999999999999</c:v>
                </c:pt>
                <c:pt idx="5076">
                  <c:v>1.6052999999999999</c:v>
                </c:pt>
                <c:pt idx="5077">
                  <c:v>1.5660000000000001</c:v>
                </c:pt>
                <c:pt idx="5078">
                  <c:v>1.5632999999999999</c:v>
                </c:pt>
                <c:pt idx="5079">
                  <c:v>1.6286</c:v>
                </c:pt>
                <c:pt idx="5080">
                  <c:v>1.6975</c:v>
                </c:pt>
                <c:pt idx="5081">
                  <c:v>1.7427999999999999</c:v>
                </c:pt>
                <c:pt idx="5082">
                  <c:v>1.851</c:v>
                </c:pt>
                <c:pt idx="5083">
                  <c:v>1.7728999999999999</c:v>
                </c:pt>
                <c:pt idx="5084">
                  <c:v>1.6326000000000001</c:v>
                </c:pt>
                <c:pt idx="5085">
                  <c:v>1.4683999999999999</c:v>
                </c:pt>
                <c:pt idx="5086">
                  <c:v>1.3158000000000001</c:v>
                </c:pt>
                <c:pt idx="5087">
                  <c:v>1.1922999999999999</c:v>
                </c:pt>
                <c:pt idx="5088">
                  <c:v>1.1245000000000001</c:v>
                </c:pt>
                <c:pt idx="5089">
                  <c:v>1.0617000000000001</c:v>
                </c:pt>
                <c:pt idx="5090">
                  <c:v>0.96087999999999996</c:v>
                </c:pt>
                <c:pt idx="5091">
                  <c:v>0.87458000000000002</c:v>
                </c:pt>
                <c:pt idx="5092">
                  <c:v>0.67168000000000005</c:v>
                </c:pt>
                <c:pt idx="5093">
                  <c:v>0.45973000000000003</c:v>
                </c:pt>
                <c:pt idx="5094">
                  <c:v>0.21365000000000001</c:v>
                </c:pt>
                <c:pt idx="5095">
                  <c:v>1.7278999999999999E-2</c:v>
                </c:pt>
                <c:pt idx="5096">
                  <c:v>-0.20244000000000001</c:v>
                </c:pt>
                <c:pt idx="5097">
                  <c:v>-0.46250000000000002</c:v>
                </c:pt>
                <c:pt idx="5098">
                  <c:v>-0.60019999999999996</c:v>
                </c:pt>
                <c:pt idx="5099">
                  <c:v>-0.72397</c:v>
                </c:pt>
                <c:pt idx="5100">
                  <c:v>-0.84296000000000004</c:v>
                </c:pt>
                <c:pt idx="5101">
                  <c:v>-0.94903000000000004</c:v>
                </c:pt>
                <c:pt idx="5102">
                  <c:v>-1.0376000000000001</c:v>
                </c:pt>
                <c:pt idx="5103">
                  <c:v>-1.1534</c:v>
                </c:pt>
                <c:pt idx="5104">
                  <c:v>-1.2602</c:v>
                </c:pt>
                <c:pt idx="5105">
                  <c:v>-1.3613</c:v>
                </c:pt>
                <c:pt idx="5106">
                  <c:v>-1.3697999999999999</c:v>
                </c:pt>
                <c:pt idx="5107">
                  <c:v>-1.4097999999999999</c:v>
                </c:pt>
                <c:pt idx="5108">
                  <c:v>-1.4349000000000001</c:v>
                </c:pt>
                <c:pt idx="5109">
                  <c:v>-1.4251</c:v>
                </c:pt>
                <c:pt idx="5110">
                  <c:v>-1.3402000000000001</c:v>
                </c:pt>
                <c:pt idx="5111">
                  <c:v>-1.2684</c:v>
                </c:pt>
                <c:pt idx="5112">
                  <c:v>-1.1380999999999999</c:v>
                </c:pt>
                <c:pt idx="5113">
                  <c:v>-1.1200000000000001</c:v>
                </c:pt>
                <c:pt idx="5114">
                  <c:v>-1.0589</c:v>
                </c:pt>
                <c:pt idx="5115">
                  <c:v>-1.0266</c:v>
                </c:pt>
                <c:pt idx="5116">
                  <c:v>-0.91861999999999999</c:v>
                </c:pt>
                <c:pt idx="5117">
                  <c:v>-0.90817999999999999</c:v>
                </c:pt>
                <c:pt idx="5118">
                  <c:v>-0.99490999999999996</c:v>
                </c:pt>
                <c:pt idx="5119">
                  <c:v>-0.96811999999999998</c:v>
                </c:pt>
                <c:pt idx="5120">
                  <c:v>-0.96528000000000003</c:v>
                </c:pt>
                <c:pt idx="5121">
                  <c:v>-0.93354000000000004</c:v>
                </c:pt>
                <c:pt idx="5122">
                  <c:v>-0.93435999999999997</c:v>
                </c:pt>
                <c:pt idx="5123">
                  <c:v>-0.90354000000000001</c:v>
                </c:pt>
                <c:pt idx="5124">
                  <c:v>-0.89859999999999995</c:v>
                </c:pt>
                <c:pt idx="5125">
                  <c:v>-0.86687999999999998</c:v>
                </c:pt>
                <c:pt idx="5126">
                  <c:v>-0.82881000000000005</c:v>
                </c:pt>
                <c:pt idx="5127">
                  <c:v>-0.85677000000000003</c:v>
                </c:pt>
                <c:pt idx="5128">
                  <c:v>-0.88232999999999995</c:v>
                </c:pt>
                <c:pt idx="5129">
                  <c:v>-0.88373999999999997</c:v>
                </c:pt>
                <c:pt idx="5130">
                  <c:v>-0.92151000000000005</c:v>
                </c:pt>
                <c:pt idx="5131">
                  <c:v>-0.96458999999999995</c:v>
                </c:pt>
                <c:pt idx="5132">
                  <c:v>-0.97231999999999996</c:v>
                </c:pt>
                <c:pt idx="5133">
                  <c:v>-1.0124</c:v>
                </c:pt>
                <c:pt idx="5134">
                  <c:v>-0.96914999999999996</c:v>
                </c:pt>
                <c:pt idx="5135">
                  <c:v>-0.94849000000000006</c:v>
                </c:pt>
                <c:pt idx="5136">
                  <c:v>-0.98343000000000003</c:v>
                </c:pt>
                <c:pt idx="5137">
                  <c:v>-1.0054000000000001</c:v>
                </c:pt>
                <c:pt idx="5138">
                  <c:v>-1.0188999999999999</c:v>
                </c:pt>
                <c:pt idx="5139">
                  <c:v>-1.0377000000000001</c:v>
                </c:pt>
                <c:pt idx="5140">
                  <c:v>-1.0794999999999999</c:v>
                </c:pt>
                <c:pt idx="5141">
                  <c:v>-1.0804</c:v>
                </c:pt>
                <c:pt idx="5142">
                  <c:v>-1.1168</c:v>
                </c:pt>
                <c:pt idx="5143">
                  <c:v>-1.1273</c:v>
                </c:pt>
                <c:pt idx="5144">
                  <c:v>-1.1168</c:v>
                </c:pt>
                <c:pt idx="5145">
                  <c:v>-1.1424000000000001</c:v>
                </c:pt>
                <c:pt idx="5146">
                  <c:v>-1.1487000000000001</c:v>
                </c:pt>
                <c:pt idx="5147">
                  <c:v>-1.1662999999999999</c:v>
                </c:pt>
                <c:pt idx="5148">
                  <c:v>-1.1793</c:v>
                </c:pt>
                <c:pt idx="5149">
                  <c:v>-1.2422</c:v>
                </c:pt>
                <c:pt idx="5150">
                  <c:v>-1.2296</c:v>
                </c:pt>
                <c:pt idx="5151">
                  <c:v>-1.1951000000000001</c:v>
                </c:pt>
                <c:pt idx="5152">
                  <c:v>-1.2112000000000001</c:v>
                </c:pt>
                <c:pt idx="5153">
                  <c:v>-1.2433000000000001</c:v>
                </c:pt>
                <c:pt idx="5154">
                  <c:v>-1.1673</c:v>
                </c:pt>
                <c:pt idx="5155">
                  <c:v>-1.1229</c:v>
                </c:pt>
                <c:pt idx="5156">
                  <c:v>-1.0666</c:v>
                </c:pt>
                <c:pt idx="5157">
                  <c:v>-1.0422</c:v>
                </c:pt>
                <c:pt idx="5158">
                  <c:v>-1.0018</c:v>
                </c:pt>
                <c:pt idx="5159">
                  <c:v>-1.0067999999999999</c:v>
                </c:pt>
                <c:pt idx="5160">
                  <c:v>-0.95184000000000002</c:v>
                </c:pt>
                <c:pt idx="5161">
                  <c:v>-0.88012999999999997</c:v>
                </c:pt>
                <c:pt idx="5162">
                  <c:v>-0.84872000000000003</c:v>
                </c:pt>
                <c:pt idx="5163">
                  <c:v>-0.79637000000000002</c:v>
                </c:pt>
                <c:pt idx="5164">
                  <c:v>-0.85641999999999996</c:v>
                </c:pt>
                <c:pt idx="5165">
                  <c:v>-0.88863000000000003</c:v>
                </c:pt>
                <c:pt idx="5166">
                  <c:v>-0.92967</c:v>
                </c:pt>
                <c:pt idx="5167">
                  <c:v>-0.99017999999999995</c:v>
                </c:pt>
                <c:pt idx="5168">
                  <c:v>-1.0589999999999999</c:v>
                </c:pt>
                <c:pt idx="5169">
                  <c:v>-1.0861000000000001</c:v>
                </c:pt>
                <c:pt idx="5170">
                  <c:v>-1.0913999999999999</c:v>
                </c:pt>
                <c:pt idx="5171">
                  <c:v>-1.05</c:v>
                </c:pt>
                <c:pt idx="5172">
                  <c:v>-1.0335000000000001</c:v>
                </c:pt>
                <c:pt idx="5173">
                  <c:v>-0.98565999999999998</c:v>
                </c:pt>
                <c:pt idx="5174">
                  <c:v>-1.069</c:v>
                </c:pt>
                <c:pt idx="5175">
                  <c:v>-1.0291999999999999</c:v>
                </c:pt>
                <c:pt idx="5176">
                  <c:v>-0.96374000000000004</c:v>
                </c:pt>
                <c:pt idx="5177">
                  <c:v>-0.96250000000000002</c:v>
                </c:pt>
                <c:pt idx="5178">
                  <c:v>-0.97435000000000005</c:v>
                </c:pt>
                <c:pt idx="5179">
                  <c:v>-1.0465</c:v>
                </c:pt>
                <c:pt idx="5180">
                  <c:v>-0.99746999999999997</c:v>
                </c:pt>
                <c:pt idx="5181">
                  <c:v>-0.92366000000000004</c:v>
                </c:pt>
                <c:pt idx="5182">
                  <c:v>-0.89061000000000001</c:v>
                </c:pt>
                <c:pt idx="5183">
                  <c:v>-0.85231999999999997</c:v>
                </c:pt>
                <c:pt idx="5184">
                  <c:v>-0.89851999999999999</c:v>
                </c:pt>
                <c:pt idx="5185">
                  <c:v>-0.90391999999999995</c:v>
                </c:pt>
                <c:pt idx="5186">
                  <c:v>-0.82748999999999995</c:v>
                </c:pt>
                <c:pt idx="5187">
                  <c:v>-0.86111000000000004</c:v>
                </c:pt>
                <c:pt idx="5188">
                  <c:v>-0.90159999999999996</c:v>
                </c:pt>
                <c:pt idx="5189">
                  <c:v>-0.84614</c:v>
                </c:pt>
                <c:pt idx="5190">
                  <c:v>-0.80113999999999996</c:v>
                </c:pt>
                <c:pt idx="5191">
                  <c:v>-0.76054999999999995</c:v>
                </c:pt>
                <c:pt idx="5192">
                  <c:v>-0.7056</c:v>
                </c:pt>
                <c:pt idx="5193">
                  <c:v>-0.63580000000000003</c:v>
                </c:pt>
                <c:pt idx="5194">
                  <c:v>-0.63566999999999996</c:v>
                </c:pt>
                <c:pt idx="5195">
                  <c:v>-0.54181000000000001</c:v>
                </c:pt>
                <c:pt idx="5196">
                  <c:v>-0.50309999999999999</c:v>
                </c:pt>
                <c:pt idx="5197">
                  <c:v>-0.50663000000000002</c:v>
                </c:pt>
                <c:pt idx="5198">
                  <c:v>-0.45302999999999999</c:v>
                </c:pt>
                <c:pt idx="5199">
                  <c:v>-0.37308000000000002</c:v>
                </c:pt>
                <c:pt idx="5200">
                  <c:v>-0.42187999999999998</c:v>
                </c:pt>
                <c:pt idx="5201">
                  <c:v>-0.42537999999999998</c:v>
                </c:pt>
                <c:pt idx="5202">
                  <c:v>-0.42381000000000002</c:v>
                </c:pt>
                <c:pt idx="5203">
                  <c:v>-0.47609000000000001</c:v>
                </c:pt>
                <c:pt idx="5204">
                  <c:v>-0.47847000000000001</c:v>
                </c:pt>
                <c:pt idx="5205">
                  <c:v>-0.56464000000000003</c:v>
                </c:pt>
                <c:pt idx="5206">
                  <c:v>-0.68217000000000005</c:v>
                </c:pt>
                <c:pt idx="5207">
                  <c:v>-0.75980999999999999</c:v>
                </c:pt>
                <c:pt idx="5208">
                  <c:v>-0.69481999999999999</c:v>
                </c:pt>
                <c:pt idx="5209">
                  <c:v>-0.79220000000000002</c:v>
                </c:pt>
                <c:pt idx="5210">
                  <c:v>-0.78578000000000003</c:v>
                </c:pt>
                <c:pt idx="5211">
                  <c:v>-0.69735999999999998</c:v>
                </c:pt>
                <c:pt idx="5212">
                  <c:v>-0.72287999999999997</c:v>
                </c:pt>
                <c:pt idx="5213">
                  <c:v>-0.72462000000000004</c:v>
                </c:pt>
                <c:pt idx="5214">
                  <c:v>-0.66507000000000005</c:v>
                </c:pt>
                <c:pt idx="5215">
                  <c:v>-0.68235000000000001</c:v>
                </c:pt>
                <c:pt idx="5216">
                  <c:v>-0.65964999999999996</c:v>
                </c:pt>
                <c:pt idx="5217">
                  <c:v>-0.71064000000000005</c:v>
                </c:pt>
                <c:pt idx="5218">
                  <c:v>-0.67813999999999997</c:v>
                </c:pt>
                <c:pt idx="5219">
                  <c:v>-0.62648000000000004</c:v>
                </c:pt>
                <c:pt idx="5220">
                  <c:v>-0.60570000000000002</c:v>
                </c:pt>
                <c:pt idx="5221">
                  <c:v>-0.61102000000000001</c:v>
                </c:pt>
                <c:pt idx="5222">
                  <c:v>-0.58230000000000004</c:v>
                </c:pt>
                <c:pt idx="5223">
                  <c:v>-0.59375999999999995</c:v>
                </c:pt>
                <c:pt idx="5224">
                  <c:v>-0.62480999999999998</c:v>
                </c:pt>
                <c:pt idx="5225">
                  <c:v>-0.58252000000000004</c:v>
                </c:pt>
                <c:pt idx="5226">
                  <c:v>-0.54125000000000001</c:v>
                </c:pt>
                <c:pt idx="5227">
                  <c:v>-0.48087999999999997</c:v>
                </c:pt>
                <c:pt idx="5228">
                  <c:v>-0.40073999999999999</c:v>
                </c:pt>
                <c:pt idx="5229">
                  <c:v>-0.28709000000000001</c:v>
                </c:pt>
                <c:pt idx="5230">
                  <c:v>-0.10685</c:v>
                </c:pt>
                <c:pt idx="5231">
                  <c:v>1.5945000000000001E-2</c:v>
                </c:pt>
                <c:pt idx="5232">
                  <c:v>7.5206999999999996E-2</c:v>
                </c:pt>
                <c:pt idx="5233">
                  <c:v>2.9798999999999999E-2</c:v>
                </c:pt>
                <c:pt idx="5234">
                  <c:v>6.5309000000000006E-2</c:v>
                </c:pt>
                <c:pt idx="5235">
                  <c:v>0.12268999999999999</c:v>
                </c:pt>
                <c:pt idx="5236">
                  <c:v>0.12759999999999999</c:v>
                </c:pt>
                <c:pt idx="5237">
                  <c:v>0.1162</c:v>
                </c:pt>
                <c:pt idx="5238">
                  <c:v>0.10548</c:v>
                </c:pt>
                <c:pt idx="5239">
                  <c:v>0.12089999999999999</c:v>
                </c:pt>
                <c:pt idx="5240">
                  <c:v>8.0933000000000005E-2</c:v>
                </c:pt>
                <c:pt idx="5241">
                  <c:v>5.4219999999999997E-2</c:v>
                </c:pt>
                <c:pt idx="5242">
                  <c:v>0.15833</c:v>
                </c:pt>
                <c:pt idx="5243">
                  <c:v>0.17322000000000001</c:v>
                </c:pt>
                <c:pt idx="5244">
                  <c:v>0.32747999999999999</c:v>
                </c:pt>
                <c:pt idx="5245">
                  <c:v>0.47017999999999999</c:v>
                </c:pt>
                <c:pt idx="5246">
                  <c:v>0.45750000000000002</c:v>
                </c:pt>
                <c:pt idx="5247">
                  <c:v>0.48710999999999999</c:v>
                </c:pt>
                <c:pt idx="5248">
                  <c:v>0.50136000000000003</c:v>
                </c:pt>
                <c:pt idx="5249">
                  <c:v>0.54266999999999999</c:v>
                </c:pt>
                <c:pt idx="5250">
                  <c:v>0.53574999999999995</c:v>
                </c:pt>
                <c:pt idx="5251">
                  <c:v>0.58875</c:v>
                </c:pt>
                <c:pt idx="5252">
                  <c:v>0.61995999999999996</c:v>
                </c:pt>
                <c:pt idx="5253">
                  <c:v>0.60345000000000004</c:v>
                </c:pt>
                <c:pt idx="5254">
                  <c:v>0.63973000000000002</c:v>
                </c:pt>
                <c:pt idx="5255">
                  <c:v>0.70123999999999997</c:v>
                </c:pt>
                <c:pt idx="5256">
                  <c:v>0.73197999999999996</c:v>
                </c:pt>
                <c:pt idx="5257">
                  <c:v>0.69950000000000001</c:v>
                </c:pt>
                <c:pt idx="5258">
                  <c:v>0.66269</c:v>
                </c:pt>
                <c:pt idx="5259">
                  <c:v>0.69533</c:v>
                </c:pt>
                <c:pt idx="5260">
                  <c:v>0.65988000000000002</c:v>
                </c:pt>
                <c:pt idx="5261">
                  <c:v>0.63192999999999999</c:v>
                </c:pt>
                <c:pt idx="5262">
                  <c:v>0.60904000000000003</c:v>
                </c:pt>
                <c:pt idx="5263">
                  <c:v>0.60379000000000005</c:v>
                </c:pt>
                <c:pt idx="5264">
                  <c:v>0.56745000000000001</c:v>
                </c:pt>
                <c:pt idx="5265">
                  <c:v>0.53425</c:v>
                </c:pt>
                <c:pt idx="5266">
                  <c:v>0.57535000000000003</c:v>
                </c:pt>
                <c:pt idx="5267">
                  <c:v>0.60614999999999997</c:v>
                </c:pt>
                <c:pt idx="5268">
                  <c:v>0.61860999999999999</c:v>
                </c:pt>
                <c:pt idx="5269">
                  <c:v>0.67032000000000003</c:v>
                </c:pt>
                <c:pt idx="5270">
                  <c:v>0.58204999999999996</c:v>
                </c:pt>
                <c:pt idx="5271">
                  <c:v>0.59382999999999997</c:v>
                </c:pt>
                <c:pt idx="5272">
                  <c:v>0.59819</c:v>
                </c:pt>
                <c:pt idx="5273">
                  <c:v>0.57255</c:v>
                </c:pt>
                <c:pt idx="5274">
                  <c:v>0.53308999999999995</c:v>
                </c:pt>
                <c:pt idx="5275">
                  <c:v>0.53046000000000004</c:v>
                </c:pt>
                <c:pt idx="5276">
                  <c:v>0.62934999999999997</c:v>
                </c:pt>
                <c:pt idx="5277">
                  <c:v>0.73399000000000003</c:v>
                </c:pt>
                <c:pt idx="5278">
                  <c:v>0.83803000000000005</c:v>
                </c:pt>
                <c:pt idx="5279">
                  <c:v>0.85790999999999995</c:v>
                </c:pt>
                <c:pt idx="5280">
                  <c:v>0.90224000000000004</c:v>
                </c:pt>
                <c:pt idx="5281">
                  <c:v>0.95852000000000004</c:v>
                </c:pt>
                <c:pt idx="5282">
                  <c:v>1.0269999999999999</c:v>
                </c:pt>
                <c:pt idx="5283">
                  <c:v>1.0862000000000001</c:v>
                </c:pt>
                <c:pt idx="5284">
                  <c:v>1.1480999999999999</c:v>
                </c:pt>
                <c:pt idx="5285">
                  <c:v>1.1839</c:v>
                </c:pt>
                <c:pt idx="5286">
                  <c:v>1.141</c:v>
                </c:pt>
                <c:pt idx="5287">
                  <c:v>1.1593</c:v>
                </c:pt>
                <c:pt idx="5288">
                  <c:v>1.2801</c:v>
                </c:pt>
                <c:pt idx="5289">
                  <c:v>1.4149</c:v>
                </c:pt>
                <c:pt idx="5290">
                  <c:v>1.5654999999999999</c:v>
                </c:pt>
                <c:pt idx="5291">
                  <c:v>1.6741999999999999</c:v>
                </c:pt>
                <c:pt idx="5292">
                  <c:v>1.7362</c:v>
                </c:pt>
                <c:pt idx="5293">
                  <c:v>1.7887</c:v>
                </c:pt>
                <c:pt idx="5294">
                  <c:v>1.7116</c:v>
                </c:pt>
                <c:pt idx="5295">
                  <c:v>1.5093000000000001</c:v>
                </c:pt>
                <c:pt idx="5296">
                  <c:v>1.2992999999999999</c:v>
                </c:pt>
                <c:pt idx="5297">
                  <c:v>1.1268</c:v>
                </c:pt>
                <c:pt idx="5298">
                  <c:v>0.89470000000000005</c:v>
                </c:pt>
                <c:pt idx="5299">
                  <c:v>0.6825</c:v>
                </c:pt>
                <c:pt idx="5300">
                  <c:v>0.60862000000000005</c:v>
                </c:pt>
                <c:pt idx="5301">
                  <c:v>0.55542999999999998</c:v>
                </c:pt>
                <c:pt idx="5302">
                  <c:v>0.44307000000000002</c:v>
                </c:pt>
                <c:pt idx="5303">
                  <c:v>0.33221000000000001</c:v>
                </c:pt>
                <c:pt idx="5304">
                  <c:v>0.25545000000000001</c:v>
                </c:pt>
                <c:pt idx="5305">
                  <c:v>0.22544</c:v>
                </c:pt>
                <c:pt idx="5306">
                  <c:v>0.15443999999999999</c:v>
                </c:pt>
                <c:pt idx="5307">
                  <c:v>0.13173000000000001</c:v>
                </c:pt>
                <c:pt idx="5308">
                  <c:v>2.4573999999999999E-2</c:v>
                </c:pt>
                <c:pt idx="5309">
                  <c:v>4.6519999999999999E-3</c:v>
                </c:pt>
                <c:pt idx="5310">
                  <c:v>4.7569E-2</c:v>
                </c:pt>
                <c:pt idx="5311">
                  <c:v>-1.6480999999999999E-2</c:v>
                </c:pt>
                <c:pt idx="5312">
                  <c:v>-5.4473000000000001E-2</c:v>
                </c:pt>
                <c:pt idx="5313">
                  <c:v>-7.3903999999999997E-2</c:v>
                </c:pt>
                <c:pt idx="5314">
                  <c:v>-6.6764000000000004E-2</c:v>
                </c:pt>
                <c:pt idx="5315">
                  <c:v>-3.9077000000000001E-2</c:v>
                </c:pt>
                <c:pt idx="5316">
                  <c:v>-7.6651999999999996E-3</c:v>
                </c:pt>
                <c:pt idx="5317">
                  <c:v>8.8114999999999999E-2</c:v>
                </c:pt>
                <c:pt idx="5318">
                  <c:v>0.11927</c:v>
                </c:pt>
                <c:pt idx="5319">
                  <c:v>0.15378</c:v>
                </c:pt>
                <c:pt idx="5320">
                  <c:v>0.16586000000000001</c:v>
                </c:pt>
                <c:pt idx="5321">
                  <c:v>0.26812999999999998</c:v>
                </c:pt>
                <c:pt idx="5322">
                  <c:v>0.30198000000000003</c:v>
                </c:pt>
                <c:pt idx="5323">
                  <c:v>0.28338999999999998</c:v>
                </c:pt>
                <c:pt idx="5324">
                  <c:v>0.33152999999999999</c:v>
                </c:pt>
                <c:pt idx="5325">
                  <c:v>0.37787999999999999</c:v>
                </c:pt>
                <c:pt idx="5326">
                  <c:v>0.31813999999999998</c:v>
                </c:pt>
                <c:pt idx="5327">
                  <c:v>0.29461999999999999</c:v>
                </c:pt>
                <c:pt idx="5328">
                  <c:v>0.36709999999999998</c:v>
                </c:pt>
                <c:pt idx="5329">
                  <c:v>0.43075000000000002</c:v>
                </c:pt>
                <c:pt idx="5330">
                  <c:v>0.40616999999999998</c:v>
                </c:pt>
                <c:pt idx="5331">
                  <c:v>0.48851</c:v>
                </c:pt>
                <c:pt idx="5332">
                  <c:v>0.55084</c:v>
                </c:pt>
                <c:pt idx="5333">
                  <c:v>0.58318999999999999</c:v>
                </c:pt>
                <c:pt idx="5334">
                  <c:v>0.67725000000000002</c:v>
                </c:pt>
                <c:pt idx="5335">
                  <c:v>0.74529999999999996</c:v>
                </c:pt>
                <c:pt idx="5336">
                  <c:v>0.76985999999999999</c:v>
                </c:pt>
                <c:pt idx="5337">
                  <c:v>0.83340000000000003</c:v>
                </c:pt>
                <c:pt idx="5338">
                  <c:v>0.87573999999999996</c:v>
                </c:pt>
                <c:pt idx="5339">
                  <c:v>0.89117000000000002</c:v>
                </c:pt>
                <c:pt idx="5340">
                  <c:v>0.89027000000000001</c:v>
                </c:pt>
                <c:pt idx="5341">
                  <c:v>0.84003000000000005</c:v>
                </c:pt>
                <c:pt idx="5342">
                  <c:v>0.81845999999999997</c:v>
                </c:pt>
                <c:pt idx="5343">
                  <c:v>0.8034</c:v>
                </c:pt>
                <c:pt idx="5344">
                  <c:v>0.76154999999999995</c:v>
                </c:pt>
                <c:pt idx="5345">
                  <c:v>0.78437000000000001</c:v>
                </c:pt>
                <c:pt idx="5346">
                  <c:v>0.78305999999999998</c:v>
                </c:pt>
                <c:pt idx="5347">
                  <c:v>0.76019000000000003</c:v>
                </c:pt>
                <c:pt idx="5348">
                  <c:v>0.75249999999999995</c:v>
                </c:pt>
                <c:pt idx="5349">
                  <c:v>0.79801</c:v>
                </c:pt>
                <c:pt idx="5350">
                  <c:v>0.80054999999999998</c:v>
                </c:pt>
                <c:pt idx="5351">
                  <c:v>0.81047000000000002</c:v>
                </c:pt>
                <c:pt idx="5352">
                  <c:v>0.77646000000000004</c:v>
                </c:pt>
                <c:pt idx="5353">
                  <c:v>0.77271000000000001</c:v>
                </c:pt>
                <c:pt idx="5354">
                  <c:v>0.79674999999999996</c:v>
                </c:pt>
                <c:pt idx="5355">
                  <c:v>0.78539000000000003</c:v>
                </c:pt>
                <c:pt idx="5356">
                  <c:v>0.86428000000000005</c:v>
                </c:pt>
                <c:pt idx="5357">
                  <c:v>0.91778999999999999</c:v>
                </c:pt>
                <c:pt idx="5358">
                  <c:v>0.99212</c:v>
                </c:pt>
                <c:pt idx="5359">
                  <c:v>1.0732999999999999</c:v>
                </c:pt>
                <c:pt idx="5360">
                  <c:v>1.0611999999999999</c:v>
                </c:pt>
                <c:pt idx="5361">
                  <c:v>1.1184000000000001</c:v>
                </c:pt>
                <c:pt idx="5362">
                  <c:v>1.2077</c:v>
                </c:pt>
                <c:pt idx="5363">
                  <c:v>1.2363999999999999</c:v>
                </c:pt>
                <c:pt idx="5364">
                  <c:v>1.2781</c:v>
                </c:pt>
                <c:pt idx="5365">
                  <c:v>1.3569</c:v>
                </c:pt>
                <c:pt idx="5366">
                  <c:v>1.4023000000000001</c:v>
                </c:pt>
                <c:pt idx="5367">
                  <c:v>1.5398000000000001</c:v>
                </c:pt>
                <c:pt idx="5368">
                  <c:v>1.7007000000000001</c:v>
                </c:pt>
                <c:pt idx="5369">
                  <c:v>1.7947</c:v>
                </c:pt>
                <c:pt idx="5370">
                  <c:v>1.9645999999999999</c:v>
                </c:pt>
                <c:pt idx="5371">
                  <c:v>2.1074999999999999</c:v>
                </c:pt>
                <c:pt idx="5372">
                  <c:v>2.2776999999999998</c:v>
                </c:pt>
                <c:pt idx="5373">
                  <c:v>2.4184000000000001</c:v>
                </c:pt>
                <c:pt idx="5374">
                  <c:v>2.5568</c:v>
                </c:pt>
                <c:pt idx="5375">
                  <c:v>2.7157</c:v>
                </c:pt>
                <c:pt idx="5376">
                  <c:v>2.8485</c:v>
                </c:pt>
                <c:pt idx="5377">
                  <c:v>2.9523000000000001</c:v>
                </c:pt>
                <c:pt idx="5378">
                  <c:v>3.1326999999999998</c:v>
                </c:pt>
                <c:pt idx="5379">
                  <c:v>3.2728999999999999</c:v>
                </c:pt>
                <c:pt idx="5380">
                  <c:v>3.3795999999999999</c:v>
                </c:pt>
                <c:pt idx="5381">
                  <c:v>3.4828000000000001</c:v>
                </c:pt>
                <c:pt idx="5382">
                  <c:v>3.6326999999999998</c:v>
                </c:pt>
                <c:pt idx="5383">
                  <c:v>3.7660999999999998</c:v>
                </c:pt>
                <c:pt idx="5384">
                  <c:v>3.9517000000000002</c:v>
                </c:pt>
                <c:pt idx="5385">
                  <c:v>4.1172000000000004</c:v>
                </c:pt>
                <c:pt idx="5386">
                  <c:v>4.2824</c:v>
                </c:pt>
                <c:pt idx="5387">
                  <c:v>4.4619999999999997</c:v>
                </c:pt>
                <c:pt idx="5388">
                  <c:v>4.4903000000000004</c:v>
                </c:pt>
                <c:pt idx="5389">
                  <c:v>4.5076000000000001</c:v>
                </c:pt>
                <c:pt idx="5390">
                  <c:v>4.5235000000000003</c:v>
                </c:pt>
                <c:pt idx="5391">
                  <c:v>4.5613000000000001</c:v>
                </c:pt>
                <c:pt idx="5392">
                  <c:v>4.6048</c:v>
                </c:pt>
                <c:pt idx="5393">
                  <c:v>4.5997000000000003</c:v>
                </c:pt>
                <c:pt idx="5394">
                  <c:v>4.5574000000000003</c:v>
                </c:pt>
                <c:pt idx="5395">
                  <c:v>4.5343</c:v>
                </c:pt>
                <c:pt idx="5396">
                  <c:v>4.4908000000000001</c:v>
                </c:pt>
                <c:pt idx="5397">
                  <c:v>4.5141</c:v>
                </c:pt>
                <c:pt idx="5398">
                  <c:v>4.4913999999999996</c:v>
                </c:pt>
                <c:pt idx="5399">
                  <c:v>4.4409999999999998</c:v>
                </c:pt>
                <c:pt idx="5400">
                  <c:v>4.3384</c:v>
                </c:pt>
                <c:pt idx="5401">
                  <c:v>4.3114999999999997</c:v>
                </c:pt>
                <c:pt idx="5402">
                  <c:v>4.3219000000000003</c:v>
                </c:pt>
                <c:pt idx="5403">
                  <c:v>4.3141999999999996</c:v>
                </c:pt>
                <c:pt idx="5404">
                  <c:v>4.3529999999999998</c:v>
                </c:pt>
                <c:pt idx="5405">
                  <c:v>4.3080999999999996</c:v>
                </c:pt>
                <c:pt idx="5406">
                  <c:v>4.2146999999999997</c:v>
                </c:pt>
                <c:pt idx="5407">
                  <c:v>4.1234999999999999</c:v>
                </c:pt>
                <c:pt idx="5408">
                  <c:v>4.1673</c:v>
                </c:pt>
                <c:pt idx="5409">
                  <c:v>4.1856</c:v>
                </c:pt>
                <c:pt idx="5410">
                  <c:v>4.2202999999999999</c:v>
                </c:pt>
                <c:pt idx="5411">
                  <c:v>4.2803000000000004</c:v>
                </c:pt>
                <c:pt idx="5412">
                  <c:v>4.3830999999999998</c:v>
                </c:pt>
                <c:pt idx="5413">
                  <c:v>4.4806999999999997</c:v>
                </c:pt>
                <c:pt idx="5414">
                  <c:v>4.4569000000000001</c:v>
                </c:pt>
                <c:pt idx="5415">
                  <c:v>4.5164</c:v>
                </c:pt>
                <c:pt idx="5416">
                  <c:v>4.5940000000000003</c:v>
                </c:pt>
                <c:pt idx="5417">
                  <c:v>4.6589999999999998</c:v>
                </c:pt>
                <c:pt idx="5418">
                  <c:v>4.6989999999999998</c:v>
                </c:pt>
                <c:pt idx="5419">
                  <c:v>4.6723999999999997</c:v>
                </c:pt>
                <c:pt idx="5420">
                  <c:v>4.6661000000000001</c:v>
                </c:pt>
                <c:pt idx="5421">
                  <c:v>4.6994999999999996</c:v>
                </c:pt>
                <c:pt idx="5422">
                  <c:v>4.7477</c:v>
                </c:pt>
                <c:pt idx="5423">
                  <c:v>4.8704999999999998</c:v>
                </c:pt>
                <c:pt idx="5424">
                  <c:v>4.9774000000000003</c:v>
                </c:pt>
                <c:pt idx="5425">
                  <c:v>4.9809999999999999</c:v>
                </c:pt>
                <c:pt idx="5426">
                  <c:v>4.9972000000000003</c:v>
                </c:pt>
                <c:pt idx="5427">
                  <c:v>5.0021000000000004</c:v>
                </c:pt>
                <c:pt idx="5428">
                  <c:v>4.9903000000000004</c:v>
                </c:pt>
                <c:pt idx="5429">
                  <c:v>4.9482999999999997</c:v>
                </c:pt>
                <c:pt idx="5430">
                  <c:v>4.8970000000000002</c:v>
                </c:pt>
                <c:pt idx="5431">
                  <c:v>4.8259999999999996</c:v>
                </c:pt>
                <c:pt idx="5432">
                  <c:v>4.7653999999999996</c:v>
                </c:pt>
                <c:pt idx="5433">
                  <c:v>4.6913999999999998</c:v>
                </c:pt>
                <c:pt idx="5434">
                  <c:v>4.5256999999999996</c:v>
                </c:pt>
                <c:pt idx="5435">
                  <c:v>4.407</c:v>
                </c:pt>
                <c:pt idx="5436">
                  <c:v>4.41</c:v>
                </c:pt>
                <c:pt idx="5437">
                  <c:v>4.4078999999999997</c:v>
                </c:pt>
                <c:pt idx="5438">
                  <c:v>4.4288999999999996</c:v>
                </c:pt>
                <c:pt idx="5439">
                  <c:v>4.4859</c:v>
                </c:pt>
                <c:pt idx="5440">
                  <c:v>4.5647000000000002</c:v>
                </c:pt>
                <c:pt idx="5441">
                  <c:v>4.6653000000000002</c:v>
                </c:pt>
                <c:pt idx="5442">
                  <c:v>4.6985000000000001</c:v>
                </c:pt>
                <c:pt idx="5443">
                  <c:v>4.6158999999999999</c:v>
                </c:pt>
                <c:pt idx="5444">
                  <c:v>4.5448000000000004</c:v>
                </c:pt>
                <c:pt idx="5445">
                  <c:v>4.4428999999999998</c:v>
                </c:pt>
                <c:pt idx="5446">
                  <c:v>4.4044999999999996</c:v>
                </c:pt>
                <c:pt idx="5447">
                  <c:v>4.4494999999999996</c:v>
                </c:pt>
                <c:pt idx="5448">
                  <c:v>4.4771999999999998</c:v>
                </c:pt>
                <c:pt idx="5449">
                  <c:v>4.5476000000000001</c:v>
                </c:pt>
                <c:pt idx="5450">
                  <c:v>4.5730000000000004</c:v>
                </c:pt>
                <c:pt idx="5451">
                  <c:v>4.5656999999999996</c:v>
                </c:pt>
                <c:pt idx="5452">
                  <c:v>4.5827</c:v>
                </c:pt>
                <c:pt idx="5453">
                  <c:v>4.5217999999999998</c:v>
                </c:pt>
                <c:pt idx="5454">
                  <c:v>4.4843999999999999</c:v>
                </c:pt>
                <c:pt idx="5455">
                  <c:v>4.5430999999999999</c:v>
                </c:pt>
                <c:pt idx="5456">
                  <c:v>4.6064999999999996</c:v>
                </c:pt>
                <c:pt idx="5457">
                  <c:v>4.6173000000000002</c:v>
                </c:pt>
                <c:pt idx="5458">
                  <c:v>4.6111000000000004</c:v>
                </c:pt>
                <c:pt idx="5459">
                  <c:v>4.6365999999999996</c:v>
                </c:pt>
                <c:pt idx="5460">
                  <c:v>4.5826000000000002</c:v>
                </c:pt>
                <c:pt idx="5461">
                  <c:v>4.4762000000000004</c:v>
                </c:pt>
                <c:pt idx="5462">
                  <c:v>4.4866000000000001</c:v>
                </c:pt>
                <c:pt idx="5463">
                  <c:v>4.4204999999999997</c:v>
                </c:pt>
                <c:pt idx="5464">
                  <c:v>4.4268999999999998</c:v>
                </c:pt>
                <c:pt idx="5465">
                  <c:v>4.4718999999999998</c:v>
                </c:pt>
                <c:pt idx="5466">
                  <c:v>4.5693999999999999</c:v>
                </c:pt>
                <c:pt idx="5467">
                  <c:v>4.6414999999999997</c:v>
                </c:pt>
                <c:pt idx="5468">
                  <c:v>4.7205000000000004</c:v>
                </c:pt>
                <c:pt idx="5469">
                  <c:v>4.8453999999999997</c:v>
                </c:pt>
                <c:pt idx="5470">
                  <c:v>4.9459</c:v>
                </c:pt>
                <c:pt idx="5471">
                  <c:v>5.0445000000000002</c:v>
                </c:pt>
                <c:pt idx="5472">
                  <c:v>5.0961999999999996</c:v>
                </c:pt>
                <c:pt idx="5473">
                  <c:v>5.0933000000000002</c:v>
                </c:pt>
                <c:pt idx="5474">
                  <c:v>5.1542000000000003</c:v>
                </c:pt>
                <c:pt idx="5475">
                  <c:v>5.2626999999999997</c:v>
                </c:pt>
                <c:pt idx="5476">
                  <c:v>5.3852000000000002</c:v>
                </c:pt>
                <c:pt idx="5477">
                  <c:v>5.3402000000000003</c:v>
                </c:pt>
                <c:pt idx="5478">
                  <c:v>5.3003</c:v>
                </c:pt>
                <c:pt idx="5479">
                  <c:v>5.2866</c:v>
                </c:pt>
                <c:pt idx="5480">
                  <c:v>5.3324999999999996</c:v>
                </c:pt>
                <c:pt idx="5481">
                  <c:v>5.367</c:v>
                </c:pt>
                <c:pt idx="5482">
                  <c:v>5.3029999999999999</c:v>
                </c:pt>
                <c:pt idx="5483">
                  <c:v>5.3472999999999997</c:v>
                </c:pt>
                <c:pt idx="5484">
                  <c:v>5.4756999999999998</c:v>
                </c:pt>
                <c:pt idx="5485">
                  <c:v>5.5983000000000001</c:v>
                </c:pt>
                <c:pt idx="5486">
                  <c:v>5.6351000000000004</c:v>
                </c:pt>
                <c:pt idx="5487">
                  <c:v>5.6874000000000002</c:v>
                </c:pt>
                <c:pt idx="5488">
                  <c:v>5.6481000000000003</c:v>
                </c:pt>
                <c:pt idx="5489">
                  <c:v>5.6681999999999997</c:v>
                </c:pt>
                <c:pt idx="5490">
                  <c:v>5.5980999999999996</c:v>
                </c:pt>
                <c:pt idx="5491">
                  <c:v>5.5023999999999997</c:v>
                </c:pt>
                <c:pt idx="5492">
                  <c:v>5.3266999999999998</c:v>
                </c:pt>
                <c:pt idx="5493">
                  <c:v>5.1936</c:v>
                </c:pt>
                <c:pt idx="5494">
                  <c:v>5.0472000000000001</c:v>
                </c:pt>
                <c:pt idx="5495">
                  <c:v>4.9847999999999999</c:v>
                </c:pt>
                <c:pt idx="5496">
                  <c:v>4.9672999999999998</c:v>
                </c:pt>
                <c:pt idx="5497">
                  <c:v>4.9310999999999998</c:v>
                </c:pt>
                <c:pt idx="5498">
                  <c:v>4.8662999999999998</c:v>
                </c:pt>
                <c:pt idx="5499">
                  <c:v>4.8411999999999997</c:v>
                </c:pt>
                <c:pt idx="5500">
                  <c:v>4.9409000000000001</c:v>
                </c:pt>
                <c:pt idx="5501">
                  <c:v>5.0514000000000001</c:v>
                </c:pt>
                <c:pt idx="5502">
                  <c:v>5.0960999999999999</c:v>
                </c:pt>
                <c:pt idx="5503">
                  <c:v>5.1520000000000001</c:v>
                </c:pt>
                <c:pt idx="5504">
                  <c:v>5.2226999999999997</c:v>
                </c:pt>
                <c:pt idx="5505">
                  <c:v>5.2171000000000003</c:v>
                </c:pt>
                <c:pt idx="5506">
                  <c:v>5.0772000000000004</c:v>
                </c:pt>
                <c:pt idx="5507">
                  <c:v>4.9744999999999999</c:v>
                </c:pt>
                <c:pt idx="5508">
                  <c:v>4.9451999999999998</c:v>
                </c:pt>
                <c:pt idx="5509">
                  <c:v>4.8197999999999999</c:v>
                </c:pt>
                <c:pt idx="5510">
                  <c:v>4.6494999999999997</c:v>
                </c:pt>
                <c:pt idx="5511">
                  <c:v>4.5902000000000003</c:v>
                </c:pt>
                <c:pt idx="5512">
                  <c:v>4.6029</c:v>
                </c:pt>
                <c:pt idx="5513">
                  <c:v>4.6124000000000001</c:v>
                </c:pt>
                <c:pt idx="5514">
                  <c:v>4.6707999999999998</c:v>
                </c:pt>
                <c:pt idx="5515">
                  <c:v>4.6398999999999999</c:v>
                </c:pt>
                <c:pt idx="5516">
                  <c:v>4.5853999999999999</c:v>
                </c:pt>
                <c:pt idx="5517">
                  <c:v>4.4073000000000002</c:v>
                </c:pt>
                <c:pt idx="5518">
                  <c:v>4.0957999999999997</c:v>
                </c:pt>
                <c:pt idx="5519">
                  <c:v>3.9628999999999999</c:v>
                </c:pt>
                <c:pt idx="5520">
                  <c:v>3.8570000000000002</c:v>
                </c:pt>
                <c:pt idx="5521">
                  <c:v>3.5497999999999998</c:v>
                </c:pt>
                <c:pt idx="5522">
                  <c:v>3.2986</c:v>
                </c:pt>
                <c:pt idx="5523">
                  <c:v>3.1248</c:v>
                </c:pt>
                <c:pt idx="5524">
                  <c:v>2.8161999999999998</c:v>
                </c:pt>
                <c:pt idx="5525">
                  <c:v>2.3069999999999999</c:v>
                </c:pt>
                <c:pt idx="5526">
                  <c:v>1.7115</c:v>
                </c:pt>
                <c:pt idx="5527">
                  <c:v>1.1496</c:v>
                </c:pt>
                <c:pt idx="5528">
                  <c:v>0.81323000000000001</c:v>
                </c:pt>
                <c:pt idx="5529">
                  <c:v>0.63895999999999997</c:v>
                </c:pt>
                <c:pt idx="5530">
                  <c:v>0.56216999999999995</c:v>
                </c:pt>
                <c:pt idx="5531">
                  <c:v>0.52541000000000004</c:v>
                </c:pt>
                <c:pt idx="5532">
                  <c:v>0.62256</c:v>
                </c:pt>
                <c:pt idx="5533">
                  <c:v>0.69359000000000004</c:v>
                </c:pt>
                <c:pt idx="5534">
                  <c:v>0.68201000000000001</c:v>
                </c:pt>
                <c:pt idx="5535">
                  <c:v>0.70123000000000002</c:v>
                </c:pt>
                <c:pt idx="5536">
                  <c:v>0.81115000000000004</c:v>
                </c:pt>
                <c:pt idx="5537">
                  <c:v>0.93781999999999999</c:v>
                </c:pt>
                <c:pt idx="5538">
                  <c:v>1.0264</c:v>
                </c:pt>
                <c:pt idx="5539">
                  <c:v>1.1748000000000001</c:v>
                </c:pt>
                <c:pt idx="5540">
                  <c:v>1.3424</c:v>
                </c:pt>
                <c:pt idx="5541">
                  <c:v>1.5132000000000001</c:v>
                </c:pt>
                <c:pt idx="5542">
                  <c:v>1.6851</c:v>
                </c:pt>
                <c:pt idx="5543">
                  <c:v>1.7316</c:v>
                </c:pt>
                <c:pt idx="5544">
                  <c:v>1.7406999999999999</c:v>
                </c:pt>
                <c:pt idx="5545">
                  <c:v>1.8633</c:v>
                </c:pt>
                <c:pt idx="5546">
                  <c:v>1.9331</c:v>
                </c:pt>
                <c:pt idx="5547">
                  <c:v>1.9378</c:v>
                </c:pt>
                <c:pt idx="5548">
                  <c:v>2.0457000000000001</c:v>
                </c:pt>
                <c:pt idx="5549">
                  <c:v>2.1040000000000001</c:v>
                </c:pt>
                <c:pt idx="5550">
                  <c:v>2.0608</c:v>
                </c:pt>
                <c:pt idx="5551">
                  <c:v>2.0632999999999999</c:v>
                </c:pt>
                <c:pt idx="5552">
                  <c:v>2.1749999999999998</c:v>
                </c:pt>
                <c:pt idx="5553">
                  <c:v>2.1092</c:v>
                </c:pt>
                <c:pt idx="5554">
                  <c:v>2.0819000000000001</c:v>
                </c:pt>
                <c:pt idx="5555">
                  <c:v>2.0383</c:v>
                </c:pt>
                <c:pt idx="5556">
                  <c:v>2.0081000000000002</c:v>
                </c:pt>
                <c:pt idx="5557">
                  <c:v>1.94</c:v>
                </c:pt>
                <c:pt idx="5558">
                  <c:v>1.8691</c:v>
                </c:pt>
                <c:pt idx="5559">
                  <c:v>1.8016000000000001</c:v>
                </c:pt>
                <c:pt idx="5560">
                  <c:v>1.8051999999999999</c:v>
                </c:pt>
                <c:pt idx="5561">
                  <c:v>1.8027</c:v>
                </c:pt>
                <c:pt idx="5562">
                  <c:v>1.768</c:v>
                </c:pt>
                <c:pt idx="5563">
                  <c:v>1.7718</c:v>
                </c:pt>
                <c:pt idx="5564">
                  <c:v>1.7650999999999999</c:v>
                </c:pt>
                <c:pt idx="5565">
                  <c:v>1.7298</c:v>
                </c:pt>
                <c:pt idx="5566">
                  <c:v>1.7382</c:v>
                </c:pt>
                <c:pt idx="5567">
                  <c:v>1.7716000000000001</c:v>
                </c:pt>
                <c:pt idx="5568">
                  <c:v>1.7204999999999999</c:v>
                </c:pt>
                <c:pt idx="5569">
                  <c:v>1.7056</c:v>
                </c:pt>
                <c:pt idx="5570">
                  <c:v>1.7095</c:v>
                </c:pt>
                <c:pt idx="5571">
                  <c:v>1.7155</c:v>
                </c:pt>
                <c:pt idx="5572">
                  <c:v>1.7472000000000001</c:v>
                </c:pt>
                <c:pt idx="5573">
                  <c:v>1.7385999999999999</c:v>
                </c:pt>
                <c:pt idx="5574">
                  <c:v>1.7157</c:v>
                </c:pt>
                <c:pt idx="5575">
                  <c:v>1.7294</c:v>
                </c:pt>
                <c:pt idx="5576">
                  <c:v>1.7236</c:v>
                </c:pt>
                <c:pt idx="5577">
                  <c:v>1.7169000000000001</c:v>
                </c:pt>
                <c:pt idx="5578">
                  <c:v>1.6854</c:v>
                </c:pt>
                <c:pt idx="5579">
                  <c:v>1.6341000000000001</c:v>
                </c:pt>
                <c:pt idx="5580">
                  <c:v>1.6001000000000001</c:v>
                </c:pt>
                <c:pt idx="5581">
                  <c:v>1.5975999999999999</c:v>
                </c:pt>
                <c:pt idx="5582">
                  <c:v>1.6188</c:v>
                </c:pt>
                <c:pt idx="5583">
                  <c:v>1.5944</c:v>
                </c:pt>
                <c:pt idx="5584">
                  <c:v>1.5799000000000001</c:v>
                </c:pt>
                <c:pt idx="5585">
                  <c:v>1.5627</c:v>
                </c:pt>
                <c:pt idx="5586">
                  <c:v>1.6207</c:v>
                </c:pt>
                <c:pt idx="5587">
                  <c:v>1.5780000000000001</c:v>
                </c:pt>
                <c:pt idx="5588">
                  <c:v>1.5653999999999999</c:v>
                </c:pt>
                <c:pt idx="5589">
                  <c:v>1.4361999999999999</c:v>
                </c:pt>
                <c:pt idx="5590">
                  <c:v>1.3127</c:v>
                </c:pt>
                <c:pt idx="5591">
                  <c:v>1.1689000000000001</c:v>
                </c:pt>
                <c:pt idx="5592">
                  <c:v>1.0412999999999999</c:v>
                </c:pt>
                <c:pt idx="5593">
                  <c:v>0.89788000000000001</c:v>
                </c:pt>
                <c:pt idx="5594">
                  <c:v>0.83921000000000001</c:v>
                </c:pt>
                <c:pt idx="5595">
                  <c:v>0.83714999999999995</c:v>
                </c:pt>
                <c:pt idx="5596">
                  <c:v>0.74241999999999997</c:v>
                </c:pt>
                <c:pt idx="5597">
                  <c:v>0.67820999999999998</c:v>
                </c:pt>
                <c:pt idx="5598">
                  <c:v>0.67739000000000005</c:v>
                </c:pt>
                <c:pt idx="5599">
                  <c:v>0.57228999999999997</c:v>
                </c:pt>
                <c:pt idx="5600">
                  <c:v>0.56411</c:v>
                </c:pt>
                <c:pt idx="5601">
                  <c:v>0.54342000000000001</c:v>
                </c:pt>
                <c:pt idx="5602">
                  <c:v>0.50588</c:v>
                </c:pt>
                <c:pt idx="5603">
                  <c:v>0.40754000000000001</c:v>
                </c:pt>
                <c:pt idx="5604">
                  <c:v>0.24753</c:v>
                </c:pt>
                <c:pt idx="5605">
                  <c:v>0.12790000000000001</c:v>
                </c:pt>
                <c:pt idx="5606">
                  <c:v>6.5402000000000002E-2</c:v>
                </c:pt>
                <c:pt idx="5607">
                  <c:v>3.3190999999999998E-2</c:v>
                </c:pt>
                <c:pt idx="5608">
                  <c:v>-6.6565000000000001E-3</c:v>
                </c:pt>
                <c:pt idx="5609">
                  <c:v>-9.6629000000000007E-2</c:v>
                </c:pt>
                <c:pt idx="5610">
                  <c:v>-4.5067000000000003E-2</c:v>
                </c:pt>
                <c:pt idx="5611">
                  <c:v>-5.7610000000000001E-2</c:v>
                </c:pt>
                <c:pt idx="5612">
                  <c:v>-0.12706999999999999</c:v>
                </c:pt>
                <c:pt idx="5613">
                  <c:v>-0.15731999999999999</c:v>
                </c:pt>
                <c:pt idx="5614">
                  <c:v>-0.18162</c:v>
                </c:pt>
                <c:pt idx="5615">
                  <c:v>-0.192</c:v>
                </c:pt>
                <c:pt idx="5616">
                  <c:v>-0.26049</c:v>
                </c:pt>
                <c:pt idx="5617">
                  <c:v>-0.33700999999999998</c:v>
                </c:pt>
                <c:pt idx="5618">
                  <c:v>-0.39740999999999999</c:v>
                </c:pt>
                <c:pt idx="5619">
                  <c:v>-0.41970000000000002</c:v>
                </c:pt>
                <c:pt idx="5620">
                  <c:v>-0.46987000000000001</c:v>
                </c:pt>
                <c:pt idx="5621">
                  <c:v>-0.47131000000000001</c:v>
                </c:pt>
                <c:pt idx="5622">
                  <c:v>-0.48065999999999998</c:v>
                </c:pt>
                <c:pt idx="5623">
                  <c:v>-0.40039999999999998</c:v>
                </c:pt>
                <c:pt idx="5624">
                  <c:v>-0.35743999999999998</c:v>
                </c:pt>
                <c:pt idx="5625">
                  <c:v>-0.28742000000000001</c:v>
                </c:pt>
                <c:pt idx="5626">
                  <c:v>-0.17541999999999999</c:v>
                </c:pt>
                <c:pt idx="5627">
                  <c:v>-6.2056E-2</c:v>
                </c:pt>
                <c:pt idx="5628">
                  <c:v>4.3999000000000003E-2</c:v>
                </c:pt>
                <c:pt idx="5629">
                  <c:v>4.922E-2</c:v>
                </c:pt>
                <c:pt idx="5630">
                  <c:v>1.4135999999999999E-2</c:v>
                </c:pt>
                <c:pt idx="5631">
                  <c:v>-3.9830999999999998E-2</c:v>
                </c:pt>
                <c:pt idx="5632">
                  <c:v>-2.9973E-2</c:v>
                </c:pt>
                <c:pt idx="5633">
                  <c:v>-0.10638</c:v>
                </c:pt>
                <c:pt idx="5634">
                  <c:v>-0.18484</c:v>
                </c:pt>
                <c:pt idx="5635">
                  <c:v>-0.22453999999999999</c:v>
                </c:pt>
                <c:pt idx="5636">
                  <c:v>-0.38428000000000001</c:v>
                </c:pt>
                <c:pt idx="5637">
                  <c:v>-0.47543000000000002</c:v>
                </c:pt>
                <c:pt idx="5638">
                  <c:v>-0.53715999999999997</c:v>
                </c:pt>
                <c:pt idx="5639">
                  <c:v>-0.60758000000000001</c:v>
                </c:pt>
                <c:pt idx="5640">
                  <c:v>-0.56540999999999997</c:v>
                </c:pt>
                <c:pt idx="5641">
                  <c:v>-0.53546000000000005</c:v>
                </c:pt>
                <c:pt idx="5642">
                  <c:v>-0.45505000000000001</c:v>
                </c:pt>
                <c:pt idx="5643">
                  <c:v>-0.41258</c:v>
                </c:pt>
                <c:pt idx="5644">
                  <c:v>-0.44089</c:v>
                </c:pt>
                <c:pt idx="5645">
                  <c:v>-0.43847999999999998</c:v>
                </c:pt>
                <c:pt idx="5646">
                  <c:v>-0.41566999999999998</c:v>
                </c:pt>
                <c:pt idx="5647">
                  <c:v>-0.31235000000000002</c:v>
                </c:pt>
                <c:pt idx="5648">
                  <c:v>-0.19631000000000001</c:v>
                </c:pt>
                <c:pt idx="5649">
                  <c:v>-0.23108000000000001</c:v>
                </c:pt>
                <c:pt idx="5650">
                  <c:v>-0.20626</c:v>
                </c:pt>
                <c:pt idx="5651">
                  <c:v>-0.16067999999999999</c:v>
                </c:pt>
                <c:pt idx="5652">
                  <c:v>-0.21923999999999999</c:v>
                </c:pt>
                <c:pt idx="5653">
                  <c:v>-0.24163000000000001</c:v>
                </c:pt>
                <c:pt idx="5654">
                  <c:v>-0.26406000000000002</c:v>
                </c:pt>
                <c:pt idx="5655">
                  <c:v>-0.26734000000000002</c:v>
                </c:pt>
                <c:pt idx="5656">
                  <c:v>-0.25969999999999999</c:v>
                </c:pt>
                <c:pt idx="5657">
                  <c:v>-0.26151999999999997</c:v>
                </c:pt>
                <c:pt idx="5658">
                  <c:v>-0.25689000000000001</c:v>
                </c:pt>
                <c:pt idx="5659">
                  <c:v>-0.20630000000000001</c:v>
                </c:pt>
                <c:pt idx="5660">
                  <c:v>-0.13463</c:v>
                </c:pt>
                <c:pt idx="5661">
                  <c:v>-0.11411</c:v>
                </c:pt>
                <c:pt idx="5662">
                  <c:v>-0.158</c:v>
                </c:pt>
                <c:pt idx="5663">
                  <c:v>-0.18576999999999999</c:v>
                </c:pt>
                <c:pt idx="5664">
                  <c:v>-7.3484999999999995E-2</c:v>
                </c:pt>
                <c:pt idx="5665">
                  <c:v>4.3819999999999996E-3</c:v>
                </c:pt>
                <c:pt idx="5666">
                  <c:v>8.8907E-2</c:v>
                </c:pt>
                <c:pt idx="5667">
                  <c:v>0.15371000000000001</c:v>
                </c:pt>
                <c:pt idx="5668">
                  <c:v>0.15790999999999999</c:v>
                </c:pt>
                <c:pt idx="5669">
                  <c:v>0.10217</c:v>
                </c:pt>
                <c:pt idx="5670">
                  <c:v>5.0370999999999999E-2</c:v>
                </c:pt>
                <c:pt idx="5671">
                  <c:v>-8.5196000000000002E-4</c:v>
                </c:pt>
                <c:pt idx="5672">
                  <c:v>1.7014000000000001E-2</c:v>
                </c:pt>
                <c:pt idx="5673">
                  <c:v>-5.5731999999999997E-2</c:v>
                </c:pt>
                <c:pt idx="5674">
                  <c:v>-0.12736</c:v>
                </c:pt>
                <c:pt idx="5675">
                  <c:v>-0.18895999999999999</c:v>
                </c:pt>
                <c:pt idx="5676">
                  <c:v>-0.30130000000000001</c:v>
                </c:pt>
                <c:pt idx="5677">
                  <c:v>-0.32963999999999999</c:v>
                </c:pt>
                <c:pt idx="5678">
                  <c:v>-0.22581000000000001</c:v>
                </c:pt>
                <c:pt idx="5679">
                  <c:v>-0.15423000000000001</c:v>
                </c:pt>
                <c:pt idx="5680">
                  <c:v>-0.10492</c:v>
                </c:pt>
                <c:pt idx="5681">
                  <c:v>-0.18090999999999999</c:v>
                </c:pt>
                <c:pt idx="5682">
                  <c:v>-0.19494</c:v>
                </c:pt>
                <c:pt idx="5683">
                  <c:v>-0.25181999999999999</c:v>
                </c:pt>
                <c:pt idx="5684">
                  <c:v>-0.25176999999999999</c:v>
                </c:pt>
                <c:pt idx="5685">
                  <c:v>-0.24385999999999999</c:v>
                </c:pt>
                <c:pt idx="5686">
                  <c:v>-0.25601000000000002</c:v>
                </c:pt>
                <c:pt idx="5687">
                  <c:v>-0.28370000000000001</c:v>
                </c:pt>
                <c:pt idx="5688">
                  <c:v>-0.30793999999999999</c:v>
                </c:pt>
                <c:pt idx="5689">
                  <c:v>-0.35382999999999998</c:v>
                </c:pt>
                <c:pt idx="5690">
                  <c:v>-0.52959999999999996</c:v>
                </c:pt>
                <c:pt idx="5691">
                  <c:v>-0.58904000000000001</c:v>
                </c:pt>
                <c:pt idx="5692">
                  <c:v>-0.60967000000000005</c:v>
                </c:pt>
                <c:pt idx="5693">
                  <c:v>-0.61519000000000001</c:v>
                </c:pt>
                <c:pt idx="5694">
                  <c:v>-0.61580999999999997</c:v>
                </c:pt>
                <c:pt idx="5695">
                  <c:v>-0.54320000000000002</c:v>
                </c:pt>
                <c:pt idx="5696">
                  <c:v>-0.49353000000000002</c:v>
                </c:pt>
                <c:pt idx="5697">
                  <c:v>-0.44401000000000002</c:v>
                </c:pt>
                <c:pt idx="5698">
                  <c:v>-0.36512</c:v>
                </c:pt>
                <c:pt idx="5699">
                  <c:v>-0.41526000000000002</c:v>
                </c:pt>
                <c:pt idx="5700">
                  <c:v>-0.47544999999999998</c:v>
                </c:pt>
                <c:pt idx="5701">
                  <c:v>-0.34147</c:v>
                </c:pt>
                <c:pt idx="5702">
                  <c:v>-0.35071999999999998</c:v>
                </c:pt>
                <c:pt idx="5703">
                  <c:v>-0.40492</c:v>
                </c:pt>
                <c:pt idx="5704">
                  <c:v>-0.43012</c:v>
                </c:pt>
                <c:pt idx="5705">
                  <c:v>-0.41927999999999999</c:v>
                </c:pt>
                <c:pt idx="5706">
                  <c:v>-0.41172999999999998</c:v>
                </c:pt>
                <c:pt idx="5707">
                  <c:v>-0.37870999999999999</c:v>
                </c:pt>
                <c:pt idx="5708">
                  <c:v>-0.36786999999999997</c:v>
                </c:pt>
                <c:pt idx="5709">
                  <c:v>-0.35918</c:v>
                </c:pt>
                <c:pt idx="5710">
                  <c:v>-0.39611000000000002</c:v>
                </c:pt>
                <c:pt idx="5711">
                  <c:v>-0.39903</c:v>
                </c:pt>
                <c:pt idx="5712">
                  <c:v>-0.26941999999999999</c:v>
                </c:pt>
                <c:pt idx="5713">
                  <c:v>-0.20391999999999999</c:v>
                </c:pt>
                <c:pt idx="5714">
                  <c:v>-0.17610000000000001</c:v>
                </c:pt>
                <c:pt idx="5715">
                  <c:v>-6.6124000000000002E-2</c:v>
                </c:pt>
                <c:pt idx="5716">
                  <c:v>2.1643000000000001E-3</c:v>
                </c:pt>
                <c:pt idx="5717">
                  <c:v>2.3743E-2</c:v>
                </c:pt>
                <c:pt idx="5718">
                  <c:v>0.13000999999999999</c:v>
                </c:pt>
                <c:pt idx="5719">
                  <c:v>0.27744999999999997</c:v>
                </c:pt>
                <c:pt idx="5720">
                  <c:v>0.34193000000000001</c:v>
                </c:pt>
                <c:pt idx="5721">
                  <c:v>0.37169999999999997</c:v>
                </c:pt>
                <c:pt idx="5722">
                  <c:v>0.37181999999999998</c:v>
                </c:pt>
                <c:pt idx="5723">
                  <c:v>0.39045000000000002</c:v>
                </c:pt>
                <c:pt idx="5724">
                  <c:v>0.39155000000000001</c:v>
                </c:pt>
                <c:pt idx="5725">
                  <c:v>0.42224</c:v>
                </c:pt>
                <c:pt idx="5726">
                  <c:v>0.43662000000000001</c:v>
                </c:pt>
                <c:pt idx="5727">
                  <c:v>0.51763999999999999</c:v>
                </c:pt>
                <c:pt idx="5728">
                  <c:v>0.70128999999999997</c:v>
                </c:pt>
                <c:pt idx="5729">
                  <c:v>0.89603999999999995</c:v>
                </c:pt>
                <c:pt idx="5730">
                  <c:v>1.0512999999999999</c:v>
                </c:pt>
                <c:pt idx="5731">
                  <c:v>1.2263999999999999</c:v>
                </c:pt>
                <c:pt idx="5732">
                  <c:v>1.3475999999999999</c:v>
                </c:pt>
                <c:pt idx="5733">
                  <c:v>1.4412</c:v>
                </c:pt>
                <c:pt idx="5734">
                  <c:v>1.4531000000000001</c:v>
                </c:pt>
                <c:pt idx="5735">
                  <c:v>1.5024</c:v>
                </c:pt>
                <c:pt idx="5736">
                  <c:v>1.5766</c:v>
                </c:pt>
                <c:pt idx="5737">
                  <c:v>1.5738000000000001</c:v>
                </c:pt>
                <c:pt idx="5738">
                  <c:v>1.5855999999999999</c:v>
                </c:pt>
                <c:pt idx="5739">
                  <c:v>1.6077999999999999</c:v>
                </c:pt>
                <c:pt idx="5740">
                  <c:v>1.4962</c:v>
                </c:pt>
                <c:pt idx="5741">
                  <c:v>1.5042</c:v>
                </c:pt>
                <c:pt idx="5742">
                  <c:v>1.4615</c:v>
                </c:pt>
                <c:pt idx="5743">
                  <c:v>1.4014</c:v>
                </c:pt>
                <c:pt idx="5744">
                  <c:v>1.4346000000000001</c:v>
                </c:pt>
                <c:pt idx="5745">
                  <c:v>1.4235</c:v>
                </c:pt>
                <c:pt idx="5746">
                  <c:v>1.3689</c:v>
                </c:pt>
                <c:pt idx="5747">
                  <c:v>1.331</c:v>
                </c:pt>
                <c:pt idx="5748">
                  <c:v>1.2768999999999999</c:v>
                </c:pt>
                <c:pt idx="5749">
                  <c:v>1.2413000000000001</c:v>
                </c:pt>
                <c:pt idx="5750">
                  <c:v>1.2024999999999999</c:v>
                </c:pt>
                <c:pt idx="5751">
                  <c:v>1.1678999999999999</c:v>
                </c:pt>
                <c:pt idx="5752">
                  <c:v>1.2262</c:v>
                </c:pt>
                <c:pt idx="5753">
                  <c:v>1.3212999999999999</c:v>
                </c:pt>
                <c:pt idx="5754">
                  <c:v>1.3358000000000001</c:v>
                </c:pt>
                <c:pt idx="5755">
                  <c:v>1.3585</c:v>
                </c:pt>
                <c:pt idx="5756">
                  <c:v>1.4477</c:v>
                </c:pt>
                <c:pt idx="5757">
                  <c:v>1.4218999999999999</c:v>
                </c:pt>
                <c:pt idx="5758">
                  <c:v>1.4151</c:v>
                </c:pt>
                <c:pt idx="5759">
                  <c:v>1.4443999999999999</c:v>
                </c:pt>
                <c:pt idx="5760">
                  <c:v>1.5616000000000001</c:v>
                </c:pt>
                <c:pt idx="5761">
                  <c:v>1.5660000000000001</c:v>
                </c:pt>
                <c:pt idx="5762">
                  <c:v>1.7282999999999999</c:v>
                </c:pt>
                <c:pt idx="5763">
                  <c:v>1.8366</c:v>
                </c:pt>
                <c:pt idx="5764">
                  <c:v>1.9046000000000001</c:v>
                </c:pt>
                <c:pt idx="5765">
                  <c:v>1.9812000000000001</c:v>
                </c:pt>
                <c:pt idx="5766">
                  <c:v>2.0234000000000001</c:v>
                </c:pt>
                <c:pt idx="5767">
                  <c:v>2.1072000000000002</c:v>
                </c:pt>
                <c:pt idx="5768">
                  <c:v>2.1875</c:v>
                </c:pt>
                <c:pt idx="5769">
                  <c:v>2.2006000000000001</c:v>
                </c:pt>
                <c:pt idx="5770">
                  <c:v>2.1953999999999998</c:v>
                </c:pt>
                <c:pt idx="5771">
                  <c:v>2.2071000000000001</c:v>
                </c:pt>
                <c:pt idx="5772">
                  <c:v>2.2683</c:v>
                </c:pt>
                <c:pt idx="5773">
                  <c:v>2.3069000000000002</c:v>
                </c:pt>
                <c:pt idx="5774">
                  <c:v>2.3075999999999999</c:v>
                </c:pt>
                <c:pt idx="5775">
                  <c:v>2.3691</c:v>
                </c:pt>
                <c:pt idx="5776">
                  <c:v>2.5038999999999998</c:v>
                </c:pt>
                <c:pt idx="5777">
                  <c:v>2.5821999999999998</c:v>
                </c:pt>
                <c:pt idx="5778">
                  <c:v>2.6160999999999999</c:v>
                </c:pt>
                <c:pt idx="5779">
                  <c:v>2.6061999999999999</c:v>
                </c:pt>
                <c:pt idx="5780">
                  <c:v>2.6646999999999998</c:v>
                </c:pt>
                <c:pt idx="5781">
                  <c:v>2.7894000000000001</c:v>
                </c:pt>
                <c:pt idx="5782">
                  <c:v>2.7298</c:v>
                </c:pt>
                <c:pt idx="5783">
                  <c:v>2.74</c:v>
                </c:pt>
                <c:pt idx="5784">
                  <c:v>2.714</c:v>
                </c:pt>
                <c:pt idx="5785">
                  <c:v>2.6692999999999998</c:v>
                </c:pt>
                <c:pt idx="5786">
                  <c:v>2.7170999999999998</c:v>
                </c:pt>
                <c:pt idx="5787">
                  <c:v>2.8610000000000002</c:v>
                </c:pt>
                <c:pt idx="5788">
                  <c:v>2.9020999999999999</c:v>
                </c:pt>
                <c:pt idx="5789">
                  <c:v>2.9426999999999999</c:v>
                </c:pt>
                <c:pt idx="5790">
                  <c:v>3.0169000000000001</c:v>
                </c:pt>
                <c:pt idx="5791">
                  <c:v>3.1844000000000001</c:v>
                </c:pt>
                <c:pt idx="5792">
                  <c:v>3.3803999999999998</c:v>
                </c:pt>
                <c:pt idx="5793">
                  <c:v>3.5476999999999999</c:v>
                </c:pt>
                <c:pt idx="5794">
                  <c:v>3.5935000000000001</c:v>
                </c:pt>
                <c:pt idx="5795">
                  <c:v>3.6562000000000001</c:v>
                </c:pt>
                <c:pt idx="5796">
                  <c:v>3.7019000000000002</c:v>
                </c:pt>
                <c:pt idx="5797">
                  <c:v>3.7309999999999999</c:v>
                </c:pt>
                <c:pt idx="5798">
                  <c:v>3.6339000000000001</c:v>
                </c:pt>
                <c:pt idx="5799">
                  <c:v>3.6015999999999999</c:v>
                </c:pt>
                <c:pt idx="5800">
                  <c:v>3.5813000000000001</c:v>
                </c:pt>
                <c:pt idx="5801">
                  <c:v>3.5249999999999999</c:v>
                </c:pt>
                <c:pt idx="5802">
                  <c:v>3.5190999999999999</c:v>
                </c:pt>
                <c:pt idx="5803">
                  <c:v>3.5405000000000002</c:v>
                </c:pt>
                <c:pt idx="5804">
                  <c:v>3.5341</c:v>
                </c:pt>
                <c:pt idx="5805">
                  <c:v>3.5868000000000002</c:v>
                </c:pt>
                <c:pt idx="5806">
                  <c:v>3.6074000000000002</c:v>
                </c:pt>
                <c:pt idx="5807">
                  <c:v>3.6444999999999999</c:v>
                </c:pt>
                <c:pt idx="5808">
                  <c:v>3.7848999999999999</c:v>
                </c:pt>
                <c:pt idx="5809">
                  <c:v>3.8529</c:v>
                </c:pt>
                <c:pt idx="5810">
                  <c:v>3.9439000000000002</c:v>
                </c:pt>
                <c:pt idx="5811">
                  <c:v>3.9790999999999999</c:v>
                </c:pt>
                <c:pt idx="5812">
                  <c:v>3.9918</c:v>
                </c:pt>
                <c:pt idx="5813">
                  <c:v>3.956</c:v>
                </c:pt>
                <c:pt idx="5814">
                  <c:v>4.0364000000000004</c:v>
                </c:pt>
                <c:pt idx="5815">
                  <c:v>4.1078999999999999</c:v>
                </c:pt>
                <c:pt idx="5816">
                  <c:v>4.2321999999999997</c:v>
                </c:pt>
                <c:pt idx="5817">
                  <c:v>4.3470000000000004</c:v>
                </c:pt>
                <c:pt idx="5818">
                  <c:v>4.4641999999999999</c:v>
                </c:pt>
                <c:pt idx="5819">
                  <c:v>4.6459999999999999</c:v>
                </c:pt>
                <c:pt idx="5820">
                  <c:v>4.8318000000000003</c:v>
                </c:pt>
                <c:pt idx="5821">
                  <c:v>5.0461999999999998</c:v>
                </c:pt>
                <c:pt idx="5822">
                  <c:v>5.3144</c:v>
                </c:pt>
                <c:pt idx="5823">
                  <c:v>5.5944000000000003</c:v>
                </c:pt>
                <c:pt idx="5824">
                  <c:v>5.8659999999999997</c:v>
                </c:pt>
                <c:pt idx="5825">
                  <c:v>5.9703999999999997</c:v>
                </c:pt>
                <c:pt idx="5826">
                  <c:v>6.0359999999999996</c:v>
                </c:pt>
                <c:pt idx="5827">
                  <c:v>6.0175000000000001</c:v>
                </c:pt>
                <c:pt idx="5828">
                  <c:v>6.0500999999999996</c:v>
                </c:pt>
                <c:pt idx="5829">
                  <c:v>6.0876000000000001</c:v>
                </c:pt>
                <c:pt idx="5830">
                  <c:v>6.1887999999999996</c:v>
                </c:pt>
                <c:pt idx="5831">
                  <c:v>6.1946000000000003</c:v>
                </c:pt>
                <c:pt idx="5832">
                  <c:v>6.2054999999999998</c:v>
                </c:pt>
                <c:pt idx="5833">
                  <c:v>6.3003999999999998</c:v>
                </c:pt>
                <c:pt idx="5834">
                  <c:v>6.3925000000000001</c:v>
                </c:pt>
                <c:pt idx="5835">
                  <c:v>6.3720999999999997</c:v>
                </c:pt>
                <c:pt idx="5836">
                  <c:v>6.2859999999999996</c:v>
                </c:pt>
                <c:pt idx="5837">
                  <c:v>6.2037000000000004</c:v>
                </c:pt>
                <c:pt idx="5838">
                  <c:v>6.2401</c:v>
                </c:pt>
                <c:pt idx="5839">
                  <c:v>6.3246000000000002</c:v>
                </c:pt>
                <c:pt idx="5840">
                  <c:v>6.2691999999999997</c:v>
                </c:pt>
                <c:pt idx="5841">
                  <c:v>6.2760999999999996</c:v>
                </c:pt>
                <c:pt idx="5842">
                  <c:v>6.2864000000000004</c:v>
                </c:pt>
                <c:pt idx="5843">
                  <c:v>6.2527999999999997</c:v>
                </c:pt>
                <c:pt idx="5844">
                  <c:v>6.2888999999999999</c:v>
                </c:pt>
                <c:pt idx="5845">
                  <c:v>6.3320999999999996</c:v>
                </c:pt>
                <c:pt idx="5846">
                  <c:v>6.2973999999999997</c:v>
                </c:pt>
                <c:pt idx="5847">
                  <c:v>6.2941000000000003</c:v>
                </c:pt>
                <c:pt idx="5848">
                  <c:v>6.3061999999999996</c:v>
                </c:pt>
                <c:pt idx="5849">
                  <c:v>6.1967999999999996</c:v>
                </c:pt>
                <c:pt idx="5850">
                  <c:v>6.0987999999999998</c:v>
                </c:pt>
                <c:pt idx="5851">
                  <c:v>6.0105000000000004</c:v>
                </c:pt>
                <c:pt idx="5852">
                  <c:v>5.9368999999999996</c:v>
                </c:pt>
                <c:pt idx="5853">
                  <c:v>5.8883000000000001</c:v>
                </c:pt>
                <c:pt idx="5854">
                  <c:v>5.8703000000000003</c:v>
                </c:pt>
                <c:pt idx="5855">
                  <c:v>5.7477999999999998</c:v>
                </c:pt>
                <c:pt idx="5856">
                  <c:v>5.7108999999999996</c:v>
                </c:pt>
                <c:pt idx="5857">
                  <c:v>5.7195999999999998</c:v>
                </c:pt>
                <c:pt idx="5858">
                  <c:v>5.7964000000000002</c:v>
                </c:pt>
                <c:pt idx="5859">
                  <c:v>5.7671999999999999</c:v>
                </c:pt>
                <c:pt idx="5860">
                  <c:v>5.6859999999999999</c:v>
                </c:pt>
                <c:pt idx="5861">
                  <c:v>5.6376999999999997</c:v>
                </c:pt>
                <c:pt idx="5862">
                  <c:v>5.6193999999999997</c:v>
                </c:pt>
                <c:pt idx="5863">
                  <c:v>5.5717999999999996</c:v>
                </c:pt>
                <c:pt idx="5864">
                  <c:v>5.5705999999999998</c:v>
                </c:pt>
                <c:pt idx="5865">
                  <c:v>5.4867999999999997</c:v>
                </c:pt>
                <c:pt idx="5866">
                  <c:v>5.4222999999999999</c:v>
                </c:pt>
                <c:pt idx="5867">
                  <c:v>5.4294000000000002</c:v>
                </c:pt>
                <c:pt idx="5868">
                  <c:v>5.4488000000000003</c:v>
                </c:pt>
                <c:pt idx="5869">
                  <c:v>5.4134000000000002</c:v>
                </c:pt>
                <c:pt idx="5870">
                  <c:v>5.3939000000000004</c:v>
                </c:pt>
                <c:pt idx="5871">
                  <c:v>5.4297000000000004</c:v>
                </c:pt>
                <c:pt idx="5872">
                  <c:v>5.4583000000000004</c:v>
                </c:pt>
                <c:pt idx="5873">
                  <c:v>5.5400999999999998</c:v>
                </c:pt>
                <c:pt idx="5874">
                  <c:v>5.6382000000000003</c:v>
                </c:pt>
                <c:pt idx="5875">
                  <c:v>5.702</c:v>
                </c:pt>
                <c:pt idx="5876">
                  <c:v>5.8098000000000001</c:v>
                </c:pt>
                <c:pt idx="5877">
                  <c:v>5.8331</c:v>
                </c:pt>
                <c:pt idx="5878">
                  <c:v>5.8056999999999999</c:v>
                </c:pt>
                <c:pt idx="5879">
                  <c:v>5.8037999999999998</c:v>
                </c:pt>
                <c:pt idx="5880">
                  <c:v>5.8190999999999997</c:v>
                </c:pt>
                <c:pt idx="5881">
                  <c:v>5.9123999999999999</c:v>
                </c:pt>
                <c:pt idx="5882">
                  <c:v>5.8571</c:v>
                </c:pt>
                <c:pt idx="5883">
                  <c:v>5.82</c:v>
                </c:pt>
                <c:pt idx="5884">
                  <c:v>5.7305999999999999</c:v>
                </c:pt>
                <c:pt idx="5885">
                  <c:v>5.6547000000000001</c:v>
                </c:pt>
                <c:pt idx="5886">
                  <c:v>5.6692999999999998</c:v>
                </c:pt>
                <c:pt idx="5887">
                  <c:v>5.6585000000000001</c:v>
                </c:pt>
                <c:pt idx="5888">
                  <c:v>5.5114999999999998</c:v>
                </c:pt>
                <c:pt idx="5889">
                  <c:v>5.4194000000000004</c:v>
                </c:pt>
                <c:pt idx="5890">
                  <c:v>5.3441999999999998</c:v>
                </c:pt>
                <c:pt idx="5891">
                  <c:v>5.3198999999999996</c:v>
                </c:pt>
                <c:pt idx="5892">
                  <c:v>5.4086999999999996</c:v>
                </c:pt>
                <c:pt idx="5893">
                  <c:v>5.5111999999999997</c:v>
                </c:pt>
                <c:pt idx="5894">
                  <c:v>5.5484</c:v>
                </c:pt>
                <c:pt idx="5895">
                  <c:v>5.5909000000000004</c:v>
                </c:pt>
                <c:pt idx="5896">
                  <c:v>5.5739000000000001</c:v>
                </c:pt>
                <c:pt idx="5897">
                  <c:v>5.5917000000000003</c:v>
                </c:pt>
                <c:pt idx="5898">
                  <c:v>5.5578000000000003</c:v>
                </c:pt>
                <c:pt idx="5899">
                  <c:v>5.5763999999999996</c:v>
                </c:pt>
                <c:pt idx="5900">
                  <c:v>5.5495999999999999</c:v>
                </c:pt>
                <c:pt idx="5901">
                  <c:v>5.5968</c:v>
                </c:pt>
                <c:pt idx="5902">
                  <c:v>5.6727999999999996</c:v>
                </c:pt>
                <c:pt idx="5903">
                  <c:v>5.6604999999999999</c:v>
                </c:pt>
                <c:pt idx="5904">
                  <c:v>5.6947999999999999</c:v>
                </c:pt>
                <c:pt idx="5905">
                  <c:v>5.7190000000000003</c:v>
                </c:pt>
                <c:pt idx="5906">
                  <c:v>5.8483000000000001</c:v>
                </c:pt>
                <c:pt idx="5907">
                  <c:v>5.9221000000000004</c:v>
                </c:pt>
                <c:pt idx="5908">
                  <c:v>5.9311999999999996</c:v>
                </c:pt>
                <c:pt idx="5909">
                  <c:v>5.9554999999999998</c:v>
                </c:pt>
                <c:pt idx="5910">
                  <c:v>6.0068999999999999</c:v>
                </c:pt>
                <c:pt idx="5911">
                  <c:v>6.0616000000000003</c:v>
                </c:pt>
                <c:pt idx="5912">
                  <c:v>6.0406000000000004</c:v>
                </c:pt>
                <c:pt idx="5913">
                  <c:v>6.0218999999999996</c:v>
                </c:pt>
                <c:pt idx="5914">
                  <c:v>5.9347000000000003</c:v>
                </c:pt>
                <c:pt idx="5915">
                  <c:v>5.9406999999999996</c:v>
                </c:pt>
                <c:pt idx="5916">
                  <c:v>5.8324999999999996</c:v>
                </c:pt>
                <c:pt idx="5917">
                  <c:v>5.8426</c:v>
                </c:pt>
                <c:pt idx="5918">
                  <c:v>5.7796000000000003</c:v>
                </c:pt>
                <c:pt idx="5919">
                  <c:v>5.6894</c:v>
                </c:pt>
                <c:pt idx="5920">
                  <c:v>5.5835999999999997</c:v>
                </c:pt>
                <c:pt idx="5921">
                  <c:v>5.4665999999999997</c:v>
                </c:pt>
                <c:pt idx="5922">
                  <c:v>5.3844000000000003</c:v>
                </c:pt>
                <c:pt idx="5923">
                  <c:v>5.3285</c:v>
                </c:pt>
                <c:pt idx="5924">
                  <c:v>5.2332000000000001</c:v>
                </c:pt>
                <c:pt idx="5925">
                  <c:v>5.0622999999999996</c:v>
                </c:pt>
                <c:pt idx="5926">
                  <c:v>4.9076000000000004</c:v>
                </c:pt>
                <c:pt idx="5927">
                  <c:v>4.7465999999999999</c:v>
                </c:pt>
                <c:pt idx="5928">
                  <c:v>4.5044000000000004</c:v>
                </c:pt>
                <c:pt idx="5929">
                  <c:v>4.2564000000000002</c:v>
                </c:pt>
                <c:pt idx="5930">
                  <c:v>4.1125999999999996</c:v>
                </c:pt>
                <c:pt idx="5931">
                  <c:v>3.9552</c:v>
                </c:pt>
                <c:pt idx="5932">
                  <c:v>3.7134</c:v>
                </c:pt>
                <c:pt idx="5933">
                  <c:v>3.5266000000000002</c:v>
                </c:pt>
                <c:pt idx="5934">
                  <c:v>3.1591</c:v>
                </c:pt>
                <c:pt idx="5935">
                  <c:v>2.8248000000000002</c:v>
                </c:pt>
                <c:pt idx="5936">
                  <c:v>2.5173000000000001</c:v>
                </c:pt>
                <c:pt idx="5937">
                  <c:v>2.2090999999999998</c:v>
                </c:pt>
                <c:pt idx="5938">
                  <c:v>1.9984</c:v>
                </c:pt>
                <c:pt idx="5939">
                  <c:v>1.8217000000000001</c:v>
                </c:pt>
                <c:pt idx="5940">
                  <c:v>1.6745000000000001</c:v>
                </c:pt>
                <c:pt idx="5941">
                  <c:v>1.5406</c:v>
                </c:pt>
                <c:pt idx="5942">
                  <c:v>1.3581000000000001</c:v>
                </c:pt>
                <c:pt idx="5943">
                  <c:v>1.2054</c:v>
                </c:pt>
                <c:pt idx="5944">
                  <c:v>1.0316000000000001</c:v>
                </c:pt>
                <c:pt idx="5945">
                  <c:v>0.86709000000000003</c:v>
                </c:pt>
                <c:pt idx="5946">
                  <c:v>0.63929000000000002</c:v>
                </c:pt>
                <c:pt idx="5947">
                  <c:v>0.47287000000000001</c:v>
                </c:pt>
                <c:pt idx="5948">
                  <c:v>0.36497000000000002</c:v>
                </c:pt>
                <c:pt idx="5949">
                  <c:v>0.17180999999999999</c:v>
                </c:pt>
                <c:pt idx="5950">
                  <c:v>9.2714000000000005E-2</c:v>
                </c:pt>
                <c:pt idx="5951">
                  <c:v>-5.8838000000000001E-2</c:v>
                </c:pt>
                <c:pt idx="5952">
                  <c:v>-0.21607000000000001</c:v>
                </c:pt>
                <c:pt idx="5953">
                  <c:v>-0.35865000000000002</c:v>
                </c:pt>
                <c:pt idx="5954">
                  <c:v>-0.53851000000000004</c:v>
                </c:pt>
                <c:pt idx="5955">
                  <c:v>-0.72967000000000004</c:v>
                </c:pt>
                <c:pt idx="5956">
                  <c:v>-0.88909000000000005</c:v>
                </c:pt>
                <c:pt idx="5957">
                  <c:v>-0.98306000000000004</c:v>
                </c:pt>
                <c:pt idx="5958">
                  <c:v>-1.0692999999999999</c:v>
                </c:pt>
                <c:pt idx="5959">
                  <c:v>-1.2076</c:v>
                </c:pt>
                <c:pt idx="5960">
                  <c:v>-1.3064</c:v>
                </c:pt>
                <c:pt idx="5961">
                  <c:v>-1.3888</c:v>
                </c:pt>
                <c:pt idx="5962">
                  <c:v>-1.556</c:v>
                </c:pt>
                <c:pt idx="5963">
                  <c:v>-1.6797</c:v>
                </c:pt>
                <c:pt idx="5964">
                  <c:v>-1.6493</c:v>
                </c:pt>
                <c:pt idx="5965">
                  <c:v>-1.7203999999999999</c:v>
                </c:pt>
                <c:pt idx="5966">
                  <c:v>-1.8382000000000001</c:v>
                </c:pt>
                <c:pt idx="5967">
                  <c:v>-1.9362999999999999</c:v>
                </c:pt>
                <c:pt idx="5968">
                  <c:v>-2.0005000000000002</c:v>
                </c:pt>
                <c:pt idx="5969">
                  <c:v>-2.0901999999999998</c:v>
                </c:pt>
                <c:pt idx="5970">
                  <c:v>-2.14</c:v>
                </c:pt>
                <c:pt idx="5971">
                  <c:v>-2.2282000000000002</c:v>
                </c:pt>
                <c:pt idx="5972">
                  <c:v>-2.3626</c:v>
                </c:pt>
                <c:pt idx="5973">
                  <c:v>-2.3559000000000001</c:v>
                </c:pt>
                <c:pt idx="5974">
                  <c:v>-2.4664999999999999</c:v>
                </c:pt>
                <c:pt idx="5975">
                  <c:v>-2.6882000000000001</c:v>
                </c:pt>
                <c:pt idx="5976">
                  <c:v>-2.855</c:v>
                </c:pt>
                <c:pt idx="5977">
                  <c:v>-3.0280999999999998</c:v>
                </c:pt>
                <c:pt idx="5978">
                  <c:v>-3.1657999999999999</c:v>
                </c:pt>
                <c:pt idx="5979">
                  <c:v>-3.226</c:v>
                </c:pt>
                <c:pt idx="5980">
                  <c:v>-3.3546</c:v>
                </c:pt>
                <c:pt idx="5981">
                  <c:v>-3.4881000000000002</c:v>
                </c:pt>
                <c:pt idx="5982">
                  <c:v>-3.6326999999999998</c:v>
                </c:pt>
                <c:pt idx="5983">
                  <c:v>-3.7875999999999999</c:v>
                </c:pt>
                <c:pt idx="5984">
                  <c:v>-3.8491</c:v>
                </c:pt>
                <c:pt idx="5985">
                  <c:v>-3.9666000000000001</c:v>
                </c:pt>
                <c:pt idx="5986">
                  <c:v>-4.0755999999999997</c:v>
                </c:pt>
                <c:pt idx="5987">
                  <c:v>-4.1637000000000004</c:v>
                </c:pt>
                <c:pt idx="5988">
                  <c:v>-4.2622</c:v>
                </c:pt>
                <c:pt idx="5989">
                  <c:v>-4.3207000000000004</c:v>
                </c:pt>
                <c:pt idx="5990">
                  <c:v>-4.4268999999999998</c:v>
                </c:pt>
                <c:pt idx="5991">
                  <c:v>-4.5202999999999998</c:v>
                </c:pt>
                <c:pt idx="5992">
                  <c:v>-4.5739999999999998</c:v>
                </c:pt>
                <c:pt idx="5993">
                  <c:v>-4.6519000000000004</c:v>
                </c:pt>
                <c:pt idx="5994">
                  <c:v>-4.7545999999999999</c:v>
                </c:pt>
                <c:pt idx="5995">
                  <c:v>-4.8140000000000001</c:v>
                </c:pt>
                <c:pt idx="5996">
                  <c:v>-4.7907999999999999</c:v>
                </c:pt>
                <c:pt idx="5997">
                  <c:v>-4.8415999999999997</c:v>
                </c:pt>
                <c:pt idx="5998">
                  <c:v>-4.9236000000000004</c:v>
                </c:pt>
                <c:pt idx="5999">
                  <c:v>-4.9840999999999998</c:v>
                </c:pt>
                <c:pt idx="6000">
                  <c:v>-5.0488999999999997</c:v>
                </c:pt>
                <c:pt idx="6001">
                  <c:v>-5.1035000000000004</c:v>
                </c:pt>
                <c:pt idx="6002">
                  <c:v>-5.1985999999999999</c:v>
                </c:pt>
                <c:pt idx="6003">
                  <c:v>-5.2431999999999999</c:v>
                </c:pt>
                <c:pt idx="6004">
                  <c:v>-5.2522000000000002</c:v>
                </c:pt>
                <c:pt idx="6005">
                  <c:v>-5.3304</c:v>
                </c:pt>
                <c:pt idx="6006">
                  <c:v>-5.4264999999999999</c:v>
                </c:pt>
                <c:pt idx="6007">
                  <c:v>-5.4748000000000001</c:v>
                </c:pt>
                <c:pt idx="6008">
                  <c:v>-5.5423</c:v>
                </c:pt>
                <c:pt idx="6009">
                  <c:v>-5.5713999999999997</c:v>
                </c:pt>
                <c:pt idx="6010">
                  <c:v>-5.5651999999999999</c:v>
                </c:pt>
                <c:pt idx="6011">
                  <c:v>-5.6182999999999996</c:v>
                </c:pt>
                <c:pt idx="6012">
                  <c:v>-5.7163000000000004</c:v>
                </c:pt>
                <c:pt idx="6013">
                  <c:v>-5.7412000000000001</c:v>
                </c:pt>
                <c:pt idx="6014">
                  <c:v>-5.7126999999999999</c:v>
                </c:pt>
                <c:pt idx="6015">
                  <c:v>-5.7451999999999996</c:v>
                </c:pt>
                <c:pt idx="6016">
                  <c:v>-5.8352000000000004</c:v>
                </c:pt>
                <c:pt idx="6017">
                  <c:v>-5.9208999999999996</c:v>
                </c:pt>
                <c:pt idx="6018">
                  <c:v>-5.9265999999999996</c:v>
                </c:pt>
                <c:pt idx="6019">
                  <c:v>-5.8948999999999998</c:v>
                </c:pt>
                <c:pt idx="6020">
                  <c:v>-5.9458000000000002</c:v>
                </c:pt>
                <c:pt idx="6021">
                  <c:v>-5.9420000000000002</c:v>
                </c:pt>
                <c:pt idx="6022">
                  <c:v>-5.9608999999999996</c:v>
                </c:pt>
                <c:pt idx="6023">
                  <c:v>-5.9893000000000001</c:v>
                </c:pt>
                <c:pt idx="6024">
                  <c:v>-6.0697999999999999</c:v>
                </c:pt>
                <c:pt idx="6025">
                  <c:v>-6.1231999999999998</c:v>
                </c:pt>
                <c:pt idx="6026">
                  <c:v>-6.1162000000000001</c:v>
                </c:pt>
                <c:pt idx="6027">
                  <c:v>-6.1071999999999997</c:v>
                </c:pt>
                <c:pt idx="6028">
                  <c:v>-6.1614000000000004</c:v>
                </c:pt>
                <c:pt idx="6029">
                  <c:v>-6.1948999999999996</c:v>
                </c:pt>
                <c:pt idx="6030">
                  <c:v>-6.2172000000000001</c:v>
                </c:pt>
                <c:pt idx="6031">
                  <c:v>-6.2397</c:v>
                </c:pt>
                <c:pt idx="6032">
                  <c:v>-6.2591000000000001</c:v>
                </c:pt>
                <c:pt idx="6033">
                  <c:v>-6.2344999999999997</c:v>
                </c:pt>
                <c:pt idx="6034">
                  <c:v>-6.2805999999999997</c:v>
                </c:pt>
                <c:pt idx="6035">
                  <c:v>-6.3681999999999999</c:v>
                </c:pt>
                <c:pt idx="6036">
                  <c:v>-6.4374000000000002</c:v>
                </c:pt>
                <c:pt idx="6037">
                  <c:v>-6.4524999999999997</c:v>
                </c:pt>
                <c:pt idx="6038">
                  <c:v>-6.4808000000000003</c:v>
                </c:pt>
                <c:pt idx="6039">
                  <c:v>-6.5107999999999997</c:v>
                </c:pt>
                <c:pt idx="6040">
                  <c:v>-6.5678999999999998</c:v>
                </c:pt>
                <c:pt idx="6041">
                  <c:v>-6.5627000000000004</c:v>
                </c:pt>
                <c:pt idx="6042">
                  <c:v>-6.5938999999999997</c:v>
                </c:pt>
                <c:pt idx="6043">
                  <c:v>-6.6616</c:v>
                </c:pt>
                <c:pt idx="6044">
                  <c:v>-6.7244000000000002</c:v>
                </c:pt>
                <c:pt idx="6045">
                  <c:v>-6.7866</c:v>
                </c:pt>
                <c:pt idx="6046">
                  <c:v>-6.8315000000000001</c:v>
                </c:pt>
                <c:pt idx="6047">
                  <c:v>-6.8802000000000003</c:v>
                </c:pt>
                <c:pt idx="6048">
                  <c:v>-6.9328000000000003</c:v>
                </c:pt>
                <c:pt idx="6049">
                  <c:v>-7.0122999999999998</c:v>
                </c:pt>
                <c:pt idx="6050">
                  <c:v>-6.9436999999999998</c:v>
                </c:pt>
                <c:pt idx="6051">
                  <c:v>-6.9824999999999999</c:v>
                </c:pt>
                <c:pt idx="6052">
                  <c:v>-7.0628000000000002</c:v>
                </c:pt>
                <c:pt idx="6053">
                  <c:v>-7.1162000000000001</c:v>
                </c:pt>
                <c:pt idx="6054">
                  <c:v>-7.1973000000000003</c:v>
                </c:pt>
                <c:pt idx="6055">
                  <c:v>-7.2644000000000002</c:v>
                </c:pt>
                <c:pt idx="6056">
                  <c:v>-7.2748999999999997</c:v>
                </c:pt>
                <c:pt idx="6057">
                  <c:v>-7.2813999999999997</c:v>
                </c:pt>
                <c:pt idx="6058">
                  <c:v>-7.3188000000000004</c:v>
                </c:pt>
                <c:pt idx="6059">
                  <c:v>-7.2995000000000001</c:v>
                </c:pt>
                <c:pt idx="6060">
                  <c:v>-7.3216999999999999</c:v>
                </c:pt>
                <c:pt idx="6061">
                  <c:v>-7.3559999999999999</c:v>
                </c:pt>
                <c:pt idx="6062">
                  <c:v>-7.3287000000000004</c:v>
                </c:pt>
                <c:pt idx="6063">
                  <c:v>-7.3392999999999997</c:v>
                </c:pt>
                <c:pt idx="6064">
                  <c:v>-7.4008000000000003</c:v>
                </c:pt>
                <c:pt idx="6065">
                  <c:v>-7.4377000000000004</c:v>
                </c:pt>
                <c:pt idx="6066">
                  <c:v>-7.4721000000000002</c:v>
                </c:pt>
                <c:pt idx="6067">
                  <c:v>-7.5523999999999996</c:v>
                </c:pt>
                <c:pt idx="6068">
                  <c:v>-7.6901000000000002</c:v>
                </c:pt>
                <c:pt idx="6069">
                  <c:v>-7.8208000000000002</c:v>
                </c:pt>
                <c:pt idx="6070">
                  <c:v>-7.9196</c:v>
                </c:pt>
                <c:pt idx="6071">
                  <c:v>-8.0373000000000001</c:v>
                </c:pt>
                <c:pt idx="6072">
                  <c:v>-8.0181000000000004</c:v>
                </c:pt>
                <c:pt idx="6073">
                  <c:v>-8.0431000000000008</c:v>
                </c:pt>
                <c:pt idx="6074">
                  <c:v>-8.1395999999999997</c:v>
                </c:pt>
                <c:pt idx="6075">
                  <c:v>-8.1630000000000003</c:v>
                </c:pt>
                <c:pt idx="6076">
                  <c:v>-8.1884999999999994</c:v>
                </c:pt>
                <c:pt idx="6077">
                  <c:v>-8.2424999999999997</c:v>
                </c:pt>
                <c:pt idx="6078">
                  <c:v>-8.2362000000000002</c:v>
                </c:pt>
                <c:pt idx="6079">
                  <c:v>-8.1982999999999997</c:v>
                </c:pt>
                <c:pt idx="6080">
                  <c:v>-8.1510999999999996</c:v>
                </c:pt>
                <c:pt idx="6081">
                  <c:v>-8.0670999999999999</c:v>
                </c:pt>
                <c:pt idx="6082">
                  <c:v>-8.0001999999999995</c:v>
                </c:pt>
                <c:pt idx="6083">
                  <c:v>-7.9844999999999997</c:v>
                </c:pt>
                <c:pt idx="6084">
                  <c:v>-8.0150000000000006</c:v>
                </c:pt>
                <c:pt idx="6085">
                  <c:v>-8.0693999999999999</c:v>
                </c:pt>
                <c:pt idx="6086">
                  <c:v>-8.0853000000000002</c:v>
                </c:pt>
                <c:pt idx="6087">
                  <c:v>-8.0785999999999998</c:v>
                </c:pt>
                <c:pt idx="6088">
                  <c:v>-8.07</c:v>
                </c:pt>
                <c:pt idx="6089">
                  <c:v>-8.0830000000000002</c:v>
                </c:pt>
                <c:pt idx="6090">
                  <c:v>-8.1207999999999991</c:v>
                </c:pt>
                <c:pt idx="6091">
                  <c:v>-8.1317000000000004</c:v>
                </c:pt>
                <c:pt idx="6092">
                  <c:v>-8.1472999999999995</c:v>
                </c:pt>
                <c:pt idx="6093">
                  <c:v>-8.1514000000000006</c:v>
                </c:pt>
                <c:pt idx="6094">
                  <c:v>-8.1824999999999992</c:v>
                </c:pt>
                <c:pt idx="6095">
                  <c:v>-8.2185000000000006</c:v>
                </c:pt>
                <c:pt idx="6096">
                  <c:v>-8.2577999999999996</c:v>
                </c:pt>
                <c:pt idx="6097">
                  <c:v>-8.3248999999999995</c:v>
                </c:pt>
                <c:pt idx="6098">
                  <c:v>-8.3649000000000004</c:v>
                </c:pt>
                <c:pt idx="6099">
                  <c:v>-8.3481000000000005</c:v>
                </c:pt>
                <c:pt idx="6100">
                  <c:v>-8.3841000000000001</c:v>
                </c:pt>
                <c:pt idx="6101">
                  <c:v>-8.4449000000000005</c:v>
                </c:pt>
                <c:pt idx="6102">
                  <c:v>-8.4669000000000008</c:v>
                </c:pt>
                <c:pt idx="6103">
                  <c:v>-8.4893999999999998</c:v>
                </c:pt>
                <c:pt idx="6104">
                  <c:v>-8.4268999999999998</c:v>
                </c:pt>
                <c:pt idx="6105">
                  <c:v>-8.3638999999999992</c:v>
                </c:pt>
                <c:pt idx="6106">
                  <c:v>-8.3382000000000005</c:v>
                </c:pt>
                <c:pt idx="6107">
                  <c:v>-8.2946000000000009</c:v>
                </c:pt>
                <c:pt idx="6108">
                  <c:v>-8.2638999999999996</c:v>
                </c:pt>
                <c:pt idx="6109">
                  <c:v>-8.2433999999999994</c:v>
                </c:pt>
                <c:pt idx="6110">
                  <c:v>-8.2287999999999997</c:v>
                </c:pt>
                <c:pt idx="6111">
                  <c:v>-8.2286999999999999</c:v>
                </c:pt>
                <c:pt idx="6112">
                  <c:v>-8.2391000000000005</c:v>
                </c:pt>
                <c:pt idx="6113">
                  <c:v>-8.2222000000000008</c:v>
                </c:pt>
                <c:pt idx="6114">
                  <c:v>-8.1841000000000008</c:v>
                </c:pt>
                <c:pt idx="6115">
                  <c:v>-8.1893999999999991</c:v>
                </c:pt>
                <c:pt idx="6116">
                  <c:v>-8.1669999999999998</c:v>
                </c:pt>
                <c:pt idx="6117">
                  <c:v>-8.1742000000000008</c:v>
                </c:pt>
                <c:pt idx="6118">
                  <c:v>-8.1807999999999996</c:v>
                </c:pt>
                <c:pt idx="6119">
                  <c:v>-8.2257999999999996</c:v>
                </c:pt>
                <c:pt idx="6120">
                  <c:v>-8.2395999999999994</c:v>
                </c:pt>
                <c:pt idx="6121">
                  <c:v>-8.2182999999999993</c:v>
                </c:pt>
                <c:pt idx="6122">
                  <c:v>-8.1767000000000003</c:v>
                </c:pt>
                <c:pt idx="6123">
                  <c:v>-8.1298999999999992</c:v>
                </c:pt>
                <c:pt idx="6124">
                  <c:v>-8.0876999999999999</c:v>
                </c:pt>
                <c:pt idx="6125">
                  <c:v>-8.0624000000000002</c:v>
                </c:pt>
                <c:pt idx="6126">
                  <c:v>-8.0739999999999998</c:v>
                </c:pt>
                <c:pt idx="6127">
                  <c:v>-8.0740999999999996</c:v>
                </c:pt>
                <c:pt idx="6128">
                  <c:v>-8.0478000000000005</c:v>
                </c:pt>
                <c:pt idx="6129">
                  <c:v>-8.0322999999999993</c:v>
                </c:pt>
                <c:pt idx="6130">
                  <c:v>-7.9923000000000002</c:v>
                </c:pt>
                <c:pt idx="6131">
                  <c:v>-8.0226000000000006</c:v>
                </c:pt>
                <c:pt idx="6132">
                  <c:v>-8.0025999999999993</c:v>
                </c:pt>
                <c:pt idx="6133">
                  <c:v>-7.9603999999999999</c:v>
                </c:pt>
                <c:pt idx="6134">
                  <c:v>-7.8956999999999997</c:v>
                </c:pt>
                <c:pt idx="6135">
                  <c:v>-7.8334000000000001</c:v>
                </c:pt>
                <c:pt idx="6136">
                  <c:v>-7.7789000000000001</c:v>
                </c:pt>
                <c:pt idx="6137">
                  <c:v>-7.7222999999999997</c:v>
                </c:pt>
                <c:pt idx="6138">
                  <c:v>-7.6680999999999999</c:v>
                </c:pt>
                <c:pt idx="6139">
                  <c:v>-7.6805000000000003</c:v>
                </c:pt>
                <c:pt idx="6140">
                  <c:v>-7.6954000000000002</c:v>
                </c:pt>
                <c:pt idx="6141">
                  <c:v>-7.6230000000000002</c:v>
                </c:pt>
                <c:pt idx="6142">
                  <c:v>-7.5214999999999996</c:v>
                </c:pt>
                <c:pt idx="6143">
                  <c:v>-7.3985000000000003</c:v>
                </c:pt>
                <c:pt idx="6144">
                  <c:v>-7.3414000000000001</c:v>
                </c:pt>
                <c:pt idx="6145">
                  <c:v>-7.3216999999999999</c:v>
                </c:pt>
                <c:pt idx="6146">
                  <c:v>-7.2512999999999996</c:v>
                </c:pt>
                <c:pt idx="6147">
                  <c:v>-7.1910999999999996</c:v>
                </c:pt>
                <c:pt idx="6148">
                  <c:v>-7.1677999999999997</c:v>
                </c:pt>
                <c:pt idx="6149">
                  <c:v>-7.1315999999999997</c:v>
                </c:pt>
                <c:pt idx="6150">
                  <c:v>-7.1260000000000003</c:v>
                </c:pt>
                <c:pt idx="6151">
                  <c:v>-7.1294000000000004</c:v>
                </c:pt>
                <c:pt idx="6152">
                  <c:v>-7.1424000000000003</c:v>
                </c:pt>
                <c:pt idx="6153">
                  <c:v>-7.1769999999999996</c:v>
                </c:pt>
                <c:pt idx="6154">
                  <c:v>-7.1994999999999996</c:v>
                </c:pt>
                <c:pt idx="6155">
                  <c:v>-7.2262000000000004</c:v>
                </c:pt>
                <c:pt idx="6156">
                  <c:v>-7.2161</c:v>
                </c:pt>
                <c:pt idx="6157">
                  <c:v>-7.3021000000000003</c:v>
                </c:pt>
                <c:pt idx="6158">
                  <c:v>-7.3512000000000004</c:v>
                </c:pt>
                <c:pt idx="6159">
                  <c:v>-7.4111000000000002</c:v>
                </c:pt>
                <c:pt idx="6160">
                  <c:v>-7.4931000000000001</c:v>
                </c:pt>
                <c:pt idx="6161">
                  <c:v>-7.5568</c:v>
                </c:pt>
                <c:pt idx="6162">
                  <c:v>-7.6241000000000003</c:v>
                </c:pt>
                <c:pt idx="6163">
                  <c:v>-7.5899000000000001</c:v>
                </c:pt>
                <c:pt idx="6164">
                  <c:v>-7.6234999999999999</c:v>
                </c:pt>
                <c:pt idx="6165">
                  <c:v>-7.6936</c:v>
                </c:pt>
                <c:pt idx="6166">
                  <c:v>-7.7182000000000004</c:v>
                </c:pt>
                <c:pt idx="6167">
                  <c:v>-7.7630999999999997</c:v>
                </c:pt>
                <c:pt idx="6168">
                  <c:v>-7.8045</c:v>
                </c:pt>
                <c:pt idx="6169">
                  <c:v>-7.8697999999999997</c:v>
                </c:pt>
                <c:pt idx="6170">
                  <c:v>-7.8977000000000004</c:v>
                </c:pt>
                <c:pt idx="6171">
                  <c:v>-7.8849</c:v>
                </c:pt>
                <c:pt idx="6172">
                  <c:v>-7.9180000000000001</c:v>
                </c:pt>
                <c:pt idx="6173">
                  <c:v>-7.9191000000000003</c:v>
                </c:pt>
                <c:pt idx="6174">
                  <c:v>-7.9158999999999997</c:v>
                </c:pt>
                <c:pt idx="6175">
                  <c:v>-7.9032</c:v>
                </c:pt>
                <c:pt idx="6176">
                  <c:v>-7.9379999999999997</c:v>
                </c:pt>
                <c:pt idx="6177">
                  <c:v>-7.9646999999999997</c:v>
                </c:pt>
                <c:pt idx="6178">
                  <c:v>-7.9759000000000002</c:v>
                </c:pt>
                <c:pt idx="6179">
                  <c:v>-7.9695999999999998</c:v>
                </c:pt>
                <c:pt idx="6180">
                  <c:v>-7.9710000000000001</c:v>
                </c:pt>
                <c:pt idx="6181">
                  <c:v>-7.9617000000000004</c:v>
                </c:pt>
                <c:pt idx="6182">
                  <c:v>-7.9188999999999998</c:v>
                </c:pt>
                <c:pt idx="6183">
                  <c:v>-7.9071999999999996</c:v>
                </c:pt>
                <c:pt idx="6184">
                  <c:v>-7.8712999999999997</c:v>
                </c:pt>
                <c:pt idx="6185">
                  <c:v>-7.8773</c:v>
                </c:pt>
                <c:pt idx="6186">
                  <c:v>-7.8954000000000004</c:v>
                </c:pt>
                <c:pt idx="6187">
                  <c:v>-7.8780000000000001</c:v>
                </c:pt>
                <c:pt idx="6188">
                  <c:v>-7.8733000000000004</c:v>
                </c:pt>
                <c:pt idx="6189">
                  <c:v>-7.9146999999999998</c:v>
                </c:pt>
                <c:pt idx="6190">
                  <c:v>-7.9429999999999996</c:v>
                </c:pt>
                <c:pt idx="6191">
                  <c:v>-7.9699</c:v>
                </c:pt>
                <c:pt idx="6192">
                  <c:v>-7.9816000000000003</c:v>
                </c:pt>
                <c:pt idx="6193">
                  <c:v>-8.0008999999999997</c:v>
                </c:pt>
                <c:pt idx="6194">
                  <c:v>-7.9759000000000002</c:v>
                </c:pt>
                <c:pt idx="6195">
                  <c:v>-7.9565999999999999</c:v>
                </c:pt>
                <c:pt idx="6196">
                  <c:v>-7.9664000000000001</c:v>
                </c:pt>
                <c:pt idx="6197">
                  <c:v>-7.9457000000000004</c:v>
                </c:pt>
                <c:pt idx="6198">
                  <c:v>-7.9961000000000002</c:v>
                </c:pt>
                <c:pt idx="6199">
                  <c:v>-8.0371000000000006</c:v>
                </c:pt>
                <c:pt idx="6200">
                  <c:v>-7.9762000000000004</c:v>
                </c:pt>
                <c:pt idx="6201">
                  <c:v>-7.9635999999999996</c:v>
                </c:pt>
                <c:pt idx="6202">
                  <c:v>-7.9306999999999999</c:v>
                </c:pt>
                <c:pt idx="6203">
                  <c:v>-7.9775</c:v>
                </c:pt>
                <c:pt idx="6204">
                  <c:v>-7.9484000000000004</c:v>
                </c:pt>
                <c:pt idx="6205">
                  <c:v>-7.9151999999999996</c:v>
                </c:pt>
                <c:pt idx="6206">
                  <c:v>-7.9720000000000004</c:v>
                </c:pt>
                <c:pt idx="6207">
                  <c:v>-8.0160999999999998</c:v>
                </c:pt>
                <c:pt idx="6208">
                  <c:v>-7.9927999999999999</c:v>
                </c:pt>
                <c:pt idx="6209">
                  <c:v>-7.9766000000000004</c:v>
                </c:pt>
                <c:pt idx="6210">
                  <c:v>-7.9203999999999999</c:v>
                </c:pt>
                <c:pt idx="6211">
                  <c:v>-7.9257999999999997</c:v>
                </c:pt>
                <c:pt idx="6212">
                  <c:v>-7.9398999999999997</c:v>
                </c:pt>
                <c:pt idx="6213">
                  <c:v>-7.9396000000000004</c:v>
                </c:pt>
                <c:pt idx="6214">
                  <c:v>-7.9855999999999998</c:v>
                </c:pt>
                <c:pt idx="6215">
                  <c:v>-7.9534000000000002</c:v>
                </c:pt>
                <c:pt idx="6216">
                  <c:v>-7.9055999999999997</c:v>
                </c:pt>
                <c:pt idx="6217">
                  <c:v>-7.9364999999999997</c:v>
                </c:pt>
                <c:pt idx="6218">
                  <c:v>-7.9</c:v>
                </c:pt>
                <c:pt idx="6219">
                  <c:v>-7.9602000000000004</c:v>
                </c:pt>
                <c:pt idx="6220">
                  <c:v>-8.0023999999999997</c:v>
                </c:pt>
                <c:pt idx="6221">
                  <c:v>-7.9603999999999999</c:v>
                </c:pt>
                <c:pt idx="6222">
                  <c:v>-7.8723999999999998</c:v>
                </c:pt>
                <c:pt idx="6223">
                  <c:v>-7.8563999999999998</c:v>
                </c:pt>
                <c:pt idx="6224">
                  <c:v>-7.8014999999999999</c:v>
                </c:pt>
                <c:pt idx="6225">
                  <c:v>-7.7008999999999999</c:v>
                </c:pt>
                <c:pt idx="6226">
                  <c:v>-7.6551999999999998</c:v>
                </c:pt>
                <c:pt idx="6227">
                  <c:v>-7.6246999999999998</c:v>
                </c:pt>
                <c:pt idx="6228">
                  <c:v>-7.5914999999999999</c:v>
                </c:pt>
                <c:pt idx="6229">
                  <c:v>-7.585</c:v>
                </c:pt>
                <c:pt idx="6230">
                  <c:v>-7.6318000000000001</c:v>
                </c:pt>
                <c:pt idx="6231">
                  <c:v>-7.6806000000000001</c:v>
                </c:pt>
                <c:pt idx="6232">
                  <c:v>-7.7210999999999999</c:v>
                </c:pt>
                <c:pt idx="6233">
                  <c:v>-7.7723000000000004</c:v>
                </c:pt>
                <c:pt idx="6234">
                  <c:v>-7.7023999999999999</c:v>
                </c:pt>
                <c:pt idx="6235">
                  <c:v>-7.6726000000000001</c:v>
                </c:pt>
                <c:pt idx="6236">
                  <c:v>-7.6845999999999997</c:v>
                </c:pt>
                <c:pt idx="6237">
                  <c:v>-7.7821999999999996</c:v>
                </c:pt>
                <c:pt idx="6238">
                  <c:v>-7.8414000000000001</c:v>
                </c:pt>
                <c:pt idx="6239">
                  <c:v>-7.8507999999999996</c:v>
                </c:pt>
                <c:pt idx="6240">
                  <c:v>-7.8285</c:v>
                </c:pt>
                <c:pt idx="6241">
                  <c:v>-7.8438999999999997</c:v>
                </c:pt>
                <c:pt idx="6242">
                  <c:v>-7.8343999999999996</c:v>
                </c:pt>
                <c:pt idx="6243">
                  <c:v>-7.7758000000000003</c:v>
                </c:pt>
                <c:pt idx="6244">
                  <c:v>-7.7239000000000004</c:v>
                </c:pt>
                <c:pt idx="6245">
                  <c:v>-7.6360000000000001</c:v>
                </c:pt>
                <c:pt idx="6246">
                  <c:v>-7.5979000000000001</c:v>
                </c:pt>
                <c:pt idx="6247">
                  <c:v>-7.5880000000000001</c:v>
                </c:pt>
                <c:pt idx="6248">
                  <c:v>-7.5358000000000001</c:v>
                </c:pt>
                <c:pt idx="6249">
                  <c:v>-7.5303000000000004</c:v>
                </c:pt>
                <c:pt idx="6250">
                  <c:v>-7.4359000000000002</c:v>
                </c:pt>
                <c:pt idx="6251">
                  <c:v>-7.3266999999999998</c:v>
                </c:pt>
                <c:pt idx="6252">
                  <c:v>-7.2188999999999997</c:v>
                </c:pt>
                <c:pt idx="6253">
                  <c:v>-7.1919000000000004</c:v>
                </c:pt>
                <c:pt idx="6254">
                  <c:v>-7.2018000000000004</c:v>
                </c:pt>
                <c:pt idx="6255">
                  <c:v>-7.1970000000000001</c:v>
                </c:pt>
                <c:pt idx="6256">
                  <c:v>-7.2450999999999999</c:v>
                </c:pt>
                <c:pt idx="6257">
                  <c:v>-7.2858999999999998</c:v>
                </c:pt>
                <c:pt idx="6258">
                  <c:v>-7.1833</c:v>
                </c:pt>
                <c:pt idx="6259">
                  <c:v>-7.0932000000000004</c:v>
                </c:pt>
                <c:pt idx="6260">
                  <c:v>-7.0503999999999998</c:v>
                </c:pt>
                <c:pt idx="6261">
                  <c:v>-7.0404</c:v>
                </c:pt>
                <c:pt idx="6262">
                  <c:v>-7.1628999999999996</c:v>
                </c:pt>
                <c:pt idx="6263">
                  <c:v>-7.2445000000000004</c:v>
                </c:pt>
                <c:pt idx="6264">
                  <c:v>-7.3468999999999998</c:v>
                </c:pt>
                <c:pt idx="6265">
                  <c:v>-7.3604000000000003</c:v>
                </c:pt>
                <c:pt idx="6266">
                  <c:v>-7.32</c:v>
                </c:pt>
                <c:pt idx="6267">
                  <c:v>-7.2267999999999999</c:v>
                </c:pt>
                <c:pt idx="6268">
                  <c:v>-7.0585000000000004</c:v>
                </c:pt>
                <c:pt idx="6269">
                  <c:v>-6.9081000000000001</c:v>
                </c:pt>
                <c:pt idx="6270">
                  <c:v>-6.6944999999999997</c:v>
                </c:pt>
                <c:pt idx="6271">
                  <c:v>-6.4177</c:v>
                </c:pt>
                <c:pt idx="6272">
                  <c:v>-6.1074000000000002</c:v>
                </c:pt>
                <c:pt idx="6273">
                  <c:v>-5.7541000000000002</c:v>
                </c:pt>
                <c:pt idx="6274">
                  <c:v>-5.4988999999999999</c:v>
                </c:pt>
                <c:pt idx="6275">
                  <c:v>-5.3362999999999996</c:v>
                </c:pt>
                <c:pt idx="6276">
                  <c:v>-5.2670000000000003</c:v>
                </c:pt>
                <c:pt idx="6277">
                  <c:v>-5.3289</c:v>
                </c:pt>
                <c:pt idx="6278">
                  <c:v>-5.3865999999999996</c:v>
                </c:pt>
                <c:pt idx="6279">
                  <c:v>-5.4295</c:v>
                </c:pt>
                <c:pt idx="6280">
                  <c:v>-5.5323000000000002</c:v>
                </c:pt>
                <c:pt idx="6281">
                  <c:v>-5.6936999999999998</c:v>
                </c:pt>
                <c:pt idx="6282">
                  <c:v>-5.9364999999999997</c:v>
                </c:pt>
                <c:pt idx="6283">
                  <c:v>-6.2930999999999999</c:v>
                </c:pt>
                <c:pt idx="6284">
                  <c:v>-6.5526999999999997</c:v>
                </c:pt>
                <c:pt idx="6285">
                  <c:v>-6.7704000000000004</c:v>
                </c:pt>
                <c:pt idx="6286">
                  <c:v>-6.9790999999999999</c:v>
                </c:pt>
                <c:pt idx="6287">
                  <c:v>-7.1039000000000003</c:v>
                </c:pt>
                <c:pt idx="6288">
                  <c:v>-7.0468999999999999</c:v>
                </c:pt>
                <c:pt idx="6289">
                  <c:v>-6.9142999999999999</c:v>
                </c:pt>
                <c:pt idx="6290">
                  <c:v>-6.7678000000000003</c:v>
                </c:pt>
                <c:pt idx="6291">
                  <c:v>-6.6106999999999996</c:v>
                </c:pt>
                <c:pt idx="6292">
                  <c:v>-6.5124000000000004</c:v>
                </c:pt>
                <c:pt idx="6293">
                  <c:v>-6.4371</c:v>
                </c:pt>
                <c:pt idx="6294">
                  <c:v>-6.4109999999999996</c:v>
                </c:pt>
                <c:pt idx="6295">
                  <c:v>-6.3057999999999996</c:v>
                </c:pt>
                <c:pt idx="6296">
                  <c:v>-6.1643999999999997</c:v>
                </c:pt>
                <c:pt idx="6297">
                  <c:v>-6.0414000000000003</c:v>
                </c:pt>
                <c:pt idx="6298">
                  <c:v>-5.9687999999999999</c:v>
                </c:pt>
                <c:pt idx="6299">
                  <c:v>-5.8993000000000002</c:v>
                </c:pt>
                <c:pt idx="6300">
                  <c:v>-5.8701999999999996</c:v>
                </c:pt>
                <c:pt idx="6301">
                  <c:v>-5.8674999999999997</c:v>
                </c:pt>
                <c:pt idx="6302">
                  <c:v>-5.8487999999999998</c:v>
                </c:pt>
                <c:pt idx="6303">
                  <c:v>-5.9177999999999997</c:v>
                </c:pt>
                <c:pt idx="6304">
                  <c:v>-6.0164999999999997</c:v>
                </c:pt>
                <c:pt idx="6305">
                  <c:v>-6.0709999999999997</c:v>
                </c:pt>
                <c:pt idx="6306">
                  <c:v>-6.1159999999999997</c:v>
                </c:pt>
                <c:pt idx="6307">
                  <c:v>-6.1516000000000002</c:v>
                </c:pt>
                <c:pt idx="6308">
                  <c:v>-6.1315999999999997</c:v>
                </c:pt>
                <c:pt idx="6309">
                  <c:v>-6.0601000000000003</c:v>
                </c:pt>
                <c:pt idx="6310">
                  <c:v>-6.0345000000000004</c:v>
                </c:pt>
                <c:pt idx="6311">
                  <c:v>-6.0430000000000001</c:v>
                </c:pt>
                <c:pt idx="6312">
                  <c:v>-6.0461</c:v>
                </c:pt>
                <c:pt idx="6313">
                  <c:v>-6.0458999999999996</c:v>
                </c:pt>
                <c:pt idx="6314">
                  <c:v>-6.0648</c:v>
                </c:pt>
                <c:pt idx="6315">
                  <c:v>-6.0361000000000002</c:v>
                </c:pt>
                <c:pt idx="6316">
                  <c:v>-6.0377999999999998</c:v>
                </c:pt>
                <c:pt idx="6317">
                  <c:v>-6.0587999999999997</c:v>
                </c:pt>
                <c:pt idx="6318">
                  <c:v>-6.0758999999999999</c:v>
                </c:pt>
                <c:pt idx="6319">
                  <c:v>-6.1032000000000002</c:v>
                </c:pt>
                <c:pt idx="6320">
                  <c:v>-6.1087999999999996</c:v>
                </c:pt>
                <c:pt idx="6321">
                  <c:v>-6.0765000000000002</c:v>
                </c:pt>
                <c:pt idx="6322">
                  <c:v>-6.0811000000000002</c:v>
                </c:pt>
                <c:pt idx="6323">
                  <c:v>-6.0903</c:v>
                </c:pt>
                <c:pt idx="6324">
                  <c:v>-6.0697000000000001</c:v>
                </c:pt>
                <c:pt idx="6325">
                  <c:v>-6.0389999999999997</c:v>
                </c:pt>
                <c:pt idx="6326">
                  <c:v>-5.9813000000000001</c:v>
                </c:pt>
                <c:pt idx="6327">
                  <c:v>-5.9535999999999998</c:v>
                </c:pt>
                <c:pt idx="6328">
                  <c:v>-5.9608999999999996</c:v>
                </c:pt>
                <c:pt idx="6329">
                  <c:v>-5.8861999999999997</c:v>
                </c:pt>
                <c:pt idx="6330">
                  <c:v>-5.7676999999999996</c:v>
                </c:pt>
                <c:pt idx="6331">
                  <c:v>-5.7378999999999998</c:v>
                </c:pt>
                <c:pt idx="6332">
                  <c:v>-5.7557999999999998</c:v>
                </c:pt>
                <c:pt idx="6333">
                  <c:v>-5.6603000000000003</c:v>
                </c:pt>
                <c:pt idx="6334">
                  <c:v>-5.5845000000000002</c:v>
                </c:pt>
                <c:pt idx="6335">
                  <c:v>-5.5385999999999997</c:v>
                </c:pt>
                <c:pt idx="6336">
                  <c:v>-5.5595999999999997</c:v>
                </c:pt>
                <c:pt idx="6337">
                  <c:v>-5.5515999999999996</c:v>
                </c:pt>
                <c:pt idx="6338">
                  <c:v>-5.5567000000000002</c:v>
                </c:pt>
                <c:pt idx="6339">
                  <c:v>-5.6490999999999998</c:v>
                </c:pt>
                <c:pt idx="6340">
                  <c:v>-5.8097000000000003</c:v>
                </c:pt>
                <c:pt idx="6341">
                  <c:v>-5.8982999999999999</c:v>
                </c:pt>
                <c:pt idx="6342">
                  <c:v>-6.0083000000000002</c:v>
                </c:pt>
                <c:pt idx="6343">
                  <c:v>-6.1740000000000004</c:v>
                </c:pt>
                <c:pt idx="6344">
                  <c:v>-6.3628</c:v>
                </c:pt>
                <c:pt idx="6345">
                  <c:v>-6.6166</c:v>
                </c:pt>
                <c:pt idx="6346">
                  <c:v>-6.9657999999999998</c:v>
                </c:pt>
                <c:pt idx="6347">
                  <c:v>-7.4555999999999996</c:v>
                </c:pt>
                <c:pt idx="6348">
                  <c:v>-7.8342999999999998</c:v>
                </c:pt>
                <c:pt idx="6349">
                  <c:v>-7.9974999999999996</c:v>
                </c:pt>
                <c:pt idx="6350">
                  <c:v>-8.0557999999999996</c:v>
                </c:pt>
                <c:pt idx="6351">
                  <c:v>-8.1613000000000007</c:v>
                </c:pt>
                <c:pt idx="6352">
                  <c:v>-8.2561</c:v>
                </c:pt>
                <c:pt idx="6353">
                  <c:v>-8.3293999999999997</c:v>
                </c:pt>
                <c:pt idx="6354">
                  <c:v>-8.3466000000000005</c:v>
                </c:pt>
                <c:pt idx="6355">
                  <c:v>-8.3943999999999992</c:v>
                </c:pt>
                <c:pt idx="6356">
                  <c:v>-8.4446999999999992</c:v>
                </c:pt>
                <c:pt idx="6357">
                  <c:v>-8.4764999999999997</c:v>
                </c:pt>
                <c:pt idx="6358">
                  <c:v>-8.4995999999999992</c:v>
                </c:pt>
                <c:pt idx="6359">
                  <c:v>-8.4773999999999994</c:v>
                </c:pt>
                <c:pt idx="6360">
                  <c:v>-8.4428999999999998</c:v>
                </c:pt>
                <c:pt idx="6361">
                  <c:v>-8.4430999999999994</c:v>
                </c:pt>
                <c:pt idx="6362">
                  <c:v>-8.3991000000000007</c:v>
                </c:pt>
                <c:pt idx="6363">
                  <c:v>-8.3078000000000003</c:v>
                </c:pt>
                <c:pt idx="6364">
                  <c:v>-8.2403999999999993</c:v>
                </c:pt>
                <c:pt idx="6365">
                  <c:v>-8.2438000000000002</c:v>
                </c:pt>
                <c:pt idx="6366">
                  <c:v>-8.2140000000000004</c:v>
                </c:pt>
                <c:pt idx="6367">
                  <c:v>-8.1693999999999996</c:v>
                </c:pt>
                <c:pt idx="6368">
                  <c:v>-8.1148000000000007</c:v>
                </c:pt>
                <c:pt idx="6369">
                  <c:v>-8.0106000000000002</c:v>
                </c:pt>
                <c:pt idx="6370">
                  <c:v>-7.8723000000000001</c:v>
                </c:pt>
                <c:pt idx="6371">
                  <c:v>-7.8796999999999997</c:v>
                </c:pt>
                <c:pt idx="6372">
                  <c:v>-7.9305000000000003</c:v>
                </c:pt>
                <c:pt idx="6373">
                  <c:v>-7.9526000000000003</c:v>
                </c:pt>
                <c:pt idx="6374">
                  <c:v>-7.8356000000000003</c:v>
                </c:pt>
                <c:pt idx="6375">
                  <c:v>-7.7041000000000004</c:v>
                </c:pt>
                <c:pt idx="6376">
                  <c:v>-7.6162000000000001</c:v>
                </c:pt>
                <c:pt idx="6377">
                  <c:v>-7.5377000000000001</c:v>
                </c:pt>
                <c:pt idx="6378">
                  <c:v>-7.4736000000000002</c:v>
                </c:pt>
                <c:pt idx="6379">
                  <c:v>-7.4335000000000004</c:v>
                </c:pt>
                <c:pt idx="6380">
                  <c:v>-7.4019000000000004</c:v>
                </c:pt>
                <c:pt idx="6381">
                  <c:v>-7.4127000000000001</c:v>
                </c:pt>
                <c:pt idx="6382">
                  <c:v>-7.4104999999999999</c:v>
                </c:pt>
                <c:pt idx="6383">
                  <c:v>-7.4077000000000002</c:v>
                </c:pt>
                <c:pt idx="6384">
                  <c:v>-7.4278000000000004</c:v>
                </c:pt>
                <c:pt idx="6385">
                  <c:v>-7.4108999999999998</c:v>
                </c:pt>
                <c:pt idx="6386">
                  <c:v>-7.4322999999999997</c:v>
                </c:pt>
                <c:pt idx="6387">
                  <c:v>-7.4432999999999998</c:v>
                </c:pt>
                <c:pt idx="6388">
                  <c:v>-7.4763000000000002</c:v>
                </c:pt>
                <c:pt idx="6389">
                  <c:v>-7.4408000000000003</c:v>
                </c:pt>
                <c:pt idx="6390">
                  <c:v>-7.4595000000000002</c:v>
                </c:pt>
                <c:pt idx="6391">
                  <c:v>-7.4926000000000004</c:v>
                </c:pt>
                <c:pt idx="6392">
                  <c:v>-7.4726999999999997</c:v>
                </c:pt>
                <c:pt idx="6393">
                  <c:v>-7.4787999999999997</c:v>
                </c:pt>
                <c:pt idx="6394">
                  <c:v>-7.4790999999999999</c:v>
                </c:pt>
                <c:pt idx="6395">
                  <c:v>-7.4267000000000003</c:v>
                </c:pt>
                <c:pt idx="6396">
                  <c:v>-7.4191000000000003</c:v>
                </c:pt>
                <c:pt idx="6397">
                  <c:v>-7.4439000000000002</c:v>
                </c:pt>
                <c:pt idx="6398">
                  <c:v>-7.5114000000000001</c:v>
                </c:pt>
                <c:pt idx="6399">
                  <c:v>-7.5304000000000002</c:v>
                </c:pt>
                <c:pt idx="6400">
                  <c:v>-7.5486000000000004</c:v>
                </c:pt>
                <c:pt idx="6401">
                  <c:v>-7.5389999999999997</c:v>
                </c:pt>
                <c:pt idx="6402">
                  <c:v>-7.5347</c:v>
                </c:pt>
                <c:pt idx="6403">
                  <c:v>-7.5266000000000002</c:v>
                </c:pt>
                <c:pt idx="6404">
                  <c:v>-7.5151000000000003</c:v>
                </c:pt>
                <c:pt idx="6405">
                  <c:v>-7.4905999999999997</c:v>
                </c:pt>
                <c:pt idx="6406">
                  <c:v>-7.5000999999999998</c:v>
                </c:pt>
                <c:pt idx="6407">
                  <c:v>-7.5118999999999998</c:v>
                </c:pt>
                <c:pt idx="6408">
                  <c:v>-7.484</c:v>
                </c:pt>
                <c:pt idx="6409">
                  <c:v>-7.4745999999999997</c:v>
                </c:pt>
                <c:pt idx="6410">
                  <c:v>-7.452</c:v>
                </c:pt>
                <c:pt idx="6411">
                  <c:v>-7.4873000000000003</c:v>
                </c:pt>
                <c:pt idx="6412">
                  <c:v>-7.4668999999999999</c:v>
                </c:pt>
                <c:pt idx="6413">
                  <c:v>-7.4970999999999997</c:v>
                </c:pt>
                <c:pt idx="6414">
                  <c:v>-7.5244999999999997</c:v>
                </c:pt>
                <c:pt idx="6415">
                  <c:v>-7.5627000000000004</c:v>
                </c:pt>
                <c:pt idx="6416">
                  <c:v>-7.6646000000000001</c:v>
                </c:pt>
                <c:pt idx="6417">
                  <c:v>-7.7065999999999999</c:v>
                </c:pt>
                <c:pt idx="6418">
                  <c:v>-7.7747999999999999</c:v>
                </c:pt>
                <c:pt idx="6419">
                  <c:v>-7.8581000000000003</c:v>
                </c:pt>
                <c:pt idx="6420">
                  <c:v>-7.9008000000000003</c:v>
                </c:pt>
                <c:pt idx="6421">
                  <c:v>-7.9607000000000001</c:v>
                </c:pt>
                <c:pt idx="6422">
                  <c:v>-7.9718</c:v>
                </c:pt>
                <c:pt idx="6423">
                  <c:v>-8.0123999999999995</c:v>
                </c:pt>
                <c:pt idx="6424">
                  <c:v>-8.0715000000000003</c:v>
                </c:pt>
                <c:pt idx="6425">
                  <c:v>-8.1236999999999995</c:v>
                </c:pt>
                <c:pt idx="6426">
                  <c:v>-8.1836000000000002</c:v>
                </c:pt>
                <c:pt idx="6427">
                  <c:v>-8.2260000000000009</c:v>
                </c:pt>
                <c:pt idx="6428">
                  <c:v>-8.2451000000000008</c:v>
                </c:pt>
                <c:pt idx="6429">
                  <c:v>-8.2810000000000006</c:v>
                </c:pt>
                <c:pt idx="6430">
                  <c:v>-8.3811</c:v>
                </c:pt>
                <c:pt idx="6431">
                  <c:v>-8.4626999999999999</c:v>
                </c:pt>
                <c:pt idx="6432">
                  <c:v>-8.4871999999999996</c:v>
                </c:pt>
                <c:pt idx="6433">
                  <c:v>-8.4989000000000008</c:v>
                </c:pt>
                <c:pt idx="6434">
                  <c:v>-8.5419999999999998</c:v>
                </c:pt>
                <c:pt idx="6435">
                  <c:v>-8.6084999999999994</c:v>
                </c:pt>
                <c:pt idx="6436">
                  <c:v>-8.6628000000000007</c:v>
                </c:pt>
                <c:pt idx="6437">
                  <c:v>-8.7152999999999992</c:v>
                </c:pt>
                <c:pt idx="6438">
                  <c:v>-8.7379999999999995</c:v>
                </c:pt>
                <c:pt idx="6439">
                  <c:v>-8.7101000000000006</c:v>
                </c:pt>
                <c:pt idx="6440">
                  <c:v>-8.6583000000000006</c:v>
                </c:pt>
                <c:pt idx="6441">
                  <c:v>-8.6295999999999999</c:v>
                </c:pt>
                <c:pt idx="6442">
                  <c:v>-8.5937999999999999</c:v>
                </c:pt>
                <c:pt idx="6443">
                  <c:v>-8.6783000000000001</c:v>
                </c:pt>
                <c:pt idx="6444">
                  <c:v>-8.7192000000000007</c:v>
                </c:pt>
                <c:pt idx="6445">
                  <c:v>-8.7704000000000004</c:v>
                </c:pt>
                <c:pt idx="6446">
                  <c:v>-8.8545999999999996</c:v>
                </c:pt>
                <c:pt idx="6447">
                  <c:v>-8.9407999999999994</c:v>
                </c:pt>
                <c:pt idx="6448">
                  <c:v>-8.9873999999999992</c:v>
                </c:pt>
                <c:pt idx="6449">
                  <c:v>-9.0340000000000007</c:v>
                </c:pt>
                <c:pt idx="6450">
                  <c:v>-8.9959000000000007</c:v>
                </c:pt>
                <c:pt idx="6451">
                  <c:v>-9.0195000000000007</c:v>
                </c:pt>
                <c:pt idx="6452">
                  <c:v>-9.0975999999999999</c:v>
                </c:pt>
                <c:pt idx="6453">
                  <c:v>-9.1290999999999993</c:v>
                </c:pt>
                <c:pt idx="6454">
                  <c:v>-9.1523000000000003</c:v>
                </c:pt>
                <c:pt idx="6455">
                  <c:v>-9.1978000000000009</c:v>
                </c:pt>
                <c:pt idx="6456">
                  <c:v>-9.2583000000000002</c:v>
                </c:pt>
                <c:pt idx="6457">
                  <c:v>-9.3033999999999999</c:v>
                </c:pt>
                <c:pt idx="6458">
                  <c:v>-9.4131999999999998</c:v>
                </c:pt>
                <c:pt idx="6459">
                  <c:v>-9.6235999999999997</c:v>
                </c:pt>
                <c:pt idx="6460">
                  <c:v>-9.6761999999999997</c:v>
                </c:pt>
                <c:pt idx="6461">
                  <c:v>-9.7018000000000004</c:v>
                </c:pt>
                <c:pt idx="6462">
                  <c:v>-9.7230000000000008</c:v>
                </c:pt>
                <c:pt idx="6463">
                  <c:v>-9.7596000000000007</c:v>
                </c:pt>
                <c:pt idx="6464">
                  <c:v>-9.7949000000000002</c:v>
                </c:pt>
                <c:pt idx="6465">
                  <c:v>-9.7947000000000006</c:v>
                </c:pt>
                <c:pt idx="6466">
                  <c:v>-9.7698999999999998</c:v>
                </c:pt>
                <c:pt idx="6467">
                  <c:v>-9.7461000000000002</c:v>
                </c:pt>
                <c:pt idx="6468">
                  <c:v>-9.7556999999999992</c:v>
                </c:pt>
                <c:pt idx="6469">
                  <c:v>-9.7542000000000009</c:v>
                </c:pt>
                <c:pt idx="6470">
                  <c:v>-9.7165999999999997</c:v>
                </c:pt>
                <c:pt idx="6471">
                  <c:v>-9.7001000000000008</c:v>
                </c:pt>
                <c:pt idx="6472">
                  <c:v>-9.7284000000000006</c:v>
                </c:pt>
                <c:pt idx="6473">
                  <c:v>-9.7624999999999993</c:v>
                </c:pt>
                <c:pt idx="6474">
                  <c:v>-9.7367000000000008</c:v>
                </c:pt>
                <c:pt idx="6475">
                  <c:v>-9.7690000000000001</c:v>
                </c:pt>
                <c:pt idx="6476">
                  <c:v>-9.7977000000000007</c:v>
                </c:pt>
                <c:pt idx="6477">
                  <c:v>-9.8125999999999998</c:v>
                </c:pt>
                <c:pt idx="6478">
                  <c:v>-9.8431999999999995</c:v>
                </c:pt>
                <c:pt idx="6479">
                  <c:v>-9.8725000000000005</c:v>
                </c:pt>
                <c:pt idx="6480">
                  <c:v>-9.8551000000000002</c:v>
                </c:pt>
                <c:pt idx="6481">
                  <c:v>-9.8986000000000001</c:v>
                </c:pt>
                <c:pt idx="6482">
                  <c:v>-10.005000000000001</c:v>
                </c:pt>
                <c:pt idx="6483">
                  <c:v>-10.039</c:v>
                </c:pt>
                <c:pt idx="6484">
                  <c:v>-10.054</c:v>
                </c:pt>
                <c:pt idx="6485">
                  <c:v>-10.076000000000001</c:v>
                </c:pt>
                <c:pt idx="6486">
                  <c:v>-10.125999999999999</c:v>
                </c:pt>
                <c:pt idx="6487">
                  <c:v>-10.117000000000001</c:v>
                </c:pt>
                <c:pt idx="6488">
                  <c:v>-10.06</c:v>
                </c:pt>
                <c:pt idx="6489">
                  <c:v>-10.068</c:v>
                </c:pt>
                <c:pt idx="6490">
                  <c:v>-10.081</c:v>
                </c:pt>
                <c:pt idx="6491">
                  <c:v>-10.084</c:v>
                </c:pt>
                <c:pt idx="6492">
                  <c:v>-10.076000000000001</c:v>
                </c:pt>
                <c:pt idx="6493">
                  <c:v>-10.069000000000001</c:v>
                </c:pt>
                <c:pt idx="6494">
                  <c:v>-10.122</c:v>
                </c:pt>
                <c:pt idx="6495">
                  <c:v>-10.148999999999999</c:v>
                </c:pt>
                <c:pt idx="6496">
                  <c:v>-10.204000000000001</c:v>
                </c:pt>
                <c:pt idx="6497">
                  <c:v>-10.23</c:v>
                </c:pt>
                <c:pt idx="6498">
                  <c:v>-10.226000000000001</c:v>
                </c:pt>
                <c:pt idx="6499">
                  <c:v>-10.257999999999999</c:v>
                </c:pt>
                <c:pt idx="6500">
                  <c:v>-10.252000000000001</c:v>
                </c:pt>
                <c:pt idx="6501">
                  <c:v>-10.236000000000001</c:v>
                </c:pt>
                <c:pt idx="6502">
                  <c:v>-10.228999999999999</c:v>
                </c:pt>
                <c:pt idx="6503">
                  <c:v>-10.196</c:v>
                </c:pt>
                <c:pt idx="6504">
                  <c:v>-10.193</c:v>
                </c:pt>
                <c:pt idx="6505">
                  <c:v>-10.23</c:v>
                </c:pt>
                <c:pt idx="6506">
                  <c:v>-10.242000000000001</c:v>
                </c:pt>
                <c:pt idx="6507">
                  <c:v>-10.241</c:v>
                </c:pt>
                <c:pt idx="6508">
                  <c:v>-10.222</c:v>
                </c:pt>
                <c:pt idx="6509">
                  <c:v>-10.210000000000001</c:v>
                </c:pt>
                <c:pt idx="6510">
                  <c:v>-10.205</c:v>
                </c:pt>
                <c:pt idx="6511">
                  <c:v>-10.179</c:v>
                </c:pt>
                <c:pt idx="6512">
                  <c:v>-10.157999999999999</c:v>
                </c:pt>
                <c:pt idx="6513">
                  <c:v>-10.119999999999999</c:v>
                </c:pt>
                <c:pt idx="6514">
                  <c:v>-10.108000000000001</c:v>
                </c:pt>
                <c:pt idx="6515">
                  <c:v>-10.067</c:v>
                </c:pt>
                <c:pt idx="6516">
                  <c:v>-10.044</c:v>
                </c:pt>
                <c:pt idx="6517">
                  <c:v>-10.051</c:v>
                </c:pt>
                <c:pt idx="6518">
                  <c:v>-10.061999999999999</c:v>
                </c:pt>
                <c:pt idx="6519">
                  <c:v>-10.06</c:v>
                </c:pt>
                <c:pt idx="6520">
                  <c:v>-10.050000000000001</c:v>
                </c:pt>
                <c:pt idx="6521">
                  <c:v>-10.055</c:v>
                </c:pt>
                <c:pt idx="6522">
                  <c:v>-10.042</c:v>
                </c:pt>
                <c:pt idx="6523">
                  <c:v>-9.9947999999999997</c:v>
                </c:pt>
                <c:pt idx="6524">
                  <c:v>-9.8968000000000007</c:v>
                </c:pt>
                <c:pt idx="6525">
                  <c:v>-9.8158999999999992</c:v>
                </c:pt>
                <c:pt idx="6526">
                  <c:v>-9.7455999999999996</c:v>
                </c:pt>
                <c:pt idx="6527">
                  <c:v>-9.7051999999999996</c:v>
                </c:pt>
                <c:pt idx="6528">
                  <c:v>-9.6486000000000001</c:v>
                </c:pt>
                <c:pt idx="6529">
                  <c:v>-9.6214999999999993</c:v>
                </c:pt>
                <c:pt idx="6530">
                  <c:v>-9.6491000000000007</c:v>
                </c:pt>
                <c:pt idx="6531">
                  <c:v>-9.6979000000000006</c:v>
                </c:pt>
                <c:pt idx="6532">
                  <c:v>-9.7144999999999992</c:v>
                </c:pt>
                <c:pt idx="6533">
                  <c:v>-9.7306000000000008</c:v>
                </c:pt>
                <c:pt idx="6534">
                  <c:v>-9.6976999999999993</c:v>
                </c:pt>
                <c:pt idx="6535">
                  <c:v>-9.5803999999999991</c:v>
                </c:pt>
                <c:pt idx="6536">
                  <c:v>-9.4396000000000004</c:v>
                </c:pt>
                <c:pt idx="6537">
                  <c:v>-9.3976000000000006</c:v>
                </c:pt>
                <c:pt idx="6538">
                  <c:v>-9.3458000000000006</c:v>
                </c:pt>
                <c:pt idx="6539">
                  <c:v>-9.2569999999999997</c:v>
                </c:pt>
                <c:pt idx="6540">
                  <c:v>-9.2100000000000009</c:v>
                </c:pt>
                <c:pt idx="6541">
                  <c:v>-9.1697000000000006</c:v>
                </c:pt>
                <c:pt idx="6542">
                  <c:v>-9.1186000000000007</c:v>
                </c:pt>
                <c:pt idx="6543">
                  <c:v>-9.1113999999999997</c:v>
                </c:pt>
                <c:pt idx="6544">
                  <c:v>-9.1277000000000008</c:v>
                </c:pt>
                <c:pt idx="6545">
                  <c:v>-9.0460999999999991</c:v>
                </c:pt>
                <c:pt idx="6546">
                  <c:v>-8.9700000000000006</c:v>
                </c:pt>
                <c:pt idx="6547">
                  <c:v>-8.9624000000000006</c:v>
                </c:pt>
                <c:pt idx="6548">
                  <c:v>-8.9914000000000005</c:v>
                </c:pt>
                <c:pt idx="6549">
                  <c:v>-9.0128000000000004</c:v>
                </c:pt>
                <c:pt idx="6550">
                  <c:v>-9.0344999999999995</c:v>
                </c:pt>
                <c:pt idx="6551">
                  <c:v>-9.0591000000000008</c:v>
                </c:pt>
                <c:pt idx="6552">
                  <c:v>-9.0747999999999998</c:v>
                </c:pt>
                <c:pt idx="6553">
                  <c:v>-9.0759000000000007</c:v>
                </c:pt>
                <c:pt idx="6554">
                  <c:v>-9.0996000000000006</c:v>
                </c:pt>
                <c:pt idx="6555">
                  <c:v>-9.1187000000000005</c:v>
                </c:pt>
                <c:pt idx="6556">
                  <c:v>-9.1814999999999998</c:v>
                </c:pt>
                <c:pt idx="6557">
                  <c:v>-9.2410999999999994</c:v>
                </c:pt>
                <c:pt idx="6558">
                  <c:v>-9.3222000000000005</c:v>
                </c:pt>
                <c:pt idx="6559">
                  <c:v>-9.3312000000000008</c:v>
                </c:pt>
                <c:pt idx="6560">
                  <c:v>-9.4033999999999995</c:v>
                </c:pt>
                <c:pt idx="6561">
                  <c:v>-9.4797999999999991</c:v>
                </c:pt>
                <c:pt idx="6562">
                  <c:v>-9.5175000000000001</c:v>
                </c:pt>
                <c:pt idx="6563">
                  <c:v>-9.6518999999999995</c:v>
                </c:pt>
                <c:pt idx="6564">
                  <c:v>-9.7535000000000007</c:v>
                </c:pt>
                <c:pt idx="6565">
                  <c:v>-9.7826000000000004</c:v>
                </c:pt>
                <c:pt idx="6566">
                  <c:v>-9.8772000000000002</c:v>
                </c:pt>
                <c:pt idx="6567">
                  <c:v>-9.9716000000000005</c:v>
                </c:pt>
                <c:pt idx="6568">
                  <c:v>-10.074999999999999</c:v>
                </c:pt>
                <c:pt idx="6569">
                  <c:v>-10.106</c:v>
                </c:pt>
                <c:pt idx="6570">
                  <c:v>-10.161</c:v>
                </c:pt>
                <c:pt idx="6571">
                  <c:v>-10.27</c:v>
                </c:pt>
                <c:pt idx="6572">
                  <c:v>-10.315</c:v>
                </c:pt>
                <c:pt idx="6573">
                  <c:v>-10.311999999999999</c:v>
                </c:pt>
                <c:pt idx="6574">
                  <c:v>-10.347</c:v>
                </c:pt>
                <c:pt idx="6575">
                  <c:v>-10.436</c:v>
                </c:pt>
                <c:pt idx="6576">
                  <c:v>-10.442</c:v>
                </c:pt>
                <c:pt idx="6577">
                  <c:v>-10.407</c:v>
                </c:pt>
                <c:pt idx="6578">
                  <c:v>-10.423999999999999</c:v>
                </c:pt>
                <c:pt idx="6579">
                  <c:v>-10.481</c:v>
                </c:pt>
                <c:pt idx="6580">
                  <c:v>-10.535</c:v>
                </c:pt>
                <c:pt idx="6581">
                  <c:v>-10.56</c:v>
                </c:pt>
                <c:pt idx="6582">
                  <c:v>-10.542</c:v>
                </c:pt>
                <c:pt idx="6583">
                  <c:v>-10.494999999999999</c:v>
                </c:pt>
                <c:pt idx="6584">
                  <c:v>-10.403</c:v>
                </c:pt>
                <c:pt idx="6585">
                  <c:v>-10.08</c:v>
                </c:pt>
                <c:pt idx="6586">
                  <c:v>-10.281000000000001</c:v>
                </c:pt>
                <c:pt idx="6587">
                  <c:v>-10.24</c:v>
                </c:pt>
                <c:pt idx="6588">
                  <c:v>-10.24</c:v>
                </c:pt>
                <c:pt idx="6589">
                  <c:v>-10.162000000000001</c:v>
                </c:pt>
                <c:pt idx="6590">
                  <c:v>-10.07</c:v>
                </c:pt>
                <c:pt idx="6591">
                  <c:v>-10.032</c:v>
                </c:pt>
                <c:pt idx="6592">
                  <c:v>-9.968</c:v>
                </c:pt>
                <c:pt idx="6593">
                  <c:v>-9.9322999999999997</c:v>
                </c:pt>
                <c:pt idx="6594">
                  <c:v>-9.8953000000000007</c:v>
                </c:pt>
                <c:pt idx="6595">
                  <c:v>-9.8659999999999997</c:v>
                </c:pt>
                <c:pt idx="6596">
                  <c:v>-9.8651</c:v>
                </c:pt>
                <c:pt idx="6597">
                  <c:v>-9.8640000000000008</c:v>
                </c:pt>
                <c:pt idx="6598">
                  <c:v>-9.8301999999999996</c:v>
                </c:pt>
                <c:pt idx="6599">
                  <c:v>-9.7800999999999991</c:v>
                </c:pt>
                <c:pt idx="6600">
                  <c:v>-9.8080999999999996</c:v>
                </c:pt>
                <c:pt idx="6601">
                  <c:v>-9.8127999999999993</c:v>
                </c:pt>
                <c:pt idx="6602">
                  <c:v>-9.7795000000000005</c:v>
                </c:pt>
                <c:pt idx="6603">
                  <c:v>-9.7832000000000008</c:v>
                </c:pt>
                <c:pt idx="6604">
                  <c:v>-9.8054000000000006</c:v>
                </c:pt>
                <c:pt idx="6605">
                  <c:v>-9.7830999999999992</c:v>
                </c:pt>
                <c:pt idx="6606">
                  <c:v>-9.7858000000000001</c:v>
                </c:pt>
                <c:pt idx="6607">
                  <c:v>-9.7201000000000004</c:v>
                </c:pt>
                <c:pt idx="6608">
                  <c:v>-9.6519999999999992</c:v>
                </c:pt>
                <c:pt idx="6609">
                  <c:v>-9.5805000000000007</c:v>
                </c:pt>
                <c:pt idx="6610">
                  <c:v>-9.5347000000000008</c:v>
                </c:pt>
                <c:pt idx="6611">
                  <c:v>-9.5137999999999998</c:v>
                </c:pt>
                <c:pt idx="6612">
                  <c:v>-9.5609000000000002</c:v>
                </c:pt>
                <c:pt idx="6613">
                  <c:v>-9.6182999999999996</c:v>
                </c:pt>
                <c:pt idx="6614">
                  <c:v>-9.5618999999999996</c:v>
                </c:pt>
                <c:pt idx="6615">
                  <c:v>-9.5184999999999995</c:v>
                </c:pt>
                <c:pt idx="6616">
                  <c:v>-9.5358000000000001</c:v>
                </c:pt>
                <c:pt idx="6617">
                  <c:v>-9.5617999999999999</c:v>
                </c:pt>
                <c:pt idx="6618">
                  <c:v>-9.5624000000000002</c:v>
                </c:pt>
                <c:pt idx="6619">
                  <c:v>-9.4733000000000001</c:v>
                </c:pt>
                <c:pt idx="6620">
                  <c:v>-9.4722000000000008</c:v>
                </c:pt>
                <c:pt idx="6621">
                  <c:v>-9.4533000000000005</c:v>
                </c:pt>
                <c:pt idx="6622">
                  <c:v>-9.3987999999999996</c:v>
                </c:pt>
                <c:pt idx="6623">
                  <c:v>-9.4214000000000002</c:v>
                </c:pt>
                <c:pt idx="6624">
                  <c:v>-9.4111999999999991</c:v>
                </c:pt>
                <c:pt idx="6625">
                  <c:v>-9.3757000000000001</c:v>
                </c:pt>
                <c:pt idx="6626">
                  <c:v>-9.2266999999999992</c:v>
                </c:pt>
                <c:pt idx="6627">
                  <c:v>-8.9901</c:v>
                </c:pt>
                <c:pt idx="6628">
                  <c:v>-8.8026</c:v>
                </c:pt>
                <c:pt idx="6629">
                  <c:v>-8.6105999999999998</c:v>
                </c:pt>
                <c:pt idx="6630">
                  <c:v>-8.4196000000000009</c:v>
                </c:pt>
                <c:pt idx="6631">
                  <c:v>-8.2658000000000005</c:v>
                </c:pt>
                <c:pt idx="6632">
                  <c:v>-8.1356000000000002</c:v>
                </c:pt>
                <c:pt idx="6633">
                  <c:v>-7.9490999999999996</c:v>
                </c:pt>
                <c:pt idx="6634">
                  <c:v>-7.6867000000000001</c:v>
                </c:pt>
                <c:pt idx="6635">
                  <c:v>-7.4257999999999997</c:v>
                </c:pt>
                <c:pt idx="6636">
                  <c:v>-7.1978999999999997</c:v>
                </c:pt>
                <c:pt idx="6637">
                  <c:v>-7.0575999999999999</c:v>
                </c:pt>
                <c:pt idx="6638">
                  <c:v>-6.8860999999999999</c:v>
                </c:pt>
                <c:pt idx="6639">
                  <c:v>-6.6867000000000001</c:v>
                </c:pt>
                <c:pt idx="6640">
                  <c:v>-6.6157000000000004</c:v>
                </c:pt>
                <c:pt idx="6641">
                  <c:v>-6.5446</c:v>
                </c:pt>
                <c:pt idx="6642">
                  <c:v>-6.4600999999999997</c:v>
                </c:pt>
                <c:pt idx="6643">
                  <c:v>-6.3686999999999996</c:v>
                </c:pt>
                <c:pt idx="6644">
                  <c:v>-6.3406000000000002</c:v>
                </c:pt>
                <c:pt idx="6645">
                  <c:v>-6.3346999999999998</c:v>
                </c:pt>
                <c:pt idx="6646">
                  <c:v>-6.2901999999999996</c:v>
                </c:pt>
                <c:pt idx="6647">
                  <c:v>-6.3255999999999997</c:v>
                </c:pt>
                <c:pt idx="6648">
                  <c:v>-6.4147999999999996</c:v>
                </c:pt>
                <c:pt idx="6649">
                  <c:v>-6.5491999999999999</c:v>
                </c:pt>
                <c:pt idx="6650">
                  <c:v>-6.72</c:v>
                </c:pt>
                <c:pt idx="6651">
                  <c:v>-6.8250000000000002</c:v>
                </c:pt>
                <c:pt idx="6652">
                  <c:v>-6.8998999999999997</c:v>
                </c:pt>
                <c:pt idx="6653">
                  <c:v>-7.0072000000000001</c:v>
                </c:pt>
                <c:pt idx="6654">
                  <c:v>-7.1193</c:v>
                </c:pt>
                <c:pt idx="6655">
                  <c:v>-7.1981999999999999</c:v>
                </c:pt>
                <c:pt idx="6656">
                  <c:v>-7.3257000000000003</c:v>
                </c:pt>
                <c:pt idx="6657">
                  <c:v>-7.4017999999999997</c:v>
                </c:pt>
                <c:pt idx="6658">
                  <c:v>-7.4542999999999999</c:v>
                </c:pt>
                <c:pt idx="6659">
                  <c:v>-7.4866000000000001</c:v>
                </c:pt>
                <c:pt idx="6660">
                  <c:v>-7.6017000000000001</c:v>
                </c:pt>
                <c:pt idx="6661">
                  <c:v>-7.641</c:v>
                </c:pt>
                <c:pt idx="6662">
                  <c:v>-7.6283000000000003</c:v>
                </c:pt>
                <c:pt idx="6663">
                  <c:v>-7.5739000000000001</c:v>
                </c:pt>
                <c:pt idx="6664">
                  <c:v>-7.4756</c:v>
                </c:pt>
                <c:pt idx="6665">
                  <c:v>-7.3518999999999997</c:v>
                </c:pt>
                <c:pt idx="6666">
                  <c:v>-7.2309999999999999</c:v>
                </c:pt>
                <c:pt idx="6667">
                  <c:v>-7.1635999999999997</c:v>
                </c:pt>
                <c:pt idx="6668">
                  <c:v>-7.1524999999999999</c:v>
                </c:pt>
                <c:pt idx="6669">
                  <c:v>-7.1512000000000002</c:v>
                </c:pt>
                <c:pt idx="6670">
                  <c:v>-7.149</c:v>
                </c:pt>
                <c:pt idx="6671">
                  <c:v>-7.1971999999999996</c:v>
                </c:pt>
                <c:pt idx="6672">
                  <c:v>-7.3093000000000004</c:v>
                </c:pt>
                <c:pt idx="6673">
                  <c:v>-7.3887</c:v>
                </c:pt>
                <c:pt idx="6674">
                  <c:v>-7.4683000000000002</c:v>
                </c:pt>
                <c:pt idx="6675">
                  <c:v>-7.6261999999999999</c:v>
                </c:pt>
                <c:pt idx="6676">
                  <c:v>-7.7144000000000004</c:v>
                </c:pt>
                <c:pt idx="6677">
                  <c:v>-7.7622999999999998</c:v>
                </c:pt>
                <c:pt idx="6678">
                  <c:v>-7.7911000000000001</c:v>
                </c:pt>
                <c:pt idx="6679">
                  <c:v>-7.8277999999999999</c:v>
                </c:pt>
                <c:pt idx="6680">
                  <c:v>-7.7727000000000004</c:v>
                </c:pt>
                <c:pt idx="6681">
                  <c:v>-7.6734999999999998</c:v>
                </c:pt>
                <c:pt idx="6682">
                  <c:v>-7.5345000000000004</c:v>
                </c:pt>
                <c:pt idx="6683">
                  <c:v>-7.4309000000000003</c:v>
                </c:pt>
                <c:pt idx="6684">
                  <c:v>-7.3467000000000002</c:v>
                </c:pt>
                <c:pt idx="6685">
                  <c:v>-7.3186999999999998</c:v>
                </c:pt>
                <c:pt idx="6686">
                  <c:v>-7.3414999999999999</c:v>
                </c:pt>
                <c:pt idx="6687">
                  <c:v>-7.31</c:v>
                </c:pt>
                <c:pt idx="6688">
                  <c:v>-7.2840999999999996</c:v>
                </c:pt>
                <c:pt idx="6689">
                  <c:v>-7.2680999999999996</c:v>
                </c:pt>
                <c:pt idx="6690">
                  <c:v>-7.2877999999999998</c:v>
                </c:pt>
                <c:pt idx="6691">
                  <c:v>-7.3498000000000001</c:v>
                </c:pt>
                <c:pt idx="6692">
                  <c:v>-7.4211999999999998</c:v>
                </c:pt>
                <c:pt idx="6693">
                  <c:v>-7.4978999999999996</c:v>
                </c:pt>
                <c:pt idx="6694">
                  <c:v>-7.5446999999999997</c:v>
                </c:pt>
                <c:pt idx="6695">
                  <c:v>-7.5759999999999996</c:v>
                </c:pt>
                <c:pt idx="6696">
                  <c:v>-7.5951000000000004</c:v>
                </c:pt>
                <c:pt idx="6697">
                  <c:v>-7.5213000000000001</c:v>
                </c:pt>
                <c:pt idx="6698">
                  <c:v>-7.4554</c:v>
                </c:pt>
                <c:pt idx="6699">
                  <c:v>-7.4391999999999996</c:v>
                </c:pt>
                <c:pt idx="6700">
                  <c:v>-7.4343000000000004</c:v>
                </c:pt>
                <c:pt idx="6701">
                  <c:v>-7.4165999999999999</c:v>
                </c:pt>
                <c:pt idx="6702">
                  <c:v>-7.3780999999999999</c:v>
                </c:pt>
                <c:pt idx="6703">
                  <c:v>-7.3178000000000001</c:v>
                </c:pt>
                <c:pt idx="6704">
                  <c:v>-7.2869000000000002</c:v>
                </c:pt>
                <c:pt idx="6705">
                  <c:v>-7.2805</c:v>
                </c:pt>
                <c:pt idx="6706">
                  <c:v>-7.3033000000000001</c:v>
                </c:pt>
                <c:pt idx="6707">
                  <c:v>-7.3263999999999996</c:v>
                </c:pt>
                <c:pt idx="6708">
                  <c:v>-7.3539000000000003</c:v>
                </c:pt>
                <c:pt idx="6709">
                  <c:v>-7.3940000000000001</c:v>
                </c:pt>
                <c:pt idx="6710">
                  <c:v>-7.44</c:v>
                </c:pt>
                <c:pt idx="6711">
                  <c:v>-7.45</c:v>
                </c:pt>
                <c:pt idx="6712">
                  <c:v>-7.4706000000000001</c:v>
                </c:pt>
                <c:pt idx="6713">
                  <c:v>-7.4863999999999997</c:v>
                </c:pt>
                <c:pt idx="6714">
                  <c:v>-7.5148999999999999</c:v>
                </c:pt>
                <c:pt idx="6715">
                  <c:v>-7.5270000000000001</c:v>
                </c:pt>
                <c:pt idx="6716">
                  <c:v>-7.5071000000000003</c:v>
                </c:pt>
                <c:pt idx="6717">
                  <c:v>-7.5556999999999999</c:v>
                </c:pt>
                <c:pt idx="6718">
                  <c:v>-7.5731999999999999</c:v>
                </c:pt>
                <c:pt idx="6719">
                  <c:v>-7.5781999999999998</c:v>
                </c:pt>
                <c:pt idx="6720">
                  <c:v>-7.5761000000000003</c:v>
                </c:pt>
                <c:pt idx="6721">
                  <c:v>-7.5157999999999996</c:v>
                </c:pt>
                <c:pt idx="6722">
                  <c:v>-7.4283000000000001</c:v>
                </c:pt>
                <c:pt idx="6723">
                  <c:v>-7.4184000000000001</c:v>
                </c:pt>
                <c:pt idx="6724">
                  <c:v>-7.4945000000000004</c:v>
                </c:pt>
                <c:pt idx="6725">
                  <c:v>-7.5419999999999998</c:v>
                </c:pt>
                <c:pt idx="6726">
                  <c:v>-7.5556999999999999</c:v>
                </c:pt>
                <c:pt idx="6727">
                  <c:v>-7.5983000000000001</c:v>
                </c:pt>
                <c:pt idx="6728">
                  <c:v>-7.6238000000000001</c:v>
                </c:pt>
                <c:pt idx="6729">
                  <c:v>-7.6859999999999999</c:v>
                </c:pt>
                <c:pt idx="6730">
                  <c:v>-7.7682000000000002</c:v>
                </c:pt>
                <c:pt idx="6731">
                  <c:v>-7.8178000000000001</c:v>
                </c:pt>
                <c:pt idx="6732">
                  <c:v>-7.9165999999999999</c:v>
                </c:pt>
                <c:pt idx="6733">
                  <c:v>-8.0357000000000003</c:v>
                </c:pt>
                <c:pt idx="6734">
                  <c:v>-8.2171000000000003</c:v>
                </c:pt>
                <c:pt idx="6735">
                  <c:v>-8.4760000000000009</c:v>
                </c:pt>
                <c:pt idx="6736">
                  <c:v>-8.7667999999999999</c:v>
                </c:pt>
                <c:pt idx="6737">
                  <c:v>-9.1745000000000001</c:v>
                </c:pt>
                <c:pt idx="6738">
                  <c:v>-9.6034000000000006</c:v>
                </c:pt>
                <c:pt idx="6739">
                  <c:v>-10.038</c:v>
                </c:pt>
                <c:pt idx="6740">
                  <c:v>-10.298</c:v>
                </c:pt>
                <c:pt idx="6741">
                  <c:v>-10.425000000000001</c:v>
                </c:pt>
                <c:pt idx="6742">
                  <c:v>-10.449</c:v>
                </c:pt>
                <c:pt idx="6743">
                  <c:v>-10.526</c:v>
                </c:pt>
                <c:pt idx="6744">
                  <c:v>-10.616</c:v>
                </c:pt>
                <c:pt idx="6745">
                  <c:v>-10.667999999999999</c:v>
                </c:pt>
                <c:pt idx="6746">
                  <c:v>-10.707000000000001</c:v>
                </c:pt>
                <c:pt idx="6747">
                  <c:v>-10.653</c:v>
                </c:pt>
                <c:pt idx="6748">
                  <c:v>-10.577</c:v>
                </c:pt>
                <c:pt idx="6749">
                  <c:v>-10.47</c:v>
                </c:pt>
                <c:pt idx="6750">
                  <c:v>-10.368</c:v>
                </c:pt>
                <c:pt idx="6751">
                  <c:v>-10.356</c:v>
                </c:pt>
                <c:pt idx="6752">
                  <c:v>-10.335000000000001</c:v>
                </c:pt>
                <c:pt idx="6753">
                  <c:v>-10.272</c:v>
                </c:pt>
                <c:pt idx="6754">
                  <c:v>-10.265000000000001</c:v>
                </c:pt>
                <c:pt idx="6755">
                  <c:v>-10.256</c:v>
                </c:pt>
                <c:pt idx="6756">
                  <c:v>-10.236000000000001</c:v>
                </c:pt>
                <c:pt idx="6757">
                  <c:v>-10.227</c:v>
                </c:pt>
                <c:pt idx="6758">
                  <c:v>-10.198</c:v>
                </c:pt>
                <c:pt idx="6759">
                  <c:v>-10.156000000000001</c:v>
                </c:pt>
                <c:pt idx="6760">
                  <c:v>-10.087999999999999</c:v>
                </c:pt>
                <c:pt idx="6761">
                  <c:v>-10.044</c:v>
                </c:pt>
                <c:pt idx="6762">
                  <c:v>-9.9865999999999993</c:v>
                </c:pt>
                <c:pt idx="6763">
                  <c:v>-9.9236000000000004</c:v>
                </c:pt>
                <c:pt idx="6764">
                  <c:v>-9.8745999999999992</c:v>
                </c:pt>
                <c:pt idx="6765">
                  <c:v>-9.8153000000000006</c:v>
                </c:pt>
                <c:pt idx="6766">
                  <c:v>-9.8267000000000007</c:v>
                </c:pt>
                <c:pt idx="6767">
                  <c:v>-9.7536000000000005</c:v>
                </c:pt>
                <c:pt idx="6768">
                  <c:v>-9.6350999999999996</c:v>
                </c:pt>
                <c:pt idx="6769">
                  <c:v>-9.5967000000000002</c:v>
                </c:pt>
                <c:pt idx="6770">
                  <c:v>-9.6280000000000001</c:v>
                </c:pt>
                <c:pt idx="6771">
                  <c:v>-9.6201000000000008</c:v>
                </c:pt>
                <c:pt idx="6772">
                  <c:v>-9.6358999999999995</c:v>
                </c:pt>
                <c:pt idx="6773">
                  <c:v>-9.6631</c:v>
                </c:pt>
                <c:pt idx="6774">
                  <c:v>-9.6957000000000004</c:v>
                </c:pt>
                <c:pt idx="6775">
                  <c:v>-9.6852</c:v>
                </c:pt>
                <c:pt idx="6776">
                  <c:v>-9.6980000000000004</c:v>
                </c:pt>
                <c:pt idx="6777">
                  <c:v>-9.7431000000000001</c:v>
                </c:pt>
                <c:pt idx="6778">
                  <c:v>-9.7973999999999997</c:v>
                </c:pt>
                <c:pt idx="6779">
                  <c:v>-9.8285</c:v>
                </c:pt>
                <c:pt idx="6780">
                  <c:v>-9.8710000000000004</c:v>
                </c:pt>
                <c:pt idx="6781">
                  <c:v>-9.9384999999999994</c:v>
                </c:pt>
                <c:pt idx="6782">
                  <c:v>-9.9995999999999992</c:v>
                </c:pt>
                <c:pt idx="6783">
                  <c:v>-10.013999999999999</c:v>
                </c:pt>
                <c:pt idx="6784">
                  <c:v>-10.057</c:v>
                </c:pt>
                <c:pt idx="6785">
                  <c:v>-10.053000000000001</c:v>
                </c:pt>
                <c:pt idx="6786">
                  <c:v>-10.093999999999999</c:v>
                </c:pt>
                <c:pt idx="6787">
                  <c:v>-10.157</c:v>
                </c:pt>
                <c:pt idx="6788">
                  <c:v>-10.207000000000001</c:v>
                </c:pt>
                <c:pt idx="6789">
                  <c:v>-10.292</c:v>
                </c:pt>
                <c:pt idx="6790">
                  <c:v>-10.395</c:v>
                </c:pt>
                <c:pt idx="6791">
                  <c:v>-10.413</c:v>
                </c:pt>
                <c:pt idx="6792">
                  <c:v>-10.459</c:v>
                </c:pt>
                <c:pt idx="6793">
                  <c:v>-10.507</c:v>
                </c:pt>
                <c:pt idx="6794">
                  <c:v>-10.51</c:v>
                </c:pt>
                <c:pt idx="6795">
                  <c:v>-10.521000000000001</c:v>
                </c:pt>
                <c:pt idx="6796">
                  <c:v>-10.539</c:v>
                </c:pt>
                <c:pt idx="6797">
                  <c:v>-10.62</c:v>
                </c:pt>
                <c:pt idx="6798">
                  <c:v>-10.66</c:v>
                </c:pt>
                <c:pt idx="6799">
                  <c:v>-10.694000000000001</c:v>
                </c:pt>
                <c:pt idx="6800">
                  <c:v>-10.746</c:v>
                </c:pt>
                <c:pt idx="6801">
                  <c:v>-10.723000000000001</c:v>
                </c:pt>
                <c:pt idx="6802">
                  <c:v>-10.704000000000001</c:v>
                </c:pt>
                <c:pt idx="6803">
                  <c:v>-10.677</c:v>
                </c:pt>
                <c:pt idx="6804">
                  <c:v>-10.656000000000001</c:v>
                </c:pt>
                <c:pt idx="6805">
                  <c:v>-10.627000000000001</c:v>
                </c:pt>
                <c:pt idx="6806">
                  <c:v>-10.596</c:v>
                </c:pt>
                <c:pt idx="6807">
                  <c:v>-10.571999999999999</c:v>
                </c:pt>
                <c:pt idx="6808">
                  <c:v>-10.516999999999999</c:v>
                </c:pt>
                <c:pt idx="6809">
                  <c:v>-10.423</c:v>
                </c:pt>
                <c:pt idx="6810">
                  <c:v>-10.358000000000001</c:v>
                </c:pt>
                <c:pt idx="6811">
                  <c:v>-10.356999999999999</c:v>
                </c:pt>
                <c:pt idx="6812">
                  <c:v>-10.315</c:v>
                </c:pt>
                <c:pt idx="6813">
                  <c:v>-10.317</c:v>
                </c:pt>
                <c:pt idx="6814">
                  <c:v>-10.368</c:v>
                </c:pt>
                <c:pt idx="6815">
                  <c:v>-10.361000000000001</c:v>
                </c:pt>
                <c:pt idx="6816">
                  <c:v>-10.31</c:v>
                </c:pt>
                <c:pt idx="6817">
                  <c:v>-10.311</c:v>
                </c:pt>
                <c:pt idx="6818">
                  <c:v>-10.273999999999999</c:v>
                </c:pt>
                <c:pt idx="6819">
                  <c:v>-10.234</c:v>
                </c:pt>
                <c:pt idx="6820">
                  <c:v>-10.207000000000001</c:v>
                </c:pt>
                <c:pt idx="6821">
                  <c:v>-10.170999999999999</c:v>
                </c:pt>
                <c:pt idx="6822">
                  <c:v>-10.167</c:v>
                </c:pt>
                <c:pt idx="6823">
                  <c:v>-10.146000000000001</c:v>
                </c:pt>
                <c:pt idx="6824">
                  <c:v>-10.179</c:v>
                </c:pt>
                <c:pt idx="6825">
                  <c:v>-10.08</c:v>
                </c:pt>
                <c:pt idx="6826">
                  <c:v>-9.9176000000000002</c:v>
                </c:pt>
                <c:pt idx="6827">
                  <c:v>-9.8503000000000007</c:v>
                </c:pt>
                <c:pt idx="6828">
                  <c:v>-9.7964000000000002</c:v>
                </c:pt>
                <c:pt idx="6829">
                  <c:v>-9.6801999999999992</c:v>
                </c:pt>
                <c:pt idx="6830">
                  <c:v>-9.5969999999999995</c:v>
                </c:pt>
                <c:pt idx="6831">
                  <c:v>-9.4871999999999996</c:v>
                </c:pt>
                <c:pt idx="6832">
                  <c:v>-9.4291999999999998</c:v>
                </c:pt>
                <c:pt idx="6833">
                  <c:v>-9.3640000000000008</c:v>
                </c:pt>
                <c:pt idx="6834">
                  <c:v>-9.3003</c:v>
                </c:pt>
                <c:pt idx="6835">
                  <c:v>-9.2582000000000004</c:v>
                </c:pt>
                <c:pt idx="6836">
                  <c:v>-9.2152999999999992</c:v>
                </c:pt>
                <c:pt idx="6837">
                  <c:v>-9.2230000000000008</c:v>
                </c:pt>
                <c:pt idx="6838">
                  <c:v>-9.2978000000000005</c:v>
                </c:pt>
                <c:pt idx="6839">
                  <c:v>-9.3468</c:v>
                </c:pt>
                <c:pt idx="6840">
                  <c:v>-9.4337999999999997</c:v>
                </c:pt>
                <c:pt idx="6841">
                  <c:v>-9.4869000000000003</c:v>
                </c:pt>
                <c:pt idx="6842">
                  <c:v>-9.5541</c:v>
                </c:pt>
                <c:pt idx="6843">
                  <c:v>-9.6159999999999997</c:v>
                </c:pt>
                <c:pt idx="6844">
                  <c:v>-9.7342999999999993</c:v>
                </c:pt>
                <c:pt idx="6845">
                  <c:v>-9.9315999999999995</c:v>
                </c:pt>
                <c:pt idx="6846">
                  <c:v>-10.085000000000001</c:v>
                </c:pt>
                <c:pt idx="6847">
                  <c:v>-10.302</c:v>
                </c:pt>
                <c:pt idx="6848">
                  <c:v>-10.551</c:v>
                </c:pt>
                <c:pt idx="6849">
                  <c:v>-10.74</c:v>
                </c:pt>
                <c:pt idx="6850">
                  <c:v>-10.845000000000001</c:v>
                </c:pt>
                <c:pt idx="6851">
                  <c:v>-10.903</c:v>
                </c:pt>
                <c:pt idx="6852">
                  <c:v>-10.949</c:v>
                </c:pt>
                <c:pt idx="6853">
                  <c:v>-11.029</c:v>
                </c:pt>
                <c:pt idx="6854">
                  <c:v>-11.092000000000001</c:v>
                </c:pt>
                <c:pt idx="6855">
                  <c:v>-11.121</c:v>
                </c:pt>
                <c:pt idx="6856">
                  <c:v>-11.151999999999999</c:v>
                </c:pt>
                <c:pt idx="6857">
                  <c:v>-11.138</c:v>
                </c:pt>
                <c:pt idx="6858">
                  <c:v>-11.105</c:v>
                </c:pt>
                <c:pt idx="6859">
                  <c:v>-11.038</c:v>
                </c:pt>
                <c:pt idx="6860">
                  <c:v>-10.955</c:v>
                </c:pt>
                <c:pt idx="6861">
                  <c:v>-10.882</c:v>
                </c:pt>
                <c:pt idx="6862">
                  <c:v>-10.906000000000001</c:v>
                </c:pt>
                <c:pt idx="6863">
                  <c:v>-10.884</c:v>
                </c:pt>
                <c:pt idx="6864">
                  <c:v>-10.894</c:v>
                </c:pt>
                <c:pt idx="6865">
                  <c:v>-10.933</c:v>
                </c:pt>
                <c:pt idx="6866">
                  <c:v>-11.002000000000001</c:v>
                </c:pt>
                <c:pt idx="6867">
                  <c:v>-11.077</c:v>
                </c:pt>
                <c:pt idx="6868">
                  <c:v>-11.114000000000001</c:v>
                </c:pt>
                <c:pt idx="6869">
                  <c:v>-11.178000000000001</c:v>
                </c:pt>
                <c:pt idx="6870">
                  <c:v>-11.254</c:v>
                </c:pt>
                <c:pt idx="6871">
                  <c:v>-11.257</c:v>
                </c:pt>
                <c:pt idx="6872">
                  <c:v>-11.255000000000001</c:v>
                </c:pt>
                <c:pt idx="6873">
                  <c:v>-11.282</c:v>
                </c:pt>
                <c:pt idx="6874">
                  <c:v>-11.337999999999999</c:v>
                </c:pt>
                <c:pt idx="6875">
                  <c:v>-11.425000000000001</c:v>
                </c:pt>
                <c:pt idx="6876">
                  <c:v>-11.468999999999999</c:v>
                </c:pt>
                <c:pt idx="6877">
                  <c:v>-11.515000000000001</c:v>
                </c:pt>
                <c:pt idx="6878">
                  <c:v>-11.558</c:v>
                </c:pt>
                <c:pt idx="6879">
                  <c:v>-11.529</c:v>
                </c:pt>
                <c:pt idx="6880">
                  <c:v>-11.551</c:v>
                </c:pt>
                <c:pt idx="6881">
                  <c:v>-11.555999999999999</c:v>
                </c:pt>
                <c:pt idx="6882">
                  <c:v>-11.638</c:v>
                </c:pt>
                <c:pt idx="6883">
                  <c:v>-11.698</c:v>
                </c:pt>
                <c:pt idx="6884">
                  <c:v>-11.727</c:v>
                </c:pt>
                <c:pt idx="6885">
                  <c:v>-11.827999999999999</c:v>
                </c:pt>
                <c:pt idx="6886">
                  <c:v>-11.928000000000001</c:v>
                </c:pt>
                <c:pt idx="6887">
                  <c:v>-11.961</c:v>
                </c:pt>
                <c:pt idx="6888">
                  <c:v>-12.03</c:v>
                </c:pt>
                <c:pt idx="6889">
                  <c:v>-12.065</c:v>
                </c:pt>
                <c:pt idx="6890">
                  <c:v>-12.081</c:v>
                </c:pt>
                <c:pt idx="6891">
                  <c:v>-12.115</c:v>
                </c:pt>
                <c:pt idx="6892">
                  <c:v>-12.077</c:v>
                </c:pt>
                <c:pt idx="6893">
                  <c:v>-12.118</c:v>
                </c:pt>
                <c:pt idx="6894">
                  <c:v>-12.180999999999999</c:v>
                </c:pt>
                <c:pt idx="6895">
                  <c:v>-12.222</c:v>
                </c:pt>
                <c:pt idx="6896">
                  <c:v>-12.26</c:v>
                </c:pt>
                <c:pt idx="6897">
                  <c:v>-12.276</c:v>
                </c:pt>
                <c:pt idx="6898">
                  <c:v>-12.278</c:v>
                </c:pt>
                <c:pt idx="6899">
                  <c:v>-12.260999999999999</c:v>
                </c:pt>
                <c:pt idx="6900">
                  <c:v>-12.260999999999999</c:v>
                </c:pt>
                <c:pt idx="6901">
                  <c:v>-12.29</c:v>
                </c:pt>
                <c:pt idx="6902">
                  <c:v>-12.336</c:v>
                </c:pt>
                <c:pt idx="6903">
                  <c:v>-12.321999999999999</c:v>
                </c:pt>
                <c:pt idx="6904">
                  <c:v>-12.329000000000001</c:v>
                </c:pt>
                <c:pt idx="6905">
                  <c:v>-12.356</c:v>
                </c:pt>
                <c:pt idx="6906">
                  <c:v>-12.391999999999999</c:v>
                </c:pt>
                <c:pt idx="6907">
                  <c:v>-12.428000000000001</c:v>
                </c:pt>
                <c:pt idx="6908">
                  <c:v>-12.462</c:v>
                </c:pt>
                <c:pt idx="6909">
                  <c:v>-12.489000000000001</c:v>
                </c:pt>
                <c:pt idx="6910">
                  <c:v>-12.536</c:v>
                </c:pt>
                <c:pt idx="6911">
                  <c:v>-12.571999999999999</c:v>
                </c:pt>
                <c:pt idx="6912">
                  <c:v>-12.492000000000001</c:v>
                </c:pt>
                <c:pt idx="6913">
                  <c:v>-12.471</c:v>
                </c:pt>
                <c:pt idx="6914">
                  <c:v>-12.446</c:v>
                </c:pt>
                <c:pt idx="6915">
                  <c:v>-12.468</c:v>
                </c:pt>
                <c:pt idx="6916">
                  <c:v>-12.502000000000001</c:v>
                </c:pt>
                <c:pt idx="6917">
                  <c:v>-12.499000000000001</c:v>
                </c:pt>
                <c:pt idx="6918">
                  <c:v>-12.497</c:v>
                </c:pt>
                <c:pt idx="6919">
                  <c:v>-12.496</c:v>
                </c:pt>
                <c:pt idx="6920">
                  <c:v>-12.523</c:v>
                </c:pt>
                <c:pt idx="6921">
                  <c:v>-12.555999999999999</c:v>
                </c:pt>
                <c:pt idx="6922">
                  <c:v>-12.561999999999999</c:v>
                </c:pt>
                <c:pt idx="6923">
                  <c:v>-12.593</c:v>
                </c:pt>
                <c:pt idx="6924">
                  <c:v>-12.596</c:v>
                </c:pt>
                <c:pt idx="6925">
                  <c:v>-12.609</c:v>
                </c:pt>
                <c:pt idx="6926">
                  <c:v>-12.644</c:v>
                </c:pt>
                <c:pt idx="6927">
                  <c:v>-12.641</c:v>
                </c:pt>
                <c:pt idx="6928">
                  <c:v>-12.676</c:v>
                </c:pt>
                <c:pt idx="6929">
                  <c:v>-12.702</c:v>
                </c:pt>
                <c:pt idx="6930">
                  <c:v>-12.696</c:v>
                </c:pt>
                <c:pt idx="6931">
                  <c:v>-12.728</c:v>
                </c:pt>
                <c:pt idx="6932">
                  <c:v>-12.769</c:v>
                </c:pt>
                <c:pt idx="6933">
                  <c:v>-12.797000000000001</c:v>
                </c:pt>
                <c:pt idx="6934">
                  <c:v>-12.827999999999999</c:v>
                </c:pt>
                <c:pt idx="6935">
                  <c:v>-12.834</c:v>
                </c:pt>
                <c:pt idx="6936">
                  <c:v>-12.766999999999999</c:v>
                </c:pt>
                <c:pt idx="6937">
                  <c:v>-12.717000000000001</c:v>
                </c:pt>
                <c:pt idx="6938">
                  <c:v>-12.676</c:v>
                </c:pt>
                <c:pt idx="6939">
                  <c:v>-12.673</c:v>
                </c:pt>
                <c:pt idx="6940">
                  <c:v>-12.689</c:v>
                </c:pt>
                <c:pt idx="6941">
                  <c:v>-12.7</c:v>
                </c:pt>
                <c:pt idx="6942">
                  <c:v>-12.701000000000001</c:v>
                </c:pt>
                <c:pt idx="6943">
                  <c:v>-12.705</c:v>
                </c:pt>
                <c:pt idx="6944">
                  <c:v>-12.718999999999999</c:v>
                </c:pt>
                <c:pt idx="6945">
                  <c:v>-12.754</c:v>
                </c:pt>
                <c:pt idx="6946">
                  <c:v>-12.739000000000001</c:v>
                </c:pt>
                <c:pt idx="6947">
                  <c:v>-12.718999999999999</c:v>
                </c:pt>
                <c:pt idx="6948">
                  <c:v>-12.728</c:v>
                </c:pt>
                <c:pt idx="6949">
                  <c:v>-12.72</c:v>
                </c:pt>
                <c:pt idx="6950">
                  <c:v>-12.71</c:v>
                </c:pt>
                <c:pt idx="6951">
                  <c:v>-12.723000000000001</c:v>
                </c:pt>
                <c:pt idx="6952">
                  <c:v>-12.724</c:v>
                </c:pt>
                <c:pt idx="6953">
                  <c:v>-12.741</c:v>
                </c:pt>
                <c:pt idx="6954">
                  <c:v>-12.776999999999999</c:v>
                </c:pt>
                <c:pt idx="6955">
                  <c:v>-12.743</c:v>
                </c:pt>
                <c:pt idx="6956">
                  <c:v>-12.757</c:v>
                </c:pt>
                <c:pt idx="6957">
                  <c:v>-12.717000000000001</c:v>
                </c:pt>
                <c:pt idx="6958">
                  <c:v>-12.712999999999999</c:v>
                </c:pt>
                <c:pt idx="6959">
                  <c:v>-12.738</c:v>
                </c:pt>
                <c:pt idx="6960">
                  <c:v>-12.747999999999999</c:v>
                </c:pt>
                <c:pt idx="6961">
                  <c:v>-12.763</c:v>
                </c:pt>
                <c:pt idx="6962">
                  <c:v>-12.769</c:v>
                </c:pt>
                <c:pt idx="6963">
                  <c:v>-12.718</c:v>
                </c:pt>
                <c:pt idx="6964">
                  <c:v>-12.699</c:v>
                </c:pt>
                <c:pt idx="6965">
                  <c:v>-12.715</c:v>
                </c:pt>
                <c:pt idx="6966">
                  <c:v>-12.706</c:v>
                </c:pt>
                <c:pt idx="6967">
                  <c:v>-12.663</c:v>
                </c:pt>
                <c:pt idx="6968">
                  <c:v>-12.678000000000001</c:v>
                </c:pt>
                <c:pt idx="6969">
                  <c:v>-12.673999999999999</c:v>
                </c:pt>
                <c:pt idx="6970">
                  <c:v>-12.612</c:v>
                </c:pt>
                <c:pt idx="6971">
                  <c:v>-12.584</c:v>
                </c:pt>
                <c:pt idx="6972">
                  <c:v>-12.532999999999999</c:v>
                </c:pt>
                <c:pt idx="6973">
                  <c:v>-12.510999999999999</c:v>
                </c:pt>
                <c:pt idx="6974">
                  <c:v>-12.526999999999999</c:v>
                </c:pt>
                <c:pt idx="6975">
                  <c:v>-12.493</c:v>
                </c:pt>
                <c:pt idx="6976">
                  <c:v>-12.484</c:v>
                </c:pt>
                <c:pt idx="6977">
                  <c:v>-12.502000000000001</c:v>
                </c:pt>
                <c:pt idx="6978">
                  <c:v>-12.464</c:v>
                </c:pt>
                <c:pt idx="6979">
                  <c:v>-12.426</c:v>
                </c:pt>
                <c:pt idx="6980">
                  <c:v>-12.432</c:v>
                </c:pt>
                <c:pt idx="6981">
                  <c:v>-12.391999999999999</c:v>
                </c:pt>
                <c:pt idx="6982">
                  <c:v>-12.298999999999999</c:v>
                </c:pt>
                <c:pt idx="6983">
                  <c:v>-12.29</c:v>
                </c:pt>
                <c:pt idx="6984">
                  <c:v>-12.378</c:v>
                </c:pt>
                <c:pt idx="6985">
                  <c:v>-12.414999999999999</c:v>
                </c:pt>
                <c:pt idx="6986">
                  <c:v>-12.507999999999999</c:v>
                </c:pt>
                <c:pt idx="6987">
                  <c:v>-12.589</c:v>
                </c:pt>
                <c:pt idx="6988">
                  <c:v>-12.631</c:v>
                </c:pt>
                <c:pt idx="6989">
                  <c:v>-12.701000000000001</c:v>
                </c:pt>
                <c:pt idx="6990">
                  <c:v>-12.765000000000001</c:v>
                </c:pt>
                <c:pt idx="6991">
                  <c:v>-12.78</c:v>
                </c:pt>
                <c:pt idx="6992">
                  <c:v>-12.79</c:v>
                </c:pt>
                <c:pt idx="6993">
                  <c:v>-12.846</c:v>
                </c:pt>
                <c:pt idx="6994">
                  <c:v>-12.936</c:v>
                </c:pt>
                <c:pt idx="6995">
                  <c:v>-12.965</c:v>
                </c:pt>
                <c:pt idx="6996">
                  <c:v>-13.000999999999999</c:v>
                </c:pt>
                <c:pt idx="6997">
                  <c:v>-12.987</c:v>
                </c:pt>
                <c:pt idx="6998">
                  <c:v>-13.087</c:v>
                </c:pt>
                <c:pt idx="6999">
                  <c:v>-13.228999999999999</c:v>
                </c:pt>
                <c:pt idx="7000">
                  <c:v>-13.247</c:v>
                </c:pt>
                <c:pt idx="7001">
                  <c:v>-13.271000000000001</c:v>
                </c:pt>
                <c:pt idx="7002">
                  <c:v>-13.369</c:v>
                </c:pt>
                <c:pt idx="7003">
                  <c:v>-13.423999999999999</c:v>
                </c:pt>
                <c:pt idx="7004">
                  <c:v>-13.502000000000001</c:v>
                </c:pt>
                <c:pt idx="7005">
                  <c:v>-13.58</c:v>
                </c:pt>
                <c:pt idx="7006">
                  <c:v>-13.645</c:v>
                </c:pt>
                <c:pt idx="7007">
                  <c:v>-13.651999999999999</c:v>
                </c:pt>
                <c:pt idx="7008">
                  <c:v>-13.673</c:v>
                </c:pt>
                <c:pt idx="7009">
                  <c:v>-13.664999999999999</c:v>
                </c:pt>
                <c:pt idx="7010">
                  <c:v>-13.685</c:v>
                </c:pt>
                <c:pt idx="7011">
                  <c:v>-13.712</c:v>
                </c:pt>
                <c:pt idx="7012">
                  <c:v>-13.731</c:v>
                </c:pt>
                <c:pt idx="7013">
                  <c:v>-13.709</c:v>
                </c:pt>
                <c:pt idx="7014">
                  <c:v>-13.736000000000001</c:v>
                </c:pt>
                <c:pt idx="7015">
                  <c:v>-13.763999999999999</c:v>
                </c:pt>
                <c:pt idx="7016">
                  <c:v>-13.83</c:v>
                </c:pt>
                <c:pt idx="7017">
                  <c:v>-13.91</c:v>
                </c:pt>
                <c:pt idx="7018">
                  <c:v>-13.895</c:v>
                </c:pt>
                <c:pt idx="7019">
                  <c:v>-13.853999999999999</c:v>
                </c:pt>
                <c:pt idx="7020">
                  <c:v>-13.8</c:v>
                </c:pt>
                <c:pt idx="7021">
                  <c:v>-13.789</c:v>
                </c:pt>
                <c:pt idx="7022">
                  <c:v>-13.775</c:v>
                </c:pt>
                <c:pt idx="7023">
                  <c:v>-13.77</c:v>
                </c:pt>
                <c:pt idx="7024">
                  <c:v>-13.778</c:v>
                </c:pt>
                <c:pt idx="7025">
                  <c:v>-13.755000000000001</c:v>
                </c:pt>
                <c:pt idx="7026">
                  <c:v>-13.686</c:v>
                </c:pt>
                <c:pt idx="7027">
                  <c:v>-13.61</c:v>
                </c:pt>
                <c:pt idx="7028">
                  <c:v>-13.577999999999999</c:v>
                </c:pt>
                <c:pt idx="7029">
                  <c:v>-13.590999999999999</c:v>
                </c:pt>
                <c:pt idx="7030">
                  <c:v>-13.536</c:v>
                </c:pt>
                <c:pt idx="7031">
                  <c:v>-13.529</c:v>
                </c:pt>
                <c:pt idx="7032">
                  <c:v>-13.534000000000001</c:v>
                </c:pt>
                <c:pt idx="7033">
                  <c:v>-13.443</c:v>
                </c:pt>
                <c:pt idx="7034">
                  <c:v>-13.346</c:v>
                </c:pt>
                <c:pt idx="7035">
                  <c:v>-13.278</c:v>
                </c:pt>
                <c:pt idx="7036">
                  <c:v>-13.352</c:v>
                </c:pt>
                <c:pt idx="7037">
                  <c:v>-13.353999999999999</c:v>
                </c:pt>
                <c:pt idx="7038">
                  <c:v>-13.337</c:v>
                </c:pt>
                <c:pt idx="7039">
                  <c:v>-13.331</c:v>
                </c:pt>
                <c:pt idx="7040">
                  <c:v>-13.315</c:v>
                </c:pt>
                <c:pt idx="7041">
                  <c:v>-13.276</c:v>
                </c:pt>
                <c:pt idx="7042">
                  <c:v>-13.239000000000001</c:v>
                </c:pt>
                <c:pt idx="7043">
                  <c:v>-13.218999999999999</c:v>
                </c:pt>
                <c:pt idx="7044">
                  <c:v>-13.208</c:v>
                </c:pt>
                <c:pt idx="7045">
                  <c:v>-13.191000000000001</c:v>
                </c:pt>
                <c:pt idx="7046">
                  <c:v>-13.157999999999999</c:v>
                </c:pt>
                <c:pt idx="7047">
                  <c:v>-13.095000000000001</c:v>
                </c:pt>
                <c:pt idx="7048">
                  <c:v>-13.125</c:v>
                </c:pt>
                <c:pt idx="7049">
                  <c:v>-13.071</c:v>
                </c:pt>
                <c:pt idx="7050">
                  <c:v>-13.053000000000001</c:v>
                </c:pt>
                <c:pt idx="7051">
                  <c:v>-13.028</c:v>
                </c:pt>
                <c:pt idx="7052">
                  <c:v>-13.000999999999999</c:v>
                </c:pt>
                <c:pt idx="7053">
                  <c:v>-12.973000000000001</c:v>
                </c:pt>
                <c:pt idx="7054">
                  <c:v>-12.895</c:v>
                </c:pt>
                <c:pt idx="7055">
                  <c:v>-12.811999999999999</c:v>
                </c:pt>
                <c:pt idx="7056">
                  <c:v>-12.763999999999999</c:v>
                </c:pt>
                <c:pt idx="7057">
                  <c:v>-12.702</c:v>
                </c:pt>
                <c:pt idx="7058">
                  <c:v>-12.651999999999999</c:v>
                </c:pt>
                <c:pt idx="7059">
                  <c:v>-12.605</c:v>
                </c:pt>
                <c:pt idx="7060">
                  <c:v>-12.513999999999999</c:v>
                </c:pt>
                <c:pt idx="7061">
                  <c:v>-12.45</c:v>
                </c:pt>
                <c:pt idx="7062">
                  <c:v>-12.337999999999999</c:v>
                </c:pt>
                <c:pt idx="7063">
                  <c:v>-12.173999999999999</c:v>
                </c:pt>
                <c:pt idx="7064">
                  <c:v>-12.002000000000001</c:v>
                </c:pt>
                <c:pt idx="7065">
                  <c:v>-11.731999999999999</c:v>
                </c:pt>
                <c:pt idx="7066">
                  <c:v>-11.529</c:v>
                </c:pt>
                <c:pt idx="7067">
                  <c:v>-11.401999999999999</c:v>
                </c:pt>
                <c:pt idx="7068">
                  <c:v>-11.315</c:v>
                </c:pt>
                <c:pt idx="7069">
                  <c:v>-11.202</c:v>
                </c:pt>
                <c:pt idx="7070">
                  <c:v>-11.135</c:v>
                </c:pt>
                <c:pt idx="7071">
                  <c:v>-11.195</c:v>
                </c:pt>
                <c:pt idx="7072">
                  <c:v>-11.147</c:v>
                </c:pt>
                <c:pt idx="7073">
                  <c:v>-11.105</c:v>
                </c:pt>
                <c:pt idx="7074">
                  <c:v>-11.048999999999999</c:v>
                </c:pt>
                <c:pt idx="7075">
                  <c:v>-10.906000000000001</c:v>
                </c:pt>
                <c:pt idx="7076">
                  <c:v>-10.805999999999999</c:v>
                </c:pt>
                <c:pt idx="7077">
                  <c:v>-10.706</c:v>
                </c:pt>
                <c:pt idx="7078">
                  <c:v>-10.598000000000001</c:v>
                </c:pt>
                <c:pt idx="7079">
                  <c:v>-10.565</c:v>
                </c:pt>
                <c:pt idx="7080">
                  <c:v>-10.564</c:v>
                </c:pt>
                <c:pt idx="7081">
                  <c:v>-10.617000000000001</c:v>
                </c:pt>
                <c:pt idx="7082">
                  <c:v>-10.794</c:v>
                </c:pt>
                <c:pt idx="7083">
                  <c:v>-10.895</c:v>
                </c:pt>
                <c:pt idx="7084">
                  <c:v>-10.843999999999999</c:v>
                </c:pt>
                <c:pt idx="7085">
                  <c:v>-10.866</c:v>
                </c:pt>
                <c:pt idx="7086">
                  <c:v>-10.907</c:v>
                </c:pt>
                <c:pt idx="7087">
                  <c:v>-10.941000000000001</c:v>
                </c:pt>
                <c:pt idx="7088">
                  <c:v>-10.912000000000001</c:v>
                </c:pt>
                <c:pt idx="7089">
                  <c:v>-10.833</c:v>
                </c:pt>
                <c:pt idx="7090">
                  <c:v>-10.647</c:v>
                </c:pt>
                <c:pt idx="7091">
                  <c:v>-10.538</c:v>
                </c:pt>
                <c:pt idx="7092">
                  <c:v>-10.432</c:v>
                </c:pt>
                <c:pt idx="7093">
                  <c:v>-10.323</c:v>
                </c:pt>
                <c:pt idx="7094">
                  <c:v>-10.244999999999999</c:v>
                </c:pt>
                <c:pt idx="7095">
                  <c:v>-10.244999999999999</c:v>
                </c:pt>
                <c:pt idx="7096">
                  <c:v>-10.201000000000001</c:v>
                </c:pt>
                <c:pt idx="7097">
                  <c:v>-10.238</c:v>
                </c:pt>
                <c:pt idx="7098">
                  <c:v>-10.3</c:v>
                </c:pt>
                <c:pt idx="7099">
                  <c:v>-10.342000000000001</c:v>
                </c:pt>
                <c:pt idx="7100">
                  <c:v>-10.41</c:v>
                </c:pt>
                <c:pt idx="7101">
                  <c:v>-10.51</c:v>
                </c:pt>
                <c:pt idx="7102">
                  <c:v>-10.539</c:v>
                </c:pt>
                <c:pt idx="7103">
                  <c:v>-10.505000000000001</c:v>
                </c:pt>
                <c:pt idx="7104">
                  <c:v>-10.468999999999999</c:v>
                </c:pt>
                <c:pt idx="7105">
                  <c:v>-10.366</c:v>
                </c:pt>
                <c:pt idx="7106">
                  <c:v>-10.305999999999999</c:v>
                </c:pt>
                <c:pt idx="7107">
                  <c:v>-10.369</c:v>
                </c:pt>
                <c:pt idx="7108">
                  <c:v>-10.364000000000001</c:v>
                </c:pt>
                <c:pt idx="7109">
                  <c:v>-10.377000000000001</c:v>
                </c:pt>
                <c:pt idx="7110">
                  <c:v>-10.446999999999999</c:v>
                </c:pt>
                <c:pt idx="7111">
                  <c:v>-10.483000000000001</c:v>
                </c:pt>
                <c:pt idx="7112">
                  <c:v>-10.473000000000001</c:v>
                </c:pt>
                <c:pt idx="7113">
                  <c:v>-10.423999999999999</c:v>
                </c:pt>
                <c:pt idx="7114">
                  <c:v>-10.388999999999999</c:v>
                </c:pt>
                <c:pt idx="7115">
                  <c:v>-10.314</c:v>
                </c:pt>
                <c:pt idx="7116">
                  <c:v>-10.282</c:v>
                </c:pt>
                <c:pt idx="7117">
                  <c:v>-10.287000000000001</c:v>
                </c:pt>
                <c:pt idx="7118">
                  <c:v>-10.246</c:v>
                </c:pt>
                <c:pt idx="7119">
                  <c:v>-10.198</c:v>
                </c:pt>
                <c:pt idx="7120">
                  <c:v>-10.135</c:v>
                </c:pt>
                <c:pt idx="7121">
                  <c:v>-10.069000000000001</c:v>
                </c:pt>
                <c:pt idx="7122">
                  <c:v>-10.074999999999999</c:v>
                </c:pt>
                <c:pt idx="7123">
                  <c:v>-10.124000000000001</c:v>
                </c:pt>
                <c:pt idx="7124">
                  <c:v>-10.081</c:v>
                </c:pt>
                <c:pt idx="7125">
                  <c:v>-10.047000000000001</c:v>
                </c:pt>
                <c:pt idx="7126">
                  <c:v>-9.9948999999999995</c:v>
                </c:pt>
                <c:pt idx="7127">
                  <c:v>-9.9753000000000007</c:v>
                </c:pt>
                <c:pt idx="7128">
                  <c:v>-9.9984999999999999</c:v>
                </c:pt>
                <c:pt idx="7129">
                  <c:v>-9.9232999999999993</c:v>
                </c:pt>
                <c:pt idx="7130">
                  <c:v>-9.9143000000000008</c:v>
                </c:pt>
                <c:pt idx="7131">
                  <c:v>-9.9154999999999998</c:v>
                </c:pt>
                <c:pt idx="7132">
                  <c:v>-9.8811999999999998</c:v>
                </c:pt>
                <c:pt idx="7133">
                  <c:v>-9.8229000000000006</c:v>
                </c:pt>
                <c:pt idx="7134">
                  <c:v>-9.7558000000000007</c:v>
                </c:pt>
                <c:pt idx="7135">
                  <c:v>-9.7439999999999998</c:v>
                </c:pt>
                <c:pt idx="7136">
                  <c:v>-9.8096999999999994</c:v>
                </c:pt>
                <c:pt idx="7137">
                  <c:v>-9.8507999999999996</c:v>
                </c:pt>
                <c:pt idx="7138">
                  <c:v>-9.8374000000000006</c:v>
                </c:pt>
                <c:pt idx="7139">
                  <c:v>-9.7445000000000004</c:v>
                </c:pt>
                <c:pt idx="7140">
                  <c:v>-9.7027999999999999</c:v>
                </c:pt>
                <c:pt idx="7141">
                  <c:v>-9.7446999999999999</c:v>
                </c:pt>
                <c:pt idx="7142">
                  <c:v>-9.8048999999999999</c:v>
                </c:pt>
                <c:pt idx="7143">
                  <c:v>-9.8102999999999998</c:v>
                </c:pt>
                <c:pt idx="7144">
                  <c:v>-9.7714999999999996</c:v>
                </c:pt>
                <c:pt idx="7145">
                  <c:v>-9.6879000000000008</c:v>
                </c:pt>
                <c:pt idx="7146">
                  <c:v>-9.6282999999999994</c:v>
                </c:pt>
                <c:pt idx="7147">
                  <c:v>-9.5973000000000006</c:v>
                </c:pt>
                <c:pt idx="7148">
                  <c:v>-9.6344999999999992</c:v>
                </c:pt>
                <c:pt idx="7149">
                  <c:v>-9.6735000000000007</c:v>
                </c:pt>
                <c:pt idx="7150">
                  <c:v>-9.6897000000000002</c:v>
                </c:pt>
                <c:pt idx="7151">
                  <c:v>-9.7232000000000003</c:v>
                </c:pt>
                <c:pt idx="7152">
                  <c:v>-9.8285</c:v>
                </c:pt>
                <c:pt idx="7153">
                  <c:v>-9.9566999999999997</c:v>
                </c:pt>
                <c:pt idx="7154">
                  <c:v>-10.119</c:v>
                </c:pt>
                <c:pt idx="7155">
                  <c:v>-10.282999999999999</c:v>
                </c:pt>
                <c:pt idx="7156">
                  <c:v>-10.443</c:v>
                </c:pt>
                <c:pt idx="7157">
                  <c:v>-10.661</c:v>
                </c:pt>
                <c:pt idx="7158">
                  <c:v>-11.01</c:v>
                </c:pt>
                <c:pt idx="7159">
                  <c:v>-11.315</c:v>
                </c:pt>
                <c:pt idx="7160">
                  <c:v>-11.6</c:v>
                </c:pt>
                <c:pt idx="7161">
                  <c:v>-11.971</c:v>
                </c:pt>
                <c:pt idx="7162">
                  <c:v>-12.348000000000001</c:v>
                </c:pt>
                <c:pt idx="7163">
                  <c:v>-12.669</c:v>
                </c:pt>
                <c:pt idx="7164">
                  <c:v>-12.978999999999999</c:v>
                </c:pt>
                <c:pt idx="7165">
                  <c:v>-13.231999999999999</c:v>
                </c:pt>
                <c:pt idx="7166">
                  <c:v>-13.326000000000001</c:v>
                </c:pt>
                <c:pt idx="7167">
                  <c:v>-13.36</c:v>
                </c:pt>
                <c:pt idx="7168">
                  <c:v>-13.378</c:v>
                </c:pt>
                <c:pt idx="7169">
                  <c:v>-13.372</c:v>
                </c:pt>
                <c:pt idx="7170">
                  <c:v>-13.423999999999999</c:v>
                </c:pt>
                <c:pt idx="7171">
                  <c:v>-13.56</c:v>
                </c:pt>
                <c:pt idx="7172">
                  <c:v>-13.614000000000001</c:v>
                </c:pt>
                <c:pt idx="7173">
                  <c:v>-13.611000000000001</c:v>
                </c:pt>
                <c:pt idx="7174">
                  <c:v>-13.675000000000001</c:v>
                </c:pt>
                <c:pt idx="7175">
                  <c:v>-13.749000000000001</c:v>
                </c:pt>
                <c:pt idx="7176">
                  <c:v>-13.750999999999999</c:v>
                </c:pt>
                <c:pt idx="7177">
                  <c:v>-13.763999999999999</c:v>
                </c:pt>
                <c:pt idx="7178">
                  <c:v>-13.757999999999999</c:v>
                </c:pt>
                <c:pt idx="7179">
                  <c:v>-13.741</c:v>
                </c:pt>
                <c:pt idx="7180">
                  <c:v>-13.760999999999999</c:v>
                </c:pt>
                <c:pt idx="7181">
                  <c:v>-13.776999999999999</c:v>
                </c:pt>
                <c:pt idx="7182">
                  <c:v>-13.779</c:v>
                </c:pt>
                <c:pt idx="7183">
                  <c:v>-13.81</c:v>
                </c:pt>
                <c:pt idx="7184">
                  <c:v>-13.848000000000001</c:v>
                </c:pt>
                <c:pt idx="7185">
                  <c:v>-13.888</c:v>
                </c:pt>
                <c:pt idx="7186">
                  <c:v>-13.898</c:v>
                </c:pt>
                <c:pt idx="7187">
                  <c:v>-13.9</c:v>
                </c:pt>
                <c:pt idx="7188">
                  <c:v>-13.885999999999999</c:v>
                </c:pt>
                <c:pt idx="7189">
                  <c:v>-13.907999999999999</c:v>
                </c:pt>
                <c:pt idx="7190">
                  <c:v>-13.882</c:v>
                </c:pt>
                <c:pt idx="7191">
                  <c:v>-13.882999999999999</c:v>
                </c:pt>
                <c:pt idx="7192">
                  <c:v>-13.855</c:v>
                </c:pt>
                <c:pt idx="7193">
                  <c:v>-13.839</c:v>
                </c:pt>
                <c:pt idx="7194">
                  <c:v>-13.882</c:v>
                </c:pt>
                <c:pt idx="7195">
                  <c:v>-13.888</c:v>
                </c:pt>
                <c:pt idx="7196">
                  <c:v>-13.872</c:v>
                </c:pt>
                <c:pt idx="7197">
                  <c:v>-13.948</c:v>
                </c:pt>
                <c:pt idx="7198">
                  <c:v>-13.973000000000001</c:v>
                </c:pt>
                <c:pt idx="7199">
                  <c:v>-13.961</c:v>
                </c:pt>
                <c:pt idx="7200">
                  <c:v>-13.975</c:v>
                </c:pt>
                <c:pt idx="7201">
                  <c:v>-14</c:v>
                </c:pt>
                <c:pt idx="7202">
                  <c:v>-14.037000000000001</c:v>
                </c:pt>
                <c:pt idx="7203">
                  <c:v>-14.05</c:v>
                </c:pt>
                <c:pt idx="7204">
                  <c:v>-14.037000000000001</c:v>
                </c:pt>
                <c:pt idx="7205">
                  <c:v>-13.951000000000001</c:v>
                </c:pt>
                <c:pt idx="7206">
                  <c:v>-13.923999999999999</c:v>
                </c:pt>
                <c:pt idx="7207">
                  <c:v>-13.875999999999999</c:v>
                </c:pt>
                <c:pt idx="7208">
                  <c:v>-13.867000000000001</c:v>
                </c:pt>
                <c:pt idx="7209">
                  <c:v>-13.875999999999999</c:v>
                </c:pt>
                <c:pt idx="7210">
                  <c:v>-13.888</c:v>
                </c:pt>
                <c:pt idx="7211">
                  <c:v>-13.885</c:v>
                </c:pt>
                <c:pt idx="7212">
                  <c:v>-13.926</c:v>
                </c:pt>
                <c:pt idx="7213">
                  <c:v>-13.888</c:v>
                </c:pt>
                <c:pt idx="7214">
                  <c:v>-13.919</c:v>
                </c:pt>
                <c:pt idx="7215">
                  <c:v>-13.933</c:v>
                </c:pt>
                <c:pt idx="7216">
                  <c:v>-13.917</c:v>
                </c:pt>
                <c:pt idx="7217">
                  <c:v>-13.875</c:v>
                </c:pt>
                <c:pt idx="7218">
                  <c:v>-13.882999999999999</c:v>
                </c:pt>
                <c:pt idx="7219">
                  <c:v>-13.903</c:v>
                </c:pt>
                <c:pt idx="7220">
                  <c:v>-13.885999999999999</c:v>
                </c:pt>
                <c:pt idx="7221">
                  <c:v>-13.874000000000001</c:v>
                </c:pt>
                <c:pt idx="7222">
                  <c:v>-13.916</c:v>
                </c:pt>
                <c:pt idx="7223">
                  <c:v>-13.891</c:v>
                </c:pt>
                <c:pt idx="7224">
                  <c:v>-13.88</c:v>
                </c:pt>
                <c:pt idx="7225">
                  <c:v>-13.831</c:v>
                </c:pt>
                <c:pt idx="7226">
                  <c:v>-13.789</c:v>
                </c:pt>
                <c:pt idx="7227">
                  <c:v>-13.82</c:v>
                </c:pt>
                <c:pt idx="7228">
                  <c:v>-13.824</c:v>
                </c:pt>
                <c:pt idx="7229">
                  <c:v>-13.817</c:v>
                </c:pt>
                <c:pt idx="7230">
                  <c:v>-13.773</c:v>
                </c:pt>
                <c:pt idx="7231">
                  <c:v>-13.784000000000001</c:v>
                </c:pt>
                <c:pt idx="7232">
                  <c:v>-13.811999999999999</c:v>
                </c:pt>
                <c:pt idx="7233">
                  <c:v>-13.815</c:v>
                </c:pt>
                <c:pt idx="7234">
                  <c:v>-13.808999999999999</c:v>
                </c:pt>
                <c:pt idx="7235">
                  <c:v>-13.846</c:v>
                </c:pt>
                <c:pt idx="7236">
                  <c:v>-13.840999999999999</c:v>
                </c:pt>
                <c:pt idx="7237">
                  <c:v>-13.843999999999999</c:v>
                </c:pt>
                <c:pt idx="7238">
                  <c:v>-13.817</c:v>
                </c:pt>
                <c:pt idx="7239">
                  <c:v>-13.831</c:v>
                </c:pt>
                <c:pt idx="7240">
                  <c:v>-13.829000000000001</c:v>
                </c:pt>
                <c:pt idx="7241">
                  <c:v>-13.848000000000001</c:v>
                </c:pt>
                <c:pt idx="7242">
                  <c:v>-13.842000000000001</c:v>
                </c:pt>
                <c:pt idx="7243">
                  <c:v>-13.859</c:v>
                </c:pt>
                <c:pt idx="7244">
                  <c:v>-13.879</c:v>
                </c:pt>
                <c:pt idx="7245">
                  <c:v>-13.914</c:v>
                </c:pt>
                <c:pt idx="7246">
                  <c:v>-13.904999999999999</c:v>
                </c:pt>
                <c:pt idx="7247">
                  <c:v>-13.907</c:v>
                </c:pt>
                <c:pt idx="7248">
                  <c:v>-13.935</c:v>
                </c:pt>
                <c:pt idx="7249">
                  <c:v>-13.933</c:v>
                </c:pt>
                <c:pt idx="7250">
                  <c:v>-13.983000000000001</c:v>
                </c:pt>
                <c:pt idx="7251">
                  <c:v>-13.989000000000001</c:v>
                </c:pt>
                <c:pt idx="7252">
                  <c:v>-13.927</c:v>
                </c:pt>
                <c:pt idx="7253">
                  <c:v>-13.959</c:v>
                </c:pt>
                <c:pt idx="7254">
                  <c:v>-13.972</c:v>
                </c:pt>
                <c:pt idx="7255">
                  <c:v>-13.973000000000001</c:v>
                </c:pt>
                <c:pt idx="7256">
                  <c:v>-14.005000000000001</c:v>
                </c:pt>
                <c:pt idx="7257">
                  <c:v>-14.061999999999999</c:v>
                </c:pt>
                <c:pt idx="7258">
                  <c:v>-14.116</c:v>
                </c:pt>
                <c:pt idx="7259">
                  <c:v>-14.148</c:v>
                </c:pt>
                <c:pt idx="7260">
                  <c:v>-14.169</c:v>
                </c:pt>
                <c:pt idx="7261">
                  <c:v>-14.159000000000001</c:v>
                </c:pt>
                <c:pt idx="7262">
                  <c:v>-14.16</c:v>
                </c:pt>
                <c:pt idx="7263">
                  <c:v>-14.169</c:v>
                </c:pt>
                <c:pt idx="7264">
                  <c:v>-14.175000000000001</c:v>
                </c:pt>
                <c:pt idx="7265">
                  <c:v>-14.148</c:v>
                </c:pt>
                <c:pt idx="7266">
                  <c:v>-14.182</c:v>
                </c:pt>
                <c:pt idx="7267">
                  <c:v>-14.234999999999999</c:v>
                </c:pt>
                <c:pt idx="7268">
                  <c:v>-14.327999999999999</c:v>
                </c:pt>
                <c:pt idx="7269">
                  <c:v>-14.343</c:v>
                </c:pt>
                <c:pt idx="7270">
                  <c:v>-14.358000000000001</c:v>
                </c:pt>
                <c:pt idx="7271">
                  <c:v>-14.324</c:v>
                </c:pt>
                <c:pt idx="7272">
                  <c:v>-14.319000000000001</c:v>
                </c:pt>
                <c:pt idx="7273">
                  <c:v>-14.368</c:v>
                </c:pt>
                <c:pt idx="7274">
                  <c:v>-14.471</c:v>
                </c:pt>
                <c:pt idx="7275">
                  <c:v>-14.541</c:v>
                </c:pt>
                <c:pt idx="7276">
                  <c:v>-14.587999999999999</c:v>
                </c:pt>
                <c:pt idx="7277">
                  <c:v>-14.629</c:v>
                </c:pt>
                <c:pt idx="7278">
                  <c:v>-14.645</c:v>
                </c:pt>
                <c:pt idx="7279">
                  <c:v>-14.696</c:v>
                </c:pt>
                <c:pt idx="7280">
                  <c:v>-14.698</c:v>
                </c:pt>
                <c:pt idx="7281">
                  <c:v>-14.766</c:v>
                </c:pt>
                <c:pt idx="7282">
                  <c:v>-14.829000000000001</c:v>
                </c:pt>
                <c:pt idx="7283">
                  <c:v>-14.866</c:v>
                </c:pt>
                <c:pt idx="7284">
                  <c:v>-14.936</c:v>
                </c:pt>
                <c:pt idx="7285">
                  <c:v>-14.95</c:v>
                </c:pt>
                <c:pt idx="7286">
                  <c:v>-14.996</c:v>
                </c:pt>
                <c:pt idx="7287">
                  <c:v>-15.041</c:v>
                </c:pt>
                <c:pt idx="7288">
                  <c:v>-15.010999999999999</c:v>
                </c:pt>
                <c:pt idx="7289">
                  <c:v>-15.023999999999999</c:v>
                </c:pt>
                <c:pt idx="7290">
                  <c:v>-15.042</c:v>
                </c:pt>
                <c:pt idx="7291">
                  <c:v>-15.061</c:v>
                </c:pt>
                <c:pt idx="7292">
                  <c:v>-15.093999999999999</c:v>
                </c:pt>
                <c:pt idx="7293">
                  <c:v>-15.106999999999999</c:v>
                </c:pt>
                <c:pt idx="7294">
                  <c:v>-15.106999999999999</c:v>
                </c:pt>
                <c:pt idx="7295">
                  <c:v>-15.121</c:v>
                </c:pt>
                <c:pt idx="7296">
                  <c:v>-15.132999999999999</c:v>
                </c:pt>
                <c:pt idx="7297">
                  <c:v>-15.115</c:v>
                </c:pt>
                <c:pt idx="7298">
                  <c:v>-15.115</c:v>
                </c:pt>
                <c:pt idx="7299">
                  <c:v>-15.116</c:v>
                </c:pt>
                <c:pt idx="7300">
                  <c:v>-15.086</c:v>
                </c:pt>
                <c:pt idx="7301">
                  <c:v>-15.112</c:v>
                </c:pt>
                <c:pt idx="7302">
                  <c:v>-15.122</c:v>
                </c:pt>
                <c:pt idx="7303">
                  <c:v>-15.098000000000001</c:v>
                </c:pt>
                <c:pt idx="7304">
                  <c:v>-15.034000000000001</c:v>
                </c:pt>
                <c:pt idx="7305">
                  <c:v>-15.012</c:v>
                </c:pt>
                <c:pt idx="7306">
                  <c:v>-15.012</c:v>
                </c:pt>
                <c:pt idx="7307">
                  <c:v>-15.041</c:v>
                </c:pt>
                <c:pt idx="7308">
                  <c:v>-15.032999999999999</c:v>
                </c:pt>
                <c:pt idx="7309">
                  <c:v>-15.082000000000001</c:v>
                </c:pt>
                <c:pt idx="7310">
                  <c:v>-15.164999999999999</c:v>
                </c:pt>
                <c:pt idx="7311">
                  <c:v>-15.163</c:v>
                </c:pt>
                <c:pt idx="7312">
                  <c:v>-15.177</c:v>
                </c:pt>
                <c:pt idx="7313">
                  <c:v>-15.204000000000001</c:v>
                </c:pt>
                <c:pt idx="7314">
                  <c:v>-15.243</c:v>
                </c:pt>
                <c:pt idx="7315">
                  <c:v>-15.279</c:v>
                </c:pt>
                <c:pt idx="7316">
                  <c:v>-15.379</c:v>
                </c:pt>
                <c:pt idx="7317">
                  <c:v>-15.361000000000001</c:v>
                </c:pt>
                <c:pt idx="7318">
                  <c:v>-15.346</c:v>
                </c:pt>
                <c:pt idx="7319">
                  <c:v>-15.333</c:v>
                </c:pt>
                <c:pt idx="7320">
                  <c:v>-15.372</c:v>
                </c:pt>
                <c:pt idx="7321">
                  <c:v>-15.369</c:v>
                </c:pt>
                <c:pt idx="7322">
                  <c:v>-15.346</c:v>
                </c:pt>
                <c:pt idx="7323">
                  <c:v>-15.266</c:v>
                </c:pt>
                <c:pt idx="7324">
                  <c:v>-15.202</c:v>
                </c:pt>
                <c:pt idx="7325">
                  <c:v>-15.192</c:v>
                </c:pt>
                <c:pt idx="7326">
                  <c:v>-15.215</c:v>
                </c:pt>
                <c:pt idx="7327">
                  <c:v>-15.255000000000001</c:v>
                </c:pt>
                <c:pt idx="7328">
                  <c:v>-15.196999999999999</c:v>
                </c:pt>
                <c:pt idx="7329">
                  <c:v>-15.223000000000001</c:v>
                </c:pt>
                <c:pt idx="7330">
                  <c:v>-15.244</c:v>
                </c:pt>
                <c:pt idx="7331">
                  <c:v>-15.257999999999999</c:v>
                </c:pt>
                <c:pt idx="7332">
                  <c:v>-15.284000000000001</c:v>
                </c:pt>
                <c:pt idx="7333">
                  <c:v>-15.353</c:v>
                </c:pt>
                <c:pt idx="7334">
                  <c:v>-15.335000000000001</c:v>
                </c:pt>
                <c:pt idx="7335">
                  <c:v>-15.324</c:v>
                </c:pt>
                <c:pt idx="7336">
                  <c:v>-15.321999999999999</c:v>
                </c:pt>
                <c:pt idx="7337">
                  <c:v>-15.31</c:v>
                </c:pt>
                <c:pt idx="7338">
                  <c:v>-15.375</c:v>
                </c:pt>
                <c:pt idx="7339">
                  <c:v>-15.395</c:v>
                </c:pt>
                <c:pt idx="7340">
                  <c:v>-15.359</c:v>
                </c:pt>
                <c:pt idx="7341">
                  <c:v>-15.374000000000001</c:v>
                </c:pt>
                <c:pt idx="7342">
                  <c:v>-15.406000000000001</c:v>
                </c:pt>
                <c:pt idx="7343">
                  <c:v>-15.476000000000001</c:v>
                </c:pt>
                <c:pt idx="7344">
                  <c:v>-15.52</c:v>
                </c:pt>
                <c:pt idx="7345">
                  <c:v>-15.491</c:v>
                </c:pt>
                <c:pt idx="7346">
                  <c:v>-15.516999999999999</c:v>
                </c:pt>
                <c:pt idx="7347">
                  <c:v>-15.500999999999999</c:v>
                </c:pt>
                <c:pt idx="7348">
                  <c:v>-15.456</c:v>
                </c:pt>
                <c:pt idx="7349">
                  <c:v>-15.454000000000001</c:v>
                </c:pt>
                <c:pt idx="7350">
                  <c:v>-15.472</c:v>
                </c:pt>
                <c:pt idx="7351">
                  <c:v>-15.465</c:v>
                </c:pt>
                <c:pt idx="7352">
                  <c:v>-15.494999999999999</c:v>
                </c:pt>
                <c:pt idx="7353">
                  <c:v>-15.464</c:v>
                </c:pt>
                <c:pt idx="7354">
                  <c:v>-15.449</c:v>
                </c:pt>
                <c:pt idx="7355">
                  <c:v>-15.444000000000001</c:v>
                </c:pt>
                <c:pt idx="7356">
                  <c:v>-15.468999999999999</c:v>
                </c:pt>
                <c:pt idx="7357">
                  <c:v>-15.476000000000001</c:v>
                </c:pt>
                <c:pt idx="7358">
                  <c:v>-15.478999999999999</c:v>
                </c:pt>
                <c:pt idx="7359">
                  <c:v>-15.477</c:v>
                </c:pt>
                <c:pt idx="7360">
                  <c:v>-15.439</c:v>
                </c:pt>
                <c:pt idx="7361">
                  <c:v>-15.417</c:v>
                </c:pt>
                <c:pt idx="7362">
                  <c:v>-15.419</c:v>
                </c:pt>
                <c:pt idx="7363">
                  <c:v>-15.454000000000001</c:v>
                </c:pt>
                <c:pt idx="7364">
                  <c:v>-15.504</c:v>
                </c:pt>
                <c:pt idx="7365">
                  <c:v>-15.510999999999999</c:v>
                </c:pt>
                <c:pt idx="7366">
                  <c:v>-15.459</c:v>
                </c:pt>
                <c:pt idx="7367">
                  <c:v>-15.425000000000001</c:v>
                </c:pt>
                <c:pt idx="7368">
                  <c:v>-15.426</c:v>
                </c:pt>
                <c:pt idx="7369">
                  <c:v>-15.393000000000001</c:v>
                </c:pt>
                <c:pt idx="7370">
                  <c:v>-15.372</c:v>
                </c:pt>
                <c:pt idx="7371">
                  <c:v>-15.37</c:v>
                </c:pt>
                <c:pt idx="7372">
                  <c:v>-15.342000000000001</c:v>
                </c:pt>
                <c:pt idx="7373">
                  <c:v>-15.329000000000001</c:v>
                </c:pt>
                <c:pt idx="7374">
                  <c:v>-15.24</c:v>
                </c:pt>
                <c:pt idx="7375">
                  <c:v>-15.27</c:v>
                </c:pt>
                <c:pt idx="7376">
                  <c:v>-15.253</c:v>
                </c:pt>
                <c:pt idx="7377">
                  <c:v>-15.189</c:v>
                </c:pt>
                <c:pt idx="7378">
                  <c:v>-15.132999999999999</c:v>
                </c:pt>
                <c:pt idx="7379">
                  <c:v>-15.086</c:v>
                </c:pt>
                <c:pt idx="7380">
                  <c:v>-15.04</c:v>
                </c:pt>
                <c:pt idx="7381">
                  <c:v>-14.955</c:v>
                </c:pt>
                <c:pt idx="7382">
                  <c:v>-14.904</c:v>
                </c:pt>
                <c:pt idx="7383">
                  <c:v>-14.867000000000001</c:v>
                </c:pt>
                <c:pt idx="7384">
                  <c:v>-14.866</c:v>
                </c:pt>
                <c:pt idx="7385">
                  <c:v>-14.894</c:v>
                </c:pt>
                <c:pt idx="7386">
                  <c:v>-14.878</c:v>
                </c:pt>
                <c:pt idx="7387">
                  <c:v>-14.722</c:v>
                </c:pt>
                <c:pt idx="7388">
                  <c:v>-14.641999999999999</c:v>
                </c:pt>
                <c:pt idx="7389">
                  <c:v>-14.641999999999999</c:v>
                </c:pt>
                <c:pt idx="7390">
                  <c:v>-14.622</c:v>
                </c:pt>
                <c:pt idx="7391">
                  <c:v>-14.65</c:v>
                </c:pt>
                <c:pt idx="7392">
                  <c:v>-14.685</c:v>
                </c:pt>
                <c:pt idx="7393">
                  <c:v>-14.769</c:v>
                </c:pt>
                <c:pt idx="7394">
                  <c:v>-14.76</c:v>
                </c:pt>
                <c:pt idx="7395">
                  <c:v>-14.789</c:v>
                </c:pt>
                <c:pt idx="7396">
                  <c:v>-14.851000000000001</c:v>
                </c:pt>
                <c:pt idx="7397">
                  <c:v>-14.849</c:v>
                </c:pt>
                <c:pt idx="7398">
                  <c:v>-14.856999999999999</c:v>
                </c:pt>
                <c:pt idx="7399">
                  <c:v>-14.913</c:v>
                </c:pt>
                <c:pt idx="7400">
                  <c:v>-14.911</c:v>
                </c:pt>
                <c:pt idx="7401">
                  <c:v>-14.903</c:v>
                </c:pt>
                <c:pt idx="7402">
                  <c:v>-14.922000000000001</c:v>
                </c:pt>
                <c:pt idx="7403">
                  <c:v>-14.994</c:v>
                </c:pt>
                <c:pt idx="7404">
                  <c:v>-15.029</c:v>
                </c:pt>
                <c:pt idx="7405">
                  <c:v>-15.105</c:v>
                </c:pt>
                <c:pt idx="7406">
                  <c:v>-15.112</c:v>
                </c:pt>
                <c:pt idx="7407">
                  <c:v>-15.161</c:v>
                </c:pt>
                <c:pt idx="7408">
                  <c:v>-15.273999999999999</c:v>
                </c:pt>
                <c:pt idx="7409">
                  <c:v>-15.237</c:v>
                </c:pt>
                <c:pt idx="7410">
                  <c:v>-15.278</c:v>
                </c:pt>
                <c:pt idx="7411">
                  <c:v>-15.31</c:v>
                </c:pt>
                <c:pt idx="7412">
                  <c:v>-15.385999999999999</c:v>
                </c:pt>
                <c:pt idx="7413">
                  <c:v>-15.411</c:v>
                </c:pt>
                <c:pt idx="7414">
                  <c:v>-15.475</c:v>
                </c:pt>
                <c:pt idx="7415">
                  <c:v>-15.574999999999999</c:v>
                </c:pt>
                <c:pt idx="7416">
                  <c:v>-15.625999999999999</c:v>
                </c:pt>
                <c:pt idx="7417">
                  <c:v>-15.667999999999999</c:v>
                </c:pt>
                <c:pt idx="7418">
                  <c:v>-15.738</c:v>
                </c:pt>
                <c:pt idx="7419">
                  <c:v>-15.861000000000001</c:v>
                </c:pt>
                <c:pt idx="7420">
                  <c:v>-15.92</c:v>
                </c:pt>
                <c:pt idx="7421">
                  <c:v>-15.993</c:v>
                </c:pt>
                <c:pt idx="7422">
                  <c:v>-16.030999999999999</c:v>
                </c:pt>
                <c:pt idx="7423">
                  <c:v>-16.027999999999999</c:v>
                </c:pt>
                <c:pt idx="7424">
                  <c:v>-16.091000000000001</c:v>
                </c:pt>
                <c:pt idx="7425">
                  <c:v>-16.125</c:v>
                </c:pt>
                <c:pt idx="7426">
                  <c:v>-16.102</c:v>
                </c:pt>
                <c:pt idx="7427">
                  <c:v>-16.135999999999999</c:v>
                </c:pt>
                <c:pt idx="7428">
                  <c:v>-16.128</c:v>
                </c:pt>
                <c:pt idx="7429">
                  <c:v>-16.146000000000001</c:v>
                </c:pt>
                <c:pt idx="7430">
                  <c:v>-16.166</c:v>
                </c:pt>
                <c:pt idx="7431">
                  <c:v>-16.146000000000001</c:v>
                </c:pt>
                <c:pt idx="7432">
                  <c:v>-16.173999999999999</c:v>
                </c:pt>
                <c:pt idx="7433">
                  <c:v>-16.145</c:v>
                </c:pt>
                <c:pt idx="7434">
                  <c:v>-16.167999999999999</c:v>
                </c:pt>
                <c:pt idx="7435">
                  <c:v>-16.161999999999999</c:v>
                </c:pt>
                <c:pt idx="7436">
                  <c:v>-16.143000000000001</c:v>
                </c:pt>
                <c:pt idx="7437">
                  <c:v>-16.132999999999999</c:v>
                </c:pt>
                <c:pt idx="7438">
                  <c:v>-16.190000000000001</c:v>
                </c:pt>
                <c:pt idx="7439">
                  <c:v>-16.163</c:v>
                </c:pt>
                <c:pt idx="7440">
                  <c:v>-16.148</c:v>
                </c:pt>
                <c:pt idx="7441">
                  <c:v>-16.129000000000001</c:v>
                </c:pt>
                <c:pt idx="7442">
                  <c:v>-16.132999999999999</c:v>
                </c:pt>
                <c:pt idx="7443">
                  <c:v>-16.137</c:v>
                </c:pt>
                <c:pt idx="7444">
                  <c:v>-16.140999999999998</c:v>
                </c:pt>
                <c:pt idx="7445">
                  <c:v>-16.149000000000001</c:v>
                </c:pt>
                <c:pt idx="7446">
                  <c:v>-16.106000000000002</c:v>
                </c:pt>
                <c:pt idx="7447">
                  <c:v>-16.079000000000001</c:v>
                </c:pt>
                <c:pt idx="7448">
                  <c:v>-16.042999999999999</c:v>
                </c:pt>
                <c:pt idx="7449">
                  <c:v>-15.981</c:v>
                </c:pt>
                <c:pt idx="7450">
                  <c:v>-15.964</c:v>
                </c:pt>
                <c:pt idx="7451">
                  <c:v>-15.94</c:v>
                </c:pt>
                <c:pt idx="7452">
                  <c:v>-15.9</c:v>
                </c:pt>
                <c:pt idx="7453">
                  <c:v>-15.92</c:v>
                </c:pt>
                <c:pt idx="7454">
                  <c:v>-15.896000000000001</c:v>
                </c:pt>
                <c:pt idx="7455">
                  <c:v>-15.872999999999999</c:v>
                </c:pt>
                <c:pt idx="7456">
                  <c:v>-15.884</c:v>
                </c:pt>
                <c:pt idx="7457">
                  <c:v>-15.971</c:v>
                </c:pt>
                <c:pt idx="7458">
                  <c:v>-15.923</c:v>
                </c:pt>
                <c:pt idx="7459">
                  <c:v>-15.89</c:v>
                </c:pt>
                <c:pt idx="7460">
                  <c:v>-15.885</c:v>
                </c:pt>
                <c:pt idx="7461">
                  <c:v>-16.001000000000001</c:v>
                </c:pt>
                <c:pt idx="7462">
                  <c:v>-16.062000000000001</c:v>
                </c:pt>
                <c:pt idx="7463">
                  <c:v>-16.055</c:v>
                </c:pt>
                <c:pt idx="7464">
                  <c:v>-16.029</c:v>
                </c:pt>
                <c:pt idx="7465">
                  <c:v>-15.936</c:v>
                </c:pt>
                <c:pt idx="7466">
                  <c:v>-15.875</c:v>
                </c:pt>
                <c:pt idx="7467">
                  <c:v>-15.933</c:v>
                </c:pt>
                <c:pt idx="7468">
                  <c:v>-15.972</c:v>
                </c:pt>
                <c:pt idx="7469">
                  <c:v>-15.896000000000001</c:v>
                </c:pt>
                <c:pt idx="7470">
                  <c:v>-15.861000000000001</c:v>
                </c:pt>
                <c:pt idx="7471">
                  <c:v>-15.804</c:v>
                </c:pt>
                <c:pt idx="7472">
                  <c:v>-15.763999999999999</c:v>
                </c:pt>
                <c:pt idx="7473">
                  <c:v>-15.782999999999999</c:v>
                </c:pt>
                <c:pt idx="7474">
                  <c:v>-15.771000000000001</c:v>
                </c:pt>
                <c:pt idx="7475">
                  <c:v>-15.736000000000001</c:v>
                </c:pt>
                <c:pt idx="7476">
                  <c:v>-15.686999999999999</c:v>
                </c:pt>
                <c:pt idx="7477">
                  <c:v>-15.63</c:v>
                </c:pt>
                <c:pt idx="7478">
                  <c:v>-15.608000000000001</c:v>
                </c:pt>
                <c:pt idx="7479">
                  <c:v>-15.581</c:v>
                </c:pt>
                <c:pt idx="7480">
                  <c:v>-15.487</c:v>
                </c:pt>
                <c:pt idx="7481">
                  <c:v>-15.462999999999999</c:v>
                </c:pt>
                <c:pt idx="7482">
                  <c:v>-15.41</c:v>
                </c:pt>
                <c:pt idx="7483">
                  <c:v>-15.375999999999999</c:v>
                </c:pt>
                <c:pt idx="7484">
                  <c:v>-15.324999999999999</c:v>
                </c:pt>
                <c:pt idx="7485">
                  <c:v>-15.315</c:v>
                </c:pt>
                <c:pt idx="7486">
                  <c:v>-15.292</c:v>
                </c:pt>
                <c:pt idx="7487">
                  <c:v>-15.26</c:v>
                </c:pt>
                <c:pt idx="7488">
                  <c:v>-15.269</c:v>
                </c:pt>
                <c:pt idx="7489">
                  <c:v>-15.211</c:v>
                </c:pt>
                <c:pt idx="7490">
                  <c:v>-15.243</c:v>
                </c:pt>
                <c:pt idx="7491">
                  <c:v>-15.256</c:v>
                </c:pt>
                <c:pt idx="7492">
                  <c:v>-15.173</c:v>
                </c:pt>
                <c:pt idx="7493">
                  <c:v>-15.116</c:v>
                </c:pt>
                <c:pt idx="7494">
                  <c:v>-15.026999999999999</c:v>
                </c:pt>
                <c:pt idx="7495">
                  <c:v>-15.03</c:v>
                </c:pt>
                <c:pt idx="7496">
                  <c:v>-15.055999999999999</c:v>
                </c:pt>
                <c:pt idx="7497">
                  <c:v>-15.015000000000001</c:v>
                </c:pt>
                <c:pt idx="7498">
                  <c:v>-14.954000000000001</c:v>
                </c:pt>
                <c:pt idx="7499">
                  <c:v>-14.875</c:v>
                </c:pt>
                <c:pt idx="7500">
                  <c:v>-14.824</c:v>
                </c:pt>
                <c:pt idx="7501">
                  <c:v>-14.736000000000001</c:v>
                </c:pt>
                <c:pt idx="7502">
                  <c:v>-14.611000000000001</c:v>
                </c:pt>
                <c:pt idx="7503">
                  <c:v>-14.468</c:v>
                </c:pt>
                <c:pt idx="7504">
                  <c:v>-14.336</c:v>
                </c:pt>
                <c:pt idx="7505">
                  <c:v>-14.282</c:v>
                </c:pt>
                <c:pt idx="7506">
                  <c:v>-14.241</c:v>
                </c:pt>
                <c:pt idx="7507">
                  <c:v>-14.143000000000001</c:v>
                </c:pt>
                <c:pt idx="7508">
                  <c:v>-14.086</c:v>
                </c:pt>
                <c:pt idx="7509">
                  <c:v>-13.988</c:v>
                </c:pt>
                <c:pt idx="7510">
                  <c:v>-13.895</c:v>
                </c:pt>
                <c:pt idx="7511">
                  <c:v>-13.792999999999999</c:v>
                </c:pt>
                <c:pt idx="7512">
                  <c:v>-13.676</c:v>
                </c:pt>
                <c:pt idx="7513">
                  <c:v>-13.58</c:v>
                </c:pt>
                <c:pt idx="7514">
                  <c:v>-13.465999999999999</c:v>
                </c:pt>
                <c:pt idx="7515">
                  <c:v>-13.318</c:v>
                </c:pt>
                <c:pt idx="7516">
                  <c:v>-13.211</c:v>
                </c:pt>
                <c:pt idx="7517">
                  <c:v>-13.113</c:v>
                </c:pt>
                <c:pt idx="7518">
                  <c:v>-13.02</c:v>
                </c:pt>
                <c:pt idx="7519">
                  <c:v>-12.858000000000001</c:v>
                </c:pt>
                <c:pt idx="7520">
                  <c:v>-12.773</c:v>
                </c:pt>
                <c:pt idx="7521">
                  <c:v>-12.711</c:v>
                </c:pt>
                <c:pt idx="7522">
                  <c:v>-12.63</c:v>
                </c:pt>
                <c:pt idx="7523">
                  <c:v>-12.553000000000001</c:v>
                </c:pt>
                <c:pt idx="7524">
                  <c:v>-12.462999999999999</c:v>
                </c:pt>
                <c:pt idx="7525">
                  <c:v>-12.457000000000001</c:v>
                </c:pt>
                <c:pt idx="7526">
                  <c:v>-12.417</c:v>
                </c:pt>
                <c:pt idx="7527">
                  <c:v>-12.366</c:v>
                </c:pt>
                <c:pt idx="7528">
                  <c:v>-12.295</c:v>
                </c:pt>
                <c:pt idx="7529">
                  <c:v>-12.195</c:v>
                </c:pt>
                <c:pt idx="7530">
                  <c:v>-12.121</c:v>
                </c:pt>
                <c:pt idx="7531">
                  <c:v>-12.044</c:v>
                </c:pt>
                <c:pt idx="7532">
                  <c:v>-12.09</c:v>
                </c:pt>
                <c:pt idx="7533">
                  <c:v>-12.071999999999999</c:v>
                </c:pt>
                <c:pt idx="7534">
                  <c:v>-12.052</c:v>
                </c:pt>
                <c:pt idx="7535">
                  <c:v>-11.991</c:v>
                </c:pt>
                <c:pt idx="7536">
                  <c:v>-11.936</c:v>
                </c:pt>
                <c:pt idx="7537">
                  <c:v>-11.875</c:v>
                </c:pt>
                <c:pt idx="7538">
                  <c:v>-11.853999999999999</c:v>
                </c:pt>
                <c:pt idx="7539">
                  <c:v>-11.815</c:v>
                </c:pt>
                <c:pt idx="7540">
                  <c:v>-11.715999999999999</c:v>
                </c:pt>
                <c:pt idx="7541">
                  <c:v>-11.611000000000001</c:v>
                </c:pt>
                <c:pt idx="7542">
                  <c:v>-11.561</c:v>
                </c:pt>
                <c:pt idx="7543">
                  <c:v>-11.518000000000001</c:v>
                </c:pt>
                <c:pt idx="7544">
                  <c:v>-11.523</c:v>
                </c:pt>
                <c:pt idx="7545">
                  <c:v>-11.532999999999999</c:v>
                </c:pt>
                <c:pt idx="7546">
                  <c:v>-11.561999999999999</c:v>
                </c:pt>
                <c:pt idx="7547">
                  <c:v>-11.515000000000001</c:v>
                </c:pt>
                <c:pt idx="7548">
                  <c:v>-11.4</c:v>
                </c:pt>
                <c:pt idx="7549">
                  <c:v>-11.381</c:v>
                </c:pt>
                <c:pt idx="7550">
                  <c:v>-11.385</c:v>
                </c:pt>
                <c:pt idx="7551">
                  <c:v>-11.387</c:v>
                </c:pt>
                <c:pt idx="7552">
                  <c:v>-11.366</c:v>
                </c:pt>
                <c:pt idx="7553">
                  <c:v>-11.321999999999999</c:v>
                </c:pt>
                <c:pt idx="7554">
                  <c:v>-11.316000000000001</c:v>
                </c:pt>
                <c:pt idx="7555">
                  <c:v>-11.337</c:v>
                </c:pt>
                <c:pt idx="7556">
                  <c:v>-11.349</c:v>
                </c:pt>
                <c:pt idx="7557">
                  <c:v>-11.336</c:v>
                </c:pt>
                <c:pt idx="7558">
                  <c:v>-11.333</c:v>
                </c:pt>
                <c:pt idx="7559">
                  <c:v>-11.377000000000001</c:v>
                </c:pt>
                <c:pt idx="7560">
                  <c:v>-11.435</c:v>
                </c:pt>
                <c:pt idx="7561">
                  <c:v>-11.393000000000001</c:v>
                </c:pt>
                <c:pt idx="7562">
                  <c:v>-11.353999999999999</c:v>
                </c:pt>
                <c:pt idx="7563">
                  <c:v>-11.412000000000001</c:v>
                </c:pt>
                <c:pt idx="7564">
                  <c:v>-11.51</c:v>
                </c:pt>
                <c:pt idx="7565">
                  <c:v>-11.526</c:v>
                </c:pt>
                <c:pt idx="7566">
                  <c:v>-11.608000000000001</c:v>
                </c:pt>
                <c:pt idx="7567">
                  <c:v>-11.69</c:v>
                </c:pt>
                <c:pt idx="7568">
                  <c:v>-11.766999999999999</c:v>
                </c:pt>
                <c:pt idx="7569">
                  <c:v>-11.772</c:v>
                </c:pt>
                <c:pt idx="7570">
                  <c:v>-11.82</c:v>
                </c:pt>
                <c:pt idx="7571">
                  <c:v>-11.973000000000001</c:v>
                </c:pt>
                <c:pt idx="7572">
                  <c:v>-12.147</c:v>
                </c:pt>
                <c:pt idx="7573">
                  <c:v>-12.365</c:v>
                </c:pt>
                <c:pt idx="7574">
                  <c:v>-12.656000000000001</c:v>
                </c:pt>
                <c:pt idx="7575">
                  <c:v>-12.904</c:v>
                </c:pt>
                <c:pt idx="7576">
                  <c:v>-13.138</c:v>
                </c:pt>
                <c:pt idx="7577">
                  <c:v>-13.435</c:v>
                </c:pt>
                <c:pt idx="7578">
                  <c:v>-13.797000000000001</c:v>
                </c:pt>
                <c:pt idx="7579">
                  <c:v>-14.068</c:v>
                </c:pt>
                <c:pt idx="7580">
                  <c:v>-14.276999999999999</c:v>
                </c:pt>
                <c:pt idx="7581">
                  <c:v>-14.457000000000001</c:v>
                </c:pt>
                <c:pt idx="7582">
                  <c:v>-14.62</c:v>
                </c:pt>
                <c:pt idx="7583">
                  <c:v>-14.817</c:v>
                </c:pt>
                <c:pt idx="7584">
                  <c:v>-14.964</c:v>
                </c:pt>
                <c:pt idx="7585">
                  <c:v>-15.103999999999999</c:v>
                </c:pt>
                <c:pt idx="7586">
                  <c:v>-15.260999999999999</c:v>
                </c:pt>
                <c:pt idx="7587">
                  <c:v>-15.375999999999999</c:v>
                </c:pt>
                <c:pt idx="7588">
                  <c:v>-15.375999999999999</c:v>
                </c:pt>
                <c:pt idx="7589">
                  <c:v>-15.367000000000001</c:v>
                </c:pt>
                <c:pt idx="7590">
                  <c:v>-15.412000000000001</c:v>
                </c:pt>
                <c:pt idx="7591">
                  <c:v>-15.491</c:v>
                </c:pt>
                <c:pt idx="7592">
                  <c:v>-15.586</c:v>
                </c:pt>
                <c:pt idx="7593">
                  <c:v>-15.648</c:v>
                </c:pt>
                <c:pt idx="7594">
                  <c:v>-15.603</c:v>
                </c:pt>
                <c:pt idx="7595">
                  <c:v>-15.548999999999999</c:v>
                </c:pt>
                <c:pt idx="7596">
                  <c:v>-15.555</c:v>
                </c:pt>
                <c:pt idx="7597">
                  <c:v>-15.513999999999999</c:v>
                </c:pt>
                <c:pt idx="7598">
                  <c:v>-15.472</c:v>
                </c:pt>
                <c:pt idx="7599">
                  <c:v>-15.506</c:v>
                </c:pt>
                <c:pt idx="7600">
                  <c:v>-15.523999999999999</c:v>
                </c:pt>
                <c:pt idx="7601">
                  <c:v>-15.541</c:v>
                </c:pt>
                <c:pt idx="7602">
                  <c:v>-15.523999999999999</c:v>
                </c:pt>
                <c:pt idx="7603">
                  <c:v>-15.507</c:v>
                </c:pt>
                <c:pt idx="7604">
                  <c:v>-15.506</c:v>
                </c:pt>
                <c:pt idx="7605">
                  <c:v>-15.529</c:v>
                </c:pt>
                <c:pt idx="7606">
                  <c:v>-15.552</c:v>
                </c:pt>
                <c:pt idx="7607">
                  <c:v>-15.555</c:v>
                </c:pt>
                <c:pt idx="7608">
                  <c:v>-15.57</c:v>
                </c:pt>
                <c:pt idx="7609">
                  <c:v>-15.561999999999999</c:v>
                </c:pt>
                <c:pt idx="7610">
                  <c:v>-15.522</c:v>
                </c:pt>
                <c:pt idx="7611">
                  <c:v>-15.523999999999999</c:v>
                </c:pt>
                <c:pt idx="7612">
                  <c:v>-15.558999999999999</c:v>
                </c:pt>
                <c:pt idx="7613">
                  <c:v>-15.541</c:v>
                </c:pt>
                <c:pt idx="7614">
                  <c:v>-15.545999999999999</c:v>
                </c:pt>
                <c:pt idx="7615">
                  <c:v>-15.537000000000001</c:v>
                </c:pt>
                <c:pt idx="7616">
                  <c:v>-15.526999999999999</c:v>
                </c:pt>
                <c:pt idx="7617">
                  <c:v>-15.542</c:v>
                </c:pt>
                <c:pt idx="7618">
                  <c:v>-15.532999999999999</c:v>
                </c:pt>
                <c:pt idx="7619">
                  <c:v>-15.54</c:v>
                </c:pt>
                <c:pt idx="7620">
                  <c:v>-15.558</c:v>
                </c:pt>
                <c:pt idx="7621">
                  <c:v>-15.494</c:v>
                </c:pt>
                <c:pt idx="7622">
                  <c:v>-15.44</c:v>
                </c:pt>
                <c:pt idx="7623">
                  <c:v>-15.448</c:v>
                </c:pt>
                <c:pt idx="7624">
                  <c:v>-15.523999999999999</c:v>
                </c:pt>
                <c:pt idx="7625">
                  <c:v>-15.593</c:v>
                </c:pt>
                <c:pt idx="7626">
                  <c:v>-15.587</c:v>
                </c:pt>
                <c:pt idx="7627">
                  <c:v>-15.638</c:v>
                </c:pt>
                <c:pt idx="7628">
                  <c:v>-15.699</c:v>
                </c:pt>
                <c:pt idx="7629">
                  <c:v>-15.661</c:v>
                </c:pt>
                <c:pt idx="7630">
                  <c:v>-15.617000000000001</c:v>
                </c:pt>
                <c:pt idx="7631">
                  <c:v>-15.6</c:v>
                </c:pt>
                <c:pt idx="7632">
                  <c:v>-15.613</c:v>
                </c:pt>
                <c:pt idx="7633">
                  <c:v>-15.616</c:v>
                </c:pt>
                <c:pt idx="7634">
                  <c:v>-15.663</c:v>
                </c:pt>
                <c:pt idx="7635">
                  <c:v>-15.631</c:v>
                </c:pt>
                <c:pt idx="7636">
                  <c:v>-15.612</c:v>
                </c:pt>
                <c:pt idx="7637">
                  <c:v>-15.590999999999999</c:v>
                </c:pt>
                <c:pt idx="7638">
                  <c:v>-15.65</c:v>
                </c:pt>
                <c:pt idx="7639">
                  <c:v>-15.643000000000001</c:v>
                </c:pt>
                <c:pt idx="7640">
                  <c:v>-15.632</c:v>
                </c:pt>
                <c:pt idx="7641">
                  <c:v>-15.648</c:v>
                </c:pt>
                <c:pt idx="7642">
                  <c:v>-15.67</c:v>
                </c:pt>
                <c:pt idx="7643">
                  <c:v>-15.632</c:v>
                </c:pt>
                <c:pt idx="7644">
                  <c:v>-15.563000000000001</c:v>
                </c:pt>
                <c:pt idx="7645">
                  <c:v>-15.531000000000001</c:v>
                </c:pt>
                <c:pt idx="7646">
                  <c:v>-15.523</c:v>
                </c:pt>
                <c:pt idx="7647">
                  <c:v>-15.481</c:v>
                </c:pt>
                <c:pt idx="7648">
                  <c:v>-15.477</c:v>
                </c:pt>
                <c:pt idx="7649">
                  <c:v>-15.459</c:v>
                </c:pt>
                <c:pt idx="7650">
                  <c:v>-15.468</c:v>
                </c:pt>
                <c:pt idx="7651">
                  <c:v>-15.43</c:v>
                </c:pt>
                <c:pt idx="7652">
                  <c:v>-15.372</c:v>
                </c:pt>
                <c:pt idx="7653">
                  <c:v>-15.395</c:v>
                </c:pt>
                <c:pt idx="7654">
                  <c:v>-15.436</c:v>
                </c:pt>
                <c:pt idx="7655">
                  <c:v>-15.432</c:v>
                </c:pt>
                <c:pt idx="7656">
                  <c:v>-15.439</c:v>
                </c:pt>
                <c:pt idx="7657">
                  <c:v>-15.446</c:v>
                </c:pt>
                <c:pt idx="7658">
                  <c:v>-15.505000000000001</c:v>
                </c:pt>
                <c:pt idx="7659">
                  <c:v>-15.454000000000001</c:v>
                </c:pt>
                <c:pt idx="7660">
                  <c:v>-15.46</c:v>
                </c:pt>
                <c:pt idx="7661">
                  <c:v>-15.455</c:v>
                </c:pt>
                <c:pt idx="7662">
                  <c:v>-15.513999999999999</c:v>
                </c:pt>
                <c:pt idx="7663">
                  <c:v>-15.571</c:v>
                </c:pt>
                <c:pt idx="7664">
                  <c:v>-15.646000000000001</c:v>
                </c:pt>
                <c:pt idx="7665">
                  <c:v>-15.664</c:v>
                </c:pt>
                <c:pt idx="7666">
                  <c:v>-15.686999999999999</c:v>
                </c:pt>
                <c:pt idx="7667">
                  <c:v>-15.699</c:v>
                </c:pt>
                <c:pt idx="7668">
                  <c:v>-15.711</c:v>
                </c:pt>
                <c:pt idx="7669">
                  <c:v>-15.712</c:v>
                </c:pt>
                <c:pt idx="7670">
                  <c:v>-15.757999999999999</c:v>
                </c:pt>
                <c:pt idx="7671">
                  <c:v>-15.834</c:v>
                </c:pt>
                <c:pt idx="7672">
                  <c:v>-15.848000000000001</c:v>
                </c:pt>
                <c:pt idx="7673">
                  <c:v>-15.861000000000001</c:v>
                </c:pt>
                <c:pt idx="7674">
                  <c:v>-15.942</c:v>
                </c:pt>
                <c:pt idx="7675">
                  <c:v>-16.006</c:v>
                </c:pt>
                <c:pt idx="7676">
                  <c:v>-16.035</c:v>
                </c:pt>
                <c:pt idx="7677">
                  <c:v>-16.018000000000001</c:v>
                </c:pt>
                <c:pt idx="7678">
                  <c:v>-16.021999999999998</c:v>
                </c:pt>
                <c:pt idx="7679">
                  <c:v>-16.036999999999999</c:v>
                </c:pt>
                <c:pt idx="7680">
                  <c:v>-16.055</c:v>
                </c:pt>
                <c:pt idx="7681">
                  <c:v>-16.029</c:v>
                </c:pt>
                <c:pt idx="7682">
                  <c:v>-16.036000000000001</c:v>
                </c:pt>
                <c:pt idx="7683">
                  <c:v>-16.056000000000001</c:v>
                </c:pt>
                <c:pt idx="7684">
                  <c:v>-16.001000000000001</c:v>
                </c:pt>
                <c:pt idx="7685">
                  <c:v>-15.942</c:v>
                </c:pt>
                <c:pt idx="7686">
                  <c:v>-15.928000000000001</c:v>
                </c:pt>
                <c:pt idx="7687">
                  <c:v>-15.942</c:v>
                </c:pt>
                <c:pt idx="7688">
                  <c:v>-15.981</c:v>
                </c:pt>
                <c:pt idx="7689">
                  <c:v>-16.056000000000001</c:v>
                </c:pt>
                <c:pt idx="7690">
                  <c:v>-16.105</c:v>
                </c:pt>
                <c:pt idx="7691">
                  <c:v>-16.119</c:v>
                </c:pt>
                <c:pt idx="7692">
                  <c:v>-16.074000000000002</c:v>
                </c:pt>
                <c:pt idx="7693">
                  <c:v>-15.997999999999999</c:v>
                </c:pt>
                <c:pt idx="7694">
                  <c:v>-15.988</c:v>
                </c:pt>
                <c:pt idx="7695">
                  <c:v>-16.050999999999998</c:v>
                </c:pt>
                <c:pt idx="7696">
                  <c:v>-16.126000000000001</c:v>
                </c:pt>
                <c:pt idx="7697">
                  <c:v>-16.14</c:v>
                </c:pt>
                <c:pt idx="7698">
                  <c:v>-16.152000000000001</c:v>
                </c:pt>
                <c:pt idx="7699">
                  <c:v>-16.164999999999999</c:v>
                </c:pt>
                <c:pt idx="7700">
                  <c:v>-16.231000000000002</c:v>
                </c:pt>
                <c:pt idx="7701">
                  <c:v>-16.266999999999999</c:v>
                </c:pt>
                <c:pt idx="7702">
                  <c:v>-16.376999999999999</c:v>
                </c:pt>
                <c:pt idx="7703">
                  <c:v>-16.477</c:v>
                </c:pt>
                <c:pt idx="7704">
                  <c:v>-16.503</c:v>
                </c:pt>
                <c:pt idx="7705">
                  <c:v>-16.515000000000001</c:v>
                </c:pt>
                <c:pt idx="7706">
                  <c:v>-16.513999999999999</c:v>
                </c:pt>
                <c:pt idx="7707">
                  <c:v>-16.532</c:v>
                </c:pt>
                <c:pt idx="7708">
                  <c:v>-16.582000000000001</c:v>
                </c:pt>
                <c:pt idx="7709">
                  <c:v>-16.654</c:v>
                </c:pt>
                <c:pt idx="7710">
                  <c:v>-16.678999999999998</c:v>
                </c:pt>
                <c:pt idx="7711">
                  <c:v>-16.75</c:v>
                </c:pt>
                <c:pt idx="7712">
                  <c:v>-16.814</c:v>
                </c:pt>
                <c:pt idx="7713">
                  <c:v>-16.875</c:v>
                </c:pt>
                <c:pt idx="7714">
                  <c:v>-16.901</c:v>
                </c:pt>
                <c:pt idx="7715">
                  <c:v>-16.884</c:v>
                </c:pt>
                <c:pt idx="7716">
                  <c:v>-16.977</c:v>
                </c:pt>
                <c:pt idx="7717">
                  <c:v>-16.998000000000001</c:v>
                </c:pt>
                <c:pt idx="7718">
                  <c:v>-16.96</c:v>
                </c:pt>
                <c:pt idx="7719">
                  <c:v>-16.946000000000002</c:v>
                </c:pt>
                <c:pt idx="7720">
                  <c:v>-16.931999999999999</c:v>
                </c:pt>
                <c:pt idx="7721">
                  <c:v>-16.88</c:v>
                </c:pt>
                <c:pt idx="7722">
                  <c:v>-16.899999999999999</c:v>
                </c:pt>
                <c:pt idx="7723">
                  <c:v>-16.89</c:v>
                </c:pt>
                <c:pt idx="7724">
                  <c:v>-16.893000000000001</c:v>
                </c:pt>
                <c:pt idx="7725">
                  <c:v>-16.863</c:v>
                </c:pt>
                <c:pt idx="7726">
                  <c:v>-16.846</c:v>
                </c:pt>
                <c:pt idx="7727">
                  <c:v>-16.827999999999999</c:v>
                </c:pt>
                <c:pt idx="7728">
                  <c:v>-16.774999999999999</c:v>
                </c:pt>
                <c:pt idx="7729">
                  <c:v>-16.722000000000001</c:v>
                </c:pt>
                <c:pt idx="7730">
                  <c:v>-16.704000000000001</c:v>
                </c:pt>
                <c:pt idx="7731">
                  <c:v>-16.661000000000001</c:v>
                </c:pt>
                <c:pt idx="7732">
                  <c:v>-16.684999999999999</c:v>
                </c:pt>
                <c:pt idx="7733">
                  <c:v>-16.736000000000001</c:v>
                </c:pt>
                <c:pt idx="7734">
                  <c:v>-16.779</c:v>
                </c:pt>
                <c:pt idx="7735">
                  <c:v>-16.768000000000001</c:v>
                </c:pt>
                <c:pt idx="7736">
                  <c:v>-16.783999999999999</c:v>
                </c:pt>
                <c:pt idx="7737">
                  <c:v>-16.812000000000001</c:v>
                </c:pt>
                <c:pt idx="7738">
                  <c:v>-16.82</c:v>
                </c:pt>
                <c:pt idx="7739">
                  <c:v>-16.98</c:v>
                </c:pt>
                <c:pt idx="7740">
                  <c:v>-17.021999999999998</c:v>
                </c:pt>
                <c:pt idx="7741">
                  <c:v>-17.05</c:v>
                </c:pt>
                <c:pt idx="7742">
                  <c:v>-17.064</c:v>
                </c:pt>
                <c:pt idx="7743">
                  <c:v>-17.091000000000001</c:v>
                </c:pt>
                <c:pt idx="7744">
                  <c:v>-17.134</c:v>
                </c:pt>
                <c:pt idx="7745">
                  <c:v>-17.143000000000001</c:v>
                </c:pt>
                <c:pt idx="7746">
                  <c:v>-17.097999999999999</c:v>
                </c:pt>
                <c:pt idx="7747">
                  <c:v>-17.068999999999999</c:v>
                </c:pt>
                <c:pt idx="7748">
                  <c:v>-17.079999999999998</c:v>
                </c:pt>
                <c:pt idx="7749">
                  <c:v>-17.132999999999999</c:v>
                </c:pt>
                <c:pt idx="7750">
                  <c:v>-17.082999999999998</c:v>
                </c:pt>
                <c:pt idx="7751">
                  <c:v>-17.044</c:v>
                </c:pt>
                <c:pt idx="7752">
                  <c:v>-17.053999999999998</c:v>
                </c:pt>
                <c:pt idx="7753">
                  <c:v>-17.059999999999999</c:v>
                </c:pt>
                <c:pt idx="7754">
                  <c:v>-16.997</c:v>
                </c:pt>
                <c:pt idx="7755">
                  <c:v>-16.928000000000001</c:v>
                </c:pt>
                <c:pt idx="7756">
                  <c:v>-16.88</c:v>
                </c:pt>
                <c:pt idx="7757">
                  <c:v>-16.852</c:v>
                </c:pt>
                <c:pt idx="7758">
                  <c:v>-16.844000000000001</c:v>
                </c:pt>
                <c:pt idx="7759">
                  <c:v>-16.763999999999999</c:v>
                </c:pt>
                <c:pt idx="7760">
                  <c:v>-16.641999999999999</c:v>
                </c:pt>
                <c:pt idx="7761">
                  <c:v>-16.585999999999999</c:v>
                </c:pt>
                <c:pt idx="7762">
                  <c:v>-16.579000000000001</c:v>
                </c:pt>
                <c:pt idx="7763">
                  <c:v>-16.567</c:v>
                </c:pt>
                <c:pt idx="7764">
                  <c:v>-16.564</c:v>
                </c:pt>
                <c:pt idx="7765">
                  <c:v>-16.581</c:v>
                </c:pt>
                <c:pt idx="7766">
                  <c:v>-16.55</c:v>
                </c:pt>
                <c:pt idx="7767">
                  <c:v>-16.564</c:v>
                </c:pt>
                <c:pt idx="7768">
                  <c:v>-16.544</c:v>
                </c:pt>
                <c:pt idx="7769">
                  <c:v>-16.565999999999999</c:v>
                </c:pt>
                <c:pt idx="7770">
                  <c:v>-16.585000000000001</c:v>
                </c:pt>
                <c:pt idx="7771">
                  <c:v>-16.545999999999999</c:v>
                </c:pt>
                <c:pt idx="7772">
                  <c:v>-16.635999999999999</c:v>
                </c:pt>
                <c:pt idx="7773">
                  <c:v>-16.638000000000002</c:v>
                </c:pt>
                <c:pt idx="7774">
                  <c:v>-16.661000000000001</c:v>
                </c:pt>
                <c:pt idx="7775">
                  <c:v>-16.678000000000001</c:v>
                </c:pt>
                <c:pt idx="7776">
                  <c:v>-16.704000000000001</c:v>
                </c:pt>
                <c:pt idx="7777">
                  <c:v>-16.684000000000001</c:v>
                </c:pt>
                <c:pt idx="7778">
                  <c:v>-16.602</c:v>
                </c:pt>
                <c:pt idx="7779">
                  <c:v>-16.513999999999999</c:v>
                </c:pt>
                <c:pt idx="7780">
                  <c:v>-16.443000000000001</c:v>
                </c:pt>
                <c:pt idx="7781">
                  <c:v>-16.387</c:v>
                </c:pt>
                <c:pt idx="7782">
                  <c:v>-16.265999999999998</c:v>
                </c:pt>
                <c:pt idx="7783">
                  <c:v>-16.169</c:v>
                </c:pt>
                <c:pt idx="7784">
                  <c:v>-16.158000000000001</c:v>
                </c:pt>
                <c:pt idx="7785">
                  <c:v>-16.038</c:v>
                </c:pt>
                <c:pt idx="7786">
                  <c:v>-15.923</c:v>
                </c:pt>
                <c:pt idx="7787">
                  <c:v>-15.842000000000001</c:v>
                </c:pt>
                <c:pt idx="7788">
                  <c:v>-15.683999999999999</c:v>
                </c:pt>
                <c:pt idx="7789">
                  <c:v>-15.545</c:v>
                </c:pt>
                <c:pt idx="7790">
                  <c:v>-15.47</c:v>
                </c:pt>
                <c:pt idx="7791">
                  <c:v>-15.375</c:v>
                </c:pt>
                <c:pt idx="7792">
                  <c:v>-15.278</c:v>
                </c:pt>
                <c:pt idx="7793">
                  <c:v>-15.236000000000001</c:v>
                </c:pt>
                <c:pt idx="7794">
                  <c:v>-15.196</c:v>
                </c:pt>
                <c:pt idx="7795">
                  <c:v>-15.125999999999999</c:v>
                </c:pt>
                <c:pt idx="7796">
                  <c:v>-15.098000000000001</c:v>
                </c:pt>
                <c:pt idx="7797">
                  <c:v>-15.032</c:v>
                </c:pt>
                <c:pt idx="7798">
                  <c:v>-15.010999999999999</c:v>
                </c:pt>
                <c:pt idx="7799">
                  <c:v>-15.015000000000001</c:v>
                </c:pt>
                <c:pt idx="7800">
                  <c:v>-15.019</c:v>
                </c:pt>
                <c:pt idx="7801">
                  <c:v>-15.048999999999999</c:v>
                </c:pt>
                <c:pt idx="7802">
                  <c:v>-15.11</c:v>
                </c:pt>
                <c:pt idx="7803">
                  <c:v>-15.114000000000001</c:v>
                </c:pt>
                <c:pt idx="7804">
                  <c:v>-15.173999999999999</c:v>
                </c:pt>
                <c:pt idx="7805">
                  <c:v>-15.294</c:v>
                </c:pt>
                <c:pt idx="7806">
                  <c:v>-15.391999999999999</c:v>
                </c:pt>
                <c:pt idx="7807">
                  <c:v>-15.567</c:v>
                </c:pt>
                <c:pt idx="7808">
                  <c:v>-15.621</c:v>
                </c:pt>
                <c:pt idx="7809">
                  <c:v>-15.736000000000001</c:v>
                </c:pt>
                <c:pt idx="7810">
                  <c:v>-15.936999999999999</c:v>
                </c:pt>
                <c:pt idx="7811">
                  <c:v>-16.012</c:v>
                </c:pt>
                <c:pt idx="7812">
                  <c:v>-16.097000000000001</c:v>
                </c:pt>
                <c:pt idx="7813">
                  <c:v>-16.123000000000001</c:v>
                </c:pt>
                <c:pt idx="7814">
                  <c:v>-16.253</c:v>
                </c:pt>
                <c:pt idx="7815">
                  <c:v>-16.399999999999999</c:v>
                </c:pt>
                <c:pt idx="7816">
                  <c:v>-16.545000000000002</c:v>
                </c:pt>
                <c:pt idx="7817">
                  <c:v>-16.641999999999999</c:v>
                </c:pt>
                <c:pt idx="7818">
                  <c:v>-16.706</c:v>
                </c:pt>
                <c:pt idx="7819">
                  <c:v>-16.852</c:v>
                </c:pt>
                <c:pt idx="7820">
                  <c:v>-16.981000000000002</c:v>
                </c:pt>
                <c:pt idx="7821">
                  <c:v>-17.039000000000001</c:v>
                </c:pt>
                <c:pt idx="7822">
                  <c:v>-17.111999999999998</c:v>
                </c:pt>
                <c:pt idx="7823">
                  <c:v>-17.283999999999999</c:v>
                </c:pt>
                <c:pt idx="7824">
                  <c:v>-17.372</c:v>
                </c:pt>
                <c:pt idx="7825">
                  <c:v>-17.445</c:v>
                </c:pt>
                <c:pt idx="7826">
                  <c:v>-17.457999999999998</c:v>
                </c:pt>
                <c:pt idx="7827">
                  <c:v>-17.504000000000001</c:v>
                </c:pt>
                <c:pt idx="7828">
                  <c:v>-17.673999999999999</c:v>
                </c:pt>
                <c:pt idx="7829">
                  <c:v>-17.817</c:v>
                </c:pt>
                <c:pt idx="7830">
                  <c:v>-17.786999999999999</c:v>
                </c:pt>
                <c:pt idx="7831">
                  <c:v>-17.893000000000001</c:v>
                </c:pt>
                <c:pt idx="7832">
                  <c:v>-18.065999999999999</c:v>
                </c:pt>
                <c:pt idx="7833">
                  <c:v>-18.064</c:v>
                </c:pt>
                <c:pt idx="7834">
                  <c:v>-18.111000000000001</c:v>
                </c:pt>
                <c:pt idx="7835">
                  <c:v>-18.207000000000001</c:v>
                </c:pt>
                <c:pt idx="7836">
                  <c:v>-18.292999999999999</c:v>
                </c:pt>
                <c:pt idx="7837">
                  <c:v>-18.282</c:v>
                </c:pt>
                <c:pt idx="7838">
                  <c:v>-18.189</c:v>
                </c:pt>
                <c:pt idx="7839">
                  <c:v>-18.175999999999998</c:v>
                </c:pt>
                <c:pt idx="7840">
                  <c:v>-18.222000000000001</c:v>
                </c:pt>
                <c:pt idx="7841">
                  <c:v>-18.227</c:v>
                </c:pt>
                <c:pt idx="7842">
                  <c:v>-18.257999999999999</c:v>
                </c:pt>
                <c:pt idx="7843">
                  <c:v>-18.292000000000002</c:v>
                </c:pt>
                <c:pt idx="7844">
                  <c:v>-18.277000000000001</c:v>
                </c:pt>
                <c:pt idx="7845">
                  <c:v>-18.215</c:v>
                </c:pt>
                <c:pt idx="7846">
                  <c:v>-18.187999999999999</c:v>
                </c:pt>
                <c:pt idx="7847">
                  <c:v>-18.186</c:v>
                </c:pt>
                <c:pt idx="7848">
                  <c:v>-18.128</c:v>
                </c:pt>
                <c:pt idx="7849">
                  <c:v>-18.074999999999999</c:v>
                </c:pt>
                <c:pt idx="7850">
                  <c:v>-18.067</c:v>
                </c:pt>
                <c:pt idx="7851">
                  <c:v>-18.021999999999998</c:v>
                </c:pt>
                <c:pt idx="7852">
                  <c:v>-17.998999999999999</c:v>
                </c:pt>
                <c:pt idx="7853">
                  <c:v>-17.934000000000001</c:v>
                </c:pt>
                <c:pt idx="7854">
                  <c:v>-17.937999999999999</c:v>
                </c:pt>
                <c:pt idx="7855">
                  <c:v>-18.074999999999999</c:v>
                </c:pt>
                <c:pt idx="7856">
                  <c:v>-18.062000000000001</c:v>
                </c:pt>
                <c:pt idx="7857">
                  <c:v>-17.934999999999999</c:v>
                </c:pt>
                <c:pt idx="7858">
                  <c:v>-17.945</c:v>
                </c:pt>
                <c:pt idx="7859">
                  <c:v>-17.917000000000002</c:v>
                </c:pt>
                <c:pt idx="7860">
                  <c:v>-17.754000000000001</c:v>
                </c:pt>
                <c:pt idx="7861">
                  <c:v>-17.773</c:v>
                </c:pt>
                <c:pt idx="7862">
                  <c:v>-17.721</c:v>
                </c:pt>
                <c:pt idx="7863">
                  <c:v>-17.616</c:v>
                </c:pt>
                <c:pt idx="7864">
                  <c:v>-17.542999999999999</c:v>
                </c:pt>
                <c:pt idx="7865">
                  <c:v>-17.542999999999999</c:v>
                </c:pt>
                <c:pt idx="7866">
                  <c:v>-17.483000000000001</c:v>
                </c:pt>
                <c:pt idx="7867">
                  <c:v>-17.449000000000002</c:v>
                </c:pt>
                <c:pt idx="7868">
                  <c:v>-17.411999999999999</c:v>
                </c:pt>
                <c:pt idx="7869">
                  <c:v>-17.271999999999998</c:v>
                </c:pt>
                <c:pt idx="7870">
                  <c:v>-17.138999999999999</c:v>
                </c:pt>
                <c:pt idx="7871">
                  <c:v>-17.100000000000001</c:v>
                </c:pt>
                <c:pt idx="7872">
                  <c:v>-17.015000000000001</c:v>
                </c:pt>
                <c:pt idx="7873">
                  <c:v>-16.957999999999998</c:v>
                </c:pt>
                <c:pt idx="7874">
                  <c:v>-17.029</c:v>
                </c:pt>
                <c:pt idx="7875">
                  <c:v>-17.099</c:v>
                </c:pt>
                <c:pt idx="7876">
                  <c:v>-17.088000000000001</c:v>
                </c:pt>
                <c:pt idx="7877">
                  <c:v>-17.123000000000001</c:v>
                </c:pt>
                <c:pt idx="7878">
                  <c:v>-17.198</c:v>
                </c:pt>
                <c:pt idx="7879">
                  <c:v>-17.260999999999999</c:v>
                </c:pt>
                <c:pt idx="7880">
                  <c:v>-17.347999999999999</c:v>
                </c:pt>
                <c:pt idx="7881">
                  <c:v>-17.36</c:v>
                </c:pt>
                <c:pt idx="7882">
                  <c:v>-17.344999999999999</c:v>
                </c:pt>
                <c:pt idx="7883">
                  <c:v>-17.265999999999998</c:v>
                </c:pt>
                <c:pt idx="7884">
                  <c:v>-17.295999999999999</c:v>
                </c:pt>
                <c:pt idx="7885">
                  <c:v>-17.327999999999999</c:v>
                </c:pt>
                <c:pt idx="7886">
                  <c:v>-17.242999999999999</c:v>
                </c:pt>
                <c:pt idx="7887">
                  <c:v>-17.28</c:v>
                </c:pt>
                <c:pt idx="7888">
                  <c:v>-17.22</c:v>
                </c:pt>
                <c:pt idx="7889">
                  <c:v>-17.100000000000001</c:v>
                </c:pt>
                <c:pt idx="7890">
                  <c:v>-17.077999999999999</c:v>
                </c:pt>
                <c:pt idx="7891">
                  <c:v>-17.010999999999999</c:v>
                </c:pt>
                <c:pt idx="7892">
                  <c:v>-17.012</c:v>
                </c:pt>
                <c:pt idx="7893">
                  <c:v>-17.071999999999999</c:v>
                </c:pt>
                <c:pt idx="7894">
                  <c:v>-17.041</c:v>
                </c:pt>
                <c:pt idx="7895">
                  <c:v>-17.027000000000001</c:v>
                </c:pt>
                <c:pt idx="7896">
                  <c:v>-16.959</c:v>
                </c:pt>
                <c:pt idx="7897">
                  <c:v>-16.952999999999999</c:v>
                </c:pt>
                <c:pt idx="7898">
                  <c:v>-16.966000000000001</c:v>
                </c:pt>
                <c:pt idx="7899">
                  <c:v>-16.937000000000001</c:v>
                </c:pt>
                <c:pt idx="7900">
                  <c:v>-16.827000000000002</c:v>
                </c:pt>
                <c:pt idx="7901">
                  <c:v>-16.8</c:v>
                </c:pt>
                <c:pt idx="7902">
                  <c:v>-16.838000000000001</c:v>
                </c:pt>
                <c:pt idx="7903">
                  <c:v>-16.834</c:v>
                </c:pt>
                <c:pt idx="7904">
                  <c:v>-16.738</c:v>
                </c:pt>
                <c:pt idx="7905">
                  <c:v>-16.785</c:v>
                </c:pt>
                <c:pt idx="7906">
                  <c:v>-16.791</c:v>
                </c:pt>
                <c:pt idx="7907">
                  <c:v>-16.731000000000002</c:v>
                </c:pt>
                <c:pt idx="7908">
                  <c:v>-16.754999999999999</c:v>
                </c:pt>
                <c:pt idx="7909">
                  <c:v>-16.725000000000001</c:v>
                </c:pt>
                <c:pt idx="7910">
                  <c:v>-16.632999999999999</c:v>
                </c:pt>
                <c:pt idx="7911">
                  <c:v>-16.61</c:v>
                </c:pt>
                <c:pt idx="7912">
                  <c:v>-16.524999999999999</c:v>
                </c:pt>
                <c:pt idx="7913">
                  <c:v>-16.373000000000001</c:v>
                </c:pt>
                <c:pt idx="7914">
                  <c:v>-16.146000000000001</c:v>
                </c:pt>
                <c:pt idx="7915">
                  <c:v>-15.927</c:v>
                </c:pt>
                <c:pt idx="7916">
                  <c:v>-15.673</c:v>
                </c:pt>
                <c:pt idx="7917">
                  <c:v>-15.391</c:v>
                </c:pt>
                <c:pt idx="7918">
                  <c:v>-15.154</c:v>
                </c:pt>
                <c:pt idx="7919">
                  <c:v>-14.942</c:v>
                </c:pt>
                <c:pt idx="7920">
                  <c:v>-14.667999999999999</c:v>
                </c:pt>
                <c:pt idx="7921">
                  <c:v>-14.481</c:v>
                </c:pt>
                <c:pt idx="7922">
                  <c:v>-14.305</c:v>
                </c:pt>
                <c:pt idx="7923">
                  <c:v>-14.163</c:v>
                </c:pt>
                <c:pt idx="7924">
                  <c:v>-13.984999999999999</c:v>
                </c:pt>
                <c:pt idx="7925">
                  <c:v>-13.795</c:v>
                </c:pt>
                <c:pt idx="7926">
                  <c:v>-13.759</c:v>
                </c:pt>
                <c:pt idx="7927">
                  <c:v>-13.833</c:v>
                </c:pt>
                <c:pt idx="7928">
                  <c:v>-13.925000000000001</c:v>
                </c:pt>
                <c:pt idx="7929">
                  <c:v>-13.971</c:v>
                </c:pt>
                <c:pt idx="7930">
                  <c:v>-13.996</c:v>
                </c:pt>
                <c:pt idx="7931">
                  <c:v>-14.275</c:v>
                </c:pt>
                <c:pt idx="7932">
                  <c:v>-14.593</c:v>
                </c:pt>
                <c:pt idx="7933">
                  <c:v>-14.722</c:v>
                </c:pt>
                <c:pt idx="7934">
                  <c:v>-14.853</c:v>
                </c:pt>
                <c:pt idx="7935">
                  <c:v>-14.803000000000001</c:v>
                </c:pt>
                <c:pt idx="7936">
                  <c:v>-14.781000000000001</c:v>
                </c:pt>
                <c:pt idx="7937">
                  <c:v>-14.874000000000001</c:v>
                </c:pt>
                <c:pt idx="7938">
                  <c:v>-14.904999999999999</c:v>
                </c:pt>
                <c:pt idx="7939">
                  <c:v>-14.904999999999999</c:v>
                </c:pt>
                <c:pt idx="7940">
                  <c:v>-14.839</c:v>
                </c:pt>
                <c:pt idx="7941">
                  <c:v>-14.683</c:v>
                </c:pt>
                <c:pt idx="7942">
                  <c:v>-14.541</c:v>
                </c:pt>
                <c:pt idx="7943">
                  <c:v>-14.455</c:v>
                </c:pt>
                <c:pt idx="7944">
                  <c:v>-14.3</c:v>
                </c:pt>
                <c:pt idx="7945">
                  <c:v>-14.185</c:v>
                </c:pt>
                <c:pt idx="7946">
                  <c:v>-14.191000000000001</c:v>
                </c:pt>
                <c:pt idx="7947">
                  <c:v>-14.176</c:v>
                </c:pt>
                <c:pt idx="7948">
                  <c:v>-14.19</c:v>
                </c:pt>
                <c:pt idx="7949">
                  <c:v>-14.223000000000001</c:v>
                </c:pt>
                <c:pt idx="7950">
                  <c:v>-14.191000000000001</c:v>
                </c:pt>
                <c:pt idx="7951">
                  <c:v>-14.201000000000001</c:v>
                </c:pt>
                <c:pt idx="7952">
                  <c:v>-14.186</c:v>
                </c:pt>
                <c:pt idx="7953">
                  <c:v>-14.179</c:v>
                </c:pt>
                <c:pt idx="7954">
                  <c:v>-14.103999999999999</c:v>
                </c:pt>
                <c:pt idx="7955">
                  <c:v>-14.065</c:v>
                </c:pt>
                <c:pt idx="7956">
                  <c:v>-14.045</c:v>
                </c:pt>
                <c:pt idx="7957">
                  <c:v>-14.003</c:v>
                </c:pt>
                <c:pt idx="7958">
                  <c:v>-14.015000000000001</c:v>
                </c:pt>
                <c:pt idx="7959">
                  <c:v>-13.99</c:v>
                </c:pt>
                <c:pt idx="7960">
                  <c:v>-13.965999999999999</c:v>
                </c:pt>
                <c:pt idx="7961">
                  <c:v>-14.005000000000001</c:v>
                </c:pt>
                <c:pt idx="7962">
                  <c:v>-13.957000000000001</c:v>
                </c:pt>
                <c:pt idx="7963">
                  <c:v>-13.898999999999999</c:v>
                </c:pt>
                <c:pt idx="7964">
                  <c:v>-13.829000000000001</c:v>
                </c:pt>
                <c:pt idx="7965">
                  <c:v>-13.725</c:v>
                </c:pt>
                <c:pt idx="7966">
                  <c:v>-13.641999999999999</c:v>
                </c:pt>
                <c:pt idx="7967">
                  <c:v>-13.641999999999999</c:v>
                </c:pt>
                <c:pt idx="7968">
                  <c:v>-13.663</c:v>
                </c:pt>
                <c:pt idx="7969">
                  <c:v>-13.637</c:v>
                </c:pt>
                <c:pt idx="7970">
                  <c:v>-13.512</c:v>
                </c:pt>
                <c:pt idx="7971">
                  <c:v>-13.44</c:v>
                </c:pt>
                <c:pt idx="7972">
                  <c:v>-13.362</c:v>
                </c:pt>
                <c:pt idx="7973">
                  <c:v>-13.324</c:v>
                </c:pt>
                <c:pt idx="7974">
                  <c:v>-13.269</c:v>
                </c:pt>
                <c:pt idx="7975">
                  <c:v>-13.327</c:v>
                </c:pt>
                <c:pt idx="7976">
                  <c:v>-13.377000000000001</c:v>
                </c:pt>
                <c:pt idx="7977">
                  <c:v>-13.432</c:v>
                </c:pt>
                <c:pt idx="7978">
                  <c:v>-13.494</c:v>
                </c:pt>
                <c:pt idx="7979">
                  <c:v>-13.489000000000001</c:v>
                </c:pt>
                <c:pt idx="7980">
                  <c:v>-13.441000000000001</c:v>
                </c:pt>
                <c:pt idx="7981">
                  <c:v>-13.414999999999999</c:v>
                </c:pt>
                <c:pt idx="7982">
                  <c:v>-13.417</c:v>
                </c:pt>
                <c:pt idx="7983">
                  <c:v>-13.53</c:v>
                </c:pt>
                <c:pt idx="7984">
                  <c:v>-13.612</c:v>
                </c:pt>
                <c:pt idx="7985">
                  <c:v>-13.706</c:v>
                </c:pt>
                <c:pt idx="7986">
                  <c:v>-13.835000000000001</c:v>
                </c:pt>
                <c:pt idx="7987">
                  <c:v>-14.009</c:v>
                </c:pt>
                <c:pt idx="7988">
                  <c:v>-14.188000000000001</c:v>
                </c:pt>
                <c:pt idx="7989">
                  <c:v>-14.519</c:v>
                </c:pt>
                <c:pt idx="7990">
                  <c:v>-14.984</c:v>
                </c:pt>
                <c:pt idx="7991">
                  <c:v>-15.448</c:v>
                </c:pt>
                <c:pt idx="7992">
                  <c:v>-15.897</c:v>
                </c:pt>
                <c:pt idx="7993">
                  <c:v>-16.158000000000001</c:v>
                </c:pt>
                <c:pt idx="7994">
                  <c:v>-16.335999999999999</c:v>
                </c:pt>
                <c:pt idx="7995">
                  <c:v>-16.652000000000001</c:v>
                </c:pt>
                <c:pt idx="7996">
                  <c:v>-16.832999999999998</c:v>
                </c:pt>
                <c:pt idx="7997">
                  <c:v>-16.917999999999999</c:v>
                </c:pt>
                <c:pt idx="7998">
                  <c:v>-17.148</c:v>
                </c:pt>
                <c:pt idx="7999">
                  <c:v>-17.25</c:v>
                </c:pt>
                <c:pt idx="8000">
                  <c:v>-17.295000000000002</c:v>
                </c:pt>
                <c:pt idx="8001">
                  <c:v>-17.279</c:v>
                </c:pt>
                <c:pt idx="8002">
                  <c:v>-17.327999999999999</c:v>
                </c:pt>
                <c:pt idx="8003">
                  <c:v>-17.396999999999998</c:v>
                </c:pt>
                <c:pt idx="8004">
                  <c:v>-17.437999999999999</c:v>
                </c:pt>
                <c:pt idx="8005">
                  <c:v>-17.449000000000002</c:v>
                </c:pt>
                <c:pt idx="8006">
                  <c:v>-17.478000000000002</c:v>
                </c:pt>
                <c:pt idx="8007">
                  <c:v>-17.466000000000001</c:v>
                </c:pt>
                <c:pt idx="8008">
                  <c:v>-17.512</c:v>
                </c:pt>
                <c:pt idx="8009">
                  <c:v>-17.375</c:v>
                </c:pt>
                <c:pt idx="8010">
                  <c:v>-17.422999999999998</c:v>
                </c:pt>
                <c:pt idx="8011">
                  <c:v>-17.460999999999999</c:v>
                </c:pt>
                <c:pt idx="8012">
                  <c:v>-17.431000000000001</c:v>
                </c:pt>
                <c:pt idx="8013">
                  <c:v>-17.382000000000001</c:v>
                </c:pt>
                <c:pt idx="8014">
                  <c:v>-17.402000000000001</c:v>
                </c:pt>
                <c:pt idx="8015">
                  <c:v>-17.353000000000002</c:v>
                </c:pt>
                <c:pt idx="8016">
                  <c:v>-17.245999999999999</c:v>
                </c:pt>
                <c:pt idx="8017">
                  <c:v>-17.260999999999999</c:v>
                </c:pt>
                <c:pt idx="8018">
                  <c:v>-17.344000000000001</c:v>
                </c:pt>
                <c:pt idx="8019">
                  <c:v>-17.404</c:v>
                </c:pt>
                <c:pt idx="8020">
                  <c:v>-17.381</c:v>
                </c:pt>
                <c:pt idx="8021">
                  <c:v>-17.329000000000001</c:v>
                </c:pt>
                <c:pt idx="8022">
                  <c:v>-17.302</c:v>
                </c:pt>
                <c:pt idx="8023">
                  <c:v>-17.323</c:v>
                </c:pt>
                <c:pt idx="8024">
                  <c:v>-17.341999999999999</c:v>
                </c:pt>
                <c:pt idx="8025">
                  <c:v>-17.373000000000001</c:v>
                </c:pt>
                <c:pt idx="8026">
                  <c:v>-17.475999999999999</c:v>
                </c:pt>
                <c:pt idx="8027">
                  <c:v>-17.510000000000002</c:v>
                </c:pt>
                <c:pt idx="8028">
                  <c:v>-17.477</c:v>
                </c:pt>
                <c:pt idx="8029">
                  <c:v>-17.463999999999999</c:v>
                </c:pt>
                <c:pt idx="8030">
                  <c:v>-17.446000000000002</c:v>
                </c:pt>
                <c:pt idx="8031">
                  <c:v>-17.472999999999999</c:v>
                </c:pt>
                <c:pt idx="8032">
                  <c:v>-17.46</c:v>
                </c:pt>
                <c:pt idx="8033">
                  <c:v>-17.442</c:v>
                </c:pt>
                <c:pt idx="8034">
                  <c:v>-17.405999999999999</c:v>
                </c:pt>
                <c:pt idx="8035">
                  <c:v>-17.433</c:v>
                </c:pt>
                <c:pt idx="8036">
                  <c:v>-17.512</c:v>
                </c:pt>
                <c:pt idx="8037">
                  <c:v>-17.556999999999999</c:v>
                </c:pt>
                <c:pt idx="8038">
                  <c:v>-17.538</c:v>
                </c:pt>
                <c:pt idx="8039">
                  <c:v>-17.507999999999999</c:v>
                </c:pt>
                <c:pt idx="8040">
                  <c:v>-17.457999999999998</c:v>
                </c:pt>
                <c:pt idx="8041">
                  <c:v>-17.445</c:v>
                </c:pt>
                <c:pt idx="8042">
                  <c:v>-17.47</c:v>
                </c:pt>
                <c:pt idx="8043">
                  <c:v>-17.471</c:v>
                </c:pt>
                <c:pt idx="8044">
                  <c:v>-17.559000000000001</c:v>
                </c:pt>
                <c:pt idx="8045">
                  <c:v>-17.611999999999998</c:v>
                </c:pt>
                <c:pt idx="8046">
                  <c:v>-17.61</c:v>
                </c:pt>
                <c:pt idx="8047">
                  <c:v>-17.628</c:v>
                </c:pt>
                <c:pt idx="8048">
                  <c:v>-17.709</c:v>
                </c:pt>
                <c:pt idx="8049">
                  <c:v>-17.779</c:v>
                </c:pt>
                <c:pt idx="8050">
                  <c:v>-17.722000000000001</c:v>
                </c:pt>
                <c:pt idx="8051">
                  <c:v>-17.709</c:v>
                </c:pt>
                <c:pt idx="8052">
                  <c:v>-17.66</c:v>
                </c:pt>
                <c:pt idx="8053">
                  <c:v>-17.619</c:v>
                </c:pt>
                <c:pt idx="8054">
                  <c:v>-17.526</c:v>
                </c:pt>
                <c:pt idx="8055">
                  <c:v>-17.530999999999999</c:v>
                </c:pt>
                <c:pt idx="8056">
                  <c:v>-17.567</c:v>
                </c:pt>
                <c:pt idx="8057">
                  <c:v>-17.649999999999999</c:v>
                </c:pt>
                <c:pt idx="8058">
                  <c:v>-17.706</c:v>
                </c:pt>
                <c:pt idx="8059">
                  <c:v>-17.747</c:v>
                </c:pt>
                <c:pt idx="8060">
                  <c:v>-17.75</c:v>
                </c:pt>
                <c:pt idx="8061">
                  <c:v>-17.742000000000001</c:v>
                </c:pt>
                <c:pt idx="8062">
                  <c:v>-17.687000000000001</c:v>
                </c:pt>
                <c:pt idx="8063">
                  <c:v>-17.681000000000001</c:v>
                </c:pt>
                <c:pt idx="8064">
                  <c:v>-17.670999999999999</c:v>
                </c:pt>
                <c:pt idx="8065">
                  <c:v>-17.670000000000002</c:v>
                </c:pt>
                <c:pt idx="8066">
                  <c:v>-17.634</c:v>
                </c:pt>
                <c:pt idx="8067">
                  <c:v>-17.63</c:v>
                </c:pt>
                <c:pt idx="8068">
                  <c:v>-17.713000000000001</c:v>
                </c:pt>
                <c:pt idx="8069">
                  <c:v>-17.774999999999999</c:v>
                </c:pt>
                <c:pt idx="8070">
                  <c:v>-17.824000000000002</c:v>
                </c:pt>
                <c:pt idx="8071">
                  <c:v>-17.847999999999999</c:v>
                </c:pt>
                <c:pt idx="8072">
                  <c:v>-17.847000000000001</c:v>
                </c:pt>
                <c:pt idx="8073">
                  <c:v>-17.888000000000002</c:v>
                </c:pt>
                <c:pt idx="8074">
                  <c:v>-17.812000000000001</c:v>
                </c:pt>
                <c:pt idx="8075">
                  <c:v>-17.82</c:v>
                </c:pt>
                <c:pt idx="8076">
                  <c:v>-17.826000000000001</c:v>
                </c:pt>
                <c:pt idx="8077">
                  <c:v>-17.831</c:v>
                </c:pt>
                <c:pt idx="8078">
                  <c:v>-17.843</c:v>
                </c:pt>
                <c:pt idx="8079">
                  <c:v>-17.878</c:v>
                </c:pt>
                <c:pt idx="8080">
                  <c:v>-17.881</c:v>
                </c:pt>
                <c:pt idx="8081">
                  <c:v>-17.861999999999998</c:v>
                </c:pt>
                <c:pt idx="8082">
                  <c:v>-17.888999999999999</c:v>
                </c:pt>
                <c:pt idx="8083">
                  <c:v>-17.934000000000001</c:v>
                </c:pt>
                <c:pt idx="8084">
                  <c:v>-17.972000000000001</c:v>
                </c:pt>
                <c:pt idx="8085">
                  <c:v>-18.109000000000002</c:v>
                </c:pt>
                <c:pt idx="8086">
                  <c:v>-18.13</c:v>
                </c:pt>
                <c:pt idx="8087">
                  <c:v>-18.169</c:v>
                </c:pt>
                <c:pt idx="8088">
                  <c:v>-18.268999999999998</c:v>
                </c:pt>
                <c:pt idx="8089">
                  <c:v>-18.36</c:v>
                </c:pt>
                <c:pt idx="8090">
                  <c:v>-18.363</c:v>
                </c:pt>
                <c:pt idx="8091">
                  <c:v>-18.36</c:v>
                </c:pt>
                <c:pt idx="8092">
                  <c:v>-18.372</c:v>
                </c:pt>
                <c:pt idx="8093">
                  <c:v>-18.445</c:v>
                </c:pt>
                <c:pt idx="8094">
                  <c:v>-18.405999999999999</c:v>
                </c:pt>
                <c:pt idx="8095">
                  <c:v>-18.477</c:v>
                </c:pt>
                <c:pt idx="8096">
                  <c:v>-18.524000000000001</c:v>
                </c:pt>
                <c:pt idx="8097">
                  <c:v>-18.513999999999999</c:v>
                </c:pt>
                <c:pt idx="8098">
                  <c:v>-18.439</c:v>
                </c:pt>
                <c:pt idx="8099">
                  <c:v>-18.420999999999999</c:v>
                </c:pt>
                <c:pt idx="8100">
                  <c:v>-18.47</c:v>
                </c:pt>
                <c:pt idx="8101">
                  <c:v>-18.545999999999999</c:v>
                </c:pt>
                <c:pt idx="8102">
                  <c:v>-18.678999999999998</c:v>
                </c:pt>
                <c:pt idx="8103">
                  <c:v>-18.75</c:v>
                </c:pt>
                <c:pt idx="8104">
                  <c:v>-18.73</c:v>
                </c:pt>
                <c:pt idx="8105">
                  <c:v>-18.754999999999999</c:v>
                </c:pt>
                <c:pt idx="8106">
                  <c:v>-18.763999999999999</c:v>
                </c:pt>
                <c:pt idx="8107">
                  <c:v>-18.8</c:v>
                </c:pt>
                <c:pt idx="8108">
                  <c:v>-18.844999999999999</c:v>
                </c:pt>
                <c:pt idx="8109">
                  <c:v>-18.875</c:v>
                </c:pt>
                <c:pt idx="8110">
                  <c:v>-18.876999999999999</c:v>
                </c:pt>
                <c:pt idx="8111">
                  <c:v>-18.91</c:v>
                </c:pt>
                <c:pt idx="8112">
                  <c:v>-18.981000000000002</c:v>
                </c:pt>
                <c:pt idx="8113">
                  <c:v>-19.021999999999998</c:v>
                </c:pt>
                <c:pt idx="8114">
                  <c:v>-19.059000000000001</c:v>
                </c:pt>
                <c:pt idx="8115">
                  <c:v>-19.061</c:v>
                </c:pt>
                <c:pt idx="8116">
                  <c:v>-19.113</c:v>
                </c:pt>
                <c:pt idx="8117">
                  <c:v>-19.196000000000002</c:v>
                </c:pt>
                <c:pt idx="8118">
                  <c:v>-19.295000000000002</c:v>
                </c:pt>
                <c:pt idx="8119">
                  <c:v>-19.404</c:v>
                </c:pt>
                <c:pt idx="8120">
                  <c:v>-19.495999999999999</c:v>
                </c:pt>
                <c:pt idx="8121">
                  <c:v>-19.523</c:v>
                </c:pt>
                <c:pt idx="8122">
                  <c:v>-19.518000000000001</c:v>
                </c:pt>
                <c:pt idx="8123">
                  <c:v>-19.48</c:v>
                </c:pt>
                <c:pt idx="8124">
                  <c:v>-19.466000000000001</c:v>
                </c:pt>
                <c:pt idx="8125">
                  <c:v>-19.425999999999998</c:v>
                </c:pt>
                <c:pt idx="8126">
                  <c:v>-19.372</c:v>
                </c:pt>
                <c:pt idx="8127">
                  <c:v>-19.343</c:v>
                </c:pt>
                <c:pt idx="8128">
                  <c:v>-19.306999999999999</c:v>
                </c:pt>
                <c:pt idx="8129">
                  <c:v>-19.257000000000001</c:v>
                </c:pt>
                <c:pt idx="8130">
                  <c:v>-19.312000000000001</c:v>
                </c:pt>
                <c:pt idx="8131">
                  <c:v>-19.337</c:v>
                </c:pt>
                <c:pt idx="8132">
                  <c:v>-19.370999999999999</c:v>
                </c:pt>
                <c:pt idx="8133">
                  <c:v>-19.504000000000001</c:v>
                </c:pt>
                <c:pt idx="8134">
                  <c:v>-19.577999999999999</c:v>
                </c:pt>
                <c:pt idx="8135">
                  <c:v>-19.628</c:v>
                </c:pt>
                <c:pt idx="8136">
                  <c:v>-19.655000000000001</c:v>
                </c:pt>
                <c:pt idx="8137">
                  <c:v>-19.655999999999999</c:v>
                </c:pt>
                <c:pt idx="8138">
                  <c:v>-19.565999999999999</c:v>
                </c:pt>
                <c:pt idx="8139">
                  <c:v>-19.548999999999999</c:v>
                </c:pt>
                <c:pt idx="8140">
                  <c:v>-19.594000000000001</c:v>
                </c:pt>
                <c:pt idx="8141">
                  <c:v>-19.626000000000001</c:v>
                </c:pt>
                <c:pt idx="8142">
                  <c:v>-19.643000000000001</c:v>
                </c:pt>
                <c:pt idx="8143">
                  <c:v>-19.658999999999999</c:v>
                </c:pt>
                <c:pt idx="8144">
                  <c:v>-19.606000000000002</c:v>
                </c:pt>
                <c:pt idx="8145">
                  <c:v>-19.565000000000001</c:v>
                </c:pt>
                <c:pt idx="8146">
                  <c:v>-19.606999999999999</c:v>
                </c:pt>
                <c:pt idx="8147">
                  <c:v>-19.681999999999999</c:v>
                </c:pt>
                <c:pt idx="8148">
                  <c:v>-19.643000000000001</c:v>
                </c:pt>
                <c:pt idx="8149">
                  <c:v>-19.599</c:v>
                </c:pt>
                <c:pt idx="8150">
                  <c:v>-19.600999999999999</c:v>
                </c:pt>
                <c:pt idx="8151">
                  <c:v>-19.581</c:v>
                </c:pt>
                <c:pt idx="8152">
                  <c:v>-19.588000000000001</c:v>
                </c:pt>
                <c:pt idx="8153">
                  <c:v>-19.600999999999999</c:v>
                </c:pt>
                <c:pt idx="8154">
                  <c:v>-19.587</c:v>
                </c:pt>
                <c:pt idx="8155">
                  <c:v>-19.527000000000001</c:v>
                </c:pt>
                <c:pt idx="8156">
                  <c:v>-19.442</c:v>
                </c:pt>
                <c:pt idx="8157">
                  <c:v>-19.452999999999999</c:v>
                </c:pt>
                <c:pt idx="8158">
                  <c:v>-19.527999999999999</c:v>
                </c:pt>
                <c:pt idx="8159">
                  <c:v>-19.643000000000001</c:v>
                </c:pt>
                <c:pt idx="8160">
                  <c:v>-19.698</c:v>
                </c:pt>
                <c:pt idx="8161">
                  <c:v>-19.722000000000001</c:v>
                </c:pt>
                <c:pt idx="8162">
                  <c:v>-19.699000000000002</c:v>
                </c:pt>
                <c:pt idx="8163">
                  <c:v>-19.631</c:v>
                </c:pt>
                <c:pt idx="8164">
                  <c:v>-19.638999999999999</c:v>
                </c:pt>
                <c:pt idx="8165">
                  <c:v>-19.669</c:v>
                </c:pt>
                <c:pt idx="8166">
                  <c:v>-19.722999999999999</c:v>
                </c:pt>
                <c:pt idx="8167">
                  <c:v>-19.731999999999999</c:v>
                </c:pt>
                <c:pt idx="8168">
                  <c:v>-19.664999999999999</c:v>
                </c:pt>
                <c:pt idx="8169">
                  <c:v>-19.600000000000001</c:v>
                </c:pt>
                <c:pt idx="8170">
                  <c:v>-19.523</c:v>
                </c:pt>
                <c:pt idx="8171">
                  <c:v>-19.57</c:v>
                </c:pt>
                <c:pt idx="8172">
                  <c:v>-19.643999999999998</c:v>
                </c:pt>
                <c:pt idx="8173">
                  <c:v>-19.713999999999999</c:v>
                </c:pt>
                <c:pt idx="8174">
                  <c:v>-19.689</c:v>
                </c:pt>
                <c:pt idx="8175">
                  <c:v>-19.608000000000001</c:v>
                </c:pt>
                <c:pt idx="8176">
                  <c:v>-19.516999999999999</c:v>
                </c:pt>
                <c:pt idx="8177">
                  <c:v>-19.475000000000001</c:v>
                </c:pt>
                <c:pt idx="8178">
                  <c:v>-19.449000000000002</c:v>
                </c:pt>
                <c:pt idx="8179">
                  <c:v>-19.515000000000001</c:v>
                </c:pt>
                <c:pt idx="8180">
                  <c:v>-19.524999999999999</c:v>
                </c:pt>
                <c:pt idx="8181">
                  <c:v>-19.507000000000001</c:v>
                </c:pt>
                <c:pt idx="8182">
                  <c:v>-19.456</c:v>
                </c:pt>
                <c:pt idx="8183">
                  <c:v>-19.472000000000001</c:v>
                </c:pt>
                <c:pt idx="8184">
                  <c:v>-19.515999999999998</c:v>
                </c:pt>
                <c:pt idx="8185">
                  <c:v>-19.510999999999999</c:v>
                </c:pt>
                <c:pt idx="8186">
                  <c:v>-19.477</c:v>
                </c:pt>
                <c:pt idx="8187">
                  <c:v>-19.393999999999998</c:v>
                </c:pt>
                <c:pt idx="8188">
                  <c:v>-19.335000000000001</c:v>
                </c:pt>
                <c:pt idx="8189">
                  <c:v>-19.308</c:v>
                </c:pt>
                <c:pt idx="8190">
                  <c:v>-19.303999999999998</c:v>
                </c:pt>
                <c:pt idx="8191">
                  <c:v>-19.338000000000001</c:v>
                </c:pt>
                <c:pt idx="8192">
                  <c:v>-19.268999999999998</c:v>
                </c:pt>
                <c:pt idx="8193">
                  <c:v>-19.204999999999998</c:v>
                </c:pt>
                <c:pt idx="8194">
                  <c:v>-19.116</c:v>
                </c:pt>
                <c:pt idx="8195">
                  <c:v>-18.96</c:v>
                </c:pt>
                <c:pt idx="8196">
                  <c:v>-18.844000000000001</c:v>
                </c:pt>
                <c:pt idx="8197">
                  <c:v>-18.760000000000002</c:v>
                </c:pt>
                <c:pt idx="8198">
                  <c:v>-18.734000000000002</c:v>
                </c:pt>
                <c:pt idx="8199">
                  <c:v>-18.643000000000001</c:v>
                </c:pt>
                <c:pt idx="8200">
                  <c:v>-18.553999999999998</c:v>
                </c:pt>
                <c:pt idx="8201">
                  <c:v>-18.446000000000002</c:v>
                </c:pt>
                <c:pt idx="8202">
                  <c:v>-18.364000000000001</c:v>
                </c:pt>
                <c:pt idx="8203">
                  <c:v>-18.312999999999999</c:v>
                </c:pt>
                <c:pt idx="8204">
                  <c:v>-18.274000000000001</c:v>
                </c:pt>
                <c:pt idx="8205">
                  <c:v>-18.263999999999999</c:v>
                </c:pt>
                <c:pt idx="8206">
                  <c:v>-18.251999999999999</c:v>
                </c:pt>
                <c:pt idx="8207">
                  <c:v>-18.221</c:v>
                </c:pt>
                <c:pt idx="8208">
                  <c:v>-18.225999999999999</c:v>
                </c:pt>
                <c:pt idx="8209">
                  <c:v>-18.245000000000001</c:v>
                </c:pt>
                <c:pt idx="8210">
                  <c:v>-18.233000000000001</c:v>
                </c:pt>
                <c:pt idx="8211">
                  <c:v>-18.210999999999999</c:v>
                </c:pt>
                <c:pt idx="8212">
                  <c:v>-18.221</c:v>
                </c:pt>
                <c:pt idx="8213">
                  <c:v>-18.305</c:v>
                </c:pt>
                <c:pt idx="8214">
                  <c:v>-18.332000000000001</c:v>
                </c:pt>
                <c:pt idx="8215">
                  <c:v>-18.239000000000001</c:v>
                </c:pt>
                <c:pt idx="8216">
                  <c:v>-18.196000000000002</c:v>
                </c:pt>
                <c:pt idx="8217">
                  <c:v>-18.239000000000001</c:v>
                </c:pt>
                <c:pt idx="8218">
                  <c:v>-18.271999999999998</c:v>
                </c:pt>
                <c:pt idx="8219">
                  <c:v>-18.228000000000002</c:v>
                </c:pt>
                <c:pt idx="8220">
                  <c:v>-18.242999999999999</c:v>
                </c:pt>
                <c:pt idx="8221">
                  <c:v>-18.366</c:v>
                </c:pt>
                <c:pt idx="8222">
                  <c:v>-18.422999999999998</c:v>
                </c:pt>
                <c:pt idx="8223">
                  <c:v>-18.443000000000001</c:v>
                </c:pt>
                <c:pt idx="8224">
                  <c:v>-18.442</c:v>
                </c:pt>
                <c:pt idx="8225">
                  <c:v>-18.436</c:v>
                </c:pt>
                <c:pt idx="8226">
                  <c:v>-18.422999999999998</c:v>
                </c:pt>
                <c:pt idx="8227">
                  <c:v>-18.507999999999999</c:v>
                </c:pt>
                <c:pt idx="8228">
                  <c:v>-18.552</c:v>
                </c:pt>
                <c:pt idx="8229">
                  <c:v>-18.471</c:v>
                </c:pt>
                <c:pt idx="8230">
                  <c:v>-18.527999999999999</c:v>
                </c:pt>
                <c:pt idx="8231">
                  <c:v>-18.596</c:v>
                </c:pt>
                <c:pt idx="8232">
                  <c:v>-18.588000000000001</c:v>
                </c:pt>
                <c:pt idx="8233">
                  <c:v>-18.489000000000001</c:v>
                </c:pt>
                <c:pt idx="8234">
                  <c:v>-18.425999999999998</c:v>
                </c:pt>
                <c:pt idx="8235">
                  <c:v>-18.452000000000002</c:v>
                </c:pt>
                <c:pt idx="8236">
                  <c:v>-18.483000000000001</c:v>
                </c:pt>
                <c:pt idx="8237">
                  <c:v>-18.469000000000001</c:v>
                </c:pt>
                <c:pt idx="8238">
                  <c:v>-18.571000000000002</c:v>
                </c:pt>
                <c:pt idx="8239">
                  <c:v>-18.576000000000001</c:v>
                </c:pt>
                <c:pt idx="8240">
                  <c:v>-18.571999999999999</c:v>
                </c:pt>
                <c:pt idx="8241">
                  <c:v>-18.571000000000002</c:v>
                </c:pt>
                <c:pt idx="8242">
                  <c:v>-18.544</c:v>
                </c:pt>
                <c:pt idx="8243">
                  <c:v>-18.582000000000001</c:v>
                </c:pt>
                <c:pt idx="8244">
                  <c:v>-18.622</c:v>
                </c:pt>
                <c:pt idx="8245">
                  <c:v>-18.626000000000001</c:v>
                </c:pt>
                <c:pt idx="8246">
                  <c:v>-18.614999999999998</c:v>
                </c:pt>
                <c:pt idx="8247">
                  <c:v>-18.66</c:v>
                </c:pt>
                <c:pt idx="8248">
                  <c:v>-18.77</c:v>
                </c:pt>
                <c:pt idx="8249">
                  <c:v>-18.818000000000001</c:v>
                </c:pt>
                <c:pt idx="8250">
                  <c:v>-18.728999999999999</c:v>
                </c:pt>
                <c:pt idx="8251">
                  <c:v>-18.736000000000001</c:v>
                </c:pt>
                <c:pt idx="8252">
                  <c:v>-18.741</c:v>
                </c:pt>
                <c:pt idx="8253">
                  <c:v>-18.706</c:v>
                </c:pt>
                <c:pt idx="8254">
                  <c:v>-18.734999999999999</c:v>
                </c:pt>
                <c:pt idx="8255">
                  <c:v>-18.707999999999998</c:v>
                </c:pt>
                <c:pt idx="8256">
                  <c:v>-18.722000000000001</c:v>
                </c:pt>
                <c:pt idx="8257">
                  <c:v>-18.670000000000002</c:v>
                </c:pt>
                <c:pt idx="8258">
                  <c:v>-18.617000000000001</c:v>
                </c:pt>
                <c:pt idx="8259">
                  <c:v>-18.634</c:v>
                </c:pt>
                <c:pt idx="8260">
                  <c:v>-18.675000000000001</c:v>
                </c:pt>
                <c:pt idx="8261">
                  <c:v>-18.707999999999998</c:v>
                </c:pt>
                <c:pt idx="8262">
                  <c:v>-18.696999999999999</c:v>
                </c:pt>
                <c:pt idx="8263">
                  <c:v>-18.686</c:v>
                </c:pt>
                <c:pt idx="8264">
                  <c:v>-18.683</c:v>
                </c:pt>
                <c:pt idx="8265">
                  <c:v>-18.678999999999998</c:v>
                </c:pt>
                <c:pt idx="8266">
                  <c:v>-18.672999999999998</c:v>
                </c:pt>
                <c:pt idx="8267">
                  <c:v>-18.670000000000002</c:v>
                </c:pt>
                <c:pt idx="8268">
                  <c:v>-18.643000000000001</c:v>
                </c:pt>
                <c:pt idx="8269">
                  <c:v>-18.617999999999999</c:v>
                </c:pt>
                <c:pt idx="8270">
                  <c:v>-18.594000000000001</c:v>
                </c:pt>
                <c:pt idx="8271">
                  <c:v>-18.616</c:v>
                </c:pt>
                <c:pt idx="8272">
                  <c:v>-18.632000000000001</c:v>
                </c:pt>
                <c:pt idx="8273">
                  <c:v>-18.663</c:v>
                </c:pt>
                <c:pt idx="8274">
                  <c:v>-18.725000000000001</c:v>
                </c:pt>
                <c:pt idx="8275">
                  <c:v>-18.736999999999998</c:v>
                </c:pt>
                <c:pt idx="8276">
                  <c:v>-18.635999999999999</c:v>
                </c:pt>
                <c:pt idx="8277">
                  <c:v>-18.538</c:v>
                </c:pt>
                <c:pt idx="8278">
                  <c:v>-18.463000000000001</c:v>
                </c:pt>
                <c:pt idx="8279">
                  <c:v>-18.491</c:v>
                </c:pt>
                <c:pt idx="8280">
                  <c:v>-18.48</c:v>
                </c:pt>
                <c:pt idx="8281">
                  <c:v>-18.481999999999999</c:v>
                </c:pt>
                <c:pt idx="8282">
                  <c:v>-18.495000000000001</c:v>
                </c:pt>
                <c:pt idx="8283">
                  <c:v>-18.574999999999999</c:v>
                </c:pt>
                <c:pt idx="8284">
                  <c:v>-18.587</c:v>
                </c:pt>
                <c:pt idx="8285">
                  <c:v>-18.550999999999998</c:v>
                </c:pt>
                <c:pt idx="8286">
                  <c:v>-18.577999999999999</c:v>
                </c:pt>
                <c:pt idx="8287">
                  <c:v>-18.521000000000001</c:v>
                </c:pt>
                <c:pt idx="8288">
                  <c:v>-18.512</c:v>
                </c:pt>
                <c:pt idx="8289">
                  <c:v>-18.428000000000001</c:v>
                </c:pt>
                <c:pt idx="8290">
                  <c:v>-18.288</c:v>
                </c:pt>
                <c:pt idx="8291">
                  <c:v>-18.206</c:v>
                </c:pt>
                <c:pt idx="8292">
                  <c:v>-18.125</c:v>
                </c:pt>
                <c:pt idx="8293">
                  <c:v>-18.045000000000002</c:v>
                </c:pt>
                <c:pt idx="8294">
                  <c:v>-17.93</c:v>
                </c:pt>
                <c:pt idx="8295">
                  <c:v>-17.832999999999998</c:v>
                </c:pt>
                <c:pt idx="8296">
                  <c:v>-17.622</c:v>
                </c:pt>
                <c:pt idx="8297">
                  <c:v>-17.437000000000001</c:v>
                </c:pt>
                <c:pt idx="8298">
                  <c:v>-17.158000000000001</c:v>
                </c:pt>
                <c:pt idx="8299">
                  <c:v>-16.923999999999999</c:v>
                </c:pt>
                <c:pt idx="8300">
                  <c:v>-16.683</c:v>
                </c:pt>
                <c:pt idx="8301">
                  <c:v>-16.48</c:v>
                </c:pt>
                <c:pt idx="8302">
                  <c:v>-16.260999999999999</c:v>
                </c:pt>
                <c:pt idx="8303">
                  <c:v>-16.02</c:v>
                </c:pt>
                <c:pt idx="8304">
                  <c:v>-15.743</c:v>
                </c:pt>
                <c:pt idx="8305">
                  <c:v>-15.557</c:v>
                </c:pt>
                <c:pt idx="8306">
                  <c:v>-15.398999999999999</c:v>
                </c:pt>
                <c:pt idx="8307">
                  <c:v>-15.23</c:v>
                </c:pt>
                <c:pt idx="8308">
                  <c:v>-15.147</c:v>
                </c:pt>
                <c:pt idx="8309">
                  <c:v>-15.07</c:v>
                </c:pt>
                <c:pt idx="8310">
                  <c:v>-14.92</c:v>
                </c:pt>
                <c:pt idx="8311">
                  <c:v>-14.757</c:v>
                </c:pt>
                <c:pt idx="8312">
                  <c:v>-14.618</c:v>
                </c:pt>
                <c:pt idx="8313">
                  <c:v>-14.496</c:v>
                </c:pt>
                <c:pt idx="8314">
                  <c:v>-14.394</c:v>
                </c:pt>
                <c:pt idx="8315">
                  <c:v>-14.281000000000001</c:v>
                </c:pt>
                <c:pt idx="8316">
                  <c:v>-14.196999999999999</c:v>
                </c:pt>
                <c:pt idx="8317">
                  <c:v>-14.182</c:v>
                </c:pt>
                <c:pt idx="8318">
                  <c:v>-14.199</c:v>
                </c:pt>
                <c:pt idx="8319">
                  <c:v>-14.176</c:v>
                </c:pt>
                <c:pt idx="8320">
                  <c:v>-14.077999999999999</c:v>
                </c:pt>
                <c:pt idx="8321">
                  <c:v>-14.044</c:v>
                </c:pt>
                <c:pt idx="8322">
                  <c:v>-14.028</c:v>
                </c:pt>
                <c:pt idx="8323">
                  <c:v>-14.048999999999999</c:v>
                </c:pt>
                <c:pt idx="8324">
                  <c:v>-14.013</c:v>
                </c:pt>
                <c:pt idx="8325">
                  <c:v>-14.023999999999999</c:v>
                </c:pt>
                <c:pt idx="8326">
                  <c:v>-14.006</c:v>
                </c:pt>
                <c:pt idx="8327">
                  <c:v>-13.942</c:v>
                </c:pt>
                <c:pt idx="8328">
                  <c:v>-13.87</c:v>
                </c:pt>
                <c:pt idx="8329">
                  <c:v>-13.843</c:v>
                </c:pt>
                <c:pt idx="8330">
                  <c:v>-13.842000000000001</c:v>
                </c:pt>
                <c:pt idx="8331">
                  <c:v>-13.808999999999999</c:v>
                </c:pt>
                <c:pt idx="8332">
                  <c:v>-13.752000000000001</c:v>
                </c:pt>
                <c:pt idx="8333">
                  <c:v>-13.696</c:v>
                </c:pt>
                <c:pt idx="8334">
                  <c:v>-13.65</c:v>
                </c:pt>
                <c:pt idx="8335">
                  <c:v>-13.686</c:v>
                </c:pt>
                <c:pt idx="8336">
                  <c:v>-13.621</c:v>
                </c:pt>
                <c:pt idx="8337">
                  <c:v>-13.55</c:v>
                </c:pt>
                <c:pt idx="8338">
                  <c:v>-13.484999999999999</c:v>
                </c:pt>
                <c:pt idx="8339">
                  <c:v>-13.465999999999999</c:v>
                </c:pt>
                <c:pt idx="8340">
                  <c:v>-13.436</c:v>
                </c:pt>
                <c:pt idx="8341">
                  <c:v>-13.465</c:v>
                </c:pt>
                <c:pt idx="8342">
                  <c:v>-13.49</c:v>
                </c:pt>
                <c:pt idx="8343">
                  <c:v>-13.507</c:v>
                </c:pt>
                <c:pt idx="8344">
                  <c:v>-13.388</c:v>
                </c:pt>
                <c:pt idx="8345">
                  <c:v>-13.242000000000001</c:v>
                </c:pt>
                <c:pt idx="8346">
                  <c:v>-13.217000000000001</c:v>
                </c:pt>
                <c:pt idx="8347">
                  <c:v>-13.167999999999999</c:v>
                </c:pt>
                <c:pt idx="8348">
                  <c:v>-13.083</c:v>
                </c:pt>
                <c:pt idx="8349">
                  <c:v>-13.03</c:v>
                </c:pt>
                <c:pt idx="8350">
                  <c:v>-13.015000000000001</c:v>
                </c:pt>
                <c:pt idx="8351">
                  <c:v>-13.005000000000001</c:v>
                </c:pt>
                <c:pt idx="8352">
                  <c:v>-13.016</c:v>
                </c:pt>
                <c:pt idx="8353">
                  <c:v>-12.984</c:v>
                </c:pt>
                <c:pt idx="8354">
                  <c:v>-12.93</c:v>
                </c:pt>
                <c:pt idx="8355">
                  <c:v>-12.839</c:v>
                </c:pt>
                <c:pt idx="8356">
                  <c:v>-12.853999999999999</c:v>
                </c:pt>
                <c:pt idx="8357">
                  <c:v>-12.858000000000001</c:v>
                </c:pt>
                <c:pt idx="8358">
                  <c:v>-12.887</c:v>
                </c:pt>
                <c:pt idx="8359">
                  <c:v>-12.798999999999999</c:v>
                </c:pt>
                <c:pt idx="8360">
                  <c:v>-12.728999999999999</c:v>
                </c:pt>
                <c:pt idx="8361">
                  <c:v>-12.646000000000001</c:v>
                </c:pt>
                <c:pt idx="8362">
                  <c:v>-12.611000000000001</c:v>
                </c:pt>
                <c:pt idx="8363">
                  <c:v>-12.612</c:v>
                </c:pt>
                <c:pt idx="8364">
                  <c:v>-12.545</c:v>
                </c:pt>
                <c:pt idx="8365">
                  <c:v>-12.552</c:v>
                </c:pt>
                <c:pt idx="8366">
                  <c:v>-12.617000000000001</c:v>
                </c:pt>
                <c:pt idx="8367">
                  <c:v>-12.557</c:v>
                </c:pt>
                <c:pt idx="8368">
                  <c:v>-12.465999999999999</c:v>
                </c:pt>
                <c:pt idx="8369">
                  <c:v>-12.382</c:v>
                </c:pt>
                <c:pt idx="8370">
                  <c:v>-12.34</c:v>
                </c:pt>
                <c:pt idx="8371">
                  <c:v>-12.326000000000001</c:v>
                </c:pt>
                <c:pt idx="8372">
                  <c:v>-12.32</c:v>
                </c:pt>
                <c:pt idx="8373">
                  <c:v>-12.353999999999999</c:v>
                </c:pt>
                <c:pt idx="8374">
                  <c:v>-12.39</c:v>
                </c:pt>
                <c:pt idx="8375">
                  <c:v>-12.468</c:v>
                </c:pt>
                <c:pt idx="8376">
                  <c:v>-12.484</c:v>
                </c:pt>
                <c:pt idx="8377">
                  <c:v>-12.446999999999999</c:v>
                </c:pt>
                <c:pt idx="8378">
                  <c:v>-12.387</c:v>
                </c:pt>
                <c:pt idx="8379">
                  <c:v>-12.39</c:v>
                </c:pt>
                <c:pt idx="8380">
                  <c:v>-12.513</c:v>
                </c:pt>
                <c:pt idx="8381">
                  <c:v>-12.634</c:v>
                </c:pt>
                <c:pt idx="8382">
                  <c:v>-12.676</c:v>
                </c:pt>
                <c:pt idx="8383">
                  <c:v>-12.805</c:v>
                </c:pt>
                <c:pt idx="8384">
                  <c:v>-12.856999999999999</c:v>
                </c:pt>
                <c:pt idx="8385">
                  <c:v>-12.888999999999999</c:v>
                </c:pt>
                <c:pt idx="8386">
                  <c:v>-12.961</c:v>
                </c:pt>
                <c:pt idx="8387">
                  <c:v>-13.010999999999999</c:v>
                </c:pt>
                <c:pt idx="8388">
                  <c:v>-13.206</c:v>
                </c:pt>
                <c:pt idx="8389">
                  <c:v>-13.419</c:v>
                </c:pt>
                <c:pt idx="8390">
                  <c:v>-13.641999999999999</c:v>
                </c:pt>
                <c:pt idx="8391">
                  <c:v>-13.922000000000001</c:v>
                </c:pt>
                <c:pt idx="8392">
                  <c:v>-14.227</c:v>
                </c:pt>
                <c:pt idx="8393">
                  <c:v>-14.481999999999999</c:v>
                </c:pt>
                <c:pt idx="8394">
                  <c:v>-14.763999999999999</c:v>
                </c:pt>
                <c:pt idx="8395">
                  <c:v>-15.041</c:v>
                </c:pt>
                <c:pt idx="8396">
                  <c:v>-15.426</c:v>
                </c:pt>
                <c:pt idx="8397">
                  <c:v>-15.991</c:v>
                </c:pt>
                <c:pt idx="8398">
                  <c:v>-16.436</c:v>
                </c:pt>
                <c:pt idx="8399">
                  <c:v>-16.893999999999998</c:v>
                </c:pt>
                <c:pt idx="8400">
                  <c:v>-17.314</c:v>
                </c:pt>
                <c:pt idx="8401">
                  <c:v>-17.509</c:v>
                </c:pt>
                <c:pt idx="8402">
                  <c:v>-17.553000000000001</c:v>
                </c:pt>
                <c:pt idx="8403">
                  <c:v>-17.622</c:v>
                </c:pt>
                <c:pt idx="8404">
                  <c:v>-17.72</c:v>
                </c:pt>
                <c:pt idx="8405">
                  <c:v>-17.908000000000001</c:v>
                </c:pt>
                <c:pt idx="8406">
                  <c:v>-17.916</c:v>
                </c:pt>
                <c:pt idx="8407">
                  <c:v>-17.972999999999999</c:v>
                </c:pt>
                <c:pt idx="8408">
                  <c:v>-18.007999999999999</c:v>
                </c:pt>
                <c:pt idx="8409">
                  <c:v>-18.024000000000001</c:v>
                </c:pt>
                <c:pt idx="8410">
                  <c:v>-17.937000000000001</c:v>
                </c:pt>
                <c:pt idx="8411">
                  <c:v>-17.925999999999998</c:v>
                </c:pt>
                <c:pt idx="8412">
                  <c:v>-18.045999999999999</c:v>
                </c:pt>
                <c:pt idx="8413">
                  <c:v>-18.085999999999999</c:v>
                </c:pt>
                <c:pt idx="8414">
                  <c:v>-18.062999999999999</c:v>
                </c:pt>
                <c:pt idx="8415">
                  <c:v>-18.117000000000001</c:v>
                </c:pt>
                <c:pt idx="8416">
                  <c:v>-18.094000000000001</c:v>
                </c:pt>
                <c:pt idx="8417">
                  <c:v>-18.085999999999999</c:v>
                </c:pt>
                <c:pt idx="8418">
                  <c:v>-18.113</c:v>
                </c:pt>
                <c:pt idx="8419">
                  <c:v>-18.126000000000001</c:v>
                </c:pt>
                <c:pt idx="8420">
                  <c:v>-18.117999999999999</c:v>
                </c:pt>
                <c:pt idx="8421">
                  <c:v>-18.152000000000001</c:v>
                </c:pt>
                <c:pt idx="8422">
                  <c:v>-18.149000000000001</c:v>
                </c:pt>
                <c:pt idx="8423">
                  <c:v>-18.186</c:v>
                </c:pt>
                <c:pt idx="8424">
                  <c:v>-18.187000000000001</c:v>
                </c:pt>
                <c:pt idx="8425">
                  <c:v>-18.151</c:v>
                </c:pt>
                <c:pt idx="8426">
                  <c:v>-18.114000000000001</c:v>
                </c:pt>
                <c:pt idx="8427">
                  <c:v>-18.236000000000001</c:v>
                </c:pt>
                <c:pt idx="8428">
                  <c:v>-18.268000000000001</c:v>
                </c:pt>
                <c:pt idx="8429">
                  <c:v>-18.170999999999999</c:v>
                </c:pt>
                <c:pt idx="8430">
                  <c:v>-18.256</c:v>
                </c:pt>
                <c:pt idx="8431">
                  <c:v>-18.337</c:v>
                </c:pt>
                <c:pt idx="8432">
                  <c:v>-18.337</c:v>
                </c:pt>
                <c:pt idx="8433">
                  <c:v>-18.369</c:v>
                </c:pt>
                <c:pt idx="8434">
                  <c:v>-18.398</c:v>
                </c:pt>
                <c:pt idx="8435">
                  <c:v>-18.337</c:v>
                </c:pt>
                <c:pt idx="8436">
                  <c:v>-18.361000000000001</c:v>
                </c:pt>
                <c:pt idx="8437">
                  <c:v>-18.34</c:v>
                </c:pt>
                <c:pt idx="8438">
                  <c:v>-18.378</c:v>
                </c:pt>
                <c:pt idx="8439">
                  <c:v>-18.356999999999999</c:v>
                </c:pt>
                <c:pt idx="8440">
                  <c:v>-18.398</c:v>
                </c:pt>
                <c:pt idx="8441">
                  <c:v>-18.407</c:v>
                </c:pt>
                <c:pt idx="8442">
                  <c:v>-18.436</c:v>
                </c:pt>
                <c:pt idx="8443">
                  <c:v>-18.529</c:v>
                </c:pt>
                <c:pt idx="8444">
                  <c:v>-18.518000000000001</c:v>
                </c:pt>
                <c:pt idx="8445">
                  <c:v>-18.489000000000001</c:v>
                </c:pt>
                <c:pt idx="8446">
                  <c:v>-18.536999999999999</c:v>
                </c:pt>
                <c:pt idx="8447">
                  <c:v>-18.577000000000002</c:v>
                </c:pt>
                <c:pt idx="8448">
                  <c:v>-18.533999999999999</c:v>
                </c:pt>
                <c:pt idx="8449">
                  <c:v>-18.564</c:v>
                </c:pt>
                <c:pt idx="8450">
                  <c:v>-18.640999999999998</c:v>
                </c:pt>
                <c:pt idx="8451">
                  <c:v>-18.600999999999999</c:v>
                </c:pt>
                <c:pt idx="8452">
                  <c:v>-18.538</c:v>
                </c:pt>
                <c:pt idx="8453">
                  <c:v>-18.488</c:v>
                </c:pt>
                <c:pt idx="8454">
                  <c:v>-18.579000000000001</c:v>
                </c:pt>
                <c:pt idx="8455">
                  <c:v>-18.635000000000002</c:v>
                </c:pt>
                <c:pt idx="8456">
                  <c:v>-18.614000000000001</c:v>
                </c:pt>
                <c:pt idx="8457">
                  <c:v>-18.635999999999999</c:v>
                </c:pt>
                <c:pt idx="8458">
                  <c:v>-18.606000000000002</c:v>
                </c:pt>
                <c:pt idx="8459">
                  <c:v>-18.646000000000001</c:v>
                </c:pt>
                <c:pt idx="8460">
                  <c:v>-18.603000000000002</c:v>
                </c:pt>
                <c:pt idx="8461">
                  <c:v>-18.651</c:v>
                </c:pt>
                <c:pt idx="8462">
                  <c:v>-18.707999999999998</c:v>
                </c:pt>
                <c:pt idx="8463">
                  <c:v>-18.79</c:v>
                </c:pt>
                <c:pt idx="8464">
                  <c:v>-18.88</c:v>
                </c:pt>
                <c:pt idx="8465">
                  <c:v>-18.97</c:v>
                </c:pt>
                <c:pt idx="8466">
                  <c:v>-19.055</c:v>
                </c:pt>
                <c:pt idx="8467">
                  <c:v>-19.167999999999999</c:v>
                </c:pt>
                <c:pt idx="8468">
                  <c:v>-19.146000000000001</c:v>
                </c:pt>
                <c:pt idx="8469">
                  <c:v>-19.21</c:v>
                </c:pt>
                <c:pt idx="8470">
                  <c:v>-19.27</c:v>
                </c:pt>
                <c:pt idx="8471">
                  <c:v>-19.306000000000001</c:v>
                </c:pt>
                <c:pt idx="8472">
                  <c:v>-19.306999999999999</c:v>
                </c:pt>
                <c:pt idx="8473">
                  <c:v>-19.314</c:v>
                </c:pt>
                <c:pt idx="8474">
                  <c:v>-19.294</c:v>
                </c:pt>
                <c:pt idx="8475">
                  <c:v>-19.341000000000001</c:v>
                </c:pt>
                <c:pt idx="8476">
                  <c:v>-19.38</c:v>
                </c:pt>
                <c:pt idx="8477">
                  <c:v>-19.382000000000001</c:v>
                </c:pt>
                <c:pt idx="8478">
                  <c:v>-19.436</c:v>
                </c:pt>
                <c:pt idx="8479">
                  <c:v>-19.5</c:v>
                </c:pt>
                <c:pt idx="8480">
                  <c:v>-19.533999999999999</c:v>
                </c:pt>
                <c:pt idx="8481">
                  <c:v>-19.504000000000001</c:v>
                </c:pt>
                <c:pt idx="8482">
                  <c:v>-19.521000000000001</c:v>
                </c:pt>
                <c:pt idx="8483">
                  <c:v>-19.545000000000002</c:v>
                </c:pt>
                <c:pt idx="8484">
                  <c:v>-19.529</c:v>
                </c:pt>
                <c:pt idx="8485">
                  <c:v>-19.521000000000001</c:v>
                </c:pt>
                <c:pt idx="8486">
                  <c:v>-19.562999999999999</c:v>
                </c:pt>
                <c:pt idx="8487">
                  <c:v>-19.571000000000002</c:v>
                </c:pt>
                <c:pt idx="8488">
                  <c:v>-19.622</c:v>
                </c:pt>
                <c:pt idx="8489">
                  <c:v>-19.704000000000001</c:v>
                </c:pt>
                <c:pt idx="8490">
                  <c:v>-19.728999999999999</c:v>
                </c:pt>
                <c:pt idx="8491">
                  <c:v>-19.809000000000001</c:v>
                </c:pt>
                <c:pt idx="8492">
                  <c:v>-19.873000000000001</c:v>
                </c:pt>
                <c:pt idx="8493">
                  <c:v>-19.902999999999999</c:v>
                </c:pt>
                <c:pt idx="8494">
                  <c:v>-19.931999999999999</c:v>
                </c:pt>
                <c:pt idx="8495">
                  <c:v>-19.946999999999999</c:v>
                </c:pt>
                <c:pt idx="8496">
                  <c:v>-19.998000000000001</c:v>
                </c:pt>
                <c:pt idx="8497">
                  <c:v>-20.100000000000001</c:v>
                </c:pt>
                <c:pt idx="8498">
                  <c:v>-20.059999999999999</c:v>
                </c:pt>
                <c:pt idx="8499">
                  <c:v>-20.021999999999998</c:v>
                </c:pt>
                <c:pt idx="8500">
                  <c:v>-20.035</c:v>
                </c:pt>
                <c:pt idx="8501">
                  <c:v>-20.047999999999998</c:v>
                </c:pt>
                <c:pt idx="8502">
                  <c:v>-20.085000000000001</c:v>
                </c:pt>
                <c:pt idx="8503">
                  <c:v>-20.11</c:v>
                </c:pt>
                <c:pt idx="8504">
                  <c:v>-20.228000000000002</c:v>
                </c:pt>
                <c:pt idx="8505">
                  <c:v>-20.189</c:v>
                </c:pt>
                <c:pt idx="8506">
                  <c:v>-20.187999999999999</c:v>
                </c:pt>
                <c:pt idx="8507">
                  <c:v>-20.158999999999999</c:v>
                </c:pt>
                <c:pt idx="8508">
                  <c:v>-20.215</c:v>
                </c:pt>
                <c:pt idx="8509">
                  <c:v>-20.225000000000001</c:v>
                </c:pt>
                <c:pt idx="8510">
                  <c:v>-20.172999999999998</c:v>
                </c:pt>
                <c:pt idx="8511">
                  <c:v>-20.190000000000001</c:v>
                </c:pt>
                <c:pt idx="8512">
                  <c:v>-20.170000000000002</c:v>
                </c:pt>
                <c:pt idx="8513">
                  <c:v>-20.244</c:v>
                </c:pt>
                <c:pt idx="8514">
                  <c:v>-20.312999999999999</c:v>
                </c:pt>
                <c:pt idx="8515">
                  <c:v>-20.347000000000001</c:v>
                </c:pt>
                <c:pt idx="8516">
                  <c:v>-20.427</c:v>
                </c:pt>
                <c:pt idx="8517">
                  <c:v>-20.488</c:v>
                </c:pt>
                <c:pt idx="8518">
                  <c:v>-20.559000000000001</c:v>
                </c:pt>
                <c:pt idx="8519">
                  <c:v>-20.524000000000001</c:v>
                </c:pt>
                <c:pt idx="8520">
                  <c:v>-20.483000000000001</c:v>
                </c:pt>
                <c:pt idx="8521">
                  <c:v>-20.518000000000001</c:v>
                </c:pt>
                <c:pt idx="8522">
                  <c:v>-20.52</c:v>
                </c:pt>
                <c:pt idx="8523">
                  <c:v>-20.587</c:v>
                </c:pt>
                <c:pt idx="8524">
                  <c:v>-20.547999999999998</c:v>
                </c:pt>
                <c:pt idx="8525">
                  <c:v>-20.541</c:v>
                </c:pt>
                <c:pt idx="8526">
                  <c:v>-20.645</c:v>
                </c:pt>
                <c:pt idx="8527">
                  <c:v>-20.681000000000001</c:v>
                </c:pt>
                <c:pt idx="8528">
                  <c:v>-20.710999999999999</c:v>
                </c:pt>
                <c:pt idx="8529">
                  <c:v>-20.73</c:v>
                </c:pt>
                <c:pt idx="8530">
                  <c:v>-20.786999999999999</c:v>
                </c:pt>
                <c:pt idx="8531">
                  <c:v>-20.82</c:v>
                </c:pt>
                <c:pt idx="8532">
                  <c:v>-20.792000000000002</c:v>
                </c:pt>
                <c:pt idx="8533">
                  <c:v>-20.81</c:v>
                </c:pt>
                <c:pt idx="8534">
                  <c:v>-20.783000000000001</c:v>
                </c:pt>
                <c:pt idx="8535">
                  <c:v>-20.760999999999999</c:v>
                </c:pt>
                <c:pt idx="8536">
                  <c:v>-20.768000000000001</c:v>
                </c:pt>
                <c:pt idx="8537">
                  <c:v>-20.827999999999999</c:v>
                </c:pt>
                <c:pt idx="8538">
                  <c:v>-20.818000000000001</c:v>
                </c:pt>
                <c:pt idx="8539">
                  <c:v>-20.831</c:v>
                </c:pt>
                <c:pt idx="8540">
                  <c:v>-20.826000000000001</c:v>
                </c:pt>
                <c:pt idx="8541">
                  <c:v>-20.81</c:v>
                </c:pt>
                <c:pt idx="8542">
                  <c:v>-20.827000000000002</c:v>
                </c:pt>
                <c:pt idx="8543">
                  <c:v>-20.745000000000001</c:v>
                </c:pt>
                <c:pt idx="8544">
                  <c:v>-20.713000000000001</c:v>
                </c:pt>
                <c:pt idx="8545">
                  <c:v>-20.728000000000002</c:v>
                </c:pt>
                <c:pt idx="8546">
                  <c:v>-20.742000000000001</c:v>
                </c:pt>
                <c:pt idx="8547">
                  <c:v>-20.724</c:v>
                </c:pt>
                <c:pt idx="8548">
                  <c:v>-20.702999999999999</c:v>
                </c:pt>
                <c:pt idx="8549">
                  <c:v>-20.713999999999999</c:v>
                </c:pt>
                <c:pt idx="8550">
                  <c:v>-20.652999999999999</c:v>
                </c:pt>
                <c:pt idx="8551">
                  <c:v>-20.555</c:v>
                </c:pt>
                <c:pt idx="8552">
                  <c:v>-20.544</c:v>
                </c:pt>
                <c:pt idx="8553">
                  <c:v>-20.515999999999998</c:v>
                </c:pt>
                <c:pt idx="8554">
                  <c:v>-20.526</c:v>
                </c:pt>
                <c:pt idx="8555">
                  <c:v>-20.390999999999998</c:v>
                </c:pt>
                <c:pt idx="8556">
                  <c:v>-20.106000000000002</c:v>
                </c:pt>
                <c:pt idx="8557">
                  <c:v>-19.927</c:v>
                </c:pt>
                <c:pt idx="8558">
                  <c:v>-19.818999999999999</c:v>
                </c:pt>
                <c:pt idx="8559">
                  <c:v>-19.641999999999999</c:v>
                </c:pt>
                <c:pt idx="8560">
                  <c:v>-19.495999999999999</c:v>
                </c:pt>
                <c:pt idx="8561">
                  <c:v>-19.488</c:v>
                </c:pt>
                <c:pt idx="8562">
                  <c:v>-19.440999999999999</c:v>
                </c:pt>
                <c:pt idx="8563">
                  <c:v>-19.244</c:v>
                </c:pt>
                <c:pt idx="8564">
                  <c:v>-19.088999999999999</c:v>
                </c:pt>
                <c:pt idx="8565">
                  <c:v>-19.094000000000001</c:v>
                </c:pt>
                <c:pt idx="8566">
                  <c:v>-19.126999999999999</c:v>
                </c:pt>
                <c:pt idx="8567">
                  <c:v>-19.100999999999999</c:v>
                </c:pt>
                <c:pt idx="8568">
                  <c:v>-19.172999999999998</c:v>
                </c:pt>
                <c:pt idx="8569">
                  <c:v>-19.241</c:v>
                </c:pt>
                <c:pt idx="8570">
                  <c:v>-19.297000000000001</c:v>
                </c:pt>
                <c:pt idx="8571">
                  <c:v>-19.343</c:v>
                </c:pt>
                <c:pt idx="8572">
                  <c:v>-19.366</c:v>
                </c:pt>
                <c:pt idx="8573">
                  <c:v>-19.373999999999999</c:v>
                </c:pt>
                <c:pt idx="8574">
                  <c:v>-19.408000000000001</c:v>
                </c:pt>
                <c:pt idx="8575">
                  <c:v>-19.417999999999999</c:v>
                </c:pt>
                <c:pt idx="8576">
                  <c:v>-19.372</c:v>
                </c:pt>
                <c:pt idx="8577">
                  <c:v>-19.234999999999999</c:v>
                </c:pt>
                <c:pt idx="8578">
                  <c:v>-19.206</c:v>
                </c:pt>
                <c:pt idx="8579">
                  <c:v>-19.212</c:v>
                </c:pt>
                <c:pt idx="8580">
                  <c:v>-19.173999999999999</c:v>
                </c:pt>
                <c:pt idx="8581">
                  <c:v>-19.158000000000001</c:v>
                </c:pt>
                <c:pt idx="8582">
                  <c:v>-19.152000000000001</c:v>
                </c:pt>
                <c:pt idx="8583">
                  <c:v>-19.213999999999999</c:v>
                </c:pt>
                <c:pt idx="8584">
                  <c:v>-19.221</c:v>
                </c:pt>
                <c:pt idx="8585">
                  <c:v>-19.271000000000001</c:v>
                </c:pt>
                <c:pt idx="8586">
                  <c:v>-19.268000000000001</c:v>
                </c:pt>
                <c:pt idx="8587">
                  <c:v>-19.312000000000001</c:v>
                </c:pt>
                <c:pt idx="8588">
                  <c:v>-19.36</c:v>
                </c:pt>
                <c:pt idx="8589">
                  <c:v>-19.373000000000001</c:v>
                </c:pt>
                <c:pt idx="8590">
                  <c:v>-19.434999999999999</c:v>
                </c:pt>
                <c:pt idx="8591">
                  <c:v>-19.497</c:v>
                </c:pt>
                <c:pt idx="8592">
                  <c:v>-19.565000000000001</c:v>
                </c:pt>
                <c:pt idx="8593">
                  <c:v>-19.556000000000001</c:v>
                </c:pt>
                <c:pt idx="8594">
                  <c:v>-19.561</c:v>
                </c:pt>
                <c:pt idx="8595">
                  <c:v>-19.53</c:v>
                </c:pt>
                <c:pt idx="8596">
                  <c:v>-19.545000000000002</c:v>
                </c:pt>
                <c:pt idx="8597">
                  <c:v>-19.515999999999998</c:v>
                </c:pt>
                <c:pt idx="8598">
                  <c:v>-19.471</c:v>
                </c:pt>
                <c:pt idx="8599">
                  <c:v>-19.456</c:v>
                </c:pt>
                <c:pt idx="8600">
                  <c:v>-19.449000000000002</c:v>
                </c:pt>
                <c:pt idx="8601">
                  <c:v>-19.52</c:v>
                </c:pt>
                <c:pt idx="8602">
                  <c:v>-19.506</c:v>
                </c:pt>
                <c:pt idx="8603">
                  <c:v>-19.507000000000001</c:v>
                </c:pt>
                <c:pt idx="8604">
                  <c:v>-19.587</c:v>
                </c:pt>
                <c:pt idx="8605">
                  <c:v>-19.632000000000001</c:v>
                </c:pt>
                <c:pt idx="8606">
                  <c:v>-19.734999999999999</c:v>
                </c:pt>
                <c:pt idx="8607">
                  <c:v>-19.765000000000001</c:v>
                </c:pt>
                <c:pt idx="8608">
                  <c:v>-19.798999999999999</c:v>
                </c:pt>
                <c:pt idx="8609">
                  <c:v>-19.82</c:v>
                </c:pt>
                <c:pt idx="8610">
                  <c:v>-19.759</c:v>
                </c:pt>
                <c:pt idx="8611">
                  <c:v>-19.789000000000001</c:v>
                </c:pt>
                <c:pt idx="8612">
                  <c:v>-19.803999999999998</c:v>
                </c:pt>
                <c:pt idx="8613">
                  <c:v>-19.774999999999999</c:v>
                </c:pt>
                <c:pt idx="8614">
                  <c:v>-19.713000000000001</c:v>
                </c:pt>
                <c:pt idx="8615">
                  <c:v>-19.571000000000002</c:v>
                </c:pt>
                <c:pt idx="8616">
                  <c:v>-19.491</c:v>
                </c:pt>
                <c:pt idx="8617">
                  <c:v>-19.440000000000001</c:v>
                </c:pt>
                <c:pt idx="8618">
                  <c:v>-19.439</c:v>
                </c:pt>
                <c:pt idx="8619">
                  <c:v>-19.491</c:v>
                </c:pt>
                <c:pt idx="8620">
                  <c:v>-19.48</c:v>
                </c:pt>
                <c:pt idx="8621">
                  <c:v>-19.483000000000001</c:v>
                </c:pt>
                <c:pt idx="8622">
                  <c:v>-19.491</c:v>
                </c:pt>
                <c:pt idx="8623">
                  <c:v>-19.544</c:v>
                </c:pt>
                <c:pt idx="8624">
                  <c:v>-19.690999999999999</c:v>
                </c:pt>
                <c:pt idx="8625">
                  <c:v>-19.693999999999999</c:v>
                </c:pt>
                <c:pt idx="8626">
                  <c:v>-19.709</c:v>
                </c:pt>
                <c:pt idx="8627">
                  <c:v>-19.795999999999999</c:v>
                </c:pt>
                <c:pt idx="8628">
                  <c:v>-19.797999999999998</c:v>
                </c:pt>
                <c:pt idx="8629">
                  <c:v>-19.738</c:v>
                </c:pt>
                <c:pt idx="8630">
                  <c:v>-19.728000000000002</c:v>
                </c:pt>
                <c:pt idx="8631">
                  <c:v>-19.677</c:v>
                </c:pt>
                <c:pt idx="8632">
                  <c:v>-19.623999999999999</c:v>
                </c:pt>
                <c:pt idx="8633">
                  <c:v>-19.585000000000001</c:v>
                </c:pt>
                <c:pt idx="8634">
                  <c:v>-19.489999999999998</c:v>
                </c:pt>
                <c:pt idx="8635">
                  <c:v>-19.469000000000001</c:v>
                </c:pt>
                <c:pt idx="8636">
                  <c:v>-19.486000000000001</c:v>
                </c:pt>
                <c:pt idx="8637">
                  <c:v>-19.506</c:v>
                </c:pt>
                <c:pt idx="8638">
                  <c:v>-19.521000000000001</c:v>
                </c:pt>
                <c:pt idx="8639">
                  <c:v>-19.638000000000002</c:v>
                </c:pt>
                <c:pt idx="8640">
                  <c:v>-19.760000000000002</c:v>
                </c:pt>
                <c:pt idx="8641">
                  <c:v>-19.821000000000002</c:v>
                </c:pt>
                <c:pt idx="8642">
                  <c:v>-19.783000000000001</c:v>
                </c:pt>
                <c:pt idx="8643">
                  <c:v>-19.719000000000001</c:v>
                </c:pt>
                <c:pt idx="8644">
                  <c:v>-19.577000000000002</c:v>
                </c:pt>
                <c:pt idx="8645">
                  <c:v>-19.498000000000001</c:v>
                </c:pt>
                <c:pt idx="8646">
                  <c:v>-19.367000000000001</c:v>
                </c:pt>
                <c:pt idx="8647">
                  <c:v>-19.29</c:v>
                </c:pt>
                <c:pt idx="8648">
                  <c:v>-19.202000000000002</c:v>
                </c:pt>
                <c:pt idx="8649">
                  <c:v>-19.073</c:v>
                </c:pt>
                <c:pt idx="8650">
                  <c:v>-19.045999999999999</c:v>
                </c:pt>
                <c:pt idx="8651">
                  <c:v>-19.024000000000001</c:v>
                </c:pt>
                <c:pt idx="8652">
                  <c:v>-18.997</c:v>
                </c:pt>
                <c:pt idx="8653">
                  <c:v>-19.018000000000001</c:v>
                </c:pt>
                <c:pt idx="8654">
                  <c:v>-19.042000000000002</c:v>
                </c:pt>
                <c:pt idx="8655">
                  <c:v>-19.062000000000001</c:v>
                </c:pt>
                <c:pt idx="8656">
                  <c:v>-19.004999999999999</c:v>
                </c:pt>
                <c:pt idx="8657">
                  <c:v>-18.966000000000001</c:v>
                </c:pt>
                <c:pt idx="8658">
                  <c:v>-18.939</c:v>
                </c:pt>
                <c:pt idx="8659">
                  <c:v>-18.794</c:v>
                </c:pt>
                <c:pt idx="8660">
                  <c:v>-18.742000000000001</c:v>
                </c:pt>
                <c:pt idx="8661">
                  <c:v>-18.73</c:v>
                </c:pt>
                <c:pt idx="8662">
                  <c:v>-18.725000000000001</c:v>
                </c:pt>
                <c:pt idx="8663">
                  <c:v>-18.638000000000002</c:v>
                </c:pt>
                <c:pt idx="8664">
                  <c:v>-18.678999999999998</c:v>
                </c:pt>
                <c:pt idx="8665">
                  <c:v>-18.689</c:v>
                </c:pt>
                <c:pt idx="8666">
                  <c:v>-18.78</c:v>
                </c:pt>
                <c:pt idx="8667">
                  <c:v>-18.774000000000001</c:v>
                </c:pt>
                <c:pt idx="8668">
                  <c:v>-18.79</c:v>
                </c:pt>
                <c:pt idx="8669">
                  <c:v>-18.829999999999998</c:v>
                </c:pt>
                <c:pt idx="8670">
                  <c:v>-18.884</c:v>
                </c:pt>
                <c:pt idx="8671">
                  <c:v>-18.920999999999999</c:v>
                </c:pt>
                <c:pt idx="8672">
                  <c:v>-18.861000000000001</c:v>
                </c:pt>
                <c:pt idx="8673">
                  <c:v>-18.88</c:v>
                </c:pt>
                <c:pt idx="8674">
                  <c:v>-18.934000000000001</c:v>
                </c:pt>
                <c:pt idx="8675">
                  <c:v>-18.940999999999999</c:v>
                </c:pt>
                <c:pt idx="8676">
                  <c:v>-18.864000000000001</c:v>
                </c:pt>
                <c:pt idx="8677">
                  <c:v>-18.927</c:v>
                </c:pt>
                <c:pt idx="8678">
                  <c:v>-19.003</c:v>
                </c:pt>
                <c:pt idx="8679">
                  <c:v>-19.140999999999998</c:v>
                </c:pt>
                <c:pt idx="8680">
                  <c:v>-19.169</c:v>
                </c:pt>
                <c:pt idx="8681">
                  <c:v>-19.260000000000002</c:v>
                </c:pt>
                <c:pt idx="8682">
                  <c:v>-19.314</c:v>
                </c:pt>
                <c:pt idx="8683">
                  <c:v>-19.440999999999999</c:v>
                </c:pt>
                <c:pt idx="8684">
                  <c:v>-19.443999999999999</c:v>
                </c:pt>
                <c:pt idx="8685">
                  <c:v>-19.390999999999998</c:v>
                </c:pt>
                <c:pt idx="8686">
                  <c:v>-19.449000000000002</c:v>
                </c:pt>
                <c:pt idx="8687">
                  <c:v>-19.462</c:v>
                </c:pt>
                <c:pt idx="8688">
                  <c:v>-19.489999999999998</c:v>
                </c:pt>
                <c:pt idx="8689">
                  <c:v>-19.561</c:v>
                </c:pt>
                <c:pt idx="8690">
                  <c:v>-19.587</c:v>
                </c:pt>
                <c:pt idx="8691">
                  <c:v>-19.684999999999999</c:v>
                </c:pt>
                <c:pt idx="8692">
                  <c:v>-19.728000000000002</c:v>
                </c:pt>
                <c:pt idx="8693">
                  <c:v>-19.707000000000001</c:v>
                </c:pt>
                <c:pt idx="8694">
                  <c:v>-19.667000000000002</c:v>
                </c:pt>
                <c:pt idx="8695">
                  <c:v>-19.683</c:v>
                </c:pt>
                <c:pt idx="8696">
                  <c:v>-19.716999999999999</c:v>
                </c:pt>
                <c:pt idx="8697">
                  <c:v>-19.727</c:v>
                </c:pt>
                <c:pt idx="8698">
                  <c:v>-19.638999999999999</c:v>
                </c:pt>
                <c:pt idx="8699">
                  <c:v>-19.66</c:v>
                </c:pt>
                <c:pt idx="8700">
                  <c:v>-19.693999999999999</c:v>
                </c:pt>
                <c:pt idx="8701">
                  <c:v>-19.597000000000001</c:v>
                </c:pt>
                <c:pt idx="8702">
                  <c:v>-19.568999999999999</c:v>
                </c:pt>
                <c:pt idx="8703">
                  <c:v>-19.545999999999999</c:v>
                </c:pt>
                <c:pt idx="8704">
                  <c:v>-19.568000000000001</c:v>
                </c:pt>
                <c:pt idx="8705">
                  <c:v>-19.645</c:v>
                </c:pt>
                <c:pt idx="8706">
                  <c:v>-19.616</c:v>
                </c:pt>
                <c:pt idx="8707">
                  <c:v>-19.646999999999998</c:v>
                </c:pt>
                <c:pt idx="8708">
                  <c:v>-19.754999999999999</c:v>
                </c:pt>
                <c:pt idx="8709">
                  <c:v>-19.809000000000001</c:v>
                </c:pt>
                <c:pt idx="8710">
                  <c:v>-19.824000000000002</c:v>
                </c:pt>
                <c:pt idx="8711">
                  <c:v>-19.786999999999999</c:v>
                </c:pt>
                <c:pt idx="8712">
                  <c:v>-19.744</c:v>
                </c:pt>
                <c:pt idx="8713">
                  <c:v>-19.71</c:v>
                </c:pt>
                <c:pt idx="8714">
                  <c:v>-19.684000000000001</c:v>
                </c:pt>
                <c:pt idx="8715">
                  <c:v>-19.492999999999999</c:v>
                </c:pt>
                <c:pt idx="8716">
                  <c:v>-19.187000000000001</c:v>
                </c:pt>
                <c:pt idx="8717">
                  <c:v>-18.95</c:v>
                </c:pt>
                <c:pt idx="8718">
                  <c:v>-18.901</c:v>
                </c:pt>
                <c:pt idx="8719">
                  <c:v>-18.817</c:v>
                </c:pt>
                <c:pt idx="8720">
                  <c:v>-18.782</c:v>
                </c:pt>
                <c:pt idx="8721">
                  <c:v>-18.823</c:v>
                </c:pt>
                <c:pt idx="8722">
                  <c:v>-18.692</c:v>
                </c:pt>
                <c:pt idx="8723">
                  <c:v>-18.667000000000002</c:v>
                </c:pt>
                <c:pt idx="8724">
                  <c:v>-18.704999999999998</c:v>
                </c:pt>
                <c:pt idx="8725">
                  <c:v>-18.686</c:v>
                </c:pt>
                <c:pt idx="8726">
                  <c:v>-18.565000000000001</c:v>
                </c:pt>
                <c:pt idx="8727">
                  <c:v>-18.536000000000001</c:v>
                </c:pt>
                <c:pt idx="8728">
                  <c:v>-18.558</c:v>
                </c:pt>
                <c:pt idx="8729">
                  <c:v>-18.513000000000002</c:v>
                </c:pt>
                <c:pt idx="8730">
                  <c:v>-18.48</c:v>
                </c:pt>
                <c:pt idx="8731">
                  <c:v>-18.446000000000002</c:v>
                </c:pt>
                <c:pt idx="8732">
                  <c:v>-18.459</c:v>
                </c:pt>
                <c:pt idx="8733">
                  <c:v>-18.492000000000001</c:v>
                </c:pt>
                <c:pt idx="8734">
                  <c:v>-18.486000000000001</c:v>
                </c:pt>
                <c:pt idx="8735">
                  <c:v>-18.512</c:v>
                </c:pt>
                <c:pt idx="8736">
                  <c:v>-18.492000000000001</c:v>
                </c:pt>
                <c:pt idx="8737">
                  <c:v>-18.393999999999998</c:v>
                </c:pt>
                <c:pt idx="8738">
                  <c:v>-18.399000000000001</c:v>
                </c:pt>
                <c:pt idx="8739">
                  <c:v>-18.355</c:v>
                </c:pt>
                <c:pt idx="8740">
                  <c:v>-18.309999999999999</c:v>
                </c:pt>
                <c:pt idx="8741">
                  <c:v>-18.315000000000001</c:v>
                </c:pt>
                <c:pt idx="8742">
                  <c:v>-18.419</c:v>
                </c:pt>
                <c:pt idx="8743">
                  <c:v>-18.405999999999999</c:v>
                </c:pt>
                <c:pt idx="8744">
                  <c:v>-18.231000000000002</c:v>
                </c:pt>
                <c:pt idx="8745">
                  <c:v>-18.219000000000001</c:v>
                </c:pt>
                <c:pt idx="8746">
                  <c:v>-18.085999999999999</c:v>
                </c:pt>
                <c:pt idx="8747">
                  <c:v>-17.923999999999999</c:v>
                </c:pt>
                <c:pt idx="8748">
                  <c:v>-17.760999999999999</c:v>
                </c:pt>
                <c:pt idx="8749">
                  <c:v>-17.474</c:v>
                </c:pt>
                <c:pt idx="8750">
                  <c:v>-17.218</c:v>
                </c:pt>
                <c:pt idx="8751">
                  <c:v>-16.818999999999999</c:v>
                </c:pt>
                <c:pt idx="8752">
                  <c:v>-16.382000000000001</c:v>
                </c:pt>
                <c:pt idx="8753">
                  <c:v>-16.055</c:v>
                </c:pt>
                <c:pt idx="8754">
                  <c:v>-15.858000000000001</c:v>
                </c:pt>
                <c:pt idx="8755">
                  <c:v>-15.734</c:v>
                </c:pt>
                <c:pt idx="8756">
                  <c:v>-15.67</c:v>
                </c:pt>
                <c:pt idx="8757">
                  <c:v>-15.65</c:v>
                </c:pt>
                <c:pt idx="8758">
                  <c:v>-15.525</c:v>
                </c:pt>
                <c:pt idx="8759">
                  <c:v>-15.342000000000001</c:v>
                </c:pt>
                <c:pt idx="8760">
                  <c:v>-15.176</c:v>
                </c:pt>
                <c:pt idx="8761">
                  <c:v>-15.087999999999999</c:v>
                </c:pt>
                <c:pt idx="8762">
                  <c:v>-15.095000000000001</c:v>
                </c:pt>
                <c:pt idx="8763">
                  <c:v>-15.128</c:v>
                </c:pt>
                <c:pt idx="8764">
                  <c:v>-15.176</c:v>
                </c:pt>
                <c:pt idx="8765">
                  <c:v>-15.265000000000001</c:v>
                </c:pt>
                <c:pt idx="8766">
                  <c:v>-15.34</c:v>
                </c:pt>
                <c:pt idx="8767">
                  <c:v>-15.292999999999999</c:v>
                </c:pt>
                <c:pt idx="8768">
                  <c:v>-15.122999999999999</c:v>
                </c:pt>
                <c:pt idx="8769">
                  <c:v>-14.977</c:v>
                </c:pt>
                <c:pt idx="8770">
                  <c:v>-14.911</c:v>
                </c:pt>
                <c:pt idx="8771">
                  <c:v>-14.824</c:v>
                </c:pt>
                <c:pt idx="8772">
                  <c:v>-14.804</c:v>
                </c:pt>
                <c:pt idx="8773">
                  <c:v>-14.753</c:v>
                </c:pt>
                <c:pt idx="8774">
                  <c:v>-14.691000000000001</c:v>
                </c:pt>
                <c:pt idx="8775">
                  <c:v>-14.557</c:v>
                </c:pt>
                <c:pt idx="8776">
                  <c:v>-14.42</c:v>
                </c:pt>
                <c:pt idx="8777">
                  <c:v>-14.436</c:v>
                </c:pt>
                <c:pt idx="8778">
                  <c:v>-14.388999999999999</c:v>
                </c:pt>
                <c:pt idx="8779">
                  <c:v>-14.358000000000001</c:v>
                </c:pt>
                <c:pt idx="8780">
                  <c:v>-14.313000000000001</c:v>
                </c:pt>
                <c:pt idx="8781">
                  <c:v>-14.303000000000001</c:v>
                </c:pt>
                <c:pt idx="8782">
                  <c:v>-14.284000000000001</c:v>
                </c:pt>
                <c:pt idx="8783">
                  <c:v>-14.195</c:v>
                </c:pt>
                <c:pt idx="8784">
                  <c:v>-14.122999999999999</c:v>
                </c:pt>
                <c:pt idx="8785">
                  <c:v>-14.08</c:v>
                </c:pt>
                <c:pt idx="8786">
                  <c:v>-14.113</c:v>
                </c:pt>
                <c:pt idx="8787">
                  <c:v>-14.162000000000001</c:v>
                </c:pt>
                <c:pt idx="8788">
                  <c:v>-14.12</c:v>
                </c:pt>
                <c:pt idx="8789">
                  <c:v>-14.084</c:v>
                </c:pt>
                <c:pt idx="8790">
                  <c:v>-13.984999999999999</c:v>
                </c:pt>
                <c:pt idx="8791">
                  <c:v>-13.85</c:v>
                </c:pt>
                <c:pt idx="8792">
                  <c:v>-13.868</c:v>
                </c:pt>
                <c:pt idx="8793">
                  <c:v>-13.997</c:v>
                </c:pt>
                <c:pt idx="8794">
                  <c:v>-14.058</c:v>
                </c:pt>
                <c:pt idx="8795">
                  <c:v>-14.03</c:v>
                </c:pt>
                <c:pt idx="8796">
                  <c:v>-14.039</c:v>
                </c:pt>
                <c:pt idx="8797">
                  <c:v>-13.988</c:v>
                </c:pt>
                <c:pt idx="8798">
                  <c:v>-13.968</c:v>
                </c:pt>
                <c:pt idx="8799">
                  <c:v>-14.002000000000001</c:v>
                </c:pt>
                <c:pt idx="8800">
                  <c:v>-14.074999999999999</c:v>
                </c:pt>
                <c:pt idx="8801">
                  <c:v>-14.07</c:v>
                </c:pt>
                <c:pt idx="8802">
                  <c:v>-14.13</c:v>
                </c:pt>
                <c:pt idx="8803">
                  <c:v>-14.068</c:v>
                </c:pt>
                <c:pt idx="8804">
                  <c:v>-14.023999999999999</c:v>
                </c:pt>
                <c:pt idx="8805">
                  <c:v>-13.941000000000001</c:v>
                </c:pt>
                <c:pt idx="8806">
                  <c:v>-13.956</c:v>
                </c:pt>
                <c:pt idx="8807">
                  <c:v>-13.952999999999999</c:v>
                </c:pt>
                <c:pt idx="8808">
                  <c:v>-13.872</c:v>
                </c:pt>
                <c:pt idx="8809">
                  <c:v>-13.82</c:v>
                </c:pt>
                <c:pt idx="8810">
                  <c:v>-13.701000000000001</c:v>
                </c:pt>
                <c:pt idx="8811">
                  <c:v>-13.616</c:v>
                </c:pt>
                <c:pt idx="8812">
                  <c:v>-13.602</c:v>
                </c:pt>
                <c:pt idx="8813">
                  <c:v>-13.702999999999999</c:v>
                </c:pt>
                <c:pt idx="8814">
                  <c:v>-13.728999999999999</c:v>
                </c:pt>
                <c:pt idx="8815">
                  <c:v>-13.773999999999999</c:v>
                </c:pt>
                <c:pt idx="8816">
                  <c:v>-13.727</c:v>
                </c:pt>
                <c:pt idx="8817">
                  <c:v>-13.648</c:v>
                </c:pt>
                <c:pt idx="8818">
                  <c:v>-13.672000000000001</c:v>
                </c:pt>
                <c:pt idx="8819">
                  <c:v>-13.64</c:v>
                </c:pt>
                <c:pt idx="8820">
                  <c:v>-13.624000000000001</c:v>
                </c:pt>
                <c:pt idx="8821">
                  <c:v>-13.553000000000001</c:v>
                </c:pt>
                <c:pt idx="8822">
                  <c:v>-13.542999999999999</c:v>
                </c:pt>
                <c:pt idx="8823">
                  <c:v>-13.614000000000001</c:v>
                </c:pt>
                <c:pt idx="8824">
                  <c:v>-13.526999999999999</c:v>
                </c:pt>
                <c:pt idx="8825">
                  <c:v>-13.625</c:v>
                </c:pt>
                <c:pt idx="8826">
                  <c:v>-13.683999999999999</c:v>
                </c:pt>
                <c:pt idx="8827">
                  <c:v>-13.605</c:v>
                </c:pt>
                <c:pt idx="8828">
                  <c:v>-13.461</c:v>
                </c:pt>
                <c:pt idx="8829">
                  <c:v>-13.327999999999999</c:v>
                </c:pt>
                <c:pt idx="8830">
                  <c:v>-13.218</c:v>
                </c:pt>
                <c:pt idx="8831">
                  <c:v>-13.173</c:v>
                </c:pt>
                <c:pt idx="8832">
                  <c:v>-13.052</c:v>
                </c:pt>
                <c:pt idx="8833">
                  <c:v>-12.974</c:v>
                </c:pt>
                <c:pt idx="8834">
                  <c:v>-12.925000000000001</c:v>
                </c:pt>
                <c:pt idx="8835">
                  <c:v>-12.826000000000001</c:v>
                </c:pt>
                <c:pt idx="8836">
                  <c:v>-12.773999999999999</c:v>
                </c:pt>
                <c:pt idx="8837">
                  <c:v>-12.849</c:v>
                </c:pt>
                <c:pt idx="8838">
                  <c:v>-12.819000000000001</c:v>
                </c:pt>
                <c:pt idx="8839">
                  <c:v>-12.813000000000001</c:v>
                </c:pt>
                <c:pt idx="8840">
                  <c:v>-12.7</c:v>
                </c:pt>
                <c:pt idx="8841">
                  <c:v>-12.587</c:v>
                </c:pt>
                <c:pt idx="8842">
                  <c:v>-12.532</c:v>
                </c:pt>
                <c:pt idx="8843">
                  <c:v>-12.43</c:v>
                </c:pt>
                <c:pt idx="8844">
                  <c:v>-12.382999999999999</c:v>
                </c:pt>
                <c:pt idx="8845">
                  <c:v>-12.435</c:v>
                </c:pt>
                <c:pt idx="8846">
                  <c:v>-12.634</c:v>
                </c:pt>
                <c:pt idx="8847">
                  <c:v>-12.827</c:v>
                </c:pt>
                <c:pt idx="8848">
                  <c:v>-12.939</c:v>
                </c:pt>
                <c:pt idx="8849">
                  <c:v>-13.048999999999999</c:v>
                </c:pt>
                <c:pt idx="8850">
                  <c:v>-12.917999999999999</c:v>
                </c:pt>
                <c:pt idx="8851">
                  <c:v>-12.752000000000001</c:v>
                </c:pt>
                <c:pt idx="8852">
                  <c:v>-12.63</c:v>
                </c:pt>
                <c:pt idx="8853">
                  <c:v>-12.526999999999999</c:v>
                </c:pt>
                <c:pt idx="8854">
                  <c:v>-12.584</c:v>
                </c:pt>
                <c:pt idx="8855">
                  <c:v>-12.628</c:v>
                </c:pt>
                <c:pt idx="8856">
                  <c:v>-12.701000000000001</c:v>
                </c:pt>
                <c:pt idx="8857">
                  <c:v>-12.74</c:v>
                </c:pt>
                <c:pt idx="8858">
                  <c:v>-12.759</c:v>
                </c:pt>
                <c:pt idx="8859">
                  <c:v>-12.606999999999999</c:v>
                </c:pt>
                <c:pt idx="8860">
                  <c:v>-12.614000000000001</c:v>
                </c:pt>
                <c:pt idx="8861">
                  <c:v>-12.638999999999999</c:v>
                </c:pt>
                <c:pt idx="8862">
                  <c:v>-12.574</c:v>
                </c:pt>
                <c:pt idx="8863">
                  <c:v>-12.648999999999999</c:v>
                </c:pt>
                <c:pt idx="8864">
                  <c:v>-12.801</c:v>
                </c:pt>
                <c:pt idx="8865">
                  <c:v>-13.010999999999999</c:v>
                </c:pt>
                <c:pt idx="8866">
                  <c:v>-13.199</c:v>
                </c:pt>
                <c:pt idx="8867">
                  <c:v>-13.398</c:v>
                </c:pt>
                <c:pt idx="8868">
                  <c:v>-13.489000000000001</c:v>
                </c:pt>
                <c:pt idx="8869">
                  <c:v>-13.717000000000001</c:v>
                </c:pt>
                <c:pt idx="8870">
                  <c:v>-13.856999999999999</c:v>
                </c:pt>
                <c:pt idx="8871">
                  <c:v>-14.086</c:v>
                </c:pt>
                <c:pt idx="8872">
                  <c:v>-14.202</c:v>
                </c:pt>
                <c:pt idx="8873">
                  <c:v>-14.333</c:v>
                </c:pt>
                <c:pt idx="8874">
                  <c:v>-14.467000000000001</c:v>
                </c:pt>
                <c:pt idx="8875">
                  <c:v>-14.519</c:v>
                </c:pt>
                <c:pt idx="8876">
                  <c:v>-14.645</c:v>
                </c:pt>
                <c:pt idx="8877">
                  <c:v>-14.721</c:v>
                </c:pt>
                <c:pt idx="8878">
                  <c:v>-14.917999999999999</c:v>
                </c:pt>
                <c:pt idx="8879">
                  <c:v>-15.179</c:v>
                </c:pt>
                <c:pt idx="8880">
                  <c:v>-15.423999999999999</c:v>
                </c:pt>
                <c:pt idx="8881">
                  <c:v>-15.73</c:v>
                </c:pt>
                <c:pt idx="8882">
                  <c:v>-16.108000000000001</c:v>
                </c:pt>
                <c:pt idx="8883">
                  <c:v>-16.603000000000002</c:v>
                </c:pt>
                <c:pt idx="8884">
                  <c:v>-17.103999999999999</c:v>
                </c:pt>
                <c:pt idx="8885">
                  <c:v>-17.745999999999999</c:v>
                </c:pt>
                <c:pt idx="8886">
                  <c:v>-18.407</c:v>
                </c:pt>
                <c:pt idx="8887">
                  <c:v>-18.913</c:v>
                </c:pt>
                <c:pt idx="8888">
                  <c:v>-19.306000000000001</c:v>
                </c:pt>
                <c:pt idx="8889">
                  <c:v>-19.530999999999999</c:v>
                </c:pt>
                <c:pt idx="8890">
                  <c:v>-19.696000000000002</c:v>
                </c:pt>
                <c:pt idx="8891">
                  <c:v>-19.745999999999999</c:v>
                </c:pt>
                <c:pt idx="8892">
                  <c:v>-19.811</c:v>
                </c:pt>
                <c:pt idx="8893">
                  <c:v>-19.866</c:v>
                </c:pt>
                <c:pt idx="8894">
                  <c:v>-20.024000000000001</c:v>
                </c:pt>
                <c:pt idx="8895">
                  <c:v>-20.055</c:v>
                </c:pt>
                <c:pt idx="8896">
                  <c:v>-20.093</c:v>
                </c:pt>
                <c:pt idx="8897">
                  <c:v>-20.111000000000001</c:v>
                </c:pt>
                <c:pt idx="8898">
                  <c:v>-20.062999999999999</c:v>
                </c:pt>
                <c:pt idx="8899">
                  <c:v>-20.024000000000001</c:v>
                </c:pt>
                <c:pt idx="8900">
                  <c:v>-20.055</c:v>
                </c:pt>
                <c:pt idx="8901">
                  <c:v>-20.018000000000001</c:v>
                </c:pt>
                <c:pt idx="8902">
                  <c:v>-20.077000000000002</c:v>
                </c:pt>
                <c:pt idx="8903">
                  <c:v>-20.138999999999999</c:v>
                </c:pt>
                <c:pt idx="8904">
                  <c:v>-20.132000000000001</c:v>
                </c:pt>
                <c:pt idx="8905">
                  <c:v>-20.143999999999998</c:v>
                </c:pt>
                <c:pt idx="8906">
                  <c:v>-20.206</c:v>
                </c:pt>
                <c:pt idx="8907">
                  <c:v>-20.187999999999999</c:v>
                </c:pt>
                <c:pt idx="8908">
                  <c:v>-20.094000000000001</c:v>
                </c:pt>
                <c:pt idx="8909">
                  <c:v>-19.96</c:v>
                </c:pt>
                <c:pt idx="8910">
                  <c:v>-20.059999999999999</c:v>
                </c:pt>
                <c:pt idx="8911">
                  <c:v>-20.114999999999998</c:v>
                </c:pt>
                <c:pt idx="8912">
                  <c:v>-20.081</c:v>
                </c:pt>
                <c:pt idx="8913">
                  <c:v>-20.015999999999998</c:v>
                </c:pt>
                <c:pt idx="8914">
                  <c:v>-19.952999999999999</c:v>
                </c:pt>
                <c:pt idx="8915">
                  <c:v>-20.015999999999998</c:v>
                </c:pt>
                <c:pt idx="8916">
                  <c:v>-19.988</c:v>
                </c:pt>
                <c:pt idx="8917">
                  <c:v>-19.986999999999998</c:v>
                </c:pt>
                <c:pt idx="8918">
                  <c:v>-20.059000000000001</c:v>
                </c:pt>
                <c:pt idx="8919">
                  <c:v>-20.027000000000001</c:v>
                </c:pt>
                <c:pt idx="8920">
                  <c:v>-20.004000000000001</c:v>
                </c:pt>
                <c:pt idx="8921">
                  <c:v>-20.026</c:v>
                </c:pt>
                <c:pt idx="8922">
                  <c:v>-19.946999999999999</c:v>
                </c:pt>
                <c:pt idx="8923">
                  <c:v>-19.998999999999999</c:v>
                </c:pt>
                <c:pt idx="8924">
                  <c:v>-19.974</c:v>
                </c:pt>
                <c:pt idx="8925">
                  <c:v>-19.920999999999999</c:v>
                </c:pt>
                <c:pt idx="8926">
                  <c:v>-19.98</c:v>
                </c:pt>
                <c:pt idx="8927">
                  <c:v>-20.024000000000001</c:v>
                </c:pt>
                <c:pt idx="8928">
                  <c:v>-20.010999999999999</c:v>
                </c:pt>
                <c:pt idx="8929">
                  <c:v>-20.105</c:v>
                </c:pt>
                <c:pt idx="8930">
                  <c:v>-20.148</c:v>
                </c:pt>
                <c:pt idx="8931">
                  <c:v>-20.167000000000002</c:v>
                </c:pt>
                <c:pt idx="8932">
                  <c:v>-20.071000000000002</c:v>
                </c:pt>
                <c:pt idx="8933">
                  <c:v>-20.113</c:v>
                </c:pt>
                <c:pt idx="8934">
                  <c:v>-20.125</c:v>
                </c:pt>
                <c:pt idx="8935">
                  <c:v>-20.058</c:v>
                </c:pt>
                <c:pt idx="8936">
                  <c:v>-20.167000000000002</c:v>
                </c:pt>
                <c:pt idx="8937">
                  <c:v>-20.192</c:v>
                </c:pt>
                <c:pt idx="8938">
                  <c:v>-20.273</c:v>
                </c:pt>
                <c:pt idx="8939">
                  <c:v>-20.329000000000001</c:v>
                </c:pt>
                <c:pt idx="8940">
                  <c:v>-20.283000000000001</c:v>
                </c:pt>
                <c:pt idx="8941">
                  <c:v>-20.344000000000001</c:v>
                </c:pt>
                <c:pt idx="8942">
                  <c:v>-20.484999999999999</c:v>
                </c:pt>
                <c:pt idx="8943">
                  <c:v>-20.465</c:v>
                </c:pt>
                <c:pt idx="8944">
                  <c:v>-20.553999999999998</c:v>
                </c:pt>
                <c:pt idx="8945">
                  <c:v>-20.625</c:v>
                </c:pt>
                <c:pt idx="8946">
                  <c:v>-20.690999999999999</c:v>
                </c:pt>
                <c:pt idx="8947">
                  <c:v>-20.64</c:v>
                </c:pt>
                <c:pt idx="8948">
                  <c:v>-20.692</c:v>
                </c:pt>
                <c:pt idx="8949">
                  <c:v>-20.744</c:v>
                </c:pt>
                <c:pt idx="8950">
                  <c:v>-20.672000000000001</c:v>
                </c:pt>
                <c:pt idx="8951">
                  <c:v>-20.707999999999998</c:v>
                </c:pt>
                <c:pt idx="8952">
                  <c:v>-20.757999999999999</c:v>
                </c:pt>
                <c:pt idx="8953">
                  <c:v>-20.762</c:v>
                </c:pt>
                <c:pt idx="8954">
                  <c:v>-20.77</c:v>
                </c:pt>
                <c:pt idx="8955">
                  <c:v>-20.817</c:v>
                </c:pt>
                <c:pt idx="8956">
                  <c:v>-20.834</c:v>
                </c:pt>
                <c:pt idx="8957">
                  <c:v>-20.951000000000001</c:v>
                </c:pt>
                <c:pt idx="8958">
                  <c:v>-20.949000000000002</c:v>
                </c:pt>
                <c:pt idx="8959">
                  <c:v>-20.913</c:v>
                </c:pt>
                <c:pt idx="8960">
                  <c:v>-21.018999999999998</c:v>
                </c:pt>
                <c:pt idx="8961">
                  <c:v>-21.029</c:v>
                </c:pt>
                <c:pt idx="8962">
                  <c:v>-20.98</c:v>
                </c:pt>
                <c:pt idx="8963">
                  <c:v>-21.091000000000001</c:v>
                </c:pt>
                <c:pt idx="8964">
                  <c:v>-21.163</c:v>
                </c:pt>
                <c:pt idx="8965">
                  <c:v>-21.279</c:v>
                </c:pt>
                <c:pt idx="8966">
                  <c:v>-21.428000000000001</c:v>
                </c:pt>
                <c:pt idx="8967">
                  <c:v>-21.614000000000001</c:v>
                </c:pt>
                <c:pt idx="8968">
                  <c:v>-21.753</c:v>
                </c:pt>
                <c:pt idx="8969">
                  <c:v>-21.895</c:v>
                </c:pt>
                <c:pt idx="8970">
                  <c:v>-22.033999999999999</c:v>
                </c:pt>
                <c:pt idx="8971">
                  <c:v>-22.103000000000002</c:v>
                </c:pt>
                <c:pt idx="8972">
                  <c:v>-22.12</c:v>
                </c:pt>
                <c:pt idx="8973">
                  <c:v>-22.196999999999999</c:v>
                </c:pt>
                <c:pt idx="8974">
                  <c:v>-22.263000000000002</c:v>
                </c:pt>
                <c:pt idx="8975">
                  <c:v>-22.209</c:v>
                </c:pt>
                <c:pt idx="8976">
                  <c:v>-22.03</c:v>
                </c:pt>
                <c:pt idx="8977">
                  <c:v>-22.013999999999999</c:v>
                </c:pt>
                <c:pt idx="8978">
                  <c:v>-22.033000000000001</c:v>
                </c:pt>
                <c:pt idx="8979">
                  <c:v>-22.126000000000001</c:v>
                </c:pt>
                <c:pt idx="8980">
                  <c:v>-22.103000000000002</c:v>
                </c:pt>
                <c:pt idx="8981">
                  <c:v>-22.056999999999999</c:v>
                </c:pt>
                <c:pt idx="8982">
                  <c:v>-21.99</c:v>
                </c:pt>
                <c:pt idx="8983">
                  <c:v>-21.986999999999998</c:v>
                </c:pt>
                <c:pt idx="8984">
                  <c:v>-22.007000000000001</c:v>
                </c:pt>
                <c:pt idx="8985">
                  <c:v>-21.978000000000002</c:v>
                </c:pt>
                <c:pt idx="8986">
                  <c:v>-21.934000000000001</c:v>
                </c:pt>
                <c:pt idx="8987">
                  <c:v>-21.916</c:v>
                </c:pt>
                <c:pt idx="8988">
                  <c:v>-21.942</c:v>
                </c:pt>
                <c:pt idx="8989">
                  <c:v>-22.058</c:v>
                </c:pt>
                <c:pt idx="8990">
                  <c:v>-22.088999999999999</c:v>
                </c:pt>
                <c:pt idx="8991">
                  <c:v>-22.100999999999999</c:v>
                </c:pt>
                <c:pt idx="8992">
                  <c:v>-22.152000000000001</c:v>
                </c:pt>
                <c:pt idx="8993">
                  <c:v>-22.14</c:v>
                </c:pt>
                <c:pt idx="8994">
                  <c:v>-22.23</c:v>
                </c:pt>
                <c:pt idx="8995">
                  <c:v>-22.308</c:v>
                </c:pt>
                <c:pt idx="8996">
                  <c:v>-22.326000000000001</c:v>
                </c:pt>
                <c:pt idx="8997">
                  <c:v>-22.315999999999999</c:v>
                </c:pt>
                <c:pt idx="8998">
                  <c:v>-22.297999999999998</c:v>
                </c:pt>
                <c:pt idx="8999">
                  <c:v>-22.306999999999999</c:v>
                </c:pt>
              </c:numCache>
            </c:numRef>
          </c:val>
          <c:smooth val="0"/>
          <c:extLst>
            <c:ext xmlns:c16="http://schemas.microsoft.com/office/drawing/2014/chart" uri="{C3380CC4-5D6E-409C-BE32-E72D297353CC}">
              <c16:uniqueId val="{00000001-507A-4C8A-8AF4-9442C726F5B0}"/>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AP translation (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9230658868606"/>
          <c:y val="0.17341262855738199"/>
          <c:w val="0.75688398274974489"/>
          <c:h val="0.77939688052588596"/>
        </c:manualLayout>
      </c:layout>
      <c:lineChart>
        <c:grouping val="standard"/>
        <c:varyColors val="0"/>
        <c:ser>
          <c:idx val="0"/>
          <c:order val="0"/>
          <c:tx>
            <c:strRef>
              <c:f>DU02_INTACT_KE_AP!$A$1</c:f>
              <c:strCache>
                <c:ptCount val="1"/>
                <c:pt idx="0">
                  <c:v>TF FE (deg)</c:v>
                </c:pt>
              </c:strCache>
            </c:strRef>
          </c:tx>
          <c:spPr>
            <a:ln w="28575" cap="rnd">
              <a:solidFill>
                <a:schemeClr val="accent1"/>
              </a:solidFill>
              <a:round/>
            </a:ln>
            <a:effectLst/>
          </c:spPr>
          <c:marker>
            <c:symbol val="none"/>
          </c:marker>
          <c:val>
            <c:numRef>
              <c:f>DU02_INTACT_KE_AP!$A$2:$A$9001</c:f>
              <c:numCache>
                <c:formatCode>General</c:formatCode>
                <c:ptCount val="9000"/>
                <c:pt idx="0">
                  <c:v>8.3016000000000005</c:v>
                </c:pt>
                <c:pt idx="1">
                  <c:v>8.3012999999999995</c:v>
                </c:pt>
                <c:pt idx="2">
                  <c:v>8.3027999999999995</c:v>
                </c:pt>
                <c:pt idx="3">
                  <c:v>8.3036999999999992</c:v>
                </c:pt>
                <c:pt idx="4">
                  <c:v>8.3045000000000009</c:v>
                </c:pt>
                <c:pt idx="5">
                  <c:v>8.3111999999999995</c:v>
                </c:pt>
                <c:pt idx="6">
                  <c:v>8.3160000000000007</c:v>
                </c:pt>
                <c:pt idx="7">
                  <c:v>8.3222000000000005</c:v>
                </c:pt>
                <c:pt idx="8">
                  <c:v>8.3285</c:v>
                </c:pt>
                <c:pt idx="9">
                  <c:v>8.3398000000000003</c:v>
                </c:pt>
                <c:pt idx="10">
                  <c:v>8.3550000000000004</c:v>
                </c:pt>
                <c:pt idx="11">
                  <c:v>8.3663000000000007</c:v>
                </c:pt>
                <c:pt idx="12">
                  <c:v>8.3774999999999995</c:v>
                </c:pt>
                <c:pt idx="13">
                  <c:v>8.3886000000000003</c:v>
                </c:pt>
                <c:pt idx="14">
                  <c:v>8.4008000000000003</c:v>
                </c:pt>
                <c:pt idx="15">
                  <c:v>8.4183000000000003</c:v>
                </c:pt>
                <c:pt idx="16">
                  <c:v>8.4417000000000009</c:v>
                </c:pt>
                <c:pt idx="17">
                  <c:v>8.4649000000000001</c:v>
                </c:pt>
                <c:pt idx="18">
                  <c:v>8.4918999999999993</c:v>
                </c:pt>
                <c:pt idx="19">
                  <c:v>8.5212000000000003</c:v>
                </c:pt>
                <c:pt idx="20">
                  <c:v>8.5490999999999993</c:v>
                </c:pt>
                <c:pt idx="21">
                  <c:v>8.5784000000000002</c:v>
                </c:pt>
                <c:pt idx="22">
                  <c:v>8.6164000000000005</c:v>
                </c:pt>
                <c:pt idx="23">
                  <c:v>8.6584000000000003</c:v>
                </c:pt>
                <c:pt idx="24">
                  <c:v>8.6995000000000005</c:v>
                </c:pt>
                <c:pt idx="25">
                  <c:v>8.7308000000000003</c:v>
                </c:pt>
                <c:pt idx="26">
                  <c:v>8.7574000000000005</c:v>
                </c:pt>
                <c:pt idx="27">
                  <c:v>8.7789000000000001</c:v>
                </c:pt>
                <c:pt idx="28">
                  <c:v>8.7940000000000005</c:v>
                </c:pt>
                <c:pt idx="29">
                  <c:v>8.8002000000000002</c:v>
                </c:pt>
                <c:pt idx="30">
                  <c:v>8.8005999999999993</c:v>
                </c:pt>
                <c:pt idx="31">
                  <c:v>8.7929999999999993</c:v>
                </c:pt>
                <c:pt idx="32">
                  <c:v>8.7789999999999999</c:v>
                </c:pt>
                <c:pt idx="33">
                  <c:v>8.7611000000000008</c:v>
                </c:pt>
                <c:pt idx="34">
                  <c:v>8.7375000000000007</c:v>
                </c:pt>
                <c:pt idx="35">
                  <c:v>8.7117000000000004</c:v>
                </c:pt>
                <c:pt idx="36">
                  <c:v>8.6910000000000007</c:v>
                </c:pt>
                <c:pt idx="37">
                  <c:v>8.6683000000000003</c:v>
                </c:pt>
                <c:pt idx="38">
                  <c:v>8.6453000000000007</c:v>
                </c:pt>
                <c:pt idx="39">
                  <c:v>8.6205999999999996</c:v>
                </c:pt>
                <c:pt idx="40">
                  <c:v>8.5902999999999992</c:v>
                </c:pt>
                <c:pt idx="41">
                  <c:v>8.5579999999999998</c:v>
                </c:pt>
                <c:pt idx="42">
                  <c:v>8.5348000000000006</c:v>
                </c:pt>
                <c:pt idx="43">
                  <c:v>8.5207999999999995</c:v>
                </c:pt>
                <c:pt idx="44">
                  <c:v>8.5093999999999994</c:v>
                </c:pt>
                <c:pt idx="45">
                  <c:v>8.5001999999999995</c:v>
                </c:pt>
                <c:pt idx="46">
                  <c:v>8.4924999999999997</c:v>
                </c:pt>
                <c:pt idx="47">
                  <c:v>8.4811999999999994</c:v>
                </c:pt>
                <c:pt idx="48">
                  <c:v>8.4713999999999992</c:v>
                </c:pt>
                <c:pt idx="49">
                  <c:v>8.4600000000000009</c:v>
                </c:pt>
                <c:pt idx="50">
                  <c:v>8.4482999999999997</c:v>
                </c:pt>
                <c:pt idx="51">
                  <c:v>8.4362999999999992</c:v>
                </c:pt>
                <c:pt idx="52">
                  <c:v>8.4225999999999992</c:v>
                </c:pt>
                <c:pt idx="53">
                  <c:v>8.4067000000000007</c:v>
                </c:pt>
                <c:pt idx="54">
                  <c:v>8.3872</c:v>
                </c:pt>
                <c:pt idx="55">
                  <c:v>8.3695000000000004</c:v>
                </c:pt>
                <c:pt idx="56">
                  <c:v>8.3480000000000008</c:v>
                </c:pt>
                <c:pt idx="57">
                  <c:v>8.3268000000000004</c:v>
                </c:pt>
                <c:pt idx="58">
                  <c:v>8.3089999999999993</c:v>
                </c:pt>
                <c:pt idx="59">
                  <c:v>8.2903000000000002</c:v>
                </c:pt>
                <c:pt idx="60">
                  <c:v>8.2714999999999996</c:v>
                </c:pt>
                <c:pt idx="61">
                  <c:v>8.2540999999999993</c:v>
                </c:pt>
                <c:pt idx="62">
                  <c:v>8.2402999999999995</c:v>
                </c:pt>
                <c:pt idx="63">
                  <c:v>8.2311999999999994</c:v>
                </c:pt>
                <c:pt idx="64">
                  <c:v>8.2331000000000003</c:v>
                </c:pt>
                <c:pt idx="65">
                  <c:v>8.2421000000000006</c:v>
                </c:pt>
                <c:pt idx="66">
                  <c:v>8.2512000000000008</c:v>
                </c:pt>
                <c:pt idx="67">
                  <c:v>8.2639999999999993</c:v>
                </c:pt>
                <c:pt idx="68">
                  <c:v>8.2786000000000008</c:v>
                </c:pt>
                <c:pt idx="69">
                  <c:v>8.2873000000000001</c:v>
                </c:pt>
                <c:pt idx="70">
                  <c:v>8.2962000000000007</c:v>
                </c:pt>
                <c:pt idx="71">
                  <c:v>8.3064</c:v>
                </c:pt>
                <c:pt idx="72">
                  <c:v>8.3175000000000008</c:v>
                </c:pt>
                <c:pt idx="73">
                  <c:v>8.3369999999999997</c:v>
                </c:pt>
                <c:pt idx="74">
                  <c:v>8.3596000000000004</c:v>
                </c:pt>
                <c:pt idx="75">
                  <c:v>8.3782999999999994</c:v>
                </c:pt>
                <c:pt idx="76">
                  <c:v>8.3932000000000002</c:v>
                </c:pt>
                <c:pt idx="77">
                  <c:v>8.407</c:v>
                </c:pt>
                <c:pt idx="78">
                  <c:v>8.4189000000000007</c:v>
                </c:pt>
                <c:pt idx="79">
                  <c:v>8.4281000000000006</c:v>
                </c:pt>
                <c:pt idx="80">
                  <c:v>8.4390999999999998</c:v>
                </c:pt>
                <c:pt idx="81">
                  <c:v>8.4491999999999994</c:v>
                </c:pt>
                <c:pt idx="82">
                  <c:v>8.4574999999999996</c:v>
                </c:pt>
                <c:pt idx="83">
                  <c:v>8.4649999999999999</c:v>
                </c:pt>
                <c:pt idx="84">
                  <c:v>8.4777000000000005</c:v>
                </c:pt>
                <c:pt idx="85">
                  <c:v>8.4962999999999997</c:v>
                </c:pt>
                <c:pt idx="86">
                  <c:v>8.5190999999999999</c:v>
                </c:pt>
                <c:pt idx="87">
                  <c:v>8.5403000000000002</c:v>
                </c:pt>
                <c:pt idx="88">
                  <c:v>8.5632000000000001</c:v>
                </c:pt>
                <c:pt idx="89">
                  <c:v>8.5855999999999995</c:v>
                </c:pt>
                <c:pt idx="90">
                  <c:v>8.6056000000000008</c:v>
                </c:pt>
                <c:pt idx="91">
                  <c:v>8.6250999999999998</c:v>
                </c:pt>
                <c:pt idx="92">
                  <c:v>8.6460000000000008</c:v>
                </c:pt>
                <c:pt idx="93">
                  <c:v>8.6713000000000005</c:v>
                </c:pt>
                <c:pt idx="94">
                  <c:v>8.6981000000000002</c:v>
                </c:pt>
                <c:pt idx="95">
                  <c:v>8.7187999999999999</c:v>
                </c:pt>
                <c:pt idx="96">
                  <c:v>8.7370999999999999</c:v>
                </c:pt>
                <c:pt idx="97">
                  <c:v>8.7504000000000008</c:v>
                </c:pt>
                <c:pt idx="98">
                  <c:v>8.7634000000000007</c:v>
                </c:pt>
                <c:pt idx="99">
                  <c:v>8.7819000000000003</c:v>
                </c:pt>
                <c:pt idx="100">
                  <c:v>8.8027999999999995</c:v>
                </c:pt>
                <c:pt idx="101">
                  <c:v>8.8225999999999996</c:v>
                </c:pt>
                <c:pt idx="102">
                  <c:v>8.8369</c:v>
                </c:pt>
                <c:pt idx="103">
                  <c:v>8.8459000000000003</c:v>
                </c:pt>
                <c:pt idx="104">
                  <c:v>8.8474000000000004</c:v>
                </c:pt>
                <c:pt idx="105">
                  <c:v>8.8371999999999993</c:v>
                </c:pt>
                <c:pt idx="106">
                  <c:v>8.8063000000000002</c:v>
                </c:pt>
                <c:pt idx="107">
                  <c:v>8.7634000000000007</c:v>
                </c:pt>
                <c:pt idx="108">
                  <c:v>8.7119</c:v>
                </c:pt>
                <c:pt idx="109">
                  <c:v>8.6571999999999996</c:v>
                </c:pt>
                <c:pt idx="110">
                  <c:v>8.5876000000000001</c:v>
                </c:pt>
                <c:pt idx="111">
                  <c:v>8.5099</c:v>
                </c:pt>
                <c:pt idx="112">
                  <c:v>8.4276</c:v>
                </c:pt>
                <c:pt idx="113">
                  <c:v>8.3322000000000003</c:v>
                </c:pt>
                <c:pt idx="114">
                  <c:v>8.2324000000000002</c:v>
                </c:pt>
                <c:pt idx="115">
                  <c:v>8.1165000000000003</c:v>
                </c:pt>
                <c:pt idx="116">
                  <c:v>7.9954000000000001</c:v>
                </c:pt>
                <c:pt idx="117">
                  <c:v>7.8619000000000003</c:v>
                </c:pt>
                <c:pt idx="118">
                  <c:v>7.7207999999999997</c:v>
                </c:pt>
                <c:pt idx="119">
                  <c:v>7.5827999999999998</c:v>
                </c:pt>
                <c:pt idx="120">
                  <c:v>7.4469000000000003</c:v>
                </c:pt>
                <c:pt idx="121">
                  <c:v>7.3127000000000004</c:v>
                </c:pt>
                <c:pt idx="122">
                  <c:v>7.1840999999999999</c:v>
                </c:pt>
                <c:pt idx="123">
                  <c:v>7.0627000000000004</c:v>
                </c:pt>
                <c:pt idx="124">
                  <c:v>6.9471999999999996</c:v>
                </c:pt>
                <c:pt idx="125">
                  <c:v>6.8352000000000004</c:v>
                </c:pt>
                <c:pt idx="126">
                  <c:v>6.7327000000000004</c:v>
                </c:pt>
                <c:pt idx="127">
                  <c:v>6.6333000000000002</c:v>
                </c:pt>
                <c:pt idx="128">
                  <c:v>6.5327999999999999</c:v>
                </c:pt>
                <c:pt idx="129">
                  <c:v>6.4413999999999998</c:v>
                </c:pt>
                <c:pt idx="130">
                  <c:v>6.3474000000000004</c:v>
                </c:pt>
                <c:pt idx="131">
                  <c:v>6.2477999999999998</c:v>
                </c:pt>
                <c:pt idx="132">
                  <c:v>6.1504000000000003</c:v>
                </c:pt>
                <c:pt idx="133">
                  <c:v>6.0465</c:v>
                </c:pt>
                <c:pt idx="134">
                  <c:v>5.9428000000000001</c:v>
                </c:pt>
                <c:pt idx="135">
                  <c:v>5.8402000000000003</c:v>
                </c:pt>
                <c:pt idx="136">
                  <c:v>5.7342000000000004</c:v>
                </c:pt>
                <c:pt idx="137">
                  <c:v>5.6245000000000003</c:v>
                </c:pt>
                <c:pt idx="138">
                  <c:v>5.5174000000000003</c:v>
                </c:pt>
                <c:pt idx="139">
                  <c:v>5.4115000000000002</c:v>
                </c:pt>
                <c:pt idx="140">
                  <c:v>5.3091999999999997</c:v>
                </c:pt>
                <c:pt idx="141">
                  <c:v>5.2123999999999997</c:v>
                </c:pt>
                <c:pt idx="142">
                  <c:v>5.1105999999999998</c:v>
                </c:pt>
                <c:pt idx="143">
                  <c:v>5.0109000000000004</c:v>
                </c:pt>
                <c:pt idx="144">
                  <c:v>4.9123999999999999</c:v>
                </c:pt>
                <c:pt idx="145">
                  <c:v>4.8151000000000002</c:v>
                </c:pt>
                <c:pt idx="146">
                  <c:v>4.7222999999999997</c:v>
                </c:pt>
                <c:pt idx="147">
                  <c:v>4.6345000000000001</c:v>
                </c:pt>
                <c:pt idx="148">
                  <c:v>4.5544000000000002</c:v>
                </c:pt>
                <c:pt idx="149">
                  <c:v>4.4739000000000004</c:v>
                </c:pt>
                <c:pt idx="150">
                  <c:v>4.4016999999999999</c:v>
                </c:pt>
                <c:pt idx="151">
                  <c:v>4.3413000000000004</c:v>
                </c:pt>
                <c:pt idx="152">
                  <c:v>4.2877999999999998</c:v>
                </c:pt>
                <c:pt idx="153">
                  <c:v>4.2366999999999999</c:v>
                </c:pt>
                <c:pt idx="154">
                  <c:v>4.1894999999999998</c:v>
                </c:pt>
                <c:pt idx="155">
                  <c:v>4.1483999999999996</c:v>
                </c:pt>
                <c:pt idx="156">
                  <c:v>4.1094999999999997</c:v>
                </c:pt>
                <c:pt idx="157">
                  <c:v>4.0713999999999997</c:v>
                </c:pt>
                <c:pt idx="158">
                  <c:v>4.0345000000000004</c:v>
                </c:pt>
                <c:pt idx="159">
                  <c:v>4.0042999999999997</c:v>
                </c:pt>
                <c:pt idx="160">
                  <c:v>3.9775999999999998</c:v>
                </c:pt>
                <c:pt idx="161">
                  <c:v>3.9531999999999998</c:v>
                </c:pt>
                <c:pt idx="162">
                  <c:v>3.9346999999999999</c:v>
                </c:pt>
                <c:pt idx="163">
                  <c:v>3.9213</c:v>
                </c:pt>
                <c:pt idx="164">
                  <c:v>3.9133</c:v>
                </c:pt>
                <c:pt idx="165">
                  <c:v>3.9138000000000002</c:v>
                </c:pt>
                <c:pt idx="166">
                  <c:v>3.9247999999999998</c:v>
                </c:pt>
                <c:pt idx="167">
                  <c:v>3.9394</c:v>
                </c:pt>
                <c:pt idx="168">
                  <c:v>3.9565000000000001</c:v>
                </c:pt>
                <c:pt idx="169">
                  <c:v>3.9742000000000002</c:v>
                </c:pt>
                <c:pt idx="170">
                  <c:v>3.996</c:v>
                </c:pt>
                <c:pt idx="171">
                  <c:v>4.0183</c:v>
                </c:pt>
                <c:pt idx="172">
                  <c:v>4.0423</c:v>
                </c:pt>
                <c:pt idx="173">
                  <c:v>4.069</c:v>
                </c:pt>
                <c:pt idx="174">
                  <c:v>4.0891000000000002</c:v>
                </c:pt>
                <c:pt idx="175">
                  <c:v>4.1043000000000003</c:v>
                </c:pt>
                <c:pt idx="176">
                  <c:v>4.1155999999999997</c:v>
                </c:pt>
                <c:pt idx="177">
                  <c:v>4.1154000000000002</c:v>
                </c:pt>
                <c:pt idx="178">
                  <c:v>4.1036999999999999</c:v>
                </c:pt>
                <c:pt idx="179">
                  <c:v>4.0833000000000004</c:v>
                </c:pt>
                <c:pt idx="180">
                  <c:v>4.0521000000000003</c:v>
                </c:pt>
                <c:pt idx="181">
                  <c:v>4.0174000000000003</c:v>
                </c:pt>
                <c:pt idx="182">
                  <c:v>3.9775999999999998</c:v>
                </c:pt>
                <c:pt idx="183">
                  <c:v>3.9356</c:v>
                </c:pt>
                <c:pt idx="184">
                  <c:v>3.8932000000000002</c:v>
                </c:pt>
                <c:pt idx="185">
                  <c:v>3.8544</c:v>
                </c:pt>
                <c:pt idx="186">
                  <c:v>3.8176000000000001</c:v>
                </c:pt>
                <c:pt idx="187">
                  <c:v>3.7728000000000002</c:v>
                </c:pt>
                <c:pt idx="188">
                  <c:v>3.7246999999999999</c:v>
                </c:pt>
                <c:pt idx="189">
                  <c:v>3.6749000000000001</c:v>
                </c:pt>
                <c:pt idx="190">
                  <c:v>3.6208999999999998</c:v>
                </c:pt>
                <c:pt idx="191">
                  <c:v>3.569</c:v>
                </c:pt>
                <c:pt idx="192">
                  <c:v>3.5129999999999999</c:v>
                </c:pt>
                <c:pt idx="193">
                  <c:v>3.4651000000000001</c:v>
                </c:pt>
                <c:pt idx="194">
                  <c:v>3.4186999999999999</c:v>
                </c:pt>
                <c:pt idx="195">
                  <c:v>3.3767</c:v>
                </c:pt>
                <c:pt idx="196">
                  <c:v>3.3435000000000001</c:v>
                </c:pt>
                <c:pt idx="197">
                  <c:v>3.3098000000000001</c:v>
                </c:pt>
                <c:pt idx="198">
                  <c:v>3.2787000000000002</c:v>
                </c:pt>
                <c:pt idx="199">
                  <c:v>3.2507999999999999</c:v>
                </c:pt>
                <c:pt idx="200">
                  <c:v>3.2294</c:v>
                </c:pt>
                <c:pt idx="201">
                  <c:v>3.2031000000000001</c:v>
                </c:pt>
                <c:pt idx="202">
                  <c:v>3.1648000000000001</c:v>
                </c:pt>
                <c:pt idx="203">
                  <c:v>3.1333000000000002</c:v>
                </c:pt>
                <c:pt idx="204">
                  <c:v>3.1032000000000002</c:v>
                </c:pt>
                <c:pt idx="205">
                  <c:v>3.0615000000000001</c:v>
                </c:pt>
                <c:pt idx="206">
                  <c:v>3.0215999999999998</c:v>
                </c:pt>
                <c:pt idx="207">
                  <c:v>2.9973000000000001</c:v>
                </c:pt>
                <c:pt idx="208">
                  <c:v>2.9744000000000002</c:v>
                </c:pt>
                <c:pt idx="209">
                  <c:v>2.9558</c:v>
                </c:pt>
                <c:pt idx="210">
                  <c:v>2.9369000000000001</c:v>
                </c:pt>
                <c:pt idx="211">
                  <c:v>2.9281999999999999</c:v>
                </c:pt>
                <c:pt idx="212">
                  <c:v>2.9258999999999999</c:v>
                </c:pt>
                <c:pt idx="213">
                  <c:v>2.9380999999999999</c:v>
                </c:pt>
                <c:pt idx="214">
                  <c:v>2.9691000000000001</c:v>
                </c:pt>
                <c:pt idx="215">
                  <c:v>3.0257999999999998</c:v>
                </c:pt>
                <c:pt idx="216">
                  <c:v>3.1128999999999998</c:v>
                </c:pt>
                <c:pt idx="217">
                  <c:v>3.2153999999999998</c:v>
                </c:pt>
                <c:pt idx="218">
                  <c:v>3.3187000000000002</c:v>
                </c:pt>
                <c:pt idx="219">
                  <c:v>3.4293</c:v>
                </c:pt>
                <c:pt idx="220">
                  <c:v>3.5495000000000001</c:v>
                </c:pt>
                <c:pt idx="221">
                  <c:v>3.6764999999999999</c:v>
                </c:pt>
                <c:pt idx="222">
                  <c:v>3.8182</c:v>
                </c:pt>
                <c:pt idx="223">
                  <c:v>3.9453999999999998</c:v>
                </c:pt>
                <c:pt idx="224">
                  <c:v>4.0548000000000002</c:v>
                </c:pt>
                <c:pt idx="225">
                  <c:v>4.1421999999999999</c:v>
                </c:pt>
                <c:pt idx="226">
                  <c:v>4.2070999999999996</c:v>
                </c:pt>
                <c:pt idx="227">
                  <c:v>4.2625999999999999</c:v>
                </c:pt>
                <c:pt idx="228">
                  <c:v>4.3083999999999998</c:v>
                </c:pt>
                <c:pt idx="229">
                  <c:v>4.3449999999999998</c:v>
                </c:pt>
                <c:pt idx="230">
                  <c:v>4.3685</c:v>
                </c:pt>
                <c:pt idx="231">
                  <c:v>4.3613999999999997</c:v>
                </c:pt>
                <c:pt idx="232">
                  <c:v>4.3356000000000003</c:v>
                </c:pt>
                <c:pt idx="233">
                  <c:v>4.3087</c:v>
                </c:pt>
                <c:pt idx="234">
                  <c:v>4.2839999999999998</c:v>
                </c:pt>
                <c:pt idx="235">
                  <c:v>4.2676999999999996</c:v>
                </c:pt>
                <c:pt idx="236">
                  <c:v>4.2539999999999996</c:v>
                </c:pt>
                <c:pt idx="237">
                  <c:v>4.2423000000000002</c:v>
                </c:pt>
                <c:pt idx="238">
                  <c:v>4.2348999999999997</c:v>
                </c:pt>
                <c:pt idx="239">
                  <c:v>4.2301000000000002</c:v>
                </c:pt>
                <c:pt idx="240">
                  <c:v>4.2324999999999999</c:v>
                </c:pt>
                <c:pt idx="241">
                  <c:v>4.2403000000000004</c:v>
                </c:pt>
                <c:pt idx="242">
                  <c:v>4.2431000000000001</c:v>
                </c:pt>
                <c:pt idx="243">
                  <c:v>4.2491000000000003</c:v>
                </c:pt>
                <c:pt idx="244">
                  <c:v>4.2624000000000004</c:v>
                </c:pt>
                <c:pt idx="245">
                  <c:v>4.2877000000000001</c:v>
                </c:pt>
                <c:pt idx="246">
                  <c:v>4.3273999999999999</c:v>
                </c:pt>
                <c:pt idx="247">
                  <c:v>4.3787000000000003</c:v>
                </c:pt>
                <c:pt idx="248">
                  <c:v>4.4402999999999997</c:v>
                </c:pt>
                <c:pt idx="249">
                  <c:v>4.4999000000000002</c:v>
                </c:pt>
                <c:pt idx="250">
                  <c:v>4.5590000000000002</c:v>
                </c:pt>
                <c:pt idx="251">
                  <c:v>4.6154999999999999</c:v>
                </c:pt>
                <c:pt idx="252">
                  <c:v>4.6580000000000004</c:v>
                </c:pt>
                <c:pt idx="253">
                  <c:v>4.6924000000000001</c:v>
                </c:pt>
                <c:pt idx="254">
                  <c:v>4.7164000000000001</c:v>
                </c:pt>
                <c:pt idx="255">
                  <c:v>4.7370000000000001</c:v>
                </c:pt>
                <c:pt idx="256">
                  <c:v>4.7565</c:v>
                </c:pt>
                <c:pt idx="257">
                  <c:v>4.7786</c:v>
                </c:pt>
                <c:pt idx="258">
                  <c:v>4.8102</c:v>
                </c:pt>
                <c:pt idx="259">
                  <c:v>4.8441999999999998</c:v>
                </c:pt>
                <c:pt idx="260">
                  <c:v>4.8838999999999997</c:v>
                </c:pt>
                <c:pt idx="261">
                  <c:v>4.9237000000000002</c:v>
                </c:pt>
                <c:pt idx="262">
                  <c:v>4.9659000000000004</c:v>
                </c:pt>
                <c:pt idx="263">
                  <c:v>5.008</c:v>
                </c:pt>
                <c:pt idx="264">
                  <c:v>5.0522999999999998</c:v>
                </c:pt>
                <c:pt idx="265">
                  <c:v>5.0987999999999998</c:v>
                </c:pt>
                <c:pt idx="266">
                  <c:v>5.1524000000000001</c:v>
                </c:pt>
                <c:pt idx="267">
                  <c:v>5.2027999999999999</c:v>
                </c:pt>
                <c:pt idx="268">
                  <c:v>5.2476000000000003</c:v>
                </c:pt>
                <c:pt idx="269">
                  <c:v>5.3011999999999997</c:v>
                </c:pt>
                <c:pt idx="270">
                  <c:v>5.3627000000000002</c:v>
                </c:pt>
                <c:pt idx="271">
                  <c:v>5.4222000000000001</c:v>
                </c:pt>
                <c:pt idx="272">
                  <c:v>5.4741</c:v>
                </c:pt>
                <c:pt idx="273">
                  <c:v>5.5122999999999998</c:v>
                </c:pt>
                <c:pt idx="274">
                  <c:v>5.5366</c:v>
                </c:pt>
                <c:pt idx="275">
                  <c:v>5.5574000000000003</c:v>
                </c:pt>
                <c:pt idx="276">
                  <c:v>5.5732999999999997</c:v>
                </c:pt>
                <c:pt idx="277">
                  <c:v>5.577</c:v>
                </c:pt>
                <c:pt idx="278">
                  <c:v>5.5701000000000001</c:v>
                </c:pt>
                <c:pt idx="279">
                  <c:v>5.5637999999999996</c:v>
                </c:pt>
                <c:pt idx="280">
                  <c:v>5.5617999999999999</c:v>
                </c:pt>
                <c:pt idx="281">
                  <c:v>5.5629999999999997</c:v>
                </c:pt>
                <c:pt idx="282">
                  <c:v>5.5644</c:v>
                </c:pt>
                <c:pt idx="283">
                  <c:v>5.5656999999999996</c:v>
                </c:pt>
                <c:pt idx="284">
                  <c:v>5.5682999999999998</c:v>
                </c:pt>
                <c:pt idx="285">
                  <c:v>5.57</c:v>
                </c:pt>
                <c:pt idx="286">
                  <c:v>5.5685000000000002</c:v>
                </c:pt>
                <c:pt idx="287">
                  <c:v>5.5629</c:v>
                </c:pt>
                <c:pt idx="288">
                  <c:v>5.5522</c:v>
                </c:pt>
                <c:pt idx="289">
                  <c:v>5.5430000000000001</c:v>
                </c:pt>
                <c:pt idx="290">
                  <c:v>5.5502000000000002</c:v>
                </c:pt>
                <c:pt idx="291">
                  <c:v>5.5606</c:v>
                </c:pt>
                <c:pt idx="292">
                  <c:v>5.5705999999999998</c:v>
                </c:pt>
                <c:pt idx="293">
                  <c:v>5.5894000000000004</c:v>
                </c:pt>
                <c:pt idx="294">
                  <c:v>5.6140999999999996</c:v>
                </c:pt>
                <c:pt idx="295">
                  <c:v>5.6387</c:v>
                </c:pt>
                <c:pt idx="296">
                  <c:v>5.6582999999999997</c:v>
                </c:pt>
                <c:pt idx="297">
                  <c:v>5.6630000000000003</c:v>
                </c:pt>
                <c:pt idx="298">
                  <c:v>5.6585999999999999</c:v>
                </c:pt>
                <c:pt idx="299">
                  <c:v>5.6395</c:v>
                </c:pt>
                <c:pt idx="300">
                  <c:v>5.6116999999999999</c:v>
                </c:pt>
                <c:pt idx="301">
                  <c:v>5.5765000000000002</c:v>
                </c:pt>
                <c:pt idx="302">
                  <c:v>5.5414000000000003</c:v>
                </c:pt>
                <c:pt idx="303">
                  <c:v>5.5153999999999996</c:v>
                </c:pt>
                <c:pt idx="304">
                  <c:v>5.5063000000000004</c:v>
                </c:pt>
                <c:pt idx="305">
                  <c:v>5.5039999999999996</c:v>
                </c:pt>
                <c:pt idx="306">
                  <c:v>5.5026999999999999</c:v>
                </c:pt>
                <c:pt idx="307">
                  <c:v>5.5049999999999999</c:v>
                </c:pt>
                <c:pt idx="308">
                  <c:v>5.5049000000000001</c:v>
                </c:pt>
                <c:pt idx="309">
                  <c:v>5.5086000000000004</c:v>
                </c:pt>
                <c:pt idx="310">
                  <c:v>5.5183999999999997</c:v>
                </c:pt>
                <c:pt idx="311">
                  <c:v>5.5216000000000003</c:v>
                </c:pt>
                <c:pt idx="312">
                  <c:v>5.5148999999999999</c:v>
                </c:pt>
                <c:pt idx="313">
                  <c:v>5.4989999999999997</c:v>
                </c:pt>
                <c:pt idx="314">
                  <c:v>5.4828000000000001</c:v>
                </c:pt>
                <c:pt idx="315">
                  <c:v>5.4690000000000003</c:v>
                </c:pt>
                <c:pt idx="316">
                  <c:v>5.4644000000000004</c:v>
                </c:pt>
                <c:pt idx="317">
                  <c:v>5.4705000000000004</c:v>
                </c:pt>
                <c:pt idx="318">
                  <c:v>5.4823000000000004</c:v>
                </c:pt>
                <c:pt idx="319">
                  <c:v>5.4991000000000003</c:v>
                </c:pt>
                <c:pt idx="320">
                  <c:v>5.5270000000000001</c:v>
                </c:pt>
                <c:pt idx="321">
                  <c:v>5.5662000000000003</c:v>
                </c:pt>
                <c:pt idx="322">
                  <c:v>5.6071</c:v>
                </c:pt>
                <c:pt idx="323">
                  <c:v>5.6454000000000004</c:v>
                </c:pt>
                <c:pt idx="324">
                  <c:v>5.6734999999999998</c:v>
                </c:pt>
                <c:pt idx="325">
                  <c:v>5.6814</c:v>
                </c:pt>
                <c:pt idx="326">
                  <c:v>5.6684000000000001</c:v>
                </c:pt>
                <c:pt idx="327">
                  <c:v>5.6239999999999997</c:v>
                </c:pt>
                <c:pt idx="328">
                  <c:v>5.5622999999999996</c:v>
                </c:pt>
                <c:pt idx="329">
                  <c:v>5.4756</c:v>
                </c:pt>
                <c:pt idx="330">
                  <c:v>5.3631000000000002</c:v>
                </c:pt>
                <c:pt idx="331">
                  <c:v>5.2332999999999998</c:v>
                </c:pt>
                <c:pt idx="332">
                  <c:v>5.0937000000000001</c:v>
                </c:pt>
                <c:pt idx="333">
                  <c:v>4.9425999999999997</c:v>
                </c:pt>
                <c:pt idx="334">
                  <c:v>4.7839</c:v>
                </c:pt>
                <c:pt idx="335">
                  <c:v>4.6272000000000002</c:v>
                </c:pt>
                <c:pt idx="336">
                  <c:v>4.4877000000000002</c:v>
                </c:pt>
                <c:pt idx="337">
                  <c:v>4.3611000000000004</c:v>
                </c:pt>
                <c:pt idx="338">
                  <c:v>4.2386999999999997</c:v>
                </c:pt>
                <c:pt idx="339">
                  <c:v>4.1348000000000003</c:v>
                </c:pt>
                <c:pt idx="340">
                  <c:v>4.05</c:v>
                </c:pt>
                <c:pt idx="341">
                  <c:v>3.9769999999999999</c:v>
                </c:pt>
                <c:pt idx="342">
                  <c:v>3.9241000000000001</c:v>
                </c:pt>
                <c:pt idx="343">
                  <c:v>3.8965999999999998</c:v>
                </c:pt>
                <c:pt idx="344">
                  <c:v>3.8921999999999999</c:v>
                </c:pt>
                <c:pt idx="345">
                  <c:v>3.9144999999999999</c:v>
                </c:pt>
                <c:pt idx="346">
                  <c:v>3.9603000000000002</c:v>
                </c:pt>
                <c:pt idx="347">
                  <c:v>4.0164999999999997</c:v>
                </c:pt>
                <c:pt idx="348">
                  <c:v>4.0898000000000003</c:v>
                </c:pt>
                <c:pt idx="349">
                  <c:v>4.1920000000000002</c:v>
                </c:pt>
                <c:pt idx="350">
                  <c:v>4.3121</c:v>
                </c:pt>
                <c:pt idx="351">
                  <c:v>4.4466999999999999</c:v>
                </c:pt>
                <c:pt idx="352">
                  <c:v>4.5864000000000003</c:v>
                </c:pt>
                <c:pt idx="353">
                  <c:v>4.7214</c:v>
                </c:pt>
                <c:pt idx="354">
                  <c:v>4.8331999999999997</c:v>
                </c:pt>
                <c:pt idx="355">
                  <c:v>4.9050000000000002</c:v>
                </c:pt>
                <c:pt idx="356">
                  <c:v>4.9439000000000002</c:v>
                </c:pt>
                <c:pt idx="357">
                  <c:v>4.9617000000000004</c:v>
                </c:pt>
                <c:pt idx="358">
                  <c:v>4.9516999999999998</c:v>
                </c:pt>
                <c:pt idx="359">
                  <c:v>4.9207000000000001</c:v>
                </c:pt>
                <c:pt idx="360">
                  <c:v>4.8869999999999996</c:v>
                </c:pt>
                <c:pt idx="361">
                  <c:v>4.8686999999999996</c:v>
                </c:pt>
                <c:pt idx="362">
                  <c:v>4.8758999999999997</c:v>
                </c:pt>
                <c:pt idx="363">
                  <c:v>4.8917999999999999</c:v>
                </c:pt>
                <c:pt idx="364">
                  <c:v>4.9184999999999999</c:v>
                </c:pt>
                <c:pt idx="365">
                  <c:v>4.9603000000000002</c:v>
                </c:pt>
                <c:pt idx="366">
                  <c:v>5.0034999999999998</c:v>
                </c:pt>
                <c:pt idx="367">
                  <c:v>5.0423999999999998</c:v>
                </c:pt>
                <c:pt idx="368">
                  <c:v>5.0777000000000001</c:v>
                </c:pt>
                <c:pt idx="369">
                  <c:v>5.1092000000000004</c:v>
                </c:pt>
                <c:pt idx="370">
                  <c:v>5.1337999999999999</c:v>
                </c:pt>
                <c:pt idx="371">
                  <c:v>5.1527000000000003</c:v>
                </c:pt>
                <c:pt idx="372">
                  <c:v>5.1651999999999996</c:v>
                </c:pt>
                <c:pt idx="373">
                  <c:v>5.1757</c:v>
                </c:pt>
                <c:pt idx="374">
                  <c:v>5.1924999999999999</c:v>
                </c:pt>
                <c:pt idx="375">
                  <c:v>5.2115</c:v>
                </c:pt>
                <c:pt idx="376">
                  <c:v>5.2335000000000003</c:v>
                </c:pt>
                <c:pt idx="377">
                  <c:v>5.2607999999999997</c:v>
                </c:pt>
                <c:pt idx="378">
                  <c:v>5.2880000000000003</c:v>
                </c:pt>
                <c:pt idx="379">
                  <c:v>5.3159000000000001</c:v>
                </c:pt>
                <c:pt idx="380">
                  <c:v>5.3403</c:v>
                </c:pt>
                <c:pt idx="381">
                  <c:v>5.3639000000000001</c:v>
                </c:pt>
                <c:pt idx="382">
                  <c:v>5.3948</c:v>
                </c:pt>
                <c:pt idx="383">
                  <c:v>5.4255000000000004</c:v>
                </c:pt>
                <c:pt idx="384">
                  <c:v>5.4444999999999997</c:v>
                </c:pt>
                <c:pt idx="385">
                  <c:v>5.4516999999999998</c:v>
                </c:pt>
                <c:pt idx="386">
                  <c:v>5.4497</c:v>
                </c:pt>
                <c:pt idx="387">
                  <c:v>5.4405000000000001</c:v>
                </c:pt>
                <c:pt idx="388">
                  <c:v>5.4322999999999997</c:v>
                </c:pt>
                <c:pt idx="389">
                  <c:v>5.4256000000000002</c:v>
                </c:pt>
                <c:pt idx="390">
                  <c:v>5.4302000000000001</c:v>
                </c:pt>
                <c:pt idx="391">
                  <c:v>5.4429999999999996</c:v>
                </c:pt>
                <c:pt idx="392">
                  <c:v>5.4607000000000001</c:v>
                </c:pt>
                <c:pt idx="393">
                  <c:v>5.4816000000000003</c:v>
                </c:pt>
                <c:pt idx="394">
                  <c:v>5.5026999999999999</c:v>
                </c:pt>
                <c:pt idx="395">
                  <c:v>5.5239000000000003</c:v>
                </c:pt>
                <c:pt idx="396">
                  <c:v>5.5346000000000002</c:v>
                </c:pt>
                <c:pt idx="397">
                  <c:v>5.5387000000000004</c:v>
                </c:pt>
                <c:pt idx="398">
                  <c:v>5.5346000000000002</c:v>
                </c:pt>
                <c:pt idx="399">
                  <c:v>5.5220000000000002</c:v>
                </c:pt>
                <c:pt idx="400">
                  <c:v>5.5105000000000004</c:v>
                </c:pt>
                <c:pt idx="401">
                  <c:v>5.5094000000000003</c:v>
                </c:pt>
                <c:pt idx="402">
                  <c:v>5.52</c:v>
                </c:pt>
                <c:pt idx="403">
                  <c:v>5.5382999999999996</c:v>
                </c:pt>
                <c:pt idx="404">
                  <c:v>5.5621</c:v>
                </c:pt>
                <c:pt idx="405">
                  <c:v>5.5884</c:v>
                </c:pt>
                <c:pt idx="406">
                  <c:v>5.6082000000000001</c:v>
                </c:pt>
                <c:pt idx="407">
                  <c:v>5.6096000000000004</c:v>
                </c:pt>
                <c:pt idx="408">
                  <c:v>5.5895999999999999</c:v>
                </c:pt>
                <c:pt idx="409">
                  <c:v>5.5522999999999998</c:v>
                </c:pt>
                <c:pt idx="410">
                  <c:v>5.5063000000000004</c:v>
                </c:pt>
                <c:pt idx="411">
                  <c:v>5.4527000000000001</c:v>
                </c:pt>
                <c:pt idx="412">
                  <c:v>5.3875000000000002</c:v>
                </c:pt>
                <c:pt idx="413">
                  <c:v>5.3148999999999997</c:v>
                </c:pt>
                <c:pt idx="414">
                  <c:v>5.2355999999999998</c:v>
                </c:pt>
                <c:pt idx="415">
                  <c:v>5.1590999999999996</c:v>
                </c:pt>
                <c:pt idx="416">
                  <c:v>5.0856000000000003</c:v>
                </c:pt>
                <c:pt idx="417">
                  <c:v>5.0057999999999998</c:v>
                </c:pt>
                <c:pt idx="418">
                  <c:v>4.9332000000000003</c:v>
                </c:pt>
                <c:pt idx="419">
                  <c:v>4.8761999999999999</c:v>
                </c:pt>
                <c:pt idx="420">
                  <c:v>4.8330000000000002</c:v>
                </c:pt>
                <c:pt idx="421">
                  <c:v>4.8000999999999996</c:v>
                </c:pt>
                <c:pt idx="422">
                  <c:v>4.7751999999999999</c:v>
                </c:pt>
                <c:pt idx="423">
                  <c:v>4.7640000000000002</c:v>
                </c:pt>
                <c:pt idx="424">
                  <c:v>4.7709000000000001</c:v>
                </c:pt>
                <c:pt idx="425">
                  <c:v>4.7870999999999997</c:v>
                </c:pt>
                <c:pt idx="426">
                  <c:v>4.8079999999999998</c:v>
                </c:pt>
                <c:pt idx="427">
                  <c:v>4.8205999999999998</c:v>
                </c:pt>
                <c:pt idx="428">
                  <c:v>4.8354999999999997</c:v>
                </c:pt>
                <c:pt idx="429">
                  <c:v>4.8513000000000002</c:v>
                </c:pt>
                <c:pt idx="430">
                  <c:v>4.8601000000000001</c:v>
                </c:pt>
                <c:pt idx="431">
                  <c:v>4.8605999999999998</c:v>
                </c:pt>
                <c:pt idx="432">
                  <c:v>4.8528000000000002</c:v>
                </c:pt>
                <c:pt idx="433">
                  <c:v>4.8480999999999996</c:v>
                </c:pt>
                <c:pt idx="434">
                  <c:v>4.8512000000000004</c:v>
                </c:pt>
                <c:pt idx="435">
                  <c:v>4.8583999999999996</c:v>
                </c:pt>
                <c:pt idx="436">
                  <c:v>4.8780000000000001</c:v>
                </c:pt>
                <c:pt idx="437">
                  <c:v>4.8994999999999997</c:v>
                </c:pt>
                <c:pt idx="438">
                  <c:v>4.9226000000000001</c:v>
                </c:pt>
                <c:pt idx="439">
                  <c:v>4.9438000000000004</c:v>
                </c:pt>
                <c:pt idx="440">
                  <c:v>4.9554</c:v>
                </c:pt>
                <c:pt idx="441">
                  <c:v>4.9626999999999999</c:v>
                </c:pt>
                <c:pt idx="442">
                  <c:v>4.9706999999999999</c:v>
                </c:pt>
                <c:pt idx="443">
                  <c:v>4.9786999999999999</c:v>
                </c:pt>
                <c:pt idx="444">
                  <c:v>4.9893000000000001</c:v>
                </c:pt>
                <c:pt idx="445">
                  <c:v>4.9991000000000003</c:v>
                </c:pt>
                <c:pt idx="446">
                  <c:v>5.0133000000000001</c:v>
                </c:pt>
                <c:pt idx="447">
                  <c:v>5.0315000000000003</c:v>
                </c:pt>
                <c:pt idx="448">
                  <c:v>5.0583999999999998</c:v>
                </c:pt>
                <c:pt idx="449">
                  <c:v>5.0801999999999996</c:v>
                </c:pt>
                <c:pt idx="450">
                  <c:v>5.0970000000000004</c:v>
                </c:pt>
                <c:pt idx="451">
                  <c:v>5.1056999999999997</c:v>
                </c:pt>
                <c:pt idx="452">
                  <c:v>5.1063000000000001</c:v>
                </c:pt>
                <c:pt idx="453">
                  <c:v>5.0990000000000002</c:v>
                </c:pt>
                <c:pt idx="454">
                  <c:v>5.0837000000000003</c:v>
                </c:pt>
                <c:pt idx="455">
                  <c:v>5.0632999999999999</c:v>
                </c:pt>
                <c:pt idx="456">
                  <c:v>5.0388999999999999</c:v>
                </c:pt>
                <c:pt idx="457">
                  <c:v>5.0091999999999999</c:v>
                </c:pt>
                <c:pt idx="458">
                  <c:v>4.9675000000000002</c:v>
                </c:pt>
                <c:pt idx="459">
                  <c:v>4.9286000000000003</c:v>
                </c:pt>
                <c:pt idx="460">
                  <c:v>4.8918999999999997</c:v>
                </c:pt>
                <c:pt idx="461">
                  <c:v>4.8581000000000003</c:v>
                </c:pt>
                <c:pt idx="462">
                  <c:v>4.8307000000000002</c:v>
                </c:pt>
                <c:pt idx="463">
                  <c:v>4.8086000000000002</c:v>
                </c:pt>
                <c:pt idx="464">
                  <c:v>4.7984999999999998</c:v>
                </c:pt>
                <c:pt idx="465">
                  <c:v>4.8028000000000004</c:v>
                </c:pt>
                <c:pt idx="466">
                  <c:v>4.8159000000000001</c:v>
                </c:pt>
                <c:pt idx="467">
                  <c:v>4.8396999999999997</c:v>
                </c:pt>
                <c:pt idx="468">
                  <c:v>4.8822000000000001</c:v>
                </c:pt>
                <c:pt idx="469">
                  <c:v>4.9344000000000001</c:v>
                </c:pt>
                <c:pt idx="470">
                  <c:v>4.9934000000000003</c:v>
                </c:pt>
                <c:pt idx="471">
                  <c:v>5.0603999999999996</c:v>
                </c:pt>
                <c:pt idx="472">
                  <c:v>5.1346999999999996</c:v>
                </c:pt>
                <c:pt idx="473">
                  <c:v>5.2154999999999996</c:v>
                </c:pt>
                <c:pt idx="474">
                  <c:v>5.2971000000000004</c:v>
                </c:pt>
                <c:pt idx="475">
                  <c:v>5.367</c:v>
                </c:pt>
                <c:pt idx="476">
                  <c:v>5.4264999999999999</c:v>
                </c:pt>
                <c:pt idx="477">
                  <c:v>5.4775</c:v>
                </c:pt>
                <c:pt idx="478">
                  <c:v>5.5213000000000001</c:v>
                </c:pt>
                <c:pt idx="479">
                  <c:v>5.5662000000000003</c:v>
                </c:pt>
                <c:pt idx="480">
                  <c:v>5.6086999999999998</c:v>
                </c:pt>
                <c:pt idx="481">
                  <c:v>5.6481000000000003</c:v>
                </c:pt>
                <c:pt idx="482">
                  <c:v>5.6718999999999999</c:v>
                </c:pt>
                <c:pt idx="483">
                  <c:v>5.6776</c:v>
                </c:pt>
                <c:pt idx="484">
                  <c:v>5.6771000000000003</c:v>
                </c:pt>
                <c:pt idx="485">
                  <c:v>5.6738999999999997</c:v>
                </c:pt>
                <c:pt idx="486">
                  <c:v>5.6553000000000004</c:v>
                </c:pt>
                <c:pt idx="487">
                  <c:v>5.6420000000000003</c:v>
                </c:pt>
                <c:pt idx="488">
                  <c:v>5.6315</c:v>
                </c:pt>
                <c:pt idx="489">
                  <c:v>5.6227</c:v>
                </c:pt>
                <c:pt idx="490">
                  <c:v>5.6268000000000002</c:v>
                </c:pt>
                <c:pt idx="491">
                  <c:v>5.6433</c:v>
                </c:pt>
                <c:pt idx="492">
                  <c:v>5.6749999999999998</c:v>
                </c:pt>
                <c:pt idx="493">
                  <c:v>5.7206000000000001</c:v>
                </c:pt>
                <c:pt idx="494">
                  <c:v>5.7792000000000003</c:v>
                </c:pt>
                <c:pt idx="495">
                  <c:v>5.8433999999999999</c:v>
                </c:pt>
                <c:pt idx="496">
                  <c:v>5.9038000000000004</c:v>
                </c:pt>
                <c:pt idx="497">
                  <c:v>5.9572000000000003</c:v>
                </c:pt>
                <c:pt idx="498">
                  <c:v>6.0101000000000004</c:v>
                </c:pt>
                <c:pt idx="499">
                  <c:v>6.0579999999999998</c:v>
                </c:pt>
                <c:pt idx="500">
                  <c:v>6.1066000000000003</c:v>
                </c:pt>
                <c:pt idx="501">
                  <c:v>6.1536</c:v>
                </c:pt>
                <c:pt idx="502">
                  <c:v>6.1966000000000001</c:v>
                </c:pt>
                <c:pt idx="503">
                  <c:v>6.2355999999999998</c:v>
                </c:pt>
                <c:pt idx="504">
                  <c:v>6.2690999999999999</c:v>
                </c:pt>
                <c:pt idx="505">
                  <c:v>6.2942</c:v>
                </c:pt>
                <c:pt idx="506">
                  <c:v>6.3182</c:v>
                </c:pt>
                <c:pt idx="507">
                  <c:v>6.3452999999999999</c:v>
                </c:pt>
                <c:pt idx="508">
                  <c:v>6.3682999999999996</c:v>
                </c:pt>
                <c:pt idx="509">
                  <c:v>6.4005000000000001</c:v>
                </c:pt>
                <c:pt idx="510">
                  <c:v>6.4367000000000001</c:v>
                </c:pt>
                <c:pt idx="511">
                  <c:v>6.4775999999999998</c:v>
                </c:pt>
                <c:pt idx="512">
                  <c:v>6.5180999999999996</c:v>
                </c:pt>
                <c:pt idx="513">
                  <c:v>6.5503</c:v>
                </c:pt>
                <c:pt idx="514">
                  <c:v>6.5759999999999996</c:v>
                </c:pt>
                <c:pt idx="515">
                  <c:v>6.5891000000000002</c:v>
                </c:pt>
                <c:pt idx="516">
                  <c:v>6.5955000000000004</c:v>
                </c:pt>
                <c:pt idx="517">
                  <c:v>6.6035000000000004</c:v>
                </c:pt>
                <c:pt idx="518">
                  <c:v>6.6216999999999997</c:v>
                </c:pt>
                <c:pt idx="519">
                  <c:v>6.6459000000000001</c:v>
                </c:pt>
                <c:pt idx="520">
                  <c:v>6.6736000000000004</c:v>
                </c:pt>
                <c:pt idx="521">
                  <c:v>6.7058</c:v>
                </c:pt>
                <c:pt idx="522">
                  <c:v>6.7508999999999997</c:v>
                </c:pt>
                <c:pt idx="523">
                  <c:v>6.8098999999999998</c:v>
                </c:pt>
                <c:pt idx="524">
                  <c:v>6.8761999999999999</c:v>
                </c:pt>
                <c:pt idx="525">
                  <c:v>6.9478999999999997</c:v>
                </c:pt>
                <c:pt idx="526">
                  <c:v>7.0255000000000001</c:v>
                </c:pt>
                <c:pt idx="527">
                  <c:v>7.1043000000000003</c:v>
                </c:pt>
                <c:pt idx="528">
                  <c:v>7.1792999999999996</c:v>
                </c:pt>
                <c:pt idx="529">
                  <c:v>7.2527999999999997</c:v>
                </c:pt>
                <c:pt idx="530">
                  <c:v>7.3217999999999996</c:v>
                </c:pt>
                <c:pt idx="531">
                  <c:v>7.3859000000000004</c:v>
                </c:pt>
                <c:pt idx="532">
                  <c:v>7.4488000000000003</c:v>
                </c:pt>
                <c:pt idx="533">
                  <c:v>7.5115999999999996</c:v>
                </c:pt>
                <c:pt idx="534">
                  <c:v>7.5746000000000002</c:v>
                </c:pt>
                <c:pt idx="535">
                  <c:v>7.6376999999999997</c:v>
                </c:pt>
                <c:pt idx="536">
                  <c:v>7.7050999999999998</c:v>
                </c:pt>
                <c:pt idx="537">
                  <c:v>7.7709999999999999</c:v>
                </c:pt>
                <c:pt idx="538">
                  <c:v>7.8354999999999997</c:v>
                </c:pt>
                <c:pt idx="539">
                  <c:v>7.8897000000000004</c:v>
                </c:pt>
                <c:pt idx="540">
                  <c:v>7.9268000000000001</c:v>
                </c:pt>
                <c:pt idx="541">
                  <c:v>7.9471999999999996</c:v>
                </c:pt>
                <c:pt idx="542">
                  <c:v>7.9539</c:v>
                </c:pt>
                <c:pt idx="543">
                  <c:v>7.9551999999999996</c:v>
                </c:pt>
                <c:pt idx="544">
                  <c:v>7.9573999999999998</c:v>
                </c:pt>
                <c:pt idx="545">
                  <c:v>7.9646999999999997</c:v>
                </c:pt>
                <c:pt idx="546">
                  <c:v>7.9878999999999998</c:v>
                </c:pt>
                <c:pt idx="547">
                  <c:v>8.0220000000000002</c:v>
                </c:pt>
                <c:pt idx="548">
                  <c:v>8.0599000000000007</c:v>
                </c:pt>
                <c:pt idx="549">
                  <c:v>8.0988000000000007</c:v>
                </c:pt>
                <c:pt idx="550">
                  <c:v>8.1349999999999998</c:v>
                </c:pt>
                <c:pt idx="551">
                  <c:v>8.1664999999999992</c:v>
                </c:pt>
                <c:pt idx="552">
                  <c:v>8.1936</c:v>
                </c:pt>
                <c:pt idx="553">
                  <c:v>8.2138000000000009</c:v>
                </c:pt>
                <c:pt idx="554">
                  <c:v>8.2269000000000005</c:v>
                </c:pt>
                <c:pt idx="555">
                  <c:v>8.2408000000000001</c:v>
                </c:pt>
                <c:pt idx="556">
                  <c:v>8.2568999999999999</c:v>
                </c:pt>
                <c:pt idx="557">
                  <c:v>8.2744</c:v>
                </c:pt>
                <c:pt idx="558">
                  <c:v>8.2910000000000004</c:v>
                </c:pt>
                <c:pt idx="559">
                  <c:v>8.2977000000000007</c:v>
                </c:pt>
                <c:pt idx="560">
                  <c:v>8.2934000000000001</c:v>
                </c:pt>
                <c:pt idx="561">
                  <c:v>8.2811000000000003</c:v>
                </c:pt>
                <c:pt idx="562">
                  <c:v>8.2598000000000003</c:v>
                </c:pt>
                <c:pt idx="563">
                  <c:v>8.2279</c:v>
                </c:pt>
                <c:pt idx="564">
                  <c:v>8.2003000000000004</c:v>
                </c:pt>
                <c:pt idx="565">
                  <c:v>8.1816999999999993</c:v>
                </c:pt>
                <c:pt idx="566">
                  <c:v>8.1678999999999995</c:v>
                </c:pt>
                <c:pt idx="567">
                  <c:v>8.1672999999999991</c:v>
                </c:pt>
                <c:pt idx="568">
                  <c:v>8.1743000000000006</c:v>
                </c:pt>
                <c:pt idx="569">
                  <c:v>8.1867999999999999</c:v>
                </c:pt>
                <c:pt idx="570">
                  <c:v>8.2001000000000008</c:v>
                </c:pt>
                <c:pt idx="571">
                  <c:v>8.2148000000000003</c:v>
                </c:pt>
                <c:pt idx="572">
                  <c:v>8.2315000000000005</c:v>
                </c:pt>
                <c:pt idx="573">
                  <c:v>8.2500999999999998</c:v>
                </c:pt>
                <c:pt idx="574">
                  <c:v>8.2706</c:v>
                </c:pt>
                <c:pt idx="575">
                  <c:v>8.2986000000000004</c:v>
                </c:pt>
                <c:pt idx="576">
                  <c:v>8.3347999999999995</c:v>
                </c:pt>
                <c:pt idx="577">
                  <c:v>8.3704000000000001</c:v>
                </c:pt>
                <c:pt idx="578">
                  <c:v>8.3987999999999996</c:v>
                </c:pt>
                <c:pt idx="579">
                  <c:v>8.4306999999999999</c:v>
                </c:pt>
                <c:pt idx="580">
                  <c:v>8.4784000000000006</c:v>
                </c:pt>
                <c:pt idx="581">
                  <c:v>8.5307999999999993</c:v>
                </c:pt>
                <c:pt idx="582">
                  <c:v>8.5896000000000008</c:v>
                </c:pt>
                <c:pt idx="583">
                  <c:v>8.6524999999999999</c:v>
                </c:pt>
                <c:pt idx="584">
                  <c:v>8.7197999999999993</c:v>
                </c:pt>
                <c:pt idx="585">
                  <c:v>8.7963000000000005</c:v>
                </c:pt>
                <c:pt idx="586">
                  <c:v>8.8742999999999999</c:v>
                </c:pt>
                <c:pt idx="587">
                  <c:v>8.9548000000000005</c:v>
                </c:pt>
                <c:pt idx="588">
                  <c:v>9.0413999999999994</c:v>
                </c:pt>
                <c:pt idx="589">
                  <c:v>9.1260999999999992</c:v>
                </c:pt>
                <c:pt idx="590">
                  <c:v>9.2192000000000007</c:v>
                </c:pt>
                <c:pt idx="591">
                  <c:v>9.3110999999999997</c:v>
                </c:pt>
                <c:pt idx="592">
                  <c:v>9.3794000000000004</c:v>
                </c:pt>
                <c:pt idx="593">
                  <c:v>9.4328000000000003</c:v>
                </c:pt>
                <c:pt idx="594">
                  <c:v>9.4785000000000004</c:v>
                </c:pt>
                <c:pt idx="595">
                  <c:v>9.5037000000000003</c:v>
                </c:pt>
                <c:pt idx="596">
                  <c:v>9.5115999999999996</c:v>
                </c:pt>
                <c:pt idx="597">
                  <c:v>9.5103000000000009</c:v>
                </c:pt>
                <c:pt idx="598">
                  <c:v>9.5061999999999998</c:v>
                </c:pt>
                <c:pt idx="599">
                  <c:v>9.5093999999999994</c:v>
                </c:pt>
                <c:pt idx="600">
                  <c:v>9.5212000000000003</c:v>
                </c:pt>
                <c:pt idx="601">
                  <c:v>9.5419</c:v>
                </c:pt>
                <c:pt idx="602">
                  <c:v>9.5631000000000004</c:v>
                </c:pt>
                <c:pt idx="603">
                  <c:v>9.5767000000000007</c:v>
                </c:pt>
                <c:pt idx="604">
                  <c:v>9.5888000000000009</c:v>
                </c:pt>
                <c:pt idx="605">
                  <c:v>9.6013999999999999</c:v>
                </c:pt>
                <c:pt idx="606">
                  <c:v>9.6198999999999995</c:v>
                </c:pt>
                <c:pt idx="607">
                  <c:v>9.6340000000000003</c:v>
                </c:pt>
                <c:pt idx="608">
                  <c:v>9.6469000000000005</c:v>
                </c:pt>
                <c:pt idx="609">
                  <c:v>9.6597000000000008</c:v>
                </c:pt>
                <c:pt idx="610">
                  <c:v>9.6661000000000001</c:v>
                </c:pt>
                <c:pt idx="611">
                  <c:v>9.6671999999999993</c:v>
                </c:pt>
                <c:pt idx="612">
                  <c:v>9.6694999999999993</c:v>
                </c:pt>
                <c:pt idx="613">
                  <c:v>9.6682000000000006</c:v>
                </c:pt>
                <c:pt idx="614">
                  <c:v>9.6638000000000002</c:v>
                </c:pt>
                <c:pt idx="615">
                  <c:v>9.6515000000000004</c:v>
                </c:pt>
                <c:pt idx="616">
                  <c:v>9.625</c:v>
                </c:pt>
                <c:pt idx="617">
                  <c:v>9.5902999999999992</c:v>
                </c:pt>
                <c:pt idx="618">
                  <c:v>9.5557999999999996</c:v>
                </c:pt>
                <c:pt idx="619">
                  <c:v>9.5220000000000002</c:v>
                </c:pt>
                <c:pt idx="620">
                  <c:v>9.4951000000000008</c:v>
                </c:pt>
                <c:pt idx="621">
                  <c:v>9.4697999999999993</c:v>
                </c:pt>
                <c:pt idx="622">
                  <c:v>9.4452999999999996</c:v>
                </c:pt>
                <c:pt idx="623">
                  <c:v>9.4146999999999998</c:v>
                </c:pt>
                <c:pt idx="624">
                  <c:v>9.3709000000000007</c:v>
                </c:pt>
                <c:pt idx="625">
                  <c:v>9.3125999999999998</c:v>
                </c:pt>
                <c:pt idx="626">
                  <c:v>9.2393000000000001</c:v>
                </c:pt>
                <c:pt idx="627">
                  <c:v>9.1530000000000005</c:v>
                </c:pt>
                <c:pt idx="628">
                  <c:v>9.0678000000000001</c:v>
                </c:pt>
                <c:pt idx="629">
                  <c:v>8.9940999999999995</c:v>
                </c:pt>
                <c:pt idx="630">
                  <c:v>8.9295000000000009</c:v>
                </c:pt>
                <c:pt idx="631">
                  <c:v>8.8752999999999993</c:v>
                </c:pt>
                <c:pt idx="632">
                  <c:v>8.8086000000000002</c:v>
                </c:pt>
                <c:pt idx="633">
                  <c:v>8.7367000000000008</c:v>
                </c:pt>
                <c:pt idx="634">
                  <c:v>8.6602999999999994</c:v>
                </c:pt>
                <c:pt idx="635">
                  <c:v>8.5940999999999992</c:v>
                </c:pt>
                <c:pt idx="636">
                  <c:v>8.5484000000000009</c:v>
                </c:pt>
                <c:pt idx="637">
                  <c:v>8.5188000000000006</c:v>
                </c:pt>
                <c:pt idx="638">
                  <c:v>8.4994999999999994</c:v>
                </c:pt>
                <c:pt idx="639">
                  <c:v>8.4884000000000004</c:v>
                </c:pt>
                <c:pt idx="640">
                  <c:v>8.4817</c:v>
                </c:pt>
                <c:pt idx="641">
                  <c:v>8.4774999999999991</c:v>
                </c:pt>
                <c:pt idx="642">
                  <c:v>8.4741</c:v>
                </c:pt>
                <c:pt idx="643">
                  <c:v>8.4763000000000002</c:v>
                </c:pt>
                <c:pt idx="644">
                  <c:v>8.4870000000000001</c:v>
                </c:pt>
                <c:pt idx="645">
                  <c:v>8.5004000000000008</c:v>
                </c:pt>
                <c:pt idx="646">
                  <c:v>8.4967000000000006</c:v>
                </c:pt>
                <c:pt idx="647">
                  <c:v>8.4687999999999999</c:v>
                </c:pt>
                <c:pt idx="648">
                  <c:v>8.4172999999999991</c:v>
                </c:pt>
                <c:pt idx="649">
                  <c:v>8.3491</c:v>
                </c:pt>
                <c:pt idx="650">
                  <c:v>8.2775999999999996</c:v>
                </c:pt>
                <c:pt idx="651">
                  <c:v>8.2111999999999998</c:v>
                </c:pt>
                <c:pt idx="652">
                  <c:v>8.1405999999999992</c:v>
                </c:pt>
                <c:pt idx="653">
                  <c:v>8.0798000000000005</c:v>
                </c:pt>
                <c:pt idx="654">
                  <c:v>8.0342000000000002</c:v>
                </c:pt>
                <c:pt idx="655">
                  <c:v>7.9908000000000001</c:v>
                </c:pt>
                <c:pt idx="656">
                  <c:v>7.9515000000000002</c:v>
                </c:pt>
                <c:pt idx="657">
                  <c:v>7.9181999999999997</c:v>
                </c:pt>
                <c:pt idx="658">
                  <c:v>7.8875999999999999</c:v>
                </c:pt>
                <c:pt idx="659">
                  <c:v>7.8587999999999996</c:v>
                </c:pt>
                <c:pt idx="660">
                  <c:v>7.8293999999999997</c:v>
                </c:pt>
                <c:pt idx="661">
                  <c:v>7.8085000000000004</c:v>
                </c:pt>
                <c:pt idx="662">
                  <c:v>7.7986000000000004</c:v>
                </c:pt>
                <c:pt idx="663">
                  <c:v>7.7847999999999997</c:v>
                </c:pt>
                <c:pt idx="664">
                  <c:v>7.7675999999999998</c:v>
                </c:pt>
                <c:pt idx="665">
                  <c:v>7.7535999999999996</c:v>
                </c:pt>
                <c:pt idx="666">
                  <c:v>7.7404000000000002</c:v>
                </c:pt>
                <c:pt idx="667">
                  <c:v>7.7255000000000003</c:v>
                </c:pt>
                <c:pt idx="668">
                  <c:v>7.7043999999999997</c:v>
                </c:pt>
                <c:pt idx="669">
                  <c:v>7.6818</c:v>
                </c:pt>
                <c:pt idx="670">
                  <c:v>7.6672000000000002</c:v>
                </c:pt>
                <c:pt idx="671">
                  <c:v>7.6725000000000003</c:v>
                </c:pt>
                <c:pt idx="672">
                  <c:v>7.6885000000000003</c:v>
                </c:pt>
                <c:pt idx="673">
                  <c:v>7.7085999999999997</c:v>
                </c:pt>
                <c:pt idx="674">
                  <c:v>7.7401</c:v>
                </c:pt>
                <c:pt idx="675">
                  <c:v>7.7736999999999998</c:v>
                </c:pt>
                <c:pt idx="676">
                  <c:v>7.7923999999999998</c:v>
                </c:pt>
                <c:pt idx="677">
                  <c:v>7.7923</c:v>
                </c:pt>
                <c:pt idx="678">
                  <c:v>7.7873000000000001</c:v>
                </c:pt>
                <c:pt idx="679">
                  <c:v>7.7817999999999996</c:v>
                </c:pt>
                <c:pt idx="680">
                  <c:v>7.7663000000000002</c:v>
                </c:pt>
                <c:pt idx="681">
                  <c:v>7.7466999999999997</c:v>
                </c:pt>
                <c:pt idx="682">
                  <c:v>7.7404000000000002</c:v>
                </c:pt>
                <c:pt idx="683">
                  <c:v>7.742</c:v>
                </c:pt>
                <c:pt idx="684">
                  <c:v>7.7558999999999996</c:v>
                </c:pt>
                <c:pt idx="685">
                  <c:v>7.7789999999999999</c:v>
                </c:pt>
                <c:pt idx="686">
                  <c:v>7.7968999999999999</c:v>
                </c:pt>
                <c:pt idx="687">
                  <c:v>7.8137999999999996</c:v>
                </c:pt>
                <c:pt idx="688">
                  <c:v>7.8175999999999997</c:v>
                </c:pt>
                <c:pt idx="689">
                  <c:v>7.8030999999999997</c:v>
                </c:pt>
                <c:pt idx="690">
                  <c:v>7.7713000000000001</c:v>
                </c:pt>
                <c:pt idx="691">
                  <c:v>7.7310999999999996</c:v>
                </c:pt>
                <c:pt idx="692">
                  <c:v>7.6760000000000002</c:v>
                </c:pt>
                <c:pt idx="693">
                  <c:v>7.6124000000000001</c:v>
                </c:pt>
                <c:pt idx="694">
                  <c:v>7.5479000000000003</c:v>
                </c:pt>
                <c:pt idx="695">
                  <c:v>7.4969000000000001</c:v>
                </c:pt>
                <c:pt idx="696">
                  <c:v>7.4703999999999997</c:v>
                </c:pt>
                <c:pt idx="697">
                  <c:v>7.4768999999999997</c:v>
                </c:pt>
                <c:pt idx="698">
                  <c:v>7.5030000000000001</c:v>
                </c:pt>
                <c:pt idx="699">
                  <c:v>7.5410000000000004</c:v>
                </c:pt>
                <c:pt idx="700">
                  <c:v>7.5932000000000004</c:v>
                </c:pt>
                <c:pt idx="701">
                  <c:v>7.6534000000000004</c:v>
                </c:pt>
                <c:pt idx="702">
                  <c:v>7.7127999999999997</c:v>
                </c:pt>
                <c:pt idx="703">
                  <c:v>7.7615999999999996</c:v>
                </c:pt>
                <c:pt idx="704">
                  <c:v>7.7998000000000003</c:v>
                </c:pt>
                <c:pt idx="705">
                  <c:v>7.8259999999999996</c:v>
                </c:pt>
                <c:pt idx="706">
                  <c:v>7.8365</c:v>
                </c:pt>
                <c:pt idx="707">
                  <c:v>7.8372000000000002</c:v>
                </c:pt>
                <c:pt idx="708">
                  <c:v>7.8320999999999996</c:v>
                </c:pt>
                <c:pt idx="709">
                  <c:v>7.8281999999999998</c:v>
                </c:pt>
                <c:pt idx="710">
                  <c:v>7.8293999999999997</c:v>
                </c:pt>
                <c:pt idx="711">
                  <c:v>7.8428000000000004</c:v>
                </c:pt>
                <c:pt idx="712">
                  <c:v>7.8642000000000003</c:v>
                </c:pt>
                <c:pt idx="713">
                  <c:v>7.8863000000000003</c:v>
                </c:pt>
                <c:pt idx="714">
                  <c:v>7.9109999999999996</c:v>
                </c:pt>
                <c:pt idx="715">
                  <c:v>7.9402999999999997</c:v>
                </c:pt>
                <c:pt idx="716">
                  <c:v>7.9744000000000002</c:v>
                </c:pt>
                <c:pt idx="717">
                  <c:v>8.0079999999999991</c:v>
                </c:pt>
                <c:pt idx="718">
                  <c:v>8.0429999999999993</c:v>
                </c:pt>
                <c:pt idx="719">
                  <c:v>8.0777000000000001</c:v>
                </c:pt>
                <c:pt idx="720">
                  <c:v>8.1302000000000003</c:v>
                </c:pt>
                <c:pt idx="721">
                  <c:v>8.1858000000000004</c:v>
                </c:pt>
                <c:pt idx="722">
                  <c:v>8.2377000000000002</c:v>
                </c:pt>
                <c:pt idx="723">
                  <c:v>8.2927</c:v>
                </c:pt>
                <c:pt idx="724">
                  <c:v>8.3465000000000007</c:v>
                </c:pt>
                <c:pt idx="725">
                  <c:v>8.3901000000000003</c:v>
                </c:pt>
                <c:pt idx="726">
                  <c:v>8.4206000000000003</c:v>
                </c:pt>
                <c:pt idx="727">
                  <c:v>8.4351000000000003</c:v>
                </c:pt>
                <c:pt idx="728">
                  <c:v>8.4419000000000004</c:v>
                </c:pt>
                <c:pt idx="729">
                  <c:v>8.4461999999999993</c:v>
                </c:pt>
                <c:pt idx="730">
                  <c:v>8.4467999999999996</c:v>
                </c:pt>
                <c:pt idx="731">
                  <c:v>8.4464000000000006</c:v>
                </c:pt>
                <c:pt idx="732">
                  <c:v>8.4488000000000003</c:v>
                </c:pt>
                <c:pt idx="733">
                  <c:v>8.4504999999999999</c:v>
                </c:pt>
                <c:pt idx="734">
                  <c:v>8.4491999999999994</c:v>
                </c:pt>
                <c:pt idx="735">
                  <c:v>8.4506999999999994</c:v>
                </c:pt>
                <c:pt idx="736">
                  <c:v>8.4467999999999996</c:v>
                </c:pt>
                <c:pt idx="737">
                  <c:v>8.4457000000000004</c:v>
                </c:pt>
                <c:pt idx="738">
                  <c:v>8.4445999999999994</c:v>
                </c:pt>
                <c:pt idx="739">
                  <c:v>8.4422999999999995</c:v>
                </c:pt>
                <c:pt idx="740">
                  <c:v>8.4431999999999992</c:v>
                </c:pt>
                <c:pt idx="741">
                  <c:v>8.4482999999999997</c:v>
                </c:pt>
                <c:pt idx="742">
                  <c:v>8.4570000000000007</c:v>
                </c:pt>
                <c:pt idx="743">
                  <c:v>8.4716000000000005</c:v>
                </c:pt>
                <c:pt idx="744">
                  <c:v>8.4844000000000008</c:v>
                </c:pt>
                <c:pt idx="745">
                  <c:v>8.4969000000000001</c:v>
                </c:pt>
                <c:pt idx="746">
                  <c:v>8.5058000000000007</c:v>
                </c:pt>
                <c:pt idx="747">
                  <c:v>8.5013000000000005</c:v>
                </c:pt>
                <c:pt idx="748">
                  <c:v>8.4773999999999994</c:v>
                </c:pt>
                <c:pt idx="749">
                  <c:v>8.4443000000000001</c:v>
                </c:pt>
                <c:pt idx="750">
                  <c:v>8.4100999999999999</c:v>
                </c:pt>
                <c:pt idx="751">
                  <c:v>8.3836999999999993</c:v>
                </c:pt>
                <c:pt idx="752">
                  <c:v>8.3646999999999991</c:v>
                </c:pt>
                <c:pt idx="753">
                  <c:v>8.3482000000000003</c:v>
                </c:pt>
                <c:pt idx="754">
                  <c:v>8.3346999999999998</c:v>
                </c:pt>
                <c:pt idx="755">
                  <c:v>8.3267000000000007</c:v>
                </c:pt>
                <c:pt idx="756">
                  <c:v>8.3214000000000006</c:v>
                </c:pt>
                <c:pt idx="757">
                  <c:v>8.3167000000000009</c:v>
                </c:pt>
                <c:pt idx="758">
                  <c:v>8.3142999999999994</c:v>
                </c:pt>
                <c:pt idx="759">
                  <c:v>8.3095999999999997</c:v>
                </c:pt>
                <c:pt idx="760">
                  <c:v>8.2935999999999996</c:v>
                </c:pt>
                <c:pt idx="761">
                  <c:v>8.2695000000000007</c:v>
                </c:pt>
                <c:pt idx="762">
                  <c:v>8.2401</c:v>
                </c:pt>
                <c:pt idx="763">
                  <c:v>8.2044999999999995</c:v>
                </c:pt>
                <c:pt idx="764">
                  <c:v>8.1690000000000005</c:v>
                </c:pt>
                <c:pt idx="765">
                  <c:v>8.1351999999999993</c:v>
                </c:pt>
                <c:pt idx="766">
                  <c:v>8.1047999999999991</c:v>
                </c:pt>
                <c:pt idx="767">
                  <c:v>8.0749999999999993</c:v>
                </c:pt>
                <c:pt idx="768">
                  <c:v>8.0454000000000008</c:v>
                </c:pt>
                <c:pt idx="769">
                  <c:v>8.0161999999999995</c:v>
                </c:pt>
                <c:pt idx="770">
                  <c:v>7.9884000000000004</c:v>
                </c:pt>
                <c:pt idx="771">
                  <c:v>7.9661</c:v>
                </c:pt>
                <c:pt idx="772">
                  <c:v>7.9466000000000001</c:v>
                </c:pt>
                <c:pt idx="773">
                  <c:v>7.9273999999999996</c:v>
                </c:pt>
                <c:pt idx="774">
                  <c:v>7.9103000000000003</c:v>
                </c:pt>
                <c:pt idx="775">
                  <c:v>7.9047000000000001</c:v>
                </c:pt>
                <c:pt idx="776">
                  <c:v>7.9057000000000004</c:v>
                </c:pt>
                <c:pt idx="777">
                  <c:v>7.9160000000000004</c:v>
                </c:pt>
                <c:pt idx="778">
                  <c:v>7.9288999999999996</c:v>
                </c:pt>
                <c:pt idx="779">
                  <c:v>7.9436</c:v>
                </c:pt>
                <c:pt idx="780">
                  <c:v>7.9557000000000002</c:v>
                </c:pt>
                <c:pt idx="781">
                  <c:v>7.9698000000000002</c:v>
                </c:pt>
                <c:pt idx="782">
                  <c:v>7.9904000000000002</c:v>
                </c:pt>
                <c:pt idx="783">
                  <c:v>8.0084</c:v>
                </c:pt>
                <c:pt idx="784">
                  <c:v>8.0190000000000001</c:v>
                </c:pt>
                <c:pt idx="785">
                  <c:v>8.0077999999999996</c:v>
                </c:pt>
                <c:pt idx="786">
                  <c:v>7.9786000000000001</c:v>
                </c:pt>
                <c:pt idx="787">
                  <c:v>7.9499000000000004</c:v>
                </c:pt>
                <c:pt idx="788">
                  <c:v>7.9302999999999999</c:v>
                </c:pt>
                <c:pt idx="789">
                  <c:v>7.9298000000000002</c:v>
                </c:pt>
                <c:pt idx="790">
                  <c:v>7.9431000000000003</c:v>
                </c:pt>
                <c:pt idx="791">
                  <c:v>7.9421999999999997</c:v>
                </c:pt>
                <c:pt idx="792">
                  <c:v>7.9153000000000002</c:v>
                </c:pt>
                <c:pt idx="793">
                  <c:v>7.8757000000000001</c:v>
                </c:pt>
                <c:pt idx="794">
                  <c:v>7.8319999999999999</c:v>
                </c:pt>
                <c:pt idx="795">
                  <c:v>7.7874999999999996</c:v>
                </c:pt>
                <c:pt idx="796">
                  <c:v>7.7476000000000003</c:v>
                </c:pt>
                <c:pt idx="797">
                  <c:v>7.7024999999999997</c:v>
                </c:pt>
                <c:pt idx="798">
                  <c:v>7.6445999999999996</c:v>
                </c:pt>
                <c:pt idx="799">
                  <c:v>7.5812999999999997</c:v>
                </c:pt>
                <c:pt idx="800">
                  <c:v>7.5178000000000003</c:v>
                </c:pt>
                <c:pt idx="801">
                  <c:v>7.4734999999999996</c:v>
                </c:pt>
                <c:pt idx="802">
                  <c:v>7.4580000000000002</c:v>
                </c:pt>
                <c:pt idx="803">
                  <c:v>7.4622000000000002</c:v>
                </c:pt>
                <c:pt idx="804">
                  <c:v>7.4729000000000001</c:v>
                </c:pt>
                <c:pt idx="805">
                  <c:v>7.4785000000000004</c:v>
                </c:pt>
                <c:pt idx="806">
                  <c:v>7.4768999999999997</c:v>
                </c:pt>
                <c:pt idx="807">
                  <c:v>7.4657999999999998</c:v>
                </c:pt>
                <c:pt idx="808">
                  <c:v>7.4499000000000004</c:v>
                </c:pt>
                <c:pt idx="809">
                  <c:v>7.4257</c:v>
                </c:pt>
                <c:pt idx="810">
                  <c:v>7.3941999999999997</c:v>
                </c:pt>
                <c:pt idx="811">
                  <c:v>7.3513999999999999</c:v>
                </c:pt>
                <c:pt idx="812">
                  <c:v>7.3061999999999996</c:v>
                </c:pt>
                <c:pt idx="813">
                  <c:v>7.2507000000000001</c:v>
                </c:pt>
                <c:pt idx="814">
                  <c:v>7.1932999999999998</c:v>
                </c:pt>
                <c:pt idx="815">
                  <c:v>7.1462000000000003</c:v>
                </c:pt>
                <c:pt idx="816">
                  <c:v>7.1089000000000002</c:v>
                </c:pt>
                <c:pt idx="817">
                  <c:v>7.0735999999999999</c:v>
                </c:pt>
                <c:pt idx="818">
                  <c:v>7.0404</c:v>
                </c:pt>
                <c:pt idx="819">
                  <c:v>7.0166000000000004</c:v>
                </c:pt>
                <c:pt idx="820">
                  <c:v>7.0118</c:v>
                </c:pt>
                <c:pt idx="821">
                  <c:v>7.0255999999999998</c:v>
                </c:pt>
                <c:pt idx="822">
                  <c:v>7.0468999999999999</c:v>
                </c:pt>
                <c:pt idx="823">
                  <c:v>7.0679999999999996</c:v>
                </c:pt>
                <c:pt idx="824">
                  <c:v>7.0846</c:v>
                </c:pt>
                <c:pt idx="825">
                  <c:v>7.0993000000000004</c:v>
                </c:pt>
                <c:pt idx="826">
                  <c:v>7.1151</c:v>
                </c:pt>
                <c:pt idx="827">
                  <c:v>7.1247999999999996</c:v>
                </c:pt>
                <c:pt idx="828">
                  <c:v>7.1219000000000001</c:v>
                </c:pt>
                <c:pt idx="829">
                  <c:v>7.1006</c:v>
                </c:pt>
                <c:pt idx="830">
                  <c:v>7.0616000000000003</c:v>
                </c:pt>
                <c:pt idx="831">
                  <c:v>7.0134999999999996</c:v>
                </c:pt>
                <c:pt idx="832">
                  <c:v>6.9661999999999997</c:v>
                </c:pt>
                <c:pt idx="833">
                  <c:v>6.9321000000000002</c:v>
                </c:pt>
                <c:pt idx="834">
                  <c:v>6.9127999999999998</c:v>
                </c:pt>
                <c:pt idx="835">
                  <c:v>6.8874000000000004</c:v>
                </c:pt>
                <c:pt idx="836">
                  <c:v>6.8456999999999999</c:v>
                </c:pt>
                <c:pt idx="837">
                  <c:v>6.7998000000000003</c:v>
                </c:pt>
                <c:pt idx="838">
                  <c:v>6.7667999999999999</c:v>
                </c:pt>
                <c:pt idx="839">
                  <c:v>6.7465999999999999</c:v>
                </c:pt>
                <c:pt idx="840">
                  <c:v>6.7310999999999996</c:v>
                </c:pt>
                <c:pt idx="841">
                  <c:v>6.7175000000000002</c:v>
                </c:pt>
                <c:pt idx="842">
                  <c:v>6.7031000000000001</c:v>
                </c:pt>
                <c:pt idx="843">
                  <c:v>6.6894</c:v>
                </c:pt>
                <c:pt idx="844">
                  <c:v>6.6867999999999999</c:v>
                </c:pt>
                <c:pt idx="845">
                  <c:v>6.6985999999999999</c:v>
                </c:pt>
                <c:pt idx="846">
                  <c:v>6.7222</c:v>
                </c:pt>
                <c:pt idx="847">
                  <c:v>6.7441000000000004</c:v>
                </c:pt>
                <c:pt idx="848">
                  <c:v>6.7508999999999997</c:v>
                </c:pt>
                <c:pt idx="849">
                  <c:v>6.7346000000000004</c:v>
                </c:pt>
                <c:pt idx="850">
                  <c:v>6.7050999999999998</c:v>
                </c:pt>
                <c:pt idx="851">
                  <c:v>6.6814999999999998</c:v>
                </c:pt>
                <c:pt idx="852">
                  <c:v>6.6755000000000004</c:v>
                </c:pt>
                <c:pt idx="853">
                  <c:v>6.6863999999999999</c:v>
                </c:pt>
                <c:pt idx="854">
                  <c:v>6.7098000000000004</c:v>
                </c:pt>
                <c:pt idx="855">
                  <c:v>6.7404000000000002</c:v>
                </c:pt>
                <c:pt idx="856">
                  <c:v>6.7771999999999997</c:v>
                </c:pt>
                <c:pt idx="857">
                  <c:v>6.8216999999999999</c:v>
                </c:pt>
                <c:pt idx="858">
                  <c:v>6.8741000000000003</c:v>
                </c:pt>
                <c:pt idx="859">
                  <c:v>6.9259000000000004</c:v>
                </c:pt>
                <c:pt idx="860">
                  <c:v>6.9832999999999998</c:v>
                </c:pt>
                <c:pt idx="861">
                  <c:v>7.0404999999999998</c:v>
                </c:pt>
                <c:pt idx="862">
                  <c:v>7.0907999999999998</c:v>
                </c:pt>
                <c:pt idx="863">
                  <c:v>7.1330999999999998</c:v>
                </c:pt>
                <c:pt idx="864">
                  <c:v>7.1645000000000003</c:v>
                </c:pt>
                <c:pt idx="865">
                  <c:v>7.1914999999999996</c:v>
                </c:pt>
                <c:pt idx="866">
                  <c:v>7.2237</c:v>
                </c:pt>
                <c:pt idx="867">
                  <c:v>7.2572999999999999</c:v>
                </c:pt>
                <c:pt idx="868">
                  <c:v>7.3003999999999998</c:v>
                </c:pt>
                <c:pt idx="869">
                  <c:v>7.3531000000000004</c:v>
                </c:pt>
                <c:pt idx="870">
                  <c:v>7.4185999999999996</c:v>
                </c:pt>
                <c:pt idx="871">
                  <c:v>7.4869000000000003</c:v>
                </c:pt>
                <c:pt idx="872">
                  <c:v>7.5479000000000003</c:v>
                </c:pt>
                <c:pt idx="873">
                  <c:v>7.5928000000000004</c:v>
                </c:pt>
                <c:pt idx="874">
                  <c:v>7.6071</c:v>
                </c:pt>
                <c:pt idx="875">
                  <c:v>7.5987</c:v>
                </c:pt>
                <c:pt idx="876">
                  <c:v>7.5566000000000004</c:v>
                </c:pt>
                <c:pt idx="877">
                  <c:v>7.4932999999999996</c:v>
                </c:pt>
                <c:pt idx="878">
                  <c:v>7.4321999999999999</c:v>
                </c:pt>
                <c:pt idx="879">
                  <c:v>7.3771000000000004</c:v>
                </c:pt>
                <c:pt idx="880">
                  <c:v>7.3338000000000001</c:v>
                </c:pt>
                <c:pt idx="881">
                  <c:v>7.3202999999999996</c:v>
                </c:pt>
                <c:pt idx="882">
                  <c:v>7.3391999999999999</c:v>
                </c:pt>
                <c:pt idx="883">
                  <c:v>7.3819999999999997</c:v>
                </c:pt>
                <c:pt idx="884">
                  <c:v>7.4401999999999999</c:v>
                </c:pt>
                <c:pt idx="885">
                  <c:v>7.5004</c:v>
                </c:pt>
                <c:pt idx="886">
                  <c:v>7.5602999999999998</c:v>
                </c:pt>
                <c:pt idx="887">
                  <c:v>7.6334</c:v>
                </c:pt>
                <c:pt idx="888">
                  <c:v>7.7031999999999998</c:v>
                </c:pt>
                <c:pt idx="889">
                  <c:v>7.7592999999999996</c:v>
                </c:pt>
                <c:pt idx="890">
                  <c:v>7.8116000000000003</c:v>
                </c:pt>
                <c:pt idx="891">
                  <c:v>7.8674999999999997</c:v>
                </c:pt>
                <c:pt idx="892">
                  <c:v>7.9234999999999998</c:v>
                </c:pt>
                <c:pt idx="893">
                  <c:v>7.9759000000000002</c:v>
                </c:pt>
                <c:pt idx="894">
                  <c:v>8.0337999999999994</c:v>
                </c:pt>
                <c:pt idx="895">
                  <c:v>8.0919000000000008</c:v>
                </c:pt>
                <c:pt idx="896">
                  <c:v>8.1521000000000008</c:v>
                </c:pt>
                <c:pt idx="897">
                  <c:v>8.2110000000000003</c:v>
                </c:pt>
                <c:pt idx="898">
                  <c:v>8.2700999999999993</c:v>
                </c:pt>
                <c:pt idx="899">
                  <c:v>8.3178999999999998</c:v>
                </c:pt>
                <c:pt idx="900">
                  <c:v>8.3575999999999997</c:v>
                </c:pt>
                <c:pt idx="901">
                  <c:v>8.3949999999999996</c:v>
                </c:pt>
                <c:pt idx="902">
                  <c:v>8.4308999999999994</c:v>
                </c:pt>
                <c:pt idx="903">
                  <c:v>8.4633000000000003</c:v>
                </c:pt>
                <c:pt idx="904">
                  <c:v>8.4925999999999995</c:v>
                </c:pt>
                <c:pt idx="905">
                  <c:v>8.5210000000000008</c:v>
                </c:pt>
                <c:pt idx="906">
                  <c:v>8.5504999999999995</c:v>
                </c:pt>
                <c:pt idx="907">
                  <c:v>8.5756999999999994</c:v>
                </c:pt>
                <c:pt idx="908">
                  <c:v>8.5929000000000002</c:v>
                </c:pt>
                <c:pt idx="909">
                  <c:v>8.6013000000000002</c:v>
                </c:pt>
                <c:pt idx="910">
                  <c:v>8.6082999999999998</c:v>
                </c:pt>
                <c:pt idx="911">
                  <c:v>8.6187000000000005</c:v>
                </c:pt>
                <c:pt idx="912">
                  <c:v>8.6280000000000001</c:v>
                </c:pt>
                <c:pt idx="913">
                  <c:v>8.6359999999999992</c:v>
                </c:pt>
                <c:pt idx="914">
                  <c:v>8.6448</c:v>
                </c:pt>
                <c:pt idx="915">
                  <c:v>8.6622000000000003</c:v>
                </c:pt>
                <c:pt idx="916">
                  <c:v>8.6836000000000002</c:v>
                </c:pt>
                <c:pt idx="917">
                  <c:v>8.7012999999999998</c:v>
                </c:pt>
                <c:pt idx="918">
                  <c:v>8.7164999999999999</c:v>
                </c:pt>
                <c:pt idx="919">
                  <c:v>8.7308000000000003</c:v>
                </c:pt>
                <c:pt idx="920">
                  <c:v>8.7385000000000002</c:v>
                </c:pt>
                <c:pt idx="921">
                  <c:v>8.7418999999999993</c:v>
                </c:pt>
                <c:pt idx="922">
                  <c:v>8.7413000000000007</c:v>
                </c:pt>
                <c:pt idx="923">
                  <c:v>8.7354000000000003</c:v>
                </c:pt>
                <c:pt idx="924">
                  <c:v>8.7289999999999992</c:v>
                </c:pt>
                <c:pt idx="925">
                  <c:v>8.7236999999999991</c:v>
                </c:pt>
                <c:pt idx="926">
                  <c:v>8.7182999999999993</c:v>
                </c:pt>
                <c:pt idx="927">
                  <c:v>8.7110000000000003</c:v>
                </c:pt>
                <c:pt idx="928">
                  <c:v>8.7119999999999997</c:v>
                </c:pt>
                <c:pt idx="929">
                  <c:v>8.7270000000000003</c:v>
                </c:pt>
                <c:pt idx="930">
                  <c:v>8.7484999999999999</c:v>
                </c:pt>
                <c:pt idx="931">
                  <c:v>8.7781000000000002</c:v>
                </c:pt>
                <c:pt idx="932">
                  <c:v>8.8145000000000007</c:v>
                </c:pt>
                <c:pt idx="933">
                  <c:v>8.8493999999999993</c:v>
                </c:pt>
                <c:pt idx="934">
                  <c:v>8.8890999999999991</c:v>
                </c:pt>
                <c:pt idx="935">
                  <c:v>8.9301999999999992</c:v>
                </c:pt>
                <c:pt idx="936">
                  <c:v>8.9758999999999993</c:v>
                </c:pt>
                <c:pt idx="937">
                  <c:v>9.0248000000000008</c:v>
                </c:pt>
                <c:pt idx="938">
                  <c:v>9.0709999999999997</c:v>
                </c:pt>
                <c:pt idx="939">
                  <c:v>9.1148000000000007</c:v>
                </c:pt>
                <c:pt idx="940">
                  <c:v>9.1506000000000007</c:v>
                </c:pt>
                <c:pt idx="941">
                  <c:v>9.1773000000000007</c:v>
                </c:pt>
                <c:pt idx="942">
                  <c:v>9.1928999999999998</c:v>
                </c:pt>
                <c:pt idx="943">
                  <c:v>9.2018000000000004</c:v>
                </c:pt>
                <c:pt idx="944">
                  <c:v>9.1988000000000003</c:v>
                </c:pt>
                <c:pt idx="945">
                  <c:v>9.1852</c:v>
                </c:pt>
                <c:pt idx="946">
                  <c:v>9.1755999999999993</c:v>
                </c:pt>
                <c:pt idx="947">
                  <c:v>9.1747999999999994</c:v>
                </c:pt>
                <c:pt idx="948">
                  <c:v>9.1721000000000004</c:v>
                </c:pt>
                <c:pt idx="949">
                  <c:v>9.1675000000000004</c:v>
                </c:pt>
                <c:pt idx="950">
                  <c:v>9.1568000000000005</c:v>
                </c:pt>
                <c:pt idx="951">
                  <c:v>9.1389999999999993</c:v>
                </c:pt>
                <c:pt idx="952">
                  <c:v>9.1167999999999996</c:v>
                </c:pt>
                <c:pt idx="953">
                  <c:v>9.0882000000000005</c:v>
                </c:pt>
                <c:pt idx="954">
                  <c:v>9.0630000000000006</c:v>
                </c:pt>
                <c:pt idx="955">
                  <c:v>9.0509000000000004</c:v>
                </c:pt>
                <c:pt idx="956">
                  <c:v>9.0519999999999996</c:v>
                </c:pt>
                <c:pt idx="957">
                  <c:v>9.0702999999999996</c:v>
                </c:pt>
                <c:pt idx="958">
                  <c:v>9.0976999999999997</c:v>
                </c:pt>
                <c:pt idx="959">
                  <c:v>9.1265999999999998</c:v>
                </c:pt>
                <c:pt idx="960">
                  <c:v>9.1531000000000002</c:v>
                </c:pt>
                <c:pt idx="961">
                  <c:v>9.1735000000000007</c:v>
                </c:pt>
                <c:pt idx="962">
                  <c:v>9.1868999999999996</c:v>
                </c:pt>
                <c:pt idx="963">
                  <c:v>9.1896000000000004</c:v>
                </c:pt>
                <c:pt idx="964">
                  <c:v>9.1728000000000005</c:v>
                </c:pt>
                <c:pt idx="965">
                  <c:v>9.14</c:v>
                </c:pt>
                <c:pt idx="966">
                  <c:v>9.0978999999999992</c:v>
                </c:pt>
                <c:pt idx="967">
                  <c:v>9.0500000000000007</c:v>
                </c:pt>
                <c:pt idx="968">
                  <c:v>9.0061999999999998</c:v>
                </c:pt>
                <c:pt idx="969">
                  <c:v>8.9701000000000004</c:v>
                </c:pt>
                <c:pt idx="970">
                  <c:v>8.9365000000000006</c:v>
                </c:pt>
                <c:pt idx="971">
                  <c:v>8.8995999999999995</c:v>
                </c:pt>
                <c:pt idx="972">
                  <c:v>8.8681999999999999</c:v>
                </c:pt>
                <c:pt idx="973">
                  <c:v>8.8379999999999992</c:v>
                </c:pt>
                <c:pt idx="974">
                  <c:v>8.7982999999999993</c:v>
                </c:pt>
                <c:pt idx="975">
                  <c:v>8.7568000000000001</c:v>
                </c:pt>
                <c:pt idx="976">
                  <c:v>8.7247000000000003</c:v>
                </c:pt>
                <c:pt idx="977">
                  <c:v>8.7030999999999992</c:v>
                </c:pt>
                <c:pt idx="978">
                  <c:v>8.6826000000000008</c:v>
                </c:pt>
                <c:pt idx="979">
                  <c:v>8.6616</c:v>
                </c:pt>
                <c:pt idx="980">
                  <c:v>8.6379000000000001</c:v>
                </c:pt>
                <c:pt idx="981">
                  <c:v>8.6205999999999996</c:v>
                </c:pt>
                <c:pt idx="982">
                  <c:v>8.5960999999999999</c:v>
                </c:pt>
                <c:pt idx="983">
                  <c:v>8.5732999999999997</c:v>
                </c:pt>
                <c:pt idx="984">
                  <c:v>8.5526999999999997</c:v>
                </c:pt>
                <c:pt idx="985">
                  <c:v>8.5297999999999998</c:v>
                </c:pt>
                <c:pt idx="986">
                  <c:v>8.5068000000000001</c:v>
                </c:pt>
                <c:pt idx="987">
                  <c:v>8.4749999999999996</c:v>
                </c:pt>
                <c:pt idx="988">
                  <c:v>8.4380000000000006</c:v>
                </c:pt>
                <c:pt idx="989">
                  <c:v>8.4004999999999992</c:v>
                </c:pt>
                <c:pt idx="990">
                  <c:v>8.3703000000000003</c:v>
                </c:pt>
                <c:pt idx="991">
                  <c:v>8.3535000000000004</c:v>
                </c:pt>
                <c:pt idx="992">
                  <c:v>8.3407999999999998</c:v>
                </c:pt>
                <c:pt idx="993">
                  <c:v>8.3224</c:v>
                </c:pt>
                <c:pt idx="994">
                  <c:v>8.3016000000000005</c:v>
                </c:pt>
                <c:pt idx="995">
                  <c:v>8.282</c:v>
                </c:pt>
                <c:pt idx="996">
                  <c:v>8.2570999999999994</c:v>
                </c:pt>
                <c:pt idx="997">
                  <c:v>8.2338000000000005</c:v>
                </c:pt>
                <c:pt idx="998">
                  <c:v>8.2195999999999998</c:v>
                </c:pt>
                <c:pt idx="999">
                  <c:v>8.2142999999999997</c:v>
                </c:pt>
                <c:pt idx="1000">
                  <c:v>8.2172999999999998</c:v>
                </c:pt>
                <c:pt idx="1001">
                  <c:v>8.2270000000000003</c:v>
                </c:pt>
                <c:pt idx="1002">
                  <c:v>8.2384000000000004</c:v>
                </c:pt>
                <c:pt idx="1003">
                  <c:v>8.2530000000000001</c:v>
                </c:pt>
                <c:pt idx="1004">
                  <c:v>8.2632999999999992</c:v>
                </c:pt>
                <c:pt idx="1005">
                  <c:v>8.2721</c:v>
                </c:pt>
                <c:pt idx="1006">
                  <c:v>8.2832000000000008</c:v>
                </c:pt>
                <c:pt idx="1007">
                  <c:v>8.3023000000000007</c:v>
                </c:pt>
                <c:pt idx="1008">
                  <c:v>8.3226999999999993</c:v>
                </c:pt>
                <c:pt idx="1009">
                  <c:v>8.3467000000000002</c:v>
                </c:pt>
                <c:pt idx="1010">
                  <c:v>8.3729999999999993</c:v>
                </c:pt>
                <c:pt idx="1011">
                  <c:v>8.4013000000000009</c:v>
                </c:pt>
                <c:pt idx="1012">
                  <c:v>8.4245999999999999</c:v>
                </c:pt>
                <c:pt idx="1013">
                  <c:v>8.4383999999999997</c:v>
                </c:pt>
                <c:pt idx="1014">
                  <c:v>8.4353999999999996</c:v>
                </c:pt>
                <c:pt idx="1015">
                  <c:v>8.4138000000000002</c:v>
                </c:pt>
                <c:pt idx="1016">
                  <c:v>8.3720999999999997</c:v>
                </c:pt>
                <c:pt idx="1017">
                  <c:v>8.3265999999999991</c:v>
                </c:pt>
                <c:pt idx="1018">
                  <c:v>8.2911000000000001</c:v>
                </c:pt>
                <c:pt idx="1019">
                  <c:v>8.2688000000000006</c:v>
                </c:pt>
                <c:pt idx="1020">
                  <c:v>8.2599</c:v>
                </c:pt>
                <c:pt idx="1021">
                  <c:v>8.2588000000000008</c:v>
                </c:pt>
                <c:pt idx="1022">
                  <c:v>8.2607999999999997</c:v>
                </c:pt>
                <c:pt idx="1023">
                  <c:v>8.2642000000000007</c:v>
                </c:pt>
                <c:pt idx="1024">
                  <c:v>8.2723999999999993</c:v>
                </c:pt>
                <c:pt idx="1025">
                  <c:v>8.2860999999999994</c:v>
                </c:pt>
                <c:pt idx="1026">
                  <c:v>8.3010000000000002</c:v>
                </c:pt>
                <c:pt idx="1027">
                  <c:v>8.3123000000000005</c:v>
                </c:pt>
                <c:pt idx="1028">
                  <c:v>8.3232999999999997</c:v>
                </c:pt>
                <c:pt idx="1029">
                  <c:v>8.3285999999999998</c:v>
                </c:pt>
                <c:pt idx="1030">
                  <c:v>8.3230000000000004</c:v>
                </c:pt>
                <c:pt idx="1031">
                  <c:v>8.3153000000000006</c:v>
                </c:pt>
                <c:pt idx="1032">
                  <c:v>8.3167000000000009</c:v>
                </c:pt>
                <c:pt idx="1033">
                  <c:v>8.3389000000000006</c:v>
                </c:pt>
                <c:pt idx="1034">
                  <c:v>8.3741000000000003</c:v>
                </c:pt>
                <c:pt idx="1035">
                  <c:v>8.4257000000000009</c:v>
                </c:pt>
                <c:pt idx="1036">
                  <c:v>8.4953000000000003</c:v>
                </c:pt>
                <c:pt idx="1037">
                  <c:v>8.5661000000000005</c:v>
                </c:pt>
                <c:pt idx="1038">
                  <c:v>8.641</c:v>
                </c:pt>
                <c:pt idx="1039">
                  <c:v>8.7232000000000003</c:v>
                </c:pt>
                <c:pt idx="1040">
                  <c:v>8.8002000000000002</c:v>
                </c:pt>
                <c:pt idx="1041">
                  <c:v>8.8615999999999993</c:v>
                </c:pt>
                <c:pt idx="1042">
                  <c:v>8.8999000000000006</c:v>
                </c:pt>
                <c:pt idx="1043">
                  <c:v>8.9156999999999993</c:v>
                </c:pt>
                <c:pt idx="1044">
                  <c:v>8.9120000000000008</c:v>
                </c:pt>
                <c:pt idx="1045">
                  <c:v>8.8927999999999994</c:v>
                </c:pt>
                <c:pt idx="1046">
                  <c:v>8.8817000000000004</c:v>
                </c:pt>
                <c:pt idx="1047">
                  <c:v>8.8867999999999991</c:v>
                </c:pt>
                <c:pt idx="1048">
                  <c:v>8.9042999999999992</c:v>
                </c:pt>
                <c:pt idx="1049">
                  <c:v>8.9184000000000001</c:v>
                </c:pt>
                <c:pt idx="1050">
                  <c:v>8.9288000000000007</c:v>
                </c:pt>
                <c:pt idx="1051">
                  <c:v>8.9345999999999997</c:v>
                </c:pt>
                <c:pt idx="1052">
                  <c:v>8.9368999999999996</c:v>
                </c:pt>
                <c:pt idx="1053">
                  <c:v>8.9336000000000002</c:v>
                </c:pt>
                <c:pt idx="1054">
                  <c:v>8.9217999999999993</c:v>
                </c:pt>
                <c:pt idx="1055">
                  <c:v>8.9006000000000007</c:v>
                </c:pt>
                <c:pt idx="1056">
                  <c:v>8.8670000000000009</c:v>
                </c:pt>
                <c:pt idx="1057">
                  <c:v>8.8118999999999996</c:v>
                </c:pt>
                <c:pt idx="1058">
                  <c:v>8.7460000000000004</c:v>
                </c:pt>
                <c:pt idx="1059">
                  <c:v>8.6793999999999993</c:v>
                </c:pt>
                <c:pt idx="1060">
                  <c:v>8.6273</c:v>
                </c:pt>
                <c:pt idx="1061">
                  <c:v>8.5937000000000001</c:v>
                </c:pt>
                <c:pt idx="1062">
                  <c:v>8.5615000000000006</c:v>
                </c:pt>
                <c:pt idx="1063">
                  <c:v>8.5259</c:v>
                </c:pt>
                <c:pt idx="1064">
                  <c:v>8.4864999999999995</c:v>
                </c:pt>
                <c:pt idx="1065">
                  <c:v>8.4428000000000001</c:v>
                </c:pt>
                <c:pt idx="1066">
                  <c:v>8.3863000000000003</c:v>
                </c:pt>
                <c:pt idx="1067">
                  <c:v>8.3263999999999996</c:v>
                </c:pt>
                <c:pt idx="1068">
                  <c:v>8.2685999999999993</c:v>
                </c:pt>
                <c:pt idx="1069">
                  <c:v>8.2070000000000007</c:v>
                </c:pt>
                <c:pt idx="1070">
                  <c:v>8.1547999999999998</c:v>
                </c:pt>
                <c:pt idx="1071">
                  <c:v>8.1084999999999994</c:v>
                </c:pt>
                <c:pt idx="1072">
                  <c:v>8.0665999999999993</c:v>
                </c:pt>
                <c:pt idx="1073">
                  <c:v>8.0302000000000007</c:v>
                </c:pt>
                <c:pt idx="1074">
                  <c:v>7.9917999999999996</c:v>
                </c:pt>
                <c:pt idx="1075">
                  <c:v>7.9462000000000002</c:v>
                </c:pt>
                <c:pt idx="1076">
                  <c:v>7.907</c:v>
                </c:pt>
                <c:pt idx="1077">
                  <c:v>7.8663999999999996</c:v>
                </c:pt>
                <c:pt idx="1078">
                  <c:v>7.8022999999999998</c:v>
                </c:pt>
                <c:pt idx="1079">
                  <c:v>7.7356999999999996</c:v>
                </c:pt>
                <c:pt idx="1080">
                  <c:v>7.6726999999999999</c:v>
                </c:pt>
                <c:pt idx="1081">
                  <c:v>7.6006999999999998</c:v>
                </c:pt>
                <c:pt idx="1082">
                  <c:v>7.5209000000000001</c:v>
                </c:pt>
                <c:pt idx="1083">
                  <c:v>7.4428000000000001</c:v>
                </c:pt>
                <c:pt idx="1084">
                  <c:v>7.3676000000000004</c:v>
                </c:pt>
                <c:pt idx="1085">
                  <c:v>7.3164999999999996</c:v>
                </c:pt>
                <c:pt idx="1086">
                  <c:v>7.2835999999999999</c:v>
                </c:pt>
                <c:pt idx="1087">
                  <c:v>7.2619999999999996</c:v>
                </c:pt>
                <c:pt idx="1088">
                  <c:v>7.2657999999999996</c:v>
                </c:pt>
                <c:pt idx="1089">
                  <c:v>7.2774000000000001</c:v>
                </c:pt>
                <c:pt idx="1090">
                  <c:v>7.2987000000000002</c:v>
                </c:pt>
                <c:pt idx="1091">
                  <c:v>7.3342000000000001</c:v>
                </c:pt>
                <c:pt idx="1092">
                  <c:v>7.3876999999999997</c:v>
                </c:pt>
                <c:pt idx="1093">
                  <c:v>7.4501999999999997</c:v>
                </c:pt>
                <c:pt idx="1094">
                  <c:v>7.5115999999999996</c:v>
                </c:pt>
                <c:pt idx="1095">
                  <c:v>7.5814000000000004</c:v>
                </c:pt>
                <c:pt idx="1096">
                  <c:v>7.6482999999999999</c:v>
                </c:pt>
                <c:pt idx="1097">
                  <c:v>7.7108999999999996</c:v>
                </c:pt>
                <c:pt idx="1098">
                  <c:v>7.7683</c:v>
                </c:pt>
                <c:pt idx="1099">
                  <c:v>7.8291000000000004</c:v>
                </c:pt>
                <c:pt idx="1100">
                  <c:v>7.9012000000000002</c:v>
                </c:pt>
                <c:pt idx="1101">
                  <c:v>7.9827000000000004</c:v>
                </c:pt>
                <c:pt idx="1102">
                  <c:v>8.0890000000000004</c:v>
                </c:pt>
                <c:pt idx="1103">
                  <c:v>8.2195999999999998</c:v>
                </c:pt>
                <c:pt idx="1104">
                  <c:v>8.3653999999999993</c:v>
                </c:pt>
                <c:pt idx="1105">
                  <c:v>8.5286000000000008</c:v>
                </c:pt>
                <c:pt idx="1106">
                  <c:v>8.6991999999999994</c:v>
                </c:pt>
                <c:pt idx="1107">
                  <c:v>8.8767999999999994</c:v>
                </c:pt>
                <c:pt idx="1108">
                  <c:v>9.0559999999999992</c:v>
                </c:pt>
                <c:pt idx="1109">
                  <c:v>9.2302</c:v>
                </c:pt>
                <c:pt idx="1110">
                  <c:v>9.3984000000000005</c:v>
                </c:pt>
                <c:pt idx="1111">
                  <c:v>9.5566999999999993</c:v>
                </c:pt>
                <c:pt idx="1112">
                  <c:v>9.6969999999999992</c:v>
                </c:pt>
                <c:pt idx="1113">
                  <c:v>9.8353999999999999</c:v>
                </c:pt>
                <c:pt idx="1114">
                  <c:v>9.9718</c:v>
                </c:pt>
                <c:pt idx="1115">
                  <c:v>10.101000000000001</c:v>
                </c:pt>
                <c:pt idx="1116">
                  <c:v>10.215</c:v>
                </c:pt>
                <c:pt idx="1117">
                  <c:v>10.32</c:v>
                </c:pt>
                <c:pt idx="1118">
                  <c:v>10.420999999999999</c:v>
                </c:pt>
                <c:pt idx="1119">
                  <c:v>10.504</c:v>
                </c:pt>
                <c:pt idx="1120">
                  <c:v>10.58</c:v>
                </c:pt>
                <c:pt idx="1121">
                  <c:v>10.644</c:v>
                </c:pt>
                <c:pt idx="1122">
                  <c:v>10.692</c:v>
                </c:pt>
                <c:pt idx="1123">
                  <c:v>10.722</c:v>
                </c:pt>
                <c:pt idx="1124">
                  <c:v>10.741</c:v>
                </c:pt>
                <c:pt idx="1125">
                  <c:v>10.753</c:v>
                </c:pt>
                <c:pt idx="1126">
                  <c:v>10.766</c:v>
                </c:pt>
                <c:pt idx="1127">
                  <c:v>10.778</c:v>
                </c:pt>
                <c:pt idx="1128">
                  <c:v>10.795999999999999</c:v>
                </c:pt>
                <c:pt idx="1129">
                  <c:v>10.821</c:v>
                </c:pt>
                <c:pt idx="1130">
                  <c:v>10.852</c:v>
                </c:pt>
                <c:pt idx="1131">
                  <c:v>10.878</c:v>
                </c:pt>
                <c:pt idx="1132">
                  <c:v>10.898</c:v>
                </c:pt>
                <c:pt idx="1133">
                  <c:v>10.917</c:v>
                </c:pt>
                <c:pt idx="1134">
                  <c:v>10.941000000000001</c:v>
                </c:pt>
                <c:pt idx="1135">
                  <c:v>10.961</c:v>
                </c:pt>
                <c:pt idx="1136">
                  <c:v>10.978</c:v>
                </c:pt>
                <c:pt idx="1137">
                  <c:v>11.000999999999999</c:v>
                </c:pt>
                <c:pt idx="1138">
                  <c:v>11.031000000000001</c:v>
                </c:pt>
                <c:pt idx="1139">
                  <c:v>11.068</c:v>
                </c:pt>
                <c:pt idx="1140">
                  <c:v>11.098000000000001</c:v>
                </c:pt>
                <c:pt idx="1141">
                  <c:v>11.122999999999999</c:v>
                </c:pt>
                <c:pt idx="1142">
                  <c:v>11.151999999999999</c:v>
                </c:pt>
                <c:pt idx="1143">
                  <c:v>11.17</c:v>
                </c:pt>
                <c:pt idx="1144">
                  <c:v>11.182</c:v>
                </c:pt>
                <c:pt idx="1145">
                  <c:v>11.179</c:v>
                </c:pt>
                <c:pt idx="1146">
                  <c:v>11.164999999999999</c:v>
                </c:pt>
                <c:pt idx="1147">
                  <c:v>11.134</c:v>
                </c:pt>
                <c:pt idx="1148">
                  <c:v>11.096</c:v>
                </c:pt>
                <c:pt idx="1149">
                  <c:v>11.054</c:v>
                </c:pt>
                <c:pt idx="1150">
                  <c:v>11.013</c:v>
                </c:pt>
                <c:pt idx="1151">
                  <c:v>10.974</c:v>
                </c:pt>
                <c:pt idx="1152">
                  <c:v>10.942</c:v>
                </c:pt>
                <c:pt idx="1153">
                  <c:v>10.91</c:v>
                </c:pt>
                <c:pt idx="1154">
                  <c:v>10.879</c:v>
                </c:pt>
                <c:pt idx="1155">
                  <c:v>10.843999999999999</c:v>
                </c:pt>
                <c:pt idx="1156">
                  <c:v>10.804</c:v>
                </c:pt>
                <c:pt idx="1157">
                  <c:v>10.757</c:v>
                </c:pt>
                <c:pt idx="1158">
                  <c:v>10.702999999999999</c:v>
                </c:pt>
                <c:pt idx="1159">
                  <c:v>10.646000000000001</c:v>
                </c:pt>
                <c:pt idx="1160">
                  <c:v>10.595000000000001</c:v>
                </c:pt>
                <c:pt idx="1161">
                  <c:v>10.557</c:v>
                </c:pt>
                <c:pt idx="1162">
                  <c:v>10.523999999999999</c:v>
                </c:pt>
                <c:pt idx="1163">
                  <c:v>10.497</c:v>
                </c:pt>
                <c:pt idx="1164">
                  <c:v>10.481</c:v>
                </c:pt>
                <c:pt idx="1165">
                  <c:v>10.472</c:v>
                </c:pt>
                <c:pt idx="1166">
                  <c:v>10.458</c:v>
                </c:pt>
                <c:pt idx="1167">
                  <c:v>10.441000000000001</c:v>
                </c:pt>
                <c:pt idx="1168">
                  <c:v>10.416</c:v>
                </c:pt>
                <c:pt idx="1169">
                  <c:v>10.385</c:v>
                </c:pt>
                <c:pt idx="1170">
                  <c:v>10.359</c:v>
                </c:pt>
                <c:pt idx="1171">
                  <c:v>10.339</c:v>
                </c:pt>
                <c:pt idx="1172">
                  <c:v>10.327999999999999</c:v>
                </c:pt>
                <c:pt idx="1173">
                  <c:v>10.329000000000001</c:v>
                </c:pt>
                <c:pt idx="1174">
                  <c:v>10.333</c:v>
                </c:pt>
                <c:pt idx="1175">
                  <c:v>10.343</c:v>
                </c:pt>
                <c:pt idx="1176">
                  <c:v>10.37</c:v>
                </c:pt>
                <c:pt idx="1177">
                  <c:v>10.406000000000001</c:v>
                </c:pt>
                <c:pt idx="1178">
                  <c:v>10.433999999999999</c:v>
                </c:pt>
                <c:pt idx="1179">
                  <c:v>10.456</c:v>
                </c:pt>
                <c:pt idx="1180">
                  <c:v>10.478</c:v>
                </c:pt>
                <c:pt idx="1181">
                  <c:v>10.487</c:v>
                </c:pt>
                <c:pt idx="1182">
                  <c:v>10.481999999999999</c:v>
                </c:pt>
                <c:pt idx="1183">
                  <c:v>10.47</c:v>
                </c:pt>
                <c:pt idx="1184">
                  <c:v>10.45</c:v>
                </c:pt>
                <c:pt idx="1185">
                  <c:v>10.427</c:v>
                </c:pt>
                <c:pt idx="1186">
                  <c:v>10.406000000000001</c:v>
                </c:pt>
                <c:pt idx="1187">
                  <c:v>10.391999999999999</c:v>
                </c:pt>
                <c:pt idx="1188">
                  <c:v>10.374000000000001</c:v>
                </c:pt>
                <c:pt idx="1189">
                  <c:v>10.34</c:v>
                </c:pt>
                <c:pt idx="1190">
                  <c:v>10.285</c:v>
                </c:pt>
                <c:pt idx="1191">
                  <c:v>10.220000000000001</c:v>
                </c:pt>
                <c:pt idx="1192">
                  <c:v>10.153</c:v>
                </c:pt>
                <c:pt idx="1193">
                  <c:v>10.082000000000001</c:v>
                </c:pt>
                <c:pt idx="1194">
                  <c:v>10.023999999999999</c:v>
                </c:pt>
                <c:pt idx="1195">
                  <c:v>9.9819999999999993</c:v>
                </c:pt>
                <c:pt idx="1196">
                  <c:v>9.9566999999999997</c:v>
                </c:pt>
                <c:pt idx="1197">
                  <c:v>9.9472000000000005</c:v>
                </c:pt>
                <c:pt idx="1198">
                  <c:v>9.9586000000000006</c:v>
                </c:pt>
                <c:pt idx="1199">
                  <c:v>9.9885999999999999</c:v>
                </c:pt>
                <c:pt idx="1200">
                  <c:v>10.028</c:v>
                </c:pt>
                <c:pt idx="1201">
                  <c:v>10.058999999999999</c:v>
                </c:pt>
                <c:pt idx="1202">
                  <c:v>10.065</c:v>
                </c:pt>
                <c:pt idx="1203">
                  <c:v>10.048999999999999</c:v>
                </c:pt>
                <c:pt idx="1204">
                  <c:v>10.022</c:v>
                </c:pt>
                <c:pt idx="1205">
                  <c:v>9.9875000000000007</c:v>
                </c:pt>
                <c:pt idx="1206">
                  <c:v>9.9466000000000001</c:v>
                </c:pt>
                <c:pt idx="1207">
                  <c:v>9.8942999999999994</c:v>
                </c:pt>
                <c:pt idx="1208">
                  <c:v>9.8240999999999996</c:v>
                </c:pt>
                <c:pt idx="1209">
                  <c:v>9.7439999999999998</c:v>
                </c:pt>
                <c:pt idx="1210">
                  <c:v>9.6608000000000001</c:v>
                </c:pt>
                <c:pt idx="1211">
                  <c:v>9.5840999999999994</c:v>
                </c:pt>
                <c:pt idx="1212">
                  <c:v>9.5264000000000006</c:v>
                </c:pt>
                <c:pt idx="1213">
                  <c:v>9.4821000000000009</c:v>
                </c:pt>
                <c:pt idx="1214">
                  <c:v>9.4490999999999996</c:v>
                </c:pt>
                <c:pt idx="1215">
                  <c:v>9.4293999999999993</c:v>
                </c:pt>
                <c:pt idx="1216">
                  <c:v>9.4414999999999996</c:v>
                </c:pt>
                <c:pt idx="1217">
                  <c:v>9.5033999999999992</c:v>
                </c:pt>
                <c:pt idx="1218">
                  <c:v>9.5847999999999995</c:v>
                </c:pt>
                <c:pt idx="1219">
                  <c:v>9.6771999999999991</c:v>
                </c:pt>
                <c:pt idx="1220">
                  <c:v>9.7659000000000002</c:v>
                </c:pt>
                <c:pt idx="1221">
                  <c:v>9.8406000000000002</c:v>
                </c:pt>
                <c:pt idx="1222">
                  <c:v>9.8991000000000007</c:v>
                </c:pt>
                <c:pt idx="1223">
                  <c:v>9.9385999999999992</c:v>
                </c:pt>
                <c:pt idx="1224">
                  <c:v>9.9643999999999995</c:v>
                </c:pt>
                <c:pt idx="1225">
                  <c:v>9.9795999999999996</c:v>
                </c:pt>
                <c:pt idx="1226">
                  <c:v>9.9888999999999992</c:v>
                </c:pt>
                <c:pt idx="1227">
                  <c:v>9.9819999999999993</c:v>
                </c:pt>
                <c:pt idx="1228">
                  <c:v>9.9608000000000008</c:v>
                </c:pt>
                <c:pt idx="1229">
                  <c:v>9.9422999999999995</c:v>
                </c:pt>
                <c:pt idx="1230">
                  <c:v>9.9307999999999996</c:v>
                </c:pt>
                <c:pt idx="1231">
                  <c:v>9.9282000000000004</c:v>
                </c:pt>
                <c:pt idx="1232">
                  <c:v>9.9357000000000006</c:v>
                </c:pt>
                <c:pt idx="1233">
                  <c:v>9.9562000000000008</c:v>
                </c:pt>
                <c:pt idx="1234">
                  <c:v>9.9791000000000007</c:v>
                </c:pt>
                <c:pt idx="1235">
                  <c:v>10.010999999999999</c:v>
                </c:pt>
                <c:pt idx="1236">
                  <c:v>10.06</c:v>
                </c:pt>
                <c:pt idx="1237">
                  <c:v>10.122999999999999</c:v>
                </c:pt>
                <c:pt idx="1238">
                  <c:v>10.202999999999999</c:v>
                </c:pt>
                <c:pt idx="1239">
                  <c:v>10.297000000000001</c:v>
                </c:pt>
                <c:pt idx="1240">
                  <c:v>10.407999999999999</c:v>
                </c:pt>
                <c:pt idx="1241">
                  <c:v>10.525</c:v>
                </c:pt>
                <c:pt idx="1242">
                  <c:v>10.638999999999999</c:v>
                </c:pt>
                <c:pt idx="1243">
                  <c:v>10.733000000000001</c:v>
                </c:pt>
                <c:pt idx="1244">
                  <c:v>10.805999999999999</c:v>
                </c:pt>
                <c:pt idx="1245">
                  <c:v>10.862</c:v>
                </c:pt>
                <c:pt idx="1246">
                  <c:v>10.911</c:v>
                </c:pt>
                <c:pt idx="1247">
                  <c:v>10.958</c:v>
                </c:pt>
                <c:pt idx="1248">
                  <c:v>11.007</c:v>
                </c:pt>
                <c:pt idx="1249">
                  <c:v>11.058</c:v>
                </c:pt>
                <c:pt idx="1250">
                  <c:v>11.109</c:v>
                </c:pt>
                <c:pt idx="1251">
                  <c:v>11.15</c:v>
                </c:pt>
                <c:pt idx="1252">
                  <c:v>11.177</c:v>
                </c:pt>
                <c:pt idx="1253">
                  <c:v>11.19</c:v>
                </c:pt>
                <c:pt idx="1254">
                  <c:v>11.195</c:v>
                </c:pt>
                <c:pt idx="1255">
                  <c:v>11.191000000000001</c:v>
                </c:pt>
                <c:pt idx="1256">
                  <c:v>11.172000000000001</c:v>
                </c:pt>
                <c:pt idx="1257">
                  <c:v>11.147</c:v>
                </c:pt>
                <c:pt idx="1258">
                  <c:v>11.122999999999999</c:v>
                </c:pt>
                <c:pt idx="1259">
                  <c:v>11.109</c:v>
                </c:pt>
                <c:pt idx="1260">
                  <c:v>11.112</c:v>
                </c:pt>
                <c:pt idx="1261">
                  <c:v>11.131</c:v>
                </c:pt>
                <c:pt idx="1262">
                  <c:v>11.163</c:v>
                </c:pt>
                <c:pt idx="1263">
                  <c:v>11.211</c:v>
                </c:pt>
                <c:pt idx="1264">
                  <c:v>11.265000000000001</c:v>
                </c:pt>
                <c:pt idx="1265">
                  <c:v>11.311999999999999</c:v>
                </c:pt>
                <c:pt idx="1266">
                  <c:v>11.353</c:v>
                </c:pt>
                <c:pt idx="1267">
                  <c:v>11.385999999999999</c:v>
                </c:pt>
                <c:pt idx="1268">
                  <c:v>11.416</c:v>
                </c:pt>
                <c:pt idx="1269">
                  <c:v>11.45</c:v>
                </c:pt>
                <c:pt idx="1270">
                  <c:v>11.506</c:v>
                </c:pt>
                <c:pt idx="1271">
                  <c:v>11.523999999999999</c:v>
                </c:pt>
                <c:pt idx="1272">
                  <c:v>11.557</c:v>
                </c:pt>
                <c:pt idx="1273">
                  <c:v>11.582000000000001</c:v>
                </c:pt>
                <c:pt idx="1274">
                  <c:v>11.608000000000001</c:v>
                </c:pt>
                <c:pt idx="1275">
                  <c:v>11.629</c:v>
                </c:pt>
                <c:pt idx="1276">
                  <c:v>11.645</c:v>
                </c:pt>
                <c:pt idx="1277">
                  <c:v>11.663</c:v>
                </c:pt>
                <c:pt idx="1278">
                  <c:v>11.682</c:v>
                </c:pt>
                <c:pt idx="1279">
                  <c:v>11.696999999999999</c:v>
                </c:pt>
                <c:pt idx="1280">
                  <c:v>11.714</c:v>
                </c:pt>
                <c:pt idx="1281">
                  <c:v>11.726000000000001</c:v>
                </c:pt>
                <c:pt idx="1282">
                  <c:v>11.728999999999999</c:v>
                </c:pt>
                <c:pt idx="1283">
                  <c:v>11.728999999999999</c:v>
                </c:pt>
                <c:pt idx="1284">
                  <c:v>11.733000000000001</c:v>
                </c:pt>
                <c:pt idx="1285">
                  <c:v>11.739000000000001</c:v>
                </c:pt>
                <c:pt idx="1286">
                  <c:v>11.746</c:v>
                </c:pt>
                <c:pt idx="1287">
                  <c:v>11.760999999999999</c:v>
                </c:pt>
                <c:pt idx="1288">
                  <c:v>11.786</c:v>
                </c:pt>
                <c:pt idx="1289">
                  <c:v>11.82</c:v>
                </c:pt>
                <c:pt idx="1290">
                  <c:v>11.871</c:v>
                </c:pt>
                <c:pt idx="1291">
                  <c:v>11.936</c:v>
                </c:pt>
                <c:pt idx="1292">
                  <c:v>12.005000000000001</c:v>
                </c:pt>
                <c:pt idx="1293">
                  <c:v>12.08</c:v>
                </c:pt>
                <c:pt idx="1294">
                  <c:v>12.170999999999999</c:v>
                </c:pt>
                <c:pt idx="1295">
                  <c:v>12.272</c:v>
                </c:pt>
                <c:pt idx="1296">
                  <c:v>12.377000000000001</c:v>
                </c:pt>
                <c:pt idx="1297">
                  <c:v>12.476000000000001</c:v>
                </c:pt>
                <c:pt idx="1298">
                  <c:v>12.568</c:v>
                </c:pt>
                <c:pt idx="1299">
                  <c:v>12.66</c:v>
                </c:pt>
                <c:pt idx="1300">
                  <c:v>12.757999999999999</c:v>
                </c:pt>
                <c:pt idx="1301">
                  <c:v>12.865</c:v>
                </c:pt>
                <c:pt idx="1302">
                  <c:v>12.978999999999999</c:v>
                </c:pt>
                <c:pt idx="1303">
                  <c:v>13.1</c:v>
                </c:pt>
                <c:pt idx="1304">
                  <c:v>13.231</c:v>
                </c:pt>
                <c:pt idx="1305">
                  <c:v>13.367000000000001</c:v>
                </c:pt>
                <c:pt idx="1306">
                  <c:v>13.502000000000001</c:v>
                </c:pt>
                <c:pt idx="1307">
                  <c:v>13.627000000000001</c:v>
                </c:pt>
                <c:pt idx="1308">
                  <c:v>13.737</c:v>
                </c:pt>
                <c:pt idx="1309">
                  <c:v>13.84</c:v>
                </c:pt>
                <c:pt idx="1310">
                  <c:v>13.943</c:v>
                </c:pt>
                <c:pt idx="1311">
                  <c:v>14.031000000000001</c:v>
                </c:pt>
                <c:pt idx="1312">
                  <c:v>14.101000000000001</c:v>
                </c:pt>
                <c:pt idx="1313">
                  <c:v>14.156000000000001</c:v>
                </c:pt>
                <c:pt idx="1314">
                  <c:v>14.196999999999999</c:v>
                </c:pt>
                <c:pt idx="1315">
                  <c:v>14.233000000000001</c:v>
                </c:pt>
                <c:pt idx="1316">
                  <c:v>14.266</c:v>
                </c:pt>
                <c:pt idx="1317">
                  <c:v>14.294</c:v>
                </c:pt>
                <c:pt idx="1318">
                  <c:v>14.304</c:v>
                </c:pt>
                <c:pt idx="1319">
                  <c:v>14.302</c:v>
                </c:pt>
                <c:pt idx="1320">
                  <c:v>14.288</c:v>
                </c:pt>
                <c:pt idx="1321">
                  <c:v>14.265000000000001</c:v>
                </c:pt>
                <c:pt idx="1322">
                  <c:v>14.25</c:v>
                </c:pt>
                <c:pt idx="1323">
                  <c:v>14.242000000000001</c:v>
                </c:pt>
                <c:pt idx="1324">
                  <c:v>14.24</c:v>
                </c:pt>
                <c:pt idx="1325">
                  <c:v>14.25</c:v>
                </c:pt>
                <c:pt idx="1326">
                  <c:v>14.265000000000001</c:v>
                </c:pt>
                <c:pt idx="1327">
                  <c:v>14.292</c:v>
                </c:pt>
                <c:pt idx="1328">
                  <c:v>14.311</c:v>
                </c:pt>
                <c:pt idx="1329">
                  <c:v>14.307</c:v>
                </c:pt>
                <c:pt idx="1330">
                  <c:v>14.286</c:v>
                </c:pt>
                <c:pt idx="1331">
                  <c:v>14.247999999999999</c:v>
                </c:pt>
                <c:pt idx="1332">
                  <c:v>14.2</c:v>
                </c:pt>
                <c:pt idx="1333">
                  <c:v>14.138999999999999</c:v>
                </c:pt>
                <c:pt idx="1334">
                  <c:v>14.064</c:v>
                </c:pt>
                <c:pt idx="1335">
                  <c:v>13.98</c:v>
                </c:pt>
                <c:pt idx="1336">
                  <c:v>13.888999999999999</c:v>
                </c:pt>
                <c:pt idx="1337">
                  <c:v>13.785</c:v>
                </c:pt>
                <c:pt idx="1338">
                  <c:v>13.677</c:v>
                </c:pt>
                <c:pt idx="1339">
                  <c:v>13.571</c:v>
                </c:pt>
                <c:pt idx="1340">
                  <c:v>13.47</c:v>
                </c:pt>
                <c:pt idx="1341">
                  <c:v>13.374000000000001</c:v>
                </c:pt>
                <c:pt idx="1342">
                  <c:v>13.292</c:v>
                </c:pt>
                <c:pt idx="1343">
                  <c:v>13.217000000000001</c:v>
                </c:pt>
                <c:pt idx="1344">
                  <c:v>13.138</c:v>
                </c:pt>
                <c:pt idx="1345">
                  <c:v>13.058</c:v>
                </c:pt>
                <c:pt idx="1346">
                  <c:v>12.97</c:v>
                </c:pt>
                <c:pt idx="1347">
                  <c:v>12.888999999999999</c:v>
                </c:pt>
                <c:pt idx="1348">
                  <c:v>12.811999999999999</c:v>
                </c:pt>
                <c:pt idx="1349">
                  <c:v>12.741</c:v>
                </c:pt>
                <c:pt idx="1350">
                  <c:v>12.67</c:v>
                </c:pt>
                <c:pt idx="1351">
                  <c:v>12.605</c:v>
                </c:pt>
                <c:pt idx="1352">
                  <c:v>12.542</c:v>
                </c:pt>
                <c:pt idx="1353">
                  <c:v>12.473000000000001</c:v>
                </c:pt>
                <c:pt idx="1354">
                  <c:v>12.420999999999999</c:v>
                </c:pt>
                <c:pt idx="1355">
                  <c:v>12.385999999999999</c:v>
                </c:pt>
                <c:pt idx="1356">
                  <c:v>12.352</c:v>
                </c:pt>
                <c:pt idx="1357">
                  <c:v>12.307</c:v>
                </c:pt>
                <c:pt idx="1358">
                  <c:v>12.256</c:v>
                </c:pt>
                <c:pt idx="1359">
                  <c:v>12.196999999999999</c:v>
                </c:pt>
                <c:pt idx="1360">
                  <c:v>12.12</c:v>
                </c:pt>
                <c:pt idx="1361">
                  <c:v>12.05</c:v>
                </c:pt>
                <c:pt idx="1362">
                  <c:v>11.986000000000001</c:v>
                </c:pt>
                <c:pt idx="1363">
                  <c:v>11.922000000000001</c:v>
                </c:pt>
                <c:pt idx="1364">
                  <c:v>11.881</c:v>
                </c:pt>
                <c:pt idx="1365">
                  <c:v>11.867000000000001</c:v>
                </c:pt>
                <c:pt idx="1366">
                  <c:v>11.866</c:v>
                </c:pt>
                <c:pt idx="1367">
                  <c:v>11.866</c:v>
                </c:pt>
                <c:pt idx="1368">
                  <c:v>11.86</c:v>
                </c:pt>
                <c:pt idx="1369">
                  <c:v>11.843999999999999</c:v>
                </c:pt>
                <c:pt idx="1370">
                  <c:v>11.818</c:v>
                </c:pt>
                <c:pt idx="1371">
                  <c:v>11.785</c:v>
                </c:pt>
                <c:pt idx="1372">
                  <c:v>11.752000000000001</c:v>
                </c:pt>
                <c:pt idx="1373">
                  <c:v>11.726000000000001</c:v>
                </c:pt>
                <c:pt idx="1374">
                  <c:v>11.71</c:v>
                </c:pt>
                <c:pt idx="1375">
                  <c:v>11.702999999999999</c:v>
                </c:pt>
                <c:pt idx="1376">
                  <c:v>11.701000000000001</c:v>
                </c:pt>
                <c:pt idx="1377">
                  <c:v>11.696999999999999</c:v>
                </c:pt>
                <c:pt idx="1378">
                  <c:v>11.688000000000001</c:v>
                </c:pt>
                <c:pt idx="1379">
                  <c:v>11.675000000000001</c:v>
                </c:pt>
                <c:pt idx="1380">
                  <c:v>11.669</c:v>
                </c:pt>
                <c:pt idx="1381">
                  <c:v>11.667999999999999</c:v>
                </c:pt>
                <c:pt idx="1382">
                  <c:v>11.657999999999999</c:v>
                </c:pt>
                <c:pt idx="1383">
                  <c:v>11.657</c:v>
                </c:pt>
                <c:pt idx="1384">
                  <c:v>11.666</c:v>
                </c:pt>
                <c:pt idx="1385">
                  <c:v>11.678000000000001</c:v>
                </c:pt>
                <c:pt idx="1386">
                  <c:v>11.696999999999999</c:v>
                </c:pt>
                <c:pt idx="1387">
                  <c:v>11.724</c:v>
                </c:pt>
                <c:pt idx="1388">
                  <c:v>11.752000000000001</c:v>
                </c:pt>
                <c:pt idx="1389">
                  <c:v>11.79</c:v>
                </c:pt>
                <c:pt idx="1390">
                  <c:v>11.840999999999999</c:v>
                </c:pt>
                <c:pt idx="1391">
                  <c:v>11.9</c:v>
                </c:pt>
                <c:pt idx="1392">
                  <c:v>11.965999999999999</c:v>
                </c:pt>
                <c:pt idx="1393">
                  <c:v>12.034000000000001</c:v>
                </c:pt>
                <c:pt idx="1394">
                  <c:v>12.101000000000001</c:v>
                </c:pt>
                <c:pt idx="1395">
                  <c:v>12.166</c:v>
                </c:pt>
                <c:pt idx="1396">
                  <c:v>12.234999999999999</c:v>
                </c:pt>
                <c:pt idx="1397">
                  <c:v>12.29</c:v>
                </c:pt>
                <c:pt idx="1398">
                  <c:v>12.327</c:v>
                </c:pt>
                <c:pt idx="1399">
                  <c:v>12.359</c:v>
                </c:pt>
                <c:pt idx="1400">
                  <c:v>12.391999999999999</c:v>
                </c:pt>
                <c:pt idx="1401">
                  <c:v>12.429</c:v>
                </c:pt>
                <c:pt idx="1402">
                  <c:v>12.481999999999999</c:v>
                </c:pt>
                <c:pt idx="1403">
                  <c:v>12.552</c:v>
                </c:pt>
                <c:pt idx="1404">
                  <c:v>12.632999999999999</c:v>
                </c:pt>
                <c:pt idx="1405">
                  <c:v>12.73</c:v>
                </c:pt>
                <c:pt idx="1406">
                  <c:v>12.840999999999999</c:v>
                </c:pt>
                <c:pt idx="1407">
                  <c:v>12.965</c:v>
                </c:pt>
                <c:pt idx="1408">
                  <c:v>13.095000000000001</c:v>
                </c:pt>
                <c:pt idx="1409">
                  <c:v>13.223000000000001</c:v>
                </c:pt>
                <c:pt idx="1410">
                  <c:v>13.340999999999999</c:v>
                </c:pt>
                <c:pt idx="1411">
                  <c:v>13.457000000000001</c:v>
                </c:pt>
                <c:pt idx="1412">
                  <c:v>13.574999999999999</c:v>
                </c:pt>
                <c:pt idx="1413">
                  <c:v>13.683999999999999</c:v>
                </c:pt>
                <c:pt idx="1414">
                  <c:v>13.791</c:v>
                </c:pt>
                <c:pt idx="1415">
                  <c:v>13.898999999999999</c:v>
                </c:pt>
                <c:pt idx="1416">
                  <c:v>14.009</c:v>
                </c:pt>
                <c:pt idx="1417">
                  <c:v>14.122999999999999</c:v>
                </c:pt>
                <c:pt idx="1418">
                  <c:v>14.242000000000001</c:v>
                </c:pt>
                <c:pt idx="1419">
                  <c:v>14.366</c:v>
                </c:pt>
                <c:pt idx="1420">
                  <c:v>14.499000000000001</c:v>
                </c:pt>
                <c:pt idx="1421">
                  <c:v>14.64</c:v>
                </c:pt>
                <c:pt idx="1422">
                  <c:v>14.791</c:v>
                </c:pt>
                <c:pt idx="1423">
                  <c:v>14.952999999999999</c:v>
                </c:pt>
                <c:pt idx="1424">
                  <c:v>15.12</c:v>
                </c:pt>
                <c:pt idx="1425">
                  <c:v>15.295</c:v>
                </c:pt>
                <c:pt idx="1426">
                  <c:v>15.483000000000001</c:v>
                </c:pt>
                <c:pt idx="1427">
                  <c:v>15.680999999999999</c:v>
                </c:pt>
                <c:pt idx="1428">
                  <c:v>15.89</c:v>
                </c:pt>
                <c:pt idx="1429">
                  <c:v>16.100000000000001</c:v>
                </c:pt>
                <c:pt idx="1430">
                  <c:v>16.318999999999999</c:v>
                </c:pt>
                <c:pt idx="1431">
                  <c:v>16.541</c:v>
                </c:pt>
                <c:pt idx="1432">
                  <c:v>16.763999999999999</c:v>
                </c:pt>
                <c:pt idx="1433">
                  <c:v>16.986999999999998</c:v>
                </c:pt>
                <c:pt idx="1434">
                  <c:v>17.212</c:v>
                </c:pt>
                <c:pt idx="1435">
                  <c:v>17.434999999999999</c:v>
                </c:pt>
                <c:pt idx="1436">
                  <c:v>17.655000000000001</c:v>
                </c:pt>
                <c:pt idx="1437">
                  <c:v>17.881</c:v>
                </c:pt>
                <c:pt idx="1438">
                  <c:v>18.099</c:v>
                </c:pt>
                <c:pt idx="1439">
                  <c:v>18.309999999999999</c:v>
                </c:pt>
                <c:pt idx="1440">
                  <c:v>18.527999999999999</c:v>
                </c:pt>
                <c:pt idx="1441">
                  <c:v>18.748999999999999</c:v>
                </c:pt>
                <c:pt idx="1442">
                  <c:v>18.965</c:v>
                </c:pt>
                <c:pt idx="1443">
                  <c:v>19.183</c:v>
                </c:pt>
                <c:pt idx="1444">
                  <c:v>19.402000000000001</c:v>
                </c:pt>
                <c:pt idx="1445">
                  <c:v>19.623000000000001</c:v>
                </c:pt>
                <c:pt idx="1446">
                  <c:v>19.847000000000001</c:v>
                </c:pt>
                <c:pt idx="1447">
                  <c:v>20.067</c:v>
                </c:pt>
                <c:pt idx="1448">
                  <c:v>20.280999999999999</c:v>
                </c:pt>
                <c:pt idx="1449">
                  <c:v>20.501999999999999</c:v>
                </c:pt>
                <c:pt idx="1450">
                  <c:v>20.72</c:v>
                </c:pt>
                <c:pt idx="1451">
                  <c:v>20.927</c:v>
                </c:pt>
                <c:pt idx="1452">
                  <c:v>21.117999999999999</c:v>
                </c:pt>
                <c:pt idx="1453">
                  <c:v>21.298999999999999</c:v>
                </c:pt>
                <c:pt idx="1454">
                  <c:v>21.478999999999999</c:v>
                </c:pt>
                <c:pt idx="1455">
                  <c:v>21.646000000000001</c:v>
                </c:pt>
                <c:pt idx="1456">
                  <c:v>21.815000000000001</c:v>
                </c:pt>
                <c:pt idx="1457">
                  <c:v>21.986000000000001</c:v>
                </c:pt>
                <c:pt idx="1458">
                  <c:v>22.145</c:v>
                </c:pt>
                <c:pt idx="1459">
                  <c:v>22.295000000000002</c:v>
                </c:pt>
                <c:pt idx="1460">
                  <c:v>22.454999999999998</c:v>
                </c:pt>
                <c:pt idx="1461">
                  <c:v>22.611999999999998</c:v>
                </c:pt>
                <c:pt idx="1462">
                  <c:v>22.745999999999999</c:v>
                </c:pt>
                <c:pt idx="1463">
                  <c:v>22.872</c:v>
                </c:pt>
                <c:pt idx="1464">
                  <c:v>22.99</c:v>
                </c:pt>
                <c:pt idx="1465">
                  <c:v>23.091000000000001</c:v>
                </c:pt>
                <c:pt idx="1466">
                  <c:v>23.189</c:v>
                </c:pt>
                <c:pt idx="1467">
                  <c:v>23.282</c:v>
                </c:pt>
                <c:pt idx="1468">
                  <c:v>23.364999999999998</c:v>
                </c:pt>
                <c:pt idx="1469">
                  <c:v>23.446000000000002</c:v>
                </c:pt>
                <c:pt idx="1470">
                  <c:v>23.513000000000002</c:v>
                </c:pt>
                <c:pt idx="1471">
                  <c:v>23.577000000000002</c:v>
                </c:pt>
                <c:pt idx="1472">
                  <c:v>23.626999999999999</c:v>
                </c:pt>
                <c:pt idx="1473">
                  <c:v>23.664000000000001</c:v>
                </c:pt>
                <c:pt idx="1474">
                  <c:v>23.693000000000001</c:v>
                </c:pt>
                <c:pt idx="1475">
                  <c:v>23.7</c:v>
                </c:pt>
                <c:pt idx="1476">
                  <c:v>23.683</c:v>
                </c:pt>
                <c:pt idx="1477">
                  <c:v>23.649000000000001</c:v>
                </c:pt>
                <c:pt idx="1478">
                  <c:v>23.600999999999999</c:v>
                </c:pt>
                <c:pt idx="1479">
                  <c:v>23.538</c:v>
                </c:pt>
                <c:pt idx="1480">
                  <c:v>23.463000000000001</c:v>
                </c:pt>
                <c:pt idx="1481">
                  <c:v>23.39</c:v>
                </c:pt>
                <c:pt idx="1482">
                  <c:v>23.329000000000001</c:v>
                </c:pt>
                <c:pt idx="1483">
                  <c:v>23.288</c:v>
                </c:pt>
                <c:pt idx="1484">
                  <c:v>23.268000000000001</c:v>
                </c:pt>
                <c:pt idx="1485">
                  <c:v>23.274999999999999</c:v>
                </c:pt>
                <c:pt idx="1486">
                  <c:v>23.311</c:v>
                </c:pt>
                <c:pt idx="1487">
                  <c:v>23.373000000000001</c:v>
                </c:pt>
                <c:pt idx="1488">
                  <c:v>23.446000000000002</c:v>
                </c:pt>
                <c:pt idx="1489">
                  <c:v>23.53</c:v>
                </c:pt>
                <c:pt idx="1490">
                  <c:v>23.626000000000001</c:v>
                </c:pt>
                <c:pt idx="1491">
                  <c:v>23.728999999999999</c:v>
                </c:pt>
                <c:pt idx="1492">
                  <c:v>23.855</c:v>
                </c:pt>
                <c:pt idx="1493">
                  <c:v>23.998000000000001</c:v>
                </c:pt>
                <c:pt idx="1494">
                  <c:v>24.158999999999999</c:v>
                </c:pt>
                <c:pt idx="1495">
                  <c:v>24.327000000000002</c:v>
                </c:pt>
                <c:pt idx="1496">
                  <c:v>24.5</c:v>
                </c:pt>
                <c:pt idx="1497">
                  <c:v>24.672000000000001</c:v>
                </c:pt>
                <c:pt idx="1498">
                  <c:v>24.843</c:v>
                </c:pt>
                <c:pt idx="1499">
                  <c:v>25.007999999999999</c:v>
                </c:pt>
                <c:pt idx="1500">
                  <c:v>25.146000000000001</c:v>
                </c:pt>
                <c:pt idx="1501">
                  <c:v>25.251000000000001</c:v>
                </c:pt>
                <c:pt idx="1502">
                  <c:v>25.334</c:v>
                </c:pt>
                <c:pt idx="1503">
                  <c:v>25.393999999999998</c:v>
                </c:pt>
                <c:pt idx="1504">
                  <c:v>25.433</c:v>
                </c:pt>
                <c:pt idx="1505">
                  <c:v>25.463999999999999</c:v>
                </c:pt>
                <c:pt idx="1506">
                  <c:v>25.475000000000001</c:v>
                </c:pt>
                <c:pt idx="1507">
                  <c:v>25.48</c:v>
                </c:pt>
                <c:pt idx="1508">
                  <c:v>25.481999999999999</c:v>
                </c:pt>
                <c:pt idx="1509">
                  <c:v>25.48</c:v>
                </c:pt>
                <c:pt idx="1510">
                  <c:v>25.483000000000001</c:v>
                </c:pt>
                <c:pt idx="1511">
                  <c:v>25.498000000000001</c:v>
                </c:pt>
                <c:pt idx="1512">
                  <c:v>25.536000000000001</c:v>
                </c:pt>
                <c:pt idx="1513">
                  <c:v>25.588000000000001</c:v>
                </c:pt>
                <c:pt idx="1514">
                  <c:v>25.651</c:v>
                </c:pt>
                <c:pt idx="1515">
                  <c:v>25.73</c:v>
                </c:pt>
                <c:pt idx="1516">
                  <c:v>25.803999999999998</c:v>
                </c:pt>
                <c:pt idx="1517">
                  <c:v>25.863</c:v>
                </c:pt>
                <c:pt idx="1518">
                  <c:v>25.899000000000001</c:v>
                </c:pt>
                <c:pt idx="1519">
                  <c:v>25.914999999999999</c:v>
                </c:pt>
                <c:pt idx="1520">
                  <c:v>25.905000000000001</c:v>
                </c:pt>
                <c:pt idx="1521">
                  <c:v>25.867000000000001</c:v>
                </c:pt>
                <c:pt idx="1522">
                  <c:v>25.803999999999998</c:v>
                </c:pt>
                <c:pt idx="1523">
                  <c:v>25.727</c:v>
                </c:pt>
                <c:pt idx="1524">
                  <c:v>25.654</c:v>
                </c:pt>
                <c:pt idx="1525">
                  <c:v>25.591999999999999</c:v>
                </c:pt>
                <c:pt idx="1526">
                  <c:v>25.544</c:v>
                </c:pt>
                <c:pt idx="1527">
                  <c:v>25.516999999999999</c:v>
                </c:pt>
                <c:pt idx="1528">
                  <c:v>25.495999999999999</c:v>
                </c:pt>
                <c:pt idx="1529">
                  <c:v>25.457000000000001</c:v>
                </c:pt>
                <c:pt idx="1530">
                  <c:v>25.395</c:v>
                </c:pt>
                <c:pt idx="1531">
                  <c:v>25.33</c:v>
                </c:pt>
                <c:pt idx="1532">
                  <c:v>25.271999999999998</c:v>
                </c:pt>
                <c:pt idx="1533">
                  <c:v>25.241</c:v>
                </c:pt>
                <c:pt idx="1534">
                  <c:v>25.241</c:v>
                </c:pt>
                <c:pt idx="1535">
                  <c:v>25.27</c:v>
                </c:pt>
                <c:pt idx="1536">
                  <c:v>25.324000000000002</c:v>
                </c:pt>
                <c:pt idx="1537">
                  <c:v>25.388000000000002</c:v>
                </c:pt>
                <c:pt idx="1538">
                  <c:v>25.456</c:v>
                </c:pt>
                <c:pt idx="1539">
                  <c:v>25.53</c:v>
                </c:pt>
                <c:pt idx="1540">
                  <c:v>25.588999999999999</c:v>
                </c:pt>
                <c:pt idx="1541">
                  <c:v>25.619</c:v>
                </c:pt>
                <c:pt idx="1542">
                  <c:v>25.634</c:v>
                </c:pt>
                <c:pt idx="1543">
                  <c:v>25.634</c:v>
                </c:pt>
                <c:pt idx="1544">
                  <c:v>25.622</c:v>
                </c:pt>
                <c:pt idx="1545">
                  <c:v>25.594000000000001</c:v>
                </c:pt>
                <c:pt idx="1546">
                  <c:v>25.555</c:v>
                </c:pt>
                <c:pt idx="1547">
                  <c:v>25.518999999999998</c:v>
                </c:pt>
                <c:pt idx="1548">
                  <c:v>25.49</c:v>
                </c:pt>
                <c:pt idx="1549">
                  <c:v>25.466000000000001</c:v>
                </c:pt>
                <c:pt idx="1550">
                  <c:v>25.446000000000002</c:v>
                </c:pt>
                <c:pt idx="1551">
                  <c:v>25.422999999999998</c:v>
                </c:pt>
                <c:pt idx="1552">
                  <c:v>25.401</c:v>
                </c:pt>
                <c:pt idx="1553">
                  <c:v>25.378</c:v>
                </c:pt>
                <c:pt idx="1554">
                  <c:v>25.358000000000001</c:v>
                </c:pt>
                <c:pt idx="1555">
                  <c:v>25.358000000000001</c:v>
                </c:pt>
                <c:pt idx="1556">
                  <c:v>25.379000000000001</c:v>
                </c:pt>
                <c:pt idx="1557">
                  <c:v>25.411000000000001</c:v>
                </c:pt>
                <c:pt idx="1558">
                  <c:v>25.452999999999999</c:v>
                </c:pt>
                <c:pt idx="1559">
                  <c:v>25.501000000000001</c:v>
                </c:pt>
                <c:pt idx="1560">
                  <c:v>25.550999999999998</c:v>
                </c:pt>
                <c:pt idx="1561">
                  <c:v>25.594000000000001</c:v>
                </c:pt>
                <c:pt idx="1562">
                  <c:v>25.625</c:v>
                </c:pt>
                <c:pt idx="1563">
                  <c:v>25.646999999999998</c:v>
                </c:pt>
                <c:pt idx="1564">
                  <c:v>25.657</c:v>
                </c:pt>
                <c:pt idx="1565">
                  <c:v>25.652999999999999</c:v>
                </c:pt>
                <c:pt idx="1566">
                  <c:v>25.634</c:v>
                </c:pt>
                <c:pt idx="1567">
                  <c:v>25.613</c:v>
                </c:pt>
                <c:pt idx="1568">
                  <c:v>25.594999999999999</c:v>
                </c:pt>
                <c:pt idx="1569">
                  <c:v>25.587</c:v>
                </c:pt>
                <c:pt idx="1570">
                  <c:v>25.587</c:v>
                </c:pt>
                <c:pt idx="1571">
                  <c:v>25.600999999999999</c:v>
                </c:pt>
                <c:pt idx="1572">
                  <c:v>25.64</c:v>
                </c:pt>
                <c:pt idx="1573">
                  <c:v>25.690999999999999</c:v>
                </c:pt>
                <c:pt idx="1574">
                  <c:v>25.747</c:v>
                </c:pt>
                <c:pt idx="1575">
                  <c:v>25.814</c:v>
                </c:pt>
                <c:pt idx="1576">
                  <c:v>25.896999999999998</c:v>
                </c:pt>
                <c:pt idx="1577">
                  <c:v>25.995000000000001</c:v>
                </c:pt>
                <c:pt idx="1578">
                  <c:v>26.111000000000001</c:v>
                </c:pt>
                <c:pt idx="1579">
                  <c:v>26.234999999999999</c:v>
                </c:pt>
                <c:pt idx="1580">
                  <c:v>26.341999999999999</c:v>
                </c:pt>
                <c:pt idx="1581">
                  <c:v>26.416</c:v>
                </c:pt>
                <c:pt idx="1582">
                  <c:v>26.45</c:v>
                </c:pt>
                <c:pt idx="1583">
                  <c:v>26.434999999999999</c:v>
                </c:pt>
                <c:pt idx="1584">
                  <c:v>26.37</c:v>
                </c:pt>
                <c:pt idx="1585">
                  <c:v>26.26</c:v>
                </c:pt>
                <c:pt idx="1586">
                  <c:v>26.117999999999999</c:v>
                </c:pt>
                <c:pt idx="1587">
                  <c:v>25.960999999999999</c:v>
                </c:pt>
                <c:pt idx="1588">
                  <c:v>25.798999999999999</c:v>
                </c:pt>
                <c:pt idx="1589">
                  <c:v>25.638999999999999</c:v>
                </c:pt>
                <c:pt idx="1590">
                  <c:v>25.492000000000001</c:v>
                </c:pt>
                <c:pt idx="1591">
                  <c:v>25.369</c:v>
                </c:pt>
                <c:pt idx="1592">
                  <c:v>25.277000000000001</c:v>
                </c:pt>
                <c:pt idx="1593">
                  <c:v>25.204000000000001</c:v>
                </c:pt>
                <c:pt idx="1594">
                  <c:v>25.148</c:v>
                </c:pt>
                <c:pt idx="1595">
                  <c:v>25.114000000000001</c:v>
                </c:pt>
                <c:pt idx="1596">
                  <c:v>25.106999999999999</c:v>
                </c:pt>
                <c:pt idx="1597">
                  <c:v>25.122</c:v>
                </c:pt>
                <c:pt idx="1598">
                  <c:v>25.152999999999999</c:v>
                </c:pt>
                <c:pt idx="1599">
                  <c:v>25.199000000000002</c:v>
                </c:pt>
                <c:pt idx="1600">
                  <c:v>25.263999999999999</c:v>
                </c:pt>
                <c:pt idx="1601">
                  <c:v>25.344000000000001</c:v>
                </c:pt>
                <c:pt idx="1602">
                  <c:v>25.434000000000001</c:v>
                </c:pt>
                <c:pt idx="1603">
                  <c:v>25.535</c:v>
                </c:pt>
                <c:pt idx="1604">
                  <c:v>25.628</c:v>
                </c:pt>
                <c:pt idx="1605">
                  <c:v>25.725999999999999</c:v>
                </c:pt>
                <c:pt idx="1606">
                  <c:v>25.82</c:v>
                </c:pt>
                <c:pt idx="1607">
                  <c:v>25.91</c:v>
                </c:pt>
                <c:pt idx="1608">
                  <c:v>26</c:v>
                </c:pt>
                <c:pt idx="1609">
                  <c:v>26.084</c:v>
                </c:pt>
                <c:pt idx="1610">
                  <c:v>26.158000000000001</c:v>
                </c:pt>
                <c:pt idx="1611">
                  <c:v>26.213999999999999</c:v>
                </c:pt>
                <c:pt idx="1612">
                  <c:v>26.260999999999999</c:v>
                </c:pt>
                <c:pt idx="1613">
                  <c:v>26.291</c:v>
                </c:pt>
                <c:pt idx="1614">
                  <c:v>26.308</c:v>
                </c:pt>
                <c:pt idx="1615">
                  <c:v>26.311</c:v>
                </c:pt>
                <c:pt idx="1616">
                  <c:v>26.3</c:v>
                </c:pt>
                <c:pt idx="1617">
                  <c:v>26.279</c:v>
                </c:pt>
                <c:pt idx="1618">
                  <c:v>26.245999999999999</c:v>
                </c:pt>
                <c:pt idx="1619">
                  <c:v>26.207000000000001</c:v>
                </c:pt>
                <c:pt idx="1620">
                  <c:v>26.166</c:v>
                </c:pt>
                <c:pt idx="1621">
                  <c:v>26.13</c:v>
                </c:pt>
                <c:pt idx="1622">
                  <c:v>26.1</c:v>
                </c:pt>
                <c:pt idx="1623">
                  <c:v>26.082999999999998</c:v>
                </c:pt>
                <c:pt idx="1624">
                  <c:v>26.08</c:v>
                </c:pt>
                <c:pt idx="1625">
                  <c:v>26.08</c:v>
                </c:pt>
                <c:pt idx="1626">
                  <c:v>26.091000000000001</c:v>
                </c:pt>
                <c:pt idx="1627">
                  <c:v>26.114000000000001</c:v>
                </c:pt>
                <c:pt idx="1628">
                  <c:v>26.141999999999999</c:v>
                </c:pt>
                <c:pt idx="1629">
                  <c:v>26.173999999999999</c:v>
                </c:pt>
                <c:pt idx="1630">
                  <c:v>26.202999999999999</c:v>
                </c:pt>
                <c:pt idx="1631">
                  <c:v>26.225000000000001</c:v>
                </c:pt>
                <c:pt idx="1632">
                  <c:v>26.248999999999999</c:v>
                </c:pt>
                <c:pt idx="1633">
                  <c:v>26.273</c:v>
                </c:pt>
                <c:pt idx="1634">
                  <c:v>26.3</c:v>
                </c:pt>
                <c:pt idx="1635">
                  <c:v>26.334</c:v>
                </c:pt>
                <c:pt idx="1636">
                  <c:v>26.38</c:v>
                </c:pt>
                <c:pt idx="1637">
                  <c:v>26.436</c:v>
                </c:pt>
                <c:pt idx="1638">
                  <c:v>26.495000000000001</c:v>
                </c:pt>
                <c:pt idx="1639">
                  <c:v>26.559000000000001</c:v>
                </c:pt>
                <c:pt idx="1640">
                  <c:v>26.622</c:v>
                </c:pt>
                <c:pt idx="1641">
                  <c:v>26.675000000000001</c:v>
                </c:pt>
                <c:pt idx="1642">
                  <c:v>26.718</c:v>
                </c:pt>
                <c:pt idx="1643">
                  <c:v>26.75</c:v>
                </c:pt>
                <c:pt idx="1644">
                  <c:v>26.779</c:v>
                </c:pt>
                <c:pt idx="1645">
                  <c:v>26.798999999999999</c:v>
                </c:pt>
                <c:pt idx="1646">
                  <c:v>26.812999999999999</c:v>
                </c:pt>
                <c:pt idx="1647">
                  <c:v>26.821999999999999</c:v>
                </c:pt>
                <c:pt idx="1648">
                  <c:v>26.823</c:v>
                </c:pt>
                <c:pt idx="1649">
                  <c:v>26.808</c:v>
                </c:pt>
                <c:pt idx="1650">
                  <c:v>26.783000000000001</c:v>
                </c:pt>
                <c:pt idx="1651">
                  <c:v>26.748000000000001</c:v>
                </c:pt>
                <c:pt idx="1652">
                  <c:v>26.701000000000001</c:v>
                </c:pt>
                <c:pt idx="1653">
                  <c:v>26.643999999999998</c:v>
                </c:pt>
                <c:pt idx="1654">
                  <c:v>26.585999999999999</c:v>
                </c:pt>
                <c:pt idx="1655">
                  <c:v>26.532</c:v>
                </c:pt>
                <c:pt idx="1656">
                  <c:v>26.483000000000001</c:v>
                </c:pt>
                <c:pt idx="1657">
                  <c:v>26.44</c:v>
                </c:pt>
                <c:pt idx="1658">
                  <c:v>26.411999999999999</c:v>
                </c:pt>
                <c:pt idx="1659">
                  <c:v>26.396999999999998</c:v>
                </c:pt>
                <c:pt idx="1660">
                  <c:v>26.390999999999998</c:v>
                </c:pt>
                <c:pt idx="1661">
                  <c:v>26.388999999999999</c:v>
                </c:pt>
                <c:pt idx="1662">
                  <c:v>26.39</c:v>
                </c:pt>
                <c:pt idx="1663">
                  <c:v>26.393000000000001</c:v>
                </c:pt>
                <c:pt idx="1664">
                  <c:v>26.396999999999998</c:v>
                </c:pt>
                <c:pt idx="1665">
                  <c:v>26.39</c:v>
                </c:pt>
                <c:pt idx="1666">
                  <c:v>26.37</c:v>
                </c:pt>
                <c:pt idx="1667">
                  <c:v>26.346</c:v>
                </c:pt>
                <c:pt idx="1668">
                  <c:v>26.308</c:v>
                </c:pt>
                <c:pt idx="1669">
                  <c:v>26.253</c:v>
                </c:pt>
                <c:pt idx="1670">
                  <c:v>26.175999999999998</c:v>
                </c:pt>
                <c:pt idx="1671">
                  <c:v>26.096</c:v>
                </c:pt>
                <c:pt idx="1672">
                  <c:v>26.009</c:v>
                </c:pt>
                <c:pt idx="1673">
                  <c:v>25.913</c:v>
                </c:pt>
                <c:pt idx="1674">
                  <c:v>25.824999999999999</c:v>
                </c:pt>
                <c:pt idx="1675">
                  <c:v>25.748999999999999</c:v>
                </c:pt>
                <c:pt idx="1676">
                  <c:v>25.673999999999999</c:v>
                </c:pt>
                <c:pt idx="1677">
                  <c:v>25.6</c:v>
                </c:pt>
                <c:pt idx="1678">
                  <c:v>25.533999999999999</c:v>
                </c:pt>
                <c:pt idx="1679">
                  <c:v>25.466000000000001</c:v>
                </c:pt>
                <c:pt idx="1680">
                  <c:v>25.395</c:v>
                </c:pt>
                <c:pt idx="1681">
                  <c:v>25.321999999999999</c:v>
                </c:pt>
                <c:pt idx="1682">
                  <c:v>25.24</c:v>
                </c:pt>
                <c:pt idx="1683">
                  <c:v>25.172000000000001</c:v>
                </c:pt>
                <c:pt idx="1684">
                  <c:v>25.114999999999998</c:v>
                </c:pt>
                <c:pt idx="1685">
                  <c:v>25.065000000000001</c:v>
                </c:pt>
                <c:pt idx="1686">
                  <c:v>25.033000000000001</c:v>
                </c:pt>
                <c:pt idx="1687">
                  <c:v>25.007999999999999</c:v>
                </c:pt>
                <c:pt idx="1688">
                  <c:v>24.989000000000001</c:v>
                </c:pt>
                <c:pt idx="1689">
                  <c:v>24.981999999999999</c:v>
                </c:pt>
                <c:pt idx="1690">
                  <c:v>24.974</c:v>
                </c:pt>
                <c:pt idx="1691">
                  <c:v>24.957000000000001</c:v>
                </c:pt>
                <c:pt idx="1692">
                  <c:v>24.934000000000001</c:v>
                </c:pt>
                <c:pt idx="1693">
                  <c:v>24.902000000000001</c:v>
                </c:pt>
                <c:pt idx="1694">
                  <c:v>24.861999999999998</c:v>
                </c:pt>
                <c:pt idx="1695">
                  <c:v>24.817</c:v>
                </c:pt>
                <c:pt idx="1696">
                  <c:v>24.771000000000001</c:v>
                </c:pt>
                <c:pt idx="1697">
                  <c:v>24.722999999999999</c:v>
                </c:pt>
                <c:pt idx="1698">
                  <c:v>24.681000000000001</c:v>
                </c:pt>
                <c:pt idx="1699">
                  <c:v>24.643000000000001</c:v>
                </c:pt>
                <c:pt idx="1700">
                  <c:v>24.619</c:v>
                </c:pt>
                <c:pt idx="1701">
                  <c:v>24.606999999999999</c:v>
                </c:pt>
                <c:pt idx="1702">
                  <c:v>24.597999999999999</c:v>
                </c:pt>
                <c:pt idx="1703">
                  <c:v>24.591999999999999</c:v>
                </c:pt>
                <c:pt idx="1704">
                  <c:v>24.579000000000001</c:v>
                </c:pt>
                <c:pt idx="1705">
                  <c:v>24.559000000000001</c:v>
                </c:pt>
                <c:pt idx="1706">
                  <c:v>24.536000000000001</c:v>
                </c:pt>
                <c:pt idx="1707">
                  <c:v>24.51</c:v>
                </c:pt>
                <c:pt idx="1708">
                  <c:v>24.481000000000002</c:v>
                </c:pt>
                <c:pt idx="1709">
                  <c:v>24.463999999999999</c:v>
                </c:pt>
                <c:pt idx="1710">
                  <c:v>24.457000000000001</c:v>
                </c:pt>
                <c:pt idx="1711">
                  <c:v>24.452000000000002</c:v>
                </c:pt>
                <c:pt idx="1712">
                  <c:v>24.434999999999999</c:v>
                </c:pt>
                <c:pt idx="1713">
                  <c:v>24.408999999999999</c:v>
                </c:pt>
                <c:pt idx="1714">
                  <c:v>24.37</c:v>
                </c:pt>
                <c:pt idx="1715">
                  <c:v>24.306999999999999</c:v>
                </c:pt>
                <c:pt idx="1716">
                  <c:v>24.218</c:v>
                </c:pt>
                <c:pt idx="1717">
                  <c:v>24.111000000000001</c:v>
                </c:pt>
                <c:pt idx="1718">
                  <c:v>24</c:v>
                </c:pt>
                <c:pt idx="1719">
                  <c:v>23.888999999999999</c:v>
                </c:pt>
                <c:pt idx="1720">
                  <c:v>23.792000000000002</c:v>
                </c:pt>
                <c:pt idx="1721">
                  <c:v>23.715</c:v>
                </c:pt>
                <c:pt idx="1722">
                  <c:v>23.655000000000001</c:v>
                </c:pt>
                <c:pt idx="1723">
                  <c:v>23.603000000000002</c:v>
                </c:pt>
                <c:pt idx="1724">
                  <c:v>23.550999999999998</c:v>
                </c:pt>
                <c:pt idx="1725">
                  <c:v>23.489000000000001</c:v>
                </c:pt>
                <c:pt idx="1726">
                  <c:v>23.42</c:v>
                </c:pt>
                <c:pt idx="1727">
                  <c:v>23.346</c:v>
                </c:pt>
                <c:pt idx="1728">
                  <c:v>23.257999999999999</c:v>
                </c:pt>
                <c:pt idx="1729">
                  <c:v>23.149000000000001</c:v>
                </c:pt>
                <c:pt idx="1730">
                  <c:v>23.042999999999999</c:v>
                </c:pt>
                <c:pt idx="1731">
                  <c:v>22.943999999999999</c:v>
                </c:pt>
                <c:pt idx="1732">
                  <c:v>22.86</c:v>
                </c:pt>
                <c:pt idx="1733">
                  <c:v>22.79</c:v>
                </c:pt>
                <c:pt idx="1734">
                  <c:v>22.722000000000001</c:v>
                </c:pt>
                <c:pt idx="1735">
                  <c:v>22.657</c:v>
                </c:pt>
                <c:pt idx="1736">
                  <c:v>22.600999999999999</c:v>
                </c:pt>
                <c:pt idx="1737">
                  <c:v>22.547999999999998</c:v>
                </c:pt>
                <c:pt idx="1738">
                  <c:v>22.488</c:v>
                </c:pt>
                <c:pt idx="1739">
                  <c:v>22.425999999999998</c:v>
                </c:pt>
                <c:pt idx="1740">
                  <c:v>22.352</c:v>
                </c:pt>
                <c:pt idx="1741">
                  <c:v>22.286999999999999</c:v>
                </c:pt>
                <c:pt idx="1742">
                  <c:v>22.23</c:v>
                </c:pt>
                <c:pt idx="1743">
                  <c:v>22.183</c:v>
                </c:pt>
                <c:pt idx="1744">
                  <c:v>22.148</c:v>
                </c:pt>
                <c:pt idx="1745">
                  <c:v>22.12</c:v>
                </c:pt>
                <c:pt idx="1746">
                  <c:v>22.093</c:v>
                </c:pt>
                <c:pt idx="1747">
                  <c:v>22.077999999999999</c:v>
                </c:pt>
                <c:pt idx="1748">
                  <c:v>22.073</c:v>
                </c:pt>
                <c:pt idx="1749">
                  <c:v>22.068000000000001</c:v>
                </c:pt>
                <c:pt idx="1750">
                  <c:v>22.062000000000001</c:v>
                </c:pt>
                <c:pt idx="1751">
                  <c:v>22.064</c:v>
                </c:pt>
                <c:pt idx="1752">
                  <c:v>22.065999999999999</c:v>
                </c:pt>
                <c:pt idx="1753">
                  <c:v>22.08</c:v>
                </c:pt>
                <c:pt idx="1754">
                  <c:v>22.109000000000002</c:v>
                </c:pt>
                <c:pt idx="1755">
                  <c:v>22.148</c:v>
                </c:pt>
                <c:pt idx="1756">
                  <c:v>22.192</c:v>
                </c:pt>
                <c:pt idx="1757">
                  <c:v>22.233000000000001</c:v>
                </c:pt>
                <c:pt idx="1758">
                  <c:v>22.265000000000001</c:v>
                </c:pt>
                <c:pt idx="1759">
                  <c:v>22.286999999999999</c:v>
                </c:pt>
                <c:pt idx="1760">
                  <c:v>22.303000000000001</c:v>
                </c:pt>
                <c:pt idx="1761">
                  <c:v>22.311</c:v>
                </c:pt>
                <c:pt idx="1762">
                  <c:v>22.312999999999999</c:v>
                </c:pt>
                <c:pt idx="1763">
                  <c:v>22.314</c:v>
                </c:pt>
                <c:pt idx="1764">
                  <c:v>22.315999999999999</c:v>
                </c:pt>
                <c:pt idx="1765">
                  <c:v>22.314</c:v>
                </c:pt>
                <c:pt idx="1766">
                  <c:v>22.311</c:v>
                </c:pt>
                <c:pt idx="1767">
                  <c:v>22.308</c:v>
                </c:pt>
                <c:pt idx="1768">
                  <c:v>22.306000000000001</c:v>
                </c:pt>
                <c:pt idx="1769">
                  <c:v>22.298999999999999</c:v>
                </c:pt>
                <c:pt idx="1770">
                  <c:v>22.283999999999999</c:v>
                </c:pt>
                <c:pt idx="1771">
                  <c:v>22.265000000000001</c:v>
                </c:pt>
                <c:pt idx="1772">
                  <c:v>22.248999999999999</c:v>
                </c:pt>
                <c:pt idx="1773">
                  <c:v>22.238</c:v>
                </c:pt>
                <c:pt idx="1774">
                  <c:v>22.233000000000001</c:v>
                </c:pt>
                <c:pt idx="1775">
                  <c:v>22.241</c:v>
                </c:pt>
                <c:pt idx="1776">
                  <c:v>22.265999999999998</c:v>
                </c:pt>
                <c:pt idx="1777">
                  <c:v>22.303000000000001</c:v>
                </c:pt>
                <c:pt idx="1778">
                  <c:v>22.352</c:v>
                </c:pt>
                <c:pt idx="1779">
                  <c:v>22.411000000000001</c:v>
                </c:pt>
                <c:pt idx="1780">
                  <c:v>22.481999999999999</c:v>
                </c:pt>
                <c:pt idx="1781">
                  <c:v>22.547999999999998</c:v>
                </c:pt>
                <c:pt idx="1782">
                  <c:v>22.6</c:v>
                </c:pt>
                <c:pt idx="1783">
                  <c:v>22.646999999999998</c:v>
                </c:pt>
                <c:pt idx="1784">
                  <c:v>22.698</c:v>
                </c:pt>
                <c:pt idx="1785">
                  <c:v>22.754000000000001</c:v>
                </c:pt>
                <c:pt idx="1786">
                  <c:v>22.802</c:v>
                </c:pt>
                <c:pt idx="1787">
                  <c:v>22.847999999999999</c:v>
                </c:pt>
                <c:pt idx="1788">
                  <c:v>22.905999999999999</c:v>
                </c:pt>
                <c:pt idx="1789">
                  <c:v>22.975000000000001</c:v>
                </c:pt>
                <c:pt idx="1790">
                  <c:v>23.050999999999998</c:v>
                </c:pt>
                <c:pt idx="1791">
                  <c:v>23.134</c:v>
                </c:pt>
                <c:pt idx="1792">
                  <c:v>23.225000000000001</c:v>
                </c:pt>
                <c:pt idx="1793">
                  <c:v>23.327000000000002</c:v>
                </c:pt>
                <c:pt idx="1794">
                  <c:v>23.431000000000001</c:v>
                </c:pt>
                <c:pt idx="1795">
                  <c:v>23.54</c:v>
                </c:pt>
                <c:pt idx="1796">
                  <c:v>23.654</c:v>
                </c:pt>
                <c:pt idx="1797">
                  <c:v>23.771999999999998</c:v>
                </c:pt>
                <c:pt idx="1798">
                  <c:v>23.898</c:v>
                </c:pt>
                <c:pt idx="1799">
                  <c:v>24.03</c:v>
                </c:pt>
                <c:pt idx="1800">
                  <c:v>24.163</c:v>
                </c:pt>
                <c:pt idx="1801">
                  <c:v>24.295999999999999</c:v>
                </c:pt>
                <c:pt idx="1802">
                  <c:v>24.443000000000001</c:v>
                </c:pt>
                <c:pt idx="1803">
                  <c:v>24.591999999999999</c:v>
                </c:pt>
                <c:pt idx="1804">
                  <c:v>24.744</c:v>
                </c:pt>
                <c:pt idx="1805">
                  <c:v>24.901</c:v>
                </c:pt>
                <c:pt idx="1806">
                  <c:v>25.04</c:v>
                </c:pt>
                <c:pt idx="1807">
                  <c:v>25.167000000000002</c:v>
                </c:pt>
                <c:pt idx="1808">
                  <c:v>25.283000000000001</c:v>
                </c:pt>
                <c:pt idx="1809">
                  <c:v>25.382000000000001</c:v>
                </c:pt>
                <c:pt idx="1810">
                  <c:v>25.466999999999999</c:v>
                </c:pt>
                <c:pt idx="1811">
                  <c:v>25.536000000000001</c:v>
                </c:pt>
                <c:pt idx="1812">
                  <c:v>25.597999999999999</c:v>
                </c:pt>
                <c:pt idx="1813">
                  <c:v>25.652999999999999</c:v>
                </c:pt>
                <c:pt idx="1814">
                  <c:v>25.698</c:v>
                </c:pt>
                <c:pt idx="1815">
                  <c:v>25.731999999999999</c:v>
                </c:pt>
                <c:pt idx="1816">
                  <c:v>25.753</c:v>
                </c:pt>
                <c:pt idx="1817">
                  <c:v>25.765000000000001</c:v>
                </c:pt>
                <c:pt idx="1818">
                  <c:v>25.763999999999999</c:v>
                </c:pt>
                <c:pt idx="1819">
                  <c:v>25.757999999999999</c:v>
                </c:pt>
                <c:pt idx="1820">
                  <c:v>25.75</c:v>
                </c:pt>
                <c:pt idx="1821">
                  <c:v>25.738</c:v>
                </c:pt>
                <c:pt idx="1822">
                  <c:v>25.722000000000001</c:v>
                </c:pt>
                <c:pt idx="1823">
                  <c:v>25.695</c:v>
                </c:pt>
                <c:pt idx="1824">
                  <c:v>25.664999999999999</c:v>
                </c:pt>
                <c:pt idx="1825">
                  <c:v>25.634</c:v>
                </c:pt>
                <c:pt idx="1826">
                  <c:v>25.603999999999999</c:v>
                </c:pt>
                <c:pt idx="1827">
                  <c:v>25.576000000000001</c:v>
                </c:pt>
                <c:pt idx="1828">
                  <c:v>25.544</c:v>
                </c:pt>
                <c:pt idx="1829">
                  <c:v>25.515000000000001</c:v>
                </c:pt>
                <c:pt idx="1830">
                  <c:v>25.491</c:v>
                </c:pt>
                <c:pt idx="1831">
                  <c:v>25.469000000000001</c:v>
                </c:pt>
                <c:pt idx="1832">
                  <c:v>25.457000000000001</c:v>
                </c:pt>
                <c:pt idx="1833">
                  <c:v>25.454999999999998</c:v>
                </c:pt>
                <c:pt idx="1834">
                  <c:v>25.457999999999998</c:v>
                </c:pt>
                <c:pt idx="1835">
                  <c:v>25.47</c:v>
                </c:pt>
                <c:pt idx="1836">
                  <c:v>25.491</c:v>
                </c:pt>
                <c:pt idx="1837">
                  <c:v>25.523</c:v>
                </c:pt>
                <c:pt idx="1838">
                  <c:v>25.567</c:v>
                </c:pt>
                <c:pt idx="1839">
                  <c:v>25.619</c:v>
                </c:pt>
                <c:pt idx="1840">
                  <c:v>25.684999999999999</c:v>
                </c:pt>
                <c:pt idx="1841">
                  <c:v>25.754000000000001</c:v>
                </c:pt>
                <c:pt idx="1842">
                  <c:v>25.827999999999999</c:v>
                </c:pt>
                <c:pt idx="1843">
                  <c:v>25.905999999999999</c:v>
                </c:pt>
                <c:pt idx="1844">
                  <c:v>25.981000000000002</c:v>
                </c:pt>
                <c:pt idx="1845">
                  <c:v>26.058</c:v>
                </c:pt>
                <c:pt idx="1846">
                  <c:v>26.135000000000002</c:v>
                </c:pt>
                <c:pt idx="1847">
                  <c:v>26.199000000000002</c:v>
                </c:pt>
                <c:pt idx="1848">
                  <c:v>26.257000000000001</c:v>
                </c:pt>
                <c:pt idx="1849">
                  <c:v>26.317</c:v>
                </c:pt>
                <c:pt idx="1850">
                  <c:v>26.378</c:v>
                </c:pt>
                <c:pt idx="1851">
                  <c:v>26.44</c:v>
                </c:pt>
                <c:pt idx="1852">
                  <c:v>26.497</c:v>
                </c:pt>
                <c:pt idx="1853">
                  <c:v>26.547999999999998</c:v>
                </c:pt>
                <c:pt idx="1854">
                  <c:v>26.603999999999999</c:v>
                </c:pt>
                <c:pt idx="1855">
                  <c:v>26.646999999999998</c:v>
                </c:pt>
                <c:pt idx="1856">
                  <c:v>26.672999999999998</c:v>
                </c:pt>
                <c:pt idx="1857">
                  <c:v>26.696000000000002</c:v>
                </c:pt>
                <c:pt idx="1858">
                  <c:v>26.712</c:v>
                </c:pt>
                <c:pt idx="1859">
                  <c:v>26.712</c:v>
                </c:pt>
                <c:pt idx="1860">
                  <c:v>26.702999999999999</c:v>
                </c:pt>
                <c:pt idx="1861">
                  <c:v>26.69</c:v>
                </c:pt>
                <c:pt idx="1862">
                  <c:v>26.672999999999998</c:v>
                </c:pt>
                <c:pt idx="1863">
                  <c:v>26.649000000000001</c:v>
                </c:pt>
                <c:pt idx="1864">
                  <c:v>26.608000000000001</c:v>
                </c:pt>
                <c:pt idx="1865">
                  <c:v>26.552</c:v>
                </c:pt>
                <c:pt idx="1866">
                  <c:v>26.486000000000001</c:v>
                </c:pt>
                <c:pt idx="1867">
                  <c:v>26.414999999999999</c:v>
                </c:pt>
                <c:pt idx="1868">
                  <c:v>26.335999999999999</c:v>
                </c:pt>
                <c:pt idx="1869">
                  <c:v>26.247</c:v>
                </c:pt>
                <c:pt idx="1870">
                  <c:v>26.16</c:v>
                </c:pt>
                <c:pt idx="1871">
                  <c:v>26.091999999999999</c:v>
                </c:pt>
                <c:pt idx="1872">
                  <c:v>26.033999999999999</c:v>
                </c:pt>
                <c:pt idx="1873">
                  <c:v>25.984999999999999</c:v>
                </c:pt>
                <c:pt idx="1874">
                  <c:v>25.95</c:v>
                </c:pt>
                <c:pt idx="1875">
                  <c:v>25.925999999999998</c:v>
                </c:pt>
                <c:pt idx="1876">
                  <c:v>25.913</c:v>
                </c:pt>
                <c:pt idx="1877">
                  <c:v>25.914999999999999</c:v>
                </c:pt>
                <c:pt idx="1878">
                  <c:v>25.919</c:v>
                </c:pt>
                <c:pt idx="1879">
                  <c:v>25.923999999999999</c:v>
                </c:pt>
                <c:pt idx="1880">
                  <c:v>25.917000000000002</c:v>
                </c:pt>
                <c:pt idx="1881">
                  <c:v>25.902999999999999</c:v>
                </c:pt>
                <c:pt idx="1882">
                  <c:v>25.887</c:v>
                </c:pt>
                <c:pt idx="1883">
                  <c:v>25.876999999999999</c:v>
                </c:pt>
                <c:pt idx="1884">
                  <c:v>25.867999999999999</c:v>
                </c:pt>
                <c:pt idx="1885">
                  <c:v>25.866</c:v>
                </c:pt>
                <c:pt idx="1886">
                  <c:v>25.873000000000001</c:v>
                </c:pt>
                <c:pt idx="1887">
                  <c:v>25.885999999999999</c:v>
                </c:pt>
                <c:pt idx="1888">
                  <c:v>25.911999999999999</c:v>
                </c:pt>
                <c:pt idx="1889">
                  <c:v>25.956</c:v>
                </c:pt>
                <c:pt idx="1890">
                  <c:v>26.004000000000001</c:v>
                </c:pt>
                <c:pt idx="1891">
                  <c:v>26.045999999999999</c:v>
                </c:pt>
                <c:pt idx="1892">
                  <c:v>26.09</c:v>
                </c:pt>
                <c:pt idx="1893">
                  <c:v>26.14</c:v>
                </c:pt>
                <c:pt idx="1894">
                  <c:v>26.181999999999999</c:v>
                </c:pt>
                <c:pt idx="1895">
                  <c:v>26.221</c:v>
                </c:pt>
                <c:pt idx="1896">
                  <c:v>26.25</c:v>
                </c:pt>
                <c:pt idx="1897">
                  <c:v>26.271000000000001</c:v>
                </c:pt>
                <c:pt idx="1898">
                  <c:v>26.292000000000002</c:v>
                </c:pt>
                <c:pt idx="1899">
                  <c:v>26.308</c:v>
                </c:pt>
                <c:pt idx="1900">
                  <c:v>26.318999999999999</c:v>
                </c:pt>
                <c:pt idx="1901">
                  <c:v>26.327000000000002</c:v>
                </c:pt>
                <c:pt idx="1902">
                  <c:v>26.338000000000001</c:v>
                </c:pt>
                <c:pt idx="1903">
                  <c:v>26.364000000000001</c:v>
                </c:pt>
                <c:pt idx="1904">
                  <c:v>26.408999999999999</c:v>
                </c:pt>
                <c:pt idx="1905">
                  <c:v>26.460999999999999</c:v>
                </c:pt>
                <c:pt idx="1906">
                  <c:v>26.524999999999999</c:v>
                </c:pt>
                <c:pt idx="1907">
                  <c:v>26.594000000000001</c:v>
                </c:pt>
                <c:pt idx="1908">
                  <c:v>26.661999999999999</c:v>
                </c:pt>
                <c:pt idx="1909">
                  <c:v>26.728000000000002</c:v>
                </c:pt>
                <c:pt idx="1910">
                  <c:v>26.78</c:v>
                </c:pt>
                <c:pt idx="1911">
                  <c:v>26.82</c:v>
                </c:pt>
                <c:pt idx="1912">
                  <c:v>26.85</c:v>
                </c:pt>
                <c:pt idx="1913">
                  <c:v>26.869</c:v>
                </c:pt>
                <c:pt idx="1914">
                  <c:v>26.882000000000001</c:v>
                </c:pt>
                <c:pt idx="1915">
                  <c:v>26.893999999999998</c:v>
                </c:pt>
                <c:pt idx="1916">
                  <c:v>26.902999999999999</c:v>
                </c:pt>
                <c:pt idx="1917">
                  <c:v>26.902000000000001</c:v>
                </c:pt>
                <c:pt idx="1918">
                  <c:v>26.896000000000001</c:v>
                </c:pt>
                <c:pt idx="1919">
                  <c:v>26.879000000000001</c:v>
                </c:pt>
                <c:pt idx="1920">
                  <c:v>26.856999999999999</c:v>
                </c:pt>
                <c:pt idx="1921">
                  <c:v>26.835999999999999</c:v>
                </c:pt>
                <c:pt idx="1922">
                  <c:v>26.821000000000002</c:v>
                </c:pt>
                <c:pt idx="1923">
                  <c:v>26.818999999999999</c:v>
                </c:pt>
                <c:pt idx="1924">
                  <c:v>26.818000000000001</c:v>
                </c:pt>
                <c:pt idx="1925">
                  <c:v>26.82</c:v>
                </c:pt>
                <c:pt idx="1926">
                  <c:v>26.827999999999999</c:v>
                </c:pt>
                <c:pt idx="1927">
                  <c:v>26.853999999999999</c:v>
                </c:pt>
                <c:pt idx="1928">
                  <c:v>26.898</c:v>
                </c:pt>
                <c:pt idx="1929">
                  <c:v>26.946999999999999</c:v>
                </c:pt>
                <c:pt idx="1930">
                  <c:v>27.001000000000001</c:v>
                </c:pt>
                <c:pt idx="1931">
                  <c:v>27.05</c:v>
                </c:pt>
                <c:pt idx="1932">
                  <c:v>27.094000000000001</c:v>
                </c:pt>
                <c:pt idx="1933">
                  <c:v>27.134</c:v>
                </c:pt>
                <c:pt idx="1934">
                  <c:v>27.161999999999999</c:v>
                </c:pt>
                <c:pt idx="1935">
                  <c:v>27.175000000000001</c:v>
                </c:pt>
                <c:pt idx="1936">
                  <c:v>27.175000000000001</c:v>
                </c:pt>
                <c:pt idx="1937">
                  <c:v>27.169</c:v>
                </c:pt>
                <c:pt idx="1938">
                  <c:v>27.161000000000001</c:v>
                </c:pt>
                <c:pt idx="1939">
                  <c:v>27.145</c:v>
                </c:pt>
                <c:pt idx="1940">
                  <c:v>27.123000000000001</c:v>
                </c:pt>
                <c:pt idx="1941">
                  <c:v>27.094999999999999</c:v>
                </c:pt>
                <c:pt idx="1942">
                  <c:v>27.065999999999999</c:v>
                </c:pt>
                <c:pt idx="1943">
                  <c:v>27.041</c:v>
                </c:pt>
                <c:pt idx="1944">
                  <c:v>27.021999999999998</c:v>
                </c:pt>
                <c:pt idx="1945">
                  <c:v>27.009</c:v>
                </c:pt>
                <c:pt idx="1946">
                  <c:v>27.010999999999999</c:v>
                </c:pt>
                <c:pt idx="1947">
                  <c:v>27.026</c:v>
                </c:pt>
                <c:pt idx="1948">
                  <c:v>27.047999999999998</c:v>
                </c:pt>
                <c:pt idx="1949">
                  <c:v>27.068999999999999</c:v>
                </c:pt>
                <c:pt idx="1950">
                  <c:v>27.1</c:v>
                </c:pt>
                <c:pt idx="1951">
                  <c:v>27.143999999999998</c:v>
                </c:pt>
                <c:pt idx="1952">
                  <c:v>27.207999999999998</c:v>
                </c:pt>
                <c:pt idx="1953">
                  <c:v>27.294</c:v>
                </c:pt>
                <c:pt idx="1954">
                  <c:v>27.407</c:v>
                </c:pt>
                <c:pt idx="1955">
                  <c:v>27.553000000000001</c:v>
                </c:pt>
                <c:pt idx="1956">
                  <c:v>27.721</c:v>
                </c:pt>
                <c:pt idx="1957">
                  <c:v>27.890999999999998</c:v>
                </c:pt>
                <c:pt idx="1958">
                  <c:v>28.056999999999999</c:v>
                </c:pt>
                <c:pt idx="1959">
                  <c:v>28.204999999999998</c:v>
                </c:pt>
                <c:pt idx="1960">
                  <c:v>28.33</c:v>
                </c:pt>
                <c:pt idx="1961">
                  <c:v>28.437999999999999</c:v>
                </c:pt>
                <c:pt idx="1962">
                  <c:v>28.518999999999998</c:v>
                </c:pt>
                <c:pt idx="1963">
                  <c:v>28.573</c:v>
                </c:pt>
                <c:pt idx="1964">
                  <c:v>28.609000000000002</c:v>
                </c:pt>
                <c:pt idx="1965">
                  <c:v>28.634</c:v>
                </c:pt>
                <c:pt idx="1966">
                  <c:v>28.658000000000001</c:v>
                </c:pt>
                <c:pt idx="1967">
                  <c:v>28.684999999999999</c:v>
                </c:pt>
                <c:pt idx="1968">
                  <c:v>28.71</c:v>
                </c:pt>
                <c:pt idx="1969">
                  <c:v>28.738</c:v>
                </c:pt>
                <c:pt idx="1970">
                  <c:v>28.77</c:v>
                </c:pt>
                <c:pt idx="1971">
                  <c:v>28.815999999999999</c:v>
                </c:pt>
                <c:pt idx="1972">
                  <c:v>28.875</c:v>
                </c:pt>
                <c:pt idx="1973">
                  <c:v>28.940999999999999</c:v>
                </c:pt>
                <c:pt idx="1974">
                  <c:v>29.02</c:v>
                </c:pt>
                <c:pt idx="1975">
                  <c:v>29.111000000000001</c:v>
                </c:pt>
                <c:pt idx="1976">
                  <c:v>29.207000000000001</c:v>
                </c:pt>
                <c:pt idx="1977">
                  <c:v>29.306999999999999</c:v>
                </c:pt>
                <c:pt idx="1978">
                  <c:v>29.420999999999999</c:v>
                </c:pt>
                <c:pt idx="1979">
                  <c:v>29.544</c:v>
                </c:pt>
                <c:pt idx="1980">
                  <c:v>29.667999999999999</c:v>
                </c:pt>
                <c:pt idx="1981">
                  <c:v>29.803999999999998</c:v>
                </c:pt>
                <c:pt idx="1982">
                  <c:v>29.943000000000001</c:v>
                </c:pt>
                <c:pt idx="1983">
                  <c:v>30.079000000000001</c:v>
                </c:pt>
                <c:pt idx="1984">
                  <c:v>30.216999999999999</c:v>
                </c:pt>
                <c:pt idx="1985">
                  <c:v>30.361000000000001</c:v>
                </c:pt>
                <c:pt idx="1986">
                  <c:v>30.5</c:v>
                </c:pt>
                <c:pt idx="1987">
                  <c:v>30.640999999999998</c:v>
                </c:pt>
                <c:pt idx="1988">
                  <c:v>30.788</c:v>
                </c:pt>
                <c:pt idx="1989">
                  <c:v>30.934000000000001</c:v>
                </c:pt>
                <c:pt idx="1990">
                  <c:v>31.087</c:v>
                </c:pt>
                <c:pt idx="1991">
                  <c:v>31.25</c:v>
                </c:pt>
                <c:pt idx="1992">
                  <c:v>31.405999999999999</c:v>
                </c:pt>
                <c:pt idx="1993">
                  <c:v>31.562999999999999</c:v>
                </c:pt>
                <c:pt idx="1994">
                  <c:v>31.725999999999999</c:v>
                </c:pt>
                <c:pt idx="1995">
                  <c:v>31.864999999999998</c:v>
                </c:pt>
                <c:pt idx="1996">
                  <c:v>31.992999999999999</c:v>
                </c:pt>
                <c:pt idx="1997">
                  <c:v>32.093000000000004</c:v>
                </c:pt>
                <c:pt idx="1998">
                  <c:v>32.18</c:v>
                </c:pt>
                <c:pt idx="1999">
                  <c:v>32.262999999999998</c:v>
                </c:pt>
                <c:pt idx="2000">
                  <c:v>32.331000000000003</c:v>
                </c:pt>
                <c:pt idx="2001">
                  <c:v>32.395000000000003</c:v>
                </c:pt>
                <c:pt idx="2002">
                  <c:v>32.457000000000001</c:v>
                </c:pt>
                <c:pt idx="2003">
                  <c:v>32.51</c:v>
                </c:pt>
                <c:pt idx="2004">
                  <c:v>32.548999999999999</c:v>
                </c:pt>
                <c:pt idx="2005">
                  <c:v>32.58</c:v>
                </c:pt>
                <c:pt idx="2006">
                  <c:v>32.591999999999999</c:v>
                </c:pt>
                <c:pt idx="2007">
                  <c:v>32.581000000000003</c:v>
                </c:pt>
                <c:pt idx="2008">
                  <c:v>32.524000000000001</c:v>
                </c:pt>
                <c:pt idx="2009">
                  <c:v>32.433999999999997</c:v>
                </c:pt>
                <c:pt idx="2010">
                  <c:v>32.335000000000001</c:v>
                </c:pt>
                <c:pt idx="2011">
                  <c:v>32.235999999999997</c:v>
                </c:pt>
                <c:pt idx="2012">
                  <c:v>32.137999999999998</c:v>
                </c:pt>
                <c:pt idx="2013">
                  <c:v>32.045999999999999</c:v>
                </c:pt>
                <c:pt idx="2014">
                  <c:v>31.954999999999998</c:v>
                </c:pt>
                <c:pt idx="2015">
                  <c:v>31.86</c:v>
                </c:pt>
                <c:pt idx="2016">
                  <c:v>31.763000000000002</c:v>
                </c:pt>
                <c:pt idx="2017">
                  <c:v>31.658999999999999</c:v>
                </c:pt>
                <c:pt idx="2018">
                  <c:v>31.553000000000001</c:v>
                </c:pt>
                <c:pt idx="2019">
                  <c:v>31.443999999999999</c:v>
                </c:pt>
                <c:pt idx="2020">
                  <c:v>31.33</c:v>
                </c:pt>
                <c:pt idx="2021">
                  <c:v>31.222999999999999</c:v>
                </c:pt>
                <c:pt idx="2022">
                  <c:v>31.131</c:v>
                </c:pt>
                <c:pt idx="2023">
                  <c:v>31.050999999999998</c:v>
                </c:pt>
                <c:pt idx="2024">
                  <c:v>30.975999999999999</c:v>
                </c:pt>
                <c:pt idx="2025">
                  <c:v>30.908999999999999</c:v>
                </c:pt>
                <c:pt idx="2026">
                  <c:v>30.849</c:v>
                </c:pt>
                <c:pt idx="2027">
                  <c:v>30.788</c:v>
                </c:pt>
                <c:pt idx="2028">
                  <c:v>30.725000000000001</c:v>
                </c:pt>
                <c:pt idx="2029">
                  <c:v>30.658999999999999</c:v>
                </c:pt>
                <c:pt idx="2030">
                  <c:v>30.585000000000001</c:v>
                </c:pt>
                <c:pt idx="2031">
                  <c:v>30.52</c:v>
                </c:pt>
                <c:pt idx="2032">
                  <c:v>30.477</c:v>
                </c:pt>
                <c:pt idx="2033">
                  <c:v>30.454999999999998</c:v>
                </c:pt>
                <c:pt idx="2034">
                  <c:v>30.443999999999999</c:v>
                </c:pt>
                <c:pt idx="2035">
                  <c:v>30.449000000000002</c:v>
                </c:pt>
                <c:pt idx="2036">
                  <c:v>30.472000000000001</c:v>
                </c:pt>
                <c:pt idx="2037">
                  <c:v>30.509</c:v>
                </c:pt>
                <c:pt idx="2038">
                  <c:v>30.56</c:v>
                </c:pt>
                <c:pt idx="2039">
                  <c:v>30.628</c:v>
                </c:pt>
                <c:pt idx="2040">
                  <c:v>30.71</c:v>
                </c:pt>
                <c:pt idx="2041">
                  <c:v>30.812000000000001</c:v>
                </c:pt>
                <c:pt idx="2042">
                  <c:v>30.919</c:v>
                </c:pt>
                <c:pt idx="2043">
                  <c:v>31.033000000000001</c:v>
                </c:pt>
                <c:pt idx="2044">
                  <c:v>31.158999999999999</c:v>
                </c:pt>
                <c:pt idx="2045">
                  <c:v>31.279</c:v>
                </c:pt>
                <c:pt idx="2046">
                  <c:v>31.398</c:v>
                </c:pt>
                <c:pt idx="2047">
                  <c:v>31.524000000000001</c:v>
                </c:pt>
                <c:pt idx="2048">
                  <c:v>31.641999999999999</c:v>
                </c:pt>
                <c:pt idx="2049">
                  <c:v>31.754000000000001</c:v>
                </c:pt>
                <c:pt idx="2050">
                  <c:v>31.841000000000001</c:v>
                </c:pt>
                <c:pt idx="2051">
                  <c:v>31.908000000000001</c:v>
                </c:pt>
                <c:pt idx="2052">
                  <c:v>31.966000000000001</c:v>
                </c:pt>
                <c:pt idx="2053">
                  <c:v>32.014000000000003</c:v>
                </c:pt>
                <c:pt idx="2054">
                  <c:v>32.064999999999998</c:v>
                </c:pt>
                <c:pt idx="2055">
                  <c:v>32.121000000000002</c:v>
                </c:pt>
                <c:pt idx="2056">
                  <c:v>32.177999999999997</c:v>
                </c:pt>
                <c:pt idx="2057">
                  <c:v>32.250999999999998</c:v>
                </c:pt>
                <c:pt idx="2058">
                  <c:v>32.335999999999999</c:v>
                </c:pt>
                <c:pt idx="2059">
                  <c:v>32.408000000000001</c:v>
                </c:pt>
                <c:pt idx="2060">
                  <c:v>32.47</c:v>
                </c:pt>
                <c:pt idx="2061">
                  <c:v>32.517000000000003</c:v>
                </c:pt>
                <c:pt idx="2062">
                  <c:v>32.555999999999997</c:v>
                </c:pt>
                <c:pt idx="2063">
                  <c:v>32.598999999999997</c:v>
                </c:pt>
                <c:pt idx="2064">
                  <c:v>32.649000000000001</c:v>
                </c:pt>
                <c:pt idx="2065">
                  <c:v>32.703000000000003</c:v>
                </c:pt>
                <c:pt idx="2066">
                  <c:v>32.755000000000003</c:v>
                </c:pt>
                <c:pt idx="2067">
                  <c:v>32.811999999999998</c:v>
                </c:pt>
                <c:pt idx="2068">
                  <c:v>32.875999999999998</c:v>
                </c:pt>
                <c:pt idx="2069">
                  <c:v>32.944000000000003</c:v>
                </c:pt>
                <c:pt idx="2070">
                  <c:v>33.018999999999998</c:v>
                </c:pt>
                <c:pt idx="2071">
                  <c:v>33.091000000000001</c:v>
                </c:pt>
                <c:pt idx="2072">
                  <c:v>33.152999999999999</c:v>
                </c:pt>
                <c:pt idx="2073">
                  <c:v>33.222000000000001</c:v>
                </c:pt>
                <c:pt idx="2074">
                  <c:v>33.301000000000002</c:v>
                </c:pt>
                <c:pt idx="2075">
                  <c:v>33.374000000000002</c:v>
                </c:pt>
                <c:pt idx="2076">
                  <c:v>33.44</c:v>
                </c:pt>
                <c:pt idx="2077">
                  <c:v>33.511000000000003</c:v>
                </c:pt>
                <c:pt idx="2078">
                  <c:v>33.572000000000003</c:v>
                </c:pt>
                <c:pt idx="2079">
                  <c:v>33.615000000000002</c:v>
                </c:pt>
                <c:pt idx="2080">
                  <c:v>33.648000000000003</c:v>
                </c:pt>
                <c:pt idx="2081">
                  <c:v>33.682000000000002</c:v>
                </c:pt>
                <c:pt idx="2082">
                  <c:v>33.718000000000004</c:v>
                </c:pt>
                <c:pt idx="2083">
                  <c:v>33.76</c:v>
                </c:pt>
                <c:pt idx="2084">
                  <c:v>33.817999999999998</c:v>
                </c:pt>
                <c:pt idx="2085">
                  <c:v>33.896999999999998</c:v>
                </c:pt>
                <c:pt idx="2086">
                  <c:v>33.988</c:v>
                </c:pt>
                <c:pt idx="2087">
                  <c:v>34.064999999999998</c:v>
                </c:pt>
                <c:pt idx="2088">
                  <c:v>34.130000000000003</c:v>
                </c:pt>
                <c:pt idx="2089">
                  <c:v>34.191000000000003</c:v>
                </c:pt>
                <c:pt idx="2090">
                  <c:v>34.238999999999997</c:v>
                </c:pt>
                <c:pt idx="2091">
                  <c:v>34.28</c:v>
                </c:pt>
                <c:pt idx="2092">
                  <c:v>34.323</c:v>
                </c:pt>
                <c:pt idx="2093">
                  <c:v>34.365000000000002</c:v>
                </c:pt>
                <c:pt idx="2094">
                  <c:v>34.402000000000001</c:v>
                </c:pt>
                <c:pt idx="2095">
                  <c:v>34.435000000000002</c:v>
                </c:pt>
                <c:pt idx="2096">
                  <c:v>34.472000000000001</c:v>
                </c:pt>
                <c:pt idx="2097">
                  <c:v>34.514000000000003</c:v>
                </c:pt>
                <c:pt idx="2098">
                  <c:v>34.564</c:v>
                </c:pt>
                <c:pt idx="2099">
                  <c:v>34.621000000000002</c:v>
                </c:pt>
                <c:pt idx="2100">
                  <c:v>34.673000000000002</c:v>
                </c:pt>
                <c:pt idx="2101">
                  <c:v>34.722999999999999</c:v>
                </c:pt>
                <c:pt idx="2102">
                  <c:v>34.779000000000003</c:v>
                </c:pt>
                <c:pt idx="2103">
                  <c:v>34.847000000000001</c:v>
                </c:pt>
                <c:pt idx="2104">
                  <c:v>34.920999999999999</c:v>
                </c:pt>
                <c:pt idx="2105">
                  <c:v>35.000999999999998</c:v>
                </c:pt>
                <c:pt idx="2106">
                  <c:v>35.08</c:v>
                </c:pt>
                <c:pt idx="2107">
                  <c:v>35.155999999999999</c:v>
                </c:pt>
                <c:pt idx="2108">
                  <c:v>35.238999999999997</c:v>
                </c:pt>
                <c:pt idx="2109">
                  <c:v>35.323999999999998</c:v>
                </c:pt>
                <c:pt idx="2110">
                  <c:v>35.398000000000003</c:v>
                </c:pt>
                <c:pt idx="2111">
                  <c:v>35.476999999999997</c:v>
                </c:pt>
                <c:pt idx="2112">
                  <c:v>35.567</c:v>
                </c:pt>
                <c:pt idx="2113">
                  <c:v>35.668999999999997</c:v>
                </c:pt>
                <c:pt idx="2114">
                  <c:v>35.78</c:v>
                </c:pt>
                <c:pt idx="2115">
                  <c:v>35.909999999999997</c:v>
                </c:pt>
                <c:pt idx="2116">
                  <c:v>36.052999999999997</c:v>
                </c:pt>
                <c:pt idx="2117">
                  <c:v>36.19</c:v>
                </c:pt>
                <c:pt idx="2118">
                  <c:v>36.314999999999998</c:v>
                </c:pt>
                <c:pt idx="2119">
                  <c:v>36.445999999999998</c:v>
                </c:pt>
                <c:pt idx="2120">
                  <c:v>36.584000000000003</c:v>
                </c:pt>
                <c:pt idx="2121">
                  <c:v>36.731000000000002</c:v>
                </c:pt>
                <c:pt idx="2122">
                  <c:v>36.893000000000001</c:v>
                </c:pt>
                <c:pt idx="2123">
                  <c:v>37.069000000000003</c:v>
                </c:pt>
                <c:pt idx="2124">
                  <c:v>37.249000000000002</c:v>
                </c:pt>
                <c:pt idx="2125">
                  <c:v>37.442999999999998</c:v>
                </c:pt>
                <c:pt idx="2126">
                  <c:v>37.656999999999996</c:v>
                </c:pt>
                <c:pt idx="2127">
                  <c:v>37.856000000000002</c:v>
                </c:pt>
                <c:pt idx="2128">
                  <c:v>38.04</c:v>
                </c:pt>
                <c:pt idx="2129">
                  <c:v>38.222000000000001</c:v>
                </c:pt>
                <c:pt idx="2130">
                  <c:v>38.393000000000001</c:v>
                </c:pt>
                <c:pt idx="2131">
                  <c:v>38.536999999999999</c:v>
                </c:pt>
                <c:pt idx="2132">
                  <c:v>38.670999999999999</c:v>
                </c:pt>
                <c:pt idx="2133">
                  <c:v>38.814</c:v>
                </c:pt>
                <c:pt idx="2134">
                  <c:v>38.969000000000001</c:v>
                </c:pt>
                <c:pt idx="2135">
                  <c:v>39.137999999999998</c:v>
                </c:pt>
                <c:pt idx="2136">
                  <c:v>39.307000000000002</c:v>
                </c:pt>
                <c:pt idx="2137">
                  <c:v>39.457000000000001</c:v>
                </c:pt>
                <c:pt idx="2138">
                  <c:v>39.597000000000001</c:v>
                </c:pt>
                <c:pt idx="2139">
                  <c:v>39.734999999999999</c:v>
                </c:pt>
                <c:pt idx="2140">
                  <c:v>39.854999999999997</c:v>
                </c:pt>
                <c:pt idx="2141">
                  <c:v>39.957999999999998</c:v>
                </c:pt>
                <c:pt idx="2142">
                  <c:v>40.06</c:v>
                </c:pt>
                <c:pt idx="2143">
                  <c:v>40.161999999999999</c:v>
                </c:pt>
                <c:pt idx="2144">
                  <c:v>40.253</c:v>
                </c:pt>
                <c:pt idx="2145">
                  <c:v>40.33</c:v>
                </c:pt>
                <c:pt idx="2146">
                  <c:v>40.4</c:v>
                </c:pt>
                <c:pt idx="2147">
                  <c:v>40.457999999999998</c:v>
                </c:pt>
                <c:pt idx="2148">
                  <c:v>40.514000000000003</c:v>
                </c:pt>
                <c:pt idx="2149">
                  <c:v>40.561</c:v>
                </c:pt>
                <c:pt idx="2150">
                  <c:v>40.585999999999999</c:v>
                </c:pt>
                <c:pt idx="2151">
                  <c:v>40.600999999999999</c:v>
                </c:pt>
                <c:pt idx="2152">
                  <c:v>40.613999999999997</c:v>
                </c:pt>
                <c:pt idx="2153">
                  <c:v>40.627000000000002</c:v>
                </c:pt>
                <c:pt idx="2154">
                  <c:v>40.631</c:v>
                </c:pt>
                <c:pt idx="2155">
                  <c:v>40.624000000000002</c:v>
                </c:pt>
                <c:pt idx="2156">
                  <c:v>40.613</c:v>
                </c:pt>
                <c:pt idx="2157">
                  <c:v>40.6</c:v>
                </c:pt>
                <c:pt idx="2158">
                  <c:v>40.590000000000003</c:v>
                </c:pt>
                <c:pt idx="2159">
                  <c:v>40.572000000000003</c:v>
                </c:pt>
                <c:pt idx="2160">
                  <c:v>40.552</c:v>
                </c:pt>
                <c:pt idx="2161">
                  <c:v>40.530999999999999</c:v>
                </c:pt>
                <c:pt idx="2162">
                  <c:v>40.514000000000003</c:v>
                </c:pt>
                <c:pt idx="2163">
                  <c:v>40.496000000000002</c:v>
                </c:pt>
                <c:pt idx="2164">
                  <c:v>40.469000000000001</c:v>
                </c:pt>
                <c:pt idx="2165">
                  <c:v>40.432000000000002</c:v>
                </c:pt>
                <c:pt idx="2166">
                  <c:v>40.395000000000003</c:v>
                </c:pt>
                <c:pt idx="2167">
                  <c:v>40.366</c:v>
                </c:pt>
                <c:pt idx="2168">
                  <c:v>40.347000000000001</c:v>
                </c:pt>
                <c:pt idx="2169">
                  <c:v>40.326999999999998</c:v>
                </c:pt>
                <c:pt idx="2170">
                  <c:v>40.302</c:v>
                </c:pt>
                <c:pt idx="2171">
                  <c:v>40.274999999999999</c:v>
                </c:pt>
                <c:pt idx="2172">
                  <c:v>40.241999999999997</c:v>
                </c:pt>
                <c:pt idx="2173">
                  <c:v>40.203000000000003</c:v>
                </c:pt>
                <c:pt idx="2174">
                  <c:v>40.158999999999999</c:v>
                </c:pt>
                <c:pt idx="2175">
                  <c:v>40.116</c:v>
                </c:pt>
                <c:pt idx="2176">
                  <c:v>40.073999999999998</c:v>
                </c:pt>
                <c:pt idx="2177">
                  <c:v>40.029000000000003</c:v>
                </c:pt>
                <c:pt idx="2178">
                  <c:v>39.988999999999997</c:v>
                </c:pt>
                <c:pt idx="2179">
                  <c:v>39.948999999999998</c:v>
                </c:pt>
                <c:pt idx="2180">
                  <c:v>39.912999999999997</c:v>
                </c:pt>
                <c:pt idx="2181">
                  <c:v>39.881999999999998</c:v>
                </c:pt>
                <c:pt idx="2182">
                  <c:v>39.851999999999997</c:v>
                </c:pt>
                <c:pt idx="2183">
                  <c:v>39.822000000000003</c:v>
                </c:pt>
                <c:pt idx="2184">
                  <c:v>39.795000000000002</c:v>
                </c:pt>
                <c:pt idx="2185">
                  <c:v>39.779000000000003</c:v>
                </c:pt>
                <c:pt idx="2186">
                  <c:v>39.765999999999998</c:v>
                </c:pt>
                <c:pt idx="2187">
                  <c:v>39.758000000000003</c:v>
                </c:pt>
                <c:pt idx="2188">
                  <c:v>39.756999999999998</c:v>
                </c:pt>
                <c:pt idx="2189">
                  <c:v>39.758000000000003</c:v>
                </c:pt>
                <c:pt idx="2190">
                  <c:v>39.768000000000001</c:v>
                </c:pt>
                <c:pt idx="2191">
                  <c:v>39.787999999999997</c:v>
                </c:pt>
                <c:pt idx="2192">
                  <c:v>39.816000000000003</c:v>
                </c:pt>
                <c:pt idx="2193">
                  <c:v>39.845999999999997</c:v>
                </c:pt>
                <c:pt idx="2194">
                  <c:v>39.872</c:v>
                </c:pt>
                <c:pt idx="2195">
                  <c:v>39.902999999999999</c:v>
                </c:pt>
                <c:pt idx="2196">
                  <c:v>39.954999999999998</c:v>
                </c:pt>
                <c:pt idx="2197">
                  <c:v>40.000999999999998</c:v>
                </c:pt>
                <c:pt idx="2198">
                  <c:v>40.040999999999997</c:v>
                </c:pt>
                <c:pt idx="2199">
                  <c:v>40.091000000000001</c:v>
                </c:pt>
                <c:pt idx="2200">
                  <c:v>40.136000000000003</c:v>
                </c:pt>
                <c:pt idx="2201">
                  <c:v>40.173999999999999</c:v>
                </c:pt>
                <c:pt idx="2202">
                  <c:v>40.204000000000001</c:v>
                </c:pt>
                <c:pt idx="2203">
                  <c:v>40.225999999999999</c:v>
                </c:pt>
                <c:pt idx="2204">
                  <c:v>40.247</c:v>
                </c:pt>
                <c:pt idx="2205">
                  <c:v>40.268999999999998</c:v>
                </c:pt>
                <c:pt idx="2206">
                  <c:v>40.289000000000001</c:v>
                </c:pt>
                <c:pt idx="2207">
                  <c:v>40.308</c:v>
                </c:pt>
                <c:pt idx="2208">
                  <c:v>40.323999999999998</c:v>
                </c:pt>
                <c:pt idx="2209">
                  <c:v>40.338000000000001</c:v>
                </c:pt>
                <c:pt idx="2210">
                  <c:v>40.353999999999999</c:v>
                </c:pt>
                <c:pt idx="2211">
                  <c:v>40.366</c:v>
                </c:pt>
                <c:pt idx="2212">
                  <c:v>40.372999999999998</c:v>
                </c:pt>
                <c:pt idx="2213">
                  <c:v>40.380000000000003</c:v>
                </c:pt>
                <c:pt idx="2214">
                  <c:v>40.387</c:v>
                </c:pt>
                <c:pt idx="2215">
                  <c:v>40.393000000000001</c:v>
                </c:pt>
                <c:pt idx="2216">
                  <c:v>40.398000000000003</c:v>
                </c:pt>
                <c:pt idx="2217">
                  <c:v>40.405999999999999</c:v>
                </c:pt>
                <c:pt idx="2218">
                  <c:v>40.415999999999997</c:v>
                </c:pt>
                <c:pt idx="2219">
                  <c:v>40.42</c:v>
                </c:pt>
                <c:pt idx="2220">
                  <c:v>40.420999999999999</c:v>
                </c:pt>
                <c:pt idx="2221">
                  <c:v>40.426000000000002</c:v>
                </c:pt>
                <c:pt idx="2222">
                  <c:v>40.424999999999997</c:v>
                </c:pt>
                <c:pt idx="2223">
                  <c:v>40.414999999999999</c:v>
                </c:pt>
                <c:pt idx="2224">
                  <c:v>40.405000000000001</c:v>
                </c:pt>
                <c:pt idx="2225">
                  <c:v>40.395000000000003</c:v>
                </c:pt>
                <c:pt idx="2226">
                  <c:v>40.380000000000003</c:v>
                </c:pt>
                <c:pt idx="2227">
                  <c:v>40.363999999999997</c:v>
                </c:pt>
                <c:pt idx="2228">
                  <c:v>40.341000000000001</c:v>
                </c:pt>
                <c:pt idx="2229">
                  <c:v>40.317</c:v>
                </c:pt>
                <c:pt idx="2230">
                  <c:v>40.299999999999997</c:v>
                </c:pt>
                <c:pt idx="2231">
                  <c:v>40.283999999999999</c:v>
                </c:pt>
                <c:pt idx="2232">
                  <c:v>40.265000000000001</c:v>
                </c:pt>
                <c:pt idx="2233">
                  <c:v>40.247999999999998</c:v>
                </c:pt>
                <c:pt idx="2234">
                  <c:v>40.231999999999999</c:v>
                </c:pt>
                <c:pt idx="2235">
                  <c:v>40.210999999999999</c:v>
                </c:pt>
                <c:pt idx="2236">
                  <c:v>40.188000000000002</c:v>
                </c:pt>
                <c:pt idx="2237">
                  <c:v>40.17</c:v>
                </c:pt>
                <c:pt idx="2238">
                  <c:v>40.155999999999999</c:v>
                </c:pt>
                <c:pt idx="2239">
                  <c:v>40.145000000000003</c:v>
                </c:pt>
                <c:pt idx="2240">
                  <c:v>40.143000000000001</c:v>
                </c:pt>
                <c:pt idx="2241">
                  <c:v>40.14</c:v>
                </c:pt>
                <c:pt idx="2242">
                  <c:v>40.146999999999998</c:v>
                </c:pt>
                <c:pt idx="2243">
                  <c:v>40.164999999999999</c:v>
                </c:pt>
                <c:pt idx="2244">
                  <c:v>40.186</c:v>
                </c:pt>
                <c:pt idx="2245">
                  <c:v>40.22</c:v>
                </c:pt>
                <c:pt idx="2246">
                  <c:v>40.259</c:v>
                </c:pt>
                <c:pt idx="2247">
                  <c:v>40.296999999999997</c:v>
                </c:pt>
                <c:pt idx="2248">
                  <c:v>40.344999999999999</c:v>
                </c:pt>
                <c:pt idx="2249">
                  <c:v>40.401000000000003</c:v>
                </c:pt>
                <c:pt idx="2250">
                  <c:v>40.462000000000003</c:v>
                </c:pt>
                <c:pt idx="2251">
                  <c:v>40.529000000000003</c:v>
                </c:pt>
                <c:pt idx="2252">
                  <c:v>40.601999999999997</c:v>
                </c:pt>
                <c:pt idx="2253">
                  <c:v>40.683</c:v>
                </c:pt>
                <c:pt idx="2254">
                  <c:v>40.773000000000003</c:v>
                </c:pt>
                <c:pt idx="2255">
                  <c:v>40.863</c:v>
                </c:pt>
                <c:pt idx="2256">
                  <c:v>40.957000000000001</c:v>
                </c:pt>
                <c:pt idx="2257">
                  <c:v>41.040999999999997</c:v>
                </c:pt>
                <c:pt idx="2258">
                  <c:v>41.131999999999998</c:v>
                </c:pt>
                <c:pt idx="2259">
                  <c:v>41.238</c:v>
                </c:pt>
                <c:pt idx="2260">
                  <c:v>41.335000000000001</c:v>
                </c:pt>
                <c:pt idx="2261">
                  <c:v>41.427999999999997</c:v>
                </c:pt>
                <c:pt idx="2262">
                  <c:v>41.533999999999999</c:v>
                </c:pt>
                <c:pt idx="2263">
                  <c:v>41.646000000000001</c:v>
                </c:pt>
                <c:pt idx="2264">
                  <c:v>41.758000000000003</c:v>
                </c:pt>
                <c:pt idx="2265">
                  <c:v>41.865000000000002</c:v>
                </c:pt>
                <c:pt idx="2266">
                  <c:v>41.963999999999999</c:v>
                </c:pt>
                <c:pt idx="2267">
                  <c:v>42.039000000000001</c:v>
                </c:pt>
                <c:pt idx="2268">
                  <c:v>42.088999999999999</c:v>
                </c:pt>
                <c:pt idx="2269">
                  <c:v>42.125999999999998</c:v>
                </c:pt>
                <c:pt idx="2270">
                  <c:v>42.151000000000003</c:v>
                </c:pt>
                <c:pt idx="2271">
                  <c:v>42.155999999999999</c:v>
                </c:pt>
                <c:pt idx="2272">
                  <c:v>42.139000000000003</c:v>
                </c:pt>
                <c:pt idx="2273">
                  <c:v>42.110999999999997</c:v>
                </c:pt>
                <c:pt idx="2274">
                  <c:v>42.064</c:v>
                </c:pt>
                <c:pt idx="2275">
                  <c:v>41.994999999999997</c:v>
                </c:pt>
                <c:pt idx="2276">
                  <c:v>41.918999999999997</c:v>
                </c:pt>
                <c:pt idx="2277">
                  <c:v>41.819000000000003</c:v>
                </c:pt>
                <c:pt idx="2278">
                  <c:v>41.692999999999998</c:v>
                </c:pt>
                <c:pt idx="2279">
                  <c:v>41.564999999999998</c:v>
                </c:pt>
                <c:pt idx="2280">
                  <c:v>41.445999999999998</c:v>
                </c:pt>
                <c:pt idx="2281">
                  <c:v>41.320999999999998</c:v>
                </c:pt>
                <c:pt idx="2282">
                  <c:v>41.2</c:v>
                </c:pt>
                <c:pt idx="2283">
                  <c:v>41.091999999999999</c:v>
                </c:pt>
                <c:pt idx="2284">
                  <c:v>40.963999999999999</c:v>
                </c:pt>
                <c:pt idx="2285">
                  <c:v>40.832000000000001</c:v>
                </c:pt>
                <c:pt idx="2286">
                  <c:v>40.709000000000003</c:v>
                </c:pt>
                <c:pt idx="2287">
                  <c:v>40.582000000000001</c:v>
                </c:pt>
                <c:pt idx="2288">
                  <c:v>40.456000000000003</c:v>
                </c:pt>
                <c:pt idx="2289">
                  <c:v>40.350999999999999</c:v>
                </c:pt>
                <c:pt idx="2290">
                  <c:v>40.268999999999998</c:v>
                </c:pt>
                <c:pt idx="2291">
                  <c:v>40.210999999999999</c:v>
                </c:pt>
                <c:pt idx="2292">
                  <c:v>40.173999999999999</c:v>
                </c:pt>
                <c:pt idx="2293">
                  <c:v>40.146999999999998</c:v>
                </c:pt>
                <c:pt idx="2294">
                  <c:v>40.119999999999997</c:v>
                </c:pt>
                <c:pt idx="2295">
                  <c:v>40.091999999999999</c:v>
                </c:pt>
                <c:pt idx="2296">
                  <c:v>40.072000000000003</c:v>
                </c:pt>
                <c:pt idx="2297">
                  <c:v>40.06</c:v>
                </c:pt>
                <c:pt idx="2298">
                  <c:v>40.049999999999997</c:v>
                </c:pt>
                <c:pt idx="2299">
                  <c:v>40.052999999999997</c:v>
                </c:pt>
                <c:pt idx="2300">
                  <c:v>40.076000000000001</c:v>
                </c:pt>
                <c:pt idx="2301">
                  <c:v>40.109000000000002</c:v>
                </c:pt>
                <c:pt idx="2302">
                  <c:v>40.148000000000003</c:v>
                </c:pt>
                <c:pt idx="2303">
                  <c:v>40.188000000000002</c:v>
                </c:pt>
                <c:pt idx="2304">
                  <c:v>40.226999999999997</c:v>
                </c:pt>
                <c:pt idx="2305">
                  <c:v>40.249000000000002</c:v>
                </c:pt>
                <c:pt idx="2306">
                  <c:v>40.261000000000003</c:v>
                </c:pt>
                <c:pt idx="2307">
                  <c:v>40.271999999999998</c:v>
                </c:pt>
                <c:pt idx="2308">
                  <c:v>40.277999999999999</c:v>
                </c:pt>
                <c:pt idx="2309">
                  <c:v>40.289000000000001</c:v>
                </c:pt>
                <c:pt idx="2310">
                  <c:v>40.31</c:v>
                </c:pt>
                <c:pt idx="2311">
                  <c:v>40.345999999999997</c:v>
                </c:pt>
                <c:pt idx="2312">
                  <c:v>40.392000000000003</c:v>
                </c:pt>
                <c:pt idx="2313">
                  <c:v>40.442999999999998</c:v>
                </c:pt>
                <c:pt idx="2314">
                  <c:v>40.503999999999998</c:v>
                </c:pt>
                <c:pt idx="2315">
                  <c:v>40.573</c:v>
                </c:pt>
                <c:pt idx="2316">
                  <c:v>40.64</c:v>
                </c:pt>
                <c:pt idx="2317">
                  <c:v>40.697000000000003</c:v>
                </c:pt>
                <c:pt idx="2318">
                  <c:v>40.726999999999997</c:v>
                </c:pt>
                <c:pt idx="2319">
                  <c:v>40.729999999999997</c:v>
                </c:pt>
                <c:pt idx="2320">
                  <c:v>40.715000000000003</c:v>
                </c:pt>
                <c:pt idx="2321">
                  <c:v>40.698999999999998</c:v>
                </c:pt>
                <c:pt idx="2322">
                  <c:v>40.688000000000002</c:v>
                </c:pt>
                <c:pt idx="2323">
                  <c:v>40.677</c:v>
                </c:pt>
                <c:pt idx="2324">
                  <c:v>40.67</c:v>
                </c:pt>
                <c:pt idx="2325">
                  <c:v>40.667000000000002</c:v>
                </c:pt>
                <c:pt idx="2326">
                  <c:v>40.667000000000002</c:v>
                </c:pt>
                <c:pt idx="2327">
                  <c:v>40.661000000000001</c:v>
                </c:pt>
                <c:pt idx="2328">
                  <c:v>40.640999999999998</c:v>
                </c:pt>
                <c:pt idx="2329">
                  <c:v>40.610999999999997</c:v>
                </c:pt>
                <c:pt idx="2330">
                  <c:v>40.587000000000003</c:v>
                </c:pt>
                <c:pt idx="2331">
                  <c:v>40.582999999999998</c:v>
                </c:pt>
                <c:pt idx="2332">
                  <c:v>40.621000000000002</c:v>
                </c:pt>
                <c:pt idx="2333">
                  <c:v>40.658000000000001</c:v>
                </c:pt>
                <c:pt idx="2334">
                  <c:v>40.674999999999997</c:v>
                </c:pt>
                <c:pt idx="2335">
                  <c:v>40.679000000000002</c:v>
                </c:pt>
                <c:pt idx="2336">
                  <c:v>40.67</c:v>
                </c:pt>
                <c:pt idx="2337">
                  <c:v>40.643000000000001</c:v>
                </c:pt>
                <c:pt idx="2338">
                  <c:v>40.603999999999999</c:v>
                </c:pt>
                <c:pt idx="2339">
                  <c:v>40.546999999999997</c:v>
                </c:pt>
                <c:pt idx="2340">
                  <c:v>40.485999999999997</c:v>
                </c:pt>
                <c:pt idx="2341">
                  <c:v>40.427999999999997</c:v>
                </c:pt>
                <c:pt idx="2342">
                  <c:v>40.374000000000002</c:v>
                </c:pt>
                <c:pt idx="2343">
                  <c:v>40.347000000000001</c:v>
                </c:pt>
                <c:pt idx="2344">
                  <c:v>40.337000000000003</c:v>
                </c:pt>
                <c:pt idx="2345">
                  <c:v>40.338000000000001</c:v>
                </c:pt>
                <c:pt idx="2346">
                  <c:v>40.369</c:v>
                </c:pt>
                <c:pt idx="2347">
                  <c:v>40.430999999999997</c:v>
                </c:pt>
                <c:pt idx="2348">
                  <c:v>40.505000000000003</c:v>
                </c:pt>
                <c:pt idx="2349">
                  <c:v>40.603000000000002</c:v>
                </c:pt>
                <c:pt idx="2350">
                  <c:v>40.722999999999999</c:v>
                </c:pt>
                <c:pt idx="2351">
                  <c:v>40.841000000000001</c:v>
                </c:pt>
                <c:pt idx="2352">
                  <c:v>40.950000000000003</c:v>
                </c:pt>
                <c:pt idx="2353">
                  <c:v>41.058</c:v>
                </c:pt>
                <c:pt idx="2354">
                  <c:v>41.161000000000001</c:v>
                </c:pt>
                <c:pt idx="2355">
                  <c:v>41.231000000000002</c:v>
                </c:pt>
                <c:pt idx="2356">
                  <c:v>41.271000000000001</c:v>
                </c:pt>
                <c:pt idx="2357">
                  <c:v>41.311999999999998</c:v>
                </c:pt>
                <c:pt idx="2358">
                  <c:v>41.35</c:v>
                </c:pt>
                <c:pt idx="2359">
                  <c:v>41.375999999999998</c:v>
                </c:pt>
                <c:pt idx="2360">
                  <c:v>41.399000000000001</c:v>
                </c:pt>
                <c:pt idx="2361">
                  <c:v>41.423000000000002</c:v>
                </c:pt>
                <c:pt idx="2362">
                  <c:v>41.448999999999998</c:v>
                </c:pt>
                <c:pt idx="2363">
                  <c:v>41.466999999999999</c:v>
                </c:pt>
                <c:pt idx="2364">
                  <c:v>41.491</c:v>
                </c:pt>
                <c:pt idx="2365">
                  <c:v>41.521000000000001</c:v>
                </c:pt>
                <c:pt idx="2366">
                  <c:v>41.548000000000002</c:v>
                </c:pt>
                <c:pt idx="2367">
                  <c:v>41.566000000000003</c:v>
                </c:pt>
                <c:pt idx="2368">
                  <c:v>41.575000000000003</c:v>
                </c:pt>
                <c:pt idx="2369">
                  <c:v>41.576000000000001</c:v>
                </c:pt>
                <c:pt idx="2370">
                  <c:v>41.584000000000003</c:v>
                </c:pt>
                <c:pt idx="2371">
                  <c:v>41.606000000000002</c:v>
                </c:pt>
                <c:pt idx="2372">
                  <c:v>41.633000000000003</c:v>
                </c:pt>
                <c:pt idx="2373">
                  <c:v>41.664999999999999</c:v>
                </c:pt>
                <c:pt idx="2374">
                  <c:v>41.697000000000003</c:v>
                </c:pt>
                <c:pt idx="2375">
                  <c:v>41.731000000000002</c:v>
                </c:pt>
                <c:pt idx="2376">
                  <c:v>41.773000000000003</c:v>
                </c:pt>
                <c:pt idx="2377">
                  <c:v>41.841999999999999</c:v>
                </c:pt>
                <c:pt idx="2378">
                  <c:v>41.924999999999997</c:v>
                </c:pt>
                <c:pt idx="2379">
                  <c:v>42.012</c:v>
                </c:pt>
                <c:pt idx="2380">
                  <c:v>42.100999999999999</c:v>
                </c:pt>
                <c:pt idx="2381">
                  <c:v>42.162999999999997</c:v>
                </c:pt>
                <c:pt idx="2382">
                  <c:v>42.204999999999998</c:v>
                </c:pt>
                <c:pt idx="2383">
                  <c:v>42.231000000000002</c:v>
                </c:pt>
                <c:pt idx="2384">
                  <c:v>42.234999999999999</c:v>
                </c:pt>
                <c:pt idx="2385">
                  <c:v>42.228000000000002</c:v>
                </c:pt>
                <c:pt idx="2386">
                  <c:v>42.212000000000003</c:v>
                </c:pt>
                <c:pt idx="2387">
                  <c:v>42.186</c:v>
                </c:pt>
                <c:pt idx="2388">
                  <c:v>42.156999999999996</c:v>
                </c:pt>
                <c:pt idx="2389">
                  <c:v>42.128</c:v>
                </c:pt>
                <c:pt idx="2390">
                  <c:v>42.1</c:v>
                </c:pt>
                <c:pt idx="2391">
                  <c:v>42.078000000000003</c:v>
                </c:pt>
                <c:pt idx="2392">
                  <c:v>42.048000000000002</c:v>
                </c:pt>
                <c:pt idx="2393">
                  <c:v>42.026000000000003</c:v>
                </c:pt>
                <c:pt idx="2394">
                  <c:v>42.005000000000003</c:v>
                </c:pt>
                <c:pt idx="2395">
                  <c:v>41.978000000000002</c:v>
                </c:pt>
                <c:pt idx="2396">
                  <c:v>41.953000000000003</c:v>
                </c:pt>
                <c:pt idx="2397">
                  <c:v>41.915999999999997</c:v>
                </c:pt>
                <c:pt idx="2398">
                  <c:v>41.862000000000002</c:v>
                </c:pt>
                <c:pt idx="2399">
                  <c:v>41.811999999999998</c:v>
                </c:pt>
                <c:pt idx="2400">
                  <c:v>41.761000000000003</c:v>
                </c:pt>
                <c:pt idx="2401">
                  <c:v>41.694000000000003</c:v>
                </c:pt>
                <c:pt idx="2402">
                  <c:v>41.604999999999997</c:v>
                </c:pt>
                <c:pt idx="2403">
                  <c:v>41.500999999999998</c:v>
                </c:pt>
                <c:pt idx="2404">
                  <c:v>41.371000000000002</c:v>
                </c:pt>
                <c:pt idx="2405">
                  <c:v>41.198</c:v>
                </c:pt>
                <c:pt idx="2406">
                  <c:v>41.018000000000001</c:v>
                </c:pt>
                <c:pt idx="2407">
                  <c:v>40.869999999999997</c:v>
                </c:pt>
                <c:pt idx="2408">
                  <c:v>40.776000000000003</c:v>
                </c:pt>
                <c:pt idx="2409">
                  <c:v>40.734000000000002</c:v>
                </c:pt>
                <c:pt idx="2410">
                  <c:v>40.726999999999997</c:v>
                </c:pt>
                <c:pt idx="2411">
                  <c:v>40.749000000000002</c:v>
                </c:pt>
                <c:pt idx="2412">
                  <c:v>40.795000000000002</c:v>
                </c:pt>
                <c:pt idx="2413">
                  <c:v>40.843000000000004</c:v>
                </c:pt>
                <c:pt idx="2414">
                  <c:v>40.880000000000003</c:v>
                </c:pt>
                <c:pt idx="2415">
                  <c:v>40.923999999999999</c:v>
                </c:pt>
                <c:pt idx="2416">
                  <c:v>40.978000000000002</c:v>
                </c:pt>
                <c:pt idx="2417">
                  <c:v>41.052</c:v>
                </c:pt>
                <c:pt idx="2418">
                  <c:v>41.152000000000001</c:v>
                </c:pt>
                <c:pt idx="2419">
                  <c:v>41.250999999999998</c:v>
                </c:pt>
                <c:pt idx="2420">
                  <c:v>41.368000000000002</c:v>
                </c:pt>
                <c:pt idx="2421">
                  <c:v>41.518000000000001</c:v>
                </c:pt>
                <c:pt idx="2422">
                  <c:v>41.686</c:v>
                </c:pt>
                <c:pt idx="2423">
                  <c:v>41.863999999999997</c:v>
                </c:pt>
                <c:pt idx="2424">
                  <c:v>42.033000000000001</c:v>
                </c:pt>
                <c:pt idx="2425">
                  <c:v>42.188000000000002</c:v>
                </c:pt>
                <c:pt idx="2426">
                  <c:v>42.35</c:v>
                </c:pt>
                <c:pt idx="2427">
                  <c:v>42.514000000000003</c:v>
                </c:pt>
                <c:pt idx="2428">
                  <c:v>42.667000000000002</c:v>
                </c:pt>
                <c:pt idx="2429">
                  <c:v>42.808</c:v>
                </c:pt>
                <c:pt idx="2430">
                  <c:v>42.948999999999998</c:v>
                </c:pt>
                <c:pt idx="2431">
                  <c:v>43.091999999999999</c:v>
                </c:pt>
                <c:pt idx="2432">
                  <c:v>43.212000000000003</c:v>
                </c:pt>
                <c:pt idx="2433">
                  <c:v>43.314</c:v>
                </c:pt>
                <c:pt idx="2434">
                  <c:v>43.417000000000002</c:v>
                </c:pt>
                <c:pt idx="2435">
                  <c:v>43.518000000000001</c:v>
                </c:pt>
                <c:pt idx="2436">
                  <c:v>43.618000000000002</c:v>
                </c:pt>
                <c:pt idx="2437">
                  <c:v>43.71</c:v>
                </c:pt>
                <c:pt idx="2438">
                  <c:v>43.784999999999997</c:v>
                </c:pt>
                <c:pt idx="2439">
                  <c:v>43.847000000000001</c:v>
                </c:pt>
                <c:pt idx="2440">
                  <c:v>43.893000000000001</c:v>
                </c:pt>
                <c:pt idx="2441">
                  <c:v>43.93</c:v>
                </c:pt>
                <c:pt idx="2442">
                  <c:v>43.95</c:v>
                </c:pt>
                <c:pt idx="2443">
                  <c:v>43.962000000000003</c:v>
                </c:pt>
                <c:pt idx="2444">
                  <c:v>43.962000000000003</c:v>
                </c:pt>
                <c:pt idx="2445">
                  <c:v>43.957999999999998</c:v>
                </c:pt>
                <c:pt idx="2446">
                  <c:v>43.954999999999998</c:v>
                </c:pt>
                <c:pt idx="2447">
                  <c:v>43.953000000000003</c:v>
                </c:pt>
                <c:pt idx="2448">
                  <c:v>43.951000000000001</c:v>
                </c:pt>
                <c:pt idx="2449">
                  <c:v>43.944000000000003</c:v>
                </c:pt>
                <c:pt idx="2450">
                  <c:v>43.920999999999999</c:v>
                </c:pt>
                <c:pt idx="2451">
                  <c:v>43.887</c:v>
                </c:pt>
                <c:pt idx="2452">
                  <c:v>43.845999999999997</c:v>
                </c:pt>
                <c:pt idx="2453">
                  <c:v>43.802</c:v>
                </c:pt>
                <c:pt idx="2454">
                  <c:v>43.761000000000003</c:v>
                </c:pt>
                <c:pt idx="2455">
                  <c:v>43.719000000000001</c:v>
                </c:pt>
                <c:pt idx="2456">
                  <c:v>43.688000000000002</c:v>
                </c:pt>
                <c:pt idx="2457">
                  <c:v>43.66</c:v>
                </c:pt>
                <c:pt idx="2458">
                  <c:v>43.634999999999998</c:v>
                </c:pt>
                <c:pt idx="2459">
                  <c:v>43.616</c:v>
                </c:pt>
                <c:pt idx="2460">
                  <c:v>43.601999999999997</c:v>
                </c:pt>
                <c:pt idx="2461">
                  <c:v>43.59</c:v>
                </c:pt>
                <c:pt idx="2462">
                  <c:v>43.579000000000001</c:v>
                </c:pt>
                <c:pt idx="2463">
                  <c:v>43.573999999999998</c:v>
                </c:pt>
                <c:pt idx="2464">
                  <c:v>43.570999999999998</c:v>
                </c:pt>
                <c:pt idx="2465">
                  <c:v>43.57</c:v>
                </c:pt>
                <c:pt idx="2466">
                  <c:v>43.581000000000003</c:v>
                </c:pt>
                <c:pt idx="2467">
                  <c:v>43.597999999999999</c:v>
                </c:pt>
                <c:pt idx="2468">
                  <c:v>43.616</c:v>
                </c:pt>
                <c:pt idx="2469">
                  <c:v>43.637</c:v>
                </c:pt>
                <c:pt idx="2470">
                  <c:v>43.658000000000001</c:v>
                </c:pt>
                <c:pt idx="2471">
                  <c:v>43.679000000000002</c:v>
                </c:pt>
                <c:pt idx="2472">
                  <c:v>43.698999999999998</c:v>
                </c:pt>
                <c:pt idx="2473">
                  <c:v>43.713999999999999</c:v>
                </c:pt>
                <c:pt idx="2474">
                  <c:v>43.722999999999999</c:v>
                </c:pt>
                <c:pt idx="2475">
                  <c:v>43.725999999999999</c:v>
                </c:pt>
                <c:pt idx="2476">
                  <c:v>43.732999999999997</c:v>
                </c:pt>
                <c:pt idx="2477">
                  <c:v>43.747</c:v>
                </c:pt>
                <c:pt idx="2478">
                  <c:v>43.773000000000003</c:v>
                </c:pt>
                <c:pt idx="2479">
                  <c:v>43.811999999999998</c:v>
                </c:pt>
                <c:pt idx="2480">
                  <c:v>43.854999999999997</c:v>
                </c:pt>
                <c:pt idx="2481">
                  <c:v>43.905000000000001</c:v>
                </c:pt>
                <c:pt idx="2482">
                  <c:v>43.956000000000003</c:v>
                </c:pt>
                <c:pt idx="2483">
                  <c:v>44.006999999999998</c:v>
                </c:pt>
                <c:pt idx="2484">
                  <c:v>44.058999999999997</c:v>
                </c:pt>
                <c:pt idx="2485">
                  <c:v>44.109000000000002</c:v>
                </c:pt>
                <c:pt idx="2486">
                  <c:v>44.143000000000001</c:v>
                </c:pt>
                <c:pt idx="2487">
                  <c:v>44.179000000000002</c:v>
                </c:pt>
                <c:pt idx="2488">
                  <c:v>44.225999999999999</c:v>
                </c:pt>
                <c:pt idx="2489">
                  <c:v>44.268000000000001</c:v>
                </c:pt>
                <c:pt idx="2490">
                  <c:v>44.308</c:v>
                </c:pt>
                <c:pt idx="2491">
                  <c:v>44.343000000000004</c:v>
                </c:pt>
                <c:pt idx="2492">
                  <c:v>44.374000000000002</c:v>
                </c:pt>
                <c:pt idx="2493">
                  <c:v>44.405999999999999</c:v>
                </c:pt>
                <c:pt idx="2494">
                  <c:v>44.436999999999998</c:v>
                </c:pt>
                <c:pt idx="2495">
                  <c:v>44.475000000000001</c:v>
                </c:pt>
                <c:pt idx="2496">
                  <c:v>44.515000000000001</c:v>
                </c:pt>
                <c:pt idx="2497">
                  <c:v>44.55</c:v>
                </c:pt>
                <c:pt idx="2498">
                  <c:v>44.588000000000001</c:v>
                </c:pt>
                <c:pt idx="2499">
                  <c:v>44.628</c:v>
                </c:pt>
                <c:pt idx="2500">
                  <c:v>44.665999999999997</c:v>
                </c:pt>
                <c:pt idx="2501">
                  <c:v>44.704000000000001</c:v>
                </c:pt>
                <c:pt idx="2502">
                  <c:v>44.74</c:v>
                </c:pt>
                <c:pt idx="2503">
                  <c:v>44.764000000000003</c:v>
                </c:pt>
                <c:pt idx="2504">
                  <c:v>44.789000000000001</c:v>
                </c:pt>
                <c:pt idx="2505">
                  <c:v>44.814999999999998</c:v>
                </c:pt>
                <c:pt idx="2506">
                  <c:v>44.847000000000001</c:v>
                </c:pt>
                <c:pt idx="2507">
                  <c:v>44.874000000000002</c:v>
                </c:pt>
                <c:pt idx="2508">
                  <c:v>44.898000000000003</c:v>
                </c:pt>
                <c:pt idx="2509">
                  <c:v>44.924999999999997</c:v>
                </c:pt>
                <c:pt idx="2510">
                  <c:v>44.95</c:v>
                </c:pt>
                <c:pt idx="2511">
                  <c:v>44.970999999999997</c:v>
                </c:pt>
                <c:pt idx="2512">
                  <c:v>44.997</c:v>
                </c:pt>
                <c:pt idx="2513">
                  <c:v>45.030999999999999</c:v>
                </c:pt>
                <c:pt idx="2514">
                  <c:v>45.064</c:v>
                </c:pt>
                <c:pt idx="2515">
                  <c:v>45.098999999999997</c:v>
                </c:pt>
                <c:pt idx="2516">
                  <c:v>45.140999999999998</c:v>
                </c:pt>
                <c:pt idx="2517">
                  <c:v>45.183</c:v>
                </c:pt>
                <c:pt idx="2518">
                  <c:v>45.223999999999997</c:v>
                </c:pt>
                <c:pt idx="2519">
                  <c:v>45.267000000000003</c:v>
                </c:pt>
                <c:pt idx="2520">
                  <c:v>45.302999999999997</c:v>
                </c:pt>
                <c:pt idx="2521">
                  <c:v>45.332999999999998</c:v>
                </c:pt>
                <c:pt idx="2522">
                  <c:v>45.362000000000002</c:v>
                </c:pt>
                <c:pt idx="2523">
                  <c:v>45.392000000000003</c:v>
                </c:pt>
                <c:pt idx="2524">
                  <c:v>45.423000000000002</c:v>
                </c:pt>
                <c:pt idx="2525">
                  <c:v>45.454999999999998</c:v>
                </c:pt>
                <c:pt idx="2526">
                  <c:v>45.49</c:v>
                </c:pt>
                <c:pt idx="2527">
                  <c:v>45.527000000000001</c:v>
                </c:pt>
                <c:pt idx="2528">
                  <c:v>45.555</c:v>
                </c:pt>
                <c:pt idx="2529">
                  <c:v>45.582999999999998</c:v>
                </c:pt>
                <c:pt idx="2530">
                  <c:v>45.613</c:v>
                </c:pt>
                <c:pt idx="2531">
                  <c:v>45.637</c:v>
                </c:pt>
                <c:pt idx="2532">
                  <c:v>45.652999999999999</c:v>
                </c:pt>
                <c:pt idx="2533">
                  <c:v>45.667999999999999</c:v>
                </c:pt>
                <c:pt idx="2534">
                  <c:v>45.686</c:v>
                </c:pt>
                <c:pt idx="2535">
                  <c:v>45.704000000000001</c:v>
                </c:pt>
                <c:pt idx="2536">
                  <c:v>45.72</c:v>
                </c:pt>
                <c:pt idx="2537">
                  <c:v>45.74</c:v>
                </c:pt>
                <c:pt idx="2538">
                  <c:v>45.761000000000003</c:v>
                </c:pt>
                <c:pt idx="2539">
                  <c:v>45.774999999999999</c:v>
                </c:pt>
                <c:pt idx="2540">
                  <c:v>45.789000000000001</c:v>
                </c:pt>
                <c:pt idx="2541">
                  <c:v>45.792999999999999</c:v>
                </c:pt>
                <c:pt idx="2542">
                  <c:v>45.795000000000002</c:v>
                </c:pt>
                <c:pt idx="2543">
                  <c:v>45.790999999999997</c:v>
                </c:pt>
                <c:pt idx="2544">
                  <c:v>45.78</c:v>
                </c:pt>
                <c:pt idx="2545">
                  <c:v>45.768000000000001</c:v>
                </c:pt>
                <c:pt idx="2546">
                  <c:v>45.75</c:v>
                </c:pt>
                <c:pt idx="2547">
                  <c:v>45.734000000000002</c:v>
                </c:pt>
                <c:pt idx="2548">
                  <c:v>45.720999999999997</c:v>
                </c:pt>
                <c:pt idx="2549">
                  <c:v>45.704000000000001</c:v>
                </c:pt>
                <c:pt idx="2550">
                  <c:v>45.683</c:v>
                </c:pt>
                <c:pt idx="2551">
                  <c:v>45.667999999999999</c:v>
                </c:pt>
                <c:pt idx="2552">
                  <c:v>45.655000000000001</c:v>
                </c:pt>
                <c:pt idx="2553">
                  <c:v>45.637</c:v>
                </c:pt>
                <c:pt idx="2554">
                  <c:v>45.621000000000002</c:v>
                </c:pt>
                <c:pt idx="2555">
                  <c:v>45.603999999999999</c:v>
                </c:pt>
                <c:pt idx="2556">
                  <c:v>45.594000000000001</c:v>
                </c:pt>
                <c:pt idx="2557">
                  <c:v>45.588999999999999</c:v>
                </c:pt>
                <c:pt idx="2558">
                  <c:v>45.591000000000001</c:v>
                </c:pt>
                <c:pt idx="2559">
                  <c:v>45.607999999999997</c:v>
                </c:pt>
                <c:pt idx="2560">
                  <c:v>45.63</c:v>
                </c:pt>
                <c:pt idx="2561">
                  <c:v>45.652999999999999</c:v>
                </c:pt>
                <c:pt idx="2562">
                  <c:v>45.679000000000002</c:v>
                </c:pt>
                <c:pt idx="2563">
                  <c:v>45.698</c:v>
                </c:pt>
                <c:pt idx="2564">
                  <c:v>45.709000000000003</c:v>
                </c:pt>
                <c:pt idx="2565">
                  <c:v>45.719000000000001</c:v>
                </c:pt>
                <c:pt idx="2566">
                  <c:v>45.726999999999997</c:v>
                </c:pt>
                <c:pt idx="2567">
                  <c:v>45.746000000000002</c:v>
                </c:pt>
                <c:pt idx="2568">
                  <c:v>45.790999999999997</c:v>
                </c:pt>
                <c:pt idx="2569">
                  <c:v>45.853999999999999</c:v>
                </c:pt>
                <c:pt idx="2570">
                  <c:v>45.924999999999997</c:v>
                </c:pt>
                <c:pt idx="2571">
                  <c:v>45.981000000000002</c:v>
                </c:pt>
                <c:pt idx="2572">
                  <c:v>46.03</c:v>
                </c:pt>
                <c:pt idx="2573">
                  <c:v>46.088999999999999</c:v>
                </c:pt>
                <c:pt idx="2574">
                  <c:v>46.148000000000003</c:v>
                </c:pt>
                <c:pt idx="2575">
                  <c:v>46.2</c:v>
                </c:pt>
                <c:pt idx="2576">
                  <c:v>46.243000000000002</c:v>
                </c:pt>
                <c:pt idx="2577">
                  <c:v>46.277999999999999</c:v>
                </c:pt>
                <c:pt idx="2578">
                  <c:v>46.305999999999997</c:v>
                </c:pt>
                <c:pt idx="2579">
                  <c:v>46.328000000000003</c:v>
                </c:pt>
                <c:pt idx="2580">
                  <c:v>46.347000000000001</c:v>
                </c:pt>
                <c:pt idx="2581">
                  <c:v>46.368000000000002</c:v>
                </c:pt>
                <c:pt idx="2582">
                  <c:v>46.395000000000003</c:v>
                </c:pt>
                <c:pt idx="2583">
                  <c:v>46.43</c:v>
                </c:pt>
                <c:pt idx="2584">
                  <c:v>46.470999999999997</c:v>
                </c:pt>
                <c:pt idx="2585">
                  <c:v>46.517000000000003</c:v>
                </c:pt>
                <c:pt idx="2586">
                  <c:v>46.561999999999998</c:v>
                </c:pt>
                <c:pt idx="2587">
                  <c:v>46.600999999999999</c:v>
                </c:pt>
                <c:pt idx="2588">
                  <c:v>46.636000000000003</c:v>
                </c:pt>
                <c:pt idx="2589">
                  <c:v>46.662999999999997</c:v>
                </c:pt>
                <c:pt idx="2590">
                  <c:v>46.680999999999997</c:v>
                </c:pt>
                <c:pt idx="2591">
                  <c:v>46.695999999999998</c:v>
                </c:pt>
                <c:pt idx="2592">
                  <c:v>46.710999999999999</c:v>
                </c:pt>
                <c:pt idx="2593">
                  <c:v>46.731000000000002</c:v>
                </c:pt>
                <c:pt idx="2594">
                  <c:v>46.762999999999998</c:v>
                </c:pt>
                <c:pt idx="2595">
                  <c:v>46.795999999999999</c:v>
                </c:pt>
                <c:pt idx="2596">
                  <c:v>46.837000000000003</c:v>
                </c:pt>
                <c:pt idx="2597">
                  <c:v>46.865000000000002</c:v>
                </c:pt>
                <c:pt idx="2598">
                  <c:v>46.887999999999998</c:v>
                </c:pt>
                <c:pt idx="2599">
                  <c:v>46.905999999999999</c:v>
                </c:pt>
                <c:pt idx="2600">
                  <c:v>46.921999999999997</c:v>
                </c:pt>
                <c:pt idx="2601">
                  <c:v>46.933</c:v>
                </c:pt>
                <c:pt idx="2602">
                  <c:v>46.935000000000002</c:v>
                </c:pt>
                <c:pt idx="2603">
                  <c:v>46.93</c:v>
                </c:pt>
                <c:pt idx="2604">
                  <c:v>46.92</c:v>
                </c:pt>
                <c:pt idx="2605">
                  <c:v>46.908999999999999</c:v>
                </c:pt>
                <c:pt idx="2606">
                  <c:v>46.905999999999999</c:v>
                </c:pt>
                <c:pt idx="2607">
                  <c:v>46.905999999999999</c:v>
                </c:pt>
                <c:pt idx="2608">
                  <c:v>46.91</c:v>
                </c:pt>
                <c:pt idx="2609">
                  <c:v>46.908999999999999</c:v>
                </c:pt>
                <c:pt idx="2610">
                  <c:v>46.91</c:v>
                </c:pt>
                <c:pt idx="2611">
                  <c:v>46.911999999999999</c:v>
                </c:pt>
                <c:pt idx="2612">
                  <c:v>46.908999999999999</c:v>
                </c:pt>
                <c:pt idx="2613">
                  <c:v>46.906999999999996</c:v>
                </c:pt>
                <c:pt idx="2614">
                  <c:v>46.914000000000001</c:v>
                </c:pt>
                <c:pt idx="2615">
                  <c:v>46.921999999999997</c:v>
                </c:pt>
                <c:pt idx="2616">
                  <c:v>46.93</c:v>
                </c:pt>
                <c:pt idx="2617">
                  <c:v>46.936999999999998</c:v>
                </c:pt>
                <c:pt idx="2618">
                  <c:v>46.945</c:v>
                </c:pt>
                <c:pt idx="2619">
                  <c:v>46.959000000000003</c:v>
                </c:pt>
                <c:pt idx="2620">
                  <c:v>46.972000000000001</c:v>
                </c:pt>
                <c:pt idx="2621">
                  <c:v>46.982999999999997</c:v>
                </c:pt>
                <c:pt idx="2622">
                  <c:v>46.997</c:v>
                </c:pt>
                <c:pt idx="2623">
                  <c:v>47.01</c:v>
                </c:pt>
                <c:pt idx="2624">
                  <c:v>47.021999999999998</c:v>
                </c:pt>
                <c:pt idx="2625">
                  <c:v>47.033000000000001</c:v>
                </c:pt>
                <c:pt idx="2626">
                  <c:v>47.042999999999999</c:v>
                </c:pt>
                <c:pt idx="2627">
                  <c:v>47.045999999999999</c:v>
                </c:pt>
                <c:pt idx="2628">
                  <c:v>47.043999999999997</c:v>
                </c:pt>
                <c:pt idx="2629">
                  <c:v>47.036999999999999</c:v>
                </c:pt>
                <c:pt idx="2630">
                  <c:v>47.031999999999996</c:v>
                </c:pt>
                <c:pt idx="2631">
                  <c:v>47.036000000000001</c:v>
                </c:pt>
                <c:pt idx="2632">
                  <c:v>47.039000000000001</c:v>
                </c:pt>
                <c:pt idx="2633">
                  <c:v>47.037999999999997</c:v>
                </c:pt>
                <c:pt idx="2634">
                  <c:v>47.033999999999999</c:v>
                </c:pt>
                <c:pt idx="2635">
                  <c:v>47.021999999999998</c:v>
                </c:pt>
                <c:pt idx="2636">
                  <c:v>47.006999999999998</c:v>
                </c:pt>
                <c:pt idx="2637">
                  <c:v>46.997</c:v>
                </c:pt>
                <c:pt idx="2638">
                  <c:v>46.993000000000002</c:v>
                </c:pt>
                <c:pt idx="2639">
                  <c:v>46.991999999999997</c:v>
                </c:pt>
                <c:pt idx="2640">
                  <c:v>46.988999999999997</c:v>
                </c:pt>
                <c:pt idx="2641">
                  <c:v>46.987000000000002</c:v>
                </c:pt>
                <c:pt idx="2642">
                  <c:v>46.981000000000002</c:v>
                </c:pt>
                <c:pt idx="2643">
                  <c:v>46.976999999999997</c:v>
                </c:pt>
                <c:pt idx="2644">
                  <c:v>46.970999999999997</c:v>
                </c:pt>
                <c:pt idx="2645">
                  <c:v>46.966999999999999</c:v>
                </c:pt>
                <c:pt idx="2646">
                  <c:v>46.965000000000003</c:v>
                </c:pt>
                <c:pt idx="2647">
                  <c:v>46.957000000000001</c:v>
                </c:pt>
                <c:pt idx="2648">
                  <c:v>46.948999999999998</c:v>
                </c:pt>
                <c:pt idx="2649">
                  <c:v>46.94</c:v>
                </c:pt>
                <c:pt idx="2650">
                  <c:v>46.927999999999997</c:v>
                </c:pt>
                <c:pt idx="2651">
                  <c:v>46.914000000000001</c:v>
                </c:pt>
                <c:pt idx="2652">
                  <c:v>46.890999999999998</c:v>
                </c:pt>
                <c:pt idx="2653">
                  <c:v>46.859000000000002</c:v>
                </c:pt>
                <c:pt idx="2654">
                  <c:v>46.822000000000003</c:v>
                </c:pt>
                <c:pt idx="2655">
                  <c:v>46.790999999999997</c:v>
                </c:pt>
                <c:pt idx="2656">
                  <c:v>46.764000000000003</c:v>
                </c:pt>
                <c:pt idx="2657">
                  <c:v>46.731000000000002</c:v>
                </c:pt>
                <c:pt idx="2658">
                  <c:v>46.697000000000003</c:v>
                </c:pt>
                <c:pt idx="2659">
                  <c:v>46.667000000000002</c:v>
                </c:pt>
                <c:pt idx="2660">
                  <c:v>46.640999999999998</c:v>
                </c:pt>
                <c:pt idx="2661">
                  <c:v>46.619</c:v>
                </c:pt>
                <c:pt idx="2662">
                  <c:v>46.595999999999997</c:v>
                </c:pt>
                <c:pt idx="2663">
                  <c:v>46.584000000000003</c:v>
                </c:pt>
                <c:pt idx="2664">
                  <c:v>46.578000000000003</c:v>
                </c:pt>
                <c:pt idx="2665">
                  <c:v>46.573999999999998</c:v>
                </c:pt>
                <c:pt idx="2666">
                  <c:v>46.569000000000003</c:v>
                </c:pt>
                <c:pt idx="2667">
                  <c:v>46.564999999999998</c:v>
                </c:pt>
                <c:pt idx="2668">
                  <c:v>46.557000000000002</c:v>
                </c:pt>
                <c:pt idx="2669">
                  <c:v>46.551000000000002</c:v>
                </c:pt>
                <c:pt idx="2670">
                  <c:v>46.545999999999999</c:v>
                </c:pt>
                <c:pt idx="2671">
                  <c:v>46.546999999999997</c:v>
                </c:pt>
                <c:pt idx="2672">
                  <c:v>46.552</c:v>
                </c:pt>
                <c:pt idx="2673">
                  <c:v>46.564</c:v>
                </c:pt>
                <c:pt idx="2674">
                  <c:v>46.573</c:v>
                </c:pt>
                <c:pt idx="2675">
                  <c:v>46.570999999999998</c:v>
                </c:pt>
                <c:pt idx="2676">
                  <c:v>46.558</c:v>
                </c:pt>
                <c:pt idx="2677">
                  <c:v>46.536000000000001</c:v>
                </c:pt>
                <c:pt idx="2678">
                  <c:v>46.515000000000001</c:v>
                </c:pt>
                <c:pt idx="2679">
                  <c:v>46.503</c:v>
                </c:pt>
                <c:pt idx="2680">
                  <c:v>46.506999999999998</c:v>
                </c:pt>
                <c:pt idx="2681">
                  <c:v>46.514000000000003</c:v>
                </c:pt>
                <c:pt idx="2682">
                  <c:v>46.524000000000001</c:v>
                </c:pt>
                <c:pt idx="2683">
                  <c:v>46.53</c:v>
                </c:pt>
                <c:pt idx="2684">
                  <c:v>46.539000000000001</c:v>
                </c:pt>
                <c:pt idx="2685">
                  <c:v>46.54</c:v>
                </c:pt>
                <c:pt idx="2686">
                  <c:v>46.533999999999999</c:v>
                </c:pt>
                <c:pt idx="2687">
                  <c:v>46.53</c:v>
                </c:pt>
                <c:pt idx="2688">
                  <c:v>46.530999999999999</c:v>
                </c:pt>
                <c:pt idx="2689">
                  <c:v>46.533000000000001</c:v>
                </c:pt>
                <c:pt idx="2690">
                  <c:v>46.533999999999999</c:v>
                </c:pt>
                <c:pt idx="2691">
                  <c:v>46.539000000000001</c:v>
                </c:pt>
                <c:pt idx="2692">
                  <c:v>46.542000000000002</c:v>
                </c:pt>
                <c:pt idx="2693">
                  <c:v>46.564999999999998</c:v>
                </c:pt>
                <c:pt idx="2694">
                  <c:v>46.622</c:v>
                </c:pt>
                <c:pt idx="2695">
                  <c:v>46.7</c:v>
                </c:pt>
                <c:pt idx="2696">
                  <c:v>46.798999999999999</c:v>
                </c:pt>
                <c:pt idx="2697">
                  <c:v>46.939</c:v>
                </c:pt>
                <c:pt idx="2698">
                  <c:v>47.095999999999997</c:v>
                </c:pt>
                <c:pt idx="2699">
                  <c:v>47.268999999999998</c:v>
                </c:pt>
                <c:pt idx="2700">
                  <c:v>47.448999999999998</c:v>
                </c:pt>
                <c:pt idx="2701">
                  <c:v>47.625</c:v>
                </c:pt>
                <c:pt idx="2702">
                  <c:v>47.817</c:v>
                </c:pt>
                <c:pt idx="2703">
                  <c:v>47.994</c:v>
                </c:pt>
                <c:pt idx="2704">
                  <c:v>48.131999999999998</c:v>
                </c:pt>
                <c:pt idx="2705">
                  <c:v>48.25</c:v>
                </c:pt>
                <c:pt idx="2706">
                  <c:v>48.35</c:v>
                </c:pt>
                <c:pt idx="2707">
                  <c:v>48.444000000000003</c:v>
                </c:pt>
                <c:pt idx="2708">
                  <c:v>48.524000000000001</c:v>
                </c:pt>
                <c:pt idx="2709">
                  <c:v>48.587000000000003</c:v>
                </c:pt>
                <c:pt idx="2710">
                  <c:v>48.667000000000002</c:v>
                </c:pt>
                <c:pt idx="2711">
                  <c:v>48.756999999999998</c:v>
                </c:pt>
                <c:pt idx="2712">
                  <c:v>48.841999999999999</c:v>
                </c:pt>
                <c:pt idx="2713">
                  <c:v>48.927</c:v>
                </c:pt>
                <c:pt idx="2714">
                  <c:v>49.012999999999998</c:v>
                </c:pt>
                <c:pt idx="2715">
                  <c:v>49.103999999999999</c:v>
                </c:pt>
                <c:pt idx="2716">
                  <c:v>49.198</c:v>
                </c:pt>
                <c:pt idx="2717">
                  <c:v>49.287999999999997</c:v>
                </c:pt>
                <c:pt idx="2718">
                  <c:v>49.39</c:v>
                </c:pt>
                <c:pt idx="2719">
                  <c:v>49.499000000000002</c:v>
                </c:pt>
                <c:pt idx="2720">
                  <c:v>49.612000000000002</c:v>
                </c:pt>
                <c:pt idx="2721">
                  <c:v>49.744</c:v>
                </c:pt>
                <c:pt idx="2722">
                  <c:v>49.875999999999998</c:v>
                </c:pt>
                <c:pt idx="2723">
                  <c:v>50.030999999999999</c:v>
                </c:pt>
                <c:pt idx="2724">
                  <c:v>50.194000000000003</c:v>
                </c:pt>
                <c:pt idx="2725">
                  <c:v>50.35</c:v>
                </c:pt>
                <c:pt idx="2726">
                  <c:v>50.503</c:v>
                </c:pt>
                <c:pt idx="2727">
                  <c:v>50.668999999999997</c:v>
                </c:pt>
                <c:pt idx="2728">
                  <c:v>50.838000000000001</c:v>
                </c:pt>
                <c:pt idx="2729">
                  <c:v>50.978999999999999</c:v>
                </c:pt>
                <c:pt idx="2730">
                  <c:v>51.122999999999998</c:v>
                </c:pt>
                <c:pt idx="2731">
                  <c:v>51.262</c:v>
                </c:pt>
                <c:pt idx="2732">
                  <c:v>51.38</c:v>
                </c:pt>
                <c:pt idx="2733">
                  <c:v>51.48</c:v>
                </c:pt>
                <c:pt idx="2734">
                  <c:v>51.578000000000003</c:v>
                </c:pt>
                <c:pt idx="2735">
                  <c:v>51.691000000000003</c:v>
                </c:pt>
                <c:pt idx="2736">
                  <c:v>51.793999999999997</c:v>
                </c:pt>
                <c:pt idx="2737">
                  <c:v>51.902999999999999</c:v>
                </c:pt>
                <c:pt idx="2738">
                  <c:v>52.027999999999999</c:v>
                </c:pt>
                <c:pt idx="2739">
                  <c:v>52.162999999999997</c:v>
                </c:pt>
                <c:pt idx="2740">
                  <c:v>52.305</c:v>
                </c:pt>
                <c:pt idx="2741">
                  <c:v>52.442999999999998</c:v>
                </c:pt>
                <c:pt idx="2742">
                  <c:v>52.564999999999998</c:v>
                </c:pt>
                <c:pt idx="2743">
                  <c:v>52.698</c:v>
                </c:pt>
                <c:pt idx="2744">
                  <c:v>52.831000000000003</c:v>
                </c:pt>
                <c:pt idx="2745">
                  <c:v>52.941000000000003</c:v>
                </c:pt>
                <c:pt idx="2746">
                  <c:v>53.033000000000001</c:v>
                </c:pt>
                <c:pt idx="2747">
                  <c:v>53.122999999999998</c:v>
                </c:pt>
                <c:pt idx="2748">
                  <c:v>53.234999999999999</c:v>
                </c:pt>
                <c:pt idx="2749">
                  <c:v>53.322000000000003</c:v>
                </c:pt>
                <c:pt idx="2750">
                  <c:v>53.390999999999998</c:v>
                </c:pt>
                <c:pt idx="2751">
                  <c:v>53.468000000000004</c:v>
                </c:pt>
                <c:pt idx="2752">
                  <c:v>53.546999999999997</c:v>
                </c:pt>
                <c:pt idx="2753">
                  <c:v>53.622999999999998</c:v>
                </c:pt>
                <c:pt idx="2754">
                  <c:v>53.701000000000001</c:v>
                </c:pt>
                <c:pt idx="2755">
                  <c:v>53.767000000000003</c:v>
                </c:pt>
                <c:pt idx="2756">
                  <c:v>53.823999999999998</c:v>
                </c:pt>
                <c:pt idx="2757">
                  <c:v>53.875</c:v>
                </c:pt>
                <c:pt idx="2758">
                  <c:v>53.923999999999999</c:v>
                </c:pt>
                <c:pt idx="2759">
                  <c:v>53.978999999999999</c:v>
                </c:pt>
                <c:pt idx="2760">
                  <c:v>54.030999999999999</c:v>
                </c:pt>
                <c:pt idx="2761">
                  <c:v>54.082000000000001</c:v>
                </c:pt>
                <c:pt idx="2762">
                  <c:v>54.137</c:v>
                </c:pt>
                <c:pt idx="2763">
                  <c:v>54.191000000000003</c:v>
                </c:pt>
                <c:pt idx="2764">
                  <c:v>54.244999999999997</c:v>
                </c:pt>
                <c:pt idx="2765">
                  <c:v>54.307000000000002</c:v>
                </c:pt>
                <c:pt idx="2766">
                  <c:v>54.378</c:v>
                </c:pt>
                <c:pt idx="2767">
                  <c:v>54.451999999999998</c:v>
                </c:pt>
                <c:pt idx="2768">
                  <c:v>54.531999999999996</c:v>
                </c:pt>
                <c:pt idx="2769">
                  <c:v>54.610999999999997</c:v>
                </c:pt>
                <c:pt idx="2770">
                  <c:v>54.694000000000003</c:v>
                </c:pt>
                <c:pt idx="2771">
                  <c:v>54.783000000000001</c:v>
                </c:pt>
                <c:pt idx="2772">
                  <c:v>54.860999999999997</c:v>
                </c:pt>
                <c:pt idx="2773">
                  <c:v>54.92</c:v>
                </c:pt>
                <c:pt idx="2774">
                  <c:v>54.945999999999998</c:v>
                </c:pt>
                <c:pt idx="2775">
                  <c:v>54.954000000000001</c:v>
                </c:pt>
                <c:pt idx="2776">
                  <c:v>54.956000000000003</c:v>
                </c:pt>
                <c:pt idx="2777">
                  <c:v>54.954999999999998</c:v>
                </c:pt>
                <c:pt idx="2778">
                  <c:v>54.953000000000003</c:v>
                </c:pt>
                <c:pt idx="2779">
                  <c:v>54.951000000000001</c:v>
                </c:pt>
                <c:pt idx="2780">
                  <c:v>54.945</c:v>
                </c:pt>
                <c:pt idx="2781">
                  <c:v>54.948999999999998</c:v>
                </c:pt>
                <c:pt idx="2782">
                  <c:v>54.96</c:v>
                </c:pt>
                <c:pt idx="2783">
                  <c:v>54.959000000000003</c:v>
                </c:pt>
                <c:pt idx="2784">
                  <c:v>54.930999999999997</c:v>
                </c:pt>
                <c:pt idx="2785">
                  <c:v>54.887999999999998</c:v>
                </c:pt>
                <c:pt idx="2786">
                  <c:v>54.844000000000001</c:v>
                </c:pt>
                <c:pt idx="2787">
                  <c:v>54.793999999999997</c:v>
                </c:pt>
                <c:pt idx="2788">
                  <c:v>54.747999999999998</c:v>
                </c:pt>
                <c:pt idx="2789">
                  <c:v>54.71</c:v>
                </c:pt>
                <c:pt idx="2790">
                  <c:v>54.68</c:v>
                </c:pt>
                <c:pt idx="2791">
                  <c:v>54.661000000000001</c:v>
                </c:pt>
                <c:pt idx="2792">
                  <c:v>54.654000000000003</c:v>
                </c:pt>
                <c:pt idx="2793">
                  <c:v>54.652999999999999</c:v>
                </c:pt>
                <c:pt idx="2794">
                  <c:v>54.652000000000001</c:v>
                </c:pt>
                <c:pt idx="2795">
                  <c:v>54.649000000000001</c:v>
                </c:pt>
                <c:pt idx="2796">
                  <c:v>54.648000000000003</c:v>
                </c:pt>
                <c:pt idx="2797">
                  <c:v>54.652999999999999</c:v>
                </c:pt>
                <c:pt idx="2798">
                  <c:v>54.658999999999999</c:v>
                </c:pt>
                <c:pt idx="2799">
                  <c:v>54.665999999999997</c:v>
                </c:pt>
                <c:pt idx="2800">
                  <c:v>54.668999999999997</c:v>
                </c:pt>
                <c:pt idx="2801">
                  <c:v>54.671999999999997</c:v>
                </c:pt>
                <c:pt idx="2802">
                  <c:v>54.670999999999999</c:v>
                </c:pt>
                <c:pt idx="2803">
                  <c:v>54.658000000000001</c:v>
                </c:pt>
                <c:pt idx="2804">
                  <c:v>54.624000000000002</c:v>
                </c:pt>
                <c:pt idx="2805">
                  <c:v>54.588999999999999</c:v>
                </c:pt>
                <c:pt idx="2806">
                  <c:v>54.552</c:v>
                </c:pt>
                <c:pt idx="2807">
                  <c:v>54.503</c:v>
                </c:pt>
                <c:pt idx="2808">
                  <c:v>54.463999999999999</c:v>
                </c:pt>
                <c:pt idx="2809">
                  <c:v>54.435000000000002</c:v>
                </c:pt>
                <c:pt idx="2810">
                  <c:v>54.405000000000001</c:v>
                </c:pt>
                <c:pt idx="2811">
                  <c:v>54.384</c:v>
                </c:pt>
                <c:pt idx="2812">
                  <c:v>54.375999999999998</c:v>
                </c:pt>
                <c:pt idx="2813">
                  <c:v>54.372999999999998</c:v>
                </c:pt>
                <c:pt idx="2814">
                  <c:v>54.378</c:v>
                </c:pt>
                <c:pt idx="2815">
                  <c:v>54.378999999999998</c:v>
                </c:pt>
                <c:pt idx="2816">
                  <c:v>54.368000000000002</c:v>
                </c:pt>
                <c:pt idx="2817">
                  <c:v>54.334000000000003</c:v>
                </c:pt>
                <c:pt idx="2818">
                  <c:v>54.273000000000003</c:v>
                </c:pt>
                <c:pt idx="2819">
                  <c:v>54.204999999999998</c:v>
                </c:pt>
                <c:pt idx="2820">
                  <c:v>54.140999999999998</c:v>
                </c:pt>
                <c:pt idx="2821">
                  <c:v>54.076000000000001</c:v>
                </c:pt>
                <c:pt idx="2822">
                  <c:v>54.026000000000003</c:v>
                </c:pt>
                <c:pt idx="2823">
                  <c:v>53.984999999999999</c:v>
                </c:pt>
                <c:pt idx="2824">
                  <c:v>53.94</c:v>
                </c:pt>
                <c:pt idx="2825">
                  <c:v>53.911999999999999</c:v>
                </c:pt>
                <c:pt idx="2826">
                  <c:v>53.906999999999996</c:v>
                </c:pt>
                <c:pt idx="2827">
                  <c:v>53.927</c:v>
                </c:pt>
                <c:pt idx="2828">
                  <c:v>53.960999999999999</c:v>
                </c:pt>
                <c:pt idx="2829">
                  <c:v>54.002000000000002</c:v>
                </c:pt>
                <c:pt idx="2830">
                  <c:v>54.064</c:v>
                </c:pt>
                <c:pt idx="2831">
                  <c:v>54.137</c:v>
                </c:pt>
                <c:pt idx="2832">
                  <c:v>54.204999999999998</c:v>
                </c:pt>
                <c:pt idx="2833">
                  <c:v>54.283999999999999</c:v>
                </c:pt>
                <c:pt idx="2834">
                  <c:v>54.371000000000002</c:v>
                </c:pt>
                <c:pt idx="2835">
                  <c:v>54.453000000000003</c:v>
                </c:pt>
                <c:pt idx="2836">
                  <c:v>54.545000000000002</c:v>
                </c:pt>
                <c:pt idx="2837">
                  <c:v>54.648000000000003</c:v>
                </c:pt>
                <c:pt idx="2838">
                  <c:v>54.75</c:v>
                </c:pt>
                <c:pt idx="2839">
                  <c:v>54.868000000000002</c:v>
                </c:pt>
                <c:pt idx="2840">
                  <c:v>54.984999999999999</c:v>
                </c:pt>
                <c:pt idx="2841">
                  <c:v>55.101999999999997</c:v>
                </c:pt>
                <c:pt idx="2842">
                  <c:v>55.201000000000001</c:v>
                </c:pt>
                <c:pt idx="2843">
                  <c:v>55.283999999999999</c:v>
                </c:pt>
                <c:pt idx="2844">
                  <c:v>55.363</c:v>
                </c:pt>
                <c:pt idx="2845">
                  <c:v>55.430999999999997</c:v>
                </c:pt>
                <c:pt idx="2846">
                  <c:v>55.48</c:v>
                </c:pt>
                <c:pt idx="2847">
                  <c:v>55.542000000000002</c:v>
                </c:pt>
                <c:pt idx="2848">
                  <c:v>55.600999999999999</c:v>
                </c:pt>
                <c:pt idx="2849">
                  <c:v>55.645000000000003</c:v>
                </c:pt>
                <c:pt idx="2850">
                  <c:v>55.704999999999998</c:v>
                </c:pt>
                <c:pt idx="2851">
                  <c:v>55.783999999999999</c:v>
                </c:pt>
                <c:pt idx="2852">
                  <c:v>55.856999999999999</c:v>
                </c:pt>
                <c:pt idx="2853">
                  <c:v>55.908000000000001</c:v>
                </c:pt>
                <c:pt idx="2854">
                  <c:v>55.938000000000002</c:v>
                </c:pt>
                <c:pt idx="2855">
                  <c:v>55.963000000000001</c:v>
                </c:pt>
                <c:pt idx="2856">
                  <c:v>55.996000000000002</c:v>
                </c:pt>
                <c:pt idx="2857">
                  <c:v>56.024999999999999</c:v>
                </c:pt>
                <c:pt idx="2858">
                  <c:v>56.037999999999997</c:v>
                </c:pt>
                <c:pt idx="2859">
                  <c:v>56.046999999999997</c:v>
                </c:pt>
                <c:pt idx="2860">
                  <c:v>56.058999999999997</c:v>
                </c:pt>
                <c:pt idx="2861">
                  <c:v>56.073999999999998</c:v>
                </c:pt>
                <c:pt idx="2862">
                  <c:v>56.1</c:v>
                </c:pt>
                <c:pt idx="2863">
                  <c:v>56.143999999999998</c:v>
                </c:pt>
                <c:pt idx="2864">
                  <c:v>56.207000000000001</c:v>
                </c:pt>
                <c:pt idx="2865">
                  <c:v>56.276000000000003</c:v>
                </c:pt>
                <c:pt idx="2866">
                  <c:v>56.332000000000001</c:v>
                </c:pt>
                <c:pt idx="2867">
                  <c:v>56.384999999999998</c:v>
                </c:pt>
                <c:pt idx="2868">
                  <c:v>56.432000000000002</c:v>
                </c:pt>
                <c:pt idx="2869">
                  <c:v>56.468000000000004</c:v>
                </c:pt>
                <c:pt idx="2870">
                  <c:v>56.499000000000002</c:v>
                </c:pt>
                <c:pt idx="2871">
                  <c:v>56.533999999999999</c:v>
                </c:pt>
                <c:pt idx="2872">
                  <c:v>56.57</c:v>
                </c:pt>
                <c:pt idx="2873">
                  <c:v>56.603000000000002</c:v>
                </c:pt>
                <c:pt idx="2874">
                  <c:v>56.639000000000003</c:v>
                </c:pt>
                <c:pt idx="2875">
                  <c:v>56.680999999999997</c:v>
                </c:pt>
                <c:pt idx="2876">
                  <c:v>56.725000000000001</c:v>
                </c:pt>
                <c:pt idx="2877">
                  <c:v>56.776000000000003</c:v>
                </c:pt>
                <c:pt idx="2878">
                  <c:v>56.832000000000001</c:v>
                </c:pt>
                <c:pt idx="2879">
                  <c:v>56.883000000000003</c:v>
                </c:pt>
                <c:pt idx="2880">
                  <c:v>56.920999999999999</c:v>
                </c:pt>
                <c:pt idx="2881">
                  <c:v>56.95</c:v>
                </c:pt>
                <c:pt idx="2882">
                  <c:v>56.976999999999997</c:v>
                </c:pt>
                <c:pt idx="2883">
                  <c:v>57.003999999999998</c:v>
                </c:pt>
                <c:pt idx="2884">
                  <c:v>57.027999999999999</c:v>
                </c:pt>
                <c:pt idx="2885">
                  <c:v>57.048999999999999</c:v>
                </c:pt>
                <c:pt idx="2886">
                  <c:v>57.078000000000003</c:v>
                </c:pt>
                <c:pt idx="2887">
                  <c:v>57.124000000000002</c:v>
                </c:pt>
                <c:pt idx="2888">
                  <c:v>57.18</c:v>
                </c:pt>
                <c:pt idx="2889">
                  <c:v>57.244999999999997</c:v>
                </c:pt>
                <c:pt idx="2890">
                  <c:v>57.323</c:v>
                </c:pt>
                <c:pt idx="2891">
                  <c:v>57.4</c:v>
                </c:pt>
                <c:pt idx="2892">
                  <c:v>57.472000000000001</c:v>
                </c:pt>
                <c:pt idx="2893">
                  <c:v>57.543999999999997</c:v>
                </c:pt>
                <c:pt idx="2894">
                  <c:v>57.612000000000002</c:v>
                </c:pt>
                <c:pt idx="2895">
                  <c:v>57.680999999999997</c:v>
                </c:pt>
                <c:pt idx="2896">
                  <c:v>57.758000000000003</c:v>
                </c:pt>
                <c:pt idx="2897">
                  <c:v>57.832000000000001</c:v>
                </c:pt>
                <c:pt idx="2898">
                  <c:v>57.905000000000001</c:v>
                </c:pt>
                <c:pt idx="2899">
                  <c:v>58</c:v>
                </c:pt>
                <c:pt idx="2900">
                  <c:v>58.091999999999999</c:v>
                </c:pt>
                <c:pt idx="2901">
                  <c:v>58.15</c:v>
                </c:pt>
                <c:pt idx="2902">
                  <c:v>58.192999999999998</c:v>
                </c:pt>
                <c:pt idx="2903">
                  <c:v>58.231000000000002</c:v>
                </c:pt>
                <c:pt idx="2904">
                  <c:v>58.265000000000001</c:v>
                </c:pt>
                <c:pt idx="2905">
                  <c:v>58.298000000000002</c:v>
                </c:pt>
                <c:pt idx="2906">
                  <c:v>58.322000000000003</c:v>
                </c:pt>
                <c:pt idx="2907">
                  <c:v>58.33</c:v>
                </c:pt>
                <c:pt idx="2908">
                  <c:v>58.322000000000003</c:v>
                </c:pt>
                <c:pt idx="2909">
                  <c:v>58.311</c:v>
                </c:pt>
                <c:pt idx="2910">
                  <c:v>58.305</c:v>
                </c:pt>
                <c:pt idx="2911">
                  <c:v>58.308999999999997</c:v>
                </c:pt>
                <c:pt idx="2912">
                  <c:v>58.323</c:v>
                </c:pt>
                <c:pt idx="2913">
                  <c:v>58.345999999999997</c:v>
                </c:pt>
                <c:pt idx="2914">
                  <c:v>58.387999999999998</c:v>
                </c:pt>
                <c:pt idx="2915">
                  <c:v>58.447000000000003</c:v>
                </c:pt>
                <c:pt idx="2916">
                  <c:v>58.529000000000003</c:v>
                </c:pt>
                <c:pt idx="2917">
                  <c:v>58.652000000000001</c:v>
                </c:pt>
                <c:pt idx="2918">
                  <c:v>58.780999999999999</c:v>
                </c:pt>
                <c:pt idx="2919">
                  <c:v>58.924999999999997</c:v>
                </c:pt>
                <c:pt idx="2920">
                  <c:v>59.103999999999999</c:v>
                </c:pt>
                <c:pt idx="2921">
                  <c:v>59.286000000000001</c:v>
                </c:pt>
                <c:pt idx="2922">
                  <c:v>59.43</c:v>
                </c:pt>
                <c:pt idx="2923">
                  <c:v>59.554000000000002</c:v>
                </c:pt>
                <c:pt idx="2924">
                  <c:v>59.680999999999997</c:v>
                </c:pt>
                <c:pt idx="2925">
                  <c:v>59.79</c:v>
                </c:pt>
                <c:pt idx="2926">
                  <c:v>59.878</c:v>
                </c:pt>
                <c:pt idx="2927">
                  <c:v>59.948999999999998</c:v>
                </c:pt>
                <c:pt idx="2928">
                  <c:v>60.011000000000003</c:v>
                </c:pt>
                <c:pt idx="2929">
                  <c:v>60.061999999999998</c:v>
                </c:pt>
                <c:pt idx="2930">
                  <c:v>60.103000000000002</c:v>
                </c:pt>
                <c:pt idx="2931">
                  <c:v>60.131</c:v>
                </c:pt>
                <c:pt idx="2932">
                  <c:v>60.143999999999998</c:v>
                </c:pt>
                <c:pt idx="2933">
                  <c:v>60.151000000000003</c:v>
                </c:pt>
                <c:pt idx="2934">
                  <c:v>60.156999999999996</c:v>
                </c:pt>
                <c:pt idx="2935">
                  <c:v>60.154000000000003</c:v>
                </c:pt>
                <c:pt idx="2936">
                  <c:v>60.152000000000001</c:v>
                </c:pt>
                <c:pt idx="2937">
                  <c:v>60.158999999999999</c:v>
                </c:pt>
                <c:pt idx="2938">
                  <c:v>60.162999999999997</c:v>
                </c:pt>
                <c:pt idx="2939">
                  <c:v>60.164000000000001</c:v>
                </c:pt>
                <c:pt idx="2940">
                  <c:v>60.18</c:v>
                </c:pt>
                <c:pt idx="2941">
                  <c:v>60.207999999999998</c:v>
                </c:pt>
                <c:pt idx="2942">
                  <c:v>60.241999999999997</c:v>
                </c:pt>
                <c:pt idx="2943">
                  <c:v>60.277000000000001</c:v>
                </c:pt>
                <c:pt idx="2944">
                  <c:v>60.316000000000003</c:v>
                </c:pt>
                <c:pt idx="2945">
                  <c:v>60.378</c:v>
                </c:pt>
                <c:pt idx="2946">
                  <c:v>60.456000000000003</c:v>
                </c:pt>
                <c:pt idx="2947">
                  <c:v>60.521999999999998</c:v>
                </c:pt>
                <c:pt idx="2948">
                  <c:v>60.582000000000001</c:v>
                </c:pt>
                <c:pt idx="2949">
                  <c:v>60.64</c:v>
                </c:pt>
                <c:pt idx="2950">
                  <c:v>60.680999999999997</c:v>
                </c:pt>
                <c:pt idx="2951">
                  <c:v>60.726999999999997</c:v>
                </c:pt>
                <c:pt idx="2952">
                  <c:v>60.779000000000003</c:v>
                </c:pt>
                <c:pt idx="2953">
                  <c:v>60.82</c:v>
                </c:pt>
                <c:pt idx="2954">
                  <c:v>60.837000000000003</c:v>
                </c:pt>
                <c:pt idx="2955">
                  <c:v>60.835000000000001</c:v>
                </c:pt>
                <c:pt idx="2956">
                  <c:v>60.826999999999998</c:v>
                </c:pt>
                <c:pt idx="2957">
                  <c:v>60.802</c:v>
                </c:pt>
                <c:pt idx="2958">
                  <c:v>60.768000000000001</c:v>
                </c:pt>
                <c:pt idx="2959">
                  <c:v>60.728999999999999</c:v>
                </c:pt>
                <c:pt idx="2960">
                  <c:v>60.691000000000003</c:v>
                </c:pt>
                <c:pt idx="2961">
                  <c:v>60.658999999999999</c:v>
                </c:pt>
                <c:pt idx="2962">
                  <c:v>60.615000000000002</c:v>
                </c:pt>
                <c:pt idx="2963">
                  <c:v>60.56</c:v>
                </c:pt>
                <c:pt idx="2964">
                  <c:v>60.494999999999997</c:v>
                </c:pt>
                <c:pt idx="2965">
                  <c:v>60.44</c:v>
                </c:pt>
                <c:pt idx="2966">
                  <c:v>60.406999999999996</c:v>
                </c:pt>
                <c:pt idx="2967">
                  <c:v>60.401000000000003</c:v>
                </c:pt>
                <c:pt idx="2968">
                  <c:v>60.408999999999999</c:v>
                </c:pt>
                <c:pt idx="2969">
                  <c:v>60.43</c:v>
                </c:pt>
                <c:pt idx="2970">
                  <c:v>60.463999999999999</c:v>
                </c:pt>
                <c:pt idx="2971">
                  <c:v>60.503</c:v>
                </c:pt>
                <c:pt idx="2972">
                  <c:v>60.537999999999997</c:v>
                </c:pt>
                <c:pt idx="2973">
                  <c:v>60.567</c:v>
                </c:pt>
                <c:pt idx="2974">
                  <c:v>60.588000000000001</c:v>
                </c:pt>
                <c:pt idx="2975">
                  <c:v>60.609000000000002</c:v>
                </c:pt>
                <c:pt idx="2976">
                  <c:v>60.616999999999997</c:v>
                </c:pt>
                <c:pt idx="2977">
                  <c:v>60.606999999999999</c:v>
                </c:pt>
                <c:pt idx="2978">
                  <c:v>60.576999999999998</c:v>
                </c:pt>
                <c:pt idx="2979">
                  <c:v>60.54</c:v>
                </c:pt>
                <c:pt idx="2980">
                  <c:v>60.503</c:v>
                </c:pt>
                <c:pt idx="2981">
                  <c:v>60.454999999999998</c:v>
                </c:pt>
                <c:pt idx="2982">
                  <c:v>60.401000000000003</c:v>
                </c:pt>
                <c:pt idx="2983">
                  <c:v>60.338999999999999</c:v>
                </c:pt>
                <c:pt idx="2984">
                  <c:v>60.268999999999998</c:v>
                </c:pt>
                <c:pt idx="2985">
                  <c:v>60.186</c:v>
                </c:pt>
                <c:pt idx="2986">
                  <c:v>60.093000000000004</c:v>
                </c:pt>
                <c:pt idx="2987">
                  <c:v>59.987000000000002</c:v>
                </c:pt>
                <c:pt idx="2988">
                  <c:v>59.874000000000002</c:v>
                </c:pt>
                <c:pt idx="2989">
                  <c:v>59.759</c:v>
                </c:pt>
                <c:pt idx="2990">
                  <c:v>59.625</c:v>
                </c:pt>
                <c:pt idx="2991">
                  <c:v>59.484999999999999</c:v>
                </c:pt>
                <c:pt idx="2992">
                  <c:v>59.372</c:v>
                </c:pt>
                <c:pt idx="2993">
                  <c:v>59.273000000000003</c:v>
                </c:pt>
                <c:pt idx="2994">
                  <c:v>59.174999999999997</c:v>
                </c:pt>
                <c:pt idx="2995">
                  <c:v>59.051000000000002</c:v>
                </c:pt>
                <c:pt idx="2996">
                  <c:v>58.918999999999997</c:v>
                </c:pt>
                <c:pt idx="2997">
                  <c:v>58.78</c:v>
                </c:pt>
                <c:pt idx="2998">
                  <c:v>58.606999999999999</c:v>
                </c:pt>
                <c:pt idx="2999">
                  <c:v>58.436</c:v>
                </c:pt>
                <c:pt idx="3000">
                  <c:v>58.326000000000001</c:v>
                </c:pt>
                <c:pt idx="3001">
                  <c:v>58.279000000000003</c:v>
                </c:pt>
                <c:pt idx="3002">
                  <c:v>58.262999999999998</c:v>
                </c:pt>
                <c:pt idx="3003">
                  <c:v>58.244</c:v>
                </c:pt>
                <c:pt idx="3004">
                  <c:v>58.225000000000001</c:v>
                </c:pt>
                <c:pt idx="3005">
                  <c:v>58.21</c:v>
                </c:pt>
                <c:pt idx="3006">
                  <c:v>58.216999999999999</c:v>
                </c:pt>
                <c:pt idx="3007">
                  <c:v>58.268000000000001</c:v>
                </c:pt>
                <c:pt idx="3008">
                  <c:v>58.325000000000003</c:v>
                </c:pt>
                <c:pt idx="3009">
                  <c:v>58.363</c:v>
                </c:pt>
                <c:pt idx="3010">
                  <c:v>58.411000000000001</c:v>
                </c:pt>
                <c:pt idx="3011">
                  <c:v>58.478999999999999</c:v>
                </c:pt>
                <c:pt idx="3012">
                  <c:v>58.545000000000002</c:v>
                </c:pt>
                <c:pt idx="3013">
                  <c:v>58.62</c:v>
                </c:pt>
                <c:pt idx="3014">
                  <c:v>58.698</c:v>
                </c:pt>
                <c:pt idx="3015">
                  <c:v>58.792999999999999</c:v>
                </c:pt>
                <c:pt idx="3016">
                  <c:v>58.896999999999998</c:v>
                </c:pt>
                <c:pt idx="3017">
                  <c:v>59</c:v>
                </c:pt>
                <c:pt idx="3018">
                  <c:v>59.127000000000002</c:v>
                </c:pt>
                <c:pt idx="3019">
                  <c:v>59.235999999999997</c:v>
                </c:pt>
                <c:pt idx="3020">
                  <c:v>59.338000000000001</c:v>
                </c:pt>
                <c:pt idx="3021">
                  <c:v>59.436999999999998</c:v>
                </c:pt>
                <c:pt idx="3022">
                  <c:v>59.534999999999997</c:v>
                </c:pt>
                <c:pt idx="3023">
                  <c:v>59.618000000000002</c:v>
                </c:pt>
                <c:pt idx="3024">
                  <c:v>59.71</c:v>
                </c:pt>
                <c:pt idx="3025">
                  <c:v>59.796999999999997</c:v>
                </c:pt>
                <c:pt idx="3026">
                  <c:v>59.884</c:v>
                </c:pt>
                <c:pt idx="3027">
                  <c:v>59.966999999999999</c:v>
                </c:pt>
                <c:pt idx="3028">
                  <c:v>60.043999999999997</c:v>
                </c:pt>
                <c:pt idx="3029">
                  <c:v>60.124000000000002</c:v>
                </c:pt>
                <c:pt idx="3030">
                  <c:v>60.192999999999998</c:v>
                </c:pt>
                <c:pt idx="3031">
                  <c:v>60.250999999999998</c:v>
                </c:pt>
                <c:pt idx="3032">
                  <c:v>60.307000000000002</c:v>
                </c:pt>
                <c:pt idx="3033">
                  <c:v>60.366999999999997</c:v>
                </c:pt>
                <c:pt idx="3034">
                  <c:v>60.41</c:v>
                </c:pt>
                <c:pt idx="3035">
                  <c:v>60.444000000000003</c:v>
                </c:pt>
                <c:pt idx="3036">
                  <c:v>60.487000000000002</c:v>
                </c:pt>
                <c:pt idx="3037">
                  <c:v>60.536000000000001</c:v>
                </c:pt>
                <c:pt idx="3038">
                  <c:v>60.581000000000003</c:v>
                </c:pt>
                <c:pt idx="3039">
                  <c:v>60.618000000000002</c:v>
                </c:pt>
                <c:pt idx="3040">
                  <c:v>60.649000000000001</c:v>
                </c:pt>
                <c:pt idx="3041">
                  <c:v>60.68</c:v>
                </c:pt>
                <c:pt idx="3042">
                  <c:v>60.726999999999997</c:v>
                </c:pt>
                <c:pt idx="3043">
                  <c:v>60.786999999999999</c:v>
                </c:pt>
                <c:pt idx="3044">
                  <c:v>60.848999999999997</c:v>
                </c:pt>
                <c:pt idx="3045">
                  <c:v>60.914000000000001</c:v>
                </c:pt>
                <c:pt idx="3046">
                  <c:v>60.96</c:v>
                </c:pt>
                <c:pt idx="3047">
                  <c:v>60.996000000000002</c:v>
                </c:pt>
                <c:pt idx="3048">
                  <c:v>61.045999999999999</c:v>
                </c:pt>
                <c:pt idx="3049">
                  <c:v>61.101999999999997</c:v>
                </c:pt>
                <c:pt idx="3050">
                  <c:v>61.164999999999999</c:v>
                </c:pt>
                <c:pt idx="3051">
                  <c:v>61.231000000000002</c:v>
                </c:pt>
                <c:pt idx="3052">
                  <c:v>61.289000000000001</c:v>
                </c:pt>
                <c:pt idx="3053">
                  <c:v>61.365000000000002</c:v>
                </c:pt>
                <c:pt idx="3054">
                  <c:v>61.445999999999998</c:v>
                </c:pt>
                <c:pt idx="3055">
                  <c:v>61.517000000000003</c:v>
                </c:pt>
                <c:pt idx="3056">
                  <c:v>61.593000000000004</c:v>
                </c:pt>
                <c:pt idx="3057">
                  <c:v>61.677999999999997</c:v>
                </c:pt>
                <c:pt idx="3058">
                  <c:v>61.75</c:v>
                </c:pt>
                <c:pt idx="3059">
                  <c:v>61.796999999999997</c:v>
                </c:pt>
                <c:pt idx="3060">
                  <c:v>61.844999999999999</c:v>
                </c:pt>
                <c:pt idx="3061">
                  <c:v>61.893999999999998</c:v>
                </c:pt>
                <c:pt idx="3062">
                  <c:v>61.942999999999998</c:v>
                </c:pt>
                <c:pt idx="3063">
                  <c:v>61.991</c:v>
                </c:pt>
                <c:pt idx="3064">
                  <c:v>62.04</c:v>
                </c:pt>
                <c:pt idx="3065">
                  <c:v>62.091999999999999</c:v>
                </c:pt>
                <c:pt idx="3066">
                  <c:v>62.146000000000001</c:v>
                </c:pt>
                <c:pt idx="3067">
                  <c:v>62.195999999999998</c:v>
                </c:pt>
                <c:pt idx="3068">
                  <c:v>62.246000000000002</c:v>
                </c:pt>
                <c:pt idx="3069">
                  <c:v>62.304000000000002</c:v>
                </c:pt>
                <c:pt idx="3070">
                  <c:v>62.366</c:v>
                </c:pt>
                <c:pt idx="3071">
                  <c:v>62.418999999999997</c:v>
                </c:pt>
                <c:pt idx="3072">
                  <c:v>62.454999999999998</c:v>
                </c:pt>
                <c:pt idx="3073">
                  <c:v>62.48</c:v>
                </c:pt>
                <c:pt idx="3074">
                  <c:v>62.5</c:v>
                </c:pt>
                <c:pt idx="3075">
                  <c:v>62.518999999999998</c:v>
                </c:pt>
                <c:pt idx="3076">
                  <c:v>62.534999999999997</c:v>
                </c:pt>
                <c:pt idx="3077">
                  <c:v>62.555999999999997</c:v>
                </c:pt>
                <c:pt idx="3078">
                  <c:v>62.578000000000003</c:v>
                </c:pt>
                <c:pt idx="3079">
                  <c:v>62.591999999999999</c:v>
                </c:pt>
                <c:pt idx="3080">
                  <c:v>62.6</c:v>
                </c:pt>
                <c:pt idx="3081">
                  <c:v>62.609000000000002</c:v>
                </c:pt>
                <c:pt idx="3082">
                  <c:v>62.606000000000002</c:v>
                </c:pt>
                <c:pt idx="3083">
                  <c:v>62.593000000000004</c:v>
                </c:pt>
                <c:pt idx="3084">
                  <c:v>62.573999999999998</c:v>
                </c:pt>
                <c:pt idx="3085">
                  <c:v>62.548999999999999</c:v>
                </c:pt>
                <c:pt idx="3086">
                  <c:v>62.521999999999998</c:v>
                </c:pt>
                <c:pt idx="3087">
                  <c:v>62.496000000000002</c:v>
                </c:pt>
                <c:pt idx="3088">
                  <c:v>62.466999999999999</c:v>
                </c:pt>
                <c:pt idx="3089">
                  <c:v>62.432000000000002</c:v>
                </c:pt>
                <c:pt idx="3090">
                  <c:v>62.396999999999998</c:v>
                </c:pt>
                <c:pt idx="3091">
                  <c:v>62.363</c:v>
                </c:pt>
                <c:pt idx="3092">
                  <c:v>62.343000000000004</c:v>
                </c:pt>
                <c:pt idx="3093">
                  <c:v>62.345999999999997</c:v>
                </c:pt>
                <c:pt idx="3094">
                  <c:v>62.350999999999999</c:v>
                </c:pt>
                <c:pt idx="3095">
                  <c:v>62.351999999999997</c:v>
                </c:pt>
                <c:pt idx="3096">
                  <c:v>62.35</c:v>
                </c:pt>
                <c:pt idx="3097">
                  <c:v>62.34</c:v>
                </c:pt>
                <c:pt idx="3098">
                  <c:v>62.33</c:v>
                </c:pt>
                <c:pt idx="3099">
                  <c:v>62.302</c:v>
                </c:pt>
                <c:pt idx="3100">
                  <c:v>62.247999999999998</c:v>
                </c:pt>
                <c:pt idx="3101">
                  <c:v>62.192</c:v>
                </c:pt>
                <c:pt idx="3102">
                  <c:v>62.134</c:v>
                </c:pt>
                <c:pt idx="3103">
                  <c:v>62.057000000000002</c:v>
                </c:pt>
                <c:pt idx="3104">
                  <c:v>62</c:v>
                </c:pt>
                <c:pt idx="3105">
                  <c:v>61.948999999999998</c:v>
                </c:pt>
                <c:pt idx="3106">
                  <c:v>61.887</c:v>
                </c:pt>
                <c:pt idx="3107">
                  <c:v>61.826999999999998</c:v>
                </c:pt>
                <c:pt idx="3108">
                  <c:v>61.786999999999999</c:v>
                </c:pt>
                <c:pt idx="3109">
                  <c:v>61.747</c:v>
                </c:pt>
                <c:pt idx="3110">
                  <c:v>61.703000000000003</c:v>
                </c:pt>
                <c:pt idx="3111">
                  <c:v>61.671999999999997</c:v>
                </c:pt>
                <c:pt idx="3112">
                  <c:v>61.643999999999998</c:v>
                </c:pt>
                <c:pt idx="3113">
                  <c:v>61.613999999999997</c:v>
                </c:pt>
                <c:pt idx="3114">
                  <c:v>61.587000000000003</c:v>
                </c:pt>
                <c:pt idx="3115">
                  <c:v>61.576000000000001</c:v>
                </c:pt>
                <c:pt idx="3116">
                  <c:v>61.573999999999998</c:v>
                </c:pt>
                <c:pt idx="3117">
                  <c:v>61.582999999999998</c:v>
                </c:pt>
                <c:pt idx="3118">
                  <c:v>61.601999999999997</c:v>
                </c:pt>
                <c:pt idx="3119">
                  <c:v>61.633000000000003</c:v>
                </c:pt>
                <c:pt idx="3120">
                  <c:v>61.67</c:v>
                </c:pt>
                <c:pt idx="3121">
                  <c:v>61.71</c:v>
                </c:pt>
                <c:pt idx="3122">
                  <c:v>61.756</c:v>
                </c:pt>
                <c:pt idx="3123">
                  <c:v>61.805</c:v>
                </c:pt>
                <c:pt idx="3124">
                  <c:v>61.854999999999997</c:v>
                </c:pt>
                <c:pt idx="3125">
                  <c:v>61.905000000000001</c:v>
                </c:pt>
                <c:pt idx="3126">
                  <c:v>61.954000000000001</c:v>
                </c:pt>
                <c:pt idx="3127">
                  <c:v>62.003</c:v>
                </c:pt>
                <c:pt idx="3128">
                  <c:v>62.042999999999999</c:v>
                </c:pt>
                <c:pt idx="3129">
                  <c:v>62.076000000000001</c:v>
                </c:pt>
                <c:pt idx="3130">
                  <c:v>62.12</c:v>
                </c:pt>
                <c:pt idx="3131">
                  <c:v>62.167999999999999</c:v>
                </c:pt>
                <c:pt idx="3132">
                  <c:v>62.204999999999998</c:v>
                </c:pt>
                <c:pt idx="3133">
                  <c:v>62.244999999999997</c:v>
                </c:pt>
                <c:pt idx="3134">
                  <c:v>62.286999999999999</c:v>
                </c:pt>
                <c:pt idx="3135">
                  <c:v>62.323999999999998</c:v>
                </c:pt>
                <c:pt idx="3136">
                  <c:v>62.353999999999999</c:v>
                </c:pt>
                <c:pt idx="3137">
                  <c:v>62.372</c:v>
                </c:pt>
                <c:pt idx="3138">
                  <c:v>62.377000000000002</c:v>
                </c:pt>
                <c:pt idx="3139">
                  <c:v>62.371000000000002</c:v>
                </c:pt>
                <c:pt idx="3140">
                  <c:v>62.36</c:v>
                </c:pt>
                <c:pt idx="3141">
                  <c:v>62.345999999999997</c:v>
                </c:pt>
                <c:pt idx="3142">
                  <c:v>62.325000000000003</c:v>
                </c:pt>
                <c:pt idx="3143">
                  <c:v>62.296999999999997</c:v>
                </c:pt>
                <c:pt idx="3144">
                  <c:v>62.264000000000003</c:v>
                </c:pt>
                <c:pt idx="3145">
                  <c:v>62.225000000000001</c:v>
                </c:pt>
                <c:pt idx="3146">
                  <c:v>62.195</c:v>
                </c:pt>
                <c:pt idx="3147">
                  <c:v>62.170999999999999</c:v>
                </c:pt>
                <c:pt idx="3148">
                  <c:v>62.151000000000003</c:v>
                </c:pt>
                <c:pt idx="3149">
                  <c:v>62.131</c:v>
                </c:pt>
                <c:pt idx="3150">
                  <c:v>62.104999999999997</c:v>
                </c:pt>
                <c:pt idx="3151">
                  <c:v>62.076000000000001</c:v>
                </c:pt>
                <c:pt idx="3152">
                  <c:v>62.061999999999998</c:v>
                </c:pt>
                <c:pt idx="3153">
                  <c:v>62.070999999999998</c:v>
                </c:pt>
                <c:pt idx="3154">
                  <c:v>62.091999999999999</c:v>
                </c:pt>
                <c:pt idx="3155">
                  <c:v>62.125</c:v>
                </c:pt>
                <c:pt idx="3156">
                  <c:v>62.155999999999999</c:v>
                </c:pt>
                <c:pt idx="3157">
                  <c:v>62.170999999999999</c:v>
                </c:pt>
                <c:pt idx="3158">
                  <c:v>62.185000000000002</c:v>
                </c:pt>
                <c:pt idx="3159">
                  <c:v>62.206000000000003</c:v>
                </c:pt>
                <c:pt idx="3160">
                  <c:v>62.225999999999999</c:v>
                </c:pt>
                <c:pt idx="3161">
                  <c:v>62.246000000000002</c:v>
                </c:pt>
                <c:pt idx="3162">
                  <c:v>62.259</c:v>
                </c:pt>
                <c:pt idx="3163">
                  <c:v>62.268999999999998</c:v>
                </c:pt>
                <c:pt idx="3164">
                  <c:v>62.277999999999999</c:v>
                </c:pt>
                <c:pt idx="3165">
                  <c:v>62.283000000000001</c:v>
                </c:pt>
                <c:pt idx="3166">
                  <c:v>62.284999999999997</c:v>
                </c:pt>
                <c:pt idx="3167">
                  <c:v>62.28</c:v>
                </c:pt>
                <c:pt idx="3168">
                  <c:v>62.271000000000001</c:v>
                </c:pt>
                <c:pt idx="3169">
                  <c:v>62.253</c:v>
                </c:pt>
                <c:pt idx="3170">
                  <c:v>62.225999999999999</c:v>
                </c:pt>
                <c:pt idx="3171">
                  <c:v>62.194000000000003</c:v>
                </c:pt>
                <c:pt idx="3172">
                  <c:v>62.158999999999999</c:v>
                </c:pt>
                <c:pt idx="3173">
                  <c:v>62.13</c:v>
                </c:pt>
                <c:pt idx="3174">
                  <c:v>62.106000000000002</c:v>
                </c:pt>
                <c:pt idx="3175">
                  <c:v>62.084000000000003</c:v>
                </c:pt>
                <c:pt idx="3176">
                  <c:v>62.058999999999997</c:v>
                </c:pt>
                <c:pt idx="3177">
                  <c:v>62.033999999999999</c:v>
                </c:pt>
                <c:pt idx="3178">
                  <c:v>62.01</c:v>
                </c:pt>
                <c:pt idx="3179">
                  <c:v>61.988999999999997</c:v>
                </c:pt>
                <c:pt idx="3180">
                  <c:v>61.978000000000002</c:v>
                </c:pt>
                <c:pt idx="3181">
                  <c:v>61.970999999999997</c:v>
                </c:pt>
                <c:pt idx="3182">
                  <c:v>61.965000000000003</c:v>
                </c:pt>
                <c:pt idx="3183">
                  <c:v>61.963000000000001</c:v>
                </c:pt>
                <c:pt idx="3184">
                  <c:v>61.965000000000003</c:v>
                </c:pt>
                <c:pt idx="3185">
                  <c:v>61.969000000000001</c:v>
                </c:pt>
                <c:pt idx="3186">
                  <c:v>61.973999999999997</c:v>
                </c:pt>
                <c:pt idx="3187">
                  <c:v>61.976999999999997</c:v>
                </c:pt>
                <c:pt idx="3188">
                  <c:v>61.97</c:v>
                </c:pt>
                <c:pt idx="3189">
                  <c:v>61.96</c:v>
                </c:pt>
                <c:pt idx="3190">
                  <c:v>61.945</c:v>
                </c:pt>
                <c:pt idx="3191">
                  <c:v>61.923000000000002</c:v>
                </c:pt>
                <c:pt idx="3192">
                  <c:v>61.895000000000003</c:v>
                </c:pt>
                <c:pt idx="3193">
                  <c:v>61.87</c:v>
                </c:pt>
                <c:pt idx="3194">
                  <c:v>61.847999999999999</c:v>
                </c:pt>
                <c:pt idx="3195">
                  <c:v>61.826000000000001</c:v>
                </c:pt>
                <c:pt idx="3196">
                  <c:v>61.808</c:v>
                </c:pt>
                <c:pt idx="3197">
                  <c:v>61.795000000000002</c:v>
                </c:pt>
                <c:pt idx="3198">
                  <c:v>61.777999999999999</c:v>
                </c:pt>
                <c:pt idx="3199">
                  <c:v>61.758000000000003</c:v>
                </c:pt>
                <c:pt idx="3200">
                  <c:v>61.743000000000002</c:v>
                </c:pt>
                <c:pt idx="3201">
                  <c:v>61.732999999999997</c:v>
                </c:pt>
                <c:pt idx="3202">
                  <c:v>61.722000000000001</c:v>
                </c:pt>
                <c:pt idx="3203">
                  <c:v>61.707999999999998</c:v>
                </c:pt>
                <c:pt idx="3204">
                  <c:v>61.704999999999998</c:v>
                </c:pt>
                <c:pt idx="3205">
                  <c:v>61.701999999999998</c:v>
                </c:pt>
                <c:pt idx="3206">
                  <c:v>61.701000000000001</c:v>
                </c:pt>
                <c:pt idx="3207">
                  <c:v>61.712000000000003</c:v>
                </c:pt>
                <c:pt idx="3208">
                  <c:v>61.723999999999997</c:v>
                </c:pt>
                <c:pt idx="3209">
                  <c:v>61.741</c:v>
                </c:pt>
                <c:pt idx="3210">
                  <c:v>61.762999999999998</c:v>
                </c:pt>
                <c:pt idx="3211">
                  <c:v>61.792000000000002</c:v>
                </c:pt>
                <c:pt idx="3212">
                  <c:v>61.825000000000003</c:v>
                </c:pt>
                <c:pt idx="3213">
                  <c:v>61.844999999999999</c:v>
                </c:pt>
                <c:pt idx="3214">
                  <c:v>61.865000000000002</c:v>
                </c:pt>
                <c:pt idx="3215">
                  <c:v>61.886000000000003</c:v>
                </c:pt>
                <c:pt idx="3216">
                  <c:v>61.906999999999996</c:v>
                </c:pt>
                <c:pt idx="3217">
                  <c:v>61.933</c:v>
                </c:pt>
                <c:pt idx="3218">
                  <c:v>61.973999999999997</c:v>
                </c:pt>
                <c:pt idx="3219">
                  <c:v>62.02</c:v>
                </c:pt>
                <c:pt idx="3220">
                  <c:v>62.070999999999998</c:v>
                </c:pt>
                <c:pt idx="3221">
                  <c:v>62.107999999999997</c:v>
                </c:pt>
                <c:pt idx="3222">
                  <c:v>62.127000000000002</c:v>
                </c:pt>
                <c:pt idx="3223">
                  <c:v>62.139000000000003</c:v>
                </c:pt>
                <c:pt idx="3224">
                  <c:v>62.146999999999998</c:v>
                </c:pt>
                <c:pt idx="3225">
                  <c:v>62.161999999999999</c:v>
                </c:pt>
                <c:pt idx="3226">
                  <c:v>62.177</c:v>
                </c:pt>
                <c:pt idx="3227">
                  <c:v>62.186999999999998</c:v>
                </c:pt>
                <c:pt idx="3228">
                  <c:v>62.201000000000001</c:v>
                </c:pt>
                <c:pt idx="3229">
                  <c:v>62.222999999999999</c:v>
                </c:pt>
                <c:pt idx="3230">
                  <c:v>62.262</c:v>
                </c:pt>
                <c:pt idx="3231">
                  <c:v>62.316000000000003</c:v>
                </c:pt>
                <c:pt idx="3232">
                  <c:v>62.374000000000002</c:v>
                </c:pt>
                <c:pt idx="3233">
                  <c:v>62.427</c:v>
                </c:pt>
                <c:pt idx="3234">
                  <c:v>62.481000000000002</c:v>
                </c:pt>
                <c:pt idx="3235">
                  <c:v>62.527000000000001</c:v>
                </c:pt>
                <c:pt idx="3236">
                  <c:v>62.582000000000001</c:v>
                </c:pt>
                <c:pt idx="3237">
                  <c:v>62.643000000000001</c:v>
                </c:pt>
                <c:pt idx="3238">
                  <c:v>62.692999999999998</c:v>
                </c:pt>
                <c:pt idx="3239">
                  <c:v>62.744</c:v>
                </c:pt>
                <c:pt idx="3240">
                  <c:v>62.798999999999999</c:v>
                </c:pt>
                <c:pt idx="3241">
                  <c:v>62.869</c:v>
                </c:pt>
                <c:pt idx="3242">
                  <c:v>62.951000000000001</c:v>
                </c:pt>
                <c:pt idx="3243">
                  <c:v>63.034999999999997</c:v>
                </c:pt>
                <c:pt idx="3244">
                  <c:v>63.122</c:v>
                </c:pt>
                <c:pt idx="3245">
                  <c:v>63.226999999999997</c:v>
                </c:pt>
                <c:pt idx="3246">
                  <c:v>63.343000000000004</c:v>
                </c:pt>
                <c:pt idx="3247">
                  <c:v>63.451000000000001</c:v>
                </c:pt>
                <c:pt idx="3248">
                  <c:v>63.56</c:v>
                </c:pt>
                <c:pt idx="3249">
                  <c:v>63.662999999999997</c:v>
                </c:pt>
                <c:pt idx="3250">
                  <c:v>63.756</c:v>
                </c:pt>
                <c:pt idx="3251">
                  <c:v>63.865000000000002</c:v>
                </c:pt>
                <c:pt idx="3252">
                  <c:v>63.972000000000001</c:v>
                </c:pt>
                <c:pt idx="3253">
                  <c:v>64.06</c:v>
                </c:pt>
                <c:pt idx="3254">
                  <c:v>64.146000000000001</c:v>
                </c:pt>
                <c:pt idx="3255">
                  <c:v>64.245000000000005</c:v>
                </c:pt>
                <c:pt idx="3256">
                  <c:v>64.344999999999999</c:v>
                </c:pt>
                <c:pt idx="3257">
                  <c:v>64.426000000000002</c:v>
                </c:pt>
                <c:pt idx="3258">
                  <c:v>64.503</c:v>
                </c:pt>
                <c:pt idx="3259">
                  <c:v>64.578000000000003</c:v>
                </c:pt>
                <c:pt idx="3260">
                  <c:v>64.641000000000005</c:v>
                </c:pt>
                <c:pt idx="3261">
                  <c:v>64.712999999999994</c:v>
                </c:pt>
                <c:pt idx="3262">
                  <c:v>64.786000000000001</c:v>
                </c:pt>
                <c:pt idx="3263">
                  <c:v>64.858000000000004</c:v>
                </c:pt>
                <c:pt idx="3264">
                  <c:v>64.923000000000002</c:v>
                </c:pt>
                <c:pt idx="3265">
                  <c:v>64.986999999999995</c:v>
                </c:pt>
                <c:pt idx="3266">
                  <c:v>65.057000000000002</c:v>
                </c:pt>
                <c:pt idx="3267">
                  <c:v>65.134</c:v>
                </c:pt>
                <c:pt idx="3268">
                  <c:v>65.215000000000003</c:v>
                </c:pt>
                <c:pt idx="3269">
                  <c:v>65.292000000000002</c:v>
                </c:pt>
                <c:pt idx="3270">
                  <c:v>65.373000000000005</c:v>
                </c:pt>
                <c:pt idx="3271">
                  <c:v>65.480999999999995</c:v>
                </c:pt>
                <c:pt idx="3272">
                  <c:v>65.584999999999994</c:v>
                </c:pt>
                <c:pt idx="3273">
                  <c:v>65.677999999999997</c:v>
                </c:pt>
                <c:pt idx="3274">
                  <c:v>65.784999999999997</c:v>
                </c:pt>
                <c:pt idx="3275">
                  <c:v>65.908000000000001</c:v>
                </c:pt>
                <c:pt idx="3276">
                  <c:v>66.013999999999996</c:v>
                </c:pt>
                <c:pt idx="3277">
                  <c:v>66.096000000000004</c:v>
                </c:pt>
                <c:pt idx="3278">
                  <c:v>66.174000000000007</c:v>
                </c:pt>
                <c:pt idx="3279">
                  <c:v>66.257999999999996</c:v>
                </c:pt>
                <c:pt idx="3280">
                  <c:v>66.346999999999994</c:v>
                </c:pt>
                <c:pt idx="3281">
                  <c:v>66.432000000000002</c:v>
                </c:pt>
                <c:pt idx="3282">
                  <c:v>66.516000000000005</c:v>
                </c:pt>
                <c:pt idx="3283">
                  <c:v>66.593999999999994</c:v>
                </c:pt>
                <c:pt idx="3284">
                  <c:v>66.665000000000006</c:v>
                </c:pt>
                <c:pt idx="3285">
                  <c:v>66.742000000000004</c:v>
                </c:pt>
                <c:pt idx="3286">
                  <c:v>66.816999999999993</c:v>
                </c:pt>
                <c:pt idx="3287">
                  <c:v>66.878</c:v>
                </c:pt>
                <c:pt idx="3288">
                  <c:v>66.930999999999997</c:v>
                </c:pt>
                <c:pt idx="3289">
                  <c:v>66.998999999999995</c:v>
                </c:pt>
                <c:pt idx="3290">
                  <c:v>67.076999999999998</c:v>
                </c:pt>
                <c:pt idx="3291">
                  <c:v>67.144000000000005</c:v>
                </c:pt>
                <c:pt idx="3292">
                  <c:v>67.213999999999999</c:v>
                </c:pt>
                <c:pt idx="3293">
                  <c:v>67.298000000000002</c:v>
                </c:pt>
                <c:pt idx="3294">
                  <c:v>67.38</c:v>
                </c:pt>
                <c:pt idx="3295">
                  <c:v>67.441000000000003</c:v>
                </c:pt>
                <c:pt idx="3296">
                  <c:v>67.489000000000004</c:v>
                </c:pt>
                <c:pt idx="3297">
                  <c:v>67.540000000000006</c:v>
                </c:pt>
                <c:pt idx="3298">
                  <c:v>67.599000000000004</c:v>
                </c:pt>
                <c:pt idx="3299">
                  <c:v>67.668999999999997</c:v>
                </c:pt>
                <c:pt idx="3300">
                  <c:v>67.754000000000005</c:v>
                </c:pt>
                <c:pt idx="3301">
                  <c:v>67.84</c:v>
                </c:pt>
                <c:pt idx="3302">
                  <c:v>67.92</c:v>
                </c:pt>
                <c:pt idx="3303">
                  <c:v>68</c:v>
                </c:pt>
                <c:pt idx="3304">
                  <c:v>68.09</c:v>
                </c:pt>
                <c:pt idx="3305">
                  <c:v>68.177000000000007</c:v>
                </c:pt>
                <c:pt idx="3306">
                  <c:v>68.242000000000004</c:v>
                </c:pt>
                <c:pt idx="3307">
                  <c:v>68.298000000000002</c:v>
                </c:pt>
                <c:pt idx="3308">
                  <c:v>68.358999999999995</c:v>
                </c:pt>
                <c:pt idx="3309">
                  <c:v>68.424999999999997</c:v>
                </c:pt>
                <c:pt idx="3310">
                  <c:v>68.474000000000004</c:v>
                </c:pt>
                <c:pt idx="3311">
                  <c:v>68.503</c:v>
                </c:pt>
                <c:pt idx="3312">
                  <c:v>68.52</c:v>
                </c:pt>
                <c:pt idx="3313">
                  <c:v>68.534000000000006</c:v>
                </c:pt>
                <c:pt idx="3314">
                  <c:v>68.546999999999997</c:v>
                </c:pt>
                <c:pt idx="3315">
                  <c:v>68.555999999999997</c:v>
                </c:pt>
                <c:pt idx="3316">
                  <c:v>68.563000000000002</c:v>
                </c:pt>
                <c:pt idx="3317">
                  <c:v>68.566000000000003</c:v>
                </c:pt>
                <c:pt idx="3318">
                  <c:v>68.570999999999998</c:v>
                </c:pt>
                <c:pt idx="3319">
                  <c:v>68.578000000000003</c:v>
                </c:pt>
                <c:pt idx="3320">
                  <c:v>68.582999999999998</c:v>
                </c:pt>
                <c:pt idx="3321">
                  <c:v>68.59</c:v>
                </c:pt>
                <c:pt idx="3322">
                  <c:v>68.614999999999995</c:v>
                </c:pt>
                <c:pt idx="3323">
                  <c:v>68.658000000000001</c:v>
                </c:pt>
                <c:pt idx="3324">
                  <c:v>68.694000000000003</c:v>
                </c:pt>
                <c:pt idx="3325">
                  <c:v>68.730999999999995</c:v>
                </c:pt>
                <c:pt idx="3326">
                  <c:v>68.787999999999997</c:v>
                </c:pt>
                <c:pt idx="3327">
                  <c:v>68.838999999999999</c:v>
                </c:pt>
                <c:pt idx="3328">
                  <c:v>68.912999999999997</c:v>
                </c:pt>
                <c:pt idx="3329">
                  <c:v>69.010999999999996</c:v>
                </c:pt>
                <c:pt idx="3330">
                  <c:v>69.111999999999995</c:v>
                </c:pt>
                <c:pt idx="3331">
                  <c:v>69.215999999999994</c:v>
                </c:pt>
                <c:pt idx="3332">
                  <c:v>69.334000000000003</c:v>
                </c:pt>
                <c:pt idx="3333">
                  <c:v>69.47</c:v>
                </c:pt>
                <c:pt idx="3334">
                  <c:v>69.625</c:v>
                </c:pt>
                <c:pt idx="3335">
                  <c:v>69.787000000000006</c:v>
                </c:pt>
                <c:pt idx="3336">
                  <c:v>69.930000000000007</c:v>
                </c:pt>
                <c:pt idx="3337">
                  <c:v>70.066000000000003</c:v>
                </c:pt>
                <c:pt idx="3338">
                  <c:v>70.195999999999998</c:v>
                </c:pt>
                <c:pt idx="3339">
                  <c:v>70.302999999999997</c:v>
                </c:pt>
                <c:pt idx="3340">
                  <c:v>70.394000000000005</c:v>
                </c:pt>
                <c:pt idx="3341">
                  <c:v>70.468999999999994</c:v>
                </c:pt>
                <c:pt idx="3342">
                  <c:v>70.501999999999995</c:v>
                </c:pt>
                <c:pt idx="3343">
                  <c:v>70.510000000000005</c:v>
                </c:pt>
                <c:pt idx="3344">
                  <c:v>70.519000000000005</c:v>
                </c:pt>
                <c:pt idx="3345">
                  <c:v>70.509</c:v>
                </c:pt>
                <c:pt idx="3346">
                  <c:v>70.48</c:v>
                </c:pt>
                <c:pt idx="3347">
                  <c:v>70.453999999999994</c:v>
                </c:pt>
                <c:pt idx="3348">
                  <c:v>70.418000000000006</c:v>
                </c:pt>
                <c:pt idx="3349">
                  <c:v>70.369</c:v>
                </c:pt>
                <c:pt idx="3350">
                  <c:v>70.320999999999998</c:v>
                </c:pt>
                <c:pt idx="3351">
                  <c:v>70.274000000000001</c:v>
                </c:pt>
                <c:pt idx="3352">
                  <c:v>70.228999999999999</c:v>
                </c:pt>
                <c:pt idx="3353">
                  <c:v>70.198999999999998</c:v>
                </c:pt>
                <c:pt idx="3354">
                  <c:v>70.192999999999998</c:v>
                </c:pt>
                <c:pt idx="3355">
                  <c:v>70.207999999999998</c:v>
                </c:pt>
                <c:pt idx="3356">
                  <c:v>70.233999999999995</c:v>
                </c:pt>
                <c:pt idx="3357">
                  <c:v>70.260000000000005</c:v>
                </c:pt>
                <c:pt idx="3358">
                  <c:v>70.293000000000006</c:v>
                </c:pt>
                <c:pt idx="3359">
                  <c:v>70.332999999999998</c:v>
                </c:pt>
                <c:pt idx="3360">
                  <c:v>70.367000000000004</c:v>
                </c:pt>
                <c:pt idx="3361">
                  <c:v>70.388000000000005</c:v>
                </c:pt>
                <c:pt idx="3362">
                  <c:v>70.406000000000006</c:v>
                </c:pt>
                <c:pt idx="3363">
                  <c:v>70.436999999999998</c:v>
                </c:pt>
                <c:pt idx="3364">
                  <c:v>70.474000000000004</c:v>
                </c:pt>
                <c:pt idx="3365">
                  <c:v>70.507999999999996</c:v>
                </c:pt>
                <c:pt idx="3366">
                  <c:v>70.542000000000002</c:v>
                </c:pt>
                <c:pt idx="3367">
                  <c:v>70.575000000000003</c:v>
                </c:pt>
                <c:pt idx="3368">
                  <c:v>70.608000000000004</c:v>
                </c:pt>
                <c:pt idx="3369">
                  <c:v>70.631</c:v>
                </c:pt>
                <c:pt idx="3370">
                  <c:v>70.652000000000001</c:v>
                </c:pt>
                <c:pt idx="3371">
                  <c:v>70.688000000000002</c:v>
                </c:pt>
                <c:pt idx="3372">
                  <c:v>70.725999999999999</c:v>
                </c:pt>
                <c:pt idx="3373">
                  <c:v>70.756</c:v>
                </c:pt>
                <c:pt idx="3374">
                  <c:v>70.798000000000002</c:v>
                </c:pt>
                <c:pt idx="3375">
                  <c:v>70.849999999999994</c:v>
                </c:pt>
                <c:pt idx="3376">
                  <c:v>70.894000000000005</c:v>
                </c:pt>
                <c:pt idx="3377">
                  <c:v>70.954999999999998</c:v>
                </c:pt>
                <c:pt idx="3378">
                  <c:v>71.02</c:v>
                </c:pt>
                <c:pt idx="3379">
                  <c:v>71.075000000000003</c:v>
                </c:pt>
                <c:pt idx="3380">
                  <c:v>71.141999999999996</c:v>
                </c:pt>
                <c:pt idx="3381">
                  <c:v>71.222999999999999</c:v>
                </c:pt>
                <c:pt idx="3382">
                  <c:v>71.316000000000003</c:v>
                </c:pt>
                <c:pt idx="3383">
                  <c:v>71.414000000000001</c:v>
                </c:pt>
                <c:pt idx="3384">
                  <c:v>71.509</c:v>
                </c:pt>
                <c:pt idx="3385">
                  <c:v>71.614000000000004</c:v>
                </c:pt>
                <c:pt idx="3386">
                  <c:v>71.722999999999999</c:v>
                </c:pt>
                <c:pt idx="3387">
                  <c:v>71.831000000000003</c:v>
                </c:pt>
                <c:pt idx="3388">
                  <c:v>71.926000000000002</c:v>
                </c:pt>
                <c:pt idx="3389">
                  <c:v>72.001999999999995</c:v>
                </c:pt>
                <c:pt idx="3390">
                  <c:v>72.069999999999993</c:v>
                </c:pt>
                <c:pt idx="3391">
                  <c:v>72.132999999999996</c:v>
                </c:pt>
                <c:pt idx="3392">
                  <c:v>72.188999999999993</c:v>
                </c:pt>
                <c:pt idx="3393">
                  <c:v>72.241</c:v>
                </c:pt>
                <c:pt idx="3394">
                  <c:v>72.278000000000006</c:v>
                </c:pt>
                <c:pt idx="3395">
                  <c:v>72.302000000000007</c:v>
                </c:pt>
                <c:pt idx="3396">
                  <c:v>72.323999999999998</c:v>
                </c:pt>
                <c:pt idx="3397">
                  <c:v>72.352999999999994</c:v>
                </c:pt>
                <c:pt idx="3398">
                  <c:v>72.388000000000005</c:v>
                </c:pt>
                <c:pt idx="3399">
                  <c:v>72.427999999999997</c:v>
                </c:pt>
                <c:pt idx="3400">
                  <c:v>72.484999999999999</c:v>
                </c:pt>
                <c:pt idx="3401">
                  <c:v>72.55</c:v>
                </c:pt>
                <c:pt idx="3402">
                  <c:v>72.608999999999995</c:v>
                </c:pt>
                <c:pt idx="3403">
                  <c:v>72.671999999999997</c:v>
                </c:pt>
                <c:pt idx="3404">
                  <c:v>72.748000000000005</c:v>
                </c:pt>
                <c:pt idx="3405">
                  <c:v>72.819000000000003</c:v>
                </c:pt>
                <c:pt idx="3406">
                  <c:v>72.882999999999996</c:v>
                </c:pt>
                <c:pt idx="3407">
                  <c:v>72.974000000000004</c:v>
                </c:pt>
                <c:pt idx="3408">
                  <c:v>73.066000000000003</c:v>
                </c:pt>
                <c:pt idx="3409">
                  <c:v>73.143000000000001</c:v>
                </c:pt>
                <c:pt idx="3410">
                  <c:v>73.236000000000004</c:v>
                </c:pt>
                <c:pt idx="3411">
                  <c:v>73.326999999999998</c:v>
                </c:pt>
                <c:pt idx="3412">
                  <c:v>73.397000000000006</c:v>
                </c:pt>
                <c:pt idx="3413">
                  <c:v>73.459999999999994</c:v>
                </c:pt>
                <c:pt idx="3414">
                  <c:v>73.521000000000001</c:v>
                </c:pt>
                <c:pt idx="3415">
                  <c:v>73.584000000000003</c:v>
                </c:pt>
                <c:pt idx="3416">
                  <c:v>73.647000000000006</c:v>
                </c:pt>
                <c:pt idx="3417">
                  <c:v>73.697999999999993</c:v>
                </c:pt>
                <c:pt idx="3418">
                  <c:v>73.733000000000004</c:v>
                </c:pt>
                <c:pt idx="3419">
                  <c:v>73.751999999999995</c:v>
                </c:pt>
                <c:pt idx="3420">
                  <c:v>73.766999999999996</c:v>
                </c:pt>
                <c:pt idx="3421">
                  <c:v>73.784999999999997</c:v>
                </c:pt>
                <c:pt idx="3422">
                  <c:v>73.798000000000002</c:v>
                </c:pt>
                <c:pt idx="3423">
                  <c:v>73.808999999999997</c:v>
                </c:pt>
                <c:pt idx="3424">
                  <c:v>73.813999999999993</c:v>
                </c:pt>
                <c:pt idx="3425">
                  <c:v>73.808999999999997</c:v>
                </c:pt>
                <c:pt idx="3426">
                  <c:v>73.790000000000006</c:v>
                </c:pt>
                <c:pt idx="3427">
                  <c:v>73.766000000000005</c:v>
                </c:pt>
                <c:pt idx="3428">
                  <c:v>73.748000000000005</c:v>
                </c:pt>
                <c:pt idx="3429">
                  <c:v>73.727000000000004</c:v>
                </c:pt>
                <c:pt idx="3430">
                  <c:v>73.7</c:v>
                </c:pt>
                <c:pt idx="3431">
                  <c:v>73.665999999999997</c:v>
                </c:pt>
                <c:pt idx="3432">
                  <c:v>73.626000000000005</c:v>
                </c:pt>
                <c:pt idx="3433">
                  <c:v>73.561000000000007</c:v>
                </c:pt>
                <c:pt idx="3434">
                  <c:v>73.460999999999999</c:v>
                </c:pt>
                <c:pt idx="3435">
                  <c:v>73.361000000000004</c:v>
                </c:pt>
                <c:pt idx="3436">
                  <c:v>73.253</c:v>
                </c:pt>
                <c:pt idx="3437">
                  <c:v>73.135000000000005</c:v>
                </c:pt>
                <c:pt idx="3438">
                  <c:v>72.977000000000004</c:v>
                </c:pt>
                <c:pt idx="3439">
                  <c:v>72.784999999999997</c:v>
                </c:pt>
                <c:pt idx="3440">
                  <c:v>72.548000000000002</c:v>
                </c:pt>
                <c:pt idx="3441">
                  <c:v>72.278999999999996</c:v>
                </c:pt>
                <c:pt idx="3442">
                  <c:v>72.034999999999997</c:v>
                </c:pt>
                <c:pt idx="3443">
                  <c:v>71.825000000000003</c:v>
                </c:pt>
                <c:pt idx="3444">
                  <c:v>71.653999999999996</c:v>
                </c:pt>
                <c:pt idx="3445">
                  <c:v>71.510999999999996</c:v>
                </c:pt>
                <c:pt idx="3446">
                  <c:v>71.415000000000006</c:v>
                </c:pt>
                <c:pt idx="3447">
                  <c:v>71.325999999999993</c:v>
                </c:pt>
                <c:pt idx="3448">
                  <c:v>71.239999999999995</c:v>
                </c:pt>
                <c:pt idx="3449">
                  <c:v>71.165999999999997</c:v>
                </c:pt>
                <c:pt idx="3450">
                  <c:v>71.078000000000003</c:v>
                </c:pt>
                <c:pt idx="3451">
                  <c:v>70.959999999999994</c:v>
                </c:pt>
                <c:pt idx="3452">
                  <c:v>70.843000000000004</c:v>
                </c:pt>
                <c:pt idx="3453">
                  <c:v>70.721000000000004</c:v>
                </c:pt>
                <c:pt idx="3454">
                  <c:v>70.593000000000004</c:v>
                </c:pt>
                <c:pt idx="3455">
                  <c:v>70.480999999999995</c:v>
                </c:pt>
                <c:pt idx="3456">
                  <c:v>70.373000000000005</c:v>
                </c:pt>
                <c:pt idx="3457">
                  <c:v>70.317999999999998</c:v>
                </c:pt>
                <c:pt idx="3458">
                  <c:v>70.308000000000007</c:v>
                </c:pt>
                <c:pt idx="3459">
                  <c:v>70.320999999999998</c:v>
                </c:pt>
                <c:pt idx="3460">
                  <c:v>70.364000000000004</c:v>
                </c:pt>
                <c:pt idx="3461">
                  <c:v>70.427000000000007</c:v>
                </c:pt>
                <c:pt idx="3462">
                  <c:v>70.495000000000005</c:v>
                </c:pt>
                <c:pt idx="3463">
                  <c:v>70.58</c:v>
                </c:pt>
                <c:pt idx="3464">
                  <c:v>70.676000000000002</c:v>
                </c:pt>
                <c:pt idx="3465">
                  <c:v>70.756</c:v>
                </c:pt>
                <c:pt idx="3466">
                  <c:v>70.846999999999994</c:v>
                </c:pt>
                <c:pt idx="3467">
                  <c:v>70.918999999999997</c:v>
                </c:pt>
                <c:pt idx="3468">
                  <c:v>70.983999999999995</c:v>
                </c:pt>
                <c:pt idx="3469">
                  <c:v>71.058000000000007</c:v>
                </c:pt>
                <c:pt idx="3470">
                  <c:v>71.117999999999995</c:v>
                </c:pt>
                <c:pt idx="3471">
                  <c:v>71.176000000000002</c:v>
                </c:pt>
                <c:pt idx="3472">
                  <c:v>71.227999999999994</c:v>
                </c:pt>
                <c:pt idx="3473">
                  <c:v>71.263999999999996</c:v>
                </c:pt>
                <c:pt idx="3474">
                  <c:v>71.287999999999997</c:v>
                </c:pt>
                <c:pt idx="3475">
                  <c:v>71.302000000000007</c:v>
                </c:pt>
                <c:pt idx="3476">
                  <c:v>71.307000000000002</c:v>
                </c:pt>
                <c:pt idx="3477">
                  <c:v>71.304000000000002</c:v>
                </c:pt>
                <c:pt idx="3478">
                  <c:v>71.293000000000006</c:v>
                </c:pt>
                <c:pt idx="3479">
                  <c:v>71.268000000000001</c:v>
                </c:pt>
                <c:pt idx="3480">
                  <c:v>71.239000000000004</c:v>
                </c:pt>
                <c:pt idx="3481">
                  <c:v>71.206000000000003</c:v>
                </c:pt>
                <c:pt idx="3482">
                  <c:v>71.155000000000001</c:v>
                </c:pt>
                <c:pt idx="3483">
                  <c:v>71.094999999999999</c:v>
                </c:pt>
                <c:pt idx="3484">
                  <c:v>71.040000000000006</c:v>
                </c:pt>
                <c:pt idx="3485">
                  <c:v>70.992000000000004</c:v>
                </c:pt>
                <c:pt idx="3486">
                  <c:v>70.938000000000002</c:v>
                </c:pt>
                <c:pt idx="3487">
                  <c:v>70.864000000000004</c:v>
                </c:pt>
                <c:pt idx="3488">
                  <c:v>70.802999999999997</c:v>
                </c:pt>
                <c:pt idx="3489">
                  <c:v>70.757000000000005</c:v>
                </c:pt>
                <c:pt idx="3490">
                  <c:v>70.698999999999998</c:v>
                </c:pt>
                <c:pt idx="3491">
                  <c:v>70.641000000000005</c:v>
                </c:pt>
                <c:pt idx="3492">
                  <c:v>70.596999999999994</c:v>
                </c:pt>
                <c:pt idx="3493">
                  <c:v>70.546999999999997</c:v>
                </c:pt>
                <c:pt idx="3494">
                  <c:v>70.497</c:v>
                </c:pt>
                <c:pt idx="3495">
                  <c:v>70.454999999999998</c:v>
                </c:pt>
                <c:pt idx="3496">
                  <c:v>70.412999999999997</c:v>
                </c:pt>
                <c:pt idx="3497">
                  <c:v>70.370999999999995</c:v>
                </c:pt>
                <c:pt idx="3498">
                  <c:v>70.319000000000003</c:v>
                </c:pt>
                <c:pt idx="3499">
                  <c:v>70.256</c:v>
                </c:pt>
                <c:pt idx="3500">
                  <c:v>70.19</c:v>
                </c:pt>
                <c:pt idx="3501">
                  <c:v>70.129000000000005</c:v>
                </c:pt>
                <c:pt idx="3502">
                  <c:v>70.072999999999993</c:v>
                </c:pt>
                <c:pt idx="3503">
                  <c:v>70.019000000000005</c:v>
                </c:pt>
                <c:pt idx="3504">
                  <c:v>69.968999999999994</c:v>
                </c:pt>
                <c:pt idx="3505">
                  <c:v>69.915999999999997</c:v>
                </c:pt>
                <c:pt idx="3506">
                  <c:v>69.846000000000004</c:v>
                </c:pt>
                <c:pt idx="3507">
                  <c:v>69.781000000000006</c:v>
                </c:pt>
                <c:pt idx="3508">
                  <c:v>69.736000000000004</c:v>
                </c:pt>
                <c:pt idx="3509">
                  <c:v>69.697000000000003</c:v>
                </c:pt>
                <c:pt idx="3510">
                  <c:v>69.650000000000006</c:v>
                </c:pt>
                <c:pt idx="3511">
                  <c:v>69.599999999999994</c:v>
                </c:pt>
                <c:pt idx="3512">
                  <c:v>69.540000000000006</c:v>
                </c:pt>
                <c:pt idx="3513">
                  <c:v>69.47</c:v>
                </c:pt>
                <c:pt idx="3514">
                  <c:v>69.418999999999997</c:v>
                </c:pt>
                <c:pt idx="3515">
                  <c:v>69.393000000000001</c:v>
                </c:pt>
                <c:pt idx="3516">
                  <c:v>69.364000000000004</c:v>
                </c:pt>
                <c:pt idx="3517">
                  <c:v>69.328999999999994</c:v>
                </c:pt>
                <c:pt idx="3518">
                  <c:v>69.296000000000006</c:v>
                </c:pt>
                <c:pt idx="3519">
                  <c:v>69.262</c:v>
                </c:pt>
                <c:pt idx="3520">
                  <c:v>69.231999999999999</c:v>
                </c:pt>
                <c:pt idx="3521">
                  <c:v>69.207999999999998</c:v>
                </c:pt>
                <c:pt idx="3522">
                  <c:v>69.192999999999998</c:v>
                </c:pt>
                <c:pt idx="3523">
                  <c:v>69.183000000000007</c:v>
                </c:pt>
                <c:pt idx="3524">
                  <c:v>69.176000000000002</c:v>
                </c:pt>
                <c:pt idx="3525">
                  <c:v>69.168999999999997</c:v>
                </c:pt>
                <c:pt idx="3526">
                  <c:v>69.162000000000006</c:v>
                </c:pt>
                <c:pt idx="3527">
                  <c:v>69.153999999999996</c:v>
                </c:pt>
                <c:pt idx="3528">
                  <c:v>69.149000000000001</c:v>
                </c:pt>
                <c:pt idx="3529">
                  <c:v>69.137</c:v>
                </c:pt>
                <c:pt idx="3530">
                  <c:v>69.106999999999999</c:v>
                </c:pt>
                <c:pt idx="3531">
                  <c:v>69.073999999999998</c:v>
                </c:pt>
                <c:pt idx="3532">
                  <c:v>69.051000000000002</c:v>
                </c:pt>
                <c:pt idx="3533">
                  <c:v>69.031999999999996</c:v>
                </c:pt>
                <c:pt idx="3534">
                  <c:v>69.007000000000005</c:v>
                </c:pt>
                <c:pt idx="3535">
                  <c:v>68.975999999999999</c:v>
                </c:pt>
                <c:pt idx="3536">
                  <c:v>68.941999999999993</c:v>
                </c:pt>
                <c:pt idx="3537">
                  <c:v>68.915999999999997</c:v>
                </c:pt>
                <c:pt idx="3538">
                  <c:v>68.897000000000006</c:v>
                </c:pt>
                <c:pt idx="3539">
                  <c:v>68.87</c:v>
                </c:pt>
                <c:pt idx="3540">
                  <c:v>68.83</c:v>
                </c:pt>
                <c:pt idx="3541">
                  <c:v>68.798000000000002</c:v>
                </c:pt>
                <c:pt idx="3542">
                  <c:v>68.784999999999997</c:v>
                </c:pt>
                <c:pt idx="3543">
                  <c:v>68.768000000000001</c:v>
                </c:pt>
                <c:pt idx="3544">
                  <c:v>68.730999999999995</c:v>
                </c:pt>
                <c:pt idx="3545">
                  <c:v>68.692999999999998</c:v>
                </c:pt>
                <c:pt idx="3546">
                  <c:v>68.665000000000006</c:v>
                </c:pt>
                <c:pt idx="3547">
                  <c:v>68.626999999999995</c:v>
                </c:pt>
                <c:pt idx="3548">
                  <c:v>68.575999999999993</c:v>
                </c:pt>
                <c:pt idx="3549">
                  <c:v>68.518000000000001</c:v>
                </c:pt>
                <c:pt idx="3550">
                  <c:v>68.466999999999999</c:v>
                </c:pt>
                <c:pt idx="3551">
                  <c:v>68.433000000000007</c:v>
                </c:pt>
                <c:pt idx="3552">
                  <c:v>68.409000000000006</c:v>
                </c:pt>
                <c:pt idx="3553">
                  <c:v>68.394999999999996</c:v>
                </c:pt>
                <c:pt idx="3554">
                  <c:v>68.403999999999996</c:v>
                </c:pt>
                <c:pt idx="3555">
                  <c:v>68.423000000000002</c:v>
                </c:pt>
                <c:pt idx="3556">
                  <c:v>68.433000000000007</c:v>
                </c:pt>
                <c:pt idx="3557">
                  <c:v>68.44</c:v>
                </c:pt>
                <c:pt idx="3558">
                  <c:v>68.453000000000003</c:v>
                </c:pt>
                <c:pt idx="3559">
                  <c:v>68.465999999999994</c:v>
                </c:pt>
                <c:pt idx="3560">
                  <c:v>68.477999999999994</c:v>
                </c:pt>
                <c:pt idx="3561">
                  <c:v>68.491</c:v>
                </c:pt>
                <c:pt idx="3562">
                  <c:v>68.504999999999995</c:v>
                </c:pt>
                <c:pt idx="3563">
                  <c:v>68.528999999999996</c:v>
                </c:pt>
                <c:pt idx="3564">
                  <c:v>68.573999999999998</c:v>
                </c:pt>
                <c:pt idx="3565">
                  <c:v>68.637</c:v>
                </c:pt>
                <c:pt idx="3566">
                  <c:v>68.694999999999993</c:v>
                </c:pt>
                <c:pt idx="3567">
                  <c:v>68.744</c:v>
                </c:pt>
                <c:pt idx="3568">
                  <c:v>68.789000000000001</c:v>
                </c:pt>
                <c:pt idx="3569">
                  <c:v>68.831999999999994</c:v>
                </c:pt>
                <c:pt idx="3570">
                  <c:v>68.878</c:v>
                </c:pt>
                <c:pt idx="3571">
                  <c:v>68.92</c:v>
                </c:pt>
                <c:pt idx="3572">
                  <c:v>68.953000000000003</c:v>
                </c:pt>
                <c:pt idx="3573">
                  <c:v>68.984999999999999</c:v>
                </c:pt>
                <c:pt idx="3574">
                  <c:v>69.013000000000005</c:v>
                </c:pt>
                <c:pt idx="3575">
                  <c:v>69.031999999999996</c:v>
                </c:pt>
                <c:pt idx="3576">
                  <c:v>69.05</c:v>
                </c:pt>
                <c:pt idx="3577">
                  <c:v>69.069999999999993</c:v>
                </c:pt>
                <c:pt idx="3578">
                  <c:v>69.091999999999999</c:v>
                </c:pt>
                <c:pt idx="3579">
                  <c:v>69.103999999999999</c:v>
                </c:pt>
                <c:pt idx="3580">
                  <c:v>69.117999999999995</c:v>
                </c:pt>
                <c:pt idx="3581">
                  <c:v>69.13</c:v>
                </c:pt>
                <c:pt idx="3582">
                  <c:v>69.144999999999996</c:v>
                </c:pt>
                <c:pt idx="3583">
                  <c:v>69.162999999999997</c:v>
                </c:pt>
                <c:pt idx="3584">
                  <c:v>69.180999999999997</c:v>
                </c:pt>
                <c:pt idx="3585">
                  <c:v>69.192999999999998</c:v>
                </c:pt>
                <c:pt idx="3586">
                  <c:v>69.203000000000003</c:v>
                </c:pt>
                <c:pt idx="3587">
                  <c:v>69.206999999999994</c:v>
                </c:pt>
                <c:pt idx="3588">
                  <c:v>69.204999999999998</c:v>
                </c:pt>
                <c:pt idx="3589">
                  <c:v>69.194999999999993</c:v>
                </c:pt>
                <c:pt idx="3590">
                  <c:v>69.188000000000002</c:v>
                </c:pt>
                <c:pt idx="3591">
                  <c:v>69.195999999999998</c:v>
                </c:pt>
                <c:pt idx="3592">
                  <c:v>69.197999999999993</c:v>
                </c:pt>
                <c:pt idx="3593">
                  <c:v>69.198999999999998</c:v>
                </c:pt>
                <c:pt idx="3594">
                  <c:v>69.203000000000003</c:v>
                </c:pt>
                <c:pt idx="3595">
                  <c:v>69.209000000000003</c:v>
                </c:pt>
                <c:pt idx="3596">
                  <c:v>69.213999999999999</c:v>
                </c:pt>
                <c:pt idx="3597">
                  <c:v>69.213999999999999</c:v>
                </c:pt>
                <c:pt idx="3598">
                  <c:v>69.209999999999994</c:v>
                </c:pt>
                <c:pt idx="3599">
                  <c:v>69.204999999999998</c:v>
                </c:pt>
                <c:pt idx="3600">
                  <c:v>69.2</c:v>
                </c:pt>
                <c:pt idx="3601">
                  <c:v>69.186999999999998</c:v>
                </c:pt>
                <c:pt idx="3602">
                  <c:v>69.174000000000007</c:v>
                </c:pt>
                <c:pt idx="3603">
                  <c:v>69.167000000000002</c:v>
                </c:pt>
                <c:pt idx="3604">
                  <c:v>69.159000000000006</c:v>
                </c:pt>
                <c:pt idx="3605">
                  <c:v>69.146000000000001</c:v>
                </c:pt>
                <c:pt idx="3606">
                  <c:v>69.125</c:v>
                </c:pt>
                <c:pt idx="3607">
                  <c:v>69.102000000000004</c:v>
                </c:pt>
                <c:pt idx="3608">
                  <c:v>69.084000000000003</c:v>
                </c:pt>
                <c:pt idx="3609">
                  <c:v>69.069999999999993</c:v>
                </c:pt>
                <c:pt idx="3610">
                  <c:v>69.063000000000002</c:v>
                </c:pt>
                <c:pt idx="3611">
                  <c:v>69.061000000000007</c:v>
                </c:pt>
                <c:pt idx="3612">
                  <c:v>69.055999999999997</c:v>
                </c:pt>
                <c:pt idx="3613">
                  <c:v>69.046999999999997</c:v>
                </c:pt>
                <c:pt idx="3614">
                  <c:v>69.036000000000001</c:v>
                </c:pt>
                <c:pt idx="3615">
                  <c:v>69.021000000000001</c:v>
                </c:pt>
                <c:pt idx="3616">
                  <c:v>69.006</c:v>
                </c:pt>
                <c:pt idx="3617">
                  <c:v>68.984999999999999</c:v>
                </c:pt>
                <c:pt idx="3618">
                  <c:v>68.953999999999994</c:v>
                </c:pt>
                <c:pt idx="3619">
                  <c:v>68.926000000000002</c:v>
                </c:pt>
                <c:pt idx="3620">
                  <c:v>68.900999999999996</c:v>
                </c:pt>
                <c:pt idx="3621">
                  <c:v>68.885999999999996</c:v>
                </c:pt>
                <c:pt idx="3622">
                  <c:v>68.867999999999995</c:v>
                </c:pt>
                <c:pt idx="3623">
                  <c:v>68.847999999999999</c:v>
                </c:pt>
                <c:pt idx="3624">
                  <c:v>68.834000000000003</c:v>
                </c:pt>
                <c:pt idx="3625">
                  <c:v>68.826999999999998</c:v>
                </c:pt>
                <c:pt idx="3626">
                  <c:v>68.817999999999998</c:v>
                </c:pt>
                <c:pt idx="3627">
                  <c:v>68.808000000000007</c:v>
                </c:pt>
                <c:pt idx="3628">
                  <c:v>68.808000000000007</c:v>
                </c:pt>
                <c:pt idx="3629">
                  <c:v>68.811999999999998</c:v>
                </c:pt>
                <c:pt idx="3630">
                  <c:v>68.811999999999998</c:v>
                </c:pt>
                <c:pt idx="3631">
                  <c:v>68.819999999999993</c:v>
                </c:pt>
                <c:pt idx="3632">
                  <c:v>68.826999999999998</c:v>
                </c:pt>
                <c:pt idx="3633">
                  <c:v>68.828999999999994</c:v>
                </c:pt>
                <c:pt idx="3634">
                  <c:v>68.835999999999999</c:v>
                </c:pt>
                <c:pt idx="3635">
                  <c:v>68.849000000000004</c:v>
                </c:pt>
                <c:pt idx="3636">
                  <c:v>68.866</c:v>
                </c:pt>
                <c:pt idx="3637">
                  <c:v>68.89</c:v>
                </c:pt>
                <c:pt idx="3638">
                  <c:v>68.915999999999997</c:v>
                </c:pt>
                <c:pt idx="3639">
                  <c:v>68.936999999999998</c:v>
                </c:pt>
                <c:pt idx="3640">
                  <c:v>68.95</c:v>
                </c:pt>
                <c:pt idx="3641">
                  <c:v>68.962999999999994</c:v>
                </c:pt>
                <c:pt idx="3642">
                  <c:v>68.988</c:v>
                </c:pt>
                <c:pt idx="3643">
                  <c:v>69.022000000000006</c:v>
                </c:pt>
                <c:pt idx="3644">
                  <c:v>69.066000000000003</c:v>
                </c:pt>
                <c:pt idx="3645">
                  <c:v>69.117999999999995</c:v>
                </c:pt>
                <c:pt idx="3646">
                  <c:v>69.168999999999997</c:v>
                </c:pt>
                <c:pt idx="3647">
                  <c:v>69.23</c:v>
                </c:pt>
                <c:pt idx="3648">
                  <c:v>69.305000000000007</c:v>
                </c:pt>
                <c:pt idx="3649">
                  <c:v>69.403999999999996</c:v>
                </c:pt>
                <c:pt idx="3650">
                  <c:v>69.525000000000006</c:v>
                </c:pt>
                <c:pt idx="3651">
                  <c:v>69.671000000000006</c:v>
                </c:pt>
                <c:pt idx="3652">
                  <c:v>69.847999999999999</c:v>
                </c:pt>
                <c:pt idx="3653">
                  <c:v>70.031000000000006</c:v>
                </c:pt>
                <c:pt idx="3654">
                  <c:v>70.228999999999999</c:v>
                </c:pt>
                <c:pt idx="3655">
                  <c:v>70.44</c:v>
                </c:pt>
                <c:pt idx="3656">
                  <c:v>70.64</c:v>
                </c:pt>
                <c:pt idx="3657">
                  <c:v>70.831999999999994</c:v>
                </c:pt>
                <c:pt idx="3658">
                  <c:v>71.019000000000005</c:v>
                </c:pt>
                <c:pt idx="3659">
                  <c:v>71.222999999999999</c:v>
                </c:pt>
                <c:pt idx="3660">
                  <c:v>71.411000000000001</c:v>
                </c:pt>
                <c:pt idx="3661">
                  <c:v>71.581999999999994</c:v>
                </c:pt>
                <c:pt idx="3662">
                  <c:v>71.742999999999995</c:v>
                </c:pt>
                <c:pt idx="3663">
                  <c:v>71.903999999999996</c:v>
                </c:pt>
                <c:pt idx="3664">
                  <c:v>72.058999999999997</c:v>
                </c:pt>
                <c:pt idx="3665">
                  <c:v>72.215000000000003</c:v>
                </c:pt>
                <c:pt idx="3666">
                  <c:v>72.372</c:v>
                </c:pt>
                <c:pt idx="3667">
                  <c:v>72.525000000000006</c:v>
                </c:pt>
                <c:pt idx="3668">
                  <c:v>72.679000000000002</c:v>
                </c:pt>
                <c:pt idx="3669">
                  <c:v>72.825999999999993</c:v>
                </c:pt>
                <c:pt idx="3670">
                  <c:v>72.959000000000003</c:v>
                </c:pt>
                <c:pt idx="3671">
                  <c:v>73.093000000000004</c:v>
                </c:pt>
                <c:pt idx="3672">
                  <c:v>73.228999999999999</c:v>
                </c:pt>
                <c:pt idx="3673">
                  <c:v>73.366</c:v>
                </c:pt>
                <c:pt idx="3674">
                  <c:v>73.512</c:v>
                </c:pt>
                <c:pt idx="3675">
                  <c:v>73.667000000000002</c:v>
                </c:pt>
                <c:pt idx="3676">
                  <c:v>73.819000000000003</c:v>
                </c:pt>
                <c:pt idx="3677">
                  <c:v>73.974999999999994</c:v>
                </c:pt>
                <c:pt idx="3678">
                  <c:v>74.13</c:v>
                </c:pt>
                <c:pt idx="3679">
                  <c:v>74.295000000000002</c:v>
                </c:pt>
                <c:pt idx="3680">
                  <c:v>74.465999999999994</c:v>
                </c:pt>
                <c:pt idx="3681">
                  <c:v>74.643000000000001</c:v>
                </c:pt>
                <c:pt idx="3682">
                  <c:v>74.813000000000002</c:v>
                </c:pt>
                <c:pt idx="3683">
                  <c:v>74.975999999999999</c:v>
                </c:pt>
                <c:pt idx="3684">
                  <c:v>75.131</c:v>
                </c:pt>
                <c:pt idx="3685">
                  <c:v>75.283000000000001</c:v>
                </c:pt>
                <c:pt idx="3686">
                  <c:v>75.438000000000002</c:v>
                </c:pt>
                <c:pt idx="3687">
                  <c:v>75.599999999999994</c:v>
                </c:pt>
                <c:pt idx="3688">
                  <c:v>75.766000000000005</c:v>
                </c:pt>
                <c:pt idx="3689">
                  <c:v>75.921000000000006</c:v>
                </c:pt>
                <c:pt idx="3690">
                  <c:v>76.066000000000003</c:v>
                </c:pt>
                <c:pt idx="3691">
                  <c:v>76.203000000000003</c:v>
                </c:pt>
                <c:pt idx="3692">
                  <c:v>76.332999999999998</c:v>
                </c:pt>
                <c:pt idx="3693">
                  <c:v>76.471999999999994</c:v>
                </c:pt>
                <c:pt idx="3694">
                  <c:v>76.597999999999999</c:v>
                </c:pt>
                <c:pt idx="3695">
                  <c:v>76.709999999999994</c:v>
                </c:pt>
                <c:pt idx="3696">
                  <c:v>76.814999999999998</c:v>
                </c:pt>
                <c:pt idx="3697">
                  <c:v>76.921000000000006</c:v>
                </c:pt>
                <c:pt idx="3698">
                  <c:v>77.004000000000005</c:v>
                </c:pt>
                <c:pt idx="3699">
                  <c:v>77.069999999999993</c:v>
                </c:pt>
                <c:pt idx="3700">
                  <c:v>77.141000000000005</c:v>
                </c:pt>
                <c:pt idx="3701">
                  <c:v>77.204999999999998</c:v>
                </c:pt>
                <c:pt idx="3702">
                  <c:v>77.245999999999995</c:v>
                </c:pt>
                <c:pt idx="3703">
                  <c:v>77.275000000000006</c:v>
                </c:pt>
                <c:pt idx="3704">
                  <c:v>77.295000000000002</c:v>
                </c:pt>
                <c:pt idx="3705">
                  <c:v>77.314999999999998</c:v>
                </c:pt>
                <c:pt idx="3706">
                  <c:v>77.332999999999998</c:v>
                </c:pt>
                <c:pt idx="3707">
                  <c:v>77.349999999999994</c:v>
                </c:pt>
                <c:pt idx="3708">
                  <c:v>77.37</c:v>
                </c:pt>
                <c:pt idx="3709">
                  <c:v>77.388999999999996</c:v>
                </c:pt>
                <c:pt idx="3710">
                  <c:v>77.41</c:v>
                </c:pt>
                <c:pt idx="3711">
                  <c:v>77.423000000000002</c:v>
                </c:pt>
                <c:pt idx="3712">
                  <c:v>77.426000000000002</c:v>
                </c:pt>
                <c:pt idx="3713">
                  <c:v>77.42</c:v>
                </c:pt>
                <c:pt idx="3714">
                  <c:v>77.400999999999996</c:v>
                </c:pt>
                <c:pt idx="3715">
                  <c:v>77.384</c:v>
                </c:pt>
                <c:pt idx="3716">
                  <c:v>77.366</c:v>
                </c:pt>
                <c:pt idx="3717">
                  <c:v>77.343999999999994</c:v>
                </c:pt>
                <c:pt idx="3718">
                  <c:v>77.308000000000007</c:v>
                </c:pt>
                <c:pt idx="3719">
                  <c:v>77.287000000000006</c:v>
                </c:pt>
                <c:pt idx="3720">
                  <c:v>77.278000000000006</c:v>
                </c:pt>
                <c:pt idx="3721">
                  <c:v>77.263999999999996</c:v>
                </c:pt>
                <c:pt idx="3722">
                  <c:v>77.245000000000005</c:v>
                </c:pt>
                <c:pt idx="3723">
                  <c:v>77.228999999999999</c:v>
                </c:pt>
                <c:pt idx="3724">
                  <c:v>77.215999999999994</c:v>
                </c:pt>
                <c:pt idx="3725">
                  <c:v>77.212999999999994</c:v>
                </c:pt>
                <c:pt idx="3726">
                  <c:v>77.207999999999998</c:v>
                </c:pt>
                <c:pt idx="3727">
                  <c:v>77.2</c:v>
                </c:pt>
                <c:pt idx="3728">
                  <c:v>77.206000000000003</c:v>
                </c:pt>
                <c:pt idx="3729">
                  <c:v>77.224999999999994</c:v>
                </c:pt>
                <c:pt idx="3730">
                  <c:v>77.248999999999995</c:v>
                </c:pt>
                <c:pt idx="3731">
                  <c:v>77.272000000000006</c:v>
                </c:pt>
                <c:pt idx="3732">
                  <c:v>77.293999999999997</c:v>
                </c:pt>
                <c:pt idx="3733">
                  <c:v>77.317999999999998</c:v>
                </c:pt>
                <c:pt idx="3734">
                  <c:v>77.337999999999994</c:v>
                </c:pt>
                <c:pt idx="3735">
                  <c:v>77.367999999999995</c:v>
                </c:pt>
                <c:pt idx="3736">
                  <c:v>77.417000000000002</c:v>
                </c:pt>
                <c:pt idx="3737">
                  <c:v>77.472999999999999</c:v>
                </c:pt>
                <c:pt idx="3738">
                  <c:v>77.540000000000006</c:v>
                </c:pt>
                <c:pt idx="3739">
                  <c:v>77.616</c:v>
                </c:pt>
                <c:pt idx="3740">
                  <c:v>77.679000000000002</c:v>
                </c:pt>
                <c:pt idx="3741">
                  <c:v>77.745999999999995</c:v>
                </c:pt>
                <c:pt idx="3742">
                  <c:v>77.804000000000002</c:v>
                </c:pt>
                <c:pt idx="3743">
                  <c:v>77.858999999999995</c:v>
                </c:pt>
                <c:pt idx="3744">
                  <c:v>77.917000000000002</c:v>
                </c:pt>
                <c:pt idx="3745">
                  <c:v>77.974000000000004</c:v>
                </c:pt>
                <c:pt idx="3746">
                  <c:v>78.019000000000005</c:v>
                </c:pt>
                <c:pt idx="3747">
                  <c:v>78.046999999999997</c:v>
                </c:pt>
                <c:pt idx="3748">
                  <c:v>78.08</c:v>
                </c:pt>
                <c:pt idx="3749">
                  <c:v>78.120999999999995</c:v>
                </c:pt>
                <c:pt idx="3750">
                  <c:v>78.159000000000006</c:v>
                </c:pt>
                <c:pt idx="3751">
                  <c:v>78.204999999999998</c:v>
                </c:pt>
                <c:pt idx="3752">
                  <c:v>78.245999999999995</c:v>
                </c:pt>
                <c:pt idx="3753">
                  <c:v>78.28</c:v>
                </c:pt>
                <c:pt idx="3754">
                  <c:v>78.305999999999997</c:v>
                </c:pt>
                <c:pt idx="3755">
                  <c:v>78.325999999999993</c:v>
                </c:pt>
                <c:pt idx="3756">
                  <c:v>78.344999999999999</c:v>
                </c:pt>
                <c:pt idx="3757">
                  <c:v>78.372</c:v>
                </c:pt>
                <c:pt idx="3758">
                  <c:v>78.41</c:v>
                </c:pt>
                <c:pt idx="3759">
                  <c:v>78.47</c:v>
                </c:pt>
                <c:pt idx="3760">
                  <c:v>78.549000000000007</c:v>
                </c:pt>
                <c:pt idx="3761">
                  <c:v>78.643000000000001</c:v>
                </c:pt>
                <c:pt idx="3762">
                  <c:v>78.741</c:v>
                </c:pt>
                <c:pt idx="3763">
                  <c:v>78.852000000000004</c:v>
                </c:pt>
                <c:pt idx="3764">
                  <c:v>78.977000000000004</c:v>
                </c:pt>
                <c:pt idx="3765">
                  <c:v>79.106999999999999</c:v>
                </c:pt>
                <c:pt idx="3766">
                  <c:v>79.231999999999999</c:v>
                </c:pt>
                <c:pt idx="3767">
                  <c:v>79.350999999999999</c:v>
                </c:pt>
                <c:pt idx="3768">
                  <c:v>79.483000000000004</c:v>
                </c:pt>
                <c:pt idx="3769">
                  <c:v>79.616</c:v>
                </c:pt>
                <c:pt idx="3770">
                  <c:v>79.747</c:v>
                </c:pt>
                <c:pt idx="3771">
                  <c:v>79.846999999999994</c:v>
                </c:pt>
                <c:pt idx="3772">
                  <c:v>79.926000000000002</c:v>
                </c:pt>
                <c:pt idx="3773">
                  <c:v>79.989000000000004</c:v>
                </c:pt>
                <c:pt idx="3774">
                  <c:v>80.034999999999997</c:v>
                </c:pt>
                <c:pt idx="3775">
                  <c:v>80.063999999999993</c:v>
                </c:pt>
                <c:pt idx="3776">
                  <c:v>80.066000000000003</c:v>
                </c:pt>
                <c:pt idx="3777">
                  <c:v>80.039000000000001</c:v>
                </c:pt>
                <c:pt idx="3778">
                  <c:v>79.989000000000004</c:v>
                </c:pt>
                <c:pt idx="3779">
                  <c:v>79.900000000000006</c:v>
                </c:pt>
                <c:pt idx="3780">
                  <c:v>79.801000000000002</c:v>
                </c:pt>
                <c:pt idx="3781">
                  <c:v>79.679000000000002</c:v>
                </c:pt>
                <c:pt idx="3782">
                  <c:v>79.528000000000006</c:v>
                </c:pt>
                <c:pt idx="3783">
                  <c:v>79.402000000000001</c:v>
                </c:pt>
                <c:pt idx="3784">
                  <c:v>79.260000000000005</c:v>
                </c:pt>
                <c:pt idx="3785">
                  <c:v>79.120999999999995</c:v>
                </c:pt>
                <c:pt idx="3786">
                  <c:v>79.004000000000005</c:v>
                </c:pt>
                <c:pt idx="3787">
                  <c:v>78.932000000000002</c:v>
                </c:pt>
                <c:pt idx="3788">
                  <c:v>78.914000000000001</c:v>
                </c:pt>
                <c:pt idx="3789">
                  <c:v>78.941000000000003</c:v>
                </c:pt>
                <c:pt idx="3790">
                  <c:v>79.004999999999995</c:v>
                </c:pt>
                <c:pt idx="3791">
                  <c:v>79.105999999999995</c:v>
                </c:pt>
                <c:pt idx="3792">
                  <c:v>79.236000000000004</c:v>
                </c:pt>
                <c:pt idx="3793">
                  <c:v>79.358999999999995</c:v>
                </c:pt>
                <c:pt idx="3794">
                  <c:v>79.471999999999994</c:v>
                </c:pt>
                <c:pt idx="3795">
                  <c:v>79.581999999999994</c:v>
                </c:pt>
                <c:pt idx="3796">
                  <c:v>79.668000000000006</c:v>
                </c:pt>
                <c:pt idx="3797">
                  <c:v>79.739999999999995</c:v>
                </c:pt>
                <c:pt idx="3798">
                  <c:v>79.802000000000007</c:v>
                </c:pt>
                <c:pt idx="3799">
                  <c:v>79.856999999999999</c:v>
                </c:pt>
                <c:pt idx="3800">
                  <c:v>79.891999999999996</c:v>
                </c:pt>
                <c:pt idx="3801">
                  <c:v>79.900999999999996</c:v>
                </c:pt>
                <c:pt idx="3802">
                  <c:v>79.906999999999996</c:v>
                </c:pt>
                <c:pt idx="3803">
                  <c:v>79.908000000000001</c:v>
                </c:pt>
                <c:pt idx="3804">
                  <c:v>79.903999999999996</c:v>
                </c:pt>
                <c:pt idx="3805">
                  <c:v>79.893000000000001</c:v>
                </c:pt>
                <c:pt idx="3806">
                  <c:v>79.882999999999996</c:v>
                </c:pt>
                <c:pt idx="3807">
                  <c:v>79.875</c:v>
                </c:pt>
                <c:pt idx="3808">
                  <c:v>79.858000000000004</c:v>
                </c:pt>
                <c:pt idx="3809">
                  <c:v>79.834000000000003</c:v>
                </c:pt>
                <c:pt idx="3810">
                  <c:v>79.811000000000007</c:v>
                </c:pt>
                <c:pt idx="3811">
                  <c:v>79.799000000000007</c:v>
                </c:pt>
                <c:pt idx="3812">
                  <c:v>79.798000000000002</c:v>
                </c:pt>
                <c:pt idx="3813">
                  <c:v>79.802999999999997</c:v>
                </c:pt>
                <c:pt idx="3814">
                  <c:v>79.801000000000002</c:v>
                </c:pt>
                <c:pt idx="3815">
                  <c:v>79.802999999999997</c:v>
                </c:pt>
                <c:pt idx="3816">
                  <c:v>79.808999999999997</c:v>
                </c:pt>
                <c:pt idx="3817">
                  <c:v>79.822000000000003</c:v>
                </c:pt>
                <c:pt idx="3818">
                  <c:v>79.840999999999994</c:v>
                </c:pt>
                <c:pt idx="3819">
                  <c:v>79.870999999999995</c:v>
                </c:pt>
                <c:pt idx="3820">
                  <c:v>79.903000000000006</c:v>
                </c:pt>
                <c:pt idx="3821">
                  <c:v>79.950999999999993</c:v>
                </c:pt>
                <c:pt idx="3822">
                  <c:v>80.016999999999996</c:v>
                </c:pt>
                <c:pt idx="3823">
                  <c:v>80.069999999999993</c:v>
                </c:pt>
                <c:pt idx="3824">
                  <c:v>80.096999999999994</c:v>
                </c:pt>
                <c:pt idx="3825">
                  <c:v>80.114000000000004</c:v>
                </c:pt>
                <c:pt idx="3826">
                  <c:v>80.116</c:v>
                </c:pt>
                <c:pt idx="3827">
                  <c:v>80.100999999999999</c:v>
                </c:pt>
                <c:pt idx="3828">
                  <c:v>80.072999999999993</c:v>
                </c:pt>
                <c:pt idx="3829">
                  <c:v>80.034999999999997</c:v>
                </c:pt>
                <c:pt idx="3830">
                  <c:v>79.995999999999995</c:v>
                </c:pt>
                <c:pt idx="3831">
                  <c:v>79.960999999999999</c:v>
                </c:pt>
                <c:pt idx="3832">
                  <c:v>79.941000000000003</c:v>
                </c:pt>
                <c:pt idx="3833">
                  <c:v>79.936000000000007</c:v>
                </c:pt>
                <c:pt idx="3834">
                  <c:v>79.933999999999997</c:v>
                </c:pt>
                <c:pt idx="3835">
                  <c:v>79.926000000000002</c:v>
                </c:pt>
                <c:pt idx="3836">
                  <c:v>79.914000000000001</c:v>
                </c:pt>
                <c:pt idx="3837">
                  <c:v>79.900000000000006</c:v>
                </c:pt>
                <c:pt idx="3838">
                  <c:v>79.876000000000005</c:v>
                </c:pt>
                <c:pt idx="3839">
                  <c:v>79.840999999999994</c:v>
                </c:pt>
                <c:pt idx="3840">
                  <c:v>79.813000000000002</c:v>
                </c:pt>
                <c:pt idx="3841">
                  <c:v>79.789000000000001</c:v>
                </c:pt>
                <c:pt idx="3842">
                  <c:v>79.748000000000005</c:v>
                </c:pt>
                <c:pt idx="3843">
                  <c:v>79.713999999999999</c:v>
                </c:pt>
                <c:pt idx="3844">
                  <c:v>79.682000000000002</c:v>
                </c:pt>
                <c:pt idx="3845">
                  <c:v>79.632000000000005</c:v>
                </c:pt>
                <c:pt idx="3846">
                  <c:v>79.575999999999993</c:v>
                </c:pt>
                <c:pt idx="3847">
                  <c:v>79.504000000000005</c:v>
                </c:pt>
                <c:pt idx="3848">
                  <c:v>79.394999999999996</c:v>
                </c:pt>
                <c:pt idx="3849">
                  <c:v>79.260999999999996</c:v>
                </c:pt>
                <c:pt idx="3850">
                  <c:v>79.114000000000004</c:v>
                </c:pt>
                <c:pt idx="3851">
                  <c:v>78.957999999999998</c:v>
                </c:pt>
                <c:pt idx="3852">
                  <c:v>78.796000000000006</c:v>
                </c:pt>
                <c:pt idx="3853">
                  <c:v>78.646000000000001</c:v>
                </c:pt>
                <c:pt idx="3854">
                  <c:v>78.524000000000001</c:v>
                </c:pt>
                <c:pt idx="3855">
                  <c:v>78.415000000000006</c:v>
                </c:pt>
                <c:pt idx="3856">
                  <c:v>78.322000000000003</c:v>
                </c:pt>
                <c:pt idx="3857">
                  <c:v>78.25</c:v>
                </c:pt>
                <c:pt idx="3858">
                  <c:v>78.201999999999998</c:v>
                </c:pt>
                <c:pt idx="3859">
                  <c:v>78.171000000000006</c:v>
                </c:pt>
                <c:pt idx="3860">
                  <c:v>78.152000000000001</c:v>
                </c:pt>
                <c:pt idx="3861">
                  <c:v>78.138999999999996</c:v>
                </c:pt>
                <c:pt idx="3862">
                  <c:v>78.137</c:v>
                </c:pt>
                <c:pt idx="3863">
                  <c:v>78.147000000000006</c:v>
                </c:pt>
                <c:pt idx="3864">
                  <c:v>78.174000000000007</c:v>
                </c:pt>
                <c:pt idx="3865">
                  <c:v>78.209999999999994</c:v>
                </c:pt>
                <c:pt idx="3866">
                  <c:v>78.25</c:v>
                </c:pt>
                <c:pt idx="3867">
                  <c:v>78.293999999999997</c:v>
                </c:pt>
                <c:pt idx="3868">
                  <c:v>78.352999999999994</c:v>
                </c:pt>
                <c:pt idx="3869">
                  <c:v>78.423000000000002</c:v>
                </c:pt>
                <c:pt idx="3870">
                  <c:v>78.495000000000005</c:v>
                </c:pt>
                <c:pt idx="3871">
                  <c:v>78.561999999999998</c:v>
                </c:pt>
                <c:pt idx="3872">
                  <c:v>78.626000000000005</c:v>
                </c:pt>
                <c:pt idx="3873">
                  <c:v>78.683999999999997</c:v>
                </c:pt>
                <c:pt idx="3874">
                  <c:v>78.739000000000004</c:v>
                </c:pt>
                <c:pt idx="3875">
                  <c:v>78.799000000000007</c:v>
                </c:pt>
                <c:pt idx="3876">
                  <c:v>78.855000000000004</c:v>
                </c:pt>
                <c:pt idx="3877">
                  <c:v>78.912999999999997</c:v>
                </c:pt>
                <c:pt idx="3878">
                  <c:v>78.975999999999999</c:v>
                </c:pt>
                <c:pt idx="3879">
                  <c:v>79.043999999999997</c:v>
                </c:pt>
                <c:pt idx="3880">
                  <c:v>79.105000000000004</c:v>
                </c:pt>
                <c:pt idx="3881">
                  <c:v>79.149000000000001</c:v>
                </c:pt>
                <c:pt idx="3882">
                  <c:v>79.192999999999998</c:v>
                </c:pt>
                <c:pt idx="3883">
                  <c:v>79.231999999999999</c:v>
                </c:pt>
                <c:pt idx="3884">
                  <c:v>79.259</c:v>
                </c:pt>
                <c:pt idx="3885">
                  <c:v>79.277000000000001</c:v>
                </c:pt>
                <c:pt idx="3886">
                  <c:v>79.292000000000002</c:v>
                </c:pt>
                <c:pt idx="3887">
                  <c:v>79.295000000000002</c:v>
                </c:pt>
                <c:pt idx="3888">
                  <c:v>79.295000000000002</c:v>
                </c:pt>
                <c:pt idx="3889">
                  <c:v>79.301000000000002</c:v>
                </c:pt>
                <c:pt idx="3890">
                  <c:v>79.292000000000002</c:v>
                </c:pt>
                <c:pt idx="3891">
                  <c:v>79.27</c:v>
                </c:pt>
                <c:pt idx="3892">
                  <c:v>79.248999999999995</c:v>
                </c:pt>
                <c:pt idx="3893">
                  <c:v>79.222999999999999</c:v>
                </c:pt>
                <c:pt idx="3894">
                  <c:v>79.195999999999998</c:v>
                </c:pt>
                <c:pt idx="3895">
                  <c:v>79.167000000000002</c:v>
                </c:pt>
                <c:pt idx="3896">
                  <c:v>79.143000000000001</c:v>
                </c:pt>
                <c:pt idx="3897">
                  <c:v>79.123000000000005</c:v>
                </c:pt>
                <c:pt idx="3898">
                  <c:v>79.097999999999999</c:v>
                </c:pt>
                <c:pt idx="3899">
                  <c:v>79.072000000000003</c:v>
                </c:pt>
                <c:pt idx="3900">
                  <c:v>79.048000000000002</c:v>
                </c:pt>
                <c:pt idx="3901">
                  <c:v>79.021000000000001</c:v>
                </c:pt>
                <c:pt idx="3902">
                  <c:v>78.980999999999995</c:v>
                </c:pt>
                <c:pt idx="3903">
                  <c:v>78.930999999999997</c:v>
                </c:pt>
                <c:pt idx="3904">
                  <c:v>78.887</c:v>
                </c:pt>
                <c:pt idx="3905">
                  <c:v>78.846000000000004</c:v>
                </c:pt>
                <c:pt idx="3906">
                  <c:v>78.804000000000002</c:v>
                </c:pt>
                <c:pt idx="3907">
                  <c:v>78.762</c:v>
                </c:pt>
                <c:pt idx="3908">
                  <c:v>78.72</c:v>
                </c:pt>
                <c:pt idx="3909">
                  <c:v>78.680999999999997</c:v>
                </c:pt>
                <c:pt idx="3910">
                  <c:v>78.650000000000006</c:v>
                </c:pt>
                <c:pt idx="3911">
                  <c:v>78.625</c:v>
                </c:pt>
                <c:pt idx="3912">
                  <c:v>78.602000000000004</c:v>
                </c:pt>
                <c:pt idx="3913">
                  <c:v>78.585999999999999</c:v>
                </c:pt>
                <c:pt idx="3914">
                  <c:v>78.578999999999994</c:v>
                </c:pt>
                <c:pt idx="3915">
                  <c:v>78.572000000000003</c:v>
                </c:pt>
                <c:pt idx="3916">
                  <c:v>78.563000000000002</c:v>
                </c:pt>
                <c:pt idx="3917">
                  <c:v>78.549000000000007</c:v>
                </c:pt>
                <c:pt idx="3918">
                  <c:v>78.537000000000006</c:v>
                </c:pt>
                <c:pt idx="3919">
                  <c:v>78.531999999999996</c:v>
                </c:pt>
                <c:pt idx="3920">
                  <c:v>78.524000000000001</c:v>
                </c:pt>
                <c:pt idx="3921">
                  <c:v>78.507999999999996</c:v>
                </c:pt>
                <c:pt idx="3922">
                  <c:v>78.486999999999995</c:v>
                </c:pt>
                <c:pt idx="3923">
                  <c:v>78.463999999999999</c:v>
                </c:pt>
                <c:pt idx="3924">
                  <c:v>78.438000000000002</c:v>
                </c:pt>
                <c:pt idx="3925">
                  <c:v>78.397000000000006</c:v>
                </c:pt>
                <c:pt idx="3926">
                  <c:v>78.34</c:v>
                </c:pt>
                <c:pt idx="3927">
                  <c:v>78.277000000000001</c:v>
                </c:pt>
                <c:pt idx="3928">
                  <c:v>78.203000000000003</c:v>
                </c:pt>
                <c:pt idx="3929">
                  <c:v>78.116</c:v>
                </c:pt>
                <c:pt idx="3930">
                  <c:v>78.007999999999996</c:v>
                </c:pt>
                <c:pt idx="3931">
                  <c:v>77.891999999999996</c:v>
                </c:pt>
                <c:pt idx="3932">
                  <c:v>77.756</c:v>
                </c:pt>
                <c:pt idx="3933">
                  <c:v>77.608999999999995</c:v>
                </c:pt>
                <c:pt idx="3934">
                  <c:v>77.451999999999998</c:v>
                </c:pt>
                <c:pt idx="3935">
                  <c:v>77.290000000000006</c:v>
                </c:pt>
                <c:pt idx="3936">
                  <c:v>77.120999999999995</c:v>
                </c:pt>
                <c:pt idx="3937">
                  <c:v>76.953000000000003</c:v>
                </c:pt>
                <c:pt idx="3938">
                  <c:v>76.790999999999997</c:v>
                </c:pt>
                <c:pt idx="3939">
                  <c:v>76.634</c:v>
                </c:pt>
                <c:pt idx="3940">
                  <c:v>76.491</c:v>
                </c:pt>
                <c:pt idx="3941">
                  <c:v>76.367999999999995</c:v>
                </c:pt>
                <c:pt idx="3942">
                  <c:v>76.272000000000006</c:v>
                </c:pt>
                <c:pt idx="3943">
                  <c:v>76.186000000000007</c:v>
                </c:pt>
                <c:pt idx="3944">
                  <c:v>76.105999999999995</c:v>
                </c:pt>
                <c:pt idx="3945">
                  <c:v>76.016999999999996</c:v>
                </c:pt>
                <c:pt idx="3946">
                  <c:v>75.933000000000007</c:v>
                </c:pt>
                <c:pt idx="3947">
                  <c:v>75.841999999999999</c:v>
                </c:pt>
                <c:pt idx="3948">
                  <c:v>75.738</c:v>
                </c:pt>
                <c:pt idx="3949">
                  <c:v>75.634</c:v>
                </c:pt>
                <c:pt idx="3950">
                  <c:v>75.536000000000001</c:v>
                </c:pt>
                <c:pt idx="3951">
                  <c:v>75.438000000000002</c:v>
                </c:pt>
                <c:pt idx="3952">
                  <c:v>75.338999999999999</c:v>
                </c:pt>
                <c:pt idx="3953">
                  <c:v>75.247</c:v>
                </c:pt>
                <c:pt idx="3954">
                  <c:v>75.173000000000002</c:v>
                </c:pt>
                <c:pt idx="3955">
                  <c:v>75.099999999999994</c:v>
                </c:pt>
                <c:pt idx="3956">
                  <c:v>75.036000000000001</c:v>
                </c:pt>
                <c:pt idx="3957">
                  <c:v>74.971999999999994</c:v>
                </c:pt>
                <c:pt idx="3958">
                  <c:v>74.900000000000006</c:v>
                </c:pt>
                <c:pt idx="3959">
                  <c:v>74.849000000000004</c:v>
                </c:pt>
                <c:pt idx="3960">
                  <c:v>74.811999999999998</c:v>
                </c:pt>
                <c:pt idx="3961">
                  <c:v>74.778999999999996</c:v>
                </c:pt>
                <c:pt idx="3962">
                  <c:v>74.754999999999995</c:v>
                </c:pt>
                <c:pt idx="3963">
                  <c:v>74.725999999999999</c:v>
                </c:pt>
                <c:pt idx="3964">
                  <c:v>74.691000000000003</c:v>
                </c:pt>
                <c:pt idx="3965">
                  <c:v>74.661000000000001</c:v>
                </c:pt>
                <c:pt idx="3966">
                  <c:v>74.641000000000005</c:v>
                </c:pt>
                <c:pt idx="3967">
                  <c:v>74.620999999999995</c:v>
                </c:pt>
                <c:pt idx="3968">
                  <c:v>74.606999999999999</c:v>
                </c:pt>
                <c:pt idx="3969">
                  <c:v>74.593999999999994</c:v>
                </c:pt>
                <c:pt idx="3970">
                  <c:v>74.575999999999993</c:v>
                </c:pt>
                <c:pt idx="3971">
                  <c:v>74.56</c:v>
                </c:pt>
                <c:pt idx="3972">
                  <c:v>74.546999999999997</c:v>
                </c:pt>
                <c:pt idx="3973">
                  <c:v>74.536000000000001</c:v>
                </c:pt>
                <c:pt idx="3974">
                  <c:v>74.525999999999996</c:v>
                </c:pt>
                <c:pt idx="3975">
                  <c:v>74.513999999999996</c:v>
                </c:pt>
                <c:pt idx="3976">
                  <c:v>74.501000000000005</c:v>
                </c:pt>
                <c:pt idx="3977">
                  <c:v>74.471999999999994</c:v>
                </c:pt>
                <c:pt idx="3978">
                  <c:v>74.433000000000007</c:v>
                </c:pt>
                <c:pt idx="3979">
                  <c:v>74.387</c:v>
                </c:pt>
                <c:pt idx="3980">
                  <c:v>74.343000000000004</c:v>
                </c:pt>
                <c:pt idx="3981">
                  <c:v>74.302999999999997</c:v>
                </c:pt>
                <c:pt idx="3982">
                  <c:v>74.254000000000005</c:v>
                </c:pt>
                <c:pt idx="3983">
                  <c:v>74.206999999999994</c:v>
                </c:pt>
                <c:pt idx="3984">
                  <c:v>74.159000000000006</c:v>
                </c:pt>
                <c:pt idx="3985">
                  <c:v>74.114999999999995</c:v>
                </c:pt>
                <c:pt idx="3986">
                  <c:v>74.08</c:v>
                </c:pt>
                <c:pt idx="3987">
                  <c:v>74.057000000000002</c:v>
                </c:pt>
                <c:pt idx="3988">
                  <c:v>74.046999999999997</c:v>
                </c:pt>
                <c:pt idx="3989">
                  <c:v>74.037999999999997</c:v>
                </c:pt>
                <c:pt idx="3990">
                  <c:v>74.03</c:v>
                </c:pt>
                <c:pt idx="3991">
                  <c:v>74.024000000000001</c:v>
                </c:pt>
                <c:pt idx="3992">
                  <c:v>74.016000000000005</c:v>
                </c:pt>
                <c:pt idx="3993">
                  <c:v>74.009</c:v>
                </c:pt>
                <c:pt idx="3994">
                  <c:v>73.994</c:v>
                </c:pt>
                <c:pt idx="3995">
                  <c:v>73.959999999999994</c:v>
                </c:pt>
                <c:pt idx="3996">
                  <c:v>73.921999999999997</c:v>
                </c:pt>
                <c:pt idx="3997">
                  <c:v>73.882000000000005</c:v>
                </c:pt>
                <c:pt idx="3998">
                  <c:v>73.843999999999994</c:v>
                </c:pt>
                <c:pt idx="3999">
                  <c:v>73.805000000000007</c:v>
                </c:pt>
                <c:pt idx="4000">
                  <c:v>73.763000000000005</c:v>
                </c:pt>
                <c:pt idx="4001">
                  <c:v>73.718999999999994</c:v>
                </c:pt>
                <c:pt idx="4002">
                  <c:v>73.683999999999997</c:v>
                </c:pt>
                <c:pt idx="4003">
                  <c:v>73.656000000000006</c:v>
                </c:pt>
                <c:pt idx="4004">
                  <c:v>73.635999999999996</c:v>
                </c:pt>
                <c:pt idx="4005">
                  <c:v>73.62</c:v>
                </c:pt>
                <c:pt idx="4006">
                  <c:v>73.614000000000004</c:v>
                </c:pt>
                <c:pt idx="4007">
                  <c:v>73.608000000000004</c:v>
                </c:pt>
                <c:pt idx="4008">
                  <c:v>73.603999999999999</c:v>
                </c:pt>
                <c:pt idx="4009">
                  <c:v>73.605999999999995</c:v>
                </c:pt>
                <c:pt idx="4010">
                  <c:v>73.614999999999995</c:v>
                </c:pt>
                <c:pt idx="4011">
                  <c:v>73.620999999999995</c:v>
                </c:pt>
                <c:pt idx="4012">
                  <c:v>73.620999999999995</c:v>
                </c:pt>
                <c:pt idx="4013">
                  <c:v>73.620999999999995</c:v>
                </c:pt>
                <c:pt idx="4014">
                  <c:v>73.605000000000004</c:v>
                </c:pt>
                <c:pt idx="4015">
                  <c:v>73.576999999999998</c:v>
                </c:pt>
                <c:pt idx="4016">
                  <c:v>73.546999999999997</c:v>
                </c:pt>
                <c:pt idx="4017">
                  <c:v>73.516999999999996</c:v>
                </c:pt>
                <c:pt idx="4018">
                  <c:v>73.488</c:v>
                </c:pt>
                <c:pt idx="4019">
                  <c:v>73.459000000000003</c:v>
                </c:pt>
                <c:pt idx="4020">
                  <c:v>73.433000000000007</c:v>
                </c:pt>
                <c:pt idx="4021">
                  <c:v>73.408000000000001</c:v>
                </c:pt>
                <c:pt idx="4022">
                  <c:v>73.382999999999996</c:v>
                </c:pt>
                <c:pt idx="4023">
                  <c:v>73.355999999999995</c:v>
                </c:pt>
                <c:pt idx="4024">
                  <c:v>73.328000000000003</c:v>
                </c:pt>
                <c:pt idx="4025">
                  <c:v>73.307000000000002</c:v>
                </c:pt>
                <c:pt idx="4026">
                  <c:v>73.289000000000001</c:v>
                </c:pt>
                <c:pt idx="4027">
                  <c:v>73.278000000000006</c:v>
                </c:pt>
                <c:pt idx="4028">
                  <c:v>73.272999999999996</c:v>
                </c:pt>
                <c:pt idx="4029">
                  <c:v>73.275000000000006</c:v>
                </c:pt>
                <c:pt idx="4030">
                  <c:v>73.284000000000006</c:v>
                </c:pt>
                <c:pt idx="4031">
                  <c:v>73.296999999999997</c:v>
                </c:pt>
                <c:pt idx="4032">
                  <c:v>73.311000000000007</c:v>
                </c:pt>
                <c:pt idx="4033">
                  <c:v>73.331999999999994</c:v>
                </c:pt>
                <c:pt idx="4034">
                  <c:v>73.363</c:v>
                </c:pt>
                <c:pt idx="4035">
                  <c:v>73.406999999999996</c:v>
                </c:pt>
                <c:pt idx="4036">
                  <c:v>73.459000000000003</c:v>
                </c:pt>
                <c:pt idx="4037">
                  <c:v>73.525999999999996</c:v>
                </c:pt>
                <c:pt idx="4038">
                  <c:v>73.596000000000004</c:v>
                </c:pt>
                <c:pt idx="4039">
                  <c:v>73.686999999999998</c:v>
                </c:pt>
                <c:pt idx="4040">
                  <c:v>73.796000000000006</c:v>
                </c:pt>
                <c:pt idx="4041">
                  <c:v>73.899000000000001</c:v>
                </c:pt>
                <c:pt idx="4042">
                  <c:v>73.983999999999995</c:v>
                </c:pt>
                <c:pt idx="4043">
                  <c:v>74.087999999999994</c:v>
                </c:pt>
                <c:pt idx="4044">
                  <c:v>74.188000000000002</c:v>
                </c:pt>
                <c:pt idx="4045">
                  <c:v>74.292000000000002</c:v>
                </c:pt>
                <c:pt idx="4046">
                  <c:v>74.424000000000007</c:v>
                </c:pt>
                <c:pt idx="4047">
                  <c:v>74.570999999999998</c:v>
                </c:pt>
                <c:pt idx="4048">
                  <c:v>74.718000000000004</c:v>
                </c:pt>
                <c:pt idx="4049">
                  <c:v>74.872</c:v>
                </c:pt>
                <c:pt idx="4050">
                  <c:v>75.049000000000007</c:v>
                </c:pt>
                <c:pt idx="4051">
                  <c:v>75.234999999999999</c:v>
                </c:pt>
                <c:pt idx="4052">
                  <c:v>75.430999999999997</c:v>
                </c:pt>
                <c:pt idx="4053">
                  <c:v>75.637</c:v>
                </c:pt>
                <c:pt idx="4054">
                  <c:v>75.84</c:v>
                </c:pt>
                <c:pt idx="4055">
                  <c:v>76.046999999999997</c:v>
                </c:pt>
                <c:pt idx="4056">
                  <c:v>76.233000000000004</c:v>
                </c:pt>
                <c:pt idx="4057">
                  <c:v>76.406999999999996</c:v>
                </c:pt>
                <c:pt idx="4058">
                  <c:v>76.599999999999994</c:v>
                </c:pt>
                <c:pt idx="4059">
                  <c:v>76.801000000000002</c:v>
                </c:pt>
                <c:pt idx="4060">
                  <c:v>77.016999999999996</c:v>
                </c:pt>
                <c:pt idx="4061">
                  <c:v>77.245000000000005</c:v>
                </c:pt>
                <c:pt idx="4062">
                  <c:v>77.488</c:v>
                </c:pt>
                <c:pt idx="4063">
                  <c:v>77.759</c:v>
                </c:pt>
                <c:pt idx="4064">
                  <c:v>78.045000000000002</c:v>
                </c:pt>
                <c:pt idx="4065">
                  <c:v>78.334000000000003</c:v>
                </c:pt>
                <c:pt idx="4066">
                  <c:v>78.623000000000005</c:v>
                </c:pt>
                <c:pt idx="4067">
                  <c:v>78.915999999999997</c:v>
                </c:pt>
                <c:pt idx="4068">
                  <c:v>79.236999999999995</c:v>
                </c:pt>
                <c:pt idx="4069">
                  <c:v>79.564999999999998</c:v>
                </c:pt>
                <c:pt idx="4070">
                  <c:v>79.86</c:v>
                </c:pt>
                <c:pt idx="4071">
                  <c:v>80.138000000000005</c:v>
                </c:pt>
                <c:pt idx="4072">
                  <c:v>80.426000000000002</c:v>
                </c:pt>
                <c:pt idx="4073">
                  <c:v>80.713999999999999</c:v>
                </c:pt>
                <c:pt idx="4074">
                  <c:v>80.992000000000004</c:v>
                </c:pt>
                <c:pt idx="4075">
                  <c:v>81.262</c:v>
                </c:pt>
                <c:pt idx="4076">
                  <c:v>81.519000000000005</c:v>
                </c:pt>
                <c:pt idx="4077">
                  <c:v>81.778999999999996</c:v>
                </c:pt>
                <c:pt idx="4078">
                  <c:v>82.036000000000001</c:v>
                </c:pt>
                <c:pt idx="4079">
                  <c:v>82.287999999999997</c:v>
                </c:pt>
                <c:pt idx="4080">
                  <c:v>82.536000000000001</c:v>
                </c:pt>
                <c:pt idx="4081">
                  <c:v>82.775000000000006</c:v>
                </c:pt>
                <c:pt idx="4082">
                  <c:v>83.015000000000001</c:v>
                </c:pt>
                <c:pt idx="4083">
                  <c:v>83.26</c:v>
                </c:pt>
                <c:pt idx="4084">
                  <c:v>83.506</c:v>
                </c:pt>
                <c:pt idx="4085">
                  <c:v>83.753</c:v>
                </c:pt>
                <c:pt idx="4086">
                  <c:v>83.998999999999995</c:v>
                </c:pt>
                <c:pt idx="4087">
                  <c:v>84.230999999999995</c:v>
                </c:pt>
                <c:pt idx="4088">
                  <c:v>84.445999999999998</c:v>
                </c:pt>
                <c:pt idx="4089">
                  <c:v>84.656999999999996</c:v>
                </c:pt>
                <c:pt idx="4090">
                  <c:v>84.858999999999995</c:v>
                </c:pt>
                <c:pt idx="4091">
                  <c:v>85.05</c:v>
                </c:pt>
                <c:pt idx="4092">
                  <c:v>85.24</c:v>
                </c:pt>
                <c:pt idx="4093">
                  <c:v>85.429000000000002</c:v>
                </c:pt>
                <c:pt idx="4094">
                  <c:v>85.602000000000004</c:v>
                </c:pt>
                <c:pt idx="4095">
                  <c:v>85.772000000000006</c:v>
                </c:pt>
                <c:pt idx="4096">
                  <c:v>85.944999999999993</c:v>
                </c:pt>
                <c:pt idx="4097">
                  <c:v>86.108000000000004</c:v>
                </c:pt>
                <c:pt idx="4098">
                  <c:v>86.254000000000005</c:v>
                </c:pt>
                <c:pt idx="4099">
                  <c:v>86.38</c:v>
                </c:pt>
                <c:pt idx="4100">
                  <c:v>86.5</c:v>
                </c:pt>
                <c:pt idx="4101">
                  <c:v>86.593999999999994</c:v>
                </c:pt>
                <c:pt idx="4102">
                  <c:v>86.673000000000002</c:v>
                </c:pt>
                <c:pt idx="4103">
                  <c:v>86.757000000000005</c:v>
                </c:pt>
                <c:pt idx="4104">
                  <c:v>86.828999999999994</c:v>
                </c:pt>
                <c:pt idx="4105">
                  <c:v>86.894000000000005</c:v>
                </c:pt>
                <c:pt idx="4106">
                  <c:v>86.953000000000003</c:v>
                </c:pt>
                <c:pt idx="4107">
                  <c:v>87.019000000000005</c:v>
                </c:pt>
                <c:pt idx="4108">
                  <c:v>87.111000000000004</c:v>
                </c:pt>
                <c:pt idx="4109">
                  <c:v>87.195999999999998</c:v>
                </c:pt>
                <c:pt idx="4110">
                  <c:v>87.275999999999996</c:v>
                </c:pt>
                <c:pt idx="4111">
                  <c:v>87.355000000000004</c:v>
                </c:pt>
                <c:pt idx="4112">
                  <c:v>87.421000000000006</c:v>
                </c:pt>
                <c:pt idx="4113">
                  <c:v>87.47</c:v>
                </c:pt>
                <c:pt idx="4114">
                  <c:v>87.510999999999996</c:v>
                </c:pt>
                <c:pt idx="4115">
                  <c:v>87.552000000000007</c:v>
                </c:pt>
                <c:pt idx="4116">
                  <c:v>87.597999999999999</c:v>
                </c:pt>
                <c:pt idx="4117">
                  <c:v>87.637</c:v>
                </c:pt>
                <c:pt idx="4118">
                  <c:v>87.659000000000006</c:v>
                </c:pt>
                <c:pt idx="4119">
                  <c:v>87.677000000000007</c:v>
                </c:pt>
                <c:pt idx="4120">
                  <c:v>87.703000000000003</c:v>
                </c:pt>
                <c:pt idx="4121">
                  <c:v>87.727000000000004</c:v>
                </c:pt>
                <c:pt idx="4122">
                  <c:v>87.744</c:v>
                </c:pt>
                <c:pt idx="4123">
                  <c:v>87.763000000000005</c:v>
                </c:pt>
                <c:pt idx="4124">
                  <c:v>87.792000000000002</c:v>
                </c:pt>
                <c:pt idx="4125">
                  <c:v>87.802000000000007</c:v>
                </c:pt>
                <c:pt idx="4126">
                  <c:v>87.816000000000003</c:v>
                </c:pt>
                <c:pt idx="4127">
                  <c:v>87.820999999999998</c:v>
                </c:pt>
                <c:pt idx="4128">
                  <c:v>87.822000000000003</c:v>
                </c:pt>
                <c:pt idx="4129">
                  <c:v>87.823999999999998</c:v>
                </c:pt>
                <c:pt idx="4130">
                  <c:v>87.816000000000003</c:v>
                </c:pt>
                <c:pt idx="4131">
                  <c:v>87.808999999999997</c:v>
                </c:pt>
                <c:pt idx="4132">
                  <c:v>87.801000000000002</c:v>
                </c:pt>
                <c:pt idx="4133">
                  <c:v>87.8</c:v>
                </c:pt>
                <c:pt idx="4134">
                  <c:v>87.805999999999997</c:v>
                </c:pt>
                <c:pt idx="4135">
                  <c:v>87.816999999999993</c:v>
                </c:pt>
                <c:pt idx="4136">
                  <c:v>87.840999999999994</c:v>
                </c:pt>
                <c:pt idx="4137">
                  <c:v>87.89</c:v>
                </c:pt>
                <c:pt idx="4138">
                  <c:v>87.947000000000003</c:v>
                </c:pt>
                <c:pt idx="4139">
                  <c:v>87.998999999999995</c:v>
                </c:pt>
                <c:pt idx="4140">
                  <c:v>88.061999999999998</c:v>
                </c:pt>
                <c:pt idx="4141">
                  <c:v>88.13</c:v>
                </c:pt>
                <c:pt idx="4142">
                  <c:v>88.200999999999993</c:v>
                </c:pt>
                <c:pt idx="4143">
                  <c:v>88.284000000000006</c:v>
                </c:pt>
                <c:pt idx="4144">
                  <c:v>88.366</c:v>
                </c:pt>
                <c:pt idx="4145">
                  <c:v>88.444000000000003</c:v>
                </c:pt>
                <c:pt idx="4146">
                  <c:v>88.534999999999997</c:v>
                </c:pt>
                <c:pt idx="4147">
                  <c:v>88.623999999999995</c:v>
                </c:pt>
                <c:pt idx="4148">
                  <c:v>88.694999999999993</c:v>
                </c:pt>
                <c:pt idx="4149">
                  <c:v>88.774000000000001</c:v>
                </c:pt>
                <c:pt idx="4150">
                  <c:v>88.846999999999994</c:v>
                </c:pt>
                <c:pt idx="4151">
                  <c:v>88.921000000000006</c:v>
                </c:pt>
                <c:pt idx="4152">
                  <c:v>89.016000000000005</c:v>
                </c:pt>
                <c:pt idx="4153">
                  <c:v>89.105000000000004</c:v>
                </c:pt>
                <c:pt idx="4154">
                  <c:v>89.174999999999997</c:v>
                </c:pt>
                <c:pt idx="4155">
                  <c:v>89.257000000000005</c:v>
                </c:pt>
                <c:pt idx="4156">
                  <c:v>89.349000000000004</c:v>
                </c:pt>
                <c:pt idx="4157">
                  <c:v>89.436999999999998</c:v>
                </c:pt>
                <c:pt idx="4158">
                  <c:v>89.519000000000005</c:v>
                </c:pt>
                <c:pt idx="4159">
                  <c:v>89.611999999999995</c:v>
                </c:pt>
                <c:pt idx="4160">
                  <c:v>89.694999999999993</c:v>
                </c:pt>
                <c:pt idx="4161">
                  <c:v>89.763999999999996</c:v>
                </c:pt>
                <c:pt idx="4162">
                  <c:v>89.825000000000003</c:v>
                </c:pt>
                <c:pt idx="4163">
                  <c:v>89.873000000000005</c:v>
                </c:pt>
                <c:pt idx="4164">
                  <c:v>89.912000000000006</c:v>
                </c:pt>
                <c:pt idx="4165">
                  <c:v>89.936000000000007</c:v>
                </c:pt>
                <c:pt idx="4166">
                  <c:v>89.96</c:v>
                </c:pt>
                <c:pt idx="4167">
                  <c:v>89.986999999999995</c:v>
                </c:pt>
                <c:pt idx="4168">
                  <c:v>90.024000000000001</c:v>
                </c:pt>
                <c:pt idx="4169">
                  <c:v>90.061000000000007</c:v>
                </c:pt>
                <c:pt idx="4170">
                  <c:v>90.096999999999994</c:v>
                </c:pt>
                <c:pt idx="4171">
                  <c:v>90.123000000000005</c:v>
                </c:pt>
                <c:pt idx="4172">
                  <c:v>90.144000000000005</c:v>
                </c:pt>
                <c:pt idx="4173">
                  <c:v>90.16</c:v>
                </c:pt>
                <c:pt idx="4174">
                  <c:v>90.183999999999997</c:v>
                </c:pt>
                <c:pt idx="4175">
                  <c:v>90.215000000000003</c:v>
                </c:pt>
                <c:pt idx="4176">
                  <c:v>90.239000000000004</c:v>
                </c:pt>
                <c:pt idx="4177">
                  <c:v>90.268000000000001</c:v>
                </c:pt>
                <c:pt idx="4178">
                  <c:v>90.302000000000007</c:v>
                </c:pt>
                <c:pt idx="4179">
                  <c:v>90.337000000000003</c:v>
                </c:pt>
                <c:pt idx="4180">
                  <c:v>90.370999999999995</c:v>
                </c:pt>
                <c:pt idx="4181">
                  <c:v>90.417000000000002</c:v>
                </c:pt>
                <c:pt idx="4182">
                  <c:v>90.477999999999994</c:v>
                </c:pt>
                <c:pt idx="4183">
                  <c:v>90.546000000000006</c:v>
                </c:pt>
                <c:pt idx="4184">
                  <c:v>90.613</c:v>
                </c:pt>
                <c:pt idx="4185">
                  <c:v>90.694999999999993</c:v>
                </c:pt>
                <c:pt idx="4186">
                  <c:v>90.784999999999997</c:v>
                </c:pt>
                <c:pt idx="4187">
                  <c:v>90.864999999999995</c:v>
                </c:pt>
                <c:pt idx="4188">
                  <c:v>90.951999999999998</c:v>
                </c:pt>
                <c:pt idx="4189">
                  <c:v>91.037999999999997</c:v>
                </c:pt>
                <c:pt idx="4190">
                  <c:v>91.105999999999995</c:v>
                </c:pt>
                <c:pt idx="4191">
                  <c:v>91.164000000000001</c:v>
                </c:pt>
                <c:pt idx="4192">
                  <c:v>91.206000000000003</c:v>
                </c:pt>
                <c:pt idx="4193">
                  <c:v>91.241</c:v>
                </c:pt>
                <c:pt idx="4194">
                  <c:v>91.266000000000005</c:v>
                </c:pt>
                <c:pt idx="4195">
                  <c:v>91.290999999999997</c:v>
                </c:pt>
                <c:pt idx="4196">
                  <c:v>91.316999999999993</c:v>
                </c:pt>
                <c:pt idx="4197">
                  <c:v>91.332999999999998</c:v>
                </c:pt>
                <c:pt idx="4198">
                  <c:v>91.343000000000004</c:v>
                </c:pt>
                <c:pt idx="4199">
                  <c:v>91.346999999999994</c:v>
                </c:pt>
                <c:pt idx="4200">
                  <c:v>91.347999999999999</c:v>
                </c:pt>
                <c:pt idx="4201">
                  <c:v>91.352000000000004</c:v>
                </c:pt>
                <c:pt idx="4202">
                  <c:v>91.353999999999999</c:v>
                </c:pt>
                <c:pt idx="4203">
                  <c:v>91.343999999999994</c:v>
                </c:pt>
                <c:pt idx="4204">
                  <c:v>91.331999999999994</c:v>
                </c:pt>
                <c:pt idx="4205">
                  <c:v>91.32</c:v>
                </c:pt>
                <c:pt idx="4206">
                  <c:v>91.317999999999998</c:v>
                </c:pt>
                <c:pt idx="4207">
                  <c:v>91.319000000000003</c:v>
                </c:pt>
                <c:pt idx="4208">
                  <c:v>91.322000000000003</c:v>
                </c:pt>
                <c:pt idx="4209">
                  <c:v>91.340999999999994</c:v>
                </c:pt>
                <c:pt idx="4210">
                  <c:v>91.364999999999995</c:v>
                </c:pt>
                <c:pt idx="4211">
                  <c:v>91.391999999999996</c:v>
                </c:pt>
                <c:pt idx="4212">
                  <c:v>91.426000000000002</c:v>
                </c:pt>
                <c:pt idx="4213">
                  <c:v>91.456000000000003</c:v>
                </c:pt>
                <c:pt idx="4214">
                  <c:v>91.484999999999999</c:v>
                </c:pt>
                <c:pt idx="4215">
                  <c:v>91.528000000000006</c:v>
                </c:pt>
                <c:pt idx="4216">
                  <c:v>91.578000000000003</c:v>
                </c:pt>
                <c:pt idx="4217">
                  <c:v>91.623999999999995</c:v>
                </c:pt>
                <c:pt idx="4218">
                  <c:v>91.662000000000006</c:v>
                </c:pt>
                <c:pt idx="4219">
                  <c:v>91.698999999999998</c:v>
                </c:pt>
                <c:pt idx="4220">
                  <c:v>91.727999999999994</c:v>
                </c:pt>
                <c:pt idx="4221">
                  <c:v>91.769000000000005</c:v>
                </c:pt>
                <c:pt idx="4222">
                  <c:v>91.808999999999997</c:v>
                </c:pt>
                <c:pt idx="4223">
                  <c:v>91.831000000000003</c:v>
                </c:pt>
                <c:pt idx="4224">
                  <c:v>91.858000000000004</c:v>
                </c:pt>
                <c:pt idx="4225">
                  <c:v>91.884</c:v>
                </c:pt>
                <c:pt idx="4226">
                  <c:v>91.897999999999996</c:v>
                </c:pt>
                <c:pt idx="4227">
                  <c:v>91.909000000000006</c:v>
                </c:pt>
                <c:pt idx="4228">
                  <c:v>91.915999999999997</c:v>
                </c:pt>
                <c:pt idx="4229">
                  <c:v>91.921000000000006</c:v>
                </c:pt>
                <c:pt idx="4230">
                  <c:v>91.923000000000002</c:v>
                </c:pt>
                <c:pt idx="4231">
                  <c:v>91.912999999999997</c:v>
                </c:pt>
                <c:pt idx="4232">
                  <c:v>91.905000000000001</c:v>
                </c:pt>
                <c:pt idx="4233">
                  <c:v>91.891999999999996</c:v>
                </c:pt>
                <c:pt idx="4234">
                  <c:v>91.872</c:v>
                </c:pt>
                <c:pt idx="4235">
                  <c:v>91.843999999999994</c:v>
                </c:pt>
                <c:pt idx="4236">
                  <c:v>91.81</c:v>
                </c:pt>
                <c:pt idx="4237">
                  <c:v>91.762</c:v>
                </c:pt>
                <c:pt idx="4238">
                  <c:v>91.691999999999993</c:v>
                </c:pt>
                <c:pt idx="4239">
                  <c:v>91.597999999999999</c:v>
                </c:pt>
                <c:pt idx="4240">
                  <c:v>91.495000000000005</c:v>
                </c:pt>
                <c:pt idx="4241">
                  <c:v>91.366</c:v>
                </c:pt>
                <c:pt idx="4242">
                  <c:v>91.215000000000003</c:v>
                </c:pt>
                <c:pt idx="4243">
                  <c:v>91.066999999999993</c:v>
                </c:pt>
                <c:pt idx="4244">
                  <c:v>90.915999999999997</c:v>
                </c:pt>
                <c:pt idx="4245">
                  <c:v>90.765000000000001</c:v>
                </c:pt>
                <c:pt idx="4246">
                  <c:v>90.614000000000004</c:v>
                </c:pt>
                <c:pt idx="4247">
                  <c:v>90.462999999999994</c:v>
                </c:pt>
                <c:pt idx="4248">
                  <c:v>90.29</c:v>
                </c:pt>
                <c:pt idx="4249">
                  <c:v>90.096000000000004</c:v>
                </c:pt>
                <c:pt idx="4250">
                  <c:v>89.897999999999996</c:v>
                </c:pt>
                <c:pt idx="4251">
                  <c:v>89.694999999999993</c:v>
                </c:pt>
                <c:pt idx="4252">
                  <c:v>89.495999999999995</c:v>
                </c:pt>
                <c:pt idx="4253">
                  <c:v>89.31</c:v>
                </c:pt>
                <c:pt idx="4254">
                  <c:v>89.132999999999996</c:v>
                </c:pt>
                <c:pt idx="4255">
                  <c:v>88.951999999999998</c:v>
                </c:pt>
                <c:pt idx="4256">
                  <c:v>88.766000000000005</c:v>
                </c:pt>
                <c:pt idx="4257">
                  <c:v>88.575000000000003</c:v>
                </c:pt>
                <c:pt idx="4258">
                  <c:v>88.38</c:v>
                </c:pt>
                <c:pt idx="4259">
                  <c:v>88.185000000000002</c:v>
                </c:pt>
                <c:pt idx="4260">
                  <c:v>87.998000000000005</c:v>
                </c:pt>
                <c:pt idx="4261">
                  <c:v>87.813000000000002</c:v>
                </c:pt>
                <c:pt idx="4262">
                  <c:v>87.625</c:v>
                </c:pt>
                <c:pt idx="4263">
                  <c:v>87.432000000000002</c:v>
                </c:pt>
                <c:pt idx="4264">
                  <c:v>87.25</c:v>
                </c:pt>
                <c:pt idx="4265">
                  <c:v>87.096999999999994</c:v>
                </c:pt>
                <c:pt idx="4266">
                  <c:v>86.968000000000004</c:v>
                </c:pt>
                <c:pt idx="4267">
                  <c:v>86.852999999999994</c:v>
                </c:pt>
                <c:pt idx="4268">
                  <c:v>86.763999999999996</c:v>
                </c:pt>
                <c:pt idx="4269">
                  <c:v>86.706000000000003</c:v>
                </c:pt>
                <c:pt idx="4270">
                  <c:v>86.683000000000007</c:v>
                </c:pt>
                <c:pt idx="4271">
                  <c:v>86.692999999999998</c:v>
                </c:pt>
                <c:pt idx="4272">
                  <c:v>86.72</c:v>
                </c:pt>
                <c:pt idx="4273">
                  <c:v>86.753</c:v>
                </c:pt>
                <c:pt idx="4274">
                  <c:v>86.777000000000001</c:v>
                </c:pt>
                <c:pt idx="4275">
                  <c:v>86.787999999999997</c:v>
                </c:pt>
                <c:pt idx="4276">
                  <c:v>86.784999999999997</c:v>
                </c:pt>
                <c:pt idx="4277">
                  <c:v>86.757000000000005</c:v>
                </c:pt>
                <c:pt idx="4278">
                  <c:v>86.710999999999999</c:v>
                </c:pt>
                <c:pt idx="4279">
                  <c:v>86.641999999999996</c:v>
                </c:pt>
                <c:pt idx="4280">
                  <c:v>86.552999999999997</c:v>
                </c:pt>
                <c:pt idx="4281">
                  <c:v>86.460999999999999</c:v>
                </c:pt>
                <c:pt idx="4282">
                  <c:v>86.358000000000004</c:v>
                </c:pt>
                <c:pt idx="4283">
                  <c:v>86.251999999999995</c:v>
                </c:pt>
                <c:pt idx="4284">
                  <c:v>86.158000000000001</c:v>
                </c:pt>
                <c:pt idx="4285">
                  <c:v>86.066999999999993</c:v>
                </c:pt>
                <c:pt idx="4286">
                  <c:v>85.965000000000003</c:v>
                </c:pt>
                <c:pt idx="4287">
                  <c:v>85.876999999999995</c:v>
                </c:pt>
                <c:pt idx="4288">
                  <c:v>85.801000000000002</c:v>
                </c:pt>
                <c:pt idx="4289">
                  <c:v>85.731999999999999</c:v>
                </c:pt>
                <c:pt idx="4290">
                  <c:v>85.688000000000002</c:v>
                </c:pt>
                <c:pt idx="4291">
                  <c:v>85.662000000000006</c:v>
                </c:pt>
                <c:pt idx="4292">
                  <c:v>85.643000000000001</c:v>
                </c:pt>
                <c:pt idx="4293">
                  <c:v>85.620999999999995</c:v>
                </c:pt>
                <c:pt idx="4294">
                  <c:v>85.597999999999999</c:v>
                </c:pt>
                <c:pt idx="4295">
                  <c:v>85.584999999999994</c:v>
                </c:pt>
                <c:pt idx="4296">
                  <c:v>85.584000000000003</c:v>
                </c:pt>
                <c:pt idx="4297">
                  <c:v>85.588999999999999</c:v>
                </c:pt>
                <c:pt idx="4298">
                  <c:v>85.588999999999999</c:v>
                </c:pt>
                <c:pt idx="4299">
                  <c:v>85.575999999999993</c:v>
                </c:pt>
                <c:pt idx="4300">
                  <c:v>85.548000000000002</c:v>
                </c:pt>
                <c:pt idx="4301">
                  <c:v>85.498999999999995</c:v>
                </c:pt>
                <c:pt idx="4302">
                  <c:v>85.44</c:v>
                </c:pt>
                <c:pt idx="4303">
                  <c:v>85.373999999999995</c:v>
                </c:pt>
                <c:pt idx="4304">
                  <c:v>85.29</c:v>
                </c:pt>
                <c:pt idx="4305">
                  <c:v>85.192999999999998</c:v>
                </c:pt>
                <c:pt idx="4306">
                  <c:v>85.091999999999999</c:v>
                </c:pt>
                <c:pt idx="4307">
                  <c:v>84.998999999999995</c:v>
                </c:pt>
                <c:pt idx="4308">
                  <c:v>84.915999999999997</c:v>
                </c:pt>
                <c:pt idx="4309">
                  <c:v>84.832999999999998</c:v>
                </c:pt>
                <c:pt idx="4310">
                  <c:v>84.763000000000005</c:v>
                </c:pt>
                <c:pt idx="4311">
                  <c:v>84.721000000000004</c:v>
                </c:pt>
                <c:pt idx="4312">
                  <c:v>84.688000000000002</c:v>
                </c:pt>
                <c:pt idx="4313">
                  <c:v>84.66</c:v>
                </c:pt>
                <c:pt idx="4314">
                  <c:v>84.652000000000001</c:v>
                </c:pt>
                <c:pt idx="4315">
                  <c:v>84.662000000000006</c:v>
                </c:pt>
                <c:pt idx="4316">
                  <c:v>84.69</c:v>
                </c:pt>
                <c:pt idx="4317">
                  <c:v>84.742999999999995</c:v>
                </c:pt>
                <c:pt idx="4318">
                  <c:v>84.811000000000007</c:v>
                </c:pt>
                <c:pt idx="4319">
                  <c:v>84.900999999999996</c:v>
                </c:pt>
                <c:pt idx="4320">
                  <c:v>85.007000000000005</c:v>
                </c:pt>
                <c:pt idx="4321">
                  <c:v>85.138000000000005</c:v>
                </c:pt>
                <c:pt idx="4322">
                  <c:v>85.295000000000002</c:v>
                </c:pt>
                <c:pt idx="4323">
                  <c:v>85.465000000000003</c:v>
                </c:pt>
                <c:pt idx="4324">
                  <c:v>85.647999999999996</c:v>
                </c:pt>
                <c:pt idx="4325">
                  <c:v>85.835999999999999</c:v>
                </c:pt>
                <c:pt idx="4326">
                  <c:v>86.04</c:v>
                </c:pt>
                <c:pt idx="4327">
                  <c:v>86.245000000000005</c:v>
                </c:pt>
                <c:pt idx="4328">
                  <c:v>86.445999999999998</c:v>
                </c:pt>
                <c:pt idx="4329">
                  <c:v>86.653000000000006</c:v>
                </c:pt>
                <c:pt idx="4330">
                  <c:v>86.863</c:v>
                </c:pt>
                <c:pt idx="4331">
                  <c:v>87.064999999999998</c:v>
                </c:pt>
                <c:pt idx="4332">
                  <c:v>87.25</c:v>
                </c:pt>
                <c:pt idx="4333">
                  <c:v>87.424999999999997</c:v>
                </c:pt>
                <c:pt idx="4334">
                  <c:v>87.567999999999998</c:v>
                </c:pt>
                <c:pt idx="4335">
                  <c:v>87.683000000000007</c:v>
                </c:pt>
                <c:pt idx="4336">
                  <c:v>87.789000000000001</c:v>
                </c:pt>
                <c:pt idx="4337">
                  <c:v>87.876999999999995</c:v>
                </c:pt>
                <c:pt idx="4338">
                  <c:v>87.950999999999993</c:v>
                </c:pt>
                <c:pt idx="4339">
                  <c:v>88.021000000000001</c:v>
                </c:pt>
                <c:pt idx="4340">
                  <c:v>88.09</c:v>
                </c:pt>
                <c:pt idx="4341">
                  <c:v>88.146000000000001</c:v>
                </c:pt>
                <c:pt idx="4342">
                  <c:v>88.177999999999997</c:v>
                </c:pt>
                <c:pt idx="4343">
                  <c:v>88.186999999999998</c:v>
                </c:pt>
                <c:pt idx="4344">
                  <c:v>88.179000000000002</c:v>
                </c:pt>
                <c:pt idx="4345">
                  <c:v>88.162000000000006</c:v>
                </c:pt>
                <c:pt idx="4346">
                  <c:v>88.149000000000001</c:v>
                </c:pt>
                <c:pt idx="4347">
                  <c:v>88.137</c:v>
                </c:pt>
                <c:pt idx="4348">
                  <c:v>88.132000000000005</c:v>
                </c:pt>
                <c:pt idx="4349">
                  <c:v>88.138999999999996</c:v>
                </c:pt>
                <c:pt idx="4350">
                  <c:v>88.152000000000001</c:v>
                </c:pt>
                <c:pt idx="4351">
                  <c:v>88.179000000000002</c:v>
                </c:pt>
                <c:pt idx="4352">
                  <c:v>88.222999999999999</c:v>
                </c:pt>
                <c:pt idx="4353">
                  <c:v>88.302000000000007</c:v>
                </c:pt>
                <c:pt idx="4354">
                  <c:v>88.42</c:v>
                </c:pt>
                <c:pt idx="4355">
                  <c:v>88.563999999999993</c:v>
                </c:pt>
                <c:pt idx="4356">
                  <c:v>88.733000000000004</c:v>
                </c:pt>
                <c:pt idx="4357">
                  <c:v>88.94</c:v>
                </c:pt>
                <c:pt idx="4358">
                  <c:v>89.165000000000006</c:v>
                </c:pt>
                <c:pt idx="4359">
                  <c:v>89.393000000000001</c:v>
                </c:pt>
                <c:pt idx="4360">
                  <c:v>89.619</c:v>
                </c:pt>
                <c:pt idx="4361">
                  <c:v>89.846999999999994</c:v>
                </c:pt>
                <c:pt idx="4362">
                  <c:v>90.051000000000002</c:v>
                </c:pt>
                <c:pt idx="4363">
                  <c:v>90.244</c:v>
                </c:pt>
                <c:pt idx="4364">
                  <c:v>90.457999999999998</c:v>
                </c:pt>
                <c:pt idx="4365">
                  <c:v>90.650999999999996</c:v>
                </c:pt>
                <c:pt idx="4366">
                  <c:v>90.807000000000002</c:v>
                </c:pt>
                <c:pt idx="4367">
                  <c:v>90.936000000000007</c:v>
                </c:pt>
                <c:pt idx="4368">
                  <c:v>91.043999999999997</c:v>
                </c:pt>
                <c:pt idx="4369">
                  <c:v>91.13</c:v>
                </c:pt>
                <c:pt idx="4370">
                  <c:v>91.204999999999998</c:v>
                </c:pt>
                <c:pt idx="4371">
                  <c:v>91.26</c:v>
                </c:pt>
                <c:pt idx="4372">
                  <c:v>91.286000000000001</c:v>
                </c:pt>
                <c:pt idx="4373">
                  <c:v>91.281000000000006</c:v>
                </c:pt>
                <c:pt idx="4374">
                  <c:v>91.253</c:v>
                </c:pt>
                <c:pt idx="4375">
                  <c:v>91.200999999999993</c:v>
                </c:pt>
                <c:pt idx="4376">
                  <c:v>91.128</c:v>
                </c:pt>
                <c:pt idx="4377">
                  <c:v>91.03</c:v>
                </c:pt>
                <c:pt idx="4378">
                  <c:v>90.912000000000006</c:v>
                </c:pt>
                <c:pt idx="4379">
                  <c:v>90.792000000000002</c:v>
                </c:pt>
                <c:pt idx="4380">
                  <c:v>90.656000000000006</c:v>
                </c:pt>
                <c:pt idx="4381">
                  <c:v>90.509</c:v>
                </c:pt>
                <c:pt idx="4382">
                  <c:v>90.353999999999999</c:v>
                </c:pt>
                <c:pt idx="4383">
                  <c:v>90.2</c:v>
                </c:pt>
                <c:pt idx="4384">
                  <c:v>90.042000000000002</c:v>
                </c:pt>
                <c:pt idx="4385">
                  <c:v>89.866</c:v>
                </c:pt>
                <c:pt idx="4386">
                  <c:v>89.673000000000002</c:v>
                </c:pt>
                <c:pt idx="4387">
                  <c:v>89.478999999999999</c:v>
                </c:pt>
                <c:pt idx="4388">
                  <c:v>89.287999999999997</c:v>
                </c:pt>
                <c:pt idx="4389">
                  <c:v>89.106999999999999</c:v>
                </c:pt>
                <c:pt idx="4390">
                  <c:v>88.908000000000001</c:v>
                </c:pt>
                <c:pt idx="4391">
                  <c:v>88.698999999999998</c:v>
                </c:pt>
                <c:pt idx="4392">
                  <c:v>88.495000000000005</c:v>
                </c:pt>
                <c:pt idx="4393">
                  <c:v>88.29</c:v>
                </c:pt>
                <c:pt idx="4394">
                  <c:v>88.105000000000004</c:v>
                </c:pt>
                <c:pt idx="4395">
                  <c:v>87.94</c:v>
                </c:pt>
                <c:pt idx="4396">
                  <c:v>87.784999999999997</c:v>
                </c:pt>
                <c:pt idx="4397">
                  <c:v>87.658000000000001</c:v>
                </c:pt>
                <c:pt idx="4398">
                  <c:v>87.542000000000002</c:v>
                </c:pt>
                <c:pt idx="4399">
                  <c:v>87.433000000000007</c:v>
                </c:pt>
                <c:pt idx="4400">
                  <c:v>87.335999999999999</c:v>
                </c:pt>
                <c:pt idx="4401">
                  <c:v>87.259</c:v>
                </c:pt>
                <c:pt idx="4402">
                  <c:v>87.218000000000004</c:v>
                </c:pt>
                <c:pt idx="4403">
                  <c:v>87.194999999999993</c:v>
                </c:pt>
                <c:pt idx="4404">
                  <c:v>87.194000000000003</c:v>
                </c:pt>
                <c:pt idx="4405">
                  <c:v>87.233000000000004</c:v>
                </c:pt>
                <c:pt idx="4406">
                  <c:v>87.304000000000002</c:v>
                </c:pt>
                <c:pt idx="4407">
                  <c:v>87.393000000000001</c:v>
                </c:pt>
                <c:pt idx="4408">
                  <c:v>87.524000000000001</c:v>
                </c:pt>
                <c:pt idx="4409">
                  <c:v>87.676000000000002</c:v>
                </c:pt>
                <c:pt idx="4410">
                  <c:v>87.841999999999999</c:v>
                </c:pt>
                <c:pt idx="4411">
                  <c:v>88.031999999999996</c:v>
                </c:pt>
                <c:pt idx="4412">
                  <c:v>88.224999999999994</c:v>
                </c:pt>
                <c:pt idx="4413">
                  <c:v>88.426000000000002</c:v>
                </c:pt>
                <c:pt idx="4414">
                  <c:v>88.638000000000005</c:v>
                </c:pt>
                <c:pt idx="4415">
                  <c:v>88.861000000000004</c:v>
                </c:pt>
                <c:pt idx="4416">
                  <c:v>89.081000000000003</c:v>
                </c:pt>
                <c:pt idx="4417">
                  <c:v>89.287999999999997</c:v>
                </c:pt>
                <c:pt idx="4418">
                  <c:v>89.477000000000004</c:v>
                </c:pt>
                <c:pt idx="4419">
                  <c:v>89.656999999999996</c:v>
                </c:pt>
                <c:pt idx="4420">
                  <c:v>89.808999999999997</c:v>
                </c:pt>
                <c:pt idx="4421">
                  <c:v>89.94</c:v>
                </c:pt>
                <c:pt idx="4422">
                  <c:v>90.072999999999993</c:v>
                </c:pt>
                <c:pt idx="4423">
                  <c:v>90.191000000000003</c:v>
                </c:pt>
                <c:pt idx="4424">
                  <c:v>90.295000000000002</c:v>
                </c:pt>
                <c:pt idx="4425">
                  <c:v>90.394999999999996</c:v>
                </c:pt>
                <c:pt idx="4426">
                  <c:v>90.486000000000004</c:v>
                </c:pt>
                <c:pt idx="4427">
                  <c:v>90.564999999999998</c:v>
                </c:pt>
                <c:pt idx="4428">
                  <c:v>90.632999999999996</c:v>
                </c:pt>
                <c:pt idx="4429">
                  <c:v>90.691000000000003</c:v>
                </c:pt>
                <c:pt idx="4430">
                  <c:v>90.745000000000005</c:v>
                </c:pt>
                <c:pt idx="4431">
                  <c:v>90.790999999999997</c:v>
                </c:pt>
                <c:pt idx="4432">
                  <c:v>90.843999999999994</c:v>
                </c:pt>
                <c:pt idx="4433">
                  <c:v>90.906999999999996</c:v>
                </c:pt>
                <c:pt idx="4434">
                  <c:v>90.984999999999999</c:v>
                </c:pt>
                <c:pt idx="4435">
                  <c:v>91.066999999999993</c:v>
                </c:pt>
                <c:pt idx="4436">
                  <c:v>91.150999999999996</c:v>
                </c:pt>
                <c:pt idx="4437">
                  <c:v>91.241</c:v>
                </c:pt>
                <c:pt idx="4438">
                  <c:v>91.352000000000004</c:v>
                </c:pt>
                <c:pt idx="4439">
                  <c:v>91.481999999999999</c:v>
                </c:pt>
                <c:pt idx="4440">
                  <c:v>91.614000000000004</c:v>
                </c:pt>
                <c:pt idx="4441">
                  <c:v>91.759</c:v>
                </c:pt>
                <c:pt idx="4442">
                  <c:v>91.929000000000002</c:v>
                </c:pt>
                <c:pt idx="4443">
                  <c:v>92.114000000000004</c:v>
                </c:pt>
                <c:pt idx="4444">
                  <c:v>92.316000000000003</c:v>
                </c:pt>
                <c:pt idx="4445">
                  <c:v>92.518000000000001</c:v>
                </c:pt>
                <c:pt idx="4446">
                  <c:v>92.72</c:v>
                </c:pt>
                <c:pt idx="4447">
                  <c:v>92.906000000000006</c:v>
                </c:pt>
                <c:pt idx="4448">
                  <c:v>93.085999999999999</c:v>
                </c:pt>
                <c:pt idx="4449">
                  <c:v>93.265000000000001</c:v>
                </c:pt>
                <c:pt idx="4450">
                  <c:v>93.429000000000002</c:v>
                </c:pt>
                <c:pt idx="4451">
                  <c:v>93.6</c:v>
                </c:pt>
                <c:pt idx="4452">
                  <c:v>93.787999999999997</c:v>
                </c:pt>
                <c:pt idx="4453">
                  <c:v>93.971000000000004</c:v>
                </c:pt>
                <c:pt idx="4454">
                  <c:v>94.161000000000001</c:v>
                </c:pt>
                <c:pt idx="4455">
                  <c:v>94.361000000000004</c:v>
                </c:pt>
                <c:pt idx="4456">
                  <c:v>94.572000000000003</c:v>
                </c:pt>
                <c:pt idx="4457">
                  <c:v>94.793000000000006</c:v>
                </c:pt>
                <c:pt idx="4458">
                  <c:v>95.021000000000001</c:v>
                </c:pt>
                <c:pt idx="4459">
                  <c:v>95.26</c:v>
                </c:pt>
                <c:pt idx="4460">
                  <c:v>95.501999999999995</c:v>
                </c:pt>
                <c:pt idx="4461">
                  <c:v>95.725999999999999</c:v>
                </c:pt>
                <c:pt idx="4462">
                  <c:v>95.944999999999993</c:v>
                </c:pt>
                <c:pt idx="4463">
                  <c:v>96.14</c:v>
                </c:pt>
                <c:pt idx="4464">
                  <c:v>96.316000000000003</c:v>
                </c:pt>
                <c:pt idx="4465">
                  <c:v>96.471000000000004</c:v>
                </c:pt>
                <c:pt idx="4466">
                  <c:v>96.608999999999995</c:v>
                </c:pt>
                <c:pt idx="4467">
                  <c:v>96.727000000000004</c:v>
                </c:pt>
                <c:pt idx="4468">
                  <c:v>96.825000000000003</c:v>
                </c:pt>
                <c:pt idx="4469">
                  <c:v>96.908000000000001</c:v>
                </c:pt>
                <c:pt idx="4470">
                  <c:v>96.962000000000003</c:v>
                </c:pt>
                <c:pt idx="4471">
                  <c:v>97.004999999999995</c:v>
                </c:pt>
                <c:pt idx="4472">
                  <c:v>97.034999999999997</c:v>
                </c:pt>
                <c:pt idx="4473">
                  <c:v>97.051000000000002</c:v>
                </c:pt>
                <c:pt idx="4474">
                  <c:v>97.061999999999998</c:v>
                </c:pt>
                <c:pt idx="4475">
                  <c:v>97.075999999999993</c:v>
                </c:pt>
                <c:pt idx="4476">
                  <c:v>97.09</c:v>
                </c:pt>
                <c:pt idx="4477">
                  <c:v>97.11</c:v>
                </c:pt>
                <c:pt idx="4478">
                  <c:v>97.137</c:v>
                </c:pt>
                <c:pt idx="4479">
                  <c:v>97.168000000000006</c:v>
                </c:pt>
                <c:pt idx="4480">
                  <c:v>97.2</c:v>
                </c:pt>
                <c:pt idx="4481">
                  <c:v>97.236999999999995</c:v>
                </c:pt>
                <c:pt idx="4482">
                  <c:v>97.271000000000001</c:v>
                </c:pt>
                <c:pt idx="4483">
                  <c:v>97.296999999999997</c:v>
                </c:pt>
                <c:pt idx="4484">
                  <c:v>97.33</c:v>
                </c:pt>
                <c:pt idx="4485">
                  <c:v>97.366</c:v>
                </c:pt>
                <c:pt idx="4486">
                  <c:v>97.391000000000005</c:v>
                </c:pt>
                <c:pt idx="4487">
                  <c:v>97.402000000000001</c:v>
                </c:pt>
                <c:pt idx="4488">
                  <c:v>97.421999999999997</c:v>
                </c:pt>
                <c:pt idx="4489">
                  <c:v>97.451999999999998</c:v>
                </c:pt>
                <c:pt idx="4490">
                  <c:v>97.483000000000004</c:v>
                </c:pt>
                <c:pt idx="4491">
                  <c:v>97.519000000000005</c:v>
                </c:pt>
                <c:pt idx="4492">
                  <c:v>97.555000000000007</c:v>
                </c:pt>
                <c:pt idx="4493">
                  <c:v>97.591999999999999</c:v>
                </c:pt>
                <c:pt idx="4494">
                  <c:v>97.629000000000005</c:v>
                </c:pt>
                <c:pt idx="4495">
                  <c:v>97.656999999999996</c:v>
                </c:pt>
                <c:pt idx="4496">
                  <c:v>97.680999999999997</c:v>
                </c:pt>
                <c:pt idx="4497">
                  <c:v>97.706999999999994</c:v>
                </c:pt>
                <c:pt idx="4498">
                  <c:v>97.74</c:v>
                </c:pt>
                <c:pt idx="4499">
                  <c:v>97.778000000000006</c:v>
                </c:pt>
                <c:pt idx="4500">
                  <c:v>97.825000000000003</c:v>
                </c:pt>
                <c:pt idx="4501">
                  <c:v>97.864999999999995</c:v>
                </c:pt>
                <c:pt idx="4502">
                  <c:v>97.915999999999997</c:v>
                </c:pt>
                <c:pt idx="4503">
                  <c:v>97.963999999999999</c:v>
                </c:pt>
                <c:pt idx="4504">
                  <c:v>98.012</c:v>
                </c:pt>
                <c:pt idx="4505">
                  <c:v>98.066999999999993</c:v>
                </c:pt>
                <c:pt idx="4506">
                  <c:v>98.105999999999995</c:v>
                </c:pt>
                <c:pt idx="4507">
                  <c:v>98.13</c:v>
                </c:pt>
                <c:pt idx="4508">
                  <c:v>98.158000000000001</c:v>
                </c:pt>
                <c:pt idx="4509">
                  <c:v>98.188000000000002</c:v>
                </c:pt>
                <c:pt idx="4510">
                  <c:v>98.218999999999994</c:v>
                </c:pt>
                <c:pt idx="4511">
                  <c:v>98.26</c:v>
                </c:pt>
                <c:pt idx="4512">
                  <c:v>98.296000000000006</c:v>
                </c:pt>
                <c:pt idx="4513">
                  <c:v>98.34</c:v>
                </c:pt>
                <c:pt idx="4514">
                  <c:v>98.39</c:v>
                </c:pt>
                <c:pt idx="4515">
                  <c:v>98.432000000000002</c:v>
                </c:pt>
                <c:pt idx="4516">
                  <c:v>98.468000000000004</c:v>
                </c:pt>
                <c:pt idx="4517">
                  <c:v>98.495999999999995</c:v>
                </c:pt>
                <c:pt idx="4518">
                  <c:v>98.525000000000006</c:v>
                </c:pt>
                <c:pt idx="4519">
                  <c:v>98.563999999999993</c:v>
                </c:pt>
                <c:pt idx="4520">
                  <c:v>98.61</c:v>
                </c:pt>
                <c:pt idx="4521">
                  <c:v>98.656999999999996</c:v>
                </c:pt>
                <c:pt idx="4522">
                  <c:v>98.709000000000003</c:v>
                </c:pt>
                <c:pt idx="4523">
                  <c:v>98.778000000000006</c:v>
                </c:pt>
                <c:pt idx="4524">
                  <c:v>98.864000000000004</c:v>
                </c:pt>
                <c:pt idx="4525">
                  <c:v>98.966999999999999</c:v>
                </c:pt>
                <c:pt idx="4526">
                  <c:v>99.078000000000003</c:v>
                </c:pt>
                <c:pt idx="4527">
                  <c:v>99.18</c:v>
                </c:pt>
                <c:pt idx="4528">
                  <c:v>99.29</c:v>
                </c:pt>
                <c:pt idx="4529">
                  <c:v>99.397000000000006</c:v>
                </c:pt>
                <c:pt idx="4530">
                  <c:v>99.492000000000004</c:v>
                </c:pt>
                <c:pt idx="4531">
                  <c:v>99.575000000000003</c:v>
                </c:pt>
                <c:pt idx="4532">
                  <c:v>99.646000000000001</c:v>
                </c:pt>
                <c:pt idx="4533">
                  <c:v>99.7</c:v>
                </c:pt>
                <c:pt idx="4534">
                  <c:v>99.736999999999995</c:v>
                </c:pt>
                <c:pt idx="4535">
                  <c:v>99.762</c:v>
                </c:pt>
                <c:pt idx="4536">
                  <c:v>99.775999999999996</c:v>
                </c:pt>
                <c:pt idx="4537">
                  <c:v>99.781000000000006</c:v>
                </c:pt>
                <c:pt idx="4538">
                  <c:v>99.77</c:v>
                </c:pt>
                <c:pt idx="4539">
                  <c:v>99.751000000000005</c:v>
                </c:pt>
                <c:pt idx="4540">
                  <c:v>99.721999999999994</c:v>
                </c:pt>
                <c:pt idx="4541">
                  <c:v>99.691000000000003</c:v>
                </c:pt>
                <c:pt idx="4542">
                  <c:v>99.656000000000006</c:v>
                </c:pt>
                <c:pt idx="4543">
                  <c:v>99.626999999999995</c:v>
                </c:pt>
                <c:pt idx="4544">
                  <c:v>99.611000000000004</c:v>
                </c:pt>
                <c:pt idx="4545">
                  <c:v>99.606999999999999</c:v>
                </c:pt>
                <c:pt idx="4546">
                  <c:v>99.614999999999995</c:v>
                </c:pt>
                <c:pt idx="4547">
                  <c:v>99.632999999999996</c:v>
                </c:pt>
                <c:pt idx="4548">
                  <c:v>99.658000000000001</c:v>
                </c:pt>
                <c:pt idx="4549">
                  <c:v>99.691000000000003</c:v>
                </c:pt>
                <c:pt idx="4550">
                  <c:v>99.721999999999994</c:v>
                </c:pt>
                <c:pt idx="4551">
                  <c:v>99.75</c:v>
                </c:pt>
                <c:pt idx="4552">
                  <c:v>99.778999999999996</c:v>
                </c:pt>
                <c:pt idx="4553">
                  <c:v>99.805000000000007</c:v>
                </c:pt>
                <c:pt idx="4554">
                  <c:v>99.825000000000003</c:v>
                </c:pt>
                <c:pt idx="4555">
                  <c:v>99.841999999999999</c:v>
                </c:pt>
                <c:pt idx="4556">
                  <c:v>99.846999999999994</c:v>
                </c:pt>
                <c:pt idx="4557">
                  <c:v>99.847999999999999</c:v>
                </c:pt>
                <c:pt idx="4558">
                  <c:v>99.843999999999994</c:v>
                </c:pt>
                <c:pt idx="4559">
                  <c:v>99.838999999999999</c:v>
                </c:pt>
                <c:pt idx="4560">
                  <c:v>99.828000000000003</c:v>
                </c:pt>
                <c:pt idx="4561">
                  <c:v>99.802999999999997</c:v>
                </c:pt>
                <c:pt idx="4562">
                  <c:v>99.78</c:v>
                </c:pt>
                <c:pt idx="4563">
                  <c:v>99.772000000000006</c:v>
                </c:pt>
                <c:pt idx="4564">
                  <c:v>99.766000000000005</c:v>
                </c:pt>
                <c:pt idx="4565">
                  <c:v>99.757000000000005</c:v>
                </c:pt>
                <c:pt idx="4566">
                  <c:v>99.753</c:v>
                </c:pt>
                <c:pt idx="4567">
                  <c:v>99.763999999999996</c:v>
                </c:pt>
                <c:pt idx="4568">
                  <c:v>99.781000000000006</c:v>
                </c:pt>
                <c:pt idx="4569">
                  <c:v>99.798000000000002</c:v>
                </c:pt>
                <c:pt idx="4570">
                  <c:v>99.820999999999998</c:v>
                </c:pt>
                <c:pt idx="4571">
                  <c:v>99.840999999999994</c:v>
                </c:pt>
                <c:pt idx="4572">
                  <c:v>99.856999999999999</c:v>
                </c:pt>
                <c:pt idx="4573">
                  <c:v>99.869</c:v>
                </c:pt>
                <c:pt idx="4574">
                  <c:v>99.887</c:v>
                </c:pt>
                <c:pt idx="4575">
                  <c:v>99.912999999999997</c:v>
                </c:pt>
                <c:pt idx="4576">
                  <c:v>99.942999999999998</c:v>
                </c:pt>
                <c:pt idx="4577">
                  <c:v>99.965999999999994</c:v>
                </c:pt>
                <c:pt idx="4578">
                  <c:v>99.98</c:v>
                </c:pt>
                <c:pt idx="4579">
                  <c:v>99.975999999999999</c:v>
                </c:pt>
                <c:pt idx="4580">
                  <c:v>99.965999999999994</c:v>
                </c:pt>
                <c:pt idx="4581">
                  <c:v>99.956000000000003</c:v>
                </c:pt>
                <c:pt idx="4582">
                  <c:v>99.942999999999998</c:v>
                </c:pt>
                <c:pt idx="4583">
                  <c:v>99.927999999999997</c:v>
                </c:pt>
                <c:pt idx="4584">
                  <c:v>99.900999999999996</c:v>
                </c:pt>
                <c:pt idx="4585">
                  <c:v>99.878</c:v>
                </c:pt>
                <c:pt idx="4586">
                  <c:v>99.858999999999995</c:v>
                </c:pt>
                <c:pt idx="4587">
                  <c:v>99.825000000000003</c:v>
                </c:pt>
                <c:pt idx="4588">
                  <c:v>99.79</c:v>
                </c:pt>
                <c:pt idx="4589">
                  <c:v>99.768000000000001</c:v>
                </c:pt>
                <c:pt idx="4590">
                  <c:v>99.754000000000005</c:v>
                </c:pt>
                <c:pt idx="4591">
                  <c:v>99.742000000000004</c:v>
                </c:pt>
                <c:pt idx="4592">
                  <c:v>99.727000000000004</c:v>
                </c:pt>
                <c:pt idx="4593">
                  <c:v>99.718000000000004</c:v>
                </c:pt>
                <c:pt idx="4594">
                  <c:v>99.710999999999999</c:v>
                </c:pt>
                <c:pt idx="4595">
                  <c:v>99.71</c:v>
                </c:pt>
                <c:pt idx="4596">
                  <c:v>99.704999999999998</c:v>
                </c:pt>
                <c:pt idx="4597">
                  <c:v>99.692999999999998</c:v>
                </c:pt>
                <c:pt idx="4598">
                  <c:v>99.673000000000002</c:v>
                </c:pt>
                <c:pt idx="4599">
                  <c:v>99.653000000000006</c:v>
                </c:pt>
                <c:pt idx="4600">
                  <c:v>99.641999999999996</c:v>
                </c:pt>
                <c:pt idx="4601">
                  <c:v>99.623999999999995</c:v>
                </c:pt>
                <c:pt idx="4602">
                  <c:v>99.600999999999999</c:v>
                </c:pt>
                <c:pt idx="4603">
                  <c:v>99.555999999999997</c:v>
                </c:pt>
                <c:pt idx="4604">
                  <c:v>99.495999999999995</c:v>
                </c:pt>
                <c:pt idx="4605">
                  <c:v>99.427000000000007</c:v>
                </c:pt>
                <c:pt idx="4606">
                  <c:v>99.35</c:v>
                </c:pt>
                <c:pt idx="4607">
                  <c:v>99.275999999999996</c:v>
                </c:pt>
                <c:pt idx="4608">
                  <c:v>99.210999999999999</c:v>
                </c:pt>
                <c:pt idx="4609">
                  <c:v>99.134</c:v>
                </c:pt>
                <c:pt idx="4610">
                  <c:v>99.052999999999997</c:v>
                </c:pt>
                <c:pt idx="4611">
                  <c:v>98.968999999999994</c:v>
                </c:pt>
                <c:pt idx="4612">
                  <c:v>98.885999999999996</c:v>
                </c:pt>
                <c:pt idx="4613">
                  <c:v>98.804000000000002</c:v>
                </c:pt>
                <c:pt idx="4614">
                  <c:v>98.741</c:v>
                </c:pt>
                <c:pt idx="4615">
                  <c:v>98.685000000000002</c:v>
                </c:pt>
                <c:pt idx="4616">
                  <c:v>98.644999999999996</c:v>
                </c:pt>
                <c:pt idx="4617">
                  <c:v>98.608999999999995</c:v>
                </c:pt>
                <c:pt idx="4618">
                  <c:v>98.572000000000003</c:v>
                </c:pt>
                <c:pt idx="4619">
                  <c:v>98.543000000000006</c:v>
                </c:pt>
                <c:pt idx="4620">
                  <c:v>98.521000000000001</c:v>
                </c:pt>
                <c:pt idx="4621">
                  <c:v>98.506</c:v>
                </c:pt>
                <c:pt idx="4622">
                  <c:v>98.501000000000005</c:v>
                </c:pt>
                <c:pt idx="4623">
                  <c:v>98.495999999999995</c:v>
                </c:pt>
                <c:pt idx="4624">
                  <c:v>98.488</c:v>
                </c:pt>
                <c:pt idx="4625">
                  <c:v>98.472999999999999</c:v>
                </c:pt>
                <c:pt idx="4626">
                  <c:v>98.448999999999998</c:v>
                </c:pt>
                <c:pt idx="4627">
                  <c:v>98.415999999999997</c:v>
                </c:pt>
                <c:pt idx="4628">
                  <c:v>98.369</c:v>
                </c:pt>
                <c:pt idx="4629">
                  <c:v>98.32</c:v>
                </c:pt>
                <c:pt idx="4630">
                  <c:v>98.257999999999996</c:v>
                </c:pt>
                <c:pt idx="4631">
                  <c:v>98.197000000000003</c:v>
                </c:pt>
                <c:pt idx="4632">
                  <c:v>98.123999999999995</c:v>
                </c:pt>
                <c:pt idx="4633">
                  <c:v>98.037000000000006</c:v>
                </c:pt>
                <c:pt idx="4634">
                  <c:v>97.941999999999993</c:v>
                </c:pt>
                <c:pt idx="4635">
                  <c:v>97.846000000000004</c:v>
                </c:pt>
                <c:pt idx="4636">
                  <c:v>97.745999999999995</c:v>
                </c:pt>
                <c:pt idx="4637">
                  <c:v>97.643000000000001</c:v>
                </c:pt>
                <c:pt idx="4638">
                  <c:v>97.552000000000007</c:v>
                </c:pt>
                <c:pt idx="4639">
                  <c:v>97.474000000000004</c:v>
                </c:pt>
                <c:pt idx="4640">
                  <c:v>97.406999999999996</c:v>
                </c:pt>
                <c:pt idx="4641">
                  <c:v>97.35</c:v>
                </c:pt>
                <c:pt idx="4642">
                  <c:v>97.305999999999997</c:v>
                </c:pt>
                <c:pt idx="4643">
                  <c:v>97.277000000000001</c:v>
                </c:pt>
                <c:pt idx="4644">
                  <c:v>97.259</c:v>
                </c:pt>
                <c:pt idx="4645">
                  <c:v>97.257000000000005</c:v>
                </c:pt>
                <c:pt idx="4646">
                  <c:v>97.262</c:v>
                </c:pt>
                <c:pt idx="4647">
                  <c:v>97.274000000000001</c:v>
                </c:pt>
                <c:pt idx="4648">
                  <c:v>97.292000000000002</c:v>
                </c:pt>
                <c:pt idx="4649">
                  <c:v>97.311999999999998</c:v>
                </c:pt>
                <c:pt idx="4650">
                  <c:v>97.334000000000003</c:v>
                </c:pt>
                <c:pt idx="4651">
                  <c:v>97.363</c:v>
                </c:pt>
                <c:pt idx="4652">
                  <c:v>97.376000000000005</c:v>
                </c:pt>
                <c:pt idx="4653">
                  <c:v>97.403999999999996</c:v>
                </c:pt>
                <c:pt idx="4654">
                  <c:v>97.421000000000006</c:v>
                </c:pt>
                <c:pt idx="4655">
                  <c:v>97.421000000000006</c:v>
                </c:pt>
                <c:pt idx="4656">
                  <c:v>97.415999999999997</c:v>
                </c:pt>
                <c:pt idx="4657">
                  <c:v>97.415000000000006</c:v>
                </c:pt>
                <c:pt idx="4658">
                  <c:v>97.415000000000006</c:v>
                </c:pt>
                <c:pt idx="4659">
                  <c:v>97.418000000000006</c:v>
                </c:pt>
                <c:pt idx="4660">
                  <c:v>97.418000000000006</c:v>
                </c:pt>
                <c:pt idx="4661">
                  <c:v>97.415999999999997</c:v>
                </c:pt>
                <c:pt idx="4662">
                  <c:v>97.41</c:v>
                </c:pt>
                <c:pt idx="4663">
                  <c:v>97.394000000000005</c:v>
                </c:pt>
                <c:pt idx="4664">
                  <c:v>97.379000000000005</c:v>
                </c:pt>
                <c:pt idx="4665">
                  <c:v>97.367000000000004</c:v>
                </c:pt>
                <c:pt idx="4666">
                  <c:v>97.361000000000004</c:v>
                </c:pt>
                <c:pt idx="4667">
                  <c:v>97.361000000000004</c:v>
                </c:pt>
                <c:pt idx="4668">
                  <c:v>97.367999999999995</c:v>
                </c:pt>
                <c:pt idx="4669">
                  <c:v>97.378</c:v>
                </c:pt>
                <c:pt idx="4670">
                  <c:v>97.391000000000005</c:v>
                </c:pt>
                <c:pt idx="4671">
                  <c:v>97.41</c:v>
                </c:pt>
                <c:pt idx="4672">
                  <c:v>97.429000000000002</c:v>
                </c:pt>
                <c:pt idx="4673">
                  <c:v>97.436000000000007</c:v>
                </c:pt>
                <c:pt idx="4674">
                  <c:v>97.438000000000002</c:v>
                </c:pt>
                <c:pt idx="4675">
                  <c:v>97.441000000000003</c:v>
                </c:pt>
                <c:pt idx="4676">
                  <c:v>97.438999999999993</c:v>
                </c:pt>
                <c:pt idx="4677">
                  <c:v>97.433000000000007</c:v>
                </c:pt>
                <c:pt idx="4678">
                  <c:v>97.430999999999997</c:v>
                </c:pt>
                <c:pt idx="4679">
                  <c:v>97.427999999999997</c:v>
                </c:pt>
                <c:pt idx="4680">
                  <c:v>97.418000000000006</c:v>
                </c:pt>
                <c:pt idx="4681">
                  <c:v>97.400999999999996</c:v>
                </c:pt>
                <c:pt idx="4682">
                  <c:v>97.375</c:v>
                </c:pt>
                <c:pt idx="4683">
                  <c:v>97.334999999999994</c:v>
                </c:pt>
                <c:pt idx="4684">
                  <c:v>97.289000000000001</c:v>
                </c:pt>
                <c:pt idx="4685">
                  <c:v>97.233999999999995</c:v>
                </c:pt>
                <c:pt idx="4686">
                  <c:v>97.165999999999997</c:v>
                </c:pt>
                <c:pt idx="4687">
                  <c:v>97.093999999999994</c:v>
                </c:pt>
                <c:pt idx="4688">
                  <c:v>97.016999999999996</c:v>
                </c:pt>
                <c:pt idx="4689">
                  <c:v>96.947000000000003</c:v>
                </c:pt>
                <c:pt idx="4690">
                  <c:v>96.894999999999996</c:v>
                </c:pt>
                <c:pt idx="4691">
                  <c:v>96.847999999999999</c:v>
                </c:pt>
                <c:pt idx="4692">
                  <c:v>96.805999999999997</c:v>
                </c:pt>
                <c:pt idx="4693">
                  <c:v>96.77</c:v>
                </c:pt>
                <c:pt idx="4694">
                  <c:v>96.727000000000004</c:v>
                </c:pt>
                <c:pt idx="4695">
                  <c:v>96.671999999999997</c:v>
                </c:pt>
                <c:pt idx="4696">
                  <c:v>96.61</c:v>
                </c:pt>
                <c:pt idx="4697">
                  <c:v>96.546999999999997</c:v>
                </c:pt>
                <c:pt idx="4698">
                  <c:v>96.495999999999995</c:v>
                </c:pt>
                <c:pt idx="4699">
                  <c:v>96.459000000000003</c:v>
                </c:pt>
                <c:pt idx="4700">
                  <c:v>96.433999999999997</c:v>
                </c:pt>
                <c:pt idx="4701">
                  <c:v>96.427000000000007</c:v>
                </c:pt>
                <c:pt idx="4702">
                  <c:v>96.442999999999998</c:v>
                </c:pt>
                <c:pt idx="4703">
                  <c:v>96.472999999999999</c:v>
                </c:pt>
                <c:pt idx="4704">
                  <c:v>96.501000000000005</c:v>
                </c:pt>
                <c:pt idx="4705">
                  <c:v>96.534000000000006</c:v>
                </c:pt>
                <c:pt idx="4706">
                  <c:v>96.570999999999998</c:v>
                </c:pt>
                <c:pt idx="4707">
                  <c:v>96.597999999999999</c:v>
                </c:pt>
                <c:pt idx="4708">
                  <c:v>96.620999999999995</c:v>
                </c:pt>
                <c:pt idx="4709">
                  <c:v>96.620999999999995</c:v>
                </c:pt>
                <c:pt idx="4710">
                  <c:v>96.6</c:v>
                </c:pt>
                <c:pt idx="4711">
                  <c:v>96.563000000000002</c:v>
                </c:pt>
                <c:pt idx="4712">
                  <c:v>96.501999999999995</c:v>
                </c:pt>
                <c:pt idx="4713">
                  <c:v>96.415999999999997</c:v>
                </c:pt>
                <c:pt idx="4714">
                  <c:v>96.32</c:v>
                </c:pt>
                <c:pt idx="4715">
                  <c:v>96.2</c:v>
                </c:pt>
                <c:pt idx="4716">
                  <c:v>96.07</c:v>
                </c:pt>
                <c:pt idx="4717">
                  <c:v>95.936999999999998</c:v>
                </c:pt>
                <c:pt idx="4718">
                  <c:v>95.8</c:v>
                </c:pt>
                <c:pt idx="4719">
                  <c:v>95.643000000000001</c:v>
                </c:pt>
                <c:pt idx="4720">
                  <c:v>95.488</c:v>
                </c:pt>
                <c:pt idx="4721">
                  <c:v>95.394000000000005</c:v>
                </c:pt>
                <c:pt idx="4722">
                  <c:v>95.367999999999995</c:v>
                </c:pt>
                <c:pt idx="4723">
                  <c:v>95.391999999999996</c:v>
                </c:pt>
                <c:pt idx="4724">
                  <c:v>95.448999999999998</c:v>
                </c:pt>
                <c:pt idx="4725">
                  <c:v>95.515000000000001</c:v>
                </c:pt>
                <c:pt idx="4726">
                  <c:v>95.608999999999995</c:v>
                </c:pt>
                <c:pt idx="4727">
                  <c:v>95.721999999999994</c:v>
                </c:pt>
                <c:pt idx="4728">
                  <c:v>95.853999999999999</c:v>
                </c:pt>
                <c:pt idx="4729">
                  <c:v>96.003</c:v>
                </c:pt>
                <c:pt idx="4730">
                  <c:v>96.16</c:v>
                </c:pt>
                <c:pt idx="4731">
                  <c:v>96.325999999999993</c:v>
                </c:pt>
                <c:pt idx="4732">
                  <c:v>96.506</c:v>
                </c:pt>
                <c:pt idx="4733">
                  <c:v>96.701999999999998</c:v>
                </c:pt>
                <c:pt idx="4734">
                  <c:v>96.908000000000001</c:v>
                </c:pt>
                <c:pt idx="4735">
                  <c:v>97.113</c:v>
                </c:pt>
                <c:pt idx="4736">
                  <c:v>97.308000000000007</c:v>
                </c:pt>
                <c:pt idx="4737">
                  <c:v>97.489000000000004</c:v>
                </c:pt>
                <c:pt idx="4738">
                  <c:v>97.658000000000001</c:v>
                </c:pt>
                <c:pt idx="4739">
                  <c:v>97.822999999999993</c:v>
                </c:pt>
                <c:pt idx="4740">
                  <c:v>97.977000000000004</c:v>
                </c:pt>
                <c:pt idx="4741">
                  <c:v>98.114000000000004</c:v>
                </c:pt>
                <c:pt idx="4742">
                  <c:v>98.234999999999999</c:v>
                </c:pt>
                <c:pt idx="4743">
                  <c:v>98.328000000000003</c:v>
                </c:pt>
                <c:pt idx="4744">
                  <c:v>98.400999999999996</c:v>
                </c:pt>
                <c:pt idx="4745">
                  <c:v>98.456000000000003</c:v>
                </c:pt>
                <c:pt idx="4746">
                  <c:v>98.488</c:v>
                </c:pt>
                <c:pt idx="4747">
                  <c:v>98.507000000000005</c:v>
                </c:pt>
                <c:pt idx="4748">
                  <c:v>98.513999999999996</c:v>
                </c:pt>
                <c:pt idx="4749">
                  <c:v>98.509</c:v>
                </c:pt>
                <c:pt idx="4750">
                  <c:v>98.494</c:v>
                </c:pt>
                <c:pt idx="4751">
                  <c:v>98.471000000000004</c:v>
                </c:pt>
                <c:pt idx="4752">
                  <c:v>98.435000000000002</c:v>
                </c:pt>
                <c:pt idx="4753">
                  <c:v>98.388999999999996</c:v>
                </c:pt>
                <c:pt idx="4754">
                  <c:v>98.337999999999994</c:v>
                </c:pt>
                <c:pt idx="4755">
                  <c:v>98.281999999999996</c:v>
                </c:pt>
                <c:pt idx="4756">
                  <c:v>98.212999999999994</c:v>
                </c:pt>
                <c:pt idx="4757">
                  <c:v>98.144000000000005</c:v>
                </c:pt>
                <c:pt idx="4758">
                  <c:v>98.066999999999993</c:v>
                </c:pt>
                <c:pt idx="4759">
                  <c:v>97.992999999999995</c:v>
                </c:pt>
                <c:pt idx="4760">
                  <c:v>97.92</c:v>
                </c:pt>
                <c:pt idx="4761">
                  <c:v>97.856999999999999</c:v>
                </c:pt>
                <c:pt idx="4762">
                  <c:v>97.784000000000006</c:v>
                </c:pt>
                <c:pt idx="4763">
                  <c:v>97.718000000000004</c:v>
                </c:pt>
                <c:pt idx="4764">
                  <c:v>97.661000000000001</c:v>
                </c:pt>
                <c:pt idx="4765">
                  <c:v>97.6</c:v>
                </c:pt>
                <c:pt idx="4766">
                  <c:v>97.546000000000006</c:v>
                </c:pt>
                <c:pt idx="4767">
                  <c:v>97.492999999999995</c:v>
                </c:pt>
                <c:pt idx="4768">
                  <c:v>97.448999999999998</c:v>
                </c:pt>
                <c:pt idx="4769">
                  <c:v>97.421999999999997</c:v>
                </c:pt>
                <c:pt idx="4770">
                  <c:v>97.406999999999996</c:v>
                </c:pt>
                <c:pt idx="4771">
                  <c:v>97.391000000000005</c:v>
                </c:pt>
                <c:pt idx="4772">
                  <c:v>97.37</c:v>
                </c:pt>
                <c:pt idx="4773">
                  <c:v>97.356999999999999</c:v>
                </c:pt>
                <c:pt idx="4774">
                  <c:v>97.361000000000004</c:v>
                </c:pt>
                <c:pt idx="4775">
                  <c:v>97.352999999999994</c:v>
                </c:pt>
                <c:pt idx="4776">
                  <c:v>97.337999999999994</c:v>
                </c:pt>
                <c:pt idx="4777">
                  <c:v>97.334999999999994</c:v>
                </c:pt>
                <c:pt idx="4778">
                  <c:v>97.334999999999994</c:v>
                </c:pt>
                <c:pt idx="4779">
                  <c:v>97.337000000000003</c:v>
                </c:pt>
                <c:pt idx="4780">
                  <c:v>97.343999999999994</c:v>
                </c:pt>
                <c:pt idx="4781">
                  <c:v>97.355000000000004</c:v>
                </c:pt>
                <c:pt idx="4782">
                  <c:v>97.373000000000005</c:v>
                </c:pt>
                <c:pt idx="4783">
                  <c:v>97.408000000000001</c:v>
                </c:pt>
                <c:pt idx="4784">
                  <c:v>97.454999999999998</c:v>
                </c:pt>
                <c:pt idx="4785">
                  <c:v>97.513999999999996</c:v>
                </c:pt>
                <c:pt idx="4786">
                  <c:v>97.588999999999999</c:v>
                </c:pt>
                <c:pt idx="4787">
                  <c:v>97.682000000000002</c:v>
                </c:pt>
                <c:pt idx="4788">
                  <c:v>97.778000000000006</c:v>
                </c:pt>
                <c:pt idx="4789">
                  <c:v>97.888000000000005</c:v>
                </c:pt>
                <c:pt idx="4790">
                  <c:v>98.007999999999996</c:v>
                </c:pt>
                <c:pt idx="4791">
                  <c:v>98.132000000000005</c:v>
                </c:pt>
                <c:pt idx="4792">
                  <c:v>98.266999999999996</c:v>
                </c:pt>
                <c:pt idx="4793">
                  <c:v>98.397000000000006</c:v>
                </c:pt>
                <c:pt idx="4794">
                  <c:v>98.507999999999996</c:v>
                </c:pt>
                <c:pt idx="4795">
                  <c:v>98.594999999999999</c:v>
                </c:pt>
                <c:pt idx="4796">
                  <c:v>98.665999999999997</c:v>
                </c:pt>
                <c:pt idx="4797">
                  <c:v>98.727000000000004</c:v>
                </c:pt>
                <c:pt idx="4798">
                  <c:v>98.775999999999996</c:v>
                </c:pt>
                <c:pt idx="4799">
                  <c:v>98.808999999999997</c:v>
                </c:pt>
                <c:pt idx="4800">
                  <c:v>98.817999999999998</c:v>
                </c:pt>
                <c:pt idx="4801">
                  <c:v>98.793000000000006</c:v>
                </c:pt>
                <c:pt idx="4802">
                  <c:v>98.741</c:v>
                </c:pt>
                <c:pt idx="4803">
                  <c:v>98.671000000000006</c:v>
                </c:pt>
                <c:pt idx="4804">
                  <c:v>98.564999999999998</c:v>
                </c:pt>
                <c:pt idx="4805">
                  <c:v>98.442999999999998</c:v>
                </c:pt>
                <c:pt idx="4806">
                  <c:v>98.320999999999998</c:v>
                </c:pt>
                <c:pt idx="4807">
                  <c:v>98.171999999999997</c:v>
                </c:pt>
                <c:pt idx="4808">
                  <c:v>98.013999999999996</c:v>
                </c:pt>
                <c:pt idx="4809">
                  <c:v>97.867999999999995</c:v>
                </c:pt>
                <c:pt idx="4810">
                  <c:v>97.734999999999999</c:v>
                </c:pt>
                <c:pt idx="4811">
                  <c:v>97.608000000000004</c:v>
                </c:pt>
                <c:pt idx="4812">
                  <c:v>97.474999999999994</c:v>
                </c:pt>
                <c:pt idx="4813">
                  <c:v>97.35</c:v>
                </c:pt>
                <c:pt idx="4814">
                  <c:v>97.238</c:v>
                </c:pt>
                <c:pt idx="4815">
                  <c:v>97.155000000000001</c:v>
                </c:pt>
                <c:pt idx="4816">
                  <c:v>97.078000000000003</c:v>
                </c:pt>
                <c:pt idx="4817">
                  <c:v>97.006</c:v>
                </c:pt>
                <c:pt idx="4818">
                  <c:v>96.953999999999994</c:v>
                </c:pt>
                <c:pt idx="4819">
                  <c:v>96.915000000000006</c:v>
                </c:pt>
                <c:pt idx="4820">
                  <c:v>96.882000000000005</c:v>
                </c:pt>
                <c:pt idx="4821">
                  <c:v>96.852999999999994</c:v>
                </c:pt>
                <c:pt idx="4822">
                  <c:v>96.835999999999999</c:v>
                </c:pt>
                <c:pt idx="4823">
                  <c:v>96.823999999999998</c:v>
                </c:pt>
                <c:pt idx="4824">
                  <c:v>96.820999999999998</c:v>
                </c:pt>
                <c:pt idx="4825">
                  <c:v>96.82</c:v>
                </c:pt>
                <c:pt idx="4826">
                  <c:v>96.823999999999998</c:v>
                </c:pt>
                <c:pt idx="4827">
                  <c:v>96.837999999999994</c:v>
                </c:pt>
                <c:pt idx="4828">
                  <c:v>96.856999999999999</c:v>
                </c:pt>
                <c:pt idx="4829">
                  <c:v>96.873999999999995</c:v>
                </c:pt>
                <c:pt idx="4830">
                  <c:v>96.893000000000001</c:v>
                </c:pt>
                <c:pt idx="4831">
                  <c:v>96.914000000000001</c:v>
                </c:pt>
                <c:pt idx="4832">
                  <c:v>96.941000000000003</c:v>
                </c:pt>
                <c:pt idx="4833">
                  <c:v>96.966999999999999</c:v>
                </c:pt>
                <c:pt idx="4834">
                  <c:v>96.986999999999995</c:v>
                </c:pt>
                <c:pt idx="4835">
                  <c:v>97.001000000000005</c:v>
                </c:pt>
                <c:pt idx="4836">
                  <c:v>97.027000000000001</c:v>
                </c:pt>
                <c:pt idx="4837">
                  <c:v>97.046000000000006</c:v>
                </c:pt>
                <c:pt idx="4838">
                  <c:v>97.048000000000002</c:v>
                </c:pt>
                <c:pt idx="4839">
                  <c:v>97.061999999999998</c:v>
                </c:pt>
                <c:pt idx="4840">
                  <c:v>97.081999999999994</c:v>
                </c:pt>
                <c:pt idx="4841">
                  <c:v>97.096999999999994</c:v>
                </c:pt>
                <c:pt idx="4842">
                  <c:v>97.11</c:v>
                </c:pt>
                <c:pt idx="4843">
                  <c:v>97.134</c:v>
                </c:pt>
                <c:pt idx="4844">
                  <c:v>97.171999999999997</c:v>
                </c:pt>
                <c:pt idx="4845">
                  <c:v>97.212999999999994</c:v>
                </c:pt>
                <c:pt idx="4846">
                  <c:v>97.254999999999995</c:v>
                </c:pt>
                <c:pt idx="4847">
                  <c:v>97.292000000000002</c:v>
                </c:pt>
                <c:pt idx="4848">
                  <c:v>97.32</c:v>
                </c:pt>
                <c:pt idx="4849">
                  <c:v>97.340999999999994</c:v>
                </c:pt>
                <c:pt idx="4850">
                  <c:v>97.347999999999999</c:v>
                </c:pt>
                <c:pt idx="4851">
                  <c:v>97.344999999999999</c:v>
                </c:pt>
                <c:pt idx="4852">
                  <c:v>97.331999999999994</c:v>
                </c:pt>
                <c:pt idx="4853">
                  <c:v>97.305999999999997</c:v>
                </c:pt>
                <c:pt idx="4854">
                  <c:v>97.275000000000006</c:v>
                </c:pt>
                <c:pt idx="4855">
                  <c:v>97.242000000000004</c:v>
                </c:pt>
                <c:pt idx="4856">
                  <c:v>97.215000000000003</c:v>
                </c:pt>
                <c:pt idx="4857">
                  <c:v>97.197999999999993</c:v>
                </c:pt>
                <c:pt idx="4858">
                  <c:v>97.186999999999998</c:v>
                </c:pt>
                <c:pt idx="4859">
                  <c:v>97.180999999999997</c:v>
                </c:pt>
                <c:pt idx="4860">
                  <c:v>97.188999999999993</c:v>
                </c:pt>
                <c:pt idx="4861">
                  <c:v>97.206000000000003</c:v>
                </c:pt>
                <c:pt idx="4862">
                  <c:v>97.228999999999999</c:v>
                </c:pt>
                <c:pt idx="4863">
                  <c:v>97.260999999999996</c:v>
                </c:pt>
                <c:pt idx="4864">
                  <c:v>97.292000000000002</c:v>
                </c:pt>
                <c:pt idx="4865">
                  <c:v>97.332999999999998</c:v>
                </c:pt>
                <c:pt idx="4866">
                  <c:v>97.381</c:v>
                </c:pt>
                <c:pt idx="4867">
                  <c:v>97.453999999999994</c:v>
                </c:pt>
                <c:pt idx="4868">
                  <c:v>97.540999999999997</c:v>
                </c:pt>
                <c:pt idx="4869">
                  <c:v>97.647999999999996</c:v>
                </c:pt>
                <c:pt idx="4870">
                  <c:v>97.774000000000001</c:v>
                </c:pt>
                <c:pt idx="4871">
                  <c:v>97.911000000000001</c:v>
                </c:pt>
                <c:pt idx="4872">
                  <c:v>98.046000000000006</c:v>
                </c:pt>
                <c:pt idx="4873">
                  <c:v>98.177000000000007</c:v>
                </c:pt>
                <c:pt idx="4874">
                  <c:v>98.317999999999998</c:v>
                </c:pt>
                <c:pt idx="4875">
                  <c:v>98.459000000000003</c:v>
                </c:pt>
                <c:pt idx="4876">
                  <c:v>98.606999999999999</c:v>
                </c:pt>
                <c:pt idx="4877">
                  <c:v>98.751000000000005</c:v>
                </c:pt>
                <c:pt idx="4878">
                  <c:v>98.885000000000005</c:v>
                </c:pt>
                <c:pt idx="4879">
                  <c:v>99.025000000000006</c:v>
                </c:pt>
                <c:pt idx="4880">
                  <c:v>99.168999999999997</c:v>
                </c:pt>
                <c:pt idx="4881">
                  <c:v>99.32</c:v>
                </c:pt>
                <c:pt idx="4882">
                  <c:v>99.492000000000004</c:v>
                </c:pt>
                <c:pt idx="4883">
                  <c:v>99.683000000000007</c:v>
                </c:pt>
                <c:pt idx="4884">
                  <c:v>99.885000000000005</c:v>
                </c:pt>
                <c:pt idx="4885">
                  <c:v>100.09</c:v>
                </c:pt>
                <c:pt idx="4886">
                  <c:v>100.31</c:v>
                </c:pt>
                <c:pt idx="4887">
                  <c:v>100.54</c:v>
                </c:pt>
                <c:pt idx="4888">
                  <c:v>100.78</c:v>
                </c:pt>
                <c:pt idx="4889">
                  <c:v>101</c:v>
                </c:pt>
                <c:pt idx="4890">
                  <c:v>101.21</c:v>
                </c:pt>
                <c:pt idx="4891">
                  <c:v>101.42</c:v>
                </c:pt>
                <c:pt idx="4892">
                  <c:v>101.61</c:v>
                </c:pt>
                <c:pt idx="4893">
                  <c:v>101.82</c:v>
                </c:pt>
                <c:pt idx="4894">
                  <c:v>102.04</c:v>
                </c:pt>
                <c:pt idx="4895">
                  <c:v>102.26</c:v>
                </c:pt>
                <c:pt idx="4896">
                  <c:v>102.49</c:v>
                </c:pt>
                <c:pt idx="4897">
                  <c:v>102.71</c:v>
                </c:pt>
                <c:pt idx="4898">
                  <c:v>102.94</c:v>
                </c:pt>
                <c:pt idx="4899">
                  <c:v>103.15</c:v>
                </c:pt>
                <c:pt idx="4900">
                  <c:v>103.35</c:v>
                </c:pt>
                <c:pt idx="4901">
                  <c:v>103.56</c:v>
                </c:pt>
                <c:pt idx="4902">
                  <c:v>103.75</c:v>
                </c:pt>
                <c:pt idx="4903">
                  <c:v>103.95</c:v>
                </c:pt>
                <c:pt idx="4904">
                  <c:v>104.14</c:v>
                </c:pt>
                <c:pt idx="4905">
                  <c:v>104.32</c:v>
                </c:pt>
                <c:pt idx="4906">
                  <c:v>104.5</c:v>
                </c:pt>
                <c:pt idx="4907">
                  <c:v>104.7</c:v>
                </c:pt>
                <c:pt idx="4908">
                  <c:v>104.91</c:v>
                </c:pt>
                <c:pt idx="4909">
                  <c:v>105.13</c:v>
                </c:pt>
                <c:pt idx="4910">
                  <c:v>105.36</c:v>
                </c:pt>
                <c:pt idx="4911">
                  <c:v>105.59</c:v>
                </c:pt>
                <c:pt idx="4912">
                  <c:v>105.81</c:v>
                </c:pt>
                <c:pt idx="4913">
                  <c:v>106.05</c:v>
                </c:pt>
                <c:pt idx="4914">
                  <c:v>106.29</c:v>
                </c:pt>
                <c:pt idx="4915">
                  <c:v>106.52</c:v>
                </c:pt>
                <c:pt idx="4916">
                  <c:v>106.73</c:v>
                </c:pt>
                <c:pt idx="4917">
                  <c:v>106.95</c:v>
                </c:pt>
                <c:pt idx="4918">
                  <c:v>107.17</c:v>
                </c:pt>
                <c:pt idx="4919">
                  <c:v>107.39</c:v>
                </c:pt>
                <c:pt idx="4920">
                  <c:v>107.58</c:v>
                </c:pt>
                <c:pt idx="4921">
                  <c:v>107.75</c:v>
                </c:pt>
                <c:pt idx="4922">
                  <c:v>107.93</c:v>
                </c:pt>
                <c:pt idx="4923">
                  <c:v>108.09</c:v>
                </c:pt>
                <c:pt idx="4924">
                  <c:v>108.24</c:v>
                </c:pt>
                <c:pt idx="4925">
                  <c:v>108.37</c:v>
                </c:pt>
                <c:pt idx="4926">
                  <c:v>108.5</c:v>
                </c:pt>
                <c:pt idx="4927">
                  <c:v>108.62</c:v>
                </c:pt>
                <c:pt idx="4928">
                  <c:v>108.72</c:v>
                </c:pt>
                <c:pt idx="4929">
                  <c:v>108.81</c:v>
                </c:pt>
                <c:pt idx="4930">
                  <c:v>108.91</c:v>
                </c:pt>
                <c:pt idx="4931">
                  <c:v>108.98</c:v>
                </c:pt>
                <c:pt idx="4932">
                  <c:v>109.03</c:v>
                </c:pt>
                <c:pt idx="4933">
                  <c:v>109.09</c:v>
                </c:pt>
                <c:pt idx="4934">
                  <c:v>109.14</c:v>
                </c:pt>
                <c:pt idx="4935">
                  <c:v>109.18</c:v>
                </c:pt>
                <c:pt idx="4936">
                  <c:v>109.2</c:v>
                </c:pt>
                <c:pt idx="4937">
                  <c:v>109.21</c:v>
                </c:pt>
                <c:pt idx="4938">
                  <c:v>109.21</c:v>
                </c:pt>
                <c:pt idx="4939">
                  <c:v>109.22</c:v>
                </c:pt>
                <c:pt idx="4940">
                  <c:v>109.21</c:v>
                </c:pt>
                <c:pt idx="4941">
                  <c:v>109.2</c:v>
                </c:pt>
                <c:pt idx="4942">
                  <c:v>109.2</c:v>
                </c:pt>
                <c:pt idx="4943">
                  <c:v>109.19</c:v>
                </c:pt>
                <c:pt idx="4944">
                  <c:v>109.19</c:v>
                </c:pt>
                <c:pt idx="4945">
                  <c:v>109.18</c:v>
                </c:pt>
                <c:pt idx="4946">
                  <c:v>109.17</c:v>
                </c:pt>
                <c:pt idx="4947">
                  <c:v>109.15</c:v>
                </c:pt>
                <c:pt idx="4948">
                  <c:v>109.15</c:v>
                </c:pt>
                <c:pt idx="4949">
                  <c:v>109.16</c:v>
                </c:pt>
                <c:pt idx="4950">
                  <c:v>109.18</c:v>
                </c:pt>
                <c:pt idx="4951">
                  <c:v>109.21</c:v>
                </c:pt>
                <c:pt idx="4952">
                  <c:v>109.26</c:v>
                </c:pt>
                <c:pt idx="4953">
                  <c:v>109.3</c:v>
                </c:pt>
                <c:pt idx="4954">
                  <c:v>109.35</c:v>
                </c:pt>
                <c:pt idx="4955">
                  <c:v>109.4</c:v>
                </c:pt>
                <c:pt idx="4956">
                  <c:v>109.45</c:v>
                </c:pt>
                <c:pt idx="4957">
                  <c:v>109.5</c:v>
                </c:pt>
                <c:pt idx="4958">
                  <c:v>109.55</c:v>
                </c:pt>
                <c:pt idx="4959">
                  <c:v>109.58</c:v>
                </c:pt>
                <c:pt idx="4960">
                  <c:v>109.61</c:v>
                </c:pt>
                <c:pt idx="4961">
                  <c:v>109.62</c:v>
                </c:pt>
                <c:pt idx="4962">
                  <c:v>109.62</c:v>
                </c:pt>
                <c:pt idx="4963">
                  <c:v>109.62</c:v>
                </c:pt>
                <c:pt idx="4964">
                  <c:v>109.58</c:v>
                </c:pt>
                <c:pt idx="4965">
                  <c:v>109.54</c:v>
                </c:pt>
                <c:pt idx="4966">
                  <c:v>109.49</c:v>
                </c:pt>
                <c:pt idx="4967">
                  <c:v>109.44</c:v>
                </c:pt>
                <c:pt idx="4968">
                  <c:v>109.38</c:v>
                </c:pt>
                <c:pt idx="4969">
                  <c:v>109.32</c:v>
                </c:pt>
                <c:pt idx="4970">
                  <c:v>109.26</c:v>
                </c:pt>
                <c:pt idx="4971">
                  <c:v>109.2</c:v>
                </c:pt>
                <c:pt idx="4972">
                  <c:v>109.14</c:v>
                </c:pt>
                <c:pt idx="4973">
                  <c:v>109.08</c:v>
                </c:pt>
                <c:pt idx="4974">
                  <c:v>109.01</c:v>
                </c:pt>
                <c:pt idx="4975">
                  <c:v>108.95</c:v>
                </c:pt>
                <c:pt idx="4976">
                  <c:v>108.91</c:v>
                </c:pt>
                <c:pt idx="4977">
                  <c:v>108.86</c:v>
                </c:pt>
                <c:pt idx="4978">
                  <c:v>108.82</c:v>
                </c:pt>
                <c:pt idx="4979">
                  <c:v>108.78</c:v>
                </c:pt>
                <c:pt idx="4980">
                  <c:v>108.74</c:v>
                </c:pt>
                <c:pt idx="4981">
                  <c:v>108.69</c:v>
                </c:pt>
                <c:pt idx="4982">
                  <c:v>108.63</c:v>
                </c:pt>
                <c:pt idx="4983">
                  <c:v>108.57</c:v>
                </c:pt>
                <c:pt idx="4984">
                  <c:v>108.5</c:v>
                </c:pt>
                <c:pt idx="4985">
                  <c:v>108.42</c:v>
                </c:pt>
                <c:pt idx="4986">
                  <c:v>108.36</c:v>
                </c:pt>
                <c:pt idx="4987">
                  <c:v>108.29</c:v>
                </c:pt>
                <c:pt idx="4988">
                  <c:v>108.24</c:v>
                </c:pt>
                <c:pt idx="4989">
                  <c:v>108.19</c:v>
                </c:pt>
                <c:pt idx="4990">
                  <c:v>108.13</c:v>
                </c:pt>
                <c:pt idx="4991">
                  <c:v>108.07</c:v>
                </c:pt>
                <c:pt idx="4992">
                  <c:v>108.01</c:v>
                </c:pt>
                <c:pt idx="4993">
                  <c:v>107.95</c:v>
                </c:pt>
                <c:pt idx="4994">
                  <c:v>107.89</c:v>
                </c:pt>
                <c:pt idx="4995">
                  <c:v>107.84</c:v>
                </c:pt>
                <c:pt idx="4996">
                  <c:v>107.8</c:v>
                </c:pt>
                <c:pt idx="4997">
                  <c:v>107.79</c:v>
                </c:pt>
                <c:pt idx="4998">
                  <c:v>107.8</c:v>
                </c:pt>
                <c:pt idx="4999">
                  <c:v>107.82</c:v>
                </c:pt>
                <c:pt idx="5000">
                  <c:v>107.85</c:v>
                </c:pt>
                <c:pt idx="5001">
                  <c:v>107.91</c:v>
                </c:pt>
                <c:pt idx="5002">
                  <c:v>107.97</c:v>
                </c:pt>
                <c:pt idx="5003">
                  <c:v>108.03</c:v>
                </c:pt>
                <c:pt idx="5004">
                  <c:v>108.09</c:v>
                </c:pt>
                <c:pt idx="5005">
                  <c:v>108.16</c:v>
                </c:pt>
                <c:pt idx="5006">
                  <c:v>108.22</c:v>
                </c:pt>
                <c:pt idx="5007">
                  <c:v>108.28</c:v>
                </c:pt>
                <c:pt idx="5008">
                  <c:v>108.34</c:v>
                </c:pt>
                <c:pt idx="5009">
                  <c:v>108.42</c:v>
                </c:pt>
                <c:pt idx="5010">
                  <c:v>108.49</c:v>
                </c:pt>
                <c:pt idx="5011">
                  <c:v>108.54</c:v>
                </c:pt>
                <c:pt idx="5012">
                  <c:v>108.57</c:v>
                </c:pt>
                <c:pt idx="5013">
                  <c:v>108.6</c:v>
                </c:pt>
                <c:pt idx="5014">
                  <c:v>108.62</c:v>
                </c:pt>
                <c:pt idx="5015">
                  <c:v>108.6</c:v>
                </c:pt>
                <c:pt idx="5016">
                  <c:v>108.56</c:v>
                </c:pt>
                <c:pt idx="5017">
                  <c:v>108.5</c:v>
                </c:pt>
                <c:pt idx="5018">
                  <c:v>108.41</c:v>
                </c:pt>
                <c:pt idx="5019">
                  <c:v>108.32</c:v>
                </c:pt>
                <c:pt idx="5020">
                  <c:v>108.23</c:v>
                </c:pt>
                <c:pt idx="5021">
                  <c:v>108.14</c:v>
                </c:pt>
                <c:pt idx="5022">
                  <c:v>108.05</c:v>
                </c:pt>
                <c:pt idx="5023">
                  <c:v>107.97</c:v>
                </c:pt>
                <c:pt idx="5024">
                  <c:v>107.9</c:v>
                </c:pt>
                <c:pt idx="5025">
                  <c:v>107.82</c:v>
                </c:pt>
                <c:pt idx="5026">
                  <c:v>107.75</c:v>
                </c:pt>
                <c:pt idx="5027">
                  <c:v>107.68</c:v>
                </c:pt>
                <c:pt idx="5028">
                  <c:v>107.62</c:v>
                </c:pt>
                <c:pt idx="5029">
                  <c:v>107.57</c:v>
                </c:pt>
                <c:pt idx="5030">
                  <c:v>107.54</c:v>
                </c:pt>
                <c:pt idx="5031">
                  <c:v>107.52</c:v>
                </c:pt>
                <c:pt idx="5032">
                  <c:v>107.5</c:v>
                </c:pt>
                <c:pt idx="5033">
                  <c:v>107.47</c:v>
                </c:pt>
                <c:pt idx="5034">
                  <c:v>107.44</c:v>
                </c:pt>
                <c:pt idx="5035">
                  <c:v>107.4</c:v>
                </c:pt>
                <c:pt idx="5036">
                  <c:v>107.34</c:v>
                </c:pt>
                <c:pt idx="5037">
                  <c:v>107.28</c:v>
                </c:pt>
                <c:pt idx="5038">
                  <c:v>107.21</c:v>
                </c:pt>
                <c:pt idx="5039">
                  <c:v>107.13</c:v>
                </c:pt>
                <c:pt idx="5040">
                  <c:v>107.05</c:v>
                </c:pt>
                <c:pt idx="5041">
                  <c:v>106.98</c:v>
                </c:pt>
                <c:pt idx="5042">
                  <c:v>106.89</c:v>
                </c:pt>
                <c:pt idx="5043">
                  <c:v>106.81</c:v>
                </c:pt>
                <c:pt idx="5044">
                  <c:v>106.73</c:v>
                </c:pt>
                <c:pt idx="5045">
                  <c:v>106.67</c:v>
                </c:pt>
                <c:pt idx="5046">
                  <c:v>106.62</c:v>
                </c:pt>
                <c:pt idx="5047">
                  <c:v>106.57</c:v>
                </c:pt>
                <c:pt idx="5048">
                  <c:v>106.54</c:v>
                </c:pt>
                <c:pt idx="5049">
                  <c:v>106.52</c:v>
                </c:pt>
                <c:pt idx="5050">
                  <c:v>106.52</c:v>
                </c:pt>
                <c:pt idx="5051">
                  <c:v>106.53</c:v>
                </c:pt>
                <c:pt idx="5052">
                  <c:v>106.57</c:v>
                </c:pt>
                <c:pt idx="5053">
                  <c:v>106.62</c:v>
                </c:pt>
                <c:pt idx="5054">
                  <c:v>106.69</c:v>
                </c:pt>
                <c:pt idx="5055">
                  <c:v>106.75</c:v>
                </c:pt>
                <c:pt idx="5056">
                  <c:v>106.8</c:v>
                </c:pt>
                <c:pt idx="5057">
                  <c:v>106.84</c:v>
                </c:pt>
                <c:pt idx="5058">
                  <c:v>106.88</c:v>
                </c:pt>
                <c:pt idx="5059">
                  <c:v>106.92</c:v>
                </c:pt>
                <c:pt idx="5060">
                  <c:v>106.94</c:v>
                </c:pt>
                <c:pt idx="5061">
                  <c:v>106.97</c:v>
                </c:pt>
                <c:pt idx="5062">
                  <c:v>106.99</c:v>
                </c:pt>
                <c:pt idx="5063">
                  <c:v>107</c:v>
                </c:pt>
                <c:pt idx="5064">
                  <c:v>107</c:v>
                </c:pt>
                <c:pt idx="5065">
                  <c:v>107.01</c:v>
                </c:pt>
                <c:pt idx="5066">
                  <c:v>107</c:v>
                </c:pt>
                <c:pt idx="5067">
                  <c:v>106.99</c:v>
                </c:pt>
                <c:pt idx="5068">
                  <c:v>107</c:v>
                </c:pt>
                <c:pt idx="5069">
                  <c:v>107.01</c:v>
                </c:pt>
                <c:pt idx="5070">
                  <c:v>107.03</c:v>
                </c:pt>
                <c:pt idx="5071">
                  <c:v>107.07</c:v>
                </c:pt>
                <c:pt idx="5072">
                  <c:v>107.11</c:v>
                </c:pt>
                <c:pt idx="5073">
                  <c:v>107.16</c:v>
                </c:pt>
                <c:pt idx="5074">
                  <c:v>107.2</c:v>
                </c:pt>
                <c:pt idx="5075">
                  <c:v>107.25</c:v>
                </c:pt>
                <c:pt idx="5076">
                  <c:v>107.3</c:v>
                </c:pt>
                <c:pt idx="5077">
                  <c:v>107.35</c:v>
                </c:pt>
                <c:pt idx="5078">
                  <c:v>107.39</c:v>
                </c:pt>
                <c:pt idx="5079">
                  <c:v>107.45</c:v>
                </c:pt>
                <c:pt idx="5080">
                  <c:v>107.49</c:v>
                </c:pt>
                <c:pt idx="5081">
                  <c:v>107.53</c:v>
                </c:pt>
                <c:pt idx="5082">
                  <c:v>107.55</c:v>
                </c:pt>
                <c:pt idx="5083">
                  <c:v>107.54</c:v>
                </c:pt>
                <c:pt idx="5084">
                  <c:v>107.51</c:v>
                </c:pt>
                <c:pt idx="5085">
                  <c:v>107.47</c:v>
                </c:pt>
                <c:pt idx="5086">
                  <c:v>107.42</c:v>
                </c:pt>
                <c:pt idx="5087">
                  <c:v>107.36</c:v>
                </c:pt>
                <c:pt idx="5088">
                  <c:v>107.29</c:v>
                </c:pt>
                <c:pt idx="5089">
                  <c:v>107.23</c:v>
                </c:pt>
                <c:pt idx="5090">
                  <c:v>107.16</c:v>
                </c:pt>
                <c:pt idx="5091">
                  <c:v>107.09</c:v>
                </c:pt>
                <c:pt idx="5092">
                  <c:v>107.02</c:v>
                </c:pt>
                <c:pt idx="5093">
                  <c:v>106.95</c:v>
                </c:pt>
                <c:pt idx="5094">
                  <c:v>106.89</c:v>
                </c:pt>
                <c:pt idx="5095">
                  <c:v>106.85</c:v>
                </c:pt>
                <c:pt idx="5096">
                  <c:v>106.82</c:v>
                </c:pt>
                <c:pt idx="5097">
                  <c:v>106.8</c:v>
                </c:pt>
                <c:pt idx="5098">
                  <c:v>106.82</c:v>
                </c:pt>
                <c:pt idx="5099">
                  <c:v>106.85</c:v>
                </c:pt>
                <c:pt idx="5100">
                  <c:v>106.89</c:v>
                </c:pt>
                <c:pt idx="5101">
                  <c:v>106.95</c:v>
                </c:pt>
                <c:pt idx="5102">
                  <c:v>107.02</c:v>
                </c:pt>
                <c:pt idx="5103">
                  <c:v>107.11</c:v>
                </c:pt>
                <c:pt idx="5104">
                  <c:v>107.21</c:v>
                </c:pt>
                <c:pt idx="5105">
                  <c:v>107.32</c:v>
                </c:pt>
                <c:pt idx="5106">
                  <c:v>107.45</c:v>
                </c:pt>
                <c:pt idx="5107">
                  <c:v>107.59</c:v>
                </c:pt>
                <c:pt idx="5108">
                  <c:v>107.73</c:v>
                </c:pt>
                <c:pt idx="5109">
                  <c:v>107.87</c:v>
                </c:pt>
                <c:pt idx="5110">
                  <c:v>108.03</c:v>
                </c:pt>
                <c:pt idx="5111">
                  <c:v>108.19</c:v>
                </c:pt>
                <c:pt idx="5112">
                  <c:v>108.35</c:v>
                </c:pt>
                <c:pt idx="5113">
                  <c:v>108.48</c:v>
                </c:pt>
                <c:pt idx="5114">
                  <c:v>108.61</c:v>
                </c:pt>
                <c:pt idx="5115">
                  <c:v>108.72</c:v>
                </c:pt>
                <c:pt idx="5116">
                  <c:v>108.83</c:v>
                </c:pt>
                <c:pt idx="5117">
                  <c:v>108.92</c:v>
                </c:pt>
                <c:pt idx="5118">
                  <c:v>108.99</c:v>
                </c:pt>
                <c:pt idx="5119">
                  <c:v>109.05</c:v>
                </c:pt>
                <c:pt idx="5120">
                  <c:v>109.11</c:v>
                </c:pt>
                <c:pt idx="5121">
                  <c:v>109.15</c:v>
                </c:pt>
                <c:pt idx="5122">
                  <c:v>109.18</c:v>
                </c:pt>
                <c:pt idx="5123">
                  <c:v>109.2</c:v>
                </c:pt>
                <c:pt idx="5124">
                  <c:v>109.21</c:v>
                </c:pt>
                <c:pt idx="5125">
                  <c:v>109.22</c:v>
                </c:pt>
                <c:pt idx="5126">
                  <c:v>109.22</c:v>
                </c:pt>
                <c:pt idx="5127">
                  <c:v>109.21</c:v>
                </c:pt>
                <c:pt idx="5128">
                  <c:v>109.19</c:v>
                </c:pt>
                <c:pt idx="5129">
                  <c:v>109.18</c:v>
                </c:pt>
                <c:pt idx="5130">
                  <c:v>109.15</c:v>
                </c:pt>
                <c:pt idx="5131">
                  <c:v>109.12</c:v>
                </c:pt>
                <c:pt idx="5132">
                  <c:v>109.1</c:v>
                </c:pt>
                <c:pt idx="5133">
                  <c:v>109.06</c:v>
                </c:pt>
                <c:pt idx="5134">
                  <c:v>109.03</c:v>
                </c:pt>
                <c:pt idx="5135">
                  <c:v>109.01</c:v>
                </c:pt>
                <c:pt idx="5136">
                  <c:v>108.98</c:v>
                </c:pt>
                <c:pt idx="5137">
                  <c:v>108.95</c:v>
                </c:pt>
                <c:pt idx="5138">
                  <c:v>108.92</c:v>
                </c:pt>
                <c:pt idx="5139">
                  <c:v>108.89</c:v>
                </c:pt>
                <c:pt idx="5140">
                  <c:v>108.87</c:v>
                </c:pt>
                <c:pt idx="5141">
                  <c:v>108.86</c:v>
                </c:pt>
                <c:pt idx="5142">
                  <c:v>108.85</c:v>
                </c:pt>
                <c:pt idx="5143">
                  <c:v>108.85</c:v>
                </c:pt>
                <c:pt idx="5144">
                  <c:v>108.84</c:v>
                </c:pt>
                <c:pt idx="5145">
                  <c:v>108.83</c:v>
                </c:pt>
                <c:pt idx="5146">
                  <c:v>108.81</c:v>
                </c:pt>
                <c:pt idx="5147">
                  <c:v>108.79</c:v>
                </c:pt>
                <c:pt idx="5148">
                  <c:v>108.76</c:v>
                </c:pt>
                <c:pt idx="5149">
                  <c:v>108.73</c:v>
                </c:pt>
                <c:pt idx="5150">
                  <c:v>108.71</c:v>
                </c:pt>
                <c:pt idx="5151">
                  <c:v>108.68</c:v>
                </c:pt>
                <c:pt idx="5152">
                  <c:v>108.65</c:v>
                </c:pt>
                <c:pt idx="5153">
                  <c:v>108.62</c:v>
                </c:pt>
                <c:pt idx="5154">
                  <c:v>108.61</c:v>
                </c:pt>
                <c:pt idx="5155">
                  <c:v>108.59</c:v>
                </c:pt>
                <c:pt idx="5156">
                  <c:v>108.59</c:v>
                </c:pt>
                <c:pt idx="5157">
                  <c:v>108.6</c:v>
                </c:pt>
                <c:pt idx="5158">
                  <c:v>108.61</c:v>
                </c:pt>
                <c:pt idx="5159">
                  <c:v>108.63</c:v>
                </c:pt>
                <c:pt idx="5160">
                  <c:v>108.65</c:v>
                </c:pt>
                <c:pt idx="5161">
                  <c:v>108.67</c:v>
                </c:pt>
                <c:pt idx="5162">
                  <c:v>108.7</c:v>
                </c:pt>
                <c:pt idx="5163">
                  <c:v>108.74</c:v>
                </c:pt>
                <c:pt idx="5164">
                  <c:v>108.78</c:v>
                </c:pt>
                <c:pt idx="5165">
                  <c:v>108.82</c:v>
                </c:pt>
                <c:pt idx="5166">
                  <c:v>108.88</c:v>
                </c:pt>
                <c:pt idx="5167">
                  <c:v>108.94</c:v>
                </c:pt>
                <c:pt idx="5168">
                  <c:v>109.01</c:v>
                </c:pt>
                <c:pt idx="5169">
                  <c:v>109.08</c:v>
                </c:pt>
                <c:pt idx="5170">
                  <c:v>109.15</c:v>
                </c:pt>
                <c:pt idx="5171">
                  <c:v>109.23</c:v>
                </c:pt>
                <c:pt idx="5172">
                  <c:v>109.3</c:v>
                </c:pt>
                <c:pt idx="5173">
                  <c:v>109.37</c:v>
                </c:pt>
                <c:pt idx="5174">
                  <c:v>109.41</c:v>
                </c:pt>
                <c:pt idx="5175">
                  <c:v>109.46</c:v>
                </c:pt>
                <c:pt idx="5176">
                  <c:v>109.49</c:v>
                </c:pt>
                <c:pt idx="5177">
                  <c:v>109.52</c:v>
                </c:pt>
                <c:pt idx="5178">
                  <c:v>109.54</c:v>
                </c:pt>
                <c:pt idx="5179">
                  <c:v>109.56</c:v>
                </c:pt>
                <c:pt idx="5180">
                  <c:v>109.61</c:v>
                </c:pt>
                <c:pt idx="5181">
                  <c:v>109.66</c:v>
                </c:pt>
                <c:pt idx="5182">
                  <c:v>109.73</c:v>
                </c:pt>
                <c:pt idx="5183">
                  <c:v>109.81</c:v>
                </c:pt>
                <c:pt idx="5184">
                  <c:v>109.9</c:v>
                </c:pt>
                <c:pt idx="5185">
                  <c:v>110.01</c:v>
                </c:pt>
                <c:pt idx="5186">
                  <c:v>110.14</c:v>
                </c:pt>
                <c:pt idx="5187">
                  <c:v>110.26</c:v>
                </c:pt>
                <c:pt idx="5188">
                  <c:v>110.37</c:v>
                </c:pt>
                <c:pt idx="5189">
                  <c:v>110.49</c:v>
                </c:pt>
                <c:pt idx="5190">
                  <c:v>110.6</c:v>
                </c:pt>
                <c:pt idx="5191">
                  <c:v>110.72</c:v>
                </c:pt>
                <c:pt idx="5192">
                  <c:v>110.84</c:v>
                </c:pt>
                <c:pt idx="5193">
                  <c:v>110.96</c:v>
                </c:pt>
                <c:pt idx="5194">
                  <c:v>111.06</c:v>
                </c:pt>
                <c:pt idx="5195">
                  <c:v>111.17</c:v>
                </c:pt>
                <c:pt idx="5196">
                  <c:v>111.27</c:v>
                </c:pt>
                <c:pt idx="5197">
                  <c:v>111.38</c:v>
                </c:pt>
                <c:pt idx="5198">
                  <c:v>111.49</c:v>
                </c:pt>
                <c:pt idx="5199">
                  <c:v>111.6</c:v>
                </c:pt>
                <c:pt idx="5200">
                  <c:v>111.7</c:v>
                </c:pt>
                <c:pt idx="5201">
                  <c:v>111.79</c:v>
                </c:pt>
                <c:pt idx="5202">
                  <c:v>111.89</c:v>
                </c:pt>
                <c:pt idx="5203">
                  <c:v>111.97</c:v>
                </c:pt>
                <c:pt idx="5204">
                  <c:v>112.06</c:v>
                </c:pt>
                <c:pt idx="5205">
                  <c:v>112.14</c:v>
                </c:pt>
                <c:pt idx="5206">
                  <c:v>112.18</c:v>
                </c:pt>
                <c:pt idx="5207">
                  <c:v>112.22</c:v>
                </c:pt>
                <c:pt idx="5208">
                  <c:v>112.26</c:v>
                </c:pt>
                <c:pt idx="5209">
                  <c:v>112.29</c:v>
                </c:pt>
                <c:pt idx="5210">
                  <c:v>112.34</c:v>
                </c:pt>
                <c:pt idx="5211">
                  <c:v>112.39</c:v>
                </c:pt>
                <c:pt idx="5212">
                  <c:v>112.43</c:v>
                </c:pt>
                <c:pt idx="5213">
                  <c:v>112.45</c:v>
                </c:pt>
                <c:pt idx="5214">
                  <c:v>112.47</c:v>
                </c:pt>
                <c:pt idx="5215">
                  <c:v>112.48</c:v>
                </c:pt>
                <c:pt idx="5216">
                  <c:v>112.51</c:v>
                </c:pt>
                <c:pt idx="5217">
                  <c:v>112.53</c:v>
                </c:pt>
                <c:pt idx="5218">
                  <c:v>112.56</c:v>
                </c:pt>
                <c:pt idx="5219">
                  <c:v>112.58</c:v>
                </c:pt>
                <c:pt idx="5220">
                  <c:v>112.61</c:v>
                </c:pt>
                <c:pt idx="5221">
                  <c:v>112.64</c:v>
                </c:pt>
                <c:pt idx="5222">
                  <c:v>112.68</c:v>
                </c:pt>
                <c:pt idx="5223">
                  <c:v>112.73</c:v>
                </c:pt>
                <c:pt idx="5224">
                  <c:v>112.76</c:v>
                </c:pt>
                <c:pt idx="5225">
                  <c:v>112.8</c:v>
                </c:pt>
                <c:pt idx="5226">
                  <c:v>112.85</c:v>
                </c:pt>
                <c:pt idx="5227">
                  <c:v>112.9</c:v>
                </c:pt>
                <c:pt idx="5228">
                  <c:v>112.96</c:v>
                </c:pt>
                <c:pt idx="5229">
                  <c:v>113.01</c:v>
                </c:pt>
                <c:pt idx="5230">
                  <c:v>113.06</c:v>
                </c:pt>
                <c:pt idx="5231">
                  <c:v>113.12</c:v>
                </c:pt>
                <c:pt idx="5232">
                  <c:v>113.16</c:v>
                </c:pt>
                <c:pt idx="5233">
                  <c:v>113.19</c:v>
                </c:pt>
                <c:pt idx="5234">
                  <c:v>113.23</c:v>
                </c:pt>
                <c:pt idx="5235">
                  <c:v>113.29</c:v>
                </c:pt>
                <c:pt idx="5236">
                  <c:v>113.34</c:v>
                </c:pt>
                <c:pt idx="5237">
                  <c:v>113.38</c:v>
                </c:pt>
                <c:pt idx="5238">
                  <c:v>113.43</c:v>
                </c:pt>
                <c:pt idx="5239">
                  <c:v>113.47</c:v>
                </c:pt>
                <c:pt idx="5240">
                  <c:v>113.51</c:v>
                </c:pt>
                <c:pt idx="5241">
                  <c:v>113.56</c:v>
                </c:pt>
                <c:pt idx="5242">
                  <c:v>113.63</c:v>
                </c:pt>
                <c:pt idx="5243">
                  <c:v>113.69</c:v>
                </c:pt>
                <c:pt idx="5244">
                  <c:v>113.75</c:v>
                </c:pt>
                <c:pt idx="5245">
                  <c:v>113.8</c:v>
                </c:pt>
                <c:pt idx="5246">
                  <c:v>113.84</c:v>
                </c:pt>
                <c:pt idx="5247">
                  <c:v>113.87</c:v>
                </c:pt>
                <c:pt idx="5248">
                  <c:v>113.91</c:v>
                </c:pt>
                <c:pt idx="5249">
                  <c:v>113.94</c:v>
                </c:pt>
                <c:pt idx="5250">
                  <c:v>113.96</c:v>
                </c:pt>
                <c:pt idx="5251">
                  <c:v>113.98</c:v>
                </c:pt>
                <c:pt idx="5252">
                  <c:v>114.01</c:v>
                </c:pt>
                <c:pt idx="5253">
                  <c:v>114.03</c:v>
                </c:pt>
                <c:pt idx="5254">
                  <c:v>114.05</c:v>
                </c:pt>
                <c:pt idx="5255">
                  <c:v>114.06</c:v>
                </c:pt>
                <c:pt idx="5256">
                  <c:v>114.06</c:v>
                </c:pt>
                <c:pt idx="5257">
                  <c:v>114.05</c:v>
                </c:pt>
                <c:pt idx="5258">
                  <c:v>114.04</c:v>
                </c:pt>
                <c:pt idx="5259">
                  <c:v>114.03</c:v>
                </c:pt>
                <c:pt idx="5260">
                  <c:v>114</c:v>
                </c:pt>
                <c:pt idx="5261">
                  <c:v>113.96</c:v>
                </c:pt>
                <c:pt idx="5262">
                  <c:v>113.93</c:v>
                </c:pt>
                <c:pt idx="5263">
                  <c:v>113.89</c:v>
                </c:pt>
                <c:pt idx="5264">
                  <c:v>113.85</c:v>
                </c:pt>
                <c:pt idx="5265">
                  <c:v>113.83</c:v>
                </c:pt>
                <c:pt idx="5266">
                  <c:v>113.82</c:v>
                </c:pt>
                <c:pt idx="5267">
                  <c:v>113.81</c:v>
                </c:pt>
                <c:pt idx="5268">
                  <c:v>113.8</c:v>
                </c:pt>
                <c:pt idx="5269">
                  <c:v>113.78</c:v>
                </c:pt>
                <c:pt idx="5270">
                  <c:v>113.76</c:v>
                </c:pt>
                <c:pt idx="5271">
                  <c:v>113.74</c:v>
                </c:pt>
                <c:pt idx="5272">
                  <c:v>113.73</c:v>
                </c:pt>
                <c:pt idx="5273">
                  <c:v>113.73</c:v>
                </c:pt>
                <c:pt idx="5274">
                  <c:v>113.74</c:v>
                </c:pt>
                <c:pt idx="5275">
                  <c:v>113.77</c:v>
                </c:pt>
                <c:pt idx="5276">
                  <c:v>113.81</c:v>
                </c:pt>
                <c:pt idx="5277">
                  <c:v>113.86</c:v>
                </c:pt>
                <c:pt idx="5278">
                  <c:v>113.91</c:v>
                </c:pt>
                <c:pt idx="5279">
                  <c:v>113.94</c:v>
                </c:pt>
                <c:pt idx="5280">
                  <c:v>113.96</c:v>
                </c:pt>
                <c:pt idx="5281">
                  <c:v>113.97</c:v>
                </c:pt>
                <c:pt idx="5282">
                  <c:v>113.98</c:v>
                </c:pt>
                <c:pt idx="5283">
                  <c:v>113.97</c:v>
                </c:pt>
                <c:pt idx="5284">
                  <c:v>113.97</c:v>
                </c:pt>
                <c:pt idx="5285">
                  <c:v>113.96</c:v>
                </c:pt>
                <c:pt idx="5286">
                  <c:v>113.94</c:v>
                </c:pt>
                <c:pt idx="5287">
                  <c:v>113.93</c:v>
                </c:pt>
                <c:pt idx="5288">
                  <c:v>113.93</c:v>
                </c:pt>
                <c:pt idx="5289">
                  <c:v>113.94</c:v>
                </c:pt>
                <c:pt idx="5290">
                  <c:v>113.95</c:v>
                </c:pt>
                <c:pt idx="5291">
                  <c:v>113.94</c:v>
                </c:pt>
                <c:pt idx="5292">
                  <c:v>113.91</c:v>
                </c:pt>
                <c:pt idx="5293">
                  <c:v>113.87</c:v>
                </c:pt>
                <c:pt idx="5294">
                  <c:v>113.79</c:v>
                </c:pt>
                <c:pt idx="5295">
                  <c:v>113.69</c:v>
                </c:pt>
                <c:pt idx="5296">
                  <c:v>113.57</c:v>
                </c:pt>
                <c:pt idx="5297">
                  <c:v>113.44</c:v>
                </c:pt>
                <c:pt idx="5298">
                  <c:v>113.31</c:v>
                </c:pt>
                <c:pt idx="5299">
                  <c:v>113.18</c:v>
                </c:pt>
                <c:pt idx="5300">
                  <c:v>113.06</c:v>
                </c:pt>
                <c:pt idx="5301">
                  <c:v>112.95</c:v>
                </c:pt>
                <c:pt idx="5302">
                  <c:v>112.84</c:v>
                </c:pt>
                <c:pt idx="5303">
                  <c:v>112.72</c:v>
                </c:pt>
                <c:pt idx="5304">
                  <c:v>112.61</c:v>
                </c:pt>
                <c:pt idx="5305">
                  <c:v>112.49</c:v>
                </c:pt>
                <c:pt idx="5306">
                  <c:v>112.37</c:v>
                </c:pt>
                <c:pt idx="5307">
                  <c:v>112.26</c:v>
                </c:pt>
                <c:pt idx="5308">
                  <c:v>112.15</c:v>
                </c:pt>
                <c:pt idx="5309">
                  <c:v>112.06</c:v>
                </c:pt>
                <c:pt idx="5310">
                  <c:v>112</c:v>
                </c:pt>
                <c:pt idx="5311">
                  <c:v>111.95</c:v>
                </c:pt>
                <c:pt idx="5312">
                  <c:v>111.91</c:v>
                </c:pt>
                <c:pt idx="5313">
                  <c:v>111.9</c:v>
                </c:pt>
                <c:pt idx="5314">
                  <c:v>111.9</c:v>
                </c:pt>
                <c:pt idx="5315">
                  <c:v>111.92</c:v>
                </c:pt>
                <c:pt idx="5316">
                  <c:v>111.95</c:v>
                </c:pt>
                <c:pt idx="5317">
                  <c:v>112</c:v>
                </c:pt>
                <c:pt idx="5318">
                  <c:v>112.06</c:v>
                </c:pt>
                <c:pt idx="5319">
                  <c:v>112.12</c:v>
                </c:pt>
                <c:pt idx="5320">
                  <c:v>112.19</c:v>
                </c:pt>
                <c:pt idx="5321">
                  <c:v>112.26</c:v>
                </c:pt>
                <c:pt idx="5322">
                  <c:v>112.33</c:v>
                </c:pt>
                <c:pt idx="5323">
                  <c:v>112.4</c:v>
                </c:pt>
                <c:pt idx="5324">
                  <c:v>112.48</c:v>
                </c:pt>
                <c:pt idx="5325">
                  <c:v>112.56</c:v>
                </c:pt>
                <c:pt idx="5326">
                  <c:v>112.63</c:v>
                </c:pt>
                <c:pt idx="5327">
                  <c:v>112.7</c:v>
                </c:pt>
                <c:pt idx="5328">
                  <c:v>112.79</c:v>
                </c:pt>
                <c:pt idx="5329">
                  <c:v>112.88</c:v>
                </c:pt>
                <c:pt idx="5330">
                  <c:v>112.95</c:v>
                </c:pt>
                <c:pt idx="5331">
                  <c:v>113.04</c:v>
                </c:pt>
                <c:pt idx="5332">
                  <c:v>113.12</c:v>
                </c:pt>
                <c:pt idx="5333">
                  <c:v>113.19</c:v>
                </c:pt>
                <c:pt idx="5334">
                  <c:v>113.26</c:v>
                </c:pt>
                <c:pt idx="5335">
                  <c:v>113.31</c:v>
                </c:pt>
                <c:pt idx="5336">
                  <c:v>113.36</c:v>
                </c:pt>
                <c:pt idx="5337">
                  <c:v>113.4</c:v>
                </c:pt>
                <c:pt idx="5338">
                  <c:v>113.43</c:v>
                </c:pt>
                <c:pt idx="5339">
                  <c:v>113.45</c:v>
                </c:pt>
                <c:pt idx="5340">
                  <c:v>113.47</c:v>
                </c:pt>
                <c:pt idx="5341">
                  <c:v>113.48</c:v>
                </c:pt>
                <c:pt idx="5342">
                  <c:v>113.49</c:v>
                </c:pt>
                <c:pt idx="5343">
                  <c:v>113.5</c:v>
                </c:pt>
                <c:pt idx="5344">
                  <c:v>113.5</c:v>
                </c:pt>
                <c:pt idx="5345">
                  <c:v>113.51</c:v>
                </c:pt>
                <c:pt idx="5346">
                  <c:v>113.52</c:v>
                </c:pt>
                <c:pt idx="5347">
                  <c:v>113.53</c:v>
                </c:pt>
                <c:pt idx="5348">
                  <c:v>113.54</c:v>
                </c:pt>
                <c:pt idx="5349">
                  <c:v>113.55</c:v>
                </c:pt>
                <c:pt idx="5350">
                  <c:v>113.55</c:v>
                </c:pt>
                <c:pt idx="5351">
                  <c:v>113.56</c:v>
                </c:pt>
                <c:pt idx="5352">
                  <c:v>113.58</c:v>
                </c:pt>
                <c:pt idx="5353">
                  <c:v>113.59</c:v>
                </c:pt>
                <c:pt idx="5354">
                  <c:v>113.61</c:v>
                </c:pt>
                <c:pt idx="5355">
                  <c:v>113.64</c:v>
                </c:pt>
                <c:pt idx="5356">
                  <c:v>113.67</c:v>
                </c:pt>
                <c:pt idx="5357">
                  <c:v>113.7</c:v>
                </c:pt>
                <c:pt idx="5358">
                  <c:v>113.73</c:v>
                </c:pt>
                <c:pt idx="5359">
                  <c:v>113.76</c:v>
                </c:pt>
                <c:pt idx="5360">
                  <c:v>113.77</c:v>
                </c:pt>
                <c:pt idx="5361">
                  <c:v>113.78</c:v>
                </c:pt>
                <c:pt idx="5362">
                  <c:v>113.79</c:v>
                </c:pt>
                <c:pt idx="5363">
                  <c:v>113.8</c:v>
                </c:pt>
                <c:pt idx="5364">
                  <c:v>113.81</c:v>
                </c:pt>
                <c:pt idx="5365">
                  <c:v>113.82</c:v>
                </c:pt>
                <c:pt idx="5366">
                  <c:v>113.84</c:v>
                </c:pt>
                <c:pt idx="5367">
                  <c:v>113.88</c:v>
                </c:pt>
                <c:pt idx="5368">
                  <c:v>113.92</c:v>
                </c:pt>
                <c:pt idx="5369">
                  <c:v>113.96</c:v>
                </c:pt>
                <c:pt idx="5370">
                  <c:v>114.02</c:v>
                </c:pt>
                <c:pt idx="5371">
                  <c:v>114.08</c:v>
                </c:pt>
                <c:pt idx="5372">
                  <c:v>114.15</c:v>
                </c:pt>
                <c:pt idx="5373">
                  <c:v>114.21</c:v>
                </c:pt>
                <c:pt idx="5374">
                  <c:v>114.27</c:v>
                </c:pt>
                <c:pt idx="5375">
                  <c:v>114.34</c:v>
                </c:pt>
                <c:pt idx="5376">
                  <c:v>114.41</c:v>
                </c:pt>
                <c:pt idx="5377">
                  <c:v>114.49</c:v>
                </c:pt>
                <c:pt idx="5378">
                  <c:v>114.57</c:v>
                </c:pt>
                <c:pt idx="5379">
                  <c:v>114.64</c:v>
                </c:pt>
                <c:pt idx="5380">
                  <c:v>114.71</c:v>
                </c:pt>
                <c:pt idx="5381">
                  <c:v>114.77</c:v>
                </c:pt>
                <c:pt idx="5382">
                  <c:v>114.83</c:v>
                </c:pt>
                <c:pt idx="5383">
                  <c:v>114.88</c:v>
                </c:pt>
                <c:pt idx="5384">
                  <c:v>114.92</c:v>
                </c:pt>
                <c:pt idx="5385">
                  <c:v>114.94</c:v>
                </c:pt>
                <c:pt idx="5386">
                  <c:v>114.95</c:v>
                </c:pt>
                <c:pt idx="5387">
                  <c:v>114.95</c:v>
                </c:pt>
                <c:pt idx="5388">
                  <c:v>114.92</c:v>
                </c:pt>
                <c:pt idx="5389">
                  <c:v>114.87</c:v>
                </c:pt>
                <c:pt idx="5390">
                  <c:v>114.81</c:v>
                </c:pt>
                <c:pt idx="5391">
                  <c:v>114.75</c:v>
                </c:pt>
                <c:pt idx="5392">
                  <c:v>114.67</c:v>
                </c:pt>
                <c:pt idx="5393">
                  <c:v>114.59</c:v>
                </c:pt>
                <c:pt idx="5394">
                  <c:v>114.51</c:v>
                </c:pt>
                <c:pt idx="5395">
                  <c:v>114.43</c:v>
                </c:pt>
                <c:pt idx="5396">
                  <c:v>114.34</c:v>
                </c:pt>
                <c:pt idx="5397">
                  <c:v>114.24</c:v>
                </c:pt>
                <c:pt idx="5398">
                  <c:v>114.13</c:v>
                </c:pt>
                <c:pt idx="5399">
                  <c:v>114.03</c:v>
                </c:pt>
                <c:pt idx="5400">
                  <c:v>113.92</c:v>
                </c:pt>
                <c:pt idx="5401">
                  <c:v>113.82</c:v>
                </c:pt>
                <c:pt idx="5402">
                  <c:v>113.72</c:v>
                </c:pt>
                <c:pt idx="5403">
                  <c:v>113.63</c:v>
                </c:pt>
                <c:pt idx="5404">
                  <c:v>113.55</c:v>
                </c:pt>
                <c:pt idx="5405">
                  <c:v>113.48</c:v>
                </c:pt>
                <c:pt idx="5406">
                  <c:v>113.42</c:v>
                </c:pt>
                <c:pt idx="5407">
                  <c:v>113.37</c:v>
                </c:pt>
                <c:pt idx="5408">
                  <c:v>113.34</c:v>
                </c:pt>
                <c:pt idx="5409">
                  <c:v>113.32</c:v>
                </c:pt>
                <c:pt idx="5410">
                  <c:v>113.32</c:v>
                </c:pt>
                <c:pt idx="5411">
                  <c:v>113.34</c:v>
                </c:pt>
                <c:pt idx="5412">
                  <c:v>113.37</c:v>
                </c:pt>
                <c:pt idx="5413">
                  <c:v>113.41</c:v>
                </c:pt>
                <c:pt idx="5414">
                  <c:v>113.44</c:v>
                </c:pt>
                <c:pt idx="5415">
                  <c:v>113.49</c:v>
                </c:pt>
                <c:pt idx="5416">
                  <c:v>113.55</c:v>
                </c:pt>
                <c:pt idx="5417">
                  <c:v>113.61</c:v>
                </c:pt>
                <c:pt idx="5418">
                  <c:v>113.67</c:v>
                </c:pt>
                <c:pt idx="5419">
                  <c:v>113.73</c:v>
                </c:pt>
                <c:pt idx="5420">
                  <c:v>113.78</c:v>
                </c:pt>
                <c:pt idx="5421">
                  <c:v>113.84</c:v>
                </c:pt>
                <c:pt idx="5422">
                  <c:v>113.88</c:v>
                </c:pt>
                <c:pt idx="5423">
                  <c:v>113.92</c:v>
                </c:pt>
                <c:pt idx="5424">
                  <c:v>113.94</c:v>
                </c:pt>
                <c:pt idx="5425">
                  <c:v>113.94</c:v>
                </c:pt>
                <c:pt idx="5426">
                  <c:v>113.92</c:v>
                </c:pt>
                <c:pt idx="5427">
                  <c:v>113.89</c:v>
                </c:pt>
                <c:pt idx="5428">
                  <c:v>113.84</c:v>
                </c:pt>
                <c:pt idx="5429">
                  <c:v>113.77</c:v>
                </c:pt>
                <c:pt idx="5430">
                  <c:v>113.68</c:v>
                </c:pt>
                <c:pt idx="5431">
                  <c:v>113.58</c:v>
                </c:pt>
                <c:pt idx="5432">
                  <c:v>113.48</c:v>
                </c:pt>
                <c:pt idx="5433">
                  <c:v>113.38</c:v>
                </c:pt>
                <c:pt idx="5434">
                  <c:v>113.27</c:v>
                </c:pt>
                <c:pt idx="5435">
                  <c:v>113.18</c:v>
                </c:pt>
                <c:pt idx="5436">
                  <c:v>113.11</c:v>
                </c:pt>
                <c:pt idx="5437">
                  <c:v>113.06</c:v>
                </c:pt>
                <c:pt idx="5438">
                  <c:v>113.05</c:v>
                </c:pt>
                <c:pt idx="5439">
                  <c:v>113.04</c:v>
                </c:pt>
                <c:pt idx="5440">
                  <c:v>113.06</c:v>
                </c:pt>
                <c:pt idx="5441">
                  <c:v>113.08</c:v>
                </c:pt>
                <c:pt idx="5442">
                  <c:v>113.11</c:v>
                </c:pt>
                <c:pt idx="5443">
                  <c:v>113.12</c:v>
                </c:pt>
                <c:pt idx="5444">
                  <c:v>113.14</c:v>
                </c:pt>
                <c:pt idx="5445">
                  <c:v>113.16</c:v>
                </c:pt>
                <c:pt idx="5446">
                  <c:v>113.18</c:v>
                </c:pt>
                <c:pt idx="5447">
                  <c:v>113.21</c:v>
                </c:pt>
                <c:pt idx="5448">
                  <c:v>113.25</c:v>
                </c:pt>
                <c:pt idx="5449">
                  <c:v>113.28</c:v>
                </c:pt>
                <c:pt idx="5450">
                  <c:v>113.3</c:v>
                </c:pt>
                <c:pt idx="5451">
                  <c:v>113.29</c:v>
                </c:pt>
                <c:pt idx="5452">
                  <c:v>113.27</c:v>
                </c:pt>
                <c:pt idx="5453">
                  <c:v>113.22</c:v>
                </c:pt>
                <c:pt idx="5454">
                  <c:v>113.17</c:v>
                </c:pt>
                <c:pt idx="5455">
                  <c:v>113.13</c:v>
                </c:pt>
                <c:pt idx="5456">
                  <c:v>113.09</c:v>
                </c:pt>
                <c:pt idx="5457">
                  <c:v>113.05</c:v>
                </c:pt>
                <c:pt idx="5458">
                  <c:v>113.02</c:v>
                </c:pt>
                <c:pt idx="5459">
                  <c:v>112.98</c:v>
                </c:pt>
                <c:pt idx="5460">
                  <c:v>112.94</c:v>
                </c:pt>
                <c:pt idx="5461">
                  <c:v>112.9</c:v>
                </c:pt>
                <c:pt idx="5462">
                  <c:v>112.87</c:v>
                </c:pt>
                <c:pt idx="5463">
                  <c:v>112.84</c:v>
                </c:pt>
                <c:pt idx="5464">
                  <c:v>112.84</c:v>
                </c:pt>
                <c:pt idx="5465">
                  <c:v>112.86</c:v>
                </c:pt>
                <c:pt idx="5466">
                  <c:v>112.9</c:v>
                </c:pt>
                <c:pt idx="5467">
                  <c:v>112.94</c:v>
                </c:pt>
                <c:pt idx="5468">
                  <c:v>113</c:v>
                </c:pt>
                <c:pt idx="5469">
                  <c:v>113.06</c:v>
                </c:pt>
                <c:pt idx="5470">
                  <c:v>113.12</c:v>
                </c:pt>
                <c:pt idx="5471">
                  <c:v>113.19</c:v>
                </c:pt>
                <c:pt idx="5472">
                  <c:v>113.26</c:v>
                </c:pt>
                <c:pt idx="5473">
                  <c:v>113.31</c:v>
                </c:pt>
                <c:pt idx="5474">
                  <c:v>113.38</c:v>
                </c:pt>
                <c:pt idx="5475">
                  <c:v>113.44</c:v>
                </c:pt>
                <c:pt idx="5476">
                  <c:v>113.5</c:v>
                </c:pt>
                <c:pt idx="5477">
                  <c:v>113.54</c:v>
                </c:pt>
                <c:pt idx="5478">
                  <c:v>113.57</c:v>
                </c:pt>
                <c:pt idx="5479">
                  <c:v>113.59</c:v>
                </c:pt>
                <c:pt idx="5480">
                  <c:v>113.6</c:v>
                </c:pt>
                <c:pt idx="5481">
                  <c:v>113.6</c:v>
                </c:pt>
                <c:pt idx="5482">
                  <c:v>113.57</c:v>
                </c:pt>
                <c:pt idx="5483">
                  <c:v>113.55</c:v>
                </c:pt>
                <c:pt idx="5484">
                  <c:v>113.52</c:v>
                </c:pt>
                <c:pt idx="5485">
                  <c:v>113.49</c:v>
                </c:pt>
                <c:pt idx="5486">
                  <c:v>113.45</c:v>
                </c:pt>
                <c:pt idx="5487">
                  <c:v>113.39</c:v>
                </c:pt>
                <c:pt idx="5488">
                  <c:v>113.33</c:v>
                </c:pt>
                <c:pt idx="5489">
                  <c:v>113.26</c:v>
                </c:pt>
                <c:pt idx="5490">
                  <c:v>113.18</c:v>
                </c:pt>
                <c:pt idx="5491">
                  <c:v>113.08</c:v>
                </c:pt>
                <c:pt idx="5492">
                  <c:v>112.99</c:v>
                </c:pt>
                <c:pt idx="5493">
                  <c:v>112.91</c:v>
                </c:pt>
                <c:pt idx="5494">
                  <c:v>112.86</c:v>
                </c:pt>
                <c:pt idx="5495">
                  <c:v>112.84</c:v>
                </c:pt>
                <c:pt idx="5496">
                  <c:v>112.84</c:v>
                </c:pt>
                <c:pt idx="5497">
                  <c:v>112.86</c:v>
                </c:pt>
                <c:pt idx="5498">
                  <c:v>112.88</c:v>
                </c:pt>
                <c:pt idx="5499">
                  <c:v>112.91</c:v>
                </c:pt>
                <c:pt idx="5500">
                  <c:v>112.93</c:v>
                </c:pt>
                <c:pt idx="5501">
                  <c:v>112.96</c:v>
                </c:pt>
                <c:pt idx="5502">
                  <c:v>112.98</c:v>
                </c:pt>
                <c:pt idx="5503">
                  <c:v>113.01</c:v>
                </c:pt>
                <c:pt idx="5504">
                  <c:v>113.02</c:v>
                </c:pt>
                <c:pt idx="5505">
                  <c:v>113.03</c:v>
                </c:pt>
                <c:pt idx="5506">
                  <c:v>113.03</c:v>
                </c:pt>
                <c:pt idx="5507">
                  <c:v>113.02</c:v>
                </c:pt>
                <c:pt idx="5508">
                  <c:v>113.01</c:v>
                </c:pt>
                <c:pt idx="5509">
                  <c:v>113</c:v>
                </c:pt>
                <c:pt idx="5510">
                  <c:v>112.99</c:v>
                </c:pt>
                <c:pt idx="5511">
                  <c:v>112.99</c:v>
                </c:pt>
                <c:pt idx="5512">
                  <c:v>113</c:v>
                </c:pt>
                <c:pt idx="5513">
                  <c:v>112.99</c:v>
                </c:pt>
                <c:pt idx="5514">
                  <c:v>112.98</c:v>
                </c:pt>
                <c:pt idx="5515">
                  <c:v>112.94</c:v>
                </c:pt>
                <c:pt idx="5516">
                  <c:v>112.9</c:v>
                </c:pt>
                <c:pt idx="5517">
                  <c:v>112.83</c:v>
                </c:pt>
                <c:pt idx="5518">
                  <c:v>112.73</c:v>
                </c:pt>
                <c:pt idx="5519">
                  <c:v>112.65</c:v>
                </c:pt>
                <c:pt idx="5520">
                  <c:v>112.55</c:v>
                </c:pt>
                <c:pt idx="5521">
                  <c:v>112.42</c:v>
                </c:pt>
                <c:pt idx="5522">
                  <c:v>112.28</c:v>
                </c:pt>
                <c:pt idx="5523">
                  <c:v>112.14</c:v>
                </c:pt>
                <c:pt idx="5524">
                  <c:v>111.99</c:v>
                </c:pt>
                <c:pt idx="5525">
                  <c:v>111.82</c:v>
                </c:pt>
                <c:pt idx="5526">
                  <c:v>111.65</c:v>
                </c:pt>
                <c:pt idx="5527">
                  <c:v>111.5</c:v>
                </c:pt>
                <c:pt idx="5528">
                  <c:v>111.41</c:v>
                </c:pt>
                <c:pt idx="5529">
                  <c:v>111.39</c:v>
                </c:pt>
                <c:pt idx="5530">
                  <c:v>111.41</c:v>
                </c:pt>
                <c:pt idx="5531">
                  <c:v>111.47</c:v>
                </c:pt>
                <c:pt idx="5532">
                  <c:v>111.57</c:v>
                </c:pt>
                <c:pt idx="5533">
                  <c:v>111.68</c:v>
                </c:pt>
                <c:pt idx="5534">
                  <c:v>111.8</c:v>
                </c:pt>
                <c:pt idx="5535">
                  <c:v>111.93</c:v>
                </c:pt>
                <c:pt idx="5536">
                  <c:v>112.1</c:v>
                </c:pt>
                <c:pt idx="5537">
                  <c:v>112.29</c:v>
                </c:pt>
                <c:pt idx="5538">
                  <c:v>112.49</c:v>
                </c:pt>
                <c:pt idx="5539">
                  <c:v>112.71</c:v>
                </c:pt>
                <c:pt idx="5540">
                  <c:v>112.94</c:v>
                </c:pt>
                <c:pt idx="5541">
                  <c:v>113.16</c:v>
                </c:pt>
                <c:pt idx="5542">
                  <c:v>113.38</c:v>
                </c:pt>
                <c:pt idx="5543">
                  <c:v>113.59</c:v>
                </c:pt>
                <c:pt idx="5544">
                  <c:v>113.8</c:v>
                </c:pt>
                <c:pt idx="5545">
                  <c:v>113.99</c:v>
                </c:pt>
                <c:pt idx="5546">
                  <c:v>114.17</c:v>
                </c:pt>
                <c:pt idx="5547">
                  <c:v>114.32</c:v>
                </c:pt>
                <c:pt idx="5548">
                  <c:v>114.45</c:v>
                </c:pt>
                <c:pt idx="5549">
                  <c:v>114.57</c:v>
                </c:pt>
                <c:pt idx="5550">
                  <c:v>114.65</c:v>
                </c:pt>
                <c:pt idx="5551">
                  <c:v>114.71</c:v>
                </c:pt>
                <c:pt idx="5552">
                  <c:v>114.77</c:v>
                </c:pt>
                <c:pt idx="5553">
                  <c:v>114.8</c:v>
                </c:pt>
                <c:pt idx="5554">
                  <c:v>114.8</c:v>
                </c:pt>
                <c:pt idx="5555">
                  <c:v>114.8</c:v>
                </c:pt>
                <c:pt idx="5556">
                  <c:v>114.78</c:v>
                </c:pt>
                <c:pt idx="5557">
                  <c:v>114.75</c:v>
                </c:pt>
                <c:pt idx="5558">
                  <c:v>114.72</c:v>
                </c:pt>
                <c:pt idx="5559">
                  <c:v>114.68</c:v>
                </c:pt>
                <c:pt idx="5560">
                  <c:v>114.66</c:v>
                </c:pt>
                <c:pt idx="5561">
                  <c:v>114.64</c:v>
                </c:pt>
                <c:pt idx="5562">
                  <c:v>114.62</c:v>
                </c:pt>
                <c:pt idx="5563">
                  <c:v>114.6</c:v>
                </c:pt>
                <c:pt idx="5564">
                  <c:v>114.58</c:v>
                </c:pt>
                <c:pt idx="5565">
                  <c:v>114.56</c:v>
                </c:pt>
                <c:pt idx="5566">
                  <c:v>114.55</c:v>
                </c:pt>
                <c:pt idx="5567">
                  <c:v>114.54</c:v>
                </c:pt>
                <c:pt idx="5568">
                  <c:v>114.53</c:v>
                </c:pt>
                <c:pt idx="5569">
                  <c:v>114.52</c:v>
                </c:pt>
                <c:pt idx="5570">
                  <c:v>114.51</c:v>
                </c:pt>
                <c:pt idx="5571">
                  <c:v>114.49</c:v>
                </c:pt>
                <c:pt idx="5572">
                  <c:v>114.47</c:v>
                </c:pt>
                <c:pt idx="5573">
                  <c:v>114.45</c:v>
                </c:pt>
                <c:pt idx="5574">
                  <c:v>114.42</c:v>
                </c:pt>
                <c:pt idx="5575">
                  <c:v>114.4</c:v>
                </c:pt>
                <c:pt idx="5576">
                  <c:v>114.37</c:v>
                </c:pt>
                <c:pt idx="5577">
                  <c:v>114.34</c:v>
                </c:pt>
                <c:pt idx="5578">
                  <c:v>114.32</c:v>
                </c:pt>
                <c:pt idx="5579">
                  <c:v>114.29</c:v>
                </c:pt>
                <c:pt idx="5580">
                  <c:v>114.25</c:v>
                </c:pt>
                <c:pt idx="5581">
                  <c:v>114.22</c:v>
                </c:pt>
                <c:pt idx="5582">
                  <c:v>114.17</c:v>
                </c:pt>
                <c:pt idx="5583">
                  <c:v>114.13</c:v>
                </c:pt>
                <c:pt idx="5584">
                  <c:v>114.08</c:v>
                </c:pt>
                <c:pt idx="5585">
                  <c:v>114.03</c:v>
                </c:pt>
                <c:pt idx="5586">
                  <c:v>113.97</c:v>
                </c:pt>
                <c:pt idx="5587">
                  <c:v>113.9</c:v>
                </c:pt>
                <c:pt idx="5588">
                  <c:v>113.83</c:v>
                </c:pt>
                <c:pt idx="5589">
                  <c:v>113.76</c:v>
                </c:pt>
                <c:pt idx="5590">
                  <c:v>113.69</c:v>
                </c:pt>
                <c:pt idx="5591">
                  <c:v>113.61</c:v>
                </c:pt>
                <c:pt idx="5592">
                  <c:v>113.53</c:v>
                </c:pt>
                <c:pt idx="5593">
                  <c:v>113.45</c:v>
                </c:pt>
                <c:pt idx="5594">
                  <c:v>113.39</c:v>
                </c:pt>
                <c:pt idx="5595">
                  <c:v>113.34</c:v>
                </c:pt>
                <c:pt idx="5596">
                  <c:v>113.3</c:v>
                </c:pt>
                <c:pt idx="5597">
                  <c:v>113.25</c:v>
                </c:pt>
                <c:pt idx="5598">
                  <c:v>113.22</c:v>
                </c:pt>
                <c:pt idx="5599">
                  <c:v>113.19</c:v>
                </c:pt>
                <c:pt idx="5600">
                  <c:v>113.18</c:v>
                </c:pt>
                <c:pt idx="5601">
                  <c:v>113.15</c:v>
                </c:pt>
                <c:pt idx="5602">
                  <c:v>113.11</c:v>
                </c:pt>
                <c:pt idx="5603">
                  <c:v>113.08</c:v>
                </c:pt>
                <c:pt idx="5604">
                  <c:v>113.03</c:v>
                </c:pt>
                <c:pt idx="5605">
                  <c:v>113</c:v>
                </c:pt>
                <c:pt idx="5606">
                  <c:v>112.97</c:v>
                </c:pt>
                <c:pt idx="5607">
                  <c:v>112.95</c:v>
                </c:pt>
                <c:pt idx="5608">
                  <c:v>112.93</c:v>
                </c:pt>
                <c:pt idx="5609">
                  <c:v>112.91</c:v>
                </c:pt>
                <c:pt idx="5610">
                  <c:v>112.92</c:v>
                </c:pt>
                <c:pt idx="5611">
                  <c:v>112.93</c:v>
                </c:pt>
                <c:pt idx="5612">
                  <c:v>112.94</c:v>
                </c:pt>
                <c:pt idx="5613">
                  <c:v>112.94</c:v>
                </c:pt>
                <c:pt idx="5614">
                  <c:v>112.96</c:v>
                </c:pt>
                <c:pt idx="5615">
                  <c:v>112.97</c:v>
                </c:pt>
                <c:pt idx="5616">
                  <c:v>112.97</c:v>
                </c:pt>
                <c:pt idx="5617">
                  <c:v>112.99</c:v>
                </c:pt>
                <c:pt idx="5618">
                  <c:v>112.99</c:v>
                </c:pt>
                <c:pt idx="5619">
                  <c:v>112.99</c:v>
                </c:pt>
                <c:pt idx="5620">
                  <c:v>112.99</c:v>
                </c:pt>
                <c:pt idx="5621">
                  <c:v>113</c:v>
                </c:pt>
                <c:pt idx="5622">
                  <c:v>113.02</c:v>
                </c:pt>
                <c:pt idx="5623">
                  <c:v>113.07</c:v>
                </c:pt>
                <c:pt idx="5624">
                  <c:v>113.14</c:v>
                </c:pt>
                <c:pt idx="5625">
                  <c:v>113.2</c:v>
                </c:pt>
                <c:pt idx="5626">
                  <c:v>113.26</c:v>
                </c:pt>
                <c:pt idx="5627">
                  <c:v>113.32</c:v>
                </c:pt>
                <c:pt idx="5628">
                  <c:v>113.37</c:v>
                </c:pt>
                <c:pt idx="5629">
                  <c:v>113.39</c:v>
                </c:pt>
                <c:pt idx="5630">
                  <c:v>113.39</c:v>
                </c:pt>
                <c:pt idx="5631">
                  <c:v>113.39</c:v>
                </c:pt>
                <c:pt idx="5632">
                  <c:v>113.38</c:v>
                </c:pt>
                <c:pt idx="5633">
                  <c:v>113.36</c:v>
                </c:pt>
                <c:pt idx="5634">
                  <c:v>113.35</c:v>
                </c:pt>
                <c:pt idx="5635">
                  <c:v>113.34</c:v>
                </c:pt>
                <c:pt idx="5636">
                  <c:v>113.33</c:v>
                </c:pt>
                <c:pt idx="5637">
                  <c:v>113.33</c:v>
                </c:pt>
                <c:pt idx="5638">
                  <c:v>113.34</c:v>
                </c:pt>
                <c:pt idx="5639">
                  <c:v>113.35</c:v>
                </c:pt>
                <c:pt idx="5640">
                  <c:v>113.37</c:v>
                </c:pt>
                <c:pt idx="5641">
                  <c:v>113.39</c:v>
                </c:pt>
                <c:pt idx="5642">
                  <c:v>113.41</c:v>
                </c:pt>
                <c:pt idx="5643">
                  <c:v>113.43</c:v>
                </c:pt>
                <c:pt idx="5644">
                  <c:v>113.44</c:v>
                </c:pt>
                <c:pt idx="5645">
                  <c:v>113.47</c:v>
                </c:pt>
                <c:pt idx="5646">
                  <c:v>113.5</c:v>
                </c:pt>
                <c:pt idx="5647">
                  <c:v>113.53</c:v>
                </c:pt>
                <c:pt idx="5648">
                  <c:v>113.56</c:v>
                </c:pt>
                <c:pt idx="5649">
                  <c:v>113.58</c:v>
                </c:pt>
                <c:pt idx="5650">
                  <c:v>113.6</c:v>
                </c:pt>
                <c:pt idx="5651">
                  <c:v>113.63</c:v>
                </c:pt>
                <c:pt idx="5652">
                  <c:v>113.64</c:v>
                </c:pt>
                <c:pt idx="5653">
                  <c:v>113.66</c:v>
                </c:pt>
                <c:pt idx="5654">
                  <c:v>113.67</c:v>
                </c:pt>
                <c:pt idx="5655">
                  <c:v>113.68</c:v>
                </c:pt>
                <c:pt idx="5656">
                  <c:v>113.68</c:v>
                </c:pt>
                <c:pt idx="5657">
                  <c:v>113.69</c:v>
                </c:pt>
                <c:pt idx="5658">
                  <c:v>113.69</c:v>
                </c:pt>
                <c:pt idx="5659">
                  <c:v>113.7</c:v>
                </c:pt>
                <c:pt idx="5660">
                  <c:v>113.69</c:v>
                </c:pt>
                <c:pt idx="5661">
                  <c:v>113.69</c:v>
                </c:pt>
                <c:pt idx="5662">
                  <c:v>113.69</c:v>
                </c:pt>
                <c:pt idx="5663">
                  <c:v>113.71</c:v>
                </c:pt>
                <c:pt idx="5664">
                  <c:v>113.76</c:v>
                </c:pt>
                <c:pt idx="5665">
                  <c:v>113.8</c:v>
                </c:pt>
                <c:pt idx="5666">
                  <c:v>113.84</c:v>
                </c:pt>
                <c:pt idx="5667">
                  <c:v>113.88</c:v>
                </c:pt>
                <c:pt idx="5668">
                  <c:v>113.91</c:v>
                </c:pt>
                <c:pt idx="5669">
                  <c:v>113.92</c:v>
                </c:pt>
                <c:pt idx="5670">
                  <c:v>113.91</c:v>
                </c:pt>
                <c:pt idx="5671">
                  <c:v>113.89</c:v>
                </c:pt>
                <c:pt idx="5672">
                  <c:v>113.86</c:v>
                </c:pt>
                <c:pt idx="5673">
                  <c:v>113.81</c:v>
                </c:pt>
                <c:pt idx="5674">
                  <c:v>113.76</c:v>
                </c:pt>
                <c:pt idx="5675">
                  <c:v>113.72</c:v>
                </c:pt>
                <c:pt idx="5676">
                  <c:v>113.69</c:v>
                </c:pt>
                <c:pt idx="5677">
                  <c:v>113.66</c:v>
                </c:pt>
                <c:pt idx="5678">
                  <c:v>113.64</c:v>
                </c:pt>
                <c:pt idx="5679">
                  <c:v>113.6</c:v>
                </c:pt>
                <c:pt idx="5680">
                  <c:v>113.57</c:v>
                </c:pt>
                <c:pt idx="5681">
                  <c:v>113.53</c:v>
                </c:pt>
                <c:pt idx="5682">
                  <c:v>113.49</c:v>
                </c:pt>
                <c:pt idx="5683">
                  <c:v>113.45</c:v>
                </c:pt>
                <c:pt idx="5684">
                  <c:v>113.42</c:v>
                </c:pt>
                <c:pt idx="5685">
                  <c:v>113.38</c:v>
                </c:pt>
                <c:pt idx="5686">
                  <c:v>113.35</c:v>
                </c:pt>
                <c:pt idx="5687">
                  <c:v>113.3</c:v>
                </c:pt>
                <c:pt idx="5688">
                  <c:v>113.26</c:v>
                </c:pt>
                <c:pt idx="5689">
                  <c:v>113.22</c:v>
                </c:pt>
                <c:pt idx="5690">
                  <c:v>113.16</c:v>
                </c:pt>
                <c:pt idx="5691">
                  <c:v>113.12</c:v>
                </c:pt>
                <c:pt idx="5692">
                  <c:v>113.1</c:v>
                </c:pt>
                <c:pt idx="5693">
                  <c:v>113.08</c:v>
                </c:pt>
                <c:pt idx="5694">
                  <c:v>113.06</c:v>
                </c:pt>
                <c:pt idx="5695">
                  <c:v>113.05</c:v>
                </c:pt>
                <c:pt idx="5696">
                  <c:v>113.03</c:v>
                </c:pt>
                <c:pt idx="5697">
                  <c:v>113</c:v>
                </c:pt>
                <c:pt idx="5698">
                  <c:v>112.99</c:v>
                </c:pt>
                <c:pt idx="5699">
                  <c:v>112.97</c:v>
                </c:pt>
                <c:pt idx="5700">
                  <c:v>112.97</c:v>
                </c:pt>
                <c:pt idx="5701">
                  <c:v>112.97</c:v>
                </c:pt>
                <c:pt idx="5702">
                  <c:v>112.96</c:v>
                </c:pt>
                <c:pt idx="5703">
                  <c:v>112.95</c:v>
                </c:pt>
                <c:pt idx="5704">
                  <c:v>112.93</c:v>
                </c:pt>
                <c:pt idx="5705">
                  <c:v>112.91</c:v>
                </c:pt>
                <c:pt idx="5706">
                  <c:v>112.89</c:v>
                </c:pt>
                <c:pt idx="5707">
                  <c:v>112.89</c:v>
                </c:pt>
                <c:pt idx="5708">
                  <c:v>112.89</c:v>
                </c:pt>
                <c:pt idx="5709">
                  <c:v>112.9</c:v>
                </c:pt>
                <c:pt idx="5710">
                  <c:v>112.91</c:v>
                </c:pt>
                <c:pt idx="5711">
                  <c:v>112.93</c:v>
                </c:pt>
                <c:pt idx="5712">
                  <c:v>112.97</c:v>
                </c:pt>
                <c:pt idx="5713">
                  <c:v>113.02</c:v>
                </c:pt>
                <c:pt idx="5714">
                  <c:v>113.07</c:v>
                </c:pt>
                <c:pt idx="5715">
                  <c:v>113.14</c:v>
                </c:pt>
                <c:pt idx="5716">
                  <c:v>113.21</c:v>
                </c:pt>
                <c:pt idx="5717">
                  <c:v>113.27</c:v>
                </c:pt>
                <c:pt idx="5718">
                  <c:v>113.33</c:v>
                </c:pt>
                <c:pt idx="5719">
                  <c:v>113.41</c:v>
                </c:pt>
                <c:pt idx="5720">
                  <c:v>113.48</c:v>
                </c:pt>
                <c:pt idx="5721">
                  <c:v>113.53</c:v>
                </c:pt>
                <c:pt idx="5722">
                  <c:v>113.59</c:v>
                </c:pt>
                <c:pt idx="5723">
                  <c:v>113.64</c:v>
                </c:pt>
                <c:pt idx="5724">
                  <c:v>113.69</c:v>
                </c:pt>
                <c:pt idx="5725">
                  <c:v>113.73</c:v>
                </c:pt>
                <c:pt idx="5726">
                  <c:v>113.77</c:v>
                </c:pt>
                <c:pt idx="5727">
                  <c:v>113.83</c:v>
                </c:pt>
                <c:pt idx="5728">
                  <c:v>113.89</c:v>
                </c:pt>
                <c:pt idx="5729">
                  <c:v>113.95</c:v>
                </c:pt>
                <c:pt idx="5730">
                  <c:v>114</c:v>
                </c:pt>
                <c:pt idx="5731">
                  <c:v>114.04</c:v>
                </c:pt>
                <c:pt idx="5732">
                  <c:v>114.07</c:v>
                </c:pt>
                <c:pt idx="5733">
                  <c:v>114.09</c:v>
                </c:pt>
                <c:pt idx="5734">
                  <c:v>114.09</c:v>
                </c:pt>
                <c:pt idx="5735">
                  <c:v>114.09</c:v>
                </c:pt>
                <c:pt idx="5736">
                  <c:v>114.07</c:v>
                </c:pt>
                <c:pt idx="5737">
                  <c:v>114.04</c:v>
                </c:pt>
                <c:pt idx="5738">
                  <c:v>113.99</c:v>
                </c:pt>
                <c:pt idx="5739">
                  <c:v>113.94</c:v>
                </c:pt>
                <c:pt idx="5740">
                  <c:v>113.86</c:v>
                </c:pt>
                <c:pt idx="5741">
                  <c:v>113.77</c:v>
                </c:pt>
                <c:pt idx="5742">
                  <c:v>113.67</c:v>
                </c:pt>
                <c:pt idx="5743">
                  <c:v>113.55</c:v>
                </c:pt>
                <c:pt idx="5744">
                  <c:v>113.43</c:v>
                </c:pt>
                <c:pt idx="5745">
                  <c:v>113.31</c:v>
                </c:pt>
                <c:pt idx="5746">
                  <c:v>113.2</c:v>
                </c:pt>
                <c:pt idx="5747">
                  <c:v>113.1</c:v>
                </c:pt>
                <c:pt idx="5748">
                  <c:v>113.02</c:v>
                </c:pt>
                <c:pt idx="5749">
                  <c:v>112.96</c:v>
                </c:pt>
                <c:pt idx="5750">
                  <c:v>112.93</c:v>
                </c:pt>
                <c:pt idx="5751">
                  <c:v>112.92</c:v>
                </c:pt>
                <c:pt idx="5752">
                  <c:v>112.93</c:v>
                </c:pt>
                <c:pt idx="5753">
                  <c:v>112.96</c:v>
                </c:pt>
                <c:pt idx="5754">
                  <c:v>113</c:v>
                </c:pt>
                <c:pt idx="5755">
                  <c:v>113.05</c:v>
                </c:pt>
                <c:pt idx="5756">
                  <c:v>113.12</c:v>
                </c:pt>
                <c:pt idx="5757">
                  <c:v>113.2</c:v>
                </c:pt>
                <c:pt idx="5758">
                  <c:v>113.29</c:v>
                </c:pt>
                <c:pt idx="5759">
                  <c:v>113.4</c:v>
                </c:pt>
                <c:pt idx="5760">
                  <c:v>113.53</c:v>
                </c:pt>
                <c:pt idx="5761">
                  <c:v>113.66</c:v>
                </c:pt>
                <c:pt idx="5762">
                  <c:v>113.79</c:v>
                </c:pt>
                <c:pt idx="5763">
                  <c:v>113.93</c:v>
                </c:pt>
                <c:pt idx="5764">
                  <c:v>114.08</c:v>
                </c:pt>
                <c:pt idx="5765">
                  <c:v>114.23</c:v>
                </c:pt>
                <c:pt idx="5766">
                  <c:v>114.38</c:v>
                </c:pt>
                <c:pt idx="5767">
                  <c:v>114.52</c:v>
                </c:pt>
                <c:pt idx="5768">
                  <c:v>114.65</c:v>
                </c:pt>
                <c:pt idx="5769">
                  <c:v>114.77</c:v>
                </c:pt>
                <c:pt idx="5770">
                  <c:v>114.89</c:v>
                </c:pt>
                <c:pt idx="5771">
                  <c:v>115.01</c:v>
                </c:pt>
                <c:pt idx="5772">
                  <c:v>115.13</c:v>
                </c:pt>
                <c:pt idx="5773">
                  <c:v>115.25</c:v>
                </c:pt>
                <c:pt idx="5774">
                  <c:v>115.37</c:v>
                </c:pt>
                <c:pt idx="5775">
                  <c:v>115.49</c:v>
                </c:pt>
                <c:pt idx="5776">
                  <c:v>115.63</c:v>
                </c:pt>
                <c:pt idx="5777">
                  <c:v>115.76</c:v>
                </c:pt>
                <c:pt idx="5778">
                  <c:v>115.89</c:v>
                </c:pt>
                <c:pt idx="5779">
                  <c:v>116.02</c:v>
                </c:pt>
                <c:pt idx="5780">
                  <c:v>116.15</c:v>
                </c:pt>
                <c:pt idx="5781">
                  <c:v>116.26</c:v>
                </c:pt>
                <c:pt idx="5782">
                  <c:v>116.37</c:v>
                </c:pt>
                <c:pt idx="5783">
                  <c:v>116.46</c:v>
                </c:pt>
                <c:pt idx="5784">
                  <c:v>116.55</c:v>
                </c:pt>
                <c:pt idx="5785">
                  <c:v>116.64</c:v>
                </c:pt>
                <c:pt idx="5786">
                  <c:v>116.74</c:v>
                </c:pt>
                <c:pt idx="5787">
                  <c:v>116.87</c:v>
                </c:pt>
                <c:pt idx="5788">
                  <c:v>116.99</c:v>
                </c:pt>
                <c:pt idx="5789">
                  <c:v>117.1</c:v>
                </c:pt>
                <c:pt idx="5790">
                  <c:v>117.23</c:v>
                </c:pt>
                <c:pt idx="5791">
                  <c:v>117.36</c:v>
                </c:pt>
                <c:pt idx="5792">
                  <c:v>117.49</c:v>
                </c:pt>
                <c:pt idx="5793">
                  <c:v>117.61</c:v>
                </c:pt>
                <c:pt idx="5794">
                  <c:v>117.71</c:v>
                </c:pt>
                <c:pt idx="5795">
                  <c:v>117.79</c:v>
                </c:pt>
                <c:pt idx="5796">
                  <c:v>117.86</c:v>
                </c:pt>
                <c:pt idx="5797">
                  <c:v>117.9</c:v>
                </c:pt>
                <c:pt idx="5798">
                  <c:v>117.92</c:v>
                </c:pt>
                <c:pt idx="5799">
                  <c:v>117.93</c:v>
                </c:pt>
                <c:pt idx="5800">
                  <c:v>117.94</c:v>
                </c:pt>
                <c:pt idx="5801">
                  <c:v>117.94</c:v>
                </c:pt>
                <c:pt idx="5802">
                  <c:v>117.93</c:v>
                </c:pt>
                <c:pt idx="5803">
                  <c:v>117.91</c:v>
                </c:pt>
                <c:pt idx="5804">
                  <c:v>117.89</c:v>
                </c:pt>
                <c:pt idx="5805">
                  <c:v>117.87</c:v>
                </c:pt>
                <c:pt idx="5806">
                  <c:v>117.85</c:v>
                </c:pt>
                <c:pt idx="5807">
                  <c:v>117.84</c:v>
                </c:pt>
                <c:pt idx="5808">
                  <c:v>117.83</c:v>
                </c:pt>
                <c:pt idx="5809">
                  <c:v>117.82</c:v>
                </c:pt>
                <c:pt idx="5810">
                  <c:v>117.81</c:v>
                </c:pt>
                <c:pt idx="5811">
                  <c:v>117.79</c:v>
                </c:pt>
                <c:pt idx="5812">
                  <c:v>117.78</c:v>
                </c:pt>
                <c:pt idx="5813">
                  <c:v>117.76</c:v>
                </c:pt>
                <c:pt idx="5814">
                  <c:v>117.75</c:v>
                </c:pt>
                <c:pt idx="5815">
                  <c:v>117.75</c:v>
                </c:pt>
                <c:pt idx="5816">
                  <c:v>117.74</c:v>
                </c:pt>
                <c:pt idx="5817">
                  <c:v>117.72</c:v>
                </c:pt>
                <c:pt idx="5818">
                  <c:v>117.7</c:v>
                </c:pt>
                <c:pt idx="5819">
                  <c:v>117.68</c:v>
                </c:pt>
                <c:pt idx="5820">
                  <c:v>117.66</c:v>
                </c:pt>
                <c:pt idx="5821">
                  <c:v>117.65</c:v>
                </c:pt>
                <c:pt idx="5822">
                  <c:v>117.63</c:v>
                </c:pt>
                <c:pt idx="5823">
                  <c:v>117.61</c:v>
                </c:pt>
                <c:pt idx="5824">
                  <c:v>117.59</c:v>
                </c:pt>
                <c:pt idx="5825">
                  <c:v>117.56</c:v>
                </c:pt>
                <c:pt idx="5826">
                  <c:v>117.51</c:v>
                </c:pt>
                <c:pt idx="5827">
                  <c:v>117.45</c:v>
                </c:pt>
                <c:pt idx="5828">
                  <c:v>117.4</c:v>
                </c:pt>
                <c:pt idx="5829">
                  <c:v>117.35</c:v>
                </c:pt>
                <c:pt idx="5830">
                  <c:v>117.31</c:v>
                </c:pt>
                <c:pt idx="5831">
                  <c:v>117.28</c:v>
                </c:pt>
                <c:pt idx="5832">
                  <c:v>117.24</c:v>
                </c:pt>
                <c:pt idx="5833">
                  <c:v>117.22</c:v>
                </c:pt>
                <c:pt idx="5834">
                  <c:v>117.2</c:v>
                </c:pt>
                <c:pt idx="5835">
                  <c:v>117.17</c:v>
                </c:pt>
                <c:pt idx="5836">
                  <c:v>117.14</c:v>
                </c:pt>
                <c:pt idx="5837">
                  <c:v>117.1</c:v>
                </c:pt>
                <c:pt idx="5838">
                  <c:v>117.08</c:v>
                </c:pt>
                <c:pt idx="5839">
                  <c:v>117.05</c:v>
                </c:pt>
                <c:pt idx="5840">
                  <c:v>117.01</c:v>
                </c:pt>
                <c:pt idx="5841">
                  <c:v>116.96</c:v>
                </c:pt>
                <c:pt idx="5842">
                  <c:v>116.91</c:v>
                </c:pt>
                <c:pt idx="5843">
                  <c:v>116.85</c:v>
                </c:pt>
                <c:pt idx="5844">
                  <c:v>116.78</c:v>
                </c:pt>
                <c:pt idx="5845">
                  <c:v>116.71</c:v>
                </c:pt>
                <c:pt idx="5846">
                  <c:v>116.61</c:v>
                </c:pt>
                <c:pt idx="5847">
                  <c:v>116.5</c:v>
                </c:pt>
                <c:pt idx="5848">
                  <c:v>116.39</c:v>
                </c:pt>
                <c:pt idx="5849">
                  <c:v>116.26</c:v>
                </c:pt>
                <c:pt idx="5850">
                  <c:v>116.13</c:v>
                </c:pt>
                <c:pt idx="5851">
                  <c:v>116</c:v>
                </c:pt>
                <c:pt idx="5852">
                  <c:v>115.88</c:v>
                </c:pt>
                <c:pt idx="5853">
                  <c:v>115.78</c:v>
                </c:pt>
                <c:pt idx="5854">
                  <c:v>115.71</c:v>
                </c:pt>
                <c:pt idx="5855">
                  <c:v>115.63</c:v>
                </c:pt>
                <c:pt idx="5856">
                  <c:v>115.56</c:v>
                </c:pt>
                <c:pt idx="5857">
                  <c:v>115.49</c:v>
                </c:pt>
                <c:pt idx="5858">
                  <c:v>115.42</c:v>
                </c:pt>
                <c:pt idx="5859">
                  <c:v>115.35</c:v>
                </c:pt>
                <c:pt idx="5860">
                  <c:v>115.26</c:v>
                </c:pt>
                <c:pt idx="5861">
                  <c:v>115.19</c:v>
                </c:pt>
                <c:pt idx="5862">
                  <c:v>115.12</c:v>
                </c:pt>
                <c:pt idx="5863">
                  <c:v>115.06</c:v>
                </c:pt>
                <c:pt idx="5864">
                  <c:v>115.02</c:v>
                </c:pt>
                <c:pt idx="5865">
                  <c:v>114.98</c:v>
                </c:pt>
                <c:pt idx="5866">
                  <c:v>114.96</c:v>
                </c:pt>
                <c:pt idx="5867">
                  <c:v>114.96</c:v>
                </c:pt>
                <c:pt idx="5868">
                  <c:v>114.98</c:v>
                </c:pt>
                <c:pt idx="5869">
                  <c:v>114.99</c:v>
                </c:pt>
                <c:pt idx="5870">
                  <c:v>115.02</c:v>
                </c:pt>
                <c:pt idx="5871">
                  <c:v>115.06</c:v>
                </c:pt>
                <c:pt idx="5872">
                  <c:v>115.1</c:v>
                </c:pt>
                <c:pt idx="5873">
                  <c:v>115.14</c:v>
                </c:pt>
                <c:pt idx="5874">
                  <c:v>115.18</c:v>
                </c:pt>
                <c:pt idx="5875">
                  <c:v>115.21</c:v>
                </c:pt>
                <c:pt idx="5876">
                  <c:v>115.23</c:v>
                </c:pt>
                <c:pt idx="5877">
                  <c:v>115.23</c:v>
                </c:pt>
                <c:pt idx="5878">
                  <c:v>115.21</c:v>
                </c:pt>
                <c:pt idx="5879">
                  <c:v>115.19</c:v>
                </c:pt>
                <c:pt idx="5880">
                  <c:v>115.15</c:v>
                </c:pt>
                <c:pt idx="5881">
                  <c:v>115.11</c:v>
                </c:pt>
                <c:pt idx="5882">
                  <c:v>115.05</c:v>
                </c:pt>
                <c:pt idx="5883">
                  <c:v>114.98</c:v>
                </c:pt>
                <c:pt idx="5884">
                  <c:v>114.9</c:v>
                </c:pt>
                <c:pt idx="5885">
                  <c:v>114.82</c:v>
                </c:pt>
                <c:pt idx="5886">
                  <c:v>114.76</c:v>
                </c:pt>
                <c:pt idx="5887">
                  <c:v>114.7</c:v>
                </c:pt>
                <c:pt idx="5888">
                  <c:v>114.65</c:v>
                </c:pt>
                <c:pt idx="5889">
                  <c:v>114.6</c:v>
                </c:pt>
                <c:pt idx="5890">
                  <c:v>114.56</c:v>
                </c:pt>
                <c:pt idx="5891">
                  <c:v>114.54</c:v>
                </c:pt>
                <c:pt idx="5892">
                  <c:v>114.53</c:v>
                </c:pt>
                <c:pt idx="5893">
                  <c:v>114.52</c:v>
                </c:pt>
                <c:pt idx="5894">
                  <c:v>114.53</c:v>
                </c:pt>
                <c:pt idx="5895">
                  <c:v>114.54</c:v>
                </c:pt>
                <c:pt idx="5896">
                  <c:v>114.55</c:v>
                </c:pt>
                <c:pt idx="5897">
                  <c:v>114.57</c:v>
                </c:pt>
                <c:pt idx="5898">
                  <c:v>114.59</c:v>
                </c:pt>
                <c:pt idx="5899">
                  <c:v>114.62</c:v>
                </c:pt>
                <c:pt idx="5900">
                  <c:v>114.64</c:v>
                </c:pt>
                <c:pt idx="5901">
                  <c:v>114.67</c:v>
                </c:pt>
                <c:pt idx="5902">
                  <c:v>114.71</c:v>
                </c:pt>
                <c:pt idx="5903">
                  <c:v>114.76</c:v>
                </c:pt>
                <c:pt idx="5904">
                  <c:v>114.81</c:v>
                </c:pt>
                <c:pt idx="5905">
                  <c:v>114.87</c:v>
                </c:pt>
                <c:pt idx="5906">
                  <c:v>114.94</c:v>
                </c:pt>
                <c:pt idx="5907">
                  <c:v>115</c:v>
                </c:pt>
                <c:pt idx="5908">
                  <c:v>115.06</c:v>
                </c:pt>
                <c:pt idx="5909">
                  <c:v>115.1</c:v>
                </c:pt>
                <c:pt idx="5910">
                  <c:v>115.15</c:v>
                </c:pt>
                <c:pt idx="5911">
                  <c:v>115.19</c:v>
                </c:pt>
                <c:pt idx="5912">
                  <c:v>115.22</c:v>
                </c:pt>
                <c:pt idx="5913">
                  <c:v>115.24</c:v>
                </c:pt>
                <c:pt idx="5914">
                  <c:v>115.24</c:v>
                </c:pt>
                <c:pt idx="5915">
                  <c:v>115.23</c:v>
                </c:pt>
                <c:pt idx="5916">
                  <c:v>115.2</c:v>
                </c:pt>
                <c:pt idx="5917">
                  <c:v>115.17</c:v>
                </c:pt>
                <c:pt idx="5918">
                  <c:v>115.12</c:v>
                </c:pt>
                <c:pt idx="5919">
                  <c:v>115.07</c:v>
                </c:pt>
                <c:pt idx="5920">
                  <c:v>115.01</c:v>
                </c:pt>
                <c:pt idx="5921">
                  <c:v>114.95</c:v>
                </c:pt>
                <c:pt idx="5922">
                  <c:v>114.9</c:v>
                </c:pt>
                <c:pt idx="5923">
                  <c:v>114.85</c:v>
                </c:pt>
                <c:pt idx="5924">
                  <c:v>114.79</c:v>
                </c:pt>
                <c:pt idx="5925">
                  <c:v>114.72</c:v>
                </c:pt>
                <c:pt idx="5926">
                  <c:v>114.65</c:v>
                </c:pt>
                <c:pt idx="5927">
                  <c:v>114.57</c:v>
                </c:pt>
                <c:pt idx="5928">
                  <c:v>114.47</c:v>
                </c:pt>
                <c:pt idx="5929">
                  <c:v>114.35</c:v>
                </c:pt>
                <c:pt idx="5930">
                  <c:v>114.23</c:v>
                </c:pt>
                <c:pt idx="5931">
                  <c:v>114.09</c:v>
                </c:pt>
                <c:pt idx="5932">
                  <c:v>113.92</c:v>
                </c:pt>
                <c:pt idx="5933">
                  <c:v>113.75</c:v>
                </c:pt>
                <c:pt idx="5934">
                  <c:v>113.55</c:v>
                </c:pt>
                <c:pt idx="5935">
                  <c:v>113.34</c:v>
                </c:pt>
                <c:pt idx="5936">
                  <c:v>113.14</c:v>
                </c:pt>
                <c:pt idx="5937">
                  <c:v>112.95</c:v>
                </c:pt>
                <c:pt idx="5938">
                  <c:v>112.76</c:v>
                </c:pt>
                <c:pt idx="5939">
                  <c:v>112.59</c:v>
                </c:pt>
                <c:pt idx="5940">
                  <c:v>112.42</c:v>
                </c:pt>
                <c:pt idx="5941">
                  <c:v>112.24</c:v>
                </c:pt>
                <c:pt idx="5942">
                  <c:v>112.06</c:v>
                </c:pt>
                <c:pt idx="5943">
                  <c:v>111.89</c:v>
                </c:pt>
                <c:pt idx="5944">
                  <c:v>111.72</c:v>
                </c:pt>
                <c:pt idx="5945">
                  <c:v>111.54</c:v>
                </c:pt>
                <c:pt idx="5946">
                  <c:v>111.34</c:v>
                </c:pt>
                <c:pt idx="5947">
                  <c:v>111.14</c:v>
                </c:pt>
                <c:pt idx="5948">
                  <c:v>110.93</c:v>
                </c:pt>
                <c:pt idx="5949">
                  <c:v>110.72</c:v>
                </c:pt>
                <c:pt idx="5950">
                  <c:v>110.5</c:v>
                </c:pt>
                <c:pt idx="5951">
                  <c:v>110.28</c:v>
                </c:pt>
                <c:pt idx="5952">
                  <c:v>110.04</c:v>
                </c:pt>
                <c:pt idx="5953">
                  <c:v>109.81</c:v>
                </c:pt>
                <c:pt idx="5954">
                  <c:v>109.57</c:v>
                </c:pt>
                <c:pt idx="5955">
                  <c:v>109.32</c:v>
                </c:pt>
                <c:pt idx="5956">
                  <c:v>109.07</c:v>
                </c:pt>
                <c:pt idx="5957">
                  <c:v>108.81</c:v>
                </c:pt>
                <c:pt idx="5958">
                  <c:v>108.54</c:v>
                </c:pt>
                <c:pt idx="5959">
                  <c:v>108.27</c:v>
                </c:pt>
                <c:pt idx="5960">
                  <c:v>108</c:v>
                </c:pt>
                <c:pt idx="5961">
                  <c:v>107.74</c:v>
                </c:pt>
                <c:pt idx="5962">
                  <c:v>107.47</c:v>
                </c:pt>
                <c:pt idx="5963">
                  <c:v>107.22</c:v>
                </c:pt>
                <c:pt idx="5964">
                  <c:v>106.99</c:v>
                </c:pt>
                <c:pt idx="5965">
                  <c:v>106.76</c:v>
                </c:pt>
                <c:pt idx="5966">
                  <c:v>106.54</c:v>
                </c:pt>
                <c:pt idx="5967">
                  <c:v>106.31</c:v>
                </c:pt>
                <c:pt idx="5968">
                  <c:v>106.09</c:v>
                </c:pt>
                <c:pt idx="5969">
                  <c:v>105.86</c:v>
                </c:pt>
                <c:pt idx="5970">
                  <c:v>105.64</c:v>
                </c:pt>
                <c:pt idx="5971">
                  <c:v>105.41</c:v>
                </c:pt>
                <c:pt idx="5972">
                  <c:v>105.18</c:v>
                </c:pt>
                <c:pt idx="5973">
                  <c:v>104.96</c:v>
                </c:pt>
                <c:pt idx="5974">
                  <c:v>104.73</c:v>
                </c:pt>
                <c:pt idx="5975">
                  <c:v>104.51</c:v>
                </c:pt>
                <c:pt idx="5976">
                  <c:v>104.28</c:v>
                </c:pt>
                <c:pt idx="5977">
                  <c:v>104.06</c:v>
                </c:pt>
                <c:pt idx="5978">
                  <c:v>103.85</c:v>
                </c:pt>
                <c:pt idx="5979">
                  <c:v>103.64</c:v>
                </c:pt>
                <c:pt idx="5980">
                  <c:v>103.42</c:v>
                </c:pt>
                <c:pt idx="5981">
                  <c:v>103.22</c:v>
                </c:pt>
                <c:pt idx="5982">
                  <c:v>103.01</c:v>
                </c:pt>
                <c:pt idx="5983">
                  <c:v>102.82</c:v>
                </c:pt>
                <c:pt idx="5984">
                  <c:v>102.63</c:v>
                </c:pt>
                <c:pt idx="5985">
                  <c:v>102.45</c:v>
                </c:pt>
                <c:pt idx="5986">
                  <c:v>102.26</c:v>
                </c:pt>
                <c:pt idx="5987">
                  <c:v>102.09</c:v>
                </c:pt>
                <c:pt idx="5988">
                  <c:v>101.92</c:v>
                </c:pt>
                <c:pt idx="5989">
                  <c:v>101.76</c:v>
                </c:pt>
                <c:pt idx="5990">
                  <c:v>101.59</c:v>
                </c:pt>
                <c:pt idx="5991">
                  <c:v>101.43</c:v>
                </c:pt>
                <c:pt idx="5992">
                  <c:v>101.29</c:v>
                </c:pt>
                <c:pt idx="5993">
                  <c:v>101.14</c:v>
                </c:pt>
                <c:pt idx="5994">
                  <c:v>100.99</c:v>
                </c:pt>
                <c:pt idx="5995">
                  <c:v>100.85</c:v>
                </c:pt>
                <c:pt idx="5996">
                  <c:v>100.72</c:v>
                </c:pt>
                <c:pt idx="5997">
                  <c:v>100.58</c:v>
                </c:pt>
                <c:pt idx="5998">
                  <c:v>100.44</c:v>
                </c:pt>
                <c:pt idx="5999">
                  <c:v>100.3</c:v>
                </c:pt>
                <c:pt idx="6000">
                  <c:v>100.17</c:v>
                </c:pt>
                <c:pt idx="6001">
                  <c:v>100.04</c:v>
                </c:pt>
                <c:pt idx="6002">
                  <c:v>99.903999999999996</c:v>
                </c:pt>
                <c:pt idx="6003">
                  <c:v>99.781000000000006</c:v>
                </c:pt>
                <c:pt idx="6004">
                  <c:v>99.664000000000001</c:v>
                </c:pt>
                <c:pt idx="6005">
                  <c:v>99.540999999999997</c:v>
                </c:pt>
                <c:pt idx="6006">
                  <c:v>99.435000000000002</c:v>
                </c:pt>
                <c:pt idx="6007">
                  <c:v>99.334000000000003</c:v>
                </c:pt>
                <c:pt idx="6008">
                  <c:v>99.227999999999994</c:v>
                </c:pt>
                <c:pt idx="6009">
                  <c:v>99.135000000000005</c:v>
                </c:pt>
                <c:pt idx="6010">
                  <c:v>99.058000000000007</c:v>
                </c:pt>
                <c:pt idx="6011">
                  <c:v>98.98</c:v>
                </c:pt>
                <c:pt idx="6012">
                  <c:v>98.897000000000006</c:v>
                </c:pt>
                <c:pt idx="6013">
                  <c:v>98.831999999999994</c:v>
                </c:pt>
                <c:pt idx="6014">
                  <c:v>98.784999999999997</c:v>
                </c:pt>
                <c:pt idx="6015">
                  <c:v>98.733999999999995</c:v>
                </c:pt>
                <c:pt idx="6016">
                  <c:v>98.686000000000007</c:v>
                </c:pt>
                <c:pt idx="6017">
                  <c:v>98.643000000000001</c:v>
                </c:pt>
                <c:pt idx="6018">
                  <c:v>98.602999999999994</c:v>
                </c:pt>
                <c:pt idx="6019">
                  <c:v>98.567999999999998</c:v>
                </c:pt>
                <c:pt idx="6020">
                  <c:v>98.521000000000001</c:v>
                </c:pt>
                <c:pt idx="6021">
                  <c:v>98.47</c:v>
                </c:pt>
                <c:pt idx="6022">
                  <c:v>98.414000000000001</c:v>
                </c:pt>
                <c:pt idx="6023">
                  <c:v>98.353999999999999</c:v>
                </c:pt>
                <c:pt idx="6024">
                  <c:v>98.286000000000001</c:v>
                </c:pt>
                <c:pt idx="6025">
                  <c:v>98.221000000000004</c:v>
                </c:pt>
                <c:pt idx="6026">
                  <c:v>98.168999999999997</c:v>
                </c:pt>
                <c:pt idx="6027">
                  <c:v>98.126000000000005</c:v>
                </c:pt>
                <c:pt idx="6028">
                  <c:v>98.094999999999999</c:v>
                </c:pt>
                <c:pt idx="6029">
                  <c:v>98.076999999999998</c:v>
                </c:pt>
                <c:pt idx="6030">
                  <c:v>98.072000000000003</c:v>
                </c:pt>
                <c:pt idx="6031">
                  <c:v>98.072999999999993</c:v>
                </c:pt>
                <c:pt idx="6032">
                  <c:v>98.075000000000003</c:v>
                </c:pt>
                <c:pt idx="6033">
                  <c:v>98.075999999999993</c:v>
                </c:pt>
                <c:pt idx="6034">
                  <c:v>98.063000000000002</c:v>
                </c:pt>
                <c:pt idx="6035">
                  <c:v>98.045000000000002</c:v>
                </c:pt>
                <c:pt idx="6036">
                  <c:v>98.019000000000005</c:v>
                </c:pt>
                <c:pt idx="6037">
                  <c:v>97.986000000000004</c:v>
                </c:pt>
                <c:pt idx="6038">
                  <c:v>97.936000000000007</c:v>
                </c:pt>
                <c:pt idx="6039">
                  <c:v>97.878</c:v>
                </c:pt>
                <c:pt idx="6040">
                  <c:v>97.816000000000003</c:v>
                </c:pt>
                <c:pt idx="6041">
                  <c:v>97.748999999999995</c:v>
                </c:pt>
                <c:pt idx="6042">
                  <c:v>97.673000000000002</c:v>
                </c:pt>
                <c:pt idx="6043">
                  <c:v>97.590999999999994</c:v>
                </c:pt>
                <c:pt idx="6044">
                  <c:v>97.522000000000006</c:v>
                </c:pt>
                <c:pt idx="6045">
                  <c:v>97.468999999999994</c:v>
                </c:pt>
                <c:pt idx="6046">
                  <c:v>97.429000000000002</c:v>
                </c:pt>
                <c:pt idx="6047">
                  <c:v>97.382999999999996</c:v>
                </c:pt>
                <c:pt idx="6048">
                  <c:v>97.328999999999994</c:v>
                </c:pt>
                <c:pt idx="6049">
                  <c:v>97.289000000000001</c:v>
                </c:pt>
                <c:pt idx="6050">
                  <c:v>97.27</c:v>
                </c:pt>
                <c:pt idx="6051">
                  <c:v>97.257000000000005</c:v>
                </c:pt>
                <c:pt idx="6052">
                  <c:v>97.256</c:v>
                </c:pt>
                <c:pt idx="6053">
                  <c:v>97.262</c:v>
                </c:pt>
                <c:pt idx="6054">
                  <c:v>97.265000000000001</c:v>
                </c:pt>
                <c:pt idx="6055">
                  <c:v>97.277000000000001</c:v>
                </c:pt>
                <c:pt idx="6056">
                  <c:v>97.305999999999997</c:v>
                </c:pt>
                <c:pt idx="6057">
                  <c:v>97.334000000000003</c:v>
                </c:pt>
                <c:pt idx="6058">
                  <c:v>97.343999999999994</c:v>
                </c:pt>
                <c:pt idx="6059">
                  <c:v>97.337000000000003</c:v>
                </c:pt>
                <c:pt idx="6060">
                  <c:v>97.304000000000002</c:v>
                </c:pt>
                <c:pt idx="6061">
                  <c:v>97.247</c:v>
                </c:pt>
                <c:pt idx="6062">
                  <c:v>97.185000000000002</c:v>
                </c:pt>
                <c:pt idx="6063">
                  <c:v>97.117999999999995</c:v>
                </c:pt>
                <c:pt idx="6064">
                  <c:v>97.036000000000001</c:v>
                </c:pt>
                <c:pt idx="6065">
                  <c:v>96.947999999999993</c:v>
                </c:pt>
                <c:pt idx="6066">
                  <c:v>96.849000000000004</c:v>
                </c:pt>
                <c:pt idx="6067">
                  <c:v>96.748000000000005</c:v>
                </c:pt>
                <c:pt idx="6068">
                  <c:v>96.644999999999996</c:v>
                </c:pt>
                <c:pt idx="6069">
                  <c:v>96.563000000000002</c:v>
                </c:pt>
                <c:pt idx="6070">
                  <c:v>96.484999999999999</c:v>
                </c:pt>
                <c:pt idx="6071">
                  <c:v>96.399000000000001</c:v>
                </c:pt>
                <c:pt idx="6072">
                  <c:v>96.320999999999998</c:v>
                </c:pt>
                <c:pt idx="6073">
                  <c:v>96.236000000000004</c:v>
                </c:pt>
                <c:pt idx="6074">
                  <c:v>96.152000000000001</c:v>
                </c:pt>
                <c:pt idx="6075">
                  <c:v>96.097999999999999</c:v>
                </c:pt>
                <c:pt idx="6076">
                  <c:v>96.078000000000003</c:v>
                </c:pt>
                <c:pt idx="6077">
                  <c:v>96.084999999999994</c:v>
                </c:pt>
                <c:pt idx="6078">
                  <c:v>96.12</c:v>
                </c:pt>
                <c:pt idx="6079">
                  <c:v>96.179000000000002</c:v>
                </c:pt>
                <c:pt idx="6080">
                  <c:v>96.251999999999995</c:v>
                </c:pt>
                <c:pt idx="6081">
                  <c:v>96.328999999999994</c:v>
                </c:pt>
                <c:pt idx="6082">
                  <c:v>96.391000000000005</c:v>
                </c:pt>
                <c:pt idx="6083">
                  <c:v>96.43</c:v>
                </c:pt>
                <c:pt idx="6084">
                  <c:v>96.453000000000003</c:v>
                </c:pt>
                <c:pt idx="6085">
                  <c:v>96.459000000000003</c:v>
                </c:pt>
                <c:pt idx="6086">
                  <c:v>96.459000000000003</c:v>
                </c:pt>
                <c:pt idx="6087">
                  <c:v>96.453000000000003</c:v>
                </c:pt>
                <c:pt idx="6088">
                  <c:v>96.438000000000002</c:v>
                </c:pt>
                <c:pt idx="6089">
                  <c:v>96.415000000000006</c:v>
                </c:pt>
                <c:pt idx="6090">
                  <c:v>96.387</c:v>
                </c:pt>
                <c:pt idx="6091">
                  <c:v>96.356999999999999</c:v>
                </c:pt>
                <c:pt idx="6092">
                  <c:v>96.319000000000003</c:v>
                </c:pt>
                <c:pt idx="6093">
                  <c:v>96.272999999999996</c:v>
                </c:pt>
                <c:pt idx="6094">
                  <c:v>96.213999999999999</c:v>
                </c:pt>
                <c:pt idx="6095">
                  <c:v>96.147999999999996</c:v>
                </c:pt>
                <c:pt idx="6096">
                  <c:v>96.070999999999998</c:v>
                </c:pt>
                <c:pt idx="6097">
                  <c:v>95.98</c:v>
                </c:pt>
                <c:pt idx="6098">
                  <c:v>95.894000000000005</c:v>
                </c:pt>
                <c:pt idx="6099">
                  <c:v>95.820999999999998</c:v>
                </c:pt>
                <c:pt idx="6100">
                  <c:v>95.753</c:v>
                </c:pt>
                <c:pt idx="6101">
                  <c:v>95.706999999999994</c:v>
                </c:pt>
                <c:pt idx="6102">
                  <c:v>95.676000000000002</c:v>
                </c:pt>
                <c:pt idx="6103">
                  <c:v>95.650999999999996</c:v>
                </c:pt>
                <c:pt idx="6104">
                  <c:v>95.638000000000005</c:v>
                </c:pt>
                <c:pt idx="6105">
                  <c:v>95.629000000000005</c:v>
                </c:pt>
                <c:pt idx="6106">
                  <c:v>95.629000000000005</c:v>
                </c:pt>
                <c:pt idx="6107">
                  <c:v>95.641999999999996</c:v>
                </c:pt>
                <c:pt idx="6108">
                  <c:v>95.662999999999997</c:v>
                </c:pt>
                <c:pt idx="6109">
                  <c:v>95.691000000000003</c:v>
                </c:pt>
                <c:pt idx="6110">
                  <c:v>95.715000000000003</c:v>
                </c:pt>
                <c:pt idx="6111">
                  <c:v>95.736999999999995</c:v>
                </c:pt>
                <c:pt idx="6112">
                  <c:v>95.757000000000005</c:v>
                </c:pt>
                <c:pt idx="6113">
                  <c:v>95.778000000000006</c:v>
                </c:pt>
                <c:pt idx="6114">
                  <c:v>95.796999999999997</c:v>
                </c:pt>
                <c:pt idx="6115">
                  <c:v>95.807000000000002</c:v>
                </c:pt>
                <c:pt idx="6116">
                  <c:v>95.81</c:v>
                </c:pt>
                <c:pt idx="6117">
                  <c:v>95.8</c:v>
                </c:pt>
                <c:pt idx="6118">
                  <c:v>95.784000000000006</c:v>
                </c:pt>
                <c:pt idx="6119">
                  <c:v>95.768000000000001</c:v>
                </c:pt>
                <c:pt idx="6120">
                  <c:v>95.763000000000005</c:v>
                </c:pt>
                <c:pt idx="6121">
                  <c:v>95.774000000000001</c:v>
                </c:pt>
                <c:pt idx="6122">
                  <c:v>95.790999999999997</c:v>
                </c:pt>
                <c:pt idx="6123">
                  <c:v>95.802999999999997</c:v>
                </c:pt>
                <c:pt idx="6124">
                  <c:v>95.81</c:v>
                </c:pt>
                <c:pt idx="6125">
                  <c:v>95.817999999999998</c:v>
                </c:pt>
                <c:pt idx="6126">
                  <c:v>95.831000000000003</c:v>
                </c:pt>
                <c:pt idx="6127">
                  <c:v>95.847999999999999</c:v>
                </c:pt>
                <c:pt idx="6128">
                  <c:v>95.87</c:v>
                </c:pt>
                <c:pt idx="6129">
                  <c:v>95.894000000000005</c:v>
                </c:pt>
                <c:pt idx="6130">
                  <c:v>95.91</c:v>
                </c:pt>
                <c:pt idx="6131">
                  <c:v>95.91</c:v>
                </c:pt>
                <c:pt idx="6132">
                  <c:v>95.912000000000006</c:v>
                </c:pt>
                <c:pt idx="6133">
                  <c:v>95.92</c:v>
                </c:pt>
                <c:pt idx="6134">
                  <c:v>95.929000000000002</c:v>
                </c:pt>
                <c:pt idx="6135">
                  <c:v>95.93</c:v>
                </c:pt>
                <c:pt idx="6136">
                  <c:v>95.929000000000002</c:v>
                </c:pt>
                <c:pt idx="6137">
                  <c:v>95.933999999999997</c:v>
                </c:pt>
                <c:pt idx="6138">
                  <c:v>95.936999999999998</c:v>
                </c:pt>
                <c:pt idx="6139">
                  <c:v>95.932000000000002</c:v>
                </c:pt>
                <c:pt idx="6140">
                  <c:v>95.932000000000002</c:v>
                </c:pt>
                <c:pt idx="6141">
                  <c:v>95.960999999999999</c:v>
                </c:pt>
                <c:pt idx="6142">
                  <c:v>96.007999999999996</c:v>
                </c:pt>
                <c:pt idx="6143">
                  <c:v>96.055000000000007</c:v>
                </c:pt>
                <c:pt idx="6144">
                  <c:v>96.102000000000004</c:v>
                </c:pt>
                <c:pt idx="6145">
                  <c:v>96.153999999999996</c:v>
                </c:pt>
                <c:pt idx="6146">
                  <c:v>96.201999999999998</c:v>
                </c:pt>
                <c:pt idx="6147">
                  <c:v>96.227999999999994</c:v>
                </c:pt>
                <c:pt idx="6148">
                  <c:v>96.222999999999999</c:v>
                </c:pt>
                <c:pt idx="6149">
                  <c:v>96.194000000000003</c:v>
                </c:pt>
                <c:pt idx="6150">
                  <c:v>96.144999999999996</c:v>
                </c:pt>
                <c:pt idx="6151">
                  <c:v>96.08</c:v>
                </c:pt>
                <c:pt idx="6152">
                  <c:v>96.001999999999995</c:v>
                </c:pt>
                <c:pt idx="6153">
                  <c:v>95.905000000000001</c:v>
                </c:pt>
                <c:pt idx="6154">
                  <c:v>95.793999999999997</c:v>
                </c:pt>
                <c:pt idx="6155">
                  <c:v>95.665000000000006</c:v>
                </c:pt>
                <c:pt idx="6156">
                  <c:v>95.531000000000006</c:v>
                </c:pt>
                <c:pt idx="6157">
                  <c:v>95.379000000000005</c:v>
                </c:pt>
                <c:pt idx="6158">
                  <c:v>95.233999999999995</c:v>
                </c:pt>
                <c:pt idx="6159">
                  <c:v>95.102000000000004</c:v>
                </c:pt>
                <c:pt idx="6160">
                  <c:v>94.975999999999999</c:v>
                </c:pt>
                <c:pt idx="6161">
                  <c:v>94.847999999999999</c:v>
                </c:pt>
                <c:pt idx="6162">
                  <c:v>94.721999999999994</c:v>
                </c:pt>
                <c:pt idx="6163">
                  <c:v>94.611999999999995</c:v>
                </c:pt>
                <c:pt idx="6164">
                  <c:v>94.504999999999995</c:v>
                </c:pt>
                <c:pt idx="6165">
                  <c:v>94.400999999999996</c:v>
                </c:pt>
                <c:pt idx="6166">
                  <c:v>94.320999999999998</c:v>
                </c:pt>
                <c:pt idx="6167">
                  <c:v>94.253</c:v>
                </c:pt>
                <c:pt idx="6168">
                  <c:v>94.188999999999993</c:v>
                </c:pt>
                <c:pt idx="6169">
                  <c:v>94.132000000000005</c:v>
                </c:pt>
                <c:pt idx="6170">
                  <c:v>94.085999999999999</c:v>
                </c:pt>
                <c:pt idx="6171">
                  <c:v>94.058999999999997</c:v>
                </c:pt>
                <c:pt idx="6172">
                  <c:v>94.04</c:v>
                </c:pt>
                <c:pt idx="6173">
                  <c:v>94.024000000000001</c:v>
                </c:pt>
                <c:pt idx="6174">
                  <c:v>94.019000000000005</c:v>
                </c:pt>
                <c:pt idx="6175">
                  <c:v>94.022000000000006</c:v>
                </c:pt>
                <c:pt idx="6176">
                  <c:v>94.021000000000001</c:v>
                </c:pt>
                <c:pt idx="6177">
                  <c:v>94.022999999999996</c:v>
                </c:pt>
                <c:pt idx="6178">
                  <c:v>94.027000000000001</c:v>
                </c:pt>
                <c:pt idx="6179">
                  <c:v>94.036000000000001</c:v>
                </c:pt>
                <c:pt idx="6180">
                  <c:v>94.046999999999997</c:v>
                </c:pt>
                <c:pt idx="6181">
                  <c:v>94.055999999999997</c:v>
                </c:pt>
                <c:pt idx="6182">
                  <c:v>94.066000000000003</c:v>
                </c:pt>
                <c:pt idx="6183">
                  <c:v>94.072999999999993</c:v>
                </c:pt>
                <c:pt idx="6184">
                  <c:v>94.078000000000003</c:v>
                </c:pt>
                <c:pt idx="6185">
                  <c:v>94.078000000000003</c:v>
                </c:pt>
                <c:pt idx="6186">
                  <c:v>94.075000000000003</c:v>
                </c:pt>
                <c:pt idx="6187">
                  <c:v>94.072999999999993</c:v>
                </c:pt>
                <c:pt idx="6188">
                  <c:v>94.07</c:v>
                </c:pt>
                <c:pt idx="6189">
                  <c:v>94.061999999999998</c:v>
                </c:pt>
                <c:pt idx="6190">
                  <c:v>94.05</c:v>
                </c:pt>
                <c:pt idx="6191">
                  <c:v>94.037000000000006</c:v>
                </c:pt>
                <c:pt idx="6192">
                  <c:v>94.022999999999996</c:v>
                </c:pt>
                <c:pt idx="6193">
                  <c:v>94.010999999999996</c:v>
                </c:pt>
                <c:pt idx="6194">
                  <c:v>94.006</c:v>
                </c:pt>
                <c:pt idx="6195">
                  <c:v>93.998999999999995</c:v>
                </c:pt>
                <c:pt idx="6196">
                  <c:v>93.98</c:v>
                </c:pt>
                <c:pt idx="6197">
                  <c:v>93.956999999999994</c:v>
                </c:pt>
                <c:pt idx="6198">
                  <c:v>93.923000000000002</c:v>
                </c:pt>
                <c:pt idx="6199">
                  <c:v>93.882999999999996</c:v>
                </c:pt>
                <c:pt idx="6200">
                  <c:v>93.85</c:v>
                </c:pt>
                <c:pt idx="6201">
                  <c:v>93.819000000000003</c:v>
                </c:pt>
                <c:pt idx="6202">
                  <c:v>93.799000000000007</c:v>
                </c:pt>
                <c:pt idx="6203">
                  <c:v>93.783000000000001</c:v>
                </c:pt>
                <c:pt idx="6204">
                  <c:v>93.78</c:v>
                </c:pt>
                <c:pt idx="6205">
                  <c:v>93.787000000000006</c:v>
                </c:pt>
                <c:pt idx="6206">
                  <c:v>93.795000000000002</c:v>
                </c:pt>
                <c:pt idx="6207">
                  <c:v>93.802000000000007</c:v>
                </c:pt>
                <c:pt idx="6208">
                  <c:v>93.817999999999998</c:v>
                </c:pt>
                <c:pt idx="6209">
                  <c:v>93.843000000000004</c:v>
                </c:pt>
                <c:pt idx="6210">
                  <c:v>93.873000000000005</c:v>
                </c:pt>
                <c:pt idx="6211">
                  <c:v>93.897999999999996</c:v>
                </c:pt>
                <c:pt idx="6212">
                  <c:v>93.911000000000001</c:v>
                </c:pt>
                <c:pt idx="6213">
                  <c:v>93.915000000000006</c:v>
                </c:pt>
                <c:pt idx="6214">
                  <c:v>93.918999999999997</c:v>
                </c:pt>
                <c:pt idx="6215">
                  <c:v>93.941000000000003</c:v>
                </c:pt>
                <c:pt idx="6216">
                  <c:v>93.971000000000004</c:v>
                </c:pt>
                <c:pt idx="6217">
                  <c:v>93.998999999999995</c:v>
                </c:pt>
                <c:pt idx="6218">
                  <c:v>94.039000000000001</c:v>
                </c:pt>
                <c:pt idx="6219">
                  <c:v>94.087000000000003</c:v>
                </c:pt>
                <c:pt idx="6220">
                  <c:v>94.141999999999996</c:v>
                </c:pt>
                <c:pt idx="6221">
                  <c:v>94.210999999999999</c:v>
                </c:pt>
                <c:pt idx="6222">
                  <c:v>94.290999999999997</c:v>
                </c:pt>
                <c:pt idx="6223">
                  <c:v>94.363</c:v>
                </c:pt>
                <c:pt idx="6224">
                  <c:v>94.438999999999993</c:v>
                </c:pt>
                <c:pt idx="6225">
                  <c:v>94.510999999999996</c:v>
                </c:pt>
                <c:pt idx="6226">
                  <c:v>94.557000000000002</c:v>
                </c:pt>
                <c:pt idx="6227">
                  <c:v>94.578999999999994</c:v>
                </c:pt>
                <c:pt idx="6228">
                  <c:v>94.58</c:v>
                </c:pt>
                <c:pt idx="6229">
                  <c:v>94.557000000000002</c:v>
                </c:pt>
                <c:pt idx="6230">
                  <c:v>94.494</c:v>
                </c:pt>
                <c:pt idx="6231">
                  <c:v>94.418000000000006</c:v>
                </c:pt>
                <c:pt idx="6232">
                  <c:v>94.338999999999999</c:v>
                </c:pt>
                <c:pt idx="6233">
                  <c:v>94.253</c:v>
                </c:pt>
                <c:pt idx="6234">
                  <c:v>94.182000000000002</c:v>
                </c:pt>
                <c:pt idx="6235">
                  <c:v>94.111000000000004</c:v>
                </c:pt>
                <c:pt idx="6236">
                  <c:v>94.042000000000002</c:v>
                </c:pt>
                <c:pt idx="6237">
                  <c:v>93.962999999999994</c:v>
                </c:pt>
                <c:pt idx="6238">
                  <c:v>93.888999999999996</c:v>
                </c:pt>
                <c:pt idx="6239">
                  <c:v>93.822999999999993</c:v>
                </c:pt>
                <c:pt idx="6240">
                  <c:v>93.753</c:v>
                </c:pt>
                <c:pt idx="6241">
                  <c:v>93.677999999999997</c:v>
                </c:pt>
                <c:pt idx="6242">
                  <c:v>93.61</c:v>
                </c:pt>
                <c:pt idx="6243">
                  <c:v>93.551000000000002</c:v>
                </c:pt>
                <c:pt idx="6244">
                  <c:v>93.503</c:v>
                </c:pt>
                <c:pt idx="6245">
                  <c:v>93.468999999999994</c:v>
                </c:pt>
                <c:pt idx="6246">
                  <c:v>93.435000000000002</c:v>
                </c:pt>
                <c:pt idx="6247">
                  <c:v>93.409000000000006</c:v>
                </c:pt>
                <c:pt idx="6248">
                  <c:v>93.393000000000001</c:v>
                </c:pt>
                <c:pt idx="6249">
                  <c:v>93.385999999999996</c:v>
                </c:pt>
                <c:pt idx="6250">
                  <c:v>93.400999999999996</c:v>
                </c:pt>
                <c:pt idx="6251">
                  <c:v>93.429000000000002</c:v>
                </c:pt>
                <c:pt idx="6252">
                  <c:v>93.463999999999999</c:v>
                </c:pt>
                <c:pt idx="6253">
                  <c:v>93.492999999999995</c:v>
                </c:pt>
                <c:pt idx="6254">
                  <c:v>93.522999999999996</c:v>
                </c:pt>
                <c:pt idx="6255">
                  <c:v>93.555000000000007</c:v>
                </c:pt>
                <c:pt idx="6256">
                  <c:v>93.58</c:v>
                </c:pt>
                <c:pt idx="6257">
                  <c:v>93.599000000000004</c:v>
                </c:pt>
                <c:pt idx="6258">
                  <c:v>93.626999999999995</c:v>
                </c:pt>
                <c:pt idx="6259">
                  <c:v>93.644000000000005</c:v>
                </c:pt>
                <c:pt idx="6260">
                  <c:v>93.65</c:v>
                </c:pt>
                <c:pt idx="6261">
                  <c:v>93.631</c:v>
                </c:pt>
                <c:pt idx="6262">
                  <c:v>93.575000000000003</c:v>
                </c:pt>
                <c:pt idx="6263">
                  <c:v>93.509</c:v>
                </c:pt>
                <c:pt idx="6264">
                  <c:v>93.418999999999997</c:v>
                </c:pt>
                <c:pt idx="6265">
                  <c:v>93.334000000000003</c:v>
                </c:pt>
                <c:pt idx="6266">
                  <c:v>93.263999999999996</c:v>
                </c:pt>
                <c:pt idx="6267">
                  <c:v>93.192999999999998</c:v>
                </c:pt>
                <c:pt idx="6268">
                  <c:v>93.138000000000005</c:v>
                </c:pt>
                <c:pt idx="6269">
                  <c:v>93.099000000000004</c:v>
                </c:pt>
                <c:pt idx="6270">
                  <c:v>93.084000000000003</c:v>
                </c:pt>
                <c:pt idx="6271">
                  <c:v>93.093999999999994</c:v>
                </c:pt>
                <c:pt idx="6272">
                  <c:v>93.12</c:v>
                </c:pt>
                <c:pt idx="6273">
                  <c:v>93.156999999999996</c:v>
                </c:pt>
                <c:pt idx="6274">
                  <c:v>93.18</c:v>
                </c:pt>
                <c:pt idx="6275">
                  <c:v>93.177999999999997</c:v>
                </c:pt>
                <c:pt idx="6276">
                  <c:v>93.15</c:v>
                </c:pt>
                <c:pt idx="6277">
                  <c:v>93.090999999999994</c:v>
                </c:pt>
                <c:pt idx="6278">
                  <c:v>93.025000000000006</c:v>
                </c:pt>
                <c:pt idx="6279">
                  <c:v>92.956999999999994</c:v>
                </c:pt>
                <c:pt idx="6280">
                  <c:v>92.870999999999995</c:v>
                </c:pt>
                <c:pt idx="6281">
                  <c:v>92.781000000000006</c:v>
                </c:pt>
                <c:pt idx="6282">
                  <c:v>92.673000000000002</c:v>
                </c:pt>
                <c:pt idx="6283">
                  <c:v>92.549000000000007</c:v>
                </c:pt>
                <c:pt idx="6284">
                  <c:v>92.430999999999997</c:v>
                </c:pt>
                <c:pt idx="6285">
                  <c:v>92.308000000000007</c:v>
                </c:pt>
                <c:pt idx="6286">
                  <c:v>92.177999999999997</c:v>
                </c:pt>
                <c:pt idx="6287">
                  <c:v>92.067999999999998</c:v>
                </c:pt>
                <c:pt idx="6288">
                  <c:v>91.988</c:v>
                </c:pt>
                <c:pt idx="6289">
                  <c:v>91.935000000000002</c:v>
                </c:pt>
                <c:pt idx="6290">
                  <c:v>91.894000000000005</c:v>
                </c:pt>
                <c:pt idx="6291">
                  <c:v>91.863</c:v>
                </c:pt>
                <c:pt idx="6292">
                  <c:v>91.84</c:v>
                </c:pt>
                <c:pt idx="6293">
                  <c:v>91.823999999999998</c:v>
                </c:pt>
                <c:pt idx="6294">
                  <c:v>91.807000000000002</c:v>
                </c:pt>
                <c:pt idx="6295">
                  <c:v>91.796999999999997</c:v>
                </c:pt>
                <c:pt idx="6296">
                  <c:v>91.783000000000001</c:v>
                </c:pt>
                <c:pt idx="6297">
                  <c:v>91.759</c:v>
                </c:pt>
                <c:pt idx="6298">
                  <c:v>91.728999999999999</c:v>
                </c:pt>
                <c:pt idx="6299">
                  <c:v>91.694000000000003</c:v>
                </c:pt>
                <c:pt idx="6300">
                  <c:v>91.649000000000001</c:v>
                </c:pt>
                <c:pt idx="6301">
                  <c:v>91.597999999999999</c:v>
                </c:pt>
                <c:pt idx="6302">
                  <c:v>91.554000000000002</c:v>
                </c:pt>
                <c:pt idx="6303">
                  <c:v>91.49</c:v>
                </c:pt>
                <c:pt idx="6304">
                  <c:v>91.43</c:v>
                </c:pt>
                <c:pt idx="6305">
                  <c:v>91.385000000000005</c:v>
                </c:pt>
                <c:pt idx="6306">
                  <c:v>91.347999999999999</c:v>
                </c:pt>
                <c:pt idx="6307">
                  <c:v>91.323999999999998</c:v>
                </c:pt>
                <c:pt idx="6308">
                  <c:v>91.316000000000003</c:v>
                </c:pt>
                <c:pt idx="6309">
                  <c:v>91.32</c:v>
                </c:pt>
                <c:pt idx="6310">
                  <c:v>91.326999999999998</c:v>
                </c:pt>
                <c:pt idx="6311">
                  <c:v>91.331000000000003</c:v>
                </c:pt>
                <c:pt idx="6312">
                  <c:v>91.325000000000003</c:v>
                </c:pt>
                <c:pt idx="6313">
                  <c:v>91.313000000000002</c:v>
                </c:pt>
                <c:pt idx="6314">
                  <c:v>91.301000000000002</c:v>
                </c:pt>
                <c:pt idx="6315">
                  <c:v>91.292000000000002</c:v>
                </c:pt>
                <c:pt idx="6316">
                  <c:v>91.286000000000001</c:v>
                </c:pt>
                <c:pt idx="6317">
                  <c:v>91.28</c:v>
                </c:pt>
                <c:pt idx="6318">
                  <c:v>91.275000000000006</c:v>
                </c:pt>
                <c:pt idx="6319">
                  <c:v>91.272999999999996</c:v>
                </c:pt>
                <c:pt idx="6320">
                  <c:v>91.278999999999996</c:v>
                </c:pt>
                <c:pt idx="6321">
                  <c:v>91.287999999999997</c:v>
                </c:pt>
                <c:pt idx="6322">
                  <c:v>91.295000000000002</c:v>
                </c:pt>
                <c:pt idx="6323">
                  <c:v>91.308000000000007</c:v>
                </c:pt>
                <c:pt idx="6324">
                  <c:v>91.334999999999994</c:v>
                </c:pt>
                <c:pt idx="6325">
                  <c:v>91.373000000000005</c:v>
                </c:pt>
                <c:pt idx="6326">
                  <c:v>91.414000000000001</c:v>
                </c:pt>
                <c:pt idx="6327">
                  <c:v>91.444000000000003</c:v>
                </c:pt>
                <c:pt idx="6328">
                  <c:v>91.463999999999999</c:v>
                </c:pt>
                <c:pt idx="6329">
                  <c:v>91.507000000000005</c:v>
                </c:pt>
                <c:pt idx="6330">
                  <c:v>91.555999999999997</c:v>
                </c:pt>
                <c:pt idx="6331">
                  <c:v>91.584000000000003</c:v>
                </c:pt>
                <c:pt idx="6332">
                  <c:v>91.61</c:v>
                </c:pt>
                <c:pt idx="6333">
                  <c:v>91.653000000000006</c:v>
                </c:pt>
                <c:pt idx="6334">
                  <c:v>91.695999999999998</c:v>
                </c:pt>
                <c:pt idx="6335">
                  <c:v>91.728999999999999</c:v>
                </c:pt>
                <c:pt idx="6336">
                  <c:v>91.756</c:v>
                </c:pt>
                <c:pt idx="6337">
                  <c:v>91.775000000000006</c:v>
                </c:pt>
                <c:pt idx="6338">
                  <c:v>91.790999999999997</c:v>
                </c:pt>
                <c:pt idx="6339">
                  <c:v>91.784000000000006</c:v>
                </c:pt>
                <c:pt idx="6340">
                  <c:v>91.757000000000005</c:v>
                </c:pt>
                <c:pt idx="6341">
                  <c:v>91.727000000000004</c:v>
                </c:pt>
                <c:pt idx="6342">
                  <c:v>91.685000000000002</c:v>
                </c:pt>
                <c:pt idx="6343">
                  <c:v>91.631</c:v>
                </c:pt>
                <c:pt idx="6344">
                  <c:v>91.563999999999993</c:v>
                </c:pt>
                <c:pt idx="6345">
                  <c:v>91.484999999999999</c:v>
                </c:pt>
                <c:pt idx="6346">
                  <c:v>91.399000000000001</c:v>
                </c:pt>
                <c:pt idx="6347">
                  <c:v>91.311000000000007</c:v>
                </c:pt>
                <c:pt idx="6348">
                  <c:v>91.231999999999999</c:v>
                </c:pt>
                <c:pt idx="6349">
                  <c:v>91.180999999999997</c:v>
                </c:pt>
                <c:pt idx="6350">
                  <c:v>91.156000000000006</c:v>
                </c:pt>
                <c:pt idx="6351">
                  <c:v>91.138000000000005</c:v>
                </c:pt>
                <c:pt idx="6352">
                  <c:v>91.13</c:v>
                </c:pt>
                <c:pt idx="6353">
                  <c:v>91.141999999999996</c:v>
                </c:pt>
                <c:pt idx="6354">
                  <c:v>91.174000000000007</c:v>
                </c:pt>
                <c:pt idx="6355">
                  <c:v>91.212999999999994</c:v>
                </c:pt>
                <c:pt idx="6356">
                  <c:v>91.263999999999996</c:v>
                </c:pt>
                <c:pt idx="6357">
                  <c:v>91.316000000000003</c:v>
                </c:pt>
                <c:pt idx="6358">
                  <c:v>91.39</c:v>
                </c:pt>
                <c:pt idx="6359">
                  <c:v>91.486999999999995</c:v>
                </c:pt>
                <c:pt idx="6360">
                  <c:v>91.594999999999999</c:v>
                </c:pt>
                <c:pt idx="6361">
                  <c:v>91.706000000000003</c:v>
                </c:pt>
                <c:pt idx="6362">
                  <c:v>91.834999999999994</c:v>
                </c:pt>
                <c:pt idx="6363">
                  <c:v>91.989000000000004</c:v>
                </c:pt>
                <c:pt idx="6364">
                  <c:v>92.153999999999996</c:v>
                </c:pt>
                <c:pt idx="6365">
                  <c:v>92.317999999999998</c:v>
                </c:pt>
                <c:pt idx="6366">
                  <c:v>92.492000000000004</c:v>
                </c:pt>
                <c:pt idx="6367">
                  <c:v>92.674999999999997</c:v>
                </c:pt>
                <c:pt idx="6368">
                  <c:v>92.867000000000004</c:v>
                </c:pt>
                <c:pt idx="6369">
                  <c:v>93.078000000000003</c:v>
                </c:pt>
                <c:pt idx="6370">
                  <c:v>93.293999999999997</c:v>
                </c:pt>
                <c:pt idx="6371">
                  <c:v>93.486999999999995</c:v>
                </c:pt>
                <c:pt idx="6372">
                  <c:v>93.665999999999997</c:v>
                </c:pt>
                <c:pt idx="6373">
                  <c:v>93.85</c:v>
                </c:pt>
                <c:pt idx="6374">
                  <c:v>94.043999999999997</c:v>
                </c:pt>
                <c:pt idx="6375">
                  <c:v>94.224000000000004</c:v>
                </c:pt>
                <c:pt idx="6376">
                  <c:v>94.385000000000005</c:v>
                </c:pt>
                <c:pt idx="6377">
                  <c:v>94.537000000000006</c:v>
                </c:pt>
                <c:pt idx="6378">
                  <c:v>94.674999999999997</c:v>
                </c:pt>
                <c:pt idx="6379">
                  <c:v>94.79</c:v>
                </c:pt>
                <c:pt idx="6380">
                  <c:v>94.891999999999996</c:v>
                </c:pt>
                <c:pt idx="6381">
                  <c:v>94.971999999999994</c:v>
                </c:pt>
                <c:pt idx="6382">
                  <c:v>95.031000000000006</c:v>
                </c:pt>
                <c:pt idx="6383">
                  <c:v>95.075999999999993</c:v>
                </c:pt>
                <c:pt idx="6384">
                  <c:v>95.097999999999999</c:v>
                </c:pt>
                <c:pt idx="6385">
                  <c:v>95.11</c:v>
                </c:pt>
                <c:pt idx="6386">
                  <c:v>95.11</c:v>
                </c:pt>
                <c:pt idx="6387">
                  <c:v>95.100999999999999</c:v>
                </c:pt>
                <c:pt idx="6388">
                  <c:v>95.075999999999993</c:v>
                </c:pt>
                <c:pt idx="6389">
                  <c:v>95.058999999999997</c:v>
                </c:pt>
                <c:pt idx="6390">
                  <c:v>95.028999999999996</c:v>
                </c:pt>
                <c:pt idx="6391">
                  <c:v>94.992000000000004</c:v>
                </c:pt>
                <c:pt idx="6392">
                  <c:v>94.953000000000003</c:v>
                </c:pt>
                <c:pt idx="6393">
                  <c:v>94.906999999999996</c:v>
                </c:pt>
                <c:pt idx="6394">
                  <c:v>94.864000000000004</c:v>
                </c:pt>
                <c:pt idx="6395">
                  <c:v>94.823999999999998</c:v>
                </c:pt>
                <c:pt idx="6396">
                  <c:v>94.786000000000001</c:v>
                </c:pt>
                <c:pt idx="6397">
                  <c:v>94.748999999999995</c:v>
                </c:pt>
                <c:pt idx="6398">
                  <c:v>94.715000000000003</c:v>
                </c:pt>
                <c:pt idx="6399">
                  <c:v>94.694000000000003</c:v>
                </c:pt>
                <c:pt idx="6400">
                  <c:v>94.682000000000002</c:v>
                </c:pt>
                <c:pt idx="6401">
                  <c:v>94.679000000000002</c:v>
                </c:pt>
                <c:pt idx="6402">
                  <c:v>94.685000000000002</c:v>
                </c:pt>
                <c:pt idx="6403">
                  <c:v>94.691999999999993</c:v>
                </c:pt>
                <c:pt idx="6404">
                  <c:v>94.703999999999994</c:v>
                </c:pt>
                <c:pt idx="6405">
                  <c:v>94.721000000000004</c:v>
                </c:pt>
                <c:pt idx="6406">
                  <c:v>94.734999999999999</c:v>
                </c:pt>
                <c:pt idx="6407">
                  <c:v>94.745999999999995</c:v>
                </c:pt>
                <c:pt idx="6408">
                  <c:v>94.751999999999995</c:v>
                </c:pt>
                <c:pt idx="6409">
                  <c:v>94.748999999999995</c:v>
                </c:pt>
                <c:pt idx="6410">
                  <c:v>94.734999999999999</c:v>
                </c:pt>
                <c:pt idx="6411">
                  <c:v>94.707999999999998</c:v>
                </c:pt>
                <c:pt idx="6412">
                  <c:v>94.668999999999997</c:v>
                </c:pt>
                <c:pt idx="6413">
                  <c:v>94.611000000000004</c:v>
                </c:pt>
                <c:pt idx="6414">
                  <c:v>94.543999999999997</c:v>
                </c:pt>
                <c:pt idx="6415">
                  <c:v>94.462999999999994</c:v>
                </c:pt>
                <c:pt idx="6416">
                  <c:v>94.346999999999994</c:v>
                </c:pt>
                <c:pt idx="6417">
                  <c:v>94.215999999999994</c:v>
                </c:pt>
                <c:pt idx="6418">
                  <c:v>94.066000000000003</c:v>
                </c:pt>
                <c:pt idx="6419">
                  <c:v>93.911000000000001</c:v>
                </c:pt>
                <c:pt idx="6420">
                  <c:v>93.745999999999995</c:v>
                </c:pt>
                <c:pt idx="6421">
                  <c:v>93.575999999999993</c:v>
                </c:pt>
                <c:pt idx="6422">
                  <c:v>93.418000000000006</c:v>
                </c:pt>
                <c:pt idx="6423">
                  <c:v>93.257000000000005</c:v>
                </c:pt>
                <c:pt idx="6424">
                  <c:v>93.108000000000004</c:v>
                </c:pt>
                <c:pt idx="6425">
                  <c:v>92.968000000000004</c:v>
                </c:pt>
                <c:pt idx="6426">
                  <c:v>92.834000000000003</c:v>
                </c:pt>
                <c:pt idx="6427">
                  <c:v>92.706999999999994</c:v>
                </c:pt>
                <c:pt idx="6428">
                  <c:v>92.603999999999999</c:v>
                </c:pt>
                <c:pt idx="6429">
                  <c:v>92.516999999999996</c:v>
                </c:pt>
                <c:pt idx="6430">
                  <c:v>92.430999999999997</c:v>
                </c:pt>
                <c:pt idx="6431">
                  <c:v>92.364999999999995</c:v>
                </c:pt>
                <c:pt idx="6432">
                  <c:v>92.317999999999998</c:v>
                </c:pt>
                <c:pt idx="6433">
                  <c:v>92.278999999999996</c:v>
                </c:pt>
                <c:pt idx="6434">
                  <c:v>92.242999999999995</c:v>
                </c:pt>
                <c:pt idx="6435">
                  <c:v>92.210999999999999</c:v>
                </c:pt>
                <c:pt idx="6436">
                  <c:v>92.182000000000002</c:v>
                </c:pt>
                <c:pt idx="6437">
                  <c:v>92.162000000000006</c:v>
                </c:pt>
                <c:pt idx="6438">
                  <c:v>92.141000000000005</c:v>
                </c:pt>
                <c:pt idx="6439">
                  <c:v>92.113</c:v>
                </c:pt>
                <c:pt idx="6440">
                  <c:v>92.075999999999993</c:v>
                </c:pt>
                <c:pt idx="6441">
                  <c:v>92.034000000000006</c:v>
                </c:pt>
                <c:pt idx="6442">
                  <c:v>91.988</c:v>
                </c:pt>
                <c:pt idx="6443">
                  <c:v>91.915000000000006</c:v>
                </c:pt>
                <c:pt idx="6444">
                  <c:v>91.835999999999999</c:v>
                </c:pt>
                <c:pt idx="6445">
                  <c:v>91.76</c:v>
                </c:pt>
                <c:pt idx="6446">
                  <c:v>91.665999999999997</c:v>
                </c:pt>
                <c:pt idx="6447">
                  <c:v>91.576999999999998</c:v>
                </c:pt>
                <c:pt idx="6448">
                  <c:v>91.486000000000004</c:v>
                </c:pt>
                <c:pt idx="6449">
                  <c:v>91.393000000000001</c:v>
                </c:pt>
                <c:pt idx="6450">
                  <c:v>91.313000000000002</c:v>
                </c:pt>
                <c:pt idx="6451">
                  <c:v>91.233999999999995</c:v>
                </c:pt>
                <c:pt idx="6452">
                  <c:v>91.152000000000001</c:v>
                </c:pt>
                <c:pt idx="6453">
                  <c:v>91.075999999999993</c:v>
                </c:pt>
                <c:pt idx="6454">
                  <c:v>91.01</c:v>
                </c:pt>
                <c:pt idx="6455">
                  <c:v>90.942999999999998</c:v>
                </c:pt>
                <c:pt idx="6456">
                  <c:v>90.87</c:v>
                </c:pt>
                <c:pt idx="6457">
                  <c:v>90.799000000000007</c:v>
                </c:pt>
                <c:pt idx="6458">
                  <c:v>90.728999999999999</c:v>
                </c:pt>
                <c:pt idx="6459">
                  <c:v>90.653999999999996</c:v>
                </c:pt>
                <c:pt idx="6460">
                  <c:v>90.596000000000004</c:v>
                </c:pt>
                <c:pt idx="6461">
                  <c:v>90.552000000000007</c:v>
                </c:pt>
                <c:pt idx="6462">
                  <c:v>90.516000000000005</c:v>
                </c:pt>
                <c:pt idx="6463">
                  <c:v>90.491</c:v>
                </c:pt>
                <c:pt idx="6464">
                  <c:v>90.486000000000004</c:v>
                </c:pt>
                <c:pt idx="6465">
                  <c:v>90.504999999999995</c:v>
                </c:pt>
                <c:pt idx="6466">
                  <c:v>90.539000000000001</c:v>
                </c:pt>
                <c:pt idx="6467">
                  <c:v>90.570999999999998</c:v>
                </c:pt>
                <c:pt idx="6468">
                  <c:v>90.596999999999994</c:v>
                </c:pt>
                <c:pt idx="6469">
                  <c:v>90.614999999999995</c:v>
                </c:pt>
                <c:pt idx="6470">
                  <c:v>90.629000000000005</c:v>
                </c:pt>
                <c:pt idx="6471">
                  <c:v>90.64</c:v>
                </c:pt>
                <c:pt idx="6472">
                  <c:v>90.658000000000001</c:v>
                </c:pt>
                <c:pt idx="6473">
                  <c:v>90.686999999999998</c:v>
                </c:pt>
                <c:pt idx="6474">
                  <c:v>90.725999999999999</c:v>
                </c:pt>
                <c:pt idx="6475">
                  <c:v>90.75</c:v>
                </c:pt>
                <c:pt idx="6476">
                  <c:v>90.757000000000005</c:v>
                </c:pt>
                <c:pt idx="6477">
                  <c:v>90.742999999999995</c:v>
                </c:pt>
                <c:pt idx="6478">
                  <c:v>90.713999999999999</c:v>
                </c:pt>
                <c:pt idx="6479">
                  <c:v>90.673000000000002</c:v>
                </c:pt>
                <c:pt idx="6480">
                  <c:v>90.635999999999996</c:v>
                </c:pt>
                <c:pt idx="6481">
                  <c:v>90.594999999999999</c:v>
                </c:pt>
                <c:pt idx="6482">
                  <c:v>90.54</c:v>
                </c:pt>
                <c:pt idx="6483">
                  <c:v>90.503</c:v>
                </c:pt>
                <c:pt idx="6484">
                  <c:v>90.474999999999994</c:v>
                </c:pt>
                <c:pt idx="6485">
                  <c:v>90.436000000000007</c:v>
                </c:pt>
                <c:pt idx="6486">
                  <c:v>90.385000000000005</c:v>
                </c:pt>
                <c:pt idx="6487">
                  <c:v>90.349000000000004</c:v>
                </c:pt>
                <c:pt idx="6488">
                  <c:v>90.337999999999994</c:v>
                </c:pt>
                <c:pt idx="6489">
                  <c:v>90.337999999999994</c:v>
                </c:pt>
                <c:pt idx="6490">
                  <c:v>90.34</c:v>
                </c:pt>
                <c:pt idx="6491">
                  <c:v>90.347999999999999</c:v>
                </c:pt>
                <c:pt idx="6492">
                  <c:v>90.358000000000004</c:v>
                </c:pt>
                <c:pt idx="6493">
                  <c:v>90.361999999999995</c:v>
                </c:pt>
                <c:pt idx="6494">
                  <c:v>90.356999999999999</c:v>
                </c:pt>
                <c:pt idx="6495">
                  <c:v>90.36</c:v>
                </c:pt>
                <c:pt idx="6496">
                  <c:v>90.372</c:v>
                </c:pt>
                <c:pt idx="6497">
                  <c:v>90.388000000000005</c:v>
                </c:pt>
                <c:pt idx="6498">
                  <c:v>90.399000000000001</c:v>
                </c:pt>
                <c:pt idx="6499">
                  <c:v>90.403999999999996</c:v>
                </c:pt>
                <c:pt idx="6500">
                  <c:v>90.406000000000006</c:v>
                </c:pt>
                <c:pt idx="6501">
                  <c:v>90.403999999999996</c:v>
                </c:pt>
                <c:pt idx="6502">
                  <c:v>90.400999999999996</c:v>
                </c:pt>
                <c:pt idx="6503">
                  <c:v>90.406000000000006</c:v>
                </c:pt>
                <c:pt idx="6504">
                  <c:v>90.406000000000006</c:v>
                </c:pt>
                <c:pt idx="6505">
                  <c:v>90.403000000000006</c:v>
                </c:pt>
                <c:pt idx="6506">
                  <c:v>90.402000000000001</c:v>
                </c:pt>
                <c:pt idx="6507">
                  <c:v>90.4</c:v>
                </c:pt>
                <c:pt idx="6508">
                  <c:v>90.397999999999996</c:v>
                </c:pt>
                <c:pt idx="6509">
                  <c:v>90.396000000000001</c:v>
                </c:pt>
                <c:pt idx="6510">
                  <c:v>90.4</c:v>
                </c:pt>
                <c:pt idx="6511">
                  <c:v>90.408000000000001</c:v>
                </c:pt>
                <c:pt idx="6512">
                  <c:v>90.423000000000002</c:v>
                </c:pt>
                <c:pt idx="6513">
                  <c:v>90.444999999999993</c:v>
                </c:pt>
                <c:pt idx="6514">
                  <c:v>90.468000000000004</c:v>
                </c:pt>
                <c:pt idx="6515">
                  <c:v>90.489000000000004</c:v>
                </c:pt>
                <c:pt idx="6516">
                  <c:v>90.506</c:v>
                </c:pt>
                <c:pt idx="6517">
                  <c:v>90.518000000000001</c:v>
                </c:pt>
                <c:pt idx="6518">
                  <c:v>90.537000000000006</c:v>
                </c:pt>
                <c:pt idx="6519">
                  <c:v>90.564999999999998</c:v>
                </c:pt>
                <c:pt idx="6520">
                  <c:v>90.605999999999995</c:v>
                </c:pt>
                <c:pt idx="6521">
                  <c:v>90.656000000000006</c:v>
                </c:pt>
                <c:pt idx="6522">
                  <c:v>90.715000000000003</c:v>
                </c:pt>
                <c:pt idx="6523">
                  <c:v>90.772999999999996</c:v>
                </c:pt>
                <c:pt idx="6524">
                  <c:v>90.834999999999994</c:v>
                </c:pt>
                <c:pt idx="6525">
                  <c:v>90.882999999999996</c:v>
                </c:pt>
                <c:pt idx="6526">
                  <c:v>90.92</c:v>
                </c:pt>
                <c:pt idx="6527">
                  <c:v>90.951999999999998</c:v>
                </c:pt>
                <c:pt idx="6528">
                  <c:v>90.977000000000004</c:v>
                </c:pt>
                <c:pt idx="6529">
                  <c:v>90.988</c:v>
                </c:pt>
                <c:pt idx="6530">
                  <c:v>90.989000000000004</c:v>
                </c:pt>
                <c:pt idx="6531">
                  <c:v>90.992000000000004</c:v>
                </c:pt>
                <c:pt idx="6532">
                  <c:v>91</c:v>
                </c:pt>
                <c:pt idx="6533">
                  <c:v>91.013999999999996</c:v>
                </c:pt>
                <c:pt idx="6534">
                  <c:v>91.05</c:v>
                </c:pt>
                <c:pt idx="6535">
                  <c:v>91.108999999999995</c:v>
                </c:pt>
                <c:pt idx="6536">
                  <c:v>91.171999999999997</c:v>
                </c:pt>
                <c:pt idx="6537">
                  <c:v>91.227000000000004</c:v>
                </c:pt>
                <c:pt idx="6538">
                  <c:v>91.284999999999997</c:v>
                </c:pt>
                <c:pt idx="6539">
                  <c:v>91.337000000000003</c:v>
                </c:pt>
                <c:pt idx="6540">
                  <c:v>91.378</c:v>
                </c:pt>
                <c:pt idx="6541">
                  <c:v>91.418000000000006</c:v>
                </c:pt>
                <c:pt idx="6542">
                  <c:v>91.444999999999993</c:v>
                </c:pt>
                <c:pt idx="6543">
                  <c:v>91.445999999999998</c:v>
                </c:pt>
                <c:pt idx="6544">
                  <c:v>91.427999999999997</c:v>
                </c:pt>
                <c:pt idx="6545">
                  <c:v>91.408000000000001</c:v>
                </c:pt>
                <c:pt idx="6546">
                  <c:v>91.376000000000005</c:v>
                </c:pt>
                <c:pt idx="6547">
                  <c:v>91.325000000000003</c:v>
                </c:pt>
                <c:pt idx="6548">
                  <c:v>91.257000000000005</c:v>
                </c:pt>
                <c:pt idx="6549">
                  <c:v>91.186000000000007</c:v>
                </c:pt>
                <c:pt idx="6550">
                  <c:v>91.102999999999994</c:v>
                </c:pt>
                <c:pt idx="6551">
                  <c:v>91.003</c:v>
                </c:pt>
                <c:pt idx="6552">
                  <c:v>90.894000000000005</c:v>
                </c:pt>
                <c:pt idx="6553">
                  <c:v>90.78</c:v>
                </c:pt>
                <c:pt idx="6554">
                  <c:v>90.650999999999996</c:v>
                </c:pt>
                <c:pt idx="6555">
                  <c:v>90.516000000000005</c:v>
                </c:pt>
                <c:pt idx="6556">
                  <c:v>90.37</c:v>
                </c:pt>
                <c:pt idx="6557">
                  <c:v>90.197999999999993</c:v>
                </c:pt>
                <c:pt idx="6558">
                  <c:v>90.028999999999996</c:v>
                </c:pt>
                <c:pt idx="6559">
                  <c:v>89.87</c:v>
                </c:pt>
                <c:pt idx="6560">
                  <c:v>89.694000000000003</c:v>
                </c:pt>
                <c:pt idx="6561">
                  <c:v>89.5</c:v>
                </c:pt>
                <c:pt idx="6562">
                  <c:v>89.308000000000007</c:v>
                </c:pt>
                <c:pt idx="6563">
                  <c:v>89.096000000000004</c:v>
                </c:pt>
                <c:pt idx="6564">
                  <c:v>88.888999999999996</c:v>
                </c:pt>
                <c:pt idx="6565">
                  <c:v>88.697000000000003</c:v>
                </c:pt>
                <c:pt idx="6566">
                  <c:v>88.494</c:v>
                </c:pt>
                <c:pt idx="6567">
                  <c:v>88.302000000000007</c:v>
                </c:pt>
                <c:pt idx="6568">
                  <c:v>88.116</c:v>
                </c:pt>
                <c:pt idx="6569">
                  <c:v>87.944000000000003</c:v>
                </c:pt>
                <c:pt idx="6570">
                  <c:v>87.792000000000002</c:v>
                </c:pt>
                <c:pt idx="6571">
                  <c:v>87.643000000000001</c:v>
                </c:pt>
                <c:pt idx="6572">
                  <c:v>87.512</c:v>
                </c:pt>
                <c:pt idx="6573">
                  <c:v>87.402000000000001</c:v>
                </c:pt>
                <c:pt idx="6574">
                  <c:v>87.304000000000002</c:v>
                </c:pt>
                <c:pt idx="6575">
                  <c:v>87.222999999999999</c:v>
                </c:pt>
                <c:pt idx="6576">
                  <c:v>87.168000000000006</c:v>
                </c:pt>
                <c:pt idx="6577">
                  <c:v>87.138999999999996</c:v>
                </c:pt>
                <c:pt idx="6578">
                  <c:v>87.122</c:v>
                </c:pt>
                <c:pt idx="6579">
                  <c:v>87.119</c:v>
                </c:pt>
                <c:pt idx="6580">
                  <c:v>87.137</c:v>
                </c:pt>
                <c:pt idx="6581">
                  <c:v>87.17</c:v>
                </c:pt>
                <c:pt idx="6582">
                  <c:v>87.215000000000003</c:v>
                </c:pt>
                <c:pt idx="6583">
                  <c:v>87.277000000000001</c:v>
                </c:pt>
                <c:pt idx="6584">
                  <c:v>87.364999999999995</c:v>
                </c:pt>
                <c:pt idx="6585">
                  <c:v>87.478999999999999</c:v>
                </c:pt>
                <c:pt idx="6586">
                  <c:v>87.575999999999993</c:v>
                </c:pt>
                <c:pt idx="6587">
                  <c:v>87.700999999999993</c:v>
                </c:pt>
                <c:pt idx="6588">
                  <c:v>87.825999999999993</c:v>
                </c:pt>
                <c:pt idx="6589">
                  <c:v>87.956999999999994</c:v>
                </c:pt>
                <c:pt idx="6590">
                  <c:v>88.081000000000003</c:v>
                </c:pt>
                <c:pt idx="6591">
                  <c:v>88.195999999999998</c:v>
                </c:pt>
                <c:pt idx="6592">
                  <c:v>88.314999999999998</c:v>
                </c:pt>
                <c:pt idx="6593">
                  <c:v>88.424999999999997</c:v>
                </c:pt>
                <c:pt idx="6594">
                  <c:v>88.522000000000006</c:v>
                </c:pt>
                <c:pt idx="6595">
                  <c:v>88.602999999999994</c:v>
                </c:pt>
                <c:pt idx="6596">
                  <c:v>88.659000000000006</c:v>
                </c:pt>
                <c:pt idx="6597">
                  <c:v>88.691000000000003</c:v>
                </c:pt>
                <c:pt idx="6598">
                  <c:v>88.712000000000003</c:v>
                </c:pt>
                <c:pt idx="6599">
                  <c:v>88.725999999999999</c:v>
                </c:pt>
                <c:pt idx="6600">
                  <c:v>88.73</c:v>
                </c:pt>
                <c:pt idx="6601">
                  <c:v>88.733999999999995</c:v>
                </c:pt>
                <c:pt idx="6602">
                  <c:v>88.741</c:v>
                </c:pt>
                <c:pt idx="6603">
                  <c:v>88.745000000000005</c:v>
                </c:pt>
                <c:pt idx="6604">
                  <c:v>88.747</c:v>
                </c:pt>
                <c:pt idx="6605">
                  <c:v>88.753</c:v>
                </c:pt>
                <c:pt idx="6606">
                  <c:v>88.757999999999996</c:v>
                </c:pt>
                <c:pt idx="6607">
                  <c:v>88.763999999999996</c:v>
                </c:pt>
                <c:pt idx="6608">
                  <c:v>88.768000000000001</c:v>
                </c:pt>
                <c:pt idx="6609">
                  <c:v>88.768000000000001</c:v>
                </c:pt>
                <c:pt idx="6610">
                  <c:v>88.751000000000005</c:v>
                </c:pt>
                <c:pt idx="6611">
                  <c:v>88.724999999999994</c:v>
                </c:pt>
                <c:pt idx="6612">
                  <c:v>88.692999999999998</c:v>
                </c:pt>
                <c:pt idx="6613">
                  <c:v>88.653000000000006</c:v>
                </c:pt>
                <c:pt idx="6614">
                  <c:v>88.617999999999995</c:v>
                </c:pt>
                <c:pt idx="6615">
                  <c:v>88.575999999999993</c:v>
                </c:pt>
                <c:pt idx="6616">
                  <c:v>88.52</c:v>
                </c:pt>
                <c:pt idx="6617">
                  <c:v>88.466999999999999</c:v>
                </c:pt>
                <c:pt idx="6618">
                  <c:v>88.415999999999997</c:v>
                </c:pt>
                <c:pt idx="6619">
                  <c:v>88.382000000000005</c:v>
                </c:pt>
                <c:pt idx="6620">
                  <c:v>88.335999999999999</c:v>
                </c:pt>
                <c:pt idx="6621">
                  <c:v>88.295000000000002</c:v>
                </c:pt>
                <c:pt idx="6622">
                  <c:v>88.251999999999995</c:v>
                </c:pt>
                <c:pt idx="6623">
                  <c:v>88.197999999999993</c:v>
                </c:pt>
                <c:pt idx="6624">
                  <c:v>88.144000000000005</c:v>
                </c:pt>
                <c:pt idx="6625">
                  <c:v>88.073999999999998</c:v>
                </c:pt>
                <c:pt idx="6626">
                  <c:v>88.01</c:v>
                </c:pt>
                <c:pt idx="6627">
                  <c:v>87.962999999999994</c:v>
                </c:pt>
                <c:pt idx="6628">
                  <c:v>87.903999999999996</c:v>
                </c:pt>
                <c:pt idx="6629">
                  <c:v>87.853999999999999</c:v>
                </c:pt>
                <c:pt idx="6630">
                  <c:v>87.816999999999993</c:v>
                </c:pt>
                <c:pt idx="6631">
                  <c:v>87.766999999999996</c:v>
                </c:pt>
                <c:pt idx="6632">
                  <c:v>87.704999999999998</c:v>
                </c:pt>
                <c:pt idx="6633">
                  <c:v>87.647000000000006</c:v>
                </c:pt>
                <c:pt idx="6634">
                  <c:v>87.605000000000004</c:v>
                </c:pt>
                <c:pt idx="6635">
                  <c:v>87.584000000000003</c:v>
                </c:pt>
                <c:pt idx="6636">
                  <c:v>87.575999999999993</c:v>
                </c:pt>
                <c:pt idx="6637">
                  <c:v>87.582999999999998</c:v>
                </c:pt>
                <c:pt idx="6638">
                  <c:v>87.594999999999999</c:v>
                </c:pt>
                <c:pt idx="6639">
                  <c:v>87.608000000000004</c:v>
                </c:pt>
                <c:pt idx="6640">
                  <c:v>87.616</c:v>
                </c:pt>
                <c:pt idx="6641">
                  <c:v>87.625</c:v>
                </c:pt>
                <c:pt idx="6642">
                  <c:v>87.625</c:v>
                </c:pt>
                <c:pt idx="6643">
                  <c:v>87.606999999999999</c:v>
                </c:pt>
                <c:pt idx="6644">
                  <c:v>87.563999999999993</c:v>
                </c:pt>
                <c:pt idx="6645">
                  <c:v>87.497</c:v>
                </c:pt>
                <c:pt idx="6646">
                  <c:v>87.412000000000006</c:v>
                </c:pt>
                <c:pt idx="6647">
                  <c:v>87.31</c:v>
                </c:pt>
                <c:pt idx="6648">
                  <c:v>87.188000000000002</c:v>
                </c:pt>
                <c:pt idx="6649">
                  <c:v>87.051000000000002</c:v>
                </c:pt>
                <c:pt idx="6650">
                  <c:v>86.897999999999996</c:v>
                </c:pt>
                <c:pt idx="6651">
                  <c:v>86.754999999999995</c:v>
                </c:pt>
                <c:pt idx="6652">
                  <c:v>86.617000000000004</c:v>
                </c:pt>
                <c:pt idx="6653">
                  <c:v>86.457999999999998</c:v>
                </c:pt>
                <c:pt idx="6654">
                  <c:v>86.313999999999993</c:v>
                </c:pt>
                <c:pt idx="6655">
                  <c:v>86.19</c:v>
                </c:pt>
                <c:pt idx="6656">
                  <c:v>86.070999999999998</c:v>
                </c:pt>
                <c:pt idx="6657">
                  <c:v>85.953999999999994</c:v>
                </c:pt>
                <c:pt idx="6658">
                  <c:v>85.846000000000004</c:v>
                </c:pt>
                <c:pt idx="6659">
                  <c:v>85.766999999999996</c:v>
                </c:pt>
                <c:pt idx="6660">
                  <c:v>85.706999999999994</c:v>
                </c:pt>
                <c:pt idx="6661">
                  <c:v>85.649000000000001</c:v>
                </c:pt>
                <c:pt idx="6662">
                  <c:v>85.594999999999999</c:v>
                </c:pt>
                <c:pt idx="6663">
                  <c:v>85.540999999999997</c:v>
                </c:pt>
                <c:pt idx="6664">
                  <c:v>85.491</c:v>
                </c:pt>
                <c:pt idx="6665">
                  <c:v>85.453999999999994</c:v>
                </c:pt>
                <c:pt idx="6666">
                  <c:v>85.432000000000002</c:v>
                </c:pt>
                <c:pt idx="6667">
                  <c:v>85.423000000000002</c:v>
                </c:pt>
                <c:pt idx="6668">
                  <c:v>85.415000000000006</c:v>
                </c:pt>
                <c:pt idx="6669">
                  <c:v>85.408000000000001</c:v>
                </c:pt>
                <c:pt idx="6670">
                  <c:v>85.403999999999996</c:v>
                </c:pt>
                <c:pt idx="6671">
                  <c:v>85.400999999999996</c:v>
                </c:pt>
                <c:pt idx="6672">
                  <c:v>85.400999999999996</c:v>
                </c:pt>
                <c:pt idx="6673">
                  <c:v>85.405000000000001</c:v>
                </c:pt>
                <c:pt idx="6674">
                  <c:v>85.405000000000001</c:v>
                </c:pt>
                <c:pt idx="6675">
                  <c:v>85.385999999999996</c:v>
                </c:pt>
                <c:pt idx="6676">
                  <c:v>85.364000000000004</c:v>
                </c:pt>
                <c:pt idx="6677">
                  <c:v>85.325999999999993</c:v>
                </c:pt>
                <c:pt idx="6678">
                  <c:v>85.28</c:v>
                </c:pt>
                <c:pt idx="6679">
                  <c:v>85.236999999999995</c:v>
                </c:pt>
                <c:pt idx="6680">
                  <c:v>85.191000000000003</c:v>
                </c:pt>
                <c:pt idx="6681">
                  <c:v>85.14</c:v>
                </c:pt>
                <c:pt idx="6682">
                  <c:v>85.090999999999994</c:v>
                </c:pt>
                <c:pt idx="6683">
                  <c:v>85.054000000000002</c:v>
                </c:pt>
                <c:pt idx="6684">
                  <c:v>85.022000000000006</c:v>
                </c:pt>
                <c:pt idx="6685">
                  <c:v>84.988</c:v>
                </c:pt>
                <c:pt idx="6686">
                  <c:v>84.954999999999998</c:v>
                </c:pt>
                <c:pt idx="6687">
                  <c:v>84.935000000000002</c:v>
                </c:pt>
                <c:pt idx="6688">
                  <c:v>84.927999999999997</c:v>
                </c:pt>
                <c:pt idx="6689">
                  <c:v>84.933000000000007</c:v>
                </c:pt>
                <c:pt idx="6690">
                  <c:v>84.948999999999998</c:v>
                </c:pt>
                <c:pt idx="6691">
                  <c:v>84.981999999999999</c:v>
                </c:pt>
                <c:pt idx="6692">
                  <c:v>85.028000000000006</c:v>
                </c:pt>
                <c:pt idx="6693">
                  <c:v>85.069000000000003</c:v>
                </c:pt>
                <c:pt idx="6694">
                  <c:v>85.094999999999999</c:v>
                </c:pt>
                <c:pt idx="6695">
                  <c:v>85.102999999999994</c:v>
                </c:pt>
                <c:pt idx="6696">
                  <c:v>85.100999999999999</c:v>
                </c:pt>
                <c:pt idx="6697">
                  <c:v>85.102999999999994</c:v>
                </c:pt>
                <c:pt idx="6698">
                  <c:v>85.105000000000004</c:v>
                </c:pt>
                <c:pt idx="6699">
                  <c:v>85.102999999999994</c:v>
                </c:pt>
                <c:pt idx="6700">
                  <c:v>85.096000000000004</c:v>
                </c:pt>
                <c:pt idx="6701">
                  <c:v>85.078000000000003</c:v>
                </c:pt>
                <c:pt idx="6702">
                  <c:v>85.055999999999997</c:v>
                </c:pt>
                <c:pt idx="6703">
                  <c:v>85.033000000000001</c:v>
                </c:pt>
                <c:pt idx="6704">
                  <c:v>85.013000000000005</c:v>
                </c:pt>
                <c:pt idx="6705">
                  <c:v>84.995999999999995</c:v>
                </c:pt>
                <c:pt idx="6706">
                  <c:v>84.983999999999995</c:v>
                </c:pt>
                <c:pt idx="6707">
                  <c:v>84.974999999999994</c:v>
                </c:pt>
                <c:pt idx="6708">
                  <c:v>84.968999999999994</c:v>
                </c:pt>
                <c:pt idx="6709">
                  <c:v>84.971000000000004</c:v>
                </c:pt>
                <c:pt idx="6710">
                  <c:v>84.983000000000004</c:v>
                </c:pt>
                <c:pt idx="6711">
                  <c:v>85.006</c:v>
                </c:pt>
                <c:pt idx="6712">
                  <c:v>85.034000000000006</c:v>
                </c:pt>
                <c:pt idx="6713">
                  <c:v>85.064999999999998</c:v>
                </c:pt>
                <c:pt idx="6714">
                  <c:v>85.087999999999994</c:v>
                </c:pt>
                <c:pt idx="6715">
                  <c:v>85.105999999999995</c:v>
                </c:pt>
                <c:pt idx="6716">
                  <c:v>85.122</c:v>
                </c:pt>
                <c:pt idx="6717">
                  <c:v>85.135999999999996</c:v>
                </c:pt>
                <c:pt idx="6718">
                  <c:v>85.156000000000006</c:v>
                </c:pt>
                <c:pt idx="6719">
                  <c:v>85.183999999999997</c:v>
                </c:pt>
                <c:pt idx="6720">
                  <c:v>85.213999999999999</c:v>
                </c:pt>
                <c:pt idx="6721">
                  <c:v>85.25</c:v>
                </c:pt>
                <c:pt idx="6722">
                  <c:v>85.302000000000007</c:v>
                </c:pt>
                <c:pt idx="6723">
                  <c:v>85.344999999999999</c:v>
                </c:pt>
                <c:pt idx="6724">
                  <c:v>85.38</c:v>
                </c:pt>
                <c:pt idx="6725">
                  <c:v>85.430999999999997</c:v>
                </c:pt>
                <c:pt idx="6726">
                  <c:v>85.483999999999995</c:v>
                </c:pt>
                <c:pt idx="6727">
                  <c:v>85.521000000000001</c:v>
                </c:pt>
                <c:pt idx="6728">
                  <c:v>85.548000000000002</c:v>
                </c:pt>
                <c:pt idx="6729">
                  <c:v>85.563000000000002</c:v>
                </c:pt>
                <c:pt idx="6730">
                  <c:v>85.563999999999993</c:v>
                </c:pt>
                <c:pt idx="6731">
                  <c:v>85.552000000000007</c:v>
                </c:pt>
                <c:pt idx="6732">
                  <c:v>85.525999999999996</c:v>
                </c:pt>
                <c:pt idx="6733">
                  <c:v>85.495000000000005</c:v>
                </c:pt>
                <c:pt idx="6734">
                  <c:v>85.457999999999998</c:v>
                </c:pt>
                <c:pt idx="6735">
                  <c:v>85.412999999999997</c:v>
                </c:pt>
                <c:pt idx="6736">
                  <c:v>85.364000000000004</c:v>
                </c:pt>
                <c:pt idx="6737">
                  <c:v>85.319000000000003</c:v>
                </c:pt>
                <c:pt idx="6738">
                  <c:v>85.290999999999997</c:v>
                </c:pt>
                <c:pt idx="6739">
                  <c:v>85.287999999999997</c:v>
                </c:pt>
                <c:pt idx="6740">
                  <c:v>85.322000000000003</c:v>
                </c:pt>
                <c:pt idx="6741">
                  <c:v>85.385999999999996</c:v>
                </c:pt>
                <c:pt idx="6742">
                  <c:v>85.465000000000003</c:v>
                </c:pt>
                <c:pt idx="6743">
                  <c:v>85.525000000000006</c:v>
                </c:pt>
                <c:pt idx="6744">
                  <c:v>85.590999999999994</c:v>
                </c:pt>
                <c:pt idx="6745">
                  <c:v>85.67</c:v>
                </c:pt>
                <c:pt idx="6746">
                  <c:v>85.757999999999996</c:v>
                </c:pt>
                <c:pt idx="6747">
                  <c:v>85.864000000000004</c:v>
                </c:pt>
                <c:pt idx="6748">
                  <c:v>85.971999999999994</c:v>
                </c:pt>
                <c:pt idx="6749">
                  <c:v>86.091999999999999</c:v>
                </c:pt>
                <c:pt idx="6750">
                  <c:v>86.212999999999994</c:v>
                </c:pt>
                <c:pt idx="6751">
                  <c:v>86.334999999999994</c:v>
                </c:pt>
                <c:pt idx="6752">
                  <c:v>86.463999999999999</c:v>
                </c:pt>
                <c:pt idx="6753">
                  <c:v>86.59</c:v>
                </c:pt>
                <c:pt idx="6754">
                  <c:v>86.701999999999998</c:v>
                </c:pt>
                <c:pt idx="6755">
                  <c:v>86.813000000000002</c:v>
                </c:pt>
                <c:pt idx="6756">
                  <c:v>86.929000000000002</c:v>
                </c:pt>
                <c:pt idx="6757">
                  <c:v>87.05</c:v>
                </c:pt>
                <c:pt idx="6758">
                  <c:v>87.182000000000002</c:v>
                </c:pt>
                <c:pt idx="6759">
                  <c:v>87.322999999999993</c:v>
                </c:pt>
                <c:pt idx="6760">
                  <c:v>87.466999999999999</c:v>
                </c:pt>
                <c:pt idx="6761">
                  <c:v>87.599000000000004</c:v>
                </c:pt>
                <c:pt idx="6762">
                  <c:v>87.722999999999999</c:v>
                </c:pt>
                <c:pt idx="6763">
                  <c:v>87.837000000000003</c:v>
                </c:pt>
                <c:pt idx="6764">
                  <c:v>87.941000000000003</c:v>
                </c:pt>
                <c:pt idx="6765">
                  <c:v>88.028999999999996</c:v>
                </c:pt>
                <c:pt idx="6766">
                  <c:v>88.09</c:v>
                </c:pt>
                <c:pt idx="6767">
                  <c:v>88.149000000000001</c:v>
                </c:pt>
                <c:pt idx="6768">
                  <c:v>88.207999999999998</c:v>
                </c:pt>
                <c:pt idx="6769">
                  <c:v>88.227999999999994</c:v>
                </c:pt>
                <c:pt idx="6770">
                  <c:v>88.227000000000004</c:v>
                </c:pt>
                <c:pt idx="6771">
                  <c:v>88.218000000000004</c:v>
                </c:pt>
                <c:pt idx="6772">
                  <c:v>88.188999999999993</c:v>
                </c:pt>
                <c:pt idx="6773">
                  <c:v>88.138000000000005</c:v>
                </c:pt>
                <c:pt idx="6774">
                  <c:v>88.070999999999998</c:v>
                </c:pt>
                <c:pt idx="6775">
                  <c:v>87.984999999999999</c:v>
                </c:pt>
                <c:pt idx="6776">
                  <c:v>87.876000000000005</c:v>
                </c:pt>
                <c:pt idx="6777">
                  <c:v>87.748999999999995</c:v>
                </c:pt>
                <c:pt idx="6778">
                  <c:v>87.608999999999995</c:v>
                </c:pt>
                <c:pt idx="6779">
                  <c:v>87.471000000000004</c:v>
                </c:pt>
                <c:pt idx="6780">
                  <c:v>87.331000000000003</c:v>
                </c:pt>
                <c:pt idx="6781">
                  <c:v>87.186000000000007</c:v>
                </c:pt>
                <c:pt idx="6782">
                  <c:v>87.040999999999997</c:v>
                </c:pt>
                <c:pt idx="6783">
                  <c:v>86.91</c:v>
                </c:pt>
                <c:pt idx="6784">
                  <c:v>86.78</c:v>
                </c:pt>
                <c:pt idx="6785">
                  <c:v>86.662000000000006</c:v>
                </c:pt>
                <c:pt idx="6786">
                  <c:v>86.546000000000006</c:v>
                </c:pt>
                <c:pt idx="6787">
                  <c:v>86.433000000000007</c:v>
                </c:pt>
                <c:pt idx="6788">
                  <c:v>86.331999999999994</c:v>
                </c:pt>
                <c:pt idx="6789">
                  <c:v>86.227000000000004</c:v>
                </c:pt>
                <c:pt idx="6790">
                  <c:v>86.132000000000005</c:v>
                </c:pt>
                <c:pt idx="6791">
                  <c:v>86.058000000000007</c:v>
                </c:pt>
                <c:pt idx="6792">
                  <c:v>85.986000000000004</c:v>
                </c:pt>
                <c:pt idx="6793">
                  <c:v>85.921999999999997</c:v>
                </c:pt>
                <c:pt idx="6794">
                  <c:v>85.87</c:v>
                </c:pt>
                <c:pt idx="6795">
                  <c:v>85.819000000000003</c:v>
                </c:pt>
                <c:pt idx="6796">
                  <c:v>85.768000000000001</c:v>
                </c:pt>
                <c:pt idx="6797">
                  <c:v>85.715999999999994</c:v>
                </c:pt>
                <c:pt idx="6798">
                  <c:v>85.667000000000002</c:v>
                </c:pt>
                <c:pt idx="6799">
                  <c:v>85.625</c:v>
                </c:pt>
                <c:pt idx="6800">
                  <c:v>85.590999999999994</c:v>
                </c:pt>
                <c:pt idx="6801">
                  <c:v>85.567999999999998</c:v>
                </c:pt>
                <c:pt idx="6802">
                  <c:v>85.546000000000006</c:v>
                </c:pt>
                <c:pt idx="6803">
                  <c:v>85.531999999999996</c:v>
                </c:pt>
                <c:pt idx="6804">
                  <c:v>85.528000000000006</c:v>
                </c:pt>
                <c:pt idx="6805">
                  <c:v>85.537999999999997</c:v>
                </c:pt>
                <c:pt idx="6806">
                  <c:v>85.561000000000007</c:v>
                </c:pt>
                <c:pt idx="6807">
                  <c:v>85.594999999999999</c:v>
                </c:pt>
                <c:pt idx="6808">
                  <c:v>85.638999999999996</c:v>
                </c:pt>
                <c:pt idx="6809">
                  <c:v>85.686000000000007</c:v>
                </c:pt>
                <c:pt idx="6810">
                  <c:v>85.724999999999994</c:v>
                </c:pt>
                <c:pt idx="6811">
                  <c:v>85.77</c:v>
                </c:pt>
                <c:pt idx="6812">
                  <c:v>85.828999999999994</c:v>
                </c:pt>
                <c:pt idx="6813">
                  <c:v>85.876999999999995</c:v>
                </c:pt>
                <c:pt idx="6814">
                  <c:v>85.909000000000006</c:v>
                </c:pt>
                <c:pt idx="6815">
                  <c:v>85.951999999999998</c:v>
                </c:pt>
                <c:pt idx="6816">
                  <c:v>86.001999999999995</c:v>
                </c:pt>
                <c:pt idx="6817">
                  <c:v>86.055999999999997</c:v>
                </c:pt>
                <c:pt idx="6818">
                  <c:v>86.111999999999995</c:v>
                </c:pt>
                <c:pt idx="6819">
                  <c:v>86.165000000000006</c:v>
                </c:pt>
                <c:pt idx="6820">
                  <c:v>86.22</c:v>
                </c:pt>
                <c:pt idx="6821">
                  <c:v>86.27</c:v>
                </c:pt>
                <c:pt idx="6822">
                  <c:v>86.307000000000002</c:v>
                </c:pt>
                <c:pt idx="6823">
                  <c:v>86.337999999999994</c:v>
                </c:pt>
                <c:pt idx="6824">
                  <c:v>86.364000000000004</c:v>
                </c:pt>
                <c:pt idx="6825">
                  <c:v>86.41</c:v>
                </c:pt>
                <c:pt idx="6826">
                  <c:v>86.45</c:v>
                </c:pt>
                <c:pt idx="6827">
                  <c:v>86.48</c:v>
                </c:pt>
                <c:pt idx="6828">
                  <c:v>86.52</c:v>
                </c:pt>
                <c:pt idx="6829">
                  <c:v>86.564999999999998</c:v>
                </c:pt>
                <c:pt idx="6830">
                  <c:v>86.6</c:v>
                </c:pt>
                <c:pt idx="6831">
                  <c:v>86.635999999999996</c:v>
                </c:pt>
                <c:pt idx="6832">
                  <c:v>86.667000000000002</c:v>
                </c:pt>
                <c:pt idx="6833">
                  <c:v>86.697000000000003</c:v>
                </c:pt>
                <c:pt idx="6834">
                  <c:v>86.709000000000003</c:v>
                </c:pt>
                <c:pt idx="6835">
                  <c:v>86.697999999999993</c:v>
                </c:pt>
                <c:pt idx="6836">
                  <c:v>86.680999999999997</c:v>
                </c:pt>
                <c:pt idx="6837">
                  <c:v>86.647000000000006</c:v>
                </c:pt>
                <c:pt idx="6838">
                  <c:v>86.597999999999999</c:v>
                </c:pt>
                <c:pt idx="6839">
                  <c:v>86.534999999999997</c:v>
                </c:pt>
                <c:pt idx="6840">
                  <c:v>86.45</c:v>
                </c:pt>
                <c:pt idx="6841">
                  <c:v>86.356999999999999</c:v>
                </c:pt>
                <c:pt idx="6842">
                  <c:v>86.256</c:v>
                </c:pt>
                <c:pt idx="6843">
                  <c:v>86.147000000000006</c:v>
                </c:pt>
                <c:pt idx="6844">
                  <c:v>86.028000000000006</c:v>
                </c:pt>
                <c:pt idx="6845">
                  <c:v>85.899000000000001</c:v>
                </c:pt>
                <c:pt idx="6846">
                  <c:v>85.777000000000001</c:v>
                </c:pt>
                <c:pt idx="6847">
                  <c:v>85.647000000000006</c:v>
                </c:pt>
                <c:pt idx="6848">
                  <c:v>85.510999999999996</c:v>
                </c:pt>
                <c:pt idx="6849">
                  <c:v>85.39</c:v>
                </c:pt>
                <c:pt idx="6850">
                  <c:v>85.275999999999996</c:v>
                </c:pt>
                <c:pt idx="6851">
                  <c:v>85.183999999999997</c:v>
                </c:pt>
                <c:pt idx="6852">
                  <c:v>85.102000000000004</c:v>
                </c:pt>
                <c:pt idx="6853">
                  <c:v>85.012</c:v>
                </c:pt>
                <c:pt idx="6854">
                  <c:v>84.924999999999997</c:v>
                </c:pt>
                <c:pt idx="6855">
                  <c:v>84.86</c:v>
                </c:pt>
                <c:pt idx="6856">
                  <c:v>84.82</c:v>
                </c:pt>
                <c:pt idx="6857">
                  <c:v>84.795000000000002</c:v>
                </c:pt>
                <c:pt idx="6858">
                  <c:v>84.8</c:v>
                </c:pt>
                <c:pt idx="6859">
                  <c:v>84.825000000000003</c:v>
                </c:pt>
                <c:pt idx="6860">
                  <c:v>84.853999999999999</c:v>
                </c:pt>
                <c:pt idx="6861">
                  <c:v>84.891000000000005</c:v>
                </c:pt>
                <c:pt idx="6862">
                  <c:v>84.930999999999997</c:v>
                </c:pt>
                <c:pt idx="6863">
                  <c:v>84.975999999999999</c:v>
                </c:pt>
                <c:pt idx="6864">
                  <c:v>85.012</c:v>
                </c:pt>
                <c:pt idx="6865">
                  <c:v>85.036000000000001</c:v>
                </c:pt>
                <c:pt idx="6866">
                  <c:v>85.051000000000002</c:v>
                </c:pt>
                <c:pt idx="6867">
                  <c:v>85.052000000000007</c:v>
                </c:pt>
                <c:pt idx="6868">
                  <c:v>85.043000000000006</c:v>
                </c:pt>
                <c:pt idx="6869">
                  <c:v>85.025000000000006</c:v>
                </c:pt>
                <c:pt idx="6870">
                  <c:v>85.010999999999996</c:v>
                </c:pt>
                <c:pt idx="6871">
                  <c:v>84.992000000000004</c:v>
                </c:pt>
                <c:pt idx="6872">
                  <c:v>84.96</c:v>
                </c:pt>
                <c:pt idx="6873">
                  <c:v>84.917000000000002</c:v>
                </c:pt>
                <c:pt idx="6874">
                  <c:v>84.858000000000004</c:v>
                </c:pt>
                <c:pt idx="6875">
                  <c:v>84.786000000000001</c:v>
                </c:pt>
                <c:pt idx="6876">
                  <c:v>84.706999999999994</c:v>
                </c:pt>
                <c:pt idx="6877">
                  <c:v>84.617000000000004</c:v>
                </c:pt>
                <c:pt idx="6878">
                  <c:v>84.525999999999996</c:v>
                </c:pt>
                <c:pt idx="6879">
                  <c:v>84.438999999999993</c:v>
                </c:pt>
                <c:pt idx="6880">
                  <c:v>84.361999999999995</c:v>
                </c:pt>
                <c:pt idx="6881">
                  <c:v>84.301000000000002</c:v>
                </c:pt>
                <c:pt idx="6882">
                  <c:v>84.238</c:v>
                </c:pt>
                <c:pt idx="6883">
                  <c:v>84.197000000000003</c:v>
                </c:pt>
                <c:pt idx="6884">
                  <c:v>84.164000000000001</c:v>
                </c:pt>
                <c:pt idx="6885">
                  <c:v>84.117999999999995</c:v>
                </c:pt>
                <c:pt idx="6886">
                  <c:v>84.09</c:v>
                </c:pt>
                <c:pt idx="6887">
                  <c:v>84.067999999999998</c:v>
                </c:pt>
                <c:pt idx="6888">
                  <c:v>84.043000000000006</c:v>
                </c:pt>
                <c:pt idx="6889">
                  <c:v>84.019000000000005</c:v>
                </c:pt>
                <c:pt idx="6890">
                  <c:v>83.998000000000005</c:v>
                </c:pt>
                <c:pt idx="6891">
                  <c:v>83.974000000000004</c:v>
                </c:pt>
                <c:pt idx="6892">
                  <c:v>83.957999999999998</c:v>
                </c:pt>
                <c:pt idx="6893">
                  <c:v>83.945999999999998</c:v>
                </c:pt>
                <c:pt idx="6894">
                  <c:v>83.941000000000003</c:v>
                </c:pt>
                <c:pt idx="6895">
                  <c:v>83.950999999999993</c:v>
                </c:pt>
                <c:pt idx="6896">
                  <c:v>83.972999999999999</c:v>
                </c:pt>
                <c:pt idx="6897">
                  <c:v>84.001999999999995</c:v>
                </c:pt>
                <c:pt idx="6898">
                  <c:v>84.04</c:v>
                </c:pt>
                <c:pt idx="6899">
                  <c:v>84.072000000000003</c:v>
                </c:pt>
                <c:pt idx="6900">
                  <c:v>84.088999999999999</c:v>
                </c:pt>
                <c:pt idx="6901">
                  <c:v>84.082999999999998</c:v>
                </c:pt>
                <c:pt idx="6902">
                  <c:v>84.069000000000003</c:v>
                </c:pt>
                <c:pt idx="6903">
                  <c:v>84.051000000000002</c:v>
                </c:pt>
                <c:pt idx="6904">
                  <c:v>84.028000000000006</c:v>
                </c:pt>
                <c:pt idx="6905">
                  <c:v>83.997</c:v>
                </c:pt>
                <c:pt idx="6906">
                  <c:v>83.959000000000003</c:v>
                </c:pt>
                <c:pt idx="6907">
                  <c:v>83.924999999999997</c:v>
                </c:pt>
                <c:pt idx="6908">
                  <c:v>83.893000000000001</c:v>
                </c:pt>
                <c:pt idx="6909">
                  <c:v>83.869</c:v>
                </c:pt>
                <c:pt idx="6910">
                  <c:v>83.846999999999994</c:v>
                </c:pt>
                <c:pt idx="6911">
                  <c:v>83.822000000000003</c:v>
                </c:pt>
                <c:pt idx="6912">
                  <c:v>83.808999999999997</c:v>
                </c:pt>
                <c:pt idx="6913">
                  <c:v>83.793000000000006</c:v>
                </c:pt>
                <c:pt idx="6914">
                  <c:v>83.781999999999996</c:v>
                </c:pt>
                <c:pt idx="6915">
                  <c:v>83.774000000000001</c:v>
                </c:pt>
                <c:pt idx="6916">
                  <c:v>83.774000000000001</c:v>
                </c:pt>
                <c:pt idx="6917">
                  <c:v>83.781000000000006</c:v>
                </c:pt>
                <c:pt idx="6918">
                  <c:v>83.793999999999997</c:v>
                </c:pt>
                <c:pt idx="6919">
                  <c:v>83.805999999999997</c:v>
                </c:pt>
                <c:pt idx="6920">
                  <c:v>83.81</c:v>
                </c:pt>
                <c:pt idx="6921">
                  <c:v>83.81</c:v>
                </c:pt>
                <c:pt idx="6922">
                  <c:v>83.81</c:v>
                </c:pt>
                <c:pt idx="6923">
                  <c:v>83.808999999999997</c:v>
                </c:pt>
                <c:pt idx="6924">
                  <c:v>83.8</c:v>
                </c:pt>
                <c:pt idx="6925">
                  <c:v>83.787000000000006</c:v>
                </c:pt>
                <c:pt idx="6926">
                  <c:v>83.775999999999996</c:v>
                </c:pt>
                <c:pt idx="6927">
                  <c:v>83.760999999999996</c:v>
                </c:pt>
                <c:pt idx="6928">
                  <c:v>83.739000000000004</c:v>
                </c:pt>
                <c:pt idx="6929">
                  <c:v>83.715999999999994</c:v>
                </c:pt>
                <c:pt idx="6930">
                  <c:v>83.688000000000002</c:v>
                </c:pt>
                <c:pt idx="6931">
                  <c:v>83.653999999999996</c:v>
                </c:pt>
                <c:pt idx="6932">
                  <c:v>83.62</c:v>
                </c:pt>
                <c:pt idx="6933">
                  <c:v>83.581999999999994</c:v>
                </c:pt>
                <c:pt idx="6934">
                  <c:v>83.537000000000006</c:v>
                </c:pt>
                <c:pt idx="6935">
                  <c:v>83.494</c:v>
                </c:pt>
                <c:pt idx="6936">
                  <c:v>83.462999999999994</c:v>
                </c:pt>
                <c:pt idx="6937">
                  <c:v>83.441000000000003</c:v>
                </c:pt>
                <c:pt idx="6938">
                  <c:v>83.424999999999997</c:v>
                </c:pt>
                <c:pt idx="6939">
                  <c:v>83.415000000000006</c:v>
                </c:pt>
                <c:pt idx="6940">
                  <c:v>83.409000000000006</c:v>
                </c:pt>
                <c:pt idx="6941">
                  <c:v>83.406000000000006</c:v>
                </c:pt>
                <c:pt idx="6942">
                  <c:v>83.409000000000006</c:v>
                </c:pt>
                <c:pt idx="6943">
                  <c:v>83.415000000000006</c:v>
                </c:pt>
                <c:pt idx="6944">
                  <c:v>83.417000000000002</c:v>
                </c:pt>
                <c:pt idx="6945">
                  <c:v>83.423000000000002</c:v>
                </c:pt>
                <c:pt idx="6946">
                  <c:v>83.433000000000007</c:v>
                </c:pt>
                <c:pt idx="6947">
                  <c:v>83.447999999999993</c:v>
                </c:pt>
                <c:pt idx="6948">
                  <c:v>83.457999999999998</c:v>
                </c:pt>
                <c:pt idx="6949">
                  <c:v>83.465999999999994</c:v>
                </c:pt>
                <c:pt idx="6950">
                  <c:v>83.471999999999994</c:v>
                </c:pt>
                <c:pt idx="6951">
                  <c:v>83.468999999999994</c:v>
                </c:pt>
                <c:pt idx="6952">
                  <c:v>83.46</c:v>
                </c:pt>
                <c:pt idx="6953">
                  <c:v>83.447000000000003</c:v>
                </c:pt>
                <c:pt idx="6954">
                  <c:v>83.430999999999997</c:v>
                </c:pt>
                <c:pt idx="6955">
                  <c:v>83.417000000000002</c:v>
                </c:pt>
                <c:pt idx="6956">
                  <c:v>83.4</c:v>
                </c:pt>
                <c:pt idx="6957">
                  <c:v>83.384</c:v>
                </c:pt>
                <c:pt idx="6958">
                  <c:v>83.372</c:v>
                </c:pt>
                <c:pt idx="6959">
                  <c:v>83.366</c:v>
                </c:pt>
                <c:pt idx="6960">
                  <c:v>83.367000000000004</c:v>
                </c:pt>
                <c:pt idx="6961">
                  <c:v>83.373000000000005</c:v>
                </c:pt>
                <c:pt idx="6962">
                  <c:v>83.388999999999996</c:v>
                </c:pt>
                <c:pt idx="6963">
                  <c:v>83.411000000000001</c:v>
                </c:pt>
                <c:pt idx="6964">
                  <c:v>83.435000000000002</c:v>
                </c:pt>
                <c:pt idx="6965">
                  <c:v>83.450999999999993</c:v>
                </c:pt>
                <c:pt idx="6966">
                  <c:v>83.465000000000003</c:v>
                </c:pt>
                <c:pt idx="6967">
                  <c:v>83.472999999999999</c:v>
                </c:pt>
                <c:pt idx="6968">
                  <c:v>83.468000000000004</c:v>
                </c:pt>
                <c:pt idx="6969">
                  <c:v>83.462000000000003</c:v>
                </c:pt>
                <c:pt idx="6970">
                  <c:v>83.45</c:v>
                </c:pt>
                <c:pt idx="6971">
                  <c:v>83.429000000000002</c:v>
                </c:pt>
                <c:pt idx="6972">
                  <c:v>83.399000000000001</c:v>
                </c:pt>
                <c:pt idx="6973">
                  <c:v>83.36</c:v>
                </c:pt>
                <c:pt idx="6974">
                  <c:v>83.31</c:v>
                </c:pt>
                <c:pt idx="6975">
                  <c:v>83.265000000000001</c:v>
                </c:pt>
                <c:pt idx="6976">
                  <c:v>83.200999999999993</c:v>
                </c:pt>
                <c:pt idx="6977">
                  <c:v>83.132000000000005</c:v>
                </c:pt>
                <c:pt idx="6978">
                  <c:v>83.051000000000002</c:v>
                </c:pt>
                <c:pt idx="6979">
                  <c:v>82.950999999999993</c:v>
                </c:pt>
                <c:pt idx="6980">
                  <c:v>82.837000000000003</c:v>
                </c:pt>
                <c:pt idx="6981">
                  <c:v>82.712000000000003</c:v>
                </c:pt>
                <c:pt idx="6982">
                  <c:v>82.572999999999993</c:v>
                </c:pt>
                <c:pt idx="6983">
                  <c:v>82.412999999999997</c:v>
                </c:pt>
                <c:pt idx="6984">
                  <c:v>82.236000000000004</c:v>
                </c:pt>
                <c:pt idx="6985">
                  <c:v>82.052999999999997</c:v>
                </c:pt>
                <c:pt idx="6986">
                  <c:v>81.867999999999995</c:v>
                </c:pt>
                <c:pt idx="6987">
                  <c:v>81.688999999999993</c:v>
                </c:pt>
                <c:pt idx="6988">
                  <c:v>81.501000000000005</c:v>
                </c:pt>
                <c:pt idx="6989">
                  <c:v>81.311000000000007</c:v>
                </c:pt>
                <c:pt idx="6990">
                  <c:v>81.126999999999995</c:v>
                </c:pt>
                <c:pt idx="6991">
                  <c:v>80.947999999999993</c:v>
                </c:pt>
                <c:pt idx="6992">
                  <c:v>80.760999999999996</c:v>
                </c:pt>
                <c:pt idx="6993">
                  <c:v>80.564999999999998</c:v>
                </c:pt>
                <c:pt idx="6994">
                  <c:v>80.379000000000005</c:v>
                </c:pt>
                <c:pt idx="6995">
                  <c:v>80.183000000000007</c:v>
                </c:pt>
                <c:pt idx="6996">
                  <c:v>79.971999999999994</c:v>
                </c:pt>
                <c:pt idx="6997">
                  <c:v>79.768000000000001</c:v>
                </c:pt>
                <c:pt idx="6998">
                  <c:v>79.555000000000007</c:v>
                </c:pt>
                <c:pt idx="6999">
                  <c:v>79.338999999999999</c:v>
                </c:pt>
                <c:pt idx="7000">
                  <c:v>79.138999999999996</c:v>
                </c:pt>
                <c:pt idx="7001">
                  <c:v>78.95</c:v>
                </c:pt>
                <c:pt idx="7002">
                  <c:v>78.748999999999995</c:v>
                </c:pt>
                <c:pt idx="7003">
                  <c:v>78.555000000000007</c:v>
                </c:pt>
                <c:pt idx="7004">
                  <c:v>78.384</c:v>
                </c:pt>
                <c:pt idx="7005">
                  <c:v>78.218999999999994</c:v>
                </c:pt>
                <c:pt idx="7006">
                  <c:v>78.070999999999998</c:v>
                </c:pt>
                <c:pt idx="7007">
                  <c:v>77.95</c:v>
                </c:pt>
                <c:pt idx="7008">
                  <c:v>77.84</c:v>
                </c:pt>
                <c:pt idx="7009">
                  <c:v>77.747</c:v>
                </c:pt>
                <c:pt idx="7010">
                  <c:v>77.656000000000006</c:v>
                </c:pt>
                <c:pt idx="7011">
                  <c:v>77.570999999999998</c:v>
                </c:pt>
                <c:pt idx="7012">
                  <c:v>77.507000000000005</c:v>
                </c:pt>
                <c:pt idx="7013">
                  <c:v>77.457999999999998</c:v>
                </c:pt>
                <c:pt idx="7014">
                  <c:v>77.418000000000006</c:v>
                </c:pt>
                <c:pt idx="7015">
                  <c:v>77.39</c:v>
                </c:pt>
                <c:pt idx="7016">
                  <c:v>77.378</c:v>
                </c:pt>
                <c:pt idx="7017">
                  <c:v>77.379000000000005</c:v>
                </c:pt>
                <c:pt idx="7018">
                  <c:v>77.393000000000001</c:v>
                </c:pt>
                <c:pt idx="7019">
                  <c:v>77.421999999999997</c:v>
                </c:pt>
                <c:pt idx="7020">
                  <c:v>77.463999999999999</c:v>
                </c:pt>
                <c:pt idx="7021">
                  <c:v>77.504999999999995</c:v>
                </c:pt>
                <c:pt idx="7022">
                  <c:v>77.55</c:v>
                </c:pt>
                <c:pt idx="7023">
                  <c:v>77.608999999999995</c:v>
                </c:pt>
                <c:pt idx="7024">
                  <c:v>77.677000000000007</c:v>
                </c:pt>
                <c:pt idx="7025">
                  <c:v>77.756</c:v>
                </c:pt>
                <c:pt idx="7026">
                  <c:v>77.843000000000004</c:v>
                </c:pt>
                <c:pt idx="7027">
                  <c:v>77.927000000000007</c:v>
                </c:pt>
                <c:pt idx="7028">
                  <c:v>78.013999999999996</c:v>
                </c:pt>
                <c:pt idx="7029">
                  <c:v>78.099999999999994</c:v>
                </c:pt>
                <c:pt idx="7030">
                  <c:v>78.186000000000007</c:v>
                </c:pt>
                <c:pt idx="7031">
                  <c:v>78.272999999999996</c:v>
                </c:pt>
                <c:pt idx="7032">
                  <c:v>78.355000000000004</c:v>
                </c:pt>
                <c:pt idx="7033">
                  <c:v>78.433999999999997</c:v>
                </c:pt>
                <c:pt idx="7034">
                  <c:v>78.507999999999996</c:v>
                </c:pt>
                <c:pt idx="7035">
                  <c:v>78.573999999999998</c:v>
                </c:pt>
                <c:pt idx="7036">
                  <c:v>78.623000000000005</c:v>
                </c:pt>
                <c:pt idx="7037">
                  <c:v>78.673000000000002</c:v>
                </c:pt>
                <c:pt idx="7038">
                  <c:v>78.706000000000003</c:v>
                </c:pt>
                <c:pt idx="7039">
                  <c:v>78.733999999999995</c:v>
                </c:pt>
                <c:pt idx="7040">
                  <c:v>78.751000000000005</c:v>
                </c:pt>
                <c:pt idx="7041">
                  <c:v>78.766999999999996</c:v>
                </c:pt>
                <c:pt idx="7042">
                  <c:v>78.772000000000006</c:v>
                </c:pt>
                <c:pt idx="7043">
                  <c:v>78.769000000000005</c:v>
                </c:pt>
                <c:pt idx="7044">
                  <c:v>78.760000000000005</c:v>
                </c:pt>
                <c:pt idx="7045">
                  <c:v>78.751999999999995</c:v>
                </c:pt>
                <c:pt idx="7046">
                  <c:v>78.742000000000004</c:v>
                </c:pt>
                <c:pt idx="7047">
                  <c:v>78.727000000000004</c:v>
                </c:pt>
                <c:pt idx="7048">
                  <c:v>78.701999999999998</c:v>
                </c:pt>
                <c:pt idx="7049">
                  <c:v>78.674999999999997</c:v>
                </c:pt>
                <c:pt idx="7050">
                  <c:v>78.641000000000005</c:v>
                </c:pt>
                <c:pt idx="7051">
                  <c:v>78.61</c:v>
                </c:pt>
                <c:pt idx="7052">
                  <c:v>78.585999999999999</c:v>
                </c:pt>
                <c:pt idx="7053">
                  <c:v>78.572000000000003</c:v>
                </c:pt>
                <c:pt idx="7054">
                  <c:v>78.569000000000003</c:v>
                </c:pt>
                <c:pt idx="7055">
                  <c:v>78.581000000000003</c:v>
                </c:pt>
                <c:pt idx="7056">
                  <c:v>78.605000000000004</c:v>
                </c:pt>
                <c:pt idx="7057">
                  <c:v>78.628</c:v>
                </c:pt>
                <c:pt idx="7058">
                  <c:v>78.650999999999996</c:v>
                </c:pt>
                <c:pt idx="7059">
                  <c:v>78.676000000000002</c:v>
                </c:pt>
                <c:pt idx="7060">
                  <c:v>78.701999999999998</c:v>
                </c:pt>
                <c:pt idx="7061">
                  <c:v>78.716999999999999</c:v>
                </c:pt>
                <c:pt idx="7062">
                  <c:v>78.728999999999999</c:v>
                </c:pt>
                <c:pt idx="7063">
                  <c:v>78.751999999999995</c:v>
                </c:pt>
                <c:pt idx="7064">
                  <c:v>78.775000000000006</c:v>
                </c:pt>
                <c:pt idx="7065">
                  <c:v>78.801000000000002</c:v>
                </c:pt>
                <c:pt idx="7066">
                  <c:v>78.814999999999998</c:v>
                </c:pt>
                <c:pt idx="7067">
                  <c:v>78.823999999999998</c:v>
                </c:pt>
                <c:pt idx="7068">
                  <c:v>78.822999999999993</c:v>
                </c:pt>
                <c:pt idx="7069">
                  <c:v>78.799000000000007</c:v>
                </c:pt>
                <c:pt idx="7070">
                  <c:v>78.763999999999996</c:v>
                </c:pt>
                <c:pt idx="7071">
                  <c:v>78.701999999999998</c:v>
                </c:pt>
                <c:pt idx="7072">
                  <c:v>78.647000000000006</c:v>
                </c:pt>
                <c:pt idx="7073">
                  <c:v>78.584999999999994</c:v>
                </c:pt>
                <c:pt idx="7074">
                  <c:v>78.510999999999996</c:v>
                </c:pt>
                <c:pt idx="7075">
                  <c:v>78.44</c:v>
                </c:pt>
                <c:pt idx="7076">
                  <c:v>78.36</c:v>
                </c:pt>
                <c:pt idx="7077">
                  <c:v>78.274000000000001</c:v>
                </c:pt>
                <c:pt idx="7078">
                  <c:v>78.180000000000007</c:v>
                </c:pt>
                <c:pt idx="7079">
                  <c:v>78.078000000000003</c:v>
                </c:pt>
                <c:pt idx="7080">
                  <c:v>77.98</c:v>
                </c:pt>
                <c:pt idx="7081">
                  <c:v>77.881</c:v>
                </c:pt>
                <c:pt idx="7082">
                  <c:v>77.774000000000001</c:v>
                </c:pt>
                <c:pt idx="7083">
                  <c:v>77.685000000000002</c:v>
                </c:pt>
                <c:pt idx="7084">
                  <c:v>77.608999999999995</c:v>
                </c:pt>
                <c:pt idx="7085">
                  <c:v>77.522999999999996</c:v>
                </c:pt>
                <c:pt idx="7086">
                  <c:v>77.441999999999993</c:v>
                </c:pt>
                <c:pt idx="7087">
                  <c:v>77.367000000000004</c:v>
                </c:pt>
                <c:pt idx="7088">
                  <c:v>77.296999999999997</c:v>
                </c:pt>
                <c:pt idx="7089">
                  <c:v>77.239000000000004</c:v>
                </c:pt>
                <c:pt idx="7090">
                  <c:v>77.204999999999998</c:v>
                </c:pt>
                <c:pt idx="7091">
                  <c:v>77.176000000000002</c:v>
                </c:pt>
                <c:pt idx="7092">
                  <c:v>77.152000000000001</c:v>
                </c:pt>
                <c:pt idx="7093">
                  <c:v>77.14</c:v>
                </c:pt>
                <c:pt idx="7094">
                  <c:v>77.132000000000005</c:v>
                </c:pt>
                <c:pt idx="7095">
                  <c:v>77.126000000000005</c:v>
                </c:pt>
                <c:pt idx="7096">
                  <c:v>77.125</c:v>
                </c:pt>
                <c:pt idx="7097">
                  <c:v>77.120999999999995</c:v>
                </c:pt>
                <c:pt idx="7098">
                  <c:v>77.117999999999995</c:v>
                </c:pt>
                <c:pt idx="7099">
                  <c:v>77.120999999999995</c:v>
                </c:pt>
                <c:pt idx="7100">
                  <c:v>77.111000000000004</c:v>
                </c:pt>
                <c:pt idx="7101">
                  <c:v>77.084999999999994</c:v>
                </c:pt>
                <c:pt idx="7102">
                  <c:v>77.072999999999993</c:v>
                </c:pt>
                <c:pt idx="7103">
                  <c:v>77.06</c:v>
                </c:pt>
                <c:pt idx="7104">
                  <c:v>77.043999999999997</c:v>
                </c:pt>
                <c:pt idx="7105">
                  <c:v>77.031999999999996</c:v>
                </c:pt>
                <c:pt idx="7106">
                  <c:v>77.007000000000005</c:v>
                </c:pt>
                <c:pt idx="7107">
                  <c:v>76.953999999999994</c:v>
                </c:pt>
                <c:pt idx="7108">
                  <c:v>76.891999999999996</c:v>
                </c:pt>
                <c:pt idx="7109">
                  <c:v>76.831999999999994</c:v>
                </c:pt>
                <c:pt idx="7110">
                  <c:v>76.753</c:v>
                </c:pt>
                <c:pt idx="7111">
                  <c:v>76.671999999999997</c:v>
                </c:pt>
                <c:pt idx="7112">
                  <c:v>76.611999999999995</c:v>
                </c:pt>
                <c:pt idx="7113">
                  <c:v>76.569000000000003</c:v>
                </c:pt>
                <c:pt idx="7114">
                  <c:v>76.53</c:v>
                </c:pt>
                <c:pt idx="7115">
                  <c:v>76.507999999999996</c:v>
                </c:pt>
                <c:pt idx="7116">
                  <c:v>76.498999999999995</c:v>
                </c:pt>
                <c:pt idx="7117">
                  <c:v>76.503</c:v>
                </c:pt>
                <c:pt idx="7118">
                  <c:v>76.52</c:v>
                </c:pt>
                <c:pt idx="7119">
                  <c:v>76.548000000000002</c:v>
                </c:pt>
                <c:pt idx="7120">
                  <c:v>76.578000000000003</c:v>
                </c:pt>
                <c:pt idx="7121">
                  <c:v>76.611000000000004</c:v>
                </c:pt>
                <c:pt idx="7122">
                  <c:v>76.644000000000005</c:v>
                </c:pt>
                <c:pt idx="7123">
                  <c:v>76.667000000000002</c:v>
                </c:pt>
                <c:pt idx="7124">
                  <c:v>76.694999999999993</c:v>
                </c:pt>
                <c:pt idx="7125">
                  <c:v>76.715999999999994</c:v>
                </c:pt>
                <c:pt idx="7126">
                  <c:v>76.731999999999999</c:v>
                </c:pt>
                <c:pt idx="7127">
                  <c:v>76.742999999999995</c:v>
                </c:pt>
                <c:pt idx="7128">
                  <c:v>76.751000000000005</c:v>
                </c:pt>
                <c:pt idx="7129">
                  <c:v>76.766000000000005</c:v>
                </c:pt>
                <c:pt idx="7130">
                  <c:v>76.778000000000006</c:v>
                </c:pt>
                <c:pt idx="7131">
                  <c:v>76.777000000000001</c:v>
                </c:pt>
                <c:pt idx="7132">
                  <c:v>76.766000000000005</c:v>
                </c:pt>
                <c:pt idx="7133">
                  <c:v>76.745000000000005</c:v>
                </c:pt>
                <c:pt idx="7134">
                  <c:v>76.706000000000003</c:v>
                </c:pt>
                <c:pt idx="7135">
                  <c:v>76.650000000000006</c:v>
                </c:pt>
                <c:pt idx="7136">
                  <c:v>76.59</c:v>
                </c:pt>
                <c:pt idx="7137">
                  <c:v>76.55</c:v>
                </c:pt>
                <c:pt idx="7138">
                  <c:v>76.531999999999996</c:v>
                </c:pt>
                <c:pt idx="7139">
                  <c:v>76.534999999999997</c:v>
                </c:pt>
                <c:pt idx="7140">
                  <c:v>76.546999999999997</c:v>
                </c:pt>
                <c:pt idx="7141">
                  <c:v>76.561000000000007</c:v>
                </c:pt>
                <c:pt idx="7142">
                  <c:v>76.578000000000003</c:v>
                </c:pt>
                <c:pt idx="7143">
                  <c:v>76.602000000000004</c:v>
                </c:pt>
                <c:pt idx="7144">
                  <c:v>76.632999999999996</c:v>
                </c:pt>
                <c:pt idx="7145">
                  <c:v>76.671000000000006</c:v>
                </c:pt>
                <c:pt idx="7146">
                  <c:v>76.706999999999994</c:v>
                </c:pt>
                <c:pt idx="7147">
                  <c:v>76.741</c:v>
                </c:pt>
                <c:pt idx="7148">
                  <c:v>76.769000000000005</c:v>
                </c:pt>
                <c:pt idx="7149">
                  <c:v>76.796000000000006</c:v>
                </c:pt>
                <c:pt idx="7150">
                  <c:v>76.826999999999998</c:v>
                </c:pt>
                <c:pt idx="7151">
                  <c:v>76.858999999999995</c:v>
                </c:pt>
                <c:pt idx="7152">
                  <c:v>76.876000000000005</c:v>
                </c:pt>
                <c:pt idx="7153">
                  <c:v>76.885000000000005</c:v>
                </c:pt>
                <c:pt idx="7154">
                  <c:v>76.900999999999996</c:v>
                </c:pt>
                <c:pt idx="7155">
                  <c:v>76.903999999999996</c:v>
                </c:pt>
                <c:pt idx="7156">
                  <c:v>76.882000000000005</c:v>
                </c:pt>
                <c:pt idx="7157">
                  <c:v>76.849999999999994</c:v>
                </c:pt>
                <c:pt idx="7158">
                  <c:v>76.802999999999997</c:v>
                </c:pt>
                <c:pt idx="7159">
                  <c:v>76.739999999999995</c:v>
                </c:pt>
                <c:pt idx="7160">
                  <c:v>76.665000000000006</c:v>
                </c:pt>
                <c:pt idx="7161">
                  <c:v>76.582999999999998</c:v>
                </c:pt>
                <c:pt idx="7162">
                  <c:v>76.513999999999996</c:v>
                </c:pt>
                <c:pt idx="7163">
                  <c:v>76.468000000000004</c:v>
                </c:pt>
                <c:pt idx="7164">
                  <c:v>76.436999999999998</c:v>
                </c:pt>
                <c:pt idx="7165">
                  <c:v>76.418999999999997</c:v>
                </c:pt>
                <c:pt idx="7166">
                  <c:v>76.421000000000006</c:v>
                </c:pt>
                <c:pt idx="7167">
                  <c:v>76.433999999999997</c:v>
                </c:pt>
                <c:pt idx="7168">
                  <c:v>76.457999999999998</c:v>
                </c:pt>
                <c:pt idx="7169">
                  <c:v>76.472999999999999</c:v>
                </c:pt>
                <c:pt idx="7170">
                  <c:v>76.465999999999994</c:v>
                </c:pt>
                <c:pt idx="7171">
                  <c:v>76.459999999999994</c:v>
                </c:pt>
                <c:pt idx="7172">
                  <c:v>76.468999999999994</c:v>
                </c:pt>
                <c:pt idx="7173">
                  <c:v>76.481999999999999</c:v>
                </c:pt>
                <c:pt idx="7174">
                  <c:v>76.492999999999995</c:v>
                </c:pt>
                <c:pt idx="7175">
                  <c:v>76.495000000000005</c:v>
                </c:pt>
                <c:pt idx="7176">
                  <c:v>76.497</c:v>
                </c:pt>
                <c:pt idx="7177">
                  <c:v>76.495999999999995</c:v>
                </c:pt>
                <c:pt idx="7178">
                  <c:v>76.494</c:v>
                </c:pt>
                <c:pt idx="7179">
                  <c:v>76.488</c:v>
                </c:pt>
                <c:pt idx="7180">
                  <c:v>76.477000000000004</c:v>
                </c:pt>
                <c:pt idx="7181">
                  <c:v>76.468999999999994</c:v>
                </c:pt>
                <c:pt idx="7182">
                  <c:v>76.465999999999994</c:v>
                </c:pt>
                <c:pt idx="7183">
                  <c:v>76.459000000000003</c:v>
                </c:pt>
                <c:pt idx="7184">
                  <c:v>76.454999999999998</c:v>
                </c:pt>
                <c:pt idx="7185">
                  <c:v>76.453999999999994</c:v>
                </c:pt>
                <c:pt idx="7186">
                  <c:v>76.456999999999994</c:v>
                </c:pt>
                <c:pt idx="7187">
                  <c:v>76.459999999999994</c:v>
                </c:pt>
                <c:pt idx="7188">
                  <c:v>76.462999999999994</c:v>
                </c:pt>
                <c:pt idx="7189">
                  <c:v>76.465999999999994</c:v>
                </c:pt>
                <c:pt idx="7190">
                  <c:v>76.47</c:v>
                </c:pt>
                <c:pt idx="7191">
                  <c:v>76.465000000000003</c:v>
                </c:pt>
                <c:pt idx="7192">
                  <c:v>76.456000000000003</c:v>
                </c:pt>
                <c:pt idx="7193">
                  <c:v>76.447000000000003</c:v>
                </c:pt>
                <c:pt idx="7194">
                  <c:v>76.430999999999997</c:v>
                </c:pt>
                <c:pt idx="7195">
                  <c:v>76.412999999999997</c:v>
                </c:pt>
                <c:pt idx="7196">
                  <c:v>76.397000000000006</c:v>
                </c:pt>
                <c:pt idx="7197">
                  <c:v>76.379000000000005</c:v>
                </c:pt>
                <c:pt idx="7198">
                  <c:v>76.367000000000004</c:v>
                </c:pt>
                <c:pt idx="7199">
                  <c:v>76.36</c:v>
                </c:pt>
                <c:pt idx="7200">
                  <c:v>76.356999999999999</c:v>
                </c:pt>
                <c:pt idx="7201">
                  <c:v>76.358000000000004</c:v>
                </c:pt>
                <c:pt idx="7202">
                  <c:v>76.364000000000004</c:v>
                </c:pt>
                <c:pt idx="7203">
                  <c:v>76.373000000000005</c:v>
                </c:pt>
                <c:pt idx="7204">
                  <c:v>76.385999999999996</c:v>
                </c:pt>
                <c:pt idx="7205">
                  <c:v>76.411000000000001</c:v>
                </c:pt>
                <c:pt idx="7206">
                  <c:v>76.435000000000002</c:v>
                </c:pt>
                <c:pt idx="7207">
                  <c:v>76.459999999999994</c:v>
                </c:pt>
                <c:pt idx="7208">
                  <c:v>76.477000000000004</c:v>
                </c:pt>
                <c:pt idx="7209">
                  <c:v>76.486999999999995</c:v>
                </c:pt>
                <c:pt idx="7210">
                  <c:v>76.494</c:v>
                </c:pt>
                <c:pt idx="7211">
                  <c:v>76.498999999999995</c:v>
                </c:pt>
                <c:pt idx="7212">
                  <c:v>76.507999999999996</c:v>
                </c:pt>
                <c:pt idx="7213">
                  <c:v>76.516000000000005</c:v>
                </c:pt>
                <c:pt idx="7214">
                  <c:v>76.525999999999996</c:v>
                </c:pt>
                <c:pt idx="7215">
                  <c:v>76.540999999999997</c:v>
                </c:pt>
                <c:pt idx="7216">
                  <c:v>76.56</c:v>
                </c:pt>
                <c:pt idx="7217">
                  <c:v>76.58</c:v>
                </c:pt>
                <c:pt idx="7218">
                  <c:v>76.602999999999994</c:v>
                </c:pt>
                <c:pt idx="7219">
                  <c:v>76.623000000000005</c:v>
                </c:pt>
                <c:pt idx="7220">
                  <c:v>76.643000000000001</c:v>
                </c:pt>
                <c:pt idx="7221">
                  <c:v>76.656000000000006</c:v>
                </c:pt>
                <c:pt idx="7222">
                  <c:v>76.665000000000006</c:v>
                </c:pt>
                <c:pt idx="7223">
                  <c:v>76.679000000000002</c:v>
                </c:pt>
                <c:pt idx="7224">
                  <c:v>76.692999999999998</c:v>
                </c:pt>
                <c:pt idx="7225">
                  <c:v>76.713999999999999</c:v>
                </c:pt>
                <c:pt idx="7226">
                  <c:v>76.73</c:v>
                </c:pt>
                <c:pt idx="7227">
                  <c:v>76.742999999999995</c:v>
                </c:pt>
                <c:pt idx="7228">
                  <c:v>76.751999999999995</c:v>
                </c:pt>
                <c:pt idx="7229">
                  <c:v>76.757000000000005</c:v>
                </c:pt>
                <c:pt idx="7230">
                  <c:v>76.759</c:v>
                </c:pt>
                <c:pt idx="7231">
                  <c:v>76.751999999999995</c:v>
                </c:pt>
                <c:pt idx="7232">
                  <c:v>76.742999999999995</c:v>
                </c:pt>
                <c:pt idx="7233">
                  <c:v>76.734999999999999</c:v>
                </c:pt>
                <c:pt idx="7234">
                  <c:v>76.73</c:v>
                </c:pt>
                <c:pt idx="7235">
                  <c:v>76.721000000000004</c:v>
                </c:pt>
                <c:pt idx="7236">
                  <c:v>76.709999999999994</c:v>
                </c:pt>
                <c:pt idx="7237">
                  <c:v>76.698999999999998</c:v>
                </c:pt>
                <c:pt idx="7238">
                  <c:v>76.688999999999993</c:v>
                </c:pt>
                <c:pt idx="7239">
                  <c:v>76.679000000000002</c:v>
                </c:pt>
                <c:pt idx="7240">
                  <c:v>76.668000000000006</c:v>
                </c:pt>
                <c:pt idx="7241">
                  <c:v>76.656000000000006</c:v>
                </c:pt>
                <c:pt idx="7242">
                  <c:v>76.647000000000006</c:v>
                </c:pt>
                <c:pt idx="7243">
                  <c:v>76.637</c:v>
                </c:pt>
                <c:pt idx="7244">
                  <c:v>76.632999999999996</c:v>
                </c:pt>
                <c:pt idx="7245">
                  <c:v>76.628</c:v>
                </c:pt>
                <c:pt idx="7246">
                  <c:v>76.616</c:v>
                </c:pt>
                <c:pt idx="7247">
                  <c:v>76.608000000000004</c:v>
                </c:pt>
                <c:pt idx="7248">
                  <c:v>76.600999999999999</c:v>
                </c:pt>
                <c:pt idx="7249">
                  <c:v>76.597999999999999</c:v>
                </c:pt>
                <c:pt idx="7250">
                  <c:v>76.594999999999999</c:v>
                </c:pt>
                <c:pt idx="7251">
                  <c:v>76.596000000000004</c:v>
                </c:pt>
                <c:pt idx="7252">
                  <c:v>76.597999999999999</c:v>
                </c:pt>
                <c:pt idx="7253">
                  <c:v>76.600999999999999</c:v>
                </c:pt>
                <c:pt idx="7254">
                  <c:v>76.602000000000004</c:v>
                </c:pt>
                <c:pt idx="7255">
                  <c:v>76.603999999999999</c:v>
                </c:pt>
                <c:pt idx="7256">
                  <c:v>76.608999999999995</c:v>
                </c:pt>
                <c:pt idx="7257">
                  <c:v>76.614000000000004</c:v>
                </c:pt>
                <c:pt idx="7258">
                  <c:v>76.617999999999995</c:v>
                </c:pt>
                <c:pt idx="7259">
                  <c:v>76.629000000000005</c:v>
                </c:pt>
                <c:pt idx="7260">
                  <c:v>76.638999999999996</c:v>
                </c:pt>
                <c:pt idx="7261">
                  <c:v>76.650999999999996</c:v>
                </c:pt>
                <c:pt idx="7262">
                  <c:v>76.665999999999997</c:v>
                </c:pt>
                <c:pt idx="7263">
                  <c:v>76.679000000000002</c:v>
                </c:pt>
                <c:pt idx="7264">
                  <c:v>76.686000000000007</c:v>
                </c:pt>
                <c:pt idx="7265">
                  <c:v>76.692999999999998</c:v>
                </c:pt>
                <c:pt idx="7266">
                  <c:v>76.700999999999993</c:v>
                </c:pt>
                <c:pt idx="7267">
                  <c:v>76.703000000000003</c:v>
                </c:pt>
                <c:pt idx="7268">
                  <c:v>76.697999999999993</c:v>
                </c:pt>
                <c:pt idx="7269">
                  <c:v>76.692999999999998</c:v>
                </c:pt>
                <c:pt idx="7270">
                  <c:v>76.691999999999993</c:v>
                </c:pt>
                <c:pt idx="7271">
                  <c:v>76.694999999999993</c:v>
                </c:pt>
                <c:pt idx="7272">
                  <c:v>76.694999999999993</c:v>
                </c:pt>
                <c:pt idx="7273">
                  <c:v>76.680999999999997</c:v>
                </c:pt>
                <c:pt idx="7274">
                  <c:v>76.647000000000006</c:v>
                </c:pt>
                <c:pt idx="7275">
                  <c:v>76.608000000000004</c:v>
                </c:pt>
                <c:pt idx="7276">
                  <c:v>76.573999999999998</c:v>
                </c:pt>
                <c:pt idx="7277">
                  <c:v>76.53</c:v>
                </c:pt>
                <c:pt idx="7278">
                  <c:v>76.48</c:v>
                </c:pt>
                <c:pt idx="7279">
                  <c:v>76.433999999999997</c:v>
                </c:pt>
                <c:pt idx="7280">
                  <c:v>76.388999999999996</c:v>
                </c:pt>
                <c:pt idx="7281">
                  <c:v>76.332999999999998</c:v>
                </c:pt>
                <c:pt idx="7282">
                  <c:v>76.284000000000006</c:v>
                </c:pt>
                <c:pt idx="7283">
                  <c:v>76.234999999999999</c:v>
                </c:pt>
                <c:pt idx="7284">
                  <c:v>76.183999999999997</c:v>
                </c:pt>
                <c:pt idx="7285">
                  <c:v>76.156000000000006</c:v>
                </c:pt>
                <c:pt idx="7286">
                  <c:v>76.126000000000005</c:v>
                </c:pt>
                <c:pt idx="7287">
                  <c:v>76.084000000000003</c:v>
                </c:pt>
                <c:pt idx="7288">
                  <c:v>76.054000000000002</c:v>
                </c:pt>
                <c:pt idx="7289">
                  <c:v>76.033000000000001</c:v>
                </c:pt>
                <c:pt idx="7290">
                  <c:v>76.013000000000005</c:v>
                </c:pt>
                <c:pt idx="7291">
                  <c:v>76.001999999999995</c:v>
                </c:pt>
                <c:pt idx="7292">
                  <c:v>76.004000000000005</c:v>
                </c:pt>
                <c:pt idx="7293">
                  <c:v>76.016000000000005</c:v>
                </c:pt>
                <c:pt idx="7294">
                  <c:v>76.042000000000002</c:v>
                </c:pt>
                <c:pt idx="7295">
                  <c:v>76.081999999999994</c:v>
                </c:pt>
                <c:pt idx="7296">
                  <c:v>76.128</c:v>
                </c:pt>
                <c:pt idx="7297">
                  <c:v>76.174999999999997</c:v>
                </c:pt>
                <c:pt idx="7298">
                  <c:v>76.22</c:v>
                </c:pt>
                <c:pt idx="7299">
                  <c:v>76.277000000000001</c:v>
                </c:pt>
                <c:pt idx="7300">
                  <c:v>76.338999999999999</c:v>
                </c:pt>
                <c:pt idx="7301">
                  <c:v>76.393000000000001</c:v>
                </c:pt>
                <c:pt idx="7302">
                  <c:v>76.444000000000003</c:v>
                </c:pt>
                <c:pt idx="7303">
                  <c:v>76.498999999999995</c:v>
                </c:pt>
                <c:pt idx="7304">
                  <c:v>76.540999999999997</c:v>
                </c:pt>
                <c:pt idx="7305">
                  <c:v>76.563000000000002</c:v>
                </c:pt>
                <c:pt idx="7306">
                  <c:v>76.566999999999993</c:v>
                </c:pt>
                <c:pt idx="7307">
                  <c:v>76.557000000000002</c:v>
                </c:pt>
                <c:pt idx="7308">
                  <c:v>76.536000000000001</c:v>
                </c:pt>
                <c:pt idx="7309">
                  <c:v>76.507000000000005</c:v>
                </c:pt>
                <c:pt idx="7310">
                  <c:v>76.471000000000004</c:v>
                </c:pt>
                <c:pt idx="7311">
                  <c:v>76.429000000000002</c:v>
                </c:pt>
                <c:pt idx="7312">
                  <c:v>76.39</c:v>
                </c:pt>
                <c:pt idx="7313">
                  <c:v>76.334999999999994</c:v>
                </c:pt>
                <c:pt idx="7314">
                  <c:v>76.284999999999997</c:v>
                </c:pt>
                <c:pt idx="7315">
                  <c:v>76.228999999999999</c:v>
                </c:pt>
                <c:pt idx="7316">
                  <c:v>76.17</c:v>
                </c:pt>
                <c:pt idx="7317">
                  <c:v>76.132000000000005</c:v>
                </c:pt>
                <c:pt idx="7318">
                  <c:v>76.106999999999999</c:v>
                </c:pt>
                <c:pt idx="7319">
                  <c:v>76.090999999999994</c:v>
                </c:pt>
                <c:pt idx="7320">
                  <c:v>76.078999999999994</c:v>
                </c:pt>
                <c:pt idx="7321">
                  <c:v>76.069000000000003</c:v>
                </c:pt>
                <c:pt idx="7322">
                  <c:v>76.069000000000003</c:v>
                </c:pt>
                <c:pt idx="7323">
                  <c:v>76.064999999999998</c:v>
                </c:pt>
                <c:pt idx="7324">
                  <c:v>76.061999999999998</c:v>
                </c:pt>
                <c:pt idx="7325">
                  <c:v>76.058999999999997</c:v>
                </c:pt>
                <c:pt idx="7326">
                  <c:v>76.048000000000002</c:v>
                </c:pt>
                <c:pt idx="7327">
                  <c:v>76.040999999999997</c:v>
                </c:pt>
                <c:pt idx="7328">
                  <c:v>76.036000000000001</c:v>
                </c:pt>
                <c:pt idx="7329">
                  <c:v>76.021000000000001</c:v>
                </c:pt>
                <c:pt idx="7330">
                  <c:v>76.004999999999995</c:v>
                </c:pt>
                <c:pt idx="7331">
                  <c:v>75.983999999999995</c:v>
                </c:pt>
                <c:pt idx="7332">
                  <c:v>75.965000000000003</c:v>
                </c:pt>
                <c:pt idx="7333">
                  <c:v>75.941000000000003</c:v>
                </c:pt>
                <c:pt idx="7334">
                  <c:v>75.915999999999997</c:v>
                </c:pt>
                <c:pt idx="7335">
                  <c:v>75.894000000000005</c:v>
                </c:pt>
                <c:pt idx="7336">
                  <c:v>75.867999999999995</c:v>
                </c:pt>
                <c:pt idx="7337">
                  <c:v>75.838999999999999</c:v>
                </c:pt>
                <c:pt idx="7338">
                  <c:v>75.816999999999993</c:v>
                </c:pt>
                <c:pt idx="7339">
                  <c:v>75.796000000000006</c:v>
                </c:pt>
                <c:pt idx="7340">
                  <c:v>75.78</c:v>
                </c:pt>
                <c:pt idx="7341">
                  <c:v>75.766999999999996</c:v>
                </c:pt>
                <c:pt idx="7342">
                  <c:v>75.748000000000005</c:v>
                </c:pt>
                <c:pt idx="7343">
                  <c:v>75.727999999999994</c:v>
                </c:pt>
                <c:pt idx="7344">
                  <c:v>75.713999999999999</c:v>
                </c:pt>
                <c:pt idx="7345">
                  <c:v>75.710999999999999</c:v>
                </c:pt>
                <c:pt idx="7346">
                  <c:v>75.707999999999998</c:v>
                </c:pt>
                <c:pt idx="7347">
                  <c:v>75.709999999999994</c:v>
                </c:pt>
                <c:pt idx="7348">
                  <c:v>75.715999999999994</c:v>
                </c:pt>
                <c:pt idx="7349">
                  <c:v>75.718000000000004</c:v>
                </c:pt>
                <c:pt idx="7350">
                  <c:v>75.721999999999994</c:v>
                </c:pt>
                <c:pt idx="7351">
                  <c:v>75.725999999999999</c:v>
                </c:pt>
                <c:pt idx="7352">
                  <c:v>75.733000000000004</c:v>
                </c:pt>
                <c:pt idx="7353">
                  <c:v>75.739000000000004</c:v>
                </c:pt>
                <c:pt idx="7354">
                  <c:v>75.738</c:v>
                </c:pt>
                <c:pt idx="7355">
                  <c:v>75.733999999999995</c:v>
                </c:pt>
                <c:pt idx="7356">
                  <c:v>75.724000000000004</c:v>
                </c:pt>
                <c:pt idx="7357">
                  <c:v>75.721999999999994</c:v>
                </c:pt>
                <c:pt idx="7358">
                  <c:v>75.721000000000004</c:v>
                </c:pt>
                <c:pt idx="7359">
                  <c:v>75.724000000000004</c:v>
                </c:pt>
                <c:pt idx="7360">
                  <c:v>75.725999999999999</c:v>
                </c:pt>
                <c:pt idx="7361">
                  <c:v>75.727000000000004</c:v>
                </c:pt>
                <c:pt idx="7362">
                  <c:v>75.722999999999999</c:v>
                </c:pt>
                <c:pt idx="7363">
                  <c:v>75.715999999999994</c:v>
                </c:pt>
                <c:pt idx="7364">
                  <c:v>75.709999999999994</c:v>
                </c:pt>
                <c:pt idx="7365">
                  <c:v>75.706999999999994</c:v>
                </c:pt>
                <c:pt idx="7366">
                  <c:v>75.703000000000003</c:v>
                </c:pt>
                <c:pt idx="7367">
                  <c:v>75.695999999999998</c:v>
                </c:pt>
                <c:pt idx="7368">
                  <c:v>75.686000000000007</c:v>
                </c:pt>
                <c:pt idx="7369">
                  <c:v>75.676000000000002</c:v>
                </c:pt>
                <c:pt idx="7370">
                  <c:v>75.667000000000002</c:v>
                </c:pt>
                <c:pt idx="7371">
                  <c:v>75.662000000000006</c:v>
                </c:pt>
                <c:pt idx="7372">
                  <c:v>75.658000000000001</c:v>
                </c:pt>
                <c:pt idx="7373">
                  <c:v>75.656999999999996</c:v>
                </c:pt>
                <c:pt idx="7374">
                  <c:v>75.656999999999996</c:v>
                </c:pt>
                <c:pt idx="7375">
                  <c:v>75.652000000000001</c:v>
                </c:pt>
                <c:pt idx="7376">
                  <c:v>75.659000000000006</c:v>
                </c:pt>
                <c:pt idx="7377">
                  <c:v>75.668000000000006</c:v>
                </c:pt>
                <c:pt idx="7378">
                  <c:v>75.682000000000002</c:v>
                </c:pt>
                <c:pt idx="7379">
                  <c:v>75.7</c:v>
                </c:pt>
                <c:pt idx="7380">
                  <c:v>75.716999999999999</c:v>
                </c:pt>
                <c:pt idx="7381">
                  <c:v>75.725999999999999</c:v>
                </c:pt>
                <c:pt idx="7382">
                  <c:v>75.725999999999999</c:v>
                </c:pt>
                <c:pt idx="7383">
                  <c:v>75.721999999999994</c:v>
                </c:pt>
                <c:pt idx="7384">
                  <c:v>75.706999999999994</c:v>
                </c:pt>
                <c:pt idx="7385">
                  <c:v>75.680000000000007</c:v>
                </c:pt>
                <c:pt idx="7386">
                  <c:v>75.641000000000005</c:v>
                </c:pt>
                <c:pt idx="7387">
                  <c:v>75.596999999999994</c:v>
                </c:pt>
                <c:pt idx="7388">
                  <c:v>75.537999999999997</c:v>
                </c:pt>
                <c:pt idx="7389">
                  <c:v>75.453999999999994</c:v>
                </c:pt>
                <c:pt idx="7390">
                  <c:v>75.358000000000004</c:v>
                </c:pt>
                <c:pt idx="7391">
                  <c:v>75.256</c:v>
                </c:pt>
                <c:pt idx="7392">
                  <c:v>75.138000000000005</c:v>
                </c:pt>
                <c:pt idx="7393">
                  <c:v>75.009</c:v>
                </c:pt>
                <c:pt idx="7394">
                  <c:v>74.881</c:v>
                </c:pt>
                <c:pt idx="7395">
                  <c:v>74.739000000000004</c:v>
                </c:pt>
                <c:pt idx="7396">
                  <c:v>74.602999999999994</c:v>
                </c:pt>
                <c:pt idx="7397">
                  <c:v>74.462999999999994</c:v>
                </c:pt>
                <c:pt idx="7398">
                  <c:v>74.31</c:v>
                </c:pt>
                <c:pt idx="7399">
                  <c:v>74.144999999999996</c:v>
                </c:pt>
                <c:pt idx="7400">
                  <c:v>73.991</c:v>
                </c:pt>
                <c:pt idx="7401">
                  <c:v>73.835999999999999</c:v>
                </c:pt>
                <c:pt idx="7402">
                  <c:v>73.680000000000007</c:v>
                </c:pt>
                <c:pt idx="7403">
                  <c:v>73.516000000000005</c:v>
                </c:pt>
                <c:pt idx="7404">
                  <c:v>73.343999999999994</c:v>
                </c:pt>
                <c:pt idx="7405">
                  <c:v>73.17</c:v>
                </c:pt>
                <c:pt idx="7406">
                  <c:v>73.010999999999996</c:v>
                </c:pt>
                <c:pt idx="7407">
                  <c:v>72.849000000000004</c:v>
                </c:pt>
                <c:pt idx="7408">
                  <c:v>72.694000000000003</c:v>
                </c:pt>
                <c:pt idx="7409">
                  <c:v>72.546999999999997</c:v>
                </c:pt>
                <c:pt idx="7410">
                  <c:v>72.388000000000005</c:v>
                </c:pt>
                <c:pt idx="7411">
                  <c:v>72.227000000000004</c:v>
                </c:pt>
                <c:pt idx="7412">
                  <c:v>72.058000000000007</c:v>
                </c:pt>
                <c:pt idx="7413">
                  <c:v>71.894000000000005</c:v>
                </c:pt>
                <c:pt idx="7414">
                  <c:v>71.730999999999995</c:v>
                </c:pt>
                <c:pt idx="7415">
                  <c:v>71.558000000000007</c:v>
                </c:pt>
                <c:pt idx="7416">
                  <c:v>71.391999999999996</c:v>
                </c:pt>
                <c:pt idx="7417">
                  <c:v>71.238</c:v>
                </c:pt>
                <c:pt idx="7418">
                  <c:v>71.093999999999994</c:v>
                </c:pt>
                <c:pt idx="7419">
                  <c:v>70.924000000000007</c:v>
                </c:pt>
                <c:pt idx="7420">
                  <c:v>70.759</c:v>
                </c:pt>
                <c:pt idx="7421">
                  <c:v>70.611999999999995</c:v>
                </c:pt>
                <c:pt idx="7422">
                  <c:v>70.475999999999999</c:v>
                </c:pt>
                <c:pt idx="7423">
                  <c:v>70.34</c:v>
                </c:pt>
                <c:pt idx="7424">
                  <c:v>70.215000000000003</c:v>
                </c:pt>
                <c:pt idx="7425">
                  <c:v>70.096999999999994</c:v>
                </c:pt>
                <c:pt idx="7426">
                  <c:v>69.995999999999995</c:v>
                </c:pt>
                <c:pt idx="7427">
                  <c:v>69.905000000000001</c:v>
                </c:pt>
                <c:pt idx="7428">
                  <c:v>69.822000000000003</c:v>
                </c:pt>
                <c:pt idx="7429">
                  <c:v>69.747</c:v>
                </c:pt>
                <c:pt idx="7430">
                  <c:v>69.673000000000002</c:v>
                </c:pt>
                <c:pt idx="7431">
                  <c:v>69.616</c:v>
                </c:pt>
                <c:pt idx="7432">
                  <c:v>69.573999999999998</c:v>
                </c:pt>
                <c:pt idx="7433">
                  <c:v>69.552999999999997</c:v>
                </c:pt>
                <c:pt idx="7434">
                  <c:v>69.542000000000002</c:v>
                </c:pt>
                <c:pt idx="7435">
                  <c:v>69.531999999999996</c:v>
                </c:pt>
                <c:pt idx="7436">
                  <c:v>69.525999999999996</c:v>
                </c:pt>
                <c:pt idx="7437">
                  <c:v>69.527000000000001</c:v>
                </c:pt>
                <c:pt idx="7438">
                  <c:v>69.527000000000001</c:v>
                </c:pt>
                <c:pt idx="7439">
                  <c:v>69.525999999999996</c:v>
                </c:pt>
                <c:pt idx="7440">
                  <c:v>69.533000000000001</c:v>
                </c:pt>
                <c:pt idx="7441">
                  <c:v>69.545000000000002</c:v>
                </c:pt>
                <c:pt idx="7442">
                  <c:v>69.555999999999997</c:v>
                </c:pt>
                <c:pt idx="7443">
                  <c:v>69.575999999999993</c:v>
                </c:pt>
                <c:pt idx="7444">
                  <c:v>69.606999999999999</c:v>
                </c:pt>
                <c:pt idx="7445">
                  <c:v>69.646000000000001</c:v>
                </c:pt>
                <c:pt idx="7446">
                  <c:v>69.692999999999998</c:v>
                </c:pt>
                <c:pt idx="7447">
                  <c:v>69.725999999999999</c:v>
                </c:pt>
                <c:pt idx="7448">
                  <c:v>69.757000000000005</c:v>
                </c:pt>
                <c:pt idx="7449">
                  <c:v>69.789000000000001</c:v>
                </c:pt>
                <c:pt idx="7450">
                  <c:v>69.816999999999993</c:v>
                </c:pt>
                <c:pt idx="7451">
                  <c:v>69.84</c:v>
                </c:pt>
                <c:pt idx="7452">
                  <c:v>69.847999999999999</c:v>
                </c:pt>
                <c:pt idx="7453">
                  <c:v>69.838999999999999</c:v>
                </c:pt>
                <c:pt idx="7454">
                  <c:v>69.817999999999998</c:v>
                </c:pt>
                <c:pt idx="7455">
                  <c:v>69.796999999999997</c:v>
                </c:pt>
                <c:pt idx="7456">
                  <c:v>69.769000000000005</c:v>
                </c:pt>
                <c:pt idx="7457">
                  <c:v>69.725999999999999</c:v>
                </c:pt>
                <c:pt idx="7458">
                  <c:v>69.694999999999993</c:v>
                </c:pt>
                <c:pt idx="7459">
                  <c:v>69.673000000000002</c:v>
                </c:pt>
                <c:pt idx="7460">
                  <c:v>69.635000000000005</c:v>
                </c:pt>
                <c:pt idx="7461">
                  <c:v>69.581999999999994</c:v>
                </c:pt>
                <c:pt idx="7462">
                  <c:v>69.536000000000001</c:v>
                </c:pt>
                <c:pt idx="7463">
                  <c:v>69.504999999999995</c:v>
                </c:pt>
                <c:pt idx="7464">
                  <c:v>69.456999999999994</c:v>
                </c:pt>
                <c:pt idx="7465">
                  <c:v>69.41</c:v>
                </c:pt>
                <c:pt idx="7466">
                  <c:v>69.367999999999995</c:v>
                </c:pt>
                <c:pt idx="7467">
                  <c:v>69.325999999999993</c:v>
                </c:pt>
                <c:pt idx="7468">
                  <c:v>69.298000000000002</c:v>
                </c:pt>
                <c:pt idx="7469">
                  <c:v>69.290000000000006</c:v>
                </c:pt>
                <c:pt idx="7470">
                  <c:v>69.290999999999997</c:v>
                </c:pt>
                <c:pt idx="7471">
                  <c:v>69.296000000000006</c:v>
                </c:pt>
                <c:pt idx="7472">
                  <c:v>69.308999999999997</c:v>
                </c:pt>
                <c:pt idx="7473">
                  <c:v>69.325000000000003</c:v>
                </c:pt>
                <c:pt idx="7474">
                  <c:v>69.341999999999999</c:v>
                </c:pt>
                <c:pt idx="7475">
                  <c:v>69.367000000000004</c:v>
                </c:pt>
                <c:pt idx="7476">
                  <c:v>69.397999999999996</c:v>
                </c:pt>
                <c:pt idx="7477">
                  <c:v>69.438000000000002</c:v>
                </c:pt>
                <c:pt idx="7478">
                  <c:v>69.477000000000004</c:v>
                </c:pt>
                <c:pt idx="7479">
                  <c:v>69.518000000000001</c:v>
                </c:pt>
                <c:pt idx="7480">
                  <c:v>69.558999999999997</c:v>
                </c:pt>
                <c:pt idx="7481">
                  <c:v>69.59</c:v>
                </c:pt>
                <c:pt idx="7482">
                  <c:v>69.614000000000004</c:v>
                </c:pt>
                <c:pt idx="7483">
                  <c:v>69.634</c:v>
                </c:pt>
                <c:pt idx="7484">
                  <c:v>69.649000000000001</c:v>
                </c:pt>
                <c:pt idx="7485">
                  <c:v>69.649000000000001</c:v>
                </c:pt>
                <c:pt idx="7486">
                  <c:v>69.632000000000005</c:v>
                </c:pt>
                <c:pt idx="7487">
                  <c:v>69.599000000000004</c:v>
                </c:pt>
                <c:pt idx="7488">
                  <c:v>69.555000000000007</c:v>
                </c:pt>
                <c:pt idx="7489">
                  <c:v>69.510999999999996</c:v>
                </c:pt>
                <c:pt idx="7490">
                  <c:v>69.450999999999993</c:v>
                </c:pt>
                <c:pt idx="7491">
                  <c:v>69.378</c:v>
                </c:pt>
                <c:pt idx="7492">
                  <c:v>69.320999999999998</c:v>
                </c:pt>
                <c:pt idx="7493">
                  <c:v>69.272000000000006</c:v>
                </c:pt>
                <c:pt idx="7494">
                  <c:v>69.218000000000004</c:v>
                </c:pt>
                <c:pt idx="7495">
                  <c:v>69.161000000000001</c:v>
                </c:pt>
                <c:pt idx="7496">
                  <c:v>69.117000000000004</c:v>
                </c:pt>
                <c:pt idx="7497">
                  <c:v>69.087000000000003</c:v>
                </c:pt>
                <c:pt idx="7498">
                  <c:v>69.061000000000007</c:v>
                </c:pt>
                <c:pt idx="7499">
                  <c:v>69.043999999999997</c:v>
                </c:pt>
                <c:pt idx="7500">
                  <c:v>69.039000000000001</c:v>
                </c:pt>
                <c:pt idx="7501">
                  <c:v>69.046000000000006</c:v>
                </c:pt>
                <c:pt idx="7502">
                  <c:v>69.08</c:v>
                </c:pt>
                <c:pt idx="7503">
                  <c:v>69.128</c:v>
                </c:pt>
                <c:pt idx="7504">
                  <c:v>69.171999999999997</c:v>
                </c:pt>
                <c:pt idx="7505">
                  <c:v>69.209000000000003</c:v>
                </c:pt>
                <c:pt idx="7506">
                  <c:v>69.239999999999995</c:v>
                </c:pt>
                <c:pt idx="7507">
                  <c:v>69.27</c:v>
                </c:pt>
                <c:pt idx="7508">
                  <c:v>69.298000000000002</c:v>
                </c:pt>
                <c:pt idx="7509">
                  <c:v>69.334000000000003</c:v>
                </c:pt>
                <c:pt idx="7510">
                  <c:v>69.364999999999995</c:v>
                </c:pt>
                <c:pt idx="7511">
                  <c:v>69.388000000000005</c:v>
                </c:pt>
                <c:pt idx="7512">
                  <c:v>69.415999999999997</c:v>
                </c:pt>
                <c:pt idx="7513">
                  <c:v>69.444000000000003</c:v>
                </c:pt>
                <c:pt idx="7514">
                  <c:v>69.471000000000004</c:v>
                </c:pt>
                <c:pt idx="7515">
                  <c:v>69.495999999999995</c:v>
                </c:pt>
                <c:pt idx="7516">
                  <c:v>69.513000000000005</c:v>
                </c:pt>
                <c:pt idx="7517">
                  <c:v>69.527000000000001</c:v>
                </c:pt>
                <c:pt idx="7518">
                  <c:v>69.539000000000001</c:v>
                </c:pt>
                <c:pt idx="7519">
                  <c:v>69.552999999999997</c:v>
                </c:pt>
                <c:pt idx="7520">
                  <c:v>69.572000000000003</c:v>
                </c:pt>
                <c:pt idx="7521">
                  <c:v>69.600999999999999</c:v>
                </c:pt>
                <c:pt idx="7522">
                  <c:v>69.634</c:v>
                </c:pt>
                <c:pt idx="7523">
                  <c:v>69.673000000000002</c:v>
                </c:pt>
                <c:pt idx="7524">
                  <c:v>69.703999999999994</c:v>
                </c:pt>
                <c:pt idx="7525">
                  <c:v>69.727000000000004</c:v>
                </c:pt>
                <c:pt idx="7526">
                  <c:v>69.756</c:v>
                </c:pt>
                <c:pt idx="7527">
                  <c:v>69.787000000000006</c:v>
                </c:pt>
                <c:pt idx="7528">
                  <c:v>69.825999999999993</c:v>
                </c:pt>
                <c:pt idx="7529">
                  <c:v>69.873999999999995</c:v>
                </c:pt>
                <c:pt idx="7530">
                  <c:v>69.927000000000007</c:v>
                </c:pt>
                <c:pt idx="7531">
                  <c:v>69.978999999999999</c:v>
                </c:pt>
                <c:pt idx="7532">
                  <c:v>70.016999999999996</c:v>
                </c:pt>
                <c:pt idx="7533">
                  <c:v>70.052999999999997</c:v>
                </c:pt>
                <c:pt idx="7534">
                  <c:v>70.099000000000004</c:v>
                </c:pt>
                <c:pt idx="7535">
                  <c:v>70.143000000000001</c:v>
                </c:pt>
                <c:pt idx="7536">
                  <c:v>70.177999999999997</c:v>
                </c:pt>
                <c:pt idx="7537">
                  <c:v>70.209999999999994</c:v>
                </c:pt>
                <c:pt idx="7538">
                  <c:v>70.245000000000005</c:v>
                </c:pt>
                <c:pt idx="7539">
                  <c:v>70.290000000000006</c:v>
                </c:pt>
                <c:pt idx="7540">
                  <c:v>70.344999999999999</c:v>
                </c:pt>
                <c:pt idx="7541">
                  <c:v>70.400999999999996</c:v>
                </c:pt>
                <c:pt idx="7542">
                  <c:v>70.445999999999998</c:v>
                </c:pt>
                <c:pt idx="7543">
                  <c:v>70.484999999999999</c:v>
                </c:pt>
                <c:pt idx="7544">
                  <c:v>70.518000000000001</c:v>
                </c:pt>
                <c:pt idx="7545">
                  <c:v>70.546000000000006</c:v>
                </c:pt>
                <c:pt idx="7546">
                  <c:v>70.58</c:v>
                </c:pt>
                <c:pt idx="7547">
                  <c:v>70.635999999999996</c:v>
                </c:pt>
                <c:pt idx="7548">
                  <c:v>70.709000000000003</c:v>
                </c:pt>
                <c:pt idx="7549">
                  <c:v>70.757999999999996</c:v>
                </c:pt>
                <c:pt idx="7550">
                  <c:v>70.804000000000002</c:v>
                </c:pt>
                <c:pt idx="7551">
                  <c:v>70.86</c:v>
                </c:pt>
                <c:pt idx="7552">
                  <c:v>70.905000000000001</c:v>
                </c:pt>
                <c:pt idx="7553">
                  <c:v>70.957999999999998</c:v>
                </c:pt>
                <c:pt idx="7554">
                  <c:v>71.010999999999996</c:v>
                </c:pt>
                <c:pt idx="7555">
                  <c:v>71.055999999999997</c:v>
                </c:pt>
                <c:pt idx="7556">
                  <c:v>71.102999999999994</c:v>
                </c:pt>
                <c:pt idx="7557">
                  <c:v>71.147000000000006</c:v>
                </c:pt>
                <c:pt idx="7558">
                  <c:v>71.195999999999998</c:v>
                </c:pt>
                <c:pt idx="7559">
                  <c:v>71.227999999999994</c:v>
                </c:pt>
                <c:pt idx="7560">
                  <c:v>71.242000000000004</c:v>
                </c:pt>
                <c:pt idx="7561">
                  <c:v>71.278999999999996</c:v>
                </c:pt>
                <c:pt idx="7562">
                  <c:v>71.325999999999993</c:v>
                </c:pt>
                <c:pt idx="7563">
                  <c:v>71.358000000000004</c:v>
                </c:pt>
                <c:pt idx="7564">
                  <c:v>71.394000000000005</c:v>
                </c:pt>
                <c:pt idx="7565">
                  <c:v>71.438000000000002</c:v>
                </c:pt>
                <c:pt idx="7566">
                  <c:v>71.474000000000004</c:v>
                </c:pt>
                <c:pt idx="7567">
                  <c:v>71.504000000000005</c:v>
                </c:pt>
                <c:pt idx="7568">
                  <c:v>71.537000000000006</c:v>
                </c:pt>
                <c:pt idx="7569">
                  <c:v>71.578999999999994</c:v>
                </c:pt>
                <c:pt idx="7570">
                  <c:v>71.611000000000004</c:v>
                </c:pt>
                <c:pt idx="7571">
                  <c:v>71.62</c:v>
                </c:pt>
                <c:pt idx="7572">
                  <c:v>71.638999999999996</c:v>
                </c:pt>
                <c:pt idx="7573">
                  <c:v>71.66</c:v>
                </c:pt>
                <c:pt idx="7574">
                  <c:v>71.656000000000006</c:v>
                </c:pt>
                <c:pt idx="7575">
                  <c:v>71.656000000000006</c:v>
                </c:pt>
                <c:pt idx="7576">
                  <c:v>71.647999999999996</c:v>
                </c:pt>
                <c:pt idx="7577">
                  <c:v>71.600999999999999</c:v>
                </c:pt>
                <c:pt idx="7578">
                  <c:v>71.528999999999996</c:v>
                </c:pt>
                <c:pt idx="7579">
                  <c:v>71.445999999999998</c:v>
                </c:pt>
                <c:pt idx="7580">
                  <c:v>71.370999999999995</c:v>
                </c:pt>
                <c:pt idx="7581">
                  <c:v>71.289000000000001</c:v>
                </c:pt>
                <c:pt idx="7582">
                  <c:v>71.203999999999994</c:v>
                </c:pt>
                <c:pt idx="7583">
                  <c:v>71.122</c:v>
                </c:pt>
                <c:pt idx="7584">
                  <c:v>71.043000000000006</c:v>
                </c:pt>
                <c:pt idx="7585">
                  <c:v>70.977999999999994</c:v>
                </c:pt>
                <c:pt idx="7586">
                  <c:v>70.909000000000006</c:v>
                </c:pt>
                <c:pt idx="7587">
                  <c:v>70.841999999999999</c:v>
                </c:pt>
                <c:pt idx="7588">
                  <c:v>70.796999999999997</c:v>
                </c:pt>
                <c:pt idx="7589">
                  <c:v>70.756</c:v>
                </c:pt>
                <c:pt idx="7590">
                  <c:v>70.716999999999999</c:v>
                </c:pt>
                <c:pt idx="7591">
                  <c:v>70.686000000000007</c:v>
                </c:pt>
                <c:pt idx="7592">
                  <c:v>70.668999999999997</c:v>
                </c:pt>
                <c:pt idx="7593">
                  <c:v>70.67</c:v>
                </c:pt>
                <c:pt idx="7594">
                  <c:v>70.692999999999998</c:v>
                </c:pt>
                <c:pt idx="7595">
                  <c:v>70.721000000000004</c:v>
                </c:pt>
                <c:pt idx="7596">
                  <c:v>70.744</c:v>
                </c:pt>
                <c:pt idx="7597">
                  <c:v>70.763000000000005</c:v>
                </c:pt>
                <c:pt idx="7598">
                  <c:v>70.787000000000006</c:v>
                </c:pt>
                <c:pt idx="7599">
                  <c:v>70.805000000000007</c:v>
                </c:pt>
                <c:pt idx="7600">
                  <c:v>70.817999999999998</c:v>
                </c:pt>
                <c:pt idx="7601">
                  <c:v>70.835999999999999</c:v>
                </c:pt>
                <c:pt idx="7602">
                  <c:v>70.853999999999999</c:v>
                </c:pt>
                <c:pt idx="7603">
                  <c:v>70.869</c:v>
                </c:pt>
                <c:pt idx="7604">
                  <c:v>70.885999999999996</c:v>
                </c:pt>
                <c:pt idx="7605">
                  <c:v>70.899000000000001</c:v>
                </c:pt>
                <c:pt idx="7606">
                  <c:v>70.908000000000001</c:v>
                </c:pt>
                <c:pt idx="7607">
                  <c:v>70.91</c:v>
                </c:pt>
                <c:pt idx="7608">
                  <c:v>70.912000000000006</c:v>
                </c:pt>
                <c:pt idx="7609">
                  <c:v>70.915999999999997</c:v>
                </c:pt>
                <c:pt idx="7610">
                  <c:v>70.915000000000006</c:v>
                </c:pt>
                <c:pt idx="7611">
                  <c:v>70.914000000000001</c:v>
                </c:pt>
                <c:pt idx="7612">
                  <c:v>70.914000000000001</c:v>
                </c:pt>
                <c:pt idx="7613">
                  <c:v>70.912999999999997</c:v>
                </c:pt>
                <c:pt idx="7614">
                  <c:v>70.912999999999997</c:v>
                </c:pt>
                <c:pt idx="7615">
                  <c:v>70.912000000000006</c:v>
                </c:pt>
                <c:pt idx="7616">
                  <c:v>70.912000000000006</c:v>
                </c:pt>
                <c:pt idx="7617">
                  <c:v>70.906000000000006</c:v>
                </c:pt>
                <c:pt idx="7618">
                  <c:v>70.896000000000001</c:v>
                </c:pt>
                <c:pt idx="7619">
                  <c:v>70.884</c:v>
                </c:pt>
                <c:pt idx="7620">
                  <c:v>70.873000000000005</c:v>
                </c:pt>
                <c:pt idx="7621">
                  <c:v>70.867999999999995</c:v>
                </c:pt>
                <c:pt idx="7622">
                  <c:v>70.86</c:v>
                </c:pt>
                <c:pt idx="7623">
                  <c:v>70.847999999999999</c:v>
                </c:pt>
                <c:pt idx="7624">
                  <c:v>70.834000000000003</c:v>
                </c:pt>
                <c:pt idx="7625">
                  <c:v>70.816999999999993</c:v>
                </c:pt>
                <c:pt idx="7626">
                  <c:v>70.802999999999997</c:v>
                </c:pt>
                <c:pt idx="7627">
                  <c:v>70.784999999999997</c:v>
                </c:pt>
                <c:pt idx="7628">
                  <c:v>70.766000000000005</c:v>
                </c:pt>
                <c:pt idx="7629">
                  <c:v>70.744</c:v>
                </c:pt>
                <c:pt idx="7630">
                  <c:v>70.727000000000004</c:v>
                </c:pt>
                <c:pt idx="7631">
                  <c:v>70.710999999999999</c:v>
                </c:pt>
                <c:pt idx="7632">
                  <c:v>70.697999999999993</c:v>
                </c:pt>
                <c:pt idx="7633">
                  <c:v>70.692999999999998</c:v>
                </c:pt>
                <c:pt idx="7634">
                  <c:v>70.694999999999993</c:v>
                </c:pt>
                <c:pt idx="7635">
                  <c:v>70.703000000000003</c:v>
                </c:pt>
                <c:pt idx="7636">
                  <c:v>70.710999999999999</c:v>
                </c:pt>
                <c:pt idx="7637">
                  <c:v>70.718999999999994</c:v>
                </c:pt>
                <c:pt idx="7638">
                  <c:v>70.731999999999999</c:v>
                </c:pt>
                <c:pt idx="7639">
                  <c:v>70.748999999999995</c:v>
                </c:pt>
                <c:pt idx="7640">
                  <c:v>70.77</c:v>
                </c:pt>
                <c:pt idx="7641">
                  <c:v>70.784999999999997</c:v>
                </c:pt>
                <c:pt idx="7642">
                  <c:v>70.801000000000002</c:v>
                </c:pt>
                <c:pt idx="7643">
                  <c:v>70.822999999999993</c:v>
                </c:pt>
                <c:pt idx="7644">
                  <c:v>70.843999999999994</c:v>
                </c:pt>
                <c:pt idx="7645">
                  <c:v>70.867000000000004</c:v>
                </c:pt>
                <c:pt idx="7646">
                  <c:v>70.888000000000005</c:v>
                </c:pt>
                <c:pt idx="7647">
                  <c:v>70.902000000000001</c:v>
                </c:pt>
                <c:pt idx="7648">
                  <c:v>70.915000000000006</c:v>
                </c:pt>
                <c:pt idx="7649">
                  <c:v>70.923000000000002</c:v>
                </c:pt>
                <c:pt idx="7650">
                  <c:v>70.927000000000007</c:v>
                </c:pt>
                <c:pt idx="7651">
                  <c:v>70.932000000000002</c:v>
                </c:pt>
                <c:pt idx="7652">
                  <c:v>70.927000000000007</c:v>
                </c:pt>
                <c:pt idx="7653">
                  <c:v>70.921999999999997</c:v>
                </c:pt>
                <c:pt idx="7654">
                  <c:v>70.918999999999997</c:v>
                </c:pt>
                <c:pt idx="7655">
                  <c:v>70.918999999999997</c:v>
                </c:pt>
                <c:pt idx="7656">
                  <c:v>70.918999999999997</c:v>
                </c:pt>
                <c:pt idx="7657">
                  <c:v>70.923000000000002</c:v>
                </c:pt>
                <c:pt idx="7658">
                  <c:v>70.927000000000007</c:v>
                </c:pt>
                <c:pt idx="7659">
                  <c:v>70.938000000000002</c:v>
                </c:pt>
                <c:pt idx="7660">
                  <c:v>70.944999999999993</c:v>
                </c:pt>
                <c:pt idx="7661">
                  <c:v>70.95</c:v>
                </c:pt>
                <c:pt idx="7662">
                  <c:v>70.956999999999994</c:v>
                </c:pt>
                <c:pt idx="7663">
                  <c:v>70.962999999999994</c:v>
                </c:pt>
                <c:pt idx="7664">
                  <c:v>70.971000000000004</c:v>
                </c:pt>
                <c:pt idx="7665">
                  <c:v>70.986999999999995</c:v>
                </c:pt>
                <c:pt idx="7666">
                  <c:v>71.007000000000005</c:v>
                </c:pt>
                <c:pt idx="7667">
                  <c:v>71.028999999999996</c:v>
                </c:pt>
                <c:pt idx="7668">
                  <c:v>71.057000000000002</c:v>
                </c:pt>
                <c:pt idx="7669">
                  <c:v>71.087999999999994</c:v>
                </c:pt>
                <c:pt idx="7670">
                  <c:v>71.108000000000004</c:v>
                </c:pt>
                <c:pt idx="7671">
                  <c:v>71.120999999999995</c:v>
                </c:pt>
                <c:pt idx="7672">
                  <c:v>71.135000000000005</c:v>
                </c:pt>
                <c:pt idx="7673">
                  <c:v>71.135000000000005</c:v>
                </c:pt>
                <c:pt idx="7674">
                  <c:v>71.122</c:v>
                </c:pt>
                <c:pt idx="7675">
                  <c:v>71.105999999999995</c:v>
                </c:pt>
                <c:pt idx="7676">
                  <c:v>71.090999999999994</c:v>
                </c:pt>
                <c:pt idx="7677">
                  <c:v>71.087000000000003</c:v>
                </c:pt>
                <c:pt idx="7678">
                  <c:v>71.084999999999994</c:v>
                </c:pt>
                <c:pt idx="7679">
                  <c:v>71.078999999999994</c:v>
                </c:pt>
                <c:pt idx="7680">
                  <c:v>71.075000000000003</c:v>
                </c:pt>
                <c:pt idx="7681">
                  <c:v>71.078000000000003</c:v>
                </c:pt>
                <c:pt idx="7682">
                  <c:v>71.081999999999994</c:v>
                </c:pt>
                <c:pt idx="7683">
                  <c:v>71.087000000000003</c:v>
                </c:pt>
                <c:pt idx="7684">
                  <c:v>71.088999999999999</c:v>
                </c:pt>
                <c:pt idx="7685">
                  <c:v>71.09</c:v>
                </c:pt>
                <c:pt idx="7686">
                  <c:v>71.093000000000004</c:v>
                </c:pt>
                <c:pt idx="7687">
                  <c:v>71.099999999999994</c:v>
                </c:pt>
                <c:pt idx="7688">
                  <c:v>71.099999999999994</c:v>
                </c:pt>
                <c:pt idx="7689">
                  <c:v>71.106999999999999</c:v>
                </c:pt>
                <c:pt idx="7690">
                  <c:v>71.116</c:v>
                </c:pt>
                <c:pt idx="7691">
                  <c:v>71.128</c:v>
                </c:pt>
                <c:pt idx="7692">
                  <c:v>71.141000000000005</c:v>
                </c:pt>
                <c:pt idx="7693">
                  <c:v>71.156000000000006</c:v>
                </c:pt>
                <c:pt idx="7694">
                  <c:v>71.165000000000006</c:v>
                </c:pt>
                <c:pt idx="7695">
                  <c:v>71.165000000000006</c:v>
                </c:pt>
                <c:pt idx="7696">
                  <c:v>71.165999999999997</c:v>
                </c:pt>
                <c:pt idx="7697">
                  <c:v>71.16</c:v>
                </c:pt>
                <c:pt idx="7698">
                  <c:v>71.141000000000005</c:v>
                </c:pt>
                <c:pt idx="7699">
                  <c:v>71.114999999999995</c:v>
                </c:pt>
                <c:pt idx="7700">
                  <c:v>71.087000000000003</c:v>
                </c:pt>
                <c:pt idx="7701">
                  <c:v>71.061000000000007</c:v>
                </c:pt>
                <c:pt idx="7702">
                  <c:v>71.02</c:v>
                </c:pt>
                <c:pt idx="7703">
                  <c:v>70.956000000000003</c:v>
                </c:pt>
                <c:pt idx="7704">
                  <c:v>70.888000000000005</c:v>
                </c:pt>
                <c:pt idx="7705">
                  <c:v>70.825000000000003</c:v>
                </c:pt>
                <c:pt idx="7706">
                  <c:v>70.763000000000005</c:v>
                </c:pt>
                <c:pt idx="7707">
                  <c:v>70.698999999999998</c:v>
                </c:pt>
                <c:pt idx="7708">
                  <c:v>70.617000000000004</c:v>
                </c:pt>
                <c:pt idx="7709">
                  <c:v>70.537999999999997</c:v>
                </c:pt>
                <c:pt idx="7710">
                  <c:v>70.483999999999995</c:v>
                </c:pt>
                <c:pt idx="7711">
                  <c:v>70.433000000000007</c:v>
                </c:pt>
                <c:pt idx="7712">
                  <c:v>70.381</c:v>
                </c:pt>
                <c:pt idx="7713">
                  <c:v>70.349999999999994</c:v>
                </c:pt>
                <c:pt idx="7714">
                  <c:v>70.334999999999994</c:v>
                </c:pt>
                <c:pt idx="7715">
                  <c:v>70.322000000000003</c:v>
                </c:pt>
                <c:pt idx="7716">
                  <c:v>70.311999999999998</c:v>
                </c:pt>
                <c:pt idx="7717">
                  <c:v>70.314999999999998</c:v>
                </c:pt>
                <c:pt idx="7718">
                  <c:v>70.319999999999993</c:v>
                </c:pt>
                <c:pt idx="7719">
                  <c:v>70.326999999999998</c:v>
                </c:pt>
                <c:pt idx="7720">
                  <c:v>70.337999999999994</c:v>
                </c:pt>
                <c:pt idx="7721">
                  <c:v>70.350999999999999</c:v>
                </c:pt>
                <c:pt idx="7722">
                  <c:v>70.364999999999995</c:v>
                </c:pt>
                <c:pt idx="7723">
                  <c:v>70.38</c:v>
                </c:pt>
                <c:pt idx="7724">
                  <c:v>70.394000000000005</c:v>
                </c:pt>
                <c:pt idx="7725">
                  <c:v>70.402000000000001</c:v>
                </c:pt>
                <c:pt idx="7726">
                  <c:v>70.414000000000001</c:v>
                </c:pt>
                <c:pt idx="7727">
                  <c:v>70.429000000000002</c:v>
                </c:pt>
                <c:pt idx="7728">
                  <c:v>70.441999999999993</c:v>
                </c:pt>
                <c:pt idx="7729">
                  <c:v>70.448999999999998</c:v>
                </c:pt>
                <c:pt idx="7730">
                  <c:v>70.453999999999994</c:v>
                </c:pt>
                <c:pt idx="7731">
                  <c:v>70.453999999999994</c:v>
                </c:pt>
                <c:pt idx="7732">
                  <c:v>70.45</c:v>
                </c:pt>
                <c:pt idx="7733">
                  <c:v>70.441000000000003</c:v>
                </c:pt>
                <c:pt idx="7734">
                  <c:v>70.427000000000007</c:v>
                </c:pt>
                <c:pt idx="7735">
                  <c:v>70.406000000000006</c:v>
                </c:pt>
                <c:pt idx="7736">
                  <c:v>70.382000000000005</c:v>
                </c:pt>
                <c:pt idx="7737">
                  <c:v>70.355000000000004</c:v>
                </c:pt>
                <c:pt idx="7738">
                  <c:v>70.311999999999998</c:v>
                </c:pt>
                <c:pt idx="7739">
                  <c:v>70.251999999999995</c:v>
                </c:pt>
                <c:pt idx="7740">
                  <c:v>70.203000000000003</c:v>
                </c:pt>
                <c:pt idx="7741">
                  <c:v>70.174999999999997</c:v>
                </c:pt>
                <c:pt idx="7742">
                  <c:v>70.138999999999996</c:v>
                </c:pt>
                <c:pt idx="7743">
                  <c:v>70.091999999999999</c:v>
                </c:pt>
                <c:pt idx="7744">
                  <c:v>70.046999999999997</c:v>
                </c:pt>
                <c:pt idx="7745">
                  <c:v>70.024000000000001</c:v>
                </c:pt>
                <c:pt idx="7746">
                  <c:v>70.012</c:v>
                </c:pt>
                <c:pt idx="7747">
                  <c:v>69.997</c:v>
                </c:pt>
                <c:pt idx="7748">
                  <c:v>69.989999999999995</c:v>
                </c:pt>
                <c:pt idx="7749">
                  <c:v>69.991</c:v>
                </c:pt>
                <c:pt idx="7750">
                  <c:v>70.001999999999995</c:v>
                </c:pt>
                <c:pt idx="7751">
                  <c:v>70.022999999999996</c:v>
                </c:pt>
                <c:pt idx="7752">
                  <c:v>70.043000000000006</c:v>
                </c:pt>
                <c:pt idx="7753">
                  <c:v>70.064999999999998</c:v>
                </c:pt>
                <c:pt idx="7754">
                  <c:v>70.100999999999999</c:v>
                </c:pt>
                <c:pt idx="7755">
                  <c:v>70.152000000000001</c:v>
                </c:pt>
                <c:pt idx="7756">
                  <c:v>70.206000000000003</c:v>
                </c:pt>
                <c:pt idx="7757">
                  <c:v>70.242000000000004</c:v>
                </c:pt>
                <c:pt idx="7758">
                  <c:v>70.277000000000001</c:v>
                </c:pt>
                <c:pt idx="7759">
                  <c:v>70.322999999999993</c:v>
                </c:pt>
                <c:pt idx="7760">
                  <c:v>70.372</c:v>
                </c:pt>
                <c:pt idx="7761">
                  <c:v>70.408000000000001</c:v>
                </c:pt>
                <c:pt idx="7762">
                  <c:v>70.430000000000007</c:v>
                </c:pt>
                <c:pt idx="7763">
                  <c:v>70.453000000000003</c:v>
                </c:pt>
                <c:pt idx="7764">
                  <c:v>70.471000000000004</c:v>
                </c:pt>
                <c:pt idx="7765">
                  <c:v>70.481999999999999</c:v>
                </c:pt>
                <c:pt idx="7766">
                  <c:v>70.486999999999995</c:v>
                </c:pt>
                <c:pt idx="7767">
                  <c:v>70.483999999999995</c:v>
                </c:pt>
                <c:pt idx="7768">
                  <c:v>70.486000000000004</c:v>
                </c:pt>
                <c:pt idx="7769">
                  <c:v>70.486999999999995</c:v>
                </c:pt>
                <c:pt idx="7770">
                  <c:v>70.486000000000004</c:v>
                </c:pt>
                <c:pt idx="7771">
                  <c:v>70.494</c:v>
                </c:pt>
                <c:pt idx="7772">
                  <c:v>70.498000000000005</c:v>
                </c:pt>
                <c:pt idx="7773">
                  <c:v>70.504000000000005</c:v>
                </c:pt>
                <c:pt idx="7774">
                  <c:v>70.510000000000005</c:v>
                </c:pt>
                <c:pt idx="7775">
                  <c:v>70.516000000000005</c:v>
                </c:pt>
                <c:pt idx="7776">
                  <c:v>70.525999999999996</c:v>
                </c:pt>
                <c:pt idx="7777">
                  <c:v>70.537999999999997</c:v>
                </c:pt>
                <c:pt idx="7778">
                  <c:v>70.552000000000007</c:v>
                </c:pt>
                <c:pt idx="7779">
                  <c:v>70.566000000000003</c:v>
                </c:pt>
                <c:pt idx="7780">
                  <c:v>70.581000000000003</c:v>
                </c:pt>
                <c:pt idx="7781">
                  <c:v>70.587000000000003</c:v>
                </c:pt>
                <c:pt idx="7782">
                  <c:v>70.59</c:v>
                </c:pt>
                <c:pt idx="7783">
                  <c:v>70.584000000000003</c:v>
                </c:pt>
                <c:pt idx="7784">
                  <c:v>70.578999999999994</c:v>
                </c:pt>
                <c:pt idx="7785">
                  <c:v>70.582999999999998</c:v>
                </c:pt>
                <c:pt idx="7786">
                  <c:v>70.581999999999994</c:v>
                </c:pt>
                <c:pt idx="7787">
                  <c:v>70.552000000000007</c:v>
                </c:pt>
                <c:pt idx="7788">
                  <c:v>70.506</c:v>
                </c:pt>
                <c:pt idx="7789">
                  <c:v>70.456999999999994</c:v>
                </c:pt>
                <c:pt idx="7790">
                  <c:v>70.393000000000001</c:v>
                </c:pt>
                <c:pt idx="7791">
                  <c:v>70.317999999999998</c:v>
                </c:pt>
                <c:pt idx="7792">
                  <c:v>70.234999999999999</c:v>
                </c:pt>
                <c:pt idx="7793">
                  <c:v>70.134</c:v>
                </c:pt>
                <c:pt idx="7794">
                  <c:v>70.016000000000005</c:v>
                </c:pt>
                <c:pt idx="7795">
                  <c:v>69.894000000000005</c:v>
                </c:pt>
                <c:pt idx="7796">
                  <c:v>69.757999999999996</c:v>
                </c:pt>
                <c:pt idx="7797">
                  <c:v>69.606999999999999</c:v>
                </c:pt>
                <c:pt idx="7798">
                  <c:v>69.432000000000002</c:v>
                </c:pt>
                <c:pt idx="7799">
                  <c:v>69.254000000000005</c:v>
                </c:pt>
                <c:pt idx="7800">
                  <c:v>69.057000000000002</c:v>
                </c:pt>
                <c:pt idx="7801">
                  <c:v>68.853999999999999</c:v>
                </c:pt>
                <c:pt idx="7802">
                  <c:v>68.637</c:v>
                </c:pt>
                <c:pt idx="7803">
                  <c:v>68.421000000000006</c:v>
                </c:pt>
                <c:pt idx="7804">
                  <c:v>68.197000000000003</c:v>
                </c:pt>
                <c:pt idx="7805">
                  <c:v>67.944000000000003</c:v>
                </c:pt>
                <c:pt idx="7806">
                  <c:v>67.683999999999997</c:v>
                </c:pt>
                <c:pt idx="7807">
                  <c:v>67.415999999999997</c:v>
                </c:pt>
                <c:pt idx="7808">
                  <c:v>67.143000000000001</c:v>
                </c:pt>
                <c:pt idx="7809">
                  <c:v>66.843999999999994</c:v>
                </c:pt>
                <c:pt idx="7810">
                  <c:v>66.531000000000006</c:v>
                </c:pt>
                <c:pt idx="7811">
                  <c:v>66.227000000000004</c:v>
                </c:pt>
                <c:pt idx="7812">
                  <c:v>65.903999999999996</c:v>
                </c:pt>
                <c:pt idx="7813">
                  <c:v>65.587000000000003</c:v>
                </c:pt>
                <c:pt idx="7814">
                  <c:v>65.275000000000006</c:v>
                </c:pt>
                <c:pt idx="7815">
                  <c:v>64.957999999999998</c:v>
                </c:pt>
                <c:pt idx="7816">
                  <c:v>64.626999999999995</c:v>
                </c:pt>
                <c:pt idx="7817">
                  <c:v>64.301000000000002</c:v>
                </c:pt>
                <c:pt idx="7818">
                  <c:v>63.993000000000002</c:v>
                </c:pt>
                <c:pt idx="7819">
                  <c:v>63.677999999999997</c:v>
                </c:pt>
                <c:pt idx="7820">
                  <c:v>63.375</c:v>
                </c:pt>
                <c:pt idx="7821">
                  <c:v>63.094999999999999</c:v>
                </c:pt>
                <c:pt idx="7822">
                  <c:v>62.819000000000003</c:v>
                </c:pt>
                <c:pt idx="7823">
                  <c:v>62.552999999999997</c:v>
                </c:pt>
                <c:pt idx="7824">
                  <c:v>62.301000000000002</c:v>
                </c:pt>
                <c:pt idx="7825">
                  <c:v>62.057000000000002</c:v>
                </c:pt>
                <c:pt idx="7826">
                  <c:v>61.829000000000001</c:v>
                </c:pt>
                <c:pt idx="7827">
                  <c:v>61.616999999999997</c:v>
                </c:pt>
                <c:pt idx="7828">
                  <c:v>61.399000000000001</c:v>
                </c:pt>
                <c:pt idx="7829">
                  <c:v>61.197000000000003</c:v>
                </c:pt>
                <c:pt idx="7830">
                  <c:v>61.018000000000001</c:v>
                </c:pt>
                <c:pt idx="7831">
                  <c:v>60.848999999999997</c:v>
                </c:pt>
                <c:pt idx="7832">
                  <c:v>60.689</c:v>
                </c:pt>
                <c:pt idx="7833">
                  <c:v>60.545000000000002</c:v>
                </c:pt>
                <c:pt idx="7834">
                  <c:v>60.411000000000001</c:v>
                </c:pt>
                <c:pt idx="7835">
                  <c:v>60.290999999999997</c:v>
                </c:pt>
                <c:pt idx="7836">
                  <c:v>60.183999999999997</c:v>
                </c:pt>
                <c:pt idx="7837">
                  <c:v>60.101999999999997</c:v>
                </c:pt>
                <c:pt idx="7838">
                  <c:v>60.036000000000001</c:v>
                </c:pt>
                <c:pt idx="7839">
                  <c:v>59.975999999999999</c:v>
                </c:pt>
                <c:pt idx="7840">
                  <c:v>59.921999999999997</c:v>
                </c:pt>
                <c:pt idx="7841">
                  <c:v>59.874000000000002</c:v>
                </c:pt>
                <c:pt idx="7842">
                  <c:v>59.838000000000001</c:v>
                </c:pt>
                <c:pt idx="7843">
                  <c:v>59.820999999999998</c:v>
                </c:pt>
                <c:pt idx="7844">
                  <c:v>59.83</c:v>
                </c:pt>
                <c:pt idx="7845">
                  <c:v>59.851999999999997</c:v>
                </c:pt>
                <c:pt idx="7846">
                  <c:v>59.877000000000002</c:v>
                </c:pt>
                <c:pt idx="7847">
                  <c:v>59.908000000000001</c:v>
                </c:pt>
                <c:pt idx="7848">
                  <c:v>59.96</c:v>
                </c:pt>
                <c:pt idx="7849">
                  <c:v>60.015000000000001</c:v>
                </c:pt>
                <c:pt idx="7850">
                  <c:v>60.064</c:v>
                </c:pt>
                <c:pt idx="7851">
                  <c:v>60.145000000000003</c:v>
                </c:pt>
                <c:pt idx="7852">
                  <c:v>60.231000000000002</c:v>
                </c:pt>
                <c:pt idx="7853">
                  <c:v>60.311999999999998</c:v>
                </c:pt>
                <c:pt idx="7854">
                  <c:v>60.401000000000003</c:v>
                </c:pt>
                <c:pt idx="7855">
                  <c:v>60.482999999999997</c:v>
                </c:pt>
                <c:pt idx="7856">
                  <c:v>60.585999999999999</c:v>
                </c:pt>
                <c:pt idx="7857">
                  <c:v>60.706000000000003</c:v>
                </c:pt>
                <c:pt idx="7858">
                  <c:v>60.814</c:v>
                </c:pt>
                <c:pt idx="7859">
                  <c:v>60.927</c:v>
                </c:pt>
                <c:pt idx="7860">
                  <c:v>61.055999999999997</c:v>
                </c:pt>
                <c:pt idx="7861">
                  <c:v>61.16</c:v>
                </c:pt>
                <c:pt idx="7862">
                  <c:v>61.27</c:v>
                </c:pt>
                <c:pt idx="7863">
                  <c:v>61.406999999999996</c:v>
                </c:pt>
                <c:pt idx="7864">
                  <c:v>61.533000000000001</c:v>
                </c:pt>
                <c:pt idx="7865">
                  <c:v>61.639000000000003</c:v>
                </c:pt>
                <c:pt idx="7866">
                  <c:v>61.747</c:v>
                </c:pt>
                <c:pt idx="7867">
                  <c:v>61.838999999999999</c:v>
                </c:pt>
                <c:pt idx="7868">
                  <c:v>61.908999999999999</c:v>
                </c:pt>
                <c:pt idx="7869">
                  <c:v>61.99</c:v>
                </c:pt>
                <c:pt idx="7870">
                  <c:v>62.06</c:v>
                </c:pt>
                <c:pt idx="7871">
                  <c:v>62.103999999999999</c:v>
                </c:pt>
                <c:pt idx="7872">
                  <c:v>62.134</c:v>
                </c:pt>
                <c:pt idx="7873">
                  <c:v>62.173999999999999</c:v>
                </c:pt>
                <c:pt idx="7874">
                  <c:v>62.192</c:v>
                </c:pt>
                <c:pt idx="7875">
                  <c:v>62.21</c:v>
                </c:pt>
                <c:pt idx="7876">
                  <c:v>62.241</c:v>
                </c:pt>
                <c:pt idx="7877">
                  <c:v>62.25</c:v>
                </c:pt>
                <c:pt idx="7878">
                  <c:v>62.281999999999996</c:v>
                </c:pt>
                <c:pt idx="7879">
                  <c:v>62.314</c:v>
                </c:pt>
                <c:pt idx="7880">
                  <c:v>62.343000000000004</c:v>
                </c:pt>
                <c:pt idx="7881">
                  <c:v>62.383000000000003</c:v>
                </c:pt>
                <c:pt idx="7882">
                  <c:v>62.427</c:v>
                </c:pt>
                <c:pt idx="7883">
                  <c:v>62.485999999999997</c:v>
                </c:pt>
                <c:pt idx="7884">
                  <c:v>62.555</c:v>
                </c:pt>
                <c:pt idx="7885">
                  <c:v>62.648000000000003</c:v>
                </c:pt>
                <c:pt idx="7886">
                  <c:v>62.75</c:v>
                </c:pt>
                <c:pt idx="7887">
                  <c:v>62.845999999999997</c:v>
                </c:pt>
                <c:pt idx="7888">
                  <c:v>62.956000000000003</c:v>
                </c:pt>
                <c:pt idx="7889">
                  <c:v>63.072000000000003</c:v>
                </c:pt>
                <c:pt idx="7890">
                  <c:v>63.177999999999997</c:v>
                </c:pt>
                <c:pt idx="7891">
                  <c:v>63.271999999999998</c:v>
                </c:pt>
                <c:pt idx="7892">
                  <c:v>63.34</c:v>
                </c:pt>
                <c:pt idx="7893">
                  <c:v>63.412999999999997</c:v>
                </c:pt>
                <c:pt idx="7894">
                  <c:v>63.481000000000002</c:v>
                </c:pt>
                <c:pt idx="7895">
                  <c:v>63.527000000000001</c:v>
                </c:pt>
                <c:pt idx="7896">
                  <c:v>63.546999999999997</c:v>
                </c:pt>
                <c:pt idx="7897">
                  <c:v>63.534999999999997</c:v>
                </c:pt>
                <c:pt idx="7898">
                  <c:v>63.488999999999997</c:v>
                </c:pt>
                <c:pt idx="7899">
                  <c:v>63.426000000000002</c:v>
                </c:pt>
                <c:pt idx="7900">
                  <c:v>63.351999999999997</c:v>
                </c:pt>
                <c:pt idx="7901">
                  <c:v>63.252000000000002</c:v>
                </c:pt>
                <c:pt idx="7902">
                  <c:v>63.148000000000003</c:v>
                </c:pt>
                <c:pt idx="7903">
                  <c:v>63.045999999999999</c:v>
                </c:pt>
                <c:pt idx="7904">
                  <c:v>62.941000000000003</c:v>
                </c:pt>
                <c:pt idx="7905">
                  <c:v>62.83</c:v>
                </c:pt>
                <c:pt idx="7906">
                  <c:v>62.728999999999999</c:v>
                </c:pt>
                <c:pt idx="7907">
                  <c:v>62.622999999999998</c:v>
                </c:pt>
                <c:pt idx="7908">
                  <c:v>62.515999999999998</c:v>
                </c:pt>
                <c:pt idx="7909">
                  <c:v>62.424999999999997</c:v>
                </c:pt>
                <c:pt idx="7910">
                  <c:v>62.348999999999997</c:v>
                </c:pt>
                <c:pt idx="7911">
                  <c:v>62.296999999999997</c:v>
                </c:pt>
                <c:pt idx="7912">
                  <c:v>62.262999999999998</c:v>
                </c:pt>
                <c:pt idx="7913">
                  <c:v>62.246000000000002</c:v>
                </c:pt>
                <c:pt idx="7914">
                  <c:v>62.262999999999998</c:v>
                </c:pt>
                <c:pt idx="7915">
                  <c:v>62.311</c:v>
                </c:pt>
                <c:pt idx="7916">
                  <c:v>62.378</c:v>
                </c:pt>
                <c:pt idx="7917">
                  <c:v>62.448999999999998</c:v>
                </c:pt>
                <c:pt idx="7918">
                  <c:v>62.518000000000001</c:v>
                </c:pt>
                <c:pt idx="7919">
                  <c:v>62.593000000000004</c:v>
                </c:pt>
                <c:pt idx="7920">
                  <c:v>62.671999999999997</c:v>
                </c:pt>
                <c:pt idx="7921">
                  <c:v>62.747999999999998</c:v>
                </c:pt>
                <c:pt idx="7922">
                  <c:v>62.814999999999998</c:v>
                </c:pt>
                <c:pt idx="7923">
                  <c:v>62.881</c:v>
                </c:pt>
                <c:pt idx="7924">
                  <c:v>62.938000000000002</c:v>
                </c:pt>
                <c:pt idx="7925">
                  <c:v>62.973999999999997</c:v>
                </c:pt>
                <c:pt idx="7926">
                  <c:v>62.981999999999999</c:v>
                </c:pt>
                <c:pt idx="7927">
                  <c:v>62.960999999999999</c:v>
                </c:pt>
                <c:pt idx="7928">
                  <c:v>62.911999999999999</c:v>
                </c:pt>
                <c:pt idx="7929">
                  <c:v>62.863</c:v>
                </c:pt>
                <c:pt idx="7930">
                  <c:v>62.792000000000002</c:v>
                </c:pt>
                <c:pt idx="7931">
                  <c:v>62.677</c:v>
                </c:pt>
                <c:pt idx="7932">
                  <c:v>62.557000000000002</c:v>
                </c:pt>
                <c:pt idx="7933">
                  <c:v>62.429000000000002</c:v>
                </c:pt>
                <c:pt idx="7934">
                  <c:v>62.290999999999997</c:v>
                </c:pt>
                <c:pt idx="7935">
                  <c:v>62.170999999999999</c:v>
                </c:pt>
                <c:pt idx="7936">
                  <c:v>62.045000000000002</c:v>
                </c:pt>
                <c:pt idx="7937">
                  <c:v>61.926000000000002</c:v>
                </c:pt>
                <c:pt idx="7938">
                  <c:v>61.823</c:v>
                </c:pt>
                <c:pt idx="7939">
                  <c:v>61.741</c:v>
                </c:pt>
                <c:pt idx="7940">
                  <c:v>61.686999999999998</c:v>
                </c:pt>
                <c:pt idx="7941">
                  <c:v>61.645000000000003</c:v>
                </c:pt>
                <c:pt idx="7942">
                  <c:v>61.616</c:v>
                </c:pt>
                <c:pt idx="7943">
                  <c:v>61.594000000000001</c:v>
                </c:pt>
                <c:pt idx="7944">
                  <c:v>61.584000000000003</c:v>
                </c:pt>
                <c:pt idx="7945">
                  <c:v>61.587000000000003</c:v>
                </c:pt>
                <c:pt idx="7946">
                  <c:v>61.594000000000001</c:v>
                </c:pt>
                <c:pt idx="7947">
                  <c:v>61.61</c:v>
                </c:pt>
                <c:pt idx="7948">
                  <c:v>61.643000000000001</c:v>
                </c:pt>
                <c:pt idx="7949">
                  <c:v>61.686999999999998</c:v>
                </c:pt>
                <c:pt idx="7950">
                  <c:v>61.725000000000001</c:v>
                </c:pt>
                <c:pt idx="7951">
                  <c:v>61.753</c:v>
                </c:pt>
                <c:pt idx="7952">
                  <c:v>61.765000000000001</c:v>
                </c:pt>
                <c:pt idx="7953">
                  <c:v>61.771000000000001</c:v>
                </c:pt>
                <c:pt idx="7954">
                  <c:v>61.777000000000001</c:v>
                </c:pt>
                <c:pt idx="7955">
                  <c:v>61.777999999999999</c:v>
                </c:pt>
                <c:pt idx="7956">
                  <c:v>61.781999999999996</c:v>
                </c:pt>
                <c:pt idx="7957">
                  <c:v>61.795000000000002</c:v>
                </c:pt>
                <c:pt idx="7958">
                  <c:v>61.811999999999998</c:v>
                </c:pt>
                <c:pt idx="7959">
                  <c:v>61.834000000000003</c:v>
                </c:pt>
                <c:pt idx="7960">
                  <c:v>61.853000000000002</c:v>
                </c:pt>
                <c:pt idx="7961">
                  <c:v>61.863</c:v>
                </c:pt>
                <c:pt idx="7962">
                  <c:v>61.868000000000002</c:v>
                </c:pt>
                <c:pt idx="7963">
                  <c:v>61.872999999999998</c:v>
                </c:pt>
                <c:pt idx="7964">
                  <c:v>61.884999999999998</c:v>
                </c:pt>
                <c:pt idx="7965">
                  <c:v>61.911999999999999</c:v>
                </c:pt>
                <c:pt idx="7966">
                  <c:v>61.96</c:v>
                </c:pt>
                <c:pt idx="7967">
                  <c:v>62.02</c:v>
                </c:pt>
                <c:pt idx="7968">
                  <c:v>62.084000000000003</c:v>
                </c:pt>
                <c:pt idx="7969">
                  <c:v>62.151000000000003</c:v>
                </c:pt>
                <c:pt idx="7970">
                  <c:v>62.216000000000001</c:v>
                </c:pt>
                <c:pt idx="7971">
                  <c:v>62.265999999999998</c:v>
                </c:pt>
                <c:pt idx="7972">
                  <c:v>62.286000000000001</c:v>
                </c:pt>
                <c:pt idx="7973">
                  <c:v>62.302999999999997</c:v>
                </c:pt>
                <c:pt idx="7974">
                  <c:v>62.326999999999998</c:v>
                </c:pt>
                <c:pt idx="7975">
                  <c:v>62.356999999999999</c:v>
                </c:pt>
                <c:pt idx="7976">
                  <c:v>62.38</c:v>
                </c:pt>
                <c:pt idx="7977">
                  <c:v>62.398000000000003</c:v>
                </c:pt>
                <c:pt idx="7978">
                  <c:v>62.402999999999999</c:v>
                </c:pt>
                <c:pt idx="7979">
                  <c:v>62.402999999999999</c:v>
                </c:pt>
                <c:pt idx="7980">
                  <c:v>62.405000000000001</c:v>
                </c:pt>
                <c:pt idx="7981">
                  <c:v>62.405999999999999</c:v>
                </c:pt>
                <c:pt idx="7982">
                  <c:v>62.396000000000001</c:v>
                </c:pt>
                <c:pt idx="7983">
                  <c:v>62.389000000000003</c:v>
                </c:pt>
                <c:pt idx="7984">
                  <c:v>62.395000000000003</c:v>
                </c:pt>
                <c:pt idx="7985">
                  <c:v>62.405999999999999</c:v>
                </c:pt>
                <c:pt idx="7986">
                  <c:v>62.4</c:v>
                </c:pt>
                <c:pt idx="7987">
                  <c:v>62.37</c:v>
                </c:pt>
                <c:pt idx="7988">
                  <c:v>62.345999999999997</c:v>
                </c:pt>
                <c:pt idx="7989">
                  <c:v>62.307000000000002</c:v>
                </c:pt>
                <c:pt idx="7990">
                  <c:v>62.253</c:v>
                </c:pt>
                <c:pt idx="7991">
                  <c:v>62.216999999999999</c:v>
                </c:pt>
                <c:pt idx="7992">
                  <c:v>62.177999999999997</c:v>
                </c:pt>
                <c:pt idx="7993">
                  <c:v>62.161999999999999</c:v>
                </c:pt>
                <c:pt idx="7994">
                  <c:v>62.155999999999999</c:v>
                </c:pt>
                <c:pt idx="7995">
                  <c:v>62.134</c:v>
                </c:pt>
                <c:pt idx="7996">
                  <c:v>62.152999999999999</c:v>
                </c:pt>
                <c:pt idx="7997">
                  <c:v>62.188000000000002</c:v>
                </c:pt>
                <c:pt idx="7998">
                  <c:v>62.203000000000003</c:v>
                </c:pt>
                <c:pt idx="7999">
                  <c:v>62.243000000000002</c:v>
                </c:pt>
                <c:pt idx="8000">
                  <c:v>62.286000000000001</c:v>
                </c:pt>
                <c:pt idx="8001">
                  <c:v>62.335999999999999</c:v>
                </c:pt>
                <c:pt idx="8002">
                  <c:v>62.389000000000003</c:v>
                </c:pt>
                <c:pt idx="8003">
                  <c:v>62.454999999999998</c:v>
                </c:pt>
                <c:pt idx="8004">
                  <c:v>62.539000000000001</c:v>
                </c:pt>
                <c:pt idx="8005">
                  <c:v>62.625</c:v>
                </c:pt>
                <c:pt idx="8006">
                  <c:v>62.713000000000001</c:v>
                </c:pt>
                <c:pt idx="8007">
                  <c:v>62.81</c:v>
                </c:pt>
                <c:pt idx="8008">
                  <c:v>62.892000000000003</c:v>
                </c:pt>
                <c:pt idx="8009">
                  <c:v>62.988</c:v>
                </c:pt>
                <c:pt idx="8010">
                  <c:v>63.075000000000003</c:v>
                </c:pt>
                <c:pt idx="8011">
                  <c:v>63.158000000000001</c:v>
                </c:pt>
                <c:pt idx="8012">
                  <c:v>63.247999999999998</c:v>
                </c:pt>
                <c:pt idx="8013">
                  <c:v>63.34</c:v>
                </c:pt>
                <c:pt idx="8014">
                  <c:v>63.420999999999999</c:v>
                </c:pt>
                <c:pt idx="8015">
                  <c:v>63.500999999999998</c:v>
                </c:pt>
                <c:pt idx="8016">
                  <c:v>63.591999999999999</c:v>
                </c:pt>
                <c:pt idx="8017">
                  <c:v>63.658000000000001</c:v>
                </c:pt>
                <c:pt idx="8018">
                  <c:v>63.707000000000001</c:v>
                </c:pt>
                <c:pt idx="8019">
                  <c:v>63.747</c:v>
                </c:pt>
                <c:pt idx="8020">
                  <c:v>63.79</c:v>
                </c:pt>
                <c:pt idx="8021">
                  <c:v>63.826000000000001</c:v>
                </c:pt>
                <c:pt idx="8022">
                  <c:v>63.844999999999999</c:v>
                </c:pt>
                <c:pt idx="8023">
                  <c:v>63.853999999999999</c:v>
                </c:pt>
                <c:pt idx="8024">
                  <c:v>63.847000000000001</c:v>
                </c:pt>
                <c:pt idx="8025">
                  <c:v>63.826000000000001</c:v>
                </c:pt>
                <c:pt idx="8026">
                  <c:v>63.795999999999999</c:v>
                </c:pt>
                <c:pt idx="8027">
                  <c:v>63.753999999999998</c:v>
                </c:pt>
                <c:pt idx="8028">
                  <c:v>63.710999999999999</c:v>
                </c:pt>
                <c:pt idx="8029">
                  <c:v>63.667999999999999</c:v>
                </c:pt>
                <c:pt idx="8030">
                  <c:v>63.622</c:v>
                </c:pt>
                <c:pt idx="8031">
                  <c:v>63.566000000000003</c:v>
                </c:pt>
                <c:pt idx="8032">
                  <c:v>63.506999999999998</c:v>
                </c:pt>
                <c:pt idx="8033">
                  <c:v>63.457999999999998</c:v>
                </c:pt>
                <c:pt idx="8034">
                  <c:v>63.411999999999999</c:v>
                </c:pt>
                <c:pt idx="8035">
                  <c:v>63.354999999999997</c:v>
                </c:pt>
                <c:pt idx="8036">
                  <c:v>63.29</c:v>
                </c:pt>
                <c:pt idx="8037">
                  <c:v>63.231999999999999</c:v>
                </c:pt>
                <c:pt idx="8038">
                  <c:v>63.183999999999997</c:v>
                </c:pt>
                <c:pt idx="8039">
                  <c:v>63.146000000000001</c:v>
                </c:pt>
                <c:pt idx="8040">
                  <c:v>63.115000000000002</c:v>
                </c:pt>
                <c:pt idx="8041">
                  <c:v>63.067</c:v>
                </c:pt>
                <c:pt idx="8042">
                  <c:v>63.005000000000003</c:v>
                </c:pt>
                <c:pt idx="8043">
                  <c:v>62.939</c:v>
                </c:pt>
                <c:pt idx="8044">
                  <c:v>62.860999999999997</c:v>
                </c:pt>
                <c:pt idx="8045">
                  <c:v>62.786999999999999</c:v>
                </c:pt>
                <c:pt idx="8046">
                  <c:v>62.734999999999999</c:v>
                </c:pt>
                <c:pt idx="8047">
                  <c:v>62.686</c:v>
                </c:pt>
                <c:pt idx="8048">
                  <c:v>62.627000000000002</c:v>
                </c:pt>
                <c:pt idx="8049">
                  <c:v>62.585000000000001</c:v>
                </c:pt>
                <c:pt idx="8050">
                  <c:v>62.551000000000002</c:v>
                </c:pt>
                <c:pt idx="8051">
                  <c:v>62.521000000000001</c:v>
                </c:pt>
                <c:pt idx="8052">
                  <c:v>62.487000000000002</c:v>
                </c:pt>
                <c:pt idx="8053">
                  <c:v>62.454999999999998</c:v>
                </c:pt>
                <c:pt idx="8054">
                  <c:v>62.420999999999999</c:v>
                </c:pt>
                <c:pt idx="8055">
                  <c:v>62.387999999999998</c:v>
                </c:pt>
                <c:pt idx="8056">
                  <c:v>62.347999999999999</c:v>
                </c:pt>
                <c:pt idx="8057">
                  <c:v>62.302999999999997</c:v>
                </c:pt>
                <c:pt idx="8058">
                  <c:v>62.265999999999998</c:v>
                </c:pt>
                <c:pt idx="8059">
                  <c:v>62.238999999999997</c:v>
                </c:pt>
                <c:pt idx="8060">
                  <c:v>62.22</c:v>
                </c:pt>
                <c:pt idx="8061">
                  <c:v>62.210999999999999</c:v>
                </c:pt>
                <c:pt idx="8062">
                  <c:v>62.209000000000003</c:v>
                </c:pt>
                <c:pt idx="8063">
                  <c:v>62.210999999999999</c:v>
                </c:pt>
                <c:pt idx="8064">
                  <c:v>62.219000000000001</c:v>
                </c:pt>
                <c:pt idx="8065">
                  <c:v>62.234000000000002</c:v>
                </c:pt>
                <c:pt idx="8066">
                  <c:v>62.253</c:v>
                </c:pt>
                <c:pt idx="8067">
                  <c:v>62.267000000000003</c:v>
                </c:pt>
                <c:pt idx="8068">
                  <c:v>62.280999999999999</c:v>
                </c:pt>
                <c:pt idx="8069">
                  <c:v>62.298000000000002</c:v>
                </c:pt>
                <c:pt idx="8070">
                  <c:v>62.308</c:v>
                </c:pt>
                <c:pt idx="8071">
                  <c:v>62.32</c:v>
                </c:pt>
                <c:pt idx="8072">
                  <c:v>62.335000000000001</c:v>
                </c:pt>
                <c:pt idx="8073">
                  <c:v>62.347999999999999</c:v>
                </c:pt>
                <c:pt idx="8074">
                  <c:v>62.357999999999997</c:v>
                </c:pt>
                <c:pt idx="8075">
                  <c:v>62.37</c:v>
                </c:pt>
                <c:pt idx="8076">
                  <c:v>62.384999999999998</c:v>
                </c:pt>
                <c:pt idx="8077">
                  <c:v>62.4</c:v>
                </c:pt>
                <c:pt idx="8078">
                  <c:v>62.417000000000002</c:v>
                </c:pt>
                <c:pt idx="8079">
                  <c:v>62.43</c:v>
                </c:pt>
                <c:pt idx="8080">
                  <c:v>62.441000000000003</c:v>
                </c:pt>
                <c:pt idx="8081">
                  <c:v>62.454999999999998</c:v>
                </c:pt>
                <c:pt idx="8082">
                  <c:v>62.466999999999999</c:v>
                </c:pt>
                <c:pt idx="8083">
                  <c:v>62.478000000000002</c:v>
                </c:pt>
                <c:pt idx="8084">
                  <c:v>62.484999999999999</c:v>
                </c:pt>
                <c:pt idx="8085">
                  <c:v>62.484000000000002</c:v>
                </c:pt>
                <c:pt idx="8086">
                  <c:v>62.476999999999997</c:v>
                </c:pt>
                <c:pt idx="8087">
                  <c:v>62.463000000000001</c:v>
                </c:pt>
                <c:pt idx="8088">
                  <c:v>62.435000000000002</c:v>
                </c:pt>
                <c:pt idx="8089">
                  <c:v>62.398000000000003</c:v>
                </c:pt>
                <c:pt idx="8090">
                  <c:v>62.356999999999999</c:v>
                </c:pt>
                <c:pt idx="8091">
                  <c:v>62.319000000000003</c:v>
                </c:pt>
                <c:pt idx="8092">
                  <c:v>62.273000000000003</c:v>
                </c:pt>
                <c:pt idx="8093">
                  <c:v>62.24</c:v>
                </c:pt>
                <c:pt idx="8094">
                  <c:v>62.234000000000002</c:v>
                </c:pt>
                <c:pt idx="8095">
                  <c:v>62.204999999999998</c:v>
                </c:pt>
                <c:pt idx="8096">
                  <c:v>62.167000000000002</c:v>
                </c:pt>
                <c:pt idx="8097">
                  <c:v>62.149000000000001</c:v>
                </c:pt>
                <c:pt idx="8098">
                  <c:v>62.134</c:v>
                </c:pt>
                <c:pt idx="8099">
                  <c:v>62.112000000000002</c:v>
                </c:pt>
                <c:pt idx="8100">
                  <c:v>62.093000000000004</c:v>
                </c:pt>
                <c:pt idx="8101">
                  <c:v>62.073</c:v>
                </c:pt>
                <c:pt idx="8102">
                  <c:v>62.042999999999999</c:v>
                </c:pt>
                <c:pt idx="8103">
                  <c:v>62.008000000000003</c:v>
                </c:pt>
                <c:pt idx="8104">
                  <c:v>61.99</c:v>
                </c:pt>
                <c:pt idx="8105">
                  <c:v>61.975999999999999</c:v>
                </c:pt>
                <c:pt idx="8106">
                  <c:v>61.947000000000003</c:v>
                </c:pt>
                <c:pt idx="8107">
                  <c:v>61.914999999999999</c:v>
                </c:pt>
                <c:pt idx="8108">
                  <c:v>61.881999999999998</c:v>
                </c:pt>
                <c:pt idx="8109">
                  <c:v>61.845999999999997</c:v>
                </c:pt>
                <c:pt idx="8110">
                  <c:v>61.808999999999997</c:v>
                </c:pt>
                <c:pt idx="8111">
                  <c:v>61.764000000000003</c:v>
                </c:pt>
                <c:pt idx="8112">
                  <c:v>61.713999999999999</c:v>
                </c:pt>
                <c:pt idx="8113">
                  <c:v>61.674999999999997</c:v>
                </c:pt>
                <c:pt idx="8114">
                  <c:v>61.655000000000001</c:v>
                </c:pt>
                <c:pt idx="8115">
                  <c:v>61.637999999999998</c:v>
                </c:pt>
                <c:pt idx="8116">
                  <c:v>61.613999999999997</c:v>
                </c:pt>
                <c:pt idx="8117">
                  <c:v>61.594999999999999</c:v>
                </c:pt>
                <c:pt idx="8118">
                  <c:v>61.585000000000001</c:v>
                </c:pt>
                <c:pt idx="8119">
                  <c:v>61.58</c:v>
                </c:pt>
                <c:pt idx="8120">
                  <c:v>61.572000000000003</c:v>
                </c:pt>
                <c:pt idx="8121">
                  <c:v>61.576000000000001</c:v>
                </c:pt>
                <c:pt idx="8122">
                  <c:v>61.582999999999998</c:v>
                </c:pt>
                <c:pt idx="8123">
                  <c:v>61.598999999999997</c:v>
                </c:pt>
                <c:pt idx="8124">
                  <c:v>61.619</c:v>
                </c:pt>
                <c:pt idx="8125">
                  <c:v>61.634</c:v>
                </c:pt>
                <c:pt idx="8126">
                  <c:v>61.643000000000001</c:v>
                </c:pt>
                <c:pt idx="8127">
                  <c:v>61.652000000000001</c:v>
                </c:pt>
                <c:pt idx="8128">
                  <c:v>61.661999999999999</c:v>
                </c:pt>
                <c:pt idx="8129">
                  <c:v>61.671999999999997</c:v>
                </c:pt>
                <c:pt idx="8130">
                  <c:v>61.683999999999997</c:v>
                </c:pt>
                <c:pt idx="8131">
                  <c:v>61.689</c:v>
                </c:pt>
                <c:pt idx="8132">
                  <c:v>61.683999999999997</c:v>
                </c:pt>
                <c:pt idx="8133">
                  <c:v>61.682000000000002</c:v>
                </c:pt>
                <c:pt idx="8134">
                  <c:v>61.673999999999999</c:v>
                </c:pt>
                <c:pt idx="8135">
                  <c:v>61.664000000000001</c:v>
                </c:pt>
                <c:pt idx="8136">
                  <c:v>61.651000000000003</c:v>
                </c:pt>
                <c:pt idx="8137">
                  <c:v>61.637999999999998</c:v>
                </c:pt>
                <c:pt idx="8138">
                  <c:v>61.625</c:v>
                </c:pt>
                <c:pt idx="8139">
                  <c:v>61.619</c:v>
                </c:pt>
                <c:pt idx="8140">
                  <c:v>61.625</c:v>
                </c:pt>
                <c:pt idx="8141">
                  <c:v>61.639000000000003</c:v>
                </c:pt>
                <c:pt idx="8142">
                  <c:v>61.654000000000003</c:v>
                </c:pt>
                <c:pt idx="8143">
                  <c:v>61.667000000000002</c:v>
                </c:pt>
                <c:pt idx="8144">
                  <c:v>61.68</c:v>
                </c:pt>
                <c:pt idx="8145">
                  <c:v>61.688000000000002</c:v>
                </c:pt>
                <c:pt idx="8146">
                  <c:v>61.692</c:v>
                </c:pt>
                <c:pt idx="8147">
                  <c:v>61.692</c:v>
                </c:pt>
                <c:pt idx="8148">
                  <c:v>61.692</c:v>
                </c:pt>
                <c:pt idx="8149">
                  <c:v>61.698</c:v>
                </c:pt>
                <c:pt idx="8150">
                  <c:v>61.707999999999998</c:v>
                </c:pt>
                <c:pt idx="8151">
                  <c:v>61.725999999999999</c:v>
                </c:pt>
                <c:pt idx="8152">
                  <c:v>61.749000000000002</c:v>
                </c:pt>
                <c:pt idx="8153">
                  <c:v>61.773000000000003</c:v>
                </c:pt>
                <c:pt idx="8154">
                  <c:v>61.789000000000001</c:v>
                </c:pt>
                <c:pt idx="8155">
                  <c:v>61.793999999999997</c:v>
                </c:pt>
                <c:pt idx="8156">
                  <c:v>61.783000000000001</c:v>
                </c:pt>
                <c:pt idx="8157">
                  <c:v>61.767000000000003</c:v>
                </c:pt>
                <c:pt idx="8158">
                  <c:v>61.744</c:v>
                </c:pt>
                <c:pt idx="8159">
                  <c:v>61.725000000000001</c:v>
                </c:pt>
                <c:pt idx="8160">
                  <c:v>61.710999999999999</c:v>
                </c:pt>
                <c:pt idx="8161">
                  <c:v>61.7</c:v>
                </c:pt>
                <c:pt idx="8162">
                  <c:v>61.686999999999998</c:v>
                </c:pt>
                <c:pt idx="8163">
                  <c:v>61.674999999999997</c:v>
                </c:pt>
                <c:pt idx="8164">
                  <c:v>61.673999999999999</c:v>
                </c:pt>
                <c:pt idx="8165">
                  <c:v>61.682000000000002</c:v>
                </c:pt>
                <c:pt idx="8166">
                  <c:v>61.698</c:v>
                </c:pt>
                <c:pt idx="8167">
                  <c:v>61.719000000000001</c:v>
                </c:pt>
                <c:pt idx="8168">
                  <c:v>61.741</c:v>
                </c:pt>
                <c:pt idx="8169">
                  <c:v>61.76</c:v>
                </c:pt>
                <c:pt idx="8170">
                  <c:v>61.786000000000001</c:v>
                </c:pt>
                <c:pt idx="8171">
                  <c:v>61.814999999999998</c:v>
                </c:pt>
                <c:pt idx="8172">
                  <c:v>61.844999999999999</c:v>
                </c:pt>
                <c:pt idx="8173">
                  <c:v>61.872</c:v>
                </c:pt>
                <c:pt idx="8174">
                  <c:v>61.902999999999999</c:v>
                </c:pt>
                <c:pt idx="8175">
                  <c:v>61.942</c:v>
                </c:pt>
                <c:pt idx="8176">
                  <c:v>61.978000000000002</c:v>
                </c:pt>
                <c:pt idx="8177">
                  <c:v>62.000999999999998</c:v>
                </c:pt>
                <c:pt idx="8178">
                  <c:v>62.018000000000001</c:v>
                </c:pt>
                <c:pt idx="8179">
                  <c:v>62.033999999999999</c:v>
                </c:pt>
                <c:pt idx="8180">
                  <c:v>62.048999999999999</c:v>
                </c:pt>
                <c:pt idx="8181">
                  <c:v>62.061</c:v>
                </c:pt>
                <c:pt idx="8182">
                  <c:v>62.07</c:v>
                </c:pt>
                <c:pt idx="8183">
                  <c:v>62.075000000000003</c:v>
                </c:pt>
                <c:pt idx="8184">
                  <c:v>62.082000000000001</c:v>
                </c:pt>
                <c:pt idx="8185">
                  <c:v>62.087000000000003</c:v>
                </c:pt>
                <c:pt idx="8186">
                  <c:v>62.091000000000001</c:v>
                </c:pt>
                <c:pt idx="8187">
                  <c:v>62.097999999999999</c:v>
                </c:pt>
                <c:pt idx="8188">
                  <c:v>62.104999999999997</c:v>
                </c:pt>
                <c:pt idx="8189">
                  <c:v>62.103999999999999</c:v>
                </c:pt>
                <c:pt idx="8190">
                  <c:v>62.1</c:v>
                </c:pt>
                <c:pt idx="8191">
                  <c:v>62.094000000000001</c:v>
                </c:pt>
                <c:pt idx="8192">
                  <c:v>62.091000000000001</c:v>
                </c:pt>
                <c:pt idx="8193">
                  <c:v>62.094000000000001</c:v>
                </c:pt>
                <c:pt idx="8194">
                  <c:v>62.098999999999997</c:v>
                </c:pt>
                <c:pt idx="8195">
                  <c:v>62.100999999999999</c:v>
                </c:pt>
                <c:pt idx="8196">
                  <c:v>62.09</c:v>
                </c:pt>
                <c:pt idx="8197">
                  <c:v>62.058</c:v>
                </c:pt>
                <c:pt idx="8198">
                  <c:v>62.03</c:v>
                </c:pt>
                <c:pt idx="8199">
                  <c:v>62.006999999999998</c:v>
                </c:pt>
                <c:pt idx="8200">
                  <c:v>61.981999999999999</c:v>
                </c:pt>
                <c:pt idx="8201">
                  <c:v>61.953000000000003</c:v>
                </c:pt>
                <c:pt idx="8202">
                  <c:v>61.914000000000001</c:v>
                </c:pt>
                <c:pt idx="8203">
                  <c:v>61.868000000000002</c:v>
                </c:pt>
                <c:pt idx="8204">
                  <c:v>61.811999999999998</c:v>
                </c:pt>
                <c:pt idx="8205">
                  <c:v>61.750999999999998</c:v>
                </c:pt>
                <c:pt idx="8206">
                  <c:v>61.685000000000002</c:v>
                </c:pt>
                <c:pt idx="8207">
                  <c:v>61.595999999999997</c:v>
                </c:pt>
                <c:pt idx="8208">
                  <c:v>61.497</c:v>
                </c:pt>
                <c:pt idx="8209">
                  <c:v>61.39</c:v>
                </c:pt>
                <c:pt idx="8210">
                  <c:v>61.283000000000001</c:v>
                </c:pt>
                <c:pt idx="8211">
                  <c:v>61.177</c:v>
                </c:pt>
                <c:pt idx="8212">
                  <c:v>61.075000000000003</c:v>
                </c:pt>
                <c:pt idx="8213">
                  <c:v>60.965000000000003</c:v>
                </c:pt>
                <c:pt idx="8214">
                  <c:v>60.863</c:v>
                </c:pt>
                <c:pt idx="8215">
                  <c:v>60.777999999999999</c:v>
                </c:pt>
                <c:pt idx="8216">
                  <c:v>60.691000000000003</c:v>
                </c:pt>
                <c:pt idx="8217">
                  <c:v>60.588000000000001</c:v>
                </c:pt>
                <c:pt idx="8218">
                  <c:v>60.491999999999997</c:v>
                </c:pt>
                <c:pt idx="8219">
                  <c:v>60.415999999999997</c:v>
                </c:pt>
                <c:pt idx="8220">
                  <c:v>60.331000000000003</c:v>
                </c:pt>
                <c:pt idx="8221">
                  <c:v>60.23</c:v>
                </c:pt>
                <c:pt idx="8222">
                  <c:v>60.121000000000002</c:v>
                </c:pt>
                <c:pt idx="8223">
                  <c:v>60.018999999999998</c:v>
                </c:pt>
                <c:pt idx="8224">
                  <c:v>59.951999999999998</c:v>
                </c:pt>
                <c:pt idx="8225">
                  <c:v>59.881999999999998</c:v>
                </c:pt>
                <c:pt idx="8226">
                  <c:v>59.808</c:v>
                </c:pt>
                <c:pt idx="8227">
                  <c:v>59.73</c:v>
                </c:pt>
                <c:pt idx="8228">
                  <c:v>59.656999999999996</c:v>
                </c:pt>
                <c:pt idx="8229">
                  <c:v>59.597000000000001</c:v>
                </c:pt>
                <c:pt idx="8230">
                  <c:v>59.529000000000003</c:v>
                </c:pt>
                <c:pt idx="8231">
                  <c:v>59.451999999999998</c:v>
                </c:pt>
                <c:pt idx="8232">
                  <c:v>59.372999999999998</c:v>
                </c:pt>
                <c:pt idx="8233">
                  <c:v>59.317999999999998</c:v>
                </c:pt>
                <c:pt idx="8234">
                  <c:v>59.26</c:v>
                </c:pt>
                <c:pt idx="8235">
                  <c:v>59.183999999999997</c:v>
                </c:pt>
                <c:pt idx="8236">
                  <c:v>59.101999999999997</c:v>
                </c:pt>
                <c:pt idx="8237">
                  <c:v>59.003999999999998</c:v>
                </c:pt>
                <c:pt idx="8238">
                  <c:v>58.911999999999999</c:v>
                </c:pt>
                <c:pt idx="8239">
                  <c:v>58.832999999999998</c:v>
                </c:pt>
                <c:pt idx="8240">
                  <c:v>58.732999999999997</c:v>
                </c:pt>
                <c:pt idx="8241">
                  <c:v>58.625999999999998</c:v>
                </c:pt>
                <c:pt idx="8242">
                  <c:v>58.530999999999999</c:v>
                </c:pt>
                <c:pt idx="8243">
                  <c:v>58.424999999999997</c:v>
                </c:pt>
                <c:pt idx="8244">
                  <c:v>58.326000000000001</c:v>
                </c:pt>
                <c:pt idx="8245">
                  <c:v>58.238</c:v>
                </c:pt>
                <c:pt idx="8246">
                  <c:v>58.155999999999999</c:v>
                </c:pt>
                <c:pt idx="8247">
                  <c:v>58.073999999999998</c:v>
                </c:pt>
                <c:pt idx="8248">
                  <c:v>57.978000000000002</c:v>
                </c:pt>
                <c:pt idx="8249">
                  <c:v>57.902999999999999</c:v>
                </c:pt>
                <c:pt idx="8250">
                  <c:v>57.856000000000002</c:v>
                </c:pt>
                <c:pt idx="8251">
                  <c:v>57.817999999999998</c:v>
                </c:pt>
                <c:pt idx="8252">
                  <c:v>57.786999999999999</c:v>
                </c:pt>
                <c:pt idx="8253">
                  <c:v>57.765999999999998</c:v>
                </c:pt>
                <c:pt idx="8254">
                  <c:v>57.749000000000002</c:v>
                </c:pt>
                <c:pt idx="8255">
                  <c:v>57.738999999999997</c:v>
                </c:pt>
                <c:pt idx="8256">
                  <c:v>57.725999999999999</c:v>
                </c:pt>
                <c:pt idx="8257">
                  <c:v>57.713999999999999</c:v>
                </c:pt>
                <c:pt idx="8258">
                  <c:v>57.706000000000003</c:v>
                </c:pt>
                <c:pt idx="8259">
                  <c:v>57.694000000000003</c:v>
                </c:pt>
                <c:pt idx="8260">
                  <c:v>57.682000000000002</c:v>
                </c:pt>
                <c:pt idx="8261">
                  <c:v>57.671999999999997</c:v>
                </c:pt>
                <c:pt idx="8262">
                  <c:v>57.66</c:v>
                </c:pt>
                <c:pt idx="8263">
                  <c:v>57.646999999999998</c:v>
                </c:pt>
                <c:pt idx="8264">
                  <c:v>57.636000000000003</c:v>
                </c:pt>
                <c:pt idx="8265">
                  <c:v>57.622999999999998</c:v>
                </c:pt>
                <c:pt idx="8266">
                  <c:v>57.606000000000002</c:v>
                </c:pt>
                <c:pt idx="8267">
                  <c:v>57.585000000000001</c:v>
                </c:pt>
                <c:pt idx="8268">
                  <c:v>57.558</c:v>
                </c:pt>
                <c:pt idx="8269">
                  <c:v>57.524999999999999</c:v>
                </c:pt>
                <c:pt idx="8270">
                  <c:v>57.481999999999999</c:v>
                </c:pt>
                <c:pt idx="8271">
                  <c:v>57.415999999999997</c:v>
                </c:pt>
                <c:pt idx="8272">
                  <c:v>57.331000000000003</c:v>
                </c:pt>
                <c:pt idx="8273">
                  <c:v>57.238999999999997</c:v>
                </c:pt>
                <c:pt idx="8274">
                  <c:v>57.125</c:v>
                </c:pt>
                <c:pt idx="8275">
                  <c:v>57.024999999999999</c:v>
                </c:pt>
                <c:pt idx="8276">
                  <c:v>56.914000000000001</c:v>
                </c:pt>
                <c:pt idx="8277">
                  <c:v>56.780999999999999</c:v>
                </c:pt>
                <c:pt idx="8278">
                  <c:v>56.652000000000001</c:v>
                </c:pt>
                <c:pt idx="8279">
                  <c:v>56.512</c:v>
                </c:pt>
                <c:pt idx="8280">
                  <c:v>56.369</c:v>
                </c:pt>
                <c:pt idx="8281">
                  <c:v>56.219000000000001</c:v>
                </c:pt>
                <c:pt idx="8282">
                  <c:v>56.061999999999998</c:v>
                </c:pt>
                <c:pt idx="8283">
                  <c:v>55.878999999999998</c:v>
                </c:pt>
                <c:pt idx="8284">
                  <c:v>55.704999999999998</c:v>
                </c:pt>
                <c:pt idx="8285">
                  <c:v>55.527000000000001</c:v>
                </c:pt>
                <c:pt idx="8286">
                  <c:v>55.343000000000004</c:v>
                </c:pt>
                <c:pt idx="8287">
                  <c:v>55.182000000000002</c:v>
                </c:pt>
                <c:pt idx="8288">
                  <c:v>55.06</c:v>
                </c:pt>
                <c:pt idx="8289">
                  <c:v>54.963999999999999</c:v>
                </c:pt>
                <c:pt idx="8290">
                  <c:v>54.892000000000003</c:v>
                </c:pt>
                <c:pt idx="8291">
                  <c:v>54.841000000000001</c:v>
                </c:pt>
                <c:pt idx="8292">
                  <c:v>54.814</c:v>
                </c:pt>
                <c:pt idx="8293">
                  <c:v>54.819000000000003</c:v>
                </c:pt>
                <c:pt idx="8294">
                  <c:v>54.848999999999997</c:v>
                </c:pt>
                <c:pt idx="8295">
                  <c:v>54.895000000000003</c:v>
                </c:pt>
                <c:pt idx="8296">
                  <c:v>54.972000000000001</c:v>
                </c:pt>
                <c:pt idx="8297">
                  <c:v>55.064999999999998</c:v>
                </c:pt>
                <c:pt idx="8298">
                  <c:v>55.161000000000001</c:v>
                </c:pt>
                <c:pt idx="8299">
                  <c:v>55.274000000000001</c:v>
                </c:pt>
                <c:pt idx="8300">
                  <c:v>55.402000000000001</c:v>
                </c:pt>
                <c:pt idx="8301">
                  <c:v>55.536000000000001</c:v>
                </c:pt>
                <c:pt idx="8302">
                  <c:v>55.667999999999999</c:v>
                </c:pt>
                <c:pt idx="8303">
                  <c:v>55.802</c:v>
                </c:pt>
                <c:pt idx="8304">
                  <c:v>55.930999999999997</c:v>
                </c:pt>
                <c:pt idx="8305">
                  <c:v>56.05</c:v>
                </c:pt>
                <c:pt idx="8306">
                  <c:v>56.152000000000001</c:v>
                </c:pt>
                <c:pt idx="8307">
                  <c:v>56.231999999999999</c:v>
                </c:pt>
                <c:pt idx="8308">
                  <c:v>56.302</c:v>
                </c:pt>
                <c:pt idx="8309">
                  <c:v>56.365000000000002</c:v>
                </c:pt>
                <c:pt idx="8310">
                  <c:v>56.418999999999997</c:v>
                </c:pt>
                <c:pt idx="8311">
                  <c:v>56.45</c:v>
                </c:pt>
                <c:pt idx="8312">
                  <c:v>56.47</c:v>
                </c:pt>
                <c:pt idx="8313">
                  <c:v>56.488999999999997</c:v>
                </c:pt>
                <c:pt idx="8314">
                  <c:v>56.51</c:v>
                </c:pt>
                <c:pt idx="8315">
                  <c:v>56.536000000000001</c:v>
                </c:pt>
                <c:pt idx="8316">
                  <c:v>56.558999999999997</c:v>
                </c:pt>
                <c:pt idx="8317">
                  <c:v>56.576000000000001</c:v>
                </c:pt>
                <c:pt idx="8318">
                  <c:v>56.591999999999999</c:v>
                </c:pt>
                <c:pt idx="8319">
                  <c:v>56.61</c:v>
                </c:pt>
                <c:pt idx="8320">
                  <c:v>56.631999999999998</c:v>
                </c:pt>
                <c:pt idx="8321">
                  <c:v>56.658999999999999</c:v>
                </c:pt>
                <c:pt idx="8322">
                  <c:v>56.698</c:v>
                </c:pt>
                <c:pt idx="8323">
                  <c:v>56.744</c:v>
                </c:pt>
                <c:pt idx="8324">
                  <c:v>56.781999999999996</c:v>
                </c:pt>
                <c:pt idx="8325">
                  <c:v>56.816000000000003</c:v>
                </c:pt>
                <c:pt idx="8326">
                  <c:v>56.850999999999999</c:v>
                </c:pt>
                <c:pt idx="8327">
                  <c:v>56.887999999999998</c:v>
                </c:pt>
                <c:pt idx="8328">
                  <c:v>56.917000000000002</c:v>
                </c:pt>
                <c:pt idx="8329">
                  <c:v>56.947000000000003</c:v>
                </c:pt>
                <c:pt idx="8330">
                  <c:v>56.97</c:v>
                </c:pt>
                <c:pt idx="8331">
                  <c:v>56.991</c:v>
                </c:pt>
                <c:pt idx="8332">
                  <c:v>57.018999999999998</c:v>
                </c:pt>
                <c:pt idx="8333">
                  <c:v>57.040999999999997</c:v>
                </c:pt>
                <c:pt idx="8334">
                  <c:v>57.063000000000002</c:v>
                </c:pt>
                <c:pt idx="8335">
                  <c:v>57.087000000000003</c:v>
                </c:pt>
                <c:pt idx="8336">
                  <c:v>57.112000000000002</c:v>
                </c:pt>
                <c:pt idx="8337">
                  <c:v>57.137</c:v>
                </c:pt>
                <c:pt idx="8338">
                  <c:v>57.161000000000001</c:v>
                </c:pt>
                <c:pt idx="8339">
                  <c:v>57.188000000000002</c:v>
                </c:pt>
                <c:pt idx="8340">
                  <c:v>57.222999999999999</c:v>
                </c:pt>
                <c:pt idx="8341">
                  <c:v>57.253</c:v>
                </c:pt>
                <c:pt idx="8342">
                  <c:v>57.28</c:v>
                </c:pt>
                <c:pt idx="8343">
                  <c:v>57.305999999999997</c:v>
                </c:pt>
                <c:pt idx="8344">
                  <c:v>57.350999999999999</c:v>
                </c:pt>
                <c:pt idx="8345">
                  <c:v>57.396999999999998</c:v>
                </c:pt>
                <c:pt idx="8346">
                  <c:v>57.430999999999997</c:v>
                </c:pt>
                <c:pt idx="8347">
                  <c:v>57.460999999999999</c:v>
                </c:pt>
                <c:pt idx="8348">
                  <c:v>57.493000000000002</c:v>
                </c:pt>
                <c:pt idx="8349">
                  <c:v>57.529000000000003</c:v>
                </c:pt>
                <c:pt idx="8350">
                  <c:v>57.569000000000003</c:v>
                </c:pt>
                <c:pt idx="8351">
                  <c:v>57.61</c:v>
                </c:pt>
                <c:pt idx="8352">
                  <c:v>57.651000000000003</c:v>
                </c:pt>
                <c:pt idx="8353">
                  <c:v>57.692999999999998</c:v>
                </c:pt>
                <c:pt idx="8354">
                  <c:v>57.737000000000002</c:v>
                </c:pt>
                <c:pt idx="8355">
                  <c:v>57.777000000000001</c:v>
                </c:pt>
                <c:pt idx="8356">
                  <c:v>57.808999999999997</c:v>
                </c:pt>
                <c:pt idx="8357">
                  <c:v>57.835000000000001</c:v>
                </c:pt>
                <c:pt idx="8358">
                  <c:v>57.856000000000002</c:v>
                </c:pt>
                <c:pt idx="8359">
                  <c:v>57.881999999999998</c:v>
                </c:pt>
                <c:pt idx="8360">
                  <c:v>57.914999999999999</c:v>
                </c:pt>
                <c:pt idx="8361">
                  <c:v>57.939</c:v>
                </c:pt>
                <c:pt idx="8362">
                  <c:v>57.957000000000001</c:v>
                </c:pt>
                <c:pt idx="8363">
                  <c:v>57.975999999999999</c:v>
                </c:pt>
                <c:pt idx="8364">
                  <c:v>57.987000000000002</c:v>
                </c:pt>
                <c:pt idx="8365">
                  <c:v>57.997</c:v>
                </c:pt>
                <c:pt idx="8366">
                  <c:v>58.01</c:v>
                </c:pt>
                <c:pt idx="8367">
                  <c:v>58.036999999999999</c:v>
                </c:pt>
                <c:pt idx="8368">
                  <c:v>58.067</c:v>
                </c:pt>
                <c:pt idx="8369">
                  <c:v>58.094000000000001</c:v>
                </c:pt>
                <c:pt idx="8370">
                  <c:v>58.139000000000003</c:v>
                </c:pt>
                <c:pt idx="8371">
                  <c:v>58.192999999999998</c:v>
                </c:pt>
                <c:pt idx="8372">
                  <c:v>58.241999999999997</c:v>
                </c:pt>
                <c:pt idx="8373">
                  <c:v>58.277999999999999</c:v>
                </c:pt>
                <c:pt idx="8374">
                  <c:v>58.305999999999997</c:v>
                </c:pt>
                <c:pt idx="8375">
                  <c:v>58.335999999999999</c:v>
                </c:pt>
                <c:pt idx="8376">
                  <c:v>58.362000000000002</c:v>
                </c:pt>
                <c:pt idx="8377">
                  <c:v>58.387999999999998</c:v>
                </c:pt>
                <c:pt idx="8378">
                  <c:v>58.415999999999997</c:v>
                </c:pt>
                <c:pt idx="8379">
                  <c:v>58.435000000000002</c:v>
                </c:pt>
                <c:pt idx="8380">
                  <c:v>58.433999999999997</c:v>
                </c:pt>
                <c:pt idx="8381">
                  <c:v>58.426000000000002</c:v>
                </c:pt>
                <c:pt idx="8382">
                  <c:v>58.414999999999999</c:v>
                </c:pt>
                <c:pt idx="8383">
                  <c:v>58.4</c:v>
                </c:pt>
                <c:pt idx="8384">
                  <c:v>58.378</c:v>
                </c:pt>
                <c:pt idx="8385">
                  <c:v>58.347000000000001</c:v>
                </c:pt>
                <c:pt idx="8386">
                  <c:v>58.317999999999998</c:v>
                </c:pt>
                <c:pt idx="8387">
                  <c:v>58.29</c:v>
                </c:pt>
                <c:pt idx="8388">
                  <c:v>58.262</c:v>
                </c:pt>
                <c:pt idx="8389">
                  <c:v>58.234999999999999</c:v>
                </c:pt>
                <c:pt idx="8390">
                  <c:v>58.213000000000001</c:v>
                </c:pt>
                <c:pt idx="8391">
                  <c:v>58.206000000000003</c:v>
                </c:pt>
                <c:pt idx="8392">
                  <c:v>58.207000000000001</c:v>
                </c:pt>
                <c:pt idx="8393">
                  <c:v>58.21</c:v>
                </c:pt>
                <c:pt idx="8394">
                  <c:v>58.207999999999998</c:v>
                </c:pt>
                <c:pt idx="8395">
                  <c:v>58.198999999999998</c:v>
                </c:pt>
                <c:pt idx="8396">
                  <c:v>58.183999999999997</c:v>
                </c:pt>
                <c:pt idx="8397">
                  <c:v>58.152000000000001</c:v>
                </c:pt>
                <c:pt idx="8398">
                  <c:v>58.136000000000003</c:v>
                </c:pt>
                <c:pt idx="8399">
                  <c:v>58.128999999999998</c:v>
                </c:pt>
                <c:pt idx="8400">
                  <c:v>58.143999999999998</c:v>
                </c:pt>
                <c:pt idx="8401">
                  <c:v>58.216999999999999</c:v>
                </c:pt>
                <c:pt idx="8402">
                  <c:v>58.307000000000002</c:v>
                </c:pt>
                <c:pt idx="8403">
                  <c:v>58.387999999999998</c:v>
                </c:pt>
                <c:pt idx="8404">
                  <c:v>58.457999999999998</c:v>
                </c:pt>
                <c:pt idx="8405">
                  <c:v>58.540999999999997</c:v>
                </c:pt>
                <c:pt idx="8406">
                  <c:v>58.628999999999998</c:v>
                </c:pt>
                <c:pt idx="8407">
                  <c:v>58.701999999999998</c:v>
                </c:pt>
                <c:pt idx="8408">
                  <c:v>58.784999999999997</c:v>
                </c:pt>
                <c:pt idx="8409">
                  <c:v>58.860999999999997</c:v>
                </c:pt>
                <c:pt idx="8410">
                  <c:v>58.918999999999997</c:v>
                </c:pt>
                <c:pt idx="8411">
                  <c:v>58.981000000000002</c:v>
                </c:pt>
                <c:pt idx="8412">
                  <c:v>59.031999999999996</c:v>
                </c:pt>
                <c:pt idx="8413">
                  <c:v>59.076999999999998</c:v>
                </c:pt>
                <c:pt idx="8414">
                  <c:v>59.122999999999998</c:v>
                </c:pt>
                <c:pt idx="8415">
                  <c:v>59.151000000000003</c:v>
                </c:pt>
                <c:pt idx="8416">
                  <c:v>59.167999999999999</c:v>
                </c:pt>
                <c:pt idx="8417">
                  <c:v>59.171999999999997</c:v>
                </c:pt>
                <c:pt idx="8418">
                  <c:v>59.170999999999999</c:v>
                </c:pt>
                <c:pt idx="8419">
                  <c:v>59.167000000000002</c:v>
                </c:pt>
                <c:pt idx="8420">
                  <c:v>59.152999999999999</c:v>
                </c:pt>
                <c:pt idx="8421">
                  <c:v>59.121000000000002</c:v>
                </c:pt>
                <c:pt idx="8422">
                  <c:v>59.076000000000001</c:v>
                </c:pt>
                <c:pt idx="8423">
                  <c:v>59.029000000000003</c:v>
                </c:pt>
                <c:pt idx="8424">
                  <c:v>58.972000000000001</c:v>
                </c:pt>
                <c:pt idx="8425">
                  <c:v>58.901000000000003</c:v>
                </c:pt>
                <c:pt idx="8426">
                  <c:v>58.829000000000001</c:v>
                </c:pt>
                <c:pt idx="8427">
                  <c:v>58.737000000000002</c:v>
                </c:pt>
                <c:pt idx="8428">
                  <c:v>58.634999999999998</c:v>
                </c:pt>
                <c:pt idx="8429">
                  <c:v>58.53</c:v>
                </c:pt>
                <c:pt idx="8430">
                  <c:v>58.424999999999997</c:v>
                </c:pt>
                <c:pt idx="8431">
                  <c:v>58.313000000000002</c:v>
                </c:pt>
                <c:pt idx="8432">
                  <c:v>58.198</c:v>
                </c:pt>
                <c:pt idx="8433">
                  <c:v>58.079000000000001</c:v>
                </c:pt>
                <c:pt idx="8434">
                  <c:v>57.969000000000001</c:v>
                </c:pt>
                <c:pt idx="8435">
                  <c:v>57.859000000000002</c:v>
                </c:pt>
                <c:pt idx="8436">
                  <c:v>57.732999999999997</c:v>
                </c:pt>
                <c:pt idx="8437">
                  <c:v>57.621000000000002</c:v>
                </c:pt>
                <c:pt idx="8438">
                  <c:v>57.512999999999998</c:v>
                </c:pt>
                <c:pt idx="8439">
                  <c:v>57.405999999999999</c:v>
                </c:pt>
                <c:pt idx="8440">
                  <c:v>57.301000000000002</c:v>
                </c:pt>
                <c:pt idx="8441">
                  <c:v>57.19</c:v>
                </c:pt>
                <c:pt idx="8442">
                  <c:v>57.076000000000001</c:v>
                </c:pt>
                <c:pt idx="8443">
                  <c:v>56.96</c:v>
                </c:pt>
                <c:pt idx="8444">
                  <c:v>56.847999999999999</c:v>
                </c:pt>
                <c:pt idx="8445">
                  <c:v>56.732999999999997</c:v>
                </c:pt>
                <c:pt idx="8446">
                  <c:v>56.62</c:v>
                </c:pt>
                <c:pt idx="8447">
                  <c:v>56.515999999999998</c:v>
                </c:pt>
                <c:pt idx="8448">
                  <c:v>56.435000000000002</c:v>
                </c:pt>
                <c:pt idx="8449">
                  <c:v>56.34</c:v>
                </c:pt>
                <c:pt idx="8450">
                  <c:v>56.244999999999997</c:v>
                </c:pt>
                <c:pt idx="8451">
                  <c:v>56.164000000000001</c:v>
                </c:pt>
                <c:pt idx="8452">
                  <c:v>56.081000000000003</c:v>
                </c:pt>
                <c:pt idx="8453">
                  <c:v>56.003999999999998</c:v>
                </c:pt>
                <c:pt idx="8454">
                  <c:v>55.902000000000001</c:v>
                </c:pt>
                <c:pt idx="8455">
                  <c:v>55.807000000000002</c:v>
                </c:pt>
                <c:pt idx="8456">
                  <c:v>55.741</c:v>
                </c:pt>
                <c:pt idx="8457">
                  <c:v>55.677999999999997</c:v>
                </c:pt>
                <c:pt idx="8458">
                  <c:v>55.619</c:v>
                </c:pt>
                <c:pt idx="8459">
                  <c:v>55.576000000000001</c:v>
                </c:pt>
                <c:pt idx="8460">
                  <c:v>55.537999999999997</c:v>
                </c:pt>
                <c:pt idx="8461">
                  <c:v>55.5</c:v>
                </c:pt>
                <c:pt idx="8462">
                  <c:v>55.463000000000001</c:v>
                </c:pt>
                <c:pt idx="8463">
                  <c:v>55.429000000000002</c:v>
                </c:pt>
                <c:pt idx="8464">
                  <c:v>55.395000000000003</c:v>
                </c:pt>
                <c:pt idx="8465">
                  <c:v>55.372999999999998</c:v>
                </c:pt>
                <c:pt idx="8466">
                  <c:v>55.36</c:v>
                </c:pt>
                <c:pt idx="8467">
                  <c:v>55.359000000000002</c:v>
                </c:pt>
                <c:pt idx="8468">
                  <c:v>55.372</c:v>
                </c:pt>
                <c:pt idx="8469">
                  <c:v>55.393999999999998</c:v>
                </c:pt>
                <c:pt idx="8470">
                  <c:v>55.423000000000002</c:v>
                </c:pt>
                <c:pt idx="8471">
                  <c:v>55.466000000000001</c:v>
                </c:pt>
                <c:pt idx="8472">
                  <c:v>55.518000000000001</c:v>
                </c:pt>
                <c:pt idx="8473">
                  <c:v>55.573</c:v>
                </c:pt>
                <c:pt idx="8474">
                  <c:v>55.622</c:v>
                </c:pt>
                <c:pt idx="8475">
                  <c:v>55.658000000000001</c:v>
                </c:pt>
                <c:pt idx="8476">
                  <c:v>55.680999999999997</c:v>
                </c:pt>
                <c:pt idx="8477">
                  <c:v>55.698</c:v>
                </c:pt>
                <c:pt idx="8478">
                  <c:v>55.707999999999998</c:v>
                </c:pt>
                <c:pt idx="8479">
                  <c:v>55.712000000000003</c:v>
                </c:pt>
                <c:pt idx="8480">
                  <c:v>55.709000000000003</c:v>
                </c:pt>
                <c:pt idx="8481">
                  <c:v>55.707999999999998</c:v>
                </c:pt>
                <c:pt idx="8482">
                  <c:v>55.707999999999998</c:v>
                </c:pt>
                <c:pt idx="8483">
                  <c:v>55.712000000000003</c:v>
                </c:pt>
                <c:pt idx="8484">
                  <c:v>55.722999999999999</c:v>
                </c:pt>
                <c:pt idx="8485">
                  <c:v>55.746000000000002</c:v>
                </c:pt>
                <c:pt idx="8486">
                  <c:v>55.783000000000001</c:v>
                </c:pt>
                <c:pt idx="8487">
                  <c:v>55.82</c:v>
                </c:pt>
                <c:pt idx="8488">
                  <c:v>55.853000000000002</c:v>
                </c:pt>
                <c:pt idx="8489">
                  <c:v>55.878999999999998</c:v>
                </c:pt>
                <c:pt idx="8490">
                  <c:v>55.908000000000001</c:v>
                </c:pt>
                <c:pt idx="8491">
                  <c:v>55.956000000000003</c:v>
                </c:pt>
                <c:pt idx="8492">
                  <c:v>55.996000000000002</c:v>
                </c:pt>
                <c:pt idx="8493">
                  <c:v>56.036000000000001</c:v>
                </c:pt>
                <c:pt idx="8494">
                  <c:v>56.085999999999999</c:v>
                </c:pt>
                <c:pt idx="8495">
                  <c:v>56.139000000000003</c:v>
                </c:pt>
                <c:pt idx="8496">
                  <c:v>56.186999999999998</c:v>
                </c:pt>
                <c:pt idx="8497">
                  <c:v>56.222000000000001</c:v>
                </c:pt>
                <c:pt idx="8498">
                  <c:v>56.26</c:v>
                </c:pt>
                <c:pt idx="8499">
                  <c:v>56.293999999999997</c:v>
                </c:pt>
                <c:pt idx="8500">
                  <c:v>56.319000000000003</c:v>
                </c:pt>
                <c:pt idx="8501">
                  <c:v>56.326999999999998</c:v>
                </c:pt>
                <c:pt idx="8502">
                  <c:v>56.329000000000001</c:v>
                </c:pt>
                <c:pt idx="8503">
                  <c:v>56.331000000000003</c:v>
                </c:pt>
                <c:pt idx="8504">
                  <c:v>56.322000000000003</c:v>
                </c:pt>
                <c:pt idx="8505">
                  <c:v>56.356999999999999</c:v>
                </c:pt>
                <c:pt idx="8506">
                  <c:v>56.375999999999998</c:v>
                </c:pt>
                <c:pt idx="8507">
                  <c:v>56.395000000000003</c:v>
                </c:pt>
                <c:pt idx="8508">
                  <c:v>56.414000000000001</c:v>
                </c:pt>
                <c:pt idx="8509">
                  <c:v>56.436</c:v>
                </c:pt>
                <c:pt idx="8510">
                  <c:v>56.457000000000001</c:v>
                </c:pt>
                <c:pt idx="8511">
                  <c:v>56.475999999999999</c:v>
                </c:pt>
                <c:pt idx="8512">
                  <c:v>56.484000000000002</c:v>
                </c:pt>
                <c:pt idx="8513">
                  <c:v>56.481000000000002</c:v>
                </c:pt>
                <c:pt idx="8514">
                  <c:v>56.470999999999997</c:v>
                </c:pt>
                <c:pt idx="8515">
                  <c:v>56.46</c:v>
                </c:pt>
                <c:pt idx="8516">
                  <c:v>56.447000000000003</c:v>
                </c:pt>
                <c:pt idx="8517">
                  <c:v>56.427999999999997</c:v>
                </c:pt>
                <c:pt idx="8518">
                  <c:v>56.408000000000001</c:v>
                </c:pt>
                <c:pt idx="8519">
                  <c:v>56.39</c:v>
                </c:pt>
                <c:pt idx="8520">
                  <c:v>56.372999999999998</c:v>
                </c:pt>
                <c:pt idx="8521">
                  <c:v>56.35</c:v>
                </c:pt>
                <c:pt idx="8522">
                  <c:v>56.320999999999998</c:v>
                </c:pt>
                <c:pt idx="8523">
                  <c:v>56.286999999999999</c:v>
                </c:pt>
                <c:pt idx="8524">
                  <c:v>56.249000000000002</c:v>
                </c:pt>
                <c:pt idx="8525">
                  <c:v>56.216000000000001</c:v>
                </c:pt>
                <c:pt idx="8526">
                  <c:v>56.177</c:v>
                </c:pt>
                <c:pt idx="8527">
                  <c:v>56.131999999999998</c:v>
                </c:pt>
                <c:pt idx="8528">
                  <c:v>56.091999999999999</c:v>
                </c:pt>
                <c:pt idx="8529">
                  <c:v>56.054000000000002</c:v>
                </c:pt>
                <c:pt idx="8530">
                  <c:v>56.012999999999998</c:v>
                </c:pt>
                <c:pt idx="8531">
                  <c:v>55.973999999999997</c:v>
                </c:pt>
                <c:pt idx="8532">
                  <c:v>55.944000000000003</c:v>
                </c:pt>
                <c:pt idx="8533">
                  <c:v>55.924999999999997</c:v>
                </c:pt>
                <c:pt idx="8534">
                  <c:v>55.920999999999999</c:v>
                </c:pt>
                <c:pt idx="8535">
                  <c:v>55.92</c:v>
                </c:pt>
                <c:pt idx="8536">
                  <c:v>55.911000000000001</c:v>
                </c:pt>
                <c:pt idx="8537">
                  <c:v>55.899000000000001</c:v>
                </c:pt>
                <c:pt idx="8538">
                  <c:v>55.889000000000003</c:v>
                </c:pt>
                <c:pt idx="8539">
                  <c:v>55.875</c:v>
                </c:pt>
                <c:pt idx="8540">
                  <c:v>55.854999999999997</c:v>
                </c:pt>
                <c:pt idx="8541">
                  <c:v>55.838000000000001</c:v>
                </c:pt>
                <c:pt idx="8542">
                  <c:v>55.825000000000003</c:v>
                </c:pt>
                <c:pt idx="8543">
                  <c:v>55.817999999999998</c:v>
                </c:pt>
                <c:pt idx="8544">
                  <c:v>55.822000000000003</c:v>
                </c:pt>
                <c:pt idx="8545">
                  <c:v>55.826000000000001</c:v>
                </c:pt>
                <c:pt idx="8546">
                  <c:v>55.835999999999999</c:v>
                </c:pt>
                <c:pt idx="8547">
                  <c:v>55.850999999999999</c:v>
                </c:pt>
                <c:pt idx="8548">
                  <c:v>55.868000000000002</c:v>
                </c:pt>
                <c:pt idx="8549">
                  <c:v>55.881</c:v>
                </c:pt>
                <c:pt idx="8550">
                  <c:v>55.890999999999998</c:v>
                </c:pt>
                <c:pt idx="8551">
                  <c:v>55.893000000000001</c:v>
                </c:pt>
                <c:pt idx="8552">
                  <c:v>55.877000000000002</c:v>
                </c:pt>
                <c:pt idx="8553">
                  <c:v>55.832999999999998</c:v>
                </c:pt>
                <c:pt idx="8554">
                  <c:v>55.774000000000001</c:v>
                </c:pt>
                <c:pt idx="8555">
                  <c:v>55.718000000000004</c:v>
                </c:pt>
                <c:pt idx="8556">
                  <c:v>55.68</c:v>
                </c:pt>
                <c:pt idx="8557">
                  <c:v>55.621000000000002</c:v>
                </c:pt>
                <c:pt idx="8558">
                  <c:v>55.542000000000002</c:v>
                </c:pt>
                <c:pt idx="8559">
                  <c:v>55.478000000000002</c:v>
                </c:pt>
                <c:pt idx="8560">
                  <c:v>55.418999999999997</c:v>
                </c:pt>
                <c:pt idx="8561">
                  <c:v>55.323</c:v>
                </c:pt>
                <c:pt idx="8562">
                  <c:v>55.192999999999998</c:v>
                </c:pt>
                <c:pt idx="8563">
                  <c:v>55.03</c:v>
                </c:pt>
                <c:pt idx="8564">
                  <c:v>54.847999999999999</c:v>
                </c:pt>
                <c:pt idx="8565">
                  <c:v>54.658999999999999</c:v>
                </c:pt>
                <c:pt idx="8566">
                  <c:v>54.470999999999997</c:v>
                </c:pt>
                <c:pt idx="8567">
                  <c:v>54.277000000000001</c:v>
                </c:pt>
                <c:pt idx="8568">
                  <c:v>54.093000000000004</c:v>
                </c:pt>
                <c:pt idx="8569">
                  <c:v>53.914000000000001</c:v>
                </c:pt>
                <c:pt idx="8570">
                  <c:v>53.764000000000003</c:v>
                </c:pt>
                <c:pt idx="8571">
                  <c:v>53.65</c:v>
                </c:pt>
                <c:pt idx="8572">
                  <c:v>53.542999999999999</c:v>
                </c:pt>
                <c:pt idx="8573">
                  <c:v>53.454000000000001</c:v>
                </c:pt>
                <c:pt idx="8574">
                  <c:v>53.369</c:v>
                </c:pt>
                <c:pt idx="8575">
                  <c:v>53.283000000000001</c:v>
                </c:pt>
                <c:pt idx="8576">
                  <c:v>53.215000000000003</c:v>
                </c:pt>
                <c:pt idx="8577">
                  <c:v>53.155000000000001</c:v>
                </c:pt>
                <c:pt idx="8578">
                  <c:v>53.082999999999998</c:v>
                </c:pt>
                <c:pt idx="8579">
                  <c:v>53.000999999999998</c:v>
                </c:pt>
                <c:pt idx="8580">
                  <c:v>52.924999999999997</c:v>
                </c:pt>
                <c:pt idx="8581">
                  <c:v>52.859000000000002</c:v>
                </c:pt>
                <c:pt idx="8582">
                  <c:v>52.81</c:v>
                </c:pt>
                <c:pt idx="8583">
                  <c:v>52.767000000000003</c:v>
                </c:pt>
                <c:pt idx="8584">
                  <c:v>52.728000000000002</c:v>
                </c:pt>
                <c:pt idx="8585">
                  <c:v>52.689</c:v>
                </c:pt>
                <c:pt idx="8586">
                  <c:v>52.648000000000003</c:v>
                </c:pt>
                <c:pt idx="8587">
                  <c:v>52.607999999999997</c:v>
                </c:pt>
                <c:pt idx="8588">
                  <c:v>52.564999999999998</c:v>
                </c:pt>
                <c:pt idx="8589">
                  <c:v>52.526000000000003</c:v>
                </c:pt>
                <c:pt idx="8590">
                  <c:v>52.476999999999997</c:v>
                </c:pt>
                <c:pt idx="8591">
                  <c:v>52.414999999999999</c:v>
                </c:pt>
                <c:pt idx="8592">
                  <c:v>52.338000000000001</c:v>
                </c:pt>
                <c:pt idx="8593">
                  <c:v>52.241999999999997</c:v>
                </c:pt>
                <c:pt idx="8594">
                  <c:v>52.125999999999998</c:v>
                </c:pt>
                <c:pt idx="8595">
                  <c:v>51.99</c:v>
                </c:pt>
                <c:pt idx="8596">
                  <c:v>51.841999999999999</c:v>
                </c:pt>
                <c:pt idx="8597">
                  <c:v>51.664999999999999</c:v>
                </c:pt>
                <c:pt idx="8598">
                  <c:v>51.475000000000001</c:v>
                </c:pt>
                <c:pt idx="8599">
                  <c:v>51.268000000000001</c:v>
                </c:pt>
                <c:pt idx="8600">
                  <c:v>51.037999999999997</c:v>
                </c:pt>
                <c:pt idx="8601">
                  <c:v>50.802999999999997</c:v>
                </c:pt>
                <c:pt idx="8602">
                  <c:v>50.561999999999998</c:v>
                </c:pt>
                <c:pt idx="8603">
                  <c:v>50.308</c:v>
                </c:pt>
                <c:pt idx="8604">
                  <c:v>50.064</c:v>
                </c:pt>
                <c:pt idx="8605">
                  <c:v>49.814999999999998</c:v>
                </c:pt>
                <c:pt idx="8606">
                  <c:v>49.564</c:v>
                </c:pt>
                <c:pt idx="8607">
                  <c:v>49.326999999999998</c:v>
                </c:pt>
                <c:pt idx="8608">
                  <c:v>49.098999999999997</c:v>
                </c:pt>
                <c:pt idx="8609">
                  <c:v>48.863999999999997</c:v>
                </c:pt>
                <c:pt idx="8610">
                  <c:v>48.616999999999997</c:v>
                </c:pt>
                <c:pt idx="8611">
                  <c:v>48.363999999999997</c:v>
                </c:pt>
                <c:pt idx="8612">
                  <c:v>48.1</c:v>
                </c:pt>
                <c:pt idx="8613">
                  <c:v>47.817</c:v>
                </c:pt>
                <c:pt idx="8614">
                  <c:v>47.551000000000002</c:v>
                </c:pt>
                <c:pt idx="8615">
                  <c:v>47.298000000000002</c:v>
                </c:pt>
                <c:pt idx="8616">
                  <c:v>47.027999999999999</c:v>
                </c:pt>
                <c:pt idx="8617">
                  <c:v>46.758000000000003</c:v>
                </c:pt>
                <c:pt idx="8618">
                  <c:v>46.466000000000001</c:v>
                </c:pt>
                <c:pt idx="8619">
                  <c:v>46.168999999999997</c:v>
                </c:pt>
                <c:pt idx="8620">
                  <c:v>45.865000000000002</c:v>
                </c:pt>
                <c:pt idx="8621">
                  <c:v>45.552999999999997</c:v>
                </c:pt>
                <c:pt idx="8622">
                  <c:v>45.249000000000002</c:v>
                </c:pt>
                <c:pt idx="8623">
                  <c:v>44.963000000000001</c:v>
                </c:pt>
                <c:pt idx="8624">
                  <c:v>44.68</c:v>
                </c:pt>
                <c:pt idx="8625">
                  <c:v>44.401000000000003</c:v>
                </c:pt>
                <c:pt idx="8626">
                  <c:v>44.134</c:v>
                </c:pt>
                <c:pt idx="8627">
                  <c:v>43.86</c:v>
                </c:pt>
                <c:pt idx="8628">
                  <c:v>43.622999999999998</c:v>
                </c:pt>
                <c:pt idx="8629">
                  <c:v>43.42</c:v>
                </c:pt>
                <c:pt idx="8630">
                  <c:v>43.243000000000002</c:v>
                </c:pt>
                <c:pt idx="8631">
                  <c:v>43.094999999999999</c:v>
                </c:pt>
                <c:pt idx="8632">
                  <c:v>42.95</c:v>
                </c:pt>
                <c:pt idx="8633">
                  <c:v>42.817999999999998</c:v>
                </c:pt>
                <c:pt idx="8634">
                  <c:v>42.712000000000003</c:v>
                </c:pt>
                <c:pt idx="8635">
                  <c:v>42.606999999999999</c:v>
                </c:pt>
                <c:pt idx="8636">
                  <c:v>42.500999999999998</c:v>
                </c:pt>
                <c:pt idx="8637">
                  <c:v>42.390999999999998</c:v>
                </c:pt>
                <c:pt idx="8638">
                  <c:v>42.268000000000001</c:v>
                </c:pt>
                <c:pt idx="8639">
                  <c:v>42.136000000000003</c:v>
                </c:pt>
                <c:pt idx="8640">
                  <c:v>42.012</c:v>
                </c:pt>
                <c:pt idx="8641">
                  <c:v>41.902999999999999</c:v>
                </c:pt>
                <c:pt idx="8642">
                  <c:v>41.811</c:v>
                </c:pt>
                <c:pt idx="8643">
                  <c:v>41.73</c:v>
                </c:pt>
                <c:pt idx="8644">
                  <c:v>41.664999999999999</c:v>
                </c:pt>
                <c:pt idx="8645">
                  <c:v>41.622</c:v>
                </c:pt>
                <c:pt idx="8646">
                  <c:v>41.601999999999997</c:v>
                </c:pt>
                <c:pt idx="8647">
                  <c:v>41.6</c:v>
                </c:pt>
                <c:pt idx="8648">
                  <c:v>41.6</c:v>
                </c:pt>
                <c:pt idx="8649">
                  <c:v>41.598999999999997</c:v>
                </c:pt>
                <c:pt idx="8650">
                  <c:v>41.585999999999999</c:v>
                </c:pt>
                <c:pt idx="8651">
                  <c:v>41.581000000000003</c:v>
                </c:pt>
                <c:pt idx="8652">
                  <c:v>41.576000000000001</c:v>
                </c:pt>
                <c:pt idx="8653">
                  <c:v>41.56</c:v>
                </c:pt>
                <c:pt idx="8654">
                  <c:v>41.554000000000002</c:v>
                </c:pt>
                <c:pt idx="8655">
                  <c:v>41.564</c:v>
                </c:pt>
                <c:pt idx="8656">
                  <c:v>41.597000000000001</c:v>
                </c:pt>
                <c:pt idx="8657">
                  <c:v>41.652000000000001</c:v>
                </c:pt>
                <c:pt idx="8658">
                  <c:v>41.715000000000003</c:v>
                </c:pt>
                <c:pt idx="8659">
                  <c:v>41.777000000000001</c:v>
                </c:pt>
                <c:pt idx="8660">
                  <c:v>41.851999999999997</c:v>
                </c:pt>
                <c:pt idx="8661">
                  <c:v>41.929000000000002</c:v>
                </c:pt>
                <c:pt idx="8662">
                  <c:v>42.01</c:v>
                </c:pt>
                <c:pt idx="8663">
                  <c:v>42.1</c:v>
                </c:pt>
                <c:pt idx="8664">
                  <c:v>42.176000000000002</c:v>
                </c:pt>
                <c:pt idx="8665">
                  <c:v>42.238999999999997</c:v>
                </c:pt>
                <c:pt idx="8666">
                  <c:v>42.304000000000002</c:v>
                </c:pt>
                <c:pt idx="8667">
                  <c:v>42.365000000000002</c:v>
                </c:pt>
                <c:pt idx="8668">
                  <c:v>42.418999999999997</c:v>
                </c:pt>
                <c:pt idx="8669">
                  <c:v>42.465000000000003</c:v>
                </c:pt>
                <c:pt idx="8670">
                  <c:v>42.503</c:v>
                </c:pt>
                <c:pt idx="8671">
                  <c:v>42.53</c:v>
                </c:pt>
                <c:pt idx="8672">
                  <c:v>42.545999999999999</c:v>
                </c:pt>
                <c:pt idx="8673">
                  <c:v>42.548000000000002</c:v>
                </c:pt>
                <c:pt idx="8674">
                  <c:v>42.523000000000003</c:v>
                </c:pt>
                <c:pt idx="8675">
                  <c:v>42.497</c:v>
                </c:pt>
                <c:pt idx="8676">
                  <c:v>42.468000000000004</c:v>
                </c:pt>
                <c:pt idx="8677">
                  <c:v>42.41</c:v>
                </c:pt>
                <c:pt idx="8678">
                  <c:v>42.341000000000001</c:v>
                </c:pt>
                <c:pt idx="8679">
                  <c:v>42.256</c:v>
                </c:pt>
                <c:pt idx="8680">
                  <c:v>42.179000000000002</c:v>
                </c:pt>
                <c:pt idx="8681">
                  <c:v>42.100999999999999</c:v>
                </c:pt>
                <c:pt idx="8682">
                  <c:v>42.02</c:v>
                </c:pt>
                <c:pt idx="8683">
                  <c:v>41.933</c:v>
                </c:pt>
                <c:pt idx="8684">
                  <c:v>41.845999999999997</c:v>
                </c:pt>
                <c:pt idx="8685">
                  <c:v>41.762</c:v>
                </c:pt>
                <c:pt idx="8686">
                  <c:v>41.66</c:v>
                </c:pt>
                <c:pt idx="8687">
                  <c:v>41.557000000000002</c:v>
                </c:pt>
                <c:pt idx="8688">
                  <c:v>41.438000000000002</c:v>
                </c:pt>
                <c:pt idx="8689">
                  <c:v>41.323</c:v>
                </c:pt>
                <c:pt idx="8690">
                  <c:v>41.231999999999999</c:v>
                </c:pt>
                <c:pt idx="8691">
                  <c:v>41.15</c:v>
                </c:pt>
                <c:pt idx="8692">
                  <c:v>41.082999999999998</c:v>
                </c:pt>
                <c:pt idx="8693">
                  <c:v>41.040999999999997</c:v>
                </c:pt>
                <c:pt idx="8694">
                  <c:v>41.018000000000001</c:v>
                </c:pt>
                <c:pt idx="8695">
                  <c:v>41</c:v>
                </c:pt>
                <c:pt idx="8696">
                  <c:v>40.988999999999997</c:v>
                </c:pt>
                <c:pt idx="8697">
                  <c:v>40.991999999999997</c:v>
                </c:pt>
                <c:pt idx="8698">
                  <c:v>40.997</c:v>
                </c:pt>
                <c:pt idx="8699">
                  <c:v>41.005000000000003</c:v>
                </c:pt>
                <c:pt idx="8700">
                  <c:v>41.027000000000001</c:v>
                </c:pt>
                <c:pt idx="8701">
                  <c:v>41.061</c:v>
                </c:pt>
                <c:pt idx="8702">
                  <c:v>41.097999999999999</c:v>
                </c:pt>
                <c:pt idx="8703">
                  <c:v>41.131999999999998</c:v>
                </c:pt>
                <c:pt idx="8704">
                  <c:v>41.173999999999999</c:v>
                </c:pt>
                <c:pt idx="8705">
                  <c:v>41.220999999999997</c:v>
                </c:pt>
                <c:pt idx="8706">
                  <c:v>41.290999999999997</c:v>
                </c:pt>
                <c:pt idx="8707">
                  <c:v>41.371000000000002</c:v>
                </c:pt>
                <c:pt idx="8708">
                  <c:v>41.442999999999998</c:v>
                </c:pt>
                <c:pt idx="8709">
                  <c:v>41.526000000000003</c:v>
                </c:pt>
                <c:pt idx="8710">
                  <c:v>41.613</c:v>
                </c:pt>
                <c:pt idx="8711">
                  <c:v>41.712000000000003</c:v>
                </c:pt>
                <c:pt idx="8712">
                  <c:v>41.817</c:v>
                </c:pt>
                <c:pt idx="8713">
                  <c:v>41.926000000000002</c:v>
                </c:pt>
                <c:pt idx="8714">
                  <c:v>42.036000000000001</c:v>
                </c:pt>
                <c:pt idx="8715">
                  <c:v>42.158999999999999</c:v>
                </c:pt>
                <c:pt idx="8716">
                  <c:v>42.295000000000002</c:v>
                </c:pt>
                <c:pt idx="8717">
                  <c:v>42.427</c:v>
                </c:pt>
                <c:pt idx="8718">
                  <c:v>42.558999999999997</c:v>
                </c:pt>
                <c:pt idx="8719">
                  <c:v>42.68</c:v>
                </c:pt>
                <c:pt idx="8720">
                  <c:v>42.777000000000001</c:v>
                </c:pt>
                <c:pt idx="8721">
                  <c:v>42.866</c:v>
                </c:pt>
                <c:pt idx="8722">
                  <c:v>42.945999999999998</c:v>
                </c:pt>
                <c:pt idx="8723">
                  <c:v>43.01</c:v>
                </c:pt>
                <c:pt idx="8724">
                  <c:v>43.055999999999997</c:v>
                </c:pt>
                <c:pt idx="8725">
                  <c:v>43.087000000000003</c:v>
                </c:pt>
                <c:pt idx="8726">
                  <c:v>43.12</c:v>
                </c:pt>
                <c:pt idx="8727">
                  <c:v>43.151000000000003</c:v>
                </c:pt>
                <c:pt idx="8728">
                  <c:v>43.183999999999997</c:v>
                </c:pt>
                <c:pt idx="8729">
                  <c:v>43.225000000000001</c:v>
                </c:pt>
                <c:pt idx="8730">
                  <c:v>43.27</c:v>
                </c:pt>
                <c:pt idx="8731">
                  <c:v>43.317999999999998</c:v>
                </c:pt>
                <c:pt idx="8732">
                  <c:v>43.357999999999997</c:v>
                </c:pt>
                <c:pt idx="8733">
                  <c:v>43.384</c:v>
                </c:pt>
                <c:pt idx="8734">
                  <c:v>43.396000000000001</c:v>
                </c:pt>
                <c:pt idx="8735">
                  <c:v>43.387</c:v>
                </c:pt>
                <c:pt idx="8736">
                  <c:v>43.356999999999999</c:v>
                </c:pt>
                <c:pt idx="8737">
                  <c:v>43.320999999999998</c:v>
                </c:pt>
                <c:pt idx="8738">
                  <c:v>43.29</c:v>
                </c:pt>
                <c:pt idx="8739">
                  <c:v>43.250999999999998</c:v>
                </c:pt>
                <c:pt idx="8740">
                  <c:v>43.213000000000001</c:v>
                </c:pt>
                <c:pt idx="8741">
                  <c:v>43.158999999999999</c:v>
                </c:pt>
                <c:pt idx="8742">
                  <c:v>43.082000000000001</c:v>
                </c:pt>
                <c:pt idx="8743">
                  <c:v>43.009</c:v>
                </c:pt>
                <c:pt idx="8744">
                  <c:v>42.936999999999998</c:v>
                </c:pt>
                <c:pt idx="8745">
                  <c:v>42.860999999999997</c:v>
                </c:pt>
                <c:pt idx="8746">
                  <c:v>42.798999999999999</c:v>
                </c:pt>
                <c:pt idx="8747">
                  <c:v>42.741999999999997</c:v>
                </c:pt>
                <c:pt idx="8748">
                  <c:v>42.695</c:v>
                </c:pt>
                <c:pt idx="8749">
                  <c:v>42.668999999999997</c:v>
                </c:pt>
                <c:pt idx="8750">
                  <c:v>42.667999999999999</c:v>
                </c:pt>
                <c:pt idx="8751">
                  <c:v>42.69</c:v>
                </c:pt>
                <c:pt idx="8752">
                  <c:v>42.722999999999999</c:v>
                </c:pt>
                <c:pt idx="8753">
                  <c:v>42.753999999999998</c:v>
                </c:pt>
                <c:pt idx="8754">
                  <c:v>42.771000000000001</c:v>
                </c:pt>
                <c:pt idx="8755">
                  <c:v>42.765000000000001</c:v>
                </c:pt>
                <c:pt idx="8756">
                  <c:v>42.743000000000002</c:v>
                </c:pt>
                <c:pt idx="8757">
                  <c:v>42.722000000000001</c:v>
                </c:pt>
                <c:pt idx="8758">
                  <c:v>42.698999999999998</c:v>
                </c:pt>
                <c:pt idx="8759">
                  <c:v>42.673000000000002</c:v>
                </c:pt>
                <c:pt idx="8760">
                  <c:v>42.656999999999996</c:v>
                </c:pt>
                <c:pt idx="8761">
                  <c:v>42.634999999999998</c:v>
                </c:pt>
                <c:pt idx="8762">
                  <c:v>42.588999999999999</c:v>
                </c:pt>
                <c:pt idx="8763">
                  <c:v>42.521999999999998</c:v>
                </c:pt>
                <c:pt idx="8764">
                  <c:v>42.445999999999998</c:v>
                </c:pt>
                <c:pt idx="8765">
                  <c:v>42.363</c:v>
                </c:pt>
                <c:pt idx="8766">
                  <c:v>42.271000000000001</c:v>
                </c:pt>
                <c:pt idx="8767">
                  <c:v>42.185000000000002</c:v>
                </c:pt>
                <c:pt idx="8768">
                  <c:v>42.115000000000002</c:v>
                </c:pt>
                <c:pt idx="8769">
                  <c:v>42.07</c:v>
                </c:pt>
                <c:pt idx="8770">
                  <c:v>42.027000000000001</c:v>
                </c:pt>
                <c:pt idx="8771">
                  <c:v>41.987000000000002</c:v>
                </c:pt>
                <c:pt idx="8772">
                  <c:v>41.942</c:v>
                </c:pt>
                <c:pt idx="8773">
                  <c:v>41.887</c:v>
                </c:pt>
                <c:pt idx="8774">
                  <c:v>41.841000000000001</c:v>
                </c:pt>
                <c:pt idx="8775">
                  <c:v>41.793999999999997</c:v>
                </c:pt>
                <c:pt idx="8776">
                  <c:v>41.74</c:v>
                </c:pt>
                <c:pt idx="8777">
                  <c:v>41.691000000000003</c:v>
                </c:pt>
                <c:pt idx="8778">
                  <c:v>41.655000000000001</c:v>
                </c:pt>
                <c:pt idx="8779">
                  <c:v>41.631</c:v>
                </c:pt>
                <c:pt idx="8780">
                  <c:v>41.606999999999999</c:v>
                </c:pt>
                <c:pt idx="8781">
                  <c:v>41.573999999999998</c:v>
                </c:pt>
                <c:pt idx="8782">
                  <c:v>41.542000000000002</c:v>
                </c:pt>
                <c:pt idx="8783">
                  <c:v>41.506999999999998</c:v>
                </c:pt>
                <c:pt idx="8784">
                  <c:v>41.466000000000001</c:v>
                </c:pt>
                <c:pt idx="8785">
                  <c:v>41.423000000000002</c:v>
                </c:pt>
                <c:pt idx="8786">
                  <c:v>41.354999999999997</c:v>
                </c:pt>
                <c:pt idx="8787">
                  <c:v>41.261000000000003</c:v>
                </c:pt>
                <c:pt idx="8788">
                  <c:v>41.15</c:v>
                </c:pt>
                <c:pt idx="8789">
                  <c:v>41.021000000000001</c:v>
                </c:pt>
                <c:pt idx="8790">
                  <c:v>40.892000000000003</c:v>
                </c:pt>
                <c:pt idx="8791">
                  <c:v>40.765999999999998</c:v>
                </c:pt>
                <c:pt idx="8792">
                  <c:v>40.637</c:v>
                </c:pt>
                <c:pt idx="8793">
                  <c:v>40.49</c:v>
                </c:pt>
                <c:pt idx="8794">
                  <c:v>40.335000000000001</c:v>
                </c:pt>
                <c:pt idx="8795">
                  <c:v>40.180999999999997</c:v>
                </c:pt>
                <c:pt idx="8796">
                  <c:v>40.033000000000001</c:v>
                </c:pt>
                <c:pt idx="8797">
                  <c:v>39.881999999999998</c:v>
                </c:pt>
                <c:pt idx="8798">
                  <c:v>39.734000000000002</c:v>
                </c:pt>
                <c:pt idx="8799">
                  <c:v>39.587000000000003</c:v>
                </c:pt>
                <c:pt idx="8800">
                  <c:v>39.445</c:v>
                </c:pt>
                <c:pt idx="8801">
                  <c:v>39.302</c:v>
                </c:pt>
                <c:pt idx="8802">
                  <c:v>39.180999999999997</c:v>
                </c:pt>
                <c:pt idx="8803">
                  <c:v>39.097999999999999</c:v>
                </c:pt>
                <c:pt idx="8804">
                  <c:v>39.045000000000002</c:v>
                </c:pt>
                <c:pt idx="8805">
                  <c:v>39.024999999999999</c:v>
                </c:pt>
                <c:pt idx="8806">
                  <c:v>39.033999999999999</c:v>
                </c:pt>
                <c:pt idx="8807">
                  <c:v>39.058999999999997</c:v>
                </c:pt>
                <c:pt idx="8808">
                  <c:v>39.100999999999999</c:v>
                </c:pt>
                <c:pt idx="8809">
                  <c:v>39.158999999999999</c:v>
                </c:pt>
                <c:pt idx="8810">
                  <c:v>39.216000000000001</c:v>
                </c:pt>
                <c:pt idx="8811">
                  <c:v>39.271999999999998</c:v>
                </c:pt>
                <c:pt idx="8812">
                  <c:v>39.308</c:v>
                </c:pt>
                <c:pt idx="8813">
                  <c:v>39.323999999999998</c:v>
                </c:pt>
                <c:pt idx="8814">
                  <c:v>39.323</c:v>
                </c:pt>
                <c:pt idx="8815">
                  <c:v>39.295999999999999</c:v>
                </c:pt>
                <c:pt idx="8816">
                  <c:v>39.262</c:v>
                </c:pt>
                <c:pt idx="8817">
                  <c:v>39.218000000000004</c:v>
                </c:pt>
                <c:pt idx="8818">
                  <c:v>39.152000000000001</c:v>
                </c:pt>
                <c:pt idx="8819">
                  <c:v>39.063000000000002</c:v>
                </c:pt>
                <c:pt idx="8820">
                  <c:v>38.939</c:v>
                </c:pt>
                <c:pt idx="8821">
                  <c:v>38.799999999999997</c:v>
                </c:pt>
                <c:pt idx="8822">
                  <c:v>38.642000000000003</c:v>
                </c:pt>
                <c:pt idx="8823">
                  <c:v>38.472999999999999</c:v>
                </c:pt>
                <c:pt idx="8824">
                  <c:v>38.295000000000002</c:v>
                </c:pt>
                <c:pt idx="8825">
                  <c:v>38.112000000000002</c:v>
                </c:pt>
                <c:pt idx="8826">
                  <c:v>37.944000000000003</c:v>
                </c:pt>
                <c:pt idx="8827">
                  <c:v>37.784999999999997</c:v>
                </c:pt>
                <c:pt idx="8828">
                  <c:v>37.639000000000003</c:v>
                </c:pt>
                <c:pt idx="8829">
                  <c:v>37.506999999999998</c:v>
                </c:pt>
                <c:pt idx="8830">
                  <c:v>37.395000000000003</c:v>
                </c:pt>
                <c:pt idx="8831">
                  <c:v>37.319000000000003</c:v>
                </c:pt>
                <c:pt idx="8832">
                  <c:v>37.290999999999997</c:v>
                </c:pt>
                <c:pt idx="8833">
                  <c:v>37.298000000000002</c:v>
                </c:pt>
                <c:pt idx="8834">
                  <c:v>37.296999999999997</c:v>
                </c:pt>
                <c:pt idx="8835">
                  <c:v>37.28</c:v>
                </c:pt>
                <c:pt idx="8836">
                  <c:v>37.244999999999997</c:v>
                </c:pt>
                <c:pt idx="8837">
                  <c:v>37.186999999999998</c:v>
                </c:pt>
                <c:pt idx="8838">
                  <c:v>37.125</c:v>
                </c:pt>
                <c:pt idx="8839">
                  <c:v>37.067</c:v>
                </c:pt>
                <c:pt idx="8840">
                  <c:v>37.030999999999999</c:v>
                </c:pt>
                <c:pt idx="8841">
                  <c:v>37.027000000000001</c:v>
                </c:pt>
                <c:pt idx="8842">
                  <c:v>37.046999999999997</c:v>
                </c:pt>
                <c:pt idx="8843">
                  <c:v>37.097000000000001</c:v>
                </c:pt>
                <c:pt idx="8844">
                  <c:v>37.171999999999997</c:v>
                </c:pt>
                <c:pt idx="8845">
                  <c:v>37.252000000000002</c:v>
                </c:pt>
                <c:pt idx="8846">
                  <c:v>37.32</c:v>
                </c:pt>
                <c:pt idx="8847">
                  <c:v>37.356000000000002</c:v>
                </c:pt>
                <c:pt idx="8848">
                  <c:v>37.366999999999997</c:v>
                </c:pt>
                <c:pt idx="8849">
                  <c:v>37.356999999999999</c:v>
                </c:pt>
                <c:pt idx="8850">
                  <c:v>37.331000000000003</c:v>
                </c:pt>
                <c:pt idx="8851">
                  <c:v>37.289000000000001</c:v>
                </c:pt>
                <c:pt idx="8852">
                  <c:v>37.234999999999999</c:v>
                </c:pt>
                <c:pt idx="8853">
                  <c:v>37.161999999999999</c:v>
                </c:pt>
                <c:pt idx="8854">
                  <c:v>37.084000000000003</c:v>
                </c:pt>
                <c:pt idx="8855">
                  <c:v>37.015000000000001</c:v>
                </c:pt>
                <c:pt idx="8856">
                  <c:v>36.948</c:v>
                </c:pt>
                <c:pt idx="8857">
                  <c:v>36.874000000000002</c:v>
                </c:pt>
                <c:pt idx="8858">
                  <c:v>36.795000000000002</c:v>
                </c:pt>
                <c:pt idx="8859">
                  <c:v>36.722999999999999</c:v>
                </c:pt>
                <c:pt idx="8860">
                  <c:v>36.651000000000003</c:v>
                </c:pt>
                <c:pt idx="8861">
                  <c:v>36.57</c:v>
                </c:pt>
                <c:pt idx="8862">
                  <c:v>36.493000000000002</c:v>
                </c:pt>
                <c:pt idx="8863">
                  <c:v>36.42</c:v>
                </c:pt>
                <c:pt idx="8864">
                  <c:v>36.343000000000004</c:v>
                </c:pt>
                <c:pt idx="8865">
                  <c:v>36.274000000000001</c:v>
                </c:pt>
                <c:pt idx="8866">
                  <c:v>36.225999999999999</c:v>
                </c:pt>
                <c:pt idx="8867">
                  <c:v>36.204000000000001</c:v>
                </c:pt>
                <c:pt idx="8868">
                  <c:v>36.191000000000003</c:v>
                </c:pt>
                <c:pt idx="8869">
                  <c:v>36.216000000000001</c:v>
                </c:pt>
                <c:pt idx="8870">
                  <c:v>36.298999999999999</c:v>
                </c:pt>
                <c:pt idx="8871">
                  <c:v>36.405999999999999</c:v>
                </c:pt>
                <c:pt idx="8872">
                  <c:v>36.527999999999999</c:v>
                </c:pt>
                <c:pt idx="8873">
                  <c:v>36.648000000000003</c:v>
                </c:pt>
                <c:pt idx="8874">
                  <c:v>36.756</c:v>
                </c:pt>
                <c:pt idx="8875">
                  <c:v>36.850999999999999</c:v>
                </c:pt>
                <c:pt idx="8876">
                  <c:v>36.915999999999997</c:v>
                </c:pt>
                <c:pt idx="8877">
                  <c:v>36.936999999999998</c:v>
                </c:pt>
                <c:pt idx="8878">
                  <c:v>36.905999999999999</c:v>
                </c:pt>
                <c:pt idx="8879">
                  <c:v>36.832000000000001</c:v>
                </c:pt>
                <c:pt idx="8880">
                  <c:v>36.719000000000001</c:v>
                </c:pt>
                <c:pt idx="8881">
                  <c:v>36.569000000000003</c:v>
                </c:pt>
                <c:pt idx="8882">
                  <c:v>36.393999999999998</c:v>
                </c:pt>
                <c:pt idx="8883">
                  <c:v>36.218000000000004</c:v>
                </c:pt>
                <c:pt idx="8884">
                  <c:v>36.039000000000001</c:v>
                </c:pt>
                <c:pt idx="8885">
                  <c:v>35.856999999999999</c:v>
                </c:pt>
                <c:pt idx="8886">
                  <c:v>35.697000000000003</c:v>
                </c:pt>
                <c:pt idx="8887">
                  <c:v>35.575000000000003</c:v>
                </c:pt>
                <c:pt idx="8888">
                  <c:v>35.487000000000002</c:v>
                </c:pt>
                <c:pt idx="8889">
                  <c:v>35.439</c:v>
                </c:pt>
                <c:pt idx="8890">
                  <c:v>35.426000000000002</c:v>
                </c:pt>
                <c:pt idx="8891">
                  <c:v>35.445</c:v>
                </c:pt>
                <c:pt idx="8892">
                  <c:v>35.491999999999997</c:v>
                </c:pt>
                <c:pt idx="8893">
                  <c:v>35.564999999999998</c:v>
                </c:pt>
                <c:pt idx="8894">
                  <c:v>35.673999999999999</c:v>
                </c:pt>
                <c:pt idx="8895">
                  <c:v>35.790999999999997</c:v>
                </c:pt>
                <c:pt idx="8896">
                  <c:v>35.896999999999998</c:v>
                </c:pt>
                <c:pt idx="8897">
                  <c:v>36.023000000000003</c:v>
                </c:pt>
                <c:pt idx="8898">
                  <c:v>36.162999999999997</c:v>
                </c:pt>
                <c:pt idx="8899">
                  <c:v>36.299999999999997</c:v>
                </c:pt>
                <c:pt idx="8900">
                  <c:v>36.43</c:v>
                </c:pt>
                <c:pt idx="8901">
                  <c:v>36.542000000000002</c:v>
                </c:pt>
                <c:pt idx="8902">
                  <c:v>36.661000000000001</c:v>
                </c:pt>
                <c:pt idx="8903">
                  <c:v>36.764000000000003</c:v>
                </c:pt>
                <c:pt idx="8904">
                  <c:v>36.841999999999999</c:v>
                </c:pt>
                <c:pt idx="8905">
                  <c:v>36.911000000000001</c:v>
                </c:pt>
                <c:pt idx="8906">
                  <c:v>36.97</c:v>
                </c:pt>
                <c:pt idx="8907">
                  <c:v>37.015000000000001</c:v>
                </c:pt>
                <c:pt idx="8908">
                  <c:v>37.061999999999998</c:v>
                </c:pt>
                <c:pt idx="8909">
                  <c:v>37.113999999999997</c:v>
                </c:pt>
                <c:pt idx="8910">
                  <c:v>37.152000000000001</c:v>
                </c:pt>
                <c:pt idx="8911">
                  <c:v>37.171999999999997</c:v>
                </c:pt>
                <c:pt idx="8912">
                  <c:v>37.192</c:v>
                </c:pt>
                <c:pt idx="8913">
                  <c:v>37.194000000000003</c:v>
                </c:pt>
                <c:pt idx="8914">
                  <c:v>37.183</c:v>
                </c:pt>
                <c:pt idx="8915">
                  <c:v>37.180999999999997</c:v>
                </c:pt>
                <c:pt idx="8916">
                  <c:v>37.192</c:v>
                </c:pt>
                <c:pt idx="8917">
                  <c:v>37.21</c:v>
                </c:pt>
                <c:pt idx="8918">
                  <c:v>37.231000000000002</c:v>
                </c:pt>
                <c:pt idx="8919">
                  <c:v>37.253</c:v>
                </c:pt>
                <c:pt idx="8920">
                  <c:v>37.274999999999999</c:v>
                </c:pt>
                <c:pt idx="8921">
                  <c:v>37.301000000000002</c:v>
                </c:pt>
                <c:pt idx="8922">
                  <c:v>37.317</c:v>
                </c:pt>
                <c:pt idx="8923">
                  <c:v>37.326000000000001</c:v>
                </c:pt>
                <c:pt idx="8924">
                  <c:v>37.325000000000003</c:v>
                </c:pt>
                <c:pt idx="8925">
                  <c:v>37.319000000000003</c:v>
                </c:pt>
                <c:pt idx="8926">
                  <c:v>37.316000000000003</c:v>
                </c:pt>
                <c:pt idx="8927">
                  <c:v>37.32</c:v>
                </c:pt>
                <c:pt idx="8928">
                  <c:v>37.340000000000003</c:v>
                </c:pt>
                <c:pt idx="8929">
                  <c:v>37.375999999999998</c:v>
                </c:pt>
                <c:pt idx="8930">
                  <c:v>37.421999999999997</c:v>
                </c:pt>
                <c:pt idx="8931">
                  <c:v>37.479999999999997</c:v>
                </c:pt>
                <c:pt idx="8932">
                  <c:v>37.549999999999997</c:v>
                </c:pt>
                <c:pt idx="8933">
                  <c:v>37.630000000000003</c:v>
                </c:pt>
                <c:pt idx="8934">
                  <c:v>37.712000000000003</c:v>
                </c:pt>
                <c:pt idx="8935">
                  <c:v>37.787999999999997</c:v>
                </c:pt>
                <c:pt idx="8936">
                  <c:v>37.845999999999997</c:v>
                </c:pt>
                <c:pt idx="8937">
                  <c:v>37.904000000000003</c:v>
                </c:pt>
                <c:pt idx="8938">
                  <c:v>37.966000000000001</c:v>
                </c:pt>
                <c:pt idx="8939">
                  <c:v>38.034999999999997</c:v>
                </c:pt>
                <c:pt idx="8940">
                  <c:v>38.119999999999997</c:v>
                </c:pt>
                <c:pt idx="8941">
                  <c:v>38.207000000000001</c:v>
                </c:pt>
                <c:pt idx="8942">
                  <c:v>38.283999999999999</c:v>
                </c:pt>
                <c:pt idx="8943">
                  <c:v>38.362000000000002</c:v>
                </c:pt>
                <c:pt idx="8944">
                  <c:v>38.447000000000003</c:v>
                </c:pt>
                <c:pt idx="8945">
                  <c:v>38.540999999999997</c:v>
                </c:pt>
                <c:pt idx="8946">
                  <c:v>38.628</c:v>
                </c:pt>
                <c:pt idx="8947">
                  <c:v>38.704999999999998</c:v>
                </c:pt>
                <c:pt idx="8948">
                  <c:v>38.774000000000001</c:v>
                </c:pt>
                <c:pt idx="8949">
                  <c:v>38.832000000000001</c:v>
                </c:pt>
                <c:pt idx="8950">
                  <c:v>38.906999999999996</c:v>
                </c:pt>
                <c:pt idx="8951">
                  <c:v>38.99</c:v>
                </c:pt>
                <c:pt idx="8952">
                  <c:v>39.07</c:v>
                </c:pt>
                <c:pt idx="8953">
                  <c:v>39.162999999999997</c:v>
                </c:pt>
                <c:pt idx="8954">
                  <c:v>39.267000000000003</c:v>
                </c:pt>
                <c:pt idx="8955">
                  <c:v>39.362000000000002</c:v>
                </c:pt>
                <c:pt idx="8956">
                  <c:v>39.445999999999998</c:v>
                </c:pt>
                <c:pt idx="8957">
                  <c:v>39.533000000000001</c:v>
                </c:pt>
                <c:pt idx="8958">
                  <c:v>39.622999999999998</c:v>
                </c:pt>
                <c:pt idx="8959">
                  <c:v>39.726999999999997</c:v>
                </c:pt>
                <c:pt idx="8960">
                  <c:v>39.811999999999998</c:v>
                </c:pt>
                <c:pt idx="8961">
                  <c:v>39.884</c:v>
                </c:pt>
                <c:pt idx="8962">
                  <c:v>39.962000000000003</c:v>
                </c:pt>
                <c:pt idx="8963">
                  <c:v>40.011000000000003</c:v>
                </c:pt>
                <c:pt idx="8964">
                  <c:v>40.043999999999997</c:v>
                </c:pt>
                <c:pt idx="8965">
                  <c:v>40.064999999999998</c:v>
                </c:pt>
                <c:pt idx="8966">
                  <c:v>40.07</c:v>
                </c:pt>
                <c:pt idx="8967">
                  <c:v>40.063000000000002</c:v>
                </c:pt>
                <c:pt idx="8968">
                  <c:v>40.045000000000002</c:v>
                </c:pt>
                <c:pt idx="8969">
                  <c:v>40.024000000000001</c:v>
                </c:pt>
                <c:pt idx="8970">
                  <c:v>40.008000000000003</c:v>
                </c:pt>
                <c:pt idx="8971">
                  <c:v>39.996000000000002</c:v>
                </c:pt>
                <c:pt idx="8972">
                  <c:v>39.987000000000002</c:v>
                </c:pt>
                <c:pt idx="8973">
                  <c:v>39.984999999999999</c:v>
                </c:pt>
                <c:pt idx="8974">
                  <c:v>39.997</c:v>
                </c:pt>
                <c:pt idx="8975">
                  <c:v>40.024999999999999</c:v>
                </c:pt>
                <c:pt idx="8976">
                  <c:v>40.067999999999998</c:v>
                </c:pt>
                <c:pt idx="8977">
                  <c:v>40.112000000000002</c:v>
                </c:pt>
                <c:pt idx="8978">
                  <c:v>40.152999999999999</c:v>
                </c:pt>
                <c:pt idx="8979">
                  <c:v>40.197000000000003</c:v>
                </c:pt>
                <c:pt idx="8980">
                  <c:v>40.226999999999997</c:v>
                </c:pt>
                <c:pt idx="8981">
                  <c:v>40.246000000000002</c:v>
                </c:pt>
                <c:pt idx="8982">
                  <c:v>40.261000000000003</c:v>
                </c:pt>
                <c:pt idx="8983">
                  <c:v>40.273000000000003</c:v>
                </c:pt>
                <c:pt idx="8984">
                  <c:v>40.274000000000001</c:v>
                </c:pt>
                <c:pt idx="8985">
                  <c:v>40.26</c:v>
                </c:pt>
                <c:pt idx="8986">
                  <c:v>40.241999999999997</c:v>
                </c:pt>
                <c:pt idx="8987">
                  <c:v>40.225000000000001</c:v>
                </c:pt>
                <c:pt idx="8988">
                  <c:v>40.204999999999998</c:v>
                </c:pt>
                <c:pt idx="8989">
                  <c:v>40.182000000000002</c:v>
                </c:pt>
                <c:pt idx="8990">
                  <c:v>40.152999999999999</c:v>
                </c:pt>
                <c:pt idx="8991">
                  <c:v>40.118000000000002</c:v>
                </c:pt>
                <c:pt idx="8992">
                  <c:v>40.073999999999998</c:v>
                </c:pt>
                <c:pt idx="8993">
                  <c:v>40.029000000000003</c:v>
                </c:pt>
                <c:pt idx="8994">
                  <c:v>39.988999999999997</c:v>
                </c:pt>
                <c:pt idx="8995">
                  <c:v>39.962000000000003</c:v>
                </c:pt>
                <c:pt idx="8996">
                  <c:v>39.945</c:v>
                </c:pt>
                <c:pt idx="8997">
                  <c:v>39.938000000000002</c:v>
                </c:pt>
                <c:pt idx="8998">
                  <c:v>39.944000000000003</c:v>
                </c:pt>
                <c:pt idx="8999">
                  <c:v>39.962000000000003</c:v>
                </c:pt>
              </c:numCache>
            </c:numRef>
          </c:val>
          <c:smooth val="0"/>
          <c:extLst>
            <c:ext xmlns:c16="http://schemas.microsoft.com/office/drawing/2014/chart" uri="{C3380CC4-5D6E-409C-BE32-E72D297353CC}">
              <c16:uniqueId val="{00000000-7E37-485C-BC20-5043080B47DA}"/>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AP!$W$1</c:f>
              <c:strCache>
                <c:ptCount val="1"/>
                <c:pt idx="0">
                  <c:v>Force TF AP (N)</c:v>
                </c:pt>
              </c:strCache>
            </c:strRef>
          </c:tx>
          <c:spPr>
            <a:ln w="28575" cap="rnd">
              <a:solidFill>
                <a:schemeClr val="accent2"/>
              </a:solidFill>
              <a:round/>
            </a:ln>
            <a:effectLst/>
          </c:spPr>
          <c:marker>
            <c:symbol val="none"/>
          </c:marker>
          <c:val>
            <c:numRef>
              <c:f>DU02_INTACT_KE_AP!$W$2:$W$9001</c:f>
              <c:numCache>
                <c:formatCode>General</c:formatCode>
                <c:ptCount val="9000"/>
                <c:pt idx="0">
                  <c:v>-1.867</c:v>
                </c:pt>
                <c:pt idx="1">
                  <c:v>-1.8363</c:v>
                </c:pt>
                <c:pt idx="2">
                  <c:v>-1.8472999999999999</c:v>
                </c:pt>
                <c:pt idx="3">
                  <c:v>-1.8418000000000001</c:v>
                </c:pt>
                <c:pt idx="4">
                  <c:v>-1.9355</c:v>
                </c:pt>
                <c:pt idx="5">
                  <c:v>-1.9947999999999999</c:v>
                </c:pt>
                <c:pt idx="6">
                  <c:v>-2.0303</c:v>
                </c:pt>
                <c:pt idx="7">
                  <c:v>-2.0807000000000002</c:v>
                </c:pt>
                <c:pt idx="8">
                  <c:v>-2.0655000000000001</c:v>
                </c:pt>
                <c:pt idx="9">
                  <c:v>-2.1006999999999998</c:v>
                </c:pt>
                <c:pt idx="10">
                  <c:v>-2.1139000000000001</c:v>
                </c:pt>
                <c:pt idx="11">
                  <c:v>-2.1251000000000002</c:v>
                </c:pt>
                <c:pt idx="12">
                  <c:v>-2.1718000000000002</c:v>
                </c:pt>
                <c:pt idx="13">
                  <c:v>-2.2238000000000002</c:v>
                </c:pt>
                <c:pt idx="14">
                  <c:v>-2.2235</c:v>
                </c:pt>
                <c:pt idx="15">
                  <c:v>-2.1917</c:v>
                </c:pt>
                <c:pt idx="16">
                  <c:v>-2.1496</c:v>
                </c:pt>
                <c:pt idx="17">
                  <c:v>-2.0939999999999999</c:v>
                </c:pt>
                <c:pt idx="18">
                  <c:v>-1.9703999999999999</c:v>
                </c:pt>
                <c:pt idx="19">
                  <c:v>-1.9611000000000001</c:v>
                </c:pt>
                <c:pt idx="20">
                  <c:v>-1.9786999999999999</c:v>
                </c:pt>
                <c:pt idx="21">
                  <c:v>-1.9791000000000001</c:v>
                </c:pt>
                <c:pt idx="22">
                  <c:v>-2.0299999999999998</c:v>
                </c:pt>
                <c:pt idx="23">
                  <c:v>-2.0363000000000002</c:v>
                </c:pt>
                <c:pt idx="24">
                  <c:v>-2.0510000000000002</c:v>
                </c:pt>
                <c:pt idx="25">
                  <c:v>-2.0825999999999998</c:v>
                </c:pt>
                <c:pt idx="26">
                  <c:v>-2.0958000000000001</c:v>
                </c:pt>
                <c:pt idx="27">
                  <c:v>-2.1423000000000001</c:v>
                </c:pt>
                <c:pt idx="28">
                  <c:v>-2.1314000000000002</c:v>
                </c:pt>
                <c:pt idx="29">
                  <c:v>-2.0828000000000002</c:v>
                </c:pt>
                <c:pt idx="30">
                  <c:v>-1.9871000000000001</c:v>
                </c:pt>
                <c:pt idx="31">
                  <c:v>-1.8728</c:v>
                </c:pt>
                <c:pt idx="32">
                  <c:v>-1.7723</c:v>
                </c:pt>
                <c:pt idx="33">
                  <c:v>-1.716</c:v>
                </c:pt>
                <c:pt idx="34">
                  <c:v>-1.69</c:v>
                </c:pt>
                <c:pt idx="35">
                  <c:v>-1.5674999999999999</c:v>
                </c:pt>
                <c:pt idx="36">
                  <c:v>-1.3654999999999999</c:v>
                </c:pt>
                <c:pt idx="37">
                  <c:v>-1.1577</c:v>
                </c:pt>
                <c:pt idx="38">
                  <c:v>-0.97155000000000002</c:v>
                </c:pt>
                <c:pt idx="39">
                  <c:v>-0.87673000000000001</c:v>
                </c:pt>
                <c:pt idx="40">
                  <c:v>-0.85246</c:v>
                </c:pt>
                <c:pt idx="41">
                  <c:v>-0.79651000000000005</c:v>
                </c:pt>
                <c:pt idx="42">
                  <c:v>-0.77832999999999997</c:v>
                </c:pt>
                <c:pt idx="43">
                  <c:v>-0.69316999999999995</c:v>
                </c:pt>
                <c:pt idx="44">
                  <c:v>-0.71387999999999996</c:v>
                </c:pt>
                <c:pt idx="45">
                  <c:v>-0.84499999999999997</c:v>
                </c:pt>
                <c:pt idx="46">
                  <c:v>-1.0986</c:v>
                </c:pt>
                <c:pt idx="47">
                  <c:v>-1.4141999999999999</c:v>
                </c:pt>
                <c:pt idx="48">
                  <c:v>-1.5834999999999999</c:v>
                </c:pt>
                <c:pt idx="49">
                  <c:v>-1.6735</c:v>
                </c:pt>
                <c:pt idx="50">
                  <c:v>-1.6264000000000001</c:v>
                </c:pt>
                <c:pt idx="51">
                  <c:v>-1.5739000000000001</c:v>
                </c:pt>
                <c:pt idx="52">
                  <c:v>-1.5779000000000001</c:v>
                </c:pt>
                <c:pt idx="53">
                  <c:v>-1.5717000000000001</c:v>
                </c:pt>
                <c:pt idx="54">
                  <c:v>-1.5731999999999999</c:v>
                </c:pt>
                <c:pt idx="55">
                  <c:v>-1.6136999999999999</c:v>
                </c:pt>
                <c:pt idx="56">
                  <c:v>-1.5898000000000001</c:v>
                </c:pt>
                <c:pt idx="57">
                  <c:v>-1.5860000000000001</c:v>
                </c:pt>
                <c:pt idx="58">
                  <c:v>-1.5726</c:v>
                </c:pt>
                <c:pt idx="59">
                  <c:v>-1.6721999999999999</c:v>
                </c:pt>
                <c:pt idx="60">
                  <c:v>-1.8144</c:v>
                </c:pt>
                <c:pt idx="61">
                  <c:v>-1.8935</c:v>
                </c:pt>
                <c:pt idx="62">
                  <c:v>-1.917</c:v>
                </c:pt>
                <c:pt idx="63">
                  <c:v>-1.8471</c:v>
                </c:pt>
                <c:pt idx="64">
                  <c:v>-1.7789999999999999</c:v>
                </c:pt>
                <c:pt idx="65">
                  <c:v>-1.742</c:v>
                </c:pt>
                <c:pt idx="66">
                  <c:v>-1.7383999999999999</c:v>
                </c:pt>
                <c:pt idx="67">
                  <c:v>-1.7557</c:v>
                </c:pt>
                <c:pt idx="68">
                  <c:v>-1.6999</c:v>
                </c:pt>
                <c:pt idx="69">
                  <c:v>-1.7191000000000001</c:v>
                </c:pt>
                <c:pt idx="70">
                  <c:v>-1.7435</c:v>
                </c:pt>
                <c:pt idx="71">
                  <c:v>-1.7323999999999999</c:v>
                </c:pt>
                <c:pt idx="72">
                  <c:v>-1.8314999999999999</c:v>
                </c:pt>
                <c:pt idx="73">
                  <c:v>-1.9192</c:v>
                </c:pt>
                <c:pt idx="74">
                  <c:v>-1.9745999999999999</c:v>
                </c:pt>
                <c:pt idx="75">
                  <c:v>-2.0594000000000001</c:v>
                </c:pt>
                <c:pt idx="76">
                  <c:v>-2.0236000000000001</c:v>
                </c:pt>
                <c:pt idx="77">
                  <c:v>-2.0085000000000002</c:v>
                </c:pt>
                <c:pt idx="78">
                  <c:v>-1.9857</c:v>
                </c:pt>
                <c:pt idx="79">
                  <c:v>-1.9794</c:v>
                </c:pt>
                <c:pt idx="80">
                  <c:v>-1.9798</c:v>
                </c:pt>
                <c:pt idx="81">
                  <c:v>-1.9602999999999999</c:v>
                </c:pt>
                <c:pt idx="82">
                  <c:v>-2.0217999999999998</c:v>
                </c:pt>
                <c:pt idx="83">
                  <c:v>-2.0278999999999998</c:v>
                </c:pt>
                <c:pt idx="84">
                  <c:v>-2.0114000000000001</c:v>
                </c:pt>
                <c:pt idx="85">
                  <c:v>-1.9351</c:v>
                </c:pt>
                <c:pt idx="86">
                  <c:v>-1.8024</c:v>
                </c:pt>
                <c:pt idx="87">
                  <c:v>-1.7517</c:v>
                </c:pt>
                <c:pt idx="88">
                  <c:v>-1.7557</c:v>
                </c:pt>
                <c:pt idx="89">
                  <c:v>-1.7948999999999999</c:v>
                </c:pt>
                <c:pt idx="90">
                  <c:v>-1.8288</c:v>
                </c:pt>
                <c:pt idx="91">
                  <c:v>-1.8204</c:v>
                </c:pt>
                <c:pt idx="92">
                  <c:v>-1.8502000000000001</c:v>
                </c:pt>
                <c:pt idx="93">
                  <c:v>-1.8168</c:v>
                </c:pt>
                <c:pt idx="94">
                  <c:v>-1.8069999999999999</c:v>
                </c:pt>
                <c:pt idx="95">
                  <c:v>-1.8133999999999999</c:v>
                </c:pt>
                <c:pt idx="96">
                  <c:v>-1.8434999999999999</c:v>
                </c:pt>
                <c:pt idx="97">
                  <c:v>-2.0398999999999998</c:v>
                </c:pt>
                <c:pt idx="98">
                  <c:v>-2.1852</c:v>
                </c:pt>
                <c:pt idx="99">
                  <c:v>-2.2568000000000001</c:v>
                </c:pt>
                <c:pt idx="100">
                  <c:v>-2.2452000000000001</c:v>
                </c:pt>
                <c:pt idx="101">
                  <c:v>-2.1404000000000001</c:v>
                </c:pt>
                <c:pt idx="102">
                  <c:v>-2.0287000000000002</c:v>
                </c:pt>
                <c:pt idx="103">
                  <c:v>-1.9269000000000001</c:v>
                </c:pt>
                <c:pt idx="104">
                  <c:v>-1.8613</c:v>
                </c:pt>
                <c:pt idx="105">
                  <c:v>-1.8341000000000001</c:v>
                </c:pt>
                <c:pt idx="106">
                  <c:v>-1.796</c:v>
                </c:pt>
                <c:pt idx="107">
                  <c:v>-1.8591</c:v>
                </c:pt>
                <c:pt idx="108">
                  <c:v>-1.9386000000000001</c:v>
                </c:pt>
                <c:pt idx="109">
                  <c:v>-2.1065</c:v>
                </c:pt>
                <c:pt idx="110">
                  <c:v>-2.2955999999999999</c:v>
                </c:pt>
                <c:pt idx="111">
                  <c:v>-2.3633999999999999</c:v>
                </c:pt>
                <c:pt idx="112">
                  <c:v>-2.3711000000000002</c:v>
                </c:pt>
                <c:pt idx="113">
                  <c:v>-2.3473999999999999</c:v>
                </c:pt>
                <c:pt idx="114">
                  <c:v>-2.2818999999999998</c:v>
                </c:pt>
                <c:pt idx="115">
                  <c:v>-2.1945000000000001</c:v>
                </c:pt>
                <c:pt idx="116">
                  <c:v>-2.0434999999999999</c:v>
                </c:pt>
                <c:pt idx="117">
                  <c:v>-1.8891</c:v>
                </c:pt>
                <c:pt idx="118">
                  <c:v>-1.7289000000000001</c:v>
                </c:pt>
                <c:pt idx="119">
                  <c:v>-1.7170000000000001</c:v>
                </c:pt>
                <c:pt idx="120">
                  <c:v>-1.7864</c:v>
                </c:pt>
                <c:pt idx="121">
                  <c:v>-1.8802000000000001</c:v>
                </c:pt>
                <c:pt idx="122">
                  <c:v>-2.0550999999999999</c:v>
                </c:pt>
                <c:pt idx="123">
                  <c:v>-2.1667999999999998</c:v>
                </c:pt>
                <c:pt idx="124">
                  <c:v>-2.2433999999999998</c:v>
                </c:pt>
                <c:pt idx="125">
                  <c:v>-2.3330000000000002</c:v>
                </c:pt>
                <c:pt idx="126">
                  <c:v>-2.4735999999999998</c:v>
                </c:pt>
                <c:pt idx="127">
                  <c:v>-2.6389999999999998</c:v>
                </c:pt>
                <c:pt idx="128">
                  <c:v>-2.6911999999999998</c:v>
                </c:pt>
                <c:pt idx="129">
                  <c:v>-2.6869999999999998</c:v>
                </c:pt>
                <c:pt idx="130">
                  <c:v>-2.6198000000000001</c:v>
                </c:pt>
                <c:pt idx="131">
                  <c:v>-2.5312000000000001</c:v>
                </c:pt>
                <c:pt idx="132">
                  <c:v>-2.4883000000000002</c:v>
                </c:pt>
                <c:pt idx="133">
                  <c:v>-2.4843999999999999</c:v>
                </c:pt>
                <c:pt idx="134">
                  <c:v>-2.5426000000000002</c:v>
                </c:pt>
                <c:pt idx="135">
                  <c:v>-2.6358999999999999</c:v>
                </c:pt>
                <c:pt idx="136">
                  <c:v>-2.6913999999999998</c:v>
                </c:pt>
                <c:pt idx="137">
                  <c:v>-2.7503000000000002</c:v>
                </c:pt>
                <c:pt idx="138">
                  <c:v>-2.7031000000000001</c:v>
                </c:pt>
                <c:pt idx="139">
                  <c:v>-2.5798000000000001</c:v>
                </c:pt>
                <c:pt idx="140">
                  <c:v>-2.4076</c:v>
                </c:pt>
                <c:pt idx="141">
                  <c:v>-2.1941000000000002</c:v>
                </c:pt>
                <c:pt idx="142">
                  <c:v>-2.0438000000000001</c:v>
                </c:pt>
                <c:pt idx="143">
                  <c:v>-1.8889</c:v>
                </c:pt>
                <c:pt idx="144">
                  <c:v>-1.7515000000000001</c:v>
                </c:pt>
                <c:pt idx="145">
                  <c:v>-1.6848000000000001</c:v>
                </c:pt>
                <c:pt idx="146">
                  <c:v>-1.6491</c:v>
                </c:pt>
                <c:pt idx="147">
                  <c:v>-1.7841</c:v>
                </c:pt>
                <c:pt idx="148">
                  <c:v>-1.925</c:v>
                </c:pt>
                <c:pt idx="149">
                  <c:v>-2.0548000000000002</c:v>
                </c:pt>
                <c:pt idx="150">
                  <c:v>-2.1402999999999999</c:v>
                </c:pt>
                <c:pt idx="151">
                  <c:v>-2.1309</c:v>
                </c:pt>
                <c:pt idx="152">
                  <c:v>-2.1745999999999999</c:v>
                </c:pt>
                <c:pt idx="153">
                  <c:v>-2.2284999999999999</c:v>
                </c:pt>
                <c:pt idx="154">
                  <c:v>-2.2541000000000002</c:v>
                </c:pt>
                <c:pt idx="155">
                  <c:v>-2.2305000000000001</c:v>
                </c:pt>
                <c:pt idx="156">
                  <c:v>-2.0857000000000001</c:v>
                </c:pt>
                <c:pt idx="157">
                  <c:v>-1.9813000000000001</c:v>
                </c:pt>
                <c:pt idx="158">
                  <c:v>-1.7908999999999999</c:v>
                </c:pt>
                <c:pt idx="159">
                  <c:v>-1.7390000000000001</c:v>
                </c:pt>
                <c:pt idx="160">
                  <c:v>-1.7704</c:v>
                </c:pt>
                <c:pt idx="161">
                  <c:v>-1.7966</c:v>
                </c:pt>
                <c:pt idx="162">
                  <c:v>-1.8147</c:v>
                </c:pt>
                <c:pt idx="163">
                  <c:v>-1.7824</c:v>
                </c:pt>
                <c:pt idx="164">
                  <c:v>-1.81</c:v>
                </c:pt>
                <c:pt idx="165">
                  <c:v>-1.8124</c:v>
                </c:pt>
                <c:pt idx="166">
                  <c:v>-1.8090999999999999</c:v>
                </c:pt>
                <c:pt idx="167">
                  <c:v>-1.8210999999999999</c:v>
                </c:pt>
                <c:pt idx="168">
                  <c:v>-1.849</c:v>
                </c:pt>
                <c:pt idx="169">
                  <c:v>-1.913</c:v>
                </c:pt>
                <c:pt idx="170">
                  <c:v>-1.9418</c:v>
                </c:pt>
                <c:pt idx="171">
                  <c:v>-1.903</c:v>
                </c:pt>
                <c:pt idx="172">
                  <c:v>-1.8133999999999999</c:v>
                </c:pt>
                <c:pt idx="173">
                  <c:v>-1.69</c:v>
                </c:pt>
                <c:pt idx="174">
                  <c:v>-1.6516</c:v>
                </c:pt>
                <c:pt idx="175">
                  <c:v>-1.6686000000000001</c:v>
                </c:pt>
                <c:pt idx="176">
                  <c:v>-1.7646999999999999</c:v>
                </c:pt>
                <c:pt idx="177">
                  <c:v>-1.8513999999999999</c:v>
                </c:pt>
                <c:pt idx="178">
                  <c:v>-1.8706</c:v>
                </c:pt>
                <c:pt idx="179">
                  <c:v>-1.8374999999999999</c:v>
                </c:pt>
                <c:pt idx="180">
                  <c:v>-1.8018000000000001</c:v>
                </c:pt>
                <c:pt idx="181">
                  <c:v>-1.7081</c:v>
                </c:pt>
                <c:pt idx="182">
                  <c:v>-1.6986000000000001</c:v>
                </c:pt>
                <c:pt idx="183">
                  <c:v>-1.7119</c:v>
                </c:pt>
                <c:pt idx="184">
                  <c:v>-1.7566999999999999</c:v>
                </c:pt>
                <c:pt idx="185">
                  <c:v>-1.7942</c:v>
                </c:pt>
                <c:pt idx="186">
                  <c:v>-1.7654000000000001</c:v>
                </c:pt>
                <c:pt idx="187">
                  <c:v>-1.7685999999999999</c:v>
                </c:pt>
                <c:pt idx="188">
                  <c:v>-1.6922999999999999</c:v>
                </c:pt>
                <c:pt idx="189">
                  <c:v>-1.7232000000000001</c:v>
                </c:pt>
                <c:pt idx="190">
                  <c:v>-1.8187</c:v>
                </c:pt>
                <c:pt idx="191">
                  <c:v>-1.8180000000000001</c:v>
                </c:pt>
                <c:pt idx="192">
                  <c:v>-1.9252</c:v>
                </c:pt>
                <c:pt idx="193">
                  <c:v>-1.9448000000000001</c:v>
                </c:pt>
                <c:pt idx="194">
                  <c:v>-1.8697999999999999</c:v>
                </c:pt>
                <c:pt idx="195">
                  <c:v>-1.7929999999999999</c:v>
                </c:pt>
                <c:pt idx="196">
                  <c:v>-1.6149</c:v>
                </c:pt>
                <c:pt idx="197">
                  <c:v>-1.4869000000000001</c:v>
                </c:pt>
                <c:pt idx="198">
                  <c:v>-1.3418000000000001</c:v>
                </c:pt>
                <c:pt idx="199">
                  <c:v>-1.2725</c:v>
                </c:pt>
                <c:pt idx="200">
                  <c:v>-1.2899</c:v>
                </c:pt>
                <c:pt idx="201">
                  <c:v>-1.2169000000000001</c:v>
                </c:pt>
                <c:pt idx="202">
                  <c:v>-1.0979000000000001</c:v>
                </c:pt>
                <c:pt idx="203">
                  <c:v>-0.91169999999999995</c:v>
                </c:pt>
                <c:pt idx="204">
                  <c:v>-0.69657000000000002</c:v>
                </c:pt>
                <c:pt idx="205">
                  <c:v>-0.38502999999999998</c:v>
                </c:pt>
                <c:pt idx="206">
                  <c:v>-6.9723999999999994E-2</c:v>
                </c:pt>
                <c:pt idx="207">
                  <c:v>7.0461999999999997E-2</c:v>
                </c:pt>
                <c:pt idx="208">
                  <c:v>0.21354000000000001</c:v>
                </c:pt>
                <c:pt idx="209">
                  <c:v>0.28670000000000001</c:v>
                </c:pt>
                <c:pt idx="210">
                  <c:v>0.24176</c:v>
                </c:pt>
                <c:pt idx="211">
                  <c:v>0.37836999999999998</c:v>
                </c:pt>
                <c:pt idx="212">
                  <c:v>0.47215000000000001</c:v>
                </c:pt>
                <c:pt idx="213">
                  <c:v>0.70133000000000001</c:v>
                </c:pt>
                <c:pt idx="214">
                  <c:v>0.95145999999999997</c:v>
                </c:pt>
                <c:pt idx="215">
                  <c:v>1.2559</c:v>
                </c:pt>
                <c:pt idx="216">
                  <c:v>1.7235</c:v>
                </c:pt>
                <c:pt idx="217">
                  <c:v>2.3065000000000002</c:v>
                </c:pt>
                <c:pt idx="218">
                  <c:v>2.9186000000000001</c:v>
                </c:pt>
                <c:pt idx="219">
                  <c:v>3.3786999999999998</c:v>
                </c:pt>
                <c:pt idx="220">
                  <c:v>3.7397</c:v>
                </c:pt>
                <c:pt idx="221">
                  <c:v>4.1109</c:v>
                </c:pt>
                <c:pt idx="222">
                  <c:v>4.5488</c:v>
                </c:pt>
                <c:pt idx="223">
                  <c:v>5.1313000000000004</c:v>
                </c:pt>
                <c:pt idx="224">
                  <c:v>5.7294</c:v>
                </c:pt>
                <c:pt idx="225">
                  <c:v>6.0247999999999999</c:v>
                </c:pt>
                <c:pt idx="226">
                  <c:v>6.2656999999999998</c:v>
                </c:pt>
                <c:pt idx="227">
                  <c:v>6.5113000000000003</c:v>
                </c:pt>
                <c:pt idx="228">
                  <c:v>6.9661</c:v>
                </c:pt>
                <c:pt idx="229">
                  <c:v>7.4871999999999996</c:v>
                </c:pt>
                <c:pt idx="230">
                  <c:v>7.9237000000000002</c:v>
                </c:pt>
                <c:pt idx="231">
                  <c:v>8.2986000000000004</c:v>
                </c:pt>
                <c:pt idx="232">
                  <c:v>8.5039999999999996</c:v>
                </c:pt>
                <c:pt idx="233">
                  <c:v>8.6834000000000007</c:v>
                </c:pt>
                <c:pt idx="234">
                  <c:v>8.8199000000000005</c:v>
                </c:pt>
                <c:pt idx="235">
                  <c:v>8.9954999999999998</c:v>
                </c:pt>
                <c:pt idx="236">
                  <c:v>9.4263999999999992</c:v>
                </c:pt>
                <c:pt idx="237">
                  <c:v>10.007999999999999</c:v>
                </c:pt>
                <c:pt idx="238">
                  <c:v>10.576000000000001</c:v>
                </c:pt>
                <c:pt idx="239">
                  <c:v>11.04</c:v>
                </c:pt>
                <c:pt idx="240">
                  <c:v>11.311</c:v>
                </c:pt>
                <c:pt idx="241">
                  <c:v>11.63</c:v>
                </c:pt>
                <c:pt idx="242">
                  <c:v>11.805</c:v>
                </c:pt>
                <c:pt idx="243">
                  <c:v>11.968</c:v>
                </c:pt>
                <c:pt idx="244">
                  <c:v>12.103999999999999</c:v>
                </c:pt>
                <c:pt idx="245">
                  <c:v>12.189</c:v>
                </c:pt>
                <c:pt idx="246">
                  <c:v>12.417</c:v>
                </c:pt>
                <c:pt idx="247">
                  <c:v>12.680999999999999</c:v>
                </c:pt>
                <c:pt idx="248">
                  <c:v>13.09</c:v>
                </c:pt>
                <c:pt idx="249">
                  <c:v>13.637</c:v>
                </c:pt>
                <c:pt idx="250">
                  <c:v>14.334</c:v>
                </c:pt>
                <c:pt idx="251">
                  <c:v>14.996</c:v>
                </c:pt>
                <c:pt idx="252">
                  <c:v>15.413</c:v>
                </c:pt>
                <c:pt idx="253">
                  <c:v>15.756</c:v>
                </c:pt>
                <c:pt idx="254">
                  <c:v>15.978999999999999</c:v>
                </c:pt>
                <c:pt idx="255">
                  <c:v>16.233000000000001</c:v>
                </c:pt>
                <c:pt idx="256">
                  <c:v>16.53</c:v>
                </c:pt>
                <c:pt idx="257">
                  <c:v>16.815000000000001</c:v>
                </c:pt>
                <c:pt idx="258">
                  <c:v>17.132999999999999</c:v>
                </c:pt>
                <c:pt idx="259">
                  <c:v>17.428999999999998</c:v>
                </c:pt>
                <c:pt idx="260">
                  <c:v>17.759</c:v>
                </c:pt>
                <c:pt idx="261">
                  <c:v>18.202000000000002</c:v>
                </c:pt>
                <c:pt idx="262">
                  <c:v>18.667000000000002</c:v>
                </c:pt>
                <c:pt idx="263">
                  <c:v>18.989000000000001</c:v>
                </c:pt>
                <c:pt idx="264">
                  <c:v>19.157</c:v>
                </c:pt>
                <c:pt idx="265">
                  <c:v>19.238</c:v>
                </c:pt>
                <c:pt idx="266">
                  <c:v>19.38</c:v>
                </c:pt>
                <c:pt idx="267">
                  <c:v>19.669</c:v>
                </c:pt>
                <c:pt idx="268">
                  <c:v>20.12</c:v>
                </c:pt>
                <c:pt idx="269">
                  <c:v>20.59</c:v>
                </c:pt>
                <c:pt idx="270">
                  <c:v>21.106999999999999</c:v>
                </c:pt>
                <c:pt idx="271">
                  <c:v>21.568000000000001</c:v>
                </c:pt>
                <c:pt idx="272">
                  <c:v>21.88</c:v>
                </c:pt>
                <c:pt idx="273">
                  <c:v>22.295999999999999</c:v>
                </c:pt>
                <c:pt idx="274">
                  <c:v>22.649000000000001</c:v>
                </c:pt>
                <c:pt idx="275">
                  <c:v>22.893000000000001</c:v>
                </c:pt>
                <c:pt idx="276">
                  <c:v>23.117999999999999</c:v>
                </c:pt>
                <c:pt idx="277">
                  <c:v>23.135999999999999</c:v>
                </c:pt>
                <c:pt idx="278">
                  <c:v>23.132999999999999</c:v>
                </c:pt>
                <c:pt idx="279">
                  <c:v>23.158999999999999</c:v>
                </c:pt>
                <c:pt idx="280">
                  <c:v>23.24</c:v>
                </c:pt>
                <c:pt idx="281">
                  <c:v>23.501000000000001</c:v>
                </c:pt>
                <c:pt idx="282">
                  <c:v>23.83</c:v>
                </c:pt>
                <c:pt idx="283">
                  <c:v>24.309000000000001</c:v>
                </c:pt>
                <c:pt idx="284">
                  <c:v>24.704999999999998</c:v>
                </c:pt>
                <c:pt idx="285">
                  <c:v>25.126000000000001</c:v>
                </c:pt>
                <c:pt idx="286">
                  <c:v>25.433</c:v>
                </c:pt>
                <c:pt idx="287">
                  <c:v>25.565999999999999</c:v>
                </c:pt>
                <c:pt idx="288">
                  <c:v>25.634</c:v>
                </c:pt>
                <c:pt idx="289">
                  <c:v>25.603000000000002</c:v>
                </c:pt>
                <c:pt idx="290">
                  <c:v>25.504999999999999</c:v>
                </c:pt>
                <c:pt idx="291">
                  <c:v>25.635999999999999</c:v>
                </c:pt>
                <c:pt idx="292">
                  <c:v>25.741</c:v>
                </c:pt>
                <c:pt idx="293">
                  <c:v>25.853000000000002</c:v>
                </c:pt>
                <c:pt idx="294">
                  <c:v>25.928999999999998</c:v>
                </c:pt>
                <c:pt idx="295">
                  <c:v>25.975999999999999</c:v>
                </c:pt>
                <c:pt idx="296">
                  <c:v>26.045000000000002</c:v>
                </c:pt>
                <c:pt idx="297">
                  <c:v>26.125</c:v>
                </c:pt>
                <c:pt idx="298">
                  <c:v>26.259</c:v>
                </c:pt>
                <c:pt idx="299">
                  <c:v>26.428000000000001</c:v>
                </c:pt>
                <c:pt idx="300">
                  <c:v>26.565999999999999</c:v>
                </c:pt>
                <c:pt idx="301">
                  <c:v>26.672000000000001</c:v>
                </c:pt>
                <c:pt idx="302">
                  <c:v>26.786999999999999</c:v>
                </c:pt>
                <c:pt idx="303">
                  <c:v>26.998000000000001</c:v>
                </c:pt>
                <c:pt idx="304">
                  <c:v>27.125</c:v>
                </c:pt>
                <c:pt idx="305">
                  <c:v>27.318999999999999</c:v>
                </c:pt>
                <c:pt idx="306">
                  <c:v>27.486999999999998</c:v>
                </c:pt>
                <c:pt idx="307">
                  <c:v>27.445</c:v>
                </c:pt>
                <c:pt idx="308">
                  <c:v>27.355</c:v>
                </c:pt>
                <c:pt idx="309">
                  <c:v>27.175999999999998</c:v>
                </c:pt>
                <c:pt idx="310">
                  <c:v>26.949000000000002</c:v>
                </c:pt>
                <c:pt idx="311">
                  <c:v>26.986999999999998</c:v>
                </c:pt>
                <c:pt idx="312">
                  <c:v>27.295999999999999</c:v>
                </c:pt>
                <c:pt idx="313">
                  <c:v>27.748000000000001</c:v>
                </c:pt>
                <c:pt idx="314">
                  <c:v>28.17</c:v>
                </c:pt>
                <c:pt idx="315">
                  <c:v>28.614999999999998</c:v>
                </c:pt>
                <c:pt idx="316">
                  <c:v>28.806999999999999</c:v>
                </c:pt>
                <c:pt idx="317">
                  <c:v>28.786999999999999</c:v>
                </c:pt>
                <c:pt idx="318">
                  <c:v>28.696999999999999</c:v>
                </c:pt>
                <c:pt idx="319">
                  <c:v>28.559000000000001</c:v>
                </c:pt>
                <c:pt idx="320">
                  <c:v>28.431000000000001</c:v>
                </c:pt>
                <c:pt idx="321">
                  <c:v>28.370999999999999</c:v>
                </c:pt>
                <c:pt idx="322">
                  <c:v>28.358000000000001</c:v>
                </c:pt>
                <c:pt idx="323">
                  <c:v>28.568000000000001</c:v>
                </c:pt>
                <c:pt idx="324">
                  <c:v>28.954000000000001</c:v>
                </c:pt>
                <c:pt idx="325">
                  <c:v>29.334</c:v>
                </c:pt>
                <c:pt idx="326">
                  <c:v>29.713000000000001</c:v>
                </c:pt>
                <c:pt idx="327">
                  <c:v>29.916</c:v>
                </c:pt>
                <c:pt idx="328">
                  <c:v>30.03</c:v>
                </c:pt>
                <c:pt idx="329">
                  <c:v>29.934000000000001</c:v>
                </c:pt>
                <c:pt idx="330">
                  <c:v>29.754999999999999</c:v>
                </c:pt>
                <c:pt idx="331">
                  <c:v>29.721</c:v>
                </c:pt>
                <c:pt idx="332">
                  <c:v>29.952000000000002</c:v>
                </c:pt>
                <c:pt idx="333">
                  <c:v>30.361999999999998</c:v>
                </c:pt>
                <c:pt idx="334">
                  <c:v>30.71</c:v>
                </c:pt>
                <c:pt idx="335">
                  <c:v>30.809000000000001</c:v>
                </c:pt>
                <c:pt idx="336">
                  <c:v>30.704000000000001</c:v>
                </c:pt>
                <c:pt idx="337">
                  <c:v>30.225999999999999</c:v>
                </c:pt>
                <c:pt idx="338">
                  <c:v>29.806000000000001</c:v>
                </c:pt>
                <c:pt idx="339">
                  <c:v>29.481999999999999</c:v>
                </c:pt>
                <c:pt idx="340">
                  <c:v>29.181999999999999</c:v>
                </c:pt>
                <c:pt idx="341">
                  <c:v>28.927</c:v>
                </c:pt>
                <c:pt idx="342">
                  <c:v>28.591000000000001</c:v>
                </c:pt>
                <c:pt idx="343">
                  <c:v>28.25</c:v>
                </c:pt>
                <c:pt idx="344">
                  <c:v>27.83</c:v>
                </c:pt>
                <c:pt idx="345">
                  <c:v>27.268999999999998</c:v>
                </c:pt>
                <c:pt idx="346">
                  <c:v>26.536000000000001</c:v>
                </c:pt>
                <c:pt idx="347">
                  <c:v>25.033000000000001</c:v>
                </c:pt>
                <c:pt idx="348">
                  <c:v>23.181000000000001</c:v>
                </c:pt>
                <c:pt idx="349">
                  <c:v>21.369</c:v>
                </c:pt>
                <c:pt idx="350">
                  <c:v>19.727</c:v>
                </c:pt>
                <c:pt idx="351">
                  <c:v>18.38</c:v>
                </c:pt>
                <c:pt idx="352">
                  <c:v>17.073</c:v>
                </c:pt>
                <c:pt idx="353">
                  <c:v>15.755000000000001</c:v>
                </c:pt>
                <c:pt idx="354">
                  <c:v>14.026</c:v>
                </c:pt>
                <c:pt idx="355">
                  <c:v>12.414999999999999</c:v>
                </c:pt>
                <c:pt idx="356">
                  <c:v>10.835000000000001</c:v>
                </c:pt>
                <c:pt idx="357">
                  <c:v>9.4559999999999995</c:v>
                </c:pt>
                <c:pt idx="358">
                  <c:v>8.3930000000000007</c:v>
                </c:pt>
                <c:pt idx="359">
                  <c:v>7.4208999999999996</c:v>
                </c:pt>
                <c:pt idx="360">
                  <c:v>6.5656999999999996</c:v>
                </c:pt>
                <c:pt idx="361">
                  <c:v>5.8253000000000004</c:v>
                </c:pt>
                <c:pt idx="362">
                  <c:v>5.0316000000000001</c:v>
                </c:pt>
                <c:pt idx="363">
                  <c:v>4.3319000000000001</c:v>
                </c:pt>
                <c:pt idx="364">
                  <c:v>3.4971999999999999</c:v>
                </c:pt>
                <c:pt idx="365">
                  <c:v>2.5615999999999999</c:v>
                </c:pt>
                <c:pt idx="366">
                  <c:v>1.5101</c:v>
                </c:pt>
                <c:pt idx="367">
                  <c:v>0.57182999999999995</c:v>
                </c:pt>
                <c:pt idx="368">
                  <c:v>-0.14643</c:v>
                </c:pt>
                <c:pt idx="369">
                  <c:v>-0.68818000000000001</c:v>
                </c:pt>
                <c:pt idx="370">
                  <c:v>-1.1287</c:v>
                </c:pt>
                <c:pt idx="371">
                  <c:v>-1.5662</c:v>
                </c:pt>
                <c:pt idx="372">
                  <c:v>-1.9391</c:v>
                </c:pt>
                <c:pt idx="373">
                  <c:v>-2.3290999999999999</c:v>
                </c:pt>
                <c:pt idx="374">
                  <c:v>-2.7551999999999999</c:v>
                </c:pt>
                <c:pt idx="375">
                  <c:v>-2.8304999999999998</c:v>
                </c:pt>
                <c:pt idx="376">
                  <c:v>-2.6985000000000001</c:v>
                </c:pt>
                <c:pt idx="377">
                  <c:v>-2.7254</c:v>
                </c:pt>
                <c:pt idx="378">
                  <c:v>-3.1162000000000001</c:v>
                </c:pt>
                <c:pt idx="379">
                  <c:v>-3.4058000000000002</c:v>
                </c:pt>
                <c:pt idx="380">
                  <c:v>-3.5468999999999999</c:v>
                </c:pt>
                <c:pt idx="381">
                  <c:v>-3.6802000000000001</c:v>
                </c:pt>
                <c:pt idx="382">
                  <c:v>-3.9089999999999998</c:v>
                </c:pt>
                <c:pt idx="383">
                  <c:v>-4.2243000000000004</c:v>
                </c:pt>
                <c:pt idx="384">
                  <c:v>-4.6961000000000004</c:v>
                </c:pt>
                <c:pt idx="385">
                  <c:v>-4.9457000000000004</c:v>
                </c:pt>
                <c:pt idx="386">
                  <c:v>-5.3832000000000004</c:v>
                </c:pt>
                <c:pt idx="387">
                  <c:v>-5.7195999999999998</c:v>
                </c:pt>
                <c:pt idx="388">
                  <c:v>-6.0594999999999999</c:v>
                </c:pt>
                <c:pt idx="389">
                  <c:v>-6.6189999999999998</c:v>
                </c:pt>
                <c:pt idx="390">
                  <c:v>-7.2823000000000002</c:v>
                </c:pt>
                <c:pt idx="391">
                  <c:v>-7.9413999999999998</c:v>
                </c:pt>
                <c:pt idx="392">
                  <c:v>-8.5548999999999999</c:v>
                </c:pt>
                <c:pt idx="393">
                  <c:v>-9.0698000000000008</c:v>
                </c:pt>
                <c:pt idx="394">
                  <c:v>-9.4375999999999998</c:v>
                </c:pt>
                <c:pt idx="395">
                  <c:v>-9.8300999999999998</c:v>
                </c:pt>
                <c:pt idx="396">
                  <c:v>-10.359</c:v>
                </c:pt>
                <c:pt idx="397">
                  <c:v>-10.978</c:v>
                </c:pt>
                <c:pt idx="398">
                  <c:v>-11.75</c:v>
                </c:pt>
                <c:pt idx="399">
                  <c:v>-12.701000000000001</c:v>
                </c:pt>
                <c:pt idx="400">
                  <c:v>-13.617000000000001</c:v>
                </c:pt>
                <c:pt idx="401">
                  <c:v>-14.337</c:v>
                </c:pt>
                <c:pt idx="402">
                  <c:v>-14.882</c:v>
                </c:pt>
                <c:pt idx="403">
                  <c:v>-15.228999999999999</c:v>
                </c:pt>
                <c:pt idx="404">
                  <c:v>-15.586</c:v>
                </c:pt>
                <c:pt idx="405">
                  <c:v>-16.068999999999999</c:v>
                </c:pt>
                <c:pt idx="406">
                  <c:v>-16.882999999999999</c:v>
                </c:pt>
                <c:pt idx="407">
                  <c:v>-18.065999999999999</c:v>
                </c:pt>
                <c:pt idx="408">
                  <c:v>-19.175999999999998</c:v>
                </c:pt>
                <c:pt idx="409">
                  <c:v>-20.114999999999998</c:v>
                </c:pt>
                <c:pt idx="410">
                  <c:v>-21.015999999999998</c:v>
                </c:pt>
                <c:pt idx="411">
                  <c:v>-21.760999999999999</c:v>
                </c:pt>
                <c:pt idx="412">
                  <c:v>-22.398</c:v>
                </c:pt>
                <c:pt idx="413">
                  <c:v>-22.994</c:v>
                </c:pt>
                <c:pt idx="414">
                  <c:v>-23.585999999999999</c:v>
                </c:pt>
                <c:pt idx="415">
                  <c:v>-24.234999999999999</c:v>
                </c:pt>
                <c:pt idx="416">
                  <c:v>-25.12</c:v>
                </c:pt>
                <c:pt idx="417">
                  <c:v>-26.074999999999999</c:v>
                </c:pt>
                <c:pt idx="418">
                  <c:v>-26.986000000000001</c:v>
                </c:pt>
                <c:pt idx="419">
                  <c:v>-27.69</c:v>
                </c:pt>
                <c:pt idx="420">
                  <c:v>-28.42</c:v>
                </c:pt>
                <c:pt idx="421">
                  <c:v>-29.297000000000001</c:v>
                </c:pt>
                <c:pt idx="422">
                  <c:v>-30.193000000000001</c:v>
                </c:pt>
                <c:pt idx="423">
                  <c:v>-31.181999999999999</c:v>
                </c:pt>
                <c:pt idx="424">
                  <c:v>-32.000999999999998</c:v>
                </c:pt>
                <c:pt idx="425">
                  <c:v>-32.603999999999999</c:v>
                </c:pt>
                <c:pt idx="426">
                  <c:v>-33.155999999999999</c:v>
                </c:pt>
                <c:pt idx="427">
                  <c:v>-33.604999999999997</c:v>
                </c:pt>
                <c:pt idx="428">
                  <c:v>-34.335999999999999</c:v>
                </c:pt>
                <c:pt idx="429">
                  <c:v>-35.206000000000003</c:v>
                </c:pt>
                <c:pt idx="430">
                  <c:v>-35.863999999999997</c:v>
                </c:pt>
                <c:pt idx="431">
                  <c:v>-36.396000000000001</c:v>
                </c:pt>
                <c:pt idx="432">
                  <c:v>-36.798999999999999</c:v>
                </c:pt>
                <c:pt idx="433">
                  <c:v>-36.978999999999999</c:v>
                </c:pt>
                <c:pt idx="434">
                  <c:v>-37.643000000000001</c:v>
                </c:pt>
                <c:pt idx="435">
                  <c:v>-38.356999999999999</c:v>
                </c:pt>
                <c:pt idx="436">
                  <c:v>-38.996000000000002</c:v>
                </c:pt>
                <c:pt idx="437">
                  <c:v>-39.634999999999998</c:v>
                </c:pt>
                <c:pt idx="438">
                  <c:v>-40.116</c:v>
                </c:pt>
                <c:pt idx="439">
                  <c:v>-40.619999999999997</c:v>
                </c:pt>
                <c:pt idx="440">
                  <c:v>-41.142000000000003</c:v>
                </c:pt>
                <c:pt idx="441">
                  <c:v>-41.649000000000001</c:v>
                </c:pt>
                <c:pt idx="442">
                  <c:v>-42.225999999999999</c:v>
                </c:pt>
                <c:pt idx="443">
                  <c:v>-42.753999999999998</c:v>
                </c:pt>
                <c:pt idx="444">
                  <c:v>-43.048000000000002</c:v>
                </c:pt>
                <c:pt idx="445">
                  <c:v>-43.168999999999997</c:v>
                </c:pt>
                <c:pt idx="446">
                  <c:v>-43.033999999999999</c:v>
                </c:pt>
                <c:pt idx="447">
                  <c:v>-43.015000000000001</c:v>
                </c:pt>
                <c:pt idx="448">
                  <c:v>-43.183999999999997</c:v>
                </c:pt>
                <c:pt idx="449">
                  <c:v>-43.582000000000001</c:v>
                </c:pt>
                <c:pt idx="450">
                  <c:v>-44.110999999999997</c:v>
                </c:pt>
                <c:pt idx="451">
                  <c:v>-44.581000000000003</c:v>
                </c:pt>
                <c:pt idx="452">
                  <c:v>-45.140999999999998</c:v>
                </c:pt>
                <c:pt idx="453">
                  <c:v>-45.545999999999999</c:v>
                </c:pt>
                <c:pt idx="454">
                  <c:v>-45.841000000000001</c:v>
                </c:pt>
                <c:pt idx="455">
                  <c:v>-45.997</c:v>
                </c:pt>
                <c:pt idx="456">
                  <c:v>-46.073999999999998</c:v>
                </c:pt>
                <c:pt idx="457">
                  <c:v>-46.122999999999998</c:v>
                </c:pt>
                <c:pt idx="458">
                  <c:v>-45.966999999999999</c:v>
                </c:pt>
                <c:pt idx="459">
                  <c:v>-45.908000000000001</c:v>
                </c:pt>
                <c:pt idx="460">
                  <c:v>-46.015000000000001</c:v>
                </c:pt>
                <c:pt idx="461">
                  <c:v>-46.271000000000001</c:v>
                </c:pt>
                <c:pt idx="462">
                  <c:v>-46.776000000000003</c:v>
                </c:pt>
                <c:pt idx="463">
                  <c:v>-47.274000000000001</c:v>
                </c:pt>
                <c:pt idx="464">
                  <c:v>-47.716000000000001</c:v>
                </c:pt>
                <c:pt idx="465">
                  <c:v>-48.15</c:v>
                </c:pt>
                <c:pt idx="466">
                  <c:v>-48.515999999999998</c:v>
                </c:pt>
                <c:pt idx="467">
                  <c:v>-48.935000000000002</c:v>
                </c:pt>
                <c:pt idx="468">
                  <c:v>-49.262999999999998</c:v>
                </c:pt>
                <c:pt idx="469">
                  <c:v>-49.356000000000002</c:v>
                </c:pt>
                <c:pt idx="470">
                  <c:v>-49.451999999999998</c:v>
                </c:pt>
                <c:pt idx="471">
                  <c:v>-49.442999999999998</c:v>
                </c:pt>
                <c:pt idx="472">
                  <c:v>-49.314999999999998</c:v>
                </c:pt>
                <c:pt idx="473">
                  <c:v>-49.402999999999999</c:v>
                </c:pt>
                <c:pt idx="474">
                  <c:v>-49.66</c:v>
                </c:pt>
                <c:pt idx="475">
                  <c:v>-49.796999999999997</c:v>
                </c:pt>
                <c:pt idx="476">
                  <c:v>-49.698999999999998</c:v>
                </c:pt>
                <c:pt idx="477">
                  <c:v>-49.764000000000003</c:v>
                </c:pt>
                <c:pt idx="478">
                  <c:v>-49.734999999999999</c:v>
                </c:pt>
                <c:pt idx="479">
                  <c:v>-49.746000000000002</c:v>
                </c:pt>
                <c:pt idx="480">
                  <c:v>-49.718000000000004</c:v>
                </c:pt>
                <c:pt idx="481">
                  <c:v>-49.441000000000003</c:v>
                </c:pt>
                <c:pt idx="482">
                  <c:v>-49.265000000000001</c:v>
                </c:pt>
                <c:pt idx="483">
                  <c:v>-49.008000000000003</c:v>
                </c:pt>
                <c:pt idx="484">
                  <c:v>-48.597999999999999</c:v>
                </c:pt>
                <c:pt idx="485">
                  <c:v>-48.143000000000001</c:v>
                </c:pt>
                <c:pt idx="486">
                  <c:v>-47.613</c:v>
                </c:pt>
                <c:pt idx="487">
                  <c:v>-46.850999999999999</c:v>
                </c:pt>
                <c:pt idx="488">
                  <c:v>-45.652000000000001</c:v>
                </c:pt>
                <c:pt idx="489">
                  <c:v>-44.145000000000003</c:v>
                </c:pt>
                <c:pt idx="490">
                  <c:v>-42.146999999999998</c:v>
                </c:pt>
                <c:pt idx="491">
                  <c:v>-40.012</c:v>
                </c:pt>
                <c:pt idx="492">
                  <c:v>-37.847999999999999</c:v>
                </c:pt>
                <c:pt idx="493">
                  <c:v>-35.283999999999999</c:v>
                </c:pt>
                <c:pt idx="494">
                  <c:v>-32.625</c:v>
                </c:pt>
                <c:pt idx="495">
                  <c:v>-30.265000000000001</c:v>
                </c:pt>
                <c:pt idx="496">
                  <c:v>-28.48</c:v>
                </c:pt>
                <c:pt idx="497">
                  <c:v>-26.702999999999999</c:v>
                </c:pt>
                <c:pt idx="498">
                  <c:v>-24.968</c:v>
                </c:pt>
                <c:pt idx="499">
                  <c:v>-22.957999999999998</c:v>
                </c:pt>
                <c:pt idx="500">
                  <c:v>-20.611999999999998</c:v>
                </c:pt>
                <c:pt idx="501">
                  <c:v>-18.053999999999998</c:v>
                </c:pt>
                <c:pt idx="502">
                  <c:v>-15.438000000000001</c:v>
                </c:pt>
                <c:pt idx="503">
                  <c:v>-13.292</c:v>
                </c:pt>
                <c:pt idx="504">
                  <c:v>-11.339</c:v>
                </c:pt>
                <c:pt idx="505">
                  <c:v>-9.7111999999999998</c:v>
                </c:pt>
                <c:pt idx="506">
                  <c:v>-8.3066999999999993</c:v>
                </c:pt>
                <c:pt idx="507">
                  <c:v>-7.0381999999999998</c:v>
                </c:pt>
                <c:pt idx="508">
                  <c:v>-5.7899000000000003</c:v>
                </c:pt>
                <c:pt idx="509">
                  <c:v>-4.7853000000000003</c:v>
                </c:pt>
                <c:pt idx="510">
                  <c:v>-3.9927999999999999</c:v>
                </c:pt>
                <c:pt idx="511">
                  <c:v>-3.4228000000000001</c:v>
                </c:pt>
                <c:pt idx="512">
                  <c:v>-3.0470999999999999</c:v>
                </c:pt>
                <c:pt idx="513">
                  <c:v>-2.7543000000000002</c:v>
                </c:pt>
                <c:pt idx="514">
                  <c:v>-2.4992999999999999</c:v>
                </c:pt>
                <c:pt idx="515">
                  <c:v>-2.2863000000000002</c:v>
                </c:pt>
                <c:pt idx="516">
                  <c:v>-2.1812</c:v>
                </c:pt>
                <c:pt idx="517">
                  <c:v>-2.2259000000000002</c:v>
                </c:pt>
                <c:pt idx="518">
                  <c:v>-2.2528999999999999</c:v>
                </c:pt>
                <c:pt idx="519">
                  <c:v>-2.3214999999999999</c:v>
                </c:pt>
                <c:pt idx="520">
                  <c:v>-2.3416000000000001</c:v>
                </c:pt>
                <c:pt idx="521">
                  <c:v>-2.2526999999999999</c:v>
                </c:pt>
                <c:pt idx="522">
                  <c:v>-2.0680000000000001</c:v>
                </c:pt>
                <c:pt idx="523">
                  <c:v>-1.6814</c:v>
                </c:pt>
                <c:pt idx="524">
                  <c:v>-1.2689999999999999</c:v>
                </c:pt>
                <c:pt idx="525">
                  <c:v>-0.93091000000000002</c:v>
                </c:pt>
                <c:pt idx="526">
                  <c:v>-0.61429</c:v>
                </c:pt>
                <c:pt idx="527">
                  <c:v>-0.28566999999999998</c:v>
                </c:pt>
                <c:pt idx="528">
                  <c:v>7.2817999999999994E-2</c:v>
                </c:pt>
                <c:pt idx="529">
                  <c:v>0.46850999999999998</c:v>
                </c:pt>
                <c:pt idx="530">
                  <c:v>0.92739000000000005</c:v>
                </c:pt>
                <c:pt idx="531">
                  <c:v>1.5689</c:v>
                </c:pt>
                <c:pt idx="532">
                  <c:v>2.3031000000000001</c:v>
                </c:pt>
                <c:pt idx="533">
                  <c:v>3.0764</c:v>
                </c:pt>
                <c:pt idx="534">
                  <c:v>4.2404000000000002</c:v>
                </c:pt>
                <c:pt idx="535">
                  <c:v>5.5563000000000002</c:v>
                </c:pt>
                <c:pt idx="536">
                  <c:v>6.8983999999999996</c:v>
                </c:pt>
                <c:pt idx="537">
                  <c:v>8.2837999999999994</c:v>
                </c:pt>
                <c:pt idx="538">
                  <c:v>9.4581</c:v>
                </c:pt>
                <c:pt idx="539">
                  <c:v>10.243</c:v>
                </c:pt>
                <c:pt idx="540">
                  <c:v>10.949</c:v>
                </c:pt>
                <c:pt idx="541">
                  <c:v>11.164999999999999</c:v>
                </c:pt>
                <c:pt idx="542">
                  <c:v>11.202999999999999</c:v>
                </c:pt>
                <c:pt idx="543">
                  <c:v>11.465999999999999</c:v>
                </c:pt>
                <c:pt idx="544">
                  <c:v>11.865</c:v>
                </c:pt>
                <c:pt idx="545">
                  <c:v>12.343</c:v>
                </c:pt>
                <c:pt idx="546">
                  <c:v>12.795999999999999</c:v>
                </c:pt>
                <c:pt idx="547">
                  <c:v>13.176</c:v>
                </c:pt>
                <c:pt idx="548">
                  <c:v>13.632</c:v>
                </c:pt>
                <c:pt idx="549">
                  <c:v>14.05</c:v>
                </c:pt>
                <c:pt idx="550">
                  <c:v>14.532999999999999</c:v>
                </c:pt>
                <c:pt idx="551">
                  <c:v>15.013999999999999</c:v>
                </c:pt>
                <c:pt idx="552">
                  <c:v>15.218</c:v>
                </c:pt>
                <c:pt idx="553">
                  <c:v>15.334</c:v>
                </c:pt>
                <c:pt idx="554">
                  <c:v>15.581</c:v>
                </c:pt>
                <c:pt idx="555">
                  <c:v>15.757</c:v>
                </c:pt>
                <c:pt idx="556">
                  <c:v>16.244</c:v>
                </c:pt>
                <c:pt idx="557">
                  <c:v>16.986000000000001</c:v>
                </c:pt>
                <c:pt idx="558">
                  <c:v>17.872</c:v>
                </c:pt>
                <c:pt idx="559">
                  <c:v>18.552</c:v>
                </c:pt>
                <c:pt idx="560">
                  <c:v>18.998000000000001</c:v>
                </c:pt>
                <c:pt idx="561">
                  <c:v>19.308</c:v>
                </c:pt>
                <c:pt idx="562">
                  <c:v>19.385999999999999</c:v>
                </c:pt>
                <c:pt idx="563">
                  <c:v>19.518999999999998</c:v>
                </c:pt>
                <c:pt idx="564">
                  <c:v>19.681999999999999</c:v>
                </c:pt>
                <c:pt idx="565">
                  <c:v>19.936</c:v>
                </c:pt>
                <c:pt idx="566">
                  <c:v>20.465</c:v>
                </c:pt>
                <c:pt idx="567">
                  <c:v>21.375</c:v>
                </c:pt>
                <c:pt idx="568">
                  <c:v>22.263999999999999</c:v>
                </c:pt>
                <c:pt idx="569">
                  <c:v>22.962</c:v>
                </c:pt>
                <c:pt idx="570">
                  <c:v>23.213999999999999</c:v>
                </c:pt>
                <c:pt idx="571">
                  <c:v>23.305</c:v>
                </c:pt>
                <c:pt idx="572">
                  <c:v>23.422000000000001</c:v>
                </c:pt>
                <c:pt idx="573">
                  <c:v>23.561</c:v>
                </c:pt>
                <c:pt idx="574">
                  <c:v>23.678999999999998</c:v>
                </c:pt>
                <c:pt idx="575">
                  <c:v>23.821999999999999</c:v>
                </c:pt>
                <c:pt idx="576">
                  <c:v>23.951000000000001</c:v>
                </c:pt>
                <c:pt idx="577">
                  <c:v>24.093</c:v>
                </c:pt>
                <c:pt idx="578">
                  <c:v>24.306999999999999</c:v>
                </c:pt>
                <c:pt idx="579">
                  <c:v>24.535</c:v>
                </c:pt>
                <c:pt idx="580">
                  <c:v>24.995000000000001</c:v>
                </c:pt>
                <c:pt idx="581">
                  <c:v>25.457999999999998</c:v>
                </c:pt>
                <c:pt idx="582">
                  <c:v>25.8</c:v>
                </c:pt>
                <c:pt idx="583">
                  <c:v>26.15</c:v>
                </c:pt>
                <c:pt idx="584">
                  <c:v>26.483000000000001</c:v>
                </c:pt>
                <c:pt idx="585">
                  <c:v>26.66</c:v>
                </c:pt>
                <c:pt idx="586">
                  <c:v>26.98</c:v>
                </c:pt>
                <c:pt idx="587">
                  <c:v>27.405000000000001</c:v>
                </c:pt>
                <c:pt idx="588">
                  <c:v>27.925000000000001</c:v>
                </c:pt>
                <c:pt idx="589">
                  <c:v>28.423999999999999</c:v>
                </c:pt>
                <c:pt idx="590">
                  <c:v>28.75</c:v>
                </c:pt>
                <c:pt idx="591">
                  <c:v>29.102</c:v>
                </c:pt>
                <c:pt idx="592">
                  <c:v>29.344000000000001</c:v>
                </c:pt>
                <c:pt idx="593">
                  <c:v>29.5</c:v>
                </c:pt>
                <c:pt idx="594">
                  <c:v>29.751999999999999</c:v>
                </c:pt>
                <c:pt idx="595">
                  <c:v>29.969000000000001</c:v>
                </c:pt>
                <c:pt idx="596">
                  <c:v>30.097999999999999</c:v>
                </c:pt>
                <c:pt idx="597">
                  <c:v>30.26</c:v>
                </c:pt>
                <c:pt idx="598">
                  <c:v>30.34</c:v>
                </c:pt>
                <c:pt idx="599">
                  <c:v>30.335999999999999</c:v>
                </c:pt>
                <c:pt idx="600">
                  <c:v>30.295000000000002</c:v>
                </c:pt>
                <c:pt idx="601">
                  <c:v>30.542999999999999</c:v>
                </c:pt>
                <c:pt idx="602">
                  <c:v>31.084</c:v>
                </c:pt>
                <c:pt idx="603">
                  <c:v>31.635999999999999</c:v>
                </c:pt>
                <c:pt idx="604">
                  <c:v>31.835999999999999</c:v>
                </c:pt>
                <c:pt idx="605">
                  <c:v>31.713999999999999</c:v>
                </c:pt>
                <c:pt idx="606">
                  <c:v>31.594000000000001</c:v>
                </c:pt>
                <c:pt idx="607">
                  <c:v>31.484000000000002</c:v>
                </c:pt>
                <c:pt idx="608">
                  <c:v>31.55</c:v>
                </c:pt>
                <c:pt idx="609">
                  <c:v>31.827000000000002</c:v>
                </c:pt>
                <c:pt idx="610">
                  <c:v>32.179000000000002</c:v>
                </c:pt>
                <c:pt idx="611">
                  <c:v>32.475000000000001</c:v>
                </c:pt>
                <c:pt idx="612">
                  <c:v>32.676000000000002</c:v>
                </c:pt>
                <c:pt idx="613">
                  <c:v>32.718000000000004</c:v>
                </c:pt>
                <c:pt idx="614">
                  <c:v>32.585000000000001</c:v>
                </c:pt>
                <c:pt idx="615">
                  <c:v>32.43</c:v>
                </c:pt>
                <c:pt idx="616">
                  <c:v>32.381</c:v>
                </c:pt>
                <c:pt idx="617">
                  <c:v>32.308999999999997</c:v>
                </c:pt>
                <c:pt idx="618">
                  <c:v>32.442</c:v>
                </c:pt>
                <c:pt idx="619">
                  <c:v>32.662999999999997</c:v>
                </c:pt>
                <c:pt idx="620">
                  <c:v>32.853999999999999</c:v>
                </c:pt>
                <c:pt idx="621">
                  <c:v>33.249000000000002</c:v>
                </c:pt>
                <c:pt idx="622">
                  <c:v>33.551000000000002</c:v>
                </c:pt>
                <c:pt idx="623">
                  <c:v>33.637999999999998</c:v>
                </c:pt>
                <c:pt idx="624">
                  <c:v>33.555</c:v>
                </c:pt>
                <c:pt idx="625">
                  <c:v>33.668999999999997</c:v>
                </c:pt>
                <c:pt idx="626">
                  <c:v>33.715000000000003</c:v>
                </c:pt>
                <c:pt idx="627">
                  <c:v>34.031999999999996</c:v>
                </c:pt>
                <c:pt idx="628">
                  <c:v>34.256999999999998</c:v>
                </c:pt>
                <c:pt idx="629">
                  <c:v>34.241</c:v>
                </c:pt>
                <c:pt idx="630">
                  <c:v>34.174999999999997</c:v>
                </c:pt>
                <c:pt idx="631">
                  <c:v>33.938000000000002</c:v>
                </c:pt>
                <c:pt idx="632">
                  <c:v>33.744</c:v>
                </c:pt>
                <c:pt idx="633">
                  <c:v>34.072000000000003</c:v>
                </c:pt>
                <c:pt idx="634">
                  <c:v>34.363</c:v>
                </c:pt>
                <c:pt idx="635">
                  <c:v>34.652000000000001</c:v>
                </c:pt>
                <c:pt idx="636">
                  <c:v>34.819000000000003</c:v>
                </c:pt>
                <c:pt idx="637">
                  <c:v>34.857999999999997</c:v>
                </c:pt>
                <c:pt idx="638">
                  <c:v>34.658999999999999</c:v>
                </c:pt>
                <c:pt idx="639">
                  <c:v>34.466999999999999</c:v>
                </c:pt>
                <c:pt idx="640">
                  <c:v>34.56</c:v>
                </c:pt>
                <c:pt idx="641">
                  <c:v>34.890999999999998</c:v>
                </c:pt>
                <c:pt idx="642">
                  <c:v>35.265999999999998</c:v>
                </c:pt>
                <c:pt idx="643">
                  <c:v>35.557000000000002</c:v>
                </c:pt>
                <c:pt idx="644">
                  <c:v>35.75</c:v>
                </c:pt>
                <c:pt idx="645">
                  <c:v>35.744999999999997</c:v>
                </c:pt>
                <c:pt idx="646">
                  <c:v>35.773000000000003</c:v>
                </c:pt>
                <c:pt idx="647">
                  <c:v>35.838999999999999</c:v>
                </c:pt>
                <c:pt idx="648">
                  <c:v>36.079000000000001</c:v>
                </c:pt>
                <c:pt idx="649">
                  <c:v>36.228999999999999</c:v>
                </c:pt>
                <c:pt idx="650">
                  <c:v>36.247999999999998</c:v>
                </c:pt>
                <c:pt idx="651">
                  <c:v>36.488999999999997</c:v>
                </c:pt>
                <c:pt idx="652">
                  <c:v>36.716000000000001</c:v>
                </c:pt>
                <c:pt idx="653">
                  <c:v>36.682000000000002</c:v>
                </c:pt>
                <c:pt idx="654">
                  <c:v>36.808</c:v>
                </c:pt>
                <c:pt idx="655">
                  <c:v>36.956000000000003</c:v>
                </c:pt>
                <c:pt idx="656">
                  <c:v>37.034999999999997</c:v>
                </c:pt>
                <c:pt idx="657">
                  <c:v>36.981000000000002</c:v>
                </c:pt>
                <c:pt idx="658">
                  <c:v>37.024999999999999</c:v>
                </c:pt>
                <c:pt idx="659">
                  <c:v>37.198999999999998</c:v>
                </c:pt>
                <c:pt idx="660">
                  <c:v>37.463000000000001</c:v>
                </c:pt>
                <c:pt idx="661">
                  <c:v>37.965000000000003</c:v>
                </c:pt>
                <c:pt idx="662">
                  <c:v>38.386000000000003</c:v>
                </c:pt>
                <c:pt idx="663">
                  <c:v>38.561</c:v>
                </c:pt>
                <c:pt idx="664">
                  <c:v>38.488999999999997</c:v>
                </c:pt>
                <c:pt idx="665">
                  <c:v>38.164000000000001</c:v>
                </c:pt>
                <c:pt idx="666">
                  <c:v>37.915999999999997</c:v>
                </c:pt>
                <c:pt idx="667">
                  <c:v>37.734999999999999</c:v>
                </c:pt>
                <c:pt idx="668">
                  <c:v>37.640999999999998</c:v>
                </c:pt>
                <c:pt idx="669">
                  <c:v>37.896999999999998</c:v>
                </c:pt>
                <c:pt idx="670">
                  <c:v>38.398000000000003</c:v>
                </c:pt>
                <c:pt idx="671">
                  <c:v>38.828000000000003</c:v>
                </c:pt>
                <c:pt idx="672">
                  <c:v>39.133000000000003</c:v>
                </c:pt>
                <c:pt idx="673">
                  <c:v>39.284999999999997</c:v>
                </c:pt>
                <c:pt idx="674">
                  <c:v>39.005000000000003</c:v>
                </c:pt>
                <c:pt idx="675">
                  <c:v>38.781999999999996</c:v>
                </c:pt>
                <c:pt idx="676">
                  <c:v>38.863</c:v>
                </c:pt>
                <c:pt idx="677">
                  <c:v>38.936</c:v>
                </c:pt>
                <c:pt idx="678">
                  <c:v>39.018999999999998</c:v>
                </c:pt>
                <c:pt idx="679">
                  <c:v>39.191000000000003</c:v>
                </c:pt>
                <c:pt idx="680">
                  <c:v>39.100999999999999</c:v>
                </c:pt>
                <c:pt idx="681">
                  <c:v>38.972000000000001</c:v>
                </c:pt>
                <c:pt idx="682">
                  <c:v>39.084000000000003</c:v>
                </c:pt>
                <c:pt idx="683">
                  <c:v>39.432000000000002</c:v>
                </c:pt>
                <c:pt idx="684">
                  <c:v>40.006999999999998</c:v>
                </c:pt>
                <c:pt idx="685">
                  <c:v>40.427999999999997</c:v>
                </c:pt>
                <c:pt idx="686">
                  <c:v>40.456000000000003</c:v>
                </c:pt>
                <c:pt idx="687">
                  <c:v>40.587000000000003</c:v>
                </c:pt>
                <c:pt idx="688">
                  <c:v>40.558999999999997</c:v>
                </c:pt>
                <c:pt idx="689">
                  <c:v>40.363999999999997</c:v>
                </c:pt>
                <c:pt idx="690">
                  <c:v>39.936999999999998</c:v>
                </c:pt>
                <c:pt idx="691">
                  <c:v>39.563000000000002</c:v>
                </c:pt>
                <c:pt idx="692">
                  <c:v>39.380000000000003</c:v>
                </c:pt>
                <c:pt idx="693">
                  <c:v>39.536000000000001</c:v>
                </c:pt>
                <c:pt idx="694">
                  <c:v>39.639000000000003</c:v>
                </c:pt>
                <c:pt idx="695">
                  <c:v>39.948999999999998</c:v>
                </c:pt>
                <c:pt idx="696">
                  <c:v>40.171999999999997</c:v>
                </c:pt>
                <c:pt idx="697">
                  <c:v>40.100999999999999</c:v>
                </c:pt>
                <c:pt idx="698">
                  <c:v>39.67</c:v>
                </c:pt>
                <c:pt idx="699">
                  <c:v>38.843000000000004</c:v>
                </c:pt>
                <c:pt idx="700">
                  <c:v>37.567999999999998</c:v>
                </c:pt>
                <c:pt idx="701">
                  <c:v>36.448999999999998</c:v>
                </c:pt>
                <c:pt idx="702">
                  <c:v>35.307000000000002</c:v>
                </c:pt>
                <c:pt idx="703">
                  <c:v>34.07</c:v>
                </c:pt>
                <c:pt idx="704">
                  <c:v>32.713999999999999</c:v>
                </c:pt>
                <c:pt idx="705">
                  <c:v>30.966999999999999</c:v>
                </c:pt>
                <c:pt idx="706">
                  <c:v>28.9</c:v>
                </c:pt>
                <c:pt idx="707">
                  <c:v>26.936</c:v>
                </c:pt>
                <c:pt idx="708">
                  <c:v>24.86</c:v>
                </c:pt>
                <c:pt idx="709">
                  <c:v>22.326000000000001</c:v>
                </c:pt>
                <c:pt idx="710">
                  <c:v>20.100000000000001</c:v>
                </c:pt>
                <c:pt idx="711">
                  <c:v>18.195</c:v>
                </c:pt>
                <c:pt idx="712">
                  <c:v>16.469000000000001</c:v>
                </c:pt>
                <c:pt idx="713">
                  <c:v>15.02</c:v>
                </c:pt>
                <c:pt idx="714">
                  <c:v>13.731999999999999</c:v>
                </c:pt>
                <c:pt idx="715">
                  <c:v>12.44</c:v>
                </c:pt>
                <c:pt idx="716">
                  <c:v>11.141999999999999</c:v>
                </c:pt>
                <c:pt idx="717">
                  <c:v>9.8384</c:v>
                </c:pt>
                <c:pt idx="718">
                  <c:v>8.6812000000000005</c:v>
                </c:pt>
                <c:pt idx="719">
                  <c:v>7.6205999999999996</c:v>
                </c:pt>
                <c:pt idx="720">
                  <c:v>6.8213999999999997</c:v>
                </c:pt>
                <c:pt idx="721">
                  <c:v>6.2736999999999998</c:v>
                </c:pt>
                <c:pt idx="722">
                  <c:v>5.8281999999999998</c:v>
                </c:pt>
                <c:pt idx="723">
                  <c:v>5.4459</c:v>
                </c:pt>
                <c:pt idx="724">
                  <c:v>4.8239999999999998</c:v>
                </c:pt>
                <c:pt idx="725">
                  <c:v>4.0381999999999998</c:v>
                </c:pt>
                <c:pt idx="726">
                  <c:v>3.1154999999999999</c:v>
                </c:pt>
                <c:pt idx="727">
                  <c:v>2.1423999999999999</c:v>
                </c:pt>
                <c:pt idx="728">
                  <c:v>1.4292</c:v>
                </c:pt>
                <c:pt idx="729">
                  <c:v>0.84253</c:v>
                </c:pt>
                <c:pt idx="730">
                  <c:v>0.34817999999999999</c:v>
                </c:pt>
                <c:pt idx="731">
                  <c:v>-3.895E-3</c:v>
                </c:pt>
                <c:pt idx="732">
                  <c:v>-0.30187999999999998</c:v>
                </c:pt>
                <c:pt idx="733">
                  <c:v>-0.50697999999999999</c:v>
                </c:pt>
                <c:pt idx="734">
                  <c:v>-0.70552000000000004</c:v>
                </c:pt>
                <c:pt idx="735">
                  <c:v>-0.94584999999999997</c:v>
                </c:pt>
                <c:pt idx="736">
                  <c:v>-1.0919000000000001</c:v>
                </c:pt>
                <c:pt idx="737">
                  <c:v>-1.2914000000000001</c:v>
                </c:pt>
                <c:pt idx="738">
                  <c:v>-1.4917</c:v>
                </c:pt>
                <c:pt idx="739">
                  <c:v>-1.6016999999999999</c:v>
                </c:pt>
                <c:pt idx="740">
                  <c:v>-1.6822999999999999</c:v>
                </c:pt>
                <c:pt idx="741">
                  <c:v>-1.6337999999999999</c:v>
                </c:pt>
                <c:pt idx="742">
                  <c:v>-1.5331999999999999</c:v>
                </c:pt>
                <c:pt idx="743">
                  <c:v>-1.7464</c:v>
                </c:pt>
                <c:pt idx="744">
                  <c:v>-2.1349</c:v>
                </c:pt>
                <c:pt idx="745">
                  <c:v>-2.6189</c:v>
                </c:pt>
                <c:pt idx="746">
                  <c:v>-3.1518999999999999</c:v>
                </c:pt>
                <c:pt idx="747">
                  <c:v>-3.8016000000000001</c:v>
                </c:pt>
                <c:pt idx="748">
                  <c:v>-4.3909000000000002</c:v>
                </c:pt>
                <c:pt idx="749">
                  <c:v>-4.8312999999999997</c:v>
                </c:pt>
                <c:pt idx="750">
                  <c:v>-5.0685000000000002</c:v>
                </c:pt>
                <c:pt idx="751">
                  <c:v>-5.1947999999999999</c:v>
                </c:pt>
                <c:pt idx="752">
                  <c:v>-5.3879999999999999</c:v>
                </c:pt>
                <c:pt idx="753">
                  <c:v>-5.5324999999999998</c:v>
                </c:pt>
                <c:pt idx="754">
                  <c:v>-5.9688999999999997</c:v>
                </c:pt>
                <c:pt idx="755">
                  <c:v>-6.6924000000000001</c:v>
                </c:pt>
                <c:pt idx="756">
                  <c:v>-7.4797000000000002</c:v>
                </c:pt>
                <c:pt idx="757">
                  <c:v>-8.3740000000000006</c:v>
                </c:pt>
                <c:pt idx="758">
                  <c:v>-9.3718000000000004</c:v>
                </c:pt>
                <c:pt idx="759">
                  <c:v>-10.497999999999999</c:v>
                </c:pt>
                <c:pt idx="760">
                  <c:v>-11.638999999999999</c:v>
                </c:pt>
                <c:pt idx="761">
                  <c:v>-12.849</c:v>
                </c:pt>
                <c:pt idx="762">
                  <c:v>-14.048999999999999</c:v>
                </c:pt>
                <c:pt idx="763">
                  <c:v>-15.26</c:v>
                </c:pt>
                <c:pt idx="764">
                  <c:v>-16.393000000000001</c:v>
                </c:pt>
                <c:pt idx="765">
                  <c:v>-17.457000000000001</c:v>
                </c:pt>
                <c:pt idx="766">
                  <c:v>-18.405000000000001</c:v>
                </c:pt>
                <c:pt idx="767">
                  <c:v>-19.238</c:v>
                </c:pt>
                <c:pt idx="768">
                  <c:v>-20.202000000000002</c:v>
                </c:pt>
                <c:pt idx="769">
                  <c:v>-21.638999999999999</c:v>
                </c:pt>
                <c:pt idx="770">
                  <c:v>-23.302</c:v>
                </c:pt>
                <c:pt idx="771">
                  <c:v>-24.739000000000001</c:v>
                </c:pt>
                <c:pt idx="772">
                  <c:v>-26.209</c:v>
                </c:pt>
                <c:pt idx="773">
                  <c:v>-27.530999999999999</c:v>
                </c:pt>
                <c:pt idx="774">
                  <c:v>-29.006</c:v>
                </c:pt>
                <c:pt idx="775">
                  <c:v>-30.768999999999998</c:v>
                </c:pt>
                <c:pt idx="776">
                  <c:v>-32.426000000000002</c:v>
                </c:pt>
                <c:pt idx="777">
                  <c:v>-33.758000000000003</c:v>
                </c:pt>
                <c:pt idx="778">
                  <c:v>-34.557000000000002</c:v>
                </c:pt>
                <c:pt idx="779">
                  <c:v>-35.325000000000003</c:v>
                </c:pt>
                <c:pt idx="780">
                  <c:v>-36.14</c:v>
                </c:pt>
                <c:pt idx="781">
                  <c:v>-37.284999999999997</c:v>
                </c:pt>
                <c:pt idx="782">
                  <c:v>-38.768000000000001</c:v>
                </c:pt>
                <c:pt idx="783">
                  <c:v>-40.238999999999997</c:v>
                </c:pt>
                <c:pt idx="784">
                  <c:v>-41.493000000000002</c:v>
                </c:pt>
                <c:pt idx="785">
                  <c:v>-42.728999999999999</c:v>
                </c:pt>
                <c:pt idx="786">
                  <c:v>-43.848999999999997</c:v>
                </c:pt>
                <c:pt idx="787">
                  <c:v>-44.344999999999999</c:v>
                </c:pt>
                <c:pt idx="788">
                  <c:v>-45.01</c:v>
                </c:pt>
                <c:pt idx="789">
                  <c:v>-45.768000000000001</c:v>
                </c:pt>
                <c:pt idx="790">
                  <c:v>-46.362000000000002</c:v>
                </c:pt>
                <c:pt idx="791">
                  <c:v>-46.862000000000002</c:v>
                </c:pt>
                <c:pt idx="792">
                  <c:v>-47.427</c:v>
                </c:pt>
                <c:pt idx="793">
                  <c:v>-48.139000000000003</c:v>
                </c:pt>
                <c:pt idx="794">
                  <c:v>-49.432000000000002</c:v>
                </c:pt>
                <c:pt idx="795">
                  <c:v>-50.923000000000002</c:v>
                </c:pt>
                <c:pt idx="796">
                  <c:v>-51.944000000000003</c:v>
                </c:pt>
                <c:pt idx="797">
                  <c:v>-52.435000000000002</c:v>
                </c:pt>
                <c:pt idx="798">
                  <c:v>-52.494</c:v>
                </c:pt>
                <c:pt idx="799">
                  <c:v>-52.390999999999998</c:v>
                </c:pt>
                <c:pt idx="800">
                  <c:v>-52.847000000000001</c:v>
                </c:pt>
                <c:pt idx="801">
                  <c:v>-52.607999999999997</c:v>
                </c:pt>
                <c:pt idx="802">
                  <c:v>-52.545999999999999</c:v>
                </c:pt>
                <c:pt idx="803">
                  <c:v>-53.743000000000002</c:v>
                </c:pt>
                <c:pt idx="804">
                  <c:v>-54.542000000000002</c:v>
                </c:pt>
                <c:pt idx="805">
                  <c:v>-54.741999999999997</c:v>
                </c:pt>
                <c:pt idx="806">
                  <c:v>-55.031999999999996</c:v>
                </c:pt>
                <c:pt idx="807">
                  <c:v>-56.018000000000001</c:v>
                </c:pt>
                <c:pt idx="808">
                  <c:v>-57.323999999999998</c:v>
                </c:pt>
                <c:pt idx="809">
                  <c:v>-57.741999999999997</c:v>
                </c:pt>
                <c:pt idx="810">
                  <c:v>-57.405999999999999</c:v>
                </c:pt>
                <c:pt idx="811">
                  <c:v>-55.786000000000001</c:v>
                </c:pt>
                <c:pt idx="812">
                  <c:v>-54.777999999999999</c:v>
                </c:pt>
                <c:pt idx="813">
                  <c:v>-55.969000000000001</c:v>
                </c:pt>
                <c:pt idx="814">
                  <c:v>-56.884999999999998</c:v>
                </c:pt>
                <c:pt idx="815">
                  <c:v>-58.402999999999999</c:v>
                </c:pt>
                <c:pt idx="816">
                  <c:v>-59.811</c:v>
                </c:pt>
                <c:pt idx="817">
                  <c:v>-60.728000000000002</c:v>
                </c:pt>
                <c:pt idx="818">
                  <c:v>-60.563000000000002</c:v>
                </c:pt>
                <c:pt idx="819">
                  <c:v>-60.16</c:v>
                </c:pt>
                <c:pt idx="820">
                  <c:v>-60.942</c:v>
                </c:pt>
                <c:pt idx="821">
                  <c:v>-62.290999999999997</c:v>
                </c:pt>
                <c:pt idx="822">
                  <c:v>-63.405000000000001</c:v>
                </c:pt>
                <c:pt idx="823">
                  <c:v>-64.209999999999994</c:v>
                </c:pt>
                <c:pt idx="824">
                  <c:v>-64.608000000000004</c:v>
                </c:pt>
                <c:pt idx="825">
                  <c:v>-64.512</c:v>
                </c:pt>
                <c:pt idx="826">
                  <c:v>-64.840999999999994</c:v>
                </c:pt>
                <c:pt idx="827">
                  <c:v>-65.572999999999993</c:v>
                </c:pt>
                <c:pt idx="828">
                  <c:v>-66.307000000000002</c:v>
                </c:pt>
                <c:pt idx="829">
                  <c:v>-66.866</c:v>
                </c:pt>
                <c:pt idx="830">
                  <c:v>-67.251000000000005</c:v>
                </c:pt>
                <c:pt idx="831">
                  <c:v>-67.054000000000002</c:v>
                </c:pt>
                <c:pt idx="832">
                  <c:v>-67.162000000000006</c:v>
                </c:pt>
                <c:pt idx="833">
                  <c:v>-67.552999999999997</c:v>
                </c:pt>
                <c:pt idx="834">
                  <c:v>-67.62</c:v>
                </c:pt>
                <c:pt idx="835">
                  <c:v>-67.975999999999999</c:v>
                </c:pt>
                <c:pt idx="836">
                  <c:v>-68.049000000000007</c:v>
                </c:pt>
                <c:pt idx="837">
                  <c:v>-68.037999999999997</c:v>
                </c:pt>
                <c:pt idx="838">
                  <c:v>-68.293999999999997</c:v>
                </c:pt>
                <c:pt idx="839">
                  <c:v>-68.814999999999998</c:v>
                </c:pt>
                <c:pt idx="840">
                  <c:v>-69.546000000000006</c:v>
                </c:pt>
                <c:pt idx="841">
                  <c:v>-69.730999999999995</c:v>
                </c:pt>
                <c:pt idx="842">
                  <c:v>-69.447999999999993</c:v>
                </c:pt>
                <c:pt idx="843">
                  <c:v>-68.712999999999994</c:v>
                </c:pt>
                <c:pt idx="844">
                  <c:v>-68.951999999999998</c:v>
                </c:pt>
                <c:pt idx="845">
                  <c:v>-69.724000000000004</c:v>
                </c:pt>
                <c:pt idx="846">
                  <c:v>-70.555000000000007</c:v>
                </c:pt>
                <c:pt idx="847">
                  <c:v>-71.301000000000002</c:v>
                </c:pt>
                <c:pt idx="848">
                  <c:v>-71.424999999999997</c:v>
                </c:pt>
                <c:pt idx="849">
                  <c:v>-70.87</c:v>
                </c:pt>
                <c:pt idx="850">
                  <c:v>-70.448999999999998</c:v>
                </c:pt>
                <c:pt idx="851">
                  <c:v>-71.129000000000005</c:v>
                </c:pt>
                <c:pt idx="852">
                  <c:v>-72.341999999999999</c:v>
                </c:pt>
                <c:pt idx="853">
                  <c:v>-73.22</c:v>
                </c:pt>
                <c:pt idx="854">
                  <c:v>-73.459000000000003</c:v>
                </c:pt>
                <c:pt idx="855">
                  <c:v>-72.668999999999997</c:v>
                </c:pt>
                <c:pt idx="856">
                  <c:v>-70.867999999999995</c:v>
                </c:pt>
                <c:pt idx="857">
                  <c:v>-70.430999999999997</c:v>
                </c:pt>
                <c:pt idx="858">
                  <c:v>-71.233000000000004</c:v>
                </c:pt>
                <c:pt idx="859">
                  <c:v>-71.569000000000003</c:v>
                </c:pt>
                <c:pt idx="860">
                  <c:v>-71.710999999999999</c:v>
                </c:pt>
                <c:pt idx="861">
                  <c:v>-71.811000000000007</c:v>
                </c:pt>
                <c:pt idx="862">
                  <c:v>-72.033000000000001</c:v>
                </c:pt>
                <c:pt idx="863">
                  <c:v>-72.102000000000004</c:v>
                </c:pt>
                <c:pt idx="864">
                  <c:v>-72.37</c:v>
                </c:pt>
                <c:pt idx="865">
                  <c:v>-72.724000000000004</c:v>
                </c:pt>
                <c:pt idx="866">
                  <c:v>-73.02</c:v>
                </c:pt>
                <c:pt idx="867">
                  <c:v>-72.918000000000006</c:v>
                </c:pt>
                <c:pt idx="868">
                  <c:v>-72.575999999999993</c:v>
                </c:pt>
                <c:pt idx="869">
                  <c:v>-71.813999999999993</c:v>
                </c:pt>
                <c:pt idx="870">
                  <c:v>-72.085999999999999</c:v>
                </c:pt>
                <c:pt idx="871">
                  <c:v>-72.786000000000001</c:v>
                </c:pt>
                <c:pt idx="872">
                  <c:v>-73.233999999999995</c:v>
                </c:pt>
                <c:pt idx="873">
                  <c:v>-73.177999999999997</c:v>
                </c:pt>
                <c:pt idx="874">
                  <c:v>-72.396000000000001</c:v>
                </c:pt>
                <c:pt idx="875">
                  <c:v>-70.828000000000003</c:v>
                </c:pt>
                <c:pt idx="876">
                  <c:v>-69.465000000000003</c:v>
                </c:pt>
                <c:pt idx="877">
                  <c:v>-68.433999999999997</c:v>
                </c:pt>
                <c:pt idx="878">
                  <c:v>-67.052000000000007</c:v>
                </c:pt>
                <c:pt idx="879">
                  <c:v>-65.358000000000004</c:v>
                </c:pt>
                <c:pt idx="880">
                  <c:v>-63.048000000000002</c:v>
                </c:pt>
                <c:pt idx="881">
                  <c:v>-59.488999999999997</c:v>
                </c:pt>
                <c:pt idx="882">
                  <c:v>-54.923999999999999</c:v>
                </c:pt>
                <c:pt idx="883">
                  <c:v>-50.811</c:v>
                </c:pt>
                <c:pt idx="884">
                  <c:v>-47.140999999999998</c:v>
                </c:pt>
                <c:pt idx="885">
                  <c:v>-43.981000000000002</c:v>
                </c:pt>
                <c:pt idx="886">
                  <c:v>-41.89</c:v>
                </c:pt>
                <c:pt idx="887">
                  <c:v>-39.53</c:v>
                </c:pt>
                <c:pt idx="888">
                  <c:v>-36.826000000000001</c:v>
                </c:pt>
                <c:pt idx="889">
                  <c:v>-33.411000000000001</c:v>
                </c:pt>
                <c:pt idx="890">
                  <c:v>-28.632999999999999</c:v>
                </c:pt>
                <c:pt idx="891">
                  <c:v>-24.462</c:v>
                </c:pt>
                <c:pt idx="892">
                  <c:v>-20.361000000000001</c:v>
                </c:pt>
                <c:pt idx="893">
                  <c:v>-17.370999999999999</c:v>
                </c:pt>
                <c:pt idx="894">
                  <c:v>-16.571999999999999</c:v>
                </c:pt>
                <c:pt idx="895">
                  <c:v>-13.615</c:v>
                </c:pt>
                <c:pt idx="896">
                  <c:v>-11.275</c:v>
                </c:pt>
                <c:pt idx="897">
                  <c:v>-9.8323</c:v>
                </c:pt>
                <c:pt idx="898">
                  <c:v>-8.3866999999999994</c:v>
                </c:pt>
                <c:pt idx="899">
                  <c:v>-7.3224999999999998</c:v>
                </c:pt>
                <c:pt idx="900">
                  <c:v>-6.4360999999999997</c:v>
                </c:pt>
                <c:pt idx="901">
                  <c:v>-5.4305000000000003</c:v>
                </c:pt>
                <c:pt idx="902">
                  <c:v>-4.6136999999999997</c:v>
                </c:pt>
                <c:pt idx="903">
                  <c:v>-3.8799000000000001</c:v>
                </c:pt>
                <c:pt idx="904">
                  <c:v>-3.2816999999999998</c:v>
                </c:pt>
                <c:pt idx="905">
                  <c:v>-2.8666999999999998</c:v>
                </c:pt>
                <c:pt idx="906">
                  <c:v>-2.5868000000000002</c:v>
                </c:pt>
                <c:pt idx="907">
                  <c:v>-2.4043000000000001</c:v>
                </c:pt>
                <c:pt idx="908">
                  <c:v>-2.3100999999999998</c:v>
                </c:pt>
                <c:pt idx="909">
                  <c:v>-2.2288999999999999</c:v>
                </c:pt>
                <c:pt idx="910">
                  <c:v>-2.1467999999999998</c:v>
                </c:pt>
                <c:pt idx="911">
                  <c:v>-2.0465</c:v>
                </c:pt>
                <c:pt idx="912">
                  <c:v>-2.0299999999999998</c:v>
                </c:pt>
                <c:pt idx="913">
                  <c:v>-1.8985000000000001</c:v>
                </c:pt>
                <c:pt idx="914">
                  <c:v>-1.7775000000000001</c:v>
                </c:pt>
                <c:pt idx="915">
                  <c:v>-1.6225000000000001</c:v>
                </c:pt>
                <c:pt idx="916">
                  <c:v>-1.4409000000000001</c:v>
                </c:pt>
                <c:pt idx="917">
                  <c:v>-1.3411999999999999</c:v>
                </c:pt>
                <c:pt idx="918">
                  <c:v>-1.1848000000000001</c:v>
                </c:pt>
                <c:pt idx="919">
                  <c:v>-1.1086</c:v>
                </c:pt>
                <c:pt idx="920">
                  <c:v>-1.1554</c:v>
                </c:pt>
                <c:pt idx="921">
                  <c:v>-1.0214000000000001</c:v>
                </c:pt>
                <c:pt idx="922">
                  <c:v>-0.78617999999999999</c:v>
                </c:pt>
                <c:pt idx="923">
                  <c:v>-0.45965</c:v>
                </c:pt>
                <c:pt idx="924">
                  <c:v>-0.16342999999999999</c:v>
                </c:pt>
                <c:pt idx="925">
                  <c:v>9.9385000000000001E-2</c:v>
                </c:pt>
                <c:pt idx="926">
                  <c:v>0.4224</c:v>
                </c:pt>
                <c:pt idx="927">
                  <c:v>0.69769999999999999</c:v>
                </c:pt>
                <c:pt idx="928">
                  <c:v>1.0838000000000001</c:v>
                </c:pt>
                <c:pt idx="929">
                  <c:v>1.3925000000000001</c:v>
                </c:pt>
                <c:pt idx="930">
                  <c:v>1.5737000000000001</c:v>
                </c:pt>
                <c:pt idx="931">
                  <c:v>1.659</c:v>
                </c:pt>
                <c:pt idx="932">
                  <c:v>1.5409999999999999</c:v>
                </c:pt>
                <c:pt idx="933">
                  <c:v>1.4923999999999999</c:v>
                </c:pt>
                <c:pt idx="934">
                  <c:v>1.5746</c:v>
                </c:pt>
                <c:pt idx="935">
                  <c:v>1.6941999999999999</c:v>
                </c:pt>
                <c:pt idx="936">
                  <c:v>1.9850000000000001</c:v>
                </c:pt>
                <c:pt idx="937">
                  <c:v>2.4775999999999998</c:v>
                </c:pt>
                <c:pt idx="938">
                  <c:v>3.1572</c:v>
                </c:pt>
                <c:pt idx="939">
                  <c:v>3.8645</c:v>
                </c:pt>
                <c:pt idx="940">
                  <c:v>4.7484999999999999</c:v>
                </c:pt>
                <c:pt idx="941">
                  <c:v>5.7198000000000002</c:v>
                </c:pt>
                <c:pt idx="942">
                  <c:v>6.6651999999999996</c:v>
                </c:pt>
                <c:pt idx="943">
                  <c:v>7.6341000000000001</c:v>
                </c:pt>
                <c:pt idx="944">
                  <c:v>8.7554999999999996</c:v>
                </c:pt>
                <c:pt idx="945">
                  <c:v>10.254</c:v>
                </c:pt>
                <c:pt idx="946">
                  <c:v>11.715</c:v>
                </c:pt>
                <c:pt idx="947">
                  <c:v>12.901999999999999</c:v>
                </c:pt>
                <c:pt idx="948">
                  <c:v>13.891</c:v>
                </c:pt>
                <c:pt idx="949">
                  <c:v>14.369</c:v>
                </c:pt>
                <c:pt idx="950">
                  <c:v>14.817</c:v>
                </c:pt>
                <c:pt idx="951">
                  <c:v>15.311999999999999</c:v>
                </c:pt>
                <c:pt idx="952">
                  <c:v>15.734999999999999</c:v>
                </c:pt>
                <c:pt idx="953">
                  <c:v>16.254000000000001</c:v>
                </c:pt>
                <c:pt idx="954">
                  <c:v>16.712</c:v>
                </c:pt>
                <c:pt idx="955">
                  <c:v>17.2</c:v>
                </c:pt>
                <c:pt idx="956">
                  <c:v>17.702000000000002</c:v>
                </c:pt>
                <c:pt idx="957">
                  <c:v>18.111999999999998</c:v>
                </c:pt>
                <c:pt idx="958">
                  <c:v>18.544</c:v>
                </c:pt>
                <c:pt idx="959">
                  <c:v>19.035</c:v>
                </c:pt>
                <c:pt idx="960">
                  <c:v>19.529</c:v>
                </c:pt>
                <c:pt idx="961">
                  <c:v>19.888999999999999</c:v>
                </c:pt>
                <c:pt idx="962">
                  <c:v>20.206</c:v>
                </c:pt>
                <c:pt idx="963">
                  <c:v>20.681000000000001</c:v>
                </c:pt>
                <c:pt idx="964">
                  <c:v>21.356999999999999</c:v>
                </c:pt>
                <c:pt idx="965">
                  <c:v>22.172999999999998</c:v>
                </c:pt>
                <c:pt idx="966">
                  <c:v>23.056000000000001</c:v>
                </c:pt>
                <c:pt idx="967">
                  <c:v>23.893999999999998</c:v>
                </c:pt>
                <c:pt idx="968">
                  <c:v>24.741</c:v>
                </c:pt>
                <c:pt idx="969">
                  <c:v>25.452999999999999</c:v>
                </c:pt>
                <c:pt idx="970">
                  <c:v>25.908000000000001</c:v>
                </c:pt>
                <c:pt idx="971">
                  <c:v>26.245999999999999</c:v>
                </c:pt>
                <c:pt idx="972">
                  <c:v>26.370999999999999</c:v>
                </c:pt>
                <c:pt idx="973">
                  <c:v>26.614000000000001</c:v>
                </c:pt>
                <c:pt idx="974">
                  <c:v>26.931000000000001</c:v>
                </c:pt>
                <c:pt idx="975">
                  <c:v>27.390999999999998</c:v>
                </c:pt>
                <c:pt idx="976">
                  <c:v>28.044</c:v>
                </c:pt>
                <c:pt idx="977">
                  <c:v>28.718</c:v>
                </c:pt>
                <c:pt idx="978">
                  <c:v>29.515000000000001</c:v>
                </c:pt>
                <c:pt idx="979">
                  <c:v>30.099</c:v>
                </c:pt>
                <c:pt idx="980">
                  <c:v>30.465</c:v>
                </c:pt>
                <c:pt idx="981">
                  <c:v>30.715</c:v>
                </c:pt>
                <c:pt idx="982">
                  <c:v>30.789000000000001</c:v>
                </c:pt>
                <c:pt idx="983">
                  <c:v>31.106000000000002</c:v>
                </c:pt>
                <c:pt idx="984">
                  <c:v>31.469000000000001</c:v>
                </c:pt>
                <c:pt idx="985">
                  <c:v>31.902999999999999</c:v>
                </c:pt>
                <c:pt idx="986">
                  <c:v>32.194000000000003</c:v>
                </c:pt>
                <c:pt idx="987">
                  <c:v>32.378999999999998</c:v>
                </c:pt>
                <c:pt idx="988">
                  <c:v>32.872</c:v>
                </c:pt>
                <c:pt idx="989">
                  <c:v>33.098999999999997</c:v>
                </c:pt>
                <c:pt idx="990">
                  <c:v>33.406999999999996</c:v>
                </c:pt>
                <c:pt idx="991">
                  <c:v>33.981999999999999</c:v>
                </c:pt>
                <c:pt idx="992">
                  <c:v>34.515999999999998</c:v>
                </c:pt>
                <c:pt idx="993">
                  <c:v>35.024999999999999</c:v>
                </c:pt>
                <c:pt idx="994">
                  <c:v>35.448</c:v>
                </c:pt>
                <c:pt idx="995">
                  <c:v>35.671999999999997</c:v>
                </c:pt>
                <c:pt idx="996">
                  <c:v>35.728000000000002</c:v>
                </c:pt>
                <c:pt idx="997">
                  <c:v>35.716000000000001</c:v>
                </c:pt>
                <c:pt idx="998">
                  <c:v>36.073</c:v>
                </c:pt>
                <c:pt idx="999">
                  <c:v>36.512</c:v>
                </c:pt>
                <c:pt idx="1000">
                  <c:v>36.982999999999997</c:v>
                </c:pt>
                <c:pt idx="1001">
                  <c:v>37.091000000000001</c:v>
                </c:pt>
                <c:pt idx="1002">
                  <c:v>36.966000000000001</c:v>
                </c:pt>
                <c:pt idx="1003">
                  <c:v>36.94</c:v>
                </c:pt>
                <c:pt idx="1004">
                  <c:v>37.039000000000001</c:v>
                </c:pt>
                <c:pt idx="1005">
                  <c:v>37.450000000000003</c:v>
                </c:pt>
                <c:pt idx="1006">
                  <c:v>37.875</c:v>
                </c:pt>
                <c:pt idx="1007">
                  <c:v>38.331000000000003</c:v>
                </c:pt>
                <c:pt idx="1008">
                  <c:v>38.640999999999998</c:v>
                </c:pt>
                <c:pt idx="1009">
                  <c:v>38.677999999999997</c:v>
                </c:pt>
                <c:pt idx="1010">
                  <c:v>38.531999999999996</c:v>
                </c:pt>
                <c:pt idx="1011">
                  <c:v>38.646000000000001</c:v>
                </c:pt>
                <c:pt idx="1012">
                  <c:v>38.96</c:v>
                </c:pt>
                <c:pt idx="1013">
                  <c:v>39.582999999999998</c:v>
                </c:pt>
                <c:pt idx="1014">
                  <c:v>39.707999999999998</c:v>
                </c:pt>
                <c:pt idx="1015">
                  <c:v>39.866999999999997</c:v>
                </c:pt>
                <c:pt idx="1016">
                  <c:v>39.996000000000002</c:v>
                </c:pt>
                <c:pt idx="1017">
                  <c:v>39.898000000000003</c:v>
                </c:pt>
                <c:pt idx="1018">
                  <c:v>39.868000000000002</c:v>
                </c:pt>
                <c:pt idx="1019">
                  <c:v>40.207999999999998</c:v>
                </c:pt>
                <c:pt idx="1020">
                  <c:v>40.573</c:v>
                </c:pt>
                <c:pt idx="1021">
                  <c:v>41.040999999999997</c:v>
                </c:pt>
                <c:pt idx="1022">
                  <c:v>41.369</c:v>
                </c:pt>
                <c:pt idx="1023">
                  <c:v>41.494</c:v>
                </c:pt>
                <c:pt idx="1024">
                  <c:v>41.636000000000003</c:v>
                </c:pt>
                <c:pt idx="1025">
                  <c:v>41.582999999999998</c:v>
                </c:pt>
                <c:pt idx="1026">
                  <c:v>41.738</c:v>
                </c:pt>
                <c:pt idx="1027">
                  <c:v>41.8</c:v>
                </c:pt>
                <c:pt idx="1028">
                  <c:v>42.006999999999998</c:v>
                </c:pt>
                <c:pt idx="1029">
                  <c:v>42.323999999999998</c:v>
                </c:pt>
                <c:pt idx="1030">
                  <c:v>42.695999999999998</c:v>
                </c:pt>
                <c:pt idx="1031">
                  <c:v>43.024999999999999</c:v>
                </c:pt>
                <c:pt idx="1032">
                  <c:v>43.164000000000001</c:v>
                </c:pt>
                <c:pt idx="1033">
                  <c:v>43.478999999999999</c:v>
                </c:pt>
                <c:pt idx="1034">
                  <c:v>43.481000000000002</c:v>
                </c:pt>
                <c:pt idx="1035">
                  <c:v>43.651000000000003</c:v>
                </c:pt>
                <c:pt idx="1036">
                  <c:v>43.701999999999998</c:v>
                </c:pt>
                <c:pt idx="1037">
                  <c:v>43.524000000000001</c:v>
                </c:pt>
                <c:pt idx="1038">
                  <c:v>43.268000000000001</c:v>
                </c:pt>
                <c:pt idx="1039">
                  <c:v>43.015000000000001</c:v>
                </c:pt>
                <c:pt idx="1040">
                  <c:v>43.048000000000002</c:v>
                </c:pt>
                <c:pt idx="1041">
                  <c:v>43.292000000000002</c:v>
                </c:pt>
                <c:pt idx="1042">
                  <c:v>43.8</c:v>
                </c:pt>
                <c:pt idx="1043">
                  <c:v>44.061999999999998</c:v>
                </c:pt>
                <c:pt idx="1044">
                  <c:v>44.131999999999998</c:v>
                </c:pt>
                <c:pt idx="1045">
                  <c:v>44.168999999999997</c:v>
                </c:pt>
                <c:pt idx="1046">
                  <c:v>44.101999999999997</c:v>
                </c:pt>
                <c:pt idx="1047">
                  <c:v>44.139000000000003</c:v>
                </c:pt>
                <c:pt idx="1048">
                  <c:v>44.22</c:v>
                </c:pt>
                <c:pt idx="1049">
                  <c:v>44.481999999999999</c:v>
                </c:pt>
                <c:pt idx="1050">
                  <c:v>44.892000000000003</c:v>
                </c:pt>
                <c:pt idx="1051">
                  <c:v>45.121000000000002</c:v>
                </c:pt>
                <c:pt idx="1052">
                  <c:v>45.235999999999997</c:v>
                </c:pt>
                <c:pt idx="1053">
                  <c:v>45.14</c:v>
                </c:pt>
                <c:pt idx="1054">
                  <c:v>45.15</c:v>
                </c:pt>
                <c:pt idx="1055">
                  <c:v>45.261000000000003</c:v>
                </c:pt>
                <c:pt idx="1056">
                  <c:v>45.177999999999997</c:v>
                </c:pt>
                <c:pt idx="1057">
                  <c:v>45.185000000000002</c:v>
                </c:pt>
                <c:pt idx="1058">
                  <c:v>45.15</c:v>
                </c:pt>
                <c:pt idx="1059">
                  <c:v>45.203000000000003</c:v>
                </c:pt>
                <c:pt idx="1060">
                  <c:v>45.61</c:v>
                </c:pt>
                <c:pt idx="1061">
                  <c:v>46.018000000000001</c:v>
                </c:pt>
                <c:pt idx="1062">
                  <c:v>46.625</c:v>
                </c:pt>
                <c:pt idx="1063">
                  <c:v>46.884</c:v>
                </c:pt>
                <c:pt idx="1064">
                  <c:v>46.863</c:v>
                </c:pt>
                <c:pt idx="1065">
                  <c:v>46.369</c:v>
                </c:pt>
                <c:pt idx="1066">
                  <c:v>45.764000000000003</c:v>
                </c:pt>
                <c:pt idx="1067">
                  <c:v>45.107999999999997</c:v>
                </c:pt>
                <c:pt idx="1068">
                  <c:v>45.176000000000002</c:v>
                </c:pt>
                <c:pt idx="1069">
                  <c:v>45.31</c:v>
                </c:pt>
                <c:pt idx="1070">
                  <c:v>45.648000000000003</c:v>
                </c:pt>
                <c:pt idx="1071">
                  <c:v>45.972999999999999</c:v>
                </c:pt>
                <c:pt idx="1072">
                  <c:v>45.932000000000002</c:v>
                </c:pt>
                <c:pt idx="1073">
                  <c:v>45.585000000000001</c:v>
                </c:pt>
                <c:pt idx="1074">
                  <c:v>45.204000000000001</c:v>
                </c:pt>
                <c:pt idx="1075">
                  <c:v>44.81</c:v>
                </c:pt>
                <c:pt idx="1076">
                  <c:v>44.68</c:v>
                </c:pt>
                <c:pt idx="1077">
                  <c:v>44.552999999999997</c:v>
                </c:pt>
                <c:pt idx="1078">
                  <c:v>44.563000000000002</c:v>
                </c:pt>
                <c:pt idx="1079">
                  <c:v>44.606000000000002</c:v>
                </c:pt>
                <c:pt idx="1080">
                  <c:v>44.567999999999998</c:v>
                </c:pt>
                <c:pt idx="1081">
                  <c:v>44.582999999999998</c:v>
                </c:pt>
                <c:pt idx="1082">
                  <c:v>44.588999999999999</c:v>
                </c:pt>
                <c:pt idx="1083">
                  <c:v>44.832999999999998</c:v>
                </c:pt>
                <c:pt idx="1084">
                  <c:v>44.837000000000003</c:v>
                </c:pt>
                <c:pt idx="1085">
                  <c:v>44.8</c:v>
                </c:pt>
                <c:pt idx="1086">
                  <c:v>44.814999999999998</c:v>
                </c:pt>
                <c:pt idx="1087">
                  <c:v>44.692</c:v>
                </c:pt>
                <c:pt idx="1088">
                  <c:v>44.805999999999997</c:v>
                </c:pt>
                <c:pt idx="1089">
                  <c:v>44.936999999999998</c:v>
                </c:pt>
                <c:pt idx="1090">
                  <c:v>44.673999999999999</c:v>
                </c:pt>
                <c:pt idx="1091">
                  <c:v>44.305</c:v>
                </c:pt>
                <c:pt idx="1092">
                  <c:v>43.837000000000003</c:v>
                </c:pt>
                <c:pt idx="1093">
                  <c:v>43.256999999999998</c:v>
                </c:pt>
                <c:pt idx="1094">
                  <c:v>42.627000000000002</c:v>
                </c:pt>
                <c:pt idx="1095">
                  <c:v>42.031999999999996</c:v>
                </c:pt>
                <c:pt idx="1096">
                  <c:v>41.414999999999999</c:v>
                </c:pt>
                <c:pt idx="1097">
                  <c:v>40.585000000000001</c:v>
                </c:pt>
                <c:pt idx="1098">
                  <c:v>39.445999999999998</c:v>
                </c:pt>
                <c:pt idx="1099">
                  <c:v>37.984999999999999</c:v>
                </c:pt>
                <c:pt idx="1100">
                  <c:v>36.121000000000002</c:v>
                </c:pt>
                <c:pt idx="1101">
                  <c:v>34.229999999999997</c:v>
                </c:pt>
                <c:pt idx="1102">
                  <c:v>32.408999999999999</c:v>
                </c:pt>
                <c:pt idx="1103">
                  <c:v>30.193999999999999</c:v>
                </c:pt>
                <c:pt idx="1104">
                  <c:v>28.093</c:v>
                </c:pt>
                <c:pt idx="1105">
                  <c:v>25.914000000000001</c:v>
                </c:pt>
                <c:pt idx="1106">
                  <c:v>23.681999999999999</c:v>
                </c:pt>
                <c:pt idx="1107">
                  <c:v>21.363</c:v>
                </c:pt>
                <c:pt idx="1108">
                  <c:v>19.181999999999999</c:v>
                </c:pt>
                <c:pt idx="1109">
                  <c:v>17.11</c:v>
                </c:pt>
                <c:pt idx="1110">
                  <c:v>15.196</c:v>
                </c:pt>
                <c:pt idx="1111">
                  <c:v>13.52</c:v>
                </c:pt>
                <c:pt idx="1112">
                  <c:v>12</c:v>
                </c:pt>
                <c:pt idx="1113">
                  <c:v>10.829000000000001</c:v>
                </c:pt>
                <c:pt idx="1114">
                  <c:v>9.9344000000000001</c:v>
                </c:pt>
                <c:pt idx="1115">
                  <c:v>9.1364000000000001</c:v>
                </c:pt>
                <c:pt idx="1116">
                  <c:v>8.4369999999999994</c:v>
                </c:pt>
                <c:pt idx="1117">
                  <c:v>7.5827999999999998</c:v>
                </c:pt>
                <c:pt idx="1118">
                  <c:v>6.5107999999999997</c:v>
                </c:pt>
                <c:pt idx="1119">
                  <c:v>5.4341999999999997</c:v>
                </c:pt>
                <c:pt idx="1120">
                  <c:v>4.4839000000000002</c:v>
                </c:pt>
                <c:pt idx="1121">
                  <c:v>3.7136</c:v>
                </c:pt>
                <c:pt idx="1122">
                  <c:v>2.9986000000000002</c:v>
                </c:pt>
                <c:pt idx="1123">
                  <c:v>2.4630999999999998</c:v>
                </c:pt>
                <c:pt idx="1124">
                  <c:v>1.9937</c:v>
                </c:pt>
                <c:pt idx="1125">
                  <c:v>1.4631000000000001</c:v>
                </c:pt>
                <c:pt idx="1126">
                  <c:v>0.99185000000000001</c:v>
                </c:pt>
                <c:pt idx="1127">
                  <c:v>0.44891999999999999</c:v>
                </c:pt>
                <c:pt idx="1128">
                  <c:v>9.8636999999999996E-3</c:v>
                </c:pt>
                <c:pt idx="1129">
                  <c:v>-0.35041</c:v>
                </c:pt>
                <c:pt idx="1130">
                  <c:v>-0.60604999999999998</c:v>
                </c:pt>
                <c:pt idx="1131">
                  <c:v>-0.72670999999999997</c:v>
                </c:pt>
                <c:pt idx="1132">
                  <c:v>-0.91181999999999996</c:v>
                </c:pt>
                <c:pt idx="1133">
                  <c:v>-1.0763</c:v>
                </c:pt>
                <c:pt idx="1134">
                  <c:v>-1.2536</c:v>
                </c:pt>
                <c:pt idx="1135">
                  <c:v>-1.4404999999999999</c:v>
                </c:pt>
                <c:pt idx="1136">
                  <c:v>-1.5629999999999999</c:v>
                </c:pt>
                <c:pt idx="1137">
                  <c:v>-1.6227</c:v>
                </c:pt>
                <c:pt idx="1138">
                  <c:v>-1.6157999999999999</c:v>
                </c:pt>
                <c:pt idx="1139">
                  <c:v>-1.6329</c:v>
                </c:pt>
                <c:pt idx="1140">
                  <c:v>-1.7015</c:v>
                </c:pt>
                <c:pt idx="1141">
                  <c:v>-1.7189000000000001</c:v>
                </c:pt>
                <c:pt idx="1142">
                  <c:v>-1.8065</c:v>
                </c:pt>
                <c:pt idx="1143">
                  <c:v>-1.9644999999999999</c:v>
                </c:pt>
                <c:pt idx="1144">
                  <c:v>-2.0709</c:v>
                </c:pt>
                <c:pt idx="1145">
                  <c:v>-2.1930999999999998</c:v>
                </c:pt>
                <c:pt idx="1146">
                  <c:v>-2.2286000000000001</c:v>
                </c:pt>
                <c:pt idx="1147">
                  <c:v>-2.3090999999999999</c:v>
                </c:pt>
                <c:pt idx="1148">
                  <c:v>-2.4035000000000002</c:v>
                </c:pt>
                <c:pt idx="1149">
                  <c:v>-2.4487000000000001</c:v>
                </c:pt>
                <c:pt idx="1150">
                  <c:v>-2.4762</c:v>
                </c:pt>
                <c:pt idx="1151">
                  <c:v>-2.5457999999999998</c:v>
                </c:pt>
                <c:pt idx="1152">
                  <c:v>-2.7521</c:v>
                </c:pt>
                <c:pt idx="1153">
                  <c:v>-3.0453000000000001</c:v>
                </c:pt>
                <c:pt idx="1154">
                  <c:v>-3.4464999999999999</c:v>
                </c:pt>
                <c:pt idx="1155">
                  <c:v>-3.9455</c:v>
                </c:pt>
                <c:pt idx="1156">
                  <c:v>-4.4922000000000004</c:v>
                </c:pt>
                <c:pt idx="1157">
                  <c:v>-5.1369999999999996</c:v>
                </c:pt>
                <c:pt idx="1158">
                  <c:v>-5.8518999999999997</c:v>
                </c:pt>
                <c:pt idx="1159">
                  <c:v>-6.7156000000000002</c:v>
                </c:pt>
                <c:pt idx="1160">
                  <c:v>-7.8175999999999997</c:v>
                </c:pt>
                <c:pt idx="1161">
                  <c:v>-8.9214000000000002</c:v>
                </c:pt>
                <c:pt idx="1162">
                  <c:v>-9.9908999999999999</c:v>
                </c:pt>
                <c:pt idx="1163">
                  <c:v>-10.914</c:v>
                </c:pt>
                <c:pt idx="1164">
                  <c:v>-11.677</c:v>
                </c:pt>
                <c:pt idx="1165">
                  <c:v>-12.452999999999999</c:v>
                </c:pt>
                <c:pt idx="1166">
                  <c:v>-13.412000000000001</c:v>
                </c:pt>
                <c:pt idx="1167">
                  <c:v>-14.632999999999999</c:v>
                </c:pt>
                <c:pt idx="1168">
                  <c:v>-15.891999999999999</c:v>
                </c:pt>
                <c:pt idx="1169">
                  <c:v>-17.486000000000001</c:v>
                </c:pt>
                <c:pt idx="1170">
                  <c:v>-19.344999999999999</c:v>
                </c:pt>
                <c:pt idx="1171">
                  <c:v>-20.83</c:v>
                </c:pt>
                <c:pt idx="1172">
                  <c:v>-21.923999999999999</c:v>
                </c:pt>
                <c:pt idx="1173">
                  <c:v>-22.588999999999999</c:v>
                </c:pt>
                <c:pt idx="1174">
                  <c:v>-23.157</c:v>
                </c:pt>
                <c:pt idx="1175">
                  <c:v>-24.152999999999999</c:v>
                </c:pt>
                <c:pt idx="1176">
                  <c:v>-25.475000000000001</c:v>
                </c:pt>
                <c:pt idx="1177">
                  <c:v>-27.271000000000001</c:v>
                </c:pt>
                <c:pt idx="1178">
                  <c:v>-29.422000000000001</c:v>
                </c:pt>
                <c:pt idx="1179">
                  <c:v>-31.338000000000001</c:v>
                </c:pt>
                <c:pt idx="1180">
                  <c:v>-32.956000000000003</c:v>
                </c:pt>
                <c:pt idx="1181">
                  <c:v>-33.911999999999999</c:v>
                </c:pt>
                <c:pt idx="1182">
                  <c:v>-34.529000000000003</c:v>
                </c:pt>
                <c:pt idx="1183">
                  <c:v>-35.155999999999999</c:v>
                </c:pt>
                <c:pt idx="1184">
                  <c:v>-36.063000000000002</c:v>
                </c:pt>
                <c:pt idx="1185">
                  <c:v>-37.049999999999997</c:v>
                </c:pt>
                <c:pt idx="1186">
                  <c:v>-37.985999999999997</c:v>
                </c:pt>
                <c:pt idx="1187">
                  <c:v>-39.017000000000003</c:v>
                </c:pt>
                <c:pt idx="1188">
                  <c:v>-40.024000000000001</c:v>
                </c:pt>
                <c:pt idx="1189">
                  <c:v>-41.393000000000001</c:v>
                </c:pt>
                <c:pt idx="1190">
                  <c:v>-42.843000000000004</c:v>
                </c:pt>
                <c:pt idx="1191">
                  <c:v>-44.13</c:v>
                </c:pt>
                <c:pt idx="1192">
                  <c:v>-45.343000000000004</c:v>
                </c:pt>
                <c:pt idx="1193">
                  <c:v>-46.3</c:v>
                </c:pt>
                <c:pt idx="1194">
                  <c:v>-46.741999999999997</c:v>
                </c:pt>
                <c:pt idx="1195">
                  <c:v>-46.591000000000001</c:v>
                </c:pt>
                <c:pt idx="1196">
                  <c:v>-46.271000000000001</c:v>
                </c:pt>
                <c:pt idx="1197">
                  <c:v>-46.572000000000003</c:v>
                </c:pt>
                <c:pt idx="1198">
                  <c:v>-47.655999999999999</c:v>
                </c:pt>
                <c:pt idx="1199">
                  <c:v>-48.953000000000003</c:v>
                </c:pt>
                <c:pt idx="1200">
                  <c:v>-50.148000000000003</c:v>
                </c:pt>
                <c:pt idx="1201">
                  <c:v>-51.156999999999996</c:v>
                </c:pt>
                <c:pt idx="1202">
                  <c:v>-52.061</c:v>
                </c:pt>
                <c:pt idx="1203">
                  <c:v>-52.847999999999999</c:v>
                </c:pt>
                <c:pt idx="1204">
                  <c:v>-54.421999999999997</c:v>
                </c:pt>
                <c:pt idx="1205">
                  <c:v>-56.018000000000001</c:v>
                </c:pt>
                <c:pt idx="1206">
                  <c:v>-57.15</c:v>
                </c:pt>
                <c:pt idx="1207">
                  <c:v>-57.911999999999999</c:v>
                </c:pt>
                <c:pt idx="1208">
                  <c:v>-57.814</c:v>
                </c:pt>
                <c:pt idx="1209">
                  <c:v>-57.658999999999999</c:v>
                </c:pt>
                <c:pt idx="1210">
                  <c:v>-58.381</c:v>
                </c:pt>
                <c:pt idx="1211">
                  <c:v>-59.2</c:v>
                </c:pt>
                <c:pt idx="1212">
                  <c:v>-60.271999999999998</c:v>
                </c:pt>
                <c:pt idx="1213">
                  <c:v>-61.048000000000002</c:v>
                </c:pt>
                <c:pt idx="1214">
                  <c:v>-61.68</c:v>
                </c:pt>
                <c:pt idx="1215">
                  <c:v>-61.895000000000003</c:v>
                </c:pt>
                <c:pt idx="1216">
                  <c:v>-62.1</c:v>
                </c:pt>
                <c:pt idx="1217">
                  <c:v>-62.786000000000001</c:v>
                </c:pt>
                <c:pt idx="1218">
                  <c:v>-63.393000000000001</c:v>
                </c:pt>
                <c:pt idx="1219">
                  <c:v>-63.936</c:v>
                </c:pt>
                <c:pt idx="1220">
                  <c:v>-64.543999999999997</c:v>
                </c:pt>
                <c:pt idx="1221">
                  <c:v>-64.638000000000005</c:v>
                </c:pt>
                <c:pt idx="1222">
                  <c:v>-64.268000000000001</c:v>
                </c:pt>
                <c:pt idx="1223">
                  <c:v>-64.709000000000003</c:v>
                </c:pt>
                <c:pt idx="1224">
                  <c:v>-65.665999999999997</c:v>
                </c:pt>
                <c:pt idx="1225">
                  <c:v>-66.527000000000001</c:v>
                </c:pt>
                <c:pt idx="1226">
                  <c:v>-66.756</c:v>
                </c:pt>
                <c:pt idx="1227">
                  <c:v>-66.512</c:v>
                </c:pt>
                <c:pt idx="1228">
                  <c:v>-65.807000000000002</c:v>
                </c:pt>
                <c:pt idx="1229">
                  <c:v>-65.525999999999996</c:v>
                </c:pt>
                <c:pt idx="1230">
                  <c:v>-66.674000000000007</c:v>
                </c:pt>
                <c:pt idx="1231">
                  <c:v>-67.391999999999996</c:v>
                </c:pt>
                <c:pt idx="1232">
                  <c:v>-67.888000000000005</c:v>
                </c:pt>
                <c:pt idx="1233">
                  <c:v>-68</c:v>
                </c:pt>
                <c:pt idx="1234">
                  <c:v>-67.724000000000004</c:v>
                </c:pt>
                <c:pt idx="1235">
                  <c:v>-67.433999999999997</c:v>
                </c:pt>
                <c:pt idx="1236">
                  <c:v>-67.924000000000007</c:v>
                </c:pt>
                <c:pt idx="1237">
                  <c:v>-68.488</c:v>
                </c:pt>
                <c:pt idx="1238">
                  <c:v>-68.69</c:v>
                </c:pt>
                <c:pt idx="1239">
                  <c:v>-68.5</c:v>
                </c:pt>
                <c:pt idx="1240">
                  <c:v>-68.588999999999999</c:v>
                </c:pt>
                <c:pt idx="1241">
                  <c:v>-68.652000000000001</c:v>
                </c:pt>
                <c:pt idx="1242">
                  <c:v>-69.284000000000006</c:v>
                </c:pt>
                <c:pt idx="1243">
                  <c:v>-70.326999999999998</c:v>
                </c:pt>
                <c:pt idx="1244">
                  <c:v>-71.19</c:v>
                </c:pt>
                <c:pt idx="1245">
                  <c:v>-71.287000000000006</c:v>
                </c:pt>
                <c:pt idx="1246">
                  <c:v>-70.878</c:v>
                </c:pt>
                <c:pt idx="1247">
                  <c:v>-70.45</c:v>
                </c:pt>
                <c:pt idx="1248">
                  <c:v>-70.116</c:v>
                </c:pt>
                <c:pt idx="1249">
                  <c:v>-70.364999999999995</c:v>
                </c:pt>
                <c:pt idx="1250">
                  <c:v>-70.945999999999998</c:v>
                </c:pt>
                <c:pt idx="1251">
                  <c:v>-70.596000000000004</c:v>
                </c:pt>
                <c:pt idx="1252">
                  <c:v>-69.430000000000007</c:v>
                </c:pt>
                <c:pt idx="1253">
                  <c:v>-67.774000000000001</c:v>
                </c:pt>
                <c:pt idx="1254">
                  <c:v>-65.855000000000004</c:v>
                </c:pt>
                <c:pt idx="1255">
                  <c:v>-64.055999999999997</c:v>
                </c:pt>
                <c:pt idx="1256">
                  <c:v>-62.680999999999997</c:v>
                </c:pt>
                <c:pt idx="1257">
                  <c:v>-60.777999999999999</c:v>
                </c:pt>
                <c:pt idx="1258">
                  <c:v>-58.682000000000002</c:v>
                </c:pt>
                <c:pt idx="1259">
                  <c:v>-56.195999999999998</c:v>
                </c:pt>
                <c:pt idx="1260">
                  <c:v>-52.768000000000001</c:v>
                </c:pt>
                <c:pt idx="1261">
                  <c:v>-48.966000000000001</c:v>
                </c:pt>
                <c:pt idx="1262">
                  <c:v>-45.235999999999997</c:v>
                </c:pt>
                <c:pt idx="1263">
                  <c:v>-42.335000000000001</c:v>
                </c:pt>
                <c:pt idx="1264">
                  <c:v>-40</c:v>
                </c:pt>
                <c:pt idx="1265">
                  <c:v>-37.847000000000001</c:v>
                </c:pt>
                <c:pt idx="1266">
                  <c:v>-34.658999999999999</c:v>
                </c:pt>
                <c:pt idx="1267">
                  <c:v>-31.414999999999999</c:v>
                </c:pt>
                <c:pt idx="1268">
                  <c:v>-28.594000000000001</c:v>
                </c:pt>
                <c:pt idx="1269">
                  <c:v>-24.902999999999999</c:v>
                </c:pt>
                <c:pt idx="1270">
                  <c:v>-22.282</c:v>
                </c:pt>
                <c:pt idx="1271">
                  <c:v>-20.010000000000002</c:v>
                </c:pt>
                <c:pt idx="1272">
                  <c:v>-17.524999999999999</c:v>
                </c:pt>
                <c:pt idx="1273">
                  <c:v>-14.670999999999999</c:v>
                </c:pt>
                <c:pt idx="1274">
                  <c:v>-12.574</c:v>
                </c:pt>
                <c:pt idx="1275">
                  <c:v>-10.786</c:v>
                </c:pt>
                <c:pt idx="1276">
                  <c:v>-9.1734000000000009</c:v>
                </c:pt>
                <c:pt idx="1277">
                  <c:v>-8.0054999999999996</c:v>
                </c:pt>
                <c:pt idx="1278">
                  <c:v>-6.9480000000000004</c:v>
                </c:pt>
                <c:pt idx="1279">
                  <c:v>-6.1513999999999998</c:v>
                </c:pt>
                <c:pt idx="1280">
                  <c:v>-5.3571</c:v>
                </c:pt>
                <c:pt idx="1281">
                  <c:v>-4.7343000000000002</c:v>
                </c:pt>
                <c:pt idx="1282">
                  <c:v>-4.1863999999999999</c:v>
                </c:pt>
                <c:pt idx="1283">
                  <c:v>-3.6859999999999999</c:v>
                </c:pt>
                <c:pt idx="1284">
                  <c:v>-3.4211</c:v>
                </c:pt>
                <c:pt idx="1285">
                  <c:v>-3.2783000000000002</c:v>
                </c:pt>
                <c:pt idx="1286">
                  <c:v>-3.0609000000000002</c:v>
                </c:pt>
                <c:pt idx="1287">
                  <c:v>-2.9319000000000002</c:v>
                </c:pt>
                <c:pt idx="1288">
                  <c:v>-2.7848999999999999</c:v>
                </c:pt>
                <c:pt idx="1289">
                  <c:v>-2.6480000000000001</c:v>
                </c:pt>
                <c:pt idx="1290">
                  <c:v>-2.645</c:v>
                </c:pt>
                <c:pt idx="1291">
                  <c:v>-2.6061999999999999</c:v>
                </c:pt>
                <c:pt idx="1292">
                  <c:v>-2.6101000000000001</c:v>
                </c:pt>
                <c:pt idx="1293">
                  <c:v>-2.6829999999999998</c:v>
                </c:pt>
                <c:pt idx="1294">
                  <c:v>-2.6964999999999999</c:v>
                </c:pt>
                <c:pt idx="1295">
                  <c:v>-2.6017999999999999</c:v>
                </c:pt>
                <c:pt idx="1296">
                  <c:v>-2.2810999999999999</c:v>
                </c:pt>
                <c:pt idx="1297">
                  <c:v>-1.9685999999999999</c:v>
                </c:pt>
                <c:pt idx="1298">
                  <c:v>-1.6317999999999999</c:v>
                </c:pt>
                <c:pt idx="1299">
                  <c:v>-1.3501000000000001</c:v>
                </c:pt>
                <c:pt idx="1300">
                  <c:v>-1.1342000000000001</c:v>
                </c:pt>
                <c:pt idx="1301">
                  <c:v>-0.91039999999999999</c:v>
                </c:pt>
                <c:pt idx="1302">
                  <c:v>-0.67983000000000005</c:v>
                </c:pt>
                <c:pt idx="1303">
                  <c:v>-0.33772999999999997</c:v>
                </c:pt>
                <c:pt idx="1304">
                  <c:v>0.24292</c:v>
                </c:pt>
                <c:pt idx="1305">
                  <c:v>0.89670000000000005</c:v>
                </c:pt>
                <c:pt idx="1306">
                  <c:v>1.7245999999999999</c:v>
                </c:pt>
                <c:pt idx="1307">
                  <c:v>2.7736999999999998</c:v>
                </c:pt>
                <c:pt idx="1308">
                  <c:v>3.9521000000000002</c:v>
                </c:pt>
                <c:pt idx="1309">
                  <c:v>5.2430000000000003</c:v>
                </c:pt>
                <c:pt idx="1310">
                  <c:v>6.4265999999999996</c:v>
                </c:pt>
                <c:pt idx="1311">
                  <c:v>7.6006</c:v>
                </c:pt>
                <c:pt idx="1312">
                  <c:v>8.9078999999999997</c:v>
                </c:pt>
                <c:pt idx="1313">
                  <c:v>10.355</c:v>
                </c:pt>
                <c:pt idx="1314">
                  <c:v>11.96</c:v>
                </c:pt>
                <c:pt idx="1315">
                  <c:v>13.861000000000001</c:v>
                </c:pt>
                <c:pt idx="1316">
                  <c:v>16.181999999999999</c:v>
                </c:pt>
                <c:pt idx="1317">
                  <c:v>18.632999999999999</c:v>
                </c:pt>
                <c:pt idx="1318">
                  <c:v>19.632999999999999</c:v>
                </c:pt>
                <c:pt idx="1319">
                  <c:v>20.158999999999999</c:v>
                </c:pt>
                <c:pt idx="1320">
                  <c:v>20.661000000000001</c:v>
                </c:pt>
                <c:pt idx="1321">
                  <c:v>21.399000000000001</c:v>
                </c:pt>
                <c:pt idx="1322">
                  <c:v>22.041</c:v>
                </c:pt>
                <c:pt idx="1323">
                  <c:v>22.690999999999999</c:v>
                </c:pt>
                <c:pt idx="1324">
                  <c:v>23.51</c:v>
                </c:pt>
                <c:pt idx="1325">
                  <c:v>24.369</c:v>
                </c:pt>
                <c:pt idx="1326">
                  <c:v>25.373999999999999</c:v>
                </c:pt>
                <c:pt idx="1327">
                  <c:v>26.524999999999999</c:v>
                </c:pt>
                <c:pt idx="1328">
                  <c:v>27.542999999999999</c:v>
                </c:pt>
                <c:pt idx="1329">
                  <c:v>28.297000000000001</c:v>
                </c:pt>
                <c:pt idx="1330">
                  <c:v>28.890999999999998</c:v>
                </c:pt>
                <c:pt idx="1331">
                  <c:v>29.498999999999999</c:v>
                </c:pt>
                <c:pt idx="1332">
                  <c:v>30.135999999999999</c:v>
                </c:pt>
                <c:pt idx="1333">
                  <c:v>30.800999999999998</c:v>
                </c:pt>
                <c:pt idx="1334">
                  <c:v>31.507999999999999</c:v>
                </c:pt>
                <c:pt idx="1335">
                  <c:v>32.176000000000002</c:v>
                </c:pt>
                <c:pt idx="1336">
                  <c:v>32.881</c:v>
                </c:pt>
                <c:pt idx="1337">
                  <c:v>33.615000000000002</c:v>
                </c:pt>
                <c:pt idx="1338">
                  <c:v>34.384</c:v>
                </c:pt>
                <c:pt idx="1339">
                  <c:v>35.290999999999997</c:v>
                </c:pt>
                <c:pt idx="1340">
                  <c:v>36.154000000000003</c:v>
                </c:pt>
                <c:pt idx="1341">
                  <c:v>36.908999999999999</c:v>
                </c:pt>
                <c:pt idx="1342">
                  <c:v>37.438000000000002</c:v>
                </c:pt>
                <c:pt idx="1343">
                  <c:v>38.027000000000001</c:v>
                </c:pt>
                <c:pt idx="1344">
                  <c:v>38.6</c:v>
                </c:pt>
                <c:pt idx="1345">
                  <c:v>39.000999999999998</c:v>
                </c:pt>
                <c:pt idx="1346">
                  <c:v>39.311</c:v>
                </c:pt>
                <c:pt idx="1347">
                  <c:v>39.728999999999999</c:v>
                </c:pt>
                <c:pt idx="1348">
                  <c:v>40.216000000000001</c:v>
                </c:pt>
                <c:pt idx="1349">
                  <c:v>40.725999999999999</c:v>
                </c:pt>
                <c:pt idx="1350">
                  <c:v>41.070999999999998</c:v>
                </c:pt>
                <c:pt idx="1351">
                  <c:v>41.378</c:v>
                </c:pt>
                <c:pt idx="1352">
                  <c:v>41.661000000000001</c:v>
                </c:pt>
                <c:pt idx="1353">
                  <c:v>41.963999999999999</c:v>
                </c:pt>
                <c:pt idx="1354">
                  <c:v>42.32</c:v>
                </c:pt>
                <c:pt idx="1355">
                  <c:v>42.655999999999999</c:v>
                </c:pt>
                <c:pt idx="1356">
                  <c:v>43.033000000000001</c:v>
                </c:pt>
                <c:pt idx="1357">
                  <c:v>43.392000000000003</c:v>
                </c:pt>
                <c:pt idx="1358">
                  <c:v>43.634999999999998</c:v>
                </c:pt>
                <c:pt idx="1359">
                  <c:v>44.18</c:v>
                </c:pt>
                <c:pt idx="1360">
                  <c:v>44.478000000000002</c:v>
                </c:pt>
                <c:pt idx="1361">
                  <c:v>45.014000000000003</c:v>
                </c:pt>
                <c:pt idx="1362">
                  <c:v>45.457999999999998</c:v>
                </c:pt>
                <c:pt idx="1363">
                  <c:v>45.831000000000003</c:v>
                </c:pt>
                <c:pt idx="1364">
                  <c:v>46.302</c:v>
                </c:pt>
                <c:pt idx="1365">
                  <c:v>46.668999999999997</c:v>
                </c:pt>
                <c:pt idx="1366">
                  <c:v>46.866</c:v>
                </c:pt>
                <c:pt idx="1367">
                  <c:v>47.101999999999997</c:v>
                </c:pt>
                <c:pt idx="1368">
                  <c:v>47.085000000000001</c:v>
                </c:pt>
                <c:pt idx="1369">
                  <c:v>47.072000000000003</c:v>
                </c:pt>
                <c:pt idx="1370">
                  <c:v>47.162999999999997</c:v>
                </c:pt>
                <c:pt idx="1371">
                  <c:v>47.276000000000003</c:v>
                </c:pt>
                <c:pt idx="1372">
                  <c:v>47.23</c:v>
                </c:pt>
                <c:pt idx="1373">
                  <c:v>47.328000000000003</c:v>
                </c:pt>
                <c:pt idx="1374">
                  <c:v>47.613999999999997</c:v>
                </c:pt>
                <c:pt idx="1375">
                  <c:v>47.600999999999999</c:v>
                </c:pt>
                <c:pt idx="1376">
                  <c:v>47.619</c:v>
                </c:pt>
                <c:pt idx="1377">
                  <c:v>48.268999999999998</c:v>
                </c:pt>
                <c:pt idx="1378">
                  <c:v>48.319000000000003</c:v>
                </c:pt>
                <c:pt idx="1379">
                  <c:v>48.417000000000002</c:v>
                </c:pt>
                <c:pt idx="1380">
                  <c:v>48.305</c:v>
                </c:pt>
                <c:pt idx="1381">
                  <c:v>48.351999999999997</c:v>
                </c:pt>
                <c:pt idx="1382">
                  <c:v>48.176000000000002</c:v>
                </c:pt>
                <c:pt idx="1383">
                  <c:v>48.267000000000003</c:v>
                </c:pt>
                <c:pt idx="1384">
                  <c:v>48.280999999999999</c:v>
                </c:pt>
                <c:pt idx="1385">
                  <c:v>48.296999999999997</c:v>
                </c:pt>
                <c:pt idx="1386">
                  <c:v>48.348999999999997</c:v>
                </c:pt>
                <c:pt idx="1387">
                  <c:v>48.526000000000003</c:v>
                </c:pt>
                <c:pt idx="1388">
                  <c:v>48.725000000000001</c:v>
                </c:pt>
                <c:pt idx="1389">
                  <c:v>48.954999999999998</c:v>
                </c:pt>
                <c:pt idx="1390">
                  <c:v>48.963999999999999</c:v>
                </c:pt>
                <c:pt idx="1391">
                  <c:v>49.078000000000003</c:v>
                </c:pt>
                <c:pt idx="1392">
                  <c:v>49.079000000000001</c:v>
                </c:pt>
                <c:pt idx="1393">
                  <c:v>48.927</c:v>
                </c:pt>
                <c:pt idx="1394">
                  <c:v>48.624000000000002</c:v>
                </c:pt>
                <c:pt idx="1395">
                  <c:v>48.459000000000003</c:v>
                </c:pt>
                <c:pt idx="1396">
                  <c:v>48.566000000000003</c:v>
                </c:pt>
                <c:pt idx="1397">
                  <c:v>48.604999999999997</c:v>
                </c:pt>
                <c:pt idx="1398">
                  <c:v>48.750999999999998</c:v>
                </c:pt>
                <c:pt idx="1399">
                  <c:v>48.762999999999998</c:v>
                </c:pt>
                <c:pt idx="1400">
                  <c:v>48.366</c:v>
                </c:pt>
                <c:pt idx="1401">
                  <c:v>47.991</c:v>
                </c:pt>
                <c:pt idx="1402">
                  <c:v>47.366</c:v>
                </c:pt>
                <c:pt idx="1403">
                  <c:v>46.621000000000002</c:v>
                </c:pt>
                <c:pt idx="1404">
                  <c:v>45.94</c:v>
                </c:pt>
                <c:pt idx="1405">
                  <c:v>45.192</c:v>
                </c:pt>
                <c:pt idx="1406">
                  <c:v>44.44</c:v>
                </c:pt>
                <c:pt idx="1407">
                  <c:v>43.292000000000002</c:v>
                </c:pt>
                <c:pt idx="1408">
                  <c:v>41.628</c:v>
                </c:pt>
                <c:pt idx="1409">
                  <c:v>39.409999999999997</c:v>
                </c:pt>
                <c:pt idx="1410">
                  <c:v>36.850999999999999</c:v>
                </c:pt>
                <c:pt idx="1411">
                  <c:v>34.57</c:v>
                </c:pt>
                <c:pt idx="1412">
                  <c:v>32.554000000000002</c:v>
                </c:pt>
                <c:pt idx="1413">
                  <c:v>30.718</c:v>
                </c:pt>
                <c:pt idx="1414">
                  <c:v>28.882000000000001</c:v>
                </c:pt>
                <c:pt idx="1415">
                  <c:v>26.943999999999999</c:v>
                </c:pt>
                <c:pt idx="1416">
                  <c:v>25.036999999999999</c:v>
                </c:pt>
                <c:pt idx="1417">
                  <c:v>23.222999999999999</c:v>
                </c:pt>
                <c:pt idx="1418">
                  <c:v>21.384</c:v>
                </c:pt>
                <c:pt idx="1419">
                  <c:v>19.658000000000001</c:v>
                </c:pt>
                <c:pt idx="1420">
                  <c:v>18.306000000000001</c:v>
                </c:pt>
                <c:pt idx="1421">
                  <c:v>17.288</c:v>
                </c:pt>
                <c:pt idx="1422">
                  <c:v>16.408000000000001</c:v>
                </c:pt>
                <c:pt idx="1423">
                  <c:v>15.754</c:v>
                </c:pt>
                <c:pt idx="1424">
                  <c:v>15.082000000000001</c:v>
                </c:pt>
                <c:pt idx="1425">
                  <c:v>14.311999999999999</c:v>
                </c:pt>
                <c:pt idx="1426">
                  <c:v>13.499000000000001</c:v>
                </c:pt>
                <c:pt idx="1427">
                  <c:v>12.688000000000001</c:v>
                </c:pt>
                <c:pt idx="1428">
                  <c:v>11.920999999999999</c:v>
                </c:pt>
                <c:pt idx="1429">
                  <c:v>11.14</c:v>
                </c:pt>
                <c:pt idx="1430">
                  <c:v>10.090999999999999</c:v>
                </c:pt>
                <c:pt idx="1431">
                  <c:v>8.9910999999999994</c:v>
                </c:pt>
                <c:pt idx="1432">
                  <c:v>8.0091000000000001</c:v>
                </c:pt>
                <c:pt idx="1433">
                  <c:v>7.0374999999999996</c:v>
                </c:pt>
                <c:pt idx="1434">
                  <c:v>6.1132</c:v>
                </c:pt>
                <c:pt idx="1435">
                  <c:v>5.2779999999999996</c:v>
                </c:pt>
                <c:pt idx="1436">
                  <c:v>4.5544000000000002</c:v>
                </c:pt>
                <c:pt idx="1437">
                  <c:v>3.9283999999999999</c:v>
                </c:pt>
                <c:pt idx="1438">
                  <c:v>3.4361999999999999</c:v>
                </c:pt>
                <c:pt idx="1439">
                  <c:v>2.9127999999999998</c:v>
                </c:pt>
                <c:pt idx="1440">
                  <c:v>2.3292999999999999</c:v>
                </c:pt>
                <c:pt idx="1441">
                  <c:v>1.8409</c:v>
                </c:pt>
                <c:pt idx="1442">
                  <c:v>1.3541000000000001</c:v>
                </c:pt>
                <c:pt idx="1443">
                  <c:v>0.95486000000000004</c:v>
                </c:pt>
                <c:pt idx="1444">
                  <c:v>0.61667000000000005</c:v>
                </c:pt>
                <c:pt idx="1445">
                  <c:v>0.29074</c:v>
                </c:pt>
                <c:pt idx="1446">
                  <c:v>4.5927000000000003E-2</c:v>
                </c:pt>
                <c:pt idx="1447">
                  <c:v>-0.15934000000000001</c:v>
                </c:pt>
                <c:pt idx="1448">
                  <c:v>-0.27593000000000001</c:v>
                </c:pt>
                <c:pt idx="1449">
                  <c:v>-0.35583999999999999</c:v>
                </c:pt>
                <c:pt idx="1450">
                  <c:v>-0.50161999999999995</c:v>
                </c:pt>
                <c:pt idx="1451">
                  <c:v>-0.63160000000000005</c:v>
                </c:pt>
                <c:pt idx="1452">
                  <c:v>-0.84384999999999999</c:v>
                </c:pt>
                <c:pt idx="1453">
                  <c:v>-1.0868</c:v>
                </c:pt>
                <c:pt idx="1454">
                  <c:v>-1.2898000000000001</c:v>
                </c:pt>
                <c:pt idx="1455">
                  <c:v>-1.5516000000000001</c:v>
                </c:pt>
                <c:pt idx="1456">
                  <c:v>-1.7222</c:v>
                </c:pt>
                <c:pt idx="1457">
                  <c:v>-1.8709</c:v>
                </c:pt>
                <c:pt idx="1458">
                  <c:v>-2.0697000000000001</c:v>
                </c:pt>
                <c:pt idx="1459">
                  <c:v>-2.2808999999999999</c:v>
                </c:pt>
                <c:pt idx="1460">
                  <c:v>-2.3898999999999999</c:v>
                </c:pt>
                <c:pt idx="1461">
                  <c:v>-2.4601000000000002</c:v>
                </c:pt>
                <c:pt idx="1462">
                  <c:v>-2.4923000000000002</c:v>
                </c:pt>
                <c:pt idx="1463">
                  <c:v>-2.4927999999999999</c:v>
                </c:pt>
                <c:pt idx="1464">
                  <c:v>-2.4843000000000002</c:v>
                </c:pt>
                <c:pt idx="1465">
                  <c:v>-2.4618000000000002</c:v>
                </c:pt>
                <c:pt idx="1466">
                  <c:v>-2.508</c:v>
                </c:pt>
                <c:pt idx="1467">
                  <c:v>-2.6120999999999999</c:v>
                </c:pt>
                <c:pt idx="1468">
                  <c:v>-2.6406000000000001</c:v>
                </c:pt>
                <c:pt idx="1469">
                  <c:v>-2.6200999999999999</c:v>
                </c:pt>
                <c:pt idx="1470">
                  <c:v>-2.6408999999999998</c:v>
                </c:pt>
                <c:pt idx="1471">
                  <c:v>-2.6109</c:v>
                </c:pt>
                <c:pt idx="1472">
                  <c:v>-2.6850000000000001</c:v>
                </c:pt>
                <c:pt idx="1473">
                  <c:v>-2.9049</c:v>
                </c:pt>
                <c:pt idx="1474">
                  <c:v>-3.2174999999999998</c:v>
                </c:pt>
                <c:pt idx="1475">
                  <c:v>-3.4626999999999999</c:v>
                </c:pt>
                <c:pt idx="1476">
                  <c:v>-3.5432999999999999</c:v>
                </c:pt>
                <c:pt idx="1477">
                  <c:v>-3.7393999999999998</c:v>
                </c:pt>
                <c:pt idx="1478">
                  <c:v>-3.9348999999999998</c:v>
                </c:pt>
                <c:pt idx="1479">
                  <c:v>-4.1414</c:v>
                </c:pt>
                <c:pt idx="1480">
                  <c:v>-4.3428000000000004</c:v>
                </c:pt>
                <c:pt idx="1481">
                  <c:v>-4.2518000000000002</c:v>
                </c:pt>
                <c:pt idx="1482">
                  <c:v>-4.1489000000000003</c:v>
                </c:pt>
                <c:pt idx="1483">
                  <c:v>-4.0418000000000003</c:v>
                </c:pt>
                <c:pt idx="1484">
                  <c:v>-4.1102999999999996</c:v>
                </c:pt>
                <c:pt idx="1485">
                  <c:v>-4.5309999999999997</c:v>
                </c:pt>
                <c:pt idx="1486">
                  <c:v>-4.9341999999999997</c:v>
                </c:pt>
                <c:pt idx="1487">
                  <c:v>-5.5294999999999996</c:v>
                </c:pt>
                <c:pt idx="1488">
                  <c:v>-6.1719999999999997</c:v>
                </c:pt>
                <c:pt idx="1489">
                  <c:v>-6.7476000000000003</c:v>
                </c:pt>
                <c:pt idx="1490">
                  <c:v>-7.3125</c:v>
                </c:pt>
                <c:pt idx="1491">
                  <c:v>-7.7794999999999996</c:v>
                </c:pt>
                <c:pt idx="1492">
                  <c:v>-8.2127999999999997</c:v>
                </c:pt>
                <c:pt idx="1493">
                  <c:v>-8.6804000000000006</c:v>
                </c:pt>
                <c:pt idx="1494">
                  <c:v>-9.0523000000000007</c:v>
                </c:pt>
                <c:pt idx="1495">
                  <c:v>-9.5366</c:v>
                </c:pt>
                <c:pt idx="1496">
                  <c:v>-10.087999999999999</c:v>
                </c:pt>
                <c:pt idx="1497">
                  <c:v>-10.76</c:v>
                </c:pt>
                <c:pt idx="1498">
                  <c:v>-11.837</c:v>
                </c:pt>
                <c:pt idx="1499">
                  <c:v>-12.802</c:v>
                </c:pt>
                <c:pt idx="1500">
                  <c:v>-13.89</c:v>
                </c:pt>
                <c:pt idx="1501">
                  <c:v>-14.983000000000001</c:v>
                </c:pt>
                <c:pt idx="1502">
                  <c:v>-15.9</c:v>
                </c:pt>
                <c:pt idx="1503">
                  <c:v>-16.873000000000001</c:v>
                </c:pt>
                <c:pt idx="1504">
                  <c:v>-17.553999999999998</c:v>
                </c:pt>
                <c:pt idx="1505">
                  <c:v>-18.219000000000001</c:v>
                </c:pt>
                <c:pt idx="1506">
                  <c:v>-19.256</c:v>
                </c:pt>
                <c:pt idx="1507">
                  <c:v>-20.289000000000001</c:v>
                </c:pt>
                <c:pt idx="1508">
                  <c:v>-21.359000000000002</c:v>
                </c:pt>
                <c:pt idx="1509">
                  <c:v>-22.686</c:v>
                </c:pt>
                <c:pt idx="1510">
                  <c:v>-24.317</c:v>
                </c:pt>
                <c:pt idx="1511">
                  <c:v>-25.687000000000001</c:v>
                </c:pt>
                <c:pt idx="1512">
                  <c:v>-26.940999999999999</c:v>
                </c:pt>
                <c:pt idx="1513">
                  <c:v>-28.042999999999999</c:v>
                </c:pt>
                <c:pt idx="1514">
                  <c:v>-28.890999999999998</c:v>
                </c:pt>
                <c:pt idx="1515">
                  <c:v>-30.087</c:v>
                </c:pt>
                <c:pt idx="1516">
                  <c:v>-31.523</c:v>
                </c:pt>
                <c:pt idx="1517">
                  <c:v>-32.729999999999997</c:v>
                </c:pt>
                <c:pt idx="1518">
                  <c:v>-33.685000000000002</c:v>
                </c:pt>
                <c:pt idx="1519">
                  <c:v>-34.409999999999997</c:v>
                </c:pt>
                <c:pt idx="1520">
                  <c:v>-35.57</c:v>
                </c:pt>
                <c:pt idx="1521">
                  <c:v>-37.343000000000004</c:v>
                </c:pt>
                <c:pt idx="1522">
                  <c:v>-39.4</c:v>
                </c:pt>
                <c:pt idx="1523">
                  <c:v>-41.116999999999997</c:v>
                </c:pt>
                <c:pt idx="1524">
                  <c:v>-42.508000000000003</c:v>
                </c:pt>
                <c:pt idx="1525">
                  <c:v>-43.665999999999997</c:v>
                </c:pt>
                <c:pt idx="1526">
                  <c:v>-44.273000000000003</c:v>
                </c:pt>
                <c:pt idx="1527">
                  <c:v>-44.753999999999998</c:v>
                </c:pt>
                <c:pt idx="1528">
                  <c:v>-45.716999999999999</c:v>
                </c:pt>
                <c:pt idx="1529">
                  <c:v>-46.896000000000001</c:v>
                </c:pt>
                <c:pt idx="1530">
                  <c:v>-48.244999999999997</c:v>
                </c:pt>
                <c:pt idx="1531">
                  <c:v>-49.72</c:v>
                </c:pt>
                <c:pt idx="1532">
                  <c:v>-50.932000000000002</c:v>
                </c:pt>
                <c:pt idx="1533">
                  <c:v>-51.844000000000001</c:v>
                </c:pt>
                <c:pt idx="1534">
                  <c:v>-52.6</c:v>
                </c:pt>
                <c:pt idx="1535">
                  <c:v>-53.012999999999998</c:v>
                </c:pt>
                <c:pt idx="1536">
                  <c:v>-53.503999999999998</c:v>
                </c:pt>
                <c:pt idx="1537">
                  <c:v>-54.26</c:v>
                </c:pt>
                <c:pt idx="1538">
                  <c:v>-55.021999999999998</c:v>
                </c:pt>
                <c:pt idx="1539">
                  <c:v>-54.904000000000003</c:v>
                </c:pt>
                <c:pt idx="1540">
                  <c:v>-54.819000000000003</c:v>
                </c:pt>
                <c:pt idx="1541">
                  <c:v>-56.051000000000002</c:v>
                </c:pt>
                <c:pt idx="1542">
                  <c:v>-57.468000000000004</c:v>
                </c:pt>
                <c:pt idx="1543">
                  <c:v>-58.612000000000002</c:v>
                </c:pt>
                <c:pt idx="1544">
                  <c:v>-59.238</c:v>
                </c:pt>
                <c:pt idx="1545">
                  <c:v>-59.401000000000003</c:v>
                </c:pt>
                <c:pt idx="1546">
                  <c:v>-59.051000000000002</c:v>
                </c:pt>
                <c:pt idx="1547">
                  <c:v>-58.091000000000001</c:v>
                </c:pt>
                <c:pt idx="1548">
                  <c:v>-57.188000000000002</c:v>
                </c:pt>
                <c:pt idx="1549">
                  <c:v>-56.975000000000001</c:v>
                </c:pt>
                <c:pt idx="1550">
                  <c:v>-57.536999999999999</c:v>
                </c:pt>
                <c:pt idx="1551">
                  <c:v>-58.140999999999998</c:v>
                </c:pt>
                <c:pt idx="1552">
                  <c:v>-58.951000000000001</c:v>
                </c:pt>
                <c:pt idx="1553">
                  <c:v>-59.529000000000003</c:v>
                </c:pt>
                <c:pt idx="1554">
                  <c:v>-59.710999999999999</c:v>
                </c:pt>
                <c:pt idx="1555">
                  <c:v>-59.832000000000001</c:v>
                </c:pt>
                <c:pt idx="1556">
                  <c:v>-60.018999999999998</c:v>
                </c:pt>
                <c:pt idx="1557">
                  <c:v>-60.411999999999999</c:v>
                </c:pt>
                <c:pt idx="1558">
                  <c:v>-61.207999999999998</c:v>
                </c:pt>
                <c:pt idx="1559">
                  <c:v>-61.802999999999997</c:v>
                </c:pt>
                <c:pt idx="1560">
                  <c:v>-62.046999999999997</c:v>
                </c:pt>
                <c:pt idx="1561">
                  <c:v>-62.304000000000002</c:v>
                </c:pt>
                <c:pt idx="1562">
                  <c:v>-62.67</c:v>
                </c:pt>
                <c:pt idx="1563">
                  <c:v>-62.953000000000003</c:v>
                </c:pt>
                <c:pt idx="1564">
                  <c:v>-63.15</c:v>
                </c:pt>
                <c:pt idx="1565">
                  <c:v>-63.103000000000002</c:v>
                </c:pt>
                <c:pt idx="1566">
                  <c:v>-63.02</c:v>
                </c:pt>
                <c:pt idx="1567">
                  <c:v>-63.116999999999997</c:v>
                </c:pt>
                <c:pt idx="1568">
                  <c:v>-63.207000000000001</c:v>
                </c:pt>
                <c:pt idx="1569">
                  <c:v>-63.015999999999998</c:v>
                </c:pt>
                <c:pt idx="1570">
                  <c:v>-62.807000000000002</c:v>
                </c:pt>
                <c:pt idx="1571">
                  <c:v>-62.802</c:v>
                </c:pt>
                <c:pt idx="1572">
                  <c:v>-63.414000000000001</c:v>
                </c:pt>
                <c:pt idx="1573">
                  <c:v>-64.19</c:v>
                </c:pt>
                <c:pt idx="1574">
                  <c:v>-64.790000000000006</c:v>
                </c:pt>
                <c:pt idx="1575">
                  <c:v>-64.718999999999994</c:v>
                </c:pt>
                <c:pt idx="1576">
                  <c:v>-63.843000000000004</c:v>
                </c:pt>
                <c:pt idx="1577">
                  <c:v>-62.97</c:v>
                </c:pt>
                <c:pt idx="1578">
                  <c:v>-62.405999999999999</c:v>
                </c:pt>
                <c:pt idx="1579">
                  <c:v>-61.792999999999999</c:v>
                </c:pt>
                <c:pt idx="1580">
                  <c:v>-62.121000000000002</c:v>
                </c:pt>
                <c:pt idx="1581">
                  <c:v>-61.996000000000002</c:v>
                </c:pt>
                <c:pt idx="1582">
                  <c:v>-61.067999999999998</c:v>
                </c:pt>
                <c:pt idx="1583">
                  <c:v>-59.844999999999999</c:v>
                </c:pt>
                <c:pt idx="1584">
                  <c:v>-58.511000000000003</c:v>
                </c:pt>
                <c:pt idx="1585">
                  <c:v>-57.292000000000002</c:v>
                </c:pt>
                <c:pt idx="1586">
                  <c:v>-56.762999999999998</c:v>
                </c:pt>
                <c:pt idx="1587">
                  <c:v>-55.798999999999999</c:v>
                </c:pt>
                <c:pt idx="1588">
                  <c:v>-54.91</c:v>
                </c:pt>
                <c:pt idx="1589">
                  <c:v>-53.398000000000003</c:v>
                </c:pt>
                <c:pt idx="1590">
                  <c:v>-50.74</c:v>
                </c:pt>
                <c:pt idx="1591">
                  <c:v>-48.036999999999999</c:v>
                </c:pt>
                <c:pt idx="1592">
                  <c:v>-45.353000000000002</c:v>
                </c:pt>
                <c:pt idx="1593">
                  <c:v>-42.884999999999998</c:v>
                </c:pt>
                <c:pt idx="1594">
                  <c:v>-42.338999999999999</c:v>
                </c:pt>
                <c:pt idx="1595">
                  <c:v>-41.667000000000002</c:v>
                </c:pt>
                <c:pt idx="1596">
                  <c:v>-40.670999999999999</c:v>
                </c:pt>
                <c:pt idx="1597">
                  <c:v>-39.375999999999998</c:v>
                </c:pt>
                <c:pt idx="1598">
                  <c:v>-37.295000000000002</c:v>
                </c:pt>
                <c:pt idx="1599">
                  <c:v>-34.393999999999998</c:v>
                </c:pt>
                <c:pt idx="1600">
                  <c:v>-31.077999999999999</c:v>
                </c:pt>
                <c:pt idx="1601">
                  <c:v>-28.236000000000001</c:v>
                </c:pt>
                <c:pt idx="1602">
                  <c:v>-25.363</c:v>
                </c:pt>
                <c:pt idx="1603">
                  <c:v>-23.61</c:v>
                </c:pt>
                <c:pt idx="1604">
                  <c:v>-22.215</c:v>
                </c:pt>
                <c:pt idx="1605">
                  <c:v>-21.065000000000001</c:v>
                </c:pt>
                <c:pt idx="1606">
                  <c:v>-18.940000000000001</c:v>
                </c:pt>
                <c:pt idx="1607">
                  <c:v>-16.062999999999999</c:v>
                </c:pt>
                <c:pt idx="1608">
                  <c:v>-13.972</c:v>
                </c:pt>
                <c:pt idx="1609">
                  <c:v>-12.254</c:v>
                </c:pt>
                <c:pt idx="1610">
                  <c:v>-10.712999999999999</c:v>
                </c:pt>
                <c:pt idx="1611">
                  <c:v>-9.3009000000000004</c:v>
                </c:pt>
                <c:pt idx="1612">
                  <c:v>-8.0729000000000006</c:v>
                </c:pt>
                <c:pt idx="1613">
                  <c:v>-6.8948</c:v>
                </c:pt>
                <c:pt idx="1614">
                  <c:v>-5.8634000000000004</c:v>
                </c:pt>
                <c:pt idx="1615">
                  <c:v>-5.0195999999999996</c:v>
                </c:pt>
                <c:pt idx="1616">
                  <c:v>-4.3647999999999998</c:v>
                </c:pt>
                <c:pt idx="1617">
                  <c:v>-3.9826999999999999</c:v>
                </c:pt>
                <c:pt idx="1618">
                  <c:v>-3.7921</c:v>
                </c:pt>
                <c:pt idx="1619">
                  <c:v>-3.7189999999999999</c:v>
                </c:pt>
                <c:pt idx="1620">
                  <c:v>-3.7395</c:v>
                </c:pt>
                <c:pt idx="1621">
                  <c:v>-3.7524999999999999</c:v>
                </c:pt>
                <c:pt idx="1622">
                  <c:v>-3.6581999999999999</c:v>
                </c:pt>
                <c:pt idx="1623">
                  <c:v>-3.6008</c:v>
                </c:pt>
                <c:pt idx="1624">
                  <c:v>-3.5727000000000002</c:v>
                </c:pt>
                <c:pt idx="1625">
                  <c:v>-3.5663999999999998</c:v>
                </c:pt>
                <c:pt idx="1626">
                  <c:v>-3.6126</c:v>
                </c:pt>
                <c:pt idx="1627">
                  <c:v>-3.6999</c:v>
                </c:pt>
                <c:pt idx="1628">
                  <c:v>-3.673</c:v>
                </c:pt>
                <c:pt idx="1629">
                  <c:v>-3.5872000000000002</c:v>
                </c:pt>
                <c:pt idx="1630">
                  <c:v>-3.3597000000000001</c:v>
                </c:pt>
                <c:pt idx="1631">
                  <c:v>-3.2654000000000001</c:v>
                </c:pt>
                <c:pt idx="1632">
                  <c:v>-3.2722000000000002</c:v>
                </c:pt>
                <c:pt idx="1633">
                  <c:v>-3.3275000000000001</c:v>
                </c:pt>
                <c:pt idx="1634">
                  <c:v>-3.3409</c:v>
                </c:pt>
                <c:pt idx="1635">
                  <c:v>-3.3820999999999999</c:v>
                </c:pt>
                <c:pt idx="1636">
                  <c:v>-3.4237000000000002</c:v>
                </c:pt>
                <c:pt idx="1637">
                  <c:v>-3.3443999999999998</c:v>
                </c:pt>
                <c:pt idx="1638">
                  <c:v>-3.2503000000000002</c:v>
                </c:pt>
                <c:pt idx="1639">
                  <c:v>-3.1934</c:v>
                </c:pt>
                <c:pt idx="1640">
                  <c:v>-3.3149000000000002</c:v>
                </c:pt>
                <c:pt idx="1641">
                  <c:v>-3.4287000000000001</c:v>
                </c:pt>
                <c:pt idx="1642">
                  <c:v>-3.4590999999999998</c:v>
                </c:pt>
                <c:pt idx="1643">
                  <c:v>-3.3639000000000001</c:v>
                </c:pt>
                <c:pt idx="1644">
                  <c:v>-3.3102999999999998</c:v>
                </c:pt>
                <c:pt idx="1645">
                  <c:v>-3.2406999999999999</c:v>
                </c:pt>
                <c:pt idx="1646">
                  <c:v>-2.9765999999999999</c:v>
                </c:pt>
                <c:pt idx="1647">
                  <c:v>-2.6030000000000002</c:v>
                </c:pt>
                <c:pt idx="1648">
                  <c:v>-2.0977999999999999</c:v>
                </c:pt>
                <c:pt idx="1649">
                  <c:v>-1.3426</c:v>
                </c:pt>
                <c:pt idx="1650">
                  <c:v>-0.46622000000000002</c:v>
                </c:pt>
                <c:pt idx="1651">
                  <c:v>0.35110000000000002</c:v>
                </c:pt>
                <c:pt idx="1652">
                  <c:v>0.90869999999999995</c:v>
                </c:pt>
                <c:pt idx="1653">
                  <c:v>1.6036999999999999</c:v>
                </c:pt>
                <c:pt idx="1654">
                  <c:v>2.4384999999999999</c:v>
                </c:pt>
                <c:pt idx="1655">
                  <c:v>3.2339000000000002</c:v>
                </c:pt>
                <c:pt idx="1656">
                  <c:v>4.1889000000000003</c:v>
                </c:pt>
                <c:pt idx="1657">
                  <c:v>5.0457999999999998</c:v>
                </c:pt>
                <c:pt idx="1658">
                  <c:v>5.9702000000000002</c:v>
                </c:pt>
                <c:pt idx="1659">
                  <c:v>7.0726000000000004</c:v>
                </c:pt>
                <c:pt idx="1660">
                  <c:v>8.4017999999999997</c:v>
                </c:pt>
                <c:pt idx="1661">
                  <c:v>9.9817999999999998</c:v>
                </c:pt>
                <c:pt idx="1662">
                  <c:v>11.712</c:v>
                </c:pt>
                <c:pt idx="1663">
                  <c:v>13.132999999999999</c:v>
                </c:pt>
                <c:pt idx="1664">
                  <c:v>13.71</c:v>
                </c:pt>
                <c:pt idx="1665">
                  <c:v>14.125999999999999</c:v>
                </c:pt>
                <c:pt idx="1666">
                  <c:v>14.661</c:v>
                </c:pt>
                <c:pt idx="1667">
                  <c:v>15.07</c:v>
                </c:pt>
                <c:pt idx="1668">
                  <c:v>15.679</c:v>
                </c:pt>
                <c:pt idx="1669">
                  <c:v>16.588999999999999</c:v>
                </c:pt>
                <c:pt idx="1670">
                  <c:v>17.634</c:v>
                </c:pt>
                <c:pt idx="1671">
                  <c:v>18.71</c:v>
                </c:pt>
                <c:pt idx="1672">
                  <c:v>19.673999999999999</c:v>
                </c:pt>
                <c:pt idx="1673">
                  <c:v>20.45</c:v>
                </c:pt>
                <c:pt idx="1674">
                  <c:v>21.047999999999998</c:v>
                </c:pt>
                <c:pt idx="1675">
                  <c:v>21.57</c:v>
                </c:pt>
                <c:pt idx="1676">
                  <c:v>22.155000000000001</c:v>
                </c:pt>
                <c:pt idx="1677">
                  <c:v>22.712</c:v>
                </c:pt>
                <c:pt idx="1678">
                  <c:v>23.277000000000001</c:v>
                </c:pt>
                <c:pt idx="1679">
                  <c:v>23.837</c:v>
                </c:pt>
                <c:pt idx="1680">
                  <c:v>24.635999999999999</c:v>
                </c:pt>
                <c:pt idx="1681">
                  <c:v>25.317</c:v>
                </c:pt>
                <c:pt idx="1682">
                  <c:v>25.858000000000001</c:v>
                </c:pt>
                <c:pt idx="1683">
                  <c:v>26.425000000000001</c:v>
                </c:pt>
                <c:pt idx="1684">
                  <c:v>26.957000000000001</c:v>
                </c:pt>
                <c:pt idx="1685">
                  <c:v>27.327000000000002</c:v>
                </c:pt>
                <c:pt idx="1686">
                  <c:v>27.841999999999999</c:v>
                </c:pt>
                <c:pt idx="1687">
                  <c:v>28.373999999999999</c:v>
                </c:pt>
                <c:pt idx="1688">
                  <c:v>28.852</c:v>
                </c:pt>
                <c:pt idx="1689">
                  <c:v>29.382999999999999</c:v>
                </c:pt>
                <c:pt idx="1690">
                  <c:v>29.574000000000002</c:v>
                </c:pt>
                <c:pt idx="1691">
                  <c:v>29.77</c:v>
                </c:pt>
                <c:pt idx="1692">
                  <c:v>30.006</c:v>
                </c:pt>
                <c:pt idx="1693">
                  <c:v>30.382000000000001</c:v>
                </c:pt>
                <c:pt idx="1694">
                  <c:v>30.789000000000001</c:v>
                </c:pt>
                <c:pt idx="1695">
                  <c:v>31.390999999999998</c:v>
                </c:pt>
                <c:pt idx="1696">
                  <c:v>31.923999999999999</c:v>
                </c:pt>
                <c:pt idx="1697">
                  <c:v>32.387</c:v>
                </c:pt>
                <c:pt idx="1698">
                  <c:v>32.692999999999998</c:v>
                </c:pt>
                <c:pt idx="1699">
                  <c:v>32.906999999999996</c:v>
                </c:pt>
                <c:pt idx="1700">
                  <c:v>33.177</c:v>
                </c:pt>
                <c:pt idx="1701">
                  <c:v>33.426000000000002</c:v>
                </c:pt>
                <c:pt idx="1702">
                  <c:v>33.649000000000001</c:v>
                </c:pt>
                <c:pt idx="1703">
                  <c:v>34.012</c:v>
                </c:pt>
                <c:pt idx="1704">
                  <c:v>34.024999999999999</c:v>
                </c:pt>
                <c:pt idx="1705">
                  <c:v>34.265000000000001</c:v>
                </c:pt>
                <c:pt idx="1706">
                  <c:v>34.601999999999997</c:v>
                </c:pt>
                <c:pt idx="1707">
                  <c:v>34.887999999999998</c:v>
                </c:pt>
                <c:pt idx="1708">
                  <c:v>35.317999999999998</c:v>
                </c:pt>
                <c:pt idx="1709">
                  <c:v>35.713000000000001</c:v>
                </c:pt>
                <c:pt idx="1710">
                  <c:v>35.996000000000002</c:v>
                </c:pt>
                <c:pt idx="1711">
                  <c:v>36.441000000000003</c:v>
                </c:pt>
                <c:pt idx="1712">
                  <c:v>36.695999999999998</c:v>
                </c:pt>
                <c:pt idx="1713">
                  <c:v>36.76</c:v>
                </c:pt>
                <c:pt idx="1714">
                  <c:v>36.866</c:v>
                </c:pt>
                <c:pt idx="1715">
                  <c:v>36.936</c:v>
                </c:pt>
                <c:pt idx="1716">
                  <c:v>37.067</c:v>
                </c:pt>
                <c:pt idx="1717">
                  <c:v>37.139000000000003</c:v>
                </c:pt>
                <c:pt idx="1718">
                  <c:v>37.265000000000001</c:v>
                </c:pt>
                <c:pt idx="1719">
                  <c:v>37.531999999999996</c:v>
                </c:pt>
                <c:pt idx="1720">
                  <c:v>37.718000000000004</c:v>
                </c:pt>
                <c:pt idx="1721">
                  <c:v>37.920999999999999</c:v>
                </c:pt>
                <c:pt idx="1722">
                  <c:v>38.283999999999999</c:v>
                </c:pt>
                <c:pt idx="1723">
                  <c:v>38.472000000000001</c:v>
                </c:pt>
                <c:pt idx="1724">
                  <c:v>38.590000000000003</c:v>
                </c:pt>
                <c:pt idx="1725">
                  <c:v>38.686999999999998</c:v>
                </c:pt>
                <c:pt idx="1726">
                  <c:v>38.792000000000002</c:v>
                </c:pt>
                <c:pt idx="1727">
                  <c:v>38.793999999999997</c:v>
                </c:pt>
                <c:pt idx="1728">
                  <c:v>38.994</c:v>
                </c:pt>
                <c:pt idx="1729">
                  <c:v>38.972000000000001</c:v>
                </c:pt>
                <c:pt idx="1730">
                  <c:v>39.048999999999999</c:v>
                </c:pt>
                <c:pt idx="1731">
                  <c:v>39.33</c:v>
                </c:pt>
                <c:pt idx="1732">
                  <c:v>39.570999999999998</c:v>
                </c:pt>
                <c:pt idx="1733">
                  <c:v>39.811999999999998</c:v>
                </c:pt>
                <c:pt idx="1734">
                  <c:v>39.887</c:v>
                </c:pt>
                <c:pt idx="1735">
                  <c:v>39.863</c:v>
                </c:pt>
                <c:pt idx="1736">
                  <c:v>39.832000000000001</c:v>
                </c:pt>
                <c:pt idx="1737">
                  <c:v>39.628999999999998</c:v>
                </c:pt>
                <c:pt idx="1738">
                  <c:v>39.722999999999999</c:v>
                </c:pt>
                <c:pt idx="1739">
                  <c:v>39.552999999999997</c:v>
                </c:pt>
                <c:pt idx="1740">
                  <c:v>39.395000000000003</c:v>
                </c:pt>
                <c:pt idx="1741">
                  <c:v>39.095999999999997</c:v>
                </c:pt>
                <c:pt idx="1742">
                  <c:v>39.045000000000002</c:v>
                </c:pt>
                <c:pt idx="1743">
                  <c:v>38.953000000000003</c:v>
                </c:pt>
                <c:pt idx="1744">
                  <c:v>38.877000000000002</c:v>
                </c:pt>
                <c:pt idx="1745">
                  <c:v>38.74</c:v>
                </c:pt>
                <c:pt idx="1746">
                  <c:v>38.780999999999999</c:v>
                </c:pt>
                <c:pt idx="1747">
                  <c:v>38.735999999999997</c:v>
                </c:pt>
                <c:pt idx="1748">
                  <c:v>38.930999999999997</c:v>
                </c:pt>
                <c:pt idx="1749">
                  <c:v>39.079000000000001</c:v>
                </c:pt>
                <c:pt idx="1750">
                  <c:v>38.914000000000001</c:v>
                </c:pt>
                <c:pt idx="1751">
                  <c:v>38.731999999999999</c:v>
                </c:pt>
                <c:pt idx="1752">
                  <c:v>38.555</c:v>
                </c:pt>
                <c:pt idx="1753">
                  <c:v>38.497</c:v>
                </c:pt>
                <c:pt idx="1754">
                  <c:v>38.423000000000002</c:v>
                </c:pt>
                <c:pt idx="1755">
                  <c:v>38.354999999999997</c:v>
                </c:pt>
                <c:pt idx="1756">
                  <c:v>38.332999999999998</c:v>
                </c:pt>
                <c:pt idx="1757">
                  <c:v>38.347999999999999</c:v>
                </c:pt>
                <c:pt idx="1758">
                  <c:v>38.384</c:v>
                </c:pt>
                <c:pt idx="1759">
                  <c:v>38.481999999999999</c:v>
                </c:pt>
                <c:pt idx="1760">
                  <c:v>38.61</c:v>
                </c:pt>
                <c:pt idx="1761">
                  <c:v>38.634</c:v>
                </c:pt>
                <c:pt idx="1762">
                  <c:v>38.448999999999998</c:v>
                </c:pt>
                <c:pt idx="1763">
                  <c:v>38.311999999999998</c:v>
                </c:pt>
                <c:pt idx="1764">
                  <c:v>38.116</c:v>
                </c:pt>
                <c:pt idx="1765">
                  <c:v>38.054000000000002</c:v>
                </c:pt>
                <c:pt idx="1766">
                  <c:v>38.093000000000004</c:v>
                </c:pt>
                <c:pt idx="1767">
                  <c:v>38.201000000000001</c:v>
                </c:pt>
                <c:pt idx="1768">
                  <c:v>38.155000000000001</c:v>
                </c:pt>
                <c:pt idx="1769">
                  <c:v>38.174999999999997</c:v>
                </c:pt>
                <c:pt idx="1770">
                  <c:v>38.433999999999997</c:v>
                </c:pt>
                <c:pt idx="1771">
                  <c:v>38.610999999999997</c:v>
                </c:pt>
                <c:pt idx="1772">
                  <c:v>38.679000000000002</c:v>
                </c:pt>
                <c:pt idx="1773">
                  <c:v>38.771999999999998</c:v>
                </c:pt>
                <c:pt idx="1774">
                  <c:v>38.520000000000003</c:v>
                </c:pt>
                <c:pt idx="1775">
                  <c:v>38.21</c:v>
                </c:pt>
                <c:pt idx="1776">
                  <c:v>38.201999999999998</c:v>
                </c:pt>
                <c:pt idx="1777">
                  <c:v>38.299999999999997</c:v>
                </c:pt>
                <c:pt idx="1778">
                  <c:v>38.539000000000001</c:v>
                </c:pt>
                <c:pt idx="1779">
                  <c:v>38.893000000000001</c:v>
                </c:pt>
                <c:pt idx="1780">
                  <c:v>39.197000000000003</c:v>
                </c:pt>
                <c:pt idx="1781">
                  <c:v>39.225000000000001</c:v>
                </c:pt>
                <c:pt idx="1782">
                  <c:v>39.332999999999998</c:v>
                </c:pt>
                <c:pt idx="1783">
                  <c:v>39.331000000000003</c:v>
                </c:pt>
                <c:pt idx="1784">
                  <c:v>39.363999999999997</c:v>
                </c:pt>
                <c:pt idx="1785">
                  <c:v>39.576999999999998</c:v>
                </c:pt>
                <c:pt idx="1786">
                  <c:v>39.737000000000002</c:v>
                </c:pt>
                <c:pt idx="1787">
                  <c:v>39.805</c:v>
                </c:pt>
                <c:pt idx="1788">
                  <c:v>39.798999999999999</c:v>
                </c:pt>
                <c:pt idx="1789">
                  <c:v>39.862000000000002</c:v>
                </c:pt>
                <c:pt idx="1790">
                  <c:v>39.889000000000003</c:v>
                </c:pt>
                <c:pt idx="1791">
                  <c:v>39.853000000000002</c:v>
                </c:pt>
                <c:pt idx="1792">
                  <c:v>39.865000000000002</c:v>
                </c:pt>
                <c:pt idx="1793">
                  <c:v>39.585999999999999</c:v>
                </c:pt>
                <c:pt idx="1794">
                  <c:v>39.18</c:v>
                </c:pt>
                <c:pt idx="1795">
                  <c:v>38.649000000000001</c:v>
                </c:pt>
                <c:pt idx="1796">
                  <c:v>37.869999999999997</c:v>
                </c:pt>
                <c:pt idx="1797">
                  <c:v>36.685000000000002</c:v>
                </c:pt>
                <c:pt idx="1798">
                  <c:v>35.445999999999998</c:v>
                </c:pt>
                <c:pt idx="1799">
                  <c:v>33.866</c:v>
                </c:pt>
                <c:pt idx="1800">
                  <c:v>32.216999999999999</c:v>
                </c:pt>
                <c:pt idx="1801">
                  <c:v>30.716999999999999</c:v>
                </c:pt>
                <c:pt idx="1802">
                  <c:v>29.286999999999999</c:v>
                </c:pt>
                <c:pt idx="1803">
                  <c:v>27.891999999999999</c:v>
                </c:pt>
                <c:pt idx="1804">
                  <c:v>26.417000000000002</c:v>
                </c:pt>
                <c:pt idx="1805">
                  <c:v>24.797999999999998</c:v>
                </c:pt>
                <c:pt idx="1806">
                  <c:v>22.91</c:v>
                </c:pt>
                <c:pt idx="1807">
                  <c:v>20.661000000000001</c:v>
                </c:pt>
                <c:pt idx="1808">
                  <c:v>18.745999999999999</c:v>
                </c:pt>
                <c:pt idx="1809">
                  <c:v>17.341999999999999</c:v>
                </c:pt>
                <c:pt idx="1810">
                  <c:v>16.3</c:v>
                </c:pt>
                <c:pt idx="1811">
                  <c:v>15.467000000000001</c:v>
                </c:pt>
                <c:pt idx="1812">
                  <c:v>14.624000000000001</c:v>
                </c:pt>
                <c:pt idx="1813">
                  <c:v>13.635999999999999</c:v>
                </c:pt>
                <c:pt idx="1814">
                  <c:v>12.583</c:v>
                </c:pt>
                <c:pt idx="1815">
                  <c:v>11.492000000000001</c:v>
                </c:pt>
                <c:pt idx="1816">
                  <c:v>10.337999999999999</c:v>
                </c:pt>
                <c:pt idx="1817">
                  <c:v>9.1548999999999996</c:v>
                </c:pt>
                <c:pt idx="1818">
                  <c:v>7.6254999999999997</c:v>
                </c:pt>
                <c:pt idx="1819">
                  <c:v>6.3792</c:v>
                </c:pt>
                <c:pt idx="1820">
                  <c:v>5.2830000000000004</c:v>
                </c:pt>
                <c:pt idx="1821">
                  <c:v>4.4034000000000004</c:v>
                </c:pt>
                <c:pt idx="1822">
                  <c:v>3.6373000000000002</c:v>
                </c:pt>
                <c:pt idx="1823">
                  <c:v>3.0182000000000002</c:v>
                </c:pt>
                <c:pt idx="1824">
                  <c:v>2.4849000000000001</c:v>
                </c:pt>
                <c:pt idx="1825">
                  <c:v>1.9857</c:v>
                </c:pt>
                <c:pt idx="1826">
                  <c:v>1.4664999999999999</c:v>
                </c:pt>
                <c:pt idx="1827">
                  <c:v>0.85587999999999997</c:v>
                </c:pt>
                <c:pt idx="1828">
                  <c:v>0.28434999999999999</c:v>
                </c:pt>
                <c:pt idx="1829">
                  <c:v>-0.21643000000000001</c:v>
                </c:pt>
                <c:pt idx="1830">
                  <c:v>-0.69282999999999995</c:v>
                </c:pt>
                <c:pt idx="1831">
                  <c:v>-1.1228</c:v>
                </c:pt>
                <c:pt idx="1832">
                  <c:v>-1.5833999999999999</c:v>
                </c:pt>
                <c:pt idx="1833">
                  <c:v>-1.9845999999999999</c:v>
                </c:pt>
                <c:pt idx="1834">
                  <c:v>-2.3723999999999998</c:v>
                </c:pt>
                <c:pt idx="1835">
                  <c:v>-2.8048000000000002</c:v>
                </c:pt>
                <c:pt idx="1836">
                  <c:v>-3.0840000000000001</c:v>
                </c:pt>
                <c:pt idx="1837">
                  <c:v>-3.3483000000000001</c:v>
                </c:pt>
                <c:pt idx="1838">
                  <c:v>-3.5017999999999998</c:v>
                </c:pt>
                <c:pt idx="1839">
                  <c:v>-3.4836</c:v>
                </c:pt>
                <c:pt idx="1840">
                  <c:v>-3.4512999999999998</c:v>
                </c:pt>
                <c:pt idx="1841">
                  <c:v>-3.4108999999999998</c:v>
                </c:pt>
                <c:pt idx="1842">
                  <c:v>-3.4466000000000001</c:v>
                </c:pt>
                <c:pt idx="1843">
                  <c:v>-3.4990999999999999</c:v>
                </c:pt>
                <c:pt idx="1844">
                  <c:v>-3.5621999999999998</c:v>
                </c:pt>
                <c:pt idx="1845">
                  <c:v>-3.7570999999999999</c:v>
                </c:pt>
                <c:pt idx="1846">
                  <c:v>-3.8889999999999998</c:v>
                </c:pt>
                <c:pt idx="1847">
                  <c:v>-4.0087999999999999</c:v>
                </c:pt>
                <c:pt idx="1848">
                  <c:v>-4.0984999999999996</c:v>
                </c:pt>
                <c:pt idx="1849">
                  <c:v>-4.1745000000000001</c:v>
                </c:pt>
                <c:pt idx="1850">
                  <c:v>-4.1801000000000004</c:v>
                </c:pt>
                <c:pt idx="1851">
                  <c:v>-4.1702000000000004</c:v>
                </c:pt>
                <c:pt idx="1852">
                  <c:v>-4.1997999999999998</c:v>
                </c:pt>
                <c:pt idx="1853">
                  <c:v>-4.2915000000000001</c:v>
                </c:pt>
                <c:pt idx="1854">
                  <c:v>-4.3</c:v>
                </c:pt>
                <c:pt idx="1855">
                  <c:v>-4.3205999999999998</c:v>
                </c:pt>
                <c:pt idx="1856">
                  <c:v>-4.3933</c:v>
                </c:pt>
                <c:pt idx="1857">
                  <c:v>-4.5757000000000003</c:v>
                </c:pt>
                <c:pt idx="1858">
                  <c:v>-4.6924999999999999</c:v>
                </c:pt>
                <c:pt idx="1859">
                  <c:v>-4.7874999999999996</c:v>
                </c:pt>
                <c:pt idx="1860">
                  <c:v>-4.7901999999999996</c:v>
                </c:pt>
                <c:pt idx="1861">
                  <c:v>-4.7370000000000001</c:v>
                </c:pt>
                <c:pt idx="1862">
                  <c:v>-4.7694999999999999</c:v>
                </c:pt>
                <c:pt idx="1863">
                  <c:v>-4.8990999999999998</c:v>
                </c:pt>
                <c:pt idx="1864">
                  <c:v>-5.0862999999999996</c:v>
                </c:pt>
                <c:pt idx="1865">
                  <c:v>-5.2485999999999997</c:v>
                </c:pt>
                <c:pt idx="1866">
                  <c:v>-5.5609000000000002</c:v>
                </c:pt>
                <c:pt idx="1867">
                  <c:v>-5.6867999999999999</c:v>
                </c:pt>
                <c:pt idx="1868">
                  <c:v>-6.0472000000000001</c:v>
                </c:pt>
                <c:pt idx="1869">
                  <c:v>-6.3930999999999996</c:v>
                </c:pt>
                <c:pt idx="1870">
                  <c:v>-6.7941000000000003</c:v>
                </c:pt>
                <c:pt idx="1871">
                  <c:v>-7.0393999999999997</c:v>
                </c:pt>
                <c:pt idx="1872">
                  <c:v>-7.3323999999999998</c:v>
                </c:pt>
                <c:pt idx="1873">
                  <c:v>-7.5153999999999996</c:v>
                </c:pt>
                <c:pt idx="1874">
                  <c:v>-7.6909999999999998</c:v>
                </c:pt>
                <c:pt idx="1875">
                  <c:v>-7.8597000000000001</c:v>
                </c:pt>
                <c:pt idx="1876">
                  <c:v>-8.1187000000000005</c:v>
                </c:pt>
                <c:pt idx="1877">
                  <c:v>-8.6973000000000003</c:v>
                </c:pt>
                <c:pt idx="1878">
                  <c:v>-9.5122</c:v>
                </c:pt>
                <c:pt idx="1879">
                  <c:v>-10.374000000000001</c:v>
                </c:pt>
                <c:pt idx="1880">
                  <c:v>-11.17</c:v>
                </c:pt>
                <c:pt idx="1881">
                  <c:v>-11.769</c:v>
                </c:pt>
                <c:pt idx="1882">
                  <c:v>-12.385999999999999</c:v>
                </c:pt>
                <c:pt idx="1883">
                  <c:v>-12.878</c:v>
                </c:pt>
                <c:pt idx="1884">
                  <c:v>-13.34</c:v>
                </c:pt>
                <c:pt idx="1885">
                  <c:v>-13.92</c:v>
                </c:pt>
                <c:pt idx="1886">
                  <c:v>-14.726000000000001</c:v>
                </c:pt>
                <c:pt idx="1887">
                  <c:v>-15.723000000000001</c:v>
                </c:pt>
                <c:pt idx="1888">
                  <c:v>-16.643999999999998</c:v>
                </c:pt>
                <c:pt idx="1889">
                  <c:v>-17.413</c:v>
                </c:pt>
                <c:pt idx="1890">
                  <c:v>-18.338000000000001</c:v>
                </c:pt>
                <c:pt idx="1891">
                  <c:v>-19.335000000000001</c:v>
                </c:pt>
                <c:pt idx="1892">
                  <c:v>-20.626000000000001</c:v>
                </c:pt>
                <c:pt idx="1893">
                  <c:v>-21.844999999999999</c:v>
                </c:pt>
                <c:pt idx="1894">
                  <c:v>-22.655999999999999</c:v>
                </c:pt>
                <c:pt idx="1895">
                  <c:v>-23.268000000000001</c:v>
                </c:pt>
                <c:pt idx="1896">
                  <c:v>-23.763999999999999</c:v>
                </c:pt>
                <c:pt idx="1897">
                  <c:v>-24.416</c:v>
                </c:pt>
                <c:pt idx="1898">
                  <c:v>-25.282</c:v>
                </c:pt>
                <c:pt idx="1899">
                  <c:v>-26.16</c:v>
                </c:pt>
                <c:pt idx="1900">
                  <c:v>-27.105</c:v>
                </c:pt>
                <c:pt idx="1901">
                  <c:v>-28.061</c:v>
                </c:pt>
                <c:pt idx="1902">
                  <c:v>-28.885000000000002</c:v>
                </c:pt>
                <c:pt idx="1903">
                  <c:v>-30.087</c:v>
                </c:pt>
                <c:pt idx="1904">
                  <c:v>-31.367999999999999</c:v>
                </c:pt>
                <c:pt idx="1905">
                  <c:v>-32.659999999999997</c:v>
                </c:pt>
                <c:pt idx="1906">
                  <c:v>-33.728000000000002</c:v>
                </c:pt>
                <c:pt idx="1907">
                  <c:v>-34.716999999999999</c:v>
                </c:pt>
                <c:pt idx="1908">
                  <c:v>-35.442</c:v>
                </c:pt>
                <c:pt idx="1909">
                  <c:v>-36.406999999999996</c:v>
                </c:pt>
                <c:pt idx="1910">
                  <c:v>-37.463999999999999</c:v>
                </c:pt>
                <c:pt idx="1911">
                  <c:v>-38.72</c:v>
                </c:pt>
                <c:pt idx="1912">
                  <c:v>-40.249000000000002</c:v>
                </c:pt>
                <c:pt idx="1913">
                  <c:v>-41.496000000000002</c:v>
                </c:pt>
                <c:pt idx="1914">
                  <c:v>-42.368000000000002</c:v>
                </c:pt>
                <c:pt idx="1915">
                  <c:v>-43.448</c:v>
                </c:pt>
                <c:pt idx="1916">
                  <c:v>-44.616999999999997</c:v>
                </c:pt>
                <c:pt idx="1917">
                  <c:v>-45.807000000000002</c:v>
                </c:pt>
                <c:pt idx="1918">
                  <c:v>-47.057000000000002</c:v>
                </c:pt>
                <c:pt idx="1919">
                  <c:v>-48.024000000000001</c:v>
                </c:pt>
                <c:pt idx="1920">
                  <c:v>-48.884999999999998</c:v>
                </c:pt>
                <c:pt idx="1921">
                  <c:v>-49.838999999999999</c:v>
                </c:pt>
                <c:pt idx="1922">
                  <c:v>-50.83</c:v>
                </c:pt>
                <c:pt idx="1923">
                  <c:v>-51.076999999999998</c:v>
                </c:pt>
                <c:pt idx="1924">
                  <c:v>-50.982999999999997</c:v>
                </c:pt>
                <c:pt idx="1925">
                  <c:v>-51.207999999999998</c:v>
                </c:pt>
                <c:pt idx="1926">
                  <c:v>-51.960999999999999</c:v>
                </c:pt>
                <c:pt idx="1927">
                  <c:v>-52.896999999999998</c:v>
                </c:pt>
                <c:pt idx="1928">
                  <c:v>-53.429000000000002</c:v>
                </c:pt>
                <c:pt idx="1929">
                  <c:v>-53.723999999999997</c:v>
                </c:pt>
                <c:pt idx="1930">
                  <c:v>-53.735999999999997</c:v>
                </c:pt>
                <c:pt idx="1931">
                  <c:v>-53.64</c:v>
                </c:pt>
                <c:pt idx="1932">
                  <c:v>-53.780999999999999</c:v>
                </c:pt>
                <c:pt idx="1933">
                  <c:v>-54.156999999999996</c:v>
                </c:pt>
                <c:pt idx="1934">
                  <c:v>-54.732999999999997</c:v>
                </c:pt>
                <c:pt idx="1935">
                  <c:v>-55.24</c:v>
                </c:pt>
                <c:pt idx="1936">
                  <c:v>-55.540999999999997</c:v>
                </c:pt>
                <c:pt idx="1937">
                  <c:v>-55.476999999999997</c:v>
                </c:pt>
                <c:pt idx="1938">
                  <c:v>-55.155000000000001</c:v>
                </c:pt>
                <c:pt idx="1939">
                  <c:v>-55.427999999999997</c:v>
                </c:pt>
                <c:pt idx="1940">
                  <c:v>-56.084000000000003</c:v>
                </c:pt>
                <c:pt idx="1941">
                  <c:v>-56.616</c:v>
                </c:pt>
                <c:pt idx="1942">
                  <c:v>-57.133000000000003</c:v>
                </c:pt>
                <c:pt idx="1943">
                  <c:v>-57.421999999999997</c:v>
                </c:pt>
                <c:pt idx="1944">
                  <c:v>-57.167999999999999</c:v>
                </c:pt>
                <c:pt idx="1945">
                  <c:v>-56.518999999999998</c:v>
                </c:pt>
                <c:pt idx="1946">
                  <c:v>-56.76</c:v>
                </c:pt>
                <c:pt idx="1947">
                  <c:v>-57.747999999999998</c:v>
                </c:pt>
                <c:pt idx="1948">
                  <c:v>-58.234000000000002</c:v>
                </c:pt>
                <c:pt idx="1949">
                  <c:v>-58.335999999999999</c:v>
                </c:pt>
                <c:pt idx="1950">
                  <c:v>-58.463999999999999</c:v>
                </c:pt>
                <c:pt idx="1951">
                  <c:v>-58.042000000000002</c:v>
                </c:pt>
                <c:pt idx="1952">
                  <c:v>-58.033999999999999</c:v>
                </c:pt>
                <c:pt idx="1953">
                  <c:v>-58.7</c:v>
                </c:pt>
                <c:pt idx="1954">
                  <c:v>-59.186999999999998</c:v>
                </c:pt>
                <c:pt idx="1955">
                  <c:v>-59.639000000000003</c:v>
                </c:pt>
                <c:pt idx="1956">
                  <c:v>-60.139000000000003</c:v>
                </c:pt>
                <c:pt idx="1957">
                  <c:v>-60.261000000000003</c:v>
                </c:pt>
                <c:pt idx="1958">
                  <c:v>-60.225000000000001</c:v>
                </c:pt>
                <c:pt idx="1959">
                  <c:v>-60.368000000000002</c:v>
                </c:pt>
                <c:pt idx="1960">
                  <c:v>-60.622</c:v>
                </c:pt>
                <c:pt idx="1961">
                  <c:v>-60.720999999999997</c:v>
                </c:pt>
                <c:pt idx="1962">
                  <c:v>-61.014000000000003</c:v>
                </c:pt>
                <c:pt idx="1963">
                  <c:v>-61.258000000000003</c:v>
                </c:pt>
                <c:pt idx="1964">
                  <c:v>-61.241</c:v>
                </c:pt>
                <c:pt idx="1965">
                  <c:v>-61.283999999999999</c:v>
                </c:pt>
                <c:pt idx="1966">
                  <c:v>-61.106999999999999</c:v>
                </c:pt>
                <c:pt idx="1967">
                  <c:v>-60.401000000000003</c:v>
                </c:pt>
                <c:pt idx="1968">
                  <c:v>-59.485999999999997</c:v>
                </c:pt>
                <c:pt idx="1969">
                  <c:v>-58.902999999999999</c:v>
                </c:pt>
                <c:pt idx="1970">
                  <c:v>-58.752000000000002</c:v>
                </c:pt>
                <c:pt idx="1971">
                  <c:v>-58.34</c:v>
                </c:pt>
                <c:pt idx="1972">
                  <c:v>-57.530999999999999</c:v>
                </c:pt>
                <c:pt idx="1973">
                  <c:v>-56.593000000000004</c:v>
                </c:pt>
                <c:pt idx="1974">
                  <c:v>-54.917000000000002</c:v>
                </c:pt>
                <c:pt idx="1975">
                  <c:v>-52.960999999999999</c:v>
                </c:pt>
                <c:pt idx="1976">
                  <c:v>-50.167999999999999</c:v>
                </c:pt>
                <c:pt idx="1977">
                  <c:v>-46.851999999999997</c:v>
                </c:pt>
                <c:pt idx="1978">
                  <c:v>-44.442</c:v>
                </c:pt>
                <c:pt idx="1979">
                  <c:v>-41.16</c:v>
                </c:pt>
                <c:pt idx="1980">
                  <c:v>-37.975999999999999</c:v>
                </c:pt>
                <c:pt idx="1981">
                  <c:v>-34.209000000000003</c:v>
                </c:pt>
                <c:pt idx="1982">
                  <c:v>-30.097000000000001</c:v>
                </c:pt>
                <c:pt idx="1983">
                  <c:v>-25.974</c:v>
                </c:pt>
                <c:pt idx="1984">
                  <c:v>-22.706</c:v>
                </c:pt>
                <c:pt idx="1985">
                  <c:v>-19.309999999999999</c:v>
                </c:pt>
                <c:pt idx="1986">
                  <c:v>-15.403</c:v>
                </c:pt>
                <c:pt idx="1987">
                  <c:v>-12.558</c:v>
                </c:pt>
                <c:pt idx="1988">
                  <c:v>-10.430999999999999</c:v>
                </c:pt>
                <c:pt idx="1989">
                  <c:v>-8.9139999999999997</c:v>
                </c:pt>
                <c:pt idx="1990">
                  <c:v>-7.8204000000000002</c:v>
                </c:pt>
                <c:pt idx="1991">
                  <c:v>-6.9141000000000004</c:v>
                </c:pt>
                <c:pt idx="1992">
                  <c:v>-5.9191000000000003</c:v>
                </c:pt>
                <c:pt idx="1993">
                  <c:v>-5.1348000000000003</c:v>
                </c:pt>
                <c:pt idx="1994">
                  <c:v>-4.5890000000000004</c:v>
                </c:pt>
                <c:pt idx="1995">
                  <c:v>-4.3712</c:v>
                </c:pt>
                <c:pt idx="1996">
                  <c:v>-4.1379000000000001</c:v>
                </c:pt>
                <c:pt idx="1997">
                  <c:v>-3.9028</c:v>
                </c:pt>
                <c:pt idx="1998">
                  <c:v>-3.9218999999999999</c:v>
                </c:pt>
                <c:pt idx="1999">
                  <c:v>-3.9239999999999999</c:v>
                </c:pt>
                <c:pt idx="2000">
                  <c:v>-4.0364000000000004</c:v>
                </c:pt>
                <c:pt idx="2001">
                  <c:v>-4.2465999999999999</c:v>
                </c:pt>
                <c:pt idx="2002">
                  <c:v>-4.4591000000000003</c:v>
                </c:pt>
                <c:pt idx="2003">
                  <c:v>-4.6273999999999997</c:v>
                </c:pt>
                <c:pt idx="2004">
                  <c:v>-4.7472000000000003</c:v>
                </c:pt>
                <c:pt idx="2005">
                  <c:v>-4.8320999999999996</c:v>
                </c:pt>
                <c:pt idx="2006">
                  <c:v>-4.8346</c:v>
                </c:pt>
                <c:pt idx="2007">
                  <c:v>-4.8369999999999997</c:v>
                </c:pt>
                <c:pt idx="2008">
                  <c:v>-4.8494999999999999</c:v>
                </c:pt>
                <c:pt idx="2009">
                  <c:v>-4.8525999999999998</c:v>
                </c:pt>
                <c:pt idx="2010">
                  <c:v>-4.9592000000000001</c:v>
                </c:pt>
                <c:pt idx="2011">
                  <c:v>-5.0151000000000003</c:v>
                </c:pt>
                <c:pt idx="2012">
                  <c:v>-5.0839999999999996</c:v>
                </c:pt>
                <c:pt idx="2013">
                  <c:v>-5.2362000000000002</c:v>
                </c:pt>
                <c:pt idx="2014">
                  <c:v>-5.3455000000000004</c:v>
                </c:pt>
                <c:pt idx="2015">
                  <c:v>-5.4317000000000002</c:v>
                </c:pt>
                <c:pt idx="2016">
                  <c:v>-5.3540000000000001</c:v>
                </c:pt>
                <c:pt idx="2017">
                  <c:v>-5.2838000000000003</c:v>
                </c:pt>
                <c:pt idx="2018">
                  <c:v>-5.2434000000000003</c:v>
                </c:pt>
                <c:pt idx="2019">
                  <c:v>-5.2393999999999998</c:v>
                </c:pt>
                <c:pt idx="2020">
                  <c:v>-5.2835000000000001</c:v>
                </c:pt>
                <c:pt idx="2021">
                  <c:v>-5.3377999999999997</c:v>
                </c:pt>
                <c:pt idx="2022">
                  <c:v>-5.3639999999999999</c:v>
                </c:pt>
                <c:pt idx="2023">
                  <c:v>-5.2969999999999997</c:v>
                </c:pt>
                <c:pt idx="2024">
                  <c:v>-5.1783999999999999</c:v>
                </c:pt>
                <c:pt idx="2025">
                  <c:v>-5.1447000000000003</c:v>
                </c:pt>
                <c:pt idx="2026">
                  <c:v>-4.9745999999999997</c:v>
                </c:pt>
                <c:pt idx="2027">
                  <c:v>-5.8103999999999996</c:v>
                </c:pt>
                <c:pt idx="2028">
                  <c:v>-4.7171000000000003</c:v>
                </c:pt>
                <c:pt idx="2029">
                  <c:v>-5.3798000000000004</c:v>
                </c:pt>
                <c:pt idx="2030">
                  <c:v>-5.0431999999999997</c:v>
                </c:pt>
                <c:pt idx="2031">
                  <c:v>-4.8224</c:v>
                </c:pt>
                <c:pt idx="2032">
                  <c:v>-4.4520999999999997</c:v>
                </c:pt>
                <c:pt idx="2033">
                  <c:v>-4.1303000000000001</c:v>
                </c:pt>
                <c:pt idx="2034">
                  <c:v>-3.9462000000000002</c:v>
                </c:pt>
                <c:pt idx="2035">
                  <c:v>-4.0015000000000001</c:v>
                </c:pt>
                <c:pt idx="2036">
                  <c:v>-4.1885000000000003</c:v>
                </c:pt>
                <c:pt idx="2037">
                  <c:v>-4.6826999999999996</c:v>
                </c:pt>
                <c:pt idx="2038">
                  <c:v>-4.9755000000000003</c:v>
                </c:pt>
                <c:pt idx="2039">
                  <c:v>-5.2735000000000003</c:v>
                </c:pt>
                <c:pt idx="2040">
                  <c:v>-5.4942000000000002</c:v>
                </c:pt>
                <c:pt idx="2041">
                  <c:v>-5.5789999999999997</c:v>
                </c:pt>
                <c:pt idx="2042">
                  <c:v>-5.4176000000000002</c:v>
                </c:pt>
                <c:pt idx="2043">
                  <c:v>-5.1871</c:v>
                </c:pt>
                <c:pt idx="2044">
                  <c:v>-5.0552000000000001</c:v>
                </c:pt>
                <c:pt idx="2045">
                  <c:v>-5.2823000000000002</c:v>
                </c:pt>
                <c:pt idx="2046">
                  <c:v>-5.4276</c:v>
                </c:pt>
                <c:pt idx="2047">
                  <c:v>-5.4409000000000001</c:v>
                </c:pt>
                <c:pt idx="2048">
                  <c:v>-5.1318999999999999</c:v>
                </c:pt>
                <c:pt idx="2049">
                  <c:v>-4.9942000000000002</c:v>
                </c:pt>
                <c:pt idx="2050">
                  <c:v>-6.0217000000000001</c:v>
                </c:pt>
                <c:pt idx="2051">
                  <c:v>-5.6322999999999999</c:v>
                </c:pt>
                <c:pt idx="2052">
                  <c:v>-5.2514000000000003</c:v>
                </c:pt>
                <c:pt idx="2053">
                  <c:v>-5.1555999999999997</c:v>
                </c:pt>
                <c:pt idx="2054">
                  <c:v>-5.0576999999999996</c:v>
                </c:pt>
                <c:pt idx="2055">
                  <c:v>-5.0073999999999996</c:v>
                </c:pt>
                <c:pt idx="2056">
                  <c:v>-4.9866999999999999</c:v>
                </c:pt>
                <c:pt idx="2057">
                  <c:v>-4.8849</c:v>
                </c:pt>
                <c:pt idx="2058">
                  <c:v>-4.5418000000000003</c:v>
                </c:pt>
                <c:pt idx="2059">
                  <c:v>-4.1294000000000004</c:v>
                </c:pt>
                <c:pt idx="2060">
                  <c:v>-3.8086000000000002</c:v>
                </c:pt>
                <c:pt idx="2061">
                  <c:v>-3.5525000000000002</c:v>
                </c:pt>
                <c:pt idx="2062">
                  <c:v>-3.5415000000000001</c:v>
                </c:pt>
                <c:pt idx="2063">
                  <c:v>-3.9119999999999999</c:v>
                </c:pt>
                <c:pt idx="2064">
                  <c:v>-4.2656000000000001</c:v>
                </c:pt>
                <c:pt idx="2065">
                  <c:v>-4.4024000000000001</c:v>
                </c:pt>
                <c:pt idx="2066">
                  <c:v>-4.4226999999999999</c:v>
                </c:pt>
                <c:pt idx="2067">
                  <c:v>-4.5354000000000001</c:v>
                </c:pt>
                <c:pt idx="2068">
                  <c:v>-4.7473000000000001</c:v>
                </c:pt>
                <c:pt idx="2069">
                  <c:v>-4.9013</c:v>
                </c:pt>
                <c:pt idx="2070">
                  <c:v>-5.0538999999999996</c:v>
                </c:pt>
                <c:pt idx="2071">
                  <c:v>-5.1037999999999997</c:v>
                </c:pt>
                <c:pt idx="2072">
                  <c:v>-5.2652000000000001</c:v>
                </c:pt>
                <c:pt idx="2073">
                  <c:v>-5.2618</c:v>
                </c:pt>
                <c:pt idx="2074">
                  <c:v>-5.1913999999999998</c:v>
                </c:pt>
                <c:pt idx="2075">
                  <c:v>-5.1661000000000001</c:v>
                </c:pt>
                <c:pt idx="2076">
                  <c:v>-4.9154999999999998</c:v>
                </c:pt>
                <c:pt idx="2077">
                  <c:v>-4.6161000000000003</c:v>
                </c:pt>
                <c:pt idx="2078">
                  <c:v>-4.3592000000000004</c:v>
                </c:pt>
                <c:pt idx="2079">
                  <c:v>-4.2102000000000004</c:v>
                </c:pt>
                <c:pt idx="2080">
                  <c:v>-4.1948999999999996</c:v>
                </c:pt>
                <c:pt idx="2081">
                  <c:v>-4.5288000000000004</c:v>
                </c:pt>
                <c:pt idx="2082">
                  <c:v>-4.8921999999999999</c:v>
                </c:pt>
                <c:pt idx="2083">
                  <c:v>-5.1852</c:v>
                </c:pt>
                <c:pt idx="2084">
                  <c:v>-5.2839999999999998</c:v>
                </c:pt>
                <c:pt idx="2085">
                  <c:v>-5.3491</c:v>
                </c:pt>
                <c:pt idx="2086">
                  <c:v>-5.3525</c:v>
                </c:pt>
                <c:pt idx="2087">
                  <c:v>-5.3307000000000002</c:v>
                </c:pt>
                <c:pt idx="2088">
                  <c:v>-5.2316000000000003</c:v>
                </c:pt>
                <c:pt idx="2089">
                  <c:v>-5.0206</c:v>
                </c:pt>
                <c:pt idx="2090">
                  <c:v>-4.9256000000000002</c:v>
                </c:pt>
                <c:pt idx="2091">
                  <c:v>-4.9165999999999999</c:v>
                </c:pt>
                <c:pt idx="2092">
                  <c:v>-5.0004</c:v>
                </c:pt>
                <c:pt idx="2093">
                  <c:v>-5.1375000000000002</c:v>
                </c:pt>
                <c:pt idx="2094">
                  <c:v>-5.1257000000000001</c:v>
                </c:pt>
                <c:pt idx="2095">
                  <c:v>-5.1265000000000001</c:v>
                </c:pt>
                <c:pt idx="2096">
                  <c:v>-5.07</c:v>
                </c:pt>
                <c:pt idx="2097">
                  <c:v>-5.1143000000000001</c:v>
                </c:pt>
                <c:pt idx="2098">
                  <c:v>-5.1658999999999997</c:v>
                </c:pt>
                <c:pt idx="2099">
                  <c:v>-5.1848000000000001</c:v>
                </c:pt>
                <c:pt idx="2100">
                  <c:v>-5.4508000000000001</c:v>
                </c:pt>
                <c:pt idx="2101">
                  <c:v>-5.6592000000000002</c:v>
                </c:pt>
                <c:pt idx="2102">
                  <c:v>-5.6527000000000003</c:v>
                </c:pt>
                <c:pt idx="2103">
                  <c:v>-5.5316999999999998</c:v>
                </c:pt>
                <c:pt idx="2104">
                  <c:v>-5.2960000000000003</c:v>
                </c:pt>
                <c:pt idx="2105">
                  <c:v>-5.0589000000000004</c:v>
                </c:pt>
                <c:pt idx="2106">
                  <c:v>-4.6372</c:v>
                </c:pt>
                <c:pt idx="2107">
                  <c:v>-4.4672000000000001</c:v>
                </c:pt>
                <c:pt idx="2108">
                  <c:v>-4.3480999999999996</c:v>
                </c:pt>
                <c:pt idx="2109">
                  <c:v>-4.5294999999999996</c:v>
                </c:pt>
                <c:pt idx="2110">
                  <c:v>-4.8375000000000004</c:v>
                </c:pt>
                <c:pt idx="2111">
                  <c:v>-5.0206</c:v>
                </c:pt>
                <c:pt idx="2112">
                  <c:v>-4.9423000000000004</c:v>
                </c:pt>
                <c:pt idx="2113">
                  <c:v>-4.6894</c:v>
                </c:pt>
                <c:pt idx="2114">
                  <c:v>-4.4729000000000001</c:v>
                </c:pt>
                <c:pt idx="2115">
                  <c:v>-4.4493999999999998</c:v>
                </c:pt>
                <c:pt idx="2116">
                  <c:v>-4.5970000000000004</c:v>
                </c:pt>
                <c:pt idx="2117">
                  <c:v>-4.6657000000000002</c:v>
                </c:pt>
                <c:pt idx="2118">
                  <c:v>-4.5259999999999998</c:v>
                </c:pt>
                <c:pt idx="2119">
                  <c:v>-4.3231000000000002</c:v>
                </c:pt>
                <c:pt idx="2120">
                  <c:v>-4.1619000000000002</c:v>
                </c:pt>
                <c:pt idx="2121">
                  <c:v>-4.1616</c:v>
                </c:pt>
                <c:pt idx="2122">
                  <c:v>-4.3489000000000004</c:v>
                </c:pt>
                <c:pt idx="2123">
                  <c:v>-4.4325999999999999</c:v>
                </c:pt>
                <c:pt idx="2124">
                  <c:v>-4.4086999999999996</c:v>
                </c:pt>
                <c:pt idx="2125">
                  <c:v>-4.3487999999999998</c:v>
                </c:pt>
                <c:pt idx="2126">
                  <c:v>-4.2483000000000004</c:v>
                </c:pt>
                <c:pt idx="2127">
                  <c:v>-4.2832999999999997</c:v>
                </c:pt>
                <c:pt idx="2128">
                  <c:v>-4.2530999999999999</c:v>
                </c:pt>
                <c:pt idx="2129">
                  <c:v>-4.2027999999999999</c:v>
                </c:pt>
                <c:pt idx="2130">
                  <c:v>-4.2508999999999997</c:v>
                </c:pt>
                <c:pt idx="2131">
                  <c:v>-4.1794000000000002</c:v>
                </c:pt>
                <c:pt idx="2132">
                  <c:v>-4.0023999999999997</c:v>
                </c:pt>
                <c:pt idx="2133">
                  <c:v>-3.6869000000000001</c:v>
                </c:pt>
                <c:pt idx="2134">
                  <c:v>-3.1616</c:v>
                </c:pt>
                <c:pt idx="2135">
                  <c:v>-2.4687999999999999</c:v>
                </c:pt>
                <c:pt idx="2136">
                  <c:v>-1.7005999999999999</c:v>
                </c:pt>
                <c:pt idx="2137">
                  <c:v>-1.0448</c:v>
                </c:pt>
                <c:pt idx="2138">
                  <c:v>-0.49024000000000001</c:v>
                </c:pt>
                <c:pt idx="2139">
                  <c:v>2.1885999999999999E-2</c:v>
                </c:pt>
                <c:pt idx="2140">
                  <c:v>0.54481000000000002</c:v>
                </c:pt>
                <c:pt idx="2141">
                  <c:v>0.80688000000000004</c:v>
                </c:pt>
                <c:pt idx="2142">
                  <c:v>1.0417000000000001</c:v>
                </c:pt>
                <c:pt idx="2143">
                  <c:v>1.3048999999999999</c:v>
                </c:pt>
                <c:pt idx="2144">
                  <c:v>1.6998</c:v>
                </c:pt>
                <c:pt idx="2145">
                  <c:v>2.3359999999999999</c:v>
                </c:pt>
                <c:pt idx="2146">
                  <c:v>2.7888999999999999</c:v>
                </c:pt>
                <c:pt idx="2147">
                  <c:v>3.0350999999999999</c:v>
                </c:pt>
                <c:pt idx="2148">
                  <c:v>3.1587000000000001</c:v>
                </c:pt>
                <c:pt idx="2149">
                  <c:v>3.0743999999999998</c:v>
                </c:pt>
                <c:pt idx="2150">
                  <c:v>3.1006</c:v>
                </c:pt>
                <c:pt idx="2151">
                  <c:v>2.9155000000000002</c:v>
                </c:pt>
                <c:pt idx="2152">
                  <c:v>2.9508000000000001</c:v>
                </c:pt>
                <c:pt idx="2153">
                  <c:v>2.9068999999999998</c:v>
                </c:pt>
                <c:pt idx="2154">
                  <c:v>2.8414999999999999</c:v>
                </c:pt>
                <c:pt idx="2155">
                  <c:v>3.1616</c:v>
                </c:pt>
                <c:pt idx="2156">
                  <c:v>3.6486000000000001</c:v>
                </c:pt>
                <c:pt idx="2157">
                  <c:v>3.9592000000000001</c:v>
                </c:pt>
                <c:pt idx="2158">
                  <c:v>4.1482000000000001</c:v>
                </c:pt>
                <c:pt idx="2159">
                  <c:v>4.1315999999999997</c:v>
                </c:pt>
                <c:pt idx="2160">
                  <c:v>3.8029000000000002</c:v>
                </c:pt>
                <c:pt idx="2161">
                  <c:v>3.4460999999999999</c:v>
                </c:pt>
                <c:pt idx="2162">
                  <c:v>3.0546000000000002</c:v>
                </c:pt>
                <c:pt idx="2163">
                  <c:v>2.8414999999999999</c:v>
                </c:pt>
                <c:pt idx="2164">
                  <c:v>2.6183000000000001</c:v>
                </c:pt>
                <c:pt idx="2165">
                  <c:v>2.3247</c:v>
                </c:pt>
                <c:pt idx="2166">
                  <c:v>2.7191999999999998</c:v>
                </c:pt>
                <c:pt idx="2167">
                  <c:v>2.2648999999999999</c:v>
                </c:pt>
                <c:pt idx="2168">
                  <c:v>1.4576</c:v>
                </c:pt>
                <c:pt idx="2169">
                  <c:v>0.77736000000000005</c:v>
                </c:pt>
                <c:pt idx="2170">
                  <c:v>7.8328999999999996E-2</c:v>
                </c:pt>
                <c:pt idx="2171">
                  <c:v>-0.22894999999999999</c:v>
                </c:pt>
                <c:pt idx="2172">
                  <c:v>-0.51727000000000001</c:v>
                </c:pt>
                <c:pt idx="2173">
                  <c:v>-0.93633999999999995</c:v>
                </c:pt>
                <c:pt idx="2174">
                  <c:v>-1.4772000000000001</c:v>
                </c:pt>
                <c:pt idx="2175">
                  <c:v>-2.2517999999999998</c:v>
                </c:pt>
                <c:pt idx="2176">
                  <c:v>-3.0838000000000001</c:v>
                </c:pt>
                <c:pt idx="2177">
                  <c:v>-3.9022999999999999</c:v>
                </c:pt>
                <c:pt idx="2178">
                  <c:v>-4.4775999999999998</c:v>
                </c:pt>
                <c:pt idx="2179">
                  <c:v>-5.0345000000000004</c:v>
                </c:pt>
                <c:pt idx="2180">
                  <c:v>-5.5384000000000002</c:v>
                </c:pt>
                <c:pt idx="2181">
                  <c:v>-5.9443999999999999</c:v>
                </c:pt>
                <c:pt idx="2182">
                  <c:v>-6.0552000000000001</c:v>
                </c:pt>
                <c:pt idx="2183">
                  <c:v>-6.1227999999999998</c:v>
                </c:pt>
                <c:pt idx="2184">
                  <c:v>-6.0723000000000003</c:v>
                </c:pt>
                <c:pt idx="2185">
                  <c:v>-5.9564000000000004</c:v>
                </c:pt>
                <c:pt idx="2186">
                  <c:v>-5.9040999999999997</c:v>
                </c:pt>
                <c:pt idx="2187">
                  <c:v>-5.9029999999999996</c:v>
                </c:pt>
                <c:pt idx="2188">
                  <c:v>-5.9051</c:v>
                </c:pt>
                <c:pt idx="2189">
                  <c:v>-5.8978999999999999</c:v>
                </c:pt>
                <c:pt idx="2190">
                  <c:v>-5.9238</c:v>
                </c:pt>
                <c:pt idx="2191">
                  <c:v>-5.8472999999999997</c:v>
                </c:pt>
                <c:pt idx="2192">
                  <c:v>-5.8593000000000002</c:v>
                </c:pt>
                <c:pt idx="2193">
                  <c:v>-5.8684000000000003</c:v>
                </c:pt>
                <c:pt idx="2194">
                  <c:v>-5.8581000000000003</c:v>
                </c:pt>
                <c:pt idx="2195">
                  <c:v>-5.8003999999999998</c:v>
                </c:pt>
                <c:pt idx="2196">
                  <c:v>-5.5593000000000004</c:v>
                </c:pt>
                <c:pt idx="2197">
                  <c:v>-5.4280999999999997</c:v>
                </c:pt>
                <c:pt idx="2198">
                  <c:v>-5.2873999999999999</c:v>
                </c:pt>
                <c:pt idx="2199">
                  <c:v>-5.1631</c:v>
                </c:pt>
                <c:pt idx="2200">
                  <c:v>-5.1344000000000003</c:v>
                </c:pt>
                <c:pt idx="2201">
                  <c:v>-5.1066000000000003</c:v>
                </c:pt>
                <c:pt idx="2202">
                  <c:v>-5.1108000000000002</c:v>
                </c:pt>
                <c:pt idx="2203">
                  <c:v>-5.1673</c:v>
                </c:pt>
                <c:pt idx="2204">
                  <c:v>-5.2415000000000003</c:v>
                </c:pt>
                <c:pt idx="2205">
                  <c:v>-5.3097000000000003</c:v>
                </c:pt>
                <c:pt idx="2206">
                  <c:v>-5.3514999999999997</c:v>
                </c:pt>
                <c:pt idx="2207">
                  <c:v>-5.4782000000000002</c:v>
                </c:pt>
                <c:pt idx="2208">
                  <c:v>-5.5095000000000001</c:v>
                </c:pt>
                <c:pt idx="2209">
                  <c:v>-5.4878</c:v>
                </c:pt>
                <c:pt idx="2210">
                  <c:v>-5.4508999999999999</c:v>
                </c:pt>
                <c:pt idx="2211">
                  <c:v>-5.3601999999999999</c:v>
                </c:pt>
                <c:pt idx="2212">
                  <c:v>-5.2874999999999996</c:v>
                </c:pt>
                <c:pt idx="2213">
                  <c:v>-5.2373000000000003</c:v>
                </c:pt>
                <c:pt idx="2214">
                  <c:v>-5.2458</c:v>
                </c:pt>
                <c:pt idx="2215">
                  <c:v>-5.3769</c:v>
                </c:pt>
                <c:pt idx="2216">
                  <c:v>-5.4211999999999998</c:v>
                </c:pt>
                <c:pt idx="2217">
                  <c:v>-5.4598000000000004</c:v>
                </c:pt>
                <c:pt idx="2218">
                  <c:v>-5.4520999999999997</c:v>
                </c:pt>
                <c:pt idx="2219">
                  <c:v>-5.4516999999999998</c:v>
                </c:pt>
                <c:pt idx="2220">
                  <c:v>-5.4932999999999996</c:v>
                </c:pt>
                <c:pt idx="2221">
                  <c:v>-5.5507</c:v>
                </c:pt>
                <c:pt idx="2222">
                  <c:v>-5.6597</c:v>
                </c:pt>
                <c:pt idx="2223">
                  <c:v>-5.7590000000000003</c:v>
                </c:pt>
                <c:pt idx="2224">
                  <c:v>-5.8265000000000002</c:v>
                </c:pt>
                <c:pt idx="2225">
                  <c:v>-5.8266999999999998</c:v>
                </c:pt>
                <c:pt idx="2226">
                  <c:v>-5.7850999999999999</c:v>
                </c:pt>
                <c:pt idx="2227">
                  <c:v>-5.7317999999999998</c:v>
                </c:pt>
                <c:pt idx="2228">
                  <c:v>-5.6822999999999997</c:v>
                </c:pt>
                <c:pt idx="2229">
                  <c:v>-5.6647999999999996</c:v>
                </c:pt>
                <c:pt idx="2230">
                  <c:v>-5.7378</c:v>
                </c:pt>
                <c:pt idx="2231">
                  <c:v>-5.7950999999999997</c:v>
                </c:pt>
                <c:pt idx="2232">
                  <c:v>-5.7771999999999997</c:v>
                </c:pt>
                <c:pt idx="2233">
                  <c:v>-5.5990000000000002</c:v>
                </c:pt>
                <c:pt idx="2234">
                  <c:v>-5.5346000000000002</c:v>
                </c:pt>
                <c:pt idx="2235">
                  <c:v>-5.5334000000000003</c:v>
                </c:pt>
                <c:pt idx="2236">
                  <c:v>-5.5269000000000004</c:v>
                </c:pt>
                <c:pt idx="2237">
                  <c:v>-5.5523999999999996</c:v>
                </c:pt>
                <c:pt idx="2238">
                  <c:v>-5.6062000000000003</c:v>
                </c:pt>
                <c:pt idx="2239">
                  <c:v>-5.6905999999999999</c:v>
                </c:pt>
                <c:pt idx="2240">
                  <c:v>-5.7801999999999998</c:v>
                </c:pt>
                <c:pt idx="2241">
                  <c:v>-5.7911000000000001</c:v>
                </c:pt>
                <c:pt idx="2242">
                  <c:v>-5.8384999999999998</c:v>
                </c:pt>
                <c:pt idx="2243">
                  <c:v>-5.8939000000000004</c:v>
                </c:pt>
                <c:pt idx="2244">
                  <c:v>-5.9753999999999996</c:v>
                </c:pt>
                <c:pt idx="2245">
                  <c:v>-6.0347999999999997</c:v>
                </c:pt>
                <c:pt idx="2246">
                  <c:v>-6.0267999999999997</c:v>
                </c:pt>
                <c:pt idx="2247">
                  <c:v>-5.9797000000000002</c:v>
                </c:pt>
                <c:pt idx="2248">
                  <c:v>-5.9138999999999999</c:v>
                </c:pt>
                <c:pt idx="2249">
                  <c:v>-5.8644999999999996</c:v>
                </c:pt>
                <c:pt idx="2250">
                  <c:v>-5.8930999999999996</c:v>
                </c:pt>
                <c:pt idx="2251">
                  <c:v>-5.8369</c:v>
                </c:pt>
                <c:pt idx="2252">
                  <c:v>-5.7716000000000003</c:v>
                </c:pt>
                <c:pt idx="2253">
                  <c:v>-5.7110000000000003</c:v>
                </c:pt>
                <c:pt idx="2254">
                  <c:v>-5.6764000000000001</c:v>
                </c:pt>
                <c:pt idx="2255">
                  <c:v>-5.6772</c:v>
                </c:pt>
                <c:pt idx="2256">
                  <c:v>-5.6769999999999996</c:v>
                </c:pt>
                <c:pt idx="2257">
                  <c:v>-5.7111999999999998</c:v>
                </c:pt>
                <c:pt idx="2258">
                  <c:v>-5.7138999999999998</c:v>
                </c:pt>
                <c:pt idx="2259">
                  <c:v>-5.6382000000000003</c:v>
                </c:pt>
                <c:pt idx="2260">
                  <c:v>-5.5694999999999997</c:v>
                </c:pt>
                <c:pt idx="2261">
                  <c:v>-5.4794</c:v>
                </c:pt>
                <c:pt idx="2262">
                  <c:v>-5.4402999999999997</c:v>
                </c:pt>
                <c:pt idx="2263">
                  <c:v>-5.3746999999999998</c:v>
                </c:pt>
                <c:pt idx="2264">
                  <c:v>-5.3117999999999999</c:v>
                </c:pt>
                <c:pt idx="2265">
                  <c:v>-5.2906000000000004</c:v>
                </c:pt>
                <c:pt idx="2266">
                  <c:v>-5.2232000000000003</c:v>
                </c:pt>
                <c:pt idx="2267">
                  <c:v>-5.1791999999999998</c:v>
                </c:pt>
                <c:pt idx="2268">
                  <c:v>-5.1596000000000002</c:v>
                </c:pt>
                <c:pt idx="2269">
                  <c:v>-5.0678000000000001</c:v>
                </c:pt>
                <c:pt idx="2270">
                  <c:v>-4.8606999999999996</c:v>
                </c:pt>
                <c:pt idx="2271">
                  <c:v>-4.5385</c:v>
                </c:pt>
                <c:pt idx="2272">
                  <c:v>-4.2511000000000001</c:v>
                </c:pt>
                <c:pt idx="2273">
                  <c:v>-4.0808</c:v>
                </c:pt>
                <c:pt idx="2274">
                  <c:v>-4.0655000000000001</c:v>
                </c:pt>
                <c:pt idx="2275">
                  <c:v>-4.0799000000000003</c:v>
                </c:pt>
                <c:pt idx="2276">
                  <c:v>-4.0331999999999999</c:v>
                </c:pt>
                <c:pt idx="2277">
                  <c:v>-4.0170000000000003</c:v>
                </c:pt>
                <c:pt idx="2278">
                  <c:v>-3.9554999999999998</c:v>
                </c:pt>
                <c:pt idx="2279">
                  <c:v>-3.8993000000000002</c:v>
                </c:pt>
                <c:pt idx="2280">
                  <c:v>-4.0614999999999997</c:v>
                </c:pt>
                <c:pt idx="2281">
                  <c:v>-4.0929000000000002</c:v>
                </c:pt>
                <c:pt idx="2282">
                  <c:v>-4.1883999999999997</c:v>
                </c:pt>
                <c:pt idx="2283">
                  <c:v>-4.2415000000000003</c:v>
                </c:pt>
                <c:pt idx="2284">
                  <c:v>-4.16</c:v>
                </c:pt>
                <c:pt idx="2285">
                  <c:v>-3.8738000000000001</c:v>
                </c:pt>
                <c:pt idx="2286">
                  <c:v>-3.3540000000000001</c:v>
                </c:pt>
                <c:pt idx="2287">
                  <c:v>-2.8026</c:v>
                </c:pt>
                <c:pt idx="2288">
                  <c:v>-2.3243999999999998</c:v>
                </c:pt>
                <c:pt idx="2289">
                  <c:v>-1.8385</c:v>
                </c:pt>
                <c:pt idx="2290">
                  <c:v>-1.6166</c:v>
                </c:pt>
                <c:pt idx="2291">
                  <c:v>-1.3814</c:v>
                </c:pt>
                <c:pt idx="2292">
                  <c:v>-1.4342999999999999</c:v>
                </c:pt>
                <c:pt idx="2293">
                  <c:v>-1.5133000000000001</c:v>
                </c:pt>
                <c:pt idx="2294">
                  <c:v>-1.2241</c:v>
                </c:pt>
                <c:pt idx="2295">
                  <c:v>-0.71901999999999999</c:v>
                </c:pt>
                <c:pt idx="2296">
                  <c:v>-0.24747</c:v>
                </c:pt>
                <c:pt idx="2297">
                  <c:v>0.21646000000000001</c:v>
                </c:pt>
                <c:pt idx="2298">
                  <c:v>0.56520000000000004</c:v>
                </c:pt>
                <c:pt idx="2299">
                  <c:v>0.80857999999999997</c:v>
                </c:pt>
                <c:pt idx="2300">
                  <c:v>1.0083</c:v>
                </c:pt>
                <c:pt idx="2301">
                  <c:v>1.2435</c:v>
                </c:pt>
                <c:pt idx="2302">
                  <c:v>1.6093</c:v>
                </c:pt>
                <c:pt idx="2303">
                  <c:v>2.1255000000000002</c:v>
                </c:pt>
                <c:pt idx="2304">
                  <c:v>2.6738</c:v>
                </c:pt>
                <c:pt idx="2305">
                  <c:v>3.2431000000000001</c:v>
                </c:pt>
                <c:pt idx="2306">
                  <c:v>3.9679000000000002</c:v>
                </c:pt>
                <c:pt idx="2307">
                  <c:v>4.6299000000000001</c:v>
                </c:pt>
                <c:pt idx="2308">
                  <c:v>5.3890000000000002</c:v>
                </c:pt>
                <c:pt idx="2309">
                  <c:v>6.0225</c:v>
                </c:pt>
                <c:pt idx="2310">
                  <c:v>6.8068</c:v>
                </c:pt>
                <c:pt idx="2311">
                  <c:v>8.0450999999999997</c:v>
                </c:pt>
                <c:pt idx="2312">
                  <c:v>9.1264000000000003</c:v>
                </c:pt>
                <c:pt idx="2313">
                  <c:v>9.9781999999999993</c:v>
                </c:pt>
                <c:pt idx="2314">
                  <c:v>10.961</c:v>
                </c:pt>
                <c:pt idx="2315">
                  <c:v>11.741</c:v>
                </c:pt>
                <c:pt idx="2316">
                  <c:v>12.512</c:v>
                </c:pt>
                <c:pt idx="2317">
                  <c:v>13.425000000000001</c:v>
                </c:pt>
                <c:pt idx="2318">
                  <c:v>14.631</c:v>
                </c:pt>
                <c:pt idx="2319">
                  <c:v>15.471</c:v>
                </c:pt>
                <c:pt idx="2320">
                  <c:v>15.922000000000001</c:v>
                </c:pt>
                <c:pt idx="2321">
                  <c:v>16.518999999999998</c:v>
                </c:pt>
                <c:pt idx="2322">
                  <c:v>17.123999999999999</c:v>
                </c:pt>
                <c:pt idx="2323">
                  <c:v>17.626999999999999</c:v>
                </c:pt>
                <c:pt idx="2324">
                  <c:v>18.114999999999998</c:v>
                </c:pt>
                <c:pt idx="2325">
                  <c:v>18.463000000000001</c:v>
                </c:pt>
                <c:pt idx="2326">
                  <c:v>18.920000000000002</c:v>
                </c:pt>
                <c:pt idx="2327">
                  <c:v>19.585000000000001</c:v>
                </c:pt>
                <c:pt idx="2328">
                  <c:v>20.071000000000002</c:v>
                </c:pt>
                <c:pt idx="2329">
                  <c:v>20.503</c:v>
                </c:pt>
                <c:pt idx="2330">
                  <c:v>20.928999999999998</c:v>
                </c:pt>
                <c:pt idx="2331">
                  <c:v>21.215</c:v>
                </c:pt>
                <c:pt idx="2332">
                  <c:v>21.617999999999999</c:v>
                </c:pt>
                <c:pt idx="2333">
                  <c:v>22.178999999999998</c:v>
                </c:pt>
                <c:pt idx="2334">
                  <c:v>22.841999999999999</c:v>
                </c:pt>
                <c:pt idx="2335">
                  <c:v>23.475999999999999</c:v>
                </c:pt>
                <c:pt idx="2336">
                  <c:v>24.202999999999999</c:v>
                </c:pt>
                <c:pt idx="2337">
                  <c:v>25.015000000000001</c:v>
                </c:pt>
                <c:pt idx="2338">
                  <c:v>25.379000000000001</c:v>
                </c:pt>
                <c:pt idx="2339">
                  <c:v>25.577000000000002</c:v>
                </c:pt>
                <c:pt idx="2340">
                  <c:v>25.814</c:v>
                </c:pt>
                <c:pt idx="2341">
                  <c:v>26.09</c:v>
                </c:pt>
                <c:pt idx="2342">
                  <c:v>26.209</c:v>
                </c:pt>
                <c:pt idx="2343">
                  <c:v>26.231000000000002</c:v>
                </c:pt>
                <c:pt idx="2344">
                  <c:v>26.433</c:v>
                </c:pt>
                <c:pt idx="2345">
                  <c:v>26.811</c:v>
                </c:pt>
                <c:pt idx="2346">
                  <c:v>27.588000000000001</c:v>
                </c:pt>
                <c:pt idx="2347">
                  <c:v>28.338000000000001</c:v>
                </c:pt>
                <c:pt idx="2348">
                  <c:v>28.678999999999998</c:v>
                </c:pt>
                <c:pt idx="2349">
                  <c:v>28.72</c:v>
                </c:pt>
                <c:pt idx="2350">
                  <c:v>28.646000000000001</c:v>
                </c:pt>
                <c:pt idx="2351">
                  <c:v>28.518999999999998</c:v>
                </c:pt>
                <c:pt idx="2352">
                  <c:v>28.477</c:v>
                </c:pt>
                <c:pt idx="2353">
                  <c:v>28.866</c:v>
                </c:pt>
                <c:pt idx="2354">
                  <c:v>29.605</c:v>
                </c:pt>
                <c:pt idx="2355">
                  <c:v>30.49</c:v>
                </c:pt>
                <c:pt idx="2356">
                  <c:v>31.515999999999998</c:v>
                </c:pt>
                <c:pt idx="2357">
                  <c:v>32.143000000000001</c:v>
                </c:pt>
                <c:pt idx="2358">
                  <c:v>32.261000000000003</c:v>
                </c:pt>
                <c:pt idx="2359">
                  <c:v>32.244</c:v>
                </c:pt>
                <c:pt idx="2360">
                  <c:v>32.442999999999998</c:v>
                </c:pt>
                <c:pt idx="2361">
                  <c:v>32.869</c:v>
                </c:pt>
                <c:pt idx="2362">
                  <c:v>33.512</c:v>
                </c:pt>
                <c:pt idx="2363">
                  <c:v>34.091999999999999</c:v>
                </c:pt>
                <c:pt idx="2364">
                  <c:v>34.491</c:v>
                </c:pt>
                <c:pt idx="2365">
                  <c:v>34.770000000000003</c:v>
                </c:pt>
                <c:pt idx="2366">
                  <c:v>34.722000000000001</c:v>
                </c:pt>
                <c:pt idx="2367">
                  <c:v>34.494999999999997</c:v>
                </c:pt>
                <c:pt idx="2368">
                  <c:v>34.64</c:v>
                </c:pt>
                <c:pt idx="2369">
                  <c:v>35.125</c:v>
                </c:pt>
                <c:pt idx="2370">
                  <c:v>35.732999999999997</c:v>
                </c:pt>
                <c:pt idx="2371">
                  <c:v>36.594000000000001</c:v>
                </c:pt>
                <c:pt idx="2372">
                  <c:v>37.088999999999999</c:v>
                </c:pt>
                <c:pt idx="2373">
                  <c:v>37.183</c:v>
                </c:pt>
                <c:pt idx="2374">
                  <c:v>37.186</c:v>
                </c:pt>
                <c:pt idx="2375">
                  <c:v>37.015000000000001</c:v>
                </c:pt>
                <c:pt idx="2376">
                  <c:v>36.887</c:v>
                </c:pt>
                <c:pt idx="2377">
                  <c:v>36.640999999999998</c:v>
                </c:pt>
                <c:pt idx="2378">
                  <c:v>36.578000000000003</c:v>
                </c:pt>
                <c:pt idx="2379">
                  <c:v>36.777999999999999</c:v>
                </c:pt>
                <c:pt idx="2380">
                  <c:v>36.774000000000001</c:v>
                </c:pt>
                <c:pt idx="2381">
                  <c:v>37.143999999999998</c:v>
                </c:pt>
                <c:pt idx="2382">
                  <c:v>37.512</c:v>
                </c:pt>
                <c:pt idx="2383">
                  <c:v>37.551000000000002</c:v>
                </c:pt>
                <c:pt idx="2384">
                  <c:v>37.625</c:v>
                </c:pt>
                <c:pt idx="2385">
                  <c:v>37.892000000000003</c:v>
                </c:pt>
                <c:pt idx="2386">
                  <c:v>38.360999999999997</c:v>
                </c:pt>
                <c:pt idx="2387">
                  <c:v>38.838999999999999</c:v>
                </c:pt>
                <c:pt idx="2388">
                  <c:v>39.319000000000003</c:v>
                </c:pt>
                <c:pt idx="2389">
                  <c:v>39.643000000000001</c:v>
                </c:pt>
                <c:pt idx="2390">
                  <c:v>39.811</c:v>
                </c:pt>
                <c:pt idx="2391">
                  <c:v>39.598999999999997</c:v>
                </c:pt>
                <c:pt idx="2392">
                  <c:v>39.246000000000002</c:v>
                </c:pt>
                <c:pt idx="2393">
                  <c:v>39.151000000000003</c:v>
                </c:pt>
                <c:pt idx="2394">
                  <c:v>39.520000000000003</c:v>
                </c:pt>
                <c:pt idx="2395">
                  <c:v>40.045999999999999</c:v>
                </c:pt>
                <c:pt idx="2396">
                  <c:v>40.082999999999998</c:v>
                </c:pt>
                <c:pt idx="2397">
                  <c:v>39.999000000000002</c:v>
                </c:pt>
                <c:pt idx="2398">
                  <c:v>39.978999999999999</c:v>
                </c:pt>
                <c:pt idx="2399">
                  <c:v>39.92</c:v>
                </c:pt>
                <c:pt idx="2400">
                  <c:v>39.9</c:v>
                </c:pt>
                <c:pt idx="2401">
                  <c:v>40.134999999999998</c:v>
                </c:pt>
                <c:pt idx="2402">
                  <c:v>40.393000000000001</c:v>
                </c:pt>
                <c:pt idx="2403">
                  <c:v>40.69</c:v>
                </c:pt>
                <c:pt idx="2404">
                  <c:v>40.661000000000001</c:v>
                </c:pt>
                <c:pt idx="2405">
                  <c:v>40.674999999999997</c:v>
                </c:pt>
                <c:pt idx="2406">
                  <c:v>40.758000000000003</c:v>
                </c:pt>
                <c:pt idx="2407">
                  <c:v>40.677</c:v>
                </c:pt>
                <c:pt idx="2408">
                  <c:v>40.704000000000001</c:v>
                </c:pt>
                <c:pt idx="2409">
                  <c:v>40.619</c:v>
                </c:pt>
                <c:pt idx="2410">
                  <c:v>40.195999999999998</c:v>
                </c:pt>
                <c:pt idx="2411">
                  <c:v>39.741999999999997</c:v>
                </c:pt>
                <c:pt idx="2412">
                  <c:v>39.226999999999997</c:v>
                </c:pt>
                <c:pt idx="2413">
                  <c:v>38.546999999999997</c:v>
                </c:pt>
                <c:pt idx="2414">
                  <c:v>37.715000000000003</c:v>
                </c:pt>
                <c:pt idx="2415">
                  <c:v>36.74</c:v>
                </c:pt>
                <c:pt idx="2416">
                  <c:v>35.597000000000001</c:v>
                </c:pt>
                <c:pt idx="2417">
                  <c:v>33.968000000000004</c:v>
                </c:pt>
                <c:pt idx="2418">
                  <c:v>32.195</c:v>
                </c:pt>
                <c:pt idx="2419">
                  <c:v>30.356999999999999</c:v>
                </c:pt>
                <c:pt idx="2420">
                  <c:v>28.276</c:v>
                </c:pt>
                <c:pt idx="2421">
                  <c:v>26.155999999999999</c:v>
                </c:pt>
                <c:pt idx="2422">
                  <c:v>24.177</c:v>
                </c:pt>
                <c:pt idx="2423">
                  <c:v>22.242999999999999</c:v>
                </c:pt>
                <c:pt idx="2424">
                  <c:v>20.324000000000002</c:v>
                </c:pt>
                <c:pt idx="2425">
                  <c:v>18.494</c:v>
                </c:pt>
                <c:pt idx="2426">
                  <c:v>16.818999999999999</c:v>
                </c:pt>
                <c:pt idx="2427">
                  <c:v>15.13</c:v>
                </c:pt>
                <c:pt idx="2428">
                  <c:v>13.631</c:v>
                </c:pt>
                <c:pt idx="2429">
                  <c:v>12.337999999999999</c:v>
                </c:pt>
                <c:pt idx="2430">
                  <c:v>10.840999999999999</c:v>
                </c:pt>
                <c:pt idx="2431">
                  <c:v>9.7774999999999999</c:v>
                </c:pt>
                <c:pt idx="2432">
                  <c:v>9.5505999999999993</c:v>
                </c:pt>
                <c:pt idx="2433">
                  <c:v>9.4639000000000006</c:v>
                </c:pt>
                <c:pt idx="2434">
                  <c:v>9.109</c:v>
                </c:pt>
                <c:pt idx="2435">
                  <c:v>8.1470000000000002</c:v>
                </c:pt>
                <c:pt idx="2436">
                  <c:v>6.6570999999999998</c:v>
                </c:pt>
                <c:pt idx="2437">
                  <c:v>4.8169000000000004</c:v>
                </c:pt>
                <c:pt idx="2438">
                  <c:v>3.1383999999999999</c:v>
                </c:pt>
                <c:pt idx="2439">
                  <c:v>1.7955000000000001</c:v>
                </c:pt>
                <c:pt idx="2440">
                  <c:v>0.76388</c:v>
                </c:pt>
                <c:pt idx="2441">
                  <c:v>-6.2704999999999997E-2</c:v>
                </c:pt>
                <c:pt idx="2442">
                  <c:v>-0.83592</c:v>
                </c:pt>
                <c:pt idx="2443">
                  <c:v>-1.4333</c:v>
                </c:pt>
                <c:pt idx="2444">
                  <c:v>-1.8587</c:v>
                </c:pt>
                <c:pt idx="2445">
                  <c:v>-2.1785999999999999</c:v>
                </c:pt>
                <c:pt idx="2446">
                  <c:v>-2.3975</c:v>
                </c:pt>
                <c:pt idx="2447">
                  <c:v>-2.5836000000000001</c:v>
                </c:pt>
                <c:pt idx="2448">
                  <c:v>-2.9310999999999998</c:v>
                </c:pt>
                <c:pt idx="2449">
                  <c:v>-3.3182999999999998</c:v>
                </c:pt>
                <c:pt idx="2450">
                  <c:v>-3.7841</c:v>
                </c:pt>
                <c:pt idx="2451">
                  <c:v>-4.2805</c:v>
                </c:pt>
                <c:pt idx="2452">
                  <c:v>-4.8251999999999997</c:v>
                </c:pt>
                <c:pt idx="2453">
                  <c:v>-5.2095000000000002</c:v>
                </c:pt>
                <c:pt idx="2454">
                  <c:v>-5.3436000000000003</c:v>
                </c:pt>
                <c:pt idx="2455">
                  <c:v>-5.4320000000000004</c:v>
                </c:pt>
                <c:pt idx="2456">
                  <c:v>-5.3971999999999998</c:v>
                </c:pt>
                <c:pt idx="2457">
                  <c:v>-5.4622000000000002</c:v>
                </c:pt>
                <c:pt idx="2458">
                  <c:v>-5.5625999999999998</c:v>
                </c:pt>
                <c:pt idx="2459">
                  <c:v>-5.5617000000000001</c:v>
                </c:pt>
                <c:pt idx="2460">
                  <c:v>-5.5571999999999999</c:v>
                </c:pt>
                <c:pt idx="2461">
                  <c:v>-5.4988000000000001</c:v>
                </c:pt>
                <c:pt idx="2462">
                  <c:v>-5.5119999999999996</c:v>
                </c:pt>
                <c:pt idx="2463">
                  <c:v>-5.548</c:v>
                </c:pt>
                <c:pt idx="2464">
                  <c:v>-5.5301</c:v>
                </c:pt>
                <c:pt idx="2465">
                  <c:v>-5.5164999999999997</c:v>
                </c:pt>
                <c:pt idx="2466">
                  <c:v>-5.5141</c:v>
                </c:pt>
                <c:pt idx="2467">
                  <c:v>-5.5807000000000002</c:v>
                </c:pt>
                <c:pt idx="2468">
                  <c:v>-5.6241000000000003</c:v>
                </c:pt>
                <c:pt idx="2469">
                  <c:v>-5.6089000000000002</c:v>
                </c:pt>
                <c:pt idx="2470">
                  <c:v>-5.6253000000000002</c:v>
                </c:pt>
                <c:pt idx="2471">
                  <c:v>-5.6405000000000003</c:v>
                </c:pt>
                <c:pt idx="2472">
                  <c:v>-5.6711</c:v>
                </c:pt>
                <c:pt idx="2473">
                  <c:v>-5.5785999999999998</c:v>
                </c:pt>
                <c:pt idx="2474">
                  <c:v>-5.4740000000000002</c:v>
                </c:pt>
                <c:pt idx="2475">
                  <c:v>-5.3932000000000002</c:v>
                </c:pt>
                <c:pt idx="2476">
                  <c:v>-5.2645999999999997</c:v>
                </c:pt>
                <c:pt idx="2477">
                  <c:v>-5.1727999999999996</c:v>
                </c:pt>
                <c:pt idx="2478">
                  <c:v>-5.0876000000000001</c:v>
                </c:pt>
                <c:pt idx="2479">
                  <c:v>-5.0057999999999998</c:v>
                </c:pt>
                <c:pt idx="2480">
                  <c:v>-4.9744999999999999</c:v>
                </c:pt>
                <c:pt idx="2481">
                  <c:v>-4.9625000000000004</c:v>
                </c:pt>
                <c:pt idx="2482">
                  <c:v>-4.9770000000000003</c:v>
                </c:pt>
                <c:pt idx="2483">
                  <c:v>-5.0477999999999996</c:v>
                </c:pt>
                <c:pt idx="2484">
                  <c:v>-5.0128000000000004</c:v>
                </c:pt>
                <c:pt idx="2485">
                  <c:v>-5.0141</c:v>
                </c:pt>
                <c:pt idx="2486">
                  <c:v>-4.8993000000000002</c:v>
                </c:pt>
                <c:pt idx="2487">
                  <c:v>-4.7595000000000001</c:v>
                </c:pt>
                <c:pt idx="2488">
                  <c:v>-4.6246999999999998</c:v>
                </c:pt>
                <c:pt idx="2489">
                  <c:v>-4.4801000000000002</c:v>
                </c:pt>
                <c:pt idx="2490">
                  <c:v>-4.4752999999999998</c:v>
                </c:pt>
                <c:pt idx="2491">
                  <c:v>-4.4880000000000004</c:v>
                </c:pt>
                <c:pt idx="2492">
                  <c:v>-4.5327000000000002</c:v>
                </c:pt>
                <c:pt idx="2493">
                  <c:v>-4.7182000000000004</c:v>
                </c:pt>
                <c:pt idx="2494">
                  <c:v>-5.0144000000000002</c:v>
                </c:pt>
                <c:pt idx="2495">
                  <c:v>-5.2660999999999998</c:v>
                </c:pt>
                <c:pt idx="2496">
                  <c:v>-5.4062000000000001</c:v>
                </c:pt>
                <c:pt idx="2497">
                  <c:v>-5.6326999999999998</c:v>
                </c:pt>
                <c:pt idx="2498">
                  <c:v>-5.8097000000000003</c:v>
                </c:pt>
                <c:pt idx="2499">
                  <c:v>-5.8753000000000002</c:v>
                </c:pt>
                <c:pt idx="2500">
                  <c:v>-5.8586</c:v>
                </c:pt>
                <c:pt idx="2501">
                  <c:v>-5.8209</c:v>
                </c:pt>
                <c:pt idx="2502">
                  <c:v>-6.0030000000000001</c:v>
                </c:pt>
                <c:pt idx="2503">
                  <c:v>-6.2443999999999997</c:v>
                </c:pt>
                <c:pt idx="2504">
                  <c:v>-6.3186999999999998</c:v>
                </c:pt>
                <c:pt idx="2505">
                  <c:v>-6.3654999999999999</c:v>
                </c:pt>
                <c:pt idx="2506">
                  <c:v>-6.3906000000000001</c:v>
                </c:pt>
                <c:pt idx="2507">
                  <c:v>-6.4051999999999998</c:v>
                </c:pt>
                <c:pt idx="2508">
                  <c:v>-6.3944999999999999</c:v>
                </c:pt>
                <c:pt idx="2509">
                  <c:v>-6.4542999999999999</c:v>
                </c:pt>
                <c:pt idx="2510">
                  <c:v>-6.5682999999999998</c:v>
                </c:pt>
                <c:pt idx="2511">
                  <c:v>-6.6016000000000004</c:v>
                </c:pt>
                <c:pt idx="2512">
                  <c:v>-6.6600999999999999</c:v>
                </c:pt>
                <c:pt idx="2513">
                  <c:v>-6.6863000000000001</c:v>
                </c:pt>
                <c:pt idx="2514">
                  <c:v>-6.6782000000000004</c:v>
                </c:pt>
                <c:pt idx="2515">
                  <c:v>-6.6359000000000004</c:v>
                </c:pt>
                <c:pt idx="2516">
                  <c:v>-6.5608000000000004</c:v>
                </c:pt>
                <c:pt idx="2517">
                  <c:v>-6.5152999999999999</c:v>
                </c:pt>
                <c:pt idx="2518">
                  <c:v>-6.5513000000000003</c:v>
                </c:pt>
                <c:pt idx="2519">
                  <c:v>-6.6421000000000001</c:v>
                </c:pt>
                <c:pt idx="2520">
                  <c:v>-6.8685</c:v>
                </c:pt>
                <c:pt idx="2521">
                  <c:v>-7.0884999999999998</c:v>
                </c:pt>
                <c:pt idx="2522">
                  <c:v>-7.2380000000000004</c:v>
                </c:pt>
                <c:pt idx="2523">
                  <c:v>-7.2655000000000003</c:v>
                </c:pt>
                <c:pt idx="2524">
                  <c:v>-7.2083000000000004</c:v>
                </c:pt>
                <c:pt idx="2525">
                  <c:v>-7.1707000000000001</c:v>
                </c:pt>
                <c:pt idx="2526">
                  <c:v>-7.0656999999999996</c:v>
                </c:pt>
                <c:pt idx="2527">
                  <c:v>-6.9516</c:v>
                </c:pt>
                <c:pt idx="2528">
                  <c:v>-6.8263999999999996</c:v>
                </c:pt>
                <c:pt idx="2529">
                  <c:v>-6.6409000000000002</c:v>
                </c:pt>
                <c:pt idx="2530">
                  <c:v>-6.4893999999999998</c:v>
                </c:pt>
                <c:pt idx="2531">
                  <c:v>-6.4466000000000001</c:v>
                </c:pt>
                <c:pt idx="2532">
                  <c:v>-6.4656000000000002</c:v>
                </c:pt>
                <c:pt idx="2533">
                  <c:v>-6.4451000000000001</c:v>
                </c:pt>
                <c:pt idx="2534">
                  <c:v>-6.282</c:v>
                </c:pt>
                <c:pt idx="2535">
                  <c:v>-6.0835999999999997</c:v>
                </c:pt>
                <c:pt idx="2536">
                  <c:v>-5.8795999999999999</c:v>
                </c:pt>
                <c:pt idx="2537">
                  <c:v>-5.7355999999999998</c:v>
                </c:pt>
                <c:pt idx="2538">
                  <c:v>-5.7060000000000004</c:v>
                </c:pt>
                <c:pt idx="2539">
                  <c:v>-5.6310000000000002</c:v>
                </c:pt>
                <c:pt idx="2540">
                  <c:v>-5.6157000000000004</c:v>
                </c:pt>
                <c:pt idx="2541">
                  <c:v>-5.6367000000000003</c:v>
                </c:pt>
                <c:pt idx="2542">
                  <c:v>-5.7133000000000003</c:v>
                </c:pt>
                <c:pt idx="2543">
                  <c:v>-5.8852000000000002</c:v>
                </c:pt>
                <c:pt idx="2544">
                  <c:v>-6.1040999999999999</c:v>
                </c:pt>
                <c:pt idx="2545">
                  <c:v>-6.3299000000000003</c:v>
                </c:pt>
                <c:pt idx="2546">
                  <c:v>-6.3860000000000001</c:v>
                </c:pt>
                <c:pt idx="2547">
                  <c:v>-6.4272999999999998</c:v>
                </c:pt>
                <c:pt idx="2548">
                  <c:v>-6.5418000000000003</c:v>
                </c:pt>
                <c:pt idx="2549">
                  <c:v>-6.6120999999999999</c:v>
                </c:pt>
                <c:pt idx="2550">
                  <c:v>-6.7495000000000003</c:v>
                </c:pt>
                <c:pt idx="2551">
                  <c:v>-6.8826000000000001</c:v>
                </c:pt>
                <c:pt idx="2552">
                  <c:v>-7.0522999999999998</c:v>
                </c:pt>
                <c:pt idx="2553">
                  <c:v>-7.1858000000000004</c:v>
                </c:pt>
                <c:pt idx="2554">
                  <c:v>-7.2507000000000001</c:v>
                </c:pt>
                <c:pt idx="2555">
                  <c:v>-7.4021999999999997</c:v>
                </c:pt>
                <c:pt idx="2556">
                  <c:v>-7.5618999999999996</c:v>
                </c:pt>
                <c:pt idx="2557">
                  <c:v>-7.7531999999999996</c:v>
                </c:pt>
                <c:pt idx="2558">
                  <c:v>-7.8989000000000003</c:v>
                </c:pt>
                <c:pt idx="2559">
                  <c:v>-7.9366000000000003</c:v>
                </c:pt>
                <c:pt idx="2560">
                  <c:v>-7.9500999999999999</c:v>
                </c:pt>
                <c:pt idx="2561">
                  <c:v>-7.9134000000000002</c:v>
                </c:pt>
                <c:pt idx="2562">
                  <c:v>-7.8840000000000003</c:v>
                </c:pt>
                <c:pt idx="2563">
                  <c:v>-7.9688999999999997</c:v>
                </c:pt>
                <c:pt idx="2564">
                  <c:v>-8.2243999999999993</c:v>
                </c:pt>
                <c:pt idx="2565">
                  <c:v>-8.5792999999999999</c:v>
                </c:pt>
                <c:pt idx="2566">
                  <c:v>-8.7677999999999994</c:v>
                </c:pt>
                <c:pt idx="2567">
                  <c:v>-8.9156999999999993</c:v>
                </c:pt>
                <c:pt idx="2568">
                  <c:v>-9.0988000000000007</c:v>
                </c:pt>
                <c:pt idx="2569">
                  <c:v>-9.3515999999999995</c:v>
                </c:pt>
                <c:pt idx="2570">
                  <c:v>-9.7234999999999996</c:v>
                </c:pt>
                <c:pt idx="2571">
                  <c:v>-10.137</c:v>
                </c:pt>
                <c:pt idx="2572">
                  <c:v>-10.664</c:v>
                </c:pt>
                <c:pt idx="2573">
                  <c:v>-11.347</c:v>
                </c:pt>
                <c:pt idx="2574">
                  <c:v>-12.028</c:v>
                </c:pt>
                <c:pt idx="2575">
                  <c:v>-12.579000000000001</c:v>
                </c:pt>
                <c:pt idx="2576">
                  <c:v>-13.180999999999999</c:v>
                </c:pt>
                <c:pt idx="2577">
                  <c:v>-13.885999999999999</c:v>
                </c:pt>
                <c:pt idx="2578">
                  <c:v>-14.696999999999999</c:v>
                </c:pt>
                <c:pt idx="2579">
                  <c:v>-15.676</c:v>
                </c:pt>
                <c:pt idx="2580">
                  <c:v>-16.398</c:v>
                </c:pt>
                <c:pt idx="2581">
                  <c:v>-16.914000000000001</c:v>
                </c:pt>
                <c:pt idx="2582">
                  <c:v>-17.63</c:v>
                </c:pt>
                <c:pt idx="2583">
                  <c:v>-18.599</c:v>
                </c:pt>
                <c:pt idx="2584">
                  <c:v>-19.597999999999999</c:v>
                </c:pt>
                <c:pt idx="2585">
                  <c:v>-20.731999999999999</c:v>
                </c:pt>
                <c:pt idx="2586">
                  <c:v>-21.957000000000001</c:v>
                </c:pt>
                <c:pt idx="2587">
                  <c:v>-23.116</c:v>
                </c:pt>
                <c:pt idx="2588">
                  <c:v>-24.254999999999999</c:v>
                </c:pt>
                <c:pt idx="2589">
                  <c:v>-25.248000000000001</c:v>
                </c:pt>
                <c:pt idx="2590">
                  <c:v>-26.071000000000002</c:v>
                </c:pt>
                <c:pt idx="2591">
                  <c:v>-26.911000000000001</c:v>
                </c:pt>
                <c:pt idx="2592">
                  <c:v>-27.585999999999999</c:v>
                </c:pt>
                <c:pt idx="2593">
                  <c:v>-28.44</c:v>
                </c:pt>
                <c:pt idx="2594">
                  <c:v>-29.388000000000002</c:v>
                </c:pt>
                <c:pt idx="2595">
                  <c:v>-29.847999999999999</c:v>
                </c:pt>
                <c:pt idx="2596">
                  <c:v>-30.05</c:v>
                </c:pt>
                <c:pt idx="2597">
                  <c:v>-30.462</c:v>
                </c:pt>
                <c:pt idx="2598">
                  <c:v>-31.388999999999999</c:v>
                </c:pt>
                <c:pt idx="2599">
                  <c:v>-32.811</c:v>
                </c:pt>
                <c:pt idx="2600">
                  <c:v>-34.231999999999999</c:v>
                </c:pt>
                <c:pt idx="2601">
                  <c:v>-35.305</c:v>
                </c:pt>
                <c:pt idx="2602">
                  <c:v>-36.411999999999999</c:v>
                </c:pt>
                <c:pt idx="2603">
                  <c:v>-37.433</c:v>
                </c:pt>
                <c:pt idx="2604">
                  <c:v>-37.874000000000002</c:v>
                </c:pt>
                <c:pt idx="2605">
                  <c:v>-38.671999999999997</c:v>
                </c:pt>
                <c:pt idx="2606">
                  <c:v>-39.624000000000002</c:v>
                </c:pt>
                <c:pt idx="2607">
                  <c:v>-40.834000000000003</c:v>
                </c:pt>
                <c:pt idx="2608">
                  <c:v>-41.892000000000003</c:v>
                </c:pt>
                <c:pt idx="2609">
                  <c:v>-42.917000000000002</c:v>
                </c:pt>
                <c:pt idx="2610">
                  <c:v>-43.825000000000003</c:v>
                </c:pt>
                <c:pt idx="2611">
                  <c:v>-44.503</c:v>
                </c:pt>
                <c:pt idx="2612">
                  <c:v>-45.247</c:v>
                </c:pt>
                <c:pt idx="2613">
                  <c:v>-46.25</c:v>
                </c:pt>
                <c:pt idx="2614">
                  <c:v>-46.884999999999998</c:v>
                </c:pt>
                <c:pt idx="2615">
                  <c:v>-47.347999999999999</c:v>
                </c:pt>
                <c:pt idx="2616">
                  <c:v>-47.898000000000003</c:v>
                </c:pt>
                <c:pt idx="2617">
                  <c:v>-48.337000000000003</c:v>
                </c:pt>
                <c:pt idx="2618">
                  <c:v>-49.024000000000001</c:v>
                </c:pt>
                <c:pt idx="2619">
                  <c:v>-49.558</c:v>
                </c:pt>
                <c:pt idx="2620">
                  <c:v>-50.578000000000003</c:v>
                </c:pt>
                <c:pt idx="2621">
                  <c:v>-51.575000000000003</c:v>
                </c:pt>
                <c:pt idx="2622">
                  <c:v>-51.93</c:v>
                </c:pt>
                <c:pt idx="2623">
                  <c:v>-51.783999999999999</c:v>
                </c:pt>
                <c:pt idx="2624">
                  <c:v>-52.249000000000002</c:v>
                </c:pt>
                <c:pt idx="2625">
                  <c:v>-52.954999999999998</c:v>
                </c:pt>
                <c:pt idx="2626">
                  <c:v>-53.38</c:v>
                </c:pt>
                <c:pt idx="2627">
                  <c:v>-53.920999999999999</c:v>
                </c:pt>
                <c:pt idx="2628">
                  <c:v>-54.411000000000001</c:v>
                </c:pt>
                <c:pt idx="2629">
                  <c:v>-54.414999999999999</c:v>
                </c:pt>
                <c:pt idx="2630">
                  <c:v>-54.78</c:v>
                </c:pt>
                <c:pt idx="2631">
                  <c:v>-55.381999999999998</c:v>
                </c:pt>
                <c:pt idx="2632">
                  <c:v>-56.234999999999999</c:v>
                </c:pt>
                <c:pt idx="2633">
                  <c:v>-57.256999999999998</c:v>
                </c:pt>
                <c:pt idx="2634">
                  <c:v>-57.753999999999998</c:v>
                </c:pt>
                <c:pt idx="2635">
                  <c:v>-58.054000000000002</c:v>
                </c:pt>
                <c:pt idx="2636">
                  <c:v>-58.124000000000002</c:v>
                </c:pt>
                <c:pt idx="2637">
                  <c:v>-58.216999999999999</c:v>
                </c:pt>
                <c:pt idx="2638">
                  <c:v>-58.683999999999997</c:v>
                </c:pt>
                <c:pt idx="2639">
                  <c:v>-58.875</c:v>
                </c:pt>
                <c:pt idx="2640">
                  <c:v>-59.337000000000003</c:v>
                </c:pt>
                <c:pt idx="2641">
                  <c:v>-59.555999999999997</c:v>
                </c:pt>
                <c:pt idx="2642">
                  <c:v>-59.145000000000003</c:v>
                </c:pt>
                <c:pt idx="2643">
                  <c:v>-59.201999999999998</c:v>
                </c:pt>
                <c:pt idx="2644">
                  <c:v>-59.884</c:v>
                </c:pt>
                <c:pt idx="2645">
                  <c:v>-60.811</c:v>
                </c:pt>
                <c:pt idx="2646">
                  <c:v>-61.738999999999997</c:v>
                </c:pt>
                <c:pt idx="2647">
                  <c:v>-62.417999999999999</c:v>
                </c:pt>
                <c:pt idx="2648">
                  <c:v>-62.966000000000001</c:v>
                </c:pt>
                <c:pt idx="2649">
                  <c:v>-62.774000000000001</c:v>
                </c:pt>
                <c:pt idx="2650">
                  <c:v>-62.223999999999997</c:v>
                </c:pt>
                <c:pt idx="2651">
                  <c:v>-62.741</c:v>
                </c:pt>
                <c:pt idx="2652">
                  <c:v>-63.389000000000003</c:v>
                </c:pt>
                <c:pt idx="2653">
                  <c:v>-64.088999999999999</c:v>
                </c:pt>
                <c:pt idx="2654">
                  <c:v>-64.393000000000001</c:v>
                </c:pt>
                <c:pt idx="2655">
                  <c:v>-64.203999999999994</c:v>
                </c:pt>
                <c:pt idx="2656">
                  <c:v>-64.025999999999996</c:v>
                </c:pt>
                <c:pt idx="2657">
                  <c:v>-64.477999999999994</c:v>
                </c:pt>
                <c:pt idx="2658">
                  <c:v>-64.587999999999994</c:v>
                </c:pt>
                <c:pt idx="2659">
                  <c:v>-64.53</c:v>
                </c:pt>
                <c:pt idx="2660">
                  <c:v>-64.516000000000005</c:v>
                </c:pt>
                <c:pt idx="2661">
                  <c:v>-64.524000000000001</c:v>
                </c:pt>
                <c:pt idx="2662">
                  <c:v>-64.686000000000007</c:v>
                </c:pt>
                <c:pt idx="2663">
                  <c:v>-64.858000000000004</c:v>
                </c:pt>
                <c:pt idx="2664">
                  <c:v>-65.043999999999997</c:v>
                </c:pt>
                <c:pt idx="2665">
                  <c:v>-65.153000000000006</c:v>
                </c:pt>
                <c:pt idx="2666">
                  <c:v>-65.48</c:v>
                </c:pt>
                <c:pt idx="2667">
                  <c:v>-65.765000000000001</c:v>
                </c:pt>
                <c:pt idx="2668">
                  <c:v>-65.725999999999999</c:v>
                </c:pt>
                <c:pt idx="2669">
                  <c:v>-65.959000000000003</c:v>
                </c:pt>
                <c:pt idx="2670">
                  <c:v>-66.037000000000006</c:v>
                </c:pt>
                <c:pt idx="2671">
                  <c:v>-65.965000000000003</c:v>
                </c:pt>
                <c:pt idx="2672">
                  <c:v>-65.959999999999994</c:v>
                </c:pt>
                <c:pt idx="2673">
                  <c:v>-65.975999999999999</c:v>
                </c:pt>
                <c:pt idx="2674">
                  <c:v>-66.090999999999994</c:v>
                </c:pt>
                <c:pt idx="2675">
                  <c:v>-66.522999999999996</c:v>
                </c:pt>
                <c:pt idx="2676">
                  <c:v>-66.995999999999995</c:v>
                </c:pt>
                <c:pt idx="2677">
                  <c:v>-67.067999999999998</c:v>
                </c:pt>
                <c:pt idx="2678">
                  <c:v>-67.033000000000001</c:v>
                </c:pt>
                <c:pt idx="2679">
                  <c:v>-67.161000000000001</c:v>
                </c:pt>
                <c:pt idx="2680">
                  <c:v>-67.364999999999995</c:v>
                </c:pt>
                <c:pt idx="2681">
                  <c:v>-67.545000000000002</c:v>
                </c:pt>
                <c:pt idx="2682">
                  <c:v>-67.376000000000005</c:v>
                </c:pt>
                <c:pt idx="2683">
                  <c:v>-66.501999999999995</c:v>
                </c:pt>
                <c:pt idx="2684">
                  <c:v>-66.167000000000002</c:v>
                </c:pt>
                <c:pt idx="2685">
                  <c:v>-66.176000000000002</c:v>
                </c:pt>
                <c:pt idx="2686">
                  <c:v>-66.796000000000006</c:v>
                </c:pt>
                <c:pt idx="2687">
                  <c:v>-67.706999999999994</c:v>
                </c:pt>
                <c:pt idx="2688">
                  <c:v>-68.385000000000005</c:v>
                </c:pt>
                <c:pt idx="2689">
                  <c:v>-69.106999999999999</c:v>
                </c:pt>
                <c:pt idx="2690">
                  <c:v>-69.361999999999995</c:v>
                </c:pt>
                <c:pt idx="2691">
                  <c:v>-68.986000000000004</c:v>
                </c:pt>
                <c:pt idx="2692">
                  <c:v>-67.852000000000004</c:v>
                </c:pt>
                <c:pt idx="2693">
                  <c:v>-66.828999999999994</c:v>
                </c:pt>
                <c:pt idx="2694">
                  <c:v>-66.781999999999996</c:v>
                </c:pt>
                <c:pt idx="2695">
                  <c:v>-67.230999999999995</c:v>
                </c:pt>
                <c:pt idx="2696">
                  <c:v>-67.531999999999996</c:v>
                </c:pt>
                <c:pt idx="2697">
                  <c:v>-68.072999999999993</c:v>
                </c:pt>
                <c:pt idx="2698">
                  <c:v>-68.39</c:v>
                </c:pt>
                <c:pt idx="2699">
                  <c:v>-68.804000000000002</c:v>
                </c:pt>
                <c:pt idx="2700">
                  <c:v>-69.028000000000006</c:v>
                </c:pt>
                <c:pt idx="2701">
                  <c:v>-68.909000000000006</c:v>
                </c:pt>
                <c:pt idx="2702">
                  <c:v>-69.207999999999998</c:v>
                </c:pt>
                <c:pt idx="2703">
                  <c:v>-68.822999999999993</c:v>
                </c:pt>
                <c:pt idx="2704">
                  <c:v>-67.543000000000006</c:v>
                </c:pt>
                <c:pt idx="2705">
                  <c:v>-66.188999999999993</c:v>
                </c:pt>
                <c:pt idx="2706">
                  <c:v>-64.653999999999996</c:v>
                </c:pt>
                <c:pt idx="2707">
                  <c:v>-63.375999999999998</c:v>
                </c:pt>
                <c:pt idx="2708">
                  <c:v>-62.36</c:v>
                </c:pt>
                <c:pt idx="2709">
                  <c:v>-62.264000000000003</c:v>
                </c:pt>
                <c:pt idx="2710">
                  <c:v>-62.47</c:v>
                </c:pt>
                <c:pt idx="2711">
                  <c:v>-61.829000000000001</c:v>
                </c:pt>
                <c:pt idx="2712">
                  <c:v>-60.737000000000002</c:v>
                </c:pt>
                <c:pt idx="2713">
                  <c:v>-58.853000000000002</c:v>
                </c:pt>
                <c:pt idx="2714">
                  <c:v>-56.154000000000003</c:v>
                </c:pt>
                <c:pt idx="2715">
                  <c:v>-55.170999999999999</c:v>
                </c:pt>
                <c:pt idx="2716">
                  <c:v>-53.976999999999997</c:v>
                </c:pt>
                <c:pt idx="2717">
                  <c:v>-51.999000000000002</c:v>
                </c:pt>
                <c:pt idx="2718">
                  <c:v>-49.390999999999998</c:v>
                </c:pt>
                <c:pt idx="2719">
                  <c:v>-45.941000000000003</c:v>
                </c:pt>
                <c:pt idx="2720">
                  <c:v>-41.573999999999998</c:v>
                </c:pt>
                <c:pt idx="2721">
                  <c:v>-36.795999999999999</c:v>
                </c:pt>
                <c:pt idx="2722">
                  <c:v>-31.663</c:v>
                </c:pt>
                <c:pt idx="2723">
                  <c:v>-28.306999999999999</c:v>
                </c:pt>
                <c:pt idx="2724">
                  <c:v>-26.331</c:v>
                </c:pt>
                <c:pt idx="2725">
                  <c:v>-22.765000000000001</c:v>
                </c:pt>
                <c:pt idx="2726">
                  <c:v>-20.361000000000001</c:v>
                </c:pt>
                <c:pt idx="2727">
                  <c:v>-18.712</c:v>
                </c:pt>
                <c:pt idx="2728">
                  <c:v>-16.683</c:v>
                </c:pt>
                <c:pt idx="2729">
                  <c:v>-14.821999999999999</c:v>
                </c:pt>
                <c:pt idx="2730">
                  <c:v>-13.31</c:v>
                </c:pt>
                <c:pt idx="2731">
                  <c:v>-12.055</c:v>
                </c:pt>
                <c:pt idx="2732">
                  <c:v>-11.250999999999999</c:v>
                </c:pt>
                <c:pt idx="2733">
                  <c:v>-10.661</c:v>
                </c:pt>
                <c:pt idx="2734">
                  <c:v>-9.94</c:v>
                </c:pt>
                <c:pt idx="2735">
                  <c:v>-9.1420999999999992</c:v>
                </c:pt>
                <c:pt idx="2736">
                  <c:v>-8.4099000000000004</c:v>
                </c:pt>
                <c:pt idx="2737">
                  <c:v>-7.968</c:v>
                </c:pt>
                <c:pt idx="2738">
                  <c:v>-7.7664999999999997</c:v>
                </c:pt>
                <c:pt idx="2739">
                  <c:v>-7.7808000000000002</c:v>
                </c:pt>
                <c:pt idx="2740">
                  <c:v>-8.0109999999999992</c:v>
                </c:pt>
                <c:pt idx="2741">
                  <c:v>-8.0945</c:v>
                </c:pt>
                <c:pt idx="2742">
                  <c:v>-7.9641000000000002</c:v>
                </c:pt>
                <c:pt idx="2743">
                  <c:v>-7.7126999999999999</c:v>
                </c:pt>
                <c:pt idx="2744">
                  <c:v>-7.4562999999999997</c:v>
                </c:pt>
                <c:pt idx="2745">
                  <c:v>-7.4633000000000003</c:v>
                </c:pt>
                <c:pt idx="2746">
                  <c:v>-7.4417999999999997</c:v>
                </c:pt>
                <c:pt idx="2747">
                  <c:v>-7.3322000000000003</c:v>
                </c:pt>
                <c:pt idx="2748">
                  <c:v>-7.0603999999999996</c:v>
                </c:pt>
                <c:pt idx="2749">
                  <c:v>-6.3841000000000001</c:v>
                </c:pt>
                <c:pt idx="2750">
                  <c:v>-5.5704000000000002</c:v>
                </c:pt>
                <c:pt idx="2751">
                  <c:v>-4.9116</c:v>
                </c:pt>
                <c:pt idx="2752">
                  <c:v>-4.4554999999999998</c:v>
                </c:pt>
                <c:pt idx="2753">
                  <c:v>-4.4301000000000004</c:v>
                </c:pt>
                <c:pt idx="2754">
                  <c:v>-4.8083999999999998</c:v>
                </c:pt>
                <c:pt idx="2755">
                  <c:v>-5.3270999999999997</c:v>
                </c:pt>
                <c:pt idx="2756">
                  <c:v>-5.4626000000000001</c:v>
                </c:pt>
                <c:pt idx="2757">
                  <c:v>-5.1989999999999998</c:v>
                </c:pt>
                <c:pt idx="2758">
                  <c:v>-4.6889000000000003</c:v>
                </c:pt>
                <c:pt idx="2759">
                  <c:v>-3.9535</c:v>
                </c:pt>
                <c:pt idx="2760">
                  <c:v>-3.2130000000000001</c:v>
                </c:pt>
                <c:pt idx="2761">
                  <c:v>-2.2541000000000002</c:v>
                </c:pt>
                <c:pt idx="2762">
                  <c:v>-1.1964999999999999</c:v>
                </c:pt>
                <c:pt idx="2763">
                  <c:v>-0.31714999999999999</c:v>
                </c:pt>
                <c:pt idx="2764">
                  <c:v>0.41021999999999997</c:v>
                </c:pt>
                <c:pt idx="2765">
                  <c:v>1.2605999999999999</c:v>
                </c:pt>
                <c:pt idx="2766">
                  <c:v>2.1839</c:v>
                </c:pt>
                <c:pt idx="2767">
                  <c:v>2.7410000000000001</c:v>
                </c:pt>
                <c:pt idx="2768">
                  <c:v>3.5047999999999999</c:v>
                </c:pt>
                <c:pt idx="2769">
                  <c:v>4.3249000000000004</c:v>
                </c:pt>
                <c:pt idx="2770">
                  <c:v>4.8974000000000002</c:v>
                </c:pt>
                <c:pt idx="2771">
                  <c:v>5.3590999999999998</c:v>
                </c:pt>
                <c:pt idx="2772">
                  <c:v>5.8235999999999999</c:v>
                </c:pt>
                <c:pt idx="2773">
                  <c:v>6.6745000000000001</c:v>
                </c:pt>
                <c:pt idx="2774">
                  <c:v>7.4481999999999999</c:v>
                </c:pt>
                <c:pt idx="2775">
                  <c:v>8.3071000000000002</c:v>
                </c:pt>
                <c:pt idx="2776">
                  <c:v>9.2135999999999996</c:v>
                </c:pt>
                <c:pt idx="2777">
                  <c:v>10.135999999999999</c:v>
                </c:pt>
                <c:pt idx="2778">
                  <c:v>11.292999999999999</c:v>
                </c:pt>
                <c:pt idx="2779">
                  <c:v>12.334</c:v>
                </c:pt>
                <c:pt idx="2780">
                  <c:v>13.132999999999999</c:v>
                </c:pt>
                <c:pt idx="2781">
                  <c:v>13.622</c:v>
                </c:pt>
                <c:pt idx="2782">
                  <c:v>13.907999999999999</c:v>
                </c:pt>
                <c:pt idx="2783">
                  <c:v>14.157</c:v>
                </c:pt>
                <c:pt idx="2784">
                  <c:v>14.484</c:v>
                </c:pt>
                <c:pt idx="2785">
                  <c:v>14.667</c:v>
                </c:pt>
                <c:pt idx="2786">
                  <c:v>15.002000000000001</c:v>
                </c:pt>
                <c:pt idx="2787">
                  <c:v>15.218</c:v>
                </c:pt>
                <c:pt idx="2788">
                  <c:v>15.472</c:v>
                </c:pt>
                <c:pt idx="2789">
                  <c:v>15.699</c:v>
                </c:pt>
                <c:pt idx="2790">
                  <c:v>15.843</c:v>
                </c:pt>
                <c:pt idx="2791">
                  <c:v>16.073</c:v>
                </c:pt>
                <c:pt idx="2792">
                  <c:v>16.553000000000001</c:v>
                </c:pt>
                <c:pt idx="2793">
                  <c:v>17.227</c:v>
                </c:pt>
                <c:pt idx="2794">
                  <c:v>17.948</c:v>
                </c:pt>
                <c:pt idx="2795">
                  <c:v>18.172999999999998</c:v>
                </c:pt>
                <c:pt idx="2796">
                  <c:v>18.331</c:v>
                </c:pt>
                <c:pt idx="2797">
                  <c:v>18.396999999999998</c:v>
                </c:pt>
                <c:pt idx="2798">
                  <c:v>18.536999999999999</c:v>
                </c:pt>
                <c:pt idx="2799">
                  <c:v>18.829000000000001</c:v>
                </c:pt>
                <c:pt idx="2800">
                  <c:v>19.260999999999999</c:v>
                </c:pt>
                <c:pt idx="2801">
                  <c:v>19.579000000000001</c:v>
                </c:pt>
                <c:pt idx="2802">
                  <c:v>19.821000000000002</c:v>
                </c:pt>
                <c:pt idx="2803">
                  <c:v>20.161000000000001</c:v>
                </c:pt>
                <c:pt idx="2804">
                  <c:v>20.54</c:v>
                </c:pt>
                <c:pt idx="2805">
                  <c:v>21.06</c:v>
                </c:pt>
                <c:pt idx="2806">
                  <c:v>21.751000000000001</c:v>
                </c:pt>
                <c:pt idx="2807">
                  <c:v>22.353000000000002</c:v>
                </c:pt>
                <c:pt idx="2808">
                  <c:v>22.806999999999999</c:v>
                </c:pt>
                <c:pt idx="2809">
                  <c:v>23.329000000000001</c:v>
                </c:pt>
                <c:pt idx="2810">
                  <c:v>23.922999999999998</c:v>
                </c:pt>
                <c:pt idx="2811">
                  <c:v>24.516999999999999</c:v>
                </c:pt>
                <c:pt idx="2812">
                  <c:v>24.957999999999998</c:v>
                </c:pt>
                <c:pt idx="2813">
                  <c:v>25.405000000000001</c:v>
                </c:pt>
                <c:pt idx="2814">
                  <c:v>25.81</c:v>
                </c:pt>
                <c:pt idx="2815">
                  <c:v>26.198</c:v>
                </c:pt>
                <c:pt idx="2816">
                  <c:v>26.603999999999999</c:v>
                </c:pt>
                <c:pt idx="2817">
                  <c:v>26.925999999999998</c:v>
                </c:pt>
                <c:pt idx="2818">
                  <c:v>27.207000000000001</c:v>
                </c:pt>
                <c:pt idx="2819">
                  <c:v>27.693999999999999</c:v>
                </c:pt>
                <c:pt idx="2820">
                  <c:v>28.184999999999999</c:v>
                </c:pt>
                <c:pt idx="2821">
                  <c:v>28.690999999999999</c:v>
                </c:pt>
                <c:pt idx="2822">
                  <c:v>29.084</c:v>
                </c:pt>
                <c:pt idx="2823">
                  <c:v>29.471</c:v>
                </c:pt>
                <c:pt idx="2824">
                  <c:v>29.800999999999998</c:v>
                </c:pt>
                <c:pt idx="2825">
                  <c:v>30.08</c:v>
                </c:pt>
                <c:pt idx="2826">
                  <c:v>30.260999999999999</c:v>
                </c:pt>
                <c:pt idx="2827">
                  <c:v>30.600999999999999</c:v>
                </c:pt>
                <c:pt idx="2828">
                  <c:v>30.827000000000002</c:v>
                </c:pt>
                <c:pt idx="2829">
                  <c:v>30.978999999999999</c:v>
                </c:pt>
                <c:pt idx="2830">
                  <c:v>30.986999999999998</c:v>
                </c:pt>
                <c:pt idx="2831">
                  <c:v>30.724</c:v>
                </c:pt>
                <c:pt idx="2832">
                  <c:v>30.404</c:v>
                </c:pt>
                <c:pt idx="2833">
                  <c:v>30.096</c:v>
                </c:pt>
                <c:pt idx="2834">
                  <c:v>29.925000000000001</c:v>
                </c:pt>
                <c:pt idx="2835">
                  <c:v>29.748000000000001</c:v>
                </c:pt>
                <c:pt idx="2836">
                  <c:v>29.577999999999999</c:v>
                </c:pt>
                <c:pt idx="2837">
                  <c:v>29.341000000000001</c:v>
                </c:pt>
                <c:pt idx="2838">
                  <c:v>29.297000000000001</c:v>
                </c:pt>
                <c:pt idx="2839">
                  <c:v>29.193999999999999</c:v>
                </c:pt>
                <c:pt idx="2840">
                  <c:v>28.986000000000001</c:v>
                </c:pt>
                <c:pt idx="2841">
                  <c:v>28.684999999999999</c:v>
                </c:pt>
                <c:pt idx="2842">
                  <c:v>28.271999999999998</c:v>
                </c:pt>
                <c:pt idx="2843">
                  <c:v>27.606000000000002</c:v>
                </c:pt>
                <c:pt idx="2844">
                  <c:v>26.952000000000002</c:v>
                </c:pt>
                <c:pt idx="2845">
                  <c:v>26.248000000000001</c:v>
                </c:pt>
                <c:pt idx="2846">
                  <c:v>25.562999999999999</c:v>
                </c:pt>
                <c:pt idx="2847">
                  <c:v>24.693000000000001</c:v>
                </c:pt>
                <c:pt idx="2848">
                  <c:v>23.73</c:v>
                </c:pt>
                <c:pt idx="2849">
                  <c:v>22.914000000000001</c:v>
                </c:pt>
                <c:pt idx="2850">
                  <c:v>22.158999999999999</c:v>
                </c:pt>
                <c:pt idx="2851">
                  <c:v>21.29</c:v>
                </c:pt>
                <c:pt idx="2852">
                  <c:v>20.181000000000001</c:v>
                </c:pt>
                <c:pt idx="2853">
                  <c:v>18.954000000000001</c:v>
                </c:pt>
                <c:pt idx="2854">
                  <c:v>17.533000000000001</c:v>
                </c:pt>
                <c:pt idx="2855">
                  <c:v>15.853999999999999</c:v>
                </c:pt>
                <c:pt idx="2856">
                  <c:v>14.288</c:v>
                </c:pt>
                <c:pt idx="2857">
                  <c:v>13.093999999999999</c:v>
                </c:pt>
                <c:pt idx="2858">
                  <c:v>12.113</c:v>
                </c:pt>
                <c:pt idx="2859">
                  <c:v>11.023999999999999</c:v>
                </c:pt>
                <c:pt idx="2860">
                  <c:v>9.6806000000000001</c:v>
                </c:pt>
                <c:pt idx="2861">
                  <c:v>8.3338000000000001</c:v>
                </c:pt>
                <c:pt idx="2862">
                  <c:v>6.9314</c:v>
                </c:pt>
                <c:pt idx="2863">
                  <c:v>5.7365000000000004</c:v>
                </c:pt>
                <c:pt idx="2864">
                  <c:v>4.6246999999999998</c:v>
                </c:pt>
                <c:pt idx="2865">
                  <c:v>3.6204000000000001</c:v>
                </c:pt>
                <c:pt idx="2866">
                  <c:v>2.9117000000000002</c:v>
                </c:pt>
                <c:pt idx="2867">
                  <c:v>1.7784</c:v>
                </c:pt>
                <c:pt idx="2868">
                  <c:v>0.60401000000000005</c:v>
                </c:pt>
                <c:pt idx="2869">
                  <c:v>-0.31114999999999998</c:v>
                </c:pt>
                <c:pt idx="2870">
                  <c:v>-1.1536999999999999</c:v>
                </c:pt>
                <c:pt idx="2871">
                  <c:v>-1.9661999999999999</c:v>
                </c:pt>
                <c:pt idx="2872">
                  <c:v>-2.3757000000000001</c:v>
                </c:pt>
                <c:pt idx="2873">
                  <c:v>-2.9849000000000001</c:v>
                </c:pt>
                <c:pt idx="2874">
                  <c:v>-3.7723</c:v>
                </c:pt>
                <c:pt idx="2875">
                  <c:v>-4.4207999999999998</c:v>
                </c:pt>
                <c:pt idx="2876">
                  <c:v>-4.9108999999999998</c:v>
                </c:pt>
                <c:pt idx="2877">
                  <c:v>-5.1365999999999996</c:v>
                </c:pt>
                <c:pt idx="2878">
                  <c:v>-5.2667999999999999</c:v>
                </c:pt>
                <c:pt idx="2879">
                  <c:v>-5.2652000000000001</c:v>
                </c:pt>
                <c:pt idx="2880">
                  <c:v>-5.1090999999999998</c:v>
                </c:pt>
                <c:pt idx="2881">
                  <c:v>-4.9630999999999998</c:v>
                </c:pt>
                <c:pt idx="2882">
                  <c:v>-4.9832999999999998</c:v>
                </c:pt>
                <c:pt idx="2883">
                  <c:v>-4.9093</c:v>
                </c:pt>
                <c:pt idx="2884">
                  <c:v>-4.5793999999999997</c:v>
                </c:pt>
                <c:pt idx="2885">
                  <c:v>-4.1592000000000002</c:v>
                </c:pt>
                <c:pt idx="2886">
                  <c:v>-3.5268000000000002</c:v>
                </c:pt>
                <c:pt idx="2887">
                  <c:v>-3.0468000000000002</c:v>
                </c:pt>
                <c:pt idx="2888">
                  <c:v>-2.4723000000000002</c:v>
                </c:pt>
                <c:pt idx="2889">
                  <c:v>-1.7795000000000001</c:v>
                </c:pt>
                <c:pt idx="2890">
                  <c:v>-1.3138000000000001</c:v>
                </c:pt>
                <c:pt idx="2891">
                  <c:v>-1.0556000000000001</c:v>
                </c:pt>
                <c:pt idx="2892">
                  <c:v>-0.56076999999999999</c:v>
                </c:pt>
                <c:pt idx="2893">
                  <c:v>0.32249</c:v>
                </c:pt>
                <c:pt idx="2894">
                  <c:v>1.3998999999999999</c:v>
                </c:pt>
                <c:pt idx="2895">
                  <c:v>2.9154</c:v>
                </c:pt>
                <c:pt idx="2896">
                  <c:v>4.8094000000000001</c:v>
                </c:pt>
                <c:pt idx="2897">
                  <c:v>6.3102999999999998</c:v>
                </c:pt>
                <c:pt idx="2898">
                  <c:v>7.2736000000000001</c:v>
                </c:pt>
                <c:pt idx="2899">
                  <c:v>8.5126000000000008</c:v>
                </c:pt>
                <c:pt idx="2900">
                  <c:v>9.8049999999999997</c:v>
                </c:pt>
                <c:pt idx="2901">
                  <c:v>11.087999999999999</c:v>
                </c:pt>
                <c:pt idx="2902">
                  <c:v>12.824999999999999</c:v>
                </c:pt>
                <c:pt idx="2903">
                  <c:v>14.489000000000001</c:v>
                </c:pt>
                <c:pt idx="2904">
                  <c:v>15.611000000000001</c:v>
                </c:pt>
                <c:pt idx="2905">
                  <c:v>16.568999999999999</c:v>
                </c:pt>
                <c:pt idx="2906">
                  <c:v>17.382999999999999</c:v>
                </c:pt>
                <c:pt idx="2907">
                  <c:v>18.21</c:v>
                </c:pt>
                <c:pt idx="2908">
                  <c:v>19.305</c:v>
                </c:pt>
                <c:pt idx="2909">
                  <c:v>20.484999999999999</c:v>
                </c:pt>
                <c:pt idx="2910">
                  <c:v>21.501000000000001</c:v>
                </c:pt>
                <c:pt idx="2911">
                  <c:v>22.573</c:v>
                </c:pt>
                <c:pt idx="2912">
                  <c:v>23.382000000000001</c:v>
                </c:pt>
                <c:pt idx="2913">
                  <c:v>23.991</c:v>
                </c:pt>
                <c:pt idx="2914">
                  <c:v>24.91</c:v>
                </c:pt>
                <c:pt idx="2915">
                  <c:v>25.835000000000001</c:v>
                </c:pt>
                <c:pt idx="2916">
                  <c:v>26.710999999999999</c:v>
                </c:pt>
                <c:pt idx="2917">
                  <c:v>27.64</c:v>
                </c:pt>
                <c:pt idx="2918">
                  <c:v>28.495999999999999</c:v>
                </c:pt>
                <c:pt idx="2919">
                  <c:v>29.247</c:v>
                </c:pt>
                <c:pt idx="2920">
                  <c:v>29.925000000000001</c:v>
                </c:pt>
                <c:pt idx="2921">
                  <c:v>30.547999999999998</c:v>
                </c:pt>
                <c:pt idx="2922">
                  <c:v>31.166</c:v>
                </c:pt>
                <c:pt idx="2923">
                  <c:v>31.855</c:v>
                </c:pt>
                <c:pt idx="2924">
                  <c:v>32.685000000000002</c:v>
                </c:pt>
                <c:pt idx="2925">
                  <c:v>33.53</c:v>
                </c:pt>
                <c:pt idx="2926">
                  <c:v>34.514000000000003</c:v>
                </c:pt>
                <c:pt idx="2927">
                  <c:v>35.43</c:v>
                </c:pt>
                <c:pt idx="2928">
                  <c:v>36.191000000000003</c:v>
                </c:pt>
                <c:pt idx="2929">
                  <c:v>37.182000000000002</c:v>
                </c:pt>
                <c:pt idx="2930">
                  <c:v>38.155999999999999</c:v>
                </c:pt>
                <c:pt idx="2931">
                  <c:v>39.075000000000003</c:v>
                </c:pt>
                <c:pt idx="2932">
                  <c:v>39.86</c:v>
                </c:pt>
                <c:pt idx="2933">
                  <c:v>40.662999999999997</c:v>
                </c:pt>
                <c:pt idx="2934">
                  <c:v>41.545999999999999</c:v>
                </c:pt>
                <c:pt idx="2935">
                  <c:v>42.164000000000001</c:v>
                </c:pt>
                <c:pt idx="2936">
                  <c:v>42.558999999999997</c:v>
                </c:pt>
                <c:pt idx="2937">
                  <c:v>42.701000000000001</c:v>
                </c:pt>
                <c:pt idx="2938">
                  <c:v>42.805</c:v>
                </c:pt>
                <c:pt idx="2939">
                  <c:v>43.253999999999998</c:v>
                </c:pt>
                <c:pt idx="2940">
                  <c:v>43.683</c:v>
                </c:pt>
                <c:pt idx="2941">
                  <c:v>44.337000000000003</c:v>
                </c:pt>
                <c:pt idx="2942">
                  <c:v>45.183999999999997</c:v>
                </c:pt>
                <c:pt idx="2943">
                  <c:v>46.082000000000001</c:v>
                </c:pt>
                <c:pt idx="2944">
                  <c:v>46.959000000000003</c:v>
                </c:pt>
                <c:pt idx="2945">
                  <c:v>47.417999999999999</c:v>
                </c:pt>
                <c:pt idx="2946">
                  <c:v>47.529000000000003</c:v>
                </c:pt>
                <c:pt idx="2947">
                  <c:v>47.4</c:v>
                </c:pt>
                <c:pt idx="2948">
                  <c:v>47.579000000000001</c:v>
                </c:pt>
                <c:pt idx="2949">
                  <c:v>47.966000000000001</c:v>
                </c:pt>
                <c:pt idx="2950">
                  <c:v>48.338000000000001</c:v>
                </c:pt>
                <c:pt idx="2951">
                  <c:v>48.771000000000001</c:v>
                </c:pt>
                <c:pt idx="2952">
                  <c:v>49.238</c:v>
                </c:pt>
                <c:pt idx="2953">
                  <c:v>49.487000000000002</c:v>
                </c:pt>
                <c:pt idx="2954">
                  <c:v>49.636000000000003</c:v>
                </c:pt>
                <c:pt idx="2955">
                  <c:v>49.860999999999997</c:v>
                </c:pt>
                <c:pt idx="2956">
                  <c:v>50.255000000000003</c:v>
                </c:pt>
                <c:pt idx="2957">
                  <c:v>50.628999999999998</c:v>
                </c:pt>
                <c:pt idx="2958">
                  <c:v>50.890999999999998</c:v>
                </c:pt>
                <c:pt idx="2959">
                  <c:v>51.284999999999997</c:v>
                </c:pt>
                <c:pt idx="2960">
                  <c:v>51.654000000000003</c:v>
                </c:pt>
                <c:pt idx="2961">
                  <c:v>51.777000000000001</c:v>
                </c:pt>
                <c:pt idx="2962">
                  <c:v>51.929000000000002</c:v>
                </c:pt>
                <c:pt idx="2963">
                  <c:v>52.103000000000002</c:v>
                </c:pt>
                <c:pt idx="2964">
                  <c:v>52.231000000000002</c:v>
                </c:pt>
                <c:pt idx="2965">
                  <c:v>52.343000000000004</c:v>
                </c:pt>
                <c:pt idx="2966">
                  <c:v>52.493000000000002</c:v>
                </c:pt>
                <c:pt idx="2967">
                  <c:v>52.662999999999997</c:v>
                </c:pt>
                <c:pt idx="2968">
                  <c:v>52.674999999999997</c:v>
                </c:pt>
                <c:pt idx="2969">
                  <c:v>52.786000000000001</c:v>
                </c:pt>
                <c:pt idx="2970">
                  <c:v>52.707999999999998</c:v>
                </c:pt>
                <c:pt idx="2971">
                  <c:v>52.454999999999998</c:v>
                </c:pt>
                <c:pt idx="2972">
                  <c:v>52.411000000000001</c:v>
                </c:pt>
                <c:pt idx="2973">
                  <c:v>52.643000000000001</c:v>
                </c:pt>
                <c:pt idx="2974">
                  <c:v>53.116</c:v>
                </c:pt>
                <c:pt idx="2975">
                  <c:v>53.396999999999998</c:v>
                </c:pt>
                <c:pt idx="2976">
                  <c:v>53.308</c:v>
                </c:pt>
                <c:pt idx="2977">
                  <c:v>53.31</c:v>
                </c:pt>
                <c:pt idx="2978">
                  <c:v>53.295999999999999</c:v>
                </c:pt>
                <c:pt idx="2979">
                  <c:v>53.366</c:v>
                </c:pt>
                <c:pt idx="2980">
                  <c:v>53.448999999999998</c:v>
                </c:pt>
                <c:pt idx="2981">
                  <c:v>53.584000000000003</c:v>
                </c:pt>
                <c:pt idx="2982">
                  <c:v>53.654000000000003</c:v>
                </c:pt>
                <c:pt idx="2983">
                  <c:v>53.82</c:v>
                </c:pt>
                <c:pt idx="2984">
                  <c:v>54.182000000000002</c:v>
                </c:pt>
                <c:pt idx="2985">
                  <c:v>54.52</c:v>
                </c:pt>
                <c:pt idx="2986">
                  <c:v>54.664000000000001</c:v>
                </c:pt>
                <c:pt idx="2987">
                  <c:v>54.734000000000002</c:v>
                </c:pt>
                <c:pt idx="2988">
                  <c:v>54.988</c:v>
                </c:pt>
                <c:pt idx="2989">
                  <c:v>55.442</c:v>
                </c:pt>
                <c:pt idx="2990">
                  <c:v>55.823999999999998</c:v>
                </c:pt>
                <c:pt idx="2991">
                  <c:v>56.283999999999999</c:v>
                </c:pt>
                <c:pt idx="2992">
                  <c:v>56.338000000000001</c:v>
                </c:pt>
                <c:pt idx="2993">
                  <c:v>56.039000000000001</c:v>
                </c:pt>
                <c:pt idx="2994">
                  <c:v>55.776000000000003</c:v>
                </c:pt>
                <c:pt idx="2995">
                  <c:v>55.465000000000003</c:v>
                </c:pt>
                <c:pt idx="2996">
                  <c:v>55.496000000000002</c:v>
                </c:pt>
                <c:pt idx="2997">
                  <c:v>55.887999999999998</c:v>
                </c:pt>
                <c:pt idx="2998">
                  <c:v>56</c:v>
                </c:pt>
                <c:pt idx="2999">
                  <c:v>55.826999999999998</c:v>
                </c:pt>
                <c:pt idx="3000">
                  <c:v>55.530999999999999</c:v>
                </c:pt>
                <c:pt idx="3001">
                  <c:v>55.323</c:v>
                </c:pt>
                <c:pt idx="3002">
                  <c:v>54.832999999999998</c:v>
                </c:pt>
                <c:pt idx="3003">
                  <c:v>54.228000000000002</c:v>
                </c:pt>
                <c:pt idx="3004">
                  <c:v>53.679000000000002</c:v>
                </c:pt>
                <c:pt idx="3005">
                  <c:v>53.161000000000001</c:v>
                </c:pt>
                <c:pt idx="3006">
                  <c:v>52.606999999999999</c:v>
                </c:pt>
                <c:pt idx="3007">
                  <c:v>51.87</c:v>
                </c:pt>
                <c:pt idx="3008">
                  <c:v>50.963000000000001</c:v>
                </c:pt>
                <c:pt idx="3009">
                  <c:v>49.698999999999998</c:v>
                </c:pt>
                <c:pt idx="3010">
                  <c:v>47.826000000000001</c:v>
                </c:pt>
                <c:pt idx="3011">
                  <c:v>45.673000000000002</c:v>
                </c:pt>
                <c:pt idx="3012">
                  <c:v>42.835000000000001</c:v>
                </c:pt>
                <c:pt idx="3013">
                  <c:v>39.718000000000004</c:v>
                </c:pt>
                <c:pt idx="3014">
                  <c:v>36.908999999999999</c:v>
                </c:pt>
                <c:pt idx="3015">
                  <c:v>34.000999999999998</c:v>
                </c:pt>
                <c:pt idx="3016">
                  <c:v>30.94</c:v>
                </c:pt>
                <c:pt idx="3017">
                  <c:v>28.239000000000001</c:v>
                </c:pt>
                <c:pt idx="3018">
                  <c:v>25.992000000000001</c:v>
                </c:pt>
                <c:pt idx="3019">
                  <c:v>23.896999999999998</c:v>
                </c:pt>
                <c:pt idx="3020">
                  <c:v>21.753</c:v>
                </c:pt>
                <c:pt idx="3021">
                  <c:v>19.672000000000001</c:v>
                </c:pt>
                <c:pt idx="3022">
                  <c:v>17.323</c:v>
                </c:pt>
                <c:pt idx="3023">
                  <c:v>15.247</c:v>
                </c:pt>
                <c:pt idx="3024">
                  <c:v>14.05</c:v>
                </c:pt>
                <c:pt idx="3025">
                  <c:v>12.922000000000001</c:v>
                </c:pt>
                <c:pt idx="3026">
                  <c:v>11.808999999999999</c:v>
                </c:pt>
                <c:pt idx="3027">
                  <c:v>10.689</c:v>
                </c:pt>
                <c:pt idx="3028">
                  <c:v>9.6887000000000008</c:v>
                </c:pt>
                <c:pt idx="3029">
                  <c:v>8.4298999999999999</c:v>
                </c:pt>
                <c:pt idx="3030">
                  <c:v>7.0223000000000004</c:v>
                </c:pt>
                <c:pt idx="3031">
                  <c:v>5.7958999999999996</c:v>
                </c:pt>
                <c:pt idx="3032">
                  <c:v>4.6231999999999998</c:v>
                </c:pt>
                <c:pt idx="3033">
                  <c:v>3.5</c:v>
                </c:pt>
                <c:pt idx="3034">
                  <c:v>2.4931000000000001</c:v>
                </c:pt>
                <c:pt idx="3035">
                  <c:v>1.4999</c:v>
                </c:pt>
                <c:pt idx="3036">
                  <c:v>0.77729999999999999</c:v>
                </c:pt>
                <c:pt idx="3037">
                  <c:v>-8.6954000000000007E-3</c:v>
                </c:pt>
                <c:pt idx="3038">
                  <c:v>-0.75005999999999995</c:v>
                </c:pt>
                <c:pt idx="3039">
                  <c:v>-1.4661</c:v>
                </c:pt>
                <c:pt idx="3040">
                  <c:v>-2.1309999999999998</c:v>
                </c:pt>
                <c:pt idx="3041">
                  <c:v>-2.6429999999999998</c:v>
                </c:pt>
                <c:pt idx="3042">
                  <c:v>-2.9710000000000001</c:v>
                </c:pt>
                <c:pt idx="3043">
                  <c:v>-3.1541000000000001</c:v>
                </c:pt>
                <c:pt idx="3044">
                  <c:v>-3.2940999999999998</c:v>
                </c:pt>
                <c:pt idx="3045">
                  <c:v>-3.6021000000000001</c:v>
                </c:pt>
                <c:pt idx="3046">
                  <c:v>-3.7795000000000001</c:v>
                </c:pt>
                <c:pt idx="3047">
                  <c:v>-4.0008999999999997</c:v>
                </c:pt>
                <c:pt idx="3048">
                  <c:v>-4.4020999999999999</c:v>
                </c:pt>
                <c:pt idx="3049">
                  <c:v>-4.7389999999999999</c:v>
                </c:pt>
                <c:pt idx="3050">
                  <c:v>-4.9741</c:v>
                </c:pt>
                <c:pt idx="3051">
                  <c:v>-5.0416999999999996</c:v>
                </c:pt>
                <c:pt idx="3052">
                  <c:v>-4.9641000000000002</c:v>
                </c:pt>
                <c:pt idx="3053">
                  <c:v>-5.0438999999999998</c:v>
                </c:pt>
                <c:pt idx="3054">
                  <c:v>-5.1242999999999999</c:v>
                </c:pt>
                <c:pt idx="3055">
                  <c:v>-5.1985000000000001</c:v>
                </c:pt>
                <c:pt idx="3056">
                  <c:v>-5.1529999999999996</c:v>
                </c:pt>
                <c:pt idx="3057">
                  <c:v>-5.2153999999999998</c:v>
                </c:pt>
                <c:pt idx="3058">
                  <c:v>-5.4494999999999996</c:v>
                </c:pt>
                <c:pt idx="3059">
                  <c:v>-5.5841000000000003</c:v>
                </c:pt>
                <c:pt idx="3060">
                  <c:v>-5.5541999999999998</c:v>
                </c:pt>
                <c:pt idx="3061">
                  <c:v>-5.3834999999999997</c:v>
                </c:pt>
                <c:pt idx="3062">
                  <c:v>-5.4260999999999999</c:v>
                </c:pt>
                <c:pt idx="3063">
                  <c:v>-5.4846000000000004</c:v>
                </c:pt>
                <c:pt idx="3064">
                  <c:v>-5.5475000000000003</c:v>
                </c:pt>
                <c:pt idx="3065">
                  <c:v>-5.7020999999999997</c:v>
                </c:pt>
                <c:pt idx="3066">
                  <c:v>-5.7325999999999997</c:v>
                </c:pt>
                <c:pt idx="3067">
                  <c:v>-5.8731</c:v>
                </c:pt>
                <c:pt idx="3068">
                  <c:v>-6.0587</c:v>
                </c:pt>
                <c:pt idx="3069">
                  <c:v>-6.0446</c:v>
                </c:pt>
                <c:pt idx="3070">
                  <c:v>-6.0309999999999997</c:v>
                </c:pt>
                <c:pt idx="3071">
                  <c:v>-6.2176</c:v>
                </c:pt>
                <c:pt idx="3072">
                  <c:v>-6.3792</c:v>
                </c:pt>
                <c:pt idx="3073">
                  <c:v>-6.4382000000000001</c:v>
                </c:pt>
                <c:pt idx="3074">
                  <c:v>-6.5598000000000001</c:v>
                </c:pt>
                <c:pt idx="3075">
                  <c:v>-6.6952999999999996</c:v>
                </c:pt>
                <c:pt idx="3076">
                  <c:v>-6.7457000000000003</c:v>
                </c:pt>
                <c:pt idx="3077">
                  <c:v>-6.6875999999999998</c:v>
                </c:pt>
                <c:pt idx="3078">
                  <c:v>-6.7301000000000002</c:v>
                </c:pt>
                <c:pt idx="3079">
                  <c:v>-6.6054000000000004</c:v>
                </c:pt>
                <c:pt idx="3080">
                  <c:v>-6.5259</c:v>
                </c:pt>
                <c:pt idx="3081">
                  <c:v>-6.5453000000000001</c:v>
                </c:pt>
                <c:pt idx="3082">
                  <c:v>-6.6026999999999996</c:v>
                </c:pt>
                <c:pt idx="3083">
                  <c:v>-6.7239000000000004</c:v>
                </c:pt>
                <c:pt idx="3084">
                  <c:v>-6.7732999999999999</c:v>
                </c:pt>
                <c:pt idx="3085">
                  <c:v>-6.8944000000000001</c:v>
                </c:pt>
                <c:pt idx="3086">
                  <c:v>-7.1641000000000004</c:v>
                </c:pt>
                <c:pt idx="3087">
                  <c:v>-7.3954000000000004</c:v>
                </c:pt>
                <c:pt idx="3088">
                  <c:v>-7.5475000000000003</c:v>
                </c:pt>
                <c:pt idx="3089">
                  <c:v>-7.7953000000000001</c:v>
                </c:pt>
                <c:pt idx="3090">
                  <c:v>-7.9421999999999997</c:v>
                </c:pt>
                <c:pt idx="3091">
                  <c:v>-8.0274999999999999</c:v>
                </c:pt>
                <c:pt idx="3092">
                  <c:v>-8.0935000000000006</c:v>
                </c:pt>
                <c:pt idx="3093">
                  <c:v>-8.4344999999999999</c:v>
                </c:pt>
                <c:pt idx="3094">
                  <c:v>-8.4957999999999991</c:v>
                </c:pt>
                <c:pt idx="3095">
                  <c:v>-8.9801000000000002</c:v>
                </c:pt>
                <c:pt idx="3096">
                  <c:v>-9.5623000000000005</c:v>
                </c:pt>
                <c:pt idx="3097">
                  <c:v>-9.6258999999999997</c:v>
                </c:pt>
                <c:pt idx="3098">
                  <c:v>-10.08</c:v>
                </c:pt>
                <c:pt idx="3099">
                  <c:v>-10.693</c:v>
                </c:pt>
                <c:pt idx="3100">
                  <c:v>-11.412000000000001</c:v>
                </c:pt>
                <c:pt idx="3101">
                  <c:v>-12.08</c:v>
                </c:pt>
                <c:pt idx="3102">
                  <c:v>-12.712</c:v>
                </c:pt>
                <c:pt idx="3103">
                  <c:v>-13.226000000000001</c:v>
                </c:pt>
                <c:pt idx="3104">
                  <c:v>-13.561</c:v>
                </c:pt>
                <c:pt idx="3105">
                  <c:v>-13.833</c:v>
                </c:pt>
                <c:pt idx="3106">
                  <c:v>-14.266</c:v>
                </c:pt>
                <c:pt idx="3107">
                  <c:v>-15.162000000000001</c:v>
                </c:pt>
                <c:pt idx="3108">
                  <c:v>-16.256</c:v>
                </c:pt>
                <c:pt idx="3109">
                  <c:v>-16.952000000000002</c:v>
                </c:pt>
                <c:pt idx="3110">
                  <c:v>-17.834</c:v>
                </c:pt>
                <c:pt idx="3111">
                  <c:v>-18.779</c:v>
                </c:pt>
                <c:pt idx="3112">
                  <c:v>-19.626000000000001</c:v>
                </c:pt>
                <c:pt idx="3113">
                  <c:v>-20.452000000000002</c:v>
                </c:pt>
                <c:pt idx="3114">
                  <c:v>-21.571000000000002</c:v>
                </c:pt>
                <c:pt idx="3115">
                  <c:v>-22.651</c:v>
                </c:pt>
                <c:pt idx="3116">
                  <c:v>-23.204000000000001</c:v>
                </c:pt>
                <c:pt idx="3117">
                  <c:v>-23.443999999999999</c:v>
                </c:pt>
                <c:pt idx="3118">
                  <c:v>-23.696999999999999</c:v>
                </c:pt>
                <c:pt idx="3119">
                  <c:v>-24.411000000000001</c:v>
                </c:pt>
                <c:pt idx="3120">
                  <c:v>-25.56</c:v>
                </c:pt>
                <c:pt idx="3121">
                  <c:v>-26.890999999999998</c:v>
                </c:pt>
                <c:pt idx="3122">
                  <c:v>-28.056000000000001</c:v>
                </c:pt>
                <c:pt idx="3123">
                  <c:v>-28.933</c:v>
                </c:pt>
                <c:pt idx="3124">
                  <c:v>-29.672000000000001</c:v>
                </c:pt>
                <c:pt idx="3125">
                  <c:v>-30.443000000000001</c:v>
                </c:pt>
                <c:pt idx="3126">
                  <c:v>-31.257000000000001</c:v>
                </c:pt>
                <c:pt idx="3127">
                  <c:v>-32.061999999999998</c:v>
                </c:pt>
                <c:pt idx="3128">
                  <c:v>-33.043999999999997</c:v>
                </c:pt>
                <c:pt idx="3129">
                  <c:v>-34.164000000000001</c:v>
                </c:pt>
                <c:pt idx="3130">
                  <c:v>-35.25</c:v>
                </c:pt>
                <c:pt idx="3131">
                  <c:v>-36.281999999999996</c:v>
                </c:pt>
                <c:pt idx="3132">
                  <c:v>-37.162999999999997</c:v>
                </c:pt>
                <c:pt idx="3133">
                  <c:v>-38.137999999999998</c:v>
                </c:pt>
                <c:pt idx="3134">
                  <c:v>-38.972999999999999</c:v>
                </c:pt>
                <c:pt idx="3135">
                  <c:v>-39.512</c:v>
                </c:pt>
                <c:pt idx="3136">
                  <c:v>-39.795999999999999</c:v>
                </c:pt>
                <c:pt idx="3137">
                  <c:v>-40.149000000000001</c:v>
                </c:pt>
                <c:pt idx="3138">
                  <c:v>-40.838999999999999</c:v>
                </c:pt>
                <c:pt idx="3139">
                  <c:v>-41.518999999999998</c:v>
                </c:pt>
                <c:pt idx="3140">
                  <c:v>-42.134999999999998</c:v>
                </c:pt>
                <c:pt idx="3141">
                  <c:v>-42.942999999999998</c:v>
                </c:pt>
                <c:pt idx="3142">
                  <c:v>-43.993000000000002</c:v>
                </c:pt>
                <c:pt idx="3143">
                  <c:v>-44.795000000000002</c:v>
                </c:pt>
                <c:pt idx="3144">
                  <c:v>-45.198999999999998</c:v>
                </c:pt>
                <c:pt idx="3145">
                  <c:v>-45.78</c:v>
                </c:pt>
                <c:pt idx="3146">
                  <c:v>-46.786999999999999</c:v>
                </c:pt>
                <c:pt idx="3147">
                  <c:v>-47.664999999999999</c:v>
                </c:pt>
                <c:pt idx="3148">
                  <c:v>-48.662999999999997</c:v>
                </c:pt>
                <c:pt idx="3149">
                  <c:v>-49.524999999999999</c:v>
                </c:pt>
                <c:pt idx="3150">
                  <c:v>-49.997999999999998</c:v>
                </c:pt>
                <c:pt idx="3151">
                  <c:v>-50.295000000000002</c:v>
                </c:pt>
                <c:pt idx="3152">
                  <c:v>-50.457999999999998</c:v>
                </c:pt>
                <c:pt idx="3153">
                  <c:v>-51.162999999999997</c:v>
                </c:pt>
                <c:pt idx="3154">
                  <c:v>-52.103999999999999</c:v>
                </c:pt>
                <c:pt idx="3155">
                  <c:v>-52.993000000000002</c:v>
                </c:pt>
                <c:pt idx="3156">
                  <c:v>-53.482999999999997</c:v>
                </c:pt>
                <c:pt idx="3157">
                  <c:v>-53.98</c:v>
                </c:pt>
                <c:pt idx="3158">
                  <c:v>-54.393000000000001</c:v>
                </c:pt>
                <c:pt idx="3159">
                  <c:v>-55.284999999999997</c:v>
                </c:pt>
                <c:pt idx="3160">
                  <c:v>-56.363999999999997</c:v>
                </c:pt>
                <c:pt idx="3161">
                  <c:v>-57.280999999999999</c:v>
                </c:pt>
                <c:pt idx="3162">
                  <c:v>-58.118000000000002</c:v>
                </c:pt>
                <c:pt idx="3163">
                  <c:v>-58.954000000000001</c:v>
                </c:pt>
                <c:pt idx="3164">
                  <c:v>-59.305</c:v>
                </c:pt>
                <c:pt idx="3165">
                  <c:v>-59.058999999999997</c:v>
                </c:pt>
                <c:pt idx="3166">
                  <c:v>-59.411000000000001</c:v>
                </c:pt>
                <c:pt idx="3167">
                  <c:v>-60.015000000000001</c:v>
                </c:pt>
                <c:pt idx="3168">
                  <c:v>-60.517000000000003</c:v>
                </c:pt>
                <c:pt idx="3169">
                  <c:v>-60.901000000000003</c:v>
                </c:pt>
                <c:pt idx="3170">
                  <c:v>-61.219000000000001</c:v>
                </c:pt>
                <c:pt idx="3171">
                  <c:v>-61.006999999999998</c:v>
                </c:pt>
                <c:pt idx="3172">
                  <c:v>-60.963999999999999</c:v>
                </c:pt>
                <c:pt idx="3173">
                  <c:v>-61.671999999999997</c:v>
                </c:pt>
                <c:pt idx="3174">
                  <c:v>-62.029000000000003</c:v>
                </c:pt>
                <c:pt idx="3175">
                  <c:v>-62.523000000000003</c:v>
                </c:pt>
                <c:pt idx="3176">
                  <c:v>-63.122</c:v>
                </c:pt>
                <c:pt idx="3177">
                  <c:v>-63.262999999999998</c:v>
                </c:pt>
                <c:pt idx="3178">
                  <c:v>-63.21</c:v>
                </c:pt>
                <c:pt idx="3179">
                  <c:v>-63.122</c:v>
                </c:pt>
                <c:pt idx="3180">
                  <c:v>-62.98</c:v>
                </c:pt>
                <c:pt idx="3181">
                  <c:v>-62.78</c:v>
                </c:pt>
                <c:pt idx="3182">
                  <c:v>-62.963000000000001</c:v>
                </c:pt>
                <c:pt idx="3183">
                  <c:v>-63.253999999999998</c:v>
                </c:pt>
                <c:pt idx="3184">
                  <c:v>-63.682000000000002</c:v>
                </c:pt>
                <c:pt idx="3185">
                  <c:v>-64.052000000000007</c:v>
                </c:pt>
                <c:pt idx="3186">
                  <c:v>-64.183999999999997</c:v>
                </c:pt>
                <c:pt idx="3187">
                  <c:v>-64.194999999999993</c:v>
                </c:pt>
                <c:pt idx="3188">
                  <c:v>-64.212999999999994</c:v>
                </c:pt>
                <c:pt idx="3189">
                  <c:v>-63.786000000000001</c:v>
                </c:pt>
                <c:pt idx="3190">
                  <c:v>-63.738999999999997</c:v>
                </c:pt>
                <c:pt idx="3191">
                  <c:v>-64.337000000000003</c:v>
                </c:pt>
                <c:pt idx="3192">
                  <c:v>-64.662000000000006</c:v>
                </c:pt>
                <c:pt idx="3193">
                  <c:v>-64.56</c:v>
                </c:pt>
                <c:pt idx="3194">
                  <c:v>-63.857999999999997</c:v>
                </c:pt>
                <c:pt idx="3195">
                  <c:v>-63.784999999999997</c:v>
                </c:pt>
                <c:pt idx="3196">
                  <c:v>-64.3</c:v>
                </c:pt>
                <c:pt idx="3197">
                  <c:v>-64.542000000000002</c:v>
                </c:pt>
                <c:pt idx="3198">
                  <c:v>-64.846999999999994</c:v>
                </c:pt>
                <c:pt idx="3199">
                  <c:v>-65.367000000000004</c:v>
                </c:pt>
                <c:pt idx="3200">
                  <c:v>-65.498000000000005</c:v>
                </c:pt>
                <c:pt idx="3201">
                  <c:v>-65.262</c:v>
                </c:pt>
                <c:pt idx="3202">
                  <c:v>-65.242999999999995</c:v>
                </c:pt>
                <c:pt idx="3203">
                  <c:v>-65.373000000000005</c:v>
                </c:pt>
                <c:pt idx="3204">
                  <c:v>-65.516000000000005</c:v>
                </c:pt>
                <c:pt idx="3205">
                  <c:v>-65.569999999999993</c:v>
                </c:pt>
                <c:pt idx="3206">
                  <c:v>-65.213999999999999</c:v>
                </c:pt>
                <c:pt idx="3207">
                  <c:v>-64.588999999999999</c:v>
                </c:pt>
                <c:pt idx="3208">
                  <c:v>-64.441999999999993</c:v>
                </c:pt>
                <c:pt idx="3209">
                  <c:v>-64.602000000000004</c:v>
                </c:pt>
                <c:pt idx="3210">
                  <c:v>-65.135999999999996</c:v>
                </c:pt>
                <c:pt idx="3211">
                  <c:v>-66.343000000000004</c:v>
                </c:pt>
                <c:pt idx="3212">
                  <c:v>-67.019000000000005</c:v>
                </c:pt>
                <c:pt idx="3213">
                  <c:v>-67.323999999999998</c:v>
                </c:pt>
                <c:pt idx="3214">
                  <c:v>-67.222999999999999</c:v>
                </c:pt>
                <c:pt idx="3215">
                  <c:v>-66.501999999999995</c:v>
                </c:pt>
                <c:pt idx="3216">
                  <c:v>-65.429000000000002</c:v>
                </c:pt>
                <c:pt idx="3217">
                  <c:v>-65.123999999999995</c:v>
                </c:pt>
                <c:pt idx="3218">
                  <c:v>-65.093000000000004</c:v>
                </c:pt>
                <c:pt idx="3219">
                  <c:v>-65.813999999999993</c:v>
                </c:pt>
                <c:pt idx="3220">
                  <c:v>-66.363</c:v>
                </c:pt>
                <c:pt idx="3221">
                  <c:v>-66.492000000000004</c:v>
                </c:pt>
                <c:pt idx="3222">
                  <c:v>-66.259</c:v>
                </c:pt>
                <c:pt idx="3223">
                  <c:v>-66.363</c:v>
                </c:pt>
                <c:pt idx="3224">
                  <c:v>-66.099000000000004</c:v>
                </c:pt>
                <c:pt idx="3225">
                  <c:v>-66.159000000000006</c:v>
                </c:pt>
                <c:pt idx="3226">
                  <c:v>-65.855000000000004</c:v>
                </c:pt>
                <c:pt idx="3227">
                  <c:v>-65.186999999999998</c:v>
                </c:pt>
                <c:pt idx="3228">
                  <c:v>-63.991</c:v>
                </c:pt>
                <c:pt idx="3229">
                  <c:v>-62.127000000000002</c:v>
                </c:pt>
                <c:pt idx="3230">
                  <c:v>-60.459000000000003</c:v>
                </c:pt>
                <c:pt idx="3231">
                  <c:v>-59.036999999999999</c:v>
                </c:pt>
                <c:pt idx="3232">
                  <c:v>-57.351999999999997</c:v>
                </c:pt>
                <c:pt idx="3233">
                  <c:v>-55.991999999999997</c:v>
                </c:pt>
                <c:pt idx="3234">
                  <c:v>-53.92</c:v>
                </c:pt>
                <c:pt idx="3235">
                  <c:v>-51.438000000000002</c:v>
                </c:pt>
                <c:pt idx="3236">
                  <c:v>-49.362000000000002</c:v>
                </c:pt>
                <c:pt idx="3237">
                  <c:v>-46.593000000000004</c:v>
                </c:pt>
                <c:pt idx="3238">
                  <c:v>-43.33</c:v>
                </c:pt>
                <c:pt idx="3239">
                  <c:v>-40.252000000000002</c:v>
                </c:pt>
                <c:pt idx="3240">
                  <c:v>-37.465000000000003</c:v>
                </c:pt>
                <c:pt idx="3241">
                  <c:v>-34.648000000000003</c:v>
                </c:pt>
                <c:pt idx="3242">
                  <c:v>-31.815000000000001</c:v>
                </c:pt>
                <c:pt idx="3243">
                  <c:v>-29.427</c:v>
                </c:pt>
                <c:pt idx="3244">
                  <c:v>-27.957999999999998</c:v>
                </c:pt>
                <c:pt idx="3245">
                  <c:v>-25.387</c:v>
                </c:pt>
                <c:pt idx="3246">
                  <c:v>-22.79</c:v>
                </c:pt>
                <c:pt idx="3247">
                  <c:v>-20.315000000000001</c:v>
                </c:pt>
                <c:pt idx="3248">
                  <c:v>-18.363</c:v>
                </c:pt>
                <c:pt idx="3249">
                  <c:v>-16.486000000000001</c:v>
                </c:pt>
                <c:pt idx="3250">
                  <c:v>-14.901</c:v>
                </c:pt>
                <c:pt idx="3251">
                  <c:v>-13.606</c:v>
                </c:pt>
                <c:pt idx="3252">
                  <c:v>-12.574999999999999</c:v>
                </c:pt>
                <c:pt idx="3253">
                  <c:v>-11.462</c:v>
                </c:pt>
                <c:pt idx="3254">
                  <c:v>-10.337</c:v>
                </c:pt>
                <c:pt idx="3255">
                  <c:v>-9.4822000000000006</c:v>
                </c:pt>
                <c:pt idx="3256">
                  <c:v>-8.7482000000000006</c:v>
                </c:pt>
                <c:pt idx="3257">
                  <c:v>-7.7868000000000004</c:v>
                </c:pt>
                <c:pt idx="3258">
                  <c:v>-7.3132000000000001</c:v>
                </c:pt>
                <c:pt idx="3259">
                  <c:v>-7.0827999999999998</c:v>
                </c:pt>
                <c:pt idx="3260">
                  <c:v>-7.1295999999999999</c:v>
                </c:pt>
                <c:pt idx="3261">
                  <c:v>-7.1051000000000002</c:v>
                </c:pt>
                <c:pt idx="3262">
                  <c:v>-7.0082000000000004</c:v>
                </c:pt>
                <c:pt idx="3263">
                  <c:v>-6.9927999999999999</c:v>
                </c:pt>
                <c:pt idx="3264">
                  <c:v>-6.9782000000000002</c:v>
                </c:pt>
                <c:pt idx="3265">
                  <c:v>-6.9546000000000001</c:v>
                </c:pt>
                <c:pt idx="3266">
                  <c:v>-6.8811</c:v>
                </c:pt>
                <c:pt idx="3267">
                  <c:v>-6.8376000000000001</c:v>
                </c:pt>
                <c:pt idx="3268">
                  <c:v>-6.8235999999999999</c:v>
                </c:pt>
                <c:pt idx="3269">
                  <c:v>-6.7309999999999999</c:v>
                </c:pt>
                <c:pt idx="3270">
                  <c:v>-6.7641</c:v>
                </c:pt>
                <c:pt idx="3271">
                  <c:v>-6.8484999999999996</c:v>
                </c:pt>
                <c:pt idx="3272">
                  <c:v>-6.9292999999999996</c:v>
                </c:pt>
                <c:pt idx="3273">
                  <c:v>-6.9261999999999997</c:v>
                </c:pt>
                <c:pt idx="3274">
                  <c:v>-6.8182999999999998</c:v>
                </c:pt>
                <c:pt idx="3275">
                  <c:v>-6.7996999999999996</c:v>
                </c:pt>
                <c:pt idx="3276">
                  <c:v>-6.7686000000000002</c:v>
                </c:pt>
                <c:pt idx="3277">
                  <c:v>-6.7942999999999998</c:v>
                </c:pt>
                <c:pt idx="3278">
                  <c:v>-6.9307999999999996</c:v>
                </c:pt>
                <c:pt idx="3279">
                  <c:v>-6.9150999999999998</c:v>
                </c:pt>
                <c:pt idx="3280">
                  <c:v>-6.8654000000000002</c:v>
                </c:pt>
                <c:pt idx="3281">
                  <c:v>-6.9230999999999998</c:v>
                </c:pt>
                <c:pt idx="3282">
                  <c:v>-6.9581</c:v>
                </c:pt>
                <c:pt idx="3283">
                  <c:v>-6.8868</c:v>
                </c:pt>
                <c:pt idx="3284">
                  <c:v>-6.7862999999999998</c:v>
                </c:pt>
                <c:pt idx="3285">
                  <c:v>-6.8038999999999996</c:v>
                </c:pt>
                <c:pt idx="3286">
                  <c:v>-6.7497999999999996</c:v>
                </c:pt>
                <c:pt idx="3287">
                  <c:v>-6.7271999999999998</c:v>
                </c:pt>
                <c:pt idx="3288">
                  <c:v>-6.8201999999999998</c:v>
                </c:pt>
                <c:pt idx="3289">
                  <c:v>-6.7723000000000004</c:v>
                </c:pt>
                <c:pt idx="3290">
                  <c:v>-6.7519999999999998</c:v>
                </c:pt>
                <c:pt idx="3291">
                  <c:v>-6.7347000000000001</c:v>
                </c:pt>
                <c:pt idx="3292">
                  <c:v>-6.7320000000000002</c:v>
                </c:pt>
                <c:pt idx="3293">
                  <c:v>-6.6006</c:v>
                </c:pt>
                <c:pt idx="3294">
                  <c:v>-6.0865999999999998</c:v>
                </c:pt>
                <c:pt idx="3295">
                  <c:v>-6.0182000000000002</c:v>
                </c:pt>
                <c:pt idx="3296">
                  <c:v>-5.7314999999999996</c:v>
                </c:pt>
                <c:pt idx="3297">
                  <c:v>-5.6901000000000002</c:v>
                </c:pt>
                <c:pt idx="3298">
                  <c:v>-5.7698</c:v>
                </c:pt>
                <c:pt idx="3299">
                  <c:v>-5.7805999999999997</c:v>
                </c:pt>
                <c:pt idx="3300">
                  <c:v>-5.6276000000000002</c:v>
                </c:pt>
                <c:pt idx="3301">
                  <c:v>-5.3167999999999997</c:v>
                </c:pt>
                <c:pt idx="3302">
                  <c:v>-5.0944000000000003</c:v>
                </c:pt>
                <c:pt idx="3303">
                  <c:v>-4.9340999999999999</c:v>
                </c:pt>
                <c:pt idx="3304">
                  <c:v>-4.7988</c:v>
                </c:pt>
                <c:pt idx="3305">
                  <c:v>-4.694</c:v>
                </c:pt>
                <c:pt idx="3306">
                  <c:v>-4.4607000000000001</c:v>
                </c:pt>
                <c:pt idx="3307">
                  <c:v>-4.2603999999999997</c:v>
                </c:pt>
                <c:pt idx="3308">
                  <c:v>-4.0998000000000001</c:v>
                </c:pt>
                <c:pt idx="3309">
                  <c:v>-3.9666999999999999</c:v>
                </c:pt>
                <c:pt idx="3310">
                  <c:v>-3.8923000000000001</c:v>
                </c:pt>
                <c:pt idx="3311">
                  <c:v>-3.6488</c:v>
                </c:pt>
                <c:pt idx="3312">
                  <c:v>-3.2635999999999998</c:v>
                </c:pt>
                <c:pt idx="3313">
                  <c:v>-2.7852000000000001</c:v>
                </c:pt>
                <c:pt idx="3314">
                  <c:v>-2.3147000000000002</c:v>
                </c:pt>
                <c:pt idx="3315">
                  <c:v>-2.0282</c:v>
                </c:pt>
                <c:pt idx="3316">
                  <c:v>-1.9142999999999999</c:v>
                </c:pt>
                <c:pt idx="3317">
                  <c:v>-1.8867</c:v>
                </c:pt>
                <c:pt idx="3318">
                  <c:v>-1.8362000000000001</c:v>
                </c:pt>
                <c:pt idx="3319">
                  <c:v>-1.7061999999999999</c:v>
                </c:pt>
                <c:pt idx="3320">
                  <c:v>-1.7176</c:v>
                </c:pt>
                <c:pt idx="3321">
                  <c:v>-1.6495</c:v>
                </c:pt>
                <c:pt idx="3322">
                  <c:v>-1.4753000000000001</c:v>
                </c:pt>
                <c:pt idx="3323">
                  <c:v>-1.3929</c:v>
                </c:pt>
                <c:pt idx="3324">
                  <c:v>-1.2464999999999999</c:v>
                </c:pt>
                <c:pt idx="3325">
                  <c:v>-0.99231000000000003</c:v>
                </c:pt>
                <c:pt idx="3326">
                  <c:v>-0.3705</c:v>
                </c:pt>
                <c:pt idx="3327">
                  <c:v>0.39462999999999998</c:v>
                </c:pt>
                <c:pt idx="3328">
                  <c:v>1.0485</c:v>
                </c:pt>
                <c:pt idx="3329">
                  <c:v>1.6685000000000001</c:v>
                </c:pt>
                <c:pt idx="3330">
                  <c:v>2.2873999999999999</c:v>
                </c:pt>
                <c:pt idx="3331">
                  <c:v>3.1656</c:v>
                </c:pt>
                <c:pt idx="3332">
                  <c:v>4.1176000000000004</c:v>
                </c:pt>
                <c:pt idx="3333">
                  <c:v>4.9154999999999998</c:v>
                </c:pt>
                <c:pt idx="3334">
                  <c:v>5.8571</c:v>
                </c:pt>
                <c:pt idx="3335">
                  <c:v>6.9554</c:v>
                </c:pt>
                <c:pt idx="3336">
                  <c:v>7.9987000000000004</c:v>
                </c:pt>
                <c:pt idx="3337">
                  <c:v>8.6509</c:v>
                </c:pt>
                <c:pt idx="3338">
                  <c:v>9.3072999999999997</c:v>
                </c:pt>
                <c:pt idx="3339">
                  <c:v>10.151</c:v>
                </c:pt>
                <c:pt idx="3340">
                  <c:v>11.068</c:v>
                </c:pt>
                <c:pt idx="3341">
                  <c:v>12.266999999999999</c:v>
                </c:pt>
                <c:pt idx="3342">
                  <c:v>13.702</c:v>
                </c:pt>
                <c:pt idx="3343">
                  <c:v>15.032</c:v>
                </c:pt>
                <c:pt idx="3344">
                  <c:v>16.38</c:v>
                </c:pt>
                <c:pt idx="3345">
                  <c:v>17.733000000000001</c:v>
                </c:pt>
                <c:pt idx="3346">
                  <c:v>18.617999999999999</c:v>
                </c:pt>
                <c:pt idx="3347">
                  <c:v>19.277999999999999</c:v>
                </c:pt>
                <c:pt idx="3348">
                  <c:v>19.931999999999999</c:v>
                </c:pt>
                <c:pt idx="3349">
                  <c:v>20.763000000000002</c:v>
                </c:pt>
                <c:pt idx="3350">
                  <c:v>21.457000000000001</c:v>
                </c:pt>
                <c:pt idx="3351">
                  <c:v>22.026</c:v>
                </c:pt>
                <c:pt idx="3352">
                  <c:v>22.719000000000001</c:v>
                </c:pt>
                <c:pt idx="3353">
                  <c:v>23.498000000000001</c:v>
                </c:pt>
                <c:pt idx="3354">
                  <c:v>24.093</c:v>
                </c:pt>
                <c:pt idx="3355">
                  <c:v>24.739000000000001</c:v>
                </c:pt>
                <c:pt idx="3356">
                  <c:v>25.649000000000001</c:v>
                </c:pt>
                <c:pt idx="3357">
                  <c:v>26.294</c:v>
                </c:pt>
                <c:pt idx="3358">
                  <c:v>26.768000000000001</c:v>
                </c:pt>
                <c:pt idx="3359">
                  <c:v>27.311</c:v>
                </c:pt>
                <c:pt idx="3360">
                  <c:v>27.571000000000002</c:v>
                </c:pt>
                <c:pt idx="3361">
                  <c:v>27.649000000000001</c:v>
                </c:pt>
                <c:pt idx="3362">
                  <c:v>27.972999999999999</c:v>
                </c:pt>
                <c:pt idx="3363">
                  <c:v>28.486999999999998</c:v>
                </c:pt>
                <c:pt idx="3364">
                  <c:v>29.1</c:v>
                </c:pt>
                <c:pt idx="3365">
                  <c:v>29.949000000000002</c:v>
                </c:pt>
                <c:pt idx="3366">
                  <c:v>30.631</c:v>
                </c:pt>
                <c:pt idx="3367">
                  <c:v>31.291</c:v>
                </c:pt>
                <c:pt idx="3368">
                  <c:v>31.812999999999999</c:v>
                </c:pt>
                <c:pt idx="3369">
                  <c:v>32.417000000000002</c:v>
                </c:pt>
                <c:pt idx="3370">
                  <c:v>33.366999999999997</c:v>
                </c:pt>
                <c:pt idx="3371">
                  <c:v>34.371000000000002</c:v>
                </c:pt>
                <c:pt idx="3372">
                  <c:v>35.091000000000001</c:v>
                </c:pt>
                <c:pt idx="3373">
                  <c:v>35.82</c:v>
                </c:pt>
                <c:pt idx="3374">
                  <c:v>36.411999999999999</c:v>
                </c:pt>
                <c:pt idx="3375">
                  <c:v>36.744</c:v>
                </c:pt>
                <c:pt idx="3376">
                  <c:v>37.280999999999999</c:v>
                </c:pt>
                <c:pt idx="3377">
                  <c:v>37.959000000000003</c:v>
                </c:pt>
                <c:pt idx="3378">
                  <c:v>38.575000000000003</c:v>
                </c:pt>
                <c:pt idx="3379">
                  <c:v>39.151000000000003</c:v>
                </c:pt>
                <c:pt idx="3380">
                  <c:v>39.767000000000003</c:v>
                </c:pt>
                <c:pt idx="3381">
                  <c:v>40.396999999999998</c:v>
                </c:pt>
                <c:pt idx="3382">
                  <c:v>40.933999999999997</c:v>
                </c:pt>
                <c:pt idx="3383">
                  <c:v>41.536000000000001</c:v>
                </c:pt>
                <c:pt idx="3384">
                  <c:v>41.953000000000003</c:v>
                </c:pt>
                <c:pt idx="3385">
                  <c:v>42.393000000000001</c:v>
                </c:pt>
                <c:pt idx="3386">
                  <c:v>42.838000000000001</c:v>
                </c:pt>
                <c:pt idx="3387">
                  <c:v>43.478000000000002</c:v>
                </c:pt>
                <c:pt idx="3388">
                  <c:v>44.042000000000002</c:v>
                </c:pt>
                <c:pt idx="3389">
                  <c:v>44.719000000000001</c:v>
                </c:pt>
                <c:pt idx="3390">
                  <c:v>45.365000000000002</c:v>
                </c:pt>
                <c:pt idx="3391">
                  <c:v>46.244999999999997</c:v>
                </c:pt>
                <c:pt idx="3392">
                  <c:v>47.012</c:v>
                </c:pt>
                <c:pt idx="3393">
                  <c:v>47.601999999999997</c:v>
                </c:pt>
                <c:pt idx="3394">
                  <c:v>48.497</c:v>
                </c:pt>
                <c:pt idx="3395">
                  <c:v>49.235999999999997</c:v>
                </c:pt>
                <c:pt idx="3396">
                  <c:v>49.741999999999997</c:v>
                </c:pt>
                <c:pt idx="3397">
                  <c:v>50.302999999999997</c:v>
                </c:pt>
                <c:pt idx="3398">
                  <c:v>51.149000000000001</c:v>
                </c:pt>
                <c:pt idx="3399">
                  <c:v>51.957000000000001</c:v>
                </c:pt>
                <c:pt idx="3400">
                  <c:v>52.460999999999999</c:v>
                </c:pt>
                <c:pt idx="3401">
                  <c:v>53.072000000000003</c:v>
                </c:pt>
                <c:pt idx="3402">
                  <c:v>53.853999999999999</c:v>
                </c:pt>
                <c:pt idx="3403">
                  <c:v>54.164000000000001</c:v>
                </c:pt>
                <c:pt idx="3404">
                  <c:v>54.308</c:v>
                </c:pt>
                <c:pt idx="3405">
                  <c:v>54.576000000000001</c:v>
                </c:pt>
                <c:pt idx="3406">
                  <c:v>54.98</c:v>
                </c:pt>
                <c:pt idx="3407">
                  <c:v>55.335999999999999</c:v>
                </c:pt>
                <c:pt idx="3408">
                  <c:v>55.692</c:v>
                </c:pt>
                <c:pt idx="3409">
                  <c:v>56.131999999999998</c:v>
                </c:pt>
                <c:pt idx="3410">
                  <c:v>56.597000000000001</c:v>
                </c:pt>
                <c:pt idx="3411">
                  <c:v>57.165999999999997</c:v>
                </c:pt>
                <c:pt idx="3412">
                  <c:v>57.597000000000001</c:v>
                </c:pt>
                <c:pt idx="3413">
                  <c:v>57.98</c:v>
                </c:pt>
                <c:pt idx="3414">
                  <c:v>58.679000000000002</c:v>
                </c:pt>
                <c:pt idx="3415">
                  <c:v>59.215000000000003</c:v>
                </c:pt>
                <c:pt idx="3416">
                  <c:v>59.588999999999999</c:v>
                </c:pt>
                <c:pt idx="3417">
                  <c:v>59.847000000000001</c:v>
                </c:pt>
                <c:pt idx="3418">
                  <c:v>60.104999999999997</c:v>
                </c:pt>
                <c:pt idx="3419">
                  <c:v>60.732999999999997</c:v>
                </c:pt>
                <c:pt idx="3420">
                  <c:v>61.448</c:v>
                </c:pt>
                <c:pt idx="3421">
                  <c:v>62.052999999999997</c:v>
                </c:pt>
                <c:pt idx="3422">
                  <c:v>62.414000000000001</c:v>
                </c:pt>
                <c:pt idx="3423">
                  <c:v>62.241</c:v>
                </c:pt>
                <c:pt idx="3424">
                  <c:v>61.953000000000003</c:v>
                </c:pt>
                <c:pt idx="3425">
                  <c:v>61.902999999999999</c:v>
                </c:pt>
                <c:pt idx="3426">
                  <c:v>62.052</c:v>
                </c:pt>
                <c:pt idx="3427">
                  <c:v>62.033000000000001</c:v>
                </c:pt>
                <c:pt idx="3428">
                  <c:v>61.85</c:v>
                </c:pt>
                <c:pt idx="3429">
                  <c:v>61.661999999999999</c:v>
                </c:pt>
                <c:pt idx="3430">
                  <c:v>61.866</c:v>
                </c:pt>
                <c:pt idx="3431">
                  <c:v>62.335000000000001</c:v>
                </c:pt>
                <c:pt idx="3432">
                  <c:v>62.622999999999998</c:v>
                </c:pt>
                <c:pt idx="3433">
                  <c:v>62.828000000000003</c:v>
                </c:pt>
                <c:pt idx="3434">
                  <c:v>62.969000000000001</c:v>
                </c:pt>
                <c:pt idx="3435">
                  <c:v>62.92</c:v>
                </c:pt>
                <c:pt idx="3436">
                  <c:v>63.036999999999999</c:v>
                </c:pt>
                <c:pt idx="3437">
                  <c:v>63.228999999999999</c:v>
                </c:pt>
                <c:pt idx="3438">
                  <c:v>63.537999999999997</c:v>
                </c:pt>
                <c:pt idx="3439">
                  <c:v>63.756</c:v>
                </c:pt>
                <c:pt idx="3440">
                  <c:v>63.853000000000002</c:v>
                </c:pt>
                <c:pt idx="3441">
                  <c:v>63.551000000000002</c:v>
                </c:pt>
                <c:pt idx="3442">
                  <c:v>63.237000000000002</c:v>
                </c:pt>
                <c:pt idx="3443">
                  <c:v>63.183999999999997</c:v>
                </c:pt>
                <c:pt idx="3444">
                  <c:v>63.176000000000002</c:v>
                </c:pt>
                <c:pt idx="3445">
                  <c:v>63.235999999999997</c:v>
                </c:pt>
                <c:pt idx="3446">
                  <c:v>63.128999999999998</c:v>
                </c:pt>
                <c:pt idx="3447">
                  <c:v>62.95</c:v>
                </c:pt>
                <c:pt idx="3448">
                  <c:v>62.420999999999999</c:v>
                </c:pt>
                <c:pt idx="3449">
                  <c:v>62.024000000000001</c:v>
                </c:pt>
                <c:pt idx="3450">
                  <c:v>61.499000000000002</c:v>
                </c:pt>
                <c:pt idx="3451">
                  <c:v>60.895000000000003</c:v>
                </c:pt>
                <c:pt idx="3452">
                  <c:v>60.569000000000003</c:v>
                </c:pt>
                <c:pt idx="3453">
                  <c:v>60.046999999999997</c:v>
                </c:pt>
                <c:pt idx="3454">
                  <c:v>59.155999999999999</c:v>
                </c:pt>
                <c:pt idx="3455">
                  <c:v>57.875</c:v>
                </c:pt>
                <c:pt idx="3456">
                  <c:v>55.841000000000001</c:v>
                </c:pt>
                <c:pt idx="3457">
                  <c:v>53.186999999999998</c:v>
                </c:pt>
                <c:pt idx="3458">
                  <c:v>50.323</c:v>
                </c:pt>
                <c:pt idx="3459">
                  <c:v>48.107999999999997</c:v>
                </c:pt>
                <c:pt idx="3460">
                  <c:v>45.898000000000003</c:v>
                </c:pt>
                <c:pt idx="3461">
                  <c:v>43.509</c:v>
                </c:pt>
                <c:pt idx="3462">
                  <c:v>41.064999999999998</c:v>
                </c:pt>
                <c:pt idx="3463">
                  <c:v>38.320999999999998</c:v>
                </c:pt>
                <c:pt idx="3464">
                  <c:v>34.603000000000002</c:v>
                </c:pt>
                <c:pt idx="3465">
                  <c:v>31.091999999999999</c:v>
                </c:pt>
                <c:pt idx="3466">
                  <c:v>27.745000000000001</c:v>
                </c:pt>
                <c:pt idx="3467">
                  <c:v>25.009</c:v>
                </c:pt>
                <c:pt idx="3468">
                  <c:v>22.504000000000001</c:v>
                </c:pt>
                <c:pt idx="3469">
                  <c:v>20.63</c:v>
                </c:pt>
                <c:pt idx="3470">
                  <c:v>19.265999999999998</c:v>
                </c:pt>
                <c:pt idx="3471">
                  <c:v>17.959</c:v>
                </c:pt>
                <c:pt idx="3472">
                  <c:v>16.428999999999998</c:v>
                </c:pt>
                <c:pt idx="3473">
                  <c:v>15.034000000000001</c:v>
                </c:pt>
                <c:pt idx="3474">
                  <c:v>13.625999999999999</c:v>
                </c:pt>
                <c:pt idx="3475">
                  <c:v>12.06</c:v>
                </c:pt>
                <c:pt idx="3476">
                  <c:v>10.941000000000001</c:v>
                </c:pt>
                <c:pt idx="3477">
                  <c:v>10.132999999999999</c:v>
                </c:pt>
                <c:pt idx="3478">
                  <c:v>9.3805999999999994</c:v>
                </c:pt>
                <c:pt idx="3479">
                  <c:v>8.6448</c:v>
                </c:pt>
                <c:pt idx="3480">
                  <c:v>7.7141000000000002</c:v>
                </c:pt>
                <c:pt idx="3481">
                  <c:v>6.5077999999999996</c:v>
                </c:pt>
                <c:pt idx="3482">
                  <c:v>5.2370000000000001</c:v>
                </c:pt>
                <c:pt idx="3483">
                  <c:v>3.8820999999999999</c:v>
                </c:pt>
                <c:pt idx="3484">
                  <c:v>2.6894</c:v>
                </c:pt>
                <c:pt idx="3485">
                  <c:v>1.7216</c:v>
                </c:pt>
                <c:pt idx="3486">
                  <c:v>0.81528</c:v>
                </c:pt>
                <c:pt idx="3487">
                  <c:v>-1.5192000000000001E-2</c:v>
                </c:pt>
                <c:pt idx="3488">
                  <c:v>-0.87039</c:v>
                </c:pt>
                <c:pt idx="3489">
                  <c:v>-1.6952</c:v>
                </c:pt>
                <c:pt idx="3490">
                  <c:v>-2.5579999999999998</c:v>
                </c:pt>
                <c:pt idx="3491">
                  <c:v>-3.3245</c:v>
                </c:pt>
                <c:pt idx="3492">
                  <c:v>-4.0152999999999999</c:v>
                </c:pt>
                <c:pt idx="3493">
                  <c:v>-4.5938999999999997</c:v>
                </c:pt>
                <c:pt idx="3494">
                  <c:v>-4.9385000000000003</c:v>
                </c:pt>
                <c:pt idx="3495">
                  <c:v>-5.2241</c:v>
                </c:pt>
                <c:pt idx="3496">
                  <c:v>-5.4465000000000003</c:v>
                </c:pt>
                <c:pt idx="3497">
                  <c:v>-5.5781999999999998</c:v>
                </c:pt>
                <c:pt idx="3498">
                  <c:v>-5.6890000000000001</c:v>
                </c:pt>
                <c:pt idx="3499">
                  <c:v>-5.7850000000000001</c:v>
                </c:pt>
                <c:pt idx="3500">
                  <c:v>-5.9142000000000001</c:v>
                </c:pt>
                <c:pt idx="3501">
                  <c:v>-6.1193</c:v>
                </c:pt>
                <c:pt idx="3502">
                  <c:v>-6.2794999999999996</c:v>
                </c:pt>
                <c:pt idx="3503">
                  <c:v>-6.4428999999999998</c:v>
                </c:pt>
                <c:pt idx="3504">
                  <c:v>-6.5208000000000004</c:v>
                </c:pt>
                <c:pt idx="3505">
                  <c:v>-6.6288</c:v>
                </c:pt>
                <c:pt idx="3506">
                  <c:v>-6.6887999999999996</c:v>
                </c:pt>
                <c:pt idx="3507">
                  <c:v>-6.6769999999999996</c:v>
                </c:pt>
                <c:pt idx="3508">
                  <c:v>-6.7042000000000002</c:v>
                </c:pt>
                <c:pt idx="3509">
                  <c:v>-6.6973000000000003</c:v>
                </c:pt>
                <c:pt idx="3510">
                  <c:v>-6.7514000000000003</c:v>
                </c:pt>
                <c:pt idx="3511">
                  <c:v>-6.7744</c:v>
                </c:pt>
                <c:pt idx="3512">
                  <c:v>-6.7587000000000002</c:v>
                </c:pt>
                <c:pt idx="3513">
                  <c:v>-6.7561</c:v>
                </c:pt>
                <c:pt idx="3514">
                  <c:v>-6.6368999999999998</c:v>
                </c:pt>
                <c:pt idx="3515">
                  <c:v>-6.5984999999999996</c:v>
                </c:pt>
                <c:pt idx="3516">
                  <c:v>-6.5843999999999996</c:v>
                </c:pt>
                <c:pt idx="3517">
                  <c:v>-6.5959000000000003</c:v>
                </c:pt>
                <c:pt idx="3518">
                  <c:v>-6.6924999999999999</c:v>
                </c:pt>
                <c:pt idx="3519">
                  <c:v>-6.6981000000000002</c:v>
                </c:pt>
                <c:pt idx="3520">
                  <c:v>-6.8707000000000003</c:v>
                </c:pt>
                <c:pt idx="3521">
                  <c:v>-7.0597000000000003</c:v>
                </c:pt>
                <c:pt idx="3522">
                  <c:v>-7.06</c:v>
                </c:pt>
                <c:pt idx="3523">
                  <c:v>-7.1821999999999999</c:v>
                </c:pt>
                <c:pt idx="3524">
                  <c:v>-7.3041999999999998</c:v>
                </c:pt>
                <c:pt idx="3525">
                  <c:v>-7.4737999999999998</c:v>
                </c:pt>
                <c:pt idx="3526">
                  <c:v>-7.6238000000000001</c:v>
                </c:pt>
                <c:pt idx="3527">
                  <c:v>-7.8238000000000003</c:v>
                </c:pt>
                <c:pt idx="3528">
                  <c:v>-8.0767000000000007</c:v>
                </c:pt>
                <c:pt idx="3529">
                  <c:v>-8.2594999999999992</c:v>
                </c:pt>
                <c:pt idx="3530">
                  <c:v>-8.4454999999999991</c:v>
                </c:pt>
                <c:pt idx="3531">
                  <c:v>-8.4319000000000006</c:v>
                </c:pt>
                <c:pt idx="3532">
                  <c:v>-8.4410000000000007</c:v>
                </c:pt>
                <c:pt idx="3533">
                  <c:v>-8.4763999999999999</c:v>
                </c:pt>
                <c:pt idx="3534">
                  <c:v>-8.1920999999999999</c:v>
                </c:pt>
                <c:pt idx="3535">
                  <c:v>-8.2209000000000003</c:v>
                </c:pt>
                <c:pt idx="3536">
                  <c:v>-8.5352999999999994</c:v>
                </c:pt>
                <c:pt idx="3537">
                  <c:v>-8.7429000000000006</c:v>
                </c:pt>
                <c:pt idx="3538">
                  <c:v>-8.843</c:v>
                </c:pt>
                <c:pt idx="3539">
                  <c:v>-9.1204999999999998</c:v>
                </c:pt>
                <c:pt idx="3540">
                  <c:v>-9.8421000000000003</c:v>
                </c:pt>
                <c:pt idx="3541">
                  <c:v>-10.606</c:v>
                </c:pt>
                <c:pt idx="3542">
                  <c:v>-11.12</c:v>
                </c:pt>
                <c:pt idx="3543">
                  <c:v>-11.554</c:v>
                </c:pt>
                <c:pt idx="3544">
                  <c:v>-11.907999999999999</c:v>
                </c:pt>
                <c:pt idx="3545">
                  <c:v>-12.013</c:v>
                </c:pt>
                <c:pt idx="3546">
                  <c:v>-12.022</c:v>
                </c:pt>
                <c:pt idx="3547">
                  <c:v>-12.019</c:v>
                </c:pt>
                <c:pt idx="3548">
                  <c:v>-12.401999999999999</c:v>
                </c:pt>
                <c:pt idx="3549">
                  <c:v>-12.709</c:v>
                </c:pt>
                <c:pt idx="3550">
                  <c:v>-13.089</c:v>
                </c:pt>
                <c:pt idx="3551">
                  <c:v>-13.775</c:v>
                </c:pt>
                <c:pt idx="3552">
                  <c:v>-14.638999999999999</c:v>
                </c:pt>
                <c:pt idx="3553">
                  <c:v>-15.411</c:v>
                </c:pt>
                <c:pt idx="3554">
                  <c:v>-15.983000000000001</c:v>
                </c:pt>
                <c:pt idx="3555">
                  <c:v>-16.515000000000001</c:v>
                </c:pt>
                <c:pt idx="3556">
                  <c:v>-17.206</c:v>
                </c:pt>
                <c:pt idx="3557">
                  <c:v>-18.053999999999998</c:v>
                </c:pt>
                <c:pt idx="3558">
                  <c:v>-18.942</c:v>
                </c:pt>
                <c:pt idx="3559">
                  <c:v>-19.617999999999999</c:v>
                </c:pt>
                <c:pt idx="3560">
                  <c:v>-20.195</c:v>
                </c:pt>
                <c:pt idx="3561">
                  <c:v>-20.856999999999999</c:v>
                </c:pt>
                <c:pt idx="3562">
                  <c:v>-21.864999999999998</c:v>
                </c:pt>
                <c:pt idx="3563">
                  <c:v>-23.13</c:v>
                </c:pt>
                <c:pt idx="3564">
                  <c:v>-24.288</c:v>
                </c:pt>
                <c:pt idx="3565">
                  <c:v>-25.67</c:v>
                </c:pt>
                <c:pt idx="3566">
                  <c:v>-27.364000000000001</c:v>
                </c:pt>
                <c:pt idx="3567">
                  <c:v>-28.991</c:v>
                </c:pt>
                <c:pt idx="3568">
                  <c:v>-29.948</c:v>
                </c:pt>
                <c:pt idx="3569">
                  <c:v>-30.202000000000002</c:v>
                </c:pt>
                <c:pt idx="3570">
                  <c:v>-30.634</c:v>
                </c:pt>
                <c:pt idx="3571">
                  <c:v>-32.125999999999998</c:v>
                </c:pt>
                <c:pt idx="3572">
                  <c:v>-34.015999999999998</c:v>
                </c:pt>
                <c:pt idx="3573">
                  <c:v>-35.768999999999998</c:v>
                </c:pt>
                <c:pt idx="3574">
                  <c:v>-37.78</c:v>
                </c:pt>
                <c:pt idx="3575">
                  <c:v>-39.378</c:v>
                </c:pt>
                <c:pt idx="3576">
                  <c:v>-40.213000000000001</c:v>
                </c:pt>
                <c:pt idx="3577">
                  <c:v>-40.994</c:v>
                </c:pt>
                <c:pt idx="3578">
                  <c:v>-42.06</c:v>
                </c:pt>
                <c:pt idx="3579">
                  <c:v>-43.334000000000003</c:v>
                </c:pt>
                <c:pt idx="3580">
                  <c:v>-45.209000000000003</c:v>
                </c:pt>
                <c:pt idx="3581">
                  <c:v>-46.783999999999999</c:v>
                </c:pt>
                <c:pt idx="3582">
                  <c:v>-47.628999999999998</c:v>
                </c:pt>
                <c:pt idx="3583">
                  <c:v>-48.274000000000001</c:v>
                </c:pt>
                <c:pt idx="3584">
                  <c:v>-49.491</c:v>
                </c:pt>
                <c:pt idx="3585">
                  <c:v>-51.241</c:v>
                </c:pt>
                <c:pt idx="3586">
                  <c:v>-52.582000000000001</c:v>
                </c:pt>
                <c:pt idx="3587">
                  <c:v>-53.466000000000001</c:v>
                </c:pt>
                <c:pt idx="3588">
                  <c:v>-53.734999999999999</c:v>
                </c:pt>
                <c:pt idx="3589">
                  <c:v>-54.262999999999998</c:v>
                </c:pt>
                <c:pt idx="3590">
                  <c:v>-55.436</c:v>
                </c:pt>
                <c:pt idx="3591">
                  <c:v>-56.674999999999997</c:v>
                </c:pt>
                <c:pt idx="3592">
                  <c:v>-57.445</c:v>
                </c:pt>
                <c:pt idx="3593">
                  <c:v>-58.167999999999999</c:v>
                </c:pt>
                <c:pt idx="3594">
                  <c:v>-58.95</c:v>
                </c:pt>
                <c:pt idx="3595">
                  <c:v>-59.195999999999998</c:v>
                </c:pt>
                <c:pt idx="3596">
                  <c:v>-59.133000000000003</c:v>
                </c:pt>
                <c:pt idx="3597">
                  <c:v>-59.545000000000002</c:v>
                </c:pt>
                <c:pt idx="3598">
                  <c:v>-60.031999999999996</c:v>
                </c:pt>
                <c:pt idx="3599">
                  <c:v>-60.572000000000003</c:v>
                </c:pt>
                <c:pt idx="3600">
                  <c:v>-61.154000000000003</c:v>
                </c:pt>
                <c:pt idx="3601">
                  <c:v>-61.822000000000003</c:v>
                </c:pt>
                <c:pt idx="3602">
                  <c:v>-62.780999999999999</c:v>
                </c:pt>
                <c:pt idx="3603">
                  <c:v>-63.470999999999997</c:v>
                </c:pt>
                <c:pt idx="3604">
                  <c:v>-63.707999999999998</c:v>
                </c:pt>
                <c:pt idx="3605">
                  <c:v>-64.072999999999993</c:v>
                </c:pt>
                <c:pt idx="3606">
                  <c:v>-64.561999999999998</c:v>
                </c:pt>
                <c:pt idx="3607">
                  <c:v>-64.960999999999999</c:v>
                </c:pt>
                <c:pt idx="3608">
                  <c:v>-65.058000000000007</c:v>
                </c:pt>
                <c:pt idx="3609">
                  <c:v>-65.191000000000003</c:v>
                </c:pt>
                <c:pt idx="3610">
                  <c:v>-65.488</c:v>
                </c:pt>
                <c:pt idx="3611">
                  <c:v>-66.052999999999997</c:v>
                </c:pt>
                <c:pt idx="3612">
                  <c:v>-66.906999999999996</c:v>
                </c:pt>
                <c:pt idx="3613">
                  <c:v>-67.522999999999996</c:v>
                </c:pt>
                <c:pt idx="3614">
                  <c:v>-68.257000000000005</c:v>
                </c:pt>
                <c:pt idx="3615">
                  <c:v>-68.525999999999996</c:v>
                </c:pt>
                <c:pt idx="3616">
                  <c:v>-68.436999999999998</c:v>
                </c:pt>
                <c:pt idx="3617">
                  <c:v>-68.912999999999997</c:v>
                </c:pt>
                <c:pt idx="3618">
                  <c:v>-69.83</c:v>
                </c:pt>
                <c:pt idx="3619">
                  <c:v>-70.266000000000005</c:v>
                </c:pt>
                <c:pt idx="3620">
                  <c:v>-70.091999999999999</c:v>
                </c:pt>
                <c:pt idx="3621">
                  <c:v>-69.331999999999994</c:v>
                </c:pt>
                <c:pt idx="3622">
                  <c:v>-69.150000000000006</c:v>
                </c:pt>
                <c:pt idx="3623">
                  <c:v>-70.218000000000004</c:v>
                </c:pt>
                <c:pt idx="3624">
                  <c:v>-71.561000000000007</c:v>
                </c:pt>
                <c:pt idx="3625">
                  <c:v>-72.382000000000005</c:v>
                </c:pt>
                <c:pt idx="3626">
                  <c:v>-72.855000000000004</c:v>
                </c:pt>
                <c:pt idx="3627">
                  <c:v>-72.760000000000005</c:v>
                </c:pt>
                <c:pt idx="3628">
                  <c:v>-72.378</c:v>
                </c:pt>
                <c:pt idx="3629">
                  <c:v>-72.92</c:v>
                </c:pt>
                <c:pt idx="3630">
                  <c:v>-73.742999999999995</c:v>
                </c:pt>
                <c:pt idx="3631">
                  <c:v>-74.153999999999996</c:v>
                </c:pt>
                <c:pt idx="3632">
                  <c:v>-74.555000000000007</c:v>
                </c:pt>
                <c:pt idx="3633">
                  <c:v>-74.540999999999997</c:v>
                </c:pt>
                <c:pt idx="3634">
                  <c:v>-74.427999999999997</c:v>
                </c:pt>
                <c:pt idx="3635">
                  <c:v>-75.298000000000002</c:v>
                </c:pt>
                <c:pt idx="3636">
                  <c:v>-76.094999999999999</c:v>
                </c:pt>
                <c:pt idx="3637">
                  <c:v>-76.286000000000001</c:v>
                </c:pt>
                <c:pt idx="3638">
                  <c:v>-75.897999999999996</c:v>
                </c:pt>
                <c:pt idx="3639">
                  <c:v>-75.204999999999998</c:v>
                </c:pt>
                <c:pt idx="3640">
                  <c:v>-74.394999999999996</c:v>
                </c:pt>
                <c:pt idx="3641">
                  <c:v>-74.188000000000002</c:v>
                </c:pt>
                <c:pt idx="3642">
                  <c:v>-75.138999999999996</c:v>
                </c:pt>
                <c:pt idx="3643">
                  <c:v>-75.667000000000002</c:v>
                </c:pt>
                <c:pt idx="3644">
                  <c:v>-76.108999999999995</c:v>
                </c:pt>
                <c:pt idx="3645">
                  <c:v>-76.067999999999998</c:v>
                </c:pt>
                <c:pt idx="3646">
                  <c:v>-75.415000000000006</c:v>
                </c:pt>
                <c:pt idx="3647">
                  <c:v>-75.34</c:v>
                </c:pt>
                <c:pt idx="3648">
                  <c:v>-76.111999999999995</c:v>
                </c:pt>
                <c:pt idx="3649">
                  <c:v>-77.234999999999999</c:v>
                </c:pt>
                <c:pt idx="3650">
                  <c:v>-78.025999999999996</c:v>
                </c:pt>
                <c:pt idx="3651">
                  <c:v>-77.823999999999998</c:v>
                </c:pt>
                <c:pt idx="3652">
                  <c:v>-77.198999999999998</c:v>
                </c:pt>
                <c:pt idx="3653">
                  <c:v>-76.876999999999995</c:v>
                </c:pt>
                <c:pt idx="3654">
                  <c:v>-76.576999999999998</c:v>
                </c:pt>
                <c:pt idx="3655">
                  <c:v>-76.863</c:v>
                </c:pt>
                <c:pt idx="3656">
                  <c:v>-76.796000000000006</c:v>
                </c:pt>
                <c:pt idx="3657">
                  <c:v>-75.727999999999994</c:v>
                </c:pt>
                <c:pt idx="3658">
                  <c:v>-73.894999999999996</c:v>
                </c:pt>
                <c:pt idx="3659">
                  <c:v>-71.396000000000001</c:v>
                </c:pt>
                <c:pt idx="3660">
                  <c:v>-68.47</c:v>
                </c:pt>
                <c:pt idx="3661">
                  <c:v>-65.950999999999993</c:v>
                </c:pt>
                <c:pt idx="3662">
                  <c:v>-63.591000000000001</c:v>
                </c:pt>
                <c:pt idx="3663">
                  <c:v>-61.186999999999998</c:v>
                </c:pt>
                <c:pt idx="3664">
                  <c:v>-58.411000000000001</c:v>
                </c:pt>
                <c:pt idx="3665">
                  <c:v>-54.558999999999997</c:v>
                </c:pt>
                <c:pt idx="3666">
                  <c:v>-50.262999999999998</c:v>
                </c:pt>
                <c:pt idx="3667">
                  <c:v>-46.326000000000001</c:v>
                </c:pt>
                <c:pt idx="3668">
                  <c:v>-43.793999999999997</c:v>
                </c:pt>
                <c:pt idx="3669">
                  <c:v>-42.009</c:v>
                </c:pt>
                <c:pt idx="3670">
                  <c:v>-40.426000000000002</c:v>
                </c:pt>
                <c:pt idx="3671">
                  <c:v>-38.094000000000001</c:v>
                </c:pt>
                <c:pt idx="3672">
                  <c:v>-34.567</c:v>
                </c:pt>
                <c:pt idx="3673">
                  <c:v>-32.125</c:v>
                </c:pt>
                <c:pt idx="3674">
                  <c:v>-29.280999999999999</c:v>
                </c:pt>
                <c:pt idx="3675">
                  <c:v>-26.126999999999999</c:v>
                </c:pt>
                <c:pt idx="3676">
                  <c:v>-23.844999999999999</c:v>
                </c:pt>
                <c:pt idx="3677">
                  <c:v>-21.716999999999999</c:v>
                </c:pt>
                <c:pt idx="3678">
                  <c:v>-19.815999999999999</c:v>
                </c:pt>
                <c:pt idx="3679">
                  <c:v>-18.257999999999999</c:v>
                </c:pt>
                <c:pt idx="3680">
                  <c:v>-17.166</c:v>
                </c:pt>
                <c:pt idx="3681">
                  <c:v>-16.190999999999999</c:v>
                </c:pt>
                <c:pt idx="3682">
                  <c:v>-15.276999999999999</c:v>
                </c:pt>
                <c:pt idx="3683">
                  <c:v>-14.648999999999999</c:v>
                </c:pt>
                <c:pt idx="3684">
                  <c:v>-14.255000000000001</c:v>
                </c:pt>
                <c:pt idx="3685">
                  <c:v>-13.739000000000001</c:v>
                </c:pt>
                <c:pt idx="3686">
                  <c:v>-13.114000000000001</c:v>
                </c:pt>
                <c:pt idx="3687">
                  <c:v>-12.59</c:v>
                </c:pt>
                <c:pt idx="3688">
                  <c:v>-12.02</c:v>
                </c:pt>
                <c:pt idx="3689">
                  <c:v>-11.348000000000001</c:v>
                </c:pt>
                <c:pt idx="3690">
                  <c:v>-10.832000000000001</c:v>
                </c:pt>
                <c:pt idx="3691">
                  <c:v>-10.375999999999999</c:v>
                </c:pt>
                <c:pt idx="3692">
                  <c:v>-9.9024000000000001</c:v>
                </c:pt>
                <c:pt idx="3693">
                  <c:v>-9.5593000000000004</c:v>
                </c:pt>
                <c:pt idx="3694">
                  <c:v>-9.3053000000000008</c:v>
                </c:pt>
                <c:pt idx="3695">
                  <c:v>-9.0919000000000008</c:v>
                </c:pt>
                <c:pt idx="3696">
                  <c:v>-8.9015000000000004</c:v>
                </c:pt>
                <c:pt idx="3697">
                  <c:v>-8.6684999999999999</c:v>
                </c:pt>
                <c:pt idx="3698">
                  <c:v>-8.6472999999999995</c:v>
                </c:pt>
                <c:pt idx="3699">
                  <c:v>-8.7840000000000007</c:v>
                </c:pt>
                <c:pt idx="3700">
                  <c:v>-8.8268000000000004</c:v>
                </c:pt>
                <c:pt idx="3701">
                  <c:v>-8.7245000000000008</c:v>
                </c:pt>
                <c:pt idx="3702">
                  <c:v>-8.5701000000000001</c:v>
                </c:pt>
                <c:pt idx="3703">
                  <c:v>-8.4209999999999994</c:v>
                </c:pt>
                <c:pt idx="3704">
                  <c:v>-8.1990999999999996</c:v>
                </c:pt>
                <c:pt idx="3705">
                  <c:v>-8.0335999999999999</c:v>
                </c:pt>
                <c:pt idx="3706">
                  <c:v>-7.8757000000000001</c:v>
                </c:pt>
                <c:pt idx="3707">
                  <c:v>-7.7674000000000003</c:v>
                </c:pt>
                <c:pt idx="3708">
                  <c:v>-7.7864000000000004</c:v>
                </c:pt>
                <c:pt idx="3709">
                  <c:v>-7.8380000000000001</c:v>
                </c:pt>
                <c:pt idx="3710">
                  <c:v>-8.0277999999999992</c:v>
                </c:pt>
                <c:pt idx="3711">
                  <c:v>-8.1227999999999998</c:v>
                </c:pt>
                <c:pt idx="3712">
                  <c:v>-8.1120999999999999</c:v>
                </c:pt>
                <c:pt idx="3713">
                  <c:v>-8.0153999999999996</c:v>
                </c:pt>
                <c:pt idx="3714">
                  <c:v>-7.7199</c:v>
                </c:pt>
                <c:pt idx="3715">
                  <c:v>-7.6635</c:v>
                </c:pt>
                <c:pt idx="3716">
                  <c:v>-7.4638</c:v>
                </c:pt>
                <c:pt idx="3717">
                  <c:v>-7.0381</c:v>
                </c:pt>
                <c:pt idx="3718">
                  <c:v>-6.6359000000000004</c:v>
                </c:pt>
                <c:pt idx="3719">
                  <c:v>-6.1600999999999999</c:v>
                </c:pt>
                <c:pt idx="3720">
                  <c:v>-5.6990999999999996</c:v>
                </c:pt>
                <c:pt idx="3721">
                  <c:v>-5.2847999999999997</c:v>
                </c:pt>
                <c:pt idx="3722">
                  <c:v>-4.7194000000000003</c:v>
                </c:pt>
                <c:pt idx="3723">
                  <c:v>-4.0247999999999999</c:v>
                </c:pt>
                <c:pt idx="3724">
                  <c:v>-3.2524999999999999</c:v>
                </c:pt>
                <c:pt idx="3725">
                  <c:v>-2.7120000000000002</c:v>
                </c:pt>
                <c:pt idx="3726">
                  <c:v>-2.1930000000000001</c:v>
                </c:pt>
                <c:pt idx="3727">
                  <c:v>-1.7818000000000001</c:v>
                </c:pt>
                <c:pt idx="3728">
                  <c:v>-1.6032</c:v>
                </c:pt>
                <c:pt idx="3729">
                  <c:v>-1.3759999999999999</c:v>
                </c:pt>
                <c:pt idx="3730">
                  <c:v>-0.99265000000000003</c:v>
                </c:pt>
                <c:pt idx="3731">
                  <c:v>-0.4899</c:v>
                </c:pt>
                <c:pt idx="3732">
                  <c:v>2.5912999999999999E-2</c:v>
                </c:pt>
                <c:pt idx="3733">
                  <c:v>0.61295999999999995</c:v>
                </c:pt>
                <c:pt idx="3734">
                  <c:v>1.3069999999999999</c:v>
                </c:pt>
                <c:pt idx="3735">
                  <c:v>2.0188999999999999</c:v>
                </c:pt>
                <c:pt idx="3736">
                  <c:v>2.9504000000000001</c:v>
                </c:pt>
                <c:pt idx="3737">
                  <c:v>4.0423999999999998</c:v>
                </c:pt>
                <c:pt idx="3738">
                  <c:v>5.0168999999999997</c:v>
                </c:pt>
                <c:pt idx="3739">
                  <c:v>5.8868999999999998</c:v>
                </c:pt>
                <c:pt idx="3740">
                  <c:v>6.6365999999999996</c:v>
                </c:pt>
                <c:pt idx="3741">
                  <c:v>7.5454999999999997</c:v>
                </c:pt>
                <c:pt idx="3742">
                  <c:v>8.9039999999999999</c:v>
                </c:pt>
                <c:pt idx="3743">
                  <c:v>10.475</c:v>
                </c:pt>
                <c:pt idx="3744">
                  <c:v>12.045</c:v>
                </c:pt>
                <c:pt idx="3745">
                  <c:v>13.488</c:v>
                </c:pt>
                <c:pt idx="3746">
                  <c:v>14.406000000000001</c:v>
                </c:pt>
                <c:pt idx="3747">
                  <c:v>14.872999999999999</c:v>
                </c:pt>
                <c:pt idx="3748">
                  <c:v>15.413</c:v>
                </c:pt>
                <c:pt idx="3749">
                  <c:v>16.141999999999999</c:v>
                </c:pt>
                <c:pt idx="3750">
                  <c:v>16.896000000000001</c:v>
                </c:pt>
                <c:pt idx="3751">
                  <c:v>17.678000000000001</c:v>
                </c:pt>
                <c:pt idx="3752">
                  <c:v>18.655999999999999</c:v>
                </c:pt>
                <c:pt idx="3753">
                  <c:v>19.530999999999999</c:v>
                </c:pt>
                <c:pt idx="3754">
                  <c:v>20.574999999999999</c:v>
                </c:pt>
                <c:pt idx="3755">
                  <c:v>21.655999999999999</c:v>
                </c:pt>
                <c:pt idx="3756">
                  <c:v>22.417000000000002</c:v>
                </c:pt>
                <c:pt idx="3757">
                  <c:v>23.141999999999999</c:v>
                </c:pt>
                <c:pt idx="3758">
                  <c:v>23.800999999999998</c:v>
                </c:pt>
                <c:pt idx="3759">
                  <c:v>24.792999999999999</c:v>
                </c:pt>
                <c:pt idx="3760">
                  <c:v>25.864000000000001</c:v>
                </c:pt>
                <c:pt idx="3761">
                  <c:v>26.908000000000001</c:v>
                </c:pt>
                <c:pt idx="3762">
                  <c:v>27.94</c:v>
                </c:pt>
                <c:pt idx="3763">
                  <c:v>28.920999999999999</c:v>
                </c:pt>
                <c:pt idx="3764">
                  <c:v>29.728999999999999</c:v>
                </c:pt>
                <c:pt idx="3765">
                  <c:v>30.728000000000002</c:v>
                </c:pt>
                <c:pt idx="3766">
                  <c:v>31.587</c:v>
                </c:pt>
                <c:pt idx="3767">
                  <c:v>32.226999999999997</c:v>
                </c:pt>
                <c:pt idx="3768">
                  <c:v>32.634999999999998</c:v>
                </c:pt>
                <c:pt idx="3769">
                  <c:v>33.076000000000001</c:v>
                </c:pt>
                <c:pt idx="3770">
                  <c:v>33.613999999999997</c:v>
                </c:pt>
                <c:pt idx="3771">
                  <c:v>34.514000000000003</c:v>
                </c:pt>
                <c:pt idx="3772">
                  <c:v>35.381999999999998</c:v>
                </c:pt>
                <c:pt idx="3773">
                  <c:v>36.323999999999998</c:v>
                </c:pt>
                <c:pt idx="3774">
                  <c:v>36.981999999999999</c:v>
                </c:pt>
                <c:pt idx="3775">
                  <c:v>37.439</c:v>
                </c:pt>
                <c:pt idx="3776">
                  <c:v>37.965000000000003</c:v>
                </c:pt>
                <c:pt idx="3777">
                  <c:v>38.613</c:v>
                </c:pt>
                <c:pt idx="3778">
                  <c:v>39.252000000000002</c:v>
                </c:pt>
                <c:pt idx="3779">
                  <c:v>39.99</c:v>
                </c:pt>
                <c:pt idx="3780">
                  <c:v>40.786000000000001</c:v>
                </c:pt>
                <c:pt idx="3781">
                  <c:v>41.328000000000003</c:v>
                </c:pt>
                <c:pt idx="3782">
                  <c:v>41.933</c:v>
                </c:pt>
                <c:pt idx="3783">
                  <c:v>42.399000000000001</c:v>
                </c:pt>
                <c:pt idx="3784">
                  <c:v>42.960999999999999</c:v>
                </c:pt>
                <c:pt idx="3785">
                  <c:v>43.465000000000003</c:v>
                </c:pt>
                <c:pt idx="3786">
                  <c:v>43.862000000000002</c:v>
                </c:pt>
                <c:pt idx="3787">
                  <c:v>44.506</c:v>
                </c:pt>
                <c:pt idx="3788">
                  <c:v>45.371000000000002</c:v>
                </c:pt>
                <c:pt idx="3789">
                  <c:v>46.06</c:v>
                </c:pt>
                <c:pt idx="3790">
                  <c:v>46.497999999999998</c:v>
                </c:pt>
                <c:pt idx="3791">
                  <c:v>47.134999999999998</c:v>
                </c:pt>
                <c:pt idx="3792">
                  <c:v>47.505000000000003</c:v>
                </c:pt>
                <c:pt idx="3793">
                  <c:v>47.59</c:v>
                </c:pt>
                <c:pt idx="3794">
                  <c:v>47.606999999999999</c:v>
                </c:pt>
                <c:pt idx="3795">
                  <c:v>47.587000000000003</c:v>
                </c:pt>
                <c:pt idx="3796">
                  <c:v>47.53</c:v>
                </c:pt>
                <c:pt idx="3797">
                  <c:v>48.073999999999998</c:v>
                </c:pt>
                <c:pt idx="3798">
                  <c:v>48.643000000000001</c:v>
                </c:pt>
                <c:pt idx="3799">
                  <c:v>48.99</c:v>
                </c:pt>
                <c:pt idx="3800">
                  <c:v>49.393000000000001</c:v>
                </c:pt>
                <c:pt idx="3801">
                  <c:v>49.59</c:v>
                </c:pt>
                <c:pt idx="3802">
                  <c:v>49.822000000000003</c:v>
                </c:pt>
                <c:pt idx="3803">
                  <c:v>50.331000000000003</c:v>
                </c:pt>
                <c:pt idx="3804">
                  <c:v>51.008000000000003</c:v>
                </c:pt>
                <c:pt idx="3805">
                  <c:v>51.698</c:v>
                </c:pt>
                <c:pt idx="3806">
                  <c:v>52.408000000000001</c:v>
                </c:pt>
                <c:pt idx="3807">
                  <c:v>52.847999999999999</c:v>
                </c:pt>
                <c:pt idx="3808">
                  <c:v>52.966000000000001</c:v>
                </c:pt>
                <c:pt idx="3809">
                  <c:v>52.87</c:v>
                </c:pt>
                <c:pt idx="3810">
                  <c:v>53.387</c:v>
                </c:pt>
                <c:pt idx="3811">
                  <c:v>54.213999999999999</c:v>
                </c:pt>
                <c:pt idx="3812">
                  <c:v>54.718000000000004</c:v>
                </c:pt>
                <c:pt idx="3813">
                  <c:v>55.121000000000002</c:v>
                </c:pt>
                <c:pt idx="3814">
                  <c:v>55.457999999999998</c:v>
                </c:pt>
                <c:pt idx="3815">
                  <c:v>55.338000000000001</c:v>
                </c:pt>
                <c:pt idx="3816">
                  <c:v>54.82</c:v>
                </c:pt>
                <c:pt idx="3817">
                  <c:v>54.332000000000001</c:v>
                </c:pt>
                <c:pt idx="3818">
                  <c:v>54.374000000000002</c:v>
                </c:pt>
                <c:pt idx="3819">
                  <c:v>54.776000000000003</c:v>
                </c:pt>
                <c:pt idx="3820">
                  <c:v>55.21</c:v>
                </c:pt>
                <c:pt idx="3821">
                  <c:v>55.536999999999999</c:v>
                </c:pt>
                <c:pt idx="3822">
                  <c:v>55.813000000000002</c:v>
                </c:pt>
                <c:pt idx="3823">
                  <c:v>56.066000000000003</c:v>
                </c:pt>
                <c:pt idx="3824">
                  <c:v>56.255000000000003</c:v>
                </c:pt>
                <c:pt idx="3825">
                  <c:v>56.426000000000002</c:v>
                </c:pt>
                <c:pt idx="3826">
                  <c:v>57.045000000000002</c:v>
                </c:pt>
                <c:pt idx="3827">
                  <c:v>57.094000000000001</c:v>
                </c:pt>
                <c:pt idx="3828">
                  <c:v>57.06</c:v>
                </c:pt>
                <c:pt idx="3829">
                  <c:v>57.267000000000003</c:v>
                </c:pt>
                <c:pt idx="3830">
                  <c:v>57.555</c:v>
                </c:pt>
                <c:pt idx="3831">
                  <c:v>57.765000000000001</c:v>
                </c:pt>
                <c:pt idx="3832">
                  <c:v>57.741</c:v>
                </c:pt>
                <c:pt idx="3833">
                  <c:v>57.564</c:v>
                </c:pt>
                <c:pt idx="3834">
                  <c:v>57.466999999999999</c:v>
                </c:pt>
                <c:pt idx="3835">
                  <c:v>58.006999999999998</c:v>
                </c:pt>
                <c:pt idx="3836">
                  <c:v>58.646000000000001</c:v>
                </c:pt>
                <c:pt idx="3837">
                  <c:v>58.972999999999999</c:v>
                </c:pt>
                <c:pt idx="3838">
                  <c:v>59.118000000000002</c:v>
                </c:pt>
                <c:pt idx="3839">
                  <c:v>59.664000000000001</c:v>
                </c:pt>
                <c:pt idx="3840">
                  <c:v>60.295999999999999</c:v>
                </c:pt>
                <c:pt idx="3841">
                  <c:v>60.579000000000001</c:v>
                </c:pt>
                <c:pt idx="3842">
                  <c:v>60.723999999999997</c:v>
                </c:pt>
                <c:pt idx="3843">
                  <c:v>60.750999999999998</c:v>
                </c:pt>
                <c:pt idx="3844">
                  <c:v>61.03</c:v>
                </c:pt>
                <c:pt idx="3845">
                  <c:v>61.064</c:v>
                </c:pt>
                <c:pt idx="3846">
                  <c:v>60.798000000000002</c:v>
                </c:pt>
                <c:pt idx="3847">
                  <c:v>60.868000000000002</c:v>
                </c:pt>
                <c:pt idx="3848">
                  <c:v>60.947000000000003</c:v>
                </c:pt>
                <c:pt idx="3849">
                  <c:v>61.183</c:v>
                </c:pt>
                <c:pt idx="3850">
                  <c:v>61.612000000000002</c:v>
                </c:pt>
                <c:pt idx="3851">
                  <c:v>62.024999999999999</c:v>
                </c:pt>
                <c:pt idx="3852">
                  <c:v>62.258000000000003</c:v>
                </c:pt>
                <c:pt idx="3853">
                  <c:v>62.451000000000001</c:v>
                </c:pt>
                <c:pt idx="3854">
                  <c:v>62.344000000000001</c:v>
                </c:pt>
                <c:pt idx="3855">
                  <c:v>61.947000000000003</c:v>
                </c:pt>
                <c:pt idx="3856">
                  <c:v>61.298000000000002</c:v>
                </c:pt>
                <c:pt idx="3857">
                  <c:v>60.872999999999998</c:v>
                </c:pt>
                <c:pt idx="3858">
                  <c:v>60.62</c:v>
                </c:pt>
                <c:pt idx="3859">
                  <c:v>60.3</c:v>
                </c:pt>
                <c:pt idx="3860">
                  <c:v>59.624000000000002</c:v>
                </c:pt>
                <c:pt idx="3861">
                  <c:v>58.640999999999998</c:v>
                </c:pt>
                <c:pt idx="3862">
                  <c:v>57.225999999999999</c:v>
                </c:pt>
                <c:pt idx="3863">
                  <c:v>55.250999999999998</c:v>
                </c:pt>
                <c:pt idx="3864">
                  <c:v>53.073999999999998</c:v>
                </c:pt>
                <c:pt idx="3865">
                  <c:v>50.411000000000001</c:v>
                </c:pt>
                <c:pt idx="3866">
                  <c:v>47.636000000000003</c:v>
                </c:pt>
                <c:pt idx="3867">
                  <c:v>44.43</c:v>
                </c:pt>
                <c:pt idx="3868">
                  <c:v>41.433</c:v>
                </c:pt>
                <c:pt idx="3869">
                  <c:v>38.604999999999997</c:v>
                </c:pt>
                <c:pt idx="3870">
                  <c:v>35.805</c:v>
                </c:pt>
                <c:pt idx="3871">
                  <c:v>33.039000000000001</c:v>
                </c:pt>
                <c:pt idx="3872">
                  <c:v>30.338999999999999</c:v>
                </c:pt>
                <c:pt idx="3873">
                  <c:v>27.867000000000001</c:v>
                </c:pt>
                <c:pt idx="3874">
                  <c:v>25.681000000000001</c:v>
                </c:pt>
                <c:pt idx="3875">
                  <c:v>23.54</c:v>
                </c:pt>
                <c:pt idx="3876">
                  <c:v>21.664999999999999</c:v>
                </c:pt>
                <c:pt idx="3877">
                  <c:v>20.106000000000002</c:v>
                </c:pt>
                <c:pt idx="3878">
                  <c:v>18.489000000000001</c:v>
                </c:pt>
                <c:pt idx="3879">
                  <c:v>16.939</c:v>
                </c:pt>
                <c:pt idx="3880">
                  <c:v>15.643000000000001</c:v>
                </c:pt>
                <c:pt idx="3881">
                  <c:v>14.56</c:v>
                </c:pt>
                <c:pt idx="3882">
                  <c:v>13.641</c:v>
                </c:pt>
                <c:pt idx="3883">
                  <c:v>12.888</c:v>
                </c:pt>
                <c:pt idx="3884">
                  <c:v>12.407999999999999</c:v>
                </c:pt>
                <c:pt idx="3885">
                  <c:v>11.955</c:v>
                </c:pt>
                <c:pt idx="3886">
                  <c:v>11.569000000000001</c:v>
                </c:pt>
                <c:pt idx="3887">
                  <c:v>11.276</c:v>
                </c:pt>
                <c:pt idx="3888">
                  <c:v>11</c:v>
                </c:pt>
                <c:pt idx="3889">
                  <c:v>10.797000000000001</c:v>
                </c:pt>
                <c:pt idx="3890">
                  <c:v>10.468</c:v>
                </c:pt>
                <c:pt idx="3891">
                  <c:v>10.115</c:v>
                </c:pt>
                <c:pt idx="3892">
                  <c:v>9.7250999999999994</c:v>
                </c:pt>
                <c:pt idx="3893">
                  <c:v>9.2638999999999996</c:v>
                </c:pt>
                <c:pt idx="3894">
                  <c:v>8.9681999999999995</c:v>
                </c:pt>
                <c:pt idx="3895">
                  <c:v>8.9038000000000004</c:v>
                </c:pt>
                <c:pt idx="3896">
                  <c:v>8.9010999999999996</c:v>
                </c:pt>
                <c:pt idx="3897">
                  <c:v>8.9335000000000004</c:v>
                </c:pt>
                <c:pt idx="3898">
                  <c:v>8.8126999999999995</c:v>
                </c:pt>
                <c:pt idx="3899">
                  <c:v>8.6761999999999997</c:v>
                </c:pt>
                <c:pt idx="3900">
                  <c:v>8.4316999999999993</c:v>
                </c:pt>
                <c:pt idx="3901">
                  <c:v>8.1234999999999999</c:v>
                </c:pt>
                <c:pt idx="3902">
                  <c:v>7.6215999999999999</c:v>
                </c:pt>
                <c:pt idx="3903">
                  <c:v>6.9356</c:v>
                </c:pt>
                <c:pt idx="3904">
                  <c:v>6.4424000000000001</c:v>
                </c:pt>
                <c:pt idx="3905">
                  <c:v>6.0475000000000003</c:v>
                </c:pt>
                <c:pt idx="3906">
                  <c:v>5.5648999999999997</c:v>
                </c:pt>
                <c:pt idx="3907">
                  <c:v>5.2389999999999999</c:v>
                </c:pt>
                <c:pt idx="3908">
                  <c:v>4.6444999999999999</c:v>
                </c:pt>
                <c:pt idx="3909">
                  <c:v>4.0906000000000002</c:v>
                </c:pt>
                <c:pt idx="3910">
                  <c:v>3.3269000000000002</c:v>
                </c:pt>
                <c:pt idx="3911">
                  <c:v>2.5790999999999999</c:v>
                </c:pt>
                <c:pt idx="3912">
                  <c:v>1.8369</c:v>
                </c:pt>
                <c:pt idx="3913">
                  <c:v>1.0129999999999999</c:v>
                </c:pt>
                <c:pt idx="3914">
                  <c:v>0.32500000000000001</c:v>
                </c:pt>
                <c:pt idx="3915">
                  <c:v>-0.16325000000000001</c:v>
                </c:pt>
                <c:pt idx="3916">
                  <c:v>-0.51675000000000004</c:v>
                </c:pt>
                <c:pt idx="3917">
                  <c:v>-0.91440999999999995</c:v>
                </c:pt>
                <c:pt idx="3918">
                  <c:v>-1.5052000000000001</c:v>
                </c:pt>
                <c:pt idx="3919">
                  <c:v>-1.9762</c:v>
                </c:pt>
                <c:pt idx="3920">
                  <c:v>-2.4834000000000001</c:v>
                </c:pt>
                <c:pt idx="3921">
                  <c:v>-3.0710999999999999</c:v>
                </c:pt>
                <c:pt idx="3922">
                  <c:v>-3.6452</c:v>
                </c:pt>
                <c:pt idx="3923">
                  <c:v>-4.1407999999999996</c:v>
                </c:pt>
                <c:pt idx="3924">
                  <c:v>-4.4870000000000001</c:v>
                </c:pt>
                <c:pt idx="3925">
                  <c:v>-4.6844000000000001</c:v>
                </c:pt>
                <c:pt idx="3926">
                  <c:v>-4.8943000000000003</c:v>
                </c:pt>
                <c:pt idx="3927">
                  <c:v>-5.1547999999999998</c:v>
                </c:pt>
                <c:pt idx="3928">
                  <c:v>-5.3380000000000001</c:v>
                </c:pt>
                <c:pt idx="3929">
                  <c:v>-5.5118999999999998</c:v>
                </c:pt>
                <c:pt idx="3930">
                  <c:v>-5.5842000000000001</c:v>
                </c:pt>
                <c:pt idx="3931">
                  <c:v>-5.6520999999999999</c:v>
                </c:pt>
                <c:pt idx="3932">
                  <c:v>-5.8339999999999996</c:v>
                </c:pt>
                <c:pt idx="3933">
                  <c:v>-6.0225999999999997</c:v>
                </c:pt>
                <c:pt idx="3934">
                  <c:v>-6.1586999999999996</c:v>
                </c:pt>
                <c:pt idx="3935">
                  <c:v>-6.3540999999999999</c:v>
                </c:pt>
                <c:pt idx="3936">
                  <c:v>-6.5660999999999996</c:v>
                </c:pt>
                <c:pt idx="3937">
                  <c:v>-6.7408000000000001</c:v>
                </c:pt>
                <c:pt idx="3938">
                  <c:v>-6.8863000000000003</c:v>
                </c:pt>
                <c:pt idx="3939">
                  <c:v>-6.9518000000000004</c:v>
                </c:pt>
                <c:pt idx="3940">
                  <c:v>-7.0792999999999999</c:v>
                </c:pt>
                <c:pt idx="3941">
                  <c:v>-7.1512000000000002</c:v>
                </c:pt>
                <c:pt idx="3942">
                  <c:v>-7.3399000000000001</c:v>
                </c:pt>
                <c:pt idx="3943">
                  <c:v>-7.6802000000000001</c:v>
                </c:pt>
                <c:pt idx="3944">
                  <c:v>-7.8954000000000004</c:v>
                </c:pt>
                <c:pt idx="3945">
                  <c:v>-8.1434999999999995</c:v>
                </c:pt>
                <c:pt idx="3946">
                  <c:v>-8.3340999999999994</c:v>
                </c:pt>
                <c:pt idx="3947">
                  <c:v>-8.5065000000000008</c:v>
                </c:pt>
                <c:pt idx="3948">
                  <c:v>-8.8668999999999993</c:v>
                </c:pt>
                <c:pt idx="3949">
                  <c:v>-9.3522999999999996</c:v>
                </c:pt>
                <c:pt idx="3950">
                  <c:v>-9.6816999999999993</c:v>
                </c:pt>
                <c:pt idx="3951">
                  <c:v>-9.8459000000000003</c:v>
                </c:pt>
                <c:pt idx="3952">
                  <c:v>-9.9693000000000005</c:v>
                </c:pt>
                <c:pt idx="3953">
                  <c:v>-10.356</c:v>
                </c:pt>
                <c:pt idx="3954">
                  <c:v>-10.866</c:v>
                </c:pt>
                <c:pt idx="3955">
                  <c:v>-11.584</c:v>
                </c:pt>
                <c:pt idx="3956">
                  <c:v>-12.332000000000001</c:v>
                </c:pt>
                <c:pt idx="3957">
                  <c:v>-13.019</c:v>
                </c:pt>
                <c:pt idx="3958">
                  <c:v>-13.978</c:v>
                </c:pt>
                <c:pt idx="3959">
                  <c:v>-14.869</c:v>
                </c:pt>
                <c:pt idx="3960">
                  <c:v>-15.699</c:v>
                </c:pt>
                <c:pt idx="3961">
                  <c:v>-17.363</c:v>
                </c:pt>
                <c:pt idx="3962">
                  <c:v>-19.064</c:v>
                </c:pt>
                <c:pt idx="3963">
                  <c:v>-20.297000000000001</c:v>
                </c:pt>
                <c:pt idx="3964">
                  <c:v>-21.082000000000001</c:v>
                </c:pt>
                <c:pt idx="3965">
                  <c:v>-21.513999999999999</c:v>
                </c:pt>
                <c:pt idx="3966">
                  <c:v>-21.937999999999999</c:v>
                </c:pt>
                <c:pt idx="3967">
                  <c:v>-22.959</c:v>
                </c:pt>
                <c:pt idx="3968">
                  <c:v>-24.021000000000001</c:v>
                </c:pt>
                <c:pt idx="3969">
                  <c:v>-25.231999999999999</c:v>
                </c:pt>
                <c:pt idx="3970">
                  <c:v>-26.475999999999999</c:v>
                </c:pt>
                <c:pt idx="3971">
                  <c:v>-27.623999999999999</c:v>
                </c:pt>
                <c:pt idx="3972">
                  <c:v>-28.925999999999998</c:v>
                </c:pt>
                <c:pt idx="3973">
                  <c:v>-30.1</c:v>
                </c:pt>
                <c:pt idx="3974">
                  <c:v>-31.143000000000001</c:v>
                </c:pt>
                <c:pt idx="3975">
                  <c:v>-32.372999999999998</c:v>
                </c:pt>
                <c:pt idx="3976">
                  <c:v>-33.631</c:v>
                </c:pt>
                <c:pt idx="3977">
                  <c:v>-34.667999999999999</c:v>
                </c:pt>
                <c:pt idx="3978">
                  <c:v>-35.506999999999998</c:v>
                </c:pt>
                <c:pt idx="3979">
                  <c:v>-36.463000000000001</c:v>
                </c:pt>
                <c:pt idx="3980">
                  <c:v>-37.677999999999997</c:v>
                </c:pt>
                <c:pt idx="3981">
                  <c:v>-38.502000000000002</c:v>
                </c:pt>
                <c:pt idx="3982">
                  <c:v>-39.54</c:v>
                </c:pt>
                <c:pt idx="3983">
                  <c:v>-40.713000000000001</c:v>
                </c:pt>
                <c:pt idx="3984">
                  <c:v>-41.966999999999999</c:v>
                </c:pt>
                <c:pt idx="3985">
                  <c:v>-43.356999999999999</c:v>
                </c:pt>
                <c:pt idx="3986">
                  <c:v>-44.706000000000003</c:v>
                </c:pt>
                <c:pt idx="3987">
                  <c:v>-45.915999999999997</c:v>
                </c:pt>
                <c:pt idx="3988">
                  <c:v>-47.024000000000001</c:v>
                </c:pt>
                <c:pt idx="3989">
                  <c:v>-47.829000000000001</c:v>
                </c:pt>
                <c:pt idx="3990">
                  <c:v>-48.444000000000003</c:v>
                </c:pt>
                <c:pt idx="3991">
                  <c:v>-48.658999999999999</c:v>
                </c:pt>
                <c:pt idx="3992">
                  <c:v>-48.652999999999999</c:v>
                </c:pt>
                <c:pt idx="3993">
                  <c:v>-48.401000000000003</c:v>
                </c:pt>
                <c:pt idx="3994">
                  <c:v>-47.34</c:v>
                </c:pt>
                <c:pt idx="3995">
                  <c:v>-45.856000000000002</c:v>
                </c:pt>
                <c:pt idx="3996">
                  <c:v>-44.851999999999997</c:v>
                </c:pt>
                <c:pt idx="3997">
                  <c:v>-44.939</c:v>
                </c:pt>
                <c:pt idx="3998">
                  <c:v>-46.831000000000003</c:v>
                </c:pt>
                <c:pt idx="3999">
                  <c:v>-47.756999999999998</c:v>
                </c:pt>
                <c:pt idx="4000">
                  <c:v>-48.125</c:v>
                </c:pt>
                <c:pt idx="4001">
                  <c:v>-48.557000000000002</c:v>
                </c:pt>
                <c:pt idx="4002">
                  <c:v>-48.542999999999999</c:v>
                </c:pt>
                <c:pt idx="4003">
                  <c:v>-48.712000000000003</c:v>
                </c:pt>
                <c:pt idx="4004">
                  <c:v>-48.956000000000003</c:v>
                </c:pt>
                <c:pt idx="4005">
                  <c:v>-49.079000000000001</c:v>
                </c:pt>
                <c:pt idx="4006">
                  <c:v>-49.084000000000003</c:v>
                </c:pt>
                <c:pt idx="4007">
                  <c:v>-49.228000000000002</c:v>
                </c:pt>
                <c:pt idx="4008">
                  <c:v>-49.713000000000001</c:v>
                </c:pt>
                <c:pt idx="4009">
                  <c:v>-50.491</c:v>
                </c:pt>
                <c:pt idx="4010">
                  <c:v>-51.505000000000003</c:v>
                </c:pt>
                <c:pt idx="4011">
                  <c:v>-52.420999999999999</c:v>
                </c:pt>
                <c:pt idx="4012">
                  <c:v>-53.256999999999998</c:v>
                </c:pt>
                <c:pt idx="4013">
                  <c:v>-53.890999999999998</c:v>
                </c:pt>
                <c:pt idx="4014">
                  <c:v>-54.5</c:v>
                </c:pt>
                <c:pt idx="4015">
                  <c:v>-55.271000000000001</c:v>
                </c:pt>
                <c:pt idx="4016">
                  <c:v>-56.002000000000002</c:v>
                </c:pt>
                <c:pt idx="4017">
                  <c:v>-56.924999999999997</c:v>
                </c:pt>
                <c:pt idx="4018">
                  <c:v>-57.924999999999997</c:v>
                </c:pt>
                <c:pt idx="4019">
                  <c:v>-58.518000000000001</c:v>
                </c:pt>
                <c:pt idx="4020">
                  <c:v>-59.091000000000001</c:v>
                </c:pt>
                <c:pt idx="4021">
                  <c:v>-60.11</c:v>
                </c:pt>
                <c:pt idx="4022">
                  <c:v>-61.506</c:v>
                </c:pt>
                <c:pt idx="4023">
                  <c:v>-62.796999999999997</c:v>
                </c:pt>
                <c:pt idx="4024">
                  <c:v>-63.725000000000001</c:v>
                </c:pt>
                <c:pt idx="4025">
                  <c:v>-64.481999999999999</c:v>
                </c:pt>
                <c:pt idx="4026">
                  <c:v>-64.77</c:v>
                </c:pt>
                <c:pt idx="4027">
                  <c:v>-65.105999999999995</c:v>
                </c:pt>
                <c:pt idx="4028">
                  <c:v>-65.513999999999996</c:v>
                </c:pt>
                <c:pt idx="4029">
                  <c:v>-65.947000000000003</c:v>
                </c:pt>
                <c:pt idx="4030">
                  <c:v>-66.602999999999994</c:v>
                </c:pt>
                <c:pt idx="4031">
                  <c:v>-67.393000000000001</c:v>
                </c:pt>
                <c:pt idx="4032">
                  <c:v>-68.174999999999997</c:v>
                </c:pt>
                <c:pt idx="4033">
                  <c:v>-68.668000000000006</c:v>
                </c:pt>
                <c:pt idx="4034">
                  <c:v>-69.165999999999997</c:v>
                </c:pt>
                <c:pt idx="4035">
                  <c:v>-69.887</c:v>
                </c:pt>
                <c:pt idx="4036">
                  <c:v>-70.268000000000001</c:v>
                </c:pt>
                <c:pt idx="4037">
                  <c:v>-70.545000000000002</c:v>
                </c:pt>
                <c:pt idx="4038">
                  <c:v>-70.700999999999993</c:v>
                </c:pt>
                <c:pt idx="4039">
                  <c:v>-70.742999999999995</c:v>
                </c:pt>
                <c:pt idx="4040">
                  <c:v>-70.635000000000005</c:v>
                </c:pt>
                <c:pt idx="4041">
                  <c:v>-69.856999999999999</c:v>
                </c:pt>
                <c:pt idx="4042">
                  <c:v>-69.459000000000003</c:v>
                </c:pt>
                <c:pt idx="4043">
                  <c:v>-70.03</c:v>
                </c:pt>
                <c:pt idx="4044">
                  <c:v>-70.394999999999996</c:v>
                </c:pt>
                <c:pt idx="4045">
                  <c:v>-70.611999999999995</c:v>
                </c:pt>
                <c:pt idx="4046">
                  <c:v>-70.863</c:v>
                </c:pt>
                <c:pt idx="4047">
                  <c:v>-70.364999999999995</c:v>
                </c:pt>
                <c:pt idx="4048">
                  <c:v>-69.350999999999999</c:v>
                </c:pt>
                <c:pt idx="4049">
                  <c:v>-68.376000000000005</c:v>
                </c:pt>
                <c:pt idx="4050">
                  <c:v>-67.988</c:v>
                </c:pt>
                <c:pt idx="4051">
                  <c:v>-67.908000000000001</c:v>
                </c:pt>
                <c:pt idx="4052">
                  <c:v>-67.950999999999993</c:v>
                </c:pt>
                <c:pt idx="4053">
                  <c:v>-67.763999999999996</c:v>
                </c:pt>
                <c:pt idx="4054">
                  <c:v>-66.900000000000006</c:v>
                </c:pt>
                <c:pt idx="4055">
                  <c:v>-66.316000000000003</c:v>
                </c:pt>
                <c:pt idx="4056">
                  <c:v>-65.942999999999998</c:v>
                </c:pt>
                <c:pt idx="4057">
                  <c:v>-64.84</c:v>
                </c:pt>
                <c:pt idx="4058">
                  <c:v>-64.081000000000003</c:v>
                </c:pt>
                <c:pt idx="4059">
                  <c:v>-62.472000000000001</c:v>
                </c:pt>
                <c:pt idx="4060">
                  <c:v>-60.238</c:v>
                </c:pt>
                <c:pt idx="4061">
                  <c:v>-57.834000000000003</c:v>
                </c:pt>
                <c:pt idx="4062">
                  <c:v>-55.658000000000001</c:v>
                </c:pt>
                <c:pt idx="4063">
                  <c:v>-53.447000000000003</c:v>
                </c:pt>
                <c:pt idx="4064">
                  <c:v>-50.548999999999999</c:v>
                </c:pt>
                <c:pt idx="4065">
                  <c:v>-48.298999999999999</c:v>
                </c:pt>
                <c:pt idx="4066">
                  <c:v>-46.642000000000003</c:v>
                </c:pt>
                <c:pt idx="4067">
                  <c:v>-46.08</c:v>
                </c:pt>
                <c:pt idx="4068">
                  <c:v>-44.997</c:v>
                </c:pt>
                <c:pt idx="4069">
                  <c:v>-42.591999999999999</c:v>
                </c:pt>
                <c:pt idx="4070">
                  <c:v>-38.645000000000003</c:v>
                </c:pt>
                <c:pt idx="4071">
                  <c:v>-34.604999999999997</c:v>
                </c:pt>
                <c:pt idx="4072">
                  <c:v>-32.052</c:v>
                </c:pt>
                <c:pt idx="4073">
                  <c:v>-29.936</c:v>
                </c:pt>
                <c:pt idx="4074">
                  <c:v>-28.164000000000001</c:v>
                </c:pt>
                <c:pt idx="4075">
                  <c:v>-26.614999999999998</c:v>
                </c:pt>
                <c:pt idx="4076">
                  <c:v>-25.038</c:v>
                </c:pt>
                <c:pt idx="4077">
                  <c:v>-23.466999999999999</c:v>
                </c:pt>
                <c:pt idx="4078">
                  <c:v>-22.088999999999999</c:v>
                </c:pt>
                <c:pt idx="4079">
                  <c:v>-20.539000000000001</c:v>
                </c:pt>
                <c:pt idx="4080">
                  <c:v>-18.971</c:v>
                </c:pt>
                <c:pt idx="4081">
                  <c:v>-17.327000000000002</c:v>
                </c:pt>
                <c:pt idx="4082">
                  <c:v>-16.044</c:v>
                </c:pt>
                <c:pt idx="4083">
                  <c:v>-15.135999999999999</c:v>
                </c:pt>
                <c:pt idx="4084">
                  <c:v>-14.327999999999999</c:v>
                </c:pt>
                <c:pt idx="4085">
                  <c:v>-13.5</c:v>
                </c:pt>
                <c:pt idx="4086">
                  <c:v>-12.651999999999999</c:v>
                </c:pt>
                <c:pt idx="4087">
                  <c:v>-11.913</c:v>
                </c:pt>
                <c:pt idx="4088">
                  <c:v>-11.462999999999999</c:v>
                </c:pt>
                <c:pt idx="4089">
                  <c:v>-11.048999999999999</c:v>
                </c:pt>
                <c:pt idx="4090">
                  <c:v>-10.672000000000001</c:v>
                </c:pt>
                <c:pt idx="4091">
                  <c:v>-10.231999999999999</c:v>
                </c:pt>
                <c:pt idx="4092">
                  <c:v>-9.7483000000000004</c:v>
                </c:pt>
                <c:pt idx="4093">
                  <c:v>-9.5298999999999996</c:v>
                </c:pt>
                <c:pt idx="4094">
                  <c:v>-9.4494000000000007</c:v>
                </c:pt>
                <c:pt idx="4095">
                  <c:v>-9.4739000000000004</c:v>
                </c:pt>
                <c:pt idx="4096">
                  <c:v>-9.4010999999999996</c:v>
                </c:pt>
                <c:pt idx="4097">
                  <c:v>-9.2756000000000007</c:v>
                </c:pt>
                <c:pt idx="4098">
                  <c:v>-9.2085000000000008</c:v>
                </c:pt>
                <c:pt idx="4099">
                  <c:v>-9.2478999999999996</c:v>
                </c:pt>
                <c:pt idx="4100">
                  <c:v>-9.6517999999999997</c:v>
                </c:pt>
                <c:pt idx="4101">
                  <c:v>-9.9947999999999997</c:v>
                </c:pt>
                <c:pt idx="4102">
                  <c:v>-9.8231000000000002</c:v>
                </c:pt>
                <c:pt idx="4103">
                  <c:v>-9.5451999999999995</c:v>
                </c:pt>
                <c:pt idx="4104">
                  <c:v>-9.1538000000000004</c:v>
                </c:pt>
                <c:pt idx="4105">
                  <c:v>-8.8394999999999992</c:v>
                </c:pt>
                <c:pt idx="4106">
                  <c:v>-8.8391000000000002</c:v>
                </c:pt>
                <c:pt idx="4107">
                  <c:v>-8.9231999999999996</c:v>
                </c:pt>
                <c:pt idx="4108">
                  <c:v>-9.0183</c:v>
                </c:pt>
                <c:pt idx="4109">
                  <c:v>-8.9654000000000007</c:v>
                </c:pt>
                <c:pt idx="4110">
                  <c:v>-8.9236000000000004</c:v>
                </c:pt>
                <c:pt idx="4111">
                  <c:v>-8.7730999999999995</c:v>
                </c:pt>
                <c:pt idx="4112">
                  <c:v>-8.4989000000000008</c:v>
                </c:pt>
                <c:pt idx="4113">
                  <c:v>-8.2448999999999995</c:v>
                </c:pt>
                <c:pt idx="4114">
                  <c:v>-7.8974000000000002</c:v>
                </c:pt>
                <c:pt idx="4115">
                  <c:v>-7.6538000000000004</c:v>
                </c:pt>
                <c:pt idx="4116">
                  <c:v>-7.5296000000000003</c:v>
                </c:pt>
                <c:pt idx="4117">
                  <c:v>-7.4808000000000003</c:v>
                </c:pt>
                <c:pt idx="4118">
                  <c:v>-7.4733999999999998</c:v>
                </c:pt>
                <c:pt idx="4119">
                  <c:v>-7.2485999999999997</c:v>
                </c:pt>
                <c:pt idx="4120">
                  <c:v>-6.7386999999999997</c:v>
                </c:pt>
                <c:pt idx="4121">
                  <c:v>-6.1</c:v>
                </c:pt>
                <c:pt idx="4122">
                  <c:v>-5.5587999999999997</c:v>
                </c:pt>
                <c:pt idx="4123">
                  <c:v>-5.0373999999999999</c:v>
                </c:pt>
                <c:pt idx="4124">
                  <c:v>-4.3582999999999998</c:v>
                </c:pt>
                <c:pt idx="4125">
                  <c:v>-3.8456999999999999</c:v>
                </c:pt>
                <c:pt idx="4126">
                  <c:v>-3.5825999999999998</c:v>
                </c:pt>
                <c:pt idx="4127">
                  <c:v>-3.2423999999999999</c:v>
                </c:pt>
                <c:pt idx="4128">
                  <c:v>-2.9</c:v>
                </c:pt>
                <c:pt idx="4129">
                  <c:v>-2.2745000000000002</c:v>
                </c:pt>
                <c:pt idx="4130">
                  <c:v>-1.5918000000000001</c:v>
                </c:pt>
                <c:pt idx="4131">
                  <c:v>-0.59397</c:v>
                </c:pt>
                <c:pt idx="4132">
                  <c:v>0.71999000000000002</c:v>
                </c:pt>
                <c:pt idx="4133">
                  <c:v>1.8942000000000001</c:v>
                </c:pt>
                <c:pt idx="4134">
                  <c:v>3.2082000000000002</c:v>
                </c:pt>
                <c:pt idx="4135">
                  <c:v>4.4494999999999996</c:v>
                </c:pt>
                <c:pt idx="4136">
                  <c:v>5.2788000000000004</c:v>
                </c:pt>
                <c:pt idx="4137">
                  <c:v>5.8864000000000001</c:v>
                </c:pt>
                <c:pt idx="4138">
                  <c:v>6.4055999999999997</c:v>
                </c:pt>
                <c:pt idx="4139">
                  <c:v>7.1665000000000001</c:v>
                </c:pt>
                <c:pt idx="4140">
                  <c:v>8.1919000000000004</c:v>
                </c:pt>
                <c:pt idx="4141">
                  <c:v>9.4329000000000001</c:v>
                </c:pt>
                <c:pt idx="4142">
                  <c:v>10.939</c:v>
                </c:pt>
                <c:pt idx="4143">
                  <c:v>12.207000000000001</c:v>
                </c:pt>
                <c:pt idx="4144">
                  <c:v>13.536</c:v>
                </c:pt>
                <c:pt idx="4145">
                  <c:v>14.88</c:v>
                </c:pt>
                <c:pt idx="4146">
                  <c:v>15.961</c:v>
                </c:pt>
                <c:pt idx="4147">
                  <c:v>16.739000000000001</c:v>
                </c:pt>
                <c:pt idx="4148">
                  <c:v>17.309000000000001</c:v>
                </c:pt>
                <c:pt idx="4149">
                  <c:v>17.803999999999998</c:v>
                </c:pt>
                <c:pt idx="4150">
                  <c:v>18.324000000000002</c:v>
                </c:pt>
                <c:pt idx="4151">
                  <c:v>18.969000000000001</c:v>
                </c:pt>
                <c:pt idx="4152">
                  <c:v>19.654</c:v>
                </c:pt>
                <c:pt idx="4153">
                  <c:v>20.353999999999999</c:v>
                </c:pt>
                <c:pt idx="4154">
                  <c:v>21.265999999999998</c:v>
                </c:pt>
                <c:pt idx="4155">
                  <c:v>22.058</c:v>
                </c:pt>
                <c:pt idx="4156">
                  <c:v>22.754999999999999</c:v>
                </c:pt>
                <c:pt idx="4157">
                  <c:v>23.666</c:v>
                </c:pt>
                <c:pt idx="4158">
                  <c:v>24.550999999999998</c:v>
                </c:pt>
                <c:pt idx="4159">
                  <c:v>25.326000000000001</c:v>
                </c:pt>
                <c:pt idx="4160">
                  <c:v>26.07</c:v>
                </c:pt>
                <c:pt idx="4161">
                  <c:v>26.495999999999999</c:v>
                </c:pt>
                <c:pt idx="4162">
                  <c:v>26.95</c:v>
                </c:pt>
                <c:pt idx="4163">
                  <c:v>27.5</c:v>
                </c:pt>
                <c:pt idx="4164">
                  <c:v>28.216000000000001</c:v>
                </c:pt>
                <c:pt idx="4165">
                  <c:v>28.785</c:v>
                </c:pt>
                <c:pt idx="4166">
                  <c:v>29.239000000000001</c:v>
                </c:pt>
                <c:pt idx="4167">
                  <c:v>29.643000000000001</c:v>
                </c:pt>
                <c:pt idx="4168">
                  <c:v>29.939</c:v>
                </c:pt>
                <c:pt idx="4169">
                  <c:v>30.361999999999998</c:v>
                </c:pt>
                <c:pt idx="4170">
                  <c:v>30.852</c:v>
                </c:pt>
                <c:pt idx="4171">
                  <c:v>31.606999999999999</c:v>
                </c:pt>
                <c:pt idx="4172">
                  <c:v>32.258000000000003</c:v>
                </c:pt>
                <c:pt idx="4173">
                  <c:v>32.734000000000002</c:v>
                </c:pt>
                <c:pt idx="4174">
                  <c:v>33.18</c:v>
                </c:pt>
                <c:pt idx="4175">
                  <c:v>33.603000000000002</c:v>
                </c:pt>
                <c:pt idx="4176">
                  <c:v>34.026000000000003</c:v>
                </c:pt>
                <c:pt idx="4177">
                  <c:v>34.427</c:v>
                </c:pt>
                <c:pt idx="4178">
                  <c:v>34.720999999999997</c:v>
                </c:pt>
                <c:pt idx="4179">
                  <c:v>35.078000000000003</c:v>
                </c:pt>
                <c:pt idx="4180">
                  <c:v>35.631999999999998</c:v>
                </c:pt>
                <c:pt idx="4181">
                  <c:v>36.276000000000003</c:v>
                </c:pt>
                <c:pt idx="4182">
                  <c:v>36.924999999999997</c:v>
                </c:pt>
                <c:pt idx="4183">
                  <c:v>37.668999999999997</c:v>
                </c:pt>
                <c:pt idx="4184">
                  <c:v>38.255000000000003</c:v>
                </c:pt>
                <c:pt idx="4185">
                  <c:v>38.478999999999999</c:v>
                </c:pt>
                <c:pt idx="4186">
                  <c:v>38.878999999999998</c:v>
                </c:pt>
                <c:pt idx="4187">
                  <c:v>39.512</c:v>
                </c:pt>
                <c:pt idx="4188">
                  <c:v>40.110999999999997</c:v>
                </c:pt>
                <c:pt idx="4189">
                  <c:v>40.683999999999997</c:v>
                </c:pt>
                <c:pt idx="4190">
                  <c:v>41.283000000000001</c:v>
                </c:pt>
                <c:pt idx="4191">
                  <c:v>41.648000000000003</c:v>
                </c:pt>
                <c:pt idx="4192">
                  <c:v>41.826999999999998</c:v>
                </c:pt>
                <c:pt idx="4193">
                  <c:v>41.801000000000002</c:v>
                </c:pt>
                <c:pt idx="4194">
                  <c:v>41.731000000000002</c:v>
                </c:pt>
                <c:pt idx="4195">
                  <c:v>41.906999999999996</c:v>
                </c:pt>
                <c:pt idx="4196">
                  <c:v>42.356000000000002</c:v>
                </c:pt>
                <c:pt idx="4197">
                  <c:v>43.116</c:v>
                </c:pt>
                <c:pt idx="4198">
                  <c:v>43.92</c:v>
                </c:pt>
                <c:pt idx="4199">
                  <c:v>44.506999999999998</c:v>
                </c:pt>
                <c:pt idx="4200">
                  <c:v>44.828000000000003</c:v>
                </c:pt>
                <c:pt idx="4201">
                  <c:v>45.164999999999999</c:v>
                </c:pt>
                <c:pt idx="4202">
                  <c:v>45.552</c:v>
                </c:pt>
                <c:pt idx="4203">
                  <c:v>45.921999999999997</c:v>
                </c:pt>
                <c:pt idx="4204">
                  <c:v>46.405999999999999</c:v>
                </c:pt>
                <c:pt idx="4205">
                  <c:v>46.877000000000002</c:v>
                </c:pt>
                <c:pt idx="4206">
                  <c:v>47.191000000000003</c:v>
                </c:pt>
                <c:pt idx="4207">
                  <c:v>47.616999999999997</c:v>
                </c:pt>
                <c:pt idx="4208">
                  <c:v>48.154000000000003</c:v>
                </c:pt>
                <c:pt idx="4209">
                  <c:v>48.753999999999998</c:v>
                </c:pt>
                <c:pt idx="4210">
                  <c:v>49.36</c:v>
                </c:pt>
                <c:pt idx="4211">
                  <c:v>49.945</c:v>
                </c:pt>
                <c:pt idx="4212">
                  <c:v>50.360999999999997</c:v>
                </c:pt>
                <c:pt idx="4213">
                  <c:v>50.648000000000003</c:v>
                </c:pt>
                <c:pt idx="4214">
                  <c:v>50.844999999999999</c:v>
                </c:pt>
                <c:pt idx="4215">
                  <c:v>51.009</c:v>
                </c:pt>
                <c:pt idx="4216">
                  <c:v>51.238</c:v>
                </c:pt>
                <c:pt idx="4217">
                  <c:v>51.542000000000002</c:v>
                </c:pt>
                <c:pt idx="4218">
                  <c:v>51.835999999999999</c:v>
                </c:pt>
                <c:pt idx="4219">
                  <c:v>52.334000000000003</c:v>
                </c:pt>
                <c:pt idx="4220">
                  <c:v>52.9</c:v>
                </c:pt>
                <c:pt idx="4221">
                  <c:v>53.468000000000004</c:v>
                </c:pt>
                <c:pt idx="4222">
                  <c:v>53.81</c:v>
                </c:pt>
                <c:pt idx="4223">
                  <c:v>53.927999999999997</c:v>
                </c:pt>
                <c:pt idx="4224">
                  <c:v>53.978000000000002</c:v>
                </c:pt>
                <c:pt idx="4225">
                  <c:v>54.045000000000002</c:v>
                </c:pt>
                <c:pt idx="4226">
                  <c:v>54.002000000000002</c:v>
                </c:pt>
                <c:pt idx="4227">
                  <c:v>54.185000000000002</c:v>
                </c:pt>
                <c:pt idx="4228">
                  <c:v>54.625999999999998</c:v>
                </c:pt>
                <c:pt idx="4229">
                  <c:v>54.835999999999999</c:v>
                </c:pt>
                <c:pt idx="4230">
                  <c:v>54.960999999999999</c:v>
                </c:pt>
                <c:pt idx="4231">
                  <c:v>55.198</c:v>
                </c:pt>
                <c:pt idx="4232">
                  <c:v>55.378</c:v>
                </c:pt>
                <c:pt idx="4233">
                  <c:v>55.530999999999999</c:v>
                </c:pt>
                <c:pt idx="4234">
                  <c:v>55.780999999999999</c:v>
                </c:pt>
                <c:pt idx="4235">
                  <c:v>56.137</c:v>
                </c:pt>
                <c:pt idx="4236">
                  <c:v>56.872</c:v>
                </c:pt>
                <c:pt idx="4237">
                  <c:v>57.567999999999998</c:v>
                </c:pt>
                <c:pt idx="4238">
                  <c:v>58.082999999999998</c:v>
                </c:pt>
                <c:pt idx="4239">
                  <c:v>58.402000000000001</c:v>
                </c:pt>
                <c:pt idx="4240">
                  <c:v>58.37</c:v>
                </c:pt>
                <c:pt idx="4241">
                  <c:v>58.347999999999999</c:v>
                </c:pt>
                <c:pt idx="4242">
                  <c:v>58.604999999999997</c:v>
                </c:pt>
                <c:pt idx="4243">
                  <c:v>58.805</c:v>
                </c:pt>
                <c:pt idx="4244">
                  <c:v>59.003999999999998</c:v>
                </c:pt>
                <c:pt idx="4245">
                  <c:v>59.146999999999998</c:v>
                </c:pt>
                <c:pt idx="4246">
                  <c:v>59.320999999999998</c:v>
                </c:pt>
                <c:pt idx="4247">
                  <c:v>59.244</c:v>
                </c:pt>
                <c:pt idx="4248">
                  <c:v>59.026000000000003</c:v>
                </c:pt>
                <c:pt idx="4249">
                  <c:v>59.006999999999998</c:v>
                </c:pt>
                <c:pt idx="4250">
                  <c:v>58.814</c:v>
                </c:pt>
                <c:pt idx="4251">
                  <c:v>58.392000000000003</c:v>
                </c:pt>
                <c:pt idx="4252">
                  <c:v>57.866999999999997</c:v>
                </c:pt>
                <c:pt idx="4253">
                  <c:v>57.07</c:v>
                </c:pt>
                <c:pt idx="4254">
                  <c:v>56.042999999999999</c:v>
                </c:pt>
                <c:pt idx="4255">
                  <c:v>54.884999999999998</c:v>
                </c:pt>
                <c:pt idx="4256">
                  <c:v>53.537999999999997</c:v>
                </c:pt>
                <c:pt idx="4257">
                  <c:v>52.103999999999999</c:v>
                </c:pt>
                <c:pt idx="4258">
                  <c:v>50.456000000000003</c:v>
                </c:pt>
                <c:pt idx="4259">
                  <c:v>48.600999999999999</c:v>
                </c:pt>
                <c:pt idx="4260">
                  <c:v>46.472000000000001</c:v>
                </c:pt>
                <c:pt idx="4261">
                  <c:v>43.972000000000001</c:v>
                </c:pt>
                <c:pt idx="4262">
                  <c:v>41.226999999999997</c:v>
                </c:pt>
                <c:pt idx="4263">
                  <c:v>38.292000000000002</c:v>
                </c:pt>
                <c:pt idx="4264">
                  <c:v>35.396000000000001</c:v>
                </c:pt>
                <c:pt idx="4265">
                  <c:v>32.704000000000001</c:v>
                </c:pt>
                <c:pt idx="4266">
                  <c:v>30.43</c:v>
                </c:pt>
                <c:pt idx="4267">
                  <c:v>28.657</c:v>
                </c:pt>
                <c:pt idx="4268">
                  <c:v>27.117000000000001</c:v>
                </c:pt>
                <c:pt idx="4269">
                  <c:v>25.616</c:v>
                </c:pt>
                <c:pt idx="4270">
                  <c:v>23.998000000000001</c:v>
                </c:pt>
                <c:pt idx="4271">
                  <c:v>22.32</c:v>
                </c:pt>
                <c:pt idx="4272">
                  <c:v>20.872</c:v>
                </c:pt>
                <c:pt idx="4273">
                  <c:v>19.632999999999999</c:v>
                </c:pt>
                <c:pt idx="4274">
                  <c:v>18.475999999999999</c:v>
                </c:pt>
                <c:pt idx="4275">
                  <c:v>17.696000000000002</c:v>
                </c:pt>
                <c:pt idx="4276">
                  <c:v>16.920999999999999</c:v>
                </c:pt>
                <c:pt idx="4277">
                  <c:v>16.087</c:v>
                </c:pt>
                <c:pt idx="4278">
                  <c:v>15.215</c:v>
                </c:pt>
                <c:pt idx="4279">
                  <c:v>14.461</c:v>
                </c:pt>
                <c:pt idx="4280">
                  <c:v>13.930999999999999</c:v>
                </c:pt>
                <c:pt idx="4281">
                  <c:v>13.465</c:v>
                </c:pt>
                <c:pt idx="4282">
                  <c:v>13.077</c:v>
                </c:pt>
                <c:pt idx="4283">
                  <c:v>12.644</c:v>
                </c:pt>
                <c:pt idx="4284">
                  <c:v>12.167</c:v>
                </c:pt>
                <c:pt idx="4285">
                  <c:v>11.565</c:v>
                </c:pt>
                <c:pt idx="4286">
                  <c:v>10.93</c:v>
                </c:pt>
                <c:pt idx="4287">
                  <c:v>10.381</c:v>
                </c:pt>
                <c:pt idx="4288">
                  <c:v>9.8618000000000006</c:v>
                </c:pt>
                <c:pt idx="4289">
                  <c:v>9.5654000000000003</c:v>
                </c:pt>
                <c:pt idx="4290">
                  <c:v>9.2843</c:v>
                </c:pt>
                <c:pt idx="4291">
                  <c:v>8.9200999999999997</c:v>
                </c:pt>
                <c:pt idx="4292">
                  <c:v>8.5443999999999996</c:v>
                </c:pt>
                <c:pt idx="4293">
                  <c:v>8.0368999999999993</c:v>
                </c:pt>
                <c:pt idx="4294">
                  <c:v>7.3540000000000001</c:v>
                </c:pt>
                <c:pt idx="4295">
                  <c:v>6.3418000000000001</c:v>
                </c:pt>
                <c:pt idx="4296">
                  <c:v>5.2295999999999996</c:v>
                </c:pt>
                <c:pt idx="4297">
                  <c:v>4.4241999999999999</c:v>
                </c:pt>
                <c:pt idx="4298">
                  <c:v>3.7176</c:v>
                </c:pt>
                <c:pt idx="4299">
                  <c:v>3.1690999999999998</c:v>
                </c:pt>
                <c:pt idx="4300">
                  <c:v>2.7566999999999999</c:v>
                </c:pt>
                <c:pt idx="4301">
                  <c:v>2.4661</c:v>
                </c:pt>
                <c:pt idx="4302">
                  <c:v>2.3408000000000002</c:v>
                </c:pt>
                <c:pt idx="4303">
                  <c:v>2.4563000000000001</c:v>
                </c:pt>
                <c:pt idx="4304">
                  <c:v>2.7216999999999998</c:v>
                </c:pt>
                <c:pt idx="4305">
                  <c:v>2.8525999999999998</c:v>
                </c:pt>
                <c:pt idx="4306">
                  <c:v>2.8311000000000002</c:v>
                </c:pt>
                <c:pt idx="4307">
                  <c:v>2.7296999999999998</c:v>
                </c:pt>
                <c:pt idx="4308">
                  <c:v>2.218</c:v>
                </c:pt>
                <c:pt idx="4309">
                  <c:v>1.9761</c:v>
                </c:pt>
                <c:pt idx="4310">
                  <c:v>2.0181</c:v>
                </c:pt>
                <c:pt idx="4311">
                  <c:v>2.0078</c:v>
                </c:pt>
                <c:pt idx="4312">
                  <c:v>2.0926999999999998</c:v>
                </c:pt>
                <c:pt idx="4313">
                  <c:v>2.1212</c:v>
                </c:pt>
                <c:pt idx="4314">
                  <c:v>1.7702</c:v>
                </c:pt>
                <c:pt idx="4315">
                  <c:v>1.1121000000000001</c:v>
                </c:pt>
                <c:pt idx="4316">
                  <c:v>0.31274999999999997</c:v>
                </c:pt>
                <c:pt idx="4317">
                  <c:v>7.7773999999999996E-2</c:v>
                </c:pt>
                <c:pt idx="4318">
                  <c:v>-0.15462999999999999</c:v>
                </c:pt>
                <c:pt idx="4319">
                  <c:v>-0.35880000000000001</c:v>
                </c:pt>
                <c:pt idx="4320">
                  <c:v>-0.56674000000000002</c:v>
                </c:pt>
                <c:pt idx="4321">
                  <c:v>-0.84028999999999998</c:v>
                </c:pt>
                <c:pt idx="4322">
                  <c:v>-0.98814000000000002</c:v>
                </c:pt>
                <c:pt idx="4323">
                  <c:v>-1.3557999999999999</c:v>
                </c:pt>
                <c:pt idx="4324">
                  <c:v>-1.9581</c:v>
                </c:pt>
                <c:pt idx="4325">
                  <c:v>-2.5251999999999999</c:v>
                </c:pt>
                <c:pt idx="4326">
                  <c:v>-2.7267999999999999</c:v>
                </c:pt>
                <c:pt idx="4327">
                  <c:v>-2.8039000000000001</c:v>
                </c:pt>
                <c:pt idx="4328">
                  <c:v>-3.0202</c:v>
                </c:pt>
                <c:pt idx="4329">
                  <c:v>-3.1970999999999998</c:v>
                </c:pt>
                <c:pt idx="4330">
                  <c:v>-3.2242000000000002</c:v>
                </c:pt>
                <c:pt idx="4331">
                  <c:v>-3.2242999999999999</c:v>
                </c:pt>
                <c:pt idx="4332">
                  <c:v>-3.6181000000000001</c:v>
                </c:pt>
                <c:pt idx="4333">
                  <c:v>-4.0332999999999997</c:v>
                </c:pt>
                <c:pt idx="4334">
                  <c:v>-4.1184000000000003</c:v>
                </c:pt>
                <c:pt idx="4335">
                  <c:v>-4.0831</c:v>
                </c:pt>
                <c:pt idx="4336">
                  <c:v>-3.9529999999999998</c:v>
                </c:pt>
                <c:pt idx="4337">
                  <c:v>-3.7465000000000002</c:v>
                </c:pt>
                <c:pt idx="4338">
                  <c:v>-3.5947</c:v>
                </c:pt>
                <c:pt idx="4339">
                  <c:v>-3.1926999999999999</c:v>
                </c:pt>
                <c:pt idx="4340">
                  <c:v>-3.282</c:v>
                </c:pt>
                <c:pt idx="4341">
                  <c:v>-3.3666999999999998</c:v>
                </c:pt>
                <c:pt idx="4342">
                  <c:v>-3.1404999999999998</c:v>
                </c:pt>
                <c:pt idx="4343">
                  <c:v>-2.8744999999999998</c:v>
                </c:pt>
                <c:pt idx="4344">
                  <c:v>-2.0630999999999999</c:v>
                </c:pt>
                <c:pt idx="4345">
                  <c:v>-1.9504999999999999</c:v>
                </c:pt>
                <c:pt idx="4346">
                  <c:v>-2.4735</c:v>
                </c:pt>
                <c:pt idx="4347">
                  <c:v>-2.0518000000000001</c:v>
                </c:pt>
                <c:pt idx="4348">
                  <c:v>-1.6186</c:v>
                </c:pt>
                <c:pt idx="4349">
                  <c:v>-1.3678999999999999</c:v>
                </c:pt>
                <c:pt idx="4350">
                  <c:v>-1.0713999999999999</c:v>
                </c:pt>
                <c:pt idx="4351">
                  <c:v>-0.82876000000000005</c:v>
                </c:pt>
                <c:pt idx="4352">
                  <c:v>-0.55755999999999994</c:v>
                </c:pt>
                <c:pt idx="4353">
                  <c:v>-0.39018000000000003</c:v>
                </c:pt>
                <c:pt idx="4354">
                  <c:v>-0.41502</c:v>
                </c:pt>
                <c:pt idx="4355">
                  <c:v>-0.53720000000000001</c:v>
                </c:pt>
                <c:pt idx="4356">
                  <c:v>-0.61095999999999995</c:v>
                </c:pt>
                <c:pt idx="4357">
                  <c:v>-0.47809000000000001</c:v>
                </c:pt>
                <c:pt idx="4358">
                  <c:v>-0.23641000000000001</c:v>
                </c:pt>
                <c:pt idx="4359">
                  <c:v>-0.11941</c:v>
                </c:pt>
                <c:pt idx="4360">
                  <c:v>-0.23685999999999999</c:v>
                </c:pt>
                <c:pt idx="4361">
                  <c:v>-0.26832</c:v>
                </c:pt>
                <c:pt idx="4362">
                  <c:v>-0.11814</c:v>
                </c:pt>
                <c:pt idx="4363">
                  <c:v>9.3338000000000004E-2</c:v>
                </c:pt>
                <c:pt idx="4364">
                  <c:v>0.12606000000000001</c:v>
                </c:pt>
                <c:pt idx="4365">
                  <c:v>-4.2699000000000001E-2</c:v>
                </c:pt>
                <c:pt idx="4366">
                  <c:v>-0.42170000000000002</c:v>
                </c:pt>
                <c:pt idx="4367">
                  <c:v>-0.51758000000000004</c:v>
                </c:pt>
                <c:pt idx="4368">
                  <c:v>-0.42371999999999999</c:v>
                </c:pt>
                <c:pt idx="4369">
                  <c:v>-0.30410999999999999</c:v>
                </c:pt>
                <c:pt idx="4370">
                  <c:v>-0.36981000000000003</c:v>
                </c:pt>
                <c:pt idx="4371">
                  <c:v>-0.34288999999999997</c:v>
                </c:pt>
                <c:pt idx="4372">
                  <c:v>-0.19842000000000001</c:v>
                </c:pt>
                <c:pt idx="4373">
                  <c:v>-0.14260999999999999</c:v>
                </c:pt>
                <c:pt idx="4374">
                  <c:v>-1.6466000000000001E-2</c:v>
                </c:pt>
                <c:pt idx="4375">
                  <c:v>0.17446999999999999</c:v>
                </c:pt>
                <c:pt idx="4376">
                  <c:v>0.2923</c:v>
                </c:pt>
                <c:pt idx="4377">
                  <c:v>0.33411999999999997</c:v>
                </c:pt>
                <c:pt idx="4378">
                  <c:v>0.61660000000000004</c:v>
                </c:pt>
                <c:pt idx="4379">
                  <c:v>1.3013999999999999</c:v>
                </c:pt>
                <c:pt idx="4380">
                  <c:v>1.7038</c:v>
                </c:pt>
                <c:pt idx="4381">
                  <c:v>1.7667999999999999</c:v>
                </c:pt>
                <c:pt idx="4382">
                  <c:v>1.7130000000000001</c:v>
                </c:pt>
                <c:pt idx="4383">
                  <c:v>0.98228000000000004</c:v>
                </c:pt>
                <c:pt idx="4384">
                  <c:v>0.92349999999999999</c:v>
                </c:pt>
                <c:pt idx="4385">
                  <c:v>1.3051999999999999</c:v>
                </c:pt>
                <c:pt idx="4386">
                  <c:v>2.1392000000000002</c:v>
                </c:pt>
                <c:pt idx="4387">
                  <c:v>2.3856999999999999</c:v>
                </c:pt>
                <c:pt idx="4388">
                  <c:v>1.9668000000000001</c:v>
                </c:pt>
                <c:pt idx="4389">
                  <c:v>1.6105</c:v>
                </c:pt>
                <c:pt idx="4390">
                  <c:v>1.3832</c:v>
                </c:pt>
                <c:pt idx="4391">
                  <c:v>1.431</c:v>
                </c:pt>
                <c:pt idx="4392">
                  <c:v>1.3658999999999999</c:v>
                </c:pt>
                <c:pt idx="4393">
                  <c:v>1.1045</c:v>
                </c:pt>
                <c:pt idx="4394">
                  <c:v>0.51827999999999996</c:v>
                </c:pt>
                <c:pt idx="4395">
                  <c:v>0.11244</c:v>
                </c:pt>
                <c:pt idx="4396">
                  <c:v>0.16225999999999999</c:v>
                </c:pt>
                <c:pt idx="4397">
                  <c:v>0.35000999999999999</c:v>
                </c:pt>
                <c:pt idx="4398">
                  <c:v>0.51490000000000002</c:v>
                </c:pt>
                <c:pt idx="4399">
                  <c:v>0.47926000000000002</c:v>
                </c:pt>
                <c:pt idx="4400">
                  <c:v>0.39112999999999998</c:v>
                </c:pt>
                <c:pt idx="4401">
                  <c:v>0.18115999999999999</c:v>
                </c:pt>
                <c:pt idx="4402">
                  <c:v>-4.5877000000000001E-2</c:v>
                </c:pt>
                <c:pt idx="4403">
                  <c:v>-0.34595999999999999</c:v>
                </c:pt>
                <c:pt idx="4404">
                  <c:v>-0.72333999999999998</c:v>
                </c:pt>
                <c:pt idx="4405">
                  <c:v>-1.0446</c:v>
                </c:pt>
                <c:pt idx="4406">
                  <c:v>-1.3604000000000001</c:v>
                </c:pt>
                <c:pt idx="4407">
                  <c:v>-1.5436000000000001</c:v>
                </c:pt>
                <c:pt idx="4408">
                  <c:v>-1.7133</c:v>
                </c:pt>
                <c:pt idx="4409">
                  <c:v>-1.8117000000000001</c:v>
                </c:pt>
                <c:pt idx="4410">
                  <c:v>-1.8588</c:v>
                </c:pt>
                <c:pt idx="4411">
                  <c:v>-1.9478</c:v>
                </c:pt>
                <c:pt idx="4412">
                  <c:v>-2.1154999999999999</c:v>
                </c:pt>
                <c:pt idx="4413">
                  <c:v>-2.3828999999999998</c:v>
                </c:pt>
                <c:pt idx="4414">
                  <c:v>-2.7642000000000002</c:v>
                </c:pt>
                <c:pt idx="4415">
                  <c:v>-3.0337000000000001</c:v>
                </c:pt>
                <c:pt idx="4416">
                  <c:v>-3.0960999999999999</c:v>
                </c:pt>
                <c:pt idx="4417">
                  <c:v>-3.0137999999999998</c:v>
                </c:pt>
                <c:pt idx="4418">
                  <c:v>-3.0526</c:v>
                </c:pt>
                <c:pt idx="4419">
                  <c:v>-3.3912</c:v>
                </c:pt>
                <c:pt idx="4420">
                  <c:v>-3.9622999999999999</c:v>
                </c:pt>
                <c:pt idx="4421">
                  <c:v>-4.3967999999999998</c:v>
                </c:pt>
                <c:pt idx="4422">
                  <c:v>-4.5228999999999999</c:v>
                </c:pt>
                <c:pt idx="4423">
                  <c:v>-4.5397999999999996</c:v>
                </c:pt>
                <c:pt idx="4424">
                  <c:v>-4.6204999999999998</c:v>
                </c:pt>
                <c:pt idx="4425">
                  <c:v>-4.782</c:v>
                </c:pt>
                <c:pt idx="4426">
                  <c:v>-4.9433999999999996</c:v>
                </c:pt>
                <c:pt idx="4427">
                  <c:v>-5.0621999999999998</c:v>
                </c:pt>
                <c:pt idx="4428">
                  <c:v>-5.2557999999999998</c:v>
                </c:pt>
                <c:pt idx="4429">
                  <c:v>-5.3714000000000004</c:v>
                </c:pt>
                <c:pt idx="4430">
                  <c:v>-5.5137999999999998</c:v>
                </c:pt>
                <c:pt idx="4431">
                  <c:v>-5.7122999999999999</c:v>
                </c:pt>
                <c:pt idx="4432">
                  <c:v>-5.7694999999999999</c:v>
                </c:pt>
                <c:pt idx="4433">
                  <c:v>-5.8502000000000001</c:v>
                </c:pt>
                <c:pt idx="4434">
                  <c:v>-5.7587999999999999</c:v>
                </c:pt>
                <c:pt idx="4435">
                  <c:v>-5.9976000000000003</c:v>
                </c:pt>
                <c:pt idx="4436">
                  <c:v>-6.3681000000000001</c:v>
                </c:pt>
                <c:pt idx="4437">
                  <c:v>-6.4461000000000004</c:v>
                </c:pt>
                <c:pt idx="4438">
                  <c:v>-6.5303000000000004</c:v>
                </c:pt>
                <c:pt idx="4439">
                  <c:v>-6.7583000000000002</c:v>
                </c:pt>
                <c:pt idx="4440">
                  <c:v>-7.0171000000000001</c:v>
                </c:pt>
                <c:pt idx="4441">
                  <c:v>-7.1723999999999997</c:v>
                </c:pt>
                <c:pt idx="4442">
                  <c:v>-7.1837999999999997</c:v>
                </c:pt>
                <c:pt idx="4443">
                  <c:v>-7.4348000000000001</c:v>
                </c:pt>
                <c:pt idx="4444">
                  <c:v>-7.7248000000000001</c:v>
                </c:pt>
                <c:pt idx="4445">
                  <c:v>-8.0173000000000005</c:v>
                </c:pt>
                <c:pt idx="4446">
                  <c:v>-8.4133999999999993</c:v>
                </c:pt>
                <c:pt idx="4447">
                  <c:v>-8.7849000000000004</c:v>
                </c:pt>
                <c:pt idx="4448">
                  <c:v>-9.2502999999999993</c:v>
                </c:pt>
                <c:pt idx="4449">
                  <c:v>-9.6435999999999993</c:v>
                </c:pt>
                <c:pt idx="4450">
                  <c:v>-10.105</c:v>
                </c:pt>
                <c:pt idx="4451">
                  <c:v>-10.682</c:v>
                </c:pt>
                <c:pt idx="4452">
                  <c:v>-11.073</c:v>
                </c:pt>
                <c:pt idx="4453">
                  <c:v>-11.518000000000001</c:v>
                </c:pt>
                <c:pt idx="4454">
                  <c:v>-12.097</c:v>
                </c:pt>
                <c:pt idx="4455">
                  <c:v>-12.704000000000001</c:v>
                </c:pt>
                <c:pt idx="4456">
                  <c:v>-13.673</c:v>
                </c:pt>
                <c:pt idx="4457">
                  <c:v>-14.775</c:v>
                </c:pt>
                <c:pt idx="4458">
                  <c:v>-15.946999999999999</c:v>
                </c:pt>
                <c:pt idx="4459">
                  <c:v>-17.100000000000001</c:v>
                </c:pt>
                <c:pt idx="4460">
                  <c:v>-18.015000000000001</c:v>
                </c:pt>
                <c:pt idx="4461">
                  <c:v>-18.757000000000001</c:v>
                </c:pt>
                <c:pt idx="4462">
                  <c:v>-19.306999999999999</c:v>
                </c:pt>
                <c:pt idx="4463">
                  <c:v>-20.324999999999999</c:v>
                </c:pt>
                <c:pt idx="4464">
                  <c:v>-21.445</c:v>
                </c:pt>
                <c:pt idx="4465">
                  <c:v>-22.41</c:v>
                </c:pt>
                <c:pt idx="4466">
                  <c:v>-23.167999999999999</c:v>
                </c:pt>
                <c:pt idx="4467">
                  <c:v>-24.076000000000001</c:v>
                </c:pt>
                <c:pt idx="4468">
                  <c:v>-25.113</c:v>
                </c:pt>
                <c:pt idx="4469">
                  <c:v>-26.065000000000001</c:v>
                </c:pt>
                <c:pt idx="4470">
                  <c:v>-27.234999999999999</c:v>
                </c:pt>
                <c:pt idx="4471">
                  <c:v>-28.388000000000002</c:v>
                </c:pt>
                <c:pt idx="4472">
                  <c:v>-29.401</c:v>
                </c:pt>
                <c:pt idx="4473">
                  <c:v>-30.413</c:v>
                </c:pt>
                <c:pt idx="4474">
                  <c:v>-31.446000000000002</c:v>
                </c:pt>
                <c:pt idx="4475">
                  <c:v>-32.332000000000001</c:v>
                </c:pt>
                <c:pt idx="4476">
                  <c:v>-33.1</c:v>
                </c:pt>
                <c:pt idx="4477">
                  <c:v>-33.884999999999998</c:v>
                </c:pt>
                <c:pt idx="4478">
                  <c:v>-34.658999999999999</c:v>
                </c:pt>
                <c:pt idx="4479">
                  <c:v>-35.246000000000002</c:v>
                </c:pt>
                <c:pt idx="4480">
                  <c:v>-35.695</c:v>
                </c:pt>
                <c:pt idx="4481">
                  <c:v>-36.621000000000002</c:v>
                </c:pt>
                <c:pt idx="4482">
                  <c:v>-37.945</c:v>
                </c:pt>
                <c:pt idx="4483">
                  <c:v>-39.463000000000001</c:v>
                </c:pt>
                <c:pt idx="4484">
                  <c:v>-40.975000000000001</c:v>
                </c:pt>
                <c:pt idx="4485">
                  <c:v>-42.106000000000002</c:v>
                </c:pt>
                <c:pt idx="4486">
                  <c:v>-43.058</c:v>
                </c:pt>
                <c:pt idx="4487">
                  <c:v>-44.168999999999997</c:v>
                </c:pt>
                <c:pt idx="4488">
                  <c:v>-45.484000000000002</c:v>
                </c:pt>
                <c:pt idx="4489">
                  <c:v>-46.335999999999999</c:v>
                </c:pt>
                <c:pt idx="4490">
                  <c:v>-46.661999999999999</c:v>
                </c:pt>
                <c:pt idx="4491">
                  <c:v>-46.686</c:v>
                </c:pt>
                <c:pt idx="4492">
                  <c:v>-46.837000000000003</c:v>
                </c:pt>
                <c:pt idx="4493">
                  <c:v>-47.305</c:v>
                </c:pt>
                <c:pt idx="4494">
                  <c:v>-48.247999999999998</c:v>
                </c:pt>
                <c:pt idx="4495">
                  <c:v>-48.923000000000002</c:v>
                </c:pt>
                <c:pt idx="4496">
                  <c:v>-49.4</c:v>
                </c:pt>
                <c:pt idx="4497">
                  <c:v>-49.649000000000001</c:v>
                </c:pt>
                <c:pt idx="4498">
                  <c:v>-49.664999999999999</c:v>
                </c:pt>
                <c:pt idx="4499">
                  <c:v>-49.798000000000002</c:v>
                </c:pt>
                <c:pt idx="4500">
                  <c:v>-50.844999999999999</c:v>
                </c:pt>
                <c:pt idx="4501">
                  <c:v>-51.399000000000001</c:v>
                </c:pt>
                <c:pt idx="4502">
                  <c:v>-51.591000000000001</c:v>
                </c:pt>
                <c:pt idx="4503">
                  <c:v>-51.963000000000001</c:v>
                </c:pt>
                <c:pt idx="4504">
                  <c:v>-51.988</c:v>
                </c:pt>
                <c:pt idx="4505">
                  <c:v>-52.101999999999997</c:v>
                </c:pt>
                <c:pt idx="4506">
                  <c:v>-52.76</c:v>
                </c:pt>
                <c:pt idx="4507">
                  <c:v>-53.670999999999999</c:v>
                </c:pt>
                <c:pt idx="4508">
                  <c:v>-54.529000000000003</c:v>
                </c:pt>
                <c:pt idx="4509">
                  <c:v>-54.765999999999998</c:v>
                </c:pt>
                <c:pt idx="4510">
                  <c:v>-55.39</c:v>
                </c:pt>
                <c:pt idx="4511">
                  <c:v>-56.326000000000001</c:v>
                </c:pt>
                <c:pt idx="4512">
                  <c:v>-56.634999999999998</c:v>
                </c:pt>
                <c:pt idx="4513">
                  <c:v>-57.113999999999997</c:v>
                </c:pt>
                <c:pt idx="4514">
                  <c:v>-57.359000000000002</c:v>
                </c:pt>
                <c:pt idx="4515">
                  <c:v>-57.433999999999997</c:v>
                </c:pt>
                <c:pt idx="4516">
                  <c:v>-57.207000000000001</c:v>
                </c:pt>
                <c:pt idx="4517">
                  <c:v>-56.814</c:v>
                </c:pt>
                <c:pt idx="4518">
                  <c:v>-56.988999999999997</c:v>
                </c:pt>
                <c:pt idx="4519">
                  <c:v>-57.524000000000001</c:v>
                </c:pt>
                <c:pt idx="4520">
                  <c:v>-58.325000000000003</c:v>
                </c:pt>
                <c:pt idx="4521">
                  <c:v>-59.095999999999997</c:v>
                </c:pt>
                <c:pt idx="4522">
                  <c:v>-59.36</c:v>
                </c:pt>
                <c:pt idx="4523">
                  <c:v>-59.392000000000003</c:v>
                </c:pt>
                <c:pt idx="4524">
                  <c:v>-59.305999999999997</c:v>
                </c:pt>
                <c:pt idx="4525">
                  <c:v>-59.158999999999999</c:v>
                </c:pt>
                <c:pt idx="4526">
                  <c:v>-59.466999999999999</c:v>
                </c:pt>
                <c:pt idx="4527">
                  <c:v>-59.420999999999999</c:v>
                </c:pt>
                <c:pt idx="4528">
                  <c:v>-59.421999999999997</c:v>
                </c:pt>
                <c:pt idx="4529">
                  <c:v>-59.546999999999997</c:v>
                </c:pt>
                <c:pt idx="4530">
                  <c:v>-60.222000000000001</c:v>
                </c:pt>
                <c:pt idx="4531">
                  <c:v>-60.518000000000001</c:v>
                </c:pt>
                <c:pt idx="4532">
                  <c:v>-60.433999999999997</c:v>
                </c:pt>
                <c:pt idx="4533">
                  <c:v>-60.389000000000003</c:v>
                </c:pt>
                <c:pt idx="4534">
                  <c:v>-59.378</c:v>
                </c:pt>
                <c:pt idx="4535">
                  <c:v>-58.192999999999998</c:v>
                </c:pt>
                <c:pt idx="4536">
                  <c:v>-56.533999999999999</c:v>
                </c:pt>
                <c:pt idx="4537">
                  <c:v>-54.235999999999997</c:v>
                </c:pt>
                <c:pt idx="4538">
                  <c:v>-51.901000000000003</c:v>
                </c:pt>
                <c:pt idx="4539">
                  <c:v>-49.841000000000001</c:v>
                </c:pt>
                <c:pt idx="4540">
                  <c:v>-47.823999999999998</c:v>
                </c:pt>
                <c:pt idx="4541">
                  <c:v>-45.442999999999998</c:v>
                </c:pt>
                <c:pt idx="4542">
                  <c:v>-43.137</c:v>
                </c:pt>
                <c:pt idx="4543">
                  <c:v>-41.078000000000003</c:v>
                </c:pt>
                <c:pt idx="4544">
                  <c:v>-38.917999999999999</c:v>
                </c:pt>
                <c:pt idx="4545">
                  <c:v>-36.999000000000002</c:v>
                </c:pt>
                <c:pt idx="4546">
                  <c:v>-34.433999999999997</c:v>
                </c:pt>
                <c:pt idx="4547">
                  <c:v>-31.596</c:v>
                </c:pt>
                <c:pt idx="4548">
                  <c:v>-29.408000000000001</c:v>
                </c:pt>
                <c:pt idx="4549">
                  <c:v>-27.841000000000001</c:v>
                </c:pt>
                <c:pt idx="4550">
                  <c:v>-25.696999999999999</c:v>
                </c:pt>
                <c:pt idx="4551">
                  <c:v>-23.975999999999999</c:v>
                </c:pt>
                <c:pt idx="4552">
                  <c:v>-22.231000000000002</c:v>
                </c:pt>
                <c:pt idx="4553">
                  <c:v>-20.215</c:v>
                </c:pt>
                <c:pt idx="4554">
                  <c:v>-18.343</c:v>
                </c:pt>
                <c:pt idx="4555">
                  <c:v>-16.494</c:v>
                </c:pt>
                <c:pt idx="4556">
                  <c:v>-14.949</c:v>
                </c:pt>
                <c:pt idx="4557">
                  <c:v>-13.734</c:v>
                </c:pt>
                <c:pt idx="4558">
                  <c:v>-12.743</c:v>
                </c:pt>
                <c:pt idx="4559">
                  <c:v>-11.731</c:v>
                </c:pt>
                <c:pt idx="4560">
                  <c:v>-10.773</c:v>
                </c:pt>
                <c:pt idx="4561">
                  <c:v>-9.9513999999999996</c:v>
                </c:pt>
                <c:pt idx="4562">
                  <c:v>-9.1426999999999996</c:v>
                </c:pt>
                <c:pt idx="4563">
                  <c:v>-8.5388999999999999</c:v>
                </c:pt>
                <c:pt idx="4564">
                  <c:v>-8.0497999999999994</c:v>
                </c:pt>
                <c:pt idx="4565">
                  <c:v>-7.7149999999999999</c:v>
                </c:pt>
                <c:pt idx="4566">
                  <c:v>-7.4805999999999999</c:v>
                </c:pt>
                <c:pt idx="4567">
                  <c:v>-7.3068</c:v>
                </c:pt>
                <c:pt idx="4568">
                  <c:v>-7.3169000000000004</c:v>
                </c:pt>
                <c:pt idx="4569">
                  <c:v>-7.4204999999999997</c:v>
                </c:pt>
                <c:pt idx="4570">
                  <c:v>-7.6093000000000002</c:v>
                </c:pt>
                <c:pt idx="4571">
                  <c:v>-7.8132999999999999</c:v>
                </c:pt>
                <c:pt idx="4572">
                  <c:v>-7.7621000000000002</c:v>
                </c:pt>
                <c:pt idx="4573">
                  <c:v>-7.5430999999999999</c:v>
                </c:pt>
                <c:pt idx="4574">
                  <c:v>-7.0919999999999996</c:v>
                </c:pt>
                <c:pt idx="4575">
                  <c:v>-6.5210999999999997</c:v>
                </c:pt>
                <c:pt idx="4576">
                  <c:v>-5.9508999999999999</c:v>
                </c:pt>
                <c:pt idx="4577">
                  <c:v>-5.1768999999999998</c:v>
                </c:pt>
                <c:pt idx="4578">
                  <c:v>-4.5236000000000001</c:v>
                </c:pt>
                <c:pt idx="4579">
                  <c:v>-4.0704000000000002</c:v>
                </c:pt>
                <c:pt idx="4580">
                  <c:v>-3.6823999999999999</c:v>
                </c:pt>
                <c:pt idx="4581">
                  <c:v>-3.2959000000000001</c:v>
                </c:pt>
                <c:pt idx="4582">
                  <c:v>-2.7610000000000001</c:v>
                </c:pt>
                <c:pt idx="4583">
                  <c:v>-2.1541000000000001</c:v>
                </c:pt>
                <c:pt idx="4584">
                  <c:v>-1.2808999999999999</c:v>
                </c:pt>
                <c:pt idx="4585">
                  <c:v>-0.37085000000000001</c:v>
                </c:pt>
                <c:pt idx="4586">
                  <c:v>0.29258000000000001</c:v>
                </c:pt>
                <c:pt idx="4587">
                  <c:v>0.73180999999999996</c:v>
                </c:pt>
                <c:pt idx="4588">
                  <c:v>1.1933</c:v>
                </c:pt>
                <c:pt idx="4589">
                  <c:v>1.7919</c:v>
                </c:pt>
                <c:pt idx="4590">
                  <c:v>2.8914</c:v>
                </c:pt>
                <c:pt idx="4591">
                  <c:v>4.5119999999999996</c:v>
                </c:pt>
                <c:pt idx="4592">
                  <c:v>5.7629000000000001</c:v>
                </c:pt>
                <c:pt idx="4593">
                  <c:v>6.7641</c:v>
                </c:pt>
                <c:pt idx="4594">
                  <c:v>7.7995000000000001</c:v>
                </c:pt>
                <c:pt idx="4595">
                  <c:v>8.9210999999999991</c:v>
                </c:pt>
                <c:pt idx="4596">
                  <c:v>10.007</c:v>
                </c:pt>
                <c:pt idx="4597">
                  <c:v>11.247999999999999</c:v>
                </c:pt>
                <c:pt idx="4598">
                  <c:v>12.234999999999999</c:v>
                </c:pt>
                <c:pt idx="4599">
                  <c:v>12.504</c:v>
                </c:pt>
                <c:pt idx="4600">
                  <c:v>12.723000000000001</c:v>
                </c:pt>
                <c:pt idx="4601">
                  <c:v>13.135</c:v>
                </c:pt>
                <c:pt idx="4602">
                  <c:v>13.840999999999999</c:v>
                </c:pt>
                <c:pt idx="4603">
                  <c:v>14.555999999999999</c:v>
                </c:pt>
                <c:pt idx="4604">
                  <c:v>15.22</c:v>
                </c:pt>
                <c:pt idx="4605">
                  <c:v>15.763999999999999</c:v>
                </c:pt>
                <c:pt idx="4606">
                  <c:v>16.260999999999999</c:v>
                </c:pt>
                <c:pt idx="4607">
                  <c:v>16.815999999999999</c:v>
                </c:pt>
                <c:pt idx="4608">
                  <c:v>17.306000000000001</c:v>
                </c:pt>
                <c:pt idx="4609">
                  <c:v>17.834</c:v>
                </c:pt>
                <c:pt idx="4610">
                  <c:v>18.242999999999999</c:v>
                </c:pt>
                <c:pt idx="4611">
                  <c:v>18.573</c:v>
                </c:pt>
                <c:pt idx="4612">
                  <c:v>19.14</c:v>
                </c:pt>
                <c:pt idx="4613">
                  <c:v>20.010999999999999</c:v>
                </c:pt>
                <c:pt idx="4614">
                  <c:v>21.01</c:v>
                </c:pt>
                <c:pt idx="4615">
                  <c:v>22.042000000000002</c:v>
                </c:pt>
                <c:pt idx="4616">
                  <c:v>23.032</c:v>
                </c:pt>
                <c:pt idx="4617">
                  <c:v>23.939</c:v>
                </c:pt>
                <c:pt idx="4618">
                  <c:v>24.516999999999999</c:v>
                </c:pt>
                <c:pt idx="4619">
                  <c:v>25.041</c:v>
                </c:pt>
                <c:pt idx="4620">
                  <c:v>25.620999999999999</c:v>
                </c:pt>
                <c:pt idx="4621">
                  <c:v>26.282</c:v>
                </c:pt>
                <c:pt idx="4622">
                  <c:v>27.170999999999999</c:v>
                </c:pt>
                <c:pt idx="4623">
                  <c:v>28.114000000000001</c:v>
                </c:pt>
                <c:pt idx="4624">
                  <c:v>29.035</c:v>
                </c:pt>
                <c:pt idx="4625">
                  <c:v>30.062999999999999</c:v>
                </c:pt>
                <c:pt idx="4626">
                  <c:v>30.887</c:v>
                </c:pt>
                <c:pt idx="4627">
                  <c:v>31.411999999999999</c:v>
                </c:pt>
                <c:pt idx="4628">
                  <c:v>31.452000000000002</c:v>
                </c:pt>
                <c:pt idx="4629">
                  <c:v>31.303999999999998</c:v>
                </c:pt>
                <c:pt idx="4630">
                  <c:v>31.379000000000001</c:v>
                </c:pt>
                <c:pt idx="4631">
                  <c:v>31.896999999999998</c:v>
                </c:pt>
                <c:pt idx="4632">
                  <c:v>32.770000000000003</c:v>
                </c:pt>
                <c:pt idx="4633">
                  <c:v>33.399000000000001</c:v>
                </c:pt>
                <c:pt idx="4634">
                  <c:v>33.911999999999999</c:v>
                </c:pt>
                <c:pt idx="4635">
                  <c:v>34.378</c:v>
                </c:pt>
                <c:pt idx="4636">
                  <c:v>34.848999999999997</c:v>
                </c:pt>
                <c:pt idx="4637">
                  <c:v>35.563000000000002</c:v>
                </c:pt>
                <c:pt idx="4638">
                  <c:v>36.127000000000002</c:v>
                </c:pt>
                <c:pt idx="4639">
                  <c:v>36.316000000000003</c:v>
                </c:pt>
                <c:pt idx="4640">
                  <c:v>36.542000000000002</c:v>
                </c:pt>
                <c:pt idx="4641">
                  <c:v>36.606999999999999</c:v>
                </c:pt>
                <c:pt idx="4642">
                  <c:v>36.659999999999997</c:v>
                </c:pt>
                <c:pt idx="4643">
                  <c:v>36.685000000000002</c:v>
                </c:pt>
                <c:pt idx="4644">
                  <c:v>36.935000000000002</c:v>
                </c:pt>
                <c:pt idx="4645">
                  <c:v>37.317</c:v>
                </c:pt>
                <c:pt idx="4646">
                  <c:v>37.546999999999997</c:v>
                </c:pt>
                <c:pt idx="4647">
                  <c:v>37.908999999999999</c:v>
                </c:pt>
                <c:pt idx="4648">
                  <c:v>38.386000000000003</c:v>
                </c:pt>
                <c:pt idx="4649">
                  <c:v>38.896000000000001</c:v>
                </c:pt>
                <c:pt idx="4650">
                  <c:v>39.234999999999999</c:v>
                </c:pt>
                <c:pt idx="4651">
                  <c:v>39.308</c:v>
                </c:pt>
                <c:pt idx="4652">
                  <c:v>39.402999999999999</c:v>
                </c:pt>
                <c:pt idx="4653">
                  <c:v>39.93</c:v>
                </c:pt>
                <c:pt idx="4654">
                  <c:v>40.436</c:v>
                </c:pt>
                <c:pt idx="4655">
                  <c:v>40.868000000000002</c:v>
                </c:pt>
                <c:pt idx="4656">
                  <c:v>41.237000000000002</c:v>
                </c:pt>
                <c:pt idx="4657">
                  <c:v>41.473999999999997</c:v>
                </c:pt>
                <c:pt idx="4658">
                  <c:v>41.908999999999999</c:v>
                </c:pt>
                <c:pt idx="4659">
                  <c:v>42.344999999999999</c:v>
                </c:pt>
                <c:pt idx="4660">
                  <c:v>42.637999999999998</c:v>
                </c:pt>
                <c:pt idx="4661">
                  <c:v>43.003999999999998</c:v>
                </c:pt>
                <c:pt idx="4662">
                  <c:v>43.451000000000001</c:v>
                </c:pt>
                <c:pt idx="4663">
                  <c:v>43.637999999999998</c:v>
                </c:pt>
                <c:pt idx="4664">
                  <c:v>43.786000000000001</c:v>
                </c:pt>
                <c:pt idx="4665">
                  <c:v>43.915999999999997</c:v>
                </c:pt>
                <c:pt idx="4666">
                  <c:v>43.851999999999997</c:v>
                </c:pt>
                <c:pt idx="4667">
                  <c:v>43.969000000000001</c:v>
                </c:pt>
                <c:pt idx="4668">
                  <c:v>44.329000000000001</c:v>
                </c:pt>
                <c:pt idx="4669">
                  <c:v>44.823999999999998</c:v>
                </c:pt>
                <c:pt idx="4670">
                  <c:v>45.405999999999999</c:v>
                </c:pt>
                <c:pt idx="4671">
                  <c:v>45.926000000000002</c:v>
                </c:pt>
                <c:pt idx="4672">
                  <c:v>46.292999999999999</c:v>
                </c:pt>
                <c:pt idx="4673">
                  <c:v>46.421999999999997</c:v>
                </c:pt>
                <c:pt idx="4674">
                  <c:v>46.576999999999998</c:v>
                </c:pt>
                <c:pt idx="4675">
                  <c:v>46.701999999999998</c:v>
                </c:pt>
                <c:pt idx="4676">
                  <c:v>46.789000000000001</c:v>
                </c:pt>
                <c:pt idx="4677">
                  <c:v>46.895000000000003</c:v>
                </c:pt>
                <c:pt idx="4678">
                  <c:v>46.929000000000002</c:v>
                </c:pt>
                <c:pt idx="4679">
                  <c:v>46.981999999999999</c:v>
                </c:pt>
                <c:pt idx="4680">
                  <c:v>47.088000000000001</c:v>
                </c:pt>
                <c:pt idx="4681">
                  <c:v>47.109000000000002</c:v>
                </c:pt>
                <c:pt idx="4682">
                  <c:v>47.094000000000001</c:v>
                </c:pt>
                <c:pt idx="4683">
                  <c:v>46.972999999999999</c:v>
                </c:pt>
                <c:pt idx="4684">
                  <c:v>46.981999999999999</c:v>
                </c:pt>
                <c:pt idx="4685">
                  <c:v>47.045000000000002</c:v>
                </c:pt>
                <c:pt idx="4686">
                  <c:v>46.953000000000003</c:v>
                </c:pt>
                <c:pt idx="4687">
                  <c:v>46.954000000000001</c:v>
                </c:pt>
                <c:pt idx="4688">
                  <c:v>46.975999999999999</c:v>
                </c:pt>
                <c:pt idx="4689">
                  <c:v>46.959000000000003</c:v>
                </c:pt>
                <c:pt idx="4690">
                  <c:v>46.860999999999997</c:v>
                </c:pt>
                <c:pt idx="4691">
                  <c:v>46.622</c:v>
                </c:pt>
                <c:pt idx="4692">
                  <c:v>46.607999999999997</c:v>
                </c:pt>
                <c:pt idx="4693">
                  <c:v>46.585999999999999</c:v>
                </c:pt>
                <c:pt idx="4694">
                  <c:v>46.7</c:v>
                </c:pt>
                <c:pt idx="4695">
                  <c:v>46.771999999999998</c:v>
                </c:pt>
                <c:pt idx="4696">
                  <c:v>47.088000000000001</c:v>
                </c:pt>
                <c:pt idx="4697">
                  <c:v>47.598999999999997</c:v>
                </c:pt>
                <c:pt idx="4698">
                  <c:v>47.823</c:v>
                </c:pt>
                <c:pt idx="4699">
                  <c:v>48.107999999999997</c:v>
                </c:pt>
                <c:pt idx="4700">
                  <c:v>48.37</c:v>
                </c:pt>
                <c:pt idx="4701">
                  <c:v>48.445999999999998</c:v>
                </c:pt>
                <c:pt idx="4702">
                  <c:v>48.511000000000003</c:v>
                </c:pt>
                <c:pt idx="4703">
                  <c:v>48.496000000000002</c:v>
                </c:pt>
                <c:pt idx="4704">
                  <c:v>48.646000000000001</c:v>
                </c:pt>
                <c:pt idx="4705">
                  <c:v>48.576000000000001</c:v>
                </c:pt>
                <c:pt idx="4706">
                  <c:v>48.78</c:v>
                </c:pt>
                <c:pt idx="4707">
                  <c:v>49.247</c:v>
                </c:pt>
                <c:pt idx="4708">
                  <c:v>49.533999999999999</c:v>
                </c:pt>
                <c:pt idx="4709">
                  <c:v>49.874000000000002</c:v>
                </c:pt>
                <c:pt idx="4710">
                  <c:v>50.213000000000001</c:v>
                </c:pt>
                <c:pt idx="4711">
                  <c:v>50.268999999999998</c:v>
                </c:pt>
                <c:pt idx="4712">
                  <c:v>50.231999999999999</c:v>
                </c:pt>
                <c:pt idx="4713">
                  <c:v>50.25</c:v>
                </c:pt>
                <c:pt idx="4714">
                  <c:v>50.134</c:v>
                </c:pt>
                <c:pt idx="4715">
                  <c:v>49.793999999999997</c:v>
                </c:pt>
                <c:pt idx="4716">
                  <c:v>49.615000000000002</c:v>
                </c:pt>
                <c:pt idx="4717">
                  <c:v>49.723999999999997</c:v>
                </c:pt>
                <c:pt idx="4718">
                  <c:v>49.921999999999997</c:v>
                </c:pt>
                <c:pt idx="4719">
                  <c:v>50.109000000000002</c:v>
                </c:pt>
                <c:pt idx="4720">
                  <c:v>50.101999999999997</c:v>
                </c:pt>
                <c:pt idx="4721">
                  <c:v>49.814999999999998</c:v>
                </c:pt>
                <c:pt idx="4722">
                  <c:v>49.293999999999997</c:v>
                </c:pt>
                <c:pt idx="4723">
                  <c:v>48.552999999999997</c:v>
                </c:pt>
                <c:pt idx="4724">
                  <c:v>47.746000000000002</c:v>
                </c:pt>
                <c:pt idx="4725">
                  <c:v>46.92</c:v>
                </c:pt>
                <c:pt idx="4726">
                  <c:v>45.988</c:v>
                </c:pt>
                <c:pt idx="4727">
                  <c:v>44.963000000000001</c:v>
                </c:pt>
                <c:pt idx="4728">
                  <c:v>43.664999999999999</c:v>
                </c:pt>
                <c:pt idx="4729">
                  <c:v>42.164000000000001</c:v>
                </c:pt>
                <c:pt idx="4730">
                  <c:v>40.177</c:v>
                </c:pt>
                <c:pt idx="4731">
                  <c:v>37.665999999999997</c:v>
                </c:pt>
                <c:pt idx="4732">
                  <c:v>35.01</c:v>
                </c:pt>
                <c:pt idx="4733">
                  <c:v>32.293999999999997</c:v>
                </c:pt>
                <c:pt idx="4734">
                  <c:v>29.513000000000002</c:v>
                </c:pt>
                <c:pt idx="4735">
                  <c:v>26.85</c:v>
                </c:pt>
                <c:pt idx="4736">
                  <c:v>24.148</c:v>
                </c:pt>
                <c:pt idx="4737">
                  <c:v>21.577999999999999</c:v>
                </c:pt>
                <c:pt idx="4738">
                  <c:v>19.169</c:v>
                </c:pt>
                <c:pt idx="4739">
                  <c:v>17.172999999999998</c:v>
                </c:pt>
                <c:pt idx="4740">
                  <c:v>15.468</c:v>
                </c:pt>
                <c:pt idx="4741">
                  <c:v>14.021000000000001</c:v>
                </c:pt>
                <c:pt idx="4742">
                  <c:v>12.792999999999999</c:v>
                </c:pt>
                <c:pt idx="4743">
                  <c:v>11.154999999999999</c:v>
                </c:pt>
                <c:pt idx="4744">
                  <c:v>9.5672999999999995</c:v>
                </c:pt>
                <c:pt idx="4745">
                  <c:v>8.7146000000000008</c:v>
                </c:pt>
                <c:pt idx="4746">
                  <c:v>8.1926000000000005</c:v>
                </c:pt>
                <c:pt idx="4747">
                  <c:v>7.6778000000000004</c:v>
                </c:pt>
                <c:pt idx="4748">
                  <c:v>6.9016000000000002</c:v>
                </c:pt>
                <c:pt idx="4749">
                  <c:v>6.1378000000000004</c:v>
                </c:pt>
                <c:pt idx="4750">
                  <c:v>5.1932999999999998</c:v>
                </c:pt>
                <c:pt idx="4751">
                  <c:v>4.3677000000000001</c:v>
                </c:pt>
                <c:pt idx="4752">
                  <c:v>3.7113</c:v>
                </c:pt>
                <c:pt idx="4753">
                  <c:v>3.0097999999999998</c:v>
                </c:pt>
                <c:pt idx="4754">
                  <c:v>2.2982</c:v>
                </c:pt>
                <c:pt idx="4755">
                  <c:v>1.6433</c:v>
                </c:pt>
                <c:pt idx="4756">
                  <c:v>1.0653999999999999</c:v>
                </c:pt>
                <c:pt idx="4757">
                  <c:v>0.46024999999999999</c:v>
                </c:pt>
                <c:pt idx="4758">
                  <c:v>-9.6606999999999998E-2</c:v>
                </c:pt>
                <c:pt idx="4759">
                  <c:v>-0.52773000000000003</c:v>
                </c:pt>
                <c:pt idx="4760">
                  <c:v>-0.81228</c:v>
                </c:pt>
                <c:pt idx="4761">
                  <c:v>-1.1176999999999999</c:v>
                </c:pt>
                <c:pt idx="4762">
                  <c:v>-1.4560999999999999</c:v>
                </c:pt>
                <c:pt idx="4763">
                  <c:v>-1.8438000000000001</c:v>
                </c:pt>
                <c:pt idx="4764">
                  <c:v>-2.3014000000000001</c:v>
                </c:pt>
                <c:pt idx="4765">
                  <c:v>-2.6457999999999999</c:v>
                </c:pt>
                <c:pt idx="4766">
                  <c:v>-2.9742000000000002</c:v>
                </c:pt>
                <c:pt idx="4767">
                  <c:v>-3.1669999999999998</c:v>
                </c:pt>
                <c:pt idx="4768">
                  <c:v>-3.3132000000000001</c:v>
                </c:pt>
                <c:pt idx="4769">
                  <c:v>-3.4134000000000002</c:v>
                </c:pt>
                <c:pt idx="4770">
                  <c:v>-3.4725999999999999</c:v>
                </c:pt>
                <c:pt idx="4771">
                  <c:v>-3.6425000000000001</c:v>
                </c:pt>
                <c:pt idx="4772">
                  <c:v>-3.8831000000000002</c:v>
                </c:pt>
                <c:pt idx="4773">
                  <c:v>-4.2301000000000002</c:v>
                </c:pt>
                <c:pt idx="4774">
                  <c:v>-4.4530000000000003</c:v>
                </c:pt>
                <c:pt idx="4775">
                  <c:v>-4.5448000000000004</c:v>
                </c:pt>
                <c:pt idx="4776">
                  <c:v>-4.7393000000000001</c:v>
                </c:pt>
                <c:pt idx="4777">
                  <c:v>-4.9473000000000003</c:v>
                </c:pt>
                <c:pt idx="4778">
                  <c:v>-5.1651999999999996</c:v>
                </c:pt>
                <c:pt idx="4779">
                  <c:v>-5.2438000000000002</c:v>
                </c:pt>
                <c:pt idx="4780">
                  <c:v>-5.1978999999999997</c:v>
                </c:pt>
                <c:pt idx="4781">
                  <c:v>-5.2047999999999996</c:v>
                </c:pt>
                <c:pt idx="4782">
                  <c:v>-5.2366999999999999</c:v>
                </c:pt>
                <c:pt idx="4783">
                  <c:v>-5.3452999999999999</c:v>
                </c:pt>
                <c:pt idx="4784">
                  <c:v>-5.5141999999999998</c:v>
                </c:pt>
                <c:pt idx="4785">
                  <c:v>-5.7765000000000004</c:v>
                </c:pt>
                <c:pt idx="4786">
                  <c:v>-6.0865</c:v>
                </c:pt>
                <c:pt idx="4787">
                  <c:v>-6.2224000000000004</c:v>
                </c:pt>
                <c:pt idx="4788">
                  <c:v>-6.4279000000000002</c:v>
                </c:pt>
                <c:pt idx="4789">
                  <c:v>-6.6455000000000002</c:v>
                </c:pt>
                <c:pt idx="4790">
                  <c:v>-6.8460000000000001</c:v>
                </c:pt>
                <c:pt idx="4791">
                  <c:v>-7.0468000000000002</c:v>
                </c:pt>
                <c:pt idx="4792">
                  <c:v>-7.2797000000000001</c:v>
                </c:pt>
                <c:pt idx="4793">
                  <c:v>-7.7117000000000004</c:v>
                </c:pt>
                <c:pt idx="4794">
                  <c:v>-8.1590000000000007</c:v>
                </c:pt>
                <c:pt idx="4795">
                  <c:v>-8.5630000000000006</c:v>
                </c:pt>
                <c:pt idx="4796">
                  <c:v>-9.0486000000000004</c:v>
                </c:pt>
                <c:pt idx="4797">
                  <c:v>-9.4868000000000006</c:v>
                </c:pt>
                <c:pt idx="4798">
                  <c:v>-9.8324999999999996</c:v>
                </c:pt>
                <c:pt idx="4799">
                  <c:v>-10.218999999999999</c:v>
                </c:pt>
                <c:pt idx="4800">
                  <c:v>-10.724</c:v>
                </c:pt>
                <c:pt idx="4801">
                  <c:v>-11.332000000000001</c:v>
                </c:pt>
                <c:pt idx="4802">
                  <c:v>-12.007</c:v>
                </c:pt>
                <c:pt idx="4803">
                  <c:v>-12.750999999999999</c:v>
                </c:pt>
                <c:pt idx="4804">
                  <c:v>-13.504</c:v>
                </c:pt>
                <c:pt idx="4805">
                  <c:v>-14.071</c:v>
                </c:pt>
                <c:pt idx="4806">
                  <c:v>-14.705</c:v>
                </c:pt>
                <c:pt idx="4807">
                  <c:v>-15.555999999999999</c:v>
                </c:pt>
                <c:pt idx="4808">
                  <c:v>-16.295999999999999</c:v>
                </c:pt>
                <c:pt idx="4809">
                  <c:v>-16.992999999999999</c:v>
                </c:pt>
                <c:pt idx="4810">
                  <c:v>-17.59</c:v>
                </c:pt>
                <c:pt idx="4811">
                  <c:v>-18.233000000000001</c:v>
                </c:pt>
                <c:pt idx="4812">
                  <c:v>-18.888000000000002</c:v>
                </c:pt>
                <c:pt idx="4813">
                  <c:v>-19.821000000000002</c:v>
                </c:pt>
                <c:pt idx="4814">
                  <c:v>-20.88</c:v>
                </c:pt>
                <c:pt idx="4815">
                  <c:v>-22.265999999999998</c:v>
                </c:pt>
                <c:pt idx="4816">
                  <c:v>-23.56</c:v>
                </c:pt>
                <c:pt idx="4817">
                  <c:v>-24.393000000000001</c:v>
                </c:pt>
                <c:pt idx="4818">
                  <c:v>-25.398</c:v>
                </c:pt>
                <c:pt idx="4819">
                  <c:v>-26.738</c:v>
                </c:pt>
                <c:pt idx="4820">
                  <c:v>-28.015000000000001</c:v>
                </c:pt>
                <c:pt idx="4821">
                  <c:v>-29.109000000000002</c:v>
                </c:pt>
                <c:pt idx="4822">
                  <c:v>-30.207000000000001</c:v>
                </c:pt>
                <c:pt idx="4823">
                  <c:v>-30.768000000000001</c:v>
                </c:pt>
                <c:pt idx="4824">
                  <c:v>-30.896999999999998</c:v>
                </c:pt>
                <c:pt idx="4825">
                  <c:v>-31.324999999999999</c:v>
                </c:pt>
                <c:pt idx="4826">
                  <c:v>-32.127000000000002</c:v>
                </c:pt>
                <c:pt idx="4827">
                  <c:v>-33.695999999999998</c:v>
                </c:pt>
                <c:pt idx="4828">
                  <c:v>-35.506</c:v>
                </c:pt>
                <c:pt idx="4829">
                  <c:v>-36.880000000000003</c:v>
                </c:pt>
                <c:pt idx="4830">
                  <c:v>-37.942</c:v>
                </c:pt>
                <c:pt idx="4831">
                  <c:v>-38.567999999999998</c:v>
                </c:pt>
                <c:pt idx="4832">
                  <c:v>-38.963999999999999</c:v>
                </c:pt>
                <c:pt idx="4833">
                  <c:v>-39.290999999999997</c:v>
                </c:pt>
                <c:pt idx="4834">
                  <c:v>-39.786999999999999</c:v>
                </c:pt>
                <c:pt idx="4835">
                  <c:v>-40.140999999999998</c:v>
                </c:pt>
                <c:pt idx="4836">
                  <c:v>-40.566000000000003</c:v>
                </c:pt>
                <c:pt idx="4837">
                  <c:v>-40.932000000000002</c:v>
                </c:pt>
                <c:pt idx="4838">
                  <c:v>-41.335999999999999</c:v>
                </c:pt>
                <c:pt idx="4839">
                  <c:v>-41.959000000000003</c:v>
                </c:pt>
                <c:pt idx="4840">
                  <c:v>-42.624000000000002</c:v>
                </c:pt>
                <c:pt idx="4841">
                  <c:v>-43.540999999999997</c:v>
                </c:pt>
                <c:pt idx="4842">
                  <c:v>-44.198</c:v>
                </c:pt>
                <c:pt idx="4843">
                  <c:v>-44.737000000000002</c:v>
                </c:pt>
                <c:pt idx="4844">
                  <c:v>-45.436</c:v>
                </c:pt>
                <c:pt idx="4845">
                  <c:v>-46.008000000000003</c:v>
                </c:pt>
                <c:pt idx="4846">
                  <c:v>-46.841000000000001</c:v>
                </c:pt>
                <c:pt idx="4847">
                  <c:v>-47.89</c:v>
                </c:pt>
                <c:pt idx="4848">
                  <c:v>-48.845999999999997</c:v>
                </c:pt>
                <c:pt idx="4849">
                  <c:v>-49.512999999999998</c:v>
                </c:pt>
                <c:pt idx="4850">
                  <c:v>-49.898000000000003</c:v>
                </c:pt>
                <c:pt idx="4851">
                  <c:v>-50.25</c:v>
                </c:pt>
                <c:pt idx="4852">
                  <c:v>-50.823999999999998</c:v>
                </c:pt>
                <c:pt idx="4853">
                  <c:v>-51.676000000000002</c:v>
                </c:pt>
                <c:pt idx="4854">
                  <c:v>-52.420999999999999</c:v>
                </c:pt>
                <c:pt idx="4855">
                  <c:v>-53.01</c:v>
                </c:pt>
                <c:pt idx="4856">
                  <c:v>-53.667999999999999</c:v>
                </c:pt>
                <c:pt idx="4857">
                  <c:v>-54.338999999999999</c:v>
                </c:pt>
                <c:pt idx="4858">
                  <c:v>-54.813000000000002</c:v>
                </c:pt>
                <c:pt idx="4859">
                  <c:v>-55.155000000000001</c:v>
                </c:pt>
                <c:pt idx="4860">
                  <c:v>-55.006999999999998</c:v>
                </c:pt>
                <c:pt idx="4861">
                  <c:v>-54.447000000000003</c:v>
                </c:pt>
                <c:pt idx="4862">
                  <c:v>-53.463999999999999</c:v>
                </c:pt>
                <c:pt idx="4863">
                  <c:v>-53.478999999999999</c:v>
                </c:pt>
                <c:pt idx="4864">
                  <c:v>-54.460999999999999</c:v>
                </c:pt>
                <c:pt idx="4865">
                  <c:v>-55.74</c:v>
                </c:pt>
                <c:pt idx="4866">
                  <c:v>-56.761000000000003</c:v>
                </c:pt>
                <c:pt idx="4867">
                  <c:v>-57.152999999999999</c:v>
                </c:pt>
                <c:pt idx="4868">
                  <c:v>-57.140999999999998</c:v>
                </c:pt>
                <c:pt idx="4869">
                  <c:v>-56.704000000000001</c:v>
                </c:pt>
                <c:pt idx="4870">
                  <c:v>-56.625999999999998</c:v>
                </c:pt>
                <c:pt idx="4871">
                  <c:v>-57.375999999999998</c:v>
                </c:pt>
                <c:pt idx="4872">
                  <c:v>-57.780999999999999</c:v>
                </c:pt>
                <c:pt idx="4873">
                  <c:v>-57.612000000000002</c:v>
                </c:pt>
                <c:pt idx="4874">
                  <c:v>-57.427</c:v>
                </c:pt>
                <c:pt idx="4875">
                  <c:v>-57.334000000000003</c:v>
                </c:pt>
                <c:pt idx="4876">
                  <c:v>-57.816000000000003</c:v>
                </c:pt>
                <c:pt idx="4877">
                  <c:v>-58.445</c:v>
                </c:pt>
                <c:pt idx="4878">
                  <c:v>-59.094000000000001</c:v>
                </c:pt>
                <c:pt idx="4879">
                  <c:v>-59.494999999999997</c:v>
                </c:pt>
                <c:pt idx="4880">
                  <c:v>-59.241999999999997</c:v>
                </c:pt>
                <c:pt idx="4881">
                  <c:v>-58.802999999999997</c:v>
                </c:pt>
                <c:pt idx="4882">
                  <c:v>-58.42</c:v>
                </c:pt>
                <c:pt idx="4883">
                  <c:v>-57.982999999999997</c:v>
                </c:pt>
                <c:pt idx="4884">
                  <c:v>-57.323</c:v>
                </c:pt>
                <c:pt idx="4885">
                  <c:v>-56.005000000000003</c:v>
                </c:pt>
                <c:pt idx="4886">
                  <c:v>-54.930999999999997</c:v>
                </c:pt>
                <c:pt idx="4887">
                  <c:v>-54.286999999999999</c:v>
                </c:pt>
                <c:pt idx="4888">
                  <c:v>-54.061999999999998</c:v>
                </c:pt>
                <c:pt idx="4889">
                  <c:v>-53.966999999999999</c:v>
                </c:pt>
                <c:pt idx="4890">
                  <c:v>-53.267000000000003</c:v>
                </c:pt>
                <c:pt idx="4891">
                  <c:v>-51.741</c:v>
                </c:pt>
                <c:pt idx="4892">
                  <c:v>-49.456000000000003</c:v>
                </c:pt>
                <c:pt idx="4893">
                  <c:v>-46.616999999999997</c:v>
                </c:pt>
                <c:pt idx="4894">
                  <c:v>-43.981999999999999</c:v>
                </c:pt>
                <c:pt idx="4895">
                  <c:v>-42.283999999999999</c:v>
                </c:pt>
                <c:pt idx="4896">
                  <c:v>-40.262</c:v>
                </c:pt>
                <c:pt idx="4897">
                  <c:v>-37.701999999999998</c:v>
                </c:pt>
                <c:pt idx="4898">
                  <c:v>-34.950000000000003</c:v>
                </c:pt>
                <c:pt idx="4899">
                  <c:v>-32.133000000000003</c:v>
                </c:pt>
                <c:pt idx="4900">
                  <c:v>-30.391999999999999</c:v>
                </c:pt>
                <c:pt idx="4901">
                  <c:v>-28.402000000000001</c:v>
                </c:pt>
                <c:pt idx="4902">
                  <c:v>-26.869</c:v>
                </c:pt>
                <c:pt idx="4903">
                  <c:v>-26.417999999999999</c:v>
                </c:pt>
                <c:pt idx="4904">
                  <c:v>-26.096</c:v>
                </c:pt>
                <c:pt idx="4905">
                  <c:v>-25.417000000000002</c:v>
                </c:pt>
                <c:pt idx="4906">
                  <c:v>-23.757999999999999</c:v>
                </c:pt>
                <c:pt idx="4907">
                  <c:v>-22.009</c:v>
                </c:pt>
                <c:pt idx="4908">
                  <c:v>-19.663</c:v>
                </c:pt>
                <c:pt idx="4909">
                  <c:v>-17.114999999999998</c:v>
                </c:pt>
                <c:pt idx="4910">
                  <c:v>-15.157999999999999</c:v>
                </c:pt>
                <c:pt idx="4911">
                  <c:v>-13.791</c:v>
                </c:pt>
                <c:pt idx="4912">
                  <c:v>-12.569000000000001</c:v>
                </c:pt>
                <c:pt idx="4913">
                  <c:v>-12.025</c:v>
                </c:pt>
                <c:pt idx="4914">
                  <c:v>-11.747999999999999</c:v>
                </c:pt>
                <c:pt idx="4915">
                  <c:v>-11.721</c:v>
                </c:pt>
                <c:pt idx="4916">
                  <c:v>-12.006</c:v>
                </c:pt>
                <c:pt idx="4917">
                  <c:v>-11.877000000000001</c:v>
                </c:pt>
                <c:pt idx="4918">
                  <c:v>-11.403</c:v>
                </c:pt>
                <c:pt idx="4919">
                  <c:v>-10.41</c:v>
                </c:pt>
                <c:pt idx="4920">
                  <c:v>-9.3658000000000001</c:v>
                </c:pt>
                <c:pt idx="4921">
                  <c:v>-8.6306999999999992</c:v>
                </c:pt>
                <c:pt idx="4922">
                  <c:v>-7.9881000000000002</c:v>
                </c:pt>
                <c:pt idx="4923">
                  <c:v>-7.5063000000000004</c:v>
                </c:pt>
                <c:pt idx="4924">
                  <c:v>-7.21</c:v>
                </c:pt>
                <c:pt idx="4925">
                  <c:v>-7.0037000000000003</c:v>
                </c:pt>
                <c:pt idx="4926">
                  <c:v>-6.9890999999999996</c:v>
                </c:pt>
                <c:pt idx="4927">
                  <c:v>-6.9292999999999996</c:v>
                </c:pt>
                <c:pt idx="4928">
                  <c:v>-6.8318000000000003</c:v>
                </c:pt>
                <c:pt idx="4929">
                  <c:v>-6.5610999999999997</c:v>
                </c:pt>
                <c:pt idx="4930">
                  <c:v>-6.1685999999999996</c:v>
                </c:pt>
                <c:pt idx="4931">
                  <c:v>-6.0180999999999996</c:v>
                </c:pt>
                <c:pt idx="4932">
                  <c:v>-5.9699</c:v>
                </c:pt>
                <c:pt idx="4933">
                  <c:v>-5.9276999999999997</c:v>
                </c:pt>
                <c:pt idx="4934">
                  <c:v>-5.8284000000000002</c:v>
                </c:pt>
                <c:pt idx="4935">
                  <c:v>-5.6416000000000004</c:v>
                </c:pt>
                <c:pt idx="4936">
                  <c:v>-5.5696000000000003</c:v>
                </c:pt>
                <c:pt idx="4937">
                  <c:v>-5.4581</c:v>
                </c:pt>
                <c:pt idx="4938">
                  <c:v>-5.4275000000000002</c:v>
                </c:pt>
                <c:pt idx="4939">
                  <c:v>-5.4134000000000002</c:v>
                </c:pt>
                <c:pt idx="4940">
                  <c:v>-5.4067999999999996</c:v>
                </c:pt>
                <c:pt idx="4941">
                  <c:v>-5.3632999999999997</c:v>
                </c:pt>
                <c:pt idx="4942">
                  <c:v>-5.1387</c:v>
                </c:pt>
                <c:pt idx="4943">
                  <c:v>-4.8701999999999996</c:v>
                </c:pt>
                <c:pt idx="4944">
                  <c:v>-4.5639000000000003</c:v>
                </c:pt>
                <c:pt idx="4945">
                  <c:v>-4.4344999999999999</c:v>
                </c:pt>
                <c:pt idx="4946">
                  <c:v>-4.3792999999999997</c:v>
                </c:pt>
                <c:pt idx="4947">
                  <c:v>-3.9866999999999999</c:v>
                </c:pt>
                <c:pt idx="4948">
                  <c:v>-3.2267000000000001</c:v>
                </c:pt>
                <c:pt idx="4949">
                  <c:v>-2.2999000000000001</c:v>
                </c:pt>
                <c:pt idx="4950">
                  <c:v>-1.6815</c:v>
                </c:pt>
                <c:pt idx="4951">
                  <c:v>-1.6747000000000001</c:v>
                </c:pt>
                <c:pt idx="4952">
                  <c:v>-1.6345000000000001</c:v>
                </c:pt>
                <c:pt idx="4953">
                  <c:v>-1.5068999999999999</c:v>
                </c:pt>
                <c:pt idx="4954">
                  <c:v>-1.2475000000000001</c:v>
                </c:pt>
                <c:pt idx="4955">
                  <c:v>-0.75212000000000001</c:v>
                </c:pt>
                <c:pt idx="4956">
                  <c:v>-0.16782</c:v>
                </c:pt>
                <c:pt idx="4957">
                  <c:v>0.49393999999999999</c:v>
                </c:pt>
                <c:pt idx="4958">
                  <c:v>1.1903999999999999</c:v>
                </c:pt>
                <c:pt idx="4959">
                  <c:v>1.7153</c:v>
                </c:pt>
                <c:pt idx="4960">
                  <c:v>2.2605</c:v>
                </c:pt>
                <c:pt idx="4961">
                  <c:v>2.9159000000000002</c:v>
                </c:pt>
                <c:pt idx="4962">
                  <c:v>3.5937999999999999</c:v>
                </c:pt>
                <c:pt idx="4963">
                  <c:v>4.1201999999999996</c:v>
                </c:pt>
                <c:pt idx="4964">
                  <c:v>4.6017000000000001</c:v>
                </c:pt>
                <c:pt idx="4965">
                  <c:v>5.0987999999999998</c:v>
                </c:pt>
                <c:pt idx="4966">
                  <c:v>5.5159000000000002</c:v>
                </c:pt>
                <c:pt idx="4967">
                  <c:v>6.2938999999999998</c:v>
                </c:pt>
                <c:pt idx="4968">
                  <c:v>7.2687999999999997</c:v>
                </c:pt>
                <c:pt idx="4969">
                  <c:v>8.1329999999999991</c:v>
                </c:pt>
                <c:pt idx="4970">
                  <c:v>8.8226999999999993</c:v>
                </c:pt>
                <c:pt idx="4971">
                  <c:v>9.3686000000000007</c:v>
                </c:pt>
                <c:pt idx="4972">
                  <c:v>10.166</c:v>
                </c:pt>
                <c:pt idx="4973">
                  <c:v>11.076000000000001</c:v>
                </c:pt>
                <c:pt idx="4974">
                  <c:v>12.07</c:v>
                </c:pt>
                <c:pt idx="4975">
                  <c:v>13.257</c:v>
                </c:pt>
                <c:pt idx="4976">
                  <c:v>13.89</c:v>
                </c:pt>
                <c:pt idx="4977">
                  <c:v>14.5</c:v>
                </c:pt>
                <c:pt idx="4978">
                  <c:v>15.065</c:v>
                </c:pt>
                <c:pt idx="4979">
                  <c:v>15.631</c:v>
                </c:pt>
                <c:pt idx="4980">
                  <c:v>16.123000000000001</c:v>
                </c:pt>
                <c:pt idx="4981">
                  <c:v>16.561</c:v>
                </c:pt>
                <c:pt idx="4982">
                  <c:v>17.164999999999999</c:v>
                </c:pt>
                <c:pt idx="4983">
                  <c:v>17.861999999999998</c:v>
                </c:pt>
                <c:pt idx="4984">
                  <c:v>18.538</c:v>
                </c:pt>
                <c:pt idx="4985">
                  <c:v>19.184999999999999</c:v>
                </c:pt>
                <c:pt idx="4986">
                  <c:v>19.841000000000001</c:v>
                </c:pt>
                <c:pt idx="4987">
                  <c:v>20.530999999999999</c:v>
                </c:pt>
                <c:pt idx="4988">
                  <c:v>21.077999999999999</c:v>
                </c:pt>
                <c:pt idx="4989">
                  <c:v>21.587</c:v>
                </c:pt>
                <c:pt idx="4990">
                  <c:v>22.135999999999999</c:v>
                </c:pt>
                <c:pt idx="4991">
                  <c:v>22.692</c:v>
                </c:pt>
                <c:pt idx="4992">
                  <c:v>23.311</c:v>
                </c:pt>
                <c:pt idx="4993">
                  <c:v>23.943999999999999</c:v>
                </c:pt>
                <c:pt idx="4994">
                  <c:v>24.619</c:v>
                </c:pt>
                <c:pt idx="4995">
                  <c:v>25.242000000000001</c:v>
                </c:pt>
                <c:pt idx="4996">
                  <c:v>25.806999999999999</c:v>
                </c:pt>
                <c:pt idx="4997">
                  <c:v>26.443000000000001</c:v>
                </c:pt>
                <c:pt idx="4998">
                  <c:v>27.013000000000002</c:v>
                </c:pt>
                <c:pt idx="4999">
                  <c:v>27.629000000000001</c:v>
                </c:pt>
                <c:pt idx="5000">
                  <c:v>28.187999999999999</c:v>
                </c:pt>
                <c:pt idx="5001">
                  <c:v>28.814</c:v>
                </c:pt>
                <c:pt idx="5002">
                  <c:v>29.481000000000002</c:v>
                </c:pt>
                <c:pt idx="5003">
                  <c:v>30.018000000000001</c:v>
                </c:pt>
                <c:pt idx="5004">
                  <c:v>30.591999999999999</c:v>
                </c:pt>
                <c:pt idx="5005">
                  <c:v>31.280999999999999</c:v>
                </c:pt>
                <c:pt idx="5006">
                  <c:v>32.055</c:v>
                </c:pt>
                <c:pt idx="5007">
                  <c:v>33.024999999999999</c:v>
                </c:pt>
                <c:pt idx="5008">
                  <c:v>33.893000000000001</c:v>
                </c:pt>
                <c:pt idx="5009">
                  <c:v>34.677</c:v>
                </c:pt>
                <c:pt idx="5010">
                  <c:v>35.466000000000001</c:v>
                </c:pt>
                <c:pt idx="5011">
                  <c:v>36.136000000000003</c:v>
                </c:pt>
                <c:pt idx="5012">
                  <c:v>36.671999999999997</c:v>
                </c:pt>
                <c:pt idx="5013">
                  <c:v>36.972999999999999</c:v>
                </c:pt>
                <c:pt idx="5014">
                  <c:v>37.043999999999997</c:v>
                </c:pt>
                <c:pt idx="5015">
                  <c:v>37.353000000000002</c:v>
                </c:pt>
                <c:pt idx="5016">
                  <c:v>37.744999999999997</c:v>
                </c:pt>
                <c:pt idx="5017">
                  <c:v>38.311</c:v>
                </c:pt>
                <c:pt idx="5018">
                  <c:v>39.29</c:v>
                </c:pt>
                <c:pt idx="5019">
                  <c:v>40.347000000000001</c:v>
                </c:pt>
                <c:pt idx="5020">
                  <c:v>41.271999999999998</c:v>
                </c:pt>
                <c:pt idx="5021">
                  <c:v>41.921999999999997</c:v>
                </c:pt>
                <c:pt idx="5022">
                  <c:v>42.204999999999998</c:v>
                </c:pt>
                <c:pt idx="5023">
                  <c:v>42.46</c:v>
                </c:pt>
                <c:pt idx="5024">
                  <c:v>42.962000000000003</c:v>
                </c:pt>
                <c:pt idx="5025">
                  <c:v>43.277999999999999</c:v>
                </c:pt>
                <c:pt idx="5026">
                  <c:v>43.75</c:v>
                </c:pt>
                <c:pt idx="5027">
                  <c:v>44.42</c:v>
                </c:pt>
                <c:pt idx="5028">
                  <c:v>44.77</c:v>
                </c:pt>
                <c:pt idx="5029">
                  <c:v>45.064</c:v>
                </c:pt>
                <c:pt idx="5030">
                  <c:v>45.399000000000001</c:v>
                </c:pt>
                <c:pt idx="5031">
                  <c:v>45.581000000000003</c:v>
                </c:pt>
                <c:pt idx="5032">
                  <c:v>45.768000000000001</c:v>
                </c:pt>
                <c:pt idx="5033">
                  <c:v>45.997999999999998</c:v>
                </c:pt>
                <c:pt idx="5034">
                  <c:v>46.277999999999999</c:v>
                </c:pt>
                <c:pt idx="5035">
                  <c:v>46.43</c:v>
                </c:pt>
                <c:pt idx="5036">
                  <c:v>46.308999999999997</c:v>
                </c:pt>
                <c:pt idx="5037">
                  <c:v>46.344000000000001</c:v>
                </c:pt>
                <c:pt idx="5038">
                  <c:v>46.488999999999997</c:v>
                </c:pt>
                <c:pt idx="5039">
                  <c:v>46.677999999999997</c:v>
                </c:pt>
                <c:pt idx="5040">
                  <c:v>46.981999999999999</c:v>
                </c:pt>
                <c:pt idx="5041">
                  <c:v>47.191000000000003</c:v>
                </c:pt>
                <c:pt idx="5042">
                  <c:v>47.445999999999998</c:v>
                </c:pt>
                <c:pt idx="5043">
                  <c:v>47.648000000000003</c:v>
                </c:pt>
                <c:pt idx="5044">
                  <c:v>47.868000000000002</c:v>
                </c:pt>
                <c:pt idx="5045">
                  <c:v>48.158999999999999</c:v>
                </c:pt>
                <c:pt idx="5046">
                  <c:v>48.296999999999997</c:v>
                </c:pt>
                <c:pt idx="5047">
                  <c:v>48.369</c:v>
                </c:pt>
                <c:pt idx="5048">
                  <c:v>48.334000000000003</c:v>
                </c:pt>
                <c:pt idx="5049">
                  <c:v>48.384999999999998</c:v>
                </c:pt>
                <c:pt idx="5050">
                  <c:v>48.637</c:v>
                </c:pt>
                <c:pt idx="5051">
                  <c:v>48.783000000000001</c:v>
                </c:pt>
                <c:pt idx="5052">
                  <c:v>49</c:v>
                </c:pt>
                <c:pt idx="5053">
                  <c:v>49.133000000000003</c:v>
                </c:pt>
                <c:pt idx="5054">
                  <c:v>49.354999999999997</c:v>
                </c:pt>
                <c:pt idx="5055">
                  <c:v>49.750999999999998</c:v>
                </c:pt>
                <c:pt idx="5056">
                  <c:v>49.887</c:v>
                </c:pt>
                <c:pt idx="5057">
                  <c:v>50.064999999999998</c:v>
                </c:pt>
                <c:pt idx="5058">
                  <c:v>50.665999999999997</c:v>
                </c:pt>
                <c:pt idx="5059">
                  <c:v>51.243000000000002</c:v>
                </c:pt>
                <c:pt idx="5060">
                  <c:v>51.58</c:v>
                </c:pt>
                <c:pt idx="5061">
                  <c:v>51.789000000000001</c:v>
                </c:pt>
                <c:pt idx="5062">
                  <c:v>51.843000000000004</c:v>
                </c:pt>
                <c:pt idx="5063">
                  <c:v>51.631999999999998</c:v>
                </c:pt>
                <c:pt idx="5064">
                  <c:v>51.55</c:v>
                </c:pt>
                <c:pt idx="5065">
                  <c:v>51.685000000000002</c:v>
                </c:pt>
                <c:pt idx="5066">
                  <c:v>51.835999999999999</c:v>
                </c:pt>
                <c:pt idx="5067">
                  <c:v>51.997999999999998</c:v>
                </c:pt>
                <c:pt idx="5068">
                  <c:v>52.209000000000003</c:v>
                </c:pt>
                <c:pt idx="5069">
                  <c:v>52.673000000000002</c:v>
                </c:pt>
                <c:pt idx="5070">
                  <c:v>52.777000000000001</c:v>
                </c:pt>
                <c:pt idx="5071">
                  <c:v>52.69</c:v>
                </c:pt>
                <c:pt idx="5072">
                  <c:v>52.847999999999999</c:v>
                </c:pt>
                <c:pt idx="5073">
                  <c:v>53.073</c:v>
                </c:pt>
                <c:pt idx="5074">
                  <c:v>53.216000000000001</c:v>
                </c:pt>
                <c:pt idx="5075">
                  <c:v>53.637999999999998</c:v>
                </c:pt>
                <c:pt idx="5076">
                  <c:v>54.16</c:v>
                </c:pt>
                <c:pt idx="5077">
                  <c:v>54.655999999999999</c:v>
                </c:pt>
                <c:pt idx="5078">
                  <c:v>55.332000000000001</c:v>
                </c:pt>
                <c:pt idx="5079">
                  <c:v>55.805</c:v>
                </c:pt>
                <c:pt idx="5080">
                  <c:v>56.03</c:v>
                </c:pt>
                <c:pt idx="5081">
                  <c:v>56.234000000000002</c:v>
                </c:pt>
                <c:pt idx="5082">
                  <c:v>56.637999999999998</c:v>
                </c:pt>
                <c:pt idx="5083">
                  <c:v>57.005000000000003</c:v>
                </c:pt>
                <c:pt idx="5084">
                  <c:v>57.478999999999999</c:v>
                </c:pt>
                <c:pt idx="5085">
                  <c:v>58.14</c:v>
                </c:pt>
                <c:pt idx="5086">
                  <c:v>58.55</c:v>
                </c:pt>
                <c:pt idx="5087">
                  <c:v>58.597999999999999</c:v>
                </c:pt>
                <c:pt idx="5088">
                  <c:v>58.356000000000002</c:v>
                </c:pt>
                <c:pt idx="5089">
                  <c:v>58.121000000000002</c:v>
                </c:pt>
                <c:pt idx="5090">
                  <c:v>58.095999999999997</c:v>
                </c:pt>
                <c:pt idx="5091">
                  <c:v>58.228000000000002</c:v>
                </c:pt>
                <c:pt idx="5092">
                  <c:v>58.38</c:v>
                </c:pt>
                <c:pt idx="5093">
                  <c:v>58.38</c:v>
                </c:pt>
                <c:pt idx="5094">
                  <c:v>58.29</c:v>
                </c:pt>
                <c:pt idx="5095">
                  <c:v>58.008000000000003</c:v>
                </c:pt>
                <c:pt idx="5096">
                  <c:v>57.261000000000003</c:v>
                </c:pt>
                <c:pt idx="5097">
                  <c:v>56.225000000000001</c:v>
                </c:pt>
                <c:pt idx="5098">
                  <c:v>54.991</c:v>
                </c:pt>
                <c:pt idx="5099">
                  <c:v>53.670999999999999</c:v>
                </c:pt>
                <c:pt idx="5100">
                  <c:v>52.451999999999998</c:v>
                </c:pt>
                <c:pt idx="5101">
                  <c:v>50.978999999999999</c:v>
                </c:pt>
                <c:pt idx="5102">
                  <c:v>49.262999999999998</c:v>
                </c:pt>
                <c:pt idx="5103">
                  <c:v>47.127000000000002</c:v>
                </c:pt>
                <c:pt idx="5104">
                  <c:v>44.59</c:v>
                </c:pt>
                <c:pt idx="5105">
                  <c:v>41.670999999999999</c:v>
                </c:pt>
                <c:pt idx="5106">
                  <c:v>38.454999999999998</c:v>
                </c:pt>
                <c:pt idx="5107">
                  <c:v>35.171999999999997</c:v>
                </c:pt>
                <c:pt idx="5108">
                  <c:v>31.972000000000001</c:v>
                </c:pt>
                <c:pt idx="5109">
                  <c:v>28.907</c:v>
                </c:pt>
                <c:pt idx="5110">
                  <c:v>26.097000000000001</c:v>
                </c:pt>
                <c:pt idx="5111">
                  <c:v>23.542000000000002</c:v>
                </c:pt>
                <c:pt idx="5112">
                  <c:v>21.41</c:v>
                </c:pt>
                <c:pt idx="5113">
                  <c:v>19.399000000000001</c:v>
                </c:pt>
                <c:pt idx="5114">
                  <c:v>17.481999999999999</c:v>
                </c:pt>
                <c:pt idx="5115">
                  <c:v>15.734999999999999</c:v>
                </c:pt>
                <c:pt idx="5116">
                  <c:v>14.116</c:v>
                </c:pt>
                <c:pt idx="5117">
                  <c:v>12.662000000000001</c:v>
                </c:pt>
                <c:pt idx="5118">
                  <c:v>11.262</c:v>
                </c:pt>
                <c:pt idx="5119">
                  <c:v>10.002000000000001</c:v>
                </c:pt>
                <c:pt idx="5120">
                  <c:v>8.9316999999999993</c:v>
                </c:pt>
                <c:pt idx="5121">
                  <c:v>7.9469000000000003</c:v>
                </c:pt>
                <c:pt idx="5122">
                  <c:v>7.1672000000000002</c:v>
                </c:pt>
                <c:pt idx="5123">
                  <c:v>6.3974000000000002</c:v>
                </c:pt>
                <c:pt idx="5124">
                  <c:v>5.6951999999999998</c:v>
                </c:pt>
                <c:pt idx="5125">
                  <c:v>4.8739999999999997</c:v>
                </c:pt>
                <c:pt idx="5126">
                  <c:v>4.0730000000000004</c:v>
                </c:pt>
                <c:pt idx="5127">
                  <c:v>3.2892999999999999</c:v>
                </c:pt>
                <c:pt idx="5128">
                  <c:v>2.5838999999999999</c:v>
                </c:pt>
                <c:pt idx="5129">
                  <c:v>1.9491000000000001</c:v>
                </c:pt>
                <c:pt idx="5130">
                  <c:v>1.4659</c:v>
                </c:pt>
                <c:pt idx="5131">
                  <c:v>1.0262</c:v>
                </c:pt>
                <c:pt idx="5132">
                  <c:v>0.69625999999999999</c:v>
                </c:pt>
                <c:pt idx="5133">
                  <c:v>0.33240999999999998</c:v>
                </c:pt>
                <c:pt idx="5134">
                  <c:v>-1.3592999999999999E-2</c:v>
                </c:pt>
                <c:pt idx="5135">
                  <c:v>-0.24565999999999999</c:v>
                </c:pt>
                <c:pt idx="5136">
                  <c:v>-0.57764000000000004</c:v>
                </c:pt>
                <c:pt idx="5137">
                  <c:v>-0.88754</c:v>
                </c:pt>
                <c:pt idx="5138">
                  <c:v>-1.2508999999999999</c:v>
                </c:pt>
                <c:pt idx="5139">
                  <c:v>-1.5509999999999999</c:v>
                </c:pt>
                <c:pt idx="5140">
                  <c:v>-1.8709</c:v>
                </c:pt>
                <c:pt idx="5141">
                  <c:v>-2.1760000000000002</c:v>
                </c:pt>
                <c:pt idx="5142">
                  <c:v>-2.3732000000000002</c:v>
                </c:pt>
                <c:pt idx="5143">
                  <c:v>-2.5432000000000001</c:v>
                </c:pt>
                <c:pt idx="5144">
                  <c:v>-2.6913</c:v>
                </c:pt>
                <c:pt idx="5145">
                  <c:v>-2.8045</c:v>
                </c:pt>
                <c:pt idx="5146">
                  <c:v>-2.9672999999999998</c:v>
                </c:pt>
                <c:pt idx="5147">
                  <c:v>-3.0941999999999998</c:v>
                </c:pt>
                <c:pt idx="5148">
                  <c:v>-3.2219000000000002</c:v>
                </c:pt>
                <c:pt idx="5149">
                  <c:v>-3.2966000000000002</c:v>
                </c:pt>
                <c:pt idx="5150">
                  <c:v>-3.29</c:v>
                </c:pt>
                <c:pt idx="5151">
                  <c:v>-3.3849</c:v>
                </c:pt>
                <c:pt idx="5152">
                  <c:v>-3.4603999999999999</c:v>
                </c:pt>
                <c:pt idx="5153">
                  <c:v>-3.5533999999999999</c:v>
                </c:pt>
                <c:pt idx="5154">
                  <c:v>-3.6456</c:v>
                </c:pt>
                <c:pt idx="5155">
                  <c:v>-3.7326999999999999</c:v>
                </c:pt>
                <c:pt idx="5156">
                  <c:v>-3.7486999999999999</c:v>
                </c:pt>
                <c:pt idx="5157">
                  <c:v>-3.6972999999999998</c:v>
                </c:pt>
                <c:pt idx="5158">
                  <c:v>-3.6974</c:v>
                </c:pt>
                <c:pt idx="5159">
                  <c:v>-3.863</c:v>
                </c:pt>
                <c:pt idx="5160">
                  <c:v>-4.0224000000000002</c:v>
                </c:pt>
                <c:pt idx="5161">
                  <c:v>-4.1866000000000003</c:v>
                </c:pt>
                <c:pt idx="5162">
                  <c:v>-4.3018000000000001</c:v>
                </c:pt>
                <c:pt idx="5163">
                  <c:v>-4.4462999999999999</c:v>
                </c:pt>
                <c:pt idx="5164">
                  <c:v>-4.6524999999999999</c:v>
                </c:pt>
                <c:pt idx="5165">
                  <c:v>-4.8914999999999997</c:v>
                </c:pt>
                <c:pt idx="5166">
                  <c:v>-5.1448</c:v>
                </c:pt>
                <c:pt idx="5167">
                  <c:v>-5.3030999999999997</c:v>
                </c:pt>
                <c:pt idx="5168">
                  <c:v>-5.4020000000000001</c:v>
                </c:pt>
                <c:pt idx="5169">
                  <c:v>-5.4706999999999999</c:v>
                </c:pt>
                <c:pt idx="5170">
                  <c:v>-5.5285000000000002</c:v>
                </c:pt>
                <c:pt idx="5171">
                  <c:v>-5.7317999999999998</c:v>
                </c:pt>
                <c:pt idx="5172">
                  <c:v>-5.9417999999999997</c:v>
                </c:pt>
                <c:pt idx="5173">
                  <c:v>-6.2264999999999997</c:v>
                </c:pt>
                <c:pt idx="5174">
                  <c:v>-6.6154000000000002</c:v>
                </c:pt>
                <c:pt idx="5175">
                  <c:v>-7.1010999999999997</c:v>
                </c:pt>
                <c:pt idx="5176">
                  <c:v>-7.4386999999999999</c:v>
                </c:pt>
                <c:pt idx="5177">
                  <c:v>-7.6935000000000002</c:v>
                </c:pt>
                <c:pt idx="5178">
                  <c:v>-8.2667999999999999</c:v>
                </c:pt>
                <c:pt idx="5179">
                  <c:v>-8.5554000000000006</c:v>
                </c:pt>
                <c:pt idx="5180">
                  <c:v>-8.7423000000000002</c:v>
                </c:pt>
                <c:pt idx="5181">
                  <c:v>-9.4624000000000006</c:v>
                </c:pt>
                <c:pt idx="5182">
                  <c:v>-10.061999999999999</c:v>
                </c:pt>
                <c:pt idx="5183">
                  <c:v>-10.71</c:v>
                </c:pt>
                <c:pt idx="5184">
                  <c:v>-11.488</c:v>
                </c:pt>
                <c:pt idx="5185">
                  <c:v>-12.180999999999999</c:v>
                </c:pt>
                <c:pt idx="5186">
                  <c:v>-12.637</c:v>
                </c:pt>
                <c:pt idx="5187">
                  <c:v>-13.286</c:v>
                </c:pt>
                <c:pt idx="5188">
                  <c:v>-14.446999999999999</c:v>
                </c:pt>
                <c:pt idx="5189">
                  <c:v>-15.583</c:v>
                </c:pt>
                <c:pt idx="5190">
                  <c:v>-16.579999999999998</c:v>
                </c:pt>
                <c:pt idx="5191">
                  <c:v>-17.521000000000001</c:v>
                </c:pt>
                <c:pt idx="5192">
                  <c:v>-18.260000000000002</c:v>
                </c:pt>
                <c:pt idx="5193">
                  <c:v>-19.021999999999998</c:v>
                </c:pt>
                <c:pt idx="5194">
                  <c:v>-19.744</c:v>
                </c:pt>
                <c:pt idx="5195">
                  <c:v>-20.471</c:v>
                </c:pt>
                <c:pt idx="5196">
                  <c:v>-21.423999999999999</c:v>
                </c:pt>
                <c:pt idx="5197">
                  <c:v>-22.294</c:v>
                </c:pt>
                <c:pt idx="5198">
                  <c:v>-22.95</c:v>
                </c:pt>
                <c:pt idx="5199">
                  <c:v>-23.776</c:v>
                </c:pt>
                <c:pt idx="5200">
                  <c:v>-24.870999999999999</c:v>
                </c:pt>
                <c:pt idx="5201">
                  <c:v>-26.148</c:v>
                </c:pt>
                <c:pt idx="5202">
                  <c:v>-27.863</c:v>
                </c:pt>
                <c:pt idx="5203">
                  <c:v>-29.263999999999999</c:v>
                </c:pt>
                <c:pt idx="5204">
                  <c:v>-30.103999999999999</c:v>
                </c:pt>
                <c:pt idx="5205">
                  <c:v>-31.064</c:v>
                </c:pt>
                <c:pt idx="5206">
                  <c:v>-32.01</c:v>
                </c:pt>
                <c:pt idx="5207">
                  <c:v>-32.834000000000003</c:v>
                </c:pt>
                <c:pt idx="5208">
                  <c:v>-34.134</c:v>
                </c:pt>
                <c:pt idx="5209">
                  <c:v>-35.402999999999999</c:v>
                </c:pt>
                <c:pt idx="5210">
                  <c:v>-36.182000000000002</c:v>
                </c:pt>
                <c:pt idx="5211">
                  <c:v>-36.695</c:v>
                </c:pt>
                <c:pt idx="5212">
                  <c:v>-37.351999999999997</c:v>
                </c:pt>
                <c:pt idx="5213">
                  <c:v>-38.049999999999997</c:v>
                </c:pt>
                <c:pt idx="5214">
                  <c:v>-38.753</c:v>
                </c:pt>
                <c:pt idx="5215">
                  <c:v>-39.313000000000002</c:v>
                </c:pt>
                <c:pt idx="5216">
                  <c:v>-39.381999999999998</c:v>
                </c:pt>
                <c:pt idx="5217">
                  <c:v>-39.741999999999997</c:v>
                </c:pt>
                <c:pt idx="5218">
                  <c:v>-40.658999999999999</c:v>
                </c:pt>
                <c:pt idx="5219">
                  <c:v>-41.771999999999998</c:v>
                </c:pt>
                <c:pt idx="5220">
                  <c:v>-43.15</c:v>
                </c:pt>
                <c:pt idx="5221">
                  <c:v>-44.448</c:v>
                </c:pt>
                <c:pt idx="5222">
                  <c:v>-44.863</c:v>
                </c:pt>
                <c:pt idx="5223">
                  <c:v>-44.356000000000002</c:v>
                </c:pt>
                <c:pt idx="5224">
                  <c:v>-43.975000000000001</c:v>
                </c:pt>
                <c:pt idx="5225">
                  <c:v>-44.552999999999997</c:v>
                </c:pt>
                <c:pt idx="5226">
                  <c:v>-45.494999999999997</c:v>
                </c:pt>
                <c:pt idx="5227">
                  <c:v>-45.454999999999998</c:v>
                </c:pt>
                <c:pt idx="5228">
                  <c:v>-44.896000000000001</c:v>
                </c:pt>
                <c:pt idx="5229">
                  <c:v>-44.039000000000001</c:v>
                </c:pt>
                <c:pt idx="5230">
                  <c:v>-43.320999999999998</c:v>
                </c:pt>
                <c:pt idx="5231">
                  <c:v>-44.151000000000003</c:v>
                </c:pt>
                <c:pt idx="5232">
                  <c:v>-45.78</c:v>
                </c:pt>
                <c:pt idx="5233">
                  <c:v>-47.384</c:v>
                </c:pt>
                <c:pt idx="5234">
                  <c:v>-47.280999999999999</c:v>
                </c:pt>
                <c:pt idx="5235">
                  <c:v>-46.158999999999999</c:v>
                </c:pt>
                <c:pt idx="5236">
                  <c:v>-45.488</c:v>
                </c:pt>
                <c:pt idx="5237">
                  <c:v>-45.802999999999997</c:v>
                </c:pt>
                <c:pt idx="5238">
                  <c:v>-46.689</c:v>
                </c:pt>
                <c:pt idx="5239">
                  <c:v>-47.286999999999999</c:v>
                </c:pt>
                <c:pt idx="5240">
                  <c:v>-47.122</c:v>
                </c:pt>
                <c:pt idx="5241">
                  <c:v>-46.988</c:v>
                </c:pt>
                <c:pt idx="5242">
                  <c:v>-47.128</c:v>
                </c:pt>
                <c:pt idx="5243">
                  <c:v>-47.49</c:v>
                </c:pt>
                <c:pt idx="5244">
                  <c:v>-48.27</c:v>
                </c:pt>
                <c:pt idx="5245">
                  <c:v>-48.662999999999997</c:v>
                </c:pt>
                <c:pt idx="5246">
                  <c:v>-48.311</c:v>
                </c:pt>
                <c:pt idx="5247">
                  <c:v>-48.024999999999999</c:v>
                </c:pt>
                <c:pt idx="5248">
                  <c:v>-47.783000000000001</c:v>
                </c:pt>
                <c:pt idx="5249">
                  <c:v>-48.064999999999998</c:v>
                </c:pt>
                <c:pt idx="5250">
                  <c:v>-49.19</c:v>
                </c:pt>
                <c:pt idx="5251">
                  <c:v>-49.45</c:v>
                </c:pt>
                <c:pt idx="5252">
                  <c:v>-48.752000000000002</c:v>
                </c:pt>
                <c:pt idx="5253">
                  <c:v>-47.670999999999999</c:v>
                </c:pt>
                <c:pt idx="5254">
                  <c:v>-46.695999999999998</c:v>
                </c:pt>
                <c:pt idx="5255">
                  <c:v>-46.829000000000001</c:v>
                </c:pt>
                <c:pt idx="5256">
                  <c:v>-47.991999999999997</c:v>
                </c:pt>
                <c:pt idx="5257">
                  <c:v>-48.572000000000003</c:v>
                </c:pt>
                <c:pt idx="5258">
                  <c:v>-48.744999999999997</c:v>
                </c:pt>
                <c:pt idx="5259">
                  <c:v>-48.826000000000001</c:v>
                </c:pt>
                <c:pt idx="5260">
                  <c:v>-48.936999999999998</c:v>
                </c:pt>
                <c:pt idx="5261">
                  <c:v>-49.045999999999999</c:v>
                </c:pt>
                <c:pt idx="5262">
                  <c:v>-50.238999999999997</c:v>
                </c:pt>
                <c:pt idx="5263">
                  <c:v>-51.381</c:v>
                </c:pt>
                <c:pt idx="5264">
                  <c:v>-52.231000000000002</c:v>
                </c:pt>
                <c:pt idx="5265">
                  <c:v>-51.762</c:v>
                </c:pt>
                <c:pt idx="5266">
                  <c:v>-50.881</c:v>
                </c:pt>
                <c:pt idx="5267">
                  <c:v>-51.292000000000002</c:v>
                </c:pt>
                <c:pt idx="5268">
                  <c:v>-52.155999999999999</c:v>
                </c:pt>
                <c:pt idx="5269">
                  <c:v>-52.481999999999999</c:v>
                </c:pt>
                <c:pt idx="5270">
                  <c:v>-52.7</c:v>
                </c:pt>
                <c:pt idx="5271">
                  <c:v>-53.134</c:v>
                </c:pt>
                <c:pt idx="5272">
                  <c:v>-53.204999999999998</c:v>
                </c:pt>
                <c:pt idx="5273">
                  <c:v>-53.945</c:v>
                </c:pt>
                <c:pt idx="5274">
                  <c:v>-54.948999999999998</c:v>
                </c:pt>
                <c:pt idx="5275">
                  <c:v>-55.311</c:v>
                </c:pt>
                <c:pt idx="5276">
                  <c:v>-55.594000000000001</c:v>
                </c:pt>
                <c:pt idx="5277">
                  <c:v>-55.128999999999998</c:v>
                </c:pt>
                <c:pt idx="5278">
                  <c:v>-54.133000000000003</c:v>
                </c:pt>
                <c:pt idx="5279">
                  <c:v>-54.005000000000003</c:v>
                </c:pt>
                <c:pt idx="5280">
                  <c:v>-53.884</c:v>
                </c:pt>
                <c:pt idx="5281">
                  <c:v>-53.851999999999997</c:v>
                </c:pt>
                <c:pt idx="5282">
                  <c:v>-54.128999999999998</c:v>
                </c:pt>
                <c:pt idx="5283">
                  <c:v>-53.758000000000003</c:v>
                </c:pt>
                <c:pt idx="5284">
                  <c:v>-53.500999999999998</c:v>
                </c:pt>
                <c:pt idx="5285">
                  <c:v>-53.960999999999999</c:v>
                </c:pt>
                <c:pt idx="5286">
                  <c:v>-54.69</c:v>
                </c:pt>
                <c:pt idx="5287">
                  <c:v>-55.210999999999999</c:v>
                </c:pt>
                <c:pt idx="5288">
                  <c:v>-55.29</c:v>
                </c:pt>
                <c:pt idx="5289">
                  <c:v>-54.731999999999999</c:v>
                </c:pt>
                <c:pt idx="5290">
                  <c:v>-54.137999999999998</c:v>
                </c:pt>
                <c:pt idx="5291">
                  <c:v>-53.116999999999997</c:v>
                </c:pt>
                <c:pt idx="5292">
                  <c:v>-51.484000000000002</c:v>
                </c:pt>
                <c:pt idx="5293">
                  <c:v>-50.183</c:v>
                </c:pt>
                <c:pt idx="5294">
                  <c:v>-50.19</c:v>
                </c:pt>
                <c:pt idx="5295">
                  <c:v>-51.570999999999998</c:v>
                </c:pt>
                <c:pt idx="5296">
                  <c:v>-52.872999999999998</c:v>
                </c:pt>
                <c:pt idx="5297">
                  <c:v>-53.460999999999999</c:v>
                </c:pt>
                <c:pt idx="5298">
                  <c:v>-52.718000000000004</c:v>
                </c:pt>
                <c:pt idx="5299">
                  <c:v>-51.59</c:v>
                </c:pt>
                <c:pt idx="5300">
                  <c:v>-50.814</c:v>
                </c:pt>
                <c:pt idx="5301">
                  <c:v>-49.66</c:v>
                </c:pt>
                <c:pt idx="5302">
                  <c:v>-48.018000000000001</c:v>
                </c:pt>
                <c:pt idx="5303">
                  <c:v>-46.362000000000002</c:v>
                </c:pt>
                <c:pt idx="5304">
                  <c:v>-44.923000000000002</c:v>
                </c:pt>
                <c:pt idx="5305">
                  <c:v>-43.600999999999999</c:v>
                </c:pt>
                <c:pt idx="5306">
                  <c:v>-42.424999999999997</c:v>
                </c:pt>
                <c:pt idx="5307">
                  <c:v>-41.313000000000002</c:v>
                </c:pt>
                <c:pt idx="5308">
                  <c:v>-41.006</c:v>
                </c:pt>
                <c:pt idx="5309">
                  <c:v>-41.125999999999998</c:v>
                </c:pt>
                <c:pt idx="5310">
                  <c:v>-39.862000000000002</c:v>
                </c:pt>
                <c:pt idx="5311">
                  <c:v>-37.665999999999997</c:v>
                </c:pt>
                <c:pt idx="5312">
                  <c:v>-34.697000000000003</c:v>
                </c:pt>
                <c:pt idx="5313">
                  <c:v>-31.134</c:v>
                </c:pt>
                <c:pt idx="5314">
                  <c:v>-27.574000000000002</c:v>
                </c:pt>
                <c:pt idx="5315">
                  <c:v>-25.754999999999999</c:v>
                </c:pt>
                <c:pt idx="5316">
                  <c:v>-23.181999999999999</c:v>
                </c:pt>
                <c:pt idx="5317">
                  <c:v>-21.161000000000001</c:v>
                </c:pt>
                <c:pt idx="5318">
                  <c:v>-19.385999999999999</c:v>
                </c:pt>
                <c:pt idx="5319">
                  <c:v>-18.279</c:v>
                </c:pt>
                <c:pt idx="5320">
                  <c:v>-17.254000000000001</c:v>
                </c:pt>
                <c:pt idx="5321">
                  <c:v>-16.27</c:v>
                </c:pt>
                <c:pt idx="5322">
                  <c:v>-15.215999999999999</c:v>
                </c:pt>
                <c:pt idx="5323">
                  <c:v>-13.618</c:v>
                </c:pt>
                <c:pt idx="5324">
                  <c:v>-11.773</c:v>
                </c:pt>
                <c:pt idx="5325">
                  <c:v>-9.9788999999999994</c:v>
                </c:pt>
                <c:pt idx="5326">
                  <c:v>-8.3320000000000007</c:v>
                </c:pt>
                <c:pt idx="5327">
                  <c:v>-7.0376000000000003</c:v>
                </c:pt>
                <c:pt idx="5328">
                  <c:v>-5.9462000000000002</c:v>
                </c:pt>
                <c:pt idx="5329">
                  <c:v>-5.5027999999999997</c:v>
                </c:pt>
                <c:pt idx="5330">
                  <c:v>-5.0782999999999996</c:v>
                </c:pt>
                <c:pt idx="5331">
                  <c:v>-4.8163</c:v>
                </c:pt>
                <c:pt idx="5332">
                  <c:v>-4.6680000000000001</c:v>
                </c:pt>
                <c:pt idx="5333">
                  <c:v>-4.5011999999999999</c:v>
                </c:pt>
                <c:pt idx="5334">
                  <c:v>-4.1898</c:v>
                </c:pt>
                <c:pt idx="5335">
                  <c:v>-3.7793000000000001</c:v>
                </c:pt>
                <c:pt idx="5336">
                  <c:v>-3.6006999999999998</c:v>
                </c:pt>
                <c:pt idx="5337">
                  <c:v>-3.5331000000000001</c:v>
                </c:pt>
                <c:pt idx="5338">
                  <c:v>-3.367</c:v>
                </c:pt>
                <c:pt idx="5339">
                  <c:v>-3.1886999999999999</c:v>
                </c:pt>
                <c:pt idx="5340">
                  <c:v>-3.073</c:v>
                </c:pt>
                <c:pt idx="5341">
                  <c:v>-3.1876000000000002</c:v>
                </c:pt>
                <c:pt idx="5342">
                  <c:v>-3.2164999999999999</c:v>
                </c:pt>
                <c:pt idx="5343">
                  <c:v>-3.0613000000000001</c:v>
                </c:pt>
                <c:pt idx="5344">
                  <c:v>-2.9049999999999998</c:v>
                </c:pt>
                <c:pt idx="5345">
                  <c:v>-2.7766999999999999</c:v>
                </c:pt>
                <c:pt idx="5346">
                  <c:v>-2.8182999999999998</c:v>
                </c:pt>
                <c:pt idx="5347">
                  <c:v>-2.9163999999999999</c:v>
                </c:pt>
                <c:pt idx="5348">
                  <c:v>-2.9933999999999998</c:v>
                </c:pt>
                <c:pt idx="5349">
                  <c:v>-2.9683000000000002</c:v>
                </c:pt>
                <c:pt idx="5350">
                  <c:v>-2.9237000000000002</c:v>
                </c:pt>
                <c:pt idx="5351">
                  <c:v>-3.0390000000000001</c:v>
                </c:pt>
                <c:pt idx="5352">
                  <c:v>-3.1457000000000002</c:v>
                </c:pt>
                <c:pt idx="5353">
                  <c:v>-3.2248999999999999</c:v>
                </c:pt>
                <c:pt idx="5354">
                  <c:v>-3.3706999999999998</c:v>
                </c:pt>
                <c:pt idx="5355">
                  <c:v>-3.6095000000000002</c:v>
                </c:pt>
                <c:pt idx="5356">
                  <c:v>-3.8349000000000002</c:v>
                </c:pt>
                <c:pt idx="5357">
                  <c:v>-3.8875000000000002</c:v>
                </c:pt>
                <c:pt idx="5358">
                  <c:v>-3.9207999999999998</c:v>
                </c:pt>
                <c:pt idx="5359">
                  <c:v>-3.9489000000000001</c:v>
                </c:pt>
                <c:pt idx="5360">
                  <c:v>-3.8504</c:v>
                </c:pt>
                <c:pt idx="5361">
                  <c:v>-3.5998999999999999</c:v>
                </c:pt>
                <c:pt idx="5362">
                  <c:v>-3.3591000000000002</c:v>
                </c:pt>
                <c:pt idx="5363">
                  <c:v>-3.1724999999999999</c:v>
                </c:pt>
                <c:pt idx="5364">
                  <c:v>-3.1082000000000001</c:v>
                </c:pt>
                <c:pt idx="5365">
                  <c:v>-3.0453999999999999</c:v>
                </c:pt>
                <c:pt idx="5366">
                  <c:v>-3.1206999999999998</c:v>
                </c:pt>
                <c:pt idx="5367">
                  <c:v>-3.1897000000000002</c:v>
                </c:pt>
                <c:pt idx="5368">
                  <c:v>-3.2181000000000002</c:v>
                </c:pt>
                <c:pt idx="5369">
                  <c:v>-3.1217999999999999</c:v>
                </c:pt>
                <c:pt idx="5370">
                  <c:v>-2.9681000000000002</c:v>
                </c:pt>
                <c:pt idx="5371">
                  <c:v>-2.9438</c:v>
                </c:pt>
                <c:pt idx="5372">
                  <c:v>-2.9407000000000001</c:v>
                </c:pt>
                <c:pt idx="5373">
                  <c:v>-2.8471000000000002</c:v>
                </c:pt>
                <c:pt idx="5374">
                  <c:v>-2.7075999999999998</c:v>
                </c:pt>
                <c:pt idx="5375">
                  <c:v>-2.4781</c:v>
                </c:pt>
                <c:pt idx="5376">
                  <c:v>-2.1842000000000001</c:v>
                </c:pt>
                <c:pt idx="5377">
                  <c:v>-1.6363000000000001</c:v>
                </c:pt>
                <c:pt idx="5378">
                  <c:v>-0.97394999999999998</c:v>
                </c:pt>
                <c:pt idx="5379">
                  <c:v>-1.7618999999999999E-2</c:v>
                </c:pt>
                <c:pt idx="5380">
                  <c:v>1.1332</c:v>
                </c:pt>
                <c:pt idx="5381">
                  <c:v>2.1244999999999998</c:v>
                </c:pt>
                <c:pt idx="5382">
                  <c:v>2.7210000000000001</c:v>
                </c:pt>
                <c:pt idx="5383">
                  <c:v>3.1827000000000001</c:v>
                </c:pt>
                <c:pt idx="5384">
                  <c:v>3.8605999999999998</c:v>
                </c:pt>
                <c:pt idx="5385">
                  <c:v>4.7428999999999997</c:v>
                </c:pt>
                <c:pt idx="5386">
                  <c:v>5.8032000000000004</c:v>
                </c:pt>
                <c:pt idx="5387">
                  <c:v>7.2625999999999999</c:v>
                </c:pt>
                <c:pt idx="5388">
                  <c:v>8.6428999999999991</c:v>
                </c:pt>
                <c:pt idx="5389">
                  <c:v>9.8300999999999998</c:v>
                </c:pt>
                <c:pt idx="5390">
                  <c:v>10.929</c:v>
                </c:pt>
                <c:pt idx="5391">
                  <c:v>12.007</c:v>
                </c:pt>
                <c:pt idx="5392">
                  <c:v>13.153</c:v>
                </c:pt>
                <c:pt idx="5393">
                  <c:v>13.62</c:v>
                </c:pt>
                <c:pt idx="5394">
                  <c:v>14.146000000000001</c:v>
                </c:pt>
                <c:pt idx="5395">
                  <c:v>14.757</c:v>
                </c:pt>
                <c:pt idx="5396">
                  <c:v>15.335000000000001</c:v>
                </c:pt>
                <c:pt idx="5397">
                  <c:v>15.829000000000001</c:v>
                </c:pt>
                <c:pt idx="5398">
                  <c:v>16.456</c:v>
                </c:pt>
                <c:pt idx="5399">
                  <c:v>17.079999999999998</c:v>
                </c:pt>
                <c:pt idx="5400">
                  <c:v>17.573</c:v>
                </c:pt>
                <c:pt idx="5401">
                  <c:v>17.931999999999999</c:v>
                </c:pt>
                <c:pt idx="5402">
                  <c:v>18.222999999999999</c:v>
                </c:pt>
                <c:pt idx="5403">
                  <c:v>18.501999999999999</c:v>
                </c:pt>
                <c:pt idx="5404">
                  <c:v>18.896000000000001</c:v>
                </c:pt>
                <c:pt idx="5405">
                  <c:v>19.413</c:v>
                </c:pt>
                <c:pt idx="5406">
                  <c:v>19.952000000000002</c:v>
                </c:pt>
                <c:pt idx="5407">
                  <c:v>20.524999999999999</c:v>
                </c:pt>
                <c:pt idx="5408">
                  <c:v>21.045999999999999</c:v>
                </c:pt>
                <c:pt idx="5409">
                  <c:v>21.408000000000001</c:v>
                </c:pt>
                <c:pt idx="5410">
                  <c:v>21.934999999999999</c:v>
                </c:pt>
                <c:pt idx="5411">
                  <c:v>22.439</c:v>
                </c:pt>
                <c:pt idx="5412">
                  <c:v>22.841000000000001</c:v>
                </c:pt>
                <c:pt idx="5413">
                  <c:v>23.253</c:v>
                </c:pt>
                <c:pt idx="5414">
                  <c:v>23.853000000000002</c:v>
                </c:pt>
                <c:pt idx="5415">
                  <c:v>24.55</c:v>
                </c:pt>
                <c:pt idx="5416">
                  <c:v>25.242000000000001</c:v>
                </c:pt>
                <c:pt idx="5417">
                  <c:v>26.071999999999999</c:v>
                </c:pt>
                <c:pt idx="5418">
                  <c:v>26.76</c:v>
                </c:pt>
                <c:pt idx="5419">
                  <c:v>27.289000000000001</c:v>
                </c:pt>
                <c:pt idx="5420">
                  <c:v>27.762</c:v>
                </c:pt>
                <c:pt idx="5421">
                  <c:v>28.007999999999999</c:v>
                </c:pt>
                <c:pt idx="5422">
                  <c:v>28.350999999999999</c:v>
                </c:pt>
                <c:pt idx="5423">
                  <c:v>28.937000000000001</c:v>
                </c:pt>
                <c:pt idx="5424">
                  <c:v>29.8</c:v>
                </c:pt>
                <c:pt idx="5425">
                  <c:v>30.783000000000001</c:v>
                </c:pt>
                <c:pt idx="5426">
                  <c:v>31.568999999999999</c:v>
                </c:pt>
                <c:pt idx="5427">
                  <c:v>32.308999999999997</c:v>
                </c:pt>
                <c:pt idx="5428">
                  <c:v>32.81</c:v>
                </c:pt>
                <c:pt idx="5429">
                  <c:v>33.063000000000002</c:v>
                </c:pt>
                <c:pt idx="5430">
                  <c:v>33.447000000000003</c:v>
                </c:pt>
                <c:pt idx="5431">
                  <c:v>34.183999999999997</c:v>
                </c:pt>
                <c:pt idx="5432">
                  <c:v>35.152999999999999</c:v>
                </c:pt>
                <c:pt idx="5433">
                  <c:v>35.966999999999999</c:v>
                </c:pt>
                <c:pt idx="5434">
                  <c:v>36.563000000000002</c:v>
                </c:pt>
                <c:pt idx="5435">
                  <c:v>37.363999999999997</c:v>
                </c:pt>
                <c:pt idx="5436">
                  <c:v>38.234999999999999</c:v>
                </c:pt>
                <c:pt idx="5437">
                  <c:v>39.234000000000002</c:v>
                </c:pt>
                <c:pt idx="5438">
                  <c:v>40.079000000000001</c:v>
                </c:pt>
                <c:pt idx="5439">
                  <c:v>40.496000000000002</c:v>
                </c:pt>
                <c:pt idx="5440">
                  <c:v>40.715000000000003</c:v>
                </c:pt>
                <c:pt idx="5441">
                  <c:v>40.698</c:v>
                </c:pt>
                <c:pt idx="5442">
                  <c:v>40.652999999999999</c:v>
                </c:pt>
                <c:pt idx="5443">
                  <c:v>40.447000000000003</c:v>
                </c:pt>
                <c:pt idx="5444">
                  <c:v>40.26</c:v>
                </c:pt>
                <c:pt idx="5445">
                  <c:v>40.554000000000002</c:v>
                </c:pt>
                <c:pt idx="5446">
                  <c:v>41.073</c:v>
                </c:pt>
                <c:pt idx="5447">
                  <c:v>41.584000000000003</c:v>
                </c:pt>
                <c:pt idx="5448">
                  <c:v>41.936999999999998</c:v>
                </c:pt>
                <c:pt idx="5449">
                  <c:v>42.201999999999998</c:v>
                </c:pt>
                <c:pt idx="5450">
                  <c:v>42.316000000000003</c:v>
                </c:pt>
                <c:pt idx="5451">
                  <c:v>42.344000000000001</c:v>
                </c:pt>
                <c:pt idx="5452">
                  <c:v>42.606000000000002</c:v>
                </c:pt>
                <c:pt idx="5453">
                  <c:v>42.759</c:v>
                </c:pt>
                <c:pt idx="5454">
                  <c:v>43.018999999999998</c:v>
                </c:pt>
                <c:pt idx="5455">
                  <c:v>43.591999999999999</c:v>
                </c:pt>
                <c:pt idx="5456">
                  <c:v>44.018000000000001</c:v>
                </c:pt>
                <c:pt idx="5457">
                  <c:v>44.265000000000001</c:v>
                </c:pt>
                <c:pt idx="5458">
                  <c:v>44.24</c:v>
                </c:pt>
                <c:pt idx="5459">
                  <c:v>43.853000000000002</c:v>
                </c:pt>
                <c:pt idx="5460">
                  <c:v>43.643000000000001</c:v>
                </c:pt>
                <c:pt idx="5461">
                  <c:v>43.777000000000001</c:v>
                </c:pt>
                <c:pt idx="5462">
                  <c:v>44.287999999999997</c:v>
                </c:pt>
                <c:pt idx="5463">
                  <c:v>45.06</c:v>
                </c:pt>
                <c:pt idx="5464">
                  <c:v>45.994999999999997</c:v>
                </c:pt>
                <c:pt idx="5465">
                  <c:v>46.758000000000003</c:v>
                </c:pt>
                <c:pt idx="5466">
                  <c:v>47.104999999999997</c:v>
                </c:pt>
                <c:pt idx="5467">
                  <c:v>47.314999999999998</c:v>
                </c:pt>
                <c:pt idx="5468">
                  <c:v>47.365000000000002</c:v>
                </c:pt>
                <c:pt idx="5469">
                  <c:v>47.356000000000002</c:v>
                </c:pt>
                <c:pt idx="5470">
                  <c:v>47.640999999999998</c:v>
                </c:pt>
                <c:pt idx="5471">
                  <c:v>48.154000000000003</c:v>
                </c:pt>
                <c:pt idx="5472">
                  <c:v>48.719000000000001</c:v>
                </c:pt>
                <c:pt idx="5473">
                  <c:v>49.381</c:v>
                </c:pt>
                <c:pt idx="5474">
                  <c:v>49.895000000000003</c:v>
                </c:pt>
                <c:pt idx="5475">
                  <c:v>50.338000000000001</c:v>
                </c:pt>
                <c:pt idx="5476">
                  <c:v>50.28</c:v>
                </c:pt>
                <c:pt idx="5477">
                  <c:v>50.091999999999999</c:v>
                </c:pt>
                <c:pt idx="5478">
                  <c:v>50.308</c:v>
                </c:pt>
                <c:pt idx="5479">
                  <c:v>50.600999999999999</c:v>
                </c:pt>
                <c:pt idx="5480">
                  <c:v>50.890999999999998</c:v>
                </c:pt>
                <c:pt idx="5481">
                  <c:v>50.899000000000001</c:v>
                </c:pt>
                <c:pt idx="5482">
                  <c:v>50.686999999999998</c:v>
                </c:pt>
                <c:pt idx="5483">
                  <c:v>50.61</c:v>
                </c:pt>
                <c:pt idx="5484">
                  <c:v>51.191000000000003</c:v>
                </c:pt>
                <c:pt idx="5485">
                  <c:v>51.51</c:v>
                </c:pt>
                <c:pt idx="5486">
                  <c:v>51.954999999999998</c:v>
                </c:pt>
                <c:pt idx="5487">
                  <c:v>52.350999999999999</c:v>
                </c:pt>
                <c:pt idx="5488">
                  <c:v>52.31</c:v>
                </c:pt>
                <c:pt idx="5489">
                  <c:v>52.423999999999999</c:v>
                </c:pt>
                <c:pt idx="5490">
                  <c:v>52.588999999999999</c:v>
                </c:pt>
                <c:pt idx="5491">
                  <c:v>52.703000000000003</c:v>
                </c:pt>
                <c:pt idx="5492">
                  <c:v>53.146999999999998</c:v>
                </c:pt>
                <c:pt idx="5493">
                  <c:v>53.866999999999997</c:v>
                </c:pt>
                <c:pt idx="5494">
                  <c:v>54.472999999999999</c:v>
                </c:pt>
                <c:pt idx="5495">
                  <c:v>54.927999999999997</c:v>
                </c:pt>
                <c:pt idx="5496">
                  <c:v>55.445999999999998</c:v>
                </c:pt>
                <c:pt idx="5497">
                  <c:v>55.624000000000002</c:v>
                </c:pt>
                <c:pt idx="5498">
                  <c:v>55.615000000000002</c:v>
                </c:pt>
                <c:pt idx="5499">
                  <c:v>55.325000000000003</c:v>
                </c:pt>
                <c:pt idx="5500">
                  <c:v>54.853000000000002</c:v>
                </c:pt>
                <c:pt idx="5501">
                  <c:v>54.884999999999998</c:v>
                </c:pt>
                <c:pt idx="5502">
                  <c:v>55.453000000000003</c:v>
                </c:pt>
                <c:pt idx="5503">
                  <c:v>55.911999999999999</c:v>
                </c:pt>
                <c:pt idx="5504">
                  <c:v>56.28</c:v>
                </c:pt>
                <c:pt idx="5505">
                  <c:v>56.253999999999998</c:v>
                </c:pt>
                <c:pt idx="5506">
                  <c:v>55.831000000000003</c:v>
                </c:pt>
                <c:pt idx="5507">
                  <c:v>55.417000000000002</c:v>
                </c:pt>
                <c:pt idx="5508">
                  <c:v>55.484999999999999</c:v>
                </c:pt>
                <c:pt idx="5509">
                  <c:v>55.814</c:v>
                </c:pt>
                <c:pt idx="5510">
                  <c:v>56.238</c:v>
                </c:pt>
                <c:pt idx="5511">
                  <c:v>56.985999999999997</c:v>
                </c:pt>
                <c:pt idx="5512">
                  <c:v>57.341999999999999</c:v>
                </c:pt>
                <c:pt idx="5513">
                  <c:v>57.625</c:v>
                </c:pt>
                <c:pt idx="5514">
                  <c:v>57.628</c:v>
                </c:pt>
                <c:pt idx="5515">
                  <c:v>57.368000000000002</c:v>
                </c:pt>
                <c:pt idx="5516">
                  <c:v>57.494999999999997</c:v>
                </c:pt>
                <c:pt idx="5517">
                  <c:v>57.591999999999999</c:v>
                </c:pt>
                <c:pt idx="5518">
                  <c:v>57.624000000000002</c:v>
                </c:pt>
                <c:pt idx="5519">
                  <c:v>57.89</c:v>
                </c:pt>
                <c:pt idx="5520">
                  <c:v>57.869</c:v>
                </c:pt>
                <c:pt idx="5521">
                  <c:v>57.631</c:v>
                </c:pt>
                <c:pt idx="5522">
                  <c:v>57.463000000000001</c:v>
                </c:pt>
                <c:pt idx="5523">
                  <c:v>57.018999999999998</c:v>
                </c:pt>
                <c:pt idx="5524">
                  <c:v>56.726999999999997</c:v>
                </c:pt>
                <c:pt idx="5525">
                  <c:v>56.716999999999999</c:v>
                </c:pt>
                <c:pt idx="5526">
                  <c:v>56.470999999999997</c:v>
                </c:pt>
                <c:pt idx="5527">
                  <c:v>56.073999999999998</c:v>
                </c:pt>
                <c:pt idx="5528">
                  <c:v>55.555</c:v>
                </c:pt>
                <c:pt idx="5529">
                  <c:v>54.845999999999997</c:v>
                </c:pt>
                <c:pt idx="5530">
                  <c:v>53.893999999999998</c:v>
                </c:pt>
                <c:pt idx="5531">
                  <c:v>52.722000000000001</c:v>
                </c:pt>
                <c:pt idx="5532">
                  <c:v>51.218000000000004</c:v>
                </c:pt>
                <c:pt idx="5533">
                  <c:v>49.51</c:v>
                </c:pt>
                <c:pt idx="5534">
                  <c:v>47.728000000000002</c:v>
                </c:pt>
                <c:pt idx="5535">
                  <c:v>45.753999999999998</c:v>
                </c:pt>
                <c:pt idx="5536">
                  <c:v>43.323</c:v>
                </c:pt>
                <c:pt idx="5537">
                  <c:v>40.441000000000003</c:v>
                </c:pt>
                <c:pt idx="5538">
                  <c:v>37.287999999999997</c:v>
                </c:pt>
                <c:pt idx="5539">
                  <c:v>33.610999999999997</c:v>
                </c:pt>
                <c:pt idx="5540">
                  <c:v>29.667000000000002</c:v>
                </c:pt>
                <c:pt idx="5541">
                  <c:v>25.992999999999999</c:v>
                </c:pt>
                <c:pt idx="5542">
                  <c:v>23.117000000000001</c:v>
                </c:pt>
                <c:pt idx="5543">
                  <c:v>20.77</c:v>
                </c:pt>
                <c:pt idx="5544">
                  <c:v>18.483000000000001</c:v>
                </c:pt>
                <c:pt idx="5545">
                  <c:v>16.597999999999999</c:v>
                </c:pt>
                <c:pt idx="5546">
                  <c:v>15.069000000000001</c:v>
                </c:pt>
                <c:pt idx="5547">
                  <c:v>13.698</c:v>
                </c:pt>
                <c:pt idx="5548">
                  <c:v>12.364000000000001</c:v>
                </c:pt>
                <c:pt idx="5549">
                  <c:v>10.801</c:v>
                </c:pt>
                <c:pt idx="5550">
                  <c:v>9.1494</c:v>
                </c:pt>
                <c:pt idx="5551">
                  <c:v>7.8085000000000004</c:v>
                </c:pt>
                <c:pt idx="5552">
                  <c:v>7.0134999999999996</c:v>
                </c:pt>
                <c:pt idx="5553">
                  <c:v>6.6124000000000001</c:v>
                </c:pt>
                <c:pt idx="5554">
                  <c:v>6.0871000000000004</c:v>
                </c:pt>
                <c:pt idx="5555">
                  <c:v>5.4257999999999997</c:v>
                </c:pt>
                <c:pt idx="5556">
                  <c:v>4.6791</c:v>
                </c:pt>
                <c:pt idx="5557">
                  <c:v>3.9990000000000001</c:v>
                </c:pt>
                <c:pt idx="5558">
                  <c:v>3.3336999999999999</c:v>
                </c:pt>
                <c:pt idx="5559">
                  <c:v>2.6657000000000002</c:v>
                </c:pt>
                <c:pt idx="5560">
                  <c:v>2.1034000000000002</c:v>
                </c:pt>
                <c:pt idx="5561">
                  <c:v>1.5136000000000001</c:v>
                </c:pt>
                <c:pt idx="5562">
                  <c:v>0.99707000000000001</c:v>
                </c:pt>
                <c:pt idx="5563">
                  <c:v>0.56340000000000001</c:v>
                </c:pt>
                <c:pt idx="5564">
                  <c:v>0.24424000000000001</c:v>
                </c:pt>
                <c:pt idx="5565">
                  <c:v>-5.7674000000000003E-2</c:v>
                </c:pt>
                <c:pt idx="5566">
                  <c:v>-0.49109000000000003</c:v>
                </c:pt>
                <c:pt idx="5567">
                  <c:v>-0.86119000000000001</c:v>
                </c:pt>
                <c:pt idx="5568">
                  <c:v>-1.2751999999999999</c:v>
                </c:pt>
                <c:pt idx="5569">
                  <c:v>-1.9357</c:v>
                </c:pt>
                <c:pt idx="5570">
                  <c:v>-2.2968999999999999</c:v>
                </c:pt>
                <c:pt idx="5571">
                  <c:v>-2.5451999999999999</c:v>
                </c:pt>
                <c:pt idx="5572">
                  <c:v>-2.7081</c:v>
                </c:pt>
                <c:pt idx="5573">
                  <c:v>-2.8092999999999999</c:v>
                </c:pt>
                <c:pt idx="5574">
                  <c:v>-2.8866999999999998</c:v>
                </c:pt>
                <c:pt idx="5575">
                  <c:v>-2.9851000000000001</c:v>
                </c:pt>
                <c:pt idx="5576">
                  <c:v>-3.1168999999999998</c:v>
                </c:pt>
                <c:pt idx="5577">
                  <c:v>-3.1709999999999998</c:v>
                </c:pt>
                <c:pt idx="5578">
                  <c:v>-3.2269999999999999</c:v>
                </c:pt>
                <c:pt idx="5579">
                  <c:v>-3.2991999999999999</c:v>
                </c:pt>
                <c:pt idx="5580">
                  <c:v>-3.3359999999999999</c:v>
                </c:pt>
                <c:pt idx="5581">
                  <c:v>-3.5373999999999999</c:v>
                </c:pt>
                <c:pt idx="5582">
                  <c:v>-3.6892999999999998</c:v>
                </c:pt>
                <c:pt idx="5583">
                  <c:v>-3.8260000000000001</c:v>
                </c:pt>
                <c:pt idx="5584">
                  <c:v>-4.0198</c:v>
                </c:pt>
                <c:pt idx="5585">
                  <c:v>-4.1814999999999998</c:v>
                </c:pt>
                <c:pt idx="5586">
                  <c:v>-4.3148</c:v>
                </c:pt>
                <c:pt idx="5587">
                  <c:v>-4.4401000000000002</c:v>
                </c:pt>
                <c:pt idx="5588">
                  <c:v>-4.5415999999999999</c:v>
                </c:pt>
                <c:pt idx="5589">
                  <c:v>-4.7352999999999996</c:v>
                </c:pt>
                <c:pt idx="5590">
                  <c:v>-4.8978000000000002</c:v>
                </c:pt>
                <c:pt idx="5591">
                  <c:v>-5.0594000000000001</c:v>
                </c:pt>
                <c:pt idx="5592">
                  <c:v>-5.2232000000000003</c:v>
                </c:pt>
                <c:pt idx="5593">
                  <c:v>-5.3811</c:v>
                </c:pt>
                <c:pt idx="5594">
                  <c:v>-5.5811999999999999</c:v>
                </c:pt>
                <c:pt idx="5595">
                  <c:v>-5.8188000000000004</c:v>
                </c:pt>
                <c:pt idx="5596">
                  <c:v>-6.1311999999999998</c:v>
                </c:pt>
                <c:pt idx="5597">
                  <c:v>-6.3372000000000002</c:v>
                </c:pt>
                <c:pt idx="5598">
                  <c:v>-6.5263999999999998</c:v>
                </c:pt>
                <c:pt idx="5599">
                  <c:v>-6.7827999999999999</c:v>
                </c:pt>
                <c:pt idx="5600">
                  <c:v>-7.1120999999999999</c:v>
                </c:pt>
                <c:pt idx="5601">
                  <c:v>-7.4702999999999999</c:v>
                </c:pt>
                <c:pt idx="5602">
                  <c:v>-8.0464000000000002</c:v>
                </c:pt>
                <c:pt idx="5603">
                  <c:v>-8.7085000000000008</c:v>
                </c:pt>
                <c:pt idx="5604">
                  <c:v>-9.4206000000000003</c:v>
                </c:pt>
                <c:pt idx="5605">
                  <c:v>-10.053000000000001</c:v>
                </c:pt>
                <c:pt idx="5606">
                  <c:v>-11.153</c:v>
                </c:pt>
                <c:pt idx="5607">
                  <c:v>-12.351000000000001</c:v>
                </c:pt>
                <c:pt idx="5608">
                  <c:v>-13.352</c:v>
                </c:pt>
                <c:pt idx="5609">
                  <c:v>-14.242000000000001</c:v>
                </c:pt>
                <c:pt idx="5610">
                  <c:v>-15.295999999999999</c:v>
                </c:pt>
                <c:pt idx="5611">
                  <c:v>-16.178999999999998</c:v>
                </c:pt>
                <c:pt idx="5612">
                  <c:v>-16.558</c:v>
                </c:pt>
                <c:pt idx="5613">
                  <c:v>-16.847000000000001</c:v>
                </c:pt>
                <c:pt idx="5614">
                  <c:v>-17.582000000000001</c:v>
                </c:pt>
                <c:pt idx="5615">
                  <c:v>-18.777000000000001</c:v>
                </c:pt>
                <c:pt idx="5616">
                  <c:v>-20.61</c:v>
                </c:pt>
                <c:pt idx="5617">
                  <c:v>-21.763999999999999</c:v>
                </c:pt>
                <c:pt idx="5618">
                  <c:v>-22.193999999999999</c:v>
                </c:pt>
                <c:pt idx="5619">
                  <c:v>-22.692</c:v>
                </c:pt>
                <c:pt idx="5620">
                  <c:v>-23.834</c:v>
                </c:pt>
                <c:pt idx="5621">
                  <c:v>-25.34</c:v>
                </c:pt>
                <c:pt idx="5622">
                  <c:v>-26.527000000000001</c:v>
                </c:pt>
                <c:pt idx="5623">
                  <c:v>-27.15</c:v>
                </c:pt>
                <c:pt idx="5624">
                  <c:v>-27.684999999999999</c:v>
                </c:pt>
                <c:pt idx="5625">
                  <c:v>-28.613</c:v>
                </c:pt>
                <c:pt idx="5626">
                  <c:v>-29.866</c:v>
                </c:pt>
                <c:pt idx="5627">
                  <c:v>-31.103999999999999</c:v>
                </c:pt>
                <c:pt idx="5628">
                  <c:v>-32.470999999999997</c:v>
                </c:pt>
                <c:pt idx="5629">
                  <c:v>-33.719000000000001</c:v>
                </c:pt>
                <c:pt idx="5630">
                  <c:v>-34.462000000000003</c:v>
                </c:pt>
                <c:pt idx="5631">
                  <c:v>-35.204000000000001</c:v>
                </c:pt>
                <c:pt idx="5632">
                  <c:v>-36.179000000000002</c:v>
                </c:pt>
                <c:pt idx="5633">
                  <c:v>-37.463000000000001</c:v>
                </c:pt>
                <c:pt idx="5634">
                  <c:v>-38.573</c:v>
                </c:pt>
                <c:pt idx="5635">
                  <c:v>-39.277999999999999</c:v>
                </c:pt>
                <c:pt idx="5636">
                  <c:v>-39.655000000000001</c:v>
                </c:pt>
                <c:pt idx="5637">
                  <c:v>-40.229999999999997</c:v>
                </c:pt>
                <c:pt idx="5638">
                  <c:v>-41.31</c:v>
                </c:pt>
                <c:pt idx="5639">
                  <c:v>-42.61</c:v>
                </c:pt>
                <c:pt idx="5640">
                  <c:v>-43.701000000000001</c:v>
                </c:pt>
                <c:pt idx="5641">
                  <c:v>-44.667000000000002</c:v>
                </c:pt>
                <c:pt idx="5642">
                  <c:v>-45.430999999999997</c:v>
                </c:pt>
                <c:pt idx="5643">
                  <c:v>-46.253999999999998</c:v>
                </c:pt>
                <c:pt idx="5644">
                  <c:v>-47.561</c:v>
                </c:pt>
                <c:pt idx="5645">
                  <c:v>-48.845999999999997</c:v>
                </c:pt>
                <c:pt idx="5646">
                  <c:v>-49.779000000000003</c:v>
                </c:pt>
                <c:pt idx="5647">
                  <c:v>-50.302</c:v>
                </c:pt>
                <c:pt idx="5648">
                  <c:v>-50.643000000000001</c:v>
                </c:pt>
                <c:pt idx="5649">
                  <c:v>-51.043999999999997</c:v>
                </c:pt>
                <c:pt idx="5650">
                  <c:v>-51.697000000000003</c:v>
                </c:pt>
                <c:pt idx="5651">
                  <c:v>-52.113</c:v>
                </c:pt>
                <c:pt idx="5652">
                  <c:v>-53.048999999999999</c:v>
                </c:pt>
                <c:pt idx="5653">
                  <c:v>-54.314</c:v>
                </c:pt>
                <c:pt idx="5654">
                  <c:v>-55.539000000000001</c:v>
                </c:pt>
                <c:pt idx="5655">
                  <c:v>-56.927999999999997</c:v>
                </c:pt>
                <c:pt idx="5656">
                  <c:v>-57.834000000000003</c:v>
                </c:pt>
                <c:pt idx="5657">
                  <c:v>-58.018999999999998</c:v>
                </c:pt>
                <c:pt idx="5658">
                  <c:v>-57.843000000000004</c:v>
                </c:pt>
                <c:pt idx="5659">
                  <c:v>-57.432000000000002</c:v>
                </c:pt>
                <c:pt idx="5660">
                  <c:v>-57.915999999999997</c:v>
                </c:pt>
                <c:pt idx="5661">
                  <c:v>-59.588999999999999</c:v>
                </c:pt>
                <c:pt idx="5662">
                  <c:v>-60.451999999999998</c:v>
                </c:pt>
                <c:pt idx="5663">
                  <c:v>-60.533999999999999</c:v>
                </c:pt>
                <c:pt idx="5664">
                  <c:v>-60.514000000000003</c:v>
                </c:pt>
                <c:pt idx="5665">
                  <c:v>-60.953000000000003</c:v>
                </c:pt>
                <c:pt idx="5666">
                  <c:v>-62.262</c:v>
                </c:pt>
                <c:pt idx="5667">
                  <c:v>-64.192999999999998</c:v>
                </c:pt>
                <c:pt idx="5668">
                  <c:v>-65.238</c:v>
                </c:pt>
                <c:pt idx="5669">
                  <c:v>-65.22</c:v>
                </c:pt>
                <c:pt idx="5670">
                  <c:v>-64.561999999999998</c:v>
                </c:pt>
                <c:pt idx="5671">
                  <c:v>-64.771000000000001</c:v>
                </c:pt>
                <c:pt idx="5672">
                  <c:v>-64.983999999999995</c:v>
                </c:pt>
                <c:pt idx="5673">
                  <c:v>-65.387</c:v>
                </c:pt>
                <c:pt idx="5674">
                  <c:v>-66.55</c:v>
                </c:pt>
                <c:pt idx="5675">
                  <c:v>-67.448999999999998</c:v>
                </c:pt>
                <c:pt idx="5676">
                  <c:v>-67.400000000000006</c:v>
                </c:pt>
                <c:pt idx="5677">
                  <c:v>-67.325000000000003</c:v>
                </c:pt>
                <c:pt idx="5678">
                  <c:v>-67.605000000000004</c:v>
                </c:pt>
                <c:pt idx="5679">
                  <c:v>-67.709999999999994</c:v>
                </c:pt>
                <c:pt idx="5680">
                  <c:v>-67.543000000000006</c:v>
                </c:pt>
                <c:pt idx="5681">
                  <c:v>-66.66</c:v>
                </c:pt>
                <c:pt idx="5682">
                  <c:v>-66.144000000000005</c:v>
                </c:pt>
                <c:pt idx="5683">
                  <c:v>-66.710999999999999</c:v>
                </c:pt>
                <c:pt idx="5684">
                  <c:v>-67.545000000000002</c:v>
                </c:pt>
                <c:pt idx="5685">
                  <c:v>-68.691000000000003</c:v>
                </c:pt>
                <c:pt idx="5686">
                  <c:v>-69.337000000000003</c:v>
                </c:pt>
                <c:pt idx="5687">
                  <c:v>-69.174999999999997</c:v>
                </c:pt>
                <c:pt idx="5688">
                  <c:v>-68.108000000000004</c:v>
                </c:pt>
                <c:pt idx="5689">
                  <c:v>-67.191000000000003</c:v>
                </c:pt>
                <c:pt idx="5690">
                  <c:v>-66.855999999999995</c:v>
                </c:pt>
                <c:pt idx="5691">
                  <c:v>-67.412999999999997</c:v>
                </c:pt>
                <c:pt idx="5692">
                  <c:v>-67.703999999999994</c:v>
                </c:pt>
                <c:pt idx="5693">
                  <c:v>-67.876999999999995</c:v>
                </c:pt>
                <c:pt idx="5694">
                  <c:v>-68.36</c:v>
                </c:pt>
                <c:pt idx="5695">
                  <c:v>-68.814999999999998</c:v>
                </c:pt>
                <c:pt idx="5696">
                  <c:v>-69.799000000000007</c:v>
                </c:pt>
                <c:pt idx="5697">
                  <c:v>-71.274000000000001</c:v>
                </c:pt>
                <c:pt idx="5698">
                  <c:v>-72.370999999999995</c:v>
                </c:pt>
                <c:pt idx="5699">
                  <c:v>-72.674999999999997</c:v>
                </c:pt>
                <c:pt idx="5700">
                  <c:v>-71.942999999999998</c:v>
                </c:pt>
                <c:pt idx="5701">
                  <c:v>-70.662999999999997</c:v>
                </c:pt>
                <c:pt idx="5702">
                  <c:v>-70.522000000000006</c:v>
                </c:pt>
                <c:pt idx="5703">
                  <c:v>-71.436999999999998</c:v>
                </c:pt>
                <c:pt idx="5704">
                  <c:v>-72.376999999999995</c:v>
                </c:pt>
                <c:pt idx="5705">
                  <c:v>-72.11</c:v>
                </c:pt>
                <c:pt idx="5706">
                  <c:v>-70.534999999999997</c:v>
                </c:pt>
                <c:pt idx="5707">
                  <c:v>-69.162000000000006</c:v>
                </c:pt>
                <c:pt idx="5708">
                  <c:v>-68.855999999999995</c:v>
                </c:pt>
                <c:pt idx="5709">
                  <c:v>-69.173000000000002</c:v>
                </c:pt>
                <c:pt idx="5710">
                  <c:v>-69.995999999999995</c:v>
                </c:pt>
                <c:pt idx="5711">
                  <c:v>-70.606999999999999</c:v>
                </c:pt>
                <c:pt idx="5712">
                  <c:v>-69.893000000000001</c:v>
                </c:pt>
                <c:pt idx="5713">
                  <c:v>-69.14</c:v>
                </c:pt>
                <c:pt idx="5714">
                  <c:v>-69.159000000000006</c:v>
                </c:pt>
                <c:pt idx="5715">
                  <c:v>-69.631</c:v>
                </c:pt>
                <c:pt idx="5716">
                  <c:v>-70.293000000000006</c:v>
                </c:pt>
                <c:pt idx="5717">
                  <c:v>-70.427000000000007</c:v>
                </c:pt>
                <c:pt idx="5718">
                  <c:v>-69.361999999999995</c:v>
                </c:pt>
                <c:pt idx="5719">
                  <c:v>-68.278999999999996</c:v>
                </c:pt>
                <c:pt idx="5720">
                  <c:v>-67.924000000000007</c:v>
                </c:pt>
                <c:pt idx="5721">
                  <c:v>-68.385999999999996</c:v>
                </c:pt>
                <c:pt idx="5722">
                  <c:v>-69.271000000000001</c:v>
                </c:pt>
                <c:pt idx="5723">
                  <c:v>-69.906999999999996</c:v>
                </c:pt>
                <c:pt idx="5724">
                  <c:v>-69.204999999999998</c:v>
                </c:pt>
                <c:pt idx="5725">
                  <c:v>-67.647000000000006</c:v>
                </c:pt>
                <c:pt idx="5726">
                  <c:v>-66.278000000000006</c:v>
                </c:pt>
                <c:pt idx="5727">
                  <c:v>-66.078000000000003</c:v>
                </c:pt>
                <c:pt idx="5728">
                  <c:v>-66.468000000000004</c:v>
                </c:pt>
                <c:pt idx="5729">
                  <c:v>-66.519000000000005</c:v>
                </c:pt>
                <c:pt idx="5730">
                  <c:v>-65.495000000000005</c:v>
                </c:pt>
                <c:pt idx="5731">
                  <c:v>-64.230999999999995</c:v>
                </c:pt>
                <c:pt idx="5732">
                  <c:v>-63.530999999999999</c:v>
                </c:pt>
                <c:pt idx="5733">
                  <c:v>-63.31</c:v>
                </c:pt>
                <c:pt idx="5734">
                  <c:v>-63.551000000000002</c:v>
                </c:pt>
                <c:pt idx="5735">
                  <c:v>-63.094999999999999</c:v>
                </c:pt>
                <c:pt idx="5736">
                  <c:v>-61.945999999999998</c:v>
                </c:pt>
                <c:pt idx="5737">
                  <c:v>-60.110999999999997</c:v>
                </c:pt>
                <c:pt idx="5738">
                  <c:v>-57.968000000000004</c:v>
                </c:pt>
                <c:pt idx="5739">
                  <c:v>-55.66</c:v>
                </c:pt>
                <c:pt idx="5740">
                  <c:v>-53.545000000000002</c:v>
                </c:pt>
                <c:pt idx="5741">
                  <c:v>-51.926000000000002</c:v>
                </c:pt>
                <c:pt idx="5742">
                  <c:v>-50.02</c:v>
                </c:pt>
                <c:pt idx="5743">
                  <c:v>-48.033999999999999</c:v>
                </c:pt>
                <c:pt idx="5744">
                  <c:v>-45.723999999999997</c:v>
                </c:pt>
                <c:pt idx="5745">
                  <c:v>-42.515000000000001</c:v>
                </c:pt>
                <c:pt idx="5746">
                  <c:v>-39.935000000000002</c:v>
                </c:pt>
                <c:pt idx="5747">
                  <c:v>-38.72</c:v>
                </c:pt>
                <c:pt idx="5748">
                  <c:v>-37.401000000000003</c:v>
                </c:pt>
                <c:pt idx="5749">
                  <c:v>-36.223999999999997</c:v>
                </c:pt>
                <c:pt idx="5750">
                  <c:v>-34.125</c:v>
                </c:pt>
                <c:pt idx="5751">
                  <c:v>-31.5</c:v>
                </c:pt>
                <c:pt idx="5752">
                  <c:v>-30.187000000000001</c:v>
                </c:pt>
                <c:pt idx="5753">
                  <c:v>-28.263999999999999</c:v>
                </c:pt>
                <c:pt idx="5754">
                  <c:v>-26.052</c:v>
                </c:pt>
                <c:pt idx="5755">
                  <c:v>-24.305</c:v>
                </c:pt>
                <c:pt idx="5756">
                  <c:v>-22.748000000000001</c:v>
                </c:pt>
                <c:pt idx="5757">
                  <c:v>-21.207999999999998</c:v>
                </c:pt>
                <c:pt idx="5758">
                  <c:v>-19.792000000000002</c:v>
                </c:pt>
                <c:pt idx="5759">
                  <c:v>-18.689</c:v>
                </c:pt>
                <c:pt idx="5760">
                  <c:v>-17.763999999999999</c:v>
                </c:pt>
                <c:pt idx="5761">
                  <c:v>-16.79</c:v>
                </c:pt>
                <c:pt idx="5762">
                  <c:v>-15.734999999999999</c:v>
                </c:pt>
                <c:pt idx="5763">
                  <c:v>-14.763999999999999</c:v>
                </c:pt>
                <c:pt idx="5764">
                  <c:v>-13.801</c:v>
                </c:pt>
                <c:pt idx="5765">
                  <c:v>-12.919</c:v>
                </c:pt>
                <c:pt idx="5766">
                  <c:v>-12.176</c:v>
                </c:pt>
                <c:pt idx="5767">
                  <c:v>-11.43</c:v>
                </c:pt>
                <c:pt idx="5768">
                  <c:v>-10.683</c:v>
                </c:pt>
                <c:pt idx="5769">
                  <c:v>-9.9396000000000004</c:v>
                </c:pt>
                <c:pt idx="5770">
                  <c:v>-9.2124000000000006</c:v>
                </c:pt>
                <c:pt idx="5771">
                  <c:v>-8.5654000000000003</c:v>
                </c:pt>
                <c:pt idx="5772">
                  <c:v>-7.9653999999999998</c:v>
                </c:pt>
                <c:pt idx="5773">
                  <c:v>-7.5046999999999997</c:v>
                </c:pt>
                <c:pt idx="5774">
                  <c:v>-7.0781000000000001</c:v>
                </c:pt>
                <c:pt idx="5775">
                  <c:v>-6.5613999999999999</c:v>
                </c:pt>
                <c:pt idx="5776">
                  <c:v>-6.0831999999999997</c:v>
                </c:pt>
                <c:pt idx="5777">
                  <c:v>-5.6311</c:v>
                </c:pt>
                <c:pt idx="5778">
                  <c:v>-5.2655000000000003</c:v>
                </c:pt>
                <c:pt idx="5779">
                  <c:v>-4.9926000000000004</c:v>
                </c:pt>
                <c:pt idx="5780">
                  <c:v>-4.7465000000000002</c:v>
                </c:pt>
                <c:pt idx="5781">
                  <c:v>-4.6200999999999999</c:v>
                </c:pt>
                <c:pt idx="5782">
                  <c:v>-4.5248999999999997</c:v>
                </c:pt>
                <c:pt idx="5783">
                  <c:v>-4.2698</c:v>
                </c:pt>
                <c:pt idx="5784">
                  <c:v>-4.0956999999999999</c:v>
                </c:pt>
                <c:pt idx="5785">
                  <c:v>-3.7509999999999999</c:v>
                </c:pt>
                <c:pt idx="5786">
                  <c:v>-3.5131999999999999</c:v>
                </c:pt>
                <c:pt idx="5787">
                  <c:v>-3.4359000000000002</c:v>
                </c:pt>
                <c:pt idx="5788">
                  <c:v>-3.4458000000000002</c:v>
                </c:pt>
                <c:pt idx="5789">
                  <c:v>-3.4773000000000001</c:v>
                </c:pt>
                <c:pt idx="5790">
                  <c:v>-3.5133999999999999</c:v>
                </c:pt>
                <c:pt idx="5791">
                  <c:v>-3.5638999999999998</c:v>
                </c:pt>
                <c:pt idx="5792">
                  <c:v>-3.5634999999999999</c:v>
                </c:pt>
                <c:pt idx="5793">
                  <c:v>-3.5064000000000002</c:v>
                </c:pt>
                <c:pt idx="5794">
                  <c:v>-3.5034999999999998</c:v>
                </c:pt>
                <c:pt idx="5795">
                  <c:v>-3.5926999999999998</c:v>
                </c:pt>
                <c:pt idx="5796">
                  <c:v>-3.6976</c:v>
                </c:pt>
                <c:pt idx="5797">
                  <c:v>-3.6587000000000001</c:v>
                </c:pt>
                <c:pt idx="5798">
                  <c:v>-3.5423</c:v>
                </c:pt>
                <c:pt idx="5799">
                  <c:v>-3.5682</c:v>
                </c:pt>
                <c:pt idx="5800">
                  <c:v>-3.6648000000000001</c:v>
                </c:pt>
                <c:pt idx="5801">
                  <c:v>-3.8246000000000002</c:v>
                </c:pt>
                <c:pt idx="5802">
                  <c:v>-3.9967000000000001</c:v>
                </c:pt>
                <c:pt idx="5803">
                  <c:v>-4.0454999999999997</c:v>
                </c:pt>
                <c:pt idx="5804">
                  <c:v>-3.8980999999999999</c:v>
                </c:pt>
                <c:pt idx="5805">
                  <c:v>-3.5806</c:v>
                </c:pt>
                <c:pt idx="5806">
                  <c:v>-3.2042000000000002</c:v>
                </c:pt>
                <c:pt idx="5807">
                  <c:v>-2.7437999999999998</c:v>
                </c:pt>
                <c:pt idx="5808">
                  <c:v>-2.3100999999999998</c:v>
                </c:pt>
                <c:pt idx="5809">
                  <c:v>-1.9215</c:v>
                </c:pt>
                <c:pt idx="5810">
                  <c:v>-1.63</c:v>
                </c:pt>
                <c:pt idx="5811">
                  <c:v>-1.4032</c:v>
                </c:pt>
                <c:pt idx="5812">
                  <c:v>-1.1531</c:v>
                </c:pt>
                <c:pt idx="5813">
                  <c:v>-0.97116000000000002</c:v>
                </c:pt>
                <c:pt idx="5814">
                  <c:v>-1.0427999999999999</c:v>
                </c:pt>
                <c:pt idx="5815">
                  <c:v>-1.1102000000000001</c:v>
                </c:pt>
                <c:pt idx="5816">
                  <c:v>-1.1904999999999999</c:v>
                </c:pt>
                <c:pt idx="5817">
                  <c:v>-1.1129</c:v>
                </c:pt>
                <c:pt idx="5818">
                  <c:v>-0.94032000000000004</c:v>
                </c:pt>
                <c:pt idx="5819">
                  <c:v>-0.66186999999999996</c:v>
                </c:pt>
                <c:pt idx="5820">
                  <c:v>-0.28558</c:v>
                </c:pt>
                <c:pt idx="5821">
                  <c:v>-2.0267000000000002E-3</c:v>
                </c:pt>
                <c:pt idx="5822">
                  <c:v>0.36853999999999998</c:v>
                </c:pt>
                <c:pt idx="5823">
                  <c:v>0.82565999999999995</c:v>
                </c:pt>
                <c:pt idx="5824">
                  <c:v>1.2616000000000001</c:v>
                </c:pt>
                <c:pt idx="5825">
                  <c:v>1.6088</c:v>
                </c:pt>
                <c:pt idx="5826">
                  <c:v>1.8849</c:v>
                </c:pt>
                <c:pt idx="5827">
                  <c:v>2.1724999999999999</c:v>
                </c:pt>
                <c:pt idx="5828">
                  <c:v>2.6879</c:v>
                </c:pt>
                <c:pt idx="5829">
                  <c:v>3.5489000000000002</c:v>
                </c:pt>
                <c:pt idx="5830">
                  <c:v>4.6967999999999996</c:v>
                </c:pt>
                <c:pt idx="5831">
                  <c:v>5.8075000000000001</c:v>
                </c:pt>
                <c:pt idx="5832">
                  <c:v>6.8066000000000004</c:v>
                </c:pt>
                <c:pt idx="5833">
                  <c:v>7.8615000000000004</c:v>
                </c:pt>
                <c:pt idx="5834">
                  <c:v>8.9366000000000003</c:v>
                </c:pt>
                <c:pt idx="5835">
                  <c:v>10.064</c:v>
                </c:pt>
                <c:pt idx="5836">
                  <c:v>11.2</c:v>
                </c:pt>
                <c:pt idx="5837">
                  <c:v>12.404999999999999</c:v>
                </c:pt>
                <c:pt idx="5838">
                  <c:v>12.948</c:v>
                </c:pt>
                <c:pt idx="5839">
                  <c:v>13.436</c:v>
                </c:pt>
                <c:pt idx="5840">
                  <c:v>14.029</c:v>
                </c:pt>
                <c:pt idx="5841">
                  <c:v>14.637</c:v>
                </c:pt>
                <c:pt idx="5842">
                  <c:v>15.276</c:v>
                </c:pt>
                <c:pt idx="5843">
                  <c:v>15.988</c:v>
                </c:pt>
                <c:pt idx="5844">
                  <c:v>16.587</c:v>
                </c:pt>
                <c:pt idx="5845">
                  <c:v>17.405000000000001</c:v>
                </c:pt>
                <c:pt idx="5846">
                  <c:v>18.306999999999999</c:v>
                </c:pt>
                <c:pt idx="5847">
                  <c:v>19.28</c:v>
                </c:pt>
                <c:pt idx="5848">
                  <c:v>20.077000000000002</c:v>
                </c:pt>
                <c:pt idx="5849">
                  <c:v>20.599</c:v>
                </c:pt>
                <c:pt idx="5850">
                  <c:v>21.099</c:v>
                </c:pt>
                <c:pt idx="5851">
                  <c:v>21.725000000000001</c:v>
                </c:pt>
                <c:pt idx="5852">
                  <c:v>22.602</c:v>
                </c:pt>
                <c:pt idx="5853">
                  <c:v>23.454000000000001</c:v>
                </c:pt>
                <c:pt idx="5854">
                  <c:v>24.32</c:v>
                </c:pt>
                <c:pt idx="5855">
                  <c:v>25.143999999999998</c:v>
                </c:pt>
                <c:pt idx="5856">
                  <c:v>25.876000000000001</c:v>
                </c:pt>
                <c:pt idx="5857">
                  <c:v>26.533000000000001</c:v>
                </c:pt>
                <c:pt idx="5858">
                  <c:v>27.164999999999999</c:v>
                </c:pt>
                <c:pt idx="5859">
                  <c:v>27.738</c:v>
                </c:pt>
                <c:pt idx="5860">
                  <c:v>28.338999999999999</c:v>
                </c:pt>
                <c:pt idx="5861">
                  <c:v>28.972000000000001</c:v>
                </c:pt>
                <c:pt idx="5862">
                  <c:v>29.76</c:v>
                </c:pt>
                <c:pt idx="5863">
                  <c:v>30.370999999999999</c:v>
                </c:pt>
                <c:pt idx="5864">
                  <c:v>30.713000000000001</c:v>
                </c:pt>
                <c:pt idx="5865">
                  <c:v>31.091999999999999</c:v>
                </c:pt>
                <c:pt idx="5866">
                  <c:v>31.623000000000001</c:v>
                </c:pt>
                <c:pt idx="5867">
                  <c:v>32.372</c:v>
                </c:pt>
                <c:pt idx="5868">
                  <c:v>33.232999999999997</c:v>
                </c:pt>
                <c:pt idx="5869">
                  <c:v>34.106000000000002</c:v>
                </c:pt>
                <c:pt idx="5870">
                  <c:v>34.835999999999999</c:v>
                </c:pt>
                <c:pt idx="5871">
                  <c:v>35.360999999999997</c:v>
                </c:pt>
                <c:pt idx="5872">
                  <c:v>35.741999999999997</c:v>
                </c:pt>
                <c:pt idx="5873">
                  <c:v>35.994999999999997</c:v>
                </c:pt>
                <c:pt idx="5874">
                  <c:v>36.180999999999997</c:v>
                </c:pt>
                <c:pt idx="5875">
                  <c:v>36.612000000000002</c:v>
                </c:pt>
                <c:pt idx="5876">
                  <c:v>37.131999999999998</c:v>
                </c:pt>
                <c:pt idx="5877">
                  <c:v>37.658000000000001</c:v>
                </c:pt>
                <c:pt idx="5878">
                  <c:v>38.250999999999998</c:v>
                </c:pt>
                <c:pt idx="5879">
                  <c:v>38.773000000000003</c:v>
                </c:pt>
                <c:pt idx="5880">
                  <c:v>38.99</c:v>
                </c:pt>
                <c:pt idx="5881">
                  <c:v>39.234000000000002</c:v>
                </c:pt>
                <c:pt idx="5882">
                  <c:v>39.728000000000002</c:v>
                </c:pt>
                <c:pt idx="5883">
                  <c:v>40.533999999999999</c:v>
                </c:pt>
                <c:pt idx="5884">
                  <c:v>41.384999999999998</c:v>
                </c:pt>
                <c:pt idx="5885">
                  <c:v>42.323999999999998</c:v>
                </c:pt>
                <c:pt idx="5886">
                  <c:v>43.189</c:v>
                </c:pt>
                <c:pt idx="5887">
                  <c:v>43.872</c:v>
                </c:pt>
                <c:pt idx="5888">
                  <c:v>44.468000000000004</c:v>
                </c:pt>
                <c:pt idx="5889">
                  <c:v>44.924999999999997</c:v>
                </c:pt>
                <c:pt idx="5890">
                  <c:v>45.258000000000003</c:v>
                </c:pt>
                <c:pt idx="5891">
                  <c:v>45.295000000000002</c:v>
                </c:pt>
                <c:pt idx="5892">
                  <c:v>45.503</c:v>
                </c:pt>
                <c:pt idx="5893">
                  <c:v>45.837000000000003</c:v>
                </c:pt>
                <c:pt idx="5894">
                  <c:v>46.222000000000001</c:v>
                </c:pt>
                <c:pt idx="5895">
                  <c:v>46.686</c:v>
                </c:pt>
                <c:pt idx="5896">
                  <c:v>47.118000000000002</c:v>
                </c:pt>
                <c:pt idx="5897">
                  <c:v>47.317999999999998</c:v>
                </c:pt>
                <c:pt idx="5898">
                  <c:v>47.488999999999997</c:v>
                </c:pt>
                <c:pt idx="5899">
                  <c:v>47.399000000000001</c:v>
                </c:pt>
                <c:pt idx="5900">
                  <c:v>47.075000000000003</c:v>
                </c:pt>
                <c:pt idx="5901">
                  <c:v>46.835000000000001</c:v>
                </c:pt>
                <c:pt idx="5902">
                  <c:v>46.636000000000003</c:v>
                </c:pt>
                <c:pt idx="5903">
                  <c:v>46.798999999999999</c:v>
                </c:pt>
                <c:pt idx="5904">
                  <c:v>47.158999999999999</c:v>
                </c:pt>
                <c:pt idx="5905">
                  <c:v>47.484000000000002</c:v>
                </c:pt>
                <c:pt idx="5906">
                  <c:v>47.908999999999999</c:v>
                </c:pt>
                <c:pt idx="5907">
                  <c:v>47.988999999999997</c:v>
                </c:pt>
                <c:pt idx="5908">
                  <c:v>47.7</c:v>
                </c:pt>
                <c:pt idx="5909">
                  <c:v>47.350999999999999</c:v>
                </c:pt>
                <c:pt idx="5910">
                  <c:v>47.31</c:v>
                </c:pt>
                <c:pt idx="5911">
                  <c:v>47.366</c:v>
                </c:pt>
                <c:pt idx="5912">
                  <c:v>47.639000000000003</c:v>
                </c:pt>
                <c:pt idx="5913">
                  <c:v>48.113</c:v>
                </c:pt>
                <c:pt idx="5914">
                  <c:v>48.606000000000002</c:v>
                </c:pt>
                <c:pt idx="5915">
                  <c:v>48.828000000000003</c:v>
                </c:pt>
                <c:pt idx="5916">
                  <c:v>48.874000000000002</c:v>
                </c:pt>
                <c:pt idx="5917">
                  <c:v>48.91</c:v>
                </c:pt>
                <c:pt idx="5918">
                  <c:v>48.914000000000001</c:v>
                </c:pt>
                <c:pt idx="5919">
                  <c:v>49.072000000000003</c:v>
                </c:pt>
                <c:pt idx="5920">
                  <c:v>49.561</c:v>
                </c:pt>
                <c:pt idx="5921">
                  <c:v>50.145000000000003</c:v>
                </c:pt>
                <c:pt idx="5922">
                  <c:v>50.523000000000003</c:v>
                </c:pt>
                <c:pt idx="5923">
                  <c:v>50.563000000000002</c:v>
                </c:pt>
                <c:pt idx="5924">
                  <c:v>50.372</c:v>
                </c:pt>
                <c:pt idx="5925">
                  <c:v>50.192999999999998</c:v>
                </c:pt>
                <c:pt idx="5926">
                  <c:v>50.148000000000003</c:v>
                </c:pt>
                <c:pt idx="5927">
                  <c:v>50.018999999999998</c:v>
                </c:pt>
                <c:pt idx="5928">
                  <c:v>49.887</c:v>
                </c:pt>
                <c:pt idx="5929">
                  <c:v>49.636000000000003</c:v>
                </c:pt>
                <c:pt idx="5930">
                  <c:v>49.162999999999997</c:v>
                </c:pt>
                <c:pt idx="5931">
                  <c:v>48.648000000000003</c:v>
                </c:pt>
                <c:pt idx="5932">
                  <c:v>48.164999999999999</c:v>
                </c:pt>
                <c:pt idx="5933">
                  <c:v>47.65</c:v>
                </c:pt>
                <c:pt idx="5934">
                  <c:v>46.834000000000003</c:v>
                </c:pt>
                <c:pt idx="5935">
                  <c:v>45.981000000000002</c:v>
                </c:pt>
                <c:pt idx="5936">
                  <c:v>45.09</c:v>
                </c:pt>
                <c:pt idx="5937">
                  <c:v>44.231999999999999</c:v>
                </c:pt>
                <c:pt idx="5938">
                  <c:v>43.234000000000002</c:v>
                </c:pt>
                <c:pt idx="5939">
                  <c:v>41.954999999999998</c:v>
                </c:pt>
                <c:pt idx="5940">
                  <c:v>40.5</c:v>
                </c:pt>
                <c:pt idx="5941">
                  <c:v>38.823</c:v>
                </c:pt>
                <c:pt idx="5942">
                  <c:v>36.93</c:v>
                </c:pt>
                <c:pt idx="5943">
                  <c:v>35.055999999999997</c:v>
                </c:pt>
                <c:pt idx="5944">
                  <c:v>32.933</c:v>
                </c:pt>
                <c:pt idx="5945">
                  <c:v>30.515000000000001</c:v>
                </c:pt>
                <c:pt idx="5946">
                  <c:v>27.966000000000001</c:v>
                </c:pt>
                <c:pt idx="5947">
                  <c:v>25.391999999999999</c:v>
                </c:pt>
                <c:pt idx="5948">
                  <c:v>22.838000000000001</c:v>
                </c:pt>
                <c:pt idx="5949">
                  <c:v>20.495000000000001</c:v>
                </c:pt>
                <c:pt idx="5950">
                  <c:v>18.760000000000002</c:v>
                </c:pt>
                <c:pt idx="5951">
                  <c:v>17.312000000000001</c:v>
                </c:pt>
                <c:pt idx="5952">
                  <c:v>16.041</c:v>
                </c:pt>
                <c:pt idx="5953">
                  <c:v>14.847</c:v>
                </c:pt>
                <c:pt idx="5954">
                  <c:v>13.638</c:v>
                </c:pt>
                <c:pt idx="5955">
                  <c:v>12.406000000000001</c:v>
                </c:pt>
                <c:pt idx="5956">
                  <c:v>11.07</c:v>
                </c:pt>
                <c:pt idx="5957">
                  <c:v>10.034000000000001</c:v>
                </c:pt>
                <c:pt idx="5958">
                  <c:v>9.2966999999999995</c:v>
                </c:pt>
                <c:pt idx="5959">
                  <c:v>8.5496999999999996</c:v>
                </c:pt>
                <c:pt idx="5960">
                  <c:v>7.8868999999999998</c:v>
                </c:pt>
                <c:pt idx="5961">
                  <c:v>7.4923000000000002</c:v>
                </c:pt>
                <c:pt idx="5962">
                  <c:v>7.2035</c:v>
                </c:pt>
                <c:pt idx="5963">
                  <c:v>7.0218999999999996</c:v>
                </c:pt>
                <c:pt idx="5964">
                  <c:v>6.89</c:v>
                </c:pt>
                <c:pt idx="5965">
                  <c:v>6.6494999999999997</c:v>
                </c:pt>
                <c:pt idx="5966">
                  <c:v>6.0728</c:v>
                </c:pt>
                <c:pt idx="5967">
                  <c:v>5.1143999999999998</c:v>
                </c:pt>
                <c:pt idx="5968">
                  <c:v>3.9493999999999998</c:v>
                </c:pt>
                <c:pt idx="5969">
                  <c:v>2.7694999999999999</c:v>
                </c:pt>
                <c:pt idx="5970">
                  <c:v>1.9956</c:v>
                </c:pt>
                <c:pt idx="5971">
                  <c:v>1.59</c:v>
                </c:pt>
                <c:pt idx="5972">
                  <c:v>1.1954</c:v>
                </c:pt>
                <c:pt idx="5973">
                  <c:v>0.93569999999999998</c:v>
                </c:pt>
                <c:pt idx="5974">
                  <c:v>0.60811999999999999</c:v>
                </c:pt>
                <c:pt idx="5975">
                  <c:v>0.29137999999999997</c:v>
                </c:pt>
                <c:pt idx="5976">
                  <c:v>2.0195E-3</c:v>
                </c:pt>
                <c:pt idx="5977">
                  <c:v>-0.20169999999999999</c:v>
                </c:pt>
                <c:pt idx="5978">
                  <c:v>-0.53237999999999996</c:v>
                </c:pt>
                <c:pt idx="5979">
                  <c:v>-0.98060000000000003</c:v>
                </c:pt>
                <c:pt idx="5980">
                  <c:v>-1.3188</c:v>
                </c:pt>
                <c:pt idx="5981">
                  <c:v>-1.6453</c:v>
                </c:pt>
                <c:pt idx="5982">
                  <c:v>-1.9738</c:v>
                </c:pt>
                <c:pt idx="5983">
                  <c:v>-2.1785999999999999</c:v>
                </c:pt>
                <c:pt idx="5984">
                  <c:v>-2.4312999999999998</c:v>
                </c:pt>
                <c:pt idx="5985">
                  <c:v>-2.6185</c:v>
                </c:pt>
                <c:pt idx="5986">
                  <c:v>-2.8334999999999999</c:v>
                </c:pt>
                <c:pt idx="5987">
                  <c:v>-3.1132</c:v>
                </c:pt>
                <c:pt idx="5988">
                  <c:v>-3.4504999999999999</c:v>
                </c:pt>
                <c:pt idx="5989">
                  <c:v>-3.7970999999999999</c:v>
                </c:pt>
                <c:pt idx="5990">
                  <c:v>-4.0448000000000004</c:v>
                </c:pt>
                <c:pt idx="5991">
                  <c:v>-4.2352999999999996</c:v>
                </c:pt>
                <c:pt idx="5992">
                  <c:v>-4.4081999999999999</c:v>
                </c:pt>
                <c:pt idx="5993">
                  <c:v>-4.5170000000000003</c:v>
                </c:pt>
                <c:pt idx="5994">
                  <c:v>-4.6321000000000003</c:v>
                </c:pt>
                <c:pt idx="5995">
                  <c:v>-4.7083000000000004</c:v>
                </c:pt>
                <c:pt idx="5996">
                  <c:v>-4.8007999999999997</c:v>
                </c:pt>
                <c:pt idx="5997">
                  <c:v>-4.8196000000000003</c:v>
                </c:pt>
                <c:pt idx="5998">
                  <c:v>-4.9522000000000004</c:v>
                </c:pt>
                <c:pt idx="5999">
                  <c:v>-5.2126000000000001</c:v>
                </c:pt>
                <c:pt idx="6000">
                  <c:v>-5.5044000000000004</c:v>
                </c:pt>
                <c:pt idx="6001">
                  <c:v>-5.6197999999999997</c:v>
                </c:pt>
                <c:pt idx="6002">
                  <c:v>-5.5210999999999997</c:v>
                </c:pt>
                <c:pt idx="6003">
                  <c:v>-5.3605999999999998</c:v>
                </c:pt>
                <c:pt idx="6004">
                  <c:v>-5.3681999999999999</c:v>
                </c:pt>
                <c:pt idx="6005">
                  <c:v>-5.4009999999999998</c:v>
                </c:pt>
                <c:pt idx="6006">
                  <c:v>-5.4516999999999998</c:v>
                </c:pt>
                <c:pt idx="6007">
                  <c:v>-5.6426999999999996</c:v>
                </c:pt>
                <c:pt idx="6008">
                  <c:v>-5.8289</c:v>
                </c:pt>
                <c:pt idx="6009">
                  <c:v>-5.9908000000000001</c:v>
                </c:pt>
                <c:pt idx="6010">
                  <c:v>-6.0904999999999996</c:v>
                </c:pt>
                <c:pt idx="6011">
                  <c:v>-6.2313000000000001</c:v>
                </c:pt>
                <c:pt idx="6012">
                  <c:v>-6.2157</c:v>
                </c:pt>
                <c:pt idx="6013">
                  <c:v>-6.1555999999999997</c:v>
                </c:pt>
                <c:pt idx="6014">
                  <c:v>-6.2355</c:v>
                </c:pt>
                <c:pt idx="6015">
                  <c:v>-6.3822000000000001</c:v>
                </c:pt>
                <c:pt idx="6016">
                  <c:v>-6.6220999999999997</c:v>
                </c:pt>
                <c:pt idx="6017">
                  <c:v>-6.7633999999999999</c:v>
                </c:pt>
                <c:pt idx="6018">
                  <c:v>-6.7972000000000001</c:v>
                </c:pt>
                <c:pt idx="6019">
                  <c:v>-6.9282000000000004</c:v>
                </c:pt>
                <c:pt idx="6020">
                  <c:v>-7.0223000000000004</c:v>
                </c:pt>
                <c:pt idx="6021">
                  <c:v>-7.2019000000000002</c:v>
                </c:pt>
                <c:pt idx="6022">
                  <c:v>-7.4004000000000003</c:v>
                </c:pt>
                <c:pt idx="6023">
                  <c:v>-7.3849999999999998</c:v>
                </c:pt>
                <c:pt idx="6024">
                  <c:v>-7.4229000000000003</c:v>
                </c:pt>
                <c:pt idx="6025">
                  <c:v>-7.4739000000000004</c:v>
                </c:pt>
                <c:pt idx="6026">
                  <c:v>-7.6454000000000004</c:v>
                </c:pt>
                <c:pt idx="6027">
                  <c:v>-7.8109000000000002</c:v>
                </c:pt>
                <c:pt idx="6028">
                  <c:v>-8.0557999999999996</c:v>
                </c:pt>
                <c:pt idx="6029">
                  <c:v>-8.3988999999999994</c:v>
                </c:pt>
                <c:pt idx="6030">
                  <c:v>-8.7887000000000004</c:v>
                </c:pt>
                <c:pt idx="6031">
                  <c:v>-9.2288999999999994</c:v>
                </c:pt>
                <c:pt idx="6032">
                  <c:v>-9.7173999999999996</c:v>
                </c:pt>
                <c:pt idx="6033">
                  <c:v>-10.182</c:v>
                </c:pt>
                <c:pt idx="6034">
                  <c:v>-10.667999999999999</c:v>
                </c:pt>
                <c:pt idx="6035">
                  <c:v>-11.148999999999999</c:v>
                </c:pt>
                <c:pt idx="6036">
                  <c:v>-11.535</c:v>
                </c:pt>
                <c:pt idx="6037">
                  <c:v>-11.894</c:v>
                </c:pt>
                <c:pt idx="6038">
                  <c:v>-12.326000000000001</c:v>
                </c:pt>
                <c:pt idx="6039">
                  <c:v>-12.833</c:v>
                </c:pt>
                <c:pt idx="6040">
                  <c:v>-13.275</c:v>
                </c:pt>
                <c:pt idx="6041">
                  <c:v>-13.984</c:v>
                </c:pt>
                <c:pt idx="6042">
                  <c:v>-14.958</c:v>
                </c:pt>
                <c:pt idx="6043">
                  <c:v>-15.948</c:v>
                </c:pt>
                <c:pt idx="6044">
                  <c:v>-16.760000000000002</c:v>
                </c:pt>
                <c:pt idx="6045">
                  <c:v>-17.585000000000001</c:v>
                </c:pt>
                <c:pt idx="6046">
                  <c:v>-18.678999999999998</c:v>
                </c:pt>
                <c:pt idx="6047">
                  <c:v>-19.913</c:v>
                </c:pt>
                <c:pt idx="6048">
                  <c:v>-21.024000000000001</c:v>
                </c:pt>
                <c:pt idx="6049">
                  <c:v>-22.131</c:v>
                </c:pt>
                <c:pt idx="6050">
                  <c:v>-23.492000000000001</c:v>
                </c:pt>
                <c:pt idx="6051">
                  <c:v>-24.88</c:v>
                </c:pt>
                <c:pt idx="6052">
                  <c:v>-26.099</c:v>
                </c:pt>
                <c:pt idx="6053">
                  <c:v>-27.088000000000001</c:v>
                </c:pt>
                <c:pt idx="6054">
                  <c:v>-28.004999999999999</c:v>
                </c:pt>
                <c:pt idx="6055">
                  <c:v>-28.594000000000001</c:v>
                </c:pt>
                <c:pt idx="6056">
                  <c:v>-29.123000000000001</c:v>
                </c:pt>
                <c:pt idx="6057">
                  <c:v>-29.956</c:v>
                </c:pt>
                <c:pt idx="6058">
                  <c:v>-31.03</c:v>
                </c:pt>
                <c:pt idx="6059">
                  <c:v>-32.112000000000002</c:v>
                </c:pt>
                <c:pt idx="6060">
                  <c:v>-33.085000000000001</c:v>
                </c:pt>
                <c:pt idx="6061">
                  <c:v>-34.43</c:v>
                </c:pt>
                <c:pt idx="6062">
                  <c:v>-35.767000000000003</c:v>
                </c:pt>
                <c:pt idx="6063">
                  <c:v>-36.713000000000001</c:v>
                </c:pt>
                <c:pt idx="6064">
                  <c:v>-37.973999999999997</c:v>
                </c:pt>
                <c:pt idx="6065">
                  <c:v>-39.104999999999997</c:v>
                </c:pt>
                <c:pt idx="6066">
                  <c:v>-40.130000000000003</c:v>
                </c:pt>
                <c:pt idx="6067">
                  <c:v>-41.530999999999999</c:v>
                </c:pt>
                <c:pt idx="6068">
                  <c:v>-43.170999999999999</c:v>
                </c:pt>
                <c:pt idx="6069">
                  <c:v>-44.557000000000002</c:v>
                </c:pt>
                <c:pt idx="6070">
                  <c:v>-45.692999999999998</c:v>
                </c:pt>
                <c:pt idx="6071">
                  <c:v>-46.707000000000001</c:v>
                </c:pt>
                <c:pt idx="6072">
                  <c:v>-47.344000000000001</c:v>
                </c:pt>
                <c:pt idx="6073">
                  <c:v>-48.116</c:v>
                </c:pt>
                <c:pt idx="6074">
                  <c:v>-49.314999999999998</c:v>
                </c:pt>
                <c:pt idx="6075">
                  <c:v>-50.536000000000001</c:v>
                </c:pt>
                <c:pt idx="6076">
                  <c:v>-52.756</c:v>
                </c:pt>
                <c:pt idx="6077">
                  <c:v>-55.643999999999998</c:v>
                </c:pt>
                <c:pt idx="6078">
                  <c:v>-58.180999999999997</c:v>
                </c:pt>
                <c:pt idx="6079">
                  <c:v>-59.23</c:v>
                </c:pt>
                <c:pt idx="6080">
                  <c:v>-59.531999999999996</c:v>
                </c:pt>
                <c:pt idx="6081">
                  <c:v>-59.625</c:v>
                </c:pt>
                <c:pt idx="6082">
                  <c:v>-60.417000000000002</c:v>
                </c:pt>
                <c:pt idx="6083">
                  <c:v>-61.887</c:v>
                </c:pt>
                <c:pt idx="6084">
                  <c:v>-63.655999999999999</c:v>
                </c:pt>
                <c:pt idx="6085">
                  <c:v>-64.518000000000001</c:v>
                </c:pt>
                <c:pt idx="6086">
                  <c:v>-65.284000000000006</c:v>
                </c:pt>
                <c:pt idx="6087">
                  <c:v>-66.016999999999996</c:v>
                </c:pt>
                <c:pt idx="6088">
                  <c:v>-66.391999999999996</c:v>
                </c:pt>
                <c:pt idx="6089">
                  <c:v>-66.338999999999999</c:v>
                </c:pt>
                <c:pt idx="6090">
                  <c:v>-66.510999999999996</c:v>
                </c:pt>
                <c:pt idx="6091">
                  <c:v>-66.244</c:v>
                </c:pt>
                <c:pt idx="6092">
                  <c:v>-66.361000000000004</c:v>
                </c:pt>
                <c:pt idx="6093">
                  <c:v>-66.697000000000003</c:v>
                </c:pt>
                <c:pt idx="6094">
                  <c:v>-66.956999999999994</c:v>
                </c:pt>
                <c:pt idx="6095">
                  <c:v>-67.040000000000006</c:v>
                </c:pt>
                <c:pt idx="6096">
                  <c:v>-66.802999999999997</c:v>
                </c:pt>
                <c:pt idx="6097">
                  <c:v>-67.299000000000007</c:v>
                </c:pt>
                <c:pt idx="6098">
                  <c:v>-68.078999999999994</c:v>
                </c:pt>
                <c:pt idx="6099">
                  <c:v>-69.099000000000004</c:v>
                </c:pt>
                <c:pt idx="6100">
                  <c:v>-69.861999999999995</c:v>
                </c:pt>
                <c:pt idx="6101">
                  <c:v>-70.114000000000004</c:v>
                </c:pt>
                <c:pt idx="6102">
                  <c:v>-69.567999999999998</c:v>
                </c:pt>
                <c:pt idx="6103">
                  <c:v>-68.263000000000005</c:v>
                </c:pt>
                <c:pt idx="6104">
                  <c:v>-67.052999999999997</c:v>
                </c:pt>
                <c:pt idx="6105">
                  <c:v>-67.129000000000005</c:v>
                </c:pt>
                <c:pt idx="6106">
                  <c:v>-68.616</c:v>
                </c:pt>
                <c:pt idx="6107">
                  <c:v>-70.132000000000005</c:v>
                </c:pt>
                <c:pt idx="6108">
                  <c:v>-71.275000000000006</c:v>
                </c:pt>
                <c:pt idx="6109">
                  <c:v>-72.561999999999998</c:v>
                </c:pt>
                <c:pt idx="6110">
                  <c:v>-73.388000000000005</c:v>
                </c:pt>
                <c:pt idx="6111">
                  <c:v>-73.254000000000005</c:v>
                </c:pt>
                <c:pt idx="6112">
                  <c:v>-72.593000000000004</c:v>
                </c:pt>
                <c:pt idx="6113">
                  <c:v>-71.113</c:v>
                </c:pt>
                <c:pt idx="6114">
                  <c:v>-69.049000000000007</c:v>
                </c:pt>
                <c:pt idx="6115">
                  <c:v>-67.456000000000003</c:v>
                </c:pt>
                <c:pt idx="6116">
                  <c:v>-67.241</c:v>
                </c:pt>
                <c:pt idx="6117">
                  <c:v>-67.924000000000007</c:v>
                </c:pt>
                <c:pt idx="6118">
                  <c:v>-68.83</c:v>
                </c:pt>
                <c:pt idx="6119">
                  <c:v>-69.659000000000006</c:v>
                </c:pt>
                <c:pt idx="6120">
                  <c:v>-70.138000000000005</c:v>
                </c:pt>
                <c:pt idx="6121">
                  <c:v>-70.521000000000001</c:v>
                </c:pt>
                <c:pt idx="6122">
                  <c:v>-70.506</c:v>
                </c:pt>
                <c:pt idx="6123">
                  <c:v>-69.634</c:v>
                </c:pt>
                <c:pt idx="6124">
                  <c:v>-68.566000000000003</c:v>
                </c:pt>
                <c:pt idx="6125">
                  <c:v>-67.861999999999995</c:v>
                </c:pt>
                <c:pt idx="6126">
                  <c:v>-67.95</c:v>
                </c:pt>
                <c:pt idx="6127">
                  <c:v>-68.864000000000004</c:v>
                </c:pt>
                <c:pt idx="6128">
                  <c:v>-70.215000000000003</c:v>
                </c:pt>
                <c:pt idx="6129">
                  <c:v>-71.364000000000004</c:v>
                </c:pt>
                <c:pt idx="6130">
                  <c:v>-71.239000000000004</c:v>
                </c:pt>
                <c:pt idx="6131">
                  <c:v>-70.911000000000001</c:v>
                </c:pt>
                <c:pt idx="6132">
                  <c:v>-70.608000000000004</c:v>
                </c:pt>
                <c:pt idx="6133">
                  <c:v>-70.052000000000007</c:v>
                </c:pt>
                <c:pt idx="6134">
                  <c:v>-70.39</c:v>
                </c:pt>
                <c:pt idx="6135">
                  <c:v>-70.951999999999998</c:v>
                </c:pt>
                <c:pt idx="6136">
                  <c:v>-70.802999999999997</c:v>
                </c:pt>
                <c:pt idx="6137">
                  <c:v>-70.182000000000002</c:v>
                </c:pt>
                <c:pt idx="6138">
                  <c:v>-69.638999999999996</c:v>
                </c:pt>
                <c:pt idx="6139">
                  <c:v>-69.531999999999996</c:v>
                </c:pt>
                <c:pt idx="6140">
                  <c:v>-70.046000000000006</c:v>
                </c:pt>
                <c:pt idx="6141">
                  <c:v>-71.070999999999998</c:v>
                </c:pt>
                <c:pt idx="6142">
                  <c:v>-71.701999999999998</c:v>
                </c:pt>
                <c:pt idx="6143">
                  <c:v>-71.075000000000003</c:v>
                </c:pt>
                <c:pt idx="6144">
                  <c:v>-69.694999999999993</c:v>
                </c:pt>
                <c:pt idx="6145">
                  <c:v>-67.992000000000004</c:v>
                </c:pt>
                <c:pt idx="6146">
                  <c:v>-66.677999999999997</c:v>
                </c:pt>
                <c:pt idx="6147">
                  <c:v>-66.007999999999996</c:v>
                </c:pt>
                <c:pt idx="6148">
                  <c:v>-64.994</c:v>
                </c:pt>
                <c:pt idx="6149">
                  <c:v>-63.722999999999999</c:v>
                </c:pt>
                <c:pt idx="6150">
                  <c:v>-62.527000000000001</c:v>
                </c:pt>
                <c:pt idx="6151">
                  <c:v>-60.975999999999999</c:v>
                </c:pt>
                <c:pt idx="6152">
                  <c:v>-58.868000000000002</c:v>
                </c:pt>
                <c:pt idx="6153">
                  <c:v>-56.841000000000001</c:v>
                </c:pt>
                <c:pt idx="6154">
                  <c:v>-55.243000000000002</c:v>
                </c:pt>
                <c:pt idx="6155">
                  <c:v>-53.558999999999997</c:v>
                </c:pt>
                <c:pt idx="6156">
                  <c:v>-51.582999999999998</c:v>
                </c:pt>
                <c:pt idx="6157">
                  <c:v>-49.116999999999997</c:v>
                </c:pt>
                <c:pt idx="6158">
                  <c:v>-45.988</c:v>
                </c:pt>
                <c:pt idx="6159">
                  <c:v>-42.862000000000002</c:v>
                </c:pt>
                <c:pt idx="6160">
                  <c:v>-40.587000000000003</c:v>
                </c:pt>
                <c:pt idx="6161">
                  <c:v>-39.42</c:v>
                </c:pt>
                <c:pt idx="6162">
                  <c:v>-38.643999999999998</c:v>
                </c:pt>
                <c:pt idx="6163">
                  <c:v>-37.502000000000002</c:v>
                </c:pt>
                <c:pt idx="6164">
                  <c:v>-35.479999999999997</c:v>
                </c:pt>
                <c:pt idx="6165">
                  <c:v>-33.253</c:v>
                </c:pt>
                <c:pt idx="6166">
                  <c:v>-31.021000000000001</c:v>
                </c:pt>
                <c:pt idx="6167">
                  <c:v>-28.646000000000001</c:v>
                </c:pt>
                <c:pt idx="6168">
                  <c:v>-26.169</c:v>
                </c:pt>
                <c:pt idx="6169">
                  <c:v>-24.577000000000002</c:v>
                </c:pt>
                <c:pt idx="6170">
                  <c:v>-23.140999999999998</c:v>
                </c:pt>
                <c:pt idx="6171">
                  <c:v>-21.771999999999998</c:v>
                </c:pt>
                <c:pt idx="6172">
                  <c:v>-20.387</c:v>
                </c:pt>
                <c:pt idx="6173">
                  <c:v>-19.097000000000001</c:v>
                </c:pt>
                <c:pt idx="6174">
                  <c:v>-17.954999999999998</c:v>
                </c:pt>
                <c:pt idx="6175">
                  <c:v>-16.974</c:v>
                </c:pt>
                <c:pt idx="6176">
                  <c:v>-16.260999999999999</c:v>
                </c:pt>
                <c:pt idx="6177">
                  <c:v>-15.19</c:v>
                </c:pt>
                <c:pt idx="6178">
                  <c:v>-14.016</c:v>
                </c:pt>
                <c:pt idx="6179">
                  <c:v>-12.842000000000001</c:v>
                </c:pt>
                <c:pt idx="6180">
                  <c:v>-11.659000000000001</c:v>
                </c:pt>
                <c:pt idx="6181">
                  <c:v>-10.914</c:v>
                </c:pt>
                <c:pt idx="6182">
                  <c:v>-10.52</c:v>
                </c:pt>
                <c:pt idx="6183">
                  <c:v>-10.121</c:v>
                </c:pt>
                <c:pt idx="6184">
                  <c:v>-9.65</c:v>
                </c:pt>
                <c:pt idx="6185">
                  <c:v>-9.3099000000000007</c:v>
                </c:pt>
                <c:pt idx="6186">
                  <c:v>-8.9995999999999992</c:v>
                </c:pt>
                <c:pt idx="6187">
                  <c:v>-8.7616999999999994</c:v>
                </c:pt>
                <c:pt idx="6188">
                  <c:v>-8.6495999999999995</c:v>
                </c:pt>
                <c:pt idx="6189">
                  <c:v>-8.6697000000000006</c:v>
                </c:pt>
                <c:pt idx="6190">
                  <c:v>-8.5889000000000006</c:v>
                </c:pt>
                <c:pt idx="6191">
                  <c:v>-8.5282999999999998</c:v>
                </c:pt>
                <c:pt idx="6192">
                  <c:v>-8.5055999999999994</c:v>
                </c:pt>
                <c:pt idx="6193">
                  <c:v>-8.5121000000000002</c:v>
                </c:pt>
                <c:pt idx="6194">
                  <c:v>-8.4834999999999994</c:v>
                </c:pt>
                <c:pt idx="6195">
                  <c:v>-8.5143000000000004</c:v>
                </c:pt>
                <c:pt idx="6196">
                  <c:v>-8.5816999999999997</c:v>
                </c:pt>
                <c:pt idx="6197">
                  <c:v>-8.6221999999999994</c:v>
                </c:pt>
                <c:pt idx="6198">
                  <c:v>-8.5103000000000009</c:v>
                </c:pt>
                <c:pt idx="6199">
                  <c:v>-8.4824999999999999</c:v>
                </c:pt>
                <c:pt idx="6200">
                  <c:v>-8.3508999999999993</c:v>
                </c:pt>
                <c:pt idx="6201">
                  <c:v>-8.3734999999999999</c:v>
                </c:pt>
                <c:pt idx="6202">
                  <c:v>-8.4192999999999998</c:v>
                </c:pt>
                <c:pt idx="6203">
                  <c:v>-8.3528000000000002</c:v>
                </c:pt>
                <c:pt idx="6204">
                  <c:v>-8.2438000000000002</c:v>
                </c:pt>
                <c:pt idx="6205">
                  <c:v>-8.0810999999999993</c:v>
                </c:pt>
                <c:pt idx="6206">
                  <c:v>-7.9492000000000003</c:v>
                </c:pt>
                <c:pt idx="6207">
                  <c:v>-7.7087000000000003</c:v>
                </c:pt>
                <c:pt idx="6208">
                  <c:v>-7.4932999999999996</c:v>
                </c:pt>
                <c:pt idx="6209">
                  <c:v>-7.5674000000000001</c:v>
                </c:pt>
                <c:pt idx="6210">
                  <c:v>-7.5964</c:v>
                </c:pt>
                <c:pt idx="6211">
                  <c:v>-7.6448</c:v>
                </c:pt>
                <c:pt idx="6212">
                  <c:v>-7.7826000000000004</c:v>
                </c:pt>
                <c:pt idx="6213">
                  <c:v>-7.6618000000000004</c:v>
                </c:pt>
                <c:pt idx="6214">
                  <c:v>-7.4989999999999997</c:v>
                </c:pt>
                <c:pt idx="6215">
                  <c:v>-7.3436000000000003</c:v>
                </c:pt>
                <c:pt idx="6216">
                  <c:v>-7.1951999999999998</c:v>
                </c:pt>
                <c:pt idx="6217">
                  <c:v>-7.1127000000000002</c:v>
                </c:pt>
                <c:pt idx="6218">
                  <c:v>-7.3075999999999999</c:v>
                </c:pt>
                <c:pt idx="6219">
                  <c:v>-7.5971000000000002</c:v>
                </c:pt>
                <c:pt idx="6220">
                  <c:v>-7.6779000000000002</c:v>
                </c:pt>
                <c:pt idx="6221">
                  <c:v>-7.7168000000000001</c:v>
                </c:pt>
                <c:pt idx="6222">
                  <c:v>-7.7317999999999998</c:v>
                </c:pt>
                <c:pt idx="6223">
                  <c:v>-7.5205000000000002</c:v>
                </c:pt>
                <c:pt idx="6224">
                  <c:v>-7.3396999999999997</c:v>
                </c:pt>
                <c:pt idx="6225">
                  <c:v>-7.1215000000000002</c:v>
                </c:pt>
                <c:pt idx="6226">
                  <c:v>-6.9020999999999999</c:v>
                </c:pt>
                <c:pt idx="6227">
                  <c:v>-6.6932999999999998</c:v>
                </c:pt>
                <c:pt idx="6228">
                  <c:v>-6.4908999999999999</c:v>
                </c:pt>
                <c:pt idx="6229">
                  <c:v>-6.3056999999999999</c:v>
                </c:pt>
                <c:pt idx="6230">
                  <c:v>-5.9223999999999997</c:v>
                </c:pt>
                <c:pt idx="6231">
                  <c:v>-5.4170999999999996</c:v>
                </c:pt>
                <c:pt idx="6232">
                  <c:v>-4.9779999999999998</c:v>
                </c:pt>
                <c:pt idx="6233">
                  <c:v>-4.6811999999999996</c:v>
                </c:pt>
                <c:pt idx="6234">
                  <c:v>-4.4459999999999997</c:v>
                </c:pt>
                <c:pt idx="6235">
                  <c:v>-4.2058</c:v>
                </c:pt>
                <c:pt idx="6236">
                  <c:v>-3.9952999999999999</c:v>
                </c:pt>
                <c:pt idx="6237">
                  <c:v>-3.9373</c:v>
                </c:pt>
                <c:pt idx="6238">
                  <c:v>-3.952</c:v>
                </c:pt>
                <c:pt idx="6239">
                  <c:v>-4.0208000000000004</c:v>
                </c:pt>
                <c:pt idx="6240">
                  <c:v>-3.9531000000000001</c:v>
                </c:pt>
                <c:pt idx="6241">
                  <c:v>-4.1444000000000001</c:v>
                </c:pt>
                <c:pt idx="6242">
                  <c:v>-4.7175000000000002</c:v>
                </c:pt>
                <c:pt idx="6243">
                  <c:v>-5.1593</c:v>
                </c:pt>
                <c:pt idx="6244">
                  <c:v>-5.2190000000000003</c:v>
                </c:pt>
                <c:pt idx="6245">
                  <c:v>-4.5042</c:v>
                </c:pt>
                <c:pt idx="6246">
                  <c:v>-3.0524</c:v>
                </c:pt>
                <c:pt idx="6247">
                  <c:v>-1.1793</c:v>
                </c:pt>
                <c:pt idx="6248">
                  <c:v>0.26826</c:v>
                </c:pt>
                <c:pt idx="6249">
                  <c:v>1.1443000000000001</c:v>
                </c:pt>
                <c:pt idx="6250">
                  <c:v>1.9614</c:v>
                </c:pt>
                <c:pt idx="6251">
                  <c:v>2.4584000000000001</c:v>
                </c:pt>
                <c:pt idx="6252">
                  <c:v>2.9918</c:v>
                </c:pt>
                <c:pt idx="6253">
                  <c:v>3.6373000000000002</c:v>
                </c:pt>
                <c:pt idx="6254">
                  <c:v>4.5155000000000003</c:v>
                </c:pt>
                <c:pt idx="6255">
                  <c:v>5.8407</c:v>
                </c:pt>
                <c:pt idx="6256">
                  <c:v>7.2164999999999999</c:v>
                </c:pt>
                <c:pt idx="6257">
                  <c:v>8.5237999999999996</c:v>
                </c:pt>
                <c:pt idx="6258">
                  <c:v>9.6363000000000003</c:v>
                </c:pt>
                <c:pt idx="6259">
                  <c:v>10.500999999999999</c:v>
                </c:pt>
                <c:pt idx="6260">
                  <c:v>11.089</c:v>
                </c:pt>
                <c:pt idx="6261">
                  <c:v>11.547000000000001</c:v>
                </c:pt>
                <c:pt idx="6262">
                  <c:v>12.465</c:v>
                </c:pt>
                <c:pt idx="6263">
                  <c:v>13.823</c:v>
                </c:pt>
                <c:pt idx="6264">
                  <c:v>14.478999999999999</c:v>
                </c:pt>
                <c:pt idx="6265">
                  <c:v>15.208</c:v>
                </c:pt>
                <c:pt idx="6266">
                  <c:v>15.945</c:v>
                </c:pt>
                <c:pt idx="6267">
                  <c:v>16.655999999999999</c:v>
                </c:pt>
                <c:pt idx="6268">
                  <c:v>17.286999999999999</c:v>
                </c:pt>
                <c:pt idx="6269">
                  <c:v>17.863</c:v>
                </c:pt>
                <c:pt idx="6270">
                  <c:v>18.274999999999999</c:v>
                </c:pt>
                <c:pt idx="6271">
                  <c:v>18.672999999999998</c:v>
                </c:pt>
                <c:pt idx="6272">
                  <c:v>19.446000000000002</c:v>
                </c:pt>
                <c:pt idx="6273">
                  <c:v>20.795000000000002</c:v>
                </c:pt>
                <c:pt idx="6274">
                  <c:v>22.23</c:v>
                </c:pt>
                <c:pt idx="6275">
                  <c:v>23.509</c:v>
                </c:pt>
                <c:pt idx="6276">
                  <c:v>24.433</c:v>
                </c:pt>
                <c:pt idx="6277">
                  <c:v>24.994</c:v>
                </c:pt>
                <c:pt idx="6278">
                  <c:v>25.489000000000001</c:v>
                </c:pt>
                <c:pt idx="6279">
                  <c:v>25.898</c:v>
                </c:pt>
                <c:pt idx="6280">
                  <c:v>26.56</c:v>
                </c:pt>
                <c:pt idx="6281">
                  <c:v>27.440999999999999</c:v>
                </c:pt>
                <c:pt idx="6282">
                  <c:v>28.532</c:v>
                </c:pt>
                <c:pt idx="6283">
                  <c:v>29.417999999999999</c:v>
                </c:pt>
                <c:pt idx="6284">
                  <c:v>30.067</c:v>
                </c:pt>
                <c:pt idx="6285">
                  <c:v>30.765000000000001</c:v>
                </c:pt>
                <c:pt idx="6286">
                  <c:v>31.308</c:v>
                </c:pt>
                <c:pt idx="6287">
                  <c:v>32.033999999999999</c:v>
                </c:pt>
                <c:pt idx="6288">
                  <c:v>33.125999999999998</c:v>
                </c:pt>
                <c:pt idx="6289">
                  <c:v>34.350999999999999</c:v>
                </c:pt>
                <c:pt idx="6290">
                  <c:v>35.841000000000001</c:v>
                </c:pt>
                <c:pt idx="6291">
                  <c:v>37.231000000000002</c:v>
                </c:pt>
                <c:pt idx="6292">
                  <c:v>38.405000000000001</c:v>
                </c:pt>
                <c:pt idx="6293">
                  <c:v>39.633000000000003</c:v>
                </c:pt>
                <c:pt idx="6294">
                  <c:v>40.622</c:v>
                </c:pt>
                <c:pt idx="6295">
                  <c:v>41.389000000000003</c:v>
                </c:pt>
                <c:pt idx="6296">
                  <c:v>41.853999999999999</c:v>
                </c:pt>
                <c:pt idx="6297">
                  <c:v>42.14</c:v>
                </c:pt>
                <c:pt idx="6298">
                  <c:v>42.566000000000003</c:v>
                </c:pt>
                <c:pt idx="6299">
                  <c:v>43.055999999999997</c:v>
                </c:pt>
                <c:pt idx="6300">
                  <c:v>43.948</c:v>
                </c:pt>
                <c:pt idx="6301">
                  <c:v>45.122999999999998</c:v>
                </c:pt>
                <c:pt idx="6302">
                  <c:v>46.320999999999998</c:v>
                </c:pt>
                <c:pt idx="6303">
                  <c:v>47.197000000000003</c:v>
                </c:pt>
                <c:pt idx="6304">
                  <c:v>47.682000000000002</c:v>
                </c:pt>
                <c:pt idx="6305">
                  <c:v>48.066000000000003</c:v>
                </c:pt>
                <c:pt idx="6306">
                  <c:v>47.997999999999998</c:v>
                </c:pt>
                <c:pt idx="6307">
                  <c:v>47.664000000000001</c:v>
                </c:pt>
                <c:pt idx="6308">
                  <c:v>47.7</c:v>
                </c:pt>
                <c:pt idx="6309">
                  <c:v>48.030999999999999</c:v>
                </c:pt>
                <c:pt idx="6310">
                  <c:v>48.744</c:v>
                </c:pt>
                <c:pt idx="6311">
                  <c:v>50.04</c:v>
                </c:pt>
                <c:pt idx="6312">
                  <c:v>51.63</c:v>
                </c:pt>
                <c:pt idx="6313">
                  <c:v>52.999000000000002</c:v>
                </c:pt>
                <c:pt idx="6314">
                  <c:v>53.811999999999998</c:v>
                </c:pt>
                <c:pt idx="6315">
                  <c:v>54.271999999999998</c:v>
                </c:pt>
                <c:pt idx="6316">
                  <c:v>54.341000000000001</c:v>
                </c:pt>
                <c:pt idx="6317">
                  <c:v>54.365000000000002</c:v>
                </c:pt>
                <c:pt idx="6318">
                  <c:v>54.667999999999999</c:v>
                </c:pt>
                <c:pt idx="6319">
                  <c:v>55.206000000000003</c:v>
                </c:pt>
                <c:pt idx="6320">
                  <c:v>55.817999999999998</c:v>
                </c:pt>
                <c:pt idx="6321">
                  <c:v>56.456000000000003</c:v>
                </c:pt>
                <c:pt idx="6322">
                  <c:v>57.215000000000003</c:v>
                </c:pt>
                <c:pt idx="6323">
                  <c:v>57.847000000000001</c:v>
                </c:pt>
                <c:pt idx="6324">
                  <c:v>58.031999999999996</c:v>
                </c:pt>
                <c:pt idx="6325">
                  <c:v>58.298000000000002</c:v>
                </c:pt>
                <c:pt idx="6326">
                  <c:v>58.441000000000003</c:v>
                </c:pt>
                <c:pt idx="6327">
                  <c:v>58.558999999999997</c:v>
                </c:pt>
                <c:pt idx="6328">
                  <c:v>58.738999999999997</c:v>
                </c:pt>
                <c:pt idx="6329">
                  <c:v>58.92</c:v>
                </c:pt>
                <c:pt idx="6330">
                  <c:v>59.406999999999996</c:v>
                </c:pt>
                <c:pt idx="6331">
                  <c:v>60.064999999999998</c:v>
                </c:pt>
                <c:pt idx="6332">
                  <c:v>60.383000000000003</c:v>
                </c:pt>
                <c:pt idx="6333">
                  <c:v>60.561999999999998</c:v>
                </c:pt>
                <c:pt idx="6334">
                  <c:v>60.685000000000002</c:v>
                </c:pt>
                <c:pt idx="6335">
                  <c:v>60.78</c:v>
                </c:pt>
                <c:pt idx="6336">
                  <c:v>60.881</c:v>
                </c:pt>
                <c:pt idx="6337">
                  <c:v>60.991</c:v>
                </c:pt>
                <c:pt idx="6338">
                  <c:v>61.06</c:v>
                </c:pt>
                <c:pt idx="6339">
                  <c:v>61.125</c:v>
                </c:pt>
                <c:pt idx="6340">
                  <c:v>61.307000000000002</c:v>
                </c:pt>
                <c:pt idx="6341">
                  <c:v>61.55</c:v>
                </c:pt>
                <c:pt idx="6342">
                  <c:v>61.780999999999999</c:v>
                </c:pt>
                <c:pt idx="6343">
                  <c:v>62.101999999999997</c:v>
                </c:pt>
                <c:pt idx="6344">
                  <c:v>62.255000000000003</c:v>
                </c:pt>
                <c:pt idx="6345">
                  <c:v>62.475999999999999</c:v>
                </c:pt>
                <c:pt idx="6346">
                  <c:v>62.652000000000001</c:v>
                </c:pt>
                <c:pt idx="6347">
                  <c:v>62.643999999999998</c:v>
                </c:pt>
                <c:pt idx="6348">
                  <c:v>62.656999999999996</c:v>
                </c:pt>
                <c:pt idx="6349">
                  <c:v>62.567999999999998</c:v>
                </c:pt>
                <c:pt idx="6350">
                  <c:v>62.692</c:v>
                </c:pt>
                <c:pt idx="6351">
                  <c:v>62.723999999999997</c:v>
                </c:pt>
                <c:pt idx="6352">
                  <c:v>62.665999999999997</c:v>
                </c:pt>
                <c:pt idx="6353">
                  <c:v>62.534999999999997</c:v>
                </c:pt>
                <c:pt idx="6354">
                  <c:v>62.264000000000003</c:v>
                </c:pt>
                <c:pt idx="6355">
                  <c:v>62.006999999999998</c:v>
                </c:pt>
                <c:pt idx="6356">
                  <c:v>61.591000000000001</c:v>
                </c:pt>
                <c:pt idx="6357">
                  <c:v>61.011000000000003</c:v>
                </c:pt>
                <c:pt idx="6358">
                  <c:v>60.256</c:v>
                </c:pt>
                <c:pt idx="6359">
                  <c:v>59.283999999999999</c:v>
                </c:pt>
                <c:pt idx="6360">
                  <c:v>58.101999999999997</c:v>
                </c:pt>
                <c:pt idx="6361">
                  <c:v>56.392000000000003</c:v>
                </c:pt>
                <c:pt idx="6362">
                  <c:v>54.338000000000001</c:v>
                </c:pt>
                <c:pt idx="6363">
                  <c:v>51.841000000000001</c:v>
                </c:pt>
                <c:pt idx="6364">
                  <c:v>48.761000000000003</c:v>
                </c:pt>
                <c:pt idx="6365">
                  <c:v>45.517000000000003</c:v>
                </c:pt>
                <c:pt idx="6366">
                  <c:v>42.207000000000001</c:v>
                </c:pt>
                <c:pt idx="6367">
                  <c:v>39.033000000000001</c:v>
                </c:pt>
                <c:pt idx="6368">
                  <c:v>35.798000000000002</c:v>
                </c:pt>
                <c:pt idx="6369">
                  <c:v>32.643000000000001</c:v>
                </c:pt>
                <c:pt idx="6370">
                  <c:v>29.594000000000001</c:v>
                </c:pt>
                <c:pt idx="6371">
                  <c:v>26.600999999999999</c:v>
                </c:pt>
                <c:pt idx="6372">
                  <c:v>23.765000000000001</c:v>
                </c:pt>
                <c:pt idx="6373">
                  <c:v>21.087</c:v>
                </c:pt>
                <c:pt idx="6374">
                  <c:v>18.852</c:v>
                </c:pt>
                <c:pt idx="6375">
                  <c:v>16.972999999999999</c:v>
                </c:pt>
                <c:pt idx="6376">
                  <c:v>15.343999999999999</c:v>
                </c:pt>
                <c:pt idx="6377">
                  <c:v>14.057</c:v>
                </c:pt>
                <c:pt idx="6378">
                  <c:v>13.074</c:v>
                </c:pt>
                <c:pt idx="6379">
                  <c:v>12.021000000000001</c:v>
                </c:pt>
                <c:pt idx="6380">
                  <c:v>10.991</c:v>
                </c:pt>
                <c:pt idx="6381">
                  <c:v>10.029999999999999</c:v>
                </c:pt>
                <c:pt idx="6382">
                  <c:v>9.1379000000000001</c:v>
                </c:pt>
                <c:pt idx="6383">
                  <c:v>8.3123000000000005</c:v>
                </c:pt>
                <c:pt idx="6384">
                  <c:v>7.5179999999999998</c:v>
                </c:pt>
                <c:pt idx="6385">
                  <c:v>6.8636999999999997</c:v>
                </c:pt>
                <c:pt idx="6386">
                  <c:v>6.0867000000000004</c:v>
                </c:pt>
                <c:pt idx="6387">
                  <c:v>5.1535000000000002</c:v>
                </c:pt>
                <c:pt idx="6388">
                  <c:v>4.22</c:v>
                </c:pt>
                <c:pt idx="6389">
                  <c:v>3.3029000000000002</c:v>
                </c:pt>
                <c:pt idx="6390">
                  <c:v>2.3868999999999998</c:v>
                </c:pt>
                <c:pt idx="6391">
                  <c:v>1.5323</c:v>
                </c:pt>
                <c:pt idx="6392">
                  <c:v>0.64359999999999995</c:v>
                </c:pt>
                <c:pt idx="6393">
                  <c:v>-0.22176000000000001</c:v>
                </c:pt>
                <c:pt idx="6394">
                  <c:v>-1.1121000000000001</c:v>
                </c:pt>
                <c:pt idx="6395">
                  <c:v>-1.8577999999999999</c:v>
                </c:pt>
                <c:pt idx="6396">
                  <c:v>-2.5240999999999998</c:v>
                </c:pt>
                <c:pt idx="6397">
                  <c:v>-3.0594000000000001</c:v>
                </c:pt>
                <c:pt idx="6398">
                  <c:v>-3.4834000000000001</c:v>
                </c:pt>
                <c:pt idx="6399">
                  <c:v>-4.0030000000000001</c:v>
                </c:pt>
                <c:pt idx="6400">
                  <c:v>-4.4987000000000004</c:v>
                </c:pt>
                <c:pt idx="6401">
                  <c:v>-4.9866000000000001</c:v>
                </c:pt>
                <c:pt idx="6402">
                  <c:v>-5.4089999999999998</c:v>
                </c:pt>
                <c:pt idx="6403">
                  <c:v>-5.7706</c:v>
                </c:pt>
                <c:pt idx="6404">
                  <c:v>-6.1021999999999998</c:v>
                </c:pt>
                <c:pt idx="6405">
                  <c:v>-6.3113000000000001</c:v>
                </c:pt>
                <c:pt idx="6406">
                  <c:v>-6.4885999999999999</c:v>
                </c:pt>
                <c:pt idx="6407">
                  <c:v>-6.6833</c:v>
                </c:pt>
                <c:pt idx="6408">
                  <c:v>-6.7709000000000001</c:v>
                </c:pt>
                <c:pt idx="6409">
                  <c:v>-6.8789999999999996</c:v>
                </c:pt>
                <c:pt idx="6410">
                  <c:v>-6.9442000000000004</c:v>
                </c:pt>
                <c:pt idx="6411">
                  <c:v>-6.9493</c:v>
                </c:pt>
                <c:pt idx="6412">
                  <c:v>-6.9535</c:v>
                </c:pt>
                <c:pt idx="6413">
                  <c:v>-7.0281000000000002</c:v>
                </c:pt>
                <c:pt idx="6414">
                  <c:v>-7.1593999999999998</c:v>
                </c:pt>
                <c:pt idx="6415">
                  <c:v>-7.2050999999999998</c:v>
                </c:pt>
                <c:pt idx="6416">
                  <c:v>-7.3474000000000004</c:v>
                </c:pt>
                <c:pt idx="6417">
                  <c:v>-7.3400999999999996</c:v>
                </c:pt>
                <c:pt idx="6418">
                  <c:v>-7.2545000000000002</c:v>
                </c:pt>
                <c:pt idx="6419">
                  <c:v>-7.2298999999999998</c:v>
                </c:pt>
                <c:pt idx="6420">
                  <c:v>-7.1981999999999999</c:v>
                </c:pt>
                <c:pt idx="6421">
                  <c:v>-7.2704000000000004</c:v>
                </c:pt>
                <c:pt idx="6422">
                  <c:v>-7.3227000000000002</c:v>
                </c:pt>
                <c:pt idx="6423">
                  <c:v>-7.4047999999999998</c:v>
                </c:pt>
                <c:pt idx="6424">
                  <c:v>-7.5510000000000002</c:v>
                </c:pt>
                <c:pt idx="6425">
                  <c:v>-7.6505999999999998</c:v>
                </c:pt>
                <c:pt idx="6426">
                  <c:v>-7.7481999999999998</c:v>
                </c:pt>
                <c:pt idx="6427">
                  <c:v>-7.8155000000000001</c:v>
                </c:pt>
                <c:pt idx="6428">
                  <c:v>-7.9196</c:v>
                </c:pt>
                <c:pt idx="6429">
                  <c:v>-8.1274999999999995</c:v>
                </c:pt>
                <c:pt idx="6430">
                  <c:v>-8.2986000000000004</c:v>
                </c:pt>
                <c:pt idx="6431">
                  <c:v>-8.5172000000000008</c:v>
                </c:pt>
                <c:pt idx="6432">
                  <c:v>-8.7896999999999998</c:v>
                </c:pt>
                <c:pt idx="6433">
                  <c:v>-9.0512999999999995</c:v>
                </c:pt>
                <c:pt idx="6434">
                  <c:v>-9.3108000000000004</c:v>
                </c:pt>
                <c:pt idx="6435">
                  <c:v>-9.5424000000000007</c:v>
                </c:pt>
                <c:pt idx="6436">
                  <c:v>-9.7414000000000005</c:v>
                </c:pt>
                <c:pt idx="6437">
                  <c:v>-10.028</c:v>
                </c:pt>
                <c:pt idx="6438">
                  <c:v>-10.236000000000001</c:v>
                </c:pt>
                <c:pt idx="6439">
                  <c:v>-10.394</c:v>
                </c:pt>
                <c:pt idx="6440">
                  <c:v>-10.379</c:v>
                </c:pt>
                <c:pt idx="6441">
                  <c:v>-10.4</c:v>
                </c:pt>
                <c:pt idx="6442">
                  <c:v>-10.471</c:v>
                </c:pt>
                <c:pt idx="6443">
                  <c:v>-10.481</c:v>
                </c:pt>
                <c:pt idx="6444">
                  <c:v>-10.814</c:v>
                </c:pt>
                <c:pt idx="6445">
                  <c:v>-11.340999999999999</c:v>
                </c:pt>
                <c:pt idx="6446">
                  <c:v>-11.987</c:v>
                </c:pt>
                <c:pt idx="6447">
                  <c:v>-12.742000000000001</c:v>
                </c:pt>
                <c:pt idx="6448">
                  <c:v>-13.48</c:v>
                </c:pt>
                <c:pt idx="6449">
                  <c:v>-13.994</c:v>
                </c:pt>
                <c:pt idx="6450">
                  <c:v>-14.404</c:v>
                </c:pt>
                <c:pt idx="6451">
                  <c:v>-14.803000000000001</c:v>
                </c:pt>
                <c:pt idx="6452">
                  <c:v>-15.153</c:v>
                </c:pt>
                <c:pt idx="6453">
                  <c:v>-15.587999999999999</c:v>
                </c:pt>
                <c:pt idx="6454">
                  <c:v>-16.315000000000001</c:v>
                </c:pt>
                <c:pt idx="6455">
                  <c:v>-17</c:v>
                </c:pt>
                <c:pt idx="6456">
                  <c:v>-17.925000000000001</c:v>
                </c:pt>
                <c:pt idx="6457">
                  <c:v>-19.359000000000002</c:v>
                </c:pt>
                <c:pt idx="6458">
                  <c:v>-20.878</c:v>
                </c:pt>
                <c:pt idx="6459">
                  <c:v>-22.161000000000001</c:v>
                </c:pt>
                <c:pt idx="6460">
                  <c:v>-23.158000000000001</c:v>
                </c:pt>
                <c:pt idx="6461">
                  <c:v>-24.001000000000001</c:v>
                </c:pt>
                <c:pt idx="6462">
                  <c:v>-24.795999999999999</c:v>
                </c:pt>
                <c:pt idx="6463">
                  <c:v>-25.588999999999999</c:v>
                </c:pt>
                <c:pt idx="6464">
                  <c:v>-26.474</c:v>
                </c:pt>
                <c:pt idx="6465">
                  <c:v>-27.285</c:v>
                </c:pt>
                <c:pt idx="6466">
                  <c:v>-28.213000000000001</c:v>
                </c:pt>
                <c:pt idx="6467">
                  <c:v>-29.465</c:v>
                </c:pt>
                <c:pt idx="6468">
                  <c:v>-31.172999999999998</c:v>
                </c:pt>
                <c:pt idx="6469">
                  <c:v>-33.192</c:v>
                </c:pt>
                <c:pt idx="6470">
                  <c:v>-34.987000000000002</c:v>
                </c:pt>
                <c:pt idx="6471">
                  <c:v>-36.110999999999997</c:v>
                </c:pt>
                <c:pt idx="6472">
                  <c:v>-36.808999999999997</c:v>
                </c:pt>
                <c:pt idx="6473">
                  <c:v>-37.158000000000001</c:v>
                </c:pt>
                <c:pt idx="6474">
                  <c:v>-37.683</c:v>
                </c:pt>
                <c:pt idx="6475">
                  <c:v>-38.591999999999999</c:v>
                </c:pt>
                <c:pt idx="6476">
                  <c:v>-39.654000000000003</c:v>
                </c:pt>
                <c:pt idx="6477">
                  <c:v>-40.811999999999998</c:v>
                </c:pt>
                <c:pt idx="6478">
                  <c:v>-42.158000000000001</c:v>
                </c:pt>
                <c:pt idx="6479">
                  <c:v>-43.622999999999998</c:v>
                </c:pt>
                <c:pt idx="6480">
                  <c:v>-45.247999999999998</c:v>
                </c:pt>
                <c:pt idx="6481">
                  <c:v>-46.902999999999999</c:v>
                </c:pt>
                <c:pt idx="6482">
                  <c:v>-48.759</c:v>
                </c:pt>
                <c:pt idx="6483">
                  <c:v>-50.469000000000001</c:v>
                </c:pt>
                <c:pt idx="6484">
                  <c:v>-51.58</c:v>
                </c:pt>
                <c:pt idx="6485">
                  <c:v>-52.113999999999997</c:v>
                </c:pt>
                <c:pt idx="6486">
                  <c:v>-52.972000000000001</c:v>
                </c:pt>
                <c:pt idx="6487">
                  <c:v>-53.643999999999998</c:v>
                </c:pt>
                <c:pt idx="6488">
                  <c:v>-53.866999999999997</c:v>
                </c:pt>
                <c:pt idx="6489">
                  <c:v>-54.325000000000003</c:v>
                </c:pt>
                <c:pt idx="6490">
                  <c:v>-55.155000000000001</c:v>
                </c:pt>
                <c:pt idx="6491">
                  <c:v>-56.478999999999999</c:v>
                </c:pt>
                <c:pt idx="6492">
                  <c:v>-58.033999999999999</c:v>
                </c:pt>
                <c:pt idx="6493">
                  <c:v>-59.350999999999999</c:v>
                </c:pt>
                <c:pt idx="6494">
                  <c:v>-60.47</c:v>
                </c:pt>
                <c:pt idx="6495">
                  <c:v>-60.756</c:v>
                </c:pt>
                <c:pt idx="6496">
                  <c:v>-60.84</c:v>
                </c:pt>
                <c:pt idx="6497">
                  <c:v>-61.116999999999997</c:v>
                </c:pt>
                <c:pt idx="6498">
                  <c:v>-61.448999999999998</c:v>
                </c:pt>
                <c:pt idx="6499">
                  <c:v>-62.776000000000003</c:v>
                </c:pt>
                <c:pt idx="6500">
                  <c:v>-64.233000000000004</c:v>
                </c:pt>
                <c:pt idx="6501">
                  <c:v>-65.05</c:v>
                </c:pt>
                <c:pt idx="6502">
                  <c:v>-65.102999999999994</c:v>
                </c:pt>
                <c:pt idx="6503">
                  <c:v>-64.850999999999999</c:v>
                </c:pt>
                <c:pt idx="6504">
                  <c:v>-65.277000000000001</c:v>
                </c:pt>
                <c:pt idx="6505">
                  <c:v>-66.301000000000002</c:v>
                </c:pt>
                <c:pt idx="6506">
                  <c:v>-67.301000000000002</c:v>
                </c:pt>
                <c:pt idx="6507">
                  <c:v>-67.863</c:v>
                </c:pt>
                <c:pt idx="6508">
                  <c:v>-68.087000000000003</c:v>
                </c:pt>
                <c:pt idx="6509">
                  <c:v>-67.858000000000004</c:v>
                </c:pt>
                <c:pt idx="6510">
                  <c:v>-67.516000000000005</c:v>
                </c:pt>
                <c:pt idx="6511">
                  <c:v>-67.884</c:v>
                </c:pt>
                <c:pt idx="6512">
                  <c:v>-68.712000000000003</c:v>
                </c:pt>
                <c:pt idx="6513">
                  <c:v>-69.626999999999995</c:v>
                </c:pt>
                <c:pt idx="6514">
                  <c:v>-70.245000000000005</c:v>
                </c:pt>
                <c:pt idx="6515">
                  <c:v>-70.536000000000001</c:v>
                </c:pt>
                <c:pt idx="6516">
                  <c:v>-70.742000000000004</c:v>
                </c:pt>
                <c:pt idx="6517">
                  <c:v>-70.566000000000003</c:v>
                </c:pt>
                <c:pt idx="6518">
                  <c:v>-70.231999999999999</c:v>
                </c:pt>
                <c:pt idx="6519">
                  <c:v>-70.319000000000003</c:v>
                </c:pt>
                <c:pt idx="6520">
                  <c:v>-71.039000000000001</c:v>
                </c:pt>
                <c:pt idx="6521">
                  <c:v>-71.769000000000005</c:v>
                </c:pt>
                <c:pt idx="6522">
                  <c:v>-71.703000000000003</c:v>
                </c:pt>
                <c:pt idx="6523">
                  <c:v>-71.162000000000006</c:v>
                </c:pt>
                <c:pt idx="6524">
                  <c:v>-71.406000000000006</c:v>
                </c:pt>
                <c:pt idx="6525">
                  <c:v>-70.947999999999993</c:v>
                </c:pt>
                <c:pt idx="6526">
                  <c:v>-70.917000000000002</c:v>
                </c:pt>
                <c:pt idx="6527">
                  <c:v>-71.626000000000005</c:v>
                </c:pt>
                <c:pt idx="6528">
                  <c:v>-71.819000000000003</c:v>
                </c:pt>
                <c:pt idx="6529">
                  <c:v>-71.73</c:v>
                </c:pt>
                <c:pt idx="6530">
                  <c:v>-71.466999999999999</c:v>
                </c:pt>
                <c:pt idx="6531">
                  <c:v>-71.239000000000004</c:v>
                </c:pt>
                <c:pt idx="6532">
                  <c:v>-70.637</c:v>
                </c:pt>
                <c:pt idx="6533">
                  <c:v>-69.77</c:v>
                </c:pt>
                <c:pt idx="6534">
                  <c:v>-68.986000000000004</c:v>
                </c:pt>
                <c:pt idx="6535">
                  <c:v>-68.474999999999994</c:v>
                </c:pt>
                <c:pt idx="6536">
                  <c:v>-67.653999999999996</c:v>
                </c:pt>
                <c:pt idx="6537">
                  <c:v>-66.507999999999996</c:v>
                </c:pt>
                <c:pt idx="6538">
                  <c:v>-65.433000000000007</c:v>
                </c:pt>
                <c:pt idx="6539">
                  <c:v>-64.716999999999999</c:v>
                </c:pt>
                <c:pt idx="6540">
                  <c:v>-65.326999999999998</c:v>
                </c:pt>
                <c:pt idx="6541">
                  <c:v>-65.709999999999994</c:v>
                </c:pt>
                <c:pt idx="6542">
                  <c:v>-65.7</c:v>
                </c:pt>
                <c:pt idx="6543">
                  <c:v>-65.277000000000001</c:v>
                </c:pt>
                <c:pt idx="6544">
                  <c:v>-64.177999999999997</c:v>
                </c:pt>
                <c:pt idx="6545">
                  <c:v>-62.514000000000003</c:v>
                </c:pt>
                <c:pt idx="6546">
                  <c:v>-60.649000000000001</c:v>
                </c:pt>
                <c:pt idx="6547">
                  <c:v>-58.823</c:v>
                </c:pt>
                <c:pt idx="6548">
                  <c:v>-57.085000000000001</c:v>
                </c:pt>
                <c:pt idx="6549">
                  <c:v>-55.7</c:v>
                </c:pt>
                <c:pt idx="6550">
                  <c:v>-54.387</c:v>
                </c:pt>
                <c:pt idx="6551">
                  <c:v>-52.656999999999996</c:v>
                </c:pt>
                <c:pt idx="6552">
                  <c:v>-50.761000000000003</c:v>
                </c:pt>
                <c:pt idx="6553">
                  <c:v>-49.399000000000001</c:v>
                </c:pt>
                <c:pt idx="6554">
                  <c:v>-49.715000000000003</c:v>
                </c:pt>
                <c:pt idx="6555">
                  <c:v>-49.052</c:v>
                </c:pt>
                <c:pt idx="6556">
                  <c:v>-46.936</c:v>
                </c:pt>
                <c:pt idx="6557">
                  <c:v>-43.631999999999998</c:v>
                </c:pt>
                <c:pt idx="6558">
                  <c:v>-39.710999999999999</c:v>
                </c:pt>
                <c:pt idx="6559">
                  <c:v>-35.997</c:v>
                </c:pt>
                <c:pt idx="6560">
                  <c:v>-34.557000000000002</c:v>
                </c:pt>
                <c:pt idx="6561">
                  <c:v>-31.728000000000002</c:v>
                </c:pt>
                <c:pt idx="6562">
                  <c:v>-30.207000000000001</c:v>
                </c:pt>
                <c:pt idx="6563">
                  <c:v>-29.222999999999999</c:v>
                </c:pt>
                <c:pt idx="6564">
                  <c:v>-28.675999999999998</c:v>
                </c:pt>
                <c:pt idx="6565">
                  <c:v>-27.553999999999998</c:v>
                </c:pt>
                <c:pt idx="6566">
                  <c:v>-26.72</c:v>
                </c:pt>
                <c:pt idx="6567">
                  <c:v>-25.45</c:v>
                </c:pt>
                <c:pt idx="6568">
                  <c:v>-23.817</c:v>
                </c:pt>
                <c:pt idx="6569">
                  <c:v>-22.146999999999998</c:v>
                </c:pt>
                <c:pt idx="6570">
                  <c:v>-20.399999999999999</c:v>
                </c:pt>
                <c:pt idx="6571">
                  <c:v>-18.673999999999999</c:v>
                </c:pt>
                <c:pt idx="6572">
                  <c:v>-17.158999999999999</c:v>
                </c:pt>
                <c:pt idx="6573">
                  <c:v>-15.756</c:v>
                </c:pt>
                <c:pt idx="6574">
                  <c:v>-14.585000000000001</c:v>
                </c:pt>
                <c:pt idx="6575">
                  <c:v>-13.526</c:v>
                </c:pt>
                <c:pt idx="6576">
                  <c:v>-12.673</c:v>
                </c:pt>
                <c:pt idx="6577">
                  <c:v>-11.906000000000001</c:v>
                </c:pt>
                <c:pt idx="6578">
                  <c:v>-11.212999999999999</c:v>
                </c:pt>
                <c:pt idx="6579">
                  <c:v>-10.903</c:v>
                </c:pt>
                <c:pt idx="6580">
                  <c:v>-10.704000000000001</c:v>
                </c:pt>
                <c:pt idx="6581">
                  <c:v>-10.438000000000001</c:v>
                </c:pt>
                <c:pt idx="6582">
                  <c:v>-10.093999999999999</c:v>
                </c:pt>
                <c:pt idx="6583">
                  <c:v>-9.6506000000000007</c:v>
                </c:pt>
                <c:pt idx="6584">
                  <c:v>-9.3171999999999997</c:v>
                </c:pt>
                <c:pt idx="6585">
                  <c:v>-9.1443999999999992</c:v>
                </c:pt>
                <c:pt idx="6586">
                  <c:v>-9.0129000000000001</c:v>
                </c:pt>
                <c:pt idx="6587">
                  <c:v>-8.8184000000000005</c:v>
                </c:pt>
                <c:pt idx="6588">
                  <c:v>-8.5617000000000001</c:v>
                </c:pt>
                <c:pt idx="6589">
                  <c:v>-8.3290000000000006</c:v>
                </c:pt>
                <c:pt idx="6590">
                  <c:v>-8.1034000000000006</c:v>
                </c:pt>
                <c:pt idx="6591">
                  <c:v>-7.9581999999999997</c:v>
                </c:pt>
                <c:pt idx="6592">
                  <c:v>-7.8998999999999997</c:v>
                </c:pt>
                <c:pt idx="6593">
                  <c:v>-7.8384999999999998</c:v>
                </c:pt>
                <c:pt idx="6594">
                  <c:v>-7.8259999999999996</c:v>
                </c:pt>
                <c:pt idx="6595">
                  <c:v>-7.7553000000000001</c:v>
                </c:pt>
                <c:pt idx="6596">
                  <c:v>-7.6375000000000002</c:v>
                </c:pt>
                <c:pt idx="6597">
                  <c:v>-7.5282</c:v>
                </c:pt>
                <c:pt idx="6598">
                  <c:v>-7.3943000000000003</c:v>
                </c:pt>
                <c:pt idx="6599">
                  <c:v>-7.2869999999999999</c:v>
                </c:pt>
                <c:pt idx="6600">
                  <c:v>-7.2984</c:v>
                </c:pt>
                <c:pt idx="6601">
                  <c:v>-7.4363000000000001</c:v>
                </c:pt>
                <c:pt idx="6602">
                  <c:v>-7.5735999999999999</c:v>
                </c:pt>
                <c:pt idx="6603">
                  <c:v>-7.5945999999999998</c:v>
                </c:pt>
                <c:pt idx="6604">
                  <c:v>-7.5388000000000002</c:v>
                </c:pt>
                <c:pt idx="6605">
                  <c:v>-7.3251999999999997</c:v>
                </c:pt>
                <c:pt idx="6606">
                  <c:v>-7.0583999999999998</c:v>
                </c:pt>
                <c:pt idx="6607">
                  <c:v>-6.8507999999999996</c:v>
                </c:pt>
                <c:pt idx="6608">
                  <c:v>-6.6563999999999997</c:v>
                </c:pt>
                <c:pt idx="6609">
                  <c:v>-6.5735000000000001</c:v>
                </c:pt>
                <c:pt idx="6610">
                  <c:v>-6.4798</c:v>
                </c:pt>
                <c:pt idx="6611">
                  <c:v>-6.2912999999999997</c:v>
                </c:pt>
                <c:pt idx="6612">
                  <c:v>-6.1631</c:v>
                </c:pt>
                <c:pt idx="6613">
                  <c:v>-5.9828000000000001</c:v>
                </c:pt>
                <c:pt idx="6614">
                  <c:v>-5.7527999999999997</c:v>
                </c:pt>
                <c:pt idx="6615">
                  <c:v>-5.4249000000000001</c:v>
                </c:pt>
                <c:pt idx="6616">
                  <c:v>-5.0536000000000003</c:v>
                </c:pt>
                <c:pt idx="6617">
                  <c:v>-4.5587999999999997</c:v>
                </c:pt>
                <c:pt idx="6618">
                  <c:v>-4.0548999999999999</c:v>
                </c:pt>
                <c:pt idx="6619">
                  <c:v>-3.8077000000000001</c:v>
                </c:pt>
                <c:pt idx="6620">
                  <c:v>-3.6509</c:v>
                </c:pt>
                <c:pt idx="6621">
                  <c:v>-3.5457999999999998</c:v>
                </c:pt>
                <c:pt idx="6622">
                  <c:v>-3.3418999999999999</c:v>
                </c:pt>
                <c:pt idx="6623">
                  <c:v>-2.9998999999999998</c:v>
                </c:pt>
                <c:pt idx="6624">
                  <c:v>-2.6785000000000001</c:v>
                </c:pt>
                <c:pt idx="6625">
                  <c:v>-2.2938000000000001</c:v>
                </c:pt>
                <c:pt idx="6626">
                  <c:v>-1.7838000000000001</c:v>
                </c:pt>
                <c:pt idx="6627">
                  <c:v>-1.2231000000000001</c:v>
                </c:pt>
                <c:pt idx="6628">
                  <c:v>-0.46551999999999999</c:v>
                </c:pt>
                <c:pt idx="6629">
                  <c:v>0.44051000000000001</c:v>
                </c:pt>
                <c:pt idx="6630">
                  <c:v>1.4488000000000001</c:v>
                </c:pt>
                <c:pt idx="6631">
                  <c:v>2.5998000000000001</c:v>
                </c:pt>
                <c:pt idx="6632">
                  <c:v>3.6661000000000001</c:v>
                </c:pt>
                <c:pt idx="6633">
                  <c:v>4.6174999999999997</c:v>
                </c:pt>
                <c:pt idx="6634">
                  <c:v>5.4915000000000003</c:v>
                </c:pt>
                <c:pt idx="6635">
                  <c:v>6.383</c:v>
                </c:pt>
                <c:pt idx="6636">
                  <c:v>7.2068000000000003</c:v>
                </c:pt>
                <c:pt idx="6637">
                  <c:v>8.1219000000000001</c:v>
                </c:pt>
                <c:pt idx="6638">
                  <c:v>9.4131</c:v>
                </c:pt>
                <c:pt idx="6639">
                  <c:v>10.853999999999999</c:v>
                </c:pt>
                <c:pt idx="6640">
                  <c:v>12.295999999999999</c:v>
                </c:pt>
                <c:pt idx="6641">
                  <c:v>13.643000000000001</c:v>
                </c:pt>
                <c:pt idx="6642">
                  <c:v>14.666</c:v>
                </c:pt>
                <c:pt idx="6643">
                  <c:v>15.388</c:v>
                </c:pt>
                <c:pt idx="6644">
                  <c:v>16.181000000000001</c:v>
                </c:pt>
                <c:pt idx="6645">
                  <c:v>17.062000000000001</c:v>
                </c:pt>
                <c:pt idx="6646">
                  <c:v>18.009</c:v>
                </c:pt>
                <c:pt idx="6647">
                  <c:v>19.07</c:v>
                </c:pt>
                <c:pt idx="6648">
                  <c:v>20.177</c:v>
                </c:pt>
                <c:pt idx="6649">
                  <c:v>21.495000000000001</c:v>
                </c:pt>
                <c:pt idx="6650">
                  <c:v>22.859000000000002</c:v>
                </c:pt>
                <c:pt idx="6651">
                  <c:v>23.878</c:v>
                </c:pt>
                <c:pt idx="6652">
                  <c:v>24.550999999999998</c:v>
                </c:pt>
                <c:pt idx="6653">
                  <c:v>25.178000000000001</c:v>
                </c:pt>
                <c:pt idx="6654">
                  <c:v>25.914999999999999</c:v>
                </c:pt>
                <c:pt idx="6655">
                  <c:v>27.175000000000001</c:v>
                </c:pt>
                <c:pt idx="6656">
                  <c:v>28.562000000000001</c:v>
                </c:pt>
                <c:pt idx="6657">
                  <c:v>29.87</c:v>
                </c:pt>
                <c:pt idx="6658">
                  <c:v>31.157</c:v>
                </c:pt>
                <c:pt idx="6659">
                  <c:v>32.451000000000001</c:v>
                </c:pt>
                <c:pt idx="6660">
                  <c:v>33.584000000000003</c:v>
                </c:pt>
                <c:pt idx="6661">
                  <c:v>34.465000000000003</c:v>
                </c:pt>
                <c:pt idx="6662">
                  <c:v>35.215000000000003</c:v>
                </c:pt>
                <c:pt idx="6663">
                  <c:v>35.61</c:v>
                </c:pt>
                <c:pt idx="6664">
                  <c:v>35.768000000000001</c:v>
                </c:pt>
                <c:pt idx="6665">
                  <c:v>35.814</c:v>
                </c:pt>
                <c:pt idx="6666">
                  <c:v>35.915999999999997</c:v>
                </c:pt>
                <c:pt idx="6667">
                  <c:v>36.563000000000002</c:v>
                </c:pt>
                <c:pt idx="6668">
                  <c:v>37.716000000000001</c:v>
                </c:pt>
                <c:pt idx="6669">
                  <c:v>39.009</c:v>
                </c:pt>
                <c:pt idx="6670">
                  <c:v>40.136000000000003</c:v>
                </c:pt>
                <c:pt idx="6671">
                  <c:v>40.886000000000003</c:v>
                </c:pt>
                <c:pt idx="6672">
                  <c:v>41.485999999999997</c:v>
                </c:pt>
                <c:pt idx="6673">
                  <c:v>42.017000000000003</c:v>
                </c:pt>
                <c:pt idx="6674">
                  <c:v>42.616</c:v>
                </c:pt>
                <c:pt idx="6675">
                  <c:v>43.335000000000001</c:v>
                </c:pt>
                <c:pt idx="6676">
                  <c:v>43.869</c:v>
                </c:pt>
                <c:pt idx="6677">
                  <c:v>44.277000000000001</c:v>
                </c:pt>
                <c:pt idx="6678">
                  <c:v>44.801000000000002</c:v>
                </c:pt>
                <c:pt idx="6679">
                  <c:v>45.273000000000003</c:v>
                </c:pt>
                <c:pt idx="6680">
                  <c:v>45.965000000000003</c:v>
                </c:pt>
                <c:pt idx="6681">
                  <c:v>47.012999999999998</c:v>
                </c:pt>
                <c:pt idx="6682">
                  <c:v>47.94</c:v>
                </c:pt>
                <c:pt idx="6683">
                  <c:v>48.167999999999999</c:v>
                </c:pt>
                <c:pt idx="6684">
                  <c:v>47.975000000000001</c:v>
                </c:pt>
                <c:pt idx="6685">
                  <c:v>48</c:v>
                </c:pt>
                <c:pt idx="6686">
                  <c:v>48.408999999999999</c:v>
                </c:pt>
                <c:pt idx="6687">
                  <c:v>49.345999999999997</c:v>
                </c:pt>
                <c:pt idx="6688">
                  <c:v>50.42</c:v>
                </c:pt>
                <c:pt idx="6689">
                  <c:v>51.183</c:v>
                </c:pt>
                <c:pt idx="6690">
                  <c:v>51.499000000000002</c:v>
                </c:pt>
                <c:pt idx="6691">
                  <c:v>51.82</c:v>
                </c:pt>
                <c:pt idx="6692">
                  <c:v>52.173999999999999</c:v>
                </c:pt>
                <c:pt idx="6693">
                  <c:v>52.822000000000003</c:v>
                </c:pt>
                <c:pt idx="6694">
                  <c:v>53.189</c:v>
                </c:pt>
                <c:pt idx="6695">
                  <c:v>53.198999999999998</c:v>
                </c:pt>
                <c:pt idx="6696">
                  <c:v>53.140999999999998</c:v>
                </c:pt>
                <c:pt idx="6697">
                  <c:v>52.875999999999998</c:v>
                </c:pt>
                <c:pt idx="6698">
                  <c:v>53.098999999999997</c:v>
                </c:pt>
                <c:pt idx="6699">
                  <c:v>53.603000000000002</c:v>
                </c:pt>
                <c:pt idx="6700">
                  <c:v>54.055999999999997</c:v>
                </c:pt>
                <c:pt idx="6701">
                  <c:v>54.093000000000004</c:v>
                </c:pt>
                <c:pt idx="6702">
                  <c:v>53.843000000000004</c:v>
                </c:pt>
                <c:pt idx="6703">
                  <c:v>53.773000000000003</c:v>
                </c:pt>
                <c:pt idx="6704">
                  <c:v>54.11</c:v>
                </c:pt>
                <c:pt idx="6705">
                  <c:v>54.685000000000002</c:v>
                </c:pt>
                <c:pt idx="6706">
                  <c:v>55.133000000000003</c:v>
                </c:pt>
                <c:pt idx="6707">
                  <c:v>55.406999999999996</c:v>
                </c:pt>
                <c:pt idx="6708">
                  <c:v>55.58</c:v>
                </c:pt>
                <c:pt idx="6709">
                  <c:v>55.514000000000003</c:v>
                </c:pt>
                <c:pt idx="6710">
                  <c:v>55.597000000000001</c:v>
                </c:pt>
                <c:pt idx="6711">
                  <c:v>55.847999999999999</c:v>
                </c:pt>
                <c:pt idx="6712">
                  <c:v>56.362000000000002</c:v>
                </c:pt>
                <c:pt idx="6713">
                  <c:v>56.960999999999999</c:v>
                </c:pt>
                <c:pt idx="6714">
                  <c:v>56.915999999999997</c:v>
                </c:pt>
                <c:pt idx="6715">
                  <c:v>56.433999999999997</c:v>
                </c:pt>
                <c:pt idx="6716">
                  <c:v>55.917999999999999</c:v>
                </c:pt>
                <c:pt idx="6717">
                  <c:v>55.835000000000001</c:v>
                </c:pt>
                <c:pt idx="6718">
                  <c:v>56.444000000000003</c:v>
                </c:pt>
                <c:pt idx="6719">
                  <c:v>57.031999999999996</c:v>
                </c:pt>
                <c:pt idx="6720">
                  <c:v>57.384999999999998</c:v>
                </c:pt>
                <c:pt idx="6721">
                  <c:v>57.835999999999999</c:v>
                </c:pt>
                <c:pt idx="6722">
                  <c:v>58.241</c:v>
                </c:pt>
                <c:pt idx="6723">
                  <c:v>58.426000000000002</c:v>
                </c:pt>
                <c:pt idx="6724">
                  <c:v>58.616999999999997</c:v>
                </c:pt>
                <c:pt idx="6725">
                  <c:v>58.97</c:v>
                </c:pt>
                <c:pt idx="6726">
                  <c:v>58.795999999999999</c:v>
                </c:pt>
                <c:pt idx="6727">
                  <c:v>58.673000000000002</c:v>
                </c:pt>
                <c:pt idx="6728">
                  <c:v>58.91</c:v>
                </c:pt>
                <c:pt idx="6729">
                  <c:v>59.029000000000003</c:v>
                </c:pt>
                <c:pt idx="6730">
                  <c:v>59.570999999999998</c:v>
                </c:pt>
                <c:pt idx="6731">
                  <c:v>60.436</c:v>
                </c:pt>
                <c:pt idx="6732">
                  <c:v>60.843000000000004</c:v>
                </c:pt>
                <c:pt idx="6733">
                  <c:v>60.734000000000002</c:v>
                </c:pt>
                <c:pt idx="6734">
                  <c:v>60.537999999999997</c:v>
                </c:pt>
                <c:pt idx="6735">
                  <c:v>60.444000000000003</c:v>
                </c:pt>
                <c:pt idx="6736">
                  <c:v>60.378</c:v>
                </c:pt>
                <c:pt idx="6737">
                  <c:v>60.341999999999999</c:v>
                </c:pt>
                <c:pt idx="6738">
                  <c:v>60.241</c:v>
                </c:pt>
                <c:pt idx="6739">
                  <c:v>60.155999999999999</c:v>
                </c:pt>
                <c:pt idx="6740">
                  <c:v>59.886000000000003</c:v>
                </c:pt>
                <c:pt idx="6741">
                  <c:v>59.41</c:v>
                </c:pt>
                <c:pt idx="6742">
                  <c:v>59.354999999999997</c:v>
                </c:pt>
                <c:pt idx="6743">
                  <c:v>59.603999999999999</c:v>
                </c:pt>
                <c:pt idx="6744">
                  <c:v>59.607999999999997</c:v>
                </c:pt>
                <c:pt idx="6745">
                  <c:v>59.243000000000002</c:v>
                </c:pt>
                <c:pt idx="6746">
                  <c:v>58.603000000000002</c:v>
                </c:pt>
                <c:pt idx="6747">
                  <c:v>57.695</c:v>
                </c:pt>
                <c:pt idx="6748">
                  <c:v>56.523000000000003</c:v>
                </c:pt>
                <c:pt idx="6749">
                  <c:v>55.145000000000003</c:v>
                </c:pt>
                <c:pt idx="6750">
                  <c:v>53.683999999999997</c:v>
                </c:pt>
                <c:pt idx="6751">
                  <c:v>51.945999999999998</c:v>
                </c:pt>
                <c:pt idx="6752">
                  <c:v>49.991</c:v>
                </c:pt>
                <c:pt idx="6753">
                  <c:v>48.262999999999998</c:v>
                </c:pt>
                <c:pt idx="6754">
                  <c:v>46.610999999999997</c:v>
                </c:pt>
                <c:pt idx="6755">
                  <c:v>44.707999999999998</c:v>
                </c:pt>
                <c:pt idx="6756">
                  <c:v>42.552999999999997</c:v>
                </c:pt>
                <c:pt idx="6757">
                  <c:v>40.226999999999997</c:v>
                </c:pt>
                <c:pt idx="6758">
                  <c:v>37.427999999999997</c:v>
                </c:pt>
                <c:pt idx="6759">
                  <c:v>34.183</c:v>
                </c:pt>
                <c:pt idx="6760">
                  <c:v>30.870999999999999</c:v>
                </c:pt>
                <c:pt idx="6761">
                  <c:v>27.257000000000001</c:v>
                </c:pt>
                <c:pt idx="6762">
                  <c:v>23.507000000000001</c:v>
                </c:pt>
                <c:pt idx="6763">
                  <c:v>20.678999999999998</c:v>
                </c:pt>
                <c:pt idx="6764">
                  <c:v>18.742999999999999</c:v>
                </c:pt>
                <c:pt idx="6765">
                  <c:v>17.143999999999998</c:v>
                </c:pt>
                <c:pt idx="6766">
                  <c:v>15.757</c:v>
                </c:pt>
                <c:pt idx="6767">
                  <c:v>14.404</c:v>
                </c:pt>
                <c:pt idx="6768">
                  <c:v>13.04</c:v>
                </c:pt>
                <c:pt idx="6769">
                  <c:v>11.59</c:v>
                </c:pt>
                <c:pt idx="6770">
                  <c:v>10.234999999999999</c:v>
                </c:pt>
                <c:pt idx="6771">
                  <c:v>8.9375999999999998</c:v>
                </c:pt>
                <c:pt idx="6772">
                  <c:v>7.8552</c:v>
                </c:pt>
                <c:pt idx="6773">
                  <c:v>7.0057</c:v>
                </c:pt>
                <c:pt idx="6774">
                  <c:v>6.2968999999999999</c:v>
                </c:pt>
                <c:pt idx="6775">
                  <c:v>5.5979999999999999</c:v>
                </c:pt>
                <c:pt idx="6776">
                  <c:v>4.8844000000000003</c:v>
                </c:pt>
                <c:pt idx="6777">
                  <c:v>4.1882999999999999</c:v>
                </c:pt>
                <c:pt idx="6778">
                  <c:v>3.5036</c:v>
                </c:pt>
                <c:pt idx="6779">
                  <c:v>2.6650999999999998</c:v>
                </c:pt>
                <c:pt idx="6780">
                  <c:v>1.8358000000000001</c:v>
                </c:pt>
                <c:pt idx="6781">
                  <c:v>1.0423</c:v>
                </c:pt>
                <c:pt idx="6782">
                  <c:v>0.21041000000000001</c:v>
                </c:pt>
                <c:pt idx="6783">
                  <c:v>-0.52705000000000002</c:v>
                </c:pt>
                <c:pt idx="6784">
                  <c:v>-1.0638000000000001</c:v>
                </c:pt>
                <c:pt idx="6785">
                  <c:v>-1.4423999999999999</c:v>
                </c:pt>
                <c:pt idx="6786">
                  <c:v>-1.7612000000000001</c:v>
                </c:pt>
                <c:pt idx="6787">
                  <c:v>-1.9744999999999999</c:v>
                </c:pt>
                <c:pt idx="6788">
                  <c:v>-2.2210000000000001</c:v>
                </c:pt>
                <c:pt idx="6789">
                  <c:v>-2.4948000000000001</c:v>
                </c:pt>
                <c:pt idx="6790">
                  <c:v>-2.8071000000000002</c:v>
                </c:pt>
                <c:pt idx="6791">
                  <c:v>-3.1179999999999999</c:v>
                </c:pt>
                <c:pt idx="6792">
                  <c:v>-3.3778999999999999</c:v>
                </c:pt>
                <c:pt idx="6793">
                  <c:v>-3.5815000000000001</c:v>
                </c:pt>
                <c:pt idx="6794">
                  <c:v>-3.8374000000000001</c:v>
                </c:pt>
                <c:pt idx="6795">
                  <c:v>-4.0346000000000002</c:v>
                </c:pt>
                <c:pt idx="6796">
                  <c:v>-4.1947999999999999</c:v>
                </c:pt>
                <c:pt idx="6797">
                  <c:v>-4.4352</c:v>
                </c:pt>
                <c:pt idx="6798">
                  <c:v>-4.6369999999999996</c:v>
                </c:pt>
                <c:pt idx="6799">
                  <c:v>-4.5903</c:v>
                </c:pt>
                <c:pt idx="6800">
                  <c:v>-4.3125</c:v>
                </c:pt>
                <c:pt idx="6801">
                  <c:v>-4.0861999999999998</c:v>
                </c:pt>
                <c:pt idx="6802">
                  <c:v>-4.1163999999999996</c:v>
                </c:pt>
                <c:pt idx="6803">
                  <c:v>-4.2355999999999998</c:v>
                </c:pt>
                <c:pt idx="6804">
                  <c:v>-4.3842999999999996</c:v>
                </c:pt>
                <c:pt idx="6805">
                  <c:v>-4.4919000000000002</c:v>
                </c:pt>
                <c:pt idx="6806">
                  <c:v>-4.2820999999999998</c:v>
                </c:pt>
                <c:pt idx="6807">
                  <c:v>-3.7831999999999999</c:v>
                </c:pt>
                <c:pt idx="6808">
                  <c:v>-3.5861000000000001</c:v>
                </c:pt>
                <c:pt idx="6809">
                  <c:v>-3.8388</c:v>
                </c:pt>
                <c:pt idx="6810">
                  <c:v>-3.9681000000000002</c:v>
                </c:pt>
                <c:pt idx="6811">
                  <c:v>-3.9276</c:v>
                </c:pt>
                <c:pt idx="6812">
                  <c:v>-3.9782999999999999</c:v>
                </c:pt>
                <c:pt idx="6813">
                  <c:v>-4.1082000000000001</c:v>
                </c:pt>
                <c:pt idx="6814">
                  <c:v>-4.1454000000000004</c:v>
                </c:pt>
                <c:pt idx="6815">
                  <c:v>-4.1882000000000001</c:v>
                </c:pt>
                <c:pt idx="6816">
                  <c:v>-4.1395</c:v>
                </c:pt>
                <c:pt idx="6817">
                  <c:v>-4.0279999999999996</c:v>
                </c:pt>
                <c:pt idx="6818">
                  <c:v>-3.8584000000000001</c:v>
                </c:pt>
                <c:pt idx="6819">
                  <c:v>-3.9674</c:v>
                </c:pt>
                <c:pt idx="6820">
                  <c:v>-4.0721999999999996</c:v>
                </c:pt>
                <c:pt idx="6821">
                  <c:v>-4.0495000000000001</c:v>
                </c:pt>
                <c:pt idx="6822">
                  <c:v>-4.1566000000000001</c:v>
                </c:pt>
                <c:pt idx="6823">
                  <c:v>-4.3296999999999999</c:v>
                </c:pt>
                <c:pt idx="6824">
                  <c:v>-4.4604999999999997</c:v>
                </c:pt>
                <c:pt idx="6825">
                  <c:v>-4.4078999999999997</c:v>
                </c:pt>
                <c:pt idx="6826">
                  <c:v>-4.4051</c:v>
                </c:pt>
                <c:pt idx="6827">
                  <c:v>-4.5730000000000004</c:v>
                </c:pt>
                <c:pt idx="6828">
                  <c:v>-4.5313999999999997</c:v>
                </c:pt>
                <c:pt idx="6829">
                  <c:v>-4.5731000000000002</c:v>
                </c:pt>
                <c:pt idx="6830">
                  <c:v>-4.7314999999999996</c:v>
                </c:pt>
                <c:pt idx="6831">
                  <c:v>-4.8406000000000002</c:v>
                </c:pt>
                <c:pt idx="6832">
                  <c:v>-4.9824000000000002</c:v>
                </c:pt>
                <c:pt idx="6833">
                  <c:v>-5.1397000000000004</c:v>
                </c:pt>
                <c:pt idx="6834">
                  <c:v>-5.3861999999999997</c:v>
                </c:pt>
                <c:pt idx="6835">
                  <c:v>-5.5991</c:v>
                </c:pt>
                <c:pt idx="6836">
                  <c:v>-5.8303000000000003</c:v>
                </c:pt>
                <c:pt idx="6837">
                  <c:v>-5.9566999999999997</c:v>
                </c:pt>
                <c:pt idx="6838">
                  <c:v>-5.8926999999999996</c:v>
                </c:pt>
                <c:pt idx="6839">
                  <c:v>-5.9013999999999998</c:v>
                </c:pt>
                <c:pt idx="6840">
                  <c:v>-6.0644999999999998</c:v>
                </c:pt>
                <c:pt idx="6841">
                  <c:v>-6.3968999999999996</c:v>
                </c:pt>
                <c:pt idx="6842">
                  <c:v>-6.6140999999999996</c:v>
                </c:pt>
                <c:pt idx="6843">
                  <c:v>-6.5625</c:v>
                </c:pt>
                <c:pt idx="6844">
                  <c:v>-6.9843000000000002</c:v>
                </c:pt>
                <c:pt idx="6845">
                  <c:v>-7.5717999999999996</c:v>
                </c:pt>
                <c:pt idx="6846">
                  <c:v>-7.7727000000000004</c:v>
                </c:pt>
                <c:pt idx="6847">
                  <c:v>-7.8155999999999999</c:v>
                </c:pt>
                <c:pt idx="6848">
                  <c:v>-7.8453999999999997</c:v>
                </c:pt>
                <c:pt idx="6849">
                  <c:v>-7.8563000000000001</c:v>
                </c:pt>
                <c:pt idx="6850">
                  <c:v>-8.2053999999999991</c:v>
                </c:pt>
                <c:pt idx="6851">
                  <c:v>-8.5169999999999995</c:v>
                </c:pt>
                <c:pt idx="6852">
                  <c:v>-8.6524999999999999</c:v>
                </c:pt>
                <c:pt idx="6853">
                  <c:v>-8.7698999999999998</c:v>
                </c:pt>
                <c:pt idx="6854">
                  <c:v>-8.8491</c:v>
                </c:pt>
                <c:pt idx="6855">
                  <c:v>-8.8628999999999998</c:v>
                </c:pt>
                <c:pt idx="6856">
                  <c:v>-9.4614999999999991</c:v>
                </c:pt>
                <c:pt idx="6857">
                  <c:v>-10.058</c:v>
                </c:pt>
                <c:pt idx="6858">
                  <c:v>-10.368</c:v>
                </c:pt>
                <c:pt idx="6859">
                  <c:v>-10.420999999999999</c:v>
                </c:pt>
                <c:pt idx="6860">
                  <c:v>-10.397</c:v>
                </c:pt>
                <c:pt idx="6861">
                  <c:v>-10.353</c:v>
                </c:pt>
                <c:pt idx="6862">
                  <c:v>-10.362</c:v>
                </c:pt>
                <c:pt idx="6863">
                  <c:v>-10.252000000000001</c:v>
                </c:pt>
                <c:pt idx="6864">
                  <c:v>-10.33</c:v>
                </c:pt>
                <c:pt idx="6865">
                  <c:v>-10.446999999999999</c:v>
                </c:pt>
                <c:pt idx="6866">
                  <c:v>-10.516999999999999</c:v>
                </c:pt>
                <c:pt idx="6867">
                  <c:v>-10.59</c:v>
                </c:pt>
                <c:pt idx="6868">
                  <c:v>-10.561999999999999</c:v>
                </c:pt>
                <c:pt idx="6869">
                  <c:v>-10.544</c:v>
                </c:pt>
                <c:pt idx="6870">
                  <c:v>-10.68</c:v>
                </c:pt>
                <c:pt idx="6871">
                  <c:v>-10.882999999999999</c:v>
                </c:pt>
                <c:pt idx="6872">
                  <c:v>-11.175000000000001</c:v>
                </c:pt>
                <c:pt idx="6873">
                  <c:v>-11.286</c:v>
                </c:pt>
                <c:pt idx="6874">
                  <c:v>-11.327999999999999</c:v>
                </c:pt>
                <c:pt idx="6875">
                  <c:v>-11.728</c:v>
                </c:pt>
                <c:pt idx="6876">
                  <c:v>-12.071999999999999</c:v>
                </c:pt>
                <c:pt idx="6877">
                  <c:v>-12.548</c:v>
                </c:pt>
                <c:pt idx="6878">
                  <c:v>-13.154</c:v>
                </c:pt>
                <c:pt idx="6879">
                  <c:v>-13.599</c:v>
                </c:pt>
                <c:pt idx="6880">
                  <c:v>-13.923999999999999</c:v>
                </c:pt>
                <c:pt idx="6881">
                  <c:v>-14.115</c:v>
                </c:pt>
                <c:pt idx="6882">
                  <c:v>-14.196999999999999</c:v>
                </c:pt>
                <c:pt idx="6883">
                  <c:v>-14.141</c:v>
                </c:pt>
                <c:pt idx="6884">
                  <c:v>-14.233000000000001</c:v>
                </c:pt>
                <c:pt idx="6885">
                  <c:v>-14.497</c:v>
                </c:pt>
                <c:pt idx="6886">
                  <c:v>-14.911</c:v>
                </c:pt>
                <c:pt idx="6887">
                  <c:v>-15.361000000000001</c:v>
                </c:pt>
                <c:pt idx="6888">
                  <c:v>-15.919</c:v>
                </c:pt>
                <c:pt idx="6889">
                  <c:v>-16.702000000000002</c:v>
                </c:pt>
                <c:pt idx="6890">
                  <c:v>-17.440999999999999</c:v>
                </c:pt>
                <c:pt idx="6891">
                  <c:v>-18.016999999999999</c:v>
                </c:pt>
                <c:pt idx="6892">
                  <c:v>-18.658000000000001</c:v>
                </c:pt>
                <c:pt idx="6893">
                  <c:v>-19.402000000000001</c:v>
                </c:pt>
                <c:pt idx="6894">
                  <c:v>-20.579000000000001</c:v>
                </c:pt>
                <c:pt idx="6895">
                  <c:v>-21.829000000000001</c:v>
                </c:pt>
                <c:pt idx="6896">
                  <c:v>-23.013999999999999</c:v>
                </c:pt>
                <c:pt idx="6897">
                  <c:v>-24.245000000000001</c:v>
                </c:pt>
                <c:pt idx="6898">
                  <c:v>-25.498000000000001</c:v>
                </c:pt>
                <c:pt idx="6899">
                  <c:v>-26.832999999999998</c:v>
                </c:pt>
                <c:pt idx="6900">
                  <c:v>-28.135999999999999</c:v>
                </c:pt>
                <c:pt idx="6901">
                  <c:v>-29.454000000000001</c:v>
                </c:pt>
                <c:pt idx="6902">
                  <c:v>-30.91</c:v>
                </c:pt>
                <c:pt idx="6903">
                  <c:v>-31.948</c:v>
                </c:pt>
                <c:pt idx="6904">
                  <c:v>-32.924999999999997</c:v>
                </c:pt>
                <c:pt idx="6905">
                  <c:v>-34.012999999999998</c:v>
                </c:pt>
                <c:pt idx="6906">
                  <c:v>-35.335000000000001</c:v>
                </c:pt>
                <c:pt idx="6907">
                  <c:v>-37.192999999999998</c:v>
                </c:pt>
                <c:pt idx="6908">
                  <c:v>-38.54</c:v>
                </c:pt>
                <c:pt idx="6909">
                  <c:v>-39.369999999999997</c:v>
                </c:pt>
                <c:pt idx="6910">
                  <c:v>-40.192</c:v>
                </c:pt>
                <c:pt idx="6911">
                  <c:v>-40.97</c:v>
                </c:pt>
                <c:pt idx="6912">
                  <c:v>-41.762</c:v>
                </c:pt>
                <c:pt idx="6913">
                  <c:v>-43.043999999999997</c:v>
                </c:pt>
                <c:pt idx="6914">
                  <c:v>-44.790999999999997</c:v>
                </c:pt>
                <c:pt idx="6915">
                  <c:v>-46.112000000000002</c:v>
                </c:pt>
                <c:pt idx="6916">
                  <c:v>-47.177999999999997</c:v>
                </c:pt>
                <c:pt idx="6917">
                  <c:v>-48.264000000000003</c:v>
                </c:pt>
                <c:pt idx="6918">
                  <c:v>-49.378999999999998</c:v>
                </c:pt>
                <c:pt idx="6919">
                  <c:v>-50.52</c:v>
                </c:pt>
                <c:pt idx="6920">
                  <c:v>-51.503999999999998</c:v>
                </c:pt>
                <c:pt idx="6921">
                  <c:v>-52.167999999999999</c:v>
                </c:pt>
                <c:pt idx="6922">
                  <c:v>-53.051000000000002</c:v>
                </c:pt>
                <c:pt idx="6923">
                  <c:v>-54.540999999999997</c:v>
                </c:pt>
                <c:pt idx="6924">
                  <c:v>-56.152000000000001</c:v>
                </c:pt>
                <c:pt idx="6925">
                  <c:v>-57.47</c:v>
                </c:pt>
                <c:pt idx="6926">
                  <c:v>-58.671999999999997</c:v>
                </c:pt>
                <c:pt idx="6927">
                  <c:v>-60.462000000000003</c:v>
                </c:pt>
                <c:pt idx="6928">
                  <c:v>-62.281999999999996</c:v>
                </c:pt>
                <c:pt idx="6929">
                  <c:v>-63.73</c:v>
                </c:pt>
                <c:pt idx="6930">
                  <c:v>-64.34</c:v>
                </c:pt>
                <c:pt idx="6931">
                  <c:v>-64.59</c:v>
                </c:pt>
                <c:pt idx="6932">
                  <c:v>-64.427999999999997</c:v>
                </c:pt>
                <c:pt idx="6933">
                  <c:v>-64.248000000000005</c:v>
                </c:pt>
                <c:pt idx="6934">
                  <c:v>-64.515000000000001</c:v>
                </c:pt>
                <c:pt idx="6935">
                  <c:v>-65.742000000000004</c:v>
                </c:pt>
                <c:pt idx="6936">
                  <c:v>-67.686999999999998</c:v>
                </c:pt>
                <c:pt idx="6937">
                  <c:v>-69.768000000000001</c:v>
                </c:pt>
                <c:pt idx="6938">
                  <c:v>-70.632000000000005</c:v>
                </c:pt>
                <c:pt idx="6939">
                  <c:v>-71.179000000000002</c:v>
                </c:pt>
                <c:pt idx="6940">
                  <c:v>-71.162000000000006</c:v>
                </c:pt>
                <c:pt idx="6941">
                  <c:v>-71.658000000000001</c:v>
                </c:pt>
                <c:pt idx="6942">
                  <c:v>-72.033000000000001</c:v>
                </c:pt>
                <c:pt idx="6943">
                  <c:v>-72.358999999999995</c:v>
                </c:pt>
                <c:pt idx="6944">
                  <c:v>-72.298000000000002</c:v>
                </c:pt>
                <c:pt idx="6945">
                  <c:v>-72.084000000000003</c:v>
                </c:pt>
                <c:pt idx="6946">
                  <c:v>-71.972999999999999</c:v>
                </c:pt>
                <c:pt idx="6947">
                  <c:v>-73.061999999999998</c:v>
                </c:pt>
                <c:pt idx="6948">
                  <c:v>-74.331999999999994</c:v>
                </c:pt>
                <c:pt idx="6949">
                  <c:v>-75.128</c:v>
                </c:pt>
                <c:pt idx="6950">
                  <c:v>-75.141999999999996</c:v>
                </c:pt>
                <c:pt idx="6951">
                  <c:v>-74.736000000000004</c:v>
                </c:pt>
                <c:pt idx="6952">
                  <c:v>-73.451999999999998</c:v>
                </c:pt>
                <c:pt idx="6953">
                  <c:v>-72.748999999999995</c:v>
                </c:pt>
                <c:pt idx="6954">
                  <c:v>-72.566000000000003</c:v>
                </c:pt>
                <c:pt idx="6955">
                  <c:v>-72.572999999999993</c:v>
                </c:pt>
                <c:pt idx="6956">
                  <c:v>-72.722999999999999</c:v>
                </c:pt>
                <c:pt idx="6957">
                  <c:v>-73.299000000000007</c:v>
                </c:pt>
                <c:pt idx="6958">
                  <c:v>-73.707999999999998</c:v>
                </c:pt>
                <c:pt idx="6959">
                  <c:v>-74.016000000000005</c:v>
                </c:pt>
                <c:pt idx="6960">
                  <c:v>-73.998999999999995</c:v>
                </c:pt>
                <c:pt idx="6961">
                  <c:v>-73.234999999999999</c:v>
                </c:pt>
                <c:pt idx="6962">
                  <c:v>-72.256</c:v>
                </c:pt>
                <c:pt idx="6963">
                  <c:v>-72.025000000000006</c:v>
                </c:pt>
                <c:pt idx="6964">
                  <c:v>-72.180000000000007</c:v>
                </c:pt>
                <c:pt idx="6965">
                  <c:v>-71.849999999999994</c:v>
                </c:pt>
                <c:pt idx="6966">
                  <c:v>-72.2</c:v>
                </c:pt>
                <c:pt idx="6967">
                  <c:v>-73.350999999999999</c:v>
                </c:pt>
                <c:pt idx="6968">
                  <c:v>-73.796999999999997</c:v>
                </c:pt>
                <c:pt idx="6969">
                  <c:v>-74.355000000000004</c:v>
                </c:pt>
                <c:pt idx="6970">
                  <c:v>-74.692999999999998</c:v>
                </c:pt>
                <c:pt idx="6971">
                  <c:v>-74.385999999999996</c:v>
                </c:pt>
                <c:pt idx="6972">
                  <c:v>-73.667000000000002</c:v>
                </c:pt>
                <c:pt idx="6973">
                  <c:v>-72.581000000000003</c:v>
                </c:pt>
                <c:pt idx="6974">
                  <c:v>-71.638999999999996</c:v>
                </c:pt>
                <c:pt idx="6975">
                  <c:v>-70.706999999999994</c:v>
                </c:pt>
                <c:pt idx="6976">
                  <c:v>-70.22</c:v>
                </c:pt>
                <c:pt idx="6977">
                  <c:v>-69.760000000000005</c:v>
                </c:pt>
                <c:pt idx="6978">
                  <c:v>-69.305000000000007</c:v>
                </c:pt>
                <c:pt idx="6979">
                  <c:v>-68.988</c:v>
                </c:pt>
                <c:pt idx="6980">
                  <c:v>-69.432000000000002</c:v>
                </c:pt>
                <c:pt idx="6981">
                  <c:v>-69.602999999999994</c:v>
                </c:pt>
                <c:pt idx="6982">
                  <c:v>-69.078000000000003</c:v>
                </c:pt>
                <c:pt idx="6983">
                  <c:v>-68.320999999999998</c:v>
                </c:pt>
                <c:pt idx="6984">
                  <c:v>-67.322000000000003</c:v>
                </c:pt>
                <c:pt idx="6985">
                  <c:v>-65.834999999999994</c:v>
                </c:pt>
                <c:pt idx="6986">
                  <c:v>-64.227000000000004</c:v>
                </c:pt>
                <c:pt idx="6987">
                  <c:v>-62.780999999999999</c:v>
                </c:pt>
                <c:pt idx="6988">
                  <c:v>-61.298999999999999</c:v>
                </c:pt>
                <c:pt idx="6989">
                  <c:v>-59.78</c:v>
                </c:pt>
                <c:pt idx="6990">
                  <c:v>-58.24</c:v>
                </c:pt>
                <c:pt idx="6991">
                  <c:v>-56.515000000000001</c:v>
                </c:pt>
                <c:pt idx="6992">
                  <c:v>-54.902999999999999</c:v>
                </c:pt>
                <c:pt idx="6993">
                  <c:v>-53.47</c:v>
                </c:pt>
                <c:pt idx="6994">
                  <c:v>-52.116999999999997</c:v>
                </c:pt>
                <c:pt idx="6995">
                  <c:v>-50.722999999999999</c:v>
                </c:pt>
                <c:pt idx="6996">
                  <c:v>-48.649000000000001</c:v>
                </c:pt>
                <c:pt idx="6997">
                  <c:v>-46.557000000000002</c:v>
                </c:pt>
                <c:pt idx="6998">
                  <c:v>-44.125</c:v>
                </c:pt>
                <c:pt idx="6999">
                  <c:v>-41.777000000000001</c:v>
                </c:pt>
                <c:pt idx="7000">
                  <c:v>-38.808</c:v>
                </c:pt>
                <c:pt idx="7001">
                  <c:v>-35.906999999999996</c:v>
                </c:pt>
                <c:pt idx="7002">
                  <c:v>-33.430999999999997</c:v>
                </c:pt>
                <c:pt idx="7003">
                  <c:v>-31.23</c:v>
                </c:pt>
                <c:pt idx="7004">
                  <c:v>-29.545000000000002</c:v>
                </c:pt>
                <c:pt idx="7005">
                  <c:v>-27.95</c:v>
                </c:pt>
                <c:pt idx="7006">
                  <c:v>-26.684000000000001</c:v>
                </c:pt>
                <c:pt idx="7007">
                  <c:v>-25.600999999999999</c:v>
                </c:pt>
                <c:pt idx="7008">
                  <c:v>-24.326000000000001</c:v>
                </c:pt>
                <c:pt idx="7009">
                  <c:v>-22.617999999999999</c:v>
                </c:pt>
                <c:pt idx="7010">
                  <c:v>-21.029</c:v>
                </c:pt>
                <c:pt idx="7011">
                  <c:v>-19.786000000000001</c:v>
                </c:pt>
                <c:pt idx="7012">
                  <c:v>-18.573</c:v>
                </c:pt>
                <c:pt idx="7013">
                  <c:v>-17.298999999999999</c:v>
                </c:pt>
                <c:pt idx="7014">
                  <c:v>-16.04</c:v>
                </c:pt>
                <c:pt idx="7015">
                  <c:v>-14.907</c:v>
                </c:pt>
                <c:pt idx="7016">
                  <c:v>-13.851000000000001</c:v>
                </c:pt>
                <c:pt idx="7017">
                  <c:v>-12.983000000000001</c:v>
                </c:pt>
                <c:pt idx="7018">
                  <c:v>-12.279</c:v>
                </c:pt>
                <c:pt idx="7019">
                  <c:v>-11.654999999999999</c:v>
                </c:pt>
                <c:pt idx="7020">
                  <c:v>-11.159000000000001</c:v>
                </c:pt>
                <c:pt idx="7021">
                  <c:v>-10.638</c:v>
                </c:pt>
                <c:pt idx="7022">
                  <c:v>-10.211</c:v>
                </c:pt>
                <c:pt idx="7023">
                  <c:v>-9.8272999999999993</c:v>
                </c:pt>
                <c:pt idx="7024">
                  <c:v>-9.5896000000000008</c:v>
                </c:pt>
                <c:pt idx="7025">
                  <c:v>-9.3666999999999998</c:v>
                </c:pt>
                <c:pt idx="7026">
                  <c:v>-9.1483000000000008</c:v>
                </c:pt>
                <c:pt idx="7027">
                  <c:v>-9.1042000000000005</c:v>
                </c:pt>
                <c:pt idx="7028">
                  <c:v>-9.0869</c:v>
                </c:pt>
                <c:pt idx="7029">
                  <c:v>-8.9527999999999999</c:v>
                </c:pt>
                <c:pt idx="7030">
                  <c:v>-8.8876000000000008</c:v>
                </c:pt>
                <c:pt idx="7031">
                  <c:v>-8.6494</c:v>
                </c:pt>
                <c:pt idx="7032">
                  <c:v>-8.3529999999999998</c:v>
                </c:pt>
                <c:pt idx="7033">
                  <c:v>-8.1588999999999992</c:v>
                </c:pt>
                <c:pt idx="7034">
                  <c:v>-8.1687999999999992</c:v>
                </c:pt>
                <c:pt idx="7035">
                  <c:v>-8.2807999999999993</c:v>
                </c:pt>
                <c:pt idx="7036">
                  <c:v>-8.3737999999999992</c:v>
                </c:pt>
                <c:pt idx="7037">
                  <c:v>-8.3721999999999994</c:v>
                </c:pt>
                <c:pt idx="7038">
                  <c:v>-8.3941999999999997</c:v>
                </c:pt>
                <c:pt idx="7039">
                  <c:v>-8.5625999999999998</c:v>
                </c:pt>
                <c:pt idx="7040">
                  <c:v>-8.5840999999999994</c:v>
                </c:pt>
                <c:pt idx="7041">
                  <c:v>-8.4097000000000008</c:v>
                </c:pt>
                <c:pt idx="7042">
                  <c:v>-8.1944999999999997</c:v>
                </c:pt>
                <c:pt idx="7043">
                  <c:v>-7.9931000000000001</c:v>
                </c:pt>
                <c:pt idx="7044">
                  <c:v>-7.9908999999999999</c:v>
                </c:pt>
                <c:pt idx="7045">
                  <c:v>-8.0404999999999998</c:v>
                </c:pt>
                <c:pt idx="7046">
                  <c:v>-7.9313000000000002</c:v>
                </c:pt>
                <c:pt idx="7047">
                  <c:v>-7.9103000000000003</c:v>
                </c:pt>
                <c:pt idx="7048">
                  <c:v>-7.8170000000000002</c:v>
                </c:pt>
                <c:pt idx="7049">
                  <c:v>-7.6742999999999997</c:v>
                </c:pt>
                <c:pt idx="7050">
                  <c:v>-7.5103999999999997</c:v>
                </c:pt>
                <c:pt idx="7051">
                  <c:v>-7.2465000000000002</c:v>
                </c:pt>
                <c:pt idx="7052">
                  <c:v>-6.8552</c:v>
                </c:pt>
                <c:pt idx="7053">
                  <c:v>-6.3369999999999997</c:v>
                </c:pt>
                <c:pt idx="7054">
                  <c:v>-5.8513000000000002</c:v>
                </c:pt>
                <c:pt idx="7055">
                  <c:v>-5.4188999999999998</c:v>
                </c:pt>
                <c:pt idx="7056">
                  <c:v>-5.0205000000000002</c:v>
                </c:pt>
                <c:pt idx="7057">
                  <c:v>-4.63</c:v>
                </c:pt>
                <c:pt idx="7058">
                  <c:v>-4.1669999999999998</c:v>
                </c:pt>
                <c:pt idx="7059">
                  <c:v>-3.84</c:v>
                </c:pt>
                <c:pt idx="7060">
                  <c:v>-3.3329</c:v>
                </c:pt>
                <c:pt idx="7061">
                  <c:v>-2.3782999999999999</c:v>
                </c:pt>
                <c:pt idx="7062">
                  <c:v>-1.4008</c:v>
                </c:pt>
                <c:pt idx="7063">
                  <c:v>-0.63188</c:v>
                </c:pt>
                <c:pt idx="7064">
                  <c:v>-0.13128999999999999</c:v>
                </c:pt>
                <c:pt idx="7065">
                  <c:v>0.35982999999999998</c:v>
                </c:pt>
                <c:pt idx="7066">
                  <c:v>1.0668</c:v>
                </c:pt>
                <c:pt idx="7067">
                  <c:v>2.0651000000000002</c:v>
                </c:pt>
                <c:pt idx="7068">
                  <c:v>3.2288999999999999</c:v>
                </c:pt>
                <c:pt idx="7069">
                  <c:v>4.2465000000000002</c:v>
                </c:pt>
                <c:pt idx="7070">
                  <c:v>5.0224000000000002</c:v>
                </c:pt>
                <c:pt idx="7071">
                  <c:v>5.9005000000000001</c:v>
                </c:pt>
                <c:pt idx="7072">
                  <c:v>7.0019999999999998</c:v>
                </c:pt>
                <c:pt idx="7073">
                  <c:v>8.5370000000000008</c:v>
                </c:pt>
                <c:pt idx="7074">
                  <c:v>10.246</c:v>
                </c:pt>
                <c:pt idx="7075">
                  <c:v>11.864000000000001</c:v>
                </c:pt>
                <c:pt idx="7076">
                  <c:v>12.701000000000001</c:v>
                </c:pt>
                <c:pt idx="7077">
                  <c:v>13.237</c:v>
                </c:pt>
                <c:pt idx="7078">
                  <c:v>13.78</c:v>
                </c:pt>
                <c:pt idx="7079">
                  <c:v>14.305</c:v>
                </c:pt>
                <c:pt idx="7080">
                  <c:v>14.757</c:v>
                </c:pt>
                <c:pt idx="7081">
                  <c:v>15.228</c:v>
                </c:pt>
                <c:pt idx="7082">
                  <c:v>15.836</c:v>
                </c:pt>
                <c:pt idx="7083">
                  <c:v>16.600000000000001</c:v>
                </c:pt>
                <c:pt idx="7084">
                  <c:v>17.462</c:v>
                </c:pt>
                <c:pt idx="7085">
                  <c:v>18.535</c:v>
                </c:pt>
                <c:pt idx="7086">
                  <c:v>19.588999999999999</c:v>
                </c:pt>
                <c:pt idx="7087">
                  <c:v>20.43</c:v>
                </c:pt>
                <c:pt idx="7088">
                  <c:v>21.117000000000001</c:v>
                </c:pt>
                <c:pt idx="7089">
                  <c:v>21.63</c:v>
                </c:pt>
                <c:pt idx="7090">
                  <c:v>22.151</c:v>
                </c:pt>
                <c:pt idx="7091">
                  <c:v>22.745999999999999</c:v>
                </c:pt>
                <c:pt idx="7092">
                  <c:v>23.378</c:v>
                </c:pt>
                <c:pt idx="7093">
                  <c:v>24.097000000000001</c:v>
                </c:pt>
                <c:pt idx="7094">
                  <c:v>24.992999999999999</c:v>
                </c:pt>
                <c:pt idx="7095">
                  <c:v>25.870999999999999</c:v>
                </c:pt>
                <c:pt idx="7096">
                  <c:v>26.687000000000001</c:v>
                </c:pt>
                <c:pt idx="7097">
                  <c:v>27.683</c:v>
                </c:pt>
                <c:pt idx="7098">
                  <c:v>28.571000000000002</c:v>
                </c:pt>
                <c:pt idx="7099">
                  <c:v>29.245000000000001</c:v>
                </c:pt>
                <c:pt idx="7100">
                  <c:v>29.954999999999998</c:v>
                </c:pt>
                <c:pt idx="7101">
                  <c:v>30.666</c:v>
                </c:pt>
                <c:pt idx="7102">
                  <c:v>31.18</c:v>
                </c:pt>
                <c:pt idx="7103">
                  <c:v>31.574999999999999</c:v>
                </c:pt>
                <c:pt idx="7104">
                  <c:v>31.98</c:v>
                </c:pt>
                <c:pt idx="7105">
                  <c:v>32.585999999999999</c:v>
                </c:pt>
                <c:pt idx="7106">
                  <c:v>33.5</c:v>
                </c:pt>
                <c:pt idx="7107">
                  <c:v>34.396000000000001</c:v>
                </c:pt>
                <c:pt idx="7108">
                  <c:v>35.162999999999997</c:v>
                </c:pt>
                <c:pt idx="7109">
                  <c:v>35.902000000000001</c:v>
                </c:pt>
                <c:pt idx="7110">
                  <c:v>36.64</c:v>
                </c:pt>
                <c:pt idx="7111">
                  <c:v>37.340000000000003</c:v>
                </c:pt>
                <c:pt idx="7112">
                  <c:v>37.868000000000002</c:v>
                </c:pt>
                <c:pt idx="7113">
                  <c:v>38.317999999999998</c:v>
                </c:pt>
                <c:pt idx="7114">
                  <c:v>38.726999999999997</c:v>
                </c:pt>
                <c:pt idx="7115">
                  <c:v>39.192999999999998</c:v>
                </c:pt>
                <c:pt idx="7116">
                  <c:v>39.597000000000001</c:v>
                </c:pt>
                <c:pt idx="7117">
                  <c:v>39.905000000000001</c:v>
                </c:pt>
                <c:pt idx="7118">
                  <c:v>40.231000000000002</c:v>
                </c:pt>
                <c:pt idx="7119">
                  <c:v>40.335999999999999</c:v>
                </c:pt>
                <c:pt idx="7120">
                  <c:v>40.401000000000003</c:v>
                </c:pt>
                <c:pt idx="7121">
                  <c:v>40.545999999999999</c:v>
                </c:pt>
                <c:pt idx="7122">
                  <c:v>40.715000000000003</c:v>
                </c:pt>
                <c:pt idx="7123">
                  <c:v>40.962000000000003</c:v>
                </c:pt>
                <c:pt idx="7124">
                  <c:v>41.104999999999997</c:v>
                </c:pt>
                <c:pt idx="7125">
                  <c:v>41.298999999999999</c:v>
                </c:pt>
                <c:pt idx="7126">
                  <c:v>41.526000000000003</c:v>
                </c:pt>
                <c:pt idx="7127">
                  <c:v>41.781999999999996</c:v>
                </c:pt>
                <c:pt idx="7128">
                  <c:v>42.088000000000001</c:v>
                </c:pt>
                <c:pt idx="7129">
                  <c:v>42.197000000000003</c:v>
                </c:pt>
                <c:pt idx="7130">
                  <c:v>42.347999999999999</c:v>
                </c:pt>
                <c:pt idx="7131">
                  <c:v>42.703000000000003</c:v>
                </c:pt>
                <c:pt idx="7132">
                  <c:v>42.951000000000001</c:v>
                </c:pt>
                <c:pt idx="7133">
                  <c:v>43.28</c:v>
                </c:pt>
                <c:pt idx="7134">
                  <c:v>43.783999999999999</c:v>
                </c:pt>
                <c:pt idx="7135">
                  <c:v>44.244</c:v>
                </c:pt>
                <c:pt idx="7136">
                  <c:v>44.718000000000004</c:v>
                </c:pt>
                <c:pt idx="7137">
                  <c:v>45.142000000000003</c:v>
                </c:pt>
                <c:pt idx="7138">
                  <c:v>45.408999999999999</c:v>
                </c:pt>
                <c:pt idx="7139">
                  <c:v>45.524000000000001</c:v>
                </c:pt>
                <c:pt idx="7140">
                  <c:v>45.655000000000001</c:v>
                </c:pt>
                <c:pt idx="7141">
                  <c:v>45.716000000000001</c:v>
                </c:pt>
                <c:pt idx="7142">
                  <c:v>45.89</c:v>
                </c:pt>
                <c:pt idx="7143">
                  <c:v>46.215000000000003</c:v>
                </c:pt>
                <c:pt idx="7144">
                  <c:v>46.622</c:v>
                </c:pt>
                <c:pt idx="7145">
                  <c:v>46.923999999999999</c:v>
                </c:pt>
                <c:pt idx="7146">
                  <c:v>47.366999999999997</c:v>
                </c:pt>
                <c:pt idx="7147">
                  <c:v>47.95</c:v>
                </c:pt>
                <c:pt idx="7148">
                  <c:v>48.317999999999998</c:v>
                </c:pt>
                <c:pt idx="7149">
                  <c:v>48.645000000000003</c:v>
                </c:pt>
                <c:pt idx="7150">
                  <c:v>48.682000000000002</c:v>
                </c:pt>
                <c:pt idx="7151">
                  <c:v>48.658999999999999</c:v>
                </c:pt>
                <c:pt idx="7152">
                  <c:v>48.573999999999998</c:v>
                </c:pt>
                <c:pt idx="7153">
                  <c:v>48.607999999999997</c:v>
                </c:pt>
                <c:pt idx="7154">
                  <c:v>48.866999999999997</c:v>
                </c:pt>
                <c:pt idx="7155">
                  <c:v>49.274000000000001</c:v>
                </c:pt>
                <c:pt idx="7156">
                  <c:v>49.96</c:v>
                </c:pt>
                <c:pt idx="7157">
                  <c:v>50.603000000000002</c:v>
                </c:pt>
                <c:pt idx="7158">
                  <c:v>50.844000000000001</c:v>
                </c:pt>
                <c:pt idx="7159">
                  <c:v>50.988</c:v>
                </c:pt>
                <c:pt idx="7160">
                  <c:v>51.064999999999998</c:v>
                </c:pt>
                <c:pt idx="7161">
                  <c:v>51.064</c:v>
                </c:pt>
                <c:pt idx="7162">
                  <c:v>50.872999999999998</c:v>
                </c:pt>
                <c:pt idx="7163">
                  <c:v>50.610999999999997</c:v>
                </c:pt>
                <c:pt idx="7164">
                  <c:v>50.238</c:v>
                </c:pt>
                <c:pt idx="7165">
                  <c:v>49.951000000000001</c:v>
                </c:pt>
                <c:pt idx="7166">
                  <c:v>50.082000000000001</c:v>
                </c:pt>
                <c:pt idx="7167">
                  <c:v>50.158000000000001</c:v>
                </c:pt>
                <c:pt idx="7168">
                  <c:v>50.179000000000002</c:v>
                </c:pt>
                <c:pt idx="7169">
                  <c:v>50.067</c:v>
                </c:pt>
                <c:pt idx="7170">
                  <c:v>49.720999999999997</c:v>
                </c:pt>
                <c:pt idx="7171">
                  <c:v>48.972999999999999</c:v>
                </c:pt>
                <c:pt idx="7172">
                  <c:v>47.890999999999998</c:v>
                </c:pt>
                <c:pt idx="7173">
                  <c:v>46.734999999999999</c:v>
                </c:pt>
                <c:pt idx="7174">
                  <c:v>45.527000000000001</c:v>
                </c:pt>
                <c:pt idx="7175">
                  <c:v>44.037999999999997</c:v>
                </c:pt>
                <c:pt idx="7176">
                  <c:v>42.145000000000003</c:v>
                </c:pt>
                <c:pt idx="7177">
                  <c:v>40.301000000000002</c:v>
                </c:pt>
                <c:pt idx="7178">
                  <c:v>38.436</c:v>
                </c:pt>
                <c:pt idx="7179">
                  <c:v>36.451000000000001</c:v>
                </c:pt>
                <c:pt idx="7180">
                  <c:v>34.493000000000002</c:v>
                </c:pt>
                <c:pt idx="7181">
                  <c:v>32.423000000000002</c:v>
                </c:pt>
                <c:pt idx="7182">
                  <c:v>30.303999999999998</c:v>
                </c:pt>
                <c:pt idx="7183">
                  <c:v>28.207999999999998</c:v>
                </c:pt>
                <c:pt idx="7184">
                  <c:v>26.026</c:v>
                </c:pt>
                <c:pt idx="7185">
                  <c:v>23.779</c:v>
                </c:pt>
                <c:pt idx="7186">
                  <c:v>21.33</c:v>
                </c:pt>
                <c:pt idx="7187">
                  <c:v>18.905000000000001</c:v>
                </c:pt>
                <c:pt idx="7188">
                  <c:v>17.16</c:v>
                </c:pt>
                <c:pt idx="7189">
                  <c:v>15.831</c:v>
                </c:pt>
                <c:pt idx="7190">
                  <c:v>14.518000000000001</c:v>
                </c:pt>
                <c:pt idx="7191">
                  <c:v>13.273</c:v>
                </c:pt>
                <c:pt idx="7192">
                  <c:v>12.067</c:v>
                </c:pt>
                <c:pt idx="7193">
                  <c:v>10.974</c:v>
                </c:pt>
                <c:pt idx="7194">
                  <c:v>9.7866</c:v>
                </c:pt>
                <c:pt idx="7195">
                  <c:v>8.6716999999999995</c:v>
                </c:pt>
                <c:pt idx="7196">
                  <c:v>7.7572000000000001</c:v>
                </c:pt>
                <c:pt idx="7197">
                  <c:v>6.8761000000000001</c:v>
                </c:pt>
                <c:pt idx="7198">
                  <c:v>6.1661999999999999</c:v>
                </c:pt>
                <c:pt idx="7199">
                  <c:v>5.5117000000000003</c:v>
                </c:pt>
                <c:pt idx="7200">
                  <c:v>4.6679000000000004</c:v>
                </c:pt>
                <c:pt idx="7201">
                  <c:v>3.7584</c:v>
                </c:pt>
                <c:pt idx="7202">
                  <c:v>2.7749999999999999</c:v>
                </c:pt>
                <c:pt idx="7203">
                  <c:v>1.927</c:v>
                </c:pt>
                <c:pt idx="7204">
                  <c:v>0.93439000000000005</c:v>
                </c:pt>
                <c:pt idx="7205">
                  <c:v>5.7145000000000001E-2</c:v>
                </c:pt>
                <c:pt idx="7206">
                  <c:v>-0.86878</c:v>
                </c:pt>
                <c:pt idx="7207">
                  <c:v>-1.8629</c:v>
                </c:pt>
                <c:pt idx="7208">
                  <c:v>-2.4441999999999999</c:v>
                </c:pt>
                <c:pt idx="7209">
                  <c:v>-2.9104999999999999</c:v>
                </c:pt>
                <c:pt idx="7210">
                  <c:v>-3.3003999999999998</c:v>
                </c:pt>
                <c:pt idx="7211">
                  <c:v>-3.5988000000000002</c:v>
                </c:pt>
                <c:pt idx="7212">
                  <c:v>-3.9621</c:v>
                </c:pt>
                <c:pt idx="7213">
                  <c:v>-4.2618999999999998</c:v>
                </c:pt>
                <c:pt idx="7214">
                  <c:v>-4.5837000000000003</c:v>
                </c:pt>
                <c:pt idx="7215">
                  <c:v>-4.9645999999999999</c:v>
                </c:pt>
                <c:pt idx="7216">
                  <c:v>-5.2732000000000001</c:v>
                </c:pt>
                <c:pt idx="7217">
                  <c:v>-5.5342000000000002</c:v>
                </c:pt>
                <c:pt idx="7218">
                  <c:v>-5.7436999999999996</c:v>
                </c:pt>
                <c:pt idx="7219">
                  <c:v>-5.9608999999999996</c:v>
                </c:pt>
                <c:pt idx="7220">
                  <c:v>-6.1497000000000002</c:v>
                </c:pt>
                <c:pt idx="7221">
                  <c:v>-6.2901999999999996</c:v>
                </c:pt>
                <c:pt idx="7222">
                  <c:v>-6.4748999999999999</c:v>
                </c:pt>
                <c:pt idx="7223">
                  <c:v>-6.6315999999999997</c:v>
                </c:pt>
                <c:pt idx="7224">
                  <c:v>-6.8258999999999999</c:v>
                </c:pt>
                <c:pt idx="7225">
                  <c:v>-6.9672999999999998</c:v>
                </c:pt>
                <c:pt idx="7226">
                  <c:v>-7.0263999999999998</c:v>
                </c:pt>
                <c:pt idx="7227">
                  <c:v>-7.1341999999999999</c:v>
                </c:pt>
                <c:pt idx="7228">
                  <c:v>-7.2529000000000003</c:v>
                </c:pt>
                <c:pt idx="7229">
                  <c:v>-7.3333000000000004</c:v>
                </c:pt>
                <c:pt idx="7230">
                  <c:v>-7.4391999999999996</c:v>
                </c:pt>
                <c:pt idx="7231">
                  <c:v>-7.4904999999999999</c:v>
                </c:pt>
                <c:pt idx="7232">
                  <c:v>-7.5522999999999998</c:v>
                </c:pt>
                <c:pt idx="7233">
                  <c:v>-7.5777999999999999</c:v>
                </c:pt>
                <c:pt idx="7234">
                  <c:v>-7.5750999999999999</c:v>
                </c:pt>
                <c:pt idx="7235">
                  <c:v>-7.5934999999999997</c:v>
                </c:pt>
                <c:pt idx="7236">
                  <c:v>-7.6260000000000003</c:v>
                </c:pt>
                <c:pt idx="7237">
                  <c:v>-7.6962999999999999</c:v>
                </c:pt>
                <c:pt idx="7238">
                  <c:v>-7.7062999999999997</c:v>
                </c:pt>
                <c:pt idx="7239">
                  <c:v>-7.7836999999999996</c:v>
                </c:pt>
                <c:pt idx="7240">
                  <c:v>-7.8743999999999996</c:v>
                </c:pt>
                <c:pt idx="7241">
                  <c:v>-7.9203999999999999</c:v>
                </c:pt>
                <c:pt idx="7242">
                  <c:v>-7.9843000000000002</c:v>
                </c:pt>
                <c:pt idx="7243">
                  <c:v>-7.9767999999999999</c:v>
                </c:pt>
                <c:pt idx="7244">
                  <c:v>-8.0184999999999995</c:v>
                </c:pt>
                <c:pt idx="7245">
                  <c:v>-8.0541999999999998</c:v>
                </c:pt>
                <c:pt idx="7246">
                  <c:v>-8.0943000000000005</c:v>
                </c:pt>
                <c:pt idx="7247">
                  <c:v>-8.1153999999999993</c:v>
                </c:pt>
                <c:pt idx="7248">
                  <c:v>-8.0782000000000007</c:v>
                </c:pt>
                <c:pt idx="7249">
                  <c:v>-8.0716999999999999</c:v>
                </c:pt>
                <c:pt idx="7250">
                  <c:v>-8.0783000000000005</c:v>
                </c:pt>
                <c:pt idx="7251">
                  <c:v>-8.0657999999999994</c:v>
                </c:pt>
                <c:pt idx="7252">
                  <c:v>-8.0698000000000008</c:v>
                </c:pt>
                <c:pt idx="7253">
                  <c:v>-8.0318000000000005</c:v>
                </c:pt>
                <c:pt idx="7254">
                  <c:v>-8.0157000000000007</c:v>
                </c:pt>
                <c:pt idx="7255">
                  <c:v>-7.9962999999999997</c:v>
                </c:pt>
                <c:pt idx="7256">
                  <c:v>-7.9842000000000004</c:v>
                </c:pt>
                <c:pt idx="7257">
                  <c:v>-8.1182999999999996</c:v>
                </c:pt>
                <c:pt idx="7258">
                  <c:v>-8.1751000000000005</c:v>
                </c:pt>
                <c:pt idx="7259">
                  <c:v>-8.1959999999999997</c:v>
                </c:pt>
                <c:pt idx="7260">
                  <c:v>-8.2190999999999992</c:v>
                </c:pt>
                <c:pt idx="7261">
                  <c:v>-8.1814</c:v>
                </c:pt>
                <c:pt idx="7262">
                  <c:v>-8.1776999999999997</c:v>
                </c:pt>
                <c:pt idx="7263">
                  <c:v>-8.1562000000000001</c:v>
                </c:pt>
                <c:pt idx="7264">
                  <c:v>-8.1515000000000004</c:v>
                </c:pt>
                <c:pt idx="7265">
                  <c:v>-8.2041000000000004</c:v>
                </c:pt>
                <c:pt idx="7266">
                  <c:v>-8.3024000000000004</c:v>
                </c:pt>
                <c:pt idx="7267">
                  <c:v>-8.4170999999999996</c:v>
                </c:pt>
                <c:pt idx="7268">
                  <c:v>-8.4718999999999998</c:v>
                </c:pt>
                <c:pt idx="7269">
                  <c:v>-8.5786999999999995</c:v>
                </c:pt>
                <c:pt idx="7270">
                  <c:v>-8.6964000000000006</c:v>
                </c:pt>
                <c:pt idx="7271">
                  <c:v>-8.7866</c:v>
                </c:pt>
                <c:pt idx="7272">
                  <c:v>-8.9695999999999998</c:v>
                </c:pt>
                <c:pt idx="7273">
                  <c:v>-9.1570999999999998</c:v>
                </c:pt>
                <c:pt idx="7274">
                  <c:v>-9.5143000000000004</c:v>
                </c:pt>
                <c:pt idx="7275">
                  <c:v>-9.8393999999999995</c:v>
                </c:pt>
                <c:pt idx="7276">
                  <c:v>-10.141</c:v>
                </c:pt>
                <c:pt idx="7277">
                  <c:v>-10.56</c:v>
                </c:pt>
                <c:pt idx="7278">
                  <c:v>-10.989000000000001</c:v>
                </c:pt>
                <c:pt idx="7279">
                  <c:v>-11.394</c:v>
                </c:pt>
                <c:pt idx="7280">
                  <c:v>-11.773999999999999</c:v>
                </c:pt>
                <c:pt idx="7281">
                  <c:v>-12.236000000000001</c:v>
                </c:pt>
                <c:pt idx="7282">
                  <c:v>-12.863</c:v>
                </c:pt>
                <c:pt idx="7283">
                  <c:v>-13.476000000000001</c:v>
                </c:pt>
                <c:pt idx="7284">
                  <c:v>-14.353999999999999</c:v>
                </c:pt>
                <c:pt idx="7285">
                  <c:v>-15.233000000000001</c:v>
                </c:pt>
                <c:pt idx="7286">
                  <c:v>-15.949</c:v>
                </c:pt>
                <c:pt idx="7287">
                  <c:v>-16.661000000000001</c:v>
                </c:pt>
                <c:pt idx="7288">
                  <c:v>-17.690999999999999</c:v>
                </c:pt>
                <c:pt idx="7289">
                  <c:v>-18.95</c:v>
                </c:pt>
                <c:pt idx="7290">
                  <c:v>-19.998999999999999</c:v>
                </c:pt>
                <c:pt idx="7291">
                  <c:v>-20.742999999999999</c:v>
                </c:pt>
                <c:pt idx="7292">
                  <c:v>-21.498999999999999</c:v>
                </c:pt>
                <c:pt idx="7293">
                  <c:v>-22.279</c:v>
                </c:pt>
                <c:pt idx="7294">
                  <c:v>-22.995999999999999</c:v>
                </c:pt>
                <c:pt idx="7295">
                  <c:v>-23.727</c:v>
                </c:pt>
                <c:pt idx="7296">
                  <c:v>-24.533999999999999</c:v>
                </c:pt>
                <c:pt idx="7297">
                  <c:v>-25.408000000000001</c:v>
                </c:pt>
                <c:pt idx="7298">
                  <c:v>-26.759</c:v>
                </c:pt>
                <c:pt idx="7299">
                  <c:v>-27.925999999999998</c:v>
                </c:pt>
                <c:pt idx="7300">
                  <c:v>-28.734000000000002</c:v>
                </c:pt>
                <c:pt idx="7301">
                  <c:v>-29.667999999999999</c:v>
                </c:pt>
                <c:pt idx="7302">
                  <c:v>-30.706</c:v>
                </c:pt>
                <c:pt idx="7303">
                  <c:v>-31.315000000000001</c:v>
                </c:pt>
                <c:pt idx="7304">
                  <c:v>-32.006999999999998</c:v>
                </c:pt>
                <c:pt idx="7305">
                  <c:v>-33.270000000000003</c:v>
                </c:pt>
                <c:pt idx="7306">
                  <c:v>-34.424999999999997</c:v>
                </c:pt>
                <c:pt idx="7307">
                  <c:v>-35.482999999999997</c:v>
                </c:pt>
                <c:pt idx="7308">
                  <c:v>-36.140999999999998</c:v>
                </c:pt>
                <c:pt idx="7309">
                  <c:v>-36.423999999999999</c:v>
                </c:pt>
                <c:pt idx="7310">
                  <c:v>-36.924999999999997</c:v>
                </c:pt>
                <c:pt idx="7311">
                  <c:v>-37.994</c:v>
                </c:pt>
                <c:pt idx="7312">
                  <c:v>-39.408000000000001</c:v>
                </c:pt>
                <c:pt idx="7313">
                  <c:v>-40.700000000000003</c:v>
                </c:pt>
                <c:pt idx="7314">
                  <c:v>-41.584000000000003</c:v>
                </c:pt>
                <c:pt idx="7315">
                  <c:v>-42.365000000000002</c:v>
                </c:pt>
                <c:pt idx="7316">
                  <c:v>-43.412999999999997</c:v>
                </c:pt>
                <c:pt idx="7317">
                  <c:v>-45.177</c:v>
                </c:pt>
                <c:pt idx="7318">
                  <c:v>-46.83</c:v>
                </c:pt>
                <c:pt idx="7319">
                  <c:v>-47.86</c:v>
                </c:pt>
                <c:pt idx="7320">
                  <c:v>-48.453000000000003</c:v>
                </c:pt>
                <c:pt idx="7321">
                  <c:v>-48.920999999999999</c:v>
                </c:pt>
                <c:pt idx="7322">
                  <c:v>-49.793999999999997</c:v>
                </c:pt>
                <c:pt idx="7323">
                  <c:v>-51.542000000000002</c:v>
                </c:pt>
                <c:pt idx="7324">
                  <c:v>-53.453000000000003</c:v>
                </c:pt>
                <c:pt idx="7325">
                  <c:v>-54.618000000000002</c:v>
                </c:pt>
                <c:pt idx="7326">
                  <c:v>-55.143999999999998</c:v>
                </c:pt>
                <c:pt idx="7327">
                  <c:v>-55.619</c:v>
                </c:pt>
                <c:pt idx="7328">
                  <c:v>-56.034999999999997</c:v>
                </c:pt>
                <c:pt idx="7329">
                  <c:v>-56.942999999999998</c:v>
                </c:pt>
                <c:pt idx="7330">
                  <c:v>-57.738</c:v>
                </c:pt>
                <c:pt idx="7331">
                  <c:v>-58.000999999999998</c:v>
                </c:pt>
                <c:pt idx="7332">
                  <c:v>-58.234000000000002</c:v>
                </c:pt>
                <c:pt idx="7333">
                  <c:v>-58.305999999999997</c:v>
                </c:pt>
                <c:pt idx="7334">
                  <c:v>-58.817</c:v>
                </c:pt>
                <c:pt idx="7335">
                  <c:v>-59.395000000000003</c:v>
                </c:pt>
                <c:pt idx="7336">
                  <c:v>-60.018000000000001</c:v>
                </c:pt>
                <c:pt idx="7337">
                  <c:v>-60.752000000000002</c:v>
                </c:pt>
                <c:pt idx="7338">
                  <c:v>-61.76</c:v>
                </c:pt>
                <c:pt idx="7339">
                  <c:v>-62.533999999999999</c:v>
                </c:pt>
                <c:pt idx="7340">
                  <c:v>-63.155000000000001</c:v>
                </c:pt>
                <c:pt idx="7341">
                  <c:v>-63.764000000000003</c:v>
                </c:pt>
                <c:pt idx="7342">
                  <c:v>-64.602999999999994</c:v>
                </c:pt>
                <c:pt idx="7343">
                  <c:v>-65.185000000000002</c:v>
                </c:pt>
                <c:pt idx="7344">
                  <c:v>-64.956999999999994</c:v>
                </c:pt>
                <c:pt idx="7345">
                  <c:v>-65.119</c:v>
                </c:pt>
                <c:pt idx="7346">
                  <c:v>-65.376000000000005</c:v>
                </c:pt>
                <c:pt idx="7347">
                  <c:v>-65.555000000000007</c:v>
                </c:pt>
                <c:pt idx="7348">
                  <c:v>-65.796000000000006</c:v>
                </c:pt>
                <c:pt idx="7349">
                  <c:v>-66.174999999999997</c:v>
                </c:pt>
                <c:pt idx="7350">
                  <c:v>-66.391000000000005</c:v>
                </c:pt>
                <c:pt idx="7351">
                  <c:v>-66.388999999999996</c:v>
                </c:pt>
                <c:pt idx="7352">
                  <c:v>-66.647000000000006</c:v>
                </c:pt>
                <c:pt idx="7353">
                  <c:v>-66.831000000000003</c:v>
                </c:pt>
                <c:pt idx="7354">
                  <c:v>-67.331000000000003</c:v>
                </c:pt>
                <c:pt idx="7355">
                  <c:v>-67.790000000000006</c:v>
                </c:pt>
                <c:pt idx="7356">
                  <c:v>-67.596000000000004</c:v>
                </c:pt>
                <c:pt idx="7357">
                  <c:v>-67.295000000000002</c:v>
                </c:pt>
                <c:pt idx="7358">
                  <c:v>-67.105000000000004</c:v>
                </c:pt>
                <c:pt idx="7359">
                  <c:v>-67.599000000000004</c:v>
                </c:pt>
                <c:pt idx="7360">
                  <c:v>-68.25</c:v>
                </c:pt>
                <c:pt idx="7361">
                  <c:v>-68.540999999999997</c:v>
                </c:pt>
                <c:pt idx="7362">
                  <c:v>-68.128</c:v>
                </c:pt>
                <c:pt idx="7363">
                  <c:v>-67.150999999999996</c:v>
                </c:pt>
                <c:pt idx="7364">
                  <c:v>-66.394999999999996</c:v>
                </c:pt>
                <c:pt idx="7365">
                  <c:v>-66.501999999999995</c:v>
                </c:pt>
                <c:pt idx="7366">
                  <c:v>-67.801000000000002</c:v>
                </c:pt>
                <c:pt idx="7367">
                  <c:v>-68.644999999999996</c:v>
                </c:pt>
                <c:pt idx="7368">
                  <c:v>-68.872</c:v>
                </c:pt>
                <c:pt idx="7369">
                  <c:v>-68.850999999999999</c:v>
                </c:pt>
                <c:pt idx="7370">
                  <c:v>-68.7</c:v>
                </c:pt>
                <c:pt idx="7371">
                  <c:v>-68.575999999999993</c:v>
                </c:pt>
                <c:pt idx="7372">
                  <c:v>-69.146000000000001</c:v>
                </c:pt>
                <c:pt idx="7373">
                  <c:v>-69.516000000000005</c:v>
                </c:pt>
                <c:pt idx="7374">
                  <c:v>-69.786000000000001</c:v>
                </c:pt>
                <c:pt idx="7375">
                  <c:v>-69.454999999999998</c:v>
                </c:pt>
                <c:pt idx="7376">
                  <c:v>-68.521000000000001</c:v>
                </c:pt>
                <c:pt idx="7377">
                  <c:v>-68.040000000000006</c:v>
                </c:pt>
                <c:pt idx="7378">
                  <c:v>-67.933000000000007</c:v>
                </c:pt>
                <c:pt idx="7379">
                  <c:v>-69.084999999999994</c:v>
                </c:pt>
                <c:pt idx="7380">
                  <c:v>-69.599000000000004</c:v>
                </c:pt>
                <c:pt idx="7381">
                  <c:v>-68.841999999999999</c:v>
                </c:pt>
                <c:pt idx="7382">
                  <c:v>-67.570999999999998</c:v>
                </c:pt>
                <c:pt idx="7383">
                  <c:v>-66.433000000000007</c:v>
                </c:pt>
                <c:pt idx="7384">
                  <c:v>-66.123000000000005</c:v>
                </c:pt>
                <c:pt idx="7385">
                  <c:v>-66.391000000000005</c:v>
                </c:pt>
                <c:pt idx="7386">
                  <c:v>-66.367999999999995</c:v>
                </c:pt>
                <c:pt idx="7387">
                  <c:v>-65.853999999999999</c:v>
                </c:pt>
                <c:pt idx="7388">
                  <c:v>-64.665000000000006</c:v>
                </c:pt>
                <c:pt idx="7389">
                  <c:v>-62.883000000000003</c:v>
                </c:pt>
                <c:pt idx="7390">
                  <c:v>-61.165999999999997</c:v>
                </c:pt>
                <c:pt idx="7391">
                  <c:v>-60.384</c:v>
                </c:pt>
                <c:pt idx="7392">
                  <c:v>-59.768000000000001</c:v>
                </c:pt>
                <c:pt idx="7393">
                  <c:v>-58.960999999999999</c:v>
                </c:pt>
                <c:pt idx="7394">
                  <c:v>-57.591000000000001</c:v>
                </c:pt>
                <c:pt idx="7395">
                  <c:v>-55.542999999999999</c:v>
                </c:pt>
                <c:pt idx="7396">
                  <c:v>-52.831000000000003</c:v>
                </c:pt>
                <c:pt idx="7397">
                  <c:v>-49.78</c:v>
                </c:pt>
                <c:pt idx="7398">
                  <c:v>-47.243000000000002</c:v>
                </c:pt>
                <c:pt idx="7399">
                  <c:v>-45.347999999999999</c:v>
                </c:pt>
                <c:pt idx="7400">
                  <c:v>-44.307000000000002</c:v>
                </c:pt>
                <c:pt idx="7401">
                  <c:v>-43.305999999999997</c:v>
                </c:pt>
                <c:pt idx="7402">
                  <c:v>-41.555</c:v>
                </c:pt>
                <c:pt idx="7403">
                  <c:v>-38.959000000000003</c:v>
                </c:pt>
                <c:pt idx="7404">
                  <c:v>-36.409999999999997</c:v>
                </c:pt>
                <c:pt idx="7405">
                  <c:v>-34.024000000000001</c:v>
                </c:pt>
                <c:pt idx="7406">
                  <c:v>-33.264000000000003</c:v>
                </c:pt>
                <c:pt idx="7407">
                  <c:v>-31.228999999999999</c:v>
                </c:pt>
                <c:pt idx="7408">
                  <c:v>-28.439</c:v>
                </c:pt>
                <c:pt idx="7409">
                  <c:v>-26.161999999999999</c:v>
                </c:pt>
                <c:pt idx="7410">
                  <c:v>-24.113</c:v>
                </c:pt>
                <c:pt idx="7411">
                  <c:v>-22.428000000000001</c:v>
                </c:pt>
                <c:pt idx="7412">
                  <c:v>-21.120999999999999</c:v>
                </c:pt>
                <c:pt idx="7413">
                  <c:v>-19.893000000000001</c:v>
                </c:pt>
                <c:pt idx="7414">
                  <c:v>-18.850999999999999</c:v>
                </c:pt>
                <c:pt idx="7415">
                  <c:v>-17.943000000000001</c:v>
                </c:pt>
                <c:pt idx="7416">
                  <c:v>-17.111000000000001</c:v>
                </c:pt>
                <c:pt idx="7417">
                  <c:v>-16.260999999999999</c:v>
                </c:pt>
                <c:pt idx="7418">
                  <c:v>-15.378</c:v>
                </c:pt>
                <c:pt idx="7419">
                  <c:v>-14.462</c:v>
                </c:pt>
                <c:pt idx="7420">
                  <c:v>-13.637</c:v>
                </c:pt>
                <c:pt idx="7421">
                  <c:v>-12.759</c:v>
                </c:pt>
                <c:pt idx="7422">
                  <c:v>-12.052</c:v>
                </c:pt>
                <c:pt idx="7423">
                  <c:v>-11.554</c:v>
                </c:pt>
                <c:pt idx="7424">
                  <c:v>-11.218</c:v>
                </c:pt>
                <c:pt idx="7425">
                  <c:v>-10.901999999999999</c:v>
                </c:pt>
                <c:pt idx="7426">
                  <c:v>-10.468999999999999</c:v>
                </c:pt>
                <c:pt idx="7427">
                  <c:v>-10.180999999999999</c:v>
                </c:pt>
                <c:pt idx="7428">
                  <c:v>-9.8878000000000004</c:v>
                </c:pt>
                <c:pt idx="7429">
                  <c:v>-9.6529000000000007</c:v>
                </c:pt>
                <c:pt idx="7430">
                  <c:v>-9.5886999999999993</c:v>
                </c:pt>
                <c:pt idx="7431">
                  <c:v>-9.5151000000000003</c:v>
                </c:pt>
                <c:pt idx="7432">
                  <c:v>-9.4530999999999992</c:v>
                </c:pt>
                <c:pt idx="7433">
                  <c:v>-9.3101000000000003</c:v>
                </c:pt>
                <c:pt idx="7434">
                  <c:v>-9.1684000000000001</c:v>
                </c:pt>
                <c:pt idx="7435">
                  <c:v>-9.0814000000000004</c:v>
                </c:pt>
                <c:pt idx="7436">
                  <c:v>-8.9710000000000001</c:v>
                </c:pt>
                <c:pt idx="7437">
                  <c:v>-8.8851999999999993</c:v>
                </c:pt>
                <c:pt idx="7438">
                  <c:v>-8.8529999999999998</c:v>
                </c:pt>
                <c:pt idx="7439">
                  <c:v>-8.8224999999999998</c:v>
                </c:pt>
                <c:pt idx="7440">
                  <c:v>-8.8585999999999991</c:v>
                </c:pt>
                <c:pt idx="7441">
                  <c:v>-8.9353999999999996</c:v>
                </c:pt>
                <c:pt idx="7442">
                  <c:v>-9.0108999999999995</c:v>
                </c:pt>
                <c:pt idx="7443">
                  <c:v>-8.9963999999999995</c:v>
                </c:pt>
                <c:pt idx="7444">
                  <c:v>-8.9246999999999996</c:v>
                </c:pt>
                <c:pt idx="7445">
                  <c:v>-8.7942999999999998</c:v>
                </c:pt>
                <c:pt idx="7446">
                  <c:v>-8.6760999999999999</c:v>
                </c:pt>
                <c:pt idx="7447">
                  <c:v>-8.5573999999999995</c:v>
                </c:pt>
                <c:pt idx="7448">
                  <c:v>-8.4129000000000005</c:v>
                </c:pt>
                <c:pt idx="7449">
                  <c:v>-8.2668999999999997</c:v>
                </c:pt>
                <c:pt idx="7450">
                  <c:v>-8.0869</c:v>
                </c:pt>
                <c:pt idx="7451">
                  <c:v>-7.8818999999999999</c:v>
                </c:pt>
                <c:pt idx="7452">
                  <c:v>-7.7290999999999999</c:v>
                </c:pt>
                <c:pt idx="7453">
                  <c:v>-7.4701000000000004</c:v>
                </c:pt>
                <c:pt idx="7454">
                  <c:v>-7.2370000000000001</c:v>
                </c:pt>
                <c:pt idx="7455">
                  <c:v>-7.1215999999999999</c:v>
                </c:pt>
                <c:pt idx="7456">
                  <c:v>-7.0949999999999998</c:v>
                </c:pt>
                <c:pt idx="7457">
                  <c:v>-7.1284000000000001</c:v>
                </c:pt>
                <c:pt idx="7458">
                  <c:v>-7.0956999999999999</c:v>
                </c:pt>
                <c:pt idx="7459">
                  <c:v>-6.9509999999999996</c:v>
                </c:pt>
                <c:pt idx="7460">
                  <c:v>-6.7736999999999998</c:v>
                </c:pt>
                <c:pt idx="7461">
                  <c:v>-6.5869999999999997</c:v>
                </c:pt>
                <c:pt idx="7462">
                  <c:v>-6.3996000000000004</c:v>
                </c:pt>
                <c:pt idx="7463">
                  <c:v>-6.1871999999999998</c:v>
                </c:pt>
                <c:pt idx="7464">
                  <c:v>-5.9816000000000003</c:v>
                </c:pt>
                <c:pt idx="7465">
                  <c:v>-5.6848000000000001</c:v>
                </c:pt>
                <c:pt idx="7466">
                  <c:v>-5.3869999999999996</c:v>
                </c:pt>
                <c:pt idx="7467">
                  <c:v>-5.1791</c:v>
                </c:pt>
                <c:pt idx="7468">
                  <c:v>-4.7572000000000001</c:v>
                </c:pt>
                <c:pt idx="7469">
                  <c:v>-4.3174999999999999</c:v>
                </c:pt>
                <c:pt idx="7470">
                  <c:v>-3.8306</c:v>
                </c:pt>
                <c:pt idx="7471">
                  <c:v>-3.1497999999999999</c:v>
                </c:pt>
                <c:pt idx="7472">
                  <c:v>-2.3205</c:v>
                </c:pt>
                <c:pt idx="7473">
                  <c:v>-1.6057999999999999</c:v>
                </c:pt>
                <c:pt idx="7474">
                  <c:v>-1.052</c:v>
                </c:pt>
                <c:pt idx="7475">
                  <c:v>-0.40433999999999998</c:v>
                </c:pt>
                <c:pt idx="7476">
                  <c:v>0.17452999999999999</c:v>
                </c:pt>
                <c:pt idx="7477">
                  <c:v>0.52470000000000006</c:v>
                </c:pt>
                <c:pt idx="7478">
                  <c:v>0.82911000000000001</c:v>
                </c:pt>
                <c:pt idx="7479">
                  <c:v>1.2833000000000001</c:v>
                </c:pt>
                <c:pt idx="7480">
                  <c:v>1.7704</c:v>
                </c:pt>
                <c:pt idx="7481">
                  <c:v>2.4034</c:v>
                </c:pt>
                <c:pt idx="7482">
                  <c:v>3.2776000000000001</c:v>
                </c:pt>
                <c:pt idx="7483">
                  <c:v>4.2488000000000001</c:v>
                </c:pt>
                <c:pt idx="7484">
                  <c:v>5.0415000000000001</c:v>
                </c:pt>
                <c:pt idx="7485">
                  <c:v>5.7994000000000003</c:v>
                </c:pt>
                <c:pt idx="7486">
                  <c:v>6.8122999999999996</c:v>
                </c:pt>
                <c:pt idx="7487">
                  <c:v>7.9932999999999996</c:v>
                </c:pt>
                <c:pt idx="7488">
                  <c:v>9.5616000000000003</c:v>
                </c:pt>
                <c:pt idx="7489">
                  <c:v>11.471</c:v>
                </c:pt>
                <c:pt idx="7490">
                  <c:v>13.396000000000001</c:v>
                </c:pt>
                <c:pt idx="7491">
                  <c:v>14.766</c:v>
                </c:pt>
                <c:pt idx="7492">
                  <c:v>14.932</c:v>
                </c:pt>
                <c:pt idx="7493">
                  <c:v>15.005000000000001</c:v>
                </c:pt>
                <c:pt idx="7494">
                  <c:v>15.172000000000001</c:v>
                </c:pt>
                <c:pt idx="7495">
                  <c:v>15.538</c:v>
                </c:pt>
                <c:pt idx="7496">
                  <c:v>16.187999999999999</c:v>
                </c:pt>
                <c:pt idx="7497">
                  <c:v>16.783999999999999</c:v>
                </c:pt>
                <c:pt idx="7498">
                  <c:v>17.513999999999999</c:v>
                </c:pt>
                <c:pt idx="7499">
                  <c:v>18.295999999999999</c:v>
                </c:pt>
                <c:pt idx="7500">
                  <c:v>18.888999999999999</c:v>
                </c:pt>
                <c:pt idx="7501">
                  <c:v>19.273</c:v>
                </c:pt>
                <c:pt idx="7502">
                  <c:v>19.850999999999999</c:v>
                </c:pt>
                <c:pt idx="7503">
                  <c:v>20.472999999999999</c:v>
                </c:pt>
                <c:pt idx="7504">
                  <c:v>21.065000000000001</c:v>
                </c:pt>
                <c:pt idx="7505">
                  <c:v>21.71</c:v>
                </c:pt>
                <c:pt idx="7506">
                  <c:v>22.434999999999999</c:v>
                </c:pt>
                <c:pt idx="7507">
                  <c:v>23.076000000000001</c:v>
                </c:pt>
                <c:pt idx="7508">
                  <c:v>23.870999999999999</c:v>
                </c:pt>
                <c:pt idx="7509">
                  <c:v>24.75</c:v>
                </c:pt>
                <c:pt idx="7510">
                  <c:v>25.456</c:v>
                </c:pt>
                <c:pt idx="7511">
                  <c:v>25.966000000000001</c:v>
                </c:pt>
                <c:pt idx="7512">
                  <c:v>26.594999999999999</c:v>
                </c:pt>
                <c:pt idx="7513">
                  <c:v>27.257000000000001</c:v>
                </c:pt>
                <c:pt idx="7514">
                  <c:v>28.077000000000002</c:v>
                </c:pt>
                <c:pt idx="7515">
                  <c:v>28.908999999999999</c:v>
                </c:pt>
                <c:pt idx="7516">
                  <c:v>29.625</c:v>
                </c:pt>
                <c:pt idx="7517">
                  <c:v>30.268000000000001</c:v>
                </c:pt>
                <c:pt idx="7518">
                  <c:v>30.983000000000001</c:v>
                </c:pt>
                <c:pt idx="7519">
                  <c:v>31.66</c:v>
                </c:pt>
                <c:pt idx="7520">
                  <c:v>32.326000000000001</c:v>
                </c:pt>
                <c:pt idx="7521">
                  <c:v>33.052999999999997</c:v>
                </c:pt>
                <c:pt idx="7522">
                  <c:v>33.631</c:v>
                </c:pt>
                <c:pt idx="7523">
                  <c:v>34.161000000000001</c:v>
                </c:pt>
                <c:pt idx="7524">
                  <c:v>34.689</c:v>
                </c:pt>
                <c:pt idx="7525">
                  <c:v>35.107999999999997</c:v>
                </c:pt>
                <c:pt idx="7526">
                  <c:v>35.58</c:v>
                </c:pt>
                <c:pt idx="7527">
                  <c:v>35.902999999999999</c:v>
                </c:pt>
                <c:pt idx="7528">
                  <c:v>36.290999999999997</c:v>
                </c:pt>
                <c:pt idx="7529">
                  <c:v>36.841999999999999</c:v>
                </c:pt>
                <c:pt idx="7530">
                  <c:v>37.505000000000003</c:v>
                </c:pt>
                <c:pt idx="7531">
                  <c:v>38.374000000000002</c:v>
                </c:pt>
                <c:pt idx="7532">
                  <c:v>39.113999999999997</c:v>
                </c:pt>
                <c:pt idx="7533">
                  <c:v>39.749000000000002</c:v>
                </c:pt>
                <c:pt idx="7534">
                  <c:v>40.226999999999997</c:v>
                </c:pt>
                <c:pt idx="7535">
                  <c:v>40.523000000000003</c:v>
                </c:pt>
                <c:pt idx="7536">
                  <c:v>40.753</c:v>
                </c:pt>
                <c:pt idx="7537">
                  <c:v>40.988</c:v>
                </c:pt>
                <c:pt idx="7538">
                  <c:v>41.268999999999998</c:v>
                </c:pt>
                <c:pt idx="7539">
                  <c:v>41.567999999999998</c:v>
                </c:pt>
                <c:pt idx="7540">
                  <c:v>41.991</c:v>
                </c:pt>
                <c:pt idx="7541">
                  <c:v>42.722000000000001</c:v>
                </c:pt>
                <c:pt idx="7542">
                  <c:v>43.491999999999997</c:v>
                </c:pt>
                <c:pt idx="7543">
                  <c:v>44.215000000000003</c:v>
                </c:pt>
                <c:pt idx="7544">
                  <c:v>44.723999999999997</c:v>
                </c:pt>
                <c:pt idx="7545">
                  <c:v>45.024999999999999</c:v>
                </c:pt>
                <c:pt idx="7546">
                  <c:v>45.093000000000004</c:v>
                </c:pt>
                <c:pt idx="7547">
                  <c:v>45.104999999999997</c:v>
                </c:pt>
                <c:pt idx="7548">
                  <c:v>45.517000000000003</c:v>
                </c:pt>
                <c:pt idx="7549">
                  <c:v>45.996000000000002</c:v>
                </c:pt>
                <c:pt idx="7550">
                  <c:v>46.494</c:v>
                </c:pt>
                <c:pt idx="7551">
                  <c:v>47.241999999999997</c:v>
                </c:pt>
                <c:pt idx="7552">
                  <c:v>47.777000000000001</c:v>
                </c:pt>
                <c:pt idx="7553">
                  <c:v>47.926000000000002</c:v>
                </c:pt>
                <c:pt idx="7554">
                  <c:v>47.844999999999999</c:v>
                </c:pt>
                <c:pt idx="7555">
                  <c:v>47.872999999999998</c:v>
                </c:pt>
                <c:pt idx="7556">
                  <c:v>48.021000000000001</c:v>
                </c:pt>
                <c:pt idx="7557">
                  <c:v>48.304000000000002</c:v>
                </c:pt>
                <c:pt idx="7558">
                  <c:v>48.540999999999997</c:v>
                </c:pt>
                <c:pt idx="7559">
                  <c:v>48.761000000000003</c:v>
                </c:pt>
                <c:pt idx="7560">
                  <c:v>49.005000000000003</c:v>
                </c:pt>
                <c:pt idx="7561">
                  <c:v>49.165999999999997</c:v>
                </c:pt>
                <c:pt idx="7562">
                  <c:v>49.829000000000001</c:v>
                </c:pt>
                <c:pt idx="7563">
                  <c:v>50.598999999999997</c:v>
                </c:pt>
                <c:pt idx="7564">
                  <c:v>50.973999999999997</c:v>
                </c:pt>
                <c:pt idx="7565">
                  <c:v>51.203000000000003</c:v>
                </c:pt>
                <c:pt idx="7566">
                  <c:v>51.323999999999998</c:v>
                </c:pt>
                <c:pt idx="7567">
                  <c:v>51.493000000000002</c:v>
                </c:pt>
                <c:pt idx="7568">
                  <c:v>51.637</c:v>
                </c:pt>
                <c:pt idx="7569">
                  <c:v>51.863999999999997</c:v>
                </c:pt>
                <c:pt idx="7570">
                  <c:v>52.042999999999999</c:v>
                </c:pt>
                <c:pt idx="7571">
                  <c:v>52.115000000000002</c:v>
                </c:pt>
                <c:pt idx="7572">
                  <c:v>52.357999999999997</c:v>
                </c:pt>
                <c:pt idx="7573">
                  <c:v>52.468000000000004</c:v>
                </c:pt>
                <c:pt idx="7574">
                  <c:v>52.286000000000001</c:v>
                </c:pt>
                <c:pt idx="7575">
                  <c:v>52.47</c:v>
                </c:pt>
                <c:pt idx="7576">
                  <c:v>52.634999999999998</c:v>
                </c:pt>
                <c:pt idx="7577">
                  <c:v>52.429000000000002</c:v>
                </c:pt>
                <c:pt idx="7578">
                  <c:v>52.249000000000002</c:v>
                </c:pt>
                <c:pt idx="7579">
                  <c:v>51.692</c:v>
                </c:pt>
                <c:pt idx="7580">
                  <c:v>50.957999999999998</c:v>
                </c:pt>
                <c:pt idx="7581">
                  <c:v>50.451000000000001</c:v>
                </c:pt>
                <c:pt idx="7582">
                  <c:v>50.12</c:v>
                </c:pt>
                <c:pt idx="7583">
                  <c:v>50.018999999999998</c:v>
                </c:pt>
                <c:pt idx="7584">
                  <c:v>49.99</c:v>
                </c:pt>
                <c:pt idx="7585">
                  <c:v>49.893999999999998</c:v>
                </c:pt>
                <c:pt idx="7586">
                  <c:v>49.697000000000003</c:v>
                </c:pt>
                <c:pt idx="7587">
                  <c:v>49.28</c:v>
                </c:pt>
                <c:pt idx="7588">
                  <c:v>48.838999999999999</c:v>
                </c:pt>
                <c:pt idx="7589">
                  <c:v>48.011000000000003</c:v>
                </c:pt>
                <c:pt idx="7590">
                  <c:v>46.927999999999997</c:v>
                </c:pt>
                <c:pt idx="7591">
                  <c:v>45.832000000000001</c:v>
                </c:pt>
                <c:pt idx="7592">
                  <c:v>44.768999999999998</c:v>
                </c:pt>
                <c:pt idx="7593">
                  <c:v>43.573</c:v>
                </c:pt>
                <c:pt idx="7594">
                  <c:v>42.097000000000001</c:v>
                </c:pt>
                <c:pt idx="7595">
                  <c:v>40.4</c:v>
                </c:pt>
                <c:pt idx="7596">
                  <c:v>38.744</c:v>
                </c:pt>
                <c:pt idx="7597">
                  <c:v>36.859000000000002</c:v>
                </c:pt>
                <c:pt idx="7598">
                  <c:v>35.021999999999998</c:v>
                </c:pt>
                <c:pt idx="7599">
                  <c:v>33.143999999999998</c:v>
                </c:pt>
                <c:pt idx="7600">
                  <c:v>31.157</c:v>
                </c:pt>
                <c:pt idx="7601">
                  <c:v>29.052</c:v>
                </c:pt>
                <c:pt idx="7602">
                  <c:v>26.817</c:v>
                </c:pt>
                <c:pt idx="7603">
                  <c:v>24.655000000000001</c:v>
                </c:pt>
                <c:pt idx="7604">
                  <c:v>22.434999999999999</c:v>
                </c:pt>
                <c:pt idx="7605">
                  <c:v>20.271999999999998</c:v>
                </c:pt>
                <c:pt idx="7606">
                  <c:v>17.994</c:v>
                </c:pt>
                <c:pt idx="7607">
                  <c:v>16.102</c:v>
                </c:pt>
                <c:pt idx="7608">
                  <c:v>14.557</c:v>
                </c:pt>
                <c:pt idx="7609">
                  <c:v>13.217000000000001</c:v>
                </c:pt>
                <c:pt idx="7610">
                  <c:v>11.893000000000001</c:v>
                </c:pt>
                <c:pt idx="7611">
                  <c:v>10.673</c:v>
                </c:pt>
                <c:pt idx="7612">
                  <c:v>9.5069999999999997</c:v>
                </c:pt>
                <c:pt idx="7613">
                  <c:v>8.4011999999999993</c:v>
                </c:pt>
                <c:pt idx="7614">
                  <c:v>7.3659999999999997</c:v>
                </c:pt>
                <c:pt idx="7615">
                  <c:v>5.9055</c:v>
                </c:pt>
                <c:pt idx="7616">
                  <c:v>4.5669000000000004</c:v>
                </c:pt>
                <c:pt idx="7617">
                  <c:v>3.4878999999999998</c:v>
                </c:pt>
                <c:pt idx="7618">
                  <c:v>2.6878000000000002</c:v>
                </c:pt>
                <c:pt idx="7619">
                  <c:v>1.9322999999999999</c:v>
                </c:pt>
                <c:pt idx="7620">
                  <c:v>1.1601999999999999</c:v>
                </c:pt>
                <c:pt idx="7621">
                  <c:v>0.43580999999999998</c:v>
                </c:pt>
                <c:pt idx="7622">
                  <c:v>-0.29696</c:v>
                </c:pt>
                <c:pt idx="7623">
                  <c:v>-0.92281000000000002</c:v>
                </c:pt>
                <c:pt idx="7624">
                  <c:v>-1.4608000000000001</c:v>
                </c:pt>
                <c:pt idx="7625">
                  <c:v>-2.0478000000000001</c:v>
                </c:pt>
                <c:pt idx="7626">
                  <c:v>-2.6888000000000001</c:v>
                </c:pt>
                <c:pt idx="7627">
                  <c:v>-3.1856</c:v>
                </c:pt>
                <c:pt idx="7628">
                  <c:v>-3.5520999999999998</c:v>
                </c:pt>
                <c:pt idx="7629">
                  <c:v>-3.8426</c:v>
                </c:pt>
                <c:pt idx="7630">
                  <c:v>-4.1573000000000002</c:v>
                </c:pt>
                <c:pt idx="7631">
                  <c:v>-4.3146000000000004</c:v>
                </c:pt>
                <c:pt idx="7632">
                  <c:v>-4.4987000000000004</c:v>
                </c:pt>
                <c:pt idx="7633">
                  <c:v>-4.6166999999999998</c:v>
                </c:pt>
                <c:pt idx="7634">
                  <c:v>-4.7736999999999998</c:v>
                </c:pt>
                <c:pt idx="7635">
                  <c:v>-5.0004</c:v>
                </c:pt>
                <c:pt idx="7636">
                  <c:v>-5.1848000000000001</c:v>
                </c:pt>
                <c:pt idx="7637">
                  <c:v>-5.4027000000000003</c:v>
                </c:pt>
                <c:pt idx="7638">
                  <c:v>-5.5006000000000004</c:v>
                </c:pt>
                <c:pt idx="7639">
                  <c:v>-5.6227999999999998</c:v>
                </c:pt>
                <c:pt idx="7640">
                  <c:v>-5.7731000000000003</c:v>
                </c:pt>
                <c:pt idx="7641">
                  <c:v>-5.8688000000000002</c:v>
                </c:pt>
                <c:pt idx="7642">
                  <c:v>-5.8916000000000004</c:v>
                </c:pt>
                <c:pt idx="7643">
                  <c:v>-5.8324999999999996</c:v>
                </c:pt>
                <c:pt idx="7644">
                  <c:v>-5.8997000000000002</c:v>
                </c:pt>
                <c:pt idx="7645">
                  <c:v>-6.0381</c:v>
                </c:pt>
                <c:pt idx="7646">
                  <c:v>-6.1887999999999996</c:v>
                </c:pt>
                <c:pt idx="7647">
                  <c:v>-6.3631000000000002</c:v>
                </c:pt>
                <c:pt idx="7648">
                  <c:v>-6.444</c:v>
                </c:pt>
                <c:pt idx="7649">
                  <c:v>-6.5265000000000004</c:v>
                </c:pt>
                <c:pt idx="7650">
                  <c:v>-6.593</c:v>
                </c:pt>
                <c:pt idx="7651">
                  <c:v>-6.5949999999999998</c:v>
                </c:pt>
                <c:pt idx="7652">
                  <c:v>-6.6558000000000002</c:v>
                </c:pt>
                <c:pt idx="7653">
                  <c:v>-6.59</c:v>
                </c:pt>
                <c:pt idx="7654">
                  <c:v>-6.5990000000000002</c:v>
                </c:pt>
                <c:pt idx="7655">
                  <c:v>-6.6603000000000003</c:v>
                </c:pt>
                <c:pt idx="7656">
                  <c:v>-6.7252000000000001</c:v>
                </c:pt>
                <c:pt idx="7657">
                  <c:v>-6.7713000000000001</c:v>
                </c:pt>
                <c:pt idx="7658">
                  <c:v>-6.8495999999999997</c:v>
                </c:pt>
                <c:pt idx="7659">
                  <c:v>-6.8925999999999998</c:v>
                </c:pt>
                <c:pt idx="7660">
                  <c:v>-6.9500999999999999</c:v>
                </c:pt>
                <c:pt idx="7661">
                  <c:v>-6.9960000000000004</c:v>
                </c:pt>
                <c:pt idx="7662">
                  <c:v>-7.1120000000000001</c:v>
                </c:pt>
                <c:pt idx="7663">
                  <c:v>-7.2115</c:v>
                </c:pt>
                <c:pt idx="7664">
                  <c:v>-7.2911999999999999</c:v>
                </c:pt>
                <c:pt idx="7665">
                  <c:v>-7.3486000000000002</c:v>
                </c:pt>
                <c:pt idx="7666">
                  <c:v>-7.3970000000000002</c:v>
                </c:pt>
                <c:pt idx="7667">
                  <c:v>-7.4696999999999996</c:v>
                </c:pt>
                <c:pt idx="7668">
                  <c:v>-7.5701000000000001</c:v>
                </c:pt>
                <c:pt idx="7669">
                  <c:v>-7.7285000000000004</c:v>
                </c:pt>
                <c:pt idx="7670">
                  <c:v>-7.9160000000000004</c:v>
                </c:pt>
                <c:pt idx="7671">
                  <c:v>-8.0213000000000001</c:v>
                </c:pt>
                <c:pt idx="7672">
                  <c:v>-8.1613000000000007</c:v>
                </c:pt>
                <c:pt idx="7673">
                  <c:v>-8.3606999999999996</c:v>
                </c:pt>
                <c:pt idx="7674">
                  <c:v>-8.6354000000000006</c:v>
                </c:pt>
                <c:pt idx="7675">
                  <c:v>-8.9765999999999995</c:v>
                </c:pt>
                <c:pt idx="7676">
                  <c:v>-9.2757000000000005</c:v>
                </c:pt>
                <c:pt idx="7677">
                  <c:v>-9.766</c:v>
                </c:pt>
                <c:pt idx="7678">
                  <c:v>-10.425000000000001</c:v>
                </c:pt>
                <c:pt idx="7679">
                  <c:v>-11.331</c:v>
                </c:pt>
                <c:pt idx="7680">
                  <c:v>-12.329000000000001</c:v>
                </c:pt>
                <c:pt idx="7681">
                  <c:v>-13.284000000000001</c:v>
                </c:pt>
                <c:pt idx="7682">
                  <c:v>-14.375</c:v>
                </c:pt>
                <c:pt idx="7683">
                  <c:v>-15.351000000000001</c:v>
                </c:pt>
                <c:pt idx="7684">
                  <c:v>-16.206</c:v>
                </c:pt>
                <c:pt idx="7685">
                  <c:v>-17.006</c:v>
                </c:pt>
                <c:pt idx="7686">
                  <c:v>-18.07</c:v>
                </c:pt>
                <c:pt idx="7687">
                  <c:v>-19.274000000000001</c:v>
                </c:pt>
                <c:pt idx="7688">
                  <c:v>-20.231000000000002</c:v>
                </c:pt>
                <c:pt idx="7689">
                  <c:v>-20.965</c:v>
                </c:pt>
                <c:pt idx="7690">
                  <c:v>-21.683</c:v>
                </c:pt>
                <c:pt idx="7691">
                  <c:v>-22.937000000000001</c:v>
                </c:pt>
                <c:pt idx="7692">
                  <c:v>-24.341999999999999</c:v>
                </c:pt>
                <c:pt idx="7693">
                  <c:v>-25.526</c:v>
                </c:pt>
                <c:pt idx="7694">
                  <c:v>-26.533000000000001</c:v>
                </c:pt>
                <c:pt idx="7695">
                  <c:v>-27.433</c:v>
                </c:pt>
                <c:pt idx="7696">
                  <c:v>-28.428000000000001</c:v>
                </c:pt>
                <c:pt idx="7697">
                  <c:v>-29.41</c:v>
                </c:pt>
                <c:pt idx="7698">
                  <c:v>-30.594000000000001</c:v>
                </c:pt>
                <c:pt idx="7699">
                  <c:v>-32.075000000000003</c:v>
                </c:pt>
                <c:pt idx="7700">
                  <c:v>-33.244999999999997</c:v>
                </c:pt>
                <c:pt idx="7701">
                  <c:v>-34.030999999999999</c:v>
                </c:pt>
                <c:pt idx="7702">
                  <c:v>-34.813000000000002</c:v>
                </c:pt>
                <c:pt idx="7703">
                  <c:v>-35.46</c:v>
                </c:pt>
                <c:pt idx="7704">
                  <c:v>-36.100999999999999</c:v>
                </c:pt>
                <c:pt idx="7705">
                  <c:v>-36.999000000000002</c:v>
                </c:pt>
                <c:pt idx="7706">
                  <c:v>-38.158999999999999</c:v>
                </c:pt>
                <c:pt idx="7707">
                  <c:v>-39.250999999999998</c:v>
                </c:pt>
                <c:pt idx="7708">
                  <c:v>-40.308</c:v>
                </c:pt>
                <c:pt idx="7709">
                  <c:v>-41.575000000000003</c:v>
                </c:pt>
                <c:pt idx="7710">
                  <c:v>-43.171999999999997</c:v>
                </c:pt>
                <c:pt idx="7711">
                  <c:v>-44.634999999999998</c:v>
                </c:pt>
                <c:pt idx="7712">
                  <c:v>-45.790999999999997</c:v>
                </c:pt>
                <c:pt idx="7713">
                  <c:v>-46.628999999999998</c:v>
                </c:pt>
                <c:pt idx="7714">
                  <c:v>-47.537999999999997</c:v>
                </c:pt>
                <c:pt idx="7715">
                  <c:v>-48.866</c:v>
                </c:pt>
                <c:pt idx="7716">
                  <c:v>-50.48</c:v>
                </c:pt>
                <c:pt idx="7717">
                  <c:v>-52.118000000000002</c:v>
                </c:pt>
                <c:pt idx="7718">
                  <c:v>-53.445</c:v>
                </c:pt>
                <c:pt idx="7719">
                  <c:v>-54.627000000000002</c:v>
                </c:pt>
                <c:pt idx="7720">
                  <c:v>-55.572000000000003</c:v>
                </c:pt>
                <c:pt idx="7721">
                  <c:v>-56.225999999999999</c:v>
                </c:pt>
                <c:pt idx="7722">
                  <c:v>-56.847000000000001</c:v>
                </c:pt>
                <c:pt idx="7723">
                  <c:v>-57.816000000000003</c:v>
                </c:pt>
                <c:pt idx="7724">
                  <c:v>-59.119</c:v>
                </c:pt>
                <c:pt idx="7725">
                  <c:v>-60.01</c:v>
                </c:pt>
                <c:pt idx="7726">
                  <c:v>-60.734999999999999</c:v>
                </c:pt>
                <c:pt idx="7727">
                  <c:v>-61.859000000000002</c:v>
                </c:pt>
                <c:pt idx="7728">
                  <c:v>-62.621000000000002</c:v>
                </c:pt>
                <c:pt idx="7729">
                  <c:v>-63.054000000000002</c:v>
                </c:pt>
                <c:pt idx="7730">
                  <c:v>-63.49</c:v>
                </c:pt>
                <c:pt idx="7731">
                  <c:v>-64.116</c:v>
                </c:pt>
                <c:pt idx="7732">
                  <c:v>-65.048000000000002</c:v>
                </c:pt>
                <c:pt idx="7733">
                  <c:v>-65.866</c:v>
                </c:pt>
                <c:pt idx="7734">
                  <c:v>-66.448999999999998</c:v>
                </c:pt>
                <c:pt idx="7735">
                  <c:v>-67.010999999999996</c:v>
                </c:pt>
                <c:pt idx="7736">
                  <c:v>-67.432000000000002</c:v>
                </c:pt>
                <c:pt idx="7737">
                  <c:v>-67.977000000000004</c:v>
                </c:pt>
                <c:pt idx="7738">
                  <c:v>-68.765000000000001</c:v>
                </c:pt>
                <c:pt idx="7739">
                  <c:v>-69.569999999999993</c:v>
                </c:pt>
                <c:pt idx="7740">
                  <c:v>-70.75</c:v>
                </c:pt>
                <c:pt idx="7741">
                  <c:v>-72.003</c:v>
                </c:pt>
                <c:pt idx="7742">
                  <c:v>-72.441000000000003</c:v>
                </c:pt>
                <c:pt idx="7743">
                  <c:v>-72.584000000000003</c:v>
                </c:pt>
                <c:pt idx="7744">
                  <c:v>-72.501999999999995</c:v>
                </c:pt>
                <c:pt idx="7745">
                  <c:v>-72.162999999999997</c:v>
                </c:pt>
                <c:pt idx="7746">
                  <c:v>-72.382999999999996</c:v>
                </c:pt>
                <c:pt idx="7747">
                  <c:v>-73.301000000000002</c:v>
                </c:pt>
                <c:pt idx="7748">
                  <c:v>-73.819000000000003</c:v>
                </c:pt>
                <c:pt idx="7749">
                  <c:v>-73.968999999999994</c:v>
                </c:pt>
                <c:pt idx="7750">
                  <c:v>-74.102000000000004</c:v>
                </c:pt>
                <c:pt idx="7751">
                  <c:v>-74.213999999999999</c:v>
                </c:pt>
                <c:pt idx="7752">
                  <c:v>-74.838999999999999</c:v>
                </c:pt>
                <c:pt idx="7753">
                  <c:v>-75.724000000000004</c:v>
                </c:pt>
                <c:pt idx="7754">
                  <c:v>-76.608000000000004</c:v>
                </c:pt>
                <c:pt idx="7755">
                  <c:v>-77.353999999999999</c:v>
                </c:pt>
                <c:pt idx="7756">
                  <c:v>-77.555999999999997</c:v>
                </c:pt>
                <c:pt idx="7757">
                  <c:v>-77.308000000000007</c:v>
                </c:pt>
                <c:pt idx="7758">
                  <c:v>-77.766000000000005</c:v>
                </c:pt>
                <c:pt idx="7759">
                  <c:v>-78.558000000000007</c:v>
                </c:pt>
                <c:pt idx="7760">
                  <c:v>-79.05</c:v>
                </c:pt>
                <c:pt idx="7761">
                  <c:v>-79.197999999999993</c:v>
                </c:pt>
                <c:pt idx="7762">
                  <c:v>-79.146000000000001</c:v>
                </c:pt>
                <c:pt idx="7763">
                  <c:v>-79.236000000000004</c:v>
                </c:pt>
                <c:pt idx="7764">
                  <c:v>-79.409000000000006</c:v>
                </c:pt>
                <c:pt idx="7765">
                  <c:v>-80.06</c:v>
                </c:pt>
                <c:pt idx="7766">
                  <c:v>-80.616</c:v>
                </c:pt>
                <c:pt idx="7767">
                  <c:v>-80.747</c:v>
                </c:pt>
                <c:pt idx="7768">
                  <c:v>-80.474999999999994</c:v>
                </c:pt>
                <c:pt idx="7769">
                  <c:v>-80.48</c:v>
                </c:pt>
                <c:pt idx="7770">
                  <c:v>-80.771000000000001</c:v>
                </c:pt>
                <c:pt idx="7771">
                  <c:v>-81.759</c:v>
                </c:pt>
                <c:pt idx="7772">
                  <c:v>-83.319000000000003</c:v>
                </c:pt>
                <c:pt idx="7773">
                  <c:v>-84.71</c:v>
                </c:pt>
                <c:pt idx="7774">
                  <c:v>-84.983999999999995</c:v>
                </c:pt>
                <c:pt idx="7775">
                  <c:v>-84.462000000000003</c:v>
                </c:pt>
                <c:pt idx="7776">
                  <c:v>-83.625</c:v>
                </c:pt>
                <c:pt idx="7777">
                  <c:v>-84.117999999999995</c:v>
                </c:pt>
                <c:pt idx="7778">
                  <c:v>-85.49</c:v>
                </c:pt>
                <c:pt idx="7779">
                  <c:v>-86.44</c:v>
                </c:pt>
                <c:pt idx="7780">
                  <c:v>-86.510999999999996</c:v>
                </c:pt>
                <c:pt idx="7781">
                  <c:v>-85.197000000000003</c:v>
                </c:pt>
                <c:pt idx="7782">
                  <c:v>-83.480999999999995</c:v>
                </c:pt>
                <c:pt idx="7783">
                  <c:v>-82.728999999999999</c:v>
                </c:pt>
                <c:pt idx="7784">
                  <c:v>-83.173000000000002</c:v>
                </c:pt>
                <c:pt idx="7785">
                  <c:v>-84.543000000000006</c:v>
                </c:pt>
                <c:pt idx="7786">
                  <c:v>-84.852000000000004</c:v>
                </c:pt>
                <c:pt idx="7787">
                  <c:v>-84.290999999999997</c:v>
                </c:pt>
                <c:pt idx="7788">
                  <c:v>-83.495999999999995</c:v>
                </c:pt>
                <c:pt idx="7789">
                  <c:v>-82.268000000000001</c:v>
                </c:pt>
                <c:pt idx="7790">
                  <c:v>-81.429000000000002</c:v>
                </c:pt>
                <c:pt idx="7791">
                  <c:v>-81.828999999999994</c:v>
                </c:pt>
                <c:pt idx="7792">
                  <c:v>-82.734999999999999</c:v>
                </c:pt>
                <c:pt idx="7793">
                  <c:v>-82.924000000000007</c:v>
                </c:pt>
                <c:pt idx="7794">
                  <c:v>-81.650999999999996</c:v>
                </c:pt>
                <c:pt idx="7795">
                  <c:v>-79.593999999999994</c:v>
                </c:pt>
                <c:pt idx="7796">
                  <c:v>-77.337999999999994</c:v>
                </c:pt>
                <c:pt idx="7797">
                  <c:v>-75.117000000000004</c:v>
                </c:pt>
                <c:pt idx="7798">
                  <c:v>-73.557000000000002</c:v>
                </c:pt>
                <c:pt idx="7799">
                  <c:v>-71.673000000000002</c:v>
                </c:pt>
                <c:pt idx="7800">
                  <c:v>-69.066999999999993</c:v>
                </c:pt>
                <c:pt idx="7801">
                  <c:v>-65.951999999999998</c:v>
                </c:pt>
                <c:pt idx="7802">
                  <c:v>-62.792999999999999</c:v>
                </c:pt>
                <c:pt idx="7803">
                  <c:v>-59.268999999999998</c:v>
                </c:pt>
                <c:pt idx="7804">
                  <c:v>-54.850999999999999</c:v>
                </c:pt>
                <c:pt idx="7805">
                  <c:v>-50.722000000000001</c:v>
                </c:pt>
                <c:pt idx="7806">
                  <c:v>-47.148000000000003</c:v>
                </c:pt>
                <c:pt idx="7807">
                  <c:v>-44.18</c:v>
                </c:pt>
                <c:pt idx="7808">
                  <c:v>-41.353000000000002</c:v>
                </c:pt>
                <c:pt idx="7809">
                  <c:v>-38.761000000000003</c:v>
                </c:pt>
                <c:pt idx="7810">
                  <c:v>-35.798000000000002</c:v>
                </c:pt>
                <c:pt idx="7811">
                  <c:v>-33.052</c:v>
                </c:pt>
                <c:pt idx="7812">
                  <c:v>-30.733000000000001</c:v>
                </c:pt>
                <c:pt idx="7813">
                  <c:v>-28.123000000000001</c:v>
                </c:pt>
                <c:pt idx="7814">
                  <c:v>-26.288</c:v>
                </c:pt>
                <c:pt idx="7815">
                  <c:v>-24.643000000000001</c:v>
                </c:pt>
                <c:pt idx="7816">
                  <c:v>-22.84</c:v>
                </c:pt>
                <c:pt idx="7817">
                  <c:v>-21.105</c:v>
                </c:pt>
                <c:pt idx="7818">
                  <c:v>-19.687999999999999</c:v>
                </c:pt>
                <c:pt idx="7819">
                  <c:v>-18.454999999999998</c:v>
                </c:pt>
                <c:pt idx="7820">
                  <c:v>-17.184000000000001</c:v>
                </c:pt>
                <c:pt idx="7821">
                  <c:v>-16.042999999999999</c:v>
                </c:pt>
                <c:pt idx="7822">
                  <c:v>-14.939</c:v>
                </c:pt>
                <c:pt idx="7823">
                  <c:v>-14.048</c:v>
                </c:pt>
                <c:pt idx="7824">
                  <c:v>-13.401999999999999</c:v>
                </c:pt>
                <c:pt idx="7825">
                  <c:v>-12.849</c:v>
                </c:pt>
                <c:pt idx="7826">
                  <c:v>-12.348000000000001</c:v>
                </c:pt>
                <c:pt idx="7827">
                  <c:v>-12.05</c:v>
                </c:pt>
                <c:pt idx="7828">
                  <c:v>-11.848000000000001</c:v>
                </c:pt>
                <c:pt idx="7829">
                  <c:v>-11.64</c:v>
                </c:pt>
                <c:pt idx="7830">
                  <c:v>-11.428000000000001</c:v>
                </c:pt>
                <c:pt idx="7831">
                  <c:v>-11.105</c:v>
                </c:pt>
                <c:pt idx="7832">
                  <c:v>-10.829000000000001</c:v>
                </c:pt>
                <c:pt idx="7833">
                  <c:v>-10.627000000000001</c:v>
                </c:pt>
                <c:pt idx="7834">
                  <c:v>-10.510999999999999</c:v>
                </c:pt>
                <c:pt idx="7835">
                  <c:v>-10.388999999999999</c:v>
                </c:pt>
                <c:pt idx="7836">
                  <c:v>-10.215</c:v>
                </c:pt>
                <c:pt idx="7837">
                  <c:v>-10.082000000000001</c:v>
                </c:pt>
                <c:pt idx="7838">
                  <c:v>-9.9116999999999997</c:v>
                </c:pt>
                <c:pt idx="7839">
                  <c:v>-9.7279</c:v>
                </c:pt>
                <c:pt idx="7840">
                  <c:v>-9.4811999999999994</c:v>
                </c:pt>
                <c:pt idx="7841">
                  <c:v>-9.1754999999999995</c:v>
                </c:pt>
                <c:pt idx="7842">
                  <c:v>-9.0096000000000007</c:v>
                </c:pt>
                <c:pt idx="7843">
                  <c:v>-8.9844000000000008</c:v>
                </c:pt>
                <c:pt idx="7844">
                  <c:v>-9.0871999999999993</c:v>
                </c:pt>
                <c:pt idx="7845">
                  <c:v>-9.0891000000000002</c:v>
                </c:pt>
                <c:pt idx="7846">
                  <c:v>-8.8803999999999998</c:v>
                </c:pt>
                <c:pt idx="7847">
                  <c:v>-8.7725000000000009</c:v>
                </c:pt>
                <c:pt idx="7848">
                  <c:v>-8.6814</c:v>
                </c:pt>
                <c:pt idx="7849">
                  <c:v>-8.6374999999999993</c:v>
                </c:pt>
                <c:pt idx="7850">
                  <c:v>-8.6824999999999992</c:v>
                </c:pt>
                <c:pt idx="7851">
                  <c:v>-8.7235999999999994</c:v>
                </c:pt>
                <c:pt idx="7852">
                  <c:v>-8.6752000000000002</c:v>
                </c:pt>
                <c:pt idx="7853">
                  <c:v>-8.5326000000000004</c:v>
                </c:pt>
                <c:pt idx="7854">
                  <c:v>-8.4405000000000001</c:v>
                </c:pt>
                <c:pt idx="7855">
                  <c:v>-8.4064999999999994</c:v>
                </c:pt>
                <c:pt idx="7856">
                  <c:v>-8.2947000000000006</c:v>
                </c:pt>
                <c:pt idx="7857">
                  <c:v>-8.1611999999999991</c:v>
                </c:pt>
                <c:pt idx="7858">
                  <c:v>-8.1948000000000008</c:v>
                </c:pt>
                <c:pt idx="7859">
                  <c:v>-8.2538999999999998</c:v>
                </c:pt>
                <c:pt idx="7860">
                  <c:v>-8.1814999999999998</c:v>
                </c:pt>
                <c:pt idx="7861">
                  <c:v>-7.9264000000000001</c:v>
                </c:pt>
                <c:pt idx="7862">
                  <c:v>-7.7366999999999999</c:v>
                </c:pt>
                <c:pt idx="7863">
                  <c:v>-7.5640000000000001</c:v>
                </c:pt>
                <c:pt idx="7864">
                  <c:v>-7.2775999999999996</c:v>
                </c:pt>
                <c:pt idx="7865">
                  <c:v>-7.0058999999999996</c:v>
                </c:pt>
                <c:pt idx="7866">
                  <c:v>-6.6448999999999998</c:v>
                </c:pt>
                <c:pt idx="7867">
                  <c:v>-6.3108000000000004</c:v>
                </c:pt>
                <c:pt idx="7868">
                  <c:v>-6.0118</c:v>
                </c:pt>
                <c:pt idx="7869">
                  <c:v>-5.7419000000000002</c:v>
                </c:pt>
                <c:pt idx="7870">
                  <c:v>-5.5057999999999998</c:v>
                </c:pt>
                <c:pt idx="7871">
                  <c:v>-5.3052999999999999</c:v>
                </c:pt>
                <c:pt idx="7872">
                  <c:v>-5.1656000000000004</c:v>
                </c:pt>
                <c:pt idx="7873">
                  <c:v>-5.0307000000000004</c:v>
                </c:pt>
                <c:pt idx="7874">
                  <c:v>-4.9474999999999998</c:v>
                </c:pt>
                <c:pt idx="7875">
                  <c:v>-4.8525</c:v>
                </c:pt>
                <c:pt idx="7876">
                  <c:v>-4.6626000000000003</c:v>
                </c:pt>
                <c:pt idx="7877">
                  <c:v>-4.4942000000000002</c:v>
                </c:pt>
                <c:pt idx="7878">
                  <c:v>-4.1646000000000001</c:v>
                </c:pt>
                <c:pt idx="7879">
                  <c:v>-3.9199000000000002</c:v>
                </c:pt>
                <c:pt idx="7880">
                  <c:v>-3.6122000000000001</c:v>
                </c:pt>
                <c:pt idx="7881">
                  <c:v>-3.0977999999999999</c:v>
                </c:pt>
                <c:pt idx="7882">
                  <c:v>-2.6038000000000001</c:v>
                </c:pt>
                <c:pt idx="7883">
                  <c:v>-2.1486000000000001</c:v>
                </c:pt>
                <c:pt idx="7884">
                  <c:v>-1.4444999999999999</c:v>
                </c:pt>
                <c:pt idx="7885">
                  <c:v>-0.61331999999999998</c:v>
                </c:pt>
                <c:pt idx="7886">
                  <c:v>0.10903</c:v>
                </c:pt>
                <c:pt idx="7887">
                  <c:v>0.74733000000000005</c:v>
                </c:pt>
                <c:pt idx="7888">
                  <c:v>1.5791999999999999</c:v>
                </c:pt>
                <c:pt idx="7889">
                  <c:v>2.6335999999999999</c:v>
                </c:pt>
                <c:pt idx="7890">
                  <c:v>3.7778</c:v>
                </c:pt>
                <c:pt idx="7891">
                  <c:v>5.4370000000000003</c:v>
                </c:pt>
                <c:pt idx="7892">
                  <c:v>7.0759999999999996</c:v>
                </c:pt>
                <c:pt idx="7893">
                  <c:v>8.4878999999999998</c:v>
                </c:pt>
                <c:pt idx="7894">
                  <c:v>9.8193000000000001</c:v>
                </c:pt>
                <c:pt idx="7895">
                  <c:v>10.584</c:v>
                </c:pt>
                <c:pt idx="7896">
                  <c:v>11.044</c:v>
                </c:pt>
                <c:pt idx="7897">
                  <c:v>11.324999999999999</c:v>
                </c:pt>
                <c:pt idx="7898">
                  <c:v>11.673</c:v>
                </c:pt>
                <c:pt idx="7899">
                  <c:v>12.077</c:v>
                </c:pt>
                <c:pt idx="7900">
                  <c:v>12.394</c:v>
                </c:pt>
                <c:pt idx="7901">
                  <c:v>12.443</c:v>
                </c:pt>
                <c:pt idx="7902">
                  <c:v>12.106999999999999</c:v>
                </c:pt>
                <c:pt idx="7903">
                  <c:v>12.273</c:v>
                </c:pt>
                <c:pt idx="7904">
                  <c:v>12.3</c:v>
                </c:pt>
                <c:pt idx="7905">
                  <c:v>12.154999999999999</c:v>
                </c:pt>
                <c:pt idx="7906">
                  <c:v>12.225</c:v>
                </c:pt>
                <c:pt idx="7907">
                  <c:v>11.977</c:v>
                </c:pt>
                <c:pt idx="7908">
                  <c:v>11.987</c:v>
                </c:pt>
                <c:pt idx="7909">
                  <c:v>12.395</c:v>
                </c:pt>
                <c:pt idx="7910">
                  <c:v>12.433</c:v>
                </c:pt>
                <c:pt idx="7911">
                  <c:v>12.465999999999999</c:v>
                </c:pt>
                <c:pt idx="7912">
                  <c:v>12.499000000000001</c:v>
                </c:pt>
                <c:pt idx="7913">
                  <c:v>12.782</c:v>
                </c:pt>
                <c:pt idx="7914">
                  <c:v>13.215999999999999</c:v>
                </c:pt>
                <c:pt idx="7915">
                  <c:v>13.519</c:v>
                </c:pt>
                <c:pt idx="7916">
                  <c:v>13.795</c:v>
                </c:pt>
                <c:pt idx="7917">
                  <c:v>14.036</c:v>
                </c:pt>
                <c:pt idx="7918">
                  <c:v>14.314</c:v>
                </c:pt>
                <c:pt idx="7919">
                  <c:v>14.843999999999999</c:v>
                </c:pt>
                <c:pt idx="7920">
                  <c:v>15.362</c:v>
                </c:pt>
                <c:pt idx="7921">
                  <c:v>15.833</c:v>
                </c:pt>
                <c:pt idx="7922">
                  <c:v>16.177</c:v>
                </c:pt>
                <c:pt idx="7923">
                  <c:v>16.606000000000002</c:v>
                </c:pt>
                <c:pt idx="7924">
                  <c:v>17.152999999999999</c:v>
                </c:pt>
                <c:pt idx="7925">
                  <c:v>17.544</c:v>
                </c:pt>
                <c:pt idx="7926">
                  <c:v>18.085000000000001</c:v>
                </c:pt>
                <c:pt idx="7927">
                  <c:v>18.57</c:v>
                </c:pt>
                <c:pt idx="7928">
                  <c:v>19.27</c:v>
                </c:pt>
                <c:pt idx="7929">
                  <c:v>20.042000000000002</c:v>
                </c:pt>
                <c:pt idx="7930">
                  <c:v>20.541</c:v>
                </c:pt>
                <c:pt idx="7931">
                  <c:v>21.088000000000001</c:v>
                </c:pt>
                <c:pt idx="7932">
                  <c:v>21.763999999999999</c:v>
                </c:pt>
                <c:pt idx="7933">
                  <c:v>22.417000000000002</c:v>
                </c:pt>
                <c:pt idx="7934">
                  <c:v>23.193000000000001</c:v>
                </c:pt>
                <c:pt idx="7935">
                  <c:v>24.062000000000001</c:v>
                </c:pt>
                <c:pt idx="7936">
                  <c:v>25.077999999999999</c:v>
                </c:pt>
                <c:pt idx="7937">
                  <c:v>26.033000000000001</c:v>
                </c:pt>
                <c:pt idx="7938">
                  <c:v>27.001999999999999</c:v>
                </c:pt>
                <c:pt idx="7939">
                  <c:v>28.116</c:v>
                </c:pt>
                <c:pt idx="7940">
                  <c:v>29.231999999999999</c:v>
                </c:pt>
                <c:pt idx="7941">
                  <c:v>30.35</c:v>
                </c:pt>
                <c:pt idx="7942">
                  <c:v>31.288</c:v>
                </c:pt>
                <c:pt idx="7943">
                  <c:v>32.107999999999997</c:v>
                </c:pt>
                <c:pt idx="7944">
                  <c:v>32.923000000000002</c:v>
                </c:pt>
                <c:pt idx="7945">
                  <c:v>33.706000000000003</c:v>
                </c:pt>
                <c:pt idx="7946">
                  <c:v>34.533000000000001</c:v>
                </c:pt>
                <c:pt idx="7947">
                  <c:v>35.43</c:v>
                </c:pt>
                <c:pt idx="7948">
                  <c:v>36.171999999999997</c:v>
                </c:pt>
                <c:pt idx="7949">
                  <c:v>36.637</c:v>
                </c:pt>
                <c:pt idx="7950">
                  <c:v>36.933999999999997</c:v>
                </c:pt>
                <c:pt idx="7951">
                  <c:v>37.292999999999999</c:v>
                </c:pt>
                <c:pt idx="7952">
                  <c:v>37.545000000000002</c:v>
                </c:pt>
                <c:pt idx="7953">
                  <c:v>37.722000000000001</c:v>
                </c:pt>
                <c:pt idx="7954">
                  <c:v>37.802999999999997</c:v>
                </c:pt>
                <c:pt idx="7955">
                  <c:v>37.776000000000003</c:v>
                </c:pt>
                <c:pt idx="7956">
                  <c:v>37.840000000000003</c:v>
                </c:pt>
                <c:pt idx="7957">
                  <c:v>38.137</c:v>
                </c:pt>
                <c:pt idx="7958">
                  <c:v>38.429000000000002</c:v>
                </c:pt>
                <c:pt idx="7959">
                  <c:v>38.680999999999997</c:v>
                </c:pt>
                <c:pt idx="7960">
                  <c:v>39.332999999999998</c:v>
                </c:pt>
                <c:pt idx="7961">
                  <c:v>40.088000000000001</c:v>
                </c:pt>
                <c:pt idx="7962">
                  <c:v>40.756999999999998</c:v>
                </c:pt>
                <c:pt idx="7963">
                  <c:v>41.392000000000003</c:v>
                </c:pt>
                <c:pt idx="7964">
                  <c:v>42.018999999999998</c:v>
                </c:pt>
                <c:pt idx="7965">
                  <c:v>42.491</c:v>
                </c:pt>
                <c:pt idx="7966">
                  <c:v>42.883000000000003</c:v>
                </c:pt>
                <c:pt idx="7967">
                  <c:v>43.097000000000001</c:v>
                </c:pt>
                <c:pt idx="7968">
                  <c:v>43.405999999999999</c:v>
                </c:pt>
                <c:pt idx="7969">
                  <c:v>43.962000000000003</c:v>
                </c:pt>
                <c:pt idx="7970">
                  <c:v>44.677999999999997</c:v>
                </c:pt>
                <c:pt idx="7971">
                  <c:v>45.42</c:v>
                </c:pt>
                <c:pt idx="7972">
                  <c:v>46.042000000000002</c:v>
                </c:pt>
                <c:pt idx="7973">
                  <c:v>46.377000000000002</c:v>
                </c:pt>
                <c:pt idx="7974">
                  <c:v>46.597999999999999</c:v>
                </c:pt>
                <c:pt idx="7975">
                  <c:v>46.716999999999999</c:v>
                </c:pt>
                <c:pt idx="7976">
                  <c:v>46.970999999999997</c:v>
                </c:pt>
                <c:pt idx="7977">
                  <c:v>47.313000000000002</c:v>
                </c:pt>
                <c:pt idx="7978">
                  <c:v>47.710999999999999</c:v>
                </c:pt>
                <c:pt idx="7979">
                  <c:v>47.878</c:v>
                </c:pt>
                <c:pt idx="7980">
                  <c:v>48.012</c:v>
                </c:pt>
                <c:pt idx="7981">
                  <c:v>48.371000000000002</c:v>
                </c:pt>
                <c:pt idx="7982">
                  <c:v>48.610999999999997</c:v>
                </c:pt>
                <c:pt idx="7983">
                  <c:v>48.86</c:v>
                </c:pt>
                <c:pt idx="7984">
                  <c:v>49.164000000000001</c:v>
                </c:pt>
                <c:pt idx="7985">
                  <c:v>49.456000000000003</c:v>
                </c:pt>
                <c:pt idx="7986">
                  <c:v>49.539000000000001</c:v>
                </c:pt>
                <c:pt idx="7987">
                  <c:v>49.415999999999997</c:v>
                </c:pt>
                <c:pt idx="7988">
                  <c:v>49.466000000000001</c:v>
                </c:pt>
                <c:pt idx="7989">
                  <c:v>49.722000000000001</c:v>
                </c:pt>
                <c:pt idx="7990">
                  <c:v>50.673000000000002</c:v>
                </c:pt>
                <c:pt idx="7991">
                  <c:v>51.682000000000002</c:v>
                </c:pt>
                <c:pt idx="7992">
                  <c:v>52.273000000000003</c:v>
                </c:pt>
                <c:pt idx="7993">
                  <c:v>52.536000000000001</c:v>
                </c:pt>
                <c:pt idx="7994">
                  <c:v>52.713999999999999</c:v>
                </c:pt>
                <c:pt idx="7995">
                  <c:v>52.796999999999997</c:v>
                </c:pt>
                <c:pt idx="7996">
                  <c:v>52.77</c:v>
                </c:pt>
                <c:pt idx="7997">
                  <c:v>52.600999999999999</c:v>
                </c:pt>
                <c:pt idx="7998">
                  <c:v>52.468000000000004</c:v>
                </c:pt>
                <c:pt idx="7999">
                  <c:v>52.362000000000002</c:v>
                </c:pt>
                <c:pt idx="8000">
                  <c:v>52.225999999999999</c:v>
                </c:pt>
                <c:pt idx="8001">
                  <c:v>51.85</c:v>
                </c:pt>
                <c:pt idx="8002">
                  <c:v>51.567999999999998</c:v>
                </c:pt>
                <c:pt idx="8003">
                  <c:v>51.15</c:v>
                </c:pt>
                <c:pt idx="8004">
                  <c:v>50.6</c:v>
                </c:pt>
                <c:pt idx="8005">
                  <c:v>49.866</c:v>
                </c:pt>
                <c:pt idx="8006">
                  <c:v>49.107999999999997</c:v>
                </c:pt>
                <c:pt idx="8007">
                  <c:v>48.133000000000003</c:v>
                </c:pt>
                <c:pt idx="8008">
                  <c:v>46.926000000000002</c:v>
                </c:pt>
                <c:pt idx="8009">
                  <c:v>45.575000000000003</c:v>
                </c:pt>
                <c:pt idx="8010">
                  <c:v>43.896000000000001</c:v>
                </c:pt>
                <c:pt idx="8011">
                  <c:v>41.962000000000003</c:v>
                </c:pt>
                <c:pt idx="8012">
                  <c:v>39.670999999999999</c:v>
                </c:pt>
                <c:pt idx="8013">
                  <c:v>37.067999999999998</c:v>
                </c:pt>
                <c:pt idx="8014">
                  <c:v>34.484999999999999</c:v>
                </c:pt>
                <c:pt idx="8015">
                  <c:v>31.805</c:v>
                </c:pt>
                <c:pt idx="8016">
                  <c:v>29.280999999999999</c:v>
                </c:pt>
                <c:pt idx="8017">
                  <c:v>26.698</c:v>
                </c:pt>
                <c:pt idx="8018">
                  <c:v>24.009</c:v>
                </c:pt>
                <c:pt idx="8019">
                  <c:v>21.395</c:v>
                </c:pt>
                <c:pt idx="8020">
                  <c:v>19.094000000000001</c:v>
                </c:pt>
                <c:pt idx="8021">
                  <c:v>17.068000000000001</c:v>
                </c:pt>
                <c:pt idx="8022">
                  <c:v>15.266999999999999</c:v>
                </c:pt>
                <c:pt idx="8023">
                  <c:v>13.785</c:v>
                </c:pt>
                <c:pt idx="8024">
                  <c:v>12.461</c:v>
                </c:pt>
                <c:pt idx="8025">
                  <c:v>11.159000000000001</c:v>
                </c:pt>
                <c:pt idx="8026">
                  <c:v>9.9017999999999997</c:v>
                </c:pt>
                <c:pt idx="8027">
                  <c:v>8.7468000000000004</c:v>
                </c:pt>
                <c:pt idx="8028">
                  <c:v>7.7236000000000002</c:v>
                </c:pt>
                <c:pt idx="8029">
                  <c:v>6.7263000000000002</c:v>
                </c:pt>
                <c:pt idx="8030">
                  <c:v>5.8293999999999997</c:v>
                </c:pt>
                <c:pt idx="8031">
                  <c:v>4.8544</c:v>
                </c:pt>
                <c:pt idx="8032">
                  <c:v>3.8933</c:v>
                </c:pt>
                <c:pt idx="8033">
                  <c:v>2.9355000000000002</c:v>
                </c:pt>
                <c:pt idx="8034">
                  <c:v>2.0333999999999999</c:v>
                </c:pt>
                <c:pt idx="8035">
                  <c:v>1.0002</c:v>
                </c:pt>
                <c:pt idx="8036">
                  <c:v>0.11361</c:v>
                </c:pt>
                <c:pt idx="8037">
                  <c:v>-0.75680999999999998</c:v>
                </c:pt>
                <c:pt idx="8038">
                  <c:v>-1.5615000000000001</c:v>
                </c:pt>
                <c:pt idx="8039">
                  <c:v>-2.3077000000000001</c:v>
                </c:pt>
                <c:pt idx="8040">
                  <c:v>-3.0160999999999998</c:v>
                </c:pt>
                <c:pt idx="8041">
                  <c:v>-3.5783</c:v>
                </c:pt>
                <c:pt idx="8042">
                  <c:v>-4.24</c:v>
                </c:pt>
                <c:pt idx="8043">
                  <c:v>-4.8517999999999999</c:v>
                </c:pt>
                <c:pt idx="8044">
                  <c:v>-5.3376999999999999</c:v>
                </c:pt>
                <c:pt idx="8045">
                  <c:v>-5.7167000000000003</c:v>
                </c:pt>
                <c:pt idx="8046">
                  <c:v>-5.9587000000000003</c:v>
                </c:pt>
                <c:pt idx="8047">
                  <c:v>-6.1543999999999999</c:v>
                </c:pt>
                <c:pt idx="8048">
                  <c:v>-6.2500999999999998</c:v>
                </c:pt>
                <c:pt idx="8049">
                  <c:v>-6.2968000000000002</c:v>
                </c:pt>
                <c:pt idx="8050">
                  <c:v>-6.3456000000000001</c:v>
                </c:pt>
                <c:pt idx="8051">
                  <c:v>-6.3789999999999996</c:v>
                </c:pt>
                <c:pt idx="8052">
                  <c:v>-6.4581999999999997</c:v>
                </c:pt>
                <c:pt idx="8053">
                  <c:v>-6.4954000000000001</c:v>
                </c:pt>
                <c:pt idx="8054">
                  <c:v>-6.4489999999999998</c:v>
                </c:pt>
                <c:pt idx="8055">
                  <c:v>-6.3334999999999999</c:v>
                </c:pt>
                <c:pt idx="8056">
                  <c:v>-6.1532</c:v>
                </c:pt>
                <c:pt idx="8057">
                  <c:v>-5.9560000000000004</c:v>
                </c:pt>
                <c:pt idx="8058">
                  <c:v>-5.8815</c:v>
                </c:pt>
                <c:pt idx="8059">
                  <c:v>-5.8255999999999997</c:v>
                </c:pt>
                <c:pt idx="8060">
                  <c:v>-5.7797999999999998</c:v>
                </c:pt>
                <c:pt idx="8061">
                  <c:v>-5.8137999999999996</c:v>
                </c:pt>
                <c:pt idx="8062">
                  <c:v>-6.0304000000000002</c:v>
                </c:pt>
                <c:pt idx="8063">
                  <c:v>-6.2190000000000003</c:v>
                </c:pt>
                <c:pt idx="8064">
                  <c:v>-6.3231000000000002</c:v>
                </c:pt>
                <c:pt idx="8065">
                  <c:v>-6.4714999999999998</c:v>
                </c:pt>
                <c:pt idx="8066">
                  <c:v>-6.5877999999999997</c:v>
                </c:pt>
                <c:pt idx="8067">
                  <c:v>-6.5744999999999996</c:v>
                </c:pt>
                <c:pt idx="8068">
                  <c:v>-6.5561999999999996</c:v>
                </c:pt>
                <c:pt idx="8069">
                  <c:v>-6.4964000000000004</c:v>
                </c:pt>
                <c:pt idx="8070">
                  <c:v>-6.5609999999999999</c:v>
                </c:pt>
                <c:pt idx="8071">
                  <c:v>-6.5685000000000002</c:v>
                </c:pt>
                <c:pt idx="8072">
                  <c:v>-6.6180000000000003</c:v>
                </c:pt>
                <c:pt idx="8073">
                  <c:v>-6.5829000000000004</c:v>
                </c:pt>
                <c:pt idx="8074">
                  <c:v>-6.5961999999999996</c:v>
                </c:pt>
                <c:pt idx="8075">
                  <c:v>-6.7632000000000003</c:v>
                </c:pt>
                <c:pt idx="8076">
                  <c:v>-6.8928000000000003</c:v>
                </c:pt>
                <c:pt idx="8077">
                  <c:v>-7.0397999999999996</c:v>
                </c:pt>
                <c:pt idx="8078">
                  <c:v>-7.2047999999999996</c:v>
                </c:pt>
                <c:pt idx="8079">
                  <c:v>-7.3634000000000004</c:v>
                </c:pt>
                <c:pt idx="8080">
                  <c:v>-7.6237000000000004</c:v>
                </c:pt>
                <c:pt idx="8081">
                  <c:v>-7.8044000000000002</c:v>
                </c:pt>
                <c:pt idx="8082">
                  <c:v>-7.9130000000000003</c:v>
                </c:pt>
                <c:pt idx="8083">
                  <c:v>-7.9626999999999999</c:v>
                </c:pt>
                <c:pt idx="8084">
                  <c:v>-8.0078999999999994</c:v>
                </c:pt>
                <c:pt idx="8085">
                  <c:v>-8.1583000000000006</c:v>
                </c:pt>
                <c:pt idx="8086">
                  <c:v>-8.5120000000000005</c:v>
                </c:pt>
                <c:pt idx="8087">
                  <c:v>-8.9949999999999992</c:v>
                </c:pt>
                <c:pt idx="8088">
                  <c:v>-9.4084000000000003</c:v>
                </c:pt>
                <c:pt idx="8089">
                  <c:v>-9.8649000000000004</c:v>
                </c:pt>
                <c:pt idx="8090">
                  <c:v>-10.339</c:v>
                </c:pt>
                <c:pt idx="8091">
                  <c:v>-10.695</c:v>
                </c:pt>
                <c:pt idx="8092">
                  <c:v>-10.984</c:v>
                </c:pt>
                <c:pt idx="8093">
                  <c:v>-11.365</c:v>
                </c:pt>
                <c:pt idx="8094">
                  <c:v>-11.803000000000001</c:v>
                </c:pt>
                <c:pt idx="8095">
                  <c:v>-12.321999999999999</c:v>
                </c:pt>
                <c:pt idx="8096">
                  <c:v>-12.677</c:v>
                </c:pt>
                <c:pt idx="8097">
                  <c:v>-12.882999999999999</c:v>
                </c:pt>
                <c:pt idx="8098">
                  <c:v>-13.111000000000001</c:v>
                </c:pt>
                <c:pt idx="8099">
                  <c:v>-13.47</c:v>
                </c:pt>
                <c:pt idx="8100">
                  <c:v>-14.093999999999999</c:v>
                </c:pt>
                <c:pt idx="8101">
                  <c:v>-14.87</c:v>
                </c:pt>
                <c:pt idx="8102">
                  <c:v>-15.766999999999999</c:v>
                </c:pt>
                <c:pt idx="8103">
                  <c:v>-16.78</c:v>
                </c:pt>
                <c:pt idx="8104">
                  <c:v>-17.895</c:v>
                </c:pt>
                <c:pt idx="8105">
                  <c:v>-18.966000000000001</c:v>
                </c:pt>
                <c:pt idx="8106">
                  <c:v>-20.048999999999999</c:v>
                </c:pt>
                <c:pt idx="8107">
                  <c:v>-21.632000000000001</c:v>
                </c:pt>
                <c:pt idx="8108">
                  <c:v>-23.010999999999999</c:v>
                </c:pt>
                <c:pt idx="8109">
                  <c:v>-24.123000000000001</c:v>
                </c:pt>
                <c:pt idx="8110">
                  <c:v>-25.352</c:v>
                </c:pt>
                <c:pt idx="8111">
                  <c:v>-26.5</c:v>
                </c:pt>
                <c:pt idx="8112">
                  <c:v>-27.716000000000001</c:v>
                </c:pt>
                <c:pt idx="8113">
                  <c:v>-29.001000000000001</c:v>
                </c:pt>
                <c:pt idx="8114">
                  <c:v>-30.515000000000001</c:v>
                </c:pt>
                <c:pt idx="8115">
                  <c:v>-32.145000000000003</c:v>
                </c:pt>
                <c:pt idx="8116">
                  <c:v>-33.698999999999998</c:v>
                </c:pt>
                <c:pt idx="8117">
                  <c:v>-35.726999999999997</c:v>
                </c:pt>
                <c:pt idx="8118">
                  <c:v>-37.496000000000002</c:v>
                </c:pt>
                <c:pt idx="8119">
                  <c:v>-38.564999999999998</c:v>
                </c:pt>
                <c:pt idx="8120">
                  <c:v>-38.841000000000001</c:v>
                </c:pt>
                <c:pt idx="8121">
                  <c:v>-39.207000000000001</c:v>
                </c:pt>
                <c:pt idx="8122">
                  <c:v>-40.957999999999998</c:v>
                </c:pt>
                <c:pt idx="8123">
                  <c:v>-43.551000000000002</c:v>
                </c:pt>
                <c:pt idx="8124">
                  <c:v>-45.618000000000002</c:v>
                </c:pt>
                <c:pt idx="8125">
                  <c:v>-47.768999999999998</c:v>
                </c:pt>
                <c:pt idx="8126">
                  <c:v>-49.503999999999998</c:v>
                </c:pt>
                <c:pt idx="8127">
                  <c:v>-50.662999999999997</c:v>
                </c:pt>
                <c:pt idx="8128">
                  <c:v>-51.406999999999996</c:v>
                </c:pt>
                <c:pt idx="8129">
                  <c:v>-51.99</c:v>
                </c:pt>
                <c:pt idx="8130">
                  <c:v>-52.533000000000001</c:v>
                </c:pt>
                <c:pt idx="8131">
                  <c:v>-54.024999999999999</c:v>
                </c:pt>
                <c:pt idx="8132">
                  <c:v>-55.545999999999999</c:v>
                </c:pt>
                <c:pt idx="8133">
                  <c:v>-56.139000000000003</c:v>
                </c:pt>
                <c:pt idx="8134">
                  <c:v>-56.698</c:v>
                </c:pt>
                <c:pt idx="8135">
                  <c:v>-57.926000000000002</c:v>
                </c:pt>
                <c:pt idx="8136">
                  <c:v>-59.107999999999997</c:v>
                </c:pt>
                <c:pt idx="8137">
                  <c:v>-60.417999999999999</c:v>
                </c:pt>
                <c:pt idx="8138">
                  <c:v>-61.338999999999999</c:v>
                </c:pt>
                <c:pt idx="8139">
                  <c:v>-61.753</c:v>
                </c:pt>
                <c:pt idx="8140">
                  <c:v>-62.725000000000001</c:v>
                </c:pt>
                <c:pt idx="8141">
                  <c:v>-64.016999999999996</c:v>
                </c:pt>
                <c:pt idx="8142">
                  <c:v>-65.662999999999997</c:v>
                </c:pt>
                <c:pt idx="8143">
                  <c:v>-66.81</c:v>
                </c:pt>
                <c:pt idx="8144">
                  <c:v>-67.037000000000006</c:v>
                </c:pt>
                <c:pt idx="8145">
                  <c:v>-66.817999999999998</c:v>
                </c:pt>
                <c:pt idx="8146">
                  <c:v>-67.206000000000003</c:v>
                </c:pt>
                <c:pt idx="8147">
                  <c:v>-67.147999999999996</c:v>
                </c:pt>
                <c:pt idx="8148">
                  <c:v>-67.771000000000001</c:v>
                </c:pt>
                <c:pt idx="8149">
                  <c:v>-68.771000000000001</c:v>
                </c:pt>
                <c:pt idx="8150">
                  <c:v>-69.828000000000003</c:v>
                </c:pt>
                <c:pt idx="8151">
                  <c:v>-70.444000000000003</c:v>
                </c:pt>
                <c:pt idx="8152">
                  <c:v>-70.756</c:v>
                </c:pt>
                <c:pt idx="8153">
                  <c:v>-70.777000000000001</c:v>
                </c:pt>
                <c:pt idx="8154">
                  <c:v>-70.831999999999994</c:v>
                </c:pt>
                <c:pt idx="8155">
                  <c:v>-71.62</c:v>
                </c:pt>
                <c:pt idx="8156">
                  <c:v>-73.462000000000003</c:v>
                </c:pt>
                <c:pt idx="8157">
                  <c:v>-74.661000000000001</c:v>
                </c:pt>
                <c:pt idx="8158">
                  <c:v>-74.727999999999994</c:v>
                </c:pt>
                <c:pt idx="8159">
                  <c:v>-74.417000000000002</c:v>
                </c:pt>
                <c:pt idx="8160">
                  <c:v>-74.375</c:v>
                </c:pt>
                <c:pt idx="8161">
                  <c:v>-74.881</c:v>
                </c:pt>
                <c:pt idx="8162">
                  <c:v>-75.484999999999999</c:v>
                </c:pt>
                <c:pt idx="8163">
                  <c:v>-75.801000000000002</c:v>
                </c:pt>
                <c:pt idx="8164">
                  <c:v>-75.593000000000004</c:v>
                </c:pt>
                <c:pt idx="8165">
                  <c:v>-75.581000000000003</c:v>
                </c:pt>
                <c:pt idx="8166">
                  <c:v>-76.105999999999995</c:v>
                </c:pt>
                <c:pt idx="8167">
                  <c:v>-77.021000000000001</c:v>
                </c:pt>
                <c:pt idx="8168">
                  <c:v>-77.870999999999995</c:v>
                </c:pt>
                <c:pt idx="8169">
                  <c:v>-79.174999999999997</c:v>
                </c:pt>
                <c:pt idx="8170">
                  <c:v>-80.067999999999998</c:v>
                </c:pt>
                <c:pt idx="8171">
                  <c:v>-79.983999999999995</c:v>
                </c:pt>
                <c:pt idx="8172">
                  <c:v>-80.180000000000007</c:v>
                </c:pt>
                <c:pt idx="8173">
                  <c:v>-81.165000000000006</c:v>
                </c:pt>
                <c:pt idx="8174">
                  <c:v>-82.552000000000007</c:v>
                </c:pt>
                <c:pt idx="8175">
                  <c:v>-83.120999999999995</c:v>
                </c:pt>
                <c:pt idx="8176">
                  <c:v>-82.363</c:v>
                </c:pt>
                <c:pt idx="8177">
                  <c:v>-80.882999999999996</c:v>
                </c:pt>
                <c:pt idx="8178">
                  <c:v>-79.786000000000001</c:v>
                </c:pt>
                <c:pt idx="8179">
                  <c:v>-79.331999999999994</c:v>
                </c:pt>
                <c:pt idx="8180">
                  <c:v>-80.540000000000006</c:v>
                </c:pt>
                <c:pt idx="8181">
                  <c:v>-82.825000000000003</c:v>
                </c:pt>
                <c:pt idx="8182">
                  <c:v>-84.048000000000002</c:v>
                </c:pt>
                <c:pt idx="8183">
                  <c:v>-84.363</c:v>
                </c:pt>
                <c:pt idx="8184">
                  <c:v>-83.855000000000004</c:v>
                </c:pt>
                <c:pt idx="8185">
                  <c:v>-83.010999999999996</c:v>
                </c:pt>
                <c:pt idx="8186">
                  <c:v>-84.061000000000007</c:v>
                </c:pt>
                <c:pt idx="8187">
                  <c:v>-85.016999999999996</c:v>
                </c:pt>
                <c:pt idx="8188">
                  <c:v>-84.924999999999997</c:v>
                </c:pt>
                <c:pt idx="8189">
                  <c:v>-84.192999999999998</c:v>
                </c:pt>
                <c:pt idx="8190">
                  <c:v>-83.447999999999993</c:v>
                </c:pt>
                <c:pt idx="8191">
                  <c:v>-82.867000000000004</c:v>
                </c:pt>
                <c:pt idx="8192">
                  <c:v>-83.22</c:v>
                </c:pt>
                <c:pt idx="8193">
                  <c:v>-84.826999999999998</c:v>
                </c:pt>
                <c:pt idx="8194">
                  <c:v>-85.822999999999993</c:v>
                </c:pt>
                <c:pt idx="8195">
                  <c:v>-85.847999999999999</c:v>
                </c:pt>
                <c:pt idx="8196">
                  <c:v>-85.093000000000004</c:v>
                </c:pt>
                <c:pt idx="8197">
                  <c:v>-84.206000000000003</c:v>
                </c:pt>
                <c:pt idx="8198">
                  <c:v>-84.091999999999999</c:v>
                </c:pt>
                <c:pt idx="8199">
                  <c:v>-85.501999999999995</c:v>
                </c:pt>
                <c:pt idx="8200">
                  <c:v>-86.123000000000005</c:v>
                </c:pt>
                <c:pt idx="8201">
                  <c:v>-85.588999999999999</c:v>
                </c:pt>
                <c:pt idx="8202">
                  <c:v>-84.573999999999998</c:v>
                </c:pt>
                <c:pt idx="8203">
                  <c:v>-83.442999999999998</c:v>
                </c:pt>
                <c:pt idx="8204">
                  <c:v>-82.977999999999994</c:v>
                </c:pt>
                <c:pt idx="8205">
                  <c:v>-83.406000000000006</c:v>
                </c:pt>
                <c:pt idx="8206">
                  <c:v>-83.84</c:v>
                </c:pt>
                <c:pt idx="8207">
                  <c:v>-82.775000000000006</c:v>
                </c:pt>
                <c:pt idx="8208">
                  <c:v>-80.373999999999995</c:v>
                </c:pt>
                <c:pt idx="8209">
                  <c:v>-77.34</c:v>
                </c:pt>
                <c:pt idx="8210">
                  <c:v>-74.266000000000005</c:v>
                </c:pt>
                <c:pt idx="8211">
                  <c:v>-71.45</c:v>
                </c:pt>
                <c:pt idx="8212">
                  <c:v>-69.822000000000003</c:v>
                </c:pt>
                <c:pt idx="8213">
                  <c:v>-68.504000000000005</c:v>
                </c:pt>
                <c:pt idx="8214">
                  <c:v>-66.203000000000003</c:v>
                </c:pt>
                <c:pt idx="8215">
                  <c:v>-63.212000000000003</c:v>
                </c:pt>
                <c:pt idx="8216">
                  <c:v>-59.893999999999998</c:v>
                </c:pt>
                <c:pt idx="8217">
                  <c:v>-56.197000000000003</c:v>
                </c:pt>
                <c:pt idx="8218">
                  <c:v>-52.113999999999997</c:v>
                </c:pt>
                <c:pt idx="8219">
                  <c:v>-48.743000000000002</c:v>
                </c:pt>
                <c:pt idx="8220">
                  <c:v>-46.195</c:v>
                </c:pt>
                <c:pt idx="8221">
                  <c:v>-44.091999999999999</c:v>
                </c:pt>
                <c:pt idx="8222">
                  <c:v>-42.048999999999999</c:v>
                </c:pt>
                <c:pt idx="8223">
                  <c:v>-39.159999999999997</c:v>
                </c:pt>
                <c:pt idx="8224">
                  <c:v>-36.055</c:v>
                </c:pt>
                <c:pt idx="8225">
                  <c:v>-33.392000000000003</c:v>
                </c:pt>
                <c:pt idx="8226">
                  <c:v>-30.928999999999998</c:v>
                </c:pt>
                <c:pt idx="8227">
                  <c:v>-28.844000000000001</c:v>
                </c:pt>
                <c:pt idx="8228">
                  <c:v>-26.527000000000001</c:v>
                </c:pt>
                <c:pt idx="8229">
                  <c:v>-24.280999999999999</c:v>
                </c:pt>
                <c:pt idx="8230">
                  <c:v>-22.035</c:v>
                </c:pt>
                <c:pt idx="8231">
                  <c:v>-19.867000000000001</c:v>
                </c:pt>
                <c:pt idx="8232">
                  <c:v>-18.061</c:v>
                </c:pt>
                <c:pt idx="8233">
                  <c:v>-16.646999999999998</c:v>
                </c:pt>
                <c:pt idx="8234">
                  <c:v>-15.459</c:v>
                </c:pt>
                <c:pt idx="8235">
                  <c:v>-14.371</c:v>
                </c:pt>
                <c:pt idx="8236">
                  <c:v>-13.465999999999999</c:v>
                </c:pt>
                <c:pt idx="8237">
                  <c:v>-12.659000000000001</c:v>
                </c:pt>
                <c:pt idx="8238">
                  <c:v>-12.03</c:v>
                </c:pt>
                <c:pt idx="8239">
                  <c:v>-11.51</c:v>
                </c:pt>
                <c:pt idx="8240">
                  <c:v>-11.098000000000001</c:v>
                </c:pt>
                <c:pt idx="8241">
                  <c:v>-10.645</c:v>
                </c:pt>
                <c:pt idx="8242">
                  <c:v>-10.276</c:v>
                </c:pt>
                <c:pt idx="8243">
                  <c:v>-10.000999999999999</c:v>
                </c:pt>
                <c:pt idx="8244">
                  <c:v>-9.6727000000000007</c:v>
                </c:pt>
                <c:pt idx="8245">
                  <c:v>-9.3655000000000008</c:v>
                </c:pt>
                <c:pt idx="8246">
                  <c:v>-9.1521000000000008</c:v>
                </c:pt>
                <c:pt idx="8247">
                  <c:v>-9.0250000000000004</c:v>
                </c:pt>
                <c:pt idx="8248">
                  <c:v>-8.9049999999999994</c:v>
                </c:pt>
                <c:pt idx="8249">
                  <c:v>-8.8180999999999994</c:v>
                </c:pt>
                <c:pt idx="8250">
                  <c:v>-8.8727999999999998</c:v>
                </c:pt>
                <c:pt idx="8251">
                  <c:v>-8.9410000000000007</c:v>
                </c:pt>
                <c:pt idx="8252">
                  <c:v>-8.9027999999999992</c:v>
                </c:pt>
                <c:pt idx="8253">
                  <c:v>-8.8430999999999997</c:v>
                </c:pt>
                <c:pt idx="8254">
                  <c:v>-8.7335999999999991</c:v>
                </c:pt>
                <c:pt idx="8255">
                  <c:v>-8.6428999999999991</c:v>
                </c:pt>
                <c:pt idx="8256">
                  <c:v>-8.6045999999999996</c:v>
                </c:pt>
                <c:pt idx="8257">
                  <c:v>-8.5463000000000005</c:v>
                </c:pt>
                <c:pt idx="8258">
                  <c:v>-8.4643999999999995</c:v>
                </c:pt>
                <c:pt idx="8259">
                  <c:v>-8.3475000000000001</c:v>
                </c:pt>
                <c:pt idx="8260">
                  <c:v>-8.1643000000000008</c:v>
                </c:pt>
                <c:pt idx="8261">
                  <c:v>-7.9057000000000004</c:v>
                </c:pt>
                <c:pt idx="8262">
                  <c:v>-7.7263000000000002</c:v>
                </c:pt>
                <c:pt idx="8263">
                  <c:v>-7.5121000000000002</c:v>
                </c:pt>
                <c:pt idx="8264">
                  <c:v>-7.2857000000000003</c:v>
                </c:pt>
                <c:pt idx="8265">
                  <c:v>-7.2001999999999997</c:v>
                </c:pt>
                <c:pt idx="8266">
                  <c:v>-7.1262999999999996</c:v>
                </c:pt>
                <c:pt idx="8267">
                  <c:v>-7.1014999999999997</c:v>
                </c:pt>
                <c:pt idx="8268">
                  <c:v>-7.2000999999999999</c:v>
                </c:pt>
                <c:pt idx="8269">
                  <c:v>-7.1913</c:v>
                </c:pt>
                <c:pt idx="8270">
                  <c:v>-7.0537999999999998</c:v>
                </c:pt>
                <c:pt idx="8271">
                  <c:v>-6.7404000000000002</c:v>
                </c:pt>
                <c:pt idx="8272">
                  <c:v>-6.4489000000000001</c:v>
                </c:pt>
                <c:pt idx="8273">
                  <c:v>-6.1962999999999999</c:v>
                </c:pt>
                <c:pt idx="8274">
                  <c:v>-5.9702999999999999</c:v>
                </c:pt>
                <c:pt idx="8275">
                  <c:v>-5.7961999999999998</c:v>
                </c:pt>
                <c:pt idx="8276">
                  <c:v>-5.569</c:v>
                </c:pt>
                <c:pt idx="8277">
                  <c:v>-5.4359999999999999</c:v>
                </c:pt>
                <c:pt idx="8278">
                  <c:v>-5.2788000000000004</c:v>
                </c:pt>
                <c:pt idx="8279">
                  <c:v>-5.0305</c:v>
                </c:pt>
                <c:pt idx="8280">
                  <c:v>-4.8663999999999996</c:v>
                </c:pt>
                <c:pt idx="8281">
                  <c:v>-4.7123999999999997</c:v>
                </c:pt>
                <c:pt idx="8282">
                  <c:v>-4.5570000000000004</c:v>
                </c:pt>
                <c:pt idx="8283">
                  <c:v>-4.3072999999999997</c:v>
                </c:pt>
                <c:pt idx="8284">
                  <c:v>-4.0004</c:v>
                </c:pt>
                <c:pt idx="8285">
                  <c:v>-3.7246000000000001</c:v>
                </c:pt>
                <c:pt idx="8286">
                  <c:v>-3.2195</c:v>
                </c:pt>
                <c:pt idx="8287">
                  <c:v>-2.8872</c:v>
                </c:pt>
                <c:pt idx="8288">
                  <c:v>-2.4598</c:v>
                </c:pt>
                <c:pt idx="8289">
                  <c:v>-1.9797</c:v>
                </c:pt>
                <c:pt idx="8290">
                  <c:v>-1.7538</c:v>
                </c:pt>
                <c:pt idx="8291">
                  <c:v>-1.4352</c:v>
                </c:pt>
                <c:pt idx="8292">
                  <c:v>-0.90768000000000004</c:v>
                </c:pt>
                <c:pt idx="8293">
                  <c:v>-0.12856000000000001</c:v>
                </c:pt>
                <c:pt idx="8294">
                  <c:v>0.55491999999999997</c:v>
                </c:pt>
                <c:pt idx="8295">
                  <c:v>0.94815000000000005</c:v>
                </c:pt>
                <c:pt idx="8296">
                  <c:v>1.2529999999999999</c:v>
                </c:pt>
                <c:pt idx="8297">
                  <c:v>1.7558</c:v>
                </c:pt>
                <c:pt idx="8298">
                  <c:v>2.5415000000000001</c:v>
                </c:pt>
                <c:pt idx="8299">
                  <c:v>3.4973000000000001</c:v>
                </c:pt>
                <c:pt idx="8300">
                  <c:v>4.6326999999999998</c:v>
                </c:pt>
                <c:pt idx="8301">
                  <c:v>5.8409000000000004</c:v>
                </c:pt>
                <c:pt idx="8302">
                  <c:v>6.8152999999999997</c:v>
                </c:pt>
                <c:pt idx="8303">
                  <c:v>7.7755999999999998</c:v>
                </c:pt>
                <c:pt idx="8304">
                  <c:v>9.1571999999999996</c:v>
                </c:pt>
                <c:pt idx="8305">
                  <c:v>10.577999999999999</c:v>
                </c:pt>
                <c:pt idx="8306">
                  <c:v>12.135999999999999</c:v>
                </c:pt>
                <c:pt idx="8307">
                  <c:v>13.805999999999999</c:v>
                </c:pt>
                <c:pt idx="8308">
                  <c:v>14.891</c:v>
                </c:pt>
                <c:pt idx="8309">
                  <c:v>15.613</c:v>
                </c:pt>
                <c:pt idx="8310">
                  <c:v>16.452999999999999</c:v>
                </c:pt>
                <c:pt idx="8311">
                  <c:v>17.297999999999998</c:v>
                </c:pt>
                <c:pt idx="8312">
                  <c:v>18.265999999999998</c:v>
                </c:pt>
                <c:pt idx="8313">
                  <c:v>19.178000000000001</c:v>
                </c:pt>
                <c:pt idx="8314">
                  <c:v>20.058</c:v>
                </c:pt>
                <c:pt idx="8315">
                  <c:v>20.914000000000001</c:v>
                </c:pt>
                <c:pt idx="8316">
                  <c:v>21.895</c:v>
                </c:pt>
                <c:pt idx="8317">
                  <c:v>22.748999999999999</c:v>
                </c:pt>
                <c:pt idx="8318">
                  <c:v>23.565999999999999</c:v>
                </c:pt>
                <c:pt idx="8319">
                  <c:v>24.594000000000001</c:v>
                </c:pt>
                <c:pt idx="8320">
                  <c:v>25.395</c:v>
                </c:pt>
                <c:pt idx="8321">
                  <c:v>26.074000000000002</c:v>
                </c:pt>
                <c:pt idx="8322">
                  <c:v>26.866</c:v>
                </c:pt>
                <c:pt idx="8323">
                  <c:v>27.734000000000002</c:v>
                </c:pt>
                <c:pt idx="8324">
                  <c:v>28.571000000000002</c:v>
                </c:pt>
                <c:pt idx="8325">
                  <c:v>29.504999999999999</c:v>
                </c:pt>
                <c:pt idx="8326">
                  <c:v>30.587</c:v>
                </c:pt>
                <c:pt idx="8327">
                  <c:v>31.434000000000001</c:v>
                </c:pt>
                <c:pt idx="8328">
                  <c:v>32.152999999999999</c:v>
                </c:pt>
                <c:pt idx="8329">
                  <c:v>32.854999999999997</c:v>
                </c:pt>
                <c:pt idx="8330">
                  <c:v>33.33</c:v>
                </c:pt>
                <c:pt idx="8331">
                  <c:v>33.768999999999998</c:v>
                </c:pt>
                <c:pt idx="8332">
                  <c:v>34.343000000000004</c:v>
                </c:pt>
                <c:pt idx="8333">
                  <c:v>34.953000000000003</c:v>
                </c:pt>
                <c:pt idx="8334">
                  <c:v>35.576000000000001</c:v>
                </c:pt>
                <c:pt idx="8335">
                  <c:v>36.267000000000003</c:v>
                </c:pt>
                <c:pt idx="8336">
                  <c:v>37.168999999999997</c:v>
                </c:pt>
                <c:pt idx="8337">
                  <c:v>38.094000000000001</c:v>
                </c:pt>
                <c:pt idx="8338">
                  <c:v>38.750999999999998</c:v>
                </c:pt>
                <c:pt idx="8339">
                  <c:v>39.171999999999997</c:v>
                </c:pt>
                <c:pt idx="8340">
                  <c:v>39.383000000000003</c:v>
                </c:pt>
                <c:pt idx="8341">
                  <c:v>39.69</c:v>
                </c:pt>
                <c:pt idx="8342">
                  <c:v>40.164000000000001</c:v>
                </c:pt>
                <c:pt idx="8343">
                  <c:v>40.790999999999997</c:v>
                </c:pt>
                <c:pt idx="8344">
                  <c:v>41.23</c:v>
                </c:pt>
                <c:pt idx="8345">
                  <c:v>41.499000000000002</c:v>
                </c:pt>
                <c:pt idx="8346">
                  <c:v>41.737000000000002</c:v>
                </c:pt>
                <c:pt idx="8347">
                  <c:v>41.944000000000003</c:v>
                </c:pt>
                <c:pt idx="8348">
                  <c:v>42.337000000000003</c:v>
                </c:pt>
                <c:pt idx="8349">
                  <c:v>42.811</c:v>
                </c:pt>
                <c:pt idx="8350">
                  <c:v>43.435000000000002</c:v>
                </c:pt>
                <c:pt idx="8351">
                  <c:v>44.100999999999999</c:v>
                </c:pt>
                <c:pt idx="8352">
                  <c:v>44.706000000000003</c:v>
                </c:pt>
                <c:pt idx="8353">
                  <c:v>45.128999999999998</c:v>
                </c:pt>
                <c:pt idx="8354">
                  <c:v>45.72</c:v>
                </c:pt>
                <c:pt idx="8355">
                  <c:v>46.283999999999999</c:v>
                </c:pt>
                <c:pt idx="8356">
                  <c:v>46.905999999999999</c:v>
                </c:pt>
                <c:pt idx="8357">
                  <c:v>47.395000000000003</c:v>
                </c:pt>
                <c:pt idx="8358">
                  <c:v>47.598999999999997</c:v>
                </c:pt>
                <c:pt idx="8359">
                  <c:v>47.999000000000002</c:v>
                </c:pt>
                <c:pt idx="8360">
                  <c:v>48.664000000000001</c:v>
                </c:pt>
                <c:pt idx="8361">
                  <c:v>49.32</c:v>
                </c:pt>
                <c:pt idx="8362">
                  <c:v>49.890999999999998</c:v>
                </c:pt>
                <c:pt idx="8363">
                  <c:v>50.192</c:v>
                </c:pt>
                <c:pt idx="8364">
                  <c:v>50.218000000000004</c:v>
                </c:pt>
                <c:pt idx="8365">
                  <c:v>50.28</c:v>
                </c:pt>
                <c:pt idx="8366">
                  <c:v>50.557000000000002</c:v>
                </c:pt>
                <c:pt idx="8367">
                  <c:v>51.024999999999999</c:v>
                </c:pt>
                <c:pt idx="8368">
                  <c:v>51.878</c:v>
                </c:pt>
                <c:pt idx="8369">
                  <c:v>52.752000000000002</c:v>
                </c:pt>
                <c:pt idx="8370">
                  <c:v>53.033999999999999</c:v>
                </c:pt>
                <c:pt idx="8371">
                  <c:v>54.441000000000003</c:v>
                </c:pt>
                <c:pt idx="8372">
                  <c:v>55.009</c:v>
                </c:pt>
                <c:pt idx="8373">
                  <c:v>55.722999999999999</c:v>
                </c:pt>
                <c:pt idx="8374">
                  <c:v>56.314</c:v>
                </c:pt>
                <c:pt idx="8375">
                  <c:v>56.436999999999998</c:v>
                </c:pt>
                <c:pt idx="8376">
                  <c:v>56.523000000000003</c:v>
                </c:pt>
                <c:pt idx="8377">
                  <c:v>56.57</c:v>
                </c:pt>
                <c:pt idx="8378">
                  <c:v>56.64</c:v>
                </c:pt>
                <c:pt idx="8379">
                  <c:v>56.819000000000003</c:v>
                </c:pt>
                <c:pt idx="8380">
                  <c:v>56.761000000000003</c:v>
                </c:pt>
                <c:pt idx="8381">
                  <c:v>56.993000000000002</c:v>
                </c:pt>
                <c:pt idx="8382">
                  <c:v>57.183</c:v>
                </c:pt>
                <c:pt idx="8383">
                  <c:v>57.426000000000002</c:v>
                </c:pt>
                <c:pt idx="8384">
                  <c:v>57.77</c:v>
                </c:pt>
                <c:pt idx="8385">
                  <c:v>57.787999999999997</c:v>
                </c:pt>
                <c:pt idx="8386">
                  <c:v>57.973999999999997</c:v>
                </c:pt>
                <c:pt idx="8387">
                  <c:v>58.131999999999998</c:v>
                </c:pt>
                <c:pt idx="8388">
                  <c:v>58.631</c:v>
                </c:pt>
                <c:pt idx="8389">
                  <c:v>59.085000000000001</c:v>
                </c:pt>
                <c:pt idx="8390">
                  <c:v>59.24</c:v>
                </c:pt>
                <c:pt idx="8391">
                  <c:v>59.348999999999997</c:v>
                </c:pt>
                <c:pt idx="8392">
                  <c:v>59.417999999999999</c:v>
                </c:pt>
                <c:pt idx="8393">
                  <c:v>59.143000000000001</c:v>
                </c:pt>
                <c:pt idx="8394">
                  <c:v>58.78</c:v>
                </c:pt>
                <c:pt idx="8395">
                  <c:v>58.223999999999997</c:v>
                </c:pt>
                <c:pt idx="8396">
                  <c:v>58.107999999999997</c:v>
                </c:pt>
                <c:pt idx="8397">
                  <c:v>58.213999999999999</c:v>
                </c:pt>
                <c:pt idx="8398">
                  <c:v>58.232999999999997</c:v>
                </c:pt>
                <c:pt idx="8399">
                  <c:v>58.076000000000001</c:v>
                </c:pt>
                <c:pt idx="8400">
                  <c:v>57.67</c:v>
                </c:pt>
                <c:pt idx="8401">
                  <c:v>57.088000000000001</c:v>
                </c:pt>
                <c:pt idx="8402">
                  <c:v>56.078000000000003</c:v>
                </c:pt>
                <c:pt idx="8403">
                  <c:v>55.104999999999997</c:v>
                </c:pt>
                <c:pt idx="8404">
                  <c:v>54.393999999999998</c:v>
                </c:pt>
                <c:pt idx="8405">
                  <c:v>53.716999999999999</c:v>
                </c:pt>
                <c:pt idx="8406">
                  <c:v>53.054000000000002</c:v>
                </c:pt>
                <c:pt idx="8407">
                  <c:v>52.01</c:v>
                </c:pt>
                <c:pt idx="8408">
                  <c:v>50.481000000000002</c:v>
                </c:pt>
                <c:pt idx="8409">
                  <c:v>48.591000000000001</c:v>
                </c:pt>
                <c:pt idx="8410">
                  <c:v>46.073</c:v>
                </c:pt>
                <c:pt idx="8411">
                  <c:v>43.09</c:v>
                </c:pt>
                <c:pt idx="8412">
                  <c:v>40.140999999999998</c:v>
                </c:pt>
                <c:pt idx="8413">
                  <c:v>37.281999999999996</c:v>
                </c:pt>
                <c:pt idx="8414">
                  <c:v>34.231999999999999</c:v>
                </c:pt>
                <c:pt idx="8415">
                  <c:v>31.439</c:v>
                </c:pt>
                <c:pt idx="8416">
                  <c:v>28.882000000000001</c:v>
                </c:pt>
                <c:pt idx="8417">
                  <c:v>26.358000000000001</c:v>
                </c:pt>
                <c:pt idx="8418">
                  <c:v>23.957999999999998</c:v>
                </c:pt>
                <c:pt idx="8419">
                  <c:v>21.655999999999999</c:v>
                </c:pt>
                <c:pt idx="8420">
                  <c:v>19.417000000000002</c:v>
                </c:pt>
                <c:pt idx="8421">
                  <c:v>17.344000000000001</c:v>
                </c:pt>
                <c:pt idx="8422">
                  <c:v>15.272</c:v>
                </c:pt>
                <c:pt idx="8423">
                  <c:v>13.39</c:v>
                </c:pt>
                <c:pt idx="8424">
                  <c:v>12.127000000000001</c:v>
                </c:pt>
                <c:pt idx="8425">
                  <c:v>11.053000000000001</c:v>
                </c:pt>
                <c:pt idx="8426">
                  <c:v>9.9891000000000005</c:v>
                </c:pt>
                <c:pt idx="8427">
                  <c:v>8.8232999999999997</c:v>
                </c:pt>
                <c:pt idx="8428">
                  <c:v>7.1764000000000001</c:v>
                </c:pt>
                <c:pt idx="8429">
                  <c:v>5.5868000000000002</c:v>
                </c:pt>
                <c:pt idx="8430">
                  <c:v>4.1730999999999998</c:v>
                </c:pt>
                <c:pt idx="8431">
                  <c:v>2.9735999999999998</c:v>
                </c:pt>
                <c:pt idx="8432">
                  <c:v>1.8701000000000001</c:v>
                </c:pt>
                <c:pt idx="8433">
                  <c:v>0.78802000000000005</c:v>
                </c:pt>
                <c:pt idx="8434">
                  <c:v>-0.24975</c:v>
                </c:pt>
                <c:pt idx="8435">
                  <c:v>-1.278</c:v>
                </c:pt>
                <c:pt idx="8436">
                  <c:v>-1.9941</c:v>
                </c:pt>
                <c:pt idx="8437">
                  <c:v>-2.3542999999999998</c:v>
                </c:pt>
                <c:pt idx="8438">
                  <c:v>-2.9729999999999999</c:v>
                </c:pt>
                <c:pt idx="8439">
                  <c:v>-3.3828999999999998</c:v>
                </c:pt>
                <c:pt idx="8440">
                  <c:v>-3.8020999999999998</c:v>
                </c:pt>
                <c:pt idx="8441">
                  <c:v>-4.1123000000000003</c:v>
                </c:pt>
                <c:pt idx="8442">
                  <c:v>-4.4454000000000002</c:v>
                </c:pt>
                <c:pt idx="8443">
                  <c:v>-4.8305999999999996</c:v>
                </c:pt>
                <c:pt idx="8444">
                  <c:v>-5.1416000000000004</c:v>
                </c:pt>
                <c:pt idx="8445">
                  <c:v>-5.3564999999999996</c:v>
                </c:pt>
                <c:pt idx="8446">
                  <c:v>-5.5990000000000002</c:v>
                </c:pt>
                <c:pt idx="8447">
                  <c:v>-5.8939000000000004</c:v>
                </c:pt>
                <c:pt idx="8448">
                  <c:v>-6.0750000000000002</c:v>
                </c:pt>
                <c:pt idx="8449">
                  <c:v>-6.1108000000000002</c:v>
                </c:pt>
                <c:pt idx="8450">
                  <c:v>-6.1013999999999999</c:v>
                </c:pt>
                <c:pt idx="8451">
                  <c:v>-6.0967000000000002</c:v>
                </c:pt>
                <c:pt idx="8452">
                  <c:v>-6.1275000000000004</c:v>
                </c:pt>
                <c:pt idx="8453">
                  <c:v>-6.1551999999999998</c:v>
                </c:pt>
                <c:pt idx="8454">
                  <c:v>-6.2264999999999997</c:v>
                </c:pt>
                <c:pt idx="8455">
                  <c:v>-6.3513000000000002</c:v>
                </c:pt>
                <c:pt idx="8456">
                  <c:v>-6.4604999999999997</c:v>
                </c:pt>
                <c:pt idx="8457">
                  <c:v>-6.4995000000000003</c:v>
                </c:pt>
                <c:pt idx="8458">
                  <c:v>-6.4808000000000003</c:v>
                </c:pt>
                <c:pt idx="8459">
                  <c:v>-6.4501999999999997</c:v>
                </c:pt>
                <c:pt idx="8460">
                  <c:v>-6.4966999999999997</c:v>
                </c:pt>
                <c:pt idx="8461">
                  <c:v>-6.5289000000000001</c:v>
                </c:pt>
                <c:pt idx="8462">
                  <c:v>-6.6792999999999996</c:v>
                </c:pt>
                <c:pt idx="8463">
                  <c:v>-6.8841999999999999</c:v>
                </c:pt>
                <c:pt idx="8464">
                  <c:v>-6.91</c:v>
                </c:pt>
                <c:pt idx="8465">
                  <c:v>-6.9561000000000002</c:v>
                </c:pt>
                <c:pt idx="8466">
                  <c:v>-6.9343000000000004</c:v>
                </c:pt>
                <c:pt idx="8467">
                  <c:v>-6.87</c:v>
                </c:pt>
                <c:pt idx="8468">
                  <c:v>-6.8341000000000003</c:v>
                </c:pt>
                <c:pt idx="8469">
                  <c:v>-6.7792000000000003</c:v>
                </c:pt>
                <c:pt idx="8470">
                  <c:v>-6.8594999999999997</c:v>
                </c:pt>
                <c:pt idx="8471">
                  <c:v>-6.9412000000000003</c:v>
                </c:pt>
                <c:pt idx="8472">
                  <c:v>-7.0658000000000003</c:v>
                </c:pt>
                <c:pt idx="8473">
                  <c:v>-7.3554000000000004</c:v>
                </c:pt>
                <c:pt idx="8474">
                  <c:v>-7.6002999999999998</c:v>
                </c:pt>
                <c:pt idx="8475">
                  <c:v>-7.8102999999999998</c:v>
                </c:pt>
                <c:pt idx="8476">
                  <c:v>-8.0368999999999993</c:v>
                </c:pt>
                <c:pt idx="8477">
                  <c:v>-8.3310999999999993</c:v>
                </c:pt>
                <c:pt idx="8478">
                  <c:v>-8.7218999999999998</c:v>
                </c:pt>
                <c:pt idx="8479">
                  <c:v>-9.2355999999999998</c:v>
                </c:pt>
                <c:pt idx="8480">
                  <c:v>-9.8346999999999998</c:v>
                </c:pt>
                <c:pt idx="8481">
                  <c:v>-10.521000000000001</c:v>
                </c:pt>
                <c:pt idx="8482">
                  <c:v>-11.205</c:v>
                </c:pt>
                <c:pt idx="8483">
                  <c:v>-12.071</c:v>
                </c:pt>
                <c:pt idx="8484">
                  <c:v>-12.956</c:v>
                </c:pt>
                <c:pt idx="8485">
                  <c:v>-13.874000000000001</c:v>
                </c:pt>
                <c:pt idx="8486">
                  <c:v>-15</c:v>
                </c:pt>
                <c:pt idx="8487">
                  <c:v>-16.224</c:v>
                </c:pt>
                <c:pt idx="8488">
                  <c:v>-17.55</c:v>
                </c:pt>
                <c:pt idx="8489">
                  <c:v>-18.687000000000001</c:v>
                </c:pt>
                <c:pt idx="8490">
                  <c:v>-19.844999999999999</c:v>
                </c:pt>
                <c:pt idx="8491">
                  <c:v>-21.350999999999999</c:v>
                </c:pt>
                <c:pt idx="8492">
                  <c:v>-23.024000000000001</c:v>
                </c:pt>
                <c:pt idx="8493">
                  <c:v>-24.443999999999999</c:v>
                </c:pt>
                <c:pt idx="8494">
                  <c:v>-25.655999999999999</c:v>
                </c:pt>
                <c:pt idx="8495">
                  <c:v>-26.879000000000001</c:v>
                </c:pt>
                <c:pt idx="8496">
                  <c:v>-27.678000000000001</c:v>
                </c:pt>
                <c:pt idx="8497">
                  <c:v>-28.459</c:v>
                </c:pt>
                <c:pt idx="8498">
                  <c:v>-29.672000000000001</c:v>
                </c:pt>
                <c:pt idx="8499">
                  <c:v>-30.95</c:v>
                </c:pt>
                <c:pt idx="8500">
                  <c:v>-32.051000000000002</c:v>
                </c:pt>
                <c:pt idx="8501">
                  <c:v>-33.213000000000001</c:v>
                </c:pt>
                <c:pt idx="8502">
                  <c:v>-34.716999999999999</c:v>
                </c:pt>
                <c:pt idx="8503">
                  <c:v>-36.167999999999999</c:v>
                </c:pt>
                <c:pt idx="8504">
                  <c:v>-37.667999999999999</c:v>
                </c:pt>
                <c:pt idx="8505">
                  <c:v>-39.409999999999997</c:v>
                </c:pt>
                <c:pt idx="8506">
                  <c:v>-40.652999999999999</c:v>
                </c:pt>
                <c:pt idx="8507">
                  <c:v>-41.378</c:v>
                </c:pt>
                <c:pt idx="8508">
                  <c:v>-41.98</c:v>
                </c:pt>
                <c:pt idx="8509">
                  <c:v>-42.895000000000003</c:v>
                </c:pt>
                <c:pt idx="8510">
                  <c:v>-44.100999999999999</c:v>
                </c:pt>
                <c:pt idx="8511">
                  <c:v>-45.74</c:v>
                </c:pt>
                <c:pt idx="8512">
                  <c:v>-47.750999999999998</c:v>
                </c:pt>
                <c:pt idx="8513">
                  <c:v>-49.578000000000003</c:v>
                </c:pt>
                <c:pt idx="8514">
                  <c:v>-50.7</c:v>
                </c:pt>
                <c:pt idx="8515">
                  <c:v>-51.468000000000004</c:v>
                </c:pt>
                <c:pt idx="8516">
                  <c:v>-52.304000000000002</c:v>
                </c:pt>
                <c:pt idx="8517">
                  <c:v>-53.320999999999998</c:v>
                </c:pt>
                <c:pt idx="8518">
                  <c:v>-54.627000000000002</c:v>
                </c:pt>
                <c:pt idx="8519">
                  <c:v>-56.011000000000003</c:v>
                </c:pt>
                <c:pt idx="8520">
                  <c:v>-56.962000000000003</c:v>
                </c:pt>
                <c:pt idx="8521">
                  <c:v>-57.558999999999997</c:v>
                </c:pt>
                <c:pt idx="8522">
                  <c:v>-58.119</c:v>
                </c:pt>
                <c:pt idx="8523">
                  <c:v>-59.073</c:v>
                </c:pt>
                <c:pt idx="8524">
                  <c:v>-60.343000000000004</c:v>
                </c:pt>
                <c:pt idx="8525">
                  <c:v>-61.491999999999997</c:v>
                </c:pt>
                <c:pt idx="8526">
                  <c:v>-62.210999999999999</c:v>
                </c:pt>
                <c:pt idx="8527">
                  <c:v>-63.087000000000003</c:v>
                </c:pt>
                <c:pt idx="8528">
                  <c:v>-63.872</c:v>
                </c:pt>
                <c:pt idx="8529">
                  <c:v>-64.353999999999999</c:v>
                </c:pt>
                <c:pt idx="8530">
                  <c:v>-65.135999999999996</c:v>
                </c:pt>
                <c:pt idx="8531">
                  <c:v>-65.855999999999995</c:v>
                </c:pt>
                <c:pt idx="8532">
                  <c:v>-66.088999999999999</c:v>
                </c:pt>
                <c:pt idx="8533">
                  <c:v>-66.284000000000006</c:v>
                </c:pt>
                <c:pt idx="8534">
                  <c:v>-66.754000000000005</c:v>
                </c:pt>
                <c:pt idx="8535">
                  <c:v>-67.31</c:v>
                </c:pt>
                <c:pt idx="8536">
                  <c:v>-68.064999999999998</c:v>
                </c:pt>
                <c:pt idx="8537">
                  <c:v>-69.043999999999997</c:v>
                </c:pt>
                <c:pt idx="8538">
                  <c:v>-69.912999999999997</c:v>
                </c:pt>
                <c:pt idx="8539">
                  <c:v>-70.257000000000005</c:v>
                </c:pt>
                <c:pt idx="8540">
                  <c:v>-70.477000000000004</c:v>
                </c:pt>
                <c:pt idx="8541">
                  <c:v>-70.771000000000001</c:v>
                </c:pt>
                <c:pt idx="8542">
                  <c:v>-71.138000000000005</c:v>
                </c:pt>
                <c:pt idx="8543">
                  <c:v>-71.936999999999998</c:v>
                </c:pt>
                <c:pt idx="8544">
                  <c:v>-72.400999999999996</c:v>
                </c:pt>
                <c:pt idx="8545">
                  <c:v>-72.971000000000004</c:v>
                </c:pt>
                <c:pt idx="8546">
                  <c:v>-73.727000000000004</c:v>
                </c:pt>
                <c:pt idx="8547">
                  <c:v>-74.25</c:v>
                </c:pt>
                <c:pt idx="8548">
                  <c:v>-74.688000000000002</c:v>
                </c:pt>
                <c:pt idx="8549">
                  <c:v>-75.55</c:v>
                </c:pt>
                <c:pt idx="8550">
                  <c:v>-76.287999999999997</c:v>
                </c:pt>
                <c:pt idx="8551">
                  <c:v>-76.944000000000003</c:v>
                </c:pt>
                <c:pt idx="8552">
                  <c:v>-77.649000000000001</c:v>
                </c:pt>
                <c:pt idx="8553">
                  <c:v>-78.230999999999995</c:v>
                </c:pt>
                <c:pt idx="8554">
                  <c:v>-78.489999999999995</c:v>
                </c:pt>
                <c:pt idx="8555">
                  <c:v>-78.944999999999993</c:v>
                </c:pt>
                <c:pt idx="8556">
                  <c:v>-78.772999999999996</c:v>
                </c:pt>
                <c:pt idx="8557">
                  <c:v>-78.488</c:v>
                </c:pt>
                <c:pt idx="8558">
                  <c:v>-79.236000000000004</c:v>
                </c:pt>
                <c:pt idx="8559">
                  <c:v>-80.230999999999995</c:v>
                </c:pt>
                <c:pt idx="8560">
                  <c:v>-80.989000000000004</c:v>
                </c:pt>
                <c:pt idx="8561">
                  <c:v>-81.355000000000004</c:v>
                </c:pt>
                <c:pt idx="8562">
                  <c:v>-81.307000000000002</c:v>
                </c:pt>
                <c:pt idx="8563">
                  <c:v>-81.221000000000004</c:v>
                </c:pt>
                <c:pt idx="8564">
                  <c:v>-81.694999999999993</c:v>
                </c:pt>
                <c:pt idx="8565">
                  <c:v>-81.822999999999993</c:v>
                </c:pt>
                <c:pt idx="8566">
                  <c:v>-81.825999999999993</c:v>
                </c:pt>
                <c:pt idx="8567">
                  <c:v>-81.215000000000003</c:v>
                </c:pt>
                <c:pt idx="8568">
                  <c:v>-80.224000000000004</c:v>
                </c:pt>
                <c:pt idx="8569">
                  <c:v>-78.781000000000006</c:v>
                </c:pt>
                <c:pt idx="8570">
                  <c:v>-77.625</c:v>
                </c:pt>
                <c:pt idx="8571">
                  <c:v>-76.251999999999995</c:v>
                </c:pt>
                <c:pt idx="8572">
                  <c:v>-74.593999999999994</c:v>
                </c:pt>
                <c:pt idx="8573">
                  <c:v>-72.793999999999997</c:v>
                </c:pt>
                <c:pt idx="8574">
                  <c:v>-70.503</c:v>
                </c:pt>
                <c:pt idx="8575">
                  <c:v>-67.347999999999999</c:v>
                </c:pt>
                <c:pt idx="8576">
                  <c:v>-63.337000000000003</c:v>
                </c:pt>
                <c:pt idx="8577">
                  <c:v>-59.421999999999997</c:v>
                </c:pt>
                <c:pt idx="8578">
                  <c:v>-55.442999999999998</c:v>
                </c:pt>
                <c:pt idx="8579">
                  <c:v>-51.082000000000001</c:v>
                </c:pt>
                <c:pt idx="8580">
                  <c:v>-47.662999999999997</c:v>
                </c:pt>
                <c:pt idx="8581">
                  <c:v>-44.262</c:v>
                </c:pt>
                <c:pt idx="8582">
                  <c:v>-40.457999999999998</c:v>
                </c:pt>
                <c:pt idx="8583">
                  <c:v>-36.908999999999999</c:v>
                </c:pt>
                <c:pt idx="8584">
                  <c:v>-33.707000000000001</c:v>
                </c:pt>
                <c:pt idx="8585">
                  <c:v>-31.125</c:v>
                </c:pt>
                <c:pt idx="8586">
                  <c:v>-28.518000000000001</c:v>
                </c:pt>
                <c:pt idx="8587">
                  <c:v>-25.707000000000001</c:v>
                </c:pt>
                <c:pt idx="8588">
                  <c:v>-23.442</c:v>
                </c:pt>
                <c:pt idx="8589">
                  <c:v>-20.751000000000001</c:v>
                </c:pt>
                <c:pt idx="8590">
                  <c:v>-18.039000000000001</c:v>
                </c:pt>
                <c:pt idx="8591">
                  <c:v>-16.167000000000002</c:v>
                </c:pt>
                <c:pt idx="8592">
                  <c:v>-14.587</c:v>
                </c:pt>
                <c:pt idx="8593">
                  <c:v>-13.468</c:v>
                </c:pt>
                <c:pt idx="8594">
                  <c:v>-12.662000000000001</c:v>
                </c:pt>
                <c:pt idx="8595">
                  <c:v>-11.938000000000001</c:v>
                </c:pt>
                <c:pt idx="8596">
                  <c:v>-11.260999999999999</c:v>
                </c:pt>
                <c:pt idx="8597">
                  <c:v>-10.635999999999999</c:v>
                </c:pt>
                <c:pt idx="8598">
                  <c:v>-10.118</c:v>
                </c:pt>
                <c:pt idx="8599">
                  <c:v>-9.8702000000000005</c:v>
                </c:pt>
                <c:pt idx="8600">
                  <c:v>-9.2993000000000006</c:v>
                </c:pt>
                <c:pt idx="8601">
                  <c:v>-8.0745000000000005</c:v>
                </c:pt>
                <c:pt idx="8602">
                  <c:v>-7.8856000000000002</c:v>
                </c:pt>
                <c:pt idx="8603">
                  <c:v>-7.7866</c:v>
                </c:pt>
                <c:pt idx="8604">
                  <c:v>-7.6920999999999999</c:v>
                </c:pt>
                <c:pt idx="8605">
                  <c:v>-7.7381000000000002</c:v>
                </c:pt>
                <c:pt idx="8606">
                  <c:v>-7.8299000000000003</c:v>
                </c:pt>
                <c:pt idx="8607">
                  <c:v>-7.8800999999999997</c:v>
                </c:pt>
                <c:pt idx="8608">
                  <c:v>-7.8380000000000001</c:v>
                </c:pt>
                <c:pt idx="8609">
                  <c:v>-7.7214</c:v>
                </c:pt>
                <c:pt idx="8610">
                  <c:v>-7.7022000000000004</c:v>
                </c:pt>
                <c:pt idx="8611">
                  <c:v>-7.7267999999999999</c:v>
                </c:pt>
                <c:pt idx="8612">
                  <c:v>-7.7689000000000004</c:v>
                </c:pt>
                <c:pt idx="8613">
                  <c:v>-7.8404999999999996</c:v>
                </c:pt>
                <c:pt idx="8614">
                  <c:v>-7.8612000000000002</c:v>
                </c:pt>
                <c:pt idx="8615">
                  <c:v>-7.9074999999999998</c:v>
                </c:pt>
                <c:pt idx="8616">
                  <c:v>-7.8555999999999999</c:v>
                </c:pt>
                <c:pt idx="8617">
                  <c:v>-7.8220000000000001</c:v>
                </c:pt>
                <c:pt idx="8618">
                  <c:v>-7.8525</c:v>
                </c:pt>
                <c:pt idx="8619">
                  <c:v>-7.8738999999999999</c:v>
                </c:pt>
                <c:pt idx="8620">
                  <c:v>-7.8380000000000001</c:v>
                </c:pt>
                <c:pt idx="8621">
                  <c:v>-7.7426000000000004</c:v>
                </c:pt>
                <c:pt idx="8622">
                  <c:v>-7.5593000000000004</c:v>
                </c:pt>
                <c:pt idx="8623">
                  <c:v>-7.5214999999999996</c:v>
                </c:pt>
                <c:pt idx="8624">
                  <c:v>-7.4943</c:v>
                </c:pt>
                <c:pt idx="8625">
                  <c:v>-7.3372999999999999</c:v>
                </c:pt>
                <c:pt idx="8626">
                  <c:v>-7.1502999999999997</c:v>
                </c:pt>
                <c:pt idx="8627">
                  <c:v>-7.0054999999999996</c:v>
                </c:pt>
                <c:pt idx="8628">
                  <c:v>-6.8939000000000004</c:v>
                </c:pt>
                <c:pt idx="8629">
                  <c:v>-6.7918000000000003</c:v>
                </c:pt>
                <c:pt idx="8630">
                  <c:v>-6.694</c:v>
                </c:pt>
                <c:pt idx="8631">
                  <c:v>-6.6910999999999996</c:v>
                </c:pt>
                <c:pt idx="8632">
                  <c:v>-6.7500999999999998</c:v>
                </c:pt>
                <c:pt idx="8633">
                  <c:v>-6.8254999999999999</c:v>
                </c:pt>
                <c:pt idx="8634">
                  <c:v>-6.8818000000000001</c:v>
                </c:pt>
                <c:pt idx="8635">
                  <c:v>-7.0373000000000001</c:v>
                </c:pt>
                <c:pt idx="8636">
                  <c:v>-7.3556999999999997</c:v>
                </c:pt>
                <c:pt idx="8637">
                  <c:v>-7.7609000000000004</c:v>
                </c:pt>
                <c:pt idx="8638">
                  <c:v>-7.7350000000000003</c:v>
                </c:pt>
                <c:pt idx="8639">
                  <c:v>-7.6101999999999999</c:v>
                </c:pt>
                <c:pt idx="8640">
                  <c:v>-7.4221000000000004</c:v>
                </c:pt>
                <c:pt idx="8641">
                  <c:v>-7.1954000000000002</c:v>
                </c:pt>
                <c:pt idx="8642">
                  <c:v>-7.4023000000000003</c:v>
                </c:pt>
                <c:pt idx="8643">
                  <c:v>-7.3089000000000004</c:v>
                </c:pt>
                <c:pt idx="8644">
                  <c:v>-7.2744</c:v>
                </c:pt>
                <c:pt idx="8645">
                  <c:v>-7.2253999999999996</c:v>
                </c:pt>
                <c:pt idx="8646">
                  <c:v>-7.0434999999999999</c:v>
                </c:pt>
                <c:pt idx="8647">
                  <c:v>-6.7682000000000002</c:v>
                </c:pt>
                <c:pt idx="8648">
                  <c:v>-6.4393000000000002</c:v>
                </c:pt>
                <c:pt idx="8649">
                  <c:v>-5.9546000000000001</c:v>
                </c:pt>
                <c:pt idx="8650">
                  <c:v>-5.5593000000000004</c:v>
                </c:pt>
                <c:pt idx="8651">
                  <c:v>-5.2412999999999998</c:v>
                </c:pt>
                <c:pt idx="8652">
                  <c:v>-4.9409000000000001</c:v>
                </c:pt>
                <c:pt idx="8653">
                  <c:v>-5.0039999999999996</c:v>
                </c:pt>
                <c:pt idx="8654">
                  <c:v>-5.2438000000000002</c:v>
                </c:pt>
                <c:pt idx="8655">
                  <c:v>-5.3959000000000001</c:v>
                </c:pt>
                <c:pt idx="8656">
                  <c:v>-5.4326999999999996</c:v>
                </c:pt>
                <c:pt idx="8657">
                  <c:v>-5.1916000000000002</c:v>
                </c:pt>
                <c:pt idx="8658">
                  <c:v>-5.8211000000000004</c:v>
                </c:pt>
                <c:pt idx="8659">
                  <c:v>-6.0629999999999997</c:v>
                </c:pt>
                <c:pt idx="8660">
                  <c:v>-5.1074000000000002</c:v>
                </c:pt>
                <c:pt idx="8661">
                  <c:v>-5.9115000000000002</c:v>
                </c:pt>
                <c:pt idx="8662">
                  <c:v>-5.9943999999999997</c:v>
                </c:pt>
                <c:pt idx="8663">
                  <c:v>-6.3327</c:v>
                </c:pt>
                <c:pt idx="8664">
                  <c:v>-6.5278</c:v>
                </c:pt>
                <c:pt idx="8665">
                  <c:v>-6.7915000000000001</c:v>
                </c:pt>
                <c:pt idx="8666">
                  <c:v>-6.7710999999999997</c:v>
                </c:pt>
                <c:pt idx="8667">
                  <c:v>-6.3804999999999996</c:v>
                </c:pt>
                <c:pt idx="8668">
                  <c:v>-6.1604000000000001</c:v>
                </c:pt>
                <c:pt idx="8669">
                  <c:v>-6.048</c:v>
                </c:pt>
                <c:pt idx="8670">
                  <c:v>-5.7062999999999997</c:v>
                </c:pt>
                <c:pt idx="8671">
                  <c:v>-5.4085000000000001</c:v>
                </c:pt>
                <c:pt idx="8672">
                  <c:v>-5.5953999999999997</c:v>
                </c:pt>
                <c:pt idx="8673">
                  <c:v>-5.8010999999999999</c:v>
                </c:pt>
                <c:pt idx="8674">
                  <c:v>-5.8174000000000001</c:v>
                </c:pt>
                <c:pt idx="8675">
                  <c:v>-5.7375999999999996</c:v>
                </c:pt>
                <c:pt idx="8676">
                  <c:v>-5.5965999999999996</c:v>
                </c:pt>
                <c:pt idx="8677">
                  <c:v>-5.3967999999999998</c:v>
                </c:pt>
                <c:pt idx="8678">
                  <c:v>-5.2573999999999996</c:v>
                </c:pt>
                <c:pt idx="8679">
                  <c:v>-5.0572999999999997</c:v>
                </c:pt>
                <c:pt idx="8680">
                  <c:v>-4.8917000000000002</c:v>
                </c:pt>
                <c:pt idx="8681">
                  <c:v>-4.7556000000000003</c:v>
                </c:pt>
                <c:pt idx="8682">
                  <c:v>-4.8121</c:v>
                </c:pt>
                <c:pt idx="8683">
                  <c:v>-5.0206999999999997</c:v>
                </c:pt>
                <c:pt idx="8684">
                  <c:v>-5.1946000000000003</c:v>
                </c:pt>
                <c:pt idx="8685">
                  <c:v>-5.5831999999999997</c:v>
                </c:pt>
                <c:pt idx="8686">
                  <c:v>-5.9691000000000001</c:v>
                </c:pt>
                <c:pt idx="8687">
                  <c:v>-6.2210999999999999</c:v>
                </c:pt>
                <c:pt idx="8688">
                  <c:v>-6.4641000000000002</c:v>
                </c:pt>
                <c:pt idx="8689">
                  <c:v>-6.6212</c:v>
                </c:pt>
                <c:pt idx="8690">
                  <c:v>-6.7099000000000002</c:v>
                </c:pt>
                <c:pt idx="8691">
                  <c:v>-6.6616999999999997</c:v>
                </c:pt>
                <c:pt idx="8692">
                  <c:v>-6.673</c:v>
                </c:pt>
                <c:pt idx="8693">
                  <c:v>-6.8357999999999999</c:v>
                </c:pt>
                <c:pt idx="8694">
                  <c:v>-6.9339000000000004</c:v>
                </c:pt>
                <c:pt idx="8695">
                  <c:v>-7.0434000000000001</c:v>
                </c:pt>
                <c:pt idx="8696">
                  <c:v>-7.0583999999999998</c:v>
                </c:pt>
                <c:pt idx="8697">
                  <c:v>-6.8910999999999998</c:v>
                </c:pt>
                <c:pt idx="8698">
                  <c:v>-6.7973999999999997</c:v>
                </c:pt>
                <c:pt idx="8699">
                  <c:v>-6.7279999999999998</c:v>
                </c:pt>
                <c:pt idx="8700">
                  <c:v>-6.7652000000000001</c:v>
                </c:pt>
                <c:pt idx="8701">
                  <c:v>-6.8491</c:v>
                </c:pt>
                <c:pt idx="8702">
                  <c:v>-6.7295999999999996</c:v>
                </c:pt>
                <c:pt idx="8703">
                  <c:v>-6.4907000000000004</c:v>
                </c:pt>
                <c:pt idx="8704">
                  <c:v>-5.9385000000000003</c:v>
                </c:pt>
                <c:pt idx="8705">
                  <c:v>-5.4744999999999999</c:v>
                </c:pt>
                <c:pt idx="8706">
                  <c:v>-5.1833</c:v>
                </c:pt>
                <c:pt idx="8707">
                  <c:v>-5.0320999999999998</c:v>
                </c:pt>
                <c:pt idx="8708">
                  <c:v>-5.1040000000000001</c:v>
                </c:pt>
                <c:pt idx="8709">
                  <c:v>-5.3498999999999999</c:v>
                </c:pt>
                <c:pt idx="8710">
                  <c:v>-5.5551000000000004</c:v>
                </c:pt>
                <c:pt idx="8711">
                  <c:v>-5.5666000000000002</c:v>
                </c:pt>
                <c:pt idx="8712">
                  <c:v>-5.4939999999999998</c:v>
                </c:pt>
                <c:pt idx="8713">
                  <c:v>-5.3339999999999996</c:v>
                </c:pt>
                <c:pt idx="8714">
                  <c:v>-5.0972</c:v>
                </c:pt>
                <c:pt idx="8715">
                  <c:v>-5.0896999999999997</c:v>
                </c:pt>
                <c:pt idx="8716">
                  <c:v>-5.2371999999999996</c:v>
                </c:pt>
                <c:pt idx="8717">
                  <c:v>-5.2805</c:v>
                </c:pt>
                <c:pt idx="8718">
                  <c:v>-4.9457000000000004</c:v>
                </c:pt>
                <c:pt idx="8719">
                  <c:v>-4.4317000000000002</c:v>
                </c:pt>
                <c:pt idx="8720">
                  <c:v>-3.9906999999999999</c:v>
                </c:pt>
                <c:pt idx="8721">
                  <c:v>-3.7378999999999998</c:v>
                </c:pt>
                <c:pt idx="8722">
                  <c:v>-3.6730999999999998</c:v>
                </c:pt>
                <c:pt idx="8723">
                  <c:v>-3.7915999999999999</c:v>
                </c:pt>
                <c:pt idx="8724">
                  <c:v>-3.4891999999999999</c:v>
                </c:pt>
                <c:pt idx="8725">
                  <c:v>-3.3791000000000002</c:v>
                </c:pt>
                <c:pt idx="8726">
                  <c:v>-3.3172000000000001</c:v>
                </c:pt>
                <c:pt idx="8727">
                  <c:v>-3.4575999999999998</c:v>
                </c:pt>
                <c:pt idx="8728">
                  <c:v>-3.7959999999999998</c:v>
                </c:pt>
                <c:pt idx="8729">
                  <c:v>-3.8635999999999999</c:v>
                </c:pt>
                <c:pt idx="8730">
                  <c:v>-3.7410999999999999</c:v>
                </c:pt>
                <c:pt idx="8731">
                  <c:v>-3.4478</c:v>
                </c:pt>
                <c:pt idx="8732">
                  <c:v>-3.0825</c:v>
                </c:pt>
                <c:pt idx="8733">
                  <c:v>-2.7139000000000002</c:v>
                </c:pt>
                <c:pt idx="8734">
                  <c:v>-2.8549000000000002</c:v>
                </c:pt>
                <c:pt idx="8735">
                  <c:v>-2.9489000000000001</c:v>
                </c:pt>
                <c:pt idx="8736">
                  <c:v>-2.8363999999999998</c:v>
                </c:pt>
                <c:pt idx="8737">
                  <c:v>-2.6345000000000001</c:v>
                </c:pt>
                <c:pt idx="8738">
                  <c:v>-2.2566999999999999</c:v>
                </c:pt>
                <c:pt idx="8739">
                  <c:v>-1.5185</c:v>
                </c:pt>
                <c:pt idx="8740">
                  <c:v>-0.60540000000000005</c:v>
                </c:pt>
                <c:pt idx="8741">
                  <c:v>0.43879000000000001</c:v>
                </c:pt>
                <c:pt idx="8742">
                  <c:v>1.3602000000000001</c:v>
                </c:pt>
                <c:pt idx="8743">
                  <c:v>1.7762</c:v>
                </c:pt>
                <c:pt idx="8744">
                  <c:v>2.1604999999999999</c:v>
                </c:pt>
                <c:pt idx="8745">
                  <c:v>2.5592000000000001</c:v>
                </c:pt>
                <c:pt idx="8746">
                  <c:v>2.9013</c:v>
                </c:pt>
                <c:pt idx="8747">
                  <c:v>3.2143000000000002</c:v>
                </c:pt>
                <c:pt idx="8748">
                  <c:v>3.6562000000000001</c:v>
                </c:pt>
                <c:pt idx="8749">
                  <c:v>4.1614000000000004</c:v>
                </c:pt>
                <c:pt idx="8750">
                  <c:v>4.2713000000000001</c:v>
                </c:pt>
                <c:pt idx="8751">
                  <c:v>4.1372</c:v>
                </c:pt>
                <c:pt idx="8752">
                  <c:v>4.2567000000000004</c:v>
                </c:pt>
                <c:pt idx="8753">
                  <c:v>4.6776</c:v>
                </c:pt>
                <c:pt idx="8754">
                  <c:v>5.5472999999999999</c:v>
                </c:pt>
                <c:pt idx="8755">
                  <c:v>6.3367000000000004</c:v>
                </c:pt>
                <c:pt idx="8756">
                  <c:v>6.8002000000000002</c:v>
                </c:pt>
                <c:pt idx="8757">
                  <c:v>7.2259000000000002</c:v>
                </c:pt>
                <c:pt idx="8758">
                  <c:v>7.9241999999999999</c:v>
                </c:pt>
                <c:pt idx="8759">
                  <c:v>8.7468000000000004</c:v>
                </c:pt>
                <c:pt idx="8760">
                  <c:v>9.4328000000000003</c:v>
                </c:pt>
                <c:pt idx="8761">
                  <c:v>10.398</c:v>
                </c:pt>
                <c:pt idx="8762">
                  <c:v>11.378</c:v>
                </c:pt>
                <c:pt idx="8763">
                  <c:v>11.884</c:v>
                </c:pt>
                <c:pt idx="8764">
                  <c:v>11.904</c:v>
                </c:pt>
                <c:pt idx="8765">
                  <c:v>12.112</c:v>
                </c:pt>
                <c:pt idx="8766">
                  <c:v>12.679</c:v>
                </c:pt>
                <c:pt idx="8767">
                  <c:v>13.14</c:v>
                </c:pt>
                <c:pt idx="8768">
                  <c:v>13.448</c:v>
                </c:pt>
                <c:pt idx="8769">
                  <c:v>13.933</c:v>
                </c:pt>
                <c:pt idx="8770">
                  <c:v>14.257999999999999</c:v>
                </c:pt>
                <c:pt idx="8771">
                  <c:v>14.504</c:v>
                </c:pt>
                <c:pt idx="8772">
                  <c:v>14.869</c:v>
                </c:pt>
                <c:pt idx="8773">
                  <c:v>15.327</c:v>
                </c:pt>
                <c:pt idx="8774">
                  <c:v>15.9</c:v>
                </c:pt>
                <c:pt idx="8775">
                  <c:v>16.535</c:v>
                </c:pt>
                <c:pt idx="8776">
                  <c:v>17.3</c:v>
                </c:pt>
                <c:pt idx="8777">
                  <c:v>17.908000000000001</c:v>
                </c:pt>
                <c:pt idx="8778">
                  <c:v>18.189</c:v>
                </c:pt>
                <c:pt idx="8779">
                  <c:v>18.327000000000002</c:v>
                </c:pt>
                <c:pt idx="8780">
                  <c:v>18.361000000000001</c:v>
                </c:pt>
                <c:pt idx="8781">
                  <c:v>18.917999999999999</c:v>
                </c:pt>
                <c:pt idx="8782">
                  <c:v>19.782</c:v>
                </c:pt>
                <c:pt idx="8783">
                  <c:v>20.527999999999999</c:v>
                </c:pt>
                <c:pt idx="8784">
                  <c:v>21.068999999999999</c:v>
                </c:pt>
                <c:pt idx="8785">
                  <c:v>21.251999999999999</c:v>
                </c:pt>
                <c:pt idx="8786">
                  <c:v>21.428000000000001</c:v>
                </c:pt>
                <c:pt idx="8787">
                  <c:v>22.14</c:v>
                </c:pt>
                <c:pt idx="8788">
                  <c:v>22.841999999999999</c:v>
                </c:pt>
                <c:pt idx="8789">
                  <c:v>23.706</c:v>
                </c:pt>
                <c:pt idx="8790">
                  <c:v>24.786000000000001</c:v>
                </c:pt>
                <c:pt idx="8791">
                  <c:v>25.641999999999999</c:v>
                </c:pt>
                <c:pt idx="8792">
                  <c:v>26.303999999999998</c:v>
                </c:pt>
                <c:pt idx="8793">
                  <c:v>26.869</c:v>
                </c:pt>
                <c:pt idx="8794">
                  <c:v>27.286999999999999</c:v>
                </c:pt>
                <c:pt idx="8795">
                  <c:v>27.64</c:v>
                </c:pt>
                <c:pt idx="8796">
                  <c:v>28.271000000000001</c:v>
                </c:pt>
                <c:pt idx="8797">
                  <c:v>28.963000000000001</c:v>
                </c:pt>
                <c:pt idx="8798">
                  <c:v>29.475999999999999</c:v>
                </c:pt>
                <c:pt idx="8799">
                  <c:v>29.876000000000001</c:v>
                </c:pt>
                <c:pt idx="8800">
                  <c:v>30.231000000000002</c:v>
                </c:pt>
                <c:pt idx="8801">
                  <c:v>30.709</c:v>
                </c:pt>
                <c:pt idx="8802">
                  <c:v>31.245000000000001</c:v>
                </c:pt>
                <c:pt idx="8803">
                  <c:v>31.815999999999999</c:v>
                </c:pt>
                <c:pt idx="8804">
                  <c:v>32.509</c:v>
                </c:pt>
                <c:pt idx="8805">
                  <c:v>32.924999999999997</c:v>
                </c:pt>
                <c:pt idx="8806">
                  <c:v>33.173000000000002</c:v>
                </c:pt>
                <c:pt idx="8807">
                  <c:v>33.462000000000003</c:v>
                </c:pt>
                <c:pt idx="8808">
                  <c:v>33.610999999999997</c:v>
                </c:pt>
                <c:pt idx="8809">
                  <c:v>33.868000000000002</c:v>
                </c:pt>
                <c:pt idx="8810">
                  <c:v>34.042999999999999</c:v>
                </c:pt>
                <c:pt idx="8811">
                  <c:v>34.204999999999998</c:v>
                </c:pt>
                <c:pt idx="8812">
                  <c:v>34.514000000000003</c:v>
                </c:pt>
                <c:pt idx="8813">
                  <c:v>34.573999999999998</c:v>
                </c:pt>
                <c:pt idx="8814">
                  <c:v>34.734999999999999</c:v>
                </c:pt>
                <c:pt idx="8815">
                  <c:v>35.24</c:v>
                </c:pt>
                <c:pt idx="8816">
                  <c:v>35.814</c:v>
                </c:pt>
                <c:pt idx="8817">
                  <c:v>36.402000000000001</c:v>
                </c:pt>
                <c:pt idx="8818">
                  <c:v>36.880000000000003</c:v>
                </c:pt>
                <c:pt idx="8819">
                  <c:v>37.301000000000002</c:v>
                </c:pt>
                <c:pt idx="8820">
                  <c:v>37.261000000000003</c:v>
                </c:pt>
                <c:pt idx="8821">
                  <c:v>37.140999999999998</c:v>
                </c:pt>
                <c:pt idx="8822">
                  <c:v>37.131999999999998</c:v>
                </c:pt>
                <c:pt idx="8823">
                  <c:v>37.188000000000002</c:v>
                </c:pt>
                <c:pt idx="8824">
                  <c:v>37.372</c:v>
                </c:pt>
                <c:pt idx="8825">
                  <c:v>37.518000000000001</c:v>
                </c:pt>
                <c:pt idx="8826">
                  <c:v>37.564</c:v>
                </c:pt>
                <c:pt idx="8827">
                  <c:v>37.670999999999999</c:v>
                </c:pt>
                <c:pt idx="8828">
                  <c:v>38.192999999999998</c:v>
                </c:pt>
                <c:pt idx="8829">
                  <c:v>38.424999999999997</c:v>
                </c:pt>
                <c:pt idx="8830">
                  <c:v>38.465000000000003</c:v>
                </c:pt>
                <c:pt idx="8831">
                  <c:v>38.447000000000003</c:v>
                </c:pt>
                <c:pt idx="8832">
                  <c:v>38.389000000000003</c:v>
                </c:pt>
                <c:pt idx="8833">
                  <c:v>38.223999999999997</c:v>
                </c:pt>
                <c:pt idx="8834">
                  <c:v>38.484999999999999</c:v>
                </c:pt>
                <c:pt idx="8835">
                  <c:v>38.634</c:v>
                </c:pt>
                <c:pt idx="8836">
                  <c:v>38.713999999999999</c:v>
                </c:pt>
                <c:pt idx="8837">
                  <c:v>38.584000000000003</c:v>
                </c:pt>
                <c:pt idx="8838">
                  <c:v>38.691000000000003</c:v>
                </c:pt>
                <c:pt idx="8839">
                  <c:v>38.779000000000003</c:v>
                </c:pt>
                <c:pt idx="8840">
                  <c:v>38.524999999999999</c:v>
                </c:pt>
                <c:pt idx="8841">
                  <c:v>38.564</c:v>
                </c:pt>
                <c:pt idx="8842">
                  <c:v>38.588999999999999</c:v>
                </c:pt>
                <c:pt idx="8843">
                  <c:v>38.438000000000002</c:v>
                </c:pt>
                <c:pt idx="8844">
                  <c:v>38.08</c:v>
                </c:pt>
                <c:pt idx="8845">
                  <c:v>37.780999999999999</c:v>
                </c:pt>
                <c:pt idx="8846">
                  <c:v>37.857999999999997</c:v>
                </c:pt>
                <c:pt idx="8847">
                  <c:v>38.435000000000002</c:v>
                </c:pt>
                <c:pt idx="8848">
                  <c:v>38.9</c:v>
                </c:pt>
                <c:pt idx="8849">
                  <c:v>39.636000000000003</c:v>
                </c:pt>
                <c:pt idx="8850">
                  <c:v>40.058999999999997</c:v>
                </c:pt>
                <c:pt idx="8851">
                  <c:v>40.265999999999998</c:v>
                </c:pt>
                <c:pt idx="8852">
                  <c:v>40.485999999999997</c:v>
                </c:pt>
                <c:pt idx="8853">
                  <c:v>40.813000000000002</c:v>
                </c:pt>
                <c:pt idx="8854">
                  <c:v>41.246000000000002</c:v>
                </c:pt>
                <c:pt idx="8855">
                  <c:v>41.744</c:v>
                </c:pt>
                <c:pt idx="8856">
                  <c:v>42.369</c:v>
                </c:pt>
                <c:pt idx="8857">
                  <c:v>42.72</c:v>
                </c:pt>
                <c:pt idx="8858">
                  <c:v>42.984999999999999</c:v>
                </c:pt>
                <c:pt idx="8859">
                  <c:v>43.468000000000004</c:v>
                </c:pt>
                <c:pt idx="8860">
                  <c:v>43.993000000000002</c:v>
                </c:pt>
                <c:pt idx="8861">
                  <c:v>44.293999999999997</c:v>
                </c:pt>
                <c:pt idx="8862">
                  <c:v>44.878999999999998</c:v>
                </c:pt>
                <c:pt idx="8863">
                  <c:v>44.828000000000003</c:v>
                </c:pt>
                <c:pt idx="8864">
                  <c:v>44.86</c:v>
                </c:pt>
                <c:pt idx="8865">
                  <c:v>44.856000000000002</c:v>
                </c:pt>
                <c:pt idx="8866">
                  <c:v>45.277000000000001</c:v>
                </c:pt>
                <c:pt idx="8867">
                  <c:v>45.911999999999999</c:v>
                </c:pt>
                <c:pt idx="8868">
                  <c:v>46.256999999999998</c:v>
                </c:pt>
                <c:pt idx="8869">
                  <c:v>45.881</c:v>
                </c:pt>
                <c:pt idx="8870">
                  <c:v>45.597999999999999</c:v>
                </c:pt>
                <c:pt idx="8871">
                  <c:v>45.423000000000002</c:v>
                </c:pt>
                <c:pt idx="8872">
                  <c:v>45.665999999999997</c:v>
                </c:pt>
                <c:pt idx="8873">
                  <c:v>45.923999999999999</c:v>
                </c:pt>
                <c:pt idx="8874">
                  <c:v>46.145000000000003</c:v>
                </c:pt>
                <c:pt idx="8875">
                  <c:v>46.04</c:v>
                </c:pt>
                <c:pt idx="8876">
                  <c:v>45.598999999999997</c:v>
                </c:pt>
                <c:pt idx="8877">
                  <c:v>45.155999999999999</c:v>
                </c:pt>
                <c:pt idx="8878">
                  <c:v>44.875999999999998</c:v>
                </c:pt>
                <c:pt idx="8879">
                  <c:v>44.947000000000003</c:v>
                </c:pt>
                <c:pt idx="8880">
                  <c:v>45.311</c:v>
                </c:pt>
                <c:pt idx="8881">
                  <c:v>45.235999999999997</c:v>
                </c:pt>
                <c:pt idx="8882">
                  <c:v>46.000999999999998</c:v>
                </c:pt>
                <c:pt idx="8883">
                  <c:v>46.215000000000003</c:v>
                </c:pt>
                <c:pt idx="8884">
                  <c:v>46.506999999999998</c:v>
                </c:pt>
                <c:pt idx="8885">
                  <c:v>46.710999999999999</c:v>
                </c:pt>
                <c:pt idx="8886">
                  <c:v>46.258000000000003</c:v>
                </c:pt>
                <c:pt idx="8887">
                  <c:v>45.246000000000002</c:v>
                </c:pt>
                <c:pt idx="8888">
                  <c:v>43.844000000000001</c:v>
                </c:pt>
                <c:pt idx="8889">
                  <c:v>41.808999999999997</c:v>
                </c:pt>
                <c:pt idx="8890">
                  <c:v>39.189</c:v>
                </c:pt>
                <c:pt idx="8891">
                  <c:v>36.851999999999997</c:v>
                </c:pt>
                <c:pt idx="8892">
                  <c:v>35.130000000000003</c:v>
                </c:pt>
                <c:pt idx="8893">
                  <c:v>34.127000000000002</c:v>
                </c:pt>
                <c:pt idx="8894">
                  <c:v>33.234999999999999</c:v>
                </c:pt>
                <c:pt idx="8895">
                  <c:v>32.405999999999999</c:v>
                </c:pt>
                <c:pt idx="8896">
                  <c:v>31.478000000000002</c:v>
                </c:pt>
                <c:pt idx="8897">
                  <c:v>29.763000000000002</c:v>
                </c:pt>
                <c:pt idx="8898">
                  <c:v>27.244</c:v>
                </c:pt>
                <c:pt idx="8899">
                  <c:v>24.382000000000001</c:v>
                </c:pt>
                <c:pt idx="8900">
                  <c:v>21.890999999999998</c:v>
                </c:pt>
                <c:pt idx="8901">
                  <c:v>20.106999999999999</c:v>
                </c:pt>
                <c:pt idx="8902">
                  <c:v>18.768000000000001</c:v>
                </c:pt>
                <c:pt idx="8903">
                  <c:v>17.661000000000001</c:v>
                </c:pt>
                <c:pt idx="8904">
                  <c:v>16.63</c:v>
                </c:pt>
                <c:pt idx="8905">
                  <c:v>15.493</c:v>
                </c:pt>
                <c:pt idx="8906">
                  <c:v>14.301</c:v>
                </c:pt>
                <c:pt idx="8907">
                  <c:v>13.157</c:v>
                </c:pt>
                <c:pt idx="8908">
                  <c:v>12.034000000000001</c:v>
                </c:pt>
                <c:pt idx="8909">
                  <c:v>11.157999999999999</c:v>
                </c:pt>
                <c:pt idx="8910">
                  <c:v>10.273999999999999</c:v>
                </c:pt>
                <c:pt idx="8911">
                  <c:v>9.4864999999999995</c:v>
                </c:pt>
                <c:pt idx="8912">
                  <c:v>8.2800999999999991</c:v>
                </c:pt>
                <c:pt idx="8913">
                  <c:v>6.8773</c:v>
                </c:pt>
                <c:pt idx="8914">
                  <c:v>5.5972999999999997</c:v>
                </c:pt>
                <c:pt idx="8915">
                  <c:v>4.2248999999999999</c:v>
                </c:pt>
                <c:pt idx="8916">
                  <c:v>2.7088000000000001</c:v>
                </c:pt>
                <c:pt idx="8917">
                  <c:v>1.139</c:v>
                </c:pt>
                <c:pt idx="8918">
                  <c:v>-0.36802000000000001</c:v>
                </c:pt>
                <c:pt idx="8919">
                  <c:v>-1.5122</c:v>
                </c:pt>
                <c:pt idx="8920">
                  <c:v>-2.4565999999999999</c:v>
                </c:pt>
                <c:pt idx="8921">
                  <c:v>-3.2797999999999998</c:v>
                </c:pt>
                <c:pt idx="8922">
                  <c:v>-3.9506000000000001</c:v>
                </c:pt>
                <c:pt idx="8923">
                  <c:v>-4.6330999999999998</c:v>
                </c:pt>
                <c:pt idx="8924">
                  <c:v>-5.0799000000000003</c:v>
                </c:pt>
                <c:pt idx="8925">
                  <c:v>-5.3182</c:v>
                </c:pt>
                <c:pt idx="8926">
                  <c:v>-5.5029000000000003</c:v>
                </c:pt>
                <c:pt idx="8927">
                  <c:v>-5.4531999999999998</c:v>
                </c:pt>
                <c:pt idx="8928">
                  <c:v>-5.444</c:v>
                </c:pt>
                <c:pt idx="8929">
                  <c:v>-5.4132999999999996</c:v>
                </c:pt>
                <c:pt idx="8930">
                  <c:v>-5.2256</c:v>
                </c:pt>
                <c:pt idx="8931">
                  <c:v>-4.8190999999999997</c:v>
                </c:pt>
                <c:pt idx="8932">
                  <c:v>-5.0259</c:v>
                </c:pt>
                <c:pt idx="8933">
                  <c:v>-5.4005999999999998</c:v>
                </c:pt>
                <c:pt idx="8934">
                  <c:v>-5.2732999999999999</c:v>
                </c:pt>
                <c:pt idx="8935">
                  <c:v>-5.1497999999999999</c:v>
                </c:pt>
                <c:pt idx="8936">
                  <c:v>-4.9432</c:v>
                </c:pt>
                <c:pt idx="8937">
                  <c:v>-4.7915000000000001</c:v>
                </c:pt>
                <c:pt idx="8938">
                  <c:v>-4.6733000000000002</c:v>
                </c:pt>
                <c:pt idx="8939">
                  <c:v>-4.5818000000000003</c:v>
                </c:pt>
                <c:pt idx="8940">
                  <c:v>-4.5049999999999999</c:v>
                </c:pt>
                <c:pt idx="8941">
                  <c:v>-4.2858999999999998</c:v>
                </c:pt>
                <c:pt idx="8942">
                  <c:v>-3.9725999999999999</c:v>
                </c:pt>
                <c:pt idx="8943">
                  <c:v>-3.6503000000000001</c:v>
                </c:pt>
                <c:pt idx="8944">
                  <c:v>-3.5598999999999998</c:v>
                </c:pt>
                <c:pt idx="8945">
                  <c:v>-3.8302</c:v>
                </c:pt>
                <c:pt idx="8946">
                  <c:v>-4.2649999999999997</c:v>
                </c:pt>
                <c:pt idx="8947">
                  <c:v>-4.7859999999999996</c:v>
                </c:pt>
                <c:pt idx="8948">
                  <c:v>-5.1577999999999999</c:v>
                </c:pt>
                <c:pt idx="8949">
                  <c:v>-5.4234</c:v>
                </c:pt>
                <c:pt idx="8950">
                  <c:v>-5.7244000000000002</c:v>
                </c:pt>
                <c:pt idx="8951">
                  <c:v>-6.0880000000000001</c:v>
                </c:pt>
                <c:pt idx="8952">
                  <c:v>-6.4733000000000001</c:v>
                </c:pt>
                <c:pt idx="8953">
                  <c:v>-7.0286</c:v>
                </c:pt>
                <c:pt idx="8954">
                  <c:v>-7.5853000000000002</c:v>
                </c:pt>
                <c:pt idx="8955">
                  <c:v>-8.1249000000000002</c:v>
                </c:pt>
                <c:pt idx="8956">
                  <c:v>-8.5635999999999992</c:v>
                </c:pt>
                <c:pt idx="8957">
                  <c:v>-9.2996999999999996</c:v>
                </c:pt>
                <c:pt idx="8958">
                  <c:v>-10.074999999999999</c:v>
                </c:pt>
                <c:pt idx="8959">
                  <c:v>-10.997</c:v>
                </c:pt>
                <c:pt idx="8960">
                  <c:v>-11.837</c:v>
                </c:pt>
                <c:pt idx="8961">
                  <c:v>-12.593999999999999</c:v>
                </c:pt>
                <c:pt idx="8962">
                  <c:v>-13.512</c:v>
                </c:pt>
                <c:pt idx="8963">
                  <c:v>-15.054</c:v>
                </c:pt>
                <c:pt idx="8964">
                  <c:v>-16.86</c:v>
                </c:pt>
                <c:pt idx="8965">
                  <c:v>-18.11</c:v>
                </c:pt>
                <c:pt idx="8966">
                  <c:v>-18.638000000000002</c:v>
                </c:pt>
                <c:pt idx="8967">
                  <c:v>-19.181000000000001</c:v>
                </c:pt>
                <c:pt idx="8968">
                  <c:v>-20.035</c:v>
                </c:pt>
                <c:pt idx="8969">
                  <c:v>-21.242000000000001</c:v>
                </c:pt>
                <c:pt idx="8970">
                  <c:v>-22.594999999999999</c:v>
                </c:pt>
                <c:pt idx="8971">
                  <c:v>-23.797000000000001</c:v>
                </c:pt>
                <c:pt idx="8972">
                  <c:v>-24.905000000000001</c:v>
                </c:pt>
                <c:pt idx="8973">
                  <c:v>-26.352</c:v>
                </c:pt>
                <c:pt idx="8974">
                  <c:v>-27.739000000000001</c:v>
                </c:pt>
                <c:pt idx="8975">
                  <c:v>-28.923999999999999</c:v>
                </c:pt>
                <c:pt idx="8976">
                  <c:v>-30.311</c:v>
                </c:pt>
                <c:pt idx="8977">
                  <c:v>-31.66</c:v>
                </c:pt>
                <c:pt idx="8978">
                  <c:v>-32.984000000000002</c:v>
                </c:pt>
                <c:pt idx="8979">
                  <c:v>-34.668999999999997</c:v>
                </c:pt>
                <c:pt idx="8980">
                  <c:v>-35.826000000000001</c:v>
                </c:pt>
                <c:pt idx="8981">
                  <c:v>-36.353999999999999</c:v>
                </c:pt>
                <c:pt idx="8982">
                  <c:v>-37.174999999999997</c:v>
                </c:pt>
                <c:pt idx="8983">
                  <c:v>-38.371000000000002</c:v>
                </c:pt>
                <c:pt idx="8984">
                  <c:v>-39.57</c:v>
                </c:pt>
                <c:pt idx="8985">
                  <c:v>-41.137</c:v>
                </c:pt>
                <c:pt idx="8986">
                  <c:v>-42.613</c:v>
                </c:pt>
                <c:pt idx="8987">
                  <c:v>-43.884999999999998</c:v>
                </c:pt>
                <c:pt idx="8988">
                  <c:v>-44.933999999999997</c:v>
                </c:pt>
                <c:pt idx="8989">
                  <c:v>-45.987000000000002</c:v>
                </c:pt>
                <c:pt idx="8990">
                  <c:v>-46.927999999999997</c:v>
                </c:pt>
                <c:pt idx="8991">
                  <c:v>-47.835999999999999</c:v>
                </c:pt>
                <c:pt idx="8992">
                  <c:v>-48.753999999999998</c:v>
                </c:pt>
                <c:pt idx="8993">
                  <c:v>-49.997999999999998</c:v>
                </c:pt>
                <c:pt idx="8994">
                  <c:v>-50.838999999999999</c:v>
                </c:pt>
                <c:pt idx="8995">
                  <c:v>-51.323</c:v>
                </c:pt>
                <c:pt idx="8996">
                  <c:v>-51.743000000000002</c:v>
                </c:pt>
                <c:pt idx="8997">
                  <c:v>-52.648000000000003</c:v>
                </c:pt>
                <c:pt idx="8998">
                  <c:v>-53.884999999999998</c:v>
                </c:pt>
                <c:pt idx="8999">
                  <c:v>-54.866</c:v>
                </c:pt>
              </c:numCache>
            </c:numRef>
          </c:val>
          <c:smooth val="0"/>
          <c:extLst>
            <c:ext xmlns:c16="http://schemas.microsoft.com/office/drawing/2014/chart" uri="{C3380CC4-5D6E-409C-BE32-E72D297353CC}">
              <c16:uniqueId val="{00000001-7E37-485C-BC20-5043080B47DA}"/>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AP force (N)</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U02_INTACT_KE_VV!$A$1</c:f>
              <c:strCache>
                <c:ptCount val="1"/>
                <c:pt idx="0">
                  <c:v>TF FE (deg)</c:v>
                </c:pt>
              </c:strCache>
            </c:strRef>
          </c:tx>
          <c:spPr>
            <a:ln w="28575" cap="rnd">
              <a:solidFill>
                <a:schemeClr val="accent1"/>
              </a:solidFill>
              <a:round/>
            </a:ln>
            <a:effectLst/>
          </c:spPr>
          <c:marker>
            <c:symbol val="none"/>
          </c:marker>
          <c:val>
            <c:numRef>
              <c:f>DU02_INTACT_KE_VV!$A$2:$A$9001</c:f>
              <c:numCache>
                <c:formatCode>General</c:formatCode>
                <c:ptCount val="9000"/>
                <c:pt idx="0">
                  <c:v>4.0922000000000001</c:v>
                </c:pt>
                <c:pt idx="1">
                  <c:v>4.1299000000000001</c:v>
                </c:pt>
                <c:pt idx="2">
                  <c:v>4.1729000000000003</c:v>
                </c:pt>
                <c:pt idx="3">
                  <c:v>4.2150999999999996</c:v>
                </c:pt>
                <c:pt idx="4">
                  <c:v>4.2545999999999999</c:v>
                </c:pt>
                <c:pt idx="5">
                  <c:v>4.2910000000000004</c:v>
                </c:pt>
                <c:pt idx="6">
                  <c:v>4.3224999999999998</c:v>
                </c:pt>
                <c:pt idx="7">
                  <c:v>4.3520000000000003</c:v>
                </c:pt>
                <c:pt idx="8">
                  <c:v>4.3872</c:v>
                </c:pt>
                <c:pt idx="9">
                  <c:v>4.4234</c:v>
                </c:pt>
                <c:pt idx="10">
                  <c:v>4.4505999999999997</c:v>
                </c:pt>
                <c:pt idx="11">
                  <c:v>4.4760999999999997</c:v>
                </c:pt>
                <c:pt idx="12">
                  <c:v>4.5023999999999997</c:v>
                </c:pt>
                <c:pt idx="13">
                  <c:v>4.5270999999999999</c:v>
                </c:pt>
                <c:pt idx="14">
                  <c:v>4.5525000000000002</c:v>
                </c:pt>
                <c:pt idx="15">
                  <c:v>4.5773999999999999</c:v>
                </c:pt>
                <c:pt idx="16">
                  <c:v>4.5922999999999998</c:v>
                </c:pt>
                <c:pt idx="17">
                  <c:v>4.6078999999999999</c:v>
                </c:pt>
                <c:pt idx="18">
                  <c:v>4.6212999999999997</c:v>
                </c:pt>
                <c:pt idx="19">
                  <c:v>4.6288</c:v>
                </c:pt>
                <c:pt idx="20">
                  <c:v>4.6412000000000004</c:v>
                </c:pt>
                <c:pt idx="21">
                  <c:v>4.6471999999999998</c:v>
                </c:pt>
                <c:pt idx="22">
                  <c:v>4.6490999999999998</c:v>
                </c:pt>
                <c:pt idx="23">
                  <c:v>4.6492000000000004</c:v>
                </c:pt>
                <c:pt idx="24">
                  <c:v>4.6426999999999996</c:v>
                </c:pt>
                <c:pt idx="25">
                  <c:v>4.6326000000000001</c:v>
                </c:pt>
                <c:pt idx="26">
                  <c:v>4.6246999999999998</c:v>
                </c:pt>
                <c:pt idx="27">
                  <c:v>4.6124000000000001</c:v>
                </c:pt>
                <c:pt idx="28">
                  <c:v>4.5949999999999998</c:v>
                </c:pt>
                <c:pt idx="29">
                  <c:v>4.5744999999999996</c:v>
                </c:pt>
                <c:pt idx="30">
                  <c:v>4.548</c:v>
                </c:pt>
                <c:pt idx="31">
                  <c:v>4.5152999999999999</c:v>
                </c:pt>
                <c:pt idx="32">
                  <c:v>4.4779999999999998</c:v>
                </c:pt>
                <c:pt idx="33">
                  <c:v>4.4512</c:v>
                </c:pt>
                <c:pt idx="34">
                  <c:v>4.4348000000000001</c:v>
                </c:pt>
                <c:pt idx="35">
                  <c:v>4.4189999999999996</c:v>
                </c:pt>
                <c:pt idx="36">
                  <c:v>4.4074999999999998</c:v>
                </c:pt>
                <c:pt idx="37">
                  <c:v>4.3975</c:v>
                </c:pt>
                <c:pt idx="38">
                  <c:v>4.3917999999999999</c:v>
                </c:pt>
                <c:pt idx="39">
                  <c:v>4.3879999999999999</c:v>
                </c:pt>
                <c:pt idx="40">
                  <c:v>4.3841999999999999</c:v>
                </c:pt>
                <c:pt idx="41">
                  <c:v>4.3853</c:v>
                </c:pt>
                <c:pt idx="42">
                  <c:v>4.3941999999999997</c:v>
                </c:pt>
                <c:pt idx="43">
                  <c:v>4.4164000000000003</c:v>
                </c:pt>
                <c:pt idx="44">
                  <c:v>4.4524999999999997</c:v>
                </c:pt>
                <c:pt idx="45">
                  <c:v>4.5039999999999996</c:v>
                </c:pt>
                <c:pt idx="46">
                  <c:v>4.5613000000000001</c:v>
                </c:pt>
                <c:pt idx="47">
                  <c:v>4.6246999999999998</c:v>
                </c:pt>
                <c:pt idx="48">
                  <c:v>4.6782000000000004</c:v>
                </c:pt>
                <c:pt idx="49">
                  <c:v>4.7248000000000001</c:v>
                </c:pt>
                <c:pt idx="50">
                  <c:v>4.7506000000000004</c:v>
                </c:pt>
                <c:pt idx="51">
                  <c:v>4.7595999999999998</c:v>
                </c:pt>
                <c:pt idx="52">
                  <c:v>4.758</c:v>
                </c:pt>
                <c:pt idx="53">
                  <c:v>4.7515000000000001</c:v>
                </c:pt>
                <c:pt idx="54">
                  <c:v>4.7455999999999996</c:v>
                </c:pt>
                <c:pt idx="55">
                  <c:v>4.742</c:v>
                </c:pt>
                <c:pt idx="56">
                  <c:v>4.7582000000000004</c:v>
                </c:pt>
                <c:pt idx="57">
                  <c:v>4.7938999999999998</c:v>
                </c:pt>
                <c:pt idx="58">
                  <c:v>4.8506</c:v>
                </c:pt>
                <c:pt idx="59">
                  <c:v>4.9241999999999999</c:v>
                </c:pt>
                <c:pt idx="60">
                  <c:v>4.9999000000000002</c:v>
                </c:pt>
                <c:pt idx="61">
                  <c:v>5.0743999999999998</c:v>
                </c:pt>
                <c:pt idx="62">
                  <c:v>5.1384999999999996</c:v>
                </c:pt>
                <c:pt idx="63">
                  <c:v>5.1872999999999996</c:v>
                </c:pt>
                <c:pt idx="64">
                  <c:v>5.2340999999999998</c:v>
                </c:pt>
                <c:pt idx="65">
                  <c:v>5.2885999999999997</c:v>
                </c:pt>
                <c:pt idx="66">
                  <c:v>5.3437999999999999</c:v>
                </c:pt>
                <c:pt idx="67">
                  <c:v>5.4036999999999997</c:v>
                </c:pt>
                <c:pt idx="68">
                  <c:v>5.4691999999999998</c:v>
                </c:pt>
                <c:pt idx="69">
                  <c:v>5.5545999999999998</c:v>
                </c:pt>
                <c:pt idx="70">
                  <c:v>5.6571999999999996</c:v>
                </c:pt>
                <c:pt idx="71">
                  <c:v>5.7636000000000003</c:v>
                </c:pt>
                <c:pt idx="72">
                  <c:v>5.8794000000000004</c:v>
                </c:pt>
                <c:pt idx="73">
                  <c:v>6.0065</c:v>
                </c:pt>
                <c:pt idx="74">
                  <c:v>6.1429999999999998</c:v>
                </c:pt>
                <c:pt idx="75">
                  <c:v>6.2746000000000004</c:v>
                </c:pt>
                <c:pt idx="76">
                  <c:v>6.3933</c:v>
                </c:pt>
                <c:pt idx="77">
                  <c:v>6.5023999999999997</c:v>
                </c:pt>
                <c:pt idx="78">
                  <c:v>6.6032999999999999</c:v>
                </c:pt>
                <c:pt idx="79">
                  <c:v>6.6920000000000002</c:v>
                </c:pt>
                <c:pt idx="80">
                  <c:v>6.7742000000000004</c:v>
                </c:pt>
                <c:pt idx="81">
                  <c:v>6.8552</c:v>
                </c:pt>
                <c:pt idx="82">
                  <c:v>6.9447000000000001</c:v>
                </c:pt>
                <c:pt idx="83">
                  <c:v>7.0427</c:v>
                </c:pt>
                <c:pt idx="84">
                  <c:v>7.1557000000000004</c:v>
                </c:pt>
                <c:pt idx="85">
                  <c:v>7.2828999999999997</c:v>
                </c:pt>
                <c:pt idx="86">
                  <c:v>7.4142000000000001</c:v>
                </c:pt>
                <c:pt idx="87">
                  <c:v>7.5486000000000004</c:v>
                </c:pt>
                <c:pt idx="88">
                  <c:v>7.6740000000000004</c:v>
                </c:pt>
                <c:pt idx="89">
                  <c:v>7.7884000000000002</c:v>
                </c:pt>
                <c:pt idx="90">
                  <c:v>7.8872</c:v>
                </c:pt>
                <c:pt idx="91">
                  <c:v>7.9664000000000001</c:v>
                </c:pt>
                <c:pt idx="92">
                  <c:v>8.0368999999999993</c:v>
                </c:pt>
                <c:pt idx="93">
                  <c:v>8.0991999999999997</c:v>
                </c:pt>
                <c:pt idx="94">
                  <c:v>8.1527999999999992</c:v>
                </c:pt>
                <c:pt idx="95">
                  <c:v>8.2156000000000002</c:v>
                </c:pt>
                <c:pt idx="96">
                  <c:v>8.2806999999999995</c:v>
                </c:pt>
                <c:pt idx="97">
                  <c:v>8.3439999999999994</c:v>
                </c:pt>
                <c:pt idx="98">
                  <c:v>8.4136000000000006</c:v>
                </c:pt>
                <c:pt idx="99">
                  <c:v>8.4797999999999991</c:v>
                </c:pt>
                <c:pt idx="100">
                  <c:v>8.5320999999999998</c:v>
                </c:pt>
                <c:pt idx="101">
                  <c:v>8.5810999999999993</c:v>
                </c:pt>
                <c:pt idx="102">
                  <c:v>8.6243999999999996</c:v>
                </c:pt>
                <c:pt idx="103">
                  <c:v>8.6646999999999998</c:v>
                </c:pt>
                <c:pt idx="104">
                  <c:v>8.6940000000000008</c:v>
                </c:pt>
                <c:pt idx="105">
                  <c:v>8.7106999999999992</c:v>
                </c:pt>
                <c:pt idx="106">
                  <c:v>8.7174999999999994</c:v>
                </c:pt>
                <c:pt idx="107">
                  <c:v>8.7159999999999993</c:v>
                </c:pt>
                <c:pt idx="108">
                  <c:v>8.7059999999999995</c:v>
                </c:pt>
                <c:pt idx="109">
                  <c:v>8.6861999999999995</c:v>
                </c:pt>
                <c:pt idx="110">
                  <c:v>8.6595999999999993</c:v>
                </c:pt>
                <c:pt idx="111">
                  <c:v>8.6300000000000008</c:v>
                </c:pt>
                <c:pt idx="112">
                  <c:v>8.5951000000000004</c:v>
                </c:pt>
                <c:pt idx="113">
                  <c:v>8.5493000000000006</c:v>
                </c:pt>
                <c:pt idx="114">
                  <c:v>8.4814000000000007</c:v>
                </c:pt>
                <c:pt idx="115">
                  <c:v>8.3950999999999993</c:v>
                </c:pt>
                <c:pt idx="116">
                  <c:v>8.2974999999999994</c:v>
                </c:pt>
                <c:pt idx="117">
                  <c:v>8.1845999999999997</c:v>
                </c:pt>
                <c:pt idx="118">
                  <c:v>8.0706000000000007</c:v>
                </c:pt>
                <c:pt idx="119">
                  <c:v>7.9530000000000003</c:v>
                </c:pt>
                <c:pt idx="120">
                  <c:v>7.8377999999999997</c:v>
                </c:pt>
                <c:pt idx="121">
                  <c:v>7.7186000000000003</c:v>
                </c:pt>
                <c:pt idx="122">
                  <c:v>7.6017999999999999</c:v>
                </c:pt>
                <c:pt idx="123">
                  <c:v>7.4755000000000003</c:v>
                </c:pt>
                <c:pt idx="124">
                  <c:v>7.3346999999999998</c:v>
                </c:pt>
                <c:pt idx="125">
                  <c:v>7.1961000000000004</c:v>
                </c:pt>
                <c:pt idx="126">
                  <c:v>7.0507999999999997</c:v>
                </c:pt>
                <c:pt idx="127">
                  <c:v>6.8907999999999996</c:v>
                </c:pt>
                <c:pt idx="128">
                  <c:v>6.7236000000000002</c:v>
                </c:pt>
                <c:pt idx="129">
                  <c:v>6.5632999999999999</c:v>
                </c:pt>
                <c:pt idx="130">
                  <c:v>6.3943000000000003</c:v>
                </c:pt>
                <c:pt idx="131">
                  <c:v>6.2308000000000003</c:v>
                </c:pt>
                <c:pt idx="132">
                  <c:v>6.0768000000000004</c:v>
                </c:pt>
                <c:pt idx="133">
                  <c:v>5.9248000000000003</c:v>
                </c:pt>
                <c:pt idx="134">
                  <c:v>5.7801</c:v>
                </c:pt>
                <c:pt idx="135">
                  <c:v>5.6322999999999999</c:v>
                </c:pt>
                <c:pt idx="136">
                  <c:v>5.4912000000000001</c:v>
                </c:pt>
                <c:pt idx="137">
                  <c:v>5.3525999999999998</c:v>
                </c:pt>
                <c:pt idx="138">
                  <c:v>5.2215999999999996</c:v>
                </c:pt>
                <c:pt idx="139">
                  <c:v>5.1003999999999996</c:v>
                </c:pt>
                <c:pt idx="140">
                  <c:v>4.9797000000000002</c:v>
                </c:pt>
                <c:pt idx="141">
                  <c:v>4.8699000000000003</c:v>
                </c:pt>
                <c:pt idx="142">
                  <c:v>4.7671000000000001</c:v>
                </c:pt>
                <c:pt idx="143">
                  <c:v>4.6669</c:v>
                </c:pt>
                <c:pt idx="144">
                  <c:v>4.5762999999999998</c:v>
                </c:pt>
                <c:pt idx="145">
                  <c:v>4.4828000000000001</c:v>
                </c:pt>
                <c:pt idx="146">
                  <c:v>4.399</c:v>
                </c:pt>
                <c:pt idx="147">
                  <c:v>4.3208000000000002</c:v>
                </c:pt>
                <c:pt idx="148">
                  <c:v>4.2483000000000004</c:v>
                </c:pt>
                <c:pt idx="149">
                  <c:v>4.1952999999999996</c:v>
                </c:pt>
                <c:pt idx="150">
                  <c:v>4.1646000000000001</c:v>
                </c:pt>
                <c:pt idx="151">
                  <c:v>4.1417000000000002</c:v>
                </c:pt>
                <c:pt idx="152">
                  <c:v>4.1262999999999996</c:v>
                </c:pt>
                <c:pt idx="153">
                  <c:v>4.1153000000000004</c:v>
                </c:pt>
                <c:pt idx="154">
                  <c:v>4.1070000000000002</c:v>
                </c:pt>
                <c:pt idx="155">
                  <c:v>4.1031000000000004</c:v>
                </c:pt>
                <c:pt idx="156">
                  <c:v>4.1018999999999997</c:v>
                </c:pt>
                <c:pt idx="157">
                  <c:v>4.1077000000000004</c:v>
                </c:pt>
                <c:pt idx="158">
                  <c:v>4.1196999999999999</c:v>
                </c:pt>
                <c:pt idx="159">
                  <c:v>4.1447000000000003</c:v>
                </c:pt>
                <c:pt idx="160">
                  <c:v>4.1910999999999996</c:v>
                </c:pt>
                <c:pt idx="161">
                  <c:v>4.2563000000000004</c:v>
                </c:pt>
                <c:pt idx="162">
                  <c:v>4.3323</c:v>
                </c:pt>
                <c:pt idx="163">
                  <c:v>4.4211999999999998</c:v>
                </c:pt>
                <c:pt idx="164">
                  <c:v>4.5255000000000001</c:v>
                </c:pt>
                <c:pt idx="165">
                  <c:v>4.6387</c:v>
                </c:pt>
                <c:pt idx="166">
                  <c:v>4.7567000000000004</c:v>
                </c:pt>
                <c:pt idx="167">
                  <c:v>4.8928000000000003</c:v>
                </c:pt>
                <c:pt idx="168">
                  <c:v>5.0444000000000004</c:v>
                </c:pt>
                <c:pt idx="169">
                  <c:v>5.2088999999999999</c:v>
                </c:pt>
                <c:pt idx="170">
                  <c:v>5.3967999999999998</c:v>
                </c:pt>
                <c:pt idx="171">
                  <c:v>5.5993000000000004</c:v>
                </c:pt>
                <c:pt idx="172">
                  <c:v>5.8110999999999997</c:v>
                </c:pt>
                <c:pt idx="173">
                  <c:v>6.0350999999999999</c:v>
                </c:pt>
                <c:pt idx="174">
                  <c:v>6.2667999999999999</c:v>
                </c:pt>
                <c:pt idx="175">
                  <c:v>6.5050999999999997</c:v>
                </c:pt>
                <c:pt idx="176">
                  <c:v>6.7557999999999998</c:v>
                </c:pt>
                <c:pt idx="177">
                  <c:v>7.0129000000000001</c:v>
                </c:pt>
                <c:pt idx="178">
                  <c:v>7.2717999999999998</c:v>
                </c:pt>
                <c:pt idx="179">
                  <c:v>7.5377999999999998</c:v>
                </c:pt>
                <c:pt idx="180">
                  <c:v>7.8144999999999998</c:v>
                </c:pt>
                <c:pt idx="181">
                  <c:v>8.1102000000000007</c:v>
                </c:pt>
                <c:pt idx="182">
                  <c:v>8.4113000000000007</c:v>
                </c:pt>
                <c:pt idx="183">
                  <c:v>8.7139000000000006</c:v>
                </c:pt>
                <c:pt idx="184">
                  <c:v>9.016</c:v>
                </c:pt>
                <c:pt idx="185">
                  <c:v>9.3201000000000001</c:v>
                </c:pt>
                <c:pt idx="186">
                  <c:v>9.6447000000000003</c:v>
                </c:pt>
                <c:pt idx="187">
                  <c:v>9.9716000000000005</c:v>
                </c:pt>
                <c:pt idx="188">
                  <c:v>10.292999999999999</c:v>
                </c:pt>
                <c:pt idx="189">
                  <c:v>10.627000000000001</c:v>
                </c:pt>
                <c:pt idx="190">
                  <c:v>10.972</c:v>
                </c:pt>
                <c:pt idx="191">
                  <c:v>11.317</c:v>
                </c:pt>
                <c:pt idx="192">
                  <c:v>11.666</c:v>
                </c:pt>
                <c:pt idx="193">
                  <c:v>12.029</c:v>
                </c:pt>
                <c:pt idx="194">
                  <c:v>12.404999999999999</c:v>
                </c:pt>
                <c:pt idx="195">
                  <c:v>12.78</c:v>
                </c:pt>
                <c:pt idx="196">
                  <c:v>13.162000000000001</c:v>
                </c:pt>
                <c:pt idx="197">
                  <c:v>13.547000000000001</c:v>
                </c:pt>
                <c:pt idx="198">
                  <c:v>13.933</c:v>
                </c:pt>
                <c:pt idx="199">
                  <c:v>14.323</c:v>
                </c:pt>
                <c:pt idx="200">
                  <c:v>14.714</c:v>
                </c:pt>
                <c:pt idx="201">
                  <c:v>15.115</c:v>
                </c:pt>
                <c:pt idx="202">
                  <c:v>15.523</c:v>
                </c:pt>
                <c:pt idx="203">
                  <c:v>15.933999999999999</c:v>
                </c:pt>
                <c:pt idx="204">
                  <c:v>16.350000000000001</c:v>
                </c:pt>
                <c:pt idx="205">
                  <c:v>16.783999999999999</c:v>
                </c:pt>
                <c:pt idx="206">
                  <c:v>17.234000000000002</c:v>
                </c:pt>
                <c:pt idx="207">
                  <c:v>17.695</c:v>
                </c:pt>
                <c:pt idx="208">
                  <c:v>18.166</c:v>
                </c:pt>
                <c:pt idx="209">
                  <c:v>18.661999999999999</c:v>
                </c:pt>
                <c:pt idx="210">
                  <c:v>19.173999999999999</c:v>
                </c:pt>
                <c:pt idx="211">
                  <c:v>19.684000000000001</c:v>
                </c:pt>
                <c:pt idx="212">
                  <c:v>20.215</c:v>
                </c:pt>
                <c:pt idx="213">
                  <c:v>20.757999999999999</c:v>
                </c:pt>
                <c:pt idx="214">
                  <c:v>21.297999999999998</c:v>
                </c:pt>
                <c:pt idx="215">
                  <c:v>21.827000000000002</c:v>
                </c:pt>
                <c:pt idx="216">
                  <c:v>22.341000000000001</c:v>
                </c:pt>
                <c:pt idx="217">
                  <c:v>22.852</c:v>
                </c:pt>
                <c:pt idx="218">
                  <c:v>23.367000000000001</c:v>
                </c:pt>
                <c:pt idx="219">
                  <c:v>23.872</c:v>
                </c:pt>
                <c:pt idx="220">
                  <c:v>24.367000000000001</c:v>
                </c:pt>
                <c:pt idx="221">
                  <c:v>24.847999999999999</c:v>
                </c:pt>
                <c:pt idx="222">
                  <c:v>25.323</c:v>
                </c:pt>
                <c:pt idx="223">
                  <c:v>25.797999999999998</c:v>
                </c:pt>
                <c:pt idx="224">
                  <c:v>26.266999999999999</c:v>
                </c:pt>
                <c:pt idx="225">
                  <c:v>26.722000000000001</c:v>
                </c:pt>
                <c:pt idx="226">
                  <c:v>27.177</c:v>
                </c:pt>
                <c:pt idx="227">
                  <c:v>27.638000000000002</c:v>
                </c:pt>
                <c:pt idx="228">
                  <c:v>28.079000000000001</c:v>
                </c:pt>
                <c:pt idx="229">
                  <c:v>28.518000000000001</c:v>
                </c:pt>
                <c:pt idx="230">
                  <c:v>28.972999999999999</c:v>
                </c:pt>
                <c:pt idx="231">
                  <c:v>29.419</c:v>
                </c:pt>
                <c:pt idx="232">
                  <c:v>29.856000000000002</c:v>
                </c:pt>
                <c:pt idx="233">
                  <c:v>30.291</c:v>
                </c:pt>
                <c:pt idx="234">
                  <c:v>30.719000000000001</c:v>
                </c:pt>
                <c:pt idx="235">
                  <c:v>31.134</c:v>
                </c:pt>
                <c:pt idx="236">
                  <c:v>31.54</c:v>
                </c:pt>
                <c:pt idx="237">
                  <c:v>31.931999999999999</c:v>
                </c:pt>
                <c:pt idx="238">
                  <c:v>32.319000000000003</c:v>
                </c:pt>
                <c:pt idx="239">
                  <c:v>32.723999999999997</c:v>
                </c:pt>
                <c:pt idx="240">
                  <c:v>33.121000000000002</c:v>
                </c:pt>
                <c:pt idx="241">
                  <c:v>33.518999999999998</c:v>
                </c:pt>
                <c:pt idx="242">
                  <c:v>33.908999999999999</c:v>
                </c:pt>
                <c:pt idx="243">
                  <c:v>34.305999999999997</c:v>
                </c:pt>
                <c:pt idx="244">
                  <c:v>34.713999999999999</c:v>
                </c:pt>
                <c:pt idx="245">
                  <c:v>35.116999999999997</c:v>
                </c:pt>
                <c:pt idx="246">
                  <c:v>35.527999999999999</c:v>
                </c:pt>
                <c:pt idx="247">
                  <c:v>35.917000000000002</c:v>
                </c:pt>
                <c:pt idx="248">
                  <c:v>36.292000000000002</c:v>
                </c:pt>
                <c:pt idx="249">
                  <c:v>36.679000000000002</c:v>
                </c:pt>
                <c:pt idx="250">
                  <c:v>37.06</c:v>
                </c:pt>
                <c:pt idx="251">
                  <c:v>37.435000000000002</c:v>
                </c:pt>
                <c:pt idx="252">
                  <c:v>37.808999999999997</c:v>
                </c:pt>
                <c:pt idx="253">
                  <c:v>38.194000000000003</c:v>
                </c:pt>
                <c:pt idx="254">
                  <c:v>38.598999999999997</c:v>
                </c:pt>
                <c:pt idx="255">
                  <c:v>39.012</c:v>
                </c:pt>
                <c:pt idx="256">
                  <c:v>39.438000000000002</c:v>
                </c:pt>
                <c:pt idx="257">
                  <c:v>39.848999999999997</c:v>
                </c:pt>
                <c:pt idx="258">
                  <c:v>40.256</c:v>
                </c:pt>
                <c:pt idx="259">
                  <c:v>40.664000000000001</c:v>
                </c:pt>
                <c:pt idx="260">
                  <c:v>41.079000000000001</c:v>
                </c:pt>
                <c:pt idx="261">
                  <c:v>41.52</c:v>
                </c:pt>
                <c:pt idx="262">
                  <c:v>41.99</c:v>
                </c:pt>
                <c:pt idx="263">
                  <c:v>42.475000000000001</c:v>
                </c:pt>
                <c:pt idx="264">
                  <c:v>42.978000000000002</c:v>
                </c:pt>
                <c:pt idx="265">
                  <c:v>43.503</c:v>
                </c:pt>
                <c:pt idx="266">
                  <c:v>44.055999999999997</c:v>
                </c:pt>
                <c:pt idx="267">
                  <c:v>44.628</c:v>
                </c:pt>
                <c:pt idx="268">
                  <c:v>45.210999999999999</c:v>
                </c:pt>
                <c:pt idx="269">
                  <c:v>45.828000000000003</c:v>
                </c:pt>
                <c:pt idx="270">
                  <c:v>46.447000000000003</c:v>
                </c:pt>
                <c:pt idx="271">
                  <c:v>47.069000000000003</c:v>
                </c:pt>
                <c:pt idx="272">
                  <c:v>47.722999999999999</c:v>
                </c:pt>
                <c:pt idx="273">
                  <c:v>48.378999999999998</c:v>
                </c:pt>
                <c:pt idx="274">
                  <c:v>49.026000000000003</c:v>
                </c:pt>
                <c:pt idx="275">
                  <c:v>49.68</c:v>
                </c:pt>
                <c:pt idx="276">
                  <c:v>50.337000000000003</c:v>
                </c:pt>
                <c:pt idx="277">
                  <c:v>50.98</c:v>
                </c:pt>
                <c:pt idx="278">
                  <c:v>51.628</c:v>
                </c:pt>
                <c:pt idx="279">
                  <c:v>52.28</c:v>
                </c:pt>
                <c:pt idx="280">
                  <c:v>52.921999999999997</c:v>
                </c:pt>
                <c:pt idx="281">
                  <c:v>53.548999999999999</c:v>
                </c:pt>
                <c:pt idx="282">
                  <c:v>54.15</c:v>
                </c:pt>
                <c:pt idx="283">
                  <c:v>54.738</c:v>
                </c:pt>
                <c:pt idx="284">
                  <c:v>55.311999999999998</c:v>
                </c:pt>
                <c:pt idx="285">
                  <c:v>55.863</c:v>
                </c:pt>
                <c:pt idx="286">
                  <c:v>56.406999999999996</c:v>
                </c:pt>
                <c:pt idx="287">
                  <c:v>56.948999999999998</c:v>
                </c:pt>
                <c:pt idx="288">
                  <c:v>57.453000000000003</c:v>
                </c:pt>
                <c:pt idx="289">
                  <c:v>57.923999999999999</c:v>
                </c:pt>
                <c:pt idx="290">
                  <c:v>58.392000000000003</c:v>
                </c:pt>
                <c:pt idx="291">
                  <c:v>58.843000000000004</c:v>
                </c:pt>
                <c:pt idx="292">
                  <c:v>59.268999999999998</c:v>
                </c:pt>
                <c:pt idx="293">
                  <c:v>59.679000000000002</c:v>
                </c:pt>
                <c:pt idx="294">
                  <c:v>60.078000000000003</c:v>
                </c:pt>
                <c:pt idx="295">
                  <c:v>60.451000000000001</c:v>
                </c:pt>
                <c:pt idx="296">
                  <c:v>60.798000000000002</c:v>
                </c:pt>
                <c:pt idx="297">
                  <c:v>61.137</c:v>
                </c:pt>
                <c:pt idx="298">
                  <c:v>61.457999999999998</c:v>
                </c:pt>
                <c:pt idx="299">
                  <c:v>61.758000000000003</c:v>
                </c:pt>
                <c:pt idx="300">
                  <c:v>62.064999999999998</c:v>
                </c:pt>
                <c:pt idx="301">
                  <c:v>62.377000000000002</c:v>
                </c:pt>
                <c:pt idx="302">
                  <c:v>62.67</c:v>
                </c:pt>
                <c:pt idx="303">
                  <c:v>62.954000000000001</c:v>
                </c:pt>
                <c:pt idx="304">
                  <c:v>63.24</c:v>
                </c:pt>
                <c:pt idx="305">
                  <c:v>63.524999999999999</c:v>
                </c:pt>
                <c:pt idx="306">
                  <c:v>63.820999999999998</c:v>
                </c:pt>
                <c:pt idx="307">
                  <c:v>64.114000000000004</c:v>
                </c:pt>
                <c:pt idx="308">
                  <c:v>64.414000000000001</c:v>
                </c:pt>
                <c:pt idx="309">
                  <c:v>64.713999999999999</c:v>
                </c:pt>
                <c:pt idx="310">
                  <c:v>64.995000000000005</c:v>
                </c:pt>
                <c:pt idx="311">
                  <c:v>65.284000000000006</c:v>
                </c:pt>
                <c:pt idx="312">
                  <c:v>65.584000000000003</c:v>
                </c:pt>
                <c:pt idx="313">
                  <c:v>65.866</c:v>
                </c:pt>
                <c:pt idx="314">
                  <c:v>66.153000000000006</c:v>
                </c:pt>
                <c:pt idx="315">
                  <c:v>66.453999999999994</c:v>
                </c:pt>
                <c:pt idx="316">
                  <c:v>66.745999999999995</c:v>
                </c:pt>
                <c:pt idx="317">
                  <c:v>67.045000000000002</c:v>
                </c:pt>
                <c:pt idx="318">
                  <c:v>67.361999999999995</c:v>
                </c:pt>
                <c:pt idx="319">
                  <c:v>67.691000000000003</c:v>
                </c:pt>
                <c:pt idx="320">
                  <c:v>68.019000000000005</c:v>
                </c:pt>
                <c:pt idx="321">
                  <c:v>68.343000000000004</c:v>
                </c:pt>
                <c:pt idx="322">
                  <c:v>68.667000000000002</c:v>
                </c:pt>
                <c:pt idx="323">
                  <c:v>69.003</c:v>
                </c:pt>
                <c:pt idx="324">
                  <c:v>69.353999999999999</c:v>
                </c:pt>
                <c:pt idx="325">
                  <c:v>69.704999999999998</c:v>
                </c:pt>
                <c:pt idx="326">
                  <c:v>70.061999999999998</c:v>
                </c:pt>
                <c:pt idx="327">
                  <c:v>70.417000000000002</c:v>
                </c:pt>
                <c:pt idx="328">
                  <c:v>70.765000000000001</c:v>
                </c:pt>
                <c:pt idx="329">
                  <c:v>71.099000000000004</c:v>
                </c:pt>
                <c:pt idx="330">
                  <c:v>71.444000000000003</c:v>
                </c:pt>
                <c:pt idx="331">
                  <c:v>71.802999999999997</c:v>
                </c:pt>
                <c:pt idx="332">
                  <c:v>72.158000000000001</c:v>
                </c:pt>
                <c:pt idx="333">
                  <c:v>72.489000000000004</c:v>
                </c:pt>
                <c:pt idx="334">
                  <c:v>72.820999999999998</c:v>
                </c:pt>
                <c:pt idx="335">
                  <c:v>73.158000000000001</c:v>
                </c:pt>
                <c:pt idx="336">
                  <c:v>73.494</c:v>
                </c:pt>
                <c:pt idx="337">
                  <c:v>73.820999999999998</c:v>
                </c:pt>
                <c:pt idx="338">
                  <c:v>74.137</c:v>
                </c:pt>
                <c:pt idx="339">
                  <c:v>74.450999999999993</c:v>
                </c:pt>
                <c:pt idx="340">
                  <c:v>74.757000000000005</c:v>
                </c:pt>
                <c:pt idx="341">
                  <c:v>75.070999999999998</c:v>
                </c:pt>
                <c:pt idx="342">
                  <c:v>75.388999999999996</c:v>
                </c:pt>
                <c:pt idx="343">
                  <c:v>75.683999999999997</c:v>
                </c:pt>
                <c:pt idx="344">
                  <c:v>75.989000000000004</c:v>
                </c:pt>
                <c:pt idx="345">
                  <c:v>76.296999999999997</c:v>
                </c:pt>
                <c:pt idx="346">
                  <c:v>76.572999999999993</c:v>
                </c:pt>
                <c:pt idx="347">
                  <c:v>76.832999999999998</c:v>
                </c:pt>
                <c:pt idx="348">
                  <c:v>77.081000000000003</c:v>
                </c:pt>
                <c:pt idx="349">
                  <c:v>77.331999999999994</c:v>
                </c:pt>
                <c:pt idx="350">
                  <c:v>77.578000000000003</c:v>
                </c:pt>
                <c:pt idx="351">
                  <c:v>77.804000000000002</c:v>
                </c:pt>
                <c:pt idx="352">
                  <c:v>78.019000000000005</c:v>
                </c:pt>
                <c:pt idx="353">
                  <c:v>78.244</c:v>
                </c:pt>
                <c:pt idx="354">
                  <c:v>78.463999999999999</c:v>
                </c:pt>
                <c:pt idx="355">
                  <c:v>78.677000000000007</c:v>
                </c:pt>
                <c:pt idx="356">
                  <c:v>78.888999999999996</c:v>
                </c:pt>
                <c:pt idx="357">
                  <c:v>79.106999999999999</c:v>
                </c:pt>
                <c:pt idx="358">
                  <c:v>79.319999999999993</c:v>
                </c:pt>
                <c:pt idx="359">
                  <c:v>79.525999999999996</c:v>
                </c:pt>
                <c:pt idx="360">
                  <c:v>79.751000000000005</c:v>
                </c:pt>
                <c:pt idx="361">
                  <c:v>79.980999999999995</c:v>
                </c:pt>
                <c:pt idx="362">
                  <c:v>80.212000000000003</c:v>
                </c:pt>
                <c:pt idx="363">
                  <c:v>80.436000000000007</c:v>
                </c:pt>
                <c:pt idx="364">
                  <c:v>80.671000000000006</c:v>
                </c:pt>
                <c:pt idx="365">
                  <c:v>80.930000000000007</c:v>
                </c:pt>
                <c:pt idx="366">
                  <c:v>81.201999999999998</c:v>
                </c:pt>
                <c:pt idx="367">
                  <c:v>81.474000000000004</c:v>
                </c:pt>
                <c:pt idx="368">
                  <c:v>81.754999999999995</c:v>
                </c:pt>
                <c:pt idx="369">
                  <c:v>82.046000000000006</c:v>
                </c:pt>
                <c:pt idx="370">
                  <c:v>82.334999999999994</c:v>
                </c:pt>
                <c:pt idx="371">
                  <c:v>82.638999999999996</c:v>
                </c:pt>
                <c:pt idx="372">
                  <c:v>82.975999999999999</c:v>
                </c:pt>
                <c:pt idx="373">
                  <c:v>83.325999999999993</c:v>
                </c:pt>
                <c:pt idx="374">
                  <c:v>83.674999999999997</c:v>
                </c:pt>
                <c:pt idx="375">
                  <c:v>84.016999999999996</c:v>
                </c:pt>
                <c:pt idx="376">
                  <c:v>84.36</c:v>
                </c:pt>
                <c:pt idx="377">
                  <c:v>84.713999999999999</c:v>
                </c:pt>
                <c:pt idx="378">
                  <c:v>85.070999999999998</c:v>
                </c:pt>
                <c:pt idx="379">
                  <c:v>85.429000000000002</c:v>
                </c:pt>
                <c:pt idx="380">
                  <c:v>85.802999999999997</c:v>
                </c:pt>
                <c:pt idx="381">
                  <c:v>86.179000000000002</c:v>
                </c:pt>
                <c:pt idx="382">
                  <c:v>86.537999999999997</c:v>
                </c:pt>
                <c:pt idx="383">
                  <c:v>86.873000000000005</c:v>
                </c:pt>
                <c:pt idx="384">
                  <c:v>87.195999999999998</c:v>
                </c:pt>
                <c:pt idx="385">
                  <c:v>87.513000000000005</c:v>
                </c:pt>
                <c:pt idx="386">
                  <c:v>87.831000000000003</c:v>
                </c:pt>
                <c:pt idx="387">
                  <c:v>88.15</c:v>
                </c:pt>
                <c:pt idx="388">
                  <c:v>88.462999999999994</c:v>
                </c:pt>
                <c:pt idx="389">
                  <c:v>88.778000000000006</c:v>
                </c:pt>
                <c:pt idx="390">
                  <c:v>89.1</c:v>
                </c:pt>
                <c:pt idx="391">
                  <c:v>89.412999999999997</c:v>
                </c:pt>
                <c:pt idx="392">
                  <c:v>89.731999999999999</c:v>
                </c:pt>
                <c:pt idx="393">
                  <c:v>90.066999999999993</c:v>
                </c:pt>
                <c:pt idx="394">
                  <c:v>90.403000000000006</c:v>
                </c:pt>
                <c:pt idx="395">
                  <c:v>90.730999999999995</c:v>
                </c:pt>
                <c:pt idx="396">
                  <c:v>91.06</c:v>
                </c:pt>
                <c:pt idx="397">
                  <c:v>91.391000000000005</c:v>
                </c:pt>
                <c:pt idx="398">
                  <c:v>91.709000000000003</c:v>
                </c:pt>
                <c:pt idx="399">
                  <c:v>92.02</c:v>
                </c:pt>
                <c:pt idx="400">
                  <c:v>92.313999999999993</c:v>
                </c:pt>
                <c:pt idx="401">
                  <c:v>92.587999999999994</c:v>
                </c:pt>
                <c:pt idx="402">
                  <c:v>92.834000000000003</c:v>
                </c:pt>
                <c:pt idx="403">
                  <c:v>93.067999999999998</c:v>
                </c:pt>
                <c:pt idx="404">
                  <c:v>93.289000000000001</c:v>
                </c:pt>
                <c:pt idx="405">
                  <c:v>93.498000000000005</c:v>
                </c:pt>
                <c:pt idx="406">
                  <c:v>93.683999999999997</c:v>
                </c:pt>
                <c:pt idx="407">
                  <c:v>93.850999999999999</c:v>
                </c:pt>
                <c:pt idx="408">
                  <c:v>94.007000000000005</c:v>
                </c:pt>
                <c:pt idx="409">
                  <c:v>94.156000000000006</c:v>
                </c:pt>
                <c:pt idx="410">
                  <c:v>94.292000000000002</c:v>
                </c:pt>
                <c:pt idx="411">
                  <c:v>94.417000000000002</c:v>
                </c:pt>
                <c:pt idx="412">
                  <c:v>94.513999999999996</c:v>
                </c:pt>
                <c:pt idx="413">
                  <c:v>94.587999999999994</c:v>
                </c:pt>
                <c:pt idx="414">
                  <c:v>94.63</c:v>
                </c:pt>
                <c:pt idx="415">
                  <c:v>94.64</c:v>
                </c:pt>
                <c:pt idx="416">
                  <c:v>94.62</c:v>
                </c:pt>
                <c:pt idx="417">
                  <c:v>94.575000000000003</c:v>
                </c:pt>
                <c:pt idx="418">
                  <c:v>94.504000000000005</c:v>
                </c:pt>
                <c:pt idx="419">
                  <c:v>94.417000000000002</c:v>
                </c:pt>
                <c:pt idx="420">
                  <c:v>94.304000000000002</c:v>
                </c:pt>
                <c:pt idx="421">
                  <c:v>94.174000000000007</c:v>
                </c:pt>
                <c:pt idx="422">
                  <c:v>94.037000000000006</c:v>
                </c:pt>
                <c:pt idx="423">
                  <c:v>93.882000000000005</c:v>
                </c:pt>
                <c:pt idx="424">
                  <c:v>93.718999999999994</c:v>
                </c:pt>
                <c:pt idx="425">
                  <c:v>93.54</c:v>
                </c:pt>
                <c:pt idx="426">
                  <c:v>93.361999999999995</c:v>
                </c:pt>
                <c:pt idx="427">
                  <c:v>93.203000000000003</c:v>
                </c:pt>
                <c:pt idx="428">
                  <c:v>93.046000000000006</c:v>
                </c:pt>
                <c:pt idx="429">
                  <c:v>92.888000000000005</c:v>
                </c:pt>
                <c:pt idx="430">
                  <c:v>92.751000000000005</c:v>
                </c:pt>
                <c:pt idx="431">
                  <c:v>92.632999999999996</c:v>
                </c:pt>
                <c:pt idx="432">
                  <c:v>92.543999999999997</c:v>
                </c:pt>
                <c:pt idx="433">
                  <c:v>92.489000000000004</c:v>
                </c:pt>
                <c:pt idx="434">
                  <c:v>92.463999999999999</c:v>
                </c:pt>
                <c:pt idx="435">
                  <c:v>92.477000000000004</c:v>
                </c:pt>
                <c:pt idx="436">
                  <c:v>92.542000000000002</c:v>
                </c:pt>
                <c:pt idx="437">
                  <c:v>92.665000000000006</c:v>
                </c:pt>
                <c:pt idx="438">
                  <c:v>92.831000000000003</c:v>
                </c:pt>
                <c:pt idx="439">
                  <c:v>93.058000000000007</c:v>
                </c:pt>
                <c:pt idx="440">
                  <c:v>93.350999999999999</c:v>
                </c:pt>
                <c:pt idx="441">
                  <c:v>93.709000000000003</c:v>
                </c:pt>
                <c:pt idx="442">
                  <c:v>94.120999999999995</c:v>
                </c:pt>
                <c:pt idx="443">
                  <c:v>94.575000000000003</c:v>
                </c:pt>
                <c:pt idx="444">
                  <c:v>95.063000000000002</c:v>
                </c:pt>
                <c:pt idx="445">
                  <c:v>95.581000000000003</c:v>
                </c:pt>
                <c:pt idx="446">
                  <c:v>96.126999999999995</c:v>
                </c:pt>
                <c:pt idx="447">
                  <c:v>96.685000000000002</c:v>
                </c:pt>
                <c:pt idx="448">
                  <c:v>97.254999999999995</c:v>
                </c:pt>
                <c:pt idx="449">
                  <c:v>97.835999999999999</c:v>
                </c:pt>
                <c:pt idx="450">
                  <c:v>98.433000000000007</c:v>
                </c:pt>
                <c:pt idx="451">
                  <c:v>99.034000000000006</c:v>
                </c:pt>
                <c:pt idx="452">
                  <c:v>99.641000000000005</c:v>
                </c:pt>
                <c:pt idx="453">
                  <c:v>100.26</c:v>
                </c:pt>
                <c:pt idx="454">
                  <c:v>100.86</c:v>
                </c:pt>
                <c:pt idx="455">
                  <c:v>101.42</c:v>
                </c:pt>
                <c:pt idx="456">
                  <c:v>101.98</c:v>
                </c:pt>
                <c:pt idx="457">
                  <c:v>102.53</c:v>
                </c:pt>
                <c:pt idx="458">
                  <c:v>103.07</c:v>
                </c:pt>
                <c:pt idx="459">
                  <c:v>103.59</c:v>
                </c:pt>
                <c:pt idx="460">
                  <c:v>104.11</c:v>
                </c:pt>
                <c:pt idx="461">
                  <c:v>104.6</c:v>
                </c:pt>
                <c:pt idx="462">
                  <c:v>105.08</c:v>
                </c:pt>
                <c:pt idx="463">
                  <c:v>105.54</c:v>
                </c:pt>
                <c:pt idx="464">
                  <c:v>105.97</c:v>
                </c:pt>
                <c:pt idx="465">
                  <c:v>106.35</c:v>
                </c:pt>
                <c:pt idx="466">
                  <c:v>106.72</c:v>
                </c:pt>
                <c:pt idx="467">
                  <c:v>107.06</c:v>
                </c:pt>
                <c:pt idx="468">
                  <c:v>107.39</c:v>
                </c:pt>
                <c:pt idx="469">
                  <c:v>107.72</c:v>
                </c:pt>
                <c:pt idx="470">
                  <c:v>108.04</c:v>
                </c:pt>
                <c:pt idx="471">
                  <c:v>108.34</c:v>
                </c:pt>
                <c:pt idx="472">
                  <c:v>108.62</c:v>
                </c:pt>
                <c:pt idx="473">
                  <c:v>108.88</c:v>
                </c:pt>
                <c:pt idx="474">
                  <c:v>109.13</c:v>
                </c:pt>
                <c:pt idx="475">
                  <c:v>109.36</c:v>
                </c:pt>
                <c:pt idx="476">
                  <c:v>109.59</c:v>
                </c:pt>
                <c:pt idx="477">
                  <c:v>109.82</c:v>
                </c:pt>
                <c:pt idx="478">
                  <c:v>110.06</c:v>
                </c:pt>
                <c:pt idx="479">
                  <c:v>110.28</c:v>
                </c:pt>
                <c:pt idx="480">
                  <c:v>110.51</c:v>
                </c:pt>
                <c:pt idx="481">
                  <c:v>110.76</c:v>
                </c:pt>
                <c:pt idx="482">
                  <c:v>110.99</c:v>
                </c:pt>
                <c:pt idx="483">
                  <c:v>111.23</c:v>
                </c:pt>
                <c:pt idx="484">
                  <c:v>111.49</c:v>
                </c:pt>
                <c:pt idx="485">
                  <c:v>111.75</c:v>
                </c:pt>
                <c:pt idx="486">
                  <c:v>112.02</c:v>
                </c:pt>
                <c:pt idx="487">
                  <c:v>112.3</c:v>
                </c:pt>
                <c:pt idx="488">
                  <c:v>112.58</c:v>
                </c:pt>
                <c:pt idx="489">
                  <c:v>112.83</c:v>
                </c:pt>
                <c:pt idx="490">
                  <c:v>113.06</c:v>
                </c:pt>
                <c:pt idx="491">
                  <c:v>113.26</c:v>
                </c:pt>
                <c:pt idx="492">
                  <c:v>113.44</c:v>
                </c:pt>
                <c:pt idx="493">
                  <c:v>113.58</c:v>
                </c:pt>
                <c:pt idx="494">
                  <c:v>113.69</c:v>
                </c:pt>
                <c:pt idx="495">
                  <c:v>113.75</c:v>
                </c:pt>
                <c:pt idx="496">
                  <c:v>113.77</c:v>
                </c:pt>
                <c:pt idx="497">
                  <c:v>113.74</c:v>
                </c:pt>
                <c:pt idx="498">
                  <c:v>113.67</c:v>
                </c:pt>
                <c:pt idx="499">
                  <c:v>113.55</c:v>
                </c:pt>
                <c:pt idx="500">
                  <c:v>113.38</c:v>
                </c:pt>
                <c:pt idx="501">
                  <c:v>113.17</c:v>
                </c:pt>
                <c:pt idx="502">
                  <c:v>112.93</c:v>
                </c:pt>
                <c:pt idx="503">
                  <c:v>112.65</c:v>
                </c:pt>
                <c:pt idx="504">
                  <c:v>112.33</c:v>
                </c:pt>
                <c:pt idx="505">
                  <c:v>111.94</c:v>
                </c:pt>
                <c:pt idx="506">
                  <c:v>111.52</c:v>
                </c:pt>
                <c:pt idx="507">
                  <c:v>111.08</c:v>
                </c:pt>
                <c:pt idx="508">
                  <c:v>110.61</c:v>
                </c:pt>
                <c:pt idx="509">
                  <c:v>110.11</c:v>
                </c:pt>
                <c:pt idx="510">
                  <c:v>109.57</c:v>
                </c:pt>
                <c:pt idx="511">
                  <c:v>109.01</c:v>
                </c:pt>
                <c:pt idx="512">
                  <c:v>108.43</c:v>
                </c:pt>
                <c:pt idx="513">
                  <c:v>107.83</c:v>
                </c:pt>
                <c:pt idx="514">
                  <c:v>107.23</c:v>
                </c:pt>
                <c:pt idx="515">
                  <c:v>106.61</c:v>
                </c:pt>
                <c:pt idx="516">
                  <c:v>105.97</c:v>
                </c:pt>
                <c:pt idx="517">
                  <c:v>105.32</c:v>
                </c:pt>
                <c:pt idx="518">
                  <c:v>104.64</c:v>
                </c:pt>
                <c:pt idx="519">
                  <c:v>103.96</c:v>
                </c:pt>
                <c:pt idx="520">
                  <c:v>103.29</c:v>
                </c:pt>
                <c:pt idx="521">
                  <c:v>102.62</c:v>
                </c:pt>
                <c:pt idx="522">
                  <c:v>101.93</c:v>
                </c:pt>
                <c:pt idx="523">
                  <c:v>101.26</c:v>
                </c:pt>
                <c:pt idx="524">
                  <c:v>100.6</c:v>
                </c:pt>
                <c:pt idx="525">
                  <c:v>99.932000000000002</c:v>
                </c:pt>
                <c:pt idx="526">
                  <c:v>99.263999999999996</c:v>
                </c:pt>
                <c:pt idx="527">
                  <c:v>98.626000000000005</c:v>
                </c:pt>
                <c:pt idx="528">
                  <c:v>97.992999999999995</c:v>
                </c:pt>
                <c:pt idx="529">
                  <c:v>97.352999999999994</c:v>
                </c:pt>
                <c:pt idx="530">
                  <c:v>96.715000000000003</c:v>
                </c:pt>
                <c:pt idx="531">
                  <c:v>96.075000000000003</c:v>
                </c:pt>
                <c:pt idx="532">
                  <c:v>95.442999999999998</c:v>
                </c:pt>
                <c:pt idx="533">
                  <c:v>94.817999999999998</c:v>
                </c:pt>
                <c:pt idx="534">
                  <c:v>94.188999999999993</c:v>
                </c:pt>
                <c:pt idx="535">
                  <c:v>93.566000000000003</c:v>
                </c:pt>
                <c:pt idx="536">
                  <c:v>92.941999999999993</c:v>
                </c:pt>
                <c:pt idx="537">
                  <c:v>92.316999999999993</c:v>
                </c:pt>
                <c:pt idx="538">
                  <c:v>91.685000000000002</c:v>
                </c:pt>
                <c:pt idx="539">
                  <c:v>91.06</c:v>
                </c:pt>
                <c:pt idx="540">
                  <c:v>90.453999999999994</c:v>
                </c:pt>
                <c:pt idx="541">
                  <c:v>89.843999999999994</c:v>
                </c:pt>
                <c:pt idx="542">
                  <c:v>89.233999999999995</c:v>
                </c:pt>
                <c:pt idx="543">
                  <c:v>88.64</c:v>
                </c:pt>
                <c:pt idx="544">
                  <c:v>88.03</c:v>
                </c:pt>
                <c:pt idx="545">
                  <c:v>87.418000000000006</c:v>
                </c:pt>
                <c:pt idx="546">
                  <c:v>86.816000000000003</c:v>
                </c:pt>
                <c:pt idx="547">
                  <c:v>86.215000000000003</c:v>
                </c:pt>
                <c:pt idx="548">
                  <c:v>85.614000000000004</c:v>
                </c:pt>
                <c:pt idx="549">
                  <c:v>85.013000000000005</c:v>
                </c:pt>
                <c:pt idx="550">
                  <c:v>84.423000000000002</c:v>
                </c:pt>
                <c:pt idx="551">
                  <c:v>83.834999999999994</c:v>
                </c:pt>
                <c:pt idx="552">
                  <c:v>83.245000000000005</c:v>
                </c:pt>
                <c:pt idx="553">
                  <c:v>82.650999999999996</c:v>
                </c:pt>
                <c:pt idx="554">
                  <c:v>82.066000000000003</c:v>
                </c:pt>
                <c:pt idx="555">
                  <c:v>81.483999999999995</c:v>
                </c:pt>
                <c:pt idx="556">
                  <c:v>80.900000000000006</c:v>
                </c:pt>
                <c:pt idx="557">
                  <c:v>80.292000000000002</c:v>
                </c:pt>
                <c:pt idx="558">
                  <c:v>79.676000000000002</c:v>
                </c:pt>
                <c:pt idx="559">
                  <c:v>79.058000000000007</c:v>
                </c:pt>
                <c:pt idx="560">
                  <c:v>78.444000000000003</c:v>
                </c:pt>
                <c:pt idx="561">
                  <c:v>77.84</c:v>
                </c:pt>
                <c:pt idx="562">
                  <c:v>77.23</c:v>
                </c:pt>
                <c:pt idx="563">
                  <c:v>76.605000000000004</c:v>
                </c:pt>
                <c:pt idx="564">
                  <c:v>75.989999999999995</c:v>
                </c:pt>
                <c:pt idx="565">
                  <c:v>75.376999999999995</c:v>
                </c:pt>
                <c:pt idx="566">
                  <c:v>74.757999999999996</c:v>
                </c:pt>
                <c:pt idx="567">
                  <c:v>74.147999999999996</c:v>
                </c:pt>
                <c:pt idx="568">
                  <c:v>73.531999999999996</c:v>
                </c:pt>
                <c:pt idx="569">
                  <c:v>72.897000000000006</c:v>
                </c:pt>
                <c:pt idx="570">
                  <c:v>72.271000000000001</c:v>
                </c:pt>
                <c:pt idx="571">
                  <c:v>71.658000000000001</c:v>
                </c:pt>
                <c:pt idx="572">
                  <c:v>71.039000000000001</c:v>
                </c:pt>
                <c:pt idx="573">
                  <c:v>70.424000000000007</c:v>
                </c:pt>
                <c:pt idx="574">
                  <c:v>69.787999999999997</c:v>
                </c:pt>
                <c:pt idx="575">
                  <c:v>69.16</c:v>
                </c:pt>
                <c:pt idx="576">
                  <c:v>68.551000000000002</c:v>
                </c:pt>
                <c:pt idx="577">
                  <c:v>67.927000000000007</c:v>
                </c:pt>
                <c:pt idx="578">
                  <c:v>67.302000000000007</c:v>
                </c:pt>
                <c:pt idx="579">
                  <c:v>66.683999999999997</c:v>
                </c:pt>
                <c:pt idx="580">
                  <c:v>66.061000000000007</c:v>
                </c:pt>
                <c:pt idx="581">
                  <c:v>65.444000000000003</c:v>
                </c:pt>
                <c:pt idx="582">
                  <c:v>64.828000000000003</c:v>
                </c:pt>
                <c:pt idx="583">
                  <c:v>64.204999999999998</c:v>
                </c:pt>
                <c:pt idx="584">
                  <c:v>63.585000000000001</c:v>
                </c:pt>
                <c:pt idx="585">
                  <c:v>62.965000000000003</c:v>
                </c:pt>
                <c:pt idx="586">
                  <c:v>62.332999999999998</c:v>
                </c:pt>
                <c:pt idx="587">
                  <c:v>61.715000000000003</c:v>
                </c:pt>
                <c:pt idx="588">
                  <c:v>61.104999999999997</c:v>
                </c:pt>
                <c:pt idx="589">
                  <c:v>60.466000000000001</c:v>
                </c:pt>
                <c:pt idx="590">
                  <c:v>59.808</c:v>
                </c:pt>
                <c:pt idx="591">
                  <c:v>59.155999999999999</c:v>
                </c:pt>
                <c:pt idx="592">
                  <c:v>58.533999999999999</c:v>
                </c:pt>
                <c:pt idx="593">
                  <c:v>57.915999999999997</c:v>
                </c:pt>
                <c:pt idx="594">
                  <c:v>57.283000000000001</c:v>
                </c:pt>
                <c:pt idx="595">
                  <c:v>56.655999999999999</c:v>
                </c:pt>
                <c:pt idx="596">
                  <c:v>56.021999999999998</c:v>
                </c:pt>
                <c:pt idx="597">
                  <c:v>55.399000000000001</c:v>
                </c:pt>
                <c:pt idx="598">
                  <c:v>54.78</c:v>
                </c:pt>
                <c:pt idx="599">
                  <c:v>54.149000000000001</c:v>
                </c:pt>
                <c:pt idx="600">
                  <c:v>53.53</c:v>
                </c:pt>
                <c:pt idx="601">
                  <c:v>52.911000000000001</c:v>
                </c:pt>
                <c:pt idx="602">
                  <c:v>52.29</c:v>
                </c:pt>
                <c:pt idx="603">
                  <c:v>51.66</c:v>
                </c:pt>
                <c:pt idx="604">
                  <c:v>51.033000000000001</c:v>
                </c:pt>
                <c:pt idx="605">
                  <c:v>50.408000000000001</c:v>
                </c:pt>
                <c:pt idx="606">
                  <c:v>49.802</c:v>
                </c:pt>
                <c:pt idx="607">
                  <c:v>49.204000000000001</c:v>
                </c:pt>
                <c:pt idx="608">
                  <c:v>48.607999999999997</c:v>
                </c:pt>
                <c:pt idx="609">
                  <c:v>48.014000000000003</c:v>
                </c:pt>
                <c:pt idx="610">
                  <c:v>47.421999999999997</c:v>
                </c:pt>
                <c:pt idx="611">
                  <c:v>46.844000000000001</c:v>
                </c:pt>
                <c:pt idx="612">
                  <c:v>46.276000000000003</c:v>
                </c:pt>
                <c:pt idx="613">
                  <c:v>45.689</c:v>
                </c:pt>
                <c:pt idx="614">
                  <c:v>45.106000000000002</c:v>
                </c:pt>
                <c:pt idx="615">
                  <c:v>44.521999999999998</c:v>
                </c:pt>
                <c:pt idx="616">
                  <c:v>43.939</c:v>
                </c:pt>
                <c:pt idx="617">
                  <c:v>43.36</c:v>
                </c:pt>
                <c:pt idx="618">
                  <c:v>42.786999999999999</c:v>
                </c:pt>
                <c:pt idx="619">
                  <c:v>42.213000000000001</c:v>
                </c:pt>
                <c:pt idx="620">
                  <c:v>41.640999999999998</c:v>
                </c:pt>
                <c:pt idx="621">
                  <c:v>41.079000000000001</c:v>
                </c:pt>
                <c:pt idx="622">
                  <c:v>40.527999999999999</c:v>
                </c:pt>
                <c:pt idx="623">
                  <c:v>39.975000000000001</c:v>
                </c:pt>
                <c:pt idx="624">
                  <c:v>39.411999999999999</c:v>
                </c:pt>
                <c:pt idx="625">
                  <c:v>38.845999999999997</c:v>
                </c:pt>
                <c:pt idx="626">
                  <c:v>38.280999999999999</c:v>
                </c:pt>
                <c:pt idx="627">
                  <c:v>37.725999999999999</c:v>
                </c:pt>
                <c:pt idx="628">
                  <c:v>37.151000000000003</c:v>
                </c:pt>
                <c:pt idx="629">
                  <c:v>36.591000000000001</c:v>
                </c:pt>
                <c:pt idx="630">
                  <c:v>36.024999999999999</c:v>
                </c:pt>
                <c:pt idx="631">
                  <c:v>35.438000000000002</c:v>
                </c:pt>
                <c:pt idx="632">
                  <c:v>34.871000000000002</c:v>
                </c:pt>
                <c:pt idx="633">
                  <c:v>34.302</c:v>
                </c:pt>
                <c:pt idx="634">
                  <c:v>33.743000000000002</c:v>
                </c:pt>
                <c:pt idx="635">
                  <c:v>33.19</c:v>
                </c:pt>
                <c:pt idx="636">
                  <c:v>32.649000000000001</c:v>
                </c:pt>
                <c:pt idx="637">
                  <c:v>32.119999999999997</c:v>
                </c:pt>
                <c:pt idx="638">
                  <c:v>31.581</c:v>
                </c:pt>
                <c:pt idx="639">
                  <c:v>31.036999999999999</c:v>
                </c:pt>
                <c:pt idx="640">
                  <c:v>30.495999999999999</c:v>
                </c:pt>
                <c:pt idx="641">
                  <c:v>29.952999999999999</c:v>
                </c:pt>
                <c:pt idx="642">
                  <c:v>29.413</c:v>
                </c:pt>
                <c:pt idx="643">
                  <c:v>28.893000000000001</c:v>
                </c:pt>
                <c:pt idx="644">
                  <c:v>28.378</c:v>
                </c:pt>
                <c:pt idx="645">
                  <c:v>27.847000000000001</c:v>
                </c:pt>
                <c:pt idx="646">
                  <c:v>27.324000000000002</c:v>
                </c:pt>
                <c:pt idx="647">
                  <c:v>26.821999999999999</c:v>
                </c:pt>
                <c:pt idx="648">
                  <c:v>26.318999999999999</c:v>
                </c:pt>
                <c:pt idx="649">
                  <c:v>25.805</c:v>
                </c:pt>
                <c:pt idx="650">
                  <c:v>25.311</c:v>
                </c:pt>
                <c:pt idx="651">
                  <c:v>24.827000000000002</c:v>
                </c:pt>
                <c:pt idx="652">
                  <c:v>24.327999999999999</c:v>
                </c:pt>
                <c:pt idx="653">
                  <c:v>23.823</c:v>
                </c:pt>
                <c:pt idx="654">
                  <c:v>23.326000000000001</c:v>
                </c:pt>
                <c:pt idx="655">
                  <c:v>22.83</c:v>
                </c:pt>
                <c:pt idx="656">
                  <c:v>22.321000000000002</c:v>
                </c:pt>
                <c:pt idx="657">
                  <c:v>21.806999999999999</c:v>
                </c:pt>
                <c:pt idx="658">
                  <c:v>21.3</c:v>
                </c:pt>
                <c:pt idx="659">
                  <c:v>20.792000000000002</c:v>
                </c:pt>
                <c:pt idx="660">
                  <c:v>20.292000000000002</c:v>
                </c:pt>
                <c:pt idx="661">
                  <c:v>19.811</c:v>
                </c:pt>
                <c:pt idx="662">
                  <c:v>19.335000000000001</c:v>
                </c:pt>
                <c:pt idx="663">
                  <c:v>18.870999999999999</c:v>
                </c:pt>
                <c:pt idx="664">
                  <c:v>18.422999999999998</c:v>
                </c:pt>
                <c:pt idx="665">
                  <c:v>17.986000000000001</c:v>
                </c:pt>
                <c:pt idx="666">
                  <c:v>17.553000000000001</c:v>
                </c:pt>
                <c:pt idx="667">
                  <c:v>17.131</c:v>
                </c:pt>
                <c:pt idx="668">
                  <c:v>16.715</c:v>
                </c:pt>
                <c:pt idx="669">
                  <c:v>16.288</c:v>
                </c:pt>
                <c:pt idx="670">
                  <c:v>15.862</c:v>
                </c:pt>
                <c:pt idx="671">
                  <c:v>15.449</c:v>
                </c:pt>
                <c:pt idx="672">
                  <c:v>15.038</c:v>
                </c:pt>
                <c:pt idx="673">
                  <c:v>14.632999999999999</c:v>
                </c:pt>
                <c:pt idx="674">
                  <c:v>14.234999999999999</c:v>
                </c:pt>
                <c:pt idx="675">
                  <c:v>13.849</c:v>
                </c:pt>
                <c:pt idx="676">
                  <c:v>13.471</c:v>
                </c:pt>
                <c:pt idx="677">
                  <c:v>13.095000000000001</c:v>
                </c:pt>
                <c:pt idx="678">
                  <c:v>12.723000000000001</c:v>
                </c:pt>
                <c:pt idx="679">
                  <c:v>12.349</c:v>
                </c:pt>
                <c:pt idx="680">
                  <c:v>11.975</c:v>
                </c:pt>
                <c:pt idx="681">
                  <c:v>11.598000000000001</c:v>
                </c:pt>
                <c:pt idx="682">
                  <c:v>11.226000000000001</c:v>
                </c:pt>
                <c:pt idx="683">
                  <c:v>10.864000000000001</c:v>
                </c:pt>
                <c:pt idx="684">
                  <c:v>10.497</c:v>
                </c:pt>
                <c:pt idx="685">
                  <c:v>10.125</c:v>
                </c:pt>
                <c:pt idx="686">
                  <c:v>9.7533999999999992</c:v>
                </c:pt>
                <c:pt idx="687">
                  <c:v>9.3849999999999998</c:v>
                </c:pt>
                <c:pt idx="688">
                  <c:v>9.0312999999999999</c:v>
                </c:pt>
                <c:pt idx="689">
                  <c:v>8.6931999999999992</c:v>
                </c:pt>
                <c:pt idx="690">
                  <c:v>8.3452000000000002</c:v>
                </c:pt>
                <c:pt idx="691">
                  <c:v>7.9896000000000003</c:v>
                </c:pt>
                <c:pt idx="692">
                  <c:v>7.6387</c:v>
                </c:pt>
                <c:pt idx="693">
                  <c:v>7.2937000000000003</c:v>
                </c:pt>
                <c:pt idx="694">
                  <c:v>6.9503000000000004</c:v>
                </c:pt>
                <c:pt idx="695">
                  <c:v>6.6127000000000002</c:v>
                </c:pt>
                <c:pt idx="696">
                  <c:v>6.2798999999999996</c:v>
                </c:pt>
                <c:pt idx="697">
                  <c:v>5.9466000000000001</c:v>
                </c:pt>
                <c:pt idx="698">
                  <c:v>5.6308999999999996</c:v>
                </c:pt>
                <c:pt idx="699">
                  <c:v>5.3178999999999998</c:v>
                </c:pt>
                <c:pt idx="700">
                  <c:v>4.9996</c:v>
                </c:pt>
                <c:pt idx="701">
                  <c:v>4.6928999999999998</c:v>
                </c:pt>
                <c:pt idx="702">
                  <c:v>4.3964999999999996</c:v>
                </c:pt>
                <c:pt idx="703">
                  <c:v>4.1022999999999996</c:v>
                </c:pt>
                <c:pt idx="704">
                  <c:v>3.8144</c:v>
                </c:pt>
                <c:pt idx="705">
                  <c:v>3.5402999999999998</c:v>
                </c:pt>
                <c:pt idx="706">
                  <c:v>3.2744</c:v>
                </c:pt>
                <c:pt idx="707">
                  <c:v>2.9992999999999999</c:v>
                </c:pt>
                <c:pt idx="708">
                  <c:v>2.7404999999999999</c:v>
                </c:pt>
                <c:pt idx="709">
                  <c:v>2.5017</c:v>
                </c:pt>
                <c:pt idx="710">
                  <c:v>2.2652999999999999</c:v>
                </c:pt>
                <c:pt idx="711">
                  <c:v>2.0482999999999998</c:v>
                </c:pt>
                <c:pt idx="712">
                  <c:v>1.85</c:v>
                </c:pt>
                <c:pt idx="713">
                  <c:v>1.6694</c:v>
                </c:pt>
                <c:pt idx="714">
                  <c:v>1.4882</c:v>
                </c:pt>
                <c:pt idx="715">
                  <c:v>1.3015000000000001</c:v>
                </c:pt>
                <c:pt idx="716">
                  <c:v>1.1245000000000001</c:v>
                </c:pt>
                <c:pt idx="717">
                  <c:v>0.95645999999999998</c:v>
                </c:pt>
                <c:pt idx="718">
                  <c:v>0.80117000000000005</c:v>
                </c:pt>
                <c:pt idx="719">
                  <c:v>0.65976999999999997</c:v>
                </c:pt>
                <c:pt idx="720">
                  <c:v>0.53178999999999998</c:v>
                </c:pt>
                <c:pt idx="721">
                  <c:v>0.41053000000000001</c:v>
                </c:pt>
                <c:pt idx="722">
                  <c:v>0.30309999999999998</c:v>
                </c:pt>
                <c:pt idx="723">
                  <c:v>0.21826999999999999</c:v>
                </c:pt>
                <c:pt idx="724">
                  <c:v>0.15211</c:v>
                </c:pt>
                <c:pt idx="725">
                  <c:v>0.10095999999999999</c:v>
                </c:pt>
                <c:pt idx="726">
                  <c:v>6.7335999999999993E-2</c:v>
                </c:pt>
                <c:pt idx="727">
                  <c:v>4.7301000000000003E-2</c:v>
                </c:pt>
                <c:pt idx="728">
                  <c:v>3.7196E-2</c:v>
                </c:pt>
                <c:pt idx="729">
                  <c:v>3.0329999999999999E-2</c:v>
                </c:pt>
                <c:pt idx="730">
                  <c:v>2.4448000000000001E-2</c:v>
                </c:pt>
                <c:pt idx="731">
                  <c:v>2.3702000000000001E-2</c:v>
                </c:pt>
                <c:pt idx="732">
                  <c:v>2.5321E-2</c:v>
                </c:pt>
                <c:pt idx="733">
                  <c:v>4.0503999999999998E-2</c:v>
                </c:pt>
                <c:pt idx="734">
                  <c:v>6.6420000000000007E-2</c:v>
                </c:pt>
                <c:pt idx="735">
                  <c:v>0.10728</c:v>
                </c:pt>
                <c:pt idx="736">
                  <c:v>0.16266</c:v>
                </c:pt>
                <c:pt idx="737">
                  <c:v>0.22786999999999999</c:v>
                </c:pt>
                <c:pt idx="738">
                  <c:v>0.30456</c:v>
                </c:pt>
                <c:pt idx="739">
                  <c:v>0.39385999999999999</c:v>
                </c:pt>
                <c:pt idx="740">
                  <c:v>0.49001</c:v>
                </c:pt>
                <c:pt idx="741">
                  <c:v>0.59018000000000004</c:v>
                </c:pt>
                <c:pt idx="742">
                  <c:v>0.69632000000000005</c:v>
                </c:pt>
                <c:pt idx="743">
                  <c:v>0.80772999999999995</c:v>
                </c:pt>
                <c:pt idx="744">
                  <c:v>0.92710999999999999</c:v>
                </c:pt>
                <c:pt idx="745">
                  <c:v>1.0586</c:v>
                </c:pt>
                <c:pt idx="746">
                  <c:v>1.1949000000000001</c:v>
                </c:pt>
                <c:pt idx="747">
                  <c:v>1.3387</c:v>
                </c:pt>
                <c:pt idx="748">
                  <c:v>1.4983</c:v>
                </c:pt>
                <c:pt idx="749">
                  <c:v>1.6561999999999999</c:v>
                </c:pt>
                <c:pt idx="750">
                  <c:v>1.8047</c:v>
                </c:pt>
                <c:pt idx="751">
                  <c:v>1.9726999999999999</c:v>
                </c:pt>
                <c:pt idx="752">
                  <c:v>2.1530999999999998</c:v>
                </c:pt>
                <c:pt idx="753">
                  <c:v>2.3338000000000001</c:v>
                </c:pt>
                <c:pt idx="754">
                  <c:v>2.5224000000000002</c:v>
                </c:pt>
                <c:pt idx="755">
                  <c:v>2.7168999999999999</c:v>
                </c:pt>
                <c:pt idx="756">
                  <c:v>2.8994</c:v>
                </c:pt>
                <c:pt idx="757">
                  <c:v>3.0870000000000002</c:v>
                </c:pt>
                <c:pt idx="758">
                  <c:v>3.2848000000000002</c:v>
                </c:pt>
                <c:pt idx="759">
                  <c:v>3.4813999999999998</c:v>
                </c:pt>
                <c:pt idx="760">
                  <c:v>3.6751999999999998</c:v>
                </c:pt>
                <c:pt idx="761">
                  <c:v>3.8776000000000002</c:v>
                </c:pt>
                <c:pt idx="762">
                  <c:v>4.0884999999999998</c:v>
                </c:pt>
                <c:pt idx="763">
                  <c:v>4.3087999999999997</c:v>
                </c:pt>
                <c:pt idx="764">
                  <c:v>4.5307000000000004</c:v>
                </c:pt>
                <c:pt idx="765">
                  <c:v>4.7477</c:v>
                </c:pt>
                <c:pt idx="766">
                  <c:v>4.9752999999999998</c:v>
                </c:pt>
                <c:pt idx="767">
                  <c:v>5.2093999999999996</c:v>
                </c:pt>
                <c:pt idx="768">
                  <c:v>5.4390999999999998</c:v>
                </c:pt>
                <c:pt idx="769">
                  <c:v>5.6714000000000002</c:v>
                </c:pt>
                <c:pt idx="770">
                  <c:v>5.9061000000000003</c:v>
                </c:pt>
                <c:pt idx="771">
                  <c:v>6.1348000000000003</c:v>
                </c:pt>
                <c:pt idx="772">
                  <c:v>6.3627000000000002</c:v>
                </c:pt>
                <c:pt idx="773">
                  <c:v>6.5991</c:v>
                </c:pt>
                <c:pt idx="774">
                  <c:v>6.8371000000000004</c:v>
                </c:pt>
                <c:pt idx="775">
                  <c:v>7.0750999999999999</c:v>
                </c:pt>
                <c:pt idx="776">
                  <c:v>7.3139000000000003</c:v>
                </c:pt>
                <c:pt idx="777">
                  <c:v>7.5468999999999999</c:v>
                </c:pt>
                <c:pt idx="778">
                  <c:v>7.7687999999999997</c:v>
                </c:pt>
                <c:pt idx="779">
                  <c:v>7.9885000000000002</c:v>
                </c:pt>
                <c:pt idx="780">
                  <c:v>8.2149999999999999</c:v>
                </c:pt>
                <c:pt idx="781">
                  <c:v>8.4436999999999998</c:v>
                </c:pt>
                <c:pt idx="782">
                  <c:v>8.6766000000000005</c:v>
                </c:pt>
                <c:pt idx="783">
                  <c:v>8.9076000000000004</c:v>
                </c:pt>
                <c:pt idx="784">
                  <c:v>9.1295000000000002</c:v>
                </c:pt>
                <c:pt idx="785">
                  <c:v>9.3577999999999992</c:v>
                </c:pt>
                <c:pt idx="786">
                  <c:v>9.5891999999999999</c:v>
                </c:pt>
                <c:pt idx="787">
                  <c:v>9.8095999999999997</c:v>
                </c:pt>
                <c:pt idx="788">
                  <c:v>10.032</c:v>
                </c:pt>
                <c:pt idx="789">
                  <c:v>10.262</c:v>
                </c:pt>
                <c:pt idx="790">
                  <c:v>10.496</c:v>
                </c:pt>
                <c:pt idx="791">
                  <c:v>10.724</c:v>
                </c:pt>
                <c:pt idx="792">
                  <c:v>10.946999999999999</c:v>
                </c:pt>
                <c:pt idx="793">
                  <c:v>11.173999999999999</c:v>
                </c:pt>
                <c:pt idx="794">
                  <c:v>11.404999999999999</c:v>
                </c:pt>
                <c:pt idx="795">
                  <c:v>11.631</c:v>
                </c:pt>
                <c:pt idx="796">
                  <c:v>11.863</c:v>
                </c:pt>
                <c:pt idx="797">
                  <c:v>12.11</c:v>
                </c:pt>
                <c:pt idx="798">
                  <c:v>12.361000000000001</c:v>
                </c:pt>
                <c:pt idx="799">
                  <c:v>12.613</c:v>
                </c:pt>
                <c:pt idx="800">
                  <c:v>12.869</c:v>
                </c:pt>
                <c:pt idx="801">
                  <c:v>13.125999999999999</c:v>
                </c:pt>
                <c:pt idx="802">
                  <c:v>13.379</c:v>
                </c:pt>
                <c:pt idx="803">
                  <c:v>13.634</c:v>
                </c:pt>
                <c:pt idx="804">
                  <c:v>13.895</c:v>
                </c:pt>
                <c:pt idx="805">
                  <c:v>14.164999999999999</c:v>
                </c:pt>
                <c:pt idx="806">
                  <c:v>14.439</c:v>
                </c:pt>
                <c:pt idx="807">
                  <c:v>14.728</c:v>
                </c:pt>
                <c:pt idx="808">
                  <c:v>15.032</c:v>
                </c:pt>
                <c:pt idx="809">
                  <c:v>15.329000000000001</c:v>
                </c:pt>
                <c:pt idx="810">
                  <c:v>15.628</c:v>
                </c:pt>
                <c:pt idx="811">
                  <c:v>15.95</c:v>
                </c:pt>
                <c:pt idx="812">
                  <c:v>16.286000000000001</c:v>
                </c:pt>
                <c:pt idx="813">
                  <c:v>16.620999999999999</c:v>
                </c:pt>
                <c:pt idx="814">
                  <c:v>16.960999999999999</c:v>
                </c:pt>
                <c:pt idx="815">
                  <c:v>17.306999999999999</c:v>
                </c:pt>
                <c:pt idx="816">
                  <c:v>17.655999999999999</c:v>
                </c:pt>
                <c:pt idx="817">
                  <c:v>18.010000000000002</c:v>
                </c:pt>
                <c:pt idx="818">
                  <c:v>18.378</c:v>
                </c:pt>
                <c:pt idx="819">
                  <c:v>18.745000000000001</c:v>
                </c:pt>
                <c:pt idx="820">
                  <c:v>19.111999999999998</c:v>
                </c:pt>
                <c:pt idx="821">
                  <c:v>19.494</c:v>
                </c:pt>
                <c:pt idx="822">
                  <c:v>19.882000000000001</c:v>
                </c:pt>
                <c:pt idx="823">
                  <c:v>20.276</c:v>
                </c:pt>
                <c:pt idx="824">
                  <c:v>20.678999999999998</c:v>
                </c:pt>
                <c:pt idx="825">
                  <c:v>21.097999999999999</c:v>
                </c:pt>
                <c:pt idx="826">
                  <c:v>21.515000000000001</c:v>
                </c:pt>
                <c:pt idx="827">
                  <c:v>21.911999999999999</c:v>
                </c:pt>
                <c:pt idx="828">
                  <c:v>22.32</c:v>
                </c:pt>
                <c:pt idx="829">
                  <c:v>22.751000000000001</c:v>
                </c:pt>
                <c:pt idx="830">
                  <c:v>23.177</c:v>
                </c:pt>
                <c:pt idx="831">
                  <c:v>23.600999999999999</c:v>
                </c:pt>
                <c:pt idx="832">
                  <c:v>24.04</c:v>
                </c:pt>
                <c:pt idx="833">
                  <c:v>24.481000000000002</c:v>
                </c:pt>
                <c:pt idx="834">
                  <c:v>24.928999999999998</c:v>
                </c:pt>
                <c:pt idx="835">
                  <c:v>25.384</c:v>
                </c:pt>
                <c:pt idx="836">
                  <c:v>25.838000000000001</c:v>
                </c:pt>
                <c:pt idx="837">
                  <c:v>26.303000000000001</c:v>
                </c:pt>
                <c:pt idx="838">
                  <c:v>26.754000000000001</c:v>
                </c:pt>
                <c:pt idx="839">
                  <c:v>27.210999999999999</c:v>
                </c:pt>
                <c:pt idx="840">
                  <c:v>27.696000000000002</c:v>
                </c:pt>
                <c:pt idx="841">
                  <c:v>28.175000000000001</c:v>
                </c:pt>
                <c:pt idx="842">
                  <c:v>28.635000000000002</c:v>
                </c:pt>
                <c:pt idx="843">
                  <c:v>29.109000000000002</c:v>
                </c:pt>
                <c:pt idx="844">
                  <c:v>29.600999999999999</c:v>
                </c:pt>
                <c:pt idx="845">
                  <c:v>30.09</c:v>
                </c:pt>
                <c:pt idx="846">
                  <c:v>30.588999999999999</c:v>
                </c:pt>
                <c:pt idx="847">
                  <c:v>31.097000000000001</c:v>
                </c:pt>
                <c:pt idx="848">
                  <c:v>31.597000000000001</c:v>
                </c:pt>
                <c:pt idx="849">
                  <c:v>32.101999999999997</c:v>
                </c:pt>
                <c:pt idx="850">
                  <c:v>32.598999999999997</c:v>
                </c:pt>
                <c:pt idx="851">
                  <c:v>33.107999999999997</c:v>
                </c:pt>
                <c:pt idx="852">
                  <c:v>33.631999999999998</c:v>
                </c:pt>
                <c:pt idx="853">
                  <c:v>34.154000000000003</c:v>
                </c:pt>
                <c:pt idx="854">
                  <c:v>34.68</c:v>
                </c:pt>
                <c:pt idx="855">
                  <c:v>35.22</c:v>
                </c:pt>
                <c:pt idx="856">
                  <c:v>35.762</c:v>
                </c:pt>
                <c:pt idx="857">
                  <c:v>36.298999999999999</c:v>
                </c:pt>
                <c:pt idx="858">
                  <c:v>36.814999999999998</c:v>
                </c:pt>
                <c:pt idx="859">
                  <c:v>37.344999999999999</c:v>
                </c:pt>
                <c:pt idx="860">
                  <c:v>37.893000000000001</c:v>
                </c:pt>
                <c:pt idx="861">
                  <c:v>38.423999999999999</c:v>
                </c:pt>
                <c:pt idx="862">
                  <c:v>38.972999999999999</c:v>
                </c:pt>
                <c:pt idx="863">
                  <c:v>39.537999999999997</c:v>
                </c:pt>
                <c:pt idx="864">
                  <c:v>40.082000000000001</c:v>
                </c:pt>
                <c:pt idx="865">
                  <c:v>40.631</c:v>
                </c:pt>
                <c:pt idx="866">
                  <c:v>41.192999999999998</c:v>
                </c:pt>
                <c:pt idx="867">
                  <c:v>41.741999999999997</c:v>
                </c:pt>
                <c:pt idx="868">
                  <c:v>42.280999999999999</c:v>
                </c:pt>
                <c:pt idx="869">
                  <c:v>42.832999999999998</c:v>
                </c:pt>
                <c:pt idx="870">
                  <c:v>43.404000000000003</c:v>
                </c:pt>
                <c:pt idx="871">
                  <c:v>43.968000000000004</c:v>
                </c:pt>
                <c:pt idx="872">
                  <c:v>44.512999999999998</c:v>
                </c:pt>
                <c:pt idx="873">
                  <c:v>45.067</c:v>
                </c:pt>
                <c:pt idx="874">
                  <c:v>45.627000000000002</c:v>
                </c:pt>
                <c:pt idx="875">
                  <c:v>46.191000000000003</c:v>
                </c:pt>
                <c:pt idx="876">
                  <c:v>46.756999999999998</c:v>
                </c:pt>
                <c:pt idx="877">
                  <c:v>47.308</c:v>
                </c:pt>
                <c:pt idx="878">
                  <c:v>47.863999999999997</c:v>
                </c:pt>
                <c:pt idx="879">
                  <c:v>48.427</c:v>
                </c:pt>
                <c:pt idx="880">
                  <c:v>48.975000000000001</c:v>
                </c:pt>
                <c:pt idx="881">
                  <c:v>49.521999999999998</c:v>
                </c:pt>
                <c:pt idx="882">
                  <c:v>50.069000000000003</c:v>
                </c:pt>
                <c:pt idx="883">
                  <c:v>50.62</c:v>
                </c:pt>
                <c:pt idx="884">
                  <c:v>51.183</c:v>
                </c:pt>
                <c:pt idx="885">
                  <c:v>51.732999999999997</c:v>
                </c:pt>
                <c:pt idx="886">
                  <c:v>52.283999999999999</c:v>
                </c:pt>
                <c:pt idx="887">
                  <c:v>52.837000000000003</c:v>
                </c:pt>
                <c:pt idx="888">
                  <c:v>53.393999999999998</c:v>
                </c:pt>
                <c:pt idx="889">
                  <c:v>53.957000000000001</c:v>
                </c:pt>
                <c:pt idx="890">
                  <c:v>54.523000000000003</c:v>
                </c:pt>
                <c:pt idx="891">
                  <c:v>55.088000000000001</c:v>
                </c:pt>
                <c:pt idx="892">
                  <c:v>55.652999999999999</c:v>
                </c:pt>
                <c:pt idx="893">
                  <c:v>56.204999999999998</c:v>
                </c:pt>
                <c:pt idx="894">
                  <c:v>56.762</c:v>
                </c:pt>
                <c:pt idx="895">
                  <c:v>57.326999999999998</c:v>
                </c:pt>
                <c:pt idx="896">
                  <c:v>57.884999999999998</c:v>
                </c:pt>
                <c:pt idx="897">
                  <c:v>58.430999999999997</c:v>
                </c:pt>
                <c:pt idx="898">
                  <c:v>58.975999999999999</c:v>
                </c:pt>
                <c:pt idx="899">
                  <c:v>59.533000000000001</c:v>
                </c:pt>
                <c:pt idx="900">
                  <c:v>60.097999999999999</c:v>
                </c:pt>
                <c:pt idx="901">
                  <c:v>60.656999999999996</c:v>
                </c:pt>
                <c:pt idx="902">
                  <c:v>61.215000000000003</c:v>
                </c:pt>
                <c:pt idx="903">
                  <c:v>61.779000000000003</c:v>
                </c:pt>
                <c:pt idx="904">
                  <c:v>62.329000000000001</c:v>
                </c:pt>
                <c:pt idx="905">
                  <c:v>62.859000000000002</c:v>
                </c:pt>
                <c:pt idx="906">
                  <c:v>63.395000000000003</c:v>
                </c:pt>
                <c:pt idx="907">
                  <c:v>63.948999999999998</c:v>
                </c:pt>
                <c:pt idx="908">
                  <c:v>64.486000000000004</c:v>
                </c:pt>
                <c:pt idx="909">
                  <c:v>64.995999999999995</c:v>
                </c:pt>
                <c:pt idx="910">
                  <c:v>65.513000000000005</c:v>
                </c:pt>
                <c:pt idx="911">
                  <c:v>66.016999999999996</c:v>
                </c:pt>
                <c:pt idx="912">
                  <c:v>66.52</c:v>
                </c:pt>
                <c:pt idx="913">
                  <c:v>67.019000000000005</c:v>
                </c:pt>
                <c:pt idx="914">
                  <c:v>67.506</c:v>
                </c:pt>
                <c:pt idx="915">
                  <c:v>68.021000000000001</c:v>
                </c:pt>
                <c:pt idx="916">
                  <c:v>68.516000000000005</c:v>
                </c:pt>
                <c:pt idx="917">
                  <c:v>68.974999999999994</c:v>
                </c:pt>
                <c:pt idx="918">
                  <c:v>69.45</c:v>
                </c:pt>
                <c:pt idx="919">
                  <c:v>69.94</c:v>
                </c:pt>
                <c:pt idx="920">
                  <c:v>70.415999999999997</c:v>
                </c:pt>
                <c:pt idx="921">
                  <c:v>70.885999999999996</c:v>
                </c:pt>
                <c:pt idx="922">
                  <c:v>71.353999999999999</c:v>
                </c:pt>
                <c:pt idx="923">
                  <c:v>71.816999999999993</c:v>
                </c:pt>
                <c:pt idx="924">
                  <c:v>72.293999999999997</c:v>
                </c:pt>
                <c:pt idx="925">
                  <c:v>72.762</c:v>
                </c:pt>
                <c:pt idx="926">
                  <c:v>73.212000000000003</c:v>
                </c:pt>
                <c:pt idx="927">
                  <c:v>73.674999999999997</c:v>
                </c:pt>
                <c:pt idx="928">
                  <c:v>74.120999999999995</c:v>
                </c:pt>
                <c:pt idx="929">
                  <c:v>74.572000000000003</c:v>
                </c:pt>
                <c:pt idx="930">
                  <c:v>75.016999999999996</c:v>
                </c:pt>
                <c:pt idx="931">
                  <c:v>75.433000000000007</c:v>
                </c:pt>
                <c:pt idx="932">
                  <c:v>75.864000000000004</c:v>
                </c:pt>
                <c:pt idx="933">
                  <c:v>76.313999999999993</c:v>
                </c:pt>
                <c:pt idx="934">
                  <c:v>76.745000000000005</c:v>
                </c:pt>
                <c:pt idx="935">
                  <c:v>77.158000000000001</c:v>
                </c:pt>
                <c:pt idx="936">
                  <c:v>77.572000000000003</c:v>
                </c:pt>
                <c:pt idx="937">
                  <c:v>77.989000000000004</c:v>
                </c:pt>
                <c:pt idx="938">
                  <c:v>78.408000000000001</c:v>
                </c:pt>
                <c:pt idx="939">
                  <c:v>78.814999999999998</c:v>
                </c:pt>
                <c:pt idx="940">
                  <c:v>79.209999999999994</c:v>
                </c:pt>
                <c:pt idx="941">
                  <c:v>79.608000000000004</c:v>
                </c:pt>
                <c:pt idx="942">
                  <c:v>80.010999999999996</c:v>
                </c:pt>
                <c:pt idx="943">
                  <c:v>80.424000000000007</c:v>
                </c:pt>
                <c:pt idx="944">
                  <c:v>80.834999999999994</c:v>
                </c:pt>
                <c:pt idx="945">
                  <c:v>81.248999999999995</c:v>
                </c:pt>
                <c:pt idx="946">
                  <c:v>81.676000000000002</c:v>
                </c:pt>
                <c:pt idx="947">
                  <c:v>82.093999999999994</c:v>
                </c:pt>
                <c:pt idx="948">
                  <c:v>82.513999999999996</c:v>
                </c:pt>
                <c:pt idx="949">
                  <c:v>82.944000000000003</c:v>
                </c:pt>
                <c:pt idx="950">
                  <c:v>83.35</c:v>
                </c:pt>
                <c:pt idx="951">
                  <c:v>83.763000000000005</c:v>
                </c:pt>
                <c:pt idx="952">
                  <c:v>84.194000000000003</c:v>
                </c:pt>
                <c:pt idx="953">
                  <c:v>84.617999999999995</c:v>
                </c:pt>
                <c:pt idx="954">
                  <c:v>85.037000000000006</c:v>
                </c:pt>
                <c:pt idx="955">
                  <c:v>85.442999999999998</c:v>
                </c:pt>
                <c:pt idx="956">
                  <c:v>85.861000000000004</c:v>
                </c:pt>
                <c:pt idx="957">
                  <c:v>86.293999999999997</c:v>
                </c:pt>
                <c:pt idx="958">
                  <c:v>86.721999999999994</c:v>
                </c:pt>
                <c:pt idx="959">
                  <c:v>87.15</c:v>
                </c:pt>
                <c:pt idx="960">
                  <c:v>87.584999999999994</c:v>
                </c:pt>
                <c:pt idx="961">
                  <c:v>88.01</c:v>
                </c:pt>
                <c:pt idx="962">
                  <c:v>88.418000000000006</c:v>
                </c:pt>
                <c:pt idx="963">
                  <c:v>88.817999999999998</c:v>
                </c:pt>
                <c:pt idx="964">
                  <c:v>89.224999999999994</c:v>
                </c:pt>
                <c:pt idx="965">
                  <c:v>89.625</c:v>
                </c:pt>
                <c:pt idx="966">
                  <c:v>90.004999999999995</c:v>
                </c:pt>
                <c:pt idx="967">
                  <c:v>90.38</c:v>
                </c:pt>
                <c:pt idx="968">
                  <c:v>90.751999999999995</c:v>
                </c:pt>
                <c:pt idx="969">
                  <c:v>91.117999999999995</c:v>
                </c:pt>
                <c:pt idx="970">
                  <c:v>91.468000000000004</c:v>
                </c:pt>
                <c:pt idx="971">
                  <c:v>91.787999999999997</c:v>
                </c:pt>
                <c:pt idx="972">
                  <c:v>92.102999999999994</c:v>
                </c:pt>
                <c:pt idx="973">
                  <c:v>92.423000000000002</c:v>
                </c:pt>
                <c:pt idx="974">
                  <c:v>92.739000000000004</c:v>
                </c:pt>
                <c:pt idx="975">
                  <c:v>93.04</c:v>
                </c:pt>
                <c:pt idx="976">
                  <c:v>93.328000000000003</c:v>
                </c:pt>
                <c:pt idx="977">
                  <c:v>93.617000000000004</c:v>
                </c:pt>
                <c:pt idx="978">
                  <c:v>93.906999999999996</c:v>
                </c:pt>
                <c:pt idx="979">
                  <c:v>94.194999999999993</c:v>
                </c:pt>
                <c:pt idx="980">
                  <c:v>94.471999999999994</c:v>
                </c:pt>
                <c:pt idx="981">
                  <c:v>94.733999999999995</c:v>
                </c:pt>
                <c:pt idx="982">
                  <c:v>95.001000000000005</c:v>
                </c:pt>
                <c:pt idx="983">
                  <c:v>95.263000000000005</c:v>
                </c:pt>
                <c:pt idx="984">
                  <c:v>95.524000000000001</c:v>
                </c:pt>
                <c:pt idx="985">
                  <c:v>95.786000000000001</c:v>
                </c:pt>
                <c:pt idx="986">
                  <c:v>96.043999999999997</c:v>
                </c:pt>
                <c:pt idx="987">
                  <c:v>96.296000000000006</c:v>
                </c:pt>
                <c:pt idx="988">
                  <c:v>96.552000000000007</c:v>
                </c:pt>
                <c:pt idx="989">
                  <c:v>96.820999999999998</c:v>
                </c:pt>
                <c:pt idx="990">
                  <c:v>97.082999999999998</c:v>
                </c:pt>
                <c:pt idx="991">
                  <c:v>97.337000000000003</c:v>
                </c:pt>
                <c:pt idx="992">
                  <c:v>97.582999999999998</c:v>
                </c:pt>
                <c:pt idx="993">
                  <c:v>97.820999999999998</c:v>
                </c:pt>
                <c:pt idx="994">
                  <c:v>98.070999999999998</c:v>
                </c:pt>
                <c:pt idx="995">
                  <c:v>98.322999999999993</c:v>
                </c:pt>
                <c:pt idx="996">
                  <c:v>98.573999999999998</c:v>
                </c:pt>
                <c:pt idx="997">
                  <c:v>98.819000000000003</c:v>
                </c:pt>
                <c:pt idx="998">
                  <c:v>99.058999999999997</c:v>
                </c:pt>
                <c:pt idx="999">
                  <c:v>99.287000000000006</c:v>
                </c:pt>
                <c:pt idx="1000">
                  <c:v>99.509</c:v>
                </c:pt>
                <c:pt idx="1001">
                  <c:v>99.728999999999999</c:v>
                </c:pt>
                <c:pt idx="1002">
                  <c:v>99.94</c:v>
                </c:pt>
                <c:pt idx="1003">
                  <c:v>100.15</c:v>
                </c:pt>
                <c:pt idx="1004">
                  <c:v>100.34</c:v>
                </c:pt>
                <c:pt idx="1005">
                  <c:v>100.54</c:v>
                </c:pt>
                <c:pt idx="1006">
                  <c:v>100.72</c:v>
                </c:pt>
                <c:pt idx="1007">
                  <c:v>100.89</c:v>
                </c:pt>
                <c:pt idx="1008">
                  <c:v>101.07</c:v>
                </c:pt>
                <c:pt idx="1009">
                  <c:v>101.23</c:v>
                </c:pt>
                <c:pt idx="1010">
                  <c:v>101.38</c:v>
                </c:pt>
                <c:pt idx="1011">
                  <c:v>101.52</c:v>
                </c:pt>
                <c:pt idx="1012">
                  <c:v>101.64</c:v>
                </c:pt>
                <c:pt idx="1013">
                  <c:v>101.77</c:v>
                </c:pt>
                <c:pt idx="1014">
                  <c:v>101.88</c:v>
                </c:pt>
                <c:pt idx="1015">
                  <c:v>101.98</c:v>
                </c:pt>
                <c:pt idx="1016">
                  <c:v>102.09</c:v>
                </c:pt>
                <c:pt idx="1017">
                  <c:v>102.18</c:v>
                </c:pt>
                <c:pt idx="1018">
                  <c:v>102.28</c:v>
                </c:pt>
                <c:pt idx="1019">
                  <c:v>102.37</c:v>
                </c:pt>
                <c:pt idx="1020">
                  <c:v>102.45</c:v>
                </c:pt>
                <c:pt idx="1021">
                  <c:v>102.52</c:v>
                </c:pt>
                <c:pt idx="1022">
                  <c:v>102.59</c:v>
                </c:pt>
                <c:pt idx="1023">
                  <c:v>102.64</c:v>
                </c:pt>
                <c:pt idx="1024">
                  <c:v>102.68</c:v>
                </c:pt>
                <c:pt idx="1025">
                  <c:v>102.72</c:v>
                </c:pt>
                <c:pt idx="1026">
                  <c:v>102.74</c:v>
                </c:pt>
                <c:pt idx="1027">
                  <c:v>102.74</c:v>
                </c:pt>
                <c:pt idx="1028">
                  <c:v>102.72</c:v>
                </c:pt>
                <c:pt idx="1029">
                  <c:v>102.69</c:v>
                </c:pt>
                <c:pt idx="1030">
                  <c:v>102.63</c:v>
                </c:pt>
                <c:pt idx="1031">
                  <c:v>102.56</c:v>
                </c:pt>
                <c:pt idx="1032">
                  <c:v>102.45</c:v>
                </c:pt>
                <c:pt idx="1033">
                  <c:v>102.34</c:v>
                </c:pt>
                <c:pt idx="1034">
                  <c:v>102.2</c:v>
                </c:pt>
                <c:pt idx="1035">
                  <c:v>102.03</c:v>
                </c:pt>
                <c:pt idx="1036">
                  <c:v>101.84</c:v>
                </c:pt>
                <c:pt idx="1037">
                  <c:v>101.63</c:v>
                </c:pt>
                <c:pt idx="1038">
                  <c:v>101.4</c:v>
                </c:pt>
                <c:pt idx="1039">
                  <c:v>101.13</c:v>
                </c:pt>
                <c:pt idx="1040">
                  <c:v>100.84</c:v>
                </c:pt>
                <c:pt idx="1041">
                  <c:v>100.5</c:v>
                </c:pt>
                <c:pt idx="1042">
                  <c:v>100.14</c:v>
                </c:pt>
                <c:pt idx="1043">
                  <c:v>99.775000000000006</c:v>
                </c:pt>
                <c:pt idx="1044">
                  <c:v>99.391999999999996</c:v>
                </c:pt>
                <c:pt idx="1045">
                  <c:v>98.977000000000004</c:v>
                </c:pt>
                <c:pt idx="1046">
                  <c:v>98.543000000000006</c:v>
                </c:pt>
                <c:pt idx="1047">
                  <c:v>98.090999999999994</c:v>
                </c:pt>
                <c:pt idx="1048">
                  <c:v>97.622</c:v>
                </c:pt>
                <c:pt idx="1049">
                  <c:v>97.134</c:v>
                </c:pt>
                <c:pt idx="1050">
                  <c:v>96.623000000000005</c:v>
                </c:pt>
                <c:pt idx="1051">
                  <c:v>96.100999999999999</c:v>
                </c:pt>
                <c:pt idx="1052">
                  <c:v>95.578999999999994</c:v>
                </c:pt>
                <c:pt idx="1053">
                  <c:v>95.037999999999997</c:v>
                </c:pt>
                <c:pt idx="1054">
                  <c:v>94.480999999999995</c:v>
                </c:pt>
                <c:pt idx="1055">
                  <c:v>93.917000000000002</c:v>
                </c:pt>
                <c:pt idx="1056">
                  <c:v>93.349000000000004</c:v>
                </c:pt>
                <c:pt idx="1057">
                  <c:v>92.784000000000006</c:v>
                </c:pt>
                <c:pt idx="1058">
                  <c:v>92.224000000000004</c:v>
                </c:pt>
                <c:pt idx="1059">
                  <c:v>91.646000000000001</c:v>
                </c:pt>
                <c:pt idx="1060">
                  <c:v>91.073999999999998</c:v>
                </c:pt>
                <c:pt idx="1061">
                  <c:v>90.501000000000005</c:v>
                </c:pt>
                <c:pt idx="1062">
                  <c:v>89.915000000000006</c:v>
                </c:pt>
                <c:pt idx="1063">
                  <c:v>89.350999999999999</c:v>
                </c:pt>
                <c:pt idx="1064">
                  <c:v>88.798000000000002</c:v>
                </c:pt>
                <c:pt idx="1065">
                  <c:v>88.227999999999994</c:v>
                </c:pt>
                <c:pt idx="1066">
                  <c:v>87.668999999999997</c:v>
                </c:pt>
                <c:pt idx="1067">
                  <c:v>87.117999999999995</c:v>
                </c:pt>
                <c:pt idx="1068">
                  <c:v>86.566000000000003</c:v>
                </c:pt>
                <c:pt idx="1069">
                  <c:v>86.016000000000005</c:v>
                </c:pt>
                <c:pt idx="1070">
                  <c:v>85.475999999999999</c:v>
                </c:pt>
                <c:pt idx="1071">
                  <c:v>84.948999999999998</c:v>
                </c:pt>
                <c:pt idx="1072">
                  <c:v>84.427000000000007</c:v>
                </c:pt>
                <c:pt idx="1073">
                  <c:v>83.9</c:v>
                </c:pt>
                <c:pt idx="1074">
                  <c:v>83.364000000000004</c:v>
                </c:pt>
                <c:pt idx="1075">
                  <c:v>82.849000000000004</c:v>
                </c:pt>
                <c:pt idx="1076">
                  <c:v>82.346999999999994</c:v>
                </c:pt>
                <c:pt idx="1077">
                  <c:v>81.844999999999999</c:v>
                </c:pt>
                <c:pt idx="1078">
                  <c:v>81.34</c:v>
                </c:pt>
                <c:pt idx="1079">
                  <c:v>80.819000000000003</c:v>
                </c:pt>
                <c:pt idx="1080">
                  <c:v>80.296999999999997</c:v>
                </c:pt>
                <c:pt idx="1081">
                  <c:v>79.762</c:v>
                </c:pt>
                <c:pt idx="1082">
                  <c:v>79.212000000000003</c:v>
                </c:pt>
                <c:pt idx="1083">
                  <c:v>78.659000000000006</c:v>
                </c:pt>
                <c:pt idx="1084">
                  <c:v>78.100999999999999</c:v>
                </c:pt>
                <c:pt idx="1085">
                  <c:v>77.539000000000001</c:v>
                </c:pt>
                <c:pt idx="1086">
                  <c:v>76.965999999999994</c:v>
                </c:pt>
                <c:pt idx="1087">
                  <c:v>76.388000000000005</c:v>
                </c:pt>
                <c:pt idx="1088">
                  <c:v>75.778000000000006</c:v>
                </c:pt>
                <c:pt idx="1089">
                  <c:v>75.180000000000007</c:v>
                </c:pt>
                <c:pt idx="1090">
                  <c:v>74.608000000000004</c:v>
                </c:pt>
                <c:pt idx="1091">
                  <c:v>74.013999999999996</c:v>
                </c:pt>
                <c:pt idx="1092">
                  <c:v>73.41</c:v>
                </c:pt>
                <c:pt idx="1093">
                  <c:v>72.804000000000002</c:v>
                </c:pt>
                <c:pt idx="1094">
                  <c:v>72.194000000000003</c:v>
                </c:pt>
                <c:pt idx="1095">
                  <c:v>71.584999999999994</c:v>
                </c:pt>
                <c:pt idx="1096">
                  <c:v>70.992999999999995</c:v>
                </c:pt>
                <c:pt idx="1097">
                  <c:v>70.393000000000001</c:v>
                </c:pt>
                <c:pt idx="1098">
                  <c:v>69.784000000000006</c:v>
                </c:pt>
                <c:pt idx="1099">
                  <c:v>69.186999999999998</c:v>
                </c:pt>
                <c:pt idx="1100">
                  <c:v>68.608000000000004</c:v>
                </c:pt>
                <c:pt idx="1101">
                  <c:v>68.028000000000006</c:v>
                </c:pt>
                <c:pt idx="1102">
                  <c:v>67.444999999999993</c:v>
                </c:pt>
                <c:pt idx="1103">
                  <c:v>66.873999999999995</c:v>
                </c:pt>
                <c:pt idx="1104">
                  <c:v>66.307000000000002</c:v>
                </c:pt>
                <c:pt idx="1105">
                  <c:v>65.760000000000005</c:v>
                </c:pt>
                <c:pt idx="1106">
                  <c:v>65.218000000000004</c:v>
                </c:pt>
                <c:pt idx="1107">
                  <c:v>64.668000000000006</c:v>
                </c:pt>
                <c:pt idx="1108">
                  <c:v>64.129000000000005</c:v>
                </c:pt>
                <c:pt idx="1109">
                  <c:v>63.587000000000003</c:v>
                </c:pt>
                <c:pt idx="1110">
                  <c:v>63.061</c:v>
                </c:pt>
                <c:pt idx="1111">
                  <c:v>62.555999999999997</c:v>
                </c:pt>
                <c:pt idx="1112">
                  <c:v>62.061</c:v>
                </c:pt>
                <c:pt idx="1113">
                  <c:v>61.561999999999998</c:v>
                </c:pt>
                <c:pt idx="1114">
                  <c:v>61.057000000000002</c:v>
                </c:pt>
                <c:pt idx="1115">
                  <c:v>60.561</c:v>
                </c:pt>
                <c:pt idx="1116">
                  <c:v>60.064999999999998</c:v>
                </c:pt>
                <c:pt idx="1117">
                  <c:v>59.567999999999998</c:v>
                </c:pt>
                <c:pt idx="1118">
                  <c:v>59.073999999999998</c:v>
                </c:pt>
                <c:pt idx="1119">
                  <c:v>58.579000000000001</c:v>
                </c:pt>
                <c:pt idx="1120">
                  <c:v>58.082000000000001</c:v>
                </c:pt>
                <c:pt idx="1121">
                  <c:v>57.594000000000001</c:v>
                </c:pt>
                <c:pt idx="1122">
                  <c:v>57.091000000000001</c:v>
                </c:pt>
                <c:pt idx="1123">
                  <c:v>56.58</c:v>
                </c:pt>
                <c:pt idx="1124">
                  <c:v>56.067999999999998</c:v>
                </c:pt>
                <c:pt idx="1125">
                  <c:v>55.554000000000002</c:v>
                </c:pt>
                <c:pt idx="1126">
                  <c:v>55.033000000000001</c:v>
                </c:pt>
                <c:pt idx="1127">
                  <c:v>54.503</c:v>
                </c:pt>
                <c:pt idx="1128">
                  <c:v>53.976999999999997</c:v>
                </c:pt>
                <c:pt idx="1129">
                  <c:v>53.451999999999998</c:v>
                </c:pt>
                <c:pt idx="1130">
                  <c:v>52.93</c:v>
                </c:pt>
                <c:pt idx="1131">
                  <c:v>52.390999999999998</c:v>
                </c:pt>
                <c:pt idx="1132">
                  <c:v>51.841999999999999</c:v>
                </c:pt>
                <c:pt idx="1133">
                  <c:v>51.293999999999997</c:v>
                </c:pt>
                <c:pt idx="1134">
                  <c:v>50.746000000000002</c:v>
                </c:pt>
                <c:pt idx="1135">
                  <c:v>50.180999999999997</c:v>
                </c:pt>
                <c:pt idx="1136">
                  <c:v>49.607999999999997</c:v>
                </c:pt>
                <c:pt idx="1137">
                  <c:v>49.039000000000001</c:v>
                </c:pt>
                <c:pt idx="1138">
                  <c:v>48.462000000000003</c:v>
                </c:pt>
                <c:pt idx="1139">
                  <c:v>47.88</c:v>
                </c:pt>
                <c:pt idx="1140">
                  <c:v>47.308</c:v>
                </c:pt>
                <c:pt idx="1141">
                  <c:v>46.741999999999997</c:v>
                </c:pt>
                <c:pt idx="1142">
                  <c:v>46.155000000000001</c:v>
                </c:pt>
                <c:pt idx="1143">
                  <c:v>45.564999999999998</c:v>
                </c:pt>
                <c:pt idx="1144">
                  <c:v>44.982999999999997</c:v>
                </c:pt>
                <c:pt idx="1145">
                  <c:v>44.384999999999998</c:v>
                </c:pt>
                <c:pt idx="1146">
                  <c:v>43.79</c:v>
                </c:pt>
                <c:pt idx="1147">
                  <c:v>43.203000000000003</c:v>
                </c:pt>
                <c:pt idx="1148">
                  <c:v>42.613</c:v>
                </c:pt>
                <c:pt idx="1149">
                  <c:v>42.02</c:v>
                </c:pt>
                <c:pt idx="1150">
                  <c:v>41.423000000000002</c:v>
                </c:pt>
                <c:pt idx="1151">
                  <c:v>40.829000000000001</c:v>
                </c:pt>
                <c:pt idx="1152">
                  <c:v>40.238</c:v>
                </c:pt>
                <c:pt idx="1153">
                  <c:v>39.642000000000003</c:v>
                </c:pt>
                <c:pt idx="1154">
                  <c:v>39.052</c:v>
                </c:pt>
                <c:pt idx="1155">
                  <c:v>38.466000000000001</c:v>
                </c:pt>
                <c:pt idx="1156">
                  <c:v>37.884999999999998</c:v>
                </c:pt>
                <c:pt idx="1157">
                  <c:v>37.301000000000002</c:v>
                </c:pt>
                <c:pt idx="1158">
                  <c:v>36.720999999999997</c:v>
                </c:pt>
                <c:pt idx="1159">
                  <c:v>36.143000000000001</c:v>
                </c:pt>
                <c:pt idx="1160">
                  <c:v>35.549999999999997</c:v>
                </c:pt>
                <c:pt idx="1161">
                  <c:v>34.973999999999997</c:v>
                </c:pt>
                <c:pt idx="1162">
                  <c:v>34.398000000000003</c:v>
                </c:pt>
                <c:pt idx="1163">
                  <c:v>33.822000000000003</c:v>
                </c:pt>
                <c:pt idx="1164">
                  <c:v>33.258000000000003</c:v>
                </c:pt>
                <c:pt idx="1165">
                  <c:v>32.701999999999998</c:v>
                </c:pt>
                <c:pt idx="1166">
                  <c:v>32.151000000000003</c:v>
                </c:pt>
                <c:pt idx="1167">
                  <c:v>31.594000000000001</c:v>
                </c:pt>
                <c:pt idx="1168">
                  <c:v>31.021000000000001</c:v>
                </c:pt>
                <c:pt idx="1169">
                  <c:v>30.45</c:v>
                </c:pt>
                <c:pt idx="1170">
                  <c:v>29.885000000000002</c:v>
                </c:pt>
                <c:pt idx="1171">
                  <c:v>29.317</c:v>
                </c:pt>
                <c:pt idx="1172">
                  <c:v>28.773</c:v>
                </c:pt>
                <c:pt idx="1173">
                  <c:v>28.248999999999999</c:v>
                </c:pt>
                <c:pt idx="1174">
                  <c:v>27.713999999999999</c:v>
                </c:pt>
                <c:pt idx="1175">
                  <c:v>27.184999999999999</c:v>
                </c:pt>
                <c:pt idx="1176">
                  <c:v>26.677</c:v>
                </c:pt>
                <c:pt idx="1177">
                  <c:v>26.170999999999999</c:v>
                </c:pt>
                <c:pt idx="1178">
                  <c:v>25.658000000000001</c:v>
                </c:pt>
                <c:pt idx="1179">
                  <c:v>25.154</c:v>
                </c:pt>
                <c:pt idx="1180">
                  <c:v>24.655999999999999</c:v>
                </c:pt>
                <c:pt idx="1181">
                  <c:v>24.152999999999999</c:v>
                </c:pt>
                <c:pt idx="1182">
                  <c:v>23.667000000000002</c:v>
                </c:pt>
                <c:pt idx="1183">
                  <c:v>23.201000000000001</c:v>
                </c:pt>
                <c:pt idx="1184">
                  <c:v>22.742999999999999</c:v>
                </c:pt>
                <c:pt idx="1185">
                  <c:v>22.289000000000001</c:v>
                </c:pt>
                <c:pt idx="1186">
                  <c:v>21.844999999999999</c:v>
                </c:pt>
                <c:pt idx="1187">
                  <c:v>21.408000000000001</c:v>
                </c:pt>
                <c:pt idx="1188">
                  <c:v>20.977</c:v>
                </c:pt>
                <c:pt idx="1189">
                  <c:v>20.548999999999999</c:v>
                </c:pt>
                <c:pt idx="1190">
                  <c:v>20.132000000000001</c:v>
                </c:pt>
                <c:pt idx="1191">
                  <c:v>19.724</c:v>
                </c:pt>
                <c:pt idx="1192">
                  <c:v>19.326000000000001</c:v>
                </c:pt>
                <c:pt idx="1193">
                  <c:v>18.931000000000001</c:v>
                </c:pt>
                <c:pt idx="1194">
                  <c:v>18.539000000000001</c:v>
                </c:pt>
                <c:pt idx="1195">
                  <c:v>18.148</c:v>
                </c:pt>
                <c:pt idx="1196">
                  <c:v>17.75</c:v>
                </c:pt>
                <c:pt idx="1197">
                  <c:v>17.355</c:v>
                </c:pt>
                <c:pt idx="1198">
                  <c:v>16.975999999999999</c:v>
                </c:pt>
                <c:pt idx="1199">
                  <c:v>16.591000000000001</c:v>
                </c:pt>
                <c:pt idx="1200">
                  <c:v>16.209</c:v>
                </c:pt>
                <c:pt idx="1201">
                  <c:v>15.837</c:v>
                </c:pt>
                <c:pt idx="1202">
                  <c:v>15.455</c:v>
                </c:pt>
                <c:pt idx="1203">
                  <c:v>15.079000000000001</c:v>
                </c:pt>
                <c:pt idx="1204">
                  <c:v>14.708</c:v>
                </c:pt>
                <c:pt idx="1205">
                  <c:v>14.337</c:v>
                </c:pt>
                <c:pt idx="1206">
                  <c:v>13.978999999999999</c:v>
                </c:pt>
                <c:pt idx="1207">
                  <c:v>13.613</c:v>
                </c:pt>
                <c:pt idx="1208">
                  <c:v>13.252000000000001</c:v>
                </c:pt>
                <c:pt idx="1209">
                  <c:v>12.909000000000001</c:v>
                </c:pt>
                <c:pt idx="1210">
                  <c:v>12.561999999999999</c:v>
                </c:pt>
                <c:pt idx="1211">
                  <c:v>12.208</c:v>
                </c:pt>
                <c:pt idx="1212">
                  <c:v>11.861000000000001</c:v>
                </c:pt>
                <c:pt idx="1213">
                  <c:v>11.521000000000001</c:v>
                </c:pt>
                <c:pt idx="1214">
                  <c:v>11.192</c:v>
                </c:pt>
                <c:pt idx="1215">
                  <c:v>10.866</c:v>
                </c:pt>
                <c:pt idx="1216">
                  <c:v>10.538</c:v>
                </c:pt>
                <c:pt idx="1217">
                  <c:v>10.212</c:v>
                </c:pt>
                <c:pt idx="1218">
                  <c:v>9.8801000000000005</c:v>
                </c:pt>
                <c:pt idx="1219">
                  <c:v>9.5406999999999993</c:v>
                </c:pt>
                <c:pt idx="1220">
                  <c:v>9.2102000000000004</c:v>
                </c:pt>
                <c:pt idx="1221">
                  <c:v>8.9042999999999992</c:v>
                </c:pt>
                <c:pt idx="1222">
                  <c:v>8.6112000000000002</c:v>
                </c:pt>
                <c:pt idx="1223">
                  <c:v>8.3080999999999996</c:v>
                </c:pt>
                <c:pt idx="1224">
                  <c:v>8.0050000000000008</c:v>
                </c:pt>
                <c:pt idx="1225">
                  <c:v>7.7058</c:v>
                </c:pt>
                <c:pt idx="1226">
                  <c:v>7.4089</c:v>
                </c:pt>
                <c:pt idx="1227">
                  <c:v>7.1162000000000001</c:v>
                </c:pt>
                <c:pt idx="1228">
                  <c:v>6.8255999999999997</c:v>
                </c:pt>
                <c:pt idx="1229">
                  <c:v>6.5358999999999998</c:v>
                </c:pt>
                <c:pt idx="1230">
                  <c:v>6.2500999999999998</c:v>
                </c:pt>
                <c:pt idx="1231">
                  <c:v>5.9743000000000004</c:v>
                </c:pt>
                <c:pt idx="1232">
                  <c:v>5.7126000000000001</c:v>
                </c:pt>
                <c:pt idx="1233">
                  <c:v>5.4558999999999997</c:v>
                </c:pt>
                <c:pt idx="1234">
                  <c:v>5.2039999999999997</c:v>
                </c:pt>
                <c:pt idx="1235">
                  <c:v>4.9566999999999997</c:v>
                </c:pt>
                <c:pt idx="1236">
                  <c:v>4.7290000000000001</c:v>
                </c:pt>
                <c:pt idx="1237">
                  <c:v>4.5090000000000003</c:v>
                </c:pt>
                <c:pt idx="1238">
                  <c:v>4.2916999999999996</c:v>
                </c:pt>
                <c:pt idx="1239">
                  <c:v>4.0793999999999997</c:v>
                </c:pt>
                <c:pt idx="1240">
                  <c:v>3.8694000000000002</c:v>
                </c:pt>
                <c:pt idx="1241">
                  <c:v>3.6650999999999998</c:v>
                </c:pt>
                <c:pt idx="1242">
                  <c:v>3.4702999999999999</c:v>
                </c:pt>
                <c:pt idx="1243">
                  <c:v>3.2774999999999999</c:v>
                </c:pt>
                <c:pt idx="1244">
                  <c:v>3.0781999999999998</c:v>
                </c:pt>
                <c:pt idx="1245">
                  <c:v>2.8927</c:v>
                </c:pt>
                <c:pt idx="1246">
                  <c:v>2.7176999999999998</c:v>
                </c:pt>
                <c:pt idx="1247">
                  <c:v>2.5457999999999998</c:v>
                </c:pt>
                <c:pt idx="1248">
                  <c:v>2.3826999999999998</c:v>
                </c:pt>
                <c:pt idx="1249">
                  <c:v>2.2284000000000002</c:v>
                </c:pt>
                <c:pt idx="1250">
                  <c:v>2.0741999999999998</c:v>
                </c:pt>
                <c:pt idx="1251">
                  <c:v>1.9367000000000001</c:v>
                </c:pt>
                <c:pt idx="1252">
                  <c:v>1.8170999999999999</c:v>
                </c:pt>
                <c:pt idx="1253">
                  <c:v>1.6957</c:v>
                </c:pt>
                <c:pt idx="1254">
                  <c:v>1.5694999999999999</c:v>
                </c:pt>
                <c:pt idx="1255">
                  <c:v>1.4354</c:v>
                </c:pt>
                <c:pt idx="1256">
                  <c:v>1.3033999999999999</c:v>
                </c:pt>
                <c:pt idx="1257">
                  <c:v>1.1756</c:v>
                </c:pt>
                <c:pt idx="1258">
                  <c:v>1.0691999999999999</c:v>
                </c:pt>
                <c:pt idx="1259">
                  <c:v>0.97316999999999998</c:v>
                </c:pt>
                <c:pt idx="1260">
                  <c:v>0.89402000000000004</c:v>
                </c:pt>
                <c:pt idx="1261">
                  <c:v>0.83270999999999995</c:v>
                </c:pt>
                <c:pt idx="1262">
                  <c:v>0.78476999999999997</c:v>
                </c:pt>
                <c:pt idx="1263">
                  <c:v>0.74424999999999997</c:v>
                </c:pt>
                <c:pt idx="1264">
                  <c:v>0.71962000000000004</c:v>
                </c:pt>
                <c:pt idx="1265">
                  <c:v>0.70809</c:v>
                </c:pt>
                <c:pt idx="1266">
                  <c:v>0.70809</c:v>
                </c:pt>
                <c:pt idx="1267">
                  <c:v>0.72206999999999999</c:v>
                </c:pt>
                <c:pt idx="1268">
                  <c:v>0.75063000000000002</c:v>
                </c:pt>
                <c:pt idx="1269">
                  <c:v>0.79291</c:v>
                </c:pt>
                <c:pt idx="1270">
                  <c:v>0.83974000000000004</c:v>
                </c:pt>
                <c:pt idx="1271">
                  <c:v>0.89241000000000004</c:v>
                </c:pt>
                <c:pt idx="1272">
                  <c:v>0.95914999999999995</c:v>
                </c:pt>
                <c:pt idx="1273">
                  <c:v>1.0347999999999999</c:v>
                </c:pt>
                <c:pt idx="1274">
                  <c:v>1.1175999999999999</c:v>
                </c:pt>
                <c:pt idx="1275">
                  <c:v>1.2110000000000001</c:v>
                </c:pt>
                <c:pt idx="1276">
                  <c:v>1.3077000000000001</c:v>
                </c:pt>
                <c:pt idx="1277">
                  <c:v>1.4141999999999999</c:v>
                </c:pt>
                <c:pt idx="1278">
                  <c:v>1.5247999999999999</c:v>
                </c:pt>
                <c:pt idx="1279">
                  <c:v>1.6383000000000001</c:v>
                </c:pt>
                <c:pt idx="1280">
                  <c:v>1.7528999999999999</c:v>
                </c:pt>
                <c:pt idx="1281">
                  <c:v>1.8673999999999999</c:v>
                </c:pt>
                <c:pt idx="1282">
                  <c:v>1.9819</c:v>
                </c:pt>
                <c:pt idx="1283">
                  <c:v>2.0952000000000002</c:v>
                </c:pt>
                <c:pt idx="1284">
                  <c:v>2.2092999999999998</c:v>
                </c:pt>
                <c:pt idx="1285">
                  <c:v>2.3228</c:v>
                </c:pt>
                <c:pt idx="1286">
                  <c:v>2.4300000000000002</c:v>
                </c:pt>
                <c:pt idx="1287">
                  <c:v>2.5413999999999999</c:v>
                </c:pt>
                <c:pt idx="1288">
                  <c:v>2.6577999999999999</c:v>
                </c:pt>
                <c:pt idx="1289">
                  <c:v>2.7726000000000002</c:v>
                </c:pt>
                <c:pt idx="1290">
                  <c:v>2.8892000000000002</c:v>
                </c:pt>
                <c:pt idx="1291">
                  <c:v>3.0150000000000001</c:v>
                </c:pt>
                <c:pt idx="1292">
                  <c:v>3.1459999999999999</c:v>
                </c:pt>
                <c:pt idx="1293">
                  <c:v>3.2831000000000001</c:v>
                </c:pt>
                <c:pt idx="1294">
                  <c:v>3.4234</c:v>
                </c:pt>
                <c:pt idx="1295">
                  <c:v>3.5653999999999999</c:v>
                </c:pt>
                <c:pt idx="1296">
                  <c:v>3.7017000000000002</c:v>
                </c:pt>
                <c:pt idx="1297">
                  <c:v>3.8353000000000002</c:v>
                </c:pt>
                <c:pt idx="1298">
                  <c:v>3.9723000000000002</c:v>
                </c:pt>
                <c:pt idx="1299">
                  <c:v>4.1159999999999997</c:v>
                </c:pt>
                <c:pt idx="1300">
                  <c:v>4.2705000000000002</c:v>
                </c:pt>
                <c:pt idx="1301">
                  <c:v>4.4261999999999997</c:v>
                </c:pt>
                <c:pt idx="1302">
                  <c:v>4.5810000000000004</c:v>
                </c:pt>
                <c:pt idx="1303">
                  <c:v>4.7298</c:v>
                </c:pt>
                <c:pt idx="1304">
                  <c:v>4.8666</c:v>
                </c:pt>
                <c:pt idx="1305">
                  <c:v>5.0048000000000004</c:v>
                </c:pt>
                <c:pt idx="1306">
                  <c:v>5.1429</c:v>
                </c:pt>
                <c:pt idx="1307">
                  <c:v>5.2725999999999997</c:v>
                </c:pt>
                <c:pt idx="1308">
                  <c:v>5.4032</c:v>
                </c:pt>
                <c:pt idx="1309">
                  <c:v>5.5316000000000001</c:v>
                </c:pt>
                <c:pt idx="1310">
                  <c:v>5.6517999999999997</c:v>
                </c:pt>
                <c:pt idx="1311">
                  <c:v>5.7732999999999999</c:v>
                </c:pt>
                <c:pt idx="1312">
                  <c:v>5.8968999999999996</c:v>
                </c:pt>
                <c:pt idx="1313">
                  <c:v>6.02</c:v>
                </c:pt>
                <c:pt idx="1314">
                  <c:v>6.1432000000000002</c:v>
                </c:pt>
                <c:pt idx="1315">
                  <c:v>6.2752999999999997</c:v>
                </c:pt>
                <c:pt idx="1316">
                  <c:v>6.4116</c:v>
                </c:pt>
                <c:pt idx="1317">
                  <c:v>6.5448000000000004</c:v>
                </c:pt>
                <c:pt idx="1318">
                  <c:v>6.6848999999999998</c:v>
                </c:pt>
                <c:pt idx="1319">
                  <c:v>6.8301999999999996</c:v>
                </c:pt>
                <c:pt idx="1320">
                  <c:v>6.9820000000000002</c:v>
                </c:pt>
                <c:pt idx="1321">
                  <c:v>7.1365999999999996</c:v>
                </c:pt>
                <c:pt idx="1322">
                  <c:v>7.2977999999999996</c:v>
                </c:pt>
                <c:pt idx="1323">
                  <c:v>7.4614000000000003</c:v>
                </c:pt>
                <c:pt idx="1324">
                  <c:v>7.6220999999999997</c:v>
                </c:pt>
                <c:pt idx="1325">
                  <c:v>7.7900999999999998</c:v>
                </c:pt>
                <c:pt idx="1326">
                  <c:v>7.9809000000000001</c:v>
                </c:pt>
                <c:pt idx="1327">
                  <c:v>8.1915999999999993</c:v>
                </c:pt>
                <c:pt idx="1328">
                  <c:v>8.4136000000000006</c:v>
                </c:pt>
                <c:pt idx="1329">
                  <c:v>8.6350999999999996</c:v>
                </c:pt>
                <c:pt idx="1330">
                  <c:v>8.8607999999999993</c:v>
                </c:pt>
                <c:pt idx="1331">
                  <c:v>9.0846999999999998</c:v>
                </c:pt>
                <c:pt idx="1332">
                  <c:v>9.3186999999999998</c:v>
                </c:pt>
                <c:pt idx="1333">
                  <c:v>9.5633999999999997</c:v>
                </c:pt>
                <c:pt idx="1334">
                  <c:v>9.8007000000000009</c:v>
                </c:pt>
                <c:pt idx="1335">
                  <c:v>10.038</c:v>
                </c:pt>
                <c:pt idx="1336">
                  <c:v>10.284000000000001</c:v>
                </c:pt>
                <c:pt idx="1337">
                  <c:v>10.534000000000001</c:v>
                </c:pt>
                <c:pt idx="1338">
                  <c:v>10.782</c:v>
                </c:pt>
                <c:pt idx="1339">
                  <c:v>11.026999999999999</c:v>
                </c:pt>
                <c:pt idx="1340">
                  <c:v>11.27</c:v>
                </c:pt>
                <c:pt idx="1341">
                  <c:v>11.5</c:v>
                </c:pt>
                <c:pt idx="1342">
                  <c:v>11.717000000000001</c:v>
                </c:pt>
                <c:pt idx="1343">
                  <c:v>11.928000000000001</c:v>
                </c:pt>
                <c:pt idx="1344">
                  <c:v>12.13</c:v>
                </c:pt>
                <c:pt idx="1345">
                  <c:v>12.305</c:v>
                </c:pt>
                <c:pt idx="1346">
                  <c:v>12.459</c:v>
                </c:pt>
                <c:pt idx="1347">
                  <c:v>12.61</c:v>
                </c:pt>
                <c:pt idx="1348">
                  <c:v>12.753</c:v>
                </c:pt>
                <c:pt idx="1349">
                  <c:v>12.888999999999999</c:v>
                </c:pt>
                <c:pt idx="1350">
                  <c:v>13.013</c:v>
                </c:pt>
                <c:pt idx="1351">
                  <c:v>13.121</c:v>
                </c:pt>
                <c:pt idx="1352">
                  <c:v>13.218</c:v>
                </c:pt>
                <c:pt idx="1353">
                  <c:v>13.305</c:v>
                </c:pt>
                <c:pt idx="1354">
                  <c:v>13.372</c:v>
                </c:pt>
                <c:pt idx="1355">
                  <c:v>13.417999999999999</c:v>
                </c:pt>
                <c:pt idx="1356">
                  <c:v>13.451000000000001</c:v>
                </c:pt>
                <c:pt idx="1357">
                  <c:v>13.459</c:v>
                </c:pt>
                <c:pt idx="1358">
                  <c:v>13.449</c:v>
                </c:pt>
                <c:pt idx="1359">
                  <c:v>13.425000000000001</c:v>
                </c:pt>
                <c:pt idx="1360">
                  <c:v>13.394</c:v>
                </c:pt>
                <c:pt idx="1361">
                  <c:v>13.361000000000001</c:v>
                </c:pt>
                <c:pt idx="1362">
                  <c:v>13.313000000000001</c:v>
                </c:pt>
                <c:pt idx="1363">
                  <c:v>13.252000000000001</c:v>
                </c:pt>
                <c:pt idx="1364">
                  <c:v>13.198</c:v>
                </c:pt>
                <c:pt idx="1365">
                  <c:v>13.15</c:v>
                </c:pt>
                <c:pt idx="1366">
                  <c:v>13.089</c:v>
                </c:pt>
                <c:pt idx="1367">
                  <c:v>13.022</c:v>
                </c:pt>
                <c:pt idx="1368">
                  <c:v>12.951000000000001</c:v>
                </c:pt>
                <c:pt idx="1369">
                  <c:v>12.877000000000001</c:v>
                </c:pt>
                <c:pt idx="1370">
                  <c:v>12.795</c:v>
                </c:pt>
                <c:pt idx="1371">
                  <c:v>12.708</c:v>
                </c:pt>
                <c:pt idx="1372">
                  <c:v>12.616</c:v>
                </c:pt>
                <c:pt idx="1373">
                  <c:v>12.526</c:v>
                </c:pt>
                <c:pt idx="1374">
                  <c:v>12.438000000000001</c:v>
                </c:pt>
                <c:pt idx="1375">
                  <c:v>12.362</c:v>
                </c:pt>
                <c:pt idx="1376">
                  <c:v>12.289</c:v>
                </c:pt>
                <c:pt idx="1377">
                  <c:v>12.218999999999999</c:v>
                </c:pt>
                <c:pt idx="1378">
                  <c:v>12.161</c:v>
                </c:pt>
                <c:pt idx="1379">
                  <c:v>12.111000000000001</c:v>
                </c:pt>
                <c:pt idx="1380">
                  <c:v>12.071</c:v>
                </c:pt>
                <c:pt idx="1381">
                  <c:v>12.044</c:v>
                </c:pt>
                <c:pt idx="1382">
                  <c:v>12.031000000000001</c:v>
                </c:pt>
                <c:pt idx="1383">
                  <c:v>12.032999999999999</c:v>
                </c:pt>
                <c:pt idx="1384">
                  <c:v>12.044</c:v>
                </c:pt>
                <c:pt idx="1385">
                  <c:v>12.066000000000001</c:v>
                </c:pt>
                <c:pt idx="1386">
                  <c:v>12.1</c:v>
                </c:pt>
                <c:pt idx="1387">
                  <c:v>12.144</c:v>
                </c:pt>
                <c:pt idx="1388">
                  <c:v>12.2</c:v>
                </c:pt>
                <c:pt idx="1389">
                  <c:v>12.257999999999999</c:v>
                </c:pt>
                <c:pt idx="1390">
                  <c:v>12.332000000000001</c:v>
                </c:pt>
                <c:pt idx="1391">
                  <c:v>12.411</c:v>
                </c:pt>
                <c:pt idx="1392">
                  <c:v>12.494999999999999</c:v>
                </c:pt>
                <c:pt idx="1393">
                  <c:v>12.582000000000001</c:v>
                </c:pt>
                <c:pt idx="1394">
                  <c:v>12.666</c:v>
                </c:pt>
                <c:pt idx="1395">
                  <c:v>12.766</c:v>
                </c:pt>
                <c:pt idx="1396">
                  <c:v>12.867000000000001</c:v>
                </c:pt>
                <c:pt idx="1397">
                  <c:v>12.965</c:v>
                </c:pt>
                <c:pt idx="1398">
                  <c:v>13.061</c:v>
                </c:pt>
                <c:pt idx="1399">
                  <c:v>13.145</c:v>
                </c:pt>
                <c:pt idx="1400">
                  <c:v>13.204000000000001</c:v>
                </c:pt>
                <c:pt idx="1401">
                  <c:v>13.233000000000001</c:v>
                </c:pt>
                <c:pt idx="1402">
                  <c:v>13.224</c:v>
                </c:pt>
                <c:pt idx="1403">
                  <c:v>13.183</c:v>
                </c:pt>
                <c:pt idx="1404">
                  <c:v>13.122</c:v>
                </c:pt>
                <c:pt idx="1405">
                  <c:v>13.05</c:v>
                </c:pt>
                <c:pt idx="1406">
                  <c:v>12.965999999999999</c:v>
                </c:pt>
                <c:pt idx="1407">
                  <c:v>12.867000000000001</c:v>
                </c:pt>
                <c:pt idx="1408">
                  <c:v>12.763999999999999</c:v>
                </c:pt>
                <c:pt idx="1409">
                  <c:v>12.661</c:v>
                </c:pt>
                <c:pt idx="1410">
                  <c:v>12.554</c:v>
                </c:pt>
                <c:pt idx="1411">
                  <c:v>12.446999999999999</c:v>
                </c:pt>
                <c:pt idx="1412">
                  <c:v>12.342000000000001</c:v>
                </c:pt>
                <c:pt idx="1413">
                  <c:v>12.231999999999999</c:v>
                </c:pt>
                <c:pt idx="1414">
                  <c:v>12.122</c:v>
                </c:pt>
                <c:pt idx="1415">
                  <c:v>12.015000000000001</c:v>
                </c:pt>
                <c:pt idx="1416">
                  <c:v>11.916</c:v>
                </c:pt>
                <c:pt idx="1417">
                  <c:v>11.84</c:v>
                </c:pt>
                <c:pt idx="1418">
                  <c:v>11.785</c:v>
                </c:pt>
                <c:pt idx="1419">
                  <c:v>11.752000000000001</c:v>
                </c:pt>
                <c:pt idx="1420">
                  <c:v>11.750999999999999</c:v>
                </c:pt>
                <c:pt idx="1421">
                  <c:v>11.787000000000001</c:v>
                </c:pt>
                <c:pt idx="1422">
                  <c:v>11.861000000000001</c:v>
                </c:pt>
                <c:pt idx="1423">
                  <c:v>11.95</c:v>
                </c:pt>
                <c:pt idx="1424">
                  <c:v>12.047000000000001</c:v>
                </c:pt>
                <c:pt idx="1425">
                  <c:v>12.164999999999999</c:v>
                </c:pt>
                <c:pt idx="1426">
                  <c:v>12.286</c:v>
                </c:pt>
                <c:pt idx="1427">
                  <c:v>12.398</c:v>
                </c:pt>
                <c:pt idx="1428">
                  <c:v>12.506</c:v>
                </c:pt>
                <c:pt idx="1429">
                  <c:v>12.61</c:v>
                </c:pt>
                <c:pt idx="1430">
                  <c:v>12.724</c:v>
                </c:pt>
                <c:pt idx="1431">
                  <c:v>12.853</c:v>
                </c:pt>
                <c:pt idx="1432">
                  <c:v>12.996</c:v>
                </c:pt>
                <c:pt idx="1433">
                  <c:v>13.151999999999999</c:v>
                </c:pt>
                <c:pt idx="1434">
                  <c:v>13.318</c:v>
                </c:pt>
                <c:pt idx="1435">
                  <c:v>13.481</c:v>
                </c:pt>
                <c:pt idx="1436">
                  <c:v>13.635</c:v>
                </c:pt>
                <c:pt idx="1437">
                  <c:v>13.781000000000001</c:v>
                </c:pt>
                <c:pt idx="1438">
                  <c:v>13.929</c:v>
                </c:pt>
                <c:pt idx="1439">
                  <c:v>14.079000000000001</c:v>
                </c:pt>
                <c:pt idx="1440">
                  <c:v>14.222</c:v>
                </c:pt>
                <c:pt idx="1441">
                  <c:v>14.363</c:v>
                </c:pt>
                <c:pt idx="1442">
                  <c:v>14.504</c:v>
                </c:pt>
                <c:pt idx="1443">
                  <c:v>14.635999999999999</c:v>
                </c:pt>
                <c:pt idx="1444">
                  <c:v>14.755000000000001</c:v>
                </c:pt>
                <c:pt idx="1445">
                  <c:v>14.863</c:v>
                </c:pt>
                <c:pt idx="1446">
                  <c:v>14.962999999999999</c:v>
                </c:pt>
                <c:pt idx="1447">
                  <c:v>15.053000000000001</c:v>
                </c:pt>
                <c:pt idx="1448">
                  <c:v>15.134</c:v>
                </c:pt>
                <c:pt idx="1449">
                  <c:v>15.2</c:v>
                </c:pt>
                <c:pt idx="1450">
                  <c:v>15.265000000000001</c:v>
                </c:pt>
                <c:pt idx="1451">
                  <c:v>15.331</c:v>
                </c:pt>
                <c:pt idx="1452">
                  <c:v>15.388999999999999</c:v>
                </c:pt>
                <c:pt idx="1453">
                  <c:v>15.445</c:v>
                </c:pt>
                <c:pt idx="1454">
                  <c:v>15.497</c:v>
                </c:pt>
                <c:pt idx="1455">
                  <c:v>15.542</c:v>
                </c:pt>
                <c:pt idx="1456">
                  <c:v>15.576000000000001</c:v>
                </c:pt>
                <c:pt idx="1457">
                  <c:v>15.606999999999999</c:v>
                </c:pt>
                <c:pt idx="1458">
                  <c:v>15.627000000000001</c:v>
                </c:pt>
                <c:pt idx="1459">
                  <c:v>15.637</c:v>
                </c:pt>
                <c:pt idx="1460">
                  <c:v>15.632999999999999</c:v>
                </c:pt>
                <c:pt idx="1461">
                  <c:v>15.619</c:v>
                </c:pt>
                <c:pt idx="1462">
                  <c:v>15.597</c:v>
                </c:pt>
                <c:pt idx="1463">
                  <c:v>15.574999999999999</c:v>
                </c:pt>
                <c:pt idx="1464">
                  <c:v>15.553000000000001</c:v>
                </c:pt>
                <c:pt idx="1465">
                  <c:v>15.53</c:v>
                </c:pt>
                <c:pt idx="1466">
                  <c:v>15.506</c:v>
                </c:pt>
                <c:pt idx="1467">
                  <c:v>15.481999999999999</c:v>
                </c:pt>
                <c:pt idx="1468">
                  <c:v>15.468999999999999</c:v>
                </c:pt>
                <c:pt idx="1469">
                  <c:v>15.46</c:v>
                </c:pt>
                <c:pt idx="1470">
                  <c:v>15.449</c:v>
                </c:pt>
                <c:pt idx="1471">
                  <c:v>15.445</c:v>
                </c:pt>
                <c:pt idx="1472">
                  <c:v>15.445</c:v>
                </c:pt>
                <c:pt idx="1473">
                  <c:v>15.442</c:v>
                </c:pt>
                <c:pt idx="1474">
                  <c:v>15.425000000000001</c:v>
                </c:pt>
                <c:pt idx="1475">
                  <c:v>15.397</c:v>
                </c:pt>
                <c:pt idx="1476">
                  <c:v>15.371</c:v>
                </c:pt>
                <c:pt idx="1477">
                  <c:v>15.348000000000001</c:v>
                </c:pt>
                <c:pt idx="1478">
                  <c:v>15.324999999999999</c:v>
                </c:pt>
                <c:pt idx="1479">
                  <c:v>15.308</c:v>
                </c:pt>
                <c:pt idx="1480">
                  <c:v>15.295</c:v>
                </c:pt>
                <c:pt idx="1481">
                  <c:v>15.281000000000001</c:v>
                </c:pt>
                <c:pt idx="1482">
                  <c:v>15.265000000000001</c:v>
                </c:pt>
                <c:pt idx="1483">
                  <c:v>15.250999999999999</c:v>
                </c:pt>
                <c:pt idx="1484">
                  <c:v>15.234</c:v>
                </c:pt>
                <c:pt idx="1485">
                  <c:v>15.218999999999999</c:v>
                </c:pt>
                <c:pt idx="1486">
                  <c:v>15.202999999999999</c:v>
                </c:pt>
                <c:pt idx="1487">
                  <c:v>15.180999999999999</c:v>
                </c:pt>
                <c:pt idx="1488">
                  <c:v>15.156000000000001</c:v>
                </c:pt>
                <c:pt idx="1489">
                  <c:v>15.122</c:v>
                </c:pt>
                <c:pt idx="1490">
                  <c:v>15.074999999999999</c:v>
                </c:pt>
                <c:pt idx="1491">
                  <c:v>15.022</c:v>
                </c:pt>
                <c:pt idx="1492">
                  <c:v>14.959</c:v>
                </c:pt>
                <c:pt idx="1493">
                  <c:v>14.896000000000001</c:v>
                </c:pt>
                <c:pt idx="1494">
                  <c:v>14.821999999999999</c:v>
                </c:pt>
                <c:pt idx="1495">
                  <c:v>14.731</c:v>
                </c:pt>
                <c:pt idx="1496">
                  <c:v>14.625999999999999</c:v>
                </c:pt>
                <c:pt idx="1497">
                  <c:v>14.500999999999999</c:v>
                </c:pt>
                <c:pt idx="1498">
                  <c:v>14.362</c:v>
                </c:pt>
                <c:pt idx="1499">
                  <c:v>14.231999999999999</c:v>
                </c:pt>
                <c:pt idx="1500">
                  <c:v>14.117000000000001</c:v>
                </c:pt>
                <c:pt idx="1501">
                  <c:v>14.010999999999999</c:v>
                </c:pt>
                <c:pt idx="1502">
                  <c:v>13.923999999999999</c:v>
                </c:pt>
                <c:pt idx="1503">
                  <c:v>13.845000000000001</c:v>
                </c:pt>
                <c:pt idx="1504">
                  <c:v>13.765000000000001</c:v>
                </c:pt>
                <c:pt idx="1505">
                  <c:v>13.688000000000001</c:v>
                </c:pt>
                <c:pt idx="1506">
                  <c:v>13.602</c:v>
                </c:pt>
                <c:pt idx="1507">
                  <c:v>13.525</c:v>
                </c:pt>
                <c:pt idx="1508">
                  <c:v>13.448</c:v>
                </c:pt>
                <c:pt idx="1509">
                  <c:v>13.375</c:v>
                </c:pt>
                <c:pt idx="1510">
                  <c:v>13.303000000000001</c:v>
                </c:pt>
                <c:pt idx="1511">
                  <c:v>13.236000000000001</c:v>
                </c:pt>
                <c:pt idx="1512">
                  <c:v>13.179</c:v>
                </c:pt>
                <c:pt idx="1513">
                  <c:v>13.128</c:v>
                </c:pt>
                <c:pt idx="1514">
                  <c:v>13.093999999999999</c:v>
                </c:pt>
                <c:pt idx="1515">
                  <c:v>13.074</c:v>
                </c:pt>
                <c:pt idx="1516">
                  <c:v>13.07</c:v>
                </c:pt>
                <c:pt idx="1517">
                  <c:v>13.08</c:v>
                </c:pt>
                <c:pt idx="1518">
                  <c:v>13.096</c:v>
                </c:pt>
                <c:pt idx="1519">
                  <c:v>13.116</c:v>
                </c:pt>
                <c:pt idx="1520">
                  <c:v>13.13</c:v>
                </c:pt>
                <c:pt idx="1521">
                  <c:v>13.141</c:v>
                </c:pt>
                <c:pt idx="1522">
                  <c:v>13.151999999999999</c:v>
                </c:pt>
                <c:pt idx="1523">
                  <c:v>13.153</c:v>
                </c:pt>
                <c:pt idx="1524">
                  <c:v>13.156000000000001</c:v>
                </c:pt>
                <c:pt idx="1525">
                  <c:v>13.164</c:v>
                </c:pt>
                <c:pt idx="1526">
                  <c:v>13.178000000000001</c:v>
                </c:pt>
                <c:pt idx="1527">
                  <c:v>13.202</c:v>
                </c:pt>
                <c:pt idx="1528">
                  <c:v>13.231999999999999</c:v>
                </c:pt>
                <c:pt idx="1529">
                  <c:v>13.260999999999999</c:v>
                </c:pt>
                <c:pt idx="1530">
                  <c:v>13.294</c:v>
                </c:pt>
                <c:pt idx="1531">
                  <c:v>13.335000000000001</c:v>
                </c:pt>
                <c:pt idx="1532">
                  <c:v>13.38</c:v>
                </c:pt>
                <c:pt idx="1533">
                  <c:v>13.429</c:v>
                </c:pt>
                <c:pt idx="1534">
                  <c:v>13.484</c:v>
                </c:pt>
                <c:pt idx="1535">
                  <c:v>13.536</c:v>
                </c:pt>
                <c:pt idx="1536">
                  <c:v>13.593</c:v>
                </c:pt>
                <c:pt idx="1537">
                  <c:v>13.656000000000001</c:v>
                </c:pt>
                <c:pt idx="1538">
                  <c:v>13.723000000000001</c:v>
                </c:pt>
                <c:pt idx="1539">
                  <c:v>13.798</c:v>
                </c:pt>
                <c:pt idx="1540">
                  <c:v>13.885</c:v>
                </c:pt>
                <c:pt idx="1541">
                  <c:v>13.98</c:v>
                </c:pt>
                <c:pt idx="1542">
                  <c:v>14.077999999999999</c:v>
                </c:pt>
                <c:pt idx="1543">
                  <c:v>14.172000000000001</c:v>
                </c:pt>
                <c:pt idx="1544">
                  <c:v>14.269</c:v>
                </c:pt>
                <c:pt idx="1545">
                  <c:v>14.374000000000001</c:v>
                </c:pt>
                <c:pt idx="1546">
                  <c:v>14.476000000000001</c:v>
                </c:pt>
                <c:pt idx="1547">
                  <c:v>14.583</c:v>
                </c:pt>
                <c:pt idx="1548">
                  <c:v>14.692</c:v>
                </c:pt>
                <c:pt idx="1549">
                  <c:v>14.805999999999999</c:v>
                </c:pt>
                <c:pt idx="1550">
                  <c:v>14.929</c:v>
                </c:pt>
                <c:pt idx="1551">
                  <c:v>15.048999999999999</c:v>
                </c:pt>
                <c:pt idx="1552">
                  <c:v>15.175000000000001</c:v>
                </c:pt>
                <c:pt idx="1553">
                  <c:v>15.304</c:v>
                </c:pt>
                <c:pt idx="1554">
                  <c:v>15.425000000000001</c:v>
                </c:pt>
                <c:pt idx="1555">
                  <c:v>15.545999999999999</c:v>
                </c:pt>
                <c:pt idx="1556">
                  <c:v>15.667999999999999</c:v>
                </c:pt>
                <c:pt idx="1557">
                  <c:v>15.775</c:v>
                </c:pt>
                <c:pt idx="1558">
                  <c:v>15.881</c:v>
                </c:pt>
                <c:pt idx="1559">
                  <c:v>15.984999999999999</c:v>
                </c:pt>
                <c:pt idx="1560">
                  <c:v>16.082000000000001</c:v>
                </c:pt>
                <c:pt idx="1561">
                  <c:v>16.184000000000001</c:v>
                </c:pt>
                <c:pt idx="1562">
                  <c:v>16.289000000000001</c:v>
                </c:pt>
                <c:pt idx="1563">
                  <c:v>16.385999999999999</c:v>
                </c:pt>
                <c:pt idx="1564">
                  <c:v>16.492000000000001</c:v>
                </c:pt>
                <c:pt idx="1565">
                  <c:v>16.596</c:v>
                </c:pt>
                <c:pt idx="1566">
                  <c:v>16.693999999999999</c:v>
                </c:pt>
                <c:pt idx="1567">
                  <c:v>16.792999999999999</c:v>
                </c:pt>
                <c:pt idx="1568">
                  <c:v>16.882999999999999</c:v>
                </c:pt>
                <c:pt idx="1569">
                  <c:v>16.960999999999999</c:v>
                </c:pt>
                <c:pt idx="1570">
                  <c:v>17.036000000000001</c:v>
                </c:pt>
                <c:pt idx="1571">
                  <c:v>17.099</c:v>
                </c:pt>
                <c:pt idx="1572">
                  <c:v>17.151</c:v>
                </c:pt>
                <c:pt idx="1573">
                  <c:v>17.195</c:v>
                </c:pt>
                <c:pt idx="1574">
                  <c:v>17.23</c:v>
                </c:pt>
                <c:pt idx="1575">
                  <c:v>17.260000000000002</c:v>
                </c:pt>
                <c:pt idx="1576">
                  <c:v>17.282</c:v>
                </c:pt>
                <c:pt idx="1577">
                  <c:v>17.303999999999998</c:v>
                </c:pt>
                <c:pt idx="1578">
                  <c:v>17.324000000000002</c:v>
                </c:pt>
                <c:pt idx="1579">
                  <c:v>17.338999999999999</c:v>
                </c:pt>
                <c:pt idx="1580">
                  <c:v>17.347000000000001</c:v>
                </c:pt>
                <c:pt idx="1581">
                  <c:v>17.34</c:v>
                </c:pt>
                <c:pt idx="1582">
                  <c:v>17.324000000000002</c:v>
                </c:pt>
                <c:pt idx="1583">
                  <c:v>17.295000000000002</c:v>
                </c:pt>
                <c:pt idx="1584">
                  <c:v>17.254999999999999</c:v>
                </c:pt>
                <c:pt idx="1585">
                  <c:v>17.213999999999999</c:v>
                </c:pt>
                <c:pt idx="1586">
                  <c:v>17.177</c:v>
                </c:pt>
                <c:pt idx="1587">
                  <c:v>17.138999999999999</c:v>
                </c:pt>
                <c:pt idx="1588">
                  <c:v>17.096</c:v>
                </c:pt>
                <c:pt idx="1589">
                  <c:v>17.052</c:v>
                </c:pt>
                <c:pt idx="1590">
                  <c:v>17.012</c:v>
                </c:pt>
                <c:pt idx="1591">
                  <c:v>16.968</c:v>
                </c:pt>
                <c:pt idx="1592">
                  <c:v>16.925000000000001</c:v>
                </c:pt>
                <c:pt idx="1593">
                  <c:v>16.879000000000001</c:v>
                </c:pt>
                <c:pt idx="1594">
                  <c:v>16.826000000000001</c:v>
                </c:pt>
                <c:pt idx="1595">
                  <c:v>16.766999999999999</c:v>
                </c:pt>
                <c:pt idx="1596">
                  <c:v>16.709</c:v>
                </c:pt>
                <c:pt idx="1597">
                  <c:v>16.657</c:v>
                </c:pt>
                <c:pt idx="1598">
                  <c:v>16.605</c:v>
                </c:pt>
                <c:pt idx="1599">
                  <c:v>16.555</c:v>
                </c:pt>
                <c:pt idx="1600">
                  <c:v>16.510000000000002</c:v>
                </c:pt>
                <c:pt idx="1601">
                  <c:v>16.472999999999999</c:v>
                </c:pt>
                <c:pt idx="1602">
                  <c:v>16.440000000000001</c:v>
                </c:pt>
                <c:pt idx="1603">
                  <c:v>16.405999999999999</c:v>
                </c:pt>
                <c:pt idx="1604">
                  <c:v>16.37</c:v>
                </c:pt>
                <c:pt idx="1605">
                  <c:v>16.321999999999999</c:v>
                </c:pt>
                <c:pt idx="1606">
                  <c:v>16.256</c:v>
                </c:pt>
                <c:pt idx="1607">
                  <c:v>16.178999999999998</c:v>
                </c:pt>
                <c:pt idx="1608">
                  <c:v>16.091999999999999</c:v>
                </c:pt>
                <c:pt idx="1609">
                  <c:v>16.004000000000001</c:v>
                </c:pt>
                <c:pt idx="1610">
                  <c:v>15.907999999999999</c:v>
                </c:pt>
                <c:pt idx="1611">
                  <c:v>15.814</c:v>
                </c:pt>
                <c:pt idx="1612">
                  <c:v>15.718</c:v>
                </c:pt>
                <c:pt idx="1613">
                  <c:v>15.614000000000001</c:v>
                </c:pt>
                <c:pt idx="1614">
                  <c:v>15.497</c:v>
                </c:pt>
                <c:pt idx="1615">
                  <c:v>15.374000000000001</c:v>
                </c:pt>
                <c:pt idx="1616">
                  <c:v>15.244</c:v>
                </c:pt>
                <c:pt idx="1617">
                  <c:v>15.103</c:v>
                </c:pt>
                <c:pt idx="1618">
                  <c:v>14.952999999999999</c:v>
                </c:pt>
                <c:pt idx="1619">
                  <c:v>14.792</c:v>
                </c:pt>
                <c:pt idx="1620">
                  <c:v>14.628</c:v>
                </c:pt>
                <c:pt idx="1621">
                  <c:v>14.464</c:v>
                </c:pt>
                <c:pt idx="1622">
                  <c:v>14.292999999999999</c:v>
                </c:pt>
                <c:pt idx="1623">
                  <c:v>14.113</c:v>
                </c:pt>
                <c:pt idx="1624">
                  <c:v>13.930999999999999</c:v>
                </c:pt>
                <c:pt idx="1625">
                  <c:v>13.75</c:v>
                </c:pt>
                <c:pt idx="1626">
                  <c:v>13.561999999999999</c:v>
                </c:pt>
                <c:pt idx="1627">
                  <c:v>13.359</c:v>
                </c:pt>
                <c:pt idx="1628">
                  <c:v>13.146000000000001</c:v>
                </c:pt>
                <c:pt idx="1629">
                  <c:v>12.925000000000001</c:v>
                </c:pt>
                <c:pt idx="1630">
                  <c:v>12.715</c:v>
                </c:pt>
                <c:pt idx="1631">
                  <c:v>12.507999999999999</c:v>
                </c:pt>
                <c:pt idx="1632">
                  <c:v>12.302</c:v>
                </c:pt>
                <c:pt idx="1633">
                  <c:v>12.09</c:v>
                </c:pt>
                <c:pt idx="1634">
                  <c:v>11.885</c:v>
                </c:pt>
                <c:pt idx="1635">
                  <c:v>11.705</c:v>
                </c:pt>
                <c:pt idx="1636">
                  <c:v>11.544</c:v>
                </c:pt>
                <c:pt idx="1637">
                  <c:v>11.407999999999999</c:v>
                </c:pt>
                <c:pt idx="1638">
                  <c:v>11.292999999999999</c:v>
                </c:pt>
                <c:pt idx="1639">
                  <c:v>11.189</c:v>
                </c:pt>
                <c:pt idx="1640">
                  <c:v>11.086</c:v>
                </c:pt>
                <c:pt idx="1641">
                  <c:v>10.974</c:v>
                </c:pt>
                <c:pt idx="1642">
                  <c:v>10.86</c:v>
                </c:pt>
                <c:pt idx="1643">
                  <c:v>10.753</c:v>
                </c:pt>
                <c:pt idx="1644">
                  <c:v>10.654</c:v>
                </c:pt>
                <c:pt idx="1645">
                  <c:v>10.561</c:v>
                </c:pt>
                <c:pt idx="1646">
                  <c:v>10.481999999999999</c:v>
                </c:pt>
                <c:pt idx="1647">
                  <c:v>10.419</c:v>
                </c:pt>
                <c:pt idx="1648">
                  <c:v>10.366</c:v>
                </c:pt>
                <c:pt idx="1649">
                  <c:v>10.321</c:v>
                </c:pt>
                <c:pt idx="1650">
                  <c:v>10.287000000000001</c:v>
                </c:pt>
                <c:pt idx="1651">
                  <c:v>10.260999999999999</c:v>
                </c:pt>
                <c:pt idx="1652">
                  <c:v>10.228</c:v>
                </c:pt>
                <c:pt idx="1653">
                  <c:v>10.18</c:v>
                </c:pt>
                <c:pt idx="1654">
                  <c:v>10.117000000000001</c:v>
                </c:pt>
                <c:pt idx="1655">
                  <c:v>10.050000000000001</c:v>
                </c:pt>
                <c:pt idx="1656">
                  <c:v>9.9795999999999996</c:v>
                </c:pt>
                <c:pt idx="1657">
                  <c:v>9.9120000000000008</c:v>
                </c:pt>
                <c:pt idx="1658">
                  <c:v>9.8534000000000006</c:v>
                </c:pt>
                <c:pt idx="1659">
                  <c:v>9.8047000000000004</c:v>
                </c:pt>
                <c:pt idx="1660">
                  <c:v>9.7592999999999996</c:v>
                </c:pt>
                <c:pt idx="1661">
                  <c:v>9.7268000000000008</c:v>
                </c:pt>
                <c:pt idx="1662">
                  <c:v>9.7064000000000004</c:v>
                </c:pt>
                <c:pt idx="1663">
                  <c:v>9.6967999999999996</c:v>
                </c:pt>
                <c:pt idx="1664">
                  <c:v>9.7017000000000007</c:v>
                </c:pt>
                <c:pt idx="1665">
                  <c:v>9.7195999999999998</c:v>
                </c:pt>
                <c:pt idx="1666">
                  <c:v>9.7356999999999996</c:v>
                </c:pt>
                <c:pt idx="1667">
                  <c:v>9.7454999999999998</c:v>
                </c:pt>
                <c:pt idx="1668">
                  <c:v>9.7490000000000006</c:v>
                </c:pt>
                <c:pt idx="1669">
                  <c:v>9.7495999999999992</c:v>
                </c:pt>
                <c:pt idx="1670">
                  <c:v>9.7532999999999994</c:v>
                </c:pt>
                <c:pt idx="1671">
                  <c:v>9.7702000000000009</c:v>
                </c:pt>
                <c:pt idx="1672">
                  <c:v>9.8039000000000005</c:v>
                </c:pt>
                <c:pt idx="1673">
                  <c:v>9.8583999999999996</c:v>
                </c:pt>
                <c:pt idx="1674">
                  <c:v>9.9320000000000004</c:v>
                </c:pt>
                <c:pt idx="1675">
                  <c:v>10.015000000000001</c:v>
                </c:pt>
                <c:pt idx="1676">
                  <c:v>10.106999999999999</c:v>
                </c:pt>
                <c:pt idx="1677">
                  <c:v>10.193</c:v>
                </c:pt>
                <c:pt idx="1678">
                  <c:v>10.27</c:v>
                </c:pt>
                <c:pt idx="1679">
                  <c:v>10.347</c:v>
                </c:pt>
                <c:pt idx="1680">
                  <c:v>10.411</c:v>
                </c:pt>
                <c:pt idx="1681">
                  <c:v>10.465999999999999</c:v>
                </c:pt>
                <c:pt idx="1682">
                  <c:v>10.51</c:v>
                </c:pt>
                <c:pt idx="1683">
                  <c:v>10.552</c:v>
                </c:pt>
                <c:pt idx="1684">
                  <c:v>10.589</c:v>
                </c:pt>
                <c:pt idx="1685">
                  <c:v>10.608000000000001</c:v>
                </c:pt>
                <c:pt idx="1686">
                  <c:v>10.614000000000001</c:v>
                </c:pt>
                <c:pt idx="1687">
                  <c:v>10.615</c:v>
                </c:pt>
                <c:pt idx="1688">
                  <c:v>10.617000000000001</c:v>
                </c:pt>
                <c:pt idx="1689">
                  <c:v>10.622999999999999</c:v>
                </c:pt>
                <c:pt idx="1690">
                  <c:v>10.627000000000001</c:v>
                </c:pt>
                <c:pt idx="1691">
                  <c:v>10.628</c:v>
                </c:pt>
                <c:pt idx="1692">
                  <c:v>10.621</c:v>
                </c:pt>
                <c:pt idx="1693">
                  <c:v>10.615</c:v>
                </c:pt>
                <c:pt idx="1694">
                  <c:v>10.608000000000001</c:v>
                </c:pt>
                <c:pt idx="1695">
                  <c:v>10.603999999999999</c:v>
                </c:pt>
                <c:pt idx="1696">
                  <c:v>10.598000000000001</c:v>
                </c:pt>
                <c:pt idx="1697">
                  <c:v>10.590999999999999</c:v>
                </c:pt>
                <c:pt idx="1698">
                  <c:v>10.571999999999999</c:v>
                </c:pt>
                <c:pt idx="1699">
                  <c:v>10.542999999999999</c:v>
                </c:pt>
                <c:pt idx="1700">
                  <c:v>10.494999999999999</c:v>
                </c:pt>
                <c:pt idx="1701">
                  <c:v>10.426</c:v>
                </c:pt>
                <c:pt idx="1702">
                  <c:v>10.352</c:v>
                </c:pt>
                <c:pt idx="1703">
                  <c:v>10.272</c:v>
                </c:pt>
                <c:pt idx="1704">
                  <c:v>10.186</c:v>
                </c:pt>
                <c:pt idx="1705">
                  <c:v>10.109</c:v>
                </c:pt>
                <c:pt idx="1706">
                  <c:v>10.032</c:v>
                </c:pt>
                <c:pt idx="1707">
                  <c:v>9.9528999999999996</c:v>
                </c:pt>
                <c:pt idx="1708">
                  <c:v>9.8762000000000008</c:v>
                </c:pt>
                <c:pt idx="1709">
                  <c:v>9.7959999999999994</c:v>
                </c:pt>
                <c:pt idx="1710">
                  <c:v>9.7136999999999993</c:v>
                </c:pt>
                <c:pt idx="1711">
                  <c:v>9.6393000000000004</c:v>
                </c:pt>
                <c:pt idx="1712">
                  <c:v>9.5642999999999994</c:v>
                </c:pt>
                <c:pt idx="1713">
                  <c:v>9.4863</c:v>
                </c:pt>
                <c:pt idx="1714">
                  <c:v>9.4099000000000004</c:v>
                </c:pt>
                <c:pt idx="1715">
                  <c:v>9.3323999999999998</c:v>
                </c:pt>
                <c:pt idx="1716">
                  <c:v>9.2574000000000005</c:v>
                </c:pt>
                <c:pt idx="1717">
                  <c:v>9.1784999999999997</c:v>
                </c:pt>
                <c:pt idx="1718">
                  <c:v>9.1012000000000004</c:v>
                </c:pt>
                <c:pt idx="1719">
                  <c:v>9.0310000000000006</c:v>
                </c:pt>
                <c:pt idx="1720">
                  <c:v>8.9685000000000006</c:v>
                </c:pt>
                <c:pt idx="1721">
                  <c:v>8.9138999999999999</c:v>
                </c:pt>
                <c:pt idx="1722">
                  <c:v>8.8623999999999992</c:v>
                </c:pt>
                <c:pt idx="1723">
                  <c:v>8.8106000000000009</c:v>
                </c:pt>
                <c:pt idx="1724">
                  <c:v>8.7652999999999999</c:v>
                </c:pt>
                <c:pt idx="1725">
                  <c:v>8.7205999999999992</c:v>
                </c:pt>
                <c:pt idx="1726">
                  <c:v>8.6846999999999994</c:v>
                </c:pt>
                <c:pt idx="1727">
                  <c:v>8.6557999999999993</c:v>
                </c:pt>
                <c:pt idx="1728">
                  <c:v>8.6316000000000006</c:v>
                </c:pt>
                <c:pt idx="1729">
                  <c:v>8.6091999999999995</c:v>
                </c:pt>
                <c:pt idx="1730">
                  <c:v>8.5884</c:v>
                </c:pt>
                <c:pt idx="1731">
                  <c:v>8.5731999999999999</c:v>
                </c:pt>
                <c:pt idx="1732">
                  <c:v>8.5612999999999992</c:v>
                </c:pt>
                <c:pt idx="1733">
                  <c:v>8.5565999999999995</c:v>
                </c:pt>
                <c:pt idx="1734">
                  <c:v>8.5596999999999994</c:v>
                </c:pt>
                <c:pt idx="1735">
                  <c:v>8.5719999999999992</c:v>
                </c:pt>
                <c:pt idx="1736">
                  <c:v>8.5854999999999997</c:v>
                </c:pt>
                <c:pt idx="1737">
                  <c:v>8.6059000000000001</c:v>
                </c:pt>
                <c:pt idx="1738">
                  <c:v>8.6218000000000004</c:v>
                </c:pt>
                <c:pt idx="1739">
                  <c:v>8.6338000000000008</c:v>
                </c:pt>
                <c:pt idx="1740">
                  <c:v>8.6461000000000006</c:v>
                </c:pt>
                <c:pt idx="1741">
                  <c:v>8.6565999999999992</c:v>
                </c:pt>
                <c:pt idx="1742">
                  <c:v>8.6664999999999992</c:v>
                </c:pt>
                <c:pt idx="1743">
                  <c:v>8.6789000000000005</c:v>
                </c:pt>
                <c:pt idx="1744">
                  <c:v>8.6957000000000004</c:v>
                </c:pt>
                <c:pt idx="1745">
                  <c:v>8.7167999999999992</c:v>
                </c:pt>
                <c:pt idx="1746">
                  <c:v>8.7379999999999995</c:v>
                </c:pt>
                <c:pt idx="1747">
                  <c:v>8.7576000000000001</c:v>
                </c:pt>
                <c:pt idx="1748">
                  <c:v>8.7817000000000007</c:v>
                </c:pt>
                <c:pt idx="1749">
                  <c:v>8.8139000000000003</c:v>
                </c:pt>
                <c:pt idx="1750">
                  <c:v>8.8510000000000009</c:v>
                </c:pt>
                <c:pt idx="1751">
                  <c:v>8.8866999999999994</c:v>
                </c:pt>
                <c:pt idx="1752">
                  <c:v>8.9176000000000002</c:v>
                </c:pt>
                <c:pt idx="1753">
                  <c:v>8.9484999999999992</c:v>
                </c:pt>
                <c:pt idx="1754">
                  <c:v>8.9810999999999996</c:v>
                </c:pt>
                <c:pt idx="1755">
                  <c:v>9.0078999999999994</c:v>
                </c:pt>
                <c:pt idx="1756">
                  <c:v>9.0275999999999996</c:v>
                </c:pt>
                <c:pt idx="1757">
                  <c:v>9.0472000000000001</c:v>
                </c:pt>
                <c:pt idx="1758">
                  <c:v>9.0624000000000002</c:v>
                </c:pt>
                <c:pt idx="1759">
                  <c:v>9.0762999999999998</c:v>
                </c:pt>
                <c:pt idx="1760">
                  <c:v>9.0876000000000001</c:v>
                </c:pt>
                <c:pt idx="1761">
                  <c:v>9.0966000000000005</c:v>
                </c:pt>
                <c:pt idx="1762">
                  <c:v>9.1098999999999997</c:v>
                </c:pt>
                <c:pt idx="1763">
                  <c:v>9.1241000000000003</c:v>
                </c:pt>
                <c:pt idx="1764">
                  <c:v>9.1492000000000004</c:v>
                </c:pt>
                <c:pt idx="1765">
                  <c:v>9.1743000000000006</c:v>
                </c:pt>
                <c:pt idx="1766">
                  <c:v>9.1963000000000008</c:v>
                </c:pt>
                <c:pt idx="1767">
                  <c:v>9.2173999999999996</c:v>
                </c:pt>
                <c:pt idx="1768">
                  <c:v>9.2388999999999992</c:v>
                </c:pt>
                <c:pt idx="1769">
                  <c:v>9.2558000000000007</c:v>
                </c:pt>
                <c:pt idx="1770">
                  <c:v>9.2685999999999993</c:v>
                </c:pt>
                <c:pt idx="1771">
                  <c:v>9.282</c:v>
                </c:pt>
                <c:pt idx="1772">
                  <c:v>9.2908000000000008</c:v>
                </c:pt>
                <c:pt idx="1773">
                  <c:v>9.2969000000000008</c:v>
                </c:pt>
                <c:pt idx="1774">
                  <c:v>9.3018999999999998</c:v>
                </c:pt>
                <c:pt idx="1775">
                  <c:v>9.3028999999999993</c:v>
                </c:pt>
                <c:pt idx="1776">
                  <c:v>9.2957999999999998</c:v>
                </c:pt>
                <c:pt idx="1777">
                  <c:v>9.2840000000000007</c:v>
                </c:pt>
                <c:pt idx="1778">
                  <c:v>9.2753999999999994</c:v>
                </c:pt>
                <c:pt idx="1779">
                  <c:v>9.2645999999999997</c:v>
                </c:pt>
                <c:pt idx="1780">
                  <c:v>9.2487999999999992</c:v>
                </c:pt>
                <c:pt idx="1781">
                  <c:v>9.2387999999999995</c:v>
                </c:pt>
                <c:pt idx="1782">
                  <c:v>9.2379999999999995</c:v>
                </c:pt>
                <c:pt idx="1783">
                  <c:v>9.2432999999999996</c:v>
                </c:pt>
                <c:pt idx="1784">
                  <c:v>9.2393999999999998</c:v>
                </c:pt>
                <c:pt idx="1785">
                  <c:v>9.2165999999999997</c:v>
                </c:pt>
                <c:pt idx="1786">
                  <c:v>9.1940000000000008</c:v>
                </c:pt>
                <c:pt idx="1787">
                  <c:v>9.1716999999999995</c:v>
                </c:pt>
                <c:pt idx="1788">
                  <c:v>9.1464999999999996</c:v>
                </c:pt>
                <c:pt idx="1789">
                  <c:v>9.1205999999999996</c:v>
                </c:pt>
                <c:pt idx="1790">
                  <c:v>9.0970999999999993</c:v>
                </c:pt>
                <c:pt idx="1791">
                  <c:v>9.0853999999999999</c:v>
                </c:pt>
                <c:pt idx="1792">
                  <c:v>9.0830000000000002</c:v>
                </c:pt>
                <c:pt idx="1793">
                  <c:v>9.0874000000000006</c:v>
                </c:pt>
                <c:pt idx="1794">
                  <c:v>9.1012000000000004</c:v>
                </c:pt>
                <c:pt idx="1795">
                  <c:v>9.1231000000000009</c:v>
                </c:pt>
                <c:pt idx="1796">
                  <c:v>9.1496999999999993</c:v>
                </c:pt>
                <c:pt idx="1797">
                  <c:v>9.1768999999999998</c:v>
                </c:pt>
                <c:pt idx="1798">
                  <c:v>9.2053999999999991</c:v>
                </c:pt>
                <c:pt idx="1799">
                  <c:v>9.2323000000000004</c:v>
                </c:pt>
                <c:pt idx="1800">
                  <c:v>9.2583000000000002</c:v>
                </c:pt>
                <c:pt idx="1801">
                  <c:v>9.2834000000000003</c:v>
                </c:pt>
                <c:pt idx="1802">
                  <c:v>9.3155000000000001</c:v>
                </c:pt>
                <c:pt idx="1803">
                  <c:v>9.3505000000000003</c:v>
                </c:pt>
                <c:pt idx="1804">
                  <c:v>9.3893000000000004</c:v>
                </c:pt>
                <c:pt idx="1805">
                  <c:v>9.4314</c:v>
                </c:pt>
                <c:pt idx="1806">
                  <c:v>9.4751999999999992</c:v>
                </c:pt>
                <c:pt idx="1807">
                  <c:v>9.5200999999999993</c:v>
                </c:pt>
                <c:pt idx="1808">
                  <c:v>9.5670999999999999</c:v>
                </c:pt>
                <c:pt idx="1809">
                  <c:v>9.6125000000000007</c:v>
                </c:pt>
                <c:pt idx="1810">
                  <c:v>9.6510999999999996</c:v>
                </c:pt>
                <c:pt idx="1811">
                  <c:v>9.6788000000000007</c:v>
                </c:pt>
                <c:pt idx="1812">
                  <c:v>9.6921999999999997</c:v>
                </c:pt>
                <c:pt idx="1813">
                  <c:v>9.6897000000000002</c:v>
                </c:pt>
                <c:pt idx="1814">
                  <c:v>9.68</c:v>
                </c:pt>
                <c:pt idx="1815">
                  <c:v>9.6670999999999996</c:v>
                </c:pt>
                <c:pt idx="1816">
                  <c:v>9.6519999999999992</c:v>
                </c:pt>
                <c:pt idx="1817">
                  <c:v>9.6321999999999992</c:v>
                </c:pt>
                <c:pt idx="1818">
                  <c:v>9.6137999999999995</c:v>
                </c:pt>
                <c:pt idx="1819">
                  <c:v>9.5965000000000007</c:v>
                </c:pt>
                <c:pt idx="1820">
                  <c:v>9.5813000000000006</c:v>
                </c:pt>
                <c:pt idx="1821">
                  <c:v>9.5739000000000001</c:v>
                </c:pt>
                <c:pt idx="1822">
                  <c:v>9.5701999999999998</c:v>
                </c:pt>
                <c:pt idx="1823">
                  <c:v>9.5672999999999995</c:v>
                </c:pt>
                <c:pt idx="1824">
                  <c:v>9.5572999999999997</c:v>
                </c:pt>
                <c:pt idx="1825">
                  <c:v>9.5475999999999992</c:v>
                </c:pt>
                <c:pt idx="1826">
                  <c:v>9.5324000000000009</c:v>
                </c:pt>
                <c:pt idx="1827">
                  <c:v>9.5061</c:v>
                </c:pt>
                <c:pt idx="1828">
                  <c:v>9.4726999999999997</c:v>
                </c:pt>
                <c:pt idx="1829">
                  <c:v>9.4379000000000008</c:v>
                </c:pt>
                <c:pt idx="1830">
                  <c:v>9.4138000000000002</c:v>
                </c:pt>
                <c:pt idx="1831">
                  <c:v>9.3976000000000006</c:v>
                </c:pt>
                <c:pt idx="1832">
                  <c:v>9.3938000000000006</c:v>
                </c:pt>
                <c:pt idx="1833">
                  <c:v>9.4049999999999994</c:v>
                </c:pt>
                <c:pt idx="1834">
                  <c:v>9.4289000000000005</c:v>
                </c:pt>
                <c:pt idx="1835">
                  <c:v>9.4602000000000004</c:v>
                </c:pt>
                <c:pt idx="1836">
                  <c:v>9.4946999999999999</c:v>
                </c:pt>
                <c:pt idx="1837">
                  <c:v>9.5351999999999997</c:v>
                </c:pt>
                <c:pt idx="1838">
                  <c:v>9.5762</c:v>
                </c:pt>
                <c:pt idx="1839">
                  <c:v>9.6143000000000001</c:v>
                </c:pt>
                <c:pt idx="1840">
                  <c:v>9.6529000000000007</c:v>
                </c:pt>
                <c:pt idx="1841">
                  <c:v>9.6973000000000003</c:v>
                </c:pt>
                <c:pt idx="1842">
                  <c:v>9.7551000000000005</c:v>
                </c:pt>
                <c:pt idx="1843">
                  <c:v>9.8206000000000007</c:v>
                </c:pt>
                <c:pt idx="1844">
                  <c:v>9.8872</c:v>
                </c:pt>
                <c:pt idx="1845">
                  <c:v>9.9577000000000009</c:v>
                </c:pt>
                <c:pt idx="1846">
                  <c:v>10.037000000000001</c:v>
                </c:pt>
                <c:pt idx="1847">
                  <c:v>10.109</c:v>
                </c:pt>
                <c:pt idx="1848">
                  <c:v>10.175000000000001</c:v>
                </c:pt>
                <c:pt idx="1849">
                  <c:v>10.246</c:v>
                </c:pt>
                <c:pt idx="1850">
                  <c:v>10.315</c:v>
                </c:pt>
                <c:pt idx="1851">
                  <c:v>10.377000000000001</c:v>
                </c:pt>
                <c:pt idx="1852">
                  <c:v>10.439</c:v>
                </c:pt>
                <c:pt idx="1853">
                  <c:v>10.497999999999999</c:v>
                </c:pt>
                <c:pt idx="1854">
                  <c:v>10.557</c:v>
                </c:pt>
                <c:pt idx="1855">
                  <c:v>10.614000000000001</c:v>
                </c:pt>
                <c:pt idx="1856">
                  <c:v>10.667</c:v>
                </c:pt>
                <c:pt idx="1857">
                  <c:v>10.723000000000001</c:v>
                </c:pt>
                <c:pt idx="1858">
                  <c:v>10.778</c:v>
                </c:pt>
                <c:pt idx="1859">
                  <c:v>10.827999999999999</c:v>
                </c:pt>
                <c:pt idx="1860">
                  <c:v>10.865</c:v>
                </c:pt>
                <c:pt idx="1861">
                  <c:v>10.894</c:v>
                </c:pt>
                <c:pt idx="1862">
                  <c:v>10.922000000000001</c:v>
                </c:pt>
                <c:pt idx="1863">
                  <c:v>10.95</c:v>
                </c:pt>
                <c:pt idx="1864">
                  <c:v>10.983000000000001</c:v>
                </c:pt>
                <c:pt idx="1865">
                  <c:v>11.02</c:v>
                </c:pt>
                <c:pt idx="1866">
                  <c:v>11.06</c:v>
                </c:pt>
                <c:pt idx="1867">
                  <c:v>11.099</c:v>
                </c:pt>
                <c:pt idx="1868">
                  <c:v>11.145</c:v>
                </c:pt>
                <c:pt idx="1869">
                  <c:v>11.192</c:v>
                </c:pt>
                <c:pt idx="1870">
                  <c:v>11.231</c:v>
                </c:pt>
                <c:pt idx="1871">
                  <c:v>11.263999999999999</c:v>
                </c:pt>
                <c:pt idx="1872">
                  <c:v>11.301</c:v>
                </c:pt>
                <c:pt idx="1873">
                  <c:v>11.337</c:v>
                </c:pt>
                <c:pt idx="1874">
                  <c:v>11.369</c:v>
                </c:pt>
                <c:pt idx="1875">
                  <c:v>11.391999999999999</c:v>
                </c:pt>
                <c:pt idx="1876">
                  <c:v>11.406000000000001</c:v>
                </c:pt>
                <c:pt idx="1877">
                  <c:v>11.413</c:v>
                </c:pt>
                <c:pt idx="1878">
                  <c:v>11.414999999999999</c:v>
                </c:pt>
                <c:pt idx="1879">
                  <c:v>11.409000000000001</c:v>
                </c:pt>
                <c:pt idx="1880">
                  <c:v>11.398</c:v>
                </c:pt>
                <c:pt idx="1881">
                  <c:v>11.381</c:v>
                </c:pt>
                <c:pt idx="1882">
                  <c:v>11.362</c:v>
                </c:pt>
                <c:pt idx="1883">
                  <c:v>11.34</c:v>
                </c:pt>
                <c:pt idx="1884">
                  <c:v>11.319000000000001</c:v>
                </c:pt>
                <c:pt idx="1885">
                  <c:v>11.302</c:v>
                </c:pt>
                <c:pt idx="1886">
                  <c:v>11.288</c:v>
                </c:pt>
                <c:pt idx="1887">
                  <c:v>11.276999999999999</c:v>
                </c:pt>
                <c:pt idx="1888">
                  <c:v>11.268000000000001</c:v>
                </c:pt>
                <c:pt idx="1889">
                  <c:v>11.259</c:v>
                </c:pt>
                <c:pt idx="1890">
                  <c:v>11.244</c:v>
                </c:pt>
                <c:pt idx="1891">
                  <c:v>11.224</c:v>
                </c:pt>
                <c:pt idx="1892">
                  <c:v>11.204000000000001</c:v>
                </c:pt>
                <c:pt idx="1893">
                  <c:v>11.186</c:v>
                </c:pt>
                <c:pt idx="1894">
                  <c:v>11.173</c:v>
                </c:pt>
                <c:pt idx="1895">
                  <c:v>11.173999999999999</c:v>
                </c:pt>
                <c:pt idx="1896">
                  <c:v>11.153</c:v>
                </c:pt>
                <c:pt idx="1897">
                  <c:v>11.147</c:v>
                </c:pt>
                <c:pt idx="1898">
                  <c:v>11.141999999999999</c:v>
                </c:pt>
                <c:pt idx="1899">
                  <c:v>11.135</c:v>
                </c:pt>
                <c:pt idx="1900">
                  <c:v>11.124000000000001</c:v>
                </c:pt>
                <c:pt idx="1901">
                  <c:v>11.113</c:v>
                </c:pt>
                <c:pt idx="1902">
                  <c:v>11.099</c:v>
                </c:pt>
                <c:pt idx="1903">
                  <c:v>11.083</c:v>
                </c:pt>
                <c:pt idx="1904">
                  <c:v>11.064</c:v>
                </c:pt>
                <c:pt idx="1905">
                  <c:v>11.05</c:v>
                </c:pt>
                <c:pt idx="1906">
                  <c:v>11.035</c:v>
                </c:pt>
                <c:pt idx="1907">
                  <c:v>11.018000000000001</c:v>
                </c:pt>
                <c:pt idx="1908">
                  <c:v>11.006</c:v>
                </c:pt>
                <c:pt idx="1909">
                  <c:v>10.996</c:v>
                </c:pt>
                <c:pt idx="1910">
                  <c:v>10.991</c:v>
                </c:pt>
                <c:pt idx="1911">
                  <c:v>10.986000000000001</c:v>
                </c:pt>
                <c:pt idx="1912">
                  <c:v>10.984</c:v>
                </c:pt>
                <c:pt idx="1913">
                  <c:v>10.987</c:v>
                </c:pt>
                <c:pt idx="1914">
                  <c:v>10.99</c:v>
                </c:pt>
                <c:pt idx="1915">
                  <c:v>10.997</c:v>
                </c:pt>
                <c:pt idx="1916">
                  <c:v>11.007</c:v>
                </c:pt>
                <c:pt idx="1917">
                  <c:v>11.016</c:v>
                </c:pt>
                <c:pt idx="1918">
                  <c:v>11.026</c:v>
                </c:pt>
                <c:pt idx="1919">
                  <c:v>11.041</c:v>
                </c:pt>
                <c:pt idx="1920">
                  <c:v>11.057</c:v>
                </c:pt>
                <c:pt idx="1921">
                  <c:v>11.076000000000001</c:v>
                </c:pt>
                <c:pt idx="1922">
                  <c:v>11.1</c:v>
                </c:pt>
                <c:pt idx="1923">
                  <c:v>11.12</c:v>
                </c:pt>
                <c:pt idx="1924">
                  <c:v>11.137</c:v>
                </c:pt>
                <c:pt idx="1925">
                  <c:v>11.156000000000001</c:v>
                </c:pt>
                <c:pt idx="1926">
                  <c:v>11.173</c:v>
                </c:pt>
                <c:pt idx="1927">
                  <c:v>11.186999999999999</c:v>
                </c:pt>
                <c:pt idx="1928">
                  <c:v>11.201000000000001</c:v>
                </c:pt>
                <c:pt idx="1929">
                  <c:v>11.211</c:v>
                </c:pt>
                <c:pt idx="1930">
                  <c:v>11.217000000000001</c:v>
                </c:pt>
                <c:pt idx="1931">
                  <c:v>11.215999999999999</c:v>
                </c:pt>
                <c:pt idx="1932">
                  <c:v>11.212999999999999</c:v>
                </c:pt>
                <c:pt idx="1933">
                  <c:v>11.205</c:v>
                </c:pt>
                <c:pt idx="1934">
                  <c:v>11.19</c:v>
                </c:pt>
                <c:pt idx="1935">
                  <c:v>11.167</c:v>
                </c:pt>
                <c:pt idx="1936">
                  <c:v>11.135</c:v>
                </c:pt>
                <c:pt idx="1937">
                  <c:v>11.1</c:v>
                </c:pt>
                <c:pt idx="1938">
                  <c:v>11.07</c:v>
                </c:pt>
                <c:pt idx="1939">
                  <c:v>11.041</c:v>
                </c:pt>
                <c:pt idx="1940">
                  <c:v>11.003</c:v>
                </c:pt>
                <c:pt idx="1941">
                  <c:v>10.968</c:v>
                </c:pt>
                <c:pt idx="1942">
                  <c:v>10.933999999999999</c:v>
                </c:pt>
                <c:pt idx="1943">
                  <c:v>10.898</c:v>
                </c:pt>
                <c:pt idx="1944">
                  <c:v>10.861000000000001</c:v>
                </c:pt>
                <c:pt idx="1945">
                  <c:v>10.824999999999999</c:v>
                </c:pt>
                <c:pt idx="1946">
                  <c:v>10.79</c:v>
                </c:pt>
                <c:pt idx="1947">
                  <c:v>10.756</c:v>
                </c:pt>
                <c:pt idx="1948">
                  <c:v>10.722</c:v>
                </c:pt>
                <c:pt idx="1949">
                  <c:v>10.686999999999999</c:v>
                </c:pt>
                <c:pt idx="1950">
                  <c:v>10.659000000000001</c:v>
                </c:pt>
                <c:pt idx="1951">
                  <c:v>10.632999999999999</c:v>
                </c:pt>
                <c:pt idx="1952">
                  <c:v>10.61</c:v>
                </c:pt>
                <c:pt idx="1953">
                  <c:v>10.585000000000001</c:v>
                </c:pt>
                <c:pt idx="1954">
                  <c:v>10.561</c:v>
                </c:pt>
                <c:pt idx="1955">
                  <c:v>10.536</c:v>
                </c:pt>
                <c:pt idx="1956">
                  <c:v>10.512</c:v>
                </c:pt>
                <c:pt idx="1957">
                  <c:v>10.491</c:v>
                </c:pt>
                <c:pt idx="1958">
                  <c:v>10.468</c:v>
                </c:pt>
                <c:pt idx="1959">
                  <c:v>10.441000000000001</c:v>
                </c:pt>
                <c:pt idx="1960">
                  <c:v>10.407999999999999</c:v>
                </c:pt>
                <c:pt idx="1961">
                  <c:v>10.372</c:v>
                </c:pt>
                <c:pt idx="1962">
                  <c:v>10.333</c:v>
                </c:pt>
                <c:pt idx="1963">
                  <c:v>10.285</c:v>
                </c:pt>
                <c:pt idx="1964">
                  <c:v>10.23</c:v>
                </c:pt>
                <c:pt idx="1965">
                  <c:v>10.176</c:v>
                </c:pt>
                <c:pt idx="1966">
                  <c:v>10.135999999999999</c:v>
                </c:pt>
                <c:pt idx="1967">
                  <c:v>10.112</c:v>
                </c:pt>
                <c:pt idx="1968">
                  <c:v>10.101000000000001</c:v>
                </c:pt>
                <c:pt idx="1969">
                  <c:v>10.095000000000001</c:v>
                </c:pt>
                <c:pt idx="1970">
                  <c:v>10.087</c:v>
                </c:pt>
                <c:pt idx="1971">
                  <c:v>10.077999999999999</c:v>
                </c:pt>
                <c:pt idx="1972">
                  <c:v>10.06</c:v>
                </c:pt>
                <c:pt idx="1973">
                  <c:v>10.032999999999999</c:v>
                </c:pt>
                <c:pt idx="1974">
                  <c:v>10</c:v>
                </c:pt>
                <c:pt idx="1975">
                  <c:v>9.9620999999999995</c:v>
                </c:pt>
                <c:pt idx="1976">
                  <c:v>9.9164999999999992</c:v>
                </c:pt>
                <c:pt idx="1977">
                  <c:v>9.8772000000000002</c:v>
                </c:pt>
                <c:pt idx="1978">
                  <c:v>9.8462999999999994</c:v>
                </c:pt>
                <c:pt idx="1979">
                  <c:v>9.8223000000000003</c:v>
                </c:pt>
                <c:pt idx="1980">
                  <c:v>9.8092000000000006</c:v>
                </c:pt>
                <c:pt idx="1981">
                  <c:v>9.8132999999999999</c:v>
                </c:pt>
                <c:pt idx="1982">
                  <c:v>9.8231000000000002</c:v>
                </c:pt>
                <c:pt idx="1983">
                  <c:v>9.8320000000000007</c:v>
                </c:pt>
                <c:pt idx="1984">
                  <c:v>9.8428000000000004</c:v>
                </c:pt>
                <c:pt idx="1985">
                  <c:v>9.8483000000000001</c:v>
                </c:pt>
                <c:pt idx="1986">
                  <c:v>9.8415999999999997</c:v>
                </c:pt>
                <c:pt idx="1987">
                  <c:v>9.8295999999999992</c:v>
                </c:pt>
                <c:pt idx="1988">
                  <c:v>9.8109000000000002</c:v>
                </c:pt>
                <c:pt idx="1989">
                  <c:v>9.7919</c:v>
                </c:pt>
                <c:pt idx="1990">
                  <c:v>9.7714999999999996</c:v>
                </c:pt>
                <c:pt idx="1991">
                  <c:v>9.7567000000000004</c:v>
                </c:pt>
                <c:pt idx="1992">
                  <c:v>9.7466000000000008</c:v>
                </c:pt>
                <c:pt idx="1993">
                  <c:v>9.7408000000000001</c:v>
                </c:pt>
                <c:pt idx="1994">
                  <c:v>9.7367000000000008</c:v>
                </c:pt>
                <c:pt idx="1995">
                  <c:v>9.7345000000000006</c:v>
                </c:pt>
                <c:pt idx="1996">
                  <c:v>9.7332000000000001</c:v>
                </c:pt>
                <c:pt idx="1997">
                  <c:v>9.7311999999999994</c:v>
                </c:pt>
                <c:pt idx="1998">
                  <c:v>9.7286999999999999</c:v>
                </c:pt>
                <c:pt idx="1999">
                  <c:v>9.7217000000000002</c:v>
                </c:pt>
                <c:pt idx="2000">
                  <c:v>9.7088999999999999</c:v>
                </c:pt>
                <c:pt idx="2001">
                  <c:v>9.6912000000000003</c:v>
                </c:pt>
                <c:pt idx="2002">
                  <c:v>9.6738999999999997</c:v>
                </c:pt>
                <c:pt idx="2003">
                  <c:v>9.6569000000000003</c:v>
                </c:pt>
                <c:pt idx="2004">
                  <c:v>9.6367999999999991</c:v>
                </c:pt>
                <c:pt idx="2005">
                  <c:v>9.6136999999999997</c:v>
                </c:pt>
                <c:pt idx="2006">
                  <c:v>9.5876999999999999</c:v>
                </c:pt>
                <c:pt idx="2007">
                  <c:v>9.5619999999999994</c:v>
                </c:pt>
                <c:pt idx="2008">
                  <c:v>9.5355000000000008</c:v>
                </c:pt>
                <c:pt idx="2009">
                  <c:v>9.5114999999999998</c:v>
                </c:pt>
                <c:pt idx="2010">
                  <c:v>9.4870000000000001</c:v>
                </c:pt>
                <c:pt idx="2011">
                  <c:v>9.4628999999999994</c:v>
                </c:pt>
                <c:pt idx="2012">
                  <c:v>9.4375999999999998</c:v>
                </c:pt>
                <c:pt idx="2013">
                  <c:v>9.4147999999999996</c:v>
                </c:pt>
                <c:pt idx="2014">
                  <c:v>9.3954000000000004</c:v>
                </c:pt>
                <c:pt idx="2015">
                  <c:v>9.3831000000000007</c:v>
                </c:pt>
                <c:pt idx="2016">
                  <c:v>9.3762000000000008</c:v>
                </c:pt>
                <c:pt idx="2017">
                  <c:v>9.3780000000000001</c:v>
                </c:pt>
                <c:pt idx="2018">
                  <c:v>9.3835999999999995</c:v>
                </c:pt>
                <c:pt idx="2019">
                  <c:v>9.3935999999999993</c:v>
                </c:pt>
                <c:pt idx="2020">
                  <c:v>9.4038000000000004</c:v>
                </c:pt>
                <c:pt idx="2021">
                  <c:v>9.4129000000000005</c:v>
                </c:pt>
                <c:pt idx="2022">
                  <c:v>9.4184999999999999</c:v>
                </c:pt>
                <c:pt idx="2023">
                  <c:v>9.4221000000000004</c:v>
                </c:pt>
                <c:pt idx="2024">
                  <c:v>9.4237000000000002</c:v>
                </c:pt>
                <c:pt idx="2025">
                  <c:v>9.4296000000000006</c:v>
                </c:pt>
                <c:pt idx="2026">
                  <c:v>9.4418000000000006</c:v>
                </c:pt>
                <c:pt idx="2027">
                  <c:v>9.4542000000000002</c:v>
                </c:pt>
                <c:pt idx="2028">
                  <c:v>9.4710000000000001</c:v>
                </c:pt>
                <c:pt idx="2029">
                  <c:v>9.4853000000000005</c:v>
                </c:pt>
                <c:pt idx="2030">
                  <c:v>9.4970999999999997</c:v>
                </c:pt>
                <c:pt idx="2031">
                  <c:v>9.5091000000000001</c:v>
                </c:pt>
                <c:pt idx="2032">
                  <c:v>9.5152999999999999</c:v>
                </c:pt>
                <c:pt idx="2033">
                  <c:v>9.5182000000000002</c:v>
                </c:pt>
                <c:pt idx="2034">
                  <c:v>9.52</c:v>
                </c:pt>
                <c:pt idx="2035">
                  <c:v>9.5228000000000002</c:v>
                </c:pt>
                <c:pt idx="2036">
                  <c:v>9.5273000000000003</c:v>
                </c:pt>
                <c:pt idx="2037">
                  <c:v>9.5342000000000002</c:v>
                </c:pt>
                <c:pt idx="2038">
                  <c:v>9.5381</c:v>
                </c:pt>
                <c:pt idx="2039">
                  <c:v>9.5426000000000002</c:v>
                </c:pt>
                <c:pt idx="2040">
                  <c:v>9.5440000000000005</c:v>
                </c:pt>
                <c:pt idx="2041">
                  <c:v>9.5450999999999997</c:v>
                </c:pt>
                <c:pt idx="2042">
                  <c:v>9.5550999999999995</c:v>
                </c:pt>
                <c:pt idx="2043">
                  <c:v>9.5701999999999998</c:v>
                </c:pt>
                <c:pt idx="2044">
                  <c:v>9.5853000000000002</c:v>
                </c:pt>
                <c:pt idx="2045">
                  <c:v>9.6024999999999991</c:v>
                </c:pt>
                <c:pt idx="2046">
                  <c:v>9.6190999999999995</c:v>
                </c:pt>
                <c:pt idx="2047">
                  <c:v>9.6341999999999999</c:v>
                </c:pt>
                <c:pt idx="2048">
                  <c:v>9.6499000000000006</c:v>
                </c:pt>
                <c:pt idx="2049">
                  <c:v>9.6683000000000003</c:v>
                </c:pt>
                <c:pt idx="2050">
                  <c:v>9.6875999999999998</c:v>
                </c:pt>
                <c:pt idx="2051">
                  <c:v>9.7047000000000008</c:v>
                </c:pt>
                <c:pt idx="2052">
                  <c:v>9.7260000000000009</c:v>
                </c:pt>
                <c:pt idx="2053">
                  <c:v>9.7469999999999999</c:v>
                </c:pt>
                <c:pt idx="2054">
                  <c:v>9.7664000000000009</c:v>
                </c:pt>
                <c:pt idx="2055">
                  <c:v>9.7834000000000003</c:v>
                </c:pt>
                <c:pt idx="2056">
                  <c:v>9.7975999999999992</c:v>
                </c:pt>
                <c:pt idx="2057">
                  <c:v>9.8142999999999994</c:v>
                </c:pt>
                <c:pt idx="2058">
                  <c:v>9.83</c:v>
                </c:pt>
                <c:pt idx="2059">
                  <c:v>9.8396000000000008</c:v>
                </c:pt>
                <c:pt idx="2060">
                  <c:v>9.8463999999999992</c:v>
                </c:pt>
                <c:pt idx="2061">
                  <c:v>9.8526000000000007</c:v>
                </c:pt>
                <c:pt idx="2062">
                  <c:v>9.8512000000000004</c:v>
                </c:pt>
                <c:pt idx="2063">
                  <c:v>9.8477999999999994</c:v>
                </c:pt>
                <c:pt idx="2064">
                  <c:v>9.8440999999999992</c:v>
                </c:pt>
                <c:pt idx="2065">
                  <c:v>9.8386999999999993</c:v>
                </c:pt>
                <c:pt idx="2066">
                  <c:v>9.8324999999999996</c:v>
                </c:pt>
                <c:pt idx="2067">
                  <c:v>9.8287999999999993</c:v>
                </c:pt>
                <c:pt idx="2068">
                  <c:v>9.8199000000000005</c:v>
                </c:pt>
                <c:pt idx="2069">
                  <c:v>9.8115000000000006</c:v>
                </c:pt>
                <c:pt idx="2070">
                  <c:v>9.8032000000000004</c:v>
                </c:pt>
                <c:pt idx="2071">
                  <c:v>9.7957999999999998</c:v>
                </c:pt>
                <c:pt idx="2072">
                  <c:v>9.7886000000000006</c:v>
                </c:pt>
                <c:pt idx="2073">
                  <c:v>9.7881999999999998</c:v>
                </c:pt>
                <c:pt idx="2074">
                  <c:v>9.7888999999999999</c:v>
                </c:pt>
                <c:pt idx="2075">
                  <c:v>9.7835000000000001</c:v>
                </c:pt>
                <c:pt idx="2076">
                  <c:v>9.7781000000000002</c:v>
                </c:pt>
                <c:pt idx="2077">
                  <c:v>9.7683999999999997</c:v>
                </c:pt>
                <c:pt idx="2078">
                  <c:v>9.7668999999999997</c:v>
                </c:pt>
                <c:pt idx="2079">
                  <c:v>9.7703000000000007</c:v>
                </c:pt>
                <c:pt idx="2080">
                  <c:v>9.7784999999999993</c:v>
                </c:pt>
                <c:pt idx="2081">
                  <c:v>9.7913999999999994</c:v>
                </c:pt>
                <c:pt idx="2082">
                  <c:v>9.8071999999999999</c:v>
                </c:pt>
                <c:pt idx="2083">
                  <c:v>9.8299000000000003</c:v>
                </c:pt>
                <c:pt idx="2084">
                  <c:v>9.8507999999999996</c:v>
                </c:pt>
                <c:pt idx="2085">
                  <c:v>9.8739000000000008</c:v>
                </c:pt>
                <c:pt idx="2086">
                  <c:v>9.8912999999999993</c:v>
                </c:pt>
                <c:pt idx="2087">
                  <c:v>9.9063999999999997</c:v>
                </c:pt>
                <c:pt idx="2088">
                  <c:v>9.9215</c:v>
                </c:pt>
                <c:pt idx="2089">
                  <c:v>9.9448000000000008</c:v>
                </c:pt>
                <c:pt idx="2090">
                  <c:v>9.9710000000000001</c:v>
                </c:pt>
                <c:pt idx="2091">
                  <c:v>9.9954000000000001</c:v>
                </c:pt>
                <c:pt idx="2092">
                  <c:v>10.021000000000001</c:v>
                </c:pt>
                <c:pt idx="2093">
                  <c:v>10.042999999999999</c:v>
                </c:pt>
                <c:pt idx="2094">
                  <c:v>10.058999999999999</c:v>
                </c:pt>
                <c:pt idx="2095">
                  <c:v>10.077</c:v>
                </c:pt>
                <c:pt idx="2096">
                  <c:v>10.09</c:v>
                </c:pt>
                <c:pt idx="2097">
                  <c:v>10.103</c:v>
                </c:pt>
                <c:pt idx="2098">
                  <c:v>10.115</c:v>
                </c:pt>
                <c:pt idx="2099">
                  <c:v>10.125</c:v>
                </c:pt>
                <c:pt idx="2100">
                  <c:v>10.132</c:v>
                </c:pt>
                <c:pt idx="2101">
                  <c:v>10.138</c:v>
                </c:pt>
                <c:pt idx="2102">
                  <c:v>10.132999999999999</c:v>
                </c:pt>
                <c:pt idx="2103">
                  <c:v>10.125</c:v>
                </c:pt>
                <c:pt idx="2104">
                  <c:v>10.116</c:v>
                </c:pt>
                <c:pt idx="2105">
                  <c:v>10.106999999999999</c:v>
                </c:pt>
                <c:pt idx="2106">
                  <c:v>10.1</c:v>
                </c:pt>
                <c:pt idx="2107">
                  <c:v>10.099</c:v>
                </c:pt>
                <c:pt idx="2108">
                  <c:v>10.093</c:v>
                </c:pt>
                <c:pt idx="2109">
                  <c:v>10.083</c:v>
                </c:pt>
                <c:pt idx="2110">
                  <c:v>10.079000000000001</c:v>
                </c:pt>
                <c:pt idx="2111">
                  <c:v>10.071</c:v>
                </c:pt>
                <c:pt idx="2112">
                  <c:v>10.061999999999999</c:v>
                </c:pt>
                <c:pt idx="2113">
                  <c:v>10.053000000000001</c:v>
                </c:pt>
                <c:pt idx="2114">
                  <c:v>10.047000000000001</c:v>
                </c:pt>
                <c:pt idx="2115">
                  <c:v>10.042999999999999</c:v>
                </c:pt>
                <c:pt idx="2116">
                  <c:v>10.044</c:v>
                </c:pt>
                <c:pt idx="2117">
                  <c:v>10.051</c:v>
                </c:pt>
                <c:pt idx="2118">
                  <c:v>10.063000000000001</c:v>
                </c:pt>
                <c:pt idx="2119">
                  <c:v>10.08</c:v>
                </c:pt>
                <c:pt idx="2120">
                  <c:v>10.103999999999999</c:v>
                </c:pt>
                <c:pt idx="2121">
                  <c:v>10.122</c:v>
                </c:pt>
                <c:pt idx="2122">
                  <c:v>10.134</c:v>
                </c:pt>
                <c:pt idx="2123">
                  <c:v>10.141999999999999</c:v>
                </c:pt>
                <c:pt idx="2124">
                  <c:v>10.146000000000001</c:v>
                </c:pt>
                <c:pt idx="2125">
                  <c:v>10.148999999999999</c:v>
                </c:pt>
                <c:pt idx="2126">
                  <c:v>10.146000000000001</c:v>
                </c:pt>
                <c:pt idx="2127">
                  <c:v>10.146000000000001</c:v>
                </c:pt>
                <c:pt idx="2128">
                  <c:v>10.15</c:v>
                </c:pt>
                <c:pt idx="2129">
                  <c:v>10.154999999999999</c:v>
                </c:pt>
                <c:pt idx="2130">
                  <c:v>10.157999999999999</c:v>
                </c:pt>
                <c:pt idx="2131">
                  <c:v>10.159000000000001</c:v>
                </c:pt>
                <c:pt idx="2132">
                  <c:v>10.159000000000001</c:v>
                </c:pt>
                <c:pt idx="2133">
                  <c:v>10.156000000000001</c:v>
                </c:pt>
                <c:pt idx="2134">
                  <c:v>10.147</c:v>
                </c:pt>
                <c:pt idx="2135">
                  <c:v>10.134</c:v>
                </c:pt>
                <c:pt idx="2136">
                  <c:v>10.115</c:v>
                </c:pt>
                <c:pt idx="2137">
                  <c:v>10.105</c:v>
                </c:pt>
                <c:pt idx="2138">
                  <c:v>10.103</c:v>
                </c:pt>
                <c:pt idx="2139">
                  <c:v>10.099</c:v>
                </c:pt>
                <c:pt idx="2140">
                  <c:v>10.1</c:v>
                </c:pt>
                <c:pt idx="2141">
                  <c:v>10.103999999999999</c:v>
                </c:pt>
                <c:pt idx="2142">
                  <c:v>10.113</c:v>
                </c:pt>
                <c:pt idx="2143">
                  <c:v>10.125</c:v>
                </c:pt>
                <c:pt idx="2144">
                  <c:v>10.137</c:v>
                </c:pt>
                <c:pt idx="2145">
                  <c:v>10.153</c:v>
                </c:pt>
                <c:pt idx="2146">
                  <c:v>10.170999999999999</c:v>
                </c:pt>
                <c:pt idx="2147">
                  <c:v>10.194000000000001</c:v>
                </c:pt>
                <c:pt idx="2148">
                  <c:v>10.220000000000001</c:v>
                </c:pt>
                <c:pt idx="2149">
                  <c:v>10.250999999999999</c:v>
                </c:pt>
                <c:pt idx="2150">
                  <c:v>10.285</c:v>
                </c:pt>
                <c:pt idx="2151">
                  <c:v>10.318</c:v>
                </c:pt>
                <c:pt idx="2152">
                  <c:v>10.348000000000001</c:v>
                </c:pt>
                <c:pt idx="2153">
                  <c:v>10.375</c:v>
                </c:pt>
                <c:pt idx="2154">
                  <c:v>10.396000000000001</c:v>
                </c:pt>
                <c:pt idx="2155">
                  <c:v>10.413</c:v>
                </c:pt>
                <c:pt idx="2156">
                  <c:v>10.427</c:v>
                </c:pt>
                <c:pt idx="2157">
                  <c:v>10.439</c:v>
                </c:pt>
                <c:pt idx="2158">
                  <c:v>10.458</c:v>
                </c:pt>
                <c:pt idx="2159">
                  <c:v>10.475</c:v>
                </c:pt>
                <c:pt idx="2160">
                  <c:v>10.493</c:v>
                </c:pt>
                <c:pt idx="2161">
                  <c:v>10.507999999999999</c:v>
                </c:pt>
                <c:pt idx="2162">
                  <c:v>10.526</c:v>
                </c:pt>
                <c:pt idx="2163">
                  <c:v>10.545999999999999</c:v>
                </c:pt>
                <c:pt idx="2164">
                  <c:v>10.568</c:v>
                </c:pt>
                <c:pt idx="2165">
                  <c:v>10.587999999999999</c:v>
                </c:pt>
                <c:pt idx="2166">
                  <c:v>10.601000000000001</c:v>
                </c:pt>
                <c:pt idx="2167">
                  <c:v>10.606999999999999</c:v>
                </c:pt>
                <c:pt idx="2168">
                  <c:v>10.615</c:v>
                </c:pt>
                <c:pt idx="2169">
                  <c:v>10.616</c:v>
                </c:pt>
                <c:pt idx="2170">
                  <c:v>10.611000000000001</c:v>
                </c:pt>
                <c:pt idx="2171">
                  <c:v>10.605</c:v>
                </c:pt>
                <c:pt idx="2172">
                  <c:v>10.599</c:v>
                </c:pt>
                <c:pt idx="2173">
                  <c:v>10.596</c:v>
                </c:pt>
                <c:pt idx="2174">
                  <c:v>10.597</c:v>
                </c:pt>
                <c:pt idx="2175">
                  <c:v>10.599</c:v>
                </c:pt>
                <c:pt idx="2176">
                  <c:v>10.605</c:v>
                </c:pt>
                <c:pt idx="2177">
                  <c:v>10.614000000000001</c:v>
                </c:pt>
                <c:pt idx="2178">
                  <c:v>10.622</c:v>
                </c:pt>
                <c:pt idx="2179">
                  <c:v>10.63</c:v>
                </c:pt>
                <c:pt idx="2180">
                  <c:v>10.643000000000001</c:v>
                </c:pt>
                <c:pt idx="2181">
                  <c:v>10.654</c:v>
                </c:pt>
                <c:pt idx="2182">
                  <c:v>10.667999999999999</c:v>
                </c:pt>
                <c:pt idx="2183">
                  <c:v>10.685</c:v>
                </c:pt>
                <c:pt idx="2184">
                  <c:v>10.7</c:v>
                </c:pt>
                <c:pt idx="2185">
                  <c:v>10.71</c:v>
                </c:pt>
                <c:pt idx="2186">
                  <c:v>10.72</c:v>
                </c:pt>
                <c:pt idx="2187">
                  <c:v>10.734</c:v>
                </c:pt>
                <c:pt idx="2188">
                  <c:v>10.750999999999999</c:v>
                </c:pt>
                <c:pt idx="2189">
                  <c:v>10.77</c:v>
                </c:pt>
                <c:pt idx="2190">
                  <c:v>10.79</c:v>
                </c:pt>
                <c:pt idx="2191">
                  <c:v>10.81</c:v>
                </c:pt>
                <c:pt idx="2192">
                  <c:v>10.831</c:v>
                </c:pt>
                <c:pt idx="2193">
                  <c:v>10.85</c:v>
                </c:pt>
                <c:pt idx="2194">
                  <c:v>10.867000000000001</c:v>
                </c:pt>
                <c:pt idx="2195">
                  <c:v>10.874000000000001</c:v>
                </c:pt>
                <c:pt idx="2196">
                  <c:v>10.874000000000001</c:v>
                </c:pt>
                <c:pt idx="2197">
                  <c:v>10.862</c:v>
                </c:pt>
                <c:pt idx="2198">
                  <c:v>10.840999999999999</c:v>
                </c:pt>
                <c:pt idx="2199">
                  <c:v>10.815</c:v>
                </c:pt>
                <c:pt idx="2200">
                  <c:v>10.782</c:v>
                </c:pt>
                <c:pt idx="2201">
                  <c:v>10.743</c:v>
                </c:pt>
                <c:pt idx="2202">
                  <c:v>10.702</c:v>
                </c:pt>
                <c:pt idx="2203">
                  <c:v>10.673</c:v>
                </c:pt>
                <c:pt idx="2204">
                  <c:v>10.65</c:v>
                </c:pt>
                <c:pt idx="2205">
                  <c:v>10.622999999999999</c:v>
                </c:pt>
                <c:pt idx="2206">
                  <c:v>10.592000000000001</c:v>
                </c:pt>
                <c:pt idx="2207">
                  <c:v>10.558999999999999</c:v>
                </c:pt>
                <c:pt idx="2208">
                  <c:v>10.523999999999999</c:v>
                </c:pt>
                <c:pt idx="2209">
                  <c:v>10.481</c:v>
                </c:pt>
                <c:pt idx="2210">
                  <c:v>10.435</c:v>
                </c:pt>
                <c:pt idx="2211">
                  <c:v>10.391</c:v>
                </c:pt>
                <c:pt idx="2212">
                  <c:v>10.339</c:v>
                </c:pt>
                <c:pt idx="2213">
                  <c:v>10.294</c:v>
                </c:pt>
                <c:pt idx="2214">
                  <c:v>10.26</c:v>
                </c:pt>
                <c:pt idx="2215">
                  <c:v>10.237</c:v>
                </c:pt>
                <c:pt idx="2216">
                  <c:v>10.227</c:v>
                </c:pt>
                <c:pt idx="2217">
                  <c:v>10.231999999999999</c:v>
                </c:pt>
                <c:pt idx="2218">
                  <c:v>10.244</c:v>
                </c:pt>
                <c:pt idx="2219">
                  <c:v>10.256</c:v>
                </c:pt>
                <c:pt idx="2220">
                  <c:v>10.27</c:v>
                </c:pt>
                <c:pt idx="2221">
                  <c:v>10.282999999999999</c:v>
                </c:pt>
                <c:pt idx="2222">
                  <c:v>10.298</c:v>
                </c:pt>
                <c:pt idx="2223">
                  <c:v>10.305999999999999</c:v>
                </c:pt>
                <c:pt idx="2224">
                  <c:v>10.311</c:v>
                </c:pt>
                <c:pt idx="2225">
                  <c:v>10.318</c:v>
                </c:pt>
                <c:pt idx="2226">
                  <c:v>10.327</c:v>
                </c:pt>
                <c:pt idx="2227">
                  <c:v>10.337999999999999</c:v>
                </c:pt>
                <c:pt idx="2228">
                  <c:v>10.356999999999999</c:v>
                </c:pt>
                <c:pt idx="2229">
                  <c:v>10.375999999999999</c:v>
                </c:pt>
                <c:pt idx="2230">
                  <c:v>10.391999999999999</c:v>
                </c:pt>
                <c:pt idx="2231">
                  <c:v>10.403</c:v>
                </c:pt>
                <c:pt idx="2232">
                  <c:v>10.407999999999999</c:v>
                </c:pt>
                <c:pt idx="2233">
                  <c:v>10.404999999999999</c:v>
                </c:pt>
                <c:pt idx="2234">
                  <c:v>10.406000000000001</c:v>
                </c:pt>
                <c:pt idx="2235">
                  <c:v>10.404</c:v>
                </c:pt>
                <c:pt idx="2236">
                  <c:v>10.406000000000001</c:v>
                </c:pt>
                <c:pt idx="2237">
                  <c:v>10.411</c:v>
                </c:pt>
                <c:pt idx="2238">
                  <c:v>10.428000000000001</c:v>
                </c:pt>
                <c:pt idx="2239">
                  <c:v>10.455</c:v>
                </c:pt>
                <c:pt idx="2240">
                  <c:v>10.489000000000001</c:v>
                </c:pt>
                <c:pt idx="2241">
                  <c:v>10.534000000000001</c:v>
                </c:pt>
                <c:pt idx="2242">
                  <c:v>10.592000000000001</c:v>
                </c:pt>
                <c:pt idx="2243">
                  <c:v>10.651</c:v>
                </c:pt>
                <c:pt idx="2244">
                  <c:v>10.71</c:v>
                </c:pt>
                <c:pt idx="2245">
                  <c:v>10.766</c:v>
                </c:pt>
                <c:pt idx="2246">
                  <c:v>10.811</c:v>
                </c:pt>
                <c:pt idx="2247">
                  <c:v>10.853999999999999</c:v>
                </c:pt>
                <c:pt idx="2248">
                  <c:v>10.897</c:v>
                </c:pt>
                <c:pt idx="2249">
                  <c:v>10.94</c:v>
                </c:pt>
                <c:pt idx="2250">
                  <c:v>10.981999999999999</c:v>
                </c:pt>
                <c:pt idx="2251">
                  <c:v>11.026999999999999</c:v>
                </c:pt>
                <c:pt idx="2252">
                  <c:v>11.077999999999999</c:v>
                </c:pt>
                <c:pt idx="2253">
                  <c:v>11.124000000000001</c:v>
                </c:pt>
                <c:pt idx="2254">
                  <c:v>11.159000000000001</c:v>
                </c:pt>
                <c:pt idx="2255">
                  <c:v>11.189</c:v>
                </c:pt>
                <c:pt idx="2256">
                  <c:v>11.214</c:v>
                </c:pt>
                <c:pt idx="2257">
                  <c:v>11.231999999999999</c:v>
                </c:pt>
                <c:pt idx="2258">
                  <c:v>11.242000000000001</c:v>
                </c:pt>
                <c:pt idx="2259">
                  <c:v>11.247</c:v>
                </c:pt>
                <c:pt idx="2260">
                  <c:v>11.247</c:v>
                </c:pt>
                <c:pt idx="2261">
                  <c:v>11.243</c:v>
                </c:pt>
                <c:pt idx="2262">
                  <c:v>11.239000000000001</c:v>
                </c:pt>
                <c:pt idx="2263">
                  <c:v>11.236000000000001</c:v>
                </c:pt>
                <c:pt idx="2264">
                  <c:v>11.231</c:v>
                </c:pt>
                <c:pt idx="2265">
                  <c:v>11.223000000000001</c:v>
                </c:pt>
                <c:pt idx="2266">
                  <c:v>11.211</c:v>
                </c:pt>
                <c:pt idx="2267">
                  <c:v>11.196999999999999</c:v>
                </c:pt>
                <c:pt idx="2268">
                  <c:v>11.182</c:v>
                </c:pt>
                <c:pt idx="2269">
                  <c:v>11.163</c:v>
                </c:pt>
                <c:pt idx="2270">
                  <c:v>11.147</c:v>
                </c:pt>
                <c:pt idx="2271">
                  <c:v>11.137</c:v>
                </c:pt>
                <c:pt idx="2272">
                  <c:v>11.129</c:v>
                </c:pt>
                <c:pt idx="2273">
                  <c:v>11.121</c:v>
                </c:pt>
                <c:pt idx="2274">
                  <c:v>11.117000000000001</c:v>
                </c:pt>
                <c:pt idx="2275">
                  <c:v>11.119</c:v>
                </c:pt>
                <c:pt idx="2276">
                  <c:v>11.122999999999999</c:v>
                </c:pt>
                <c:pt idx="2277">
                  <c:v>11.127000000000001</c:v>
                </c:pt>
                <c:pt idx="2278">
                  <c:v>11.129</c:v>
                </c:pt>
                <c:pt idx="2279">
                  <c:v>11.13</c:v>
                </c:pt>
                <c:pt idx="2280">
                  <c:v>11.122999999999999</c:v>
                </c:pt>
                <c:pt idx="2281">
                  <c:v>11.113</c:v>
                </c:pt>
                <c:pt idx="2282">
                  <c:v>11.101000000000001</c:v>
                </c:pt>
                <c:pt idx="2283">
                  <c:v>11.086</c:v>
                </c:pt>
                <c:pt idx="2284">
                  <c:v>11.071999999999999</c:v>
                </c:pt>
                <c:pt idx="2285">
                  <c:v>11.055999999999999</c:v>
                </c:pt>
                <c:pt idx="2286">
                  <c:v>11.042</c:v>
                </c:pt>
                <c:pt idx="2287">
                  <c:v>11.032999999999999</c:v>
                </c:pt>
                <c:pt idx="2288">
                  <c:v>11.028</c:v>
                </c:pt>
                <c:pt idx="2289">
                  <c:v>11.026</c:v>
                </c:pt>
                <c:pt idx="2290">
                  <c:v>11.02</c:v>
                </c:pt>
                <c:pt idx="2291">
                  <c:v>11.009</c:v>
                </c:pt>
                <c:pt idx="2292">
                  <c:v>10.997999999999999</c:v>
                </c:pt>
                <c:pt idx="2293">
                  <c:v>10.984999999999999</c:v>
                </c:pt>
                <c:pt idx="2294">
                  <c:v>10.965999999999999</c:v>
                </c:pt>
                <c:pt idx="2295">
                  <c:v>10.949</c:v>
                </c:pt>
                <c:pt idx="2296">
                  <c:v>10.935</c:v>
                </c:pt>
                <c:pt idx="2297">
                  <c:v>10.93</c:v>
                </c:pt>
                <c:pt idx="2298">
                  <c:v>10.930999999999999</c:v>
                </c:pt>
                <c:pt idx="2299">
                  <c:v>10.94</c:v>
                </c:pt>
                <c:pt idx="2300">
                  <c:v>10.945</c:v>
                </c:pt>
                <c:pt idx="2301">
                  <c:v>10.948</c:v>
                </c:pt>
                <c:pt idx="2302">
                  <c:v>10.949</c:v>
                </c:pt>
                <c:pt idx="2303">
                  <c:v>10.946</c:v>
                </c:pt>
                <c:pt idx="2304">
                  <c:v>10.94</c:v>
                </c:pt>
                <c:pt idx="2305">
                  <c:v>10.941000000000001</c:v>
                </c:pt>
                <c:pt idx="2306">
                  <c:v>10.944000000000001</c:v>
                </c:pt>
                <c:pt idx="2307">
                  <c:v>10.951000000000001</c:v>
                </c:pt>
                <c:pt idx="2308">
                  <c:v>10.959</c:v>
                </c:pt>
                <c:pt idx="2309">
                  <c:v>10.968999999999999</c:v>
                </c:pt>
                <c:pt idx="2310">
                  <c:v>10.971</c:v>
                </c:pt>
                <c:pt idx="2311">
                  <c:v>10.97</c:v>
                </c:pt>
                <c:pt idx="2312">
                  <c:v>10.971</c:v>
                </c:pt>
                <c:pt idx="2313">
                  <c:v>10.974</c:v>
                </c:pt>
                <c:pt idx="2314">
                  <c:v>10.975</c:v>
                </c:pt>
                <c:pt idx="2315">
                  <c:v>10.975</c:v>
                </c:pt>
                <c:pt idx="2316">
                  <c:v>10.974</c:v>
                </c:pt>
                <c:pt idx="2317">
                  <c:v>10.975</c:v>
                </c:pt>
                <c:pt idx="2318">
                  <c:v>10.976000000000001</c:v>
                </c:pt>
                <c:pt idx="2319">
                  <c:v>10.978999999999999</c:v>
                </c:pt>
                <c:pt idx="2320">
                  <c:v>10.987</c:v>
                </c:pt>
                <c:pt idx="2321">
                  <c:v>11.000999999999999</c:v>
                </c:pt>
                <c:pt idx="2322">
                  <c:v>11.022</c:v>
                </c:pt>
                <c:pt idx="2323">
                  <c:v>11.047000000000001</c:v>
                </c:pt>
                <c:pt idx="2324">
                  <c:v>11.079000000000001</c:v>
                </c:pt>
                <c:pt idx="2325">
                  <c:v>11.115</c:v>
                </c:pt>
                <c:pt idx="2326">
                  <c:v>11.151</c:v>
                </c:pt>
                <c:pt idx="2327">
                  <c:v>11.188000000000001</c:v>
                </c:pt>
                <c:pt idx="2328">
                  <c:v>11.228999999999999</c:v>
                </c:pt>
                <c:pt idx="2329">
                  <c:v>11.27</c:v>
                </c:pt>
                <c:pt idx="2330">
                  <c:v>11.311999999999999</c:v>
                </c:pt>
                <c:pt idx="2331">
                  <c:v>11.348000000000001</c:v>
                </c:pt>
                <c:pt idx="2332">
                  <c:v>11.38</c:v>
                </c:pt>
                <c:pt idx="2333">
                  <c:v>11.420999999999999</c:v>
                </c:pt>
                <c:pt idx="2334">
                  <c:v>11.457000000000001</c:v>
                </c:pt>
                <c:pt idx="2335">
                  <c:v>11.484999999999999</c:v>
                </c:pt>
                <c:pt idx="2336">
                  <c:v>11.506</c:v>
                </c:pt>
                <c:pt idx="2337">
                  <c:v>11.523</c:v>
                </c:pt>
                <c:pt idx="2338">
                  <c:v>11.539</c:v>
                </c:pt>
                <c:pt idx="2339">
                  <c:v>11.545999999999999</c:v>
                </c:pt>
                <c:pt idx="2340">
                  <c:v>11.547000000000001</c:v>
                </c:pt>
                <c:pt idx="2341">
                  <c:v>11.547000000000001</c:v>
                </c:pt>
                <c:pt idx="2342">
                  <c:v>11.544</c:v>
                </c:pt>
                <c:pt idx="2343">
                  <c:v>11.538</c:v>
                </c:pt>
                <c:pt idx="2344">
                  <c:v>11.532</c:v>
                </c:pt>
                <c:pt idx="2345">
                  <c:v>11.522</c:v>
                </c:pt>
                <c:pt idx="2346">
                  <c:v>11.51</c:v>
                </c:pt>
                <c:pt idx="2347">
                  <c:v>11.493</c:v>
                </c:pt>
                <c:pt idx="2348">
                  <c:v>11.473000000000001</c:v>
                </c:pt>
                <c:pt idx="2349">
                  <c:v>11.451000000000001</c:v>
                </c:pt>
                <c:pt idx="2350">
                  <c:v>11.420999999999999</c:v>
                </c:pt>
                <c:pt idx="2351">
                  <c:v>11.385999999999999</c:v>
                </c:pt>
                <c:pt idx="2352">
                  <c:v>11.347</c:v>
                </c:pt>
                <c:pt idx="2353">
                  <c:v>11.305999999999999</c:v>
                </c:pt>
                <c:pt idx="2354">
                  <c:v>11.27</c:v>
                </c:pt>
                <c:pt idx="2355">
                  <c:v>11.238</c:v>
                </c:pt>
                <c:pt idx="2356">
                  <c:v>11.206</c:v>
                </c:pt>
                <c:pt idx="2357">
                  <c:v>11.18</c:v>
                </c:pt>
                <c:pt idx="2358">
                  <c:v>11.163</c:v>
                </c:pt>
                <c:pt idx="2359">
                  <c:v>11.154</c:v>
                </c:pt>
                <c:pt idx="2360">
                  <c:v>11.145</c:v>
                </c:pt>
                <c:pt idx="2361">
                  <c:v>11.143000000000001</c:v>
                </c:pt>
                <c:pt idx="2362">
                  <c:v>11.143000000000001</c:v>
                </c:pt>
                <c:pt idx="2363">
                  <c:v>11.14</c:v>
                </c:pt>
                <c:pt idx="2364">
                  <c:v>11.15</c:v>
                </c:pt>
                <c:pt idx="2365">
                  <c:v>11.169</c:v>
                </c:pt>
                <c:pt idx="2366">
                  <c:v>11.196999999999999</c:v>
                </c:pt>
                <c:pt idx="2367">
                  <c:v>11.234</c:v>
                </c:pt>
                <c:pt idx="2368">
                  <c:v>11.281000000000001</c:v>
                </c:pt>
                <c:pt idx="2369">
                  <c:v>11.347</c:v>
                </c:pt>
                <c:pt idx="2370">
                  <c:v>11.422000000000001</c:v>
                </c:pt>
                <c:pt idx="2371">
                  <c:v>11.509</c:v>
                </c:pt>
                <c:pt idx="2372">
                  <c:v>11.601000000000001</c:v>
                </c:pt>
                <c:pt idx="2373">
                  <c:v>11.699</c:v>
                </c:pt>
                <c:pt idx="2374">
                  <c:v>11.805999999999999</c:v>
                </c:pt>
                <c:pt idx="2375">
                  <c:v>11.914</c:v>
                </c:pt>
                <c:pt idx="2376">
                  <c:v>12.022</c:v>
                </c:pt>
                <c:pt idx="2377">
                  <c:v>12.132</c:v>
                </c:pt>
                <c:pt idx="2378">
                  <c:v>12.24</c:v>
                </c:pt>
                <c:pt idx="2379">
                  <c:v>12.355</c:v>
                </c:pt>
                <c:pt idx="2380">
                  <c:v>12.462999999999999</c:v>
                </c:pt>
                <c:pt idx="2381">
                  <c:v>12.573</c:v>
                </c:pt>
                <c:pt idx="2382">
                  <c:v>12.679</c:v>
                </c:pt>
                <c:pt idx="2383">
                  <c:v>12.773999999999999</c:v>
                </c:pt>
                <c:pt idx="2384">
                  <c:v>12.869</c:v>
                </c:pt>
                <c:pt idx="2385">
                  <c:v>12.96</c:v>
                </c:pt>
                <c:pt idx="2386">
                  <c:v>13.044</c:v>
                </c:pt>
                <c:pt idx="2387">
                  <c:v>13.116</c:v>
                </c:pt>
                <c:pt idx="2388">
                  <c:v>13.189</c:v>
                </c:pt>
                <c:pt idx="2389">
                  <c:v>13.285</c:v>
                </c:pt>
                <c:pt idx="2390">
                  <c:v>13.401</c:v>
                </c:pt>
                <c:pt idx="2391">
                  <c:v>13.54</c:v>
                </c:pt>
                <c:pt idx="2392">
                  <c:v>13.698</c:v>
                </c:pt>
                <c:pt idx="2393">
                  <c:v>13.86</c:v>
                </c:pt>
                <c:pt idx="2394">
                  <c:v>14.016</c:v>
                </c:pt>
                <c:pt idx="2395">
                  <c:v>14.161</c:v>
                </c:pt>
                <c:pt idx="2396">
                  <c:v>14.298</c:v>
                </c:pt>
                <c:pt idx="2397">
                  <c:v>14.425000000000001</c:v>
                </c:pt>
                <c:pt idx="2398">
                  <c:v>14.545999999999999</c:v>
                </c:pt>
                <c:pt idx="2399">
                  <c:v>14.663</c:v>
                </c:pt>
                <c:pt idx="2400">
                  <c:v>14.768000000000001</c:v>
                </c:pt>
                <c:pt idx="2401">
                  <c:v>14.868</c:v>
                </c:pt>
                <c:pt idx="2402">
                  <c:v>14.978</c:v>
                </c:pt>
                <c:pt idx="2403">
                  <c:v>15.093</c:v>
                </c:pt>
                <c:pt idx="2404">
                  <c:v>15.215</c:v>
                </c:pt>
                <c:pt idx="2405">
                  <c:v>15.34</c:v>
                </c:pt>
                <c:pt idx="2406">
                  <c:v>15.473000000000001</c:v>
                </c:pt>
                <c:pt idx="2407">
                  <c:v>15.605</c:v>
                </c:pt>
                <c:pt idx="2408">
                  <c:v>15.734999999999999</c:v>
                </c:pt>
                <c:pt idx="2409">
                  <c:v>15.856</c:v>
                </c:pt>
                <c:pt idx="2410">
                  <c:v>15.962999999999999</c:v>
                </c:pt>
                <c:pt idx="2411">
                  <c:v>16.062999999999999</c:v>
                </c:pt>
                <c:pt idx="2412">
                  <c:v>16.172000000000001</c:v>
                </c:pt>
                <c:pt idx="2413">
                  <c:v>16.28</c:v>
                </c:pt>
                <c:pt idx="2414">
                  <c:v>16.382999999999999</c:v>
                </c:pt>
                <c:pt idx="2415">
                  <c:v>16.483000000000001</c:v>
                </c:pt>
                <c:pt idx="2416">
                  <c:v>16.571999999999999</c:v>
                </c:pt>
                <c:pt idx="2417">
                  <c:v>16.646999999999998</c:v>
                </c:pt>
                <c:pt idx="2418">
                  <c:v>16.72</c:v>
                </c:pt>
                <c:pt idx="2419">
                  <c:v>16.791</c:v>
                </c:pt>
                <c:pt idx="2420">
                  <c:v>16.856000000000002</c:v>
                </c:pt>
                <c:pt idx="2421">
                  <c:v>16.916</c:v>
                </c:pt>
                <c:pt idx="2422">
                  <c:v>16.966000000000001</c:v>
                </c:pt>
                <c:pt idx="2423">
                  <c:v>17.018999999999998</c:v>
                </c:pt>
                <c:pt idx="2424">
                  <c:v>17.071000000000002</c:v>
                </c:pt>
                <c:pt idx="2425">
                  <c:v>17.13</c:v>
                </c:pt>
                <c:pt idx="2426">
                  <c:v>17.18</c:v>
                </c:pt>
                <c:pt idx="2427">
                  <c:v>17.224</c:v>
                </c:pt>
                <c:pt idx="2428">
                  <c:v>17.277000000000001</c:v>
                </c:pt>
                <c:pt idx="2429">
                  <c:v>17.329999999999998</c:v>
                </c:pt>
                <c:pt idx="2430">
                  <c:v>17.375</c:v>
                </c:pt>
                <c:pt idx="2431">
                  <c:v>17.420999999999999</c:v>
                </c:pt>
                <c:pt idx="2432">
                  <c:v>17.468</c:v>
                </c:pt>
                <c:pt idx="2433">
                  <c:v>17.507999999999999</c:v>
                </c:pt>
                <c:pt idx="2434">
                  <c:v>17.547000000000001</c:v>
                </c:pt>
                <c:pt idx="2435">
                  <c:v>17.582999999999998</c:v>
                </c:pt>
                <c:pt idx="2436">
                  <c:v>17.61</c:v>
                </c:pt>
                <c:pt idx="2437">
                  <c:v>17.628</c:v>
                </c:pt>
                <c:pt idx="2438">
                  <c:v>17.638000000000002</c:v>
                </c:pt>
                <c:pt idx="2439">
                  <c:v>17.646000000000001</c:v>
                </c:pt>
                <c:pt idx="2440">
                  <c:v>17.654</c:v>
                </c:pt>
                <c:pt idx="2441">
                  <c:v>17.664000000000001</c:v>
                </c:pt>
                <c:pt idx="2442">
                  <c:v>17.672999999999998</c:v>
                </c:pt>
                <c:pt idx="2443">
                  <c:v>17.684999999999999</c:v>
                </c:pt>
                <c:pt idx="2444">
                  <c:v>17.690999999999999</c:v>
                </c:pt>
                <c:pt idx="2445">
                  <c:v>17.698</c:v>
                </c:pt>
                <c:pt idx="2446">
                  <c:v>17.706</c:v>
                </c:pt>
                <c:pt idx="2447">
                  <c:v>17.712</c:v>
                </c:pt>
                <c:pt idx="2448">
                  <c:v>17.72</c:v>
                </c:pt>
                <c:pt idx="2449">
                  <c:v>17.73</c:v>
                </c:pt>
                <c:pt idx="2450">
                  <c:v>17.742000000000001</c:v>
                </c:pt>
                <c:pt idx="2451">
                  <c:v>17.754999999999999</c:v>
                </c:pt>
                <c:pt idx="2452">
                  <c:v>17.766999999999999</c:v>
                </c:pt>
                <c:pt idx="2453">
                  <c:v>17.771000000000001</c:v>
                </c:pt>
                <c:pt idx="2454">
                  <c:v>17.765999999999998</c:v>
                </c:pt>
                <c:pt idx="2455">
                  <c:v>17.757000000000001</c:v>
                </c:pt>
                <c:pt idx="2456">
                  <c:v>17.745000000000001</c:v>
                </c:pt>
                <c:pt idx="2457">
                  <c:v>17.728000000000002</c:v>
                </c:pt>
                <c:pt idx="2458">
                  <c:v>17.71</c:v>
                </c:pt>
                <c:pt idx="2459">
                  <c:v>17.698</c:v>
                </c:pt>
                <c:pt idx="2460">
                  <c:v>17.686</c:v>
                </c:pt>
                <c:pt idx="2461">
                  <c:v>17.675000000000001</c:v>
                </c:pt>
                <c:pt idx="2462">
                  <c:v>17.663</c:v>
                </c:pt>
                <c:pt idx="2463">
                  <c:v>17.652000000000001</c:v>
                </c:pt>
                <c:pt idx="2464">
                  <c:v>17.646000000000001</c:v>
                </c:pt>
                <c:pt idx="2465">
                  <c:v>17.641999999999999</c:v>
                </c:pt>
                <c:pt idx="2466">
                  <c:v>17.632999999999999</c:v>
                </c:pt>
                <c:pt idx="2467">
                  <c:v>17.617000000000001</c:v>
                </c:pt>
                <c:pt idx="2468">
                  <c:v>17.600000000000001</c:v>
                </c:pt>
                <c:pt idx="2469">
                  <c:v>17.582999999999998</c:v>
                </c:pt>
                <c:pt idx="2470">
                  <c:v>17.565999999999999</c:v>
                </c:pt>
                <c:pt idx="2471">
                  <c:v>17.548999999999999</c:v>
                </c:pt>
                <c:pt idx="2472">
                  <c:v>17.533999999999999</c:v>
                </c:pt>
                <c:pt idx="2473">
                  <c:v>17.513000000000002</c:v>
                </c:pt>
                <c:pt idx="2474">
                  <c:v>17.489000000000001</c:v>
                </c:pt>
                <c:pt idx="2475">
                  <c:v>17.465</c:v>
                </c:pt>
                <c:pt idx="2476">
                  <c:v>17.440999999999999</c:v>
                </c:pt>
                <c:pt idx="2477">
                  <c:v>17.414000000000001</c:v>
                </c:pt>
                <c:pt idx="2478">
                  <c:v>17.385999999999999</c:v>
                </c:pt>
                <c:pt idx="2479">
                  <c:v>17.356000000000002</c:v>
                </c:pt>
                <c:pt idx="2480">
                  <c:v>17.324999999999999</c:v>
                </c:pt>
                <c:pt idx="2481">
                  <c:v>17.289000000000001</c:v>
                </c:pt>
                <c:pt idx="2482">
                  <c:v>17.254000000000001</c:v>
                </c:pt>
                <c:pt idx="2483">
                  <c:v>17.228999999999999</c:v>
                </c:pt>
                <c:pt idx="2484">
                  <c:v>17.210999999999999</c:v>
                </c:pt>
                <c:pt idx="2485">
                  <c:v>17.195</c:v>
                </c:pt>
                <c:pt idx="2486">
                  <c:v>17.18</c:v>
                </c:pt>
                <c:pt idx="2487">
                  <c:v>17.158000000000001</c:v>
                </c:pt>
                <c:pt idx="2488">
                  <c:v>17.123000000000001</c:v>
                </c:pt>
                <c:pt idx="2489">
                  <c:v>17.079999999999998</c:v>
                </c:pt>
                <c:pt idx="2490">
                  <c:v>17.033000000000001</c:v>
                </c:pt>
                <c:pt idx="2491">
                  <c:v>16.988</c:v>
                </c:pt>
                <c:pt idx="2492">
                  <c:v>16.945</c:v>
                </c:pt>
                <c:pt idx="2493">
                  <c:v>16.899999999999999</c:v>
                </c:pt>
                <c:pt idx="2494">
                  <c:v>16.859000000000002</c:v>
                </c:pt>
                <c:pt idx="2495">
                  <c:v>16.812999999999999</c:v>
                </c:pt>
                <c:pt idx="2496">
                  <c:v>16.768000000000001</c:v>
                </c:pt>
                <c:pt idx="2497">
                  <c:v>16.739000000000001</c:v>
                </c:pt>
                <c:pt idx="2498">
                  <c:v>16.715</c:v>
                </c:pt>
                <c:pt idx="2499">
                  <c:v>16.684000000000001</c:v>
                </c:pt>
                <c:pt idx="2500">
                  <c:v>16.649999999999999</c:v>
                </c:pt>
                <c:pt idx="2501">
                  <c:v>16.616</c:v>
                </c:pt>
                <c:pt idx="2502">
                  <c:v>16.591000000000001</c:v>
                </c:pt>
                <c:pt idx="2503">
                  <c:v>16.577000000000002</c:v>
                </c:pt>
                <c:pt idx="2504">
                  <c:v>16.559999999999999</c:v>
                </c:pt>
                <c:pt idx="2505">
                  <c:v>16.547000000000001</c:v>
                </c:pt>
                <c:pt idx="2506">
                  <c:v>16.539000000000001</c:v>
                </c:pt>
                <c:pt idx="2507">
                  <c:v>16.54</c:v>
                </c:pt>
                <c:pt idx="2508">
                  <c:v>16.548999999999999</c:v>
                </c:pt>
                <c:pt idx="2509">
                  <c:v>16.562999999999999</c:v>
                </c:pt>
                <c:pt idx="2510">
                  <c:v>16.588000000000001</c:v>
                </c:pt>
                <c:pt idx="2511">
                  <c:v>16.626000000000001</c:v>
                </c:pt>
                <c:pt idx="2512">
                  <c:v>16.673999999999999</c:v>
                </c:pt>
                <c:pt idx="2513">
                  <c:v>16.721</c:v>
                </c:pt>
                <c:pt idx="2514">
                  <c:v>16.771999999999998</c:v>
                </c:pt>
                <c:pt idx="2515">
                  <c:v>16.829999999999998</c:v>
                </c:pt>
                <c:pt idx="2516">
                  <c:v>16.893000000000001</c:v>
                </c:pt>
                <c:pt idx="2517">
                  <c:v>16.954000000000001</c:v>
                </c:pt>
                <c:pt idx="2518">
                  <c:v>17.012</c:v>
                </c:pt>
                <c:pt idx="2519">
                  <c:v>17.068999999999999</c:v>
                </c:pt>
                <c:pt idx="2520">
                  <c:v>17.123000000000001</c:v>
                </c:pt>
                <c:pt idx="2521">
                  <c:v>17.184999999999999</c:v>
                </c:pt>
                <c:pt idx="2522">
                  <c:v>17.245999999999999</c:v>
                </c:pt>
                <c:pt idx="2523">
                  <c:v>17.300999999999998</c:v>
                </c:pt>
                <c:pt idx="2524">
                  <c:v>17.352</c:v>
                </c:pt>
                <c:pt idx="2525">
                  <c:v>17.407</c:v>
                </c:pt>
                <c:pt idx="2526">
                  <c:v>17.457000000000001</c:v>
                </c:pt>
                <c:pt idx="2527">
                  <c:v>17.507999999999999</c:v>
                </c:pt>
                <c:pt idx="2528">
                  <c:v>17.562999999999999</c:v>
                </c:pt>
                <c:pt idx="2529">
                  <c:v>17.628</c:v>
                </c:pt>
                <c:pt idx="2530">
                  <c:v>17.693000000000001</c:v>
                </c:pt>
                <c:pt idx="2531">
                  <c:v>17.751999999999999</c:v>
                </c:pt>
                <c:pt idx="2532">
                  <c:v>17.814</c:v>
                </c:pt>
                <c:pt idx="2533">
                  <c:v>17.87</c:v>
                </c:pt>
                <c:pt idx="2534">
                  <c:v>17.917000000000002</c:v>
                </c:pt>
                <c:pt idx="2535">
                  <c:v>17.954000000000001</c:v>
                </c:pt>
                <c:pt idx="2536">
                  <c:v>17.984000000000002</c:v>
                </c:pt>
                <c:pt idx="2537">
                  <c:v>18.007000000000001</c:v>
                </c:pt>
                <c:pt idx="2538">
                  <c:v>18.026</c:v>
                </c:pt>
                <c:pt idx="2539">
                  <c:v>18.04</c:v>
                </c:pt>
                <c:pt idx="2540">
                  <c:v>18.050999999999998</c:v>
                </c:pt>
                <c:pt idx="2541">
                  <c:v>18.059000000000001</c:v>
                </c:pt>
                <c:pt idx="2542">
                  <c:v>18.065999999999999</c:v>
                </c:pt>
                <c:pt idx="2543">
                  <c:v>18.09</c:v>
                </c:pt>
                <c:pt idx="2544">
                  <c:v>18.143999999999998</c:v>
                </c:pt>
                <c:pt idx="2545">
                  <c:v>18.222999999999999</c:v>
                </c:pt>
                <c:pt idx="2546">
                  <c:v>18.311</c:v>
                </c:pt>
                <c:pt idx="2547">
                  <c:v>18.393999999999998</c:v>
                </c:pt>
                <c:pt idx="2548">
                  <c:v>18.463000000000001</c:v>
                </c:pt>
                <c:pt idx="2549">
                  <c:v>18.521000000000001</c:v>
                </c:pt>
                <c:pt idx="2550">
                  <c:v>18.576000000000001</c:v>
                </c:pt>
                <c:pt idx="2551">
                  <c:v>18.626999999999999</c:v>
                </c:pt>
                <c:pt idx="2552">
                  <c:v>18.683</c:v>
                </c:pt>
                <c:pt idx="2553">
                  <c:v>18.748999999999999</c:v>
                </c:pt>
                <c:pt idx="2554">
                  <c:v>18.824999999999999</c:v>
                </c:pt>
                <c:pt idx="2555">
                  <c:v>18.899999999999999</c:v>
                </c:pt>
                <c:pt idx="2556">
                  <c:v>18.971</c:v>
                </c:pt>
                <c:pt idx="2557">
                  <c:v>19.04</c:v>
                </c:pt>
                <c:pt idx="2558">
                  <c:v>19.100999999999999</c:v>
                </c:pt>
                <c:pt idx="2559">
                  <c:v>19.148</c:v>
                </c:pt>
                <c:pt idx="2560">
                  <c:v>19.186</c:v>
                </c:pt>
                <c:pt idx="2561">
                  <c:v>19.222000000000001</c:v>
                </c:pt>
                <c:pt idx="2562">
                  <c:v>19.262</c:v>
                </c:pt>
                <c:pt idx="2563">
                  <c:v>19.314</c:v>
                </c:pt>
                <c:pt idx="2564">
                  <c:v>19.385000000000002</c:v>
                </c:pt>
                <c:pt idx="2565">
                  <c:v>19.466999999999999</c:v>
                </c:pt>
                <c:pt idx="2566">
                  <c:v>19.553000000000001</c:v>
                </c:pt>
                <c:pt idx="2567">
                  <c:v>19.646000000000001</c:v>
                </c:pt>
                <c:pt idx="2568">
                  <c:v>19.742999999999999</c:v>
                </c:pt>
                <c:pt idx="2569">
                  <c:v>19.841000000000001</c:v>
                </c:pt>
                <c:pt idx="2570">
                  <c:v>19.928000000000001</c:v>
                </c:pt>
                <c:pt idx="2571">
                  <c:v>20.001000000000001</c:v>
                </c:pt>
                <c:pt idx="2572">
                  <c:v>20.065000000000001</c:v>
                </c:pt>
                <c:pt idx="2573">
                  <c:v>20.116</c:v>
                </c:pt>
                <c:pt idx="2574">
                  <c:v>20.157</c:v>
                </c:pt>
                <c:pt idx="2575">
                  <c:v>20.189</c:v>
                </c:pt>
                <c:pt idx="2576">
                  <c:v>20.210999999999999</c:v>
                </c:pt>
                <c:pt idx="2577">
                  <c:v>20.221</c:v>
                </c:pt>
                <c:pt idx="2578">
                  <c:v>20.222999999999999</c:v>
                </c:pt>
                <c:pt idx="2579">
                  <c:v>20.224</c:v>
                </c:pt>
                <c:pt idx="2580">
                  <c:v>20.219000000000001</c:v>
                </c:pt>
                <c:pt idx="2581">
                  <c:v>20.213999999999999</c:v>
                </c:pt>
                <c:pt idx="2582">
                  <c:v>20.207000000000001</c:v>
                </c:pt>
                <c:pt idx="2583">
                  <c:v>20.201000000000001</c:v>
                </c:pt>
                <c:pt idx="2584">
                  <c:v>20.196999999999999</c:v>
                </c:pt>
                <c:pt idx="2585">
                  <c:v>20.190999999999999</c:v>
                </c:pt>
                <c:pt idx="2586">
                  <c:v>20.18</c:v>
                </c:pt>
                <c:pt idx="2587">
                  <c:v>20.167999999999999</c:v>
                </c:pt>
                <c:pt idx="2588">
                  <c:v>20.148</c:v>
                </c:pt>
                <c:pt idx="2589">
                  <c:v>20.122</c:v>
                </c:pt>
                <c:pt idx="2590">
                  <c:v>20.087</c:v>
                </c:pt>
                <c:pt idx="2591">
                  <c:v>20.053000000000001</c:v>
                </c:pt>
                <c:pt idx="2592">
                  <c:v>20.02</c:v>
                </c:pt>
                <c:pt idx="2593">
                  <c:v>19.989000000000001</c:v>
                </c:pt>
                <c:pt idx="2594">
                  <c:v>19.96</c:v>
                </c:pt>
                <c:pt idx="2595">
                  <c:v>19.93</c:v>
                </c:pt>
                <c:pt idx="2596">
                  <c:v>19.911000000000001</c:v>
                </c:pt>
                <c:pt idx="2597">
                  <c:v>19.893000000000001</c:v>
                </c:pt>
                <c:pt idx="2598">
                  <c:v>19.879000000000001</c:v>
                </c:pt>
                <c:pt idx="2599">
                  <c:v>19.863</c:v>
                </c:pt>
                <c:pt idx="2600">
                  <c:v>19.850999999999999</c:v>
                </c:pt>
                <c:pt idx="2601">
                  <c:v>19.841999999999999</c:v>
                </c:pt>
                <c:pt idx="2602">
                  <c:v>19.832000000000001</c:v>
                </c:pt>
                <c:pt idx="2603">
                  <c:v>19.826000000000001</c:v>
                </c:pt>
                <c:pt idx="2604">
                  <c:v>19.829000000000001</c:v>
                </c:pt>
                <c:pt idx="2605">
                  <c:v>19.837</c:v>
                </c:pt>
                <c:pt idx="2606">
                  <c:v>19.841999999999999</c:v>
                </c:pt>
                <c:pt idx="2607">
                  <c:v>19.849</c:v>
                </c:pt>
                <c:pt idx="2608">
                  <c:v>19.853999999999999</c:v>
                </c:pt>
                <c:pt idx="2609">
                  <c:v>19.861000000000001</c:v>
                </c:pt>
                <c:pt idx="2610">
                  <c:v>19.869</c:v>
                </c:pt>
                <c:pt idx="2611">
                  <c:v>19.887</c:v>
                </c:pt>
                <c:pt idx="2612">
                  <c:v>19.911000000000001</c:v>
                </c:pt>
                <c:pt idx="2613">
                  <c:v>19.943999999999999</c:v>
                </c:pt>
                <c:pt idx="2614">
                  <c:v>19.983000000000001</c:v>
                </c:pt>
                <c:pt idx="2615">
                  <c:v>20.023</c:v>
                </c:pt>
                <c:pt idx="2616">
                  <c:v>20.062000000000001</c:v>
                </c:pt>
                <c:pt idx="2617">
                  <c:v>20.100999999999999</c:v>
                </c:pt>
                <c:pt idx="2618">
                  <c:v>20.140999999999998</c:v>
                </c:pt>
                <c:pt idx="2619">
                  <c:v>20.172999999999998</c:v>
                </c:pt>
                <c:pt idx="2620">
                  <c:v>20.204000000000001</c:v>
                </c:pt>
                <c:pt idx="2621">
                  <c:v>20.228000000000002</c:v>
                </c:pt>
                <c:pt idx="2622">
                  <c:v>20.241</c:v>
                </c:pt>
                <c:pt idx="2623">
                  <c:v>20.248999999999999</c:v>
                </c:pt>
                <c:pt idx="2624">
                  <c:v>20.257999999999999</c:v>
                </c:pt>
                <c:pt idx="2625">
                  <c:v>20.268000000000001</c:v>
                </c:pt>
                <c:pt idx="2626">
                  <c:v>20.277000000000001</c:v>
                </c:pt>
                <c:pt idx="2627">
                  <c:v>20.283999999999999</c:v>
                </c:pt>
                <c:pt idx="2628">
                  <c:v>20.29</c:v>
                </c:pt>
                <c:pt idx="2629">
                  <c:v>20.29</c:v>
                </c:pt>
                <c:pt idx="2630">
                  <c:v>20.291</c:v>
                </c:pt>
                <c:pt idx="2631">
                  <c:v>20.285</c:v>
                </c:pt>
                <c:pt idx="2632">
                  <c:v>20.283000000000001</c:v>
                </c:pt>
                <c:pt idx="2633">
                  <c:v>20.283000000000001</c:v>
                </c:pt>
                <c:pt idx="2634">
                  <c:v>20.279</c:v>
                </c:pt>
                <c:pt idx="2635">
                  <c:v>20.268000000000001</c:v>
                </c:pt>
                <c:pt idx="2636">
                  <c:v>20.259</c:v>
                </c:pt>
                <c:pt idx="2637">
                  <c:v>20.25</c:v>
                </c:pt>
                <c:pt idx="2638">
                  <c:v>20.236000000000001</c:v>
                </c:pt>
                <c:pt idx="2639">
                  <c:v>20.222999999999999</c:v>
                </c:pt>
                <c:pt idx="2640">
                  <c:v>20.21</c:v>
                </c:pt>
                <c:pt idx="2641">
                  <c:v>20.196000000000002</c:v>
                </c:pt>
                <c:pt idx="2642">
                  <c:v>20.184000000000001</c:v>
                </c:pt>
                <c:pt idx="2643">
                  <c:v>20.170999999999999</c:v>
                </c:pt>
                <c:pt idx="2644">
                  <c:v>20.157</c:v>
                </c:pt>
                <c:pt idx="2645">
                  <c:v>20.14</c:v>
                </c:pt>
                <c:pt idx="2646">
                  <c:v>20.120999999999999</c:v>
                </c:pt>
                <c:pt idx="2647">
                  <c:v>20.103000000000002</c:v>
                </c:pt>
                <c:pt idx="2648">
                  <c:v>20.085000000000001</c:v>
                </c:pt>
                <c:pt idx="2649">
                  <c:v>20.064</c:v>
                </c:pt>
                <c:pt idx="2650">
                  <c:v>20.047999999999998</c:v>
                </c:pt>
                <c:pt idx="2651">
                  <c:v>20.036000000000001</c:v>
                </c:pt>
                <c:pt idx="2652">
                  <c:v>20.016999999999999</c:v>
                </c:pt>
                <c:pt idx="2653">
                  <c:v>19.998000000000001</c:v>
                </c:pt>
                <c:pt idx="2654">
                  <c:v>19.98</c:v>
                </c:pt>
                <c:pt idx="2655">
                  <c:v>19.963000000000001</c:v>
                </c:pt>
                <c:pt idx="2656">
                  <c:v>19.95</c:v>
                </c:pt>
                <c:pt idx="2657">
                  <c:v>19.934999999999999</c:v>
                </c:pt>
                <c:pt idx="2658">
                  <c:v>19.925000000000001</c:v>
                </c:pt>
                <c:pt idx="2659">
                  <c:v>19.920000000000002</c:v>
                </c:pt>
                <c:pt idx="2660">
                  <c:v>19.920999999999999</c:v>
                </c:pt>
                <c:pt idx="2661">
                  <c:v>19.920999999999999</c:v>
                </c:pt>
                <c:pt idx="2662">
                  <c:v>19.920999999999999</c:v>
                </c:pt>
                <c:pt idx="2663">
                  <c:v>19.920999999999999</c:v>
                </c:pt>
                <c:pt idx="2664">
                  <c:v>19.920999999999999</c:v>
                </c:pt>
                <c:pt idx="2665">
                  <c:v>19.920999999999999</c:v>
                </c:pt>
                <c:pt idx="2666">
                  <c:v>19.923999999999999</c:v>
                </c:pt>
                <c:pt idx="2667">
                  <c:v>19.933</c:v>
                </c:pt>
                <c:pt idx="2668">
                  <c:v>19.943999999999999</c:v>
                </c:pt>
                <c:pt idx="2669">
                  <c:v>19.960999999999999</c:v>
                </c:pt>
                <c:pt idx="2670">
                  <c:v>19.98</c:v>
                </c:pt>
                <c:pt idx="2671">
                  <c:v>19.998999999999999</c:v>
                </c:pt>
                <c:pt idx="2672">
                  <c:v>20.021999999999998</c:v>
                </c:pt>
                <c:pt idx="2673">
                  <c:v>20.042999999999999</c:v>
                </c:pt>
                <c:pt idx="2674">
                  <c:v>20.068999999999999</c:v>
                </c:pt>
                <c:pt idx="2675">
                  <c:v>20.097000000000001</c:v>
                </c:pt>
                <c:pt idx="2676">
                  <c:v>20.126999999999999</c:v>
                </c:pt>
                <c:pt idx="2677">
                  <c:v>20.158000000000001</c:v>
                </c:pt>
                <c:pt idx="2678">
                  <c:v>20.183</c:v>
                </c:pt>
                <c:pt idx="2679">
                  <c:v>20.207000000000001</c:v>
                </c:pt>
                <c:pt idx="2680">
                  <c:v>20.231000000000002</c:v>
                </c:pt>
                <c:pt idx="2681">
                  <c:v>20.259</c:v>
                </c:pt>
                <c:pt idx="2682">
                  <c:v>20.291</c:v>
                </c:pt>
                <c:pt idx="2683">
                  <c:v>20.326000000000001</c:v>
                </c:pt>
                <c:pt idx="2684">
                  <c:v>20.356000000000002</c:v>
                </c:pt>
                <c:pt idx="2685">
                  <c:v>20.385000000000002</c:v>
                </c:pt>
                <c:pt idx="2686">
                  <c:v>20.414999999999999</c:v>
                </c:pt>
                <c:pt idx="2687">
                  <c:v>20.446000000000002</c:v>
                </c:pt>
                <c:pt idx="2688">
                  <c:v>20.481000000000002</c:v>
                </c:pt>
                <c:pt idx="2689">
                  <c:v>20.513999999999999</c:v>
                </c:pt>
                <c:pt idx="2690">
                  <c:v>20.545999999999999</c:v>
                </c:pt>
                <c:pt idx="2691">
                  <c:v>20.573</c:v>
                </c:pt>
                <c:pt idx="2692">
                  <c:v>20.599</c:v>
                </c:pt>
                <c:pt idx="2693">
                  <c:v>20.623000000000001</c:v>
                </c:pt>
                <c:pt idx="2694">
                  <c:v>20.649000000000001</c:v>
                </c:pt>
                <c:pt idx="2695">
                  <c:v>20.672999999999998</c:v>
                </c:pt>
                <c:pt idx="2696">
                  <c:v>20.696999999999999</c:v>
                </c:pt>
                <c:pt idx="2697">
                  <c:v>20.719000000000001</c:v>
                </c:pt>
                <c:pt idx="2698">
                  <c:v>20.74</c:v>
                </c:pt>
                <c:pt idx="2699">
                  <c:v>20.762</c:v>
                </c:pt>
                <c:pt idx="2700">
                  <c:v>20.786000000000001</c:v>
                </c:pt>
                <c:pt idx="2701">
                  <c:v>20.812000000000001</c:v>
                </c:pt>
                <c:pt idx="2702">
                  <c:v>20.835999999999999</c:v>
                </c:pt>
                <c:pt idx="2703">
                  <c:v>20.853000000000002</c:v>
                </c:pt>
                <c:pt idx="2704">
                  <c:v>20.864000000000001</c:v>
                </c:pt>
                <c:pt idx="2705">
                  <c:v>20.869</c:v>
                </c:pt>
                <c:pt idx="2706">
                  <c:v>20.864000000000001</c:v>
                </c:pt>
                <c:pt idx="2707">
                  <c:v>20.853999999999999</c:v>
                </c:pt>
                <c:pt idx="2708">
                  <c:v>20.841000000000001</c:v>
                </c:pt>
                <c:pt idx="2709">
                  <c:v>20.827999999999999</c:v>
                </c:pt>
                <c:pt idx="2710">
                  <c:v>20.817</c:v>
                </c:pt>
                <c:pt idx="2711">
                  <c:v>20.809000000000001</c:v>
                </c:pt>
                <c:pt idx="2712">
                  <c:v>20.802</c:v>
                </c:pt>
                <c:pt idx="2713">
                  <c:v>20.794</c:v>
                </c:pt>
                <c:pt idx="2714">
                  <c:v>20.783000000000001</c:v>
                </c:pt>
                <c:pt idx="2715">
                  <c:v>20.766999999999999</c:v>
                </c:pt>
                <c:pt idx="2716">
                  <c:v>20.745999999999999</c:v>
                </c:pt>
                <c:pt idx="2717">
                  <c:v>20.725999999999999</c:v>
                </c:pt>
                <c:pt idx="2718">
                  <c:v>20.699000000000002</c:v>
                </c:pt>
                <c:pt idx="2719">
                  <c:v>20.672999999999998</c:v>
                </c:pt>
                <c:pt idx="2720">
                  <c:v>20.643000000000001</c:v>
                </c:pt>
                <c:pt idx="2721">
                  <c:v>20.614000000000001</c:v>
                </c:pt>
                <c:pt idx="2722">
                  <c:v>20.591000000000001</c:v>
                </c:pt>
                <c:pt idx="2723">
                  <c:v>20.568000000000001</c:v>
                </c:pt>
                <c:pt idx="2724">
                  <c:v>20.547000000000001</c:v>
                </c:pt>
                <c:pt idx="2725">
                  <c:v>20.532</c:v>
                </c:pt>
                <c:pt idx="2726">
                  <c:v>20.516999999999999</c:v>
                </c:pt>
                <c:pt idx="2727">
                  <c:v>20.504999999999999</c:v>
                </c:pt>
                <c:pt idx="2728">
                  <c:v>20.495999999999999</c:v>
                </c:pt>
                <c:pt idx="2729">
                  <c:v>20.488</c:v>
                </c:pt>
                <c:pt idx="2730">
                  <c:v>20.478999999999999</c:v>
                </c:pt>
                <c:pt idx="2731">
                  <c:v>20.469000000000001</c:v>
                </c:pt>
                <c:pt idx="2732">
                  <c:v>20.46</c:v>
                </c:pt>
                <c:pt idx="2733">
                  <c:v>20.452000000000002</c:v>
                </c:pt>
                <c:pt idx="2734">
                  <c:v>20.443999999999999</c:v>
                </c:pt>
                <c:pt idx="2735">
                  <c:v>20.446999999999999</c:v>
                </c:pt>
                <c:pt idx="2736">
                  <c:v>20.456</c:v>
                </c:pt>
                <c:pt idx="2737">
                  <c:v>20.472999999999999</c:v>
                </c:pt>
                <c:pt idx="2738">
                  <c:v>20.495999999999999</c:v>
                </c:pt>
                <c:pt idx="2739">
                  <c:v>20.521999999999998</c:v>
                </c:pt>
                <c:pt idx="2740">
                  <c:v>20.550999999999998</c:v>
                </c:pt>
                <c:pt idx="2741">
                  <c:v>20.582000000000001</c:v>
                </c:pt>
                <c:pt idx="2742">
                  <c:v>20.61</c:v>
                </c:pt>
                <c:pt idx="2743">
                  <c:v>20.635999999999999</c:v>
                </c:pt>
                <c:pt idx="2744">
                  <c:v>20.664999999999999</c:v>
                </c:pt>
                <c:pt idx="2745">
                  <c:v>20.693999999999999</c:v>
                </c:pt>
                <c:pt idx="2746">
                  <c:v>20.718</c:v>
                </c:pt>
                <c:pt idx="2747">
                  <c:v>20.745000000000001</c:v>
                </c:pt>
                <c:pt idx="2748">
                  <c:v>20.765000000000001</c:v>
                </c:pt>
                <c:pt idx="2749">
                  <c:v>20.777999999999999</c:v>
                </c:pt>
                <c:pt idx="2750">
                  <c:v>20.786000000000001</c:v>
                </c:pt>
                <c:pt idx="2751">
                  <c:v>20.786999999999999</c:v>
                </c:pt>
                <c:pt idx="2752">
                  <c:v>20.780999999999999</c:v>
                </c:pt>
                <c:pt idx="2753">
                  <c:v>20.771000000000001</c:v>
                </c:pt>
                <c:pt idx="2754">
                  <c:v>20.756</c:v>
                </c:pt>
                <c:pt idx="2755">
                  <c:v>20.734999999999999</c:v>
                </c:pt>
                <c:pt idx="2756">
                  <c:v>20.716999999999999</c:v>
                </c:pt>
                <c:pt idx="2757">
                  <c:v>20.692</c:v>
                </c:pt>
                <c:pt idx="2758">
                  <c:v>20.66</c:v>
                </c:pt>
                <c:pt idx="2759">
                  <c:v>20.626000000000001</c:v>
                </c:pt>
                <c:pt idx="2760">
                  <c:v>20.587</c:v>
                </c:pt>
                <c:pt idx="2761">
                  <c:v>20.545999999999999</c:v>
                </c:pt>
                <c:pt idx="2762">
                  <c:v>20.498999999999999</c:v>
                </c:pt>
                <c:pt idx="2763">
                  <c:v>20.456</c:v>
                </c:pt>
                <c:pt idx="2764">
                  <c:v>20.428000000000001</c:v>
                </c:pt>
                <c:pt idx="2765">
                  <c:v>20.417999999999999</c:v>
                </c:pt>
                <c:pt idx="2766">
                  <c:v>20.423999999999999</c:v>
                </c:pt>
                <c:pt idx="2767">
                  <c:v>20.446999999999999</c:v>
                </c:pt>
                <c:pt idx="2768">
                  <c:v>20.478000000000002</c:v>
                </c:pt>
                <c:pt idx="2769">
                  <c:v>20.510999999999999</c:v>
                </c:pt>
                <c:pt idx="2770">
                  <c:v>20.542999999999999</c:v>
                </c:pt>
                <c:pt idx="2771">
                  <c:v>20.562000000000001</c:v>
                </c:pt>
                <c:pt idx="2772">
                  <c:v>20.573</c:v>
                </c:pt>
                <c:pt idx="2773">
                  <c:v>20.579000000000001</c:v>
                </c:pt>
                <c:pt idx="2774">
                  <c:v>20.577999999999999</c:v>
                </c:pt>
                <c:pt idx="2775">
                  <c:v>20.588000000000001</c:v>
                </c:pt>
                <c:pt idx="2776">
                  <c:v>20.606999999999999</c:v>
                </c:pt>
                <c:pt idx="2777">
                  <c:v>20.635999999999999</c:v>
                </c:pt>
                <c:pt idx="2778">
                  <c:v>20.670999999999999</c:v>
                </c:pt>
                <c:pt idx="2779">
                  <c:v>20.712</c:v>
                </c:pt>
                <c:pt idx="2780">
                  <c:v>20.756</c:v>
                </c:pt>
                <c:pt idx="2781">
                  <c:v>20.802</c:v>
                </c:pt>
                <c:pt idx="2782">
                  <c:v>20.84</c:v>
                </c:pt>
                <c:pt idx="2783">
                  <c:v>20.876000000000001</c:v>
                </c:pt>
                <c:pt idx="2784">
                  <c:v>20.907</c:v>
                </c:pt>
                <c:pt idx="2785">
                  <c:v>20.93</c:v>
                </c:pt>
                <c:pt idx="2786">
                  <c:v>20.945</c:v>
                </c:pt>
                <c:pt idx="2787">
                  <c:v>20.959</c:v>
                </c:pt>
                <c:pt idx="2788">
                  <c:v>20.977</c:v>
                </c:pt>
                <c:pt idx="2789">
                  <c:v>20.995999999999999</c:v>
                </c:pt>
                <c:pt idx="2790">
                  <c:v>21.012</c:v>
                </c:pt>
                <c:pt idx="2791">
                  <c:v>21.021000000000001</c:v>
                </c:pt>
                <c:pt idx="2792">
                  <c:v>21.027000000000001</c:v>
                </c:pt>
                <c:pt idx="2793">
                  <c:v>21.026</c:v>
                </c:pt>
                <c:pt idx="2794">
                  <c:v>21.018000000000001</c:v>
                </c:pt>
                <c:pt idx="2795">
                  <c:v>21.004999999999999</c:v>
                </c:pt>
                <c:pt idx="2796">
                  <c:v>20.986000000000001</c:v>
                </c:pt>
                <c:pt idx="2797">
                  <c:v>20.960999999999999</c:v>
                </c:pt>
                <c:pt idx="2798">
                  <c:v>20.927</c:v>
                </c:pt>
                <c:pt idx="2799">
                  <c:v>20.881</c:v>
                </c:pt>
                <c:pt idx="2800">
                  <c:v>20.829000000000001</c:v>
                </c:pt>
                <c:pt idx="2801">
                  <c:v>20.776</c:v>
                </c:pt>
                <c:pt idx="2802">
                  <c:v>20.722999999999999</c:v>
                </c:pt>
                <c:pt idx="2803">
                  <c:v>20.667999999999999</c:v>
                </c:pt>
                <c:pt idx="2804">
                  <c:v>20.611999999999998</c:v>
                </c:pt>
                <c:pt idx="2805">
                  <c:v>20.558</c:v>
                </c:pt>
                <c:pt idx="2806">
                  <c:v>20.5</c:v>
                </c:pt>
                <c:pt idx="2807">
                  <c:v>20.434000000000001</c:v>
                </c:pt>
                <c:pt idx="2808">
                  <c:v>20.37</c:v>
                </c:pt>
                <c:pt idx="2809">
                  <c:v>20.315999999999999</c:v>
                </c:pt>
                <c:pt idx="2810">
                  <c:v>20.260999999999999</c:v>
                </c:pt>
                <c:pt idx="2811">
                  <c:v>20.206</c:v>
                </c:pt>
                <c:pt idx="2812">
                  <c:v>20.158999999999999</c:v>
                </c:pt>
                <c:pt idx="2813">
                  <c:v>20.114999999999998</c:v>
                </c:pt>
                <c:pt idx="2814">
                  <c:v>20.081</c:v>
                </c:pt>
                <c:pt idx="2815">
                  <c:v>20.048999999999999</c:v>
                </c:pt>
                <c:pt idx="2816">
                  <c:v>20.016999999999999</c:v>
                </c:pt>
                <c:pt idx="2817">
                  <c:v>19.986000000000001</c:v>
                </c:pt>
                <c:pt idx="2818">
                  <c:v>19.960999999999999</c:v>
                </c:pt>
                <c:pt idx="2819">
                  <c:v>19.946999999999999</c:v>
                </c:pt>
                <c:pt idx="2820">
                  <c:v>19.942</c:v>
                </c:pt>
                <c:pt idx="2821">
                  <c:v>19.95</c:v>
                </c:pt>
                <c:pt idx="2822">
                  <c:v>19.963000000000001</c:v>
                </c:pt>
                <c:pt idx="2823">
                  <c:v>19.981000000000002</c:v>
                </c:pt>
                <c:pt idx="2824">
                  <c:v>20.004000000000001</c:v>
                </c:pt>
                <c:pt idx="2825">
                  <c:v>20.027999999999999</c:v>
                </c:pt>
                <c:pt idx="2826">
                  <c:v>20.058</c:v>
                </c:pt>
                <c:pt idx="2827">
                  <c:v>20.097999999999999</c:v>
                </c:pt>
                <c:pt idx="2828">
                  <c:v>20.141999999999999</c:v>
                </c:pt>
                <c:pt idx="2829">
                  <c:v>20.184999999999999</c:v>
                </c:pt>
                <c:pt idx="2830">
                  <c:v>20.234000000000002</c:v>
                </c:pt>
                <c:pt idx="2831">
                  <c:v>20.291</c:v>
                </c:pt>
                <c:pt idx="2832">
                  <c:v>20.347999999999999</c:v>
                </c:pt>
                <c:pt idx="2833">
                  <c:v>20.401</c:v>
                </c:pt>
                <c:pt idx="2834">
                  <c:v>20.451000000000001</c:v>
                </c:pt>
                <c:pt idx="2835">
                  <c:v>20.501999999999999</c:v>
                </c:pt>
                <c:pt idx="2836">
                  <c:v>20.552</c:v>
                </c:pt>
                <c:pt idx="2837">
                  <c:v>20.6</c:v>
                </c:pt>
                <c:pt idx="2838">
                  <c:v>20.637</c:v>
                </c:pt>
                <c:pt idx="2839">
                  <c:v>20.667999999999999</c:v>
                </c:pt>
                <c:pt idx="2840">
                  <c:v>20.696000000000002</c:v>
                </c:pt>
                <c:pt idx="2841">
                  <c:v>20.725000000000001</c:v>
                </c:pt>
                <c:pt idx="2842">
                  <c:v>20.754000000000001</c:v>
                </c:pt>
                <c:pt idx="2843">
                  <c:v>20.78</c:v>
                </c:pt>
                <c:pt idx="2844">
                  <c:v>20.798999999999999</c:v>
                </c:pt>
                <c:pt idx="2845">
                  <c:v>20.814</c:v>
                </c:pt>
                <c:pt idx="2846">
                  <c:v>20.832000000000001</c:v>
                </c:pt>
                <c:pt idx="2847">
                  <c:v>20.855</c:v>
                </c:pt>
                <c:pt idx="2848">
                  <c:v>20.873000000000001</c:v>
                </c:pt>
                <c:pt idx="2849">
                  <c:v>20.882999999999999</c:v>
                </c:pt>
                <c:pt idx="2850">
                  <c:v>20.888999999999999</c:v>
                </c:pt>
                <c:pt idx="2851">
                  <c:v>20.89</c:v>
                </c:pt>
                <c:pt idx="2852">
                  <c:v>20.879000000000001</c:v>
                </c:pt>
                <c:pt idx="2853">
                  <c:v>20.861999999999998</c:v>
                </c:pt>
                <c:pt idx="2854">
                  <c:v>20.846</c:v>
                </c:pt>
                <c:pt idx="2855">
                  <c:v>20.826000000000001</c:v>
                </c:pt>
                <c:pt idx="2856">
                  <c:v>20.805</c:v>
                </c:pt>
                <c:pt idx="2857">
                  <c:v>20.783000000000001</c:v>
                </c:pt>
                <c:pt idx="2858">
                  <c:v>20.763999999999999</c:v>
                </c:pt>
                <c:pt idx="2859">
                  <c:v>20.742000000000001</c:v>
                </c:pt>
                <c:pt idx="2860">
                  <c:v>20.716000000000001</c:v>
                </c:pt>
                <c:pt idx="2861">
                  <c:v>20.687999999999999</c:v>
                </c:pt>
                <c:pt idx="2862">
                  <c:v>20.658999999999999</c:v>
                </c:pt>
                <c:pt idx="2863">
                  <c:v>20.63</c:v>
                </c:pt>
                <c:pt idx="2864">
                  <c:v>20.606000000000002</c:v>
                </c:pt>
                <c:pt idx="2865">
                  <c:v>20.581</c:v>
                </c:pt>
                <c:pt idx="2866">
                  <c:v>20.561</c:v>
                </c:pt>
                <c:pt idx="2867">
                  <c:v>20.54</c:v>
                </c:pt>
                <c:pt idx="2868">
                  <c:v>20.518999999999998</c:v>
                </c:pt>
                <c:pt idx="2869">
                  <c:v>20.498999999999999</c:v>
                </c:pt>
                <c:pt idx="2870">
                  <c:v>20.478999999999999</c:v>
                </c:pt>
                <c:pt idx="2871">
                  <c:v>20.460999999999999</c:v>
                </c:pt>
                <c:pt idx="2872">
                  <c:v>20.449000000000002</c:v>
                </c:pt>
                <c:pt idx="2873">
                  <c:v>20.434999999999999</c:v>
                </c:pt>
                <c:pt idx="2874">
                  <c:v>20.419</c:v>
                </c:pt>
                <c:pt idx="2875">
                  <c:v>20.405999999999999</c:v>
                </c:pt>
                <c:pt idx="2876">
                  <c:v>20.398</c:v>
                </c:pt>
                <c:pt idx="2877">
                  <c:v>20.396000000000001</c:v>
                </c:pt>
                <c:pt idx="2878">
                  <c:v>20.396999999999998</c:v>
                </c:pt>
                <c:pt idx="2879">
                  <c:v>20.401</c:v>
                </c:pt>
                <c:pt idx="2880">
                  <c:v>20.404</c:v>
                </c:pt>
                <c:pt idx="2881">
                  <c:v>20.407</c:v>
                </c:pt>
                <c:pt idx="2882">
                  <c:v>20.417999999999999</c:v>
                </c:pt>
                <c:pt idx="2883">
                  <c:v>20.425000000000001</c:v>
                </c:pt>
                <c:pt idx="2884">
                  <c:v>20.434000000000001</c:v>
                </c:pt>
                <c:pt idx="2885">
                  <c:v>20.443000000000001</c:v>
                </c:pt>
                <c:pt idx="2886">
                  <c:v>20.452000000000002</c:v>
                </c:pt>
                <c:pt idx="2887">
                  <c:v>20.457999999999998</c:v>
                </c:pt>
                <c:pt idx="2888">
                  <c:v>20.459</c:v>
                </c:pt>
                <c:pt idx="2889">
                  <c:v>20.463999999999999</c:v>
                </c:pt>
                <c:pt idx="2890">
                  <c:v>20.471</c:v>
                </c:pt>
                <c:pt idx="2891">
                  <c:v>20.478999999999999</c:v>
                </c:pt>
                <c:pt idx="2892">
                  <c:v>20.492000000000001</c:v>
                </c:pt>
                <c:pt idx="2893">
                  <c:v>20.501999999999999</c:v>
                </c:pt>
                <c:pt idx="2894">
                  <c:v>20.513000000000002</c:v>
                </c:pt>
                <c:pt idx="2895">
                  <c:v>20.523</c:v>
                </c:pt>
                <c:pt idx="2896">
                  <c:v>20.529</c:v>
                </c:pt>
                <c:pt idx="2897">
                  <c:v>20.533999999999999</c:v>
                </c:pt>
                <c:pt idx="2898">
                  <c:v>20.538</c:v>
                </c:pt>
                <c:pt idx="2899">
                  <c:v>20.547000000000001</c:v>
                </c:pt>
                <c:pt idx="2900">
                  <c:v>20.558</c:v>
                </c:pt>
                <c:pt idx="2901">
                  <c:v>20.57</c:v>
                </c:pt>
                <c:pt idx="2902">
                  <c:v>20.576000000000001</c:v>
                </c:pt>
                <c:pt idx="2903">
                  <c:v>20.581</c:v>
                </c:pt>
                <c:pt idx="2904">
                  <c:v>20.581</c:v>
                </c:pt>
                <c:pt idx="2905">
                  <c:v>20.577000000000002</c:v>
                </c:pt>
                <c:pt idx="2906">
                  <c:v>20.574999999999999</c:v>
                </c:pt>
                <c:pt idx="2907">
                  <c:v>20.57</c:v>
                </c:pt>
                <c:pt idx="2908">
                  <c:v>20.568999999999999</c:v>
                </c:pt>
                <c:pt idx="2909">
                  <c:v>20.565999999999999</c:v>
                </c:pt>
                <c:pt idx="2910">
                  <c:v>20.568000000000001</c:v>
                </c:pt>
                <c:pt idx="2911">
                  <c:v>20.57</c:v>
                </c:pt>
                <c:pt idx="2912">
                  <c:v>20.577999999999999</c:v>
                </c:pt>
                <c:pt idx="2913">
                  <c:v>20.59</c:v>
                </c:pt>
                <c:pt idx="2914">
                  <c:v>20.600999999999999</c:v>
                </c:pt>
                <c:pt idx="2915">
                  <c:v>20.611999999999998</c:v>
                </c:pt>
                <c:pt idx="2916">
                  <c:v>20.616</c:v>
                </c:pt>
                <c:pt idx="2917">
                  <c:v>20.617000000000001</c:v>
                </c:pt>
                <c:pt idx="2918">
                  <c:v>20.623000000000001</c:v>
                </c:pt>
                <c:pt idx="2919">
                  <c:v>20.631</c:v>
                </c:pt>
                <c:pt idx="2920">
                  <c:v>20.643000000000001</c:v>
                </c:pt>
                <c:pt idx="2921">
                  <c:v>20.661999999999999</c:v>
                </c:pt>
                <c:pt idx="2922">
                  <c:v>20.693000000000001</c:v>
                </c:pt>
                <c:pt idx="2923">
                  <c:v>20.728999999999999</c:v>
                </c:pt>
                <c:pt idx="2924">
                  <c:v>20.765999999999998</c:v>
                </c:pt>
                <c:pt idx="2925">
                  <c:v>20.805</c:v>
                </c:pt>
                <c:pt idx="2926">
                  <c:v>20.861999999999998</c:v>
                </c:pt>
                <c:pt idx="2927">
                  <c:v>20.936</c:v>
                </c:pt>
                <c:pt idx="2928">
                  <c:v>21.007999999999999</c:v>
                </c:pt>
                <c:pt idx="2929">
                  <c:v>21.084</c:v>
                </c:pt>
                <c:pt idx="2930">
                  <c:v>21.151</c:v>
                </c:pt>
                <c:pt idx="2931">
                  <c:v>21.222000000000001</c:v>
                </c:pt>
                <c:pt idx="2932">
                  <c:v>21.297999999999998</c:v>
                </c:pt>
                <c:pt idx="2933">
                  <c:v>21.363</c:v>
                </c:pt>
                <c:pt idx="2934">
                  <c:v>21.420999999999999</c:v>
                </c:pt>
                <c:pt idx="2935">
                  <c:v>21.484999999999999</c:v>
                </c:pt>
                <c:pt idx="2936">
                  <c:v>21.550999999999998</c:v>
                </c:pt>
                <c:pt idx="2937">
                  <c:v>21.623000000000001</c:v>
                </c:pt>
                <c:pt idx="2938">
                  <c:v>21.712</c:v>
                </c:pt>
                <c:pt idx="2939">
                  <c:v>21.808</c:v>
                </c:pt>
                <c:pt idx="2940">
                  <c:v>21.917000000000002</c:v>
                </c:pt>
                <c:pt idx="2941">
                  <c:v>22.032</c:v>
                </c:pt>
                <c:pt idx="2942">
                  <c:v>22.155999999999999</c:v>
                </c:pt>
                <c:pt idx="2943">
                  <c:v>22.297999999999998</c:v>
                </c:pt>
                <c:pt idx="2944">
                  <c:v>22.452000000000002</c:v>
                </c:pt>
                <c:pt idx="2945">
                  <c:v>22.62</c:v>
                </c:pt>
                <c:pt idx="2946">
                  <c:v>22.783999999999999</c:v>
                </c:pt>
                <c:pt idx="2947">
                  <c:v>22.934999999999999</c:v>
                </c:pt>
                <c:pt idx="2948">
                  <c:v>23.08</c:v>
                </c:pt>
                <c:pt idx="2949">
                  <c:v>23.212</c:v>
                </c:pt>
                <c:pt idx="2950">
                  <c:v>23.338000000000001</c:v>
                </c:pt>
                <c:pt idx="2951">
                  <c:v>23.465</c:v>
                </c:pt>
                <c:pt idx="2952">
                  <c:v>23.596</c:v>
                </c:pt>
                <c:pt idx="2953">
                  <c:v>23.745000000000001</c:v>
                </c:pt>
                <c:pt idx="2954">
                  <c:v>23.905000000000001</c:v>
                </c:pt>
                <c:pt idx="2955">
                  <c:v>24.074000000000002</c:v>
                </c:pt>
                <c:pt idx="2956">
                  <c:v>24.241</c:v>
                </c:pt>
                <c:pt idx="2957">
                  <c:v>24.408000000000001</c:v>
                </c:pt>
                <c:pt idx="2958">
                  <c:v>24.568000000000001</c:v>
                </c:pt>
                <c:pt idx="2959">
                  <c:v>24.718</c:v>
                </c:pt>
                <c:pt idx="2960">
                  <c:v>24.867000000000001</c:v>
                </c:pt>
                <c:pt idx="2961">
                  <c:v>25.013999999999999</c:v>
                </c:pt>
                <c:pt idx="2962">
                  <c:v>25.17</c:v>
                </c:pt>
                <c:pt idx="2963">
                  <c:v>25.329000000000001</c:v>
                </c:pt>
                <c:pt idx="2964">
                  <c:v>25.48</c:v>
                </c:pt>
                <c:pt idx="2965">
                  <c:v>25.623000000000001</c:v>
                </c:pt>
                <c:pt idx="2966">
                  <c:v>25.763000000000002</c:v>
                </c:pt>
                <c:pt idx="2967">
                  <c:v>25.905999999999999</c:v>
                </c:pt>
                <c:pt idx="2968">
                  <c:v>26.05</c:v>
                </c:pt>
                <c:pt idx="2969">
                  <c:v>26.193000000000001</c:v>
                </c:pt>
                <c:pt idx="2970">
                  <c:v>26.338999999999999</c:v>
                </c:pt>
                <c:pt idx="2971">
                  <c:v>26.481999999999999</c:v>
                </c:pt>
                <c:pt idx="2972">
                  <c:v>26.617000000000001</c:v>
                </c:pt>
                <c:pt idx="2973">
                  <c:v>26.751000000000001</c:v>
                </c:pt>
                <c:pt idx="2974">
                  <c:v>26.882000000000001</c:v>
                </c:pt>
                <c:pt idx="2975">
                  <c:v>27.016999999999999</c:v>
                </c:pt>
                <c:pt idx="2976">
                  <c:v>27.138999999999999</c:v>
                </c:pt>
                <c:pt idx="2977">
                  <c:v>27.251999999999999</c:v>
                </c:pt>
                <c:pt idx="2978">
                  <c:v>27.364999999999998</c:v>
                </c:pt>
                <c:pt idx="2979">
                  <c:v>27.471</c:v>
                </c:pt>
                <c:pt idx="2980">
                  <c:v>27.573</c:v>
                </c:pt>
                <c:pt idx="2981">
                  <c:v>27.667999999999999</c:v>
                </c:pt>
                <c:pt idx="2982">
                  <c:v>27.76</c:v>
                </c:pt>
                <c:pt idx="2983">
                  <c:v>27.837</c:v>
                </c:pt>
                <c:pt idx="2984">
                  <c:v>27.902999999999999</c:v>
                </c:pt>
                <c:pt idx="2985">
                  <c:v>27.963000000000001</c:v>
                </c:pt>
                <c:pt idx="2986">
                  <c:v>28.007000000000001</c:v>
                </c:pt>
                <c:pt idx="2987">
                  <c:v>28.039000000000001</c:v>
                </c:pt>
                <c:pt idx="2988">
                  <c:v>28.065999999999999</c:v>
                </c:pt>
                <c:pt idx="2989">
                  <c:v>28.091999999999999</c:v>
                </c:pt>
                <c:pt idx="2990">
                  <c:v>28.119</c:v>
                </c:pt>
                <c:pt idx="2991">
                  <c:v>28.143000000000001</c:v>
                </c:pt>
                <c:pt idx="2992">
                  <c:v>28.167000000000002</c:v>
                </c:pt>
                <c:pt idx="2993">
                  <c:v>28.184000000000001</c:v>
                </c:pt>
                <c:pt idx="2994">
                  <c:v>28.196999999999999</c:v>
                </c:pt>
                <c:pt idx="2995">
                  <c:v>28.206</c:v>
                </c:pt>
                <c:pt idx="2996">
                  <c:v>28.207999999999998</c:v>
                </c:pt>
                <c:pt idx="2997">
                  <c:v>28.202999999999999</c:v>
                </c:pt>
                <c:pt idx="2998">
                  <c:v>28.195</c:v>
                </c:pt>
                <c:pt idx="2999">
                  <c:v>28.178999999999998</c:v>
                </c:pt>
                <c:pt idx="3000">
                  <c:v>28.155999999999999</c:v>
                </c:pt>
                <c:pt idx="3001">
                  <c:v>28.135999999999999</c:v>
                </c:pt>
                <c:pt idx="3002">
                  <c:v>28.117999999999999</c:v>
                </c:pt>
                <c:pt idx="3003">
                  <c:v>28.096</c:v>
                </c:pt>
                <c:pt idx="3004">
                  <c:v>28.074000000000002</c:v>
                </c:pt>
                <c:pt idx="3005">
                  <c:v>28.055</c:v>
                </c:pt>
                <c:pt idx="3006">
                  <c:v>28.035</c:v>
                </c:pt>
                <c:pt idx="3007">
                  <c:v>28.015999999999998</c:v>
                </c:pt>
                <c:pt idx="3008">
                  <c:v>27.998000000000001</c:v>
                </c:pt>
                <c:pt idx="3009">
                  <c:v>27.978000000000002</c:v>
                </c:pt>
                <c:pt idx="3010">
                  <c:v>27.96</c:v>
                </c:pt>
                <c:pt idx="3011">
                  <c:v>27.945</c:v>
                </c:pt>
                <c:pt idx="3012">
                  <c:v>27.934000000000001</c:v>
                </c:pt>
                <c:pt idx="3013">
                  <c:v>27.93</c:v>
                </c:pt>
                <c:pt idx="3014">
                  <c:v>27.927</c:v>
                </c:pt>
                <c:pt idx="3015">
                  <c:v>27.922999999999998</c:v>
                </c:pt>
                <c:pt idx="3016">
                  <c:v>27.920999999999999</c:v>
                </c:pt>
                <c:pt idx="3017">
                  <c:v>27.920999999999999</c:v>
                </c:pt>
                <c:pt idx="3018">
                  <c:v>27.916</c:v>
                </c:pt>
                <c:pt idx="3019">
                  <c:v>27.914000000000001</c:v>
                </c:pt>
                <c:pt idx="3020">
                  <c:v>27.911000000000001</c:v>
                </c:pt>
                <c:pt idx="3021">
                  <c:v>27.904</c:v>
                </c:pt>
                <c:pt idx="3022">
                  <c:v>27.895</c:v>
                </c:pt>
                <c:pt idx="3023">
                  <c:v>27.888999999999999</c:v>
                </c:pt>
                <c:pt idx="3024">
                  <c:v>27.885000000000002</c:v>
                </c:pt>
                <c:pt idx="3025">
                  <c:v>27.885000000000002</c:v>
                </c:pt>
                <c:pt idx="3026">
                  <c:v>27.885999999999999</c:v>
                </c:pt>
                <c:pt idx="3027">
                  <c:v>27.893999999999998</c:v>
                </c:pt>
                <c:pt idx="3028">
                  <c:v>27.907</c:v>
                </c:pt>
                <c:pt idx="3029">
                  <c:v>27.923999999999999</c:v>
                </c:pt>
                <c:pt idx="3030">
                  <c:v>27.946000000000002</c:v>
                </c:pt>
                <c:pt idx="3031">
                  <c:v>27.965</c:v>
                </c:pt>
                <c:pt idx="3032">
                  <c:v>27.986999999999998</c:v>
                </c:pt>
                <c:pt idx="3033">
                  <c:v>28.013999999999999</c:v>
                </c:pt>
                <c:pt idx="3034">
                  <c:v>28.041</c:v>
                </c:pt>
                <c:pt idx="3035">
                  <c:v>28.064</c:v>
                </c:pt>
                <c:pt idx="3036">
                  <c:v>28.084</c:v>
                </c:pt>
                <c:pt idx="3037">
                  <c:v>28.100999999999999</c:v>
                </c:pt>
                <c:pt idx="3038">
                  <c:v>28.111999999999998</c:v>
                </c:pt>
                <c:pt idx="3039">
                  <c:v>28.116</c:v>
                </c:pt>
                <c:pt idx="3040">
                  <c:v>28.11</c:v>
                </c:pt>
                <c:pt idx="3041">
                  <c:v>28.102</c:v>
                </c:pt>
                <c:pt idx="3042">
                  <c:v>28.093</c:v>
                </c:pt>
                <c:pt idx="3043">
                  <c:v>28.088000000000001</c:v>
                </c:pt>
                <c:pt idx="3044">
                  <c:v>28.084</c:v>
                </c:pt>
                <c:pt idx="3045">
                  <c:v>28.08</c:v>
                </c:pt>
                <c:pt idx="3046">
                  <c:v>28.071999999999999</c:v>
                </c:pt>
                <c:pt idx="3047">
                  <c:v>28.06</c:v>
                </c:pt>
                <c:pt idx="3048">
                  <c:v>28.042000000000002</c:v>
                </c:pt>
                <c:pt idx="3049">
                  <c:v>28.026</c:v>
                </c:pt>
                <c:pt idx="3050">
                  <c:v>28.010999999999999</c:v>
                </c:pt>
                <c:pt idx="3051">
                  <c:v>27.992000000000001</c:v>
                </c:pt>
                <c:pt idx="3052">
                  <c:v>27.98</c:v>
                </c:pt>
                <c:pt idx="3053">
                  <c:v>27.971</c:v>
                </c:pt>
                <c:pt idx="3054">
                  <c:v>27.960999999999999</c:v>
                </c:pt>
                <c:pt idx="3055">
                  <c:v>27.95</c:v>
                </c:pt>
                <c:pt idx="3056">
                  <c:v>27.937999999999999</c:v>
                </c:pt>
                <c:pt idx="3057">
                  <c:v>27.928000000000001</c:v>
                </c:pt>
                <c:pt idx="3058">
                  <c:v>27.919</c:v>
                </c:pt>
                <c:pt idx="3059">
                  <c:v>27.905000000000001</c:v>
                </c:pt>
                <c:pt idx="3060">
                  <c:v>27.891999999999999</c:v>
                </c:pt>
                <c:pt idx="3061">
                  <c:v>27.878</c:v>
                </c:pt>
                <c:pt idx="3062">
                  <c:v>27.866</c:v>
                </c:pt>
                <c:pt idx="3063">
                  <c:v>27.853999999999999</c:v>
                </c:pt>
                <c:pt idx="3064">
                  <c:v>27.837</c:v>
                </c:pt>
                <c:pt idx="3065">
                  <c:v>27.817</c:v>
                </c:pt>
                <c:pt idx="3066">
                  <c:v>27.795999999999999</c:v>
                </c:pt>
                <c:pt idx="3067">
                  <c:v>27.771000000000001</c:v>
                </c:pt>
                <c:pt idx="3068">
                  <c:v>27.744</c:v>
                </c:pt>
                <c:pt idx="3069">
                  <c:v>27.716999999999999</c:v>
                </c:pt>
                <c:pt idx="3070">
                  <c:v>27.69</c:v>
                </c:pt>
                <c:pt idx="3071">
                  <c:v>27.667999999999999</c:v>
                </c:pt>
                <c:pt idx="3072">
                  <c:v>27.65</c:v>
                </c:pt>
                <c:pt idx="3073">
                  <c:v>27.63</c:v>
                </c:pt>
                <c:pt idx="3074">
                  <c:v>27.606000000000002</c:v>
                </c:pt>
                <c:pt idx="3075">
                  <c:v>27.574999999999999</c:v>
                </c:pt>
                <c:pt idx="3076">
                  <c:v>27.529</c:v>
                </c:pt>
                <c:pt idx="3077">
                  <c:v>27.526</c:v>
                </c:pt>
                <c:pt idx="3078">
                  <c:v>27.504999999999999</c:v>
                </c:pt>
                <c:pt idx="3079">
                  <c:v>27.486000000000001</c:v>
                </c:pt>
                <c:pt idx="3080">
                  <c:v>27.47</c:v>
                </c:pt>
                <c:pt idx="3081">
                  <c:v>27.457000000000001</c:v>
                </c:pt>
                <c:pt idx="3082">
                  <c:v>27.449000000000002</c:v>
                </c:pt>
                <c:pt idx="3083">
                  <c:v>27.449000000000002</c:v>
                </c:pt>
                <c:pt idx="3084">
                  <c:v>27.449000000000002</c:v>
                </c:pt>
                <c:pt idx="3085">
                  <c:v>27.454999999999998</c:v>
                </c:pt>
                <c:pt idx="3086">
                  <c:v>27.460999999999999</c:v>
                </c:pt>
                <c:pt idx="3087">
                  <c:v>27.465</c:v>
                </c:pt>
                <c:pt idx="3088">
                  <c:v>27.469000000000001</c:v>
                </c:pt>
                <c:pt idx="3089">
                  <c:v>27.466000000000001</c:v>
                </c:pt>
                <c:pt idx="3090">
                  <c:v>27.466999999999999</c:v>
                </c:pt>
                <c:pt idx="3091">
                  <c:v>27.471</c:v>
                </c:pt>
                <c:pt idx="3092">
                  <c:v>27.477</c:v>
                </c:pt>
                <c:pt idx="3093">
                  <c:v>27.494</c:v>
                </c:pt>
                <c:pt idx="3094">
                  <c:v>27.521999999999998</c:v>
                </c:pt>
                <c:pt idx="3095">
                  <c:v>27.556999999999999</c:v>
                </c:pt>
                <c:pt idx="3096">
                  <c:v>27.597000000000001</c:v>
                </c:pt>
                <c:pt idx="3097">
                  <c:v>27.638999999999999</c:v>
                </c:pt>
                <c:pt idx="3098">
                  <c:v>27.677</c:v>
                </c:pt>
                <c:pt idx="3099">
                  <c:v>27.716000000000001</c:v>
                </c:pt>
                <c:pt idx="3100">
                  <c:v>27.759</c:v>
                </c:pt>
                <c:pt idx="3101">
                  <c:v>27.806000000000001</c:v>
                </c:pt>
                <c:pt idx="3102">
                  <c:v>27.855</c:v>
                </c:pt>
                <c:pt idx="3103">
                  <c:v>27.91</c:v>
                </c:pt>
                <c:pt idx="3104">
                  <c:v>27.963999999999999</c:v>
                </c:pt>
                <c:pt idx="3105">
                  <c:v>28.013999999999999</c:v>
                </c:pt>
                <c:pt idx="3106">
                  <c:v>28.068000000000001</c:v>
                </c:pt>
                <c:pt idx="3107">
                  <c:v>28.126999999999999</c:v>
                </c:pt>
                <c:pt idx="3108">
                  <c:v>28.178999999999998</c:v>
                </c:pt>
                <c:pt idx="3109">
                  <c:v>28.23</c:v>
                </c:pt>
                <c:pt idx="3110">
                  <c:v>28.286999999999999</c:v>
                </c:pt>
                <c:pt idx="3111">
                  <c:v>28.353000000000002</c:v>
                </c:pt>
                <c:pt idx="3112">
                  <c:v>28.420999999999999</c:v>
                </c:pt>
                <c:pt idx="3113">
                  <c:v>28.489000000000001</c:v>
                </c:pt>
                <c:pt idx="3114">
                  <c:v>28.556000000000001</c:v>
                </c:pt>
                <c:pt idx="3115">
                  <c:v>28.623999999999999</c:v>
                </c:pt>
                <c:pt idx="3116">
                  <c:v>28.686</c:v>
                </c:pt>
                <c:pt idx="3117">
                  <c:v>28.742000000000001</c:v>
                </c:pt>
                <c:pt idx="3118">
                  <c:v>28.803999999999998</c:v>
                </c:pt>
                <c:pt idx="3119">
                  <c:v>28.855</c:v>
                </c:pt>
                <c:pt idx="3120">
                  <c:v>28.901</c:v>
                </c:pt>
                <c:pt idx="3121">
                  <c:v>28.95</c:v>
                </c:pt>
                <c:pt idx="3122">
                  <c:v>28.995999999999999</c:v>
                </c:pt>
                <c:pt idx="3123">
                  <c:v>29.035</c:v>
                </c:pt>
                <c:pt idx="3124">
                  <c:v>29.07</c:v>
                </c:pt>
                <c:pt idx="3125">
                  <c:v>29.108000000000001</c:v>
                </c:pt>
                <c:pt idx="3126">
                  <c:v>29.140999999999998</c:v>
                </c:pt>
                <c:pt idx="3127">
                  <c:v>29.167999999999999</c:v>
                </c:pt>
                <c:pt idx="3128">
                  <c:v>29.187000000000001</c:v>
                </c:pt>
                <c:pt idx="3129">
                  <c:v>29.204000000000001</c:v>
                </c:pt>
                <c:pt idx="3130">
                  <c:v>29.216999999999999</c:v>
                </c:pt>
                <c:pt idx="3131">
                  <c:v>29.221</c:v>
                </c:pt>
                <c:pt idx="3132">
                  <c:v>29.222000000000001</c:v>
                </c:pt>
                <c:pt idx="3133">
                  <c:v>29.213999999999999</c:v>
                </c:pt>
                <c:pt idx="3134">
                  <c:v>29.196999999999999</c:v>
                </c:pt>
                <c:pt idx="3135">
                  <c:v>29.178000000000001</c:v>
                </c:pt>
                <c:pt idx="3136">
                  <c:v>29.158999999999999</c:v>
                </c:pt>
                <c:pt idx="3137">
                  <c:v>29.145</c:v>
                </c:pt>
                <c:pt idx="3138">
                  <c:v>29.126999999999999</c:v>
                </c:pt>
                <c:pt idx="3139">
                  <c:v>29.106999999999999</c:v>
                </c:pt>
                <c:pt idx="3140">
                  <c:v>29.085000000000001</c:v>
                </c:pt>
                <c:pt idx="3141">
                  <c:v>29.058</c:v>
                </c:pt>
                <c:pt idx="3142">
                  <c:v>29.021999999999998</c:v>
                </c:pt>
                <c:pt idx="3143">
                  <c:v>28.984000000000002</c:v>
                </c:pt>
                <c:pt idx="3144">
                  <c:v>28.949000000000002</c:v>
                </c:pt>
                <c:pt idx="3145">
                  <c:v>28.917000000000002</c:v>
                </c:pt>
                <c:pt idx="3146">
                  <c:v>28.88</c:v>
                </c:pt>
                <c:pt idx="3147">
                  <c:v>28.849</c:v>
                </c:pt>
                <c:pt idx="3148">
                  <c:v>28.835000000000001</c:v>
                </c:pt>
                <c:pt idx="3149">
                  <c:v>28.838999999999999</c:v>
                </c:pt>
                <c:pt idx="3150">
                  <c:v>28.869</c:v>
                </c:pt>
                <c:pt idx="3151">
                  <c:v>28.914000000000001</c:v>
                </c:pt>
                <c:pt idx="3152">
                  <c:v>28.969000000000001</c:v>
                </c:pt>
                <c:pt idx="3153">
                  <c:v>29.021000000000001</c:v>
                </c:pt>
                <c:pt idx="3154">
                  <c:v>29.062999999999999</c:v>
                </c:pt>
                <c:pt idx="3155">
                  <c:v>29.093</c:v>
                </c:pt>
                <c:pt idx="3156">
                  <c:v>29.105</c:v>
                </c:pt>
                <c:pt idx="3157">
                  <c:v>29.1</c:v>
                </c:pt>
                <c:pt idx="3158">
                  <c:v>29.087</c:v>
                </c:pt>
                <c:pt idx="3159">
                  <c:v>29.08</c:v>
                </c:pt>
                <c:pt idx="3160">
                  <c:v>29.076000000000001</c:v>
                </c:pt>
                <c:pt idx="3161">
                  <c:v>29.071999999999999</c:v>
                </c:pt>
                <c:pt idx="3162">
                  <c:v>29.07</c:v>
                </c:pt>
                <c:pt idx="3163">
                  <c:v>29.077999999999999</c:v>
                </c:pt>
                <c:pt idx="3164">
                  <c:v>29.09</c:v>
                </c:pt>
                <c:pt idx="3165">
                  <c:v>29.1</c:v>
                </c:pt>
                <c:pt idx="3166">
                  <c:v>29.109000000000002</c:v>
                </c:pt>
                <c:pt idx="3167">
                  <c:v>29.114999999999998</c:v>
                </c:pt>
                <c:pt idx="3168">
                  <c:v>29.111999999999998</c:v>
                </c:pt>
                <c:pt idx="3169">
                  <c:v>29.100999999999999</c:v>
                </c:pt>
                <c:pt idx="3170">
                  <c:v>29.085000000000001</c:v>
                </c:pt>
                <c:pt idx="3171">
                  <c:v>29.067</c:v>
                </c:pt>
                <c:pt idx="3172">
                  <c:v>29.044</c:v>
                </c:pt>
                <c:pt idx="3173">
                  <c:v>29.013000000000002</c:v>
                </c:pt>
                <c:pt idx="3174">
                  <c:v>28.975000000000001</c:v>
                </c:pt>
                <c:pt idx="3175">
                  <c:v>28.93</c:v>
                </c:pt>
                <c:pt idx="3176">
                  <c:v>28.888999999999999</c:v>
                </c:pt>
                <c:pt idx="3177">
                  <c:v>28.850999999999999</c:v>
                </c:pt>
                <c:pt idx="3178">
                  <c:v>28.818999999999999</c:v>
                </c:pt>
                <c:pt idx="3179">
                  <c:v>28.789000000000001</c:v>
                </c:pt>
                <c:pt idx="3180">
                  <c:v>28.76</c:v>
                </c:pt>
                <c:pt idx="3181">
                  <c:v>28.731999999999999</c:v>
                </c:pt>
                <c:pt idx="3182">
                  <c:v>28.704999999999998</c:v>
                </c:pt>
                <c:pt idx="3183">
                  <c:v>28.677</c:v>
                </c:pt>
                <c:pt idx="3184">
                  <c:v>28.649000000000001</c:v>
                </c:pt>
                <c:pt idx="3185">
                  <c:v>28.617999999999999</c:v>
                </c:pt>
                <c:pt idx="3186">
                  <c:v>28.59</c:v>
                </c:pt>
                <c:pt idx="3187">
                  <c:v>28.565999999999999</c:v>
                </c:pt>
                <c:pt idx="3188">
                  <c:v>28.542000000000002</c:v>
                </c:pt>
                <c:pt idx="3189">
                  <c:v>28.518999999999998</c:v>
                </c:pt>
                <c:pt idx="3190">
                  <c:v>28.498000000000001</c:v>
                </c:pt>
                <c:pt idx="3191">
                  <c:v>28.48</c:v>
                </c:pt>
                <c:pt idx="3192">
                  <c:v>28.466000000000001</c:v>
                </c:pt>
                <c:pt idx="3193">
                  <c:v>28.459</c:v>
                </c:pt>
                <c:pt idx="3194">
                  <c:v>28.452000000000002</c:v>
                </c:pt>
                <c:pt idx="3195">
                  <c:v>28.454999999999998</c:v>
                </c:pt>
                <c:pt idx="3196">
                  <c:v>28.462</c:v>
                </c:pt>
                <c:pt idx="3197">
                  <c:v>28.47</c:v>
                </c:pt>
                <c:pt idx="3198">
                  <c:v>28.481000000000002</c:v>
                </c:pt>
                <c:pt idx="3199">
                  <c:v>28.492999999999999</c:v>
                </c:pt>
                <c:pt idx="3200">
                  <c:v>28.507999999999999</c:v>
                </c:pt>
                <c:pt idx="3201">
                  <c:v>28.526</c:v>
                </c:pt>
                <c:pt idx="3202">
                  <c:v>28.544</c:v>
                </c:pt>
                <c:pt idx="3203">
                  <c:v>28.559000000000001</c:v>
                </c:pt>
                <c:pt idx="3204">
                  <c:v>28.571000000000002</c:v>
                </c:pt>
                <c:pt idx="3205">
                  <c:v>28.585000000000001</c:v>
                </c:pt>
                <c:pt idx="3206">
                  <c:v>28.597999999999999</c:v>
                </c:pt>
                <c:pt idx="3207">
                  <c:v>28.603999999999999</c:v>
                </c:pt>
                <c:pt idx="3208">
                  <c:v>28.61</c:v>
                </c:pt>
                <c:pt idx="3209">
                  <c:v>28.614000000000001</c:v>
                </c:pt>
                <c:pt idx="3210">
                  <c:v>28.620999999999999</c:v>
                </c:pt>
                <c:pt idx="3211">
                  <c:v>28.625</c:v>
                </c:pt>
                <c:pt idx="3212">
                  <c:v>28.628</c:v>
                </c:pt>
                <c:pt idx="3213">
                  <c:v>28.632000000000001</c:v>
                </c:pt>
                <c:pt idx="3214">
                  <c:v>28.631</c:v>
                </c:pt>
                <c:pt idx="3215">
                  <c:v>28.634</c:v>
                </c:pt>
                <c:pt idx="3216">
                  <c:v>28.638000000000002</c:v>
                </c:pt>
                <c:pt idx="3217">
                  <c:v>28.643999999999998</c:v>
                </c:pt>
                <c:pt idx="3218">
                  <c:v>28.652999999999999</c:v>
                </c:pt>
                <c:pt idx="3219">
                  <c:v>28.661000000000001</c:v>
                </c:pt>
                <c:pt idx="3220">
                  <c:v>28.669</c:v>
                </c:pt>
                <c:pt idx="3221">
                  <c:v>28.672000000000001</c:v>
                </c:pt>
                <c:pt idx="3222">
                  <c:v>28.672999999999998</c:v>
                </c:pt>
                <c:pt idx="3223">
                  <c:v>28.670999999999999</c:v>
                </c:pt>
                <c:pt idx="3224">
                  <c:v>28.664999999999999</c:v>
                </c:pt>
                <c:pt idx="3225">
                  <c:v>28.652000000000001</c:v>
                </c:pt>
                <c:pt idx="3226">
                  <c:v>28.641999999999999</c:v>
                </c:pt>
                <c:pt idx="3227">
                  <c:v>28.629000000000001</c:v>
                </c:pt>
                <c:pt idx="3228">
                  <c:v>28.611999999999998</c:v>
                </c:pt>
                <c:pt idx="3229">
                  <c:v>28.599</c:v>
                </c:pt>
                <c:pt idx="3230">
                  <c:v>28.582000000000001</c:v>
                </c:pt>
                <c:pt idx="3231">
                  <c:v>28.562000000000001</c:v>
                </c:pt>
                <c:pt idx="3232">
                  <c:v>28.545000000000002</c:v>
                </c:pt>
                <c:pt idx="3233">
                  <c:v>28.53</c:v>
                </c:pt>
                <c:pt idx="3234">
                  <c:v>28.513999999999999</c:v>
                </c:pt>
                <c:pt idx="3235">
                  <c:v>28.495999999999999</c:v>
                </c:pt>
                <c:pt idx="3236">
                  <c:v>28.486000000000001</c:v>
                </c:pt>
                <c:pt idx="3237">
                  <c:v>28.477</c:v>
                </c:pt>
                <c:pt idx="3238">
                  <c:v>28.465</c:v>
                </c:pt>
                <c:pt idx="3239">
                  <c:v>28.45</c:v>
                </c:pt>
                <c:pt idx="3240">
                  <c:v>28.437000000000001</c:v>
                </c:pt>
                <c:pt idx="3241">
                  <c:v>28.422999999999998</c:v>
                </c:pt>
                <c:pt idx="3242">
                  <c:v>28.411000000000001</c:v>
                </c:pt>
                <c:pt idx="3243">
                  <c:v>28.399000000000001</c:v>
                </c:pt>
                <c:pt idx="3244">
                  <c:v>28.395</c:v>
                </c:pt>
                <c:pt idx="3245">
                  <c:v>28.395</c:v>
                </c:pt>
                <c:pt idx="3246">
                  <c:v>28.393999999999998</c:v>
                </c:pt>
                <c:pt idx="3247">
                  <c:v>28.388999999999999</c:v>
                </c:pt>
                <c:pt idx="3248">
                  <c:v>28.378</c:v>
                </c:pt>
                <c:pt idx="3249">
                  <c:v>28.370999999999999</c:v>
                </c:pt>
                <c:pt idx="3250">
                  <c:v>28.36</c:v>
                </c:pt>
                <c:pt idx="3251">
                  <c:v>28.35</c:v>
                </c:pt>
                <c:pt idx="3252">
                  <c:v>28.337</c:v>
                </c:pt>
                <c:pt idx="3253">
                  <c:v>28.324999999999999</c:v>
                </c:pt>
                <c:pt idx="3254">
                  <c:v>28.32</c:v>
                </c:pt>
                <c:pt idx="3255">
                  <c:v>28.318999999999999</c:v>
                </c:pt>
                <c:pt idx="3256">
                  <c:v>28.315000000000001</c:v>
                </c:pt>
                <c:pt idx="3257">
                  <c:v>28.31</c:v>
                </c:pt>
                <c:pt idx="3258">
                  <c:v>28.302</c:v>
                </c:pt>
                <c:pt idx="3259">
                  <c:v>28.291</c:v>
                </c:pt>
                <c:pt idx="3260">
                  <c:v>28.277000000000001</c:v>
                </c:pt>
                <c:pt idx="3261">
                  <c:v>28.263000000000002</c:v>
                </c:pt>
                <c:pt idx="3262">
                  <c:v>28.248999999999999</c:v>
                </c:pt>
                <c:pt idx="3263">
                  <c:v>28.236999999999998</c:v>
                </c:pt>
                <c:pt idx="3264">
                  <c:v>28.227</c:v>
                </c:pt>
                <c:pt idx="3265">
                  <c:v>28.222999999999999</c:v>
                </c:pt>
                <c:pt idx="3266">
                  <c:v>28.218</c:v>
                </c:pt>
                <c:pt idx="3267">
                  <c:v>28.218</c:v>
                </c:pt>
                <c:pt idx="3268">
                  <c:v>28.219000000000001</c:v>
                </c:pt>
                <c:pt idx="3269">
                  <c:v>28.225000000000001</c:v>
                </c:pt>
                <c:pt idx="3270">
                  <c:v>28.228000000000002</c:v>
                </c:pt>
                <c:pt idx="3271">
                  <c:v>28.231999999999999</c:v>
                </c:pt>
                <c:pt idx="3272">
                  <c:v>28.234000000000002</c:v>
                </c:pt>
                <c:pt idx="3273">
                  <c:v>28.231999999999999</c:v>
                </c:pt>
                <c:pt idx="3274">
                  <c:v>28.233000000000001</c:v>
                </c:pt>
                <c:pt idx="3275">
                  <c:v>28.23</c:v>
                </c:pt>
                <c:pt idx="3276">
                  <c:v>28.231999999999999</c:v>
                </c:pt>
                <c:pt idx="3277">
                  <c:v>28.234000000000002</c:v>
                </c:pt>
                <c:pt idx="3278">
                  <c:v>28.234000000000002</c:v>
                </c:pt>
                <c:pt idx="3279">
                  <c:v>28.238</c:v>
                </c:pt>
                <c:pt idx="3280">
                  <c:v>28.244</c:v>
                </c:pt>
                <c:pt idx="3281">
                  <c:v>28.251999999999999</c:v>
                </c:pt>
                <c:pt idx="3282">
                  <c:v>28.263999999999999</c:v>
                </c:pt>
                <c:pt idx="3283">
                  <c:v>28.276</c:v>
                </c:pt>
                <c:pt idx="3284">
                  <c:v>28.289000000000001</c:v>
                </c:pt>
                <c:pt idx="3285">
                  <c:v>28.303000000000001</c:v>
                </c:pt>
                <c:pt idx="3286">
                  <c:v>28.311</c:v>
                </c:pt>
                <c:pt idx="3287">
                  <c:v>28.315999999999999</c:v>
                </c:pt>
                <c:pt idx="3288">
                  <c:v>28.321000000000002</c:v>
                </c:pt>
                <c:pt idx="3289">
                  <c:v>28.323</c:v>
                </c:pt>
                <c:pt idx="3290">
                  <c:v>28.329000000000001</c:v>
                </c:pt>
                <c:pt idx="3291">
                  <c:v>28.338000000000001</c:v>
                </c:pt>
                <c:pt idx="3292">
                  <c:v>28.349</c:v>
                </c:pt>
                <c:pt idx="3293">
                  <c:v>28.361000000000001</c:v>
                </c:pt>
                <c:pt idx="3294">
                  <c:v>28.37</c:v>
                </c:pt>
                <c:pt idx="3295">
                  <c:v>28.381</c:v>
                </c:pt>
                <c:pt idx="3296">
                  <c:v>28.393000000000001</c:v>
                </c:pt>
                <c:pt idx="3297">
                  <c:v>28.404</c:v>
                </c:pt>
                <c:pt idx="3298">
                  <c:v>28.422999999999998</c:v>
                </c:pt>
                <c:pt idx="3299">
                  <c:v>28.445</c:v>
                </c:pt>
                <c:pt idx="3300">
                  <c:v>28.468</c:v>
                </c:pt>
                <c:pt idx="3301">
                  <c:v>28.498999999999999</c:v>
                </c:pt>
                <c:pt idx="3302">
                  <c:v>28.532</c:v>
                </c:pt>
                <c:pt idx="3303">
                  <c:v>28.577000000000002</c:v>
                </c:pt>
                <c:pt idx="3304">
                  <c:v>28.635000000000002</c:v>
                </c:pt>
                <c:pt idx="3305">
                  <c:v>28.693000000000001</c:v>
                </c:pt>
                <c:pt idx="3306">
                  <c:v>28.765999999999998</c:v>
                </c:pt>
                <c:pt idx="3307">
                  <c:v>28.837</c:v>
                </c:pt>
                <c:pt idx="3308">
                  <c:v>28.895</c:v>
                </c:pt>
                <c:pt idx="3309">
                  <c:v>28.95</c:v>
                </c:pt>
                <c:pt idx="3310">
                  <c:v>29.013000000000002</c:v>
                </c:pt>
                <c:pt idx="3311">
                  <c:v>29.064</c:v>
                </c:pt>
                <c:pt idx="3312">
                  <c:v>29.102</c:v>
                </c:pt>
                <c:pt idx="3313">
                  <c:v>29.146999999999998</c:v>
                </c:pt>
                <c:pt idx="3314">
                  <c:v>29.19</c:v>
                </c:pt>
                <c:pt idx="3315">
                  <c:v>29.245000000000001</c:v>
                </c:pt>
                <c:pt idx="3316">
                  <c:v>29.308</c:v>
                </c:pt>
                <c:pt idx="3317">
                  <c:v>29.376999999999999</c:v>
                </c:pt>
                <c:pt idx="3318">
                  <c:v>29.465</c:v>
                </c:pt>
                <c:pt idx="3319">
                  <c:v>29.565999999999999</c:v>
                </c:pt>
                <c:pt idx="3320">
                  <c:v>29.693999999999999</c:v>
                </c:pt>
                <c:pt idx="3321">
                  <c:v>29.853000000000002</c:v>
                </c:pt>
                <c:pt idx="3322">
                  <c:v>30.038</c:v>
                </c:pt>
                <c:pt idx="3323">
                  <c:v>30.234999999999999</c:v>
                </c:pt>
                <c:pt idx="3324">
                  <c:v>30.42</c:v>
                </c:pt>
                <c:pt idx="3325">
                  <c:v>30.594999999999999</c:v>
                </c:pt>
                <c:pt idx="3326">
                  <c:v>30.763999999999999</c:v>
                </c:pt>
                <c:pt idx="3327">
                  <c:v>30.925000000000001</c:v>
                </c:pt>
                <c:pt idx="3328">
                  <c:v>31.077000000000002</c:v>
                </c:pt>
                <c:pt idx="3329">
                  <c:v>31.231000000000002</c:v>
                </c:pt>
                <c:pt idx="3330">
                  <c:v>31.387</c:v>
                </c:pt>
                <c:pt idx="3331">
                  <c:v>31.542000000000002</c:v>
                </c:pt>
                <c:pt idx="3332">
                  <c:v>31.69</c:v>
                </c:pt>
                <c:pt idx="3333">
                  <c:v>31.829000000000001</c:v>
                </c:pt>
                <c:pt idx="3334">
                  <c:v>31.971</c:v>
                </c:pt>
                <c:pt idx="3335">
                  <c:v>32.107999999999997</c:v>
                </c:pt>
                <c:pt idx="3336">
                  <c:v>32.243000000000002</c:v>
                </c:pt>
                <c:pt idx="3337">
                  <c:v>32.393999999999998</c:v>
                </c:pt>
                <c:pt idx="3338">
                  <c:v>32.542999999999999</c:v>
                </c:pt>
                <c:pt idx="3339">
                  <c:v>32.701000000000001</c:v>
                </c:pt>
                <c:pt idx="3340">
                  <c:v>32.874000000000002</c:v>
                </c:pt>
                <c:pt idx="3341">
                  <c:v>33.040999999999997</c:v>
                </c:pt>
                <c:pt idx="3342">
                  <c:v>33.21</c:v>
                </c:pt>
                <c:pt idx="3343">
                  <c:v>33.375999999999998</c:v>
                </c:pt>
                <c:pt idx="3344">
                  <c:v>33.545999999999999</c:v>
                </c:pt>
                <c:pt idx="3345">
                  <c:v>33.713000000000001</c:v>
                </c:pt>
                <c:pt idx="3346">
                  <c:v>33.872999999999998</c:v>
                </c:pt>
                <c:pt idx="3347">
                  <c:v>34.04</c:v>
                </c:pt>
                <c:pt idx="3348">
                  <c:v>34.195</c:v>
                </c:pt>
                <c:pt idx="3349">
                  <c:v>34.338000000000001</c:v>
                </c:pt>
                <c:pt idx="3350">
                  <c:v>34.468000000000004</c:v>
                </c:pt>
                <c:pt idx="3351">
                  <c:v>34.587000000000003</c:v>
                </c:pt>
                <c:pt idx="3352">
                  <c:v>34.694000000000003</c:v>
                </c:pt>
                <c:pt idx="3353">
                  <c:v>34.792000000000002</c:v>
                </c:pt>
                <c:pt idx="3354">
                  <c:v>34.871000000000002</c:v>
                </c:pt>
                <c:pt idx="3355">
                  <c:v>34.933999999999997</c:v>
                </c:pt>
                <c:pt idx="3356">
                  <c:v>34.988</c:v>
                </c:pt>
                <c:pt idx="3357">
                  <c:v>35.036999999999999</c:v>
                </c:pt>
                <c:pt idx="3358">
                  <c:v>35.07</c:v>
                </c:pt>
                <c:pt idx="3359">
                  <c:v>35.094999999999999</c:v>
                </c:pt>
                <c:pt idx="3360">
                  <c:v>35.115000000000002</c:v>
                </c:pt>
                <c:pt idx="3361">
                  <c:v>35.134999999999998</c:v>
                </c:pt>
                <c:pt idx="3362">
                  <c:v>35.149000000000001</c:v>
                </c:pt>
                <c:pt idx="3363">
                  <c:v>35.155999999999999</c:v>
                </c:pt>
                <c:pt idx="3364">
                  <c:v>35.158999999999999</c:v>
                </c:pt>
                <c:pt idx="3365">
                  <c:v>35.156999999999996</c:v>
                </c:pt>
                <c:pt idx="3366">
                  <c:v>35.15</c:v>
                </c:pt>
                <c:pt idx="3367">
                  <c:v>35.143000000000001</c:v>
                </c:pt>
                <c:pt idx="3368">
                  <c:v>35.131</c:v>
                </c:pt>
                <c:pt idx="3369">
                  <c:v>35.112000000000002</c:v>
                </c:pt>
                <c:pt idx="3370">
                  <c:v>35.091000000000001</c:v>
                </c:pt>
                <c:pt idx="3371">
                  <c:v>35.064999999999998</c:v>
                </c:pt>
                <c:pt idx="3372">
                  <c:v>35.042999999999999</c:v>
                </c:pt>
                <c:pt idx="3373">
                  <c:v>35.021999999999998</c:v>
                </c:pt>
                <c:pt idx="3374">
                  <c:v>35.006</c:v>
                </c:pt>
                <c:pt idx="3375">
                  <c:v>34.99</c:v>
                </c:pt>
                <c:pt idx="3376">
                  <c:v>34.972999999999999</c:v>
                </c:pt>
                <c:pt idx="3377">
                  <c:v>34.954000000000001</c:v>
                </c:pt>
                <c:pt idx="3378">
                  <c:v>34.930999999999997</c:v>
                </c:pt>
                <c:pt idx="3379">
                  <c:v>34.905999999999999</c:v>
                </c:pt>
                <c:pt idx="3380">
                  <c:v>34.881999999999998</c:v>
                </c:pt>
                <c:pt idx="3381">
                  <c:v>34.856999999999999</c:v>
                </c:pt>
                <c:pt idx="3382">
                  <c:v>34.835000000000001</c:v>
                </c:pt>
                <c:pt idx="3383">
                  <c:v>34.808999999999997</c:v>
                </c:pt>
                <c:pt idx="3384">
                  <c:v>34.773000000000003</c:v>
                </c:pt>
                <c:pt idx="3385">
                  <c:v>34.731000000000002</c:v>
                </c:pt>
                <c:pt idx="3386">
                  <c:v>34.691000000000003</c:v>
                </c:pt>
                <c:pt idx="3387">
                  <c:v>34.646999999999998</c:v>
                </c:pt>
                <c:pt idx="3388">
                  <c:v>34.595999999999997</c:v>
                </c:pt>
                <c:pt idx="3389">
                  <c:v>34.543999999999997</c:v>
                </c:pt>
                <c:pt idx="3390">
                  <c:v>34.496000000000002</c:v>
                </c:pt>
                <c:pt idx="3391">
                  <c:v>34.451999999999998</c:v>
                </c:pt>
                <c:pt idx="3392">
                  <c:v>34.404000000000003</c:v>
                </c:pt>
                <c:pt idx="3393">
                  <c:v>34.353999999999999</c:v>
                </c:pt>
                <c:pt idx="3394">
                  <c:v>34.308</c:v>
                </c:pt>
                <c:pt idx="3395">
                  <c:v>34.261000000000003</c:v>
                </c:pt>
                <c:pt idx="3396">
                  <c:v>34.216000000000001</c:v>
                </c:pt>
                <c:pt idx="3397">
                  <c:v>34.17</c:v>
                </c:pt>
                <c:pt idx="3398">
                  <c:v>34.124000000000002</c:v>
                </c:pt>
                <c:pt idx="3399">
                  <c:v>34.079000000000001</c:v>
                </c:pt>
                <c:pt idx="3400">
                  <c:v>34.033999999999999</c:v>
                </c:pt>
                <c:pt idx="3401">
                  <c:v>33.984999999999999</c:v>
                </c:pt>
                <c:pt idx="3402">
                  <c:v>33.936999999999998</c:v>
                </c:pt>
                <c:pt idx="3403">
                  <c:v>33.892000000000003</c:v>
                </c:pt>
                <c:pt idx="3404">
                  <c:v>33.848999999999997</c:v>
                </c:pt>
                <c:pt idx="3405">
                  <c:v>33.814</c:v>
                </c:pt>
                <c:pt idx="3406">
                  <c:v>33.786999999999999</c:v>
                </c:pt>
                <c:pt idx="3407">
                  <c:v>33.765999999999998</c:v>
                </c:pt>
                <c:pt idx="3408">
                  <c:v>33.747</c:v>
                </c:pt>
                <c:pt idx="3409">
                  <c:v>33.729999999999997</c:v>
                </c:pt>
                <c:pt idx="3410">
                  <c:v>33.72</c:v>
                </c:pt>
                <c:pt idx="3411">
                  <c:v>33.71</c:v>
                </c:pt>
                <c:pt idx="3412">
                  <c:v>33.706000000000003</c:v>
                </c:pt>
                <c:pt idx="3413">
                  <c:v>33.701999999999998</c:v>
                </c:pt>
                <c:pt idx="3414">
                  <c:v>33.69</c:v>
                </c:pt>
                <c:pt idx="3415">
                  <c:v>33.674999999999997</c:v>
                </c:pt>
                <c:pt idx="3416">
                  <c:v>33.662999999999997</c:v>
                </c:pt>
                <c:pt idx="3417">
                  <c:v>33.648000000000003</c:v>
                </c:pt>
                <c:pt idx="3418">
                  <c:v>33.628999999999998</c:v>
                </c:pt>
                <c:pt idx="3419">
                  <c:v>33.603999999999999</c:v>
                </c:pt>
                <c:pt idx="3420">
                  <c:v>33.573</c:v>
                </c:pt>
                <c:pt idx="3421">
                  <c:v>33.542999999999999</c:v>
                </c:pt>
                <c:pt idx="3422">
                  <c:v>33.514000000000003</c:v>
                </c:pt>
                <c:pt idx="3423">
                  <c:v>33.485999999999997</c:v>
                </c:pt>
                <c:pt idx="3424">
                  <c:v>33.457000000000001</c:v>
                </c:pt>
                <c:pt idx="3425">
                  <c:v>33.424999999999997</c:v>
                </c:pt>
                <c:pt idx="3426">
                  <c:v>33.392000000000003</c:v>
                </c:pt>
                <c:pt idx="3427">
                  <c:v>33.357999999999997</c:v>
                </c:pt>
                <c:pt idx="3428">
                  <c:v>33.325000000000003</c:v>
                </c:pt>
                <c:pt idx="3429">
                  <c:v>33.295999999999999</c:v>
                </c:pt>
                <c:pt idx="3430">
                  <c:v>33.26</c:v>
                </c:pt>
                <c:pt idx="3431">
                  <c:v>33.222000000000001</c:v>
                </c:pt>
                <c:pt idx="3432">
                  <c:v>33.194000000000003</c:v>
                </c:pt>
                <c:pt idx="3433">
                  <c:v>33.168999999999997</c:v>
                </c:pt>
                <c:pt idx="3434">
                  <c:v>33.145000000000003</c:v>
                </c:pt>
                <c:pt idx="3435">
                  <c:v>33.122999999999998</c:v>
                </c:pt>
                <c:pt idx="3436">
                  <c:v>33.100999999999999</c:v>
                </c:pt>
                <c:pt idx="3437">
                  <c:v>33.081000000000003</c:v>
                </c:pt>
                <c:pt idx="3438">
                  <c:v>33.067</c:v>
                </c:pt>
                <c:pt idx="3439">
                  <c:v>33.048000000000002</c:v>
                </c:pt>
                <c:pt idx="3440">
                  <c:v>33.029000000000003</c:v>
                </c:pt>
                <c:pt idx="3441">
                  <c:v>33.012</c:v>
                </c:pt>
                <c:pt idx="3442">
                  <c:v>33</c:v>
                </c:pt>
                <c:pt idx="3443">
                  <c:v>32.993000000000002</c:v>
                </c:pt>
                <c:pt idx="3444">
                  <c:v>32.985999999999997</c:v>
                </c:pt>
                <c:pt idx="3445">
                  <c:v>32.979999999999997</c:v>
                </c:pt>
                <c:pt idx="3446">
                  <c:v>32.978000000000002</c:v>
                </c:pt>
                <c:pt idx="3447">
                  <c:v>32.972999999999999</c:v>
                </c:pt>
                <c:pt idx="3448">
                  <c:v>32.965000000000003</c:v>
                </c:pt>
                <c:pt idx="3449">
                  <c:v>32.956000000000003</c:v>
                </c:pt>
                <c:pt idx="3450">
                  <c:v>32.947000000000003</c:v>
                </c:pt>
                <c:pt idx="3451">
                  <c:v>32.932000000000002</c:v>
                </c:pt>
                <c:pt idx="3452">
                  <c:v>32.917999999999999</c:v>
                </c:pt>
                <c:pt idx="3453">
                  <c:v>32.911000000000001</c:v>
                </c:pt>
                <c:pt idx="3454">
                  <c:v>32.905000000000001</c:v>
                </c:pt>
                <c:pt idx="3455">
                  <c:v>32.899000000000001</c:v>
                </c:pt>
                <c:pt idx="3456">
                  <c:v>32.893999999999998</c:v>
                </c:pt>
                <c:pt idx="3457">
                  <c:v>32.893999999999998</c:v>
                </c:pt>
                <c:pt idx="3458">
                  <c:v>32.896999999999998</c:v>
                </c:pt>
                <c:pt idx="3459">
                  <c:v>32.899000000000001</c:v>
                </c:pt>
                <c:pt idx="3460">
                  <c:v>32.898000000000003</c:v>
                </c:pt>
                <c:pt idx="3461">
                  <c:v>32.898000000000003</c:v>
                </c:pt>
                <c:pt idx="3462">
                  <c:v>32.9</c:v>
                </c:pt>
                <c:pt idx="3463">
                  <c:v>32.906999999999996</c:v>
                </c:pt>
                <c:pt idx="3464">
                  <c:v>32.917000000000002</c:v>
                </c:pt>
                <c:pt idx="3465">
                  <c:v>32.923999999999999</c:v>
                </c:pt>
                <c:pt idx="3466">
                  <c:v>32.933</c:v>
                </c:pt>
                <c:pt idx="3467">
                  <c:v>32.942</c:v>
                </c:pt>
                <c:pt idx="3468">
                  <c:v>32.948999999999998</c:v>
                </c:pt>
                <c:pt idx="3469">
                  <c:v>32.953000000000003</c:v>
                </c:pt>
                <c:pt idx="3470">
                  <c:v>32.960999999999999</c:v>
                </c:pt>
                <c:pt idx="3471">
                  <c:v>32.966999999999999</c:v>
                </c:pt>
                <c:pt idx="3472">
                  <c:v>32.973999999999997</c:v>
                </c:pt>
                <c:pt idx="3473">
                  <c:v>32.975999999999999</c:v>
                </c:pt>
                <c:pt idx="3474">
                  <c:v>32.976999999999997</c:v>
                </c:pt>
                <c:pt idx="3475">
                  <c:v>32.982999999999997</c:v>
                </c:pt>
                <c:pt idx="3476">
                  <c:v>32.985999999999997</c:v>
                </c:pt>
                <c:pt idx="3477">
                  <c:v>32.988999999999997</c:v>
                </c:pt>
                <c:pt idx="3478">
                  <c:v>32.993000000000002</c:v>
                </c:pt>
                <c:pt idx="3479">
                  <c:v>32.997999999999998</c:v>
                </c:pt>
                <c:pt idx="3480">
                  <c:v>33.003</c:v>
                </c:pt>
                <c:pt idx="3481">
                  <c:v>33.005000000000003</c:v>
                </c:pt>
                <c:pt idx="3482">
                  <c:v>33.005000000000003</c:v>
                </c:pt>
                <c:pt idx="3483">
                  <c:v>33.003999999999998</c:v>
                </c:pt>
                <c:pt idx="3484">
                  <c:v>33.003999999999998</c:v>
                </c:pt>
                <c:pt idx="3485">
                  <c:v>33.008000000000003</c:v>
                </c:pt>
                <c:pt idx="3486">
                  <c:v>33.012999999999998</c:v>
                </c:pt>
                <c:pt idx="3487">
                  <c:v>33.018999999999998</c:v>
                </c:pt>
                <c:pt idx="3488">
                  <c:v>33.029000000000003</c:v>
                </c:pt>
                <c:pt idx="3489">
                  <c:v>33.042000000000002</c:v>
                </c:pt>
                <c:pt idx="3490">
                  <c:v>33.055</c:v>
                </c:pt>
                <c:pt idx="3491">
                  <c:v>33.078000000000003</c:v>
                </c:pt>
                <c:pt idx="3492">
                  <c:v>33.103999999999999</c:v>
                </c:pt>
                <c:pt idx="3493">
                  <c:v>33.131999999999998</c:v>
                </c:pt>
                <c:pt idx="3494">
                  <c:v>33.17</c:v>
                </c:pt>
                <c:pt idx="3495">
                  <c:v>33.204000000000001</c:v>
                </c:pt>
                <c:pt idx="3496">
                  <c:v>33.241</c:v>
                </c:pt>
                <c:pt idx="3497">
                  <c:v>33.290999999999997</c:v>
                </c:pt>
                <c:pt idx="3498">
                  <c:v>33.348999999999997</c:v>
                </c:pt>
                <c:pt idx="3499">
                  <c:v>33.414999999999999</c:v>
                </c:pt>
                <c:pt idx="3500">
                  <c:v>33.485999999999997</c:v>
                </c:pt>
                <c:pt idx="3501">
                  <c:v>33.567999999999998</c:v>
                </c:pt>
                <c:pt idx="3502">
                  <c:v>33.651000000000003</c:v>
                </c:pt>
                <c:pt idx="3503">
                  <c:v>33.743000000000002</c:v>
                </c:pt>
                <c:pt idx="3504">
                  <c:v>33.843000000000004</c:v>
                </c:pt>
                <c:pt idx="3505">
                  <c:v>33.942999999999998</c:v>
                </c:pt>
                <c:pt idx="3506">
                  <c:v>34.042999999999999</c:v>
                </c:pt>
                <c:pt idx="3507">
                  <c:v>34.149000000000001</c:v>
                </c:pt>
                <c:pt idx="3508">
                  <c:v>34.261000000000003</c:v>
                </c:pt>
                <c:pt idx="3509">
                  <c:v>34.363999999999997</c:v>
                </c:pt>
                <c:pt idx="3510">
                  <c:v>34.472999999999999</c:v>
                </c:pt>
                <c:pt idx="3511">
                  <c:v>34.582999999999998</c:v>
                </c:pt>
                <c:pt idx="3512">
                  <c:v>34.680999999999997</c:v>
                </c:pt>
                <c:pt idx="3513">
                  <c:v>34.777000000000001</c:v>
                </c:pt>
                <c:pt idx="3514">
                  <c:v>34.869999999999997</c:v>
                </c:pt>
                <c:pt idx="3515">
                  <c:v>34.954999999999998</c:v>
                </c:pt>
                <c:pt idx="3516">
                  <c:v>35.026000000000003</c:v>
                </c:pt>
                <c:pt idx="3517">
                  <c:v>35.085999999999999</c:v>
                </c:pt>
                <c:pt idx="3518">
                  <c:v>35.152999999999999</c:v>
                </c:pt>
                <c:pt idx="3519">
                  <c:v>35.220999999999997</c:v>
                </c:pt>
                <c:pt idx="3520">
                  <c:v>35.277999999999999</c:v>
                </c:pt>
                <c:pt idx="3521">
                  <c:v>35.337000000000003</c:v>
                </c:pt>
                <c:pt idx="3522">
                  <c:v>35.387999999999998</c:v>
                </c:pt>
                <c:pt idx="3523">
                  <c:v>35.441000000000003</c:v>
                </c:pt>
                <c:pt idx="3524">
                  <c:v>35.488999999999997</c:v>
                </c:pt>
                <c:pt idx="3525">
                  <c:v>35.533999999999999</c:v>
                </c:pt>
                <c:pt idx="3526">
                  <c:v>35.573</c:v>
                </c:pt>
                <c:pt idx="3527">
                  <c:v>35.609000000000002</c:v>
                </c:pt>
                <c:pt idx="3528">
                  <c:v>35.642000000000003</c:v>
                </c:pt>
                <c:pt idx="3529">
                  <c:v>35.665999999999997</c:v>
                </c:pt>
                <c:pt idx="3530">
                  <c:v>35.689</c:v>
                </c:pt>
                <c:pt idx="3531">
                  <c:v>35.707000000000001</c:v>
                </c:pt>
                <c:pt idx="3532">
                  <c:v>35.72</c:v>
                </c:pt>
                <c:pt idx="3533">
                  <c:v>35.725000000000001</c:v>
                </c:pt>
                <c:pt idx="3534">
                  <c:v>35.731999999999999</c:v>
                </c:pt>
                <c:pt idx="3535">
                  <c:v>35.737000000000002</c:v>
                </c:pt>
                <c:pt idx="3536">
                  <c:v>35.738</c:v>
                </c:pt>
                <c:pt idx="3537">
                  <c:v>35.734000000000002</c:v>
                </c:pt>
                <c:pt idx="3538">
                  <c:v>35.732999999999997</c:v>
                </c:pt>
                <c:pt idx="3539">
                  <c:v>35.741</c:v>
                </c:pt>
                <c:pt idx="3540">
                  <c:v>35.756999999999998</c:v>
                </c:pt>
                <c:pt idx="3541">
                  <c:v>35.783000000000001</c:v>
                </c:pt>
                <c:pt idx="3542">
                  <c:v>35.819000000000003</c:v>
                </c:pt>
                <c:pt idx="3543">
                  <c:v>35.868000000000002</c:v>
                </c:pt>
                <c:pt idx="3544">
                  <c:v>35.923000000000002</c:v>
                </c:pt>
                <c:pt idx="3545">
                  <c:v>35.981999999999999</c:v>
                </c:pt>
                <c:pt idx="3546">
                  <c:v>36.039000000000001</c:v>
                </c:pt>
                <c:pt idx="3547">
                  <c:v>36.088000000000001</c:v>
                </c:pt>
                <c:pt idx="3548">
                  <c:v>36.128</c:v>
                </c:pt>
                <c:pt idx="3549">
                  <c:v>36.158999999999999</c:v>
                </c:pt>
                <c:pt idx="3550">
                  <c:v>36.183999999999997</c:v>
                </c:pt>
                <c:pt idx="3551">
                  <c:v>36.204999999999998</c:v>
                </c:pt>
                <c:pt idx="3552">
                  <c:v>36.222000000000001</c:v>
                </c:pt>
                <c:pt idx="3553">
                  <c:v>36.243000000000002</c:v>
                </c:pt>
                <c:pt idx="3554">
                  <c:v>36.267000000000003</c:v>
                </c:pt>
                <c:pt idx="3555">
                  <c:v>36.293999999999997</c:v>
                </c:pt>
                <c:pt idx="3556">
                  <c:v>36.326000000000001</c:v>
                </c:pt>
                <c:pt idx="3557">
                  <c:v>36.357999999999997</c:v>
                </c:pt>
                <c:pt idx="3558">
                  <c:v>36.393000000000001</c:v>
                </c:pt>
                <c:pt idx="3559">
                  <c:v>36.427999999999997</c:v>
                </c:pt>
                <c:pt idx="3560">
                  <c:v>36.457999999999998</c:v>
                </c:pt>
                <c:pt idx="3561">
                  <c:v>36.484000000000002</c:v>
                </c:pt>
                <c:pt idx="3562">
                  <c:v>36.503</c:v>
                </c:pt>
                <c:pt idx="3563">
                  <c:v>36.517000000000003</c:v>
                </c:pt>
                <c:pt idx="3564">
                  <c:v>36.53</c:v>
                </c:pt>
                <c:pt idx="3565">
                  <c:v>36.536999999999999</c:v>
                </c:pt>
                <c:pt idx="3566">
                  <c:v>36.537999999999997</c:v>
                </c:pt>
                <c:pt idx="3567">
                  <c:v>36.539000000000001</c:v>
                </c:pt>
                <c:pt idx="3568">
                  <c:v>36.533000000000001</c:v>
                </c:pt>
                <c:pt idx="3569">
                  <c:v>36.527999999999999</c:v>
                </c:pt>
                <c:pt idx="3570">
                  <c:v>36.518999999999998</c:v>
                </c:pt>
                <c:pt idx="3571">
                  <c:v>36.515000000000001</c:v>
                </c:pt>
                <c:pt idx="3572">
                  <c:v>36.514000000000003</c:v>
                </c:pt>
                <c:pt idx="3573">
                  <c:v>36.51</c:v>
                </c:pt>
                <c:pt idx="3574">
                  <c:v>36.502000000000002</c:v>
                </c:pt>
                <c:pt idx="3575">
                  <c:v>36.49</c:v>
                </c:pt>
                <c:pt idx="3576">
                  <c:v>36.475000000000001</c:v>
                </c:pt>
                <c:pt idx="3577">
                  <c:v>36.459000000000003</c:v>
                </c:pt>
                <c:pt idx="3578">
                  <c:v>36.44</c:v>
                </c:pt>
                <c:pt idx="3579">
                  <c:v>36.423999999999999</c:v>
                </c:pt>
                <c:pt idx="3580">
                  <c:v>36.414000000000001</c:v>
                </c:pt>
                <c:pt idx="3581">
                  <c:v>36.402000000000001</c:v>
                </c:pt>
                <c:pt idx="3582">
                  <c:v>36.386000000000003</c:v>
                </c:pt>
                <c:pt idx="3583">
                  <c:v>36.365000000000002</c:v>
                </c:pt>
                <c:pt idx="3584">
                  <c:v>36.341000000000001</c:v>
                </c:pt>
                <c:pt idx="3585">
                  <c:v>36.305999999999997</c:v>
                </c:pt>
                <c:pt idx="3586">
                  <c:v>36.273000000000003</c:v>
                </c:pt>
                <c:pt idx="3587">
                  <c:v>36.253</c:v>
                </c:pt>
                <c:pt idx="3588">
                  <c:v>36.238</c:v>
                </c:pt>
                <c:pt idx="3589">
                  <c:v>36.226999999999997</c:v>
                </c:pt>
                <c:pt idx="3590">
                  <c:v>36.222000000000001</c:v>
                </c:pt>
                <c:pt idx="3591">
                  <c:v>36.222000000000001</c:v>
                </c:pt>
                <c:pt idx="3592">
                  <c:v>36.223999999999997</c:v>
                </c:pt>
                <c:pt idx="3593">
                  <c:v>36.228999999999999</c:v>
                </c:pt>
                <c:pt idx="3594">
                  <c:v>36.241999999999997</c:v>
                </c:pt>
                <c:pt idx="3595">
                  <c:v>36.253</c:v>
                </c:pt>
                <c:pt idx="3596">
                  <c:v>36.267000000000003</c:v>
                </c:pt>
                <c:pt idx="3597">
                  <c:v>36.277999999999999</c:v>
                </c:pt>
                <c:pt idx="3598">
                  <c:v>36.281999999999996</c:v>
                </c:pt>
                <c:pt idx="3599">
                  <c:v>36.286999999999999</c:v>
                </c:pt>
                <c:pt idx="3600">
                  <c:v>36.298999999999999</c:v>
                </c:pt>
                <c:pt idx="3601">
                  <c:v>36.31</c:v>
                </c:pt>
                <c:pt idx="3602">
                  <c:v>36.319000000000003</c:v>
                </c:pt>
                <c:pt idx="3603">
                  <c:v>36.335999999999999</c:v>
                </c:pt>
                <c:pt idx="3604">
                  <c:v>36.35</c:v>
                </c:pt>
                <c:pt idx="3605">
                  <c:v>36.363999999999997</c:v>
                </c:pt>
                <c:pt idx="3606">
                  <c:v>36.372999999999998</c:v>
                </c:pt>
                <c:pt idx="3607">
                  <c:v>36.377000000000002</c:v>
                </c:pt>
                <c:pt idx="3608">
                  <c:v>36.378999999999998</c:v>
                </c:pt>
                <c:pt idx="3609">
                  <c:v>36.384999999999998</c:v>
                </c:pt>
                <c:pt idx="3610">
                  <c:v>36.39</c:v>
                </c:pt>
                <c:pt idx="3611">
                  <c:v>36.396999999999998</c:v>
                </c:pt>
                <c:pt idx="3612">
                  <c:v>36.405999999999999</c:v>
                </c:pt>
                <c:pt idx="3613">
                  <c:v>36.409999999999997</c:v>
                </c:pt>
                <c:pt idx="3614">
                  <c:v>36.415999999999997</c:v>
                </c:pt>
                <c:pt idx="3615">
                  <c:v>36.417999999999999</c:v>
                </c:pt>
                <c:pt idx="3616">
                  <c:v>36.42</c:v>
                </c:pt>
                <c:pt idx="3617">
                  <c:v>36.423000000000002</c:v>
                </c:pt>
                <c:pt idx="3618">
                  <c:v>36.423999999999999</c:v>
                </c:pt>
                <c:pt idx="3619">
                  <c:v>36.421999999999997</c:v>
                </c:pt>
                <c:pt idx="3620">
                  <c:v>36.423999999999999</c:v>
                </c:pt>
                <c:pt idx="3621">
                  <c:v>36.430999999999997</c:v>
                </c:pt>
                <c:pt idx="3622">
                  <c:v>36.438000000000002</c:v>
                </c:pt>
                <c:pt idx="3623">
                  <c:v>36.448</c:v>
                </c:pt>
                <c:pt idx="3624">
                  <c:v>36.466000000000001</c:v>
                </c:pt>
                <c:pt idx="3625">
                  <c:v>36.484999999999999</c:v>
                </c:pt>
                <c:pt idx="3626">
                  <c:v>36.508000000000003</c:v>
                </c:pt>
                <c:pt idx="3627">
                  <c:v>36.529000000000003</c:v>
                </c:pt>
                <c:pt idx="3628">
                  <c:v>36.549999999999997</c:v>
                </c:pt>
                <c:pt idx="3629">
                  <c:v>36.567</c:v>
                </c:pt>
                <c:pt idx="3630">
                  <c:v>36.579000000000001</c:v>
                </c:pt>
                <c:pt idx="3631">
                  <c:v>36.591000000000001</c:v>
                </c:pt>
                <c:pt idx="3632">
                  <c:v>36.595999999999997</c:v>
                </c:pt>
                <c:pt idx="3633">
                  <c:v>36.603999999999999</c:v>
                </c:pt>
                <c:pt idx="3634">
                  <c:v>36.607999999999997</c:v>
                </c:pt>
                <c:pt idx="3635">
                  <c:v>36.606000000000002</c:v>
                </c:pt>
                <c:pt idx="3636">
                  <c:v>36.604999999999997</c:v>
                </c:pt>
                <c:pt idx="3637">
                  <c:v>36.597000000000001</c:v>
                </c:pt>
                <c:pt idx="3638">
                  <c:v>36.591999999999999</c:v>
                </c:pt>
                <c:pt idx="3639">
                  <c:v>36.591000000000001</c:v>
                </c:pt>
                <c:pt idx="3640">
                  <c:v>36.590000000000003</c:v>
                </c:pt>
                <c:pt idx="3641">
                  <c:v>36.591999999999999</c:v>
                </c:pt>
                <c:pt idx="3642">
                  <c:v>36.594000000000001</c:v>
                </c:pt>
                <c:pt idx="3643">
                  <c:v>36.594999999999999</c:v>
                </c:pt>
                <c:pt idx="3644">
                  <c:v>36.597999999999999</c:v>
                </c:pt>
                <c:pt idx="3645">
                  <c:v>36.607999999999997</c:v>
                </c:pt>
                <c:pt idx="3646">
                  <c:v>36.616</c:v>
                </c:pt>
                <c:pt idx="3647">
                  <c:v>36.619999999999997</c:v>
                </c:pt>
                <c:pt idx="3648">
                  <c:v>36.627000000000002</c:v>
                </c:pt>
                <c:pt idx="3649">
                  <c:v>36.637999999999998</c:v>
                </c:pt>
                <c:pt idx="3650">
                  <c:v>36.658000000000001</c:v>
                </c:pt>
                <c:pt idx="3651">
                  <c:v>36.691000000000003</c:v>
                </c:pt>
                <c:pt idx="3652">
                  <c:v>36.737000000000002</c:v>
                </c:pt>
                <c:pt idx="3653">
                  <c:v>36.784999999999997</c:v>
                </c:pt>
                <c:pt idx="3654">
                  <c:v>36.832999999999998</c:v>
                </c:pt>
                <c:pt idx="3655">
                  <c:v>36.877000000000002</c:v>
                </c:pt>
                <c:pt idx="3656">
                  <c:v>36.921999999999997</c:v>
                </c:pt>
                <c:pt idx="3657">
                  <c:v>36.966999999999999</c:v>
                </c:pt>
                <c:pt idx="3658">
                  <c:v>37.014000000000003</c:v>
                </c:pt>
                <c:pt idx="3659">
                  <c:v>37.055999999999997</c:v>
                </c:pt>
                <c:pt idx="3660">
                  <c:v>37.090000000000003</c:v>
                </c:pt>
                <c:pt idx="3661">
                  <c:v>37.121000000000002</c:v>
                </c:pt>
                <c:pt idx="3662">
                  <c:v>37.148000000000003</c:v>
                </c:pt>
                <c:pt idx="3663">
                  <c:v>37.165999999999997</c:v>
                </c:pt>
                <c:pt idx="3664">
                  <c:v>37.183</c:v>
                </c:pt>
                <c:pt idx="3665">
                  <c:v>37.198999999999998</c:v>
                </c:pt>
                <c:pt idx="3666">
                  <c:v>37.213000000000001</c:v>
                </c:pt>
                <c:pt idx="3667">
                  <c:v>37.218000000000004</c:v>
                </c:pt>
                <c:pt idx="3668">
                  <c:v>37.22</c:v>
                </c:pt>
                <c:pt idx="3669">
                  <c:v>37.220999999999997</c:v>
                </c:pt>
                <c:pt idx="3670">
                  <c:v>37.218000000000004</c:v>
                </c:pt>
                <c:pt idx="3671">
                  <c:v>37.213999999999999</c:v>
                </c:pt>
                <c:pt idx="3672">
                  <c:v>37.21</c:v>
                </c:pt>
                <c:pt idx="3673">
                  <c:v>37.206000000000003</c:v>
                </c:pt>
                <c:pt idx="3674">
                  <c:v>37.206000000000003</c:v>
                </c:pt>
                <c:pt idx="3675">
                  <c:v>37.201000000000001</c:v>
                </c:pt>
                <c:pt idx="3676">
                  <c:v>37.197000000000003</c:v>
                </c:pt>
                <c:pt idx="3677">
                  <c:v>37.195</c:v>
                </c:pt>
                <c:pt idx="3678">
                  <c:v>37.195999999999998</c:v>
                </c:pt>
                <c:pt idx="3679">
                  <c:v>37.192999999999998</c:v>
                </c:pt>
                <c:pt idx="3680">
                  <c:v>37.192</c:v>
                </c:pt>
                <c:pt idx="3681">
                  <c:v>37.189</c:v>
                </c:pt>
                <c:pt idx="3682">
                  <c:v>37.191000000000003</c:v>
                </c:pt>
                <c:pt idx="3683">
                  <c:v>37.189</c:v>
                </c:pt>
                <c:pt idx="3684">
                  <c:v>37.186999999999998</c:v>
                </c:pt>
                <c:pt idx="3685">
                  <c:v>37.183</c:v>
                </c:pt>
                <c:pt idx="3686">
                  <c:v>37.179000000000002</c:v>
                </c:pt>
                <c:pt idx="3687">
                  <c:v>37.173999999999999</c:v>
                </c:pt>
                <c:pt idx="3688">
                  <c:v>37.164000000000001</c:v>
                </c:pt>
                <c:pt idx="3689">
                  <c:v>37.155999999999999</c:v>
                </c:pt>
                <c:pt idx="3690">
                  <c:v>37.146999999999998</c:v>
                </c:pt>
                <c:pt idx="3691">
                  <c:v>37.134</c:v>
                </c:pt>
                <c:pt idx="3692">
                  <c:v>37.122999999999998</c:v>
                </c:pt>
                <c:pt idx="3693">
                  <c:v>37.110999999999997</c:v>
                </c:pt>
                <c:pt idx="3694">
                  <c:v>37.097000000000001</c:v>
                </c:pt>
                <c:pt idx="3695">
                  <c:v>37.082999999999998</c:v>
                </c:pt>
                <c:pt idx="3696">
                  <c:v>37.075000000000003</c:v>
                </c:pt>
                <c:pt idx="3697">
                  <c:v>37.066000000000003</c:v>
                </c:pt>
                <c:pt idx="3698">
                  <c:v>37.051000000000002</c:v>
                </c:pt>
                <c:pt idx="3699">
                  <c:v>37.027000000000001</c:v>
                </c:pt>
                <c:pt idx="3700">
                  <c:v>36.993000000000002</c:v>
                </c:pt>
                <c:pt idx="3701">
                  <c:v>36.944000000000003</c:v>
                </c:pt>
                <c:pt idx="3702">
                  <c:v>36.881999999999998</c:v>
                </c:pt>
                <c:pt idx="3703">
                  <c:v>36.823</c:v>
                </c:pt>
                <c:pt idx="3704">
                  <c:v>36.758000000000003</c:v>
                </c:pt>
                <c:pt idx="3705">
                  <c:v>36.688000000000002</c:v>
                </c:pt>
                <c:pt idx="3706">
                  <c:v>36.606000000000002</c:v>
                </c:pt>
                <c:pt idx="3707">
                  <c:v>36.511000000000003</c:v>
                </c:pt>
                <c:pt idx="3708">
                  <c:v>36.408000000000001</c:v>
                </c:pt>
                <c:pt idx="3709">
                  <c:v>36.295000000000002</c:v>
                </c:pt>
                <c:pt idx="3710">
                  <c:v>36.171999999999997</c:v>
                </c:pt>
                <c:pt idx="3711">
                  <c:v>36.048999999999999</c:v>
                </c:pt>
                <c:pt idx="3712">
                  <c:v>35.930999999999997</c:v>
                </c:pt>
                <c:pt idx="3713">
                  <c:v>35.829000000000001</c:v>
                </c:pt>
                <c:pt idx="3714">
                  <c:v>35.741</c:v>
                </c:pt>
                <c:pt idx="3715">
                  <c:v>35.674999999999997</c:v>
                </c:pt>
                <c:pt idx="3716">
                  <c:v>35.64</c:v>
                </c:pt>
                <c:pt idx="3717">
                  <c:v>35.639000000000003</c:v>
                </c:pt>
                <c:pt idx="3718">
                  <c:v>35.667000000000002</c:v>
                </c:pt>
                <c:pt idx="3719">
                  <c:v>35.71</c:v>
                </c:pt>
                <c:pt idx="3720">
                  <c:v>35.756999999999998</c:v>
                </c:pt>
                <c:pt idx="3721">
                  <c:v>35.814999999999998</c:v>
                </c:pt>
                <c:pt idx="3722">
                  <c:v>35.875</c:v>
                </c:pt>
                <c:pt idx="3723">
                  <c:v>35.924999999999997</c:v>
                </c:pt>
                <c:pt idx="3724">
                  <c:v>35.970999999999997</c:v>
                </c:pt>
                <c:pt idx="3725">
                  <c:v>36.005000000000003</c:v>
                </c:pt>
                <c:pt idx="3726">
                  <c:v>36.034999999999997</c:v>
                </c:pt>
                <c:pt idx="3727">
                  <c:v>36.066000000000003</c:v>
                </c:pt>
                <c:pt idx="3728">
                  <c:v>36.093000000000004</c:v>
                </c:pt>
                <c:pt idx="3729">
                  <c:v>36.125</c:v>
                </c:pt>
                <c:pt idx="3730">
                  <c:v>36.162999999999997</c:v>
                </c:pt>
                <c:pt idx="3731">
                  <c:v>36.207999999999998</c:v>
                </c:pt>
                <c:pt idx="3732">
                  <c:v>36.261000000000003</c:v>
                </c:pt>
                <c:pt idx="3733">
                  <c:v>36.319000000000003</c:v>
                </c:pt>
                <c:pt idx="3734">
                  <c:v>36.384</c:v>
                </c:pt>
                <c:pt idx="3735">
                  <c:v>36.448999999999998</c:v>
                </c:pt>
                <c:pt idx="3736">
                  <c:v>36.51</c:v>
                </c:pt>
                <c:pt idx="3737">
                  <c:v>36.564999999999998</c:v>
                </c:pt>
                <c:pt idx="3738">
                  <c:v>36.618000000000002</c:v>
                </c:pt>
                <c:pt idx="3739">
                  <c:v>36.67</c:v>
                </c:pt>
                <c:pt idx="3740">
                  <c:v>36.723999999999997</c:v>
                </c:pt>
                <c:pt idx="3741">
                  <c:v>36.771999999999998</c:v>
                </c:pt>
                <c:pt idx="3742">
                  <c:v>36.823</c:v>
                </c:pt>
                <c:pt idx="3743">
                  <c:v>36.871000000000002</c:v>
                </c:pt>
                <c:pt idx="3744">
                  <c:v>36.921999999999997</c:v>
                </c:pt>
                <c:pt idx="3745">
                  <c:v>36.968000000000004</c:v>
                </c:pt>
                <c:pt idx="3746">
                  <c:v>37.003</c:v>
                </c:pt>
                <c:pt idx="3747">
                  <c:v>37.031999999999996</c:v>
                </c:pt>
                <c:pt idx="3748">
                  <c:v>37.057000000000002</c:v>
                </c:pt>
                <c:pt idx="3749">
                  <c:v>37.08</c:v>
                </c:pt>
                <c:pt idx="3750">
                  <c:v>37.103000000000002</c:v>
                </c:pt>
                <c:pt idx="3751">
                  <c:v>37.119</c:v>
                </c:pt>
                <c:pt idx="3752">
                  <c:v>37.136000000000003</c:v>
                </c:pt>
                <c:pt idx="3753">
                  <c:v>37.151000000000003</c:v>
                </c:pt>
                <c:pt idx="3754">
                  <c:v>37.167999999999999</c:v>
                </c:pt>
                <c:pt idx="3755">
                  <c:v>37.186</c:v>
                </c:pt>
                <c:pt idx="3756">
                  <c:v>37.204000000000001</c:v>
                </c:pt>
                <c:pt idx="3757">
                  <c:v>37.225000000000001</c:v>
                </c:pt>
                <c:pt idx="3758">
                  <c:v>37.25</c:v>
                </c:pt>
                <c:pt idx="3759">
                  <c:v>37.28</c:v>
                </c:pt>
                <c:pt idx="3760">
                  <c:v>37.311</c:v>
                </c:pt>
                <c:pt idx="3761">
                  <c:v>37.344000000000001</c:v>
                </c:pt>
                <c:pt idx="3762">
                  <c:v>37.384999999999998</c:v>
                </c:pt>
                <c:pt idx="3763">
                  <c:v>37.430999999999997</c:v>
                </c:pt>
                <c:pt idx="3764">
                  <c:v>37.481000000000002</c:v>
                </c:pt>
                <c:pt idx="3765">
                  <c:v>37.534999999999997</c:v>
                </c:pt>
                <c:pt idx="3766">
                  <c:v>37.585000000000001</c:v>
                </c:pt>
                <c:pt idx="3767">
                  <c:v>37.642000000000003</c:v>
                </c:pt>
                <c:pt idx="3768">
                  <c:v>37.704000000000001</c:v>
                </c:pt>
                <c:pt idx="3769">
                  <c:v>37.765999999999998</c:v>
                </c:pt>
                <c:pt idx="3770">
                  <c:v>37.826000000000001</c:v>
                </c:pt>
                <c:pt idx="3771">
                  <c:v>37.878</c:v>
                </c:pt>
                <c:pt idx="3772">
                  <c:v>37.920999999999999</c:v>
                </c:pt>
                <c:pt idx="3773">
                  <c:v>37.96</c:v>
                </c:pt>
                <c:pt idx="3774">
                  <c:v>37.988999999999997</c:v>
                </c:pt>
                <c:pt idx="3775">
                  <c:v>38.000999999999998</c:v>
                </c:pt>
                <c:pt idx="3776">
                  <c:v>38.006999999999998</c:v>
                </c:pt>
                <c:pt idx="3777">
                  <c:v>38.002000000000002</c:v>
                </c:pt>
                <c:pt idx="3778">
                  <c:v>37.978999999999999</c:v>
                </c:pt>
                <c:pt idx="3779">
                  <c:v>37.956000000000003</c:v>
                </c:pt>
                <c:pt idx="3780">
                  <c:v>37.944000000000003</c:v>
                </c:pt>
                <c:pt idx="3781">
                  <c:v>37.942999999999998</c:v>
                </c:pt>
                <c:pt idx="3782">
                  <c:v>37.945999999999998</c:v>
                </c:pt>
                <c:pt idx="3783">
                  <c:v>37.951000000000001</c:v>
                </c:pt>
                <c:pt idx="3784">
                  <c:v>37.96</c:v>
                </c:pt>
                <c:pt idx="3785">
                  <c:v>37.972999999999999</c:v>
                </c:pt>
                <c:pt idx="3786">
                  <c:v>37.984000000000002</c:v>
                </c:pt>
                <c:pt idx="3787">
                  <c:v>37.999000000000002</c:v>
                </c:pt>
                <c:pt idx="3788">
                  <c:v>38.027999999999999</c:v>
                </c:pt>
                <c:pt idx="3789">
                  <c:v>38.061</c:v>
                </c:pt>
                <c:pt idx="3790">
                  <c:v>38.095999999999997</c:v>
                </c:pt>
                <c:pt idx="3791">
                  <c:v>38.134999999999998</c:v>
                </c:pt>
                <c:pt idx="3792">
                  <c:v>38.179000000000002</c:v>
                </c:pt>
                <c:pt idx="3793">
                  <c:v>38.218000000000004</c:v>
                </c:pt>
                <c:pt idx="3794">
                  <c:v>38.250999999999998</c:v>
                </c:pt>
                <c:pt idx="3795">
                  <c:v>38.274999999999999</c:v>
                </c:pt>
                <c:pt idx="3796">
                  <c:v>38.293999999999997</c:v>
                </c:pt>
                <c:pt idx="3797">
                  <c:v>38.302</c:v>
                </c:pt>
                <c:pt idx="3798">
                  <c:v>38.302</c:v>
                </c:pt>
                <c:pt idx="3799">
                  <c:v>38.298000000000002</c:v>
                </c:pt>
                <c:pt idx="3800">
                  <c:v>38.295999999999999</c:v>
                </c:pt>
                <c:pt idx="3801">
                  <c:v>38.29</c:v>
                </c:pt>
                <c:pt idx="3802">
                  <c:v>38.276000000000003</c:v>
                </c:pt>
                <c:pt idx="3803">
                  <c:v>38.265999999999998</c:v>
                </c:pt>
                <c:pt idx="3804">
                  <c:v>38.250999999999998</c:v>
                </c:pt>
                <c:pt idx="3805">
                  <c:v>38.232999999999997</c:v>
                </c:pt>
                <c:pt idx="3806">
                  <c:v>38.215000000000003</c:v>
                </c:pt>
                <c:pt idx="3807">
                  <c:v>38.201000000000001</c:v>
                </c:pt>
                <c:pt idx="3808">
                  <c:v>38.195999999999998</c:v>
                </c:pt>
                <c:pt idx="3809">
                  <c:v>38.192999999999998</c:v>
                </c:pt>
                <c:pt idx="3810">
                  <c:v>38.197000000000003</c:v>
                </c:pt>
                <c:pt idx="3811">
                  <c:v>38.206000000000003</c:v>
                </c:pt>
                <c:pt idx="3812">
                  <c:v>38.22</c:v>
                </c:pt>
                <c:pt idx="3813">
                  <c:v>38.228000000000002</c:v>
                </c:pt>
                <c:pt idx="3814">
                  <c:v>38.231999999999999</c:v>
                </c:pt>
                <c:pt idx="3815">
                  <c:v>38.24</c:v>
                </c:pt>
                <c:pt idx="3816">
                  <c:v>38.249000000000002</c:v>
                </c:pt>
                <c:pt idx="3817">
                  <c:v>38.26</c:v>
                </c:pt>
                <c:pt idx="3818">
                  <c:v>38.270000000000003</c:v>
                </c:pt>
                <c:pt idx="3819">
                  <c:v>38.277999999999999</c:v>
                </c:pt>
                <c:pt idx="3820">
                  <c:v>38.29</c:v>
                </c:pt>
                <c:pt idx="3821">
                  <c:v>38.298999999999999</c:v>
                </c:pt>
                <c:pt idx="3822">
                  <c:v>38.308</c:v>
                </c:pt>
                <c:pt idx="3823">
                  <c:v>38.313000000000002</c:v>
                </c:pt>
                <c:pt idx="3824">
                  <c:v>38.320999999999998</c:v>
                </c:pt>
                <c:pt idx="3825">
                  <c:v>38.329000000000001</c:v>
                </c:pt>
                <c:pt idx="3826">
                  <c:v>38.338000000000001</c:v>
                </c:pt>
                <c:pt idx="3827">
                  <c:v>38.347000000000001</c:v>
                </c:pt>
                <c:pt idx="3828">
                  <c:v>38.353999999999999</c:v>
                </c:pt>
                <c:pt idx="3829">
                  <c:v>38.357999999999997</c:v>
                </c:pt>
                <c:pt idx="3830">
                  <c:v>38.366</c:v>
                </c:pt>
                <c:pt idx="3831">
                  <c:v>38.371000000000002</c:v>
                </c:pt>
                <c:pt idx="3832">
                  <c:v>38.378</c:v>
                </c:pt>
                <c:pt idx="3833">
                  <c:v>38.395000000000003</c:v>
                </c:pt>
                <c:pt idx="3834">
                  <c:v>38.415999999999997</c:v>
                </c:pt>
                <c:pt idx="3835">
                  <c:v>38.442</c:v>
                </c:pt>
                <c:pt idx="3836">
                  <c:v>38.478000000000002</c:v>
                </c:pt>
                <c:pt idx="3837">
                  <c:v>38.514000000000003</c:v>
                </c:pt>
                <c:pt idx="3838">
                  <c:v>38.545000000000002</c:v>
                </c:pt>
                <c:pt idx="3839">
                  <c:v>38.575000000000003</c:v>
                </c:pt>
                <c:pt idx="3840">
                  <c:v>38.603999999999999</c:v>
                </c:pt>
                <c:pt idx="3841">
                  <c:v>38.634</c:v>
                </c:pt>
                <c:pt idx="3842">
                  <c:v>38.664000000000001</c:v>
                </c:pt>
                <c:pt idx="3843">
                  <c:v>38.692999999999998</c:v>
                </c:pt>
                <c:pt idx="3844">
                  <c:v>38.726999999999997</c:v>
                </c:pt>
                <c:pt idx="3845">
                  <c:v>38.762999999999998</c:v>
                </c:pt>
                <c:pt idx="3846">
                  <c:v>38.799999999999997</c:v>
                </c:pt>
                <c:pt idx="3847">
                  <c:v>38.838000000000001</c:v>
                </c:pt>
                <c:pt idx="3848">
                  <c:v>38.874000000000002</c:v>
                </c:pt>
                <c:pt idx="3849">
                  <c:v>38.904000000000003</c:v>
                </c:pt>
                <c:pt idx="3850">
                  <c:v>38.932000000000002</c:v>
                </c:pt>
                <c:pt idx="3851">
                  <c:v>38.953000000000003</c:v>
                </c:pt>
                <c:pt idx="3852">
                  <c:v>38.963999999999999</c:v>
                </c:pt>
                <c:pt idx="3853">
                  <c:v>38.973999999999997</c:v>
                </c:pt>
                <c:pt idx="3854">
                  <c:v>38.978999999999999</c:v>
                </c:pt>
                <c:pt idx="3855">
                  <c:v>38.975999999999999</c:v>
                </c:pt>
                <c:pt idx="3856">
                  <c:v>38.969000000000001</c:v>
                </c:pt>
                <c:pt idx="3857">
                  <c:v>38.960999999999999</c:v>
                </c:pt>
                <c:pt idx="3858">
                  <c:v>38.954000000000001</c:v>
                </c:pt>
                <c:pt idx="3859">
                  <c:v>38.945</c:v>
                </c:pt>
                <c:pt idx="3860">
                  <c:v>38.933</c:v>
                </c:pt>
                <c:pt idx="3861">
                  <c:v>38.911999999999999</c:v>
                </c:pt>
                <c:pt idx="3862">
                  <c:v>38.887</c:v>
                </c:pt>
                <c:pt idx="3863">
                  <c:v>38.854999999999997</c:v>
                </c:pt>
                <c:pt idx="3864">
                  <c:v>38.817999999999998</c:v>
                </c:pt>
                <c:pt idx="3865">
                  <c:v>38.777999999999999</c:v>
                </c:pt>
                <c:pt idx="3866">
                  <c:v>38.741999999999997</c:v>
                </c:pt>
                <c:pt idx="3867">
                  <c:v>38.713999999999999</c:v>
                </c:pt>
                <c:pt idx="3868">
                  <c:v>38.686</c:v>
                </c:pt>
                <c:pt idx="3869">
                  <c:v>38.655999999999999</c:v>
                </c:pt>
                <c:pt idx="3870">
                  <c:v>38.625999999999998</c:v>
                </c:pt>
                <c:pt idx="3871">
                  <c:v>38.598999999999997</c:v>
                </c:pt>
                <c:pt idx="3872">
                  <c:v>38.569000000000003</c:v>
                </c:pt>
                <c:pt idx="3873">
                  <c:v>38.536000000000001</c:v>
                </c:pt>
                <c:pt idx="3874">
                  <c:v>38.508000000000003</c:v>
                </c:pt>
                <c:pt idx="3875">
                  <c:v>38.487000000000002</c:v>
                </c:pt>
                <c:pt idx="3876">
                  <c:v>38.47</c:v>
                </c:pt>
                <c:pt idx="3877">
                  <c:v>38.454000000000001</c:v>
                </c:pt>
                <c:pt idx="3878">
                  <c:v>38.445</c:v>
                </c:pt>
                <c:pt idx="3879">
                  <c:v>38.436999999999998</c:v>
                </c:pt>
                <c:pt idx="3880">
                  <c:v>38.429000000000002</c:v>
                </c:pt>
                <c:pt idx="3881">
                  <c:v>38.423999999999999</c:v>
                </c:pt>
                <c:pt idx="3882">
                  <c:v>38.423999999999999</c:v>
                </c:pt>
                <c:pt idx="3883">
                  <c:v>38.427</c:v>
                </c:pt>
                <c:pt idx="3884">
                  <c:v>38.427999999999997</c:v>
                </c:pt>
                <c:pt idx="3885">
                  <c:v>38.430999999999997</c:v>
                </c:pt>
                <c:pt idx="3886">
                  <c:v>38.435000000000002</c:v>
                </c:pt>
                <c:pt idx="3887">
                  <c:v>38.44</c:v>
                </c:pt>
                <c:pt idx="3888">
                  <c:v>38.448999999999998</c:v>
                </c:pt>
                <c:pt idx="3889">
                  <c:v>38.463999999999999</c:v>
                </c:pt>
                <c:pt idx="3890">
                  <c:v>38.484000000000002</c:v>
                </c:pt>
                <c:pt idx="3891">
                  <c:v>38.512999999999998</c:v>
                </c:pt>
                <c:pt idx="3892">
                  <c:v>38.548999999999999</c:v>
                </c:pt>
                <c:pt idx="3893">
                  <c:v>38.584000000000003</c:v>
                </c:pt>
                <c:pt idx="3894">
                  <c:v>38.621000000000002</c:v>
                </c:pt>
                <c:pt idx="3895">
                  <c:v>38.661999999999999</c:v>
                </c:pt>
                <c:pt idx="3896">
                  <c:v>38.709000000000003</c:v>
                </c:pt>
                <c:pt idx="3897">
                  <c:v>38.756</c:v>
                </c:pt>
                <c:pt idx="3898">
                  <c:v>38.801000000000002</c:v>
                </c:pt>
                <c:pt idx="3899">
                  <c:v>38.845999999999997</c:v>
                </c:pt>
                <c:pt idx="3900">
                  <c:v>38.895000000000003</c:v>
                </c:pt>
                <c:pt idx="3901">
                  <c:v>38.950000000000003</c:v>
                </c:pt>
                <c:pt idx="3902">
                  <c:v>38.997999999999998</c:v>
                </c:pt>
                <c:pt idx="3903">
                  <c:v>39.043999999999997</c:v>
                </c:pt>
                <c:pt idx="3904">
                  <c:v>39.090000000000003</c:v>
                </c:pt>
                <c:pt idx="3905">
                  <c:v>39.137999999999998</c:v>
                </c:pt>
                <c:pt idx="3906">
                  <c:v>39.180999999999997</c:v>
                </c:pt>
                <c:pt idx="3907">
                  <c:v>39.225000000000001</c:v>
                </c:pt>
                <c:pt idx="3908">
                  <c:v>39.274999999999999</c:v>
                </c:pt>
                <c:pt idx="3909">
                  <c:v>39.317999999999998</c:v>
                </c:pt>
                <c:pt idx="3910">
                  <c:v>39.356999999999999</c:v>
                </c:pt>
                <c:pt idx="3911">
                  <c:v>39.387999999999998</c:v>
                </c:pt>
                <c:pt idx="3912">
                  <c:v>39.417000000000002</c:v>
                </c:pt>
                <c:pt idx="3913">
                  <c:v>39.444000000000003</c:v>
                </c:pt>
                <c:pt idx="3914">
                  <c:v>39.475999999999999</c:v>
                </c:pt>
                <c:pt idx="3915">
                  <c:v>39.508000000000003</c:v>
                </c:pt>
                <c:pt idx="3916">
                  <c:v>39.536999999999999</c:v>
                </c:pt>
                <c:pt idx="3917">
                  <c:v>39.561999999999998</c:v>
                </c:pt>
                <c:pt idx="3918">
                  <c:v>39.578000000000003</c:v>
                </c:pt>
                <c:pt idx="3919">
                  <c:v>39.588000000000001</c:v>
                </c:pt>
                <c:pt idx="3920">
                  <c:v>39.594999999999999</c:v>
                </c:pt>
                <c:pt idx="3921">
                  <c:v>39.603000000000002</c:v>
                </c:pt>
                <c:pt idx="3922">
                  <c:v>39.613</c:v>
                </c:pt>
                <c:pt idx="3923">
                  <c:v>39.625999999999998</c:v>
                </c:pt>
                <c:pt idx="3924">
                  <c:v>39.639000000000003</c:v>
                </c:pt>
                <c:pt idx="3925">
                  <c:v>39.65</c:v>
                </c:pt>
                <c:pt idx="3926">
                  <c:v>39.658999999999999</c:v>
                </c:pt>
                <c:pt idx="3927">
                  <c:v>39.67</c:v>
                </c:pt>
                <c:pt idx="3928">
                  <c:v>39.692</c:v>
                </c:pt>
                <c:pt idx="3929">
                  <c:v>39.728999999999999</c:v>
                </c:pt>
                <c:pt idx="3930">
                  <c:v>39.774999999999999</c:v>
                </c:pt>
                <c:pt idx="3931">
                  <c:v>39.835000000000001</c:v>
                </c:pt>
                <c:pt idx="3932">
                  <c:v>39.901000000000003</c:v>
                </c:pt>
                <c:pt idx="3933">
                  <c:v>39.968000000000004</c:v>
                </c:pt>
                <c:pt idx="3934">
                  <c:v>40.040999999999997</c:v>
                </c:pt>
                <c:pt idx="3935">
                  <c:v>40.106000000000002</c:v>
                </c:pt>
                <c:pt idx="3936">
                  <c:v>40.146000000000001</c:v>
                </c:pt>
                <c:pt idx="3937">
                  <c:v>40.182000000000002</c:v>
                </c:pt>
                <c:pt idx="3938">
                  <c:v>40.209000000000003</c:v>
                </c:pt>
                <c:pt idx="3939">
                  <c:v>40.220999999999997</c:v>
                </c:pt>
                <c:pt idx="3940">
                  <c:v>40.241999999999997</c:v>
                </c:pt>
                <c:pt idx="3941">
                  <c:v>40.274000000000001</c:v>
                </c:pt>
                <c:pt idx="3942">
                  <c:v>40.307000000000002</c:v>
                </c:pt>
                <c:pt idx="3943">
                  <c:v>40.341000000000001</c:v>
                </c:pt>
                <c:pt idx="3944">
                  <c:v>40.372999999999998</c:v>
                </c:pt>
                <c:pt idx="3945">
                  <c:v>40.404000000000003</c:v>
                </c:pt>
                <c:pt idx="3946">
                  <c:v>40.436999999999998</c:v>
                </c:pt>
                <c:pt idx="3947">
                  <c:v>40.465000000000003</c:v>
                </c:pt>
                <c:pt idx="3948">
                  <c:v>40.49</c:v>
                </c:pt>
                <c:pt idx="3949">
                  <c:v>40.508000000000003</c:v>
                </c:pt>
                <c:pt idx="3950">
                  <c:v>40.511000000000003</c:v>
                </c:pt>
                <c:pt idx="3951">
                  <c:v>40.499000000000002</c:v>
                </c:pt>
                <c:pt idx="3952">
                  <c:v>40.476999999999997</c:v>
                </c:pt>
                <c:pt idx="3953">
                  <c:v>40.448999999999998</c:v>
                </c:pt>
                <c:pt idx="3954">
                  <c:v>40.420999999999999</c:v>
                </c:pt>
                <c:pt idx="3955">
                  <c:v>40.396000000000001</c:v>
                </c:pt>
                <c:pt idx="3956">
                  <c:v>40.368000000000002</c:v>
                </c:pt>
                <c:pt idx="3957">
                  <c:v>40.335999999999999</c:v>
                </c:pt>
                <c:pt idx="3958">
                  <c:v>40.308</c:v>
                </c:pt>
                <c:pt idx="3959">
                  <c:v>40.289000000000001</c:v>
                </c:pt>
                <c:pt idx="3960">
                  <c:v>40.277000000000001</c:v>
                </c:pt>
                <c:pt idx="3961">
                  <c:v>40.262999999999998</c:v>
                </c:pt>
                <c:pt idx="3962">
                  <c:v>40.249000000000002</c:v>
                </c:pt>
                <c:pt idx="3963">
                  <c:v>40.234000000000002</c:v>
                </c:pt>
                <c:pt idx="3964">
                  <c:v>40.220999999999997</c:v>
                </c:pt>
                <c:pt idx="3965">
                  <c:v>40.21</c:v>
                </c:pt>
                <c:pt idx="3966">
                  <c:v>40.198</c:v>
                </c:pt>
                <c:pt idx="3967">
                  <c:v>40.182000000000002</c:v>
                </c:pt>
                <c:pt idx="3968">
                  <c:v>40.158000000000001</c:v>
                </c:pt>
                <c:pt idx="3969">
                  <c:v>40.131</c:v>
                </c:pt>
                <c:pt idx="3970">
                  <c:v>40.098999999999997</c:v>
                </c:pt>
                <c:pt idx="3971">
                  <c:v>40.067999999999998</c:v>
                </c:pt>
                <c:pt idx="3972">
                  <c:v>40.04</c:v>
                </c:pt>
                <c:pt idx="3973">
                  <c:v>40.012999999999998</c:v>
                </c:pt>
                <c:pt idx="3974">
                  <c:v>39.988999999999997</c:v>
                </c:pt>
                <c:pt idx="3975">
                  <c:v>39.97</c:v>
                </c:pt>
                <c:pt idx="3976">
                  <c:v>39.957999999999998</c:v>
                </c:pt>
                <c:pt idx="3977">
                  <c:v>39.957000000000001</c:v>
                </c:pt>
                <c:pt idx="3978">
                  <c:v>39.969000000000001</c:v>
                </c:pt>
                <c:pt idx="3979">
                  <c:v>39.993000000000002</c:v>
                </c:pt>
                <c:pt idx="3980">
                  <c:v>40.018999999999998</c:v>
                </c:pt>
                <c:pt idx="3981">
                  <c:v>40.045999999999999</c:v>
                </c:pt>
                <c:pt idx="3982">
                  <c:v>40.073</c:v>
                </c:pt>
                <c:pt idx="3983">
                  <c:v>40.1</c:v>
                </c:pt>
                <c:pt idx="3984">
                  <c:v>40.127000000000002</c:v>
                </c:pt>
                <c:pt idx="3985">
                  <c:v>40.146999999999998</c:v>
                </c:pt>
                <c:pt idx="3986">
                  <c:v>40.161999999999999</c:v>
                </c:pt>
                <c:pt idx="3987">
                  <c:v>40.171999999999997</c:v>
                </c:pt>
                <c:pt idx="3988">
                  <c:v>40.182000000000002</c:v>
                </c:pt>
                <c:pt idx="3989">
                  <c:v>40.19</c:v>
                </c:pt>
                <c:pt idx="3990">
                  <c:v>40.198</c:v>
                </c:pt>
                <c:pt idx="3991">
                  <c:v>40.207000000000001</c:v>
                </c:pt>
                <c:pt idx="3992">
                  <c:v>40.216000000000001</c:v>
                </c:pt>
                <c:pt idx="3993">
                  <c:v>40.234000000000002</c:v>
                </c:pt>
                <c:pt idx="3994">
                  <c:v>40.253999999999998</c:v>
                </c:pt>
                <c:pt idx="3995">
                  <c:v>40.274999999999999</c:v>
                </c:pt>
                <c:pt idx="3996">
                  <c:v>40.292000000000002</c:v>
                </c:pt>
                <c:pt idx="3997">
                  <c:v>40.302</c:v>
                </c:pt>
                <c:pt idx="3998">
                  <c:v>40.311</c:v>
                </c:pt>
                <c:pt idx="3999">
                  <c:v>40.323999999999998</c:v>
                </c:pt>
                <c:pt idx="4000">
                  <c:v>40.335999999999999</c:v>
                </c:pt>
                <c:pt idx="4001">
                  <c:v>40.351999999999997</c:v>
                </c:pt>
                <c:pt idx="4002">
                  <c:v>40.359000000000002</c:v>
                </c:pt>
                <c:pt idx="4003">
                  <c:v>40.363999999999997</c:v>
                </c:pt>
                <c:pt idx="4004">
                  <c:v>40.368000000000002</c:v>
                </c:pt>
                <c:pt idx="4005">
                  <c:v>40.372999999999998</c:v>
                </c:pt>
                <c:pt idx="4006">
                  <c:v>40.372999999999998</c:v>
                </c:pt>
                <c:pt idx="4007">
                  <c:v>40.374000000000002</c:v>
                </c:pt>
                <c:pt idx="4008">
                  <c:v>40.372</c:v>
                </c:pt>
                <c:pt idx="4009">
                  <c:v>40.362000000000002</c:v>
                </c:pt>
                <c:pt idx="4010">
                  <c:v>40.35</c:v>
                </c:pt>
                <c:pt idx="4011">
                  <c:v>40.338999999999999</c:v>
                </c:pt>
                <c:pt idx="4012">
                  <c:v>40.320999999999998</c:v>
                </c:pt>
                <c:pt idx="4013">
                  <c:v>40.311999999999998</c:v>
                </c:pt>
                <c:pt idx="4014">
                  <c:v>40.298999999999999</c:v>
                </c:pt>
                <c:pt idx="4015">
                  <c:v>40.28</c:v>
                </c:pt>
                <c:pt idx="4016">
                  <c:v>40.268000000000001</c:v>
                </c:pt>
                <c:pt idx="4017">
                  <c:v>40.255000000000003</c:v>
                </c:pt>
                <c:pt idx="4018">
                  <c:v>40.244</c:v>
                </c:pt>
                <c:pt idx="4019">
                  <c:v>40.237000000000002</c:v>
                </c:pt>
                <c:pt idx="4020">
                  <c:v>40.228999999999999</c:v>
                </c:pt>
                <c:pt idx="4021">
                  <c:v>40.222999999999999</c:v>
                </c:pt>
                <c:pt idx="4022">
                  <c:v>40.226999999999997</c:v>
                </c:pt>
                <c:pt idx="4023">
                  <c:v>40.235999999999997</c:v>
                </c:pt>
                <c:pt idx="4024">
                  <c:v>40.25</c:v>
                </c:pt>
                <c:pt idx="4025">
                  <c:v>40.264000000000003</c:v>
                </c:pt>
                <c:pt idx="4026">
                  <c:v>40.281999999999996</c:v>
                </c:pt>
                <c:pt idx="4027">
                  <c:v>40.298000000000002</c:v>
                </c:pt>
                <c:pt idx="4028">
                  <c:v>40.31</c:v>
                </c:pt>
                <c:pt idx="4029">
                  <c:v>40.319000000000003</c:v>
                </c:pt>
                <c:pt idx="4030">
                  <c:v>40.33</c:v>
                </c:pt>
                <c:pt idx="4031">
                  <c:v>40.335999999999999</c:v>
                </c:pt>
                <c:pt idx="4032">
                  <c:v>40.334000000000003</c:v>
                </c:pt>
                <c:pt idx="4033">
                  <c:v>40.338000000000001</c:v>
                </c:pt>
                <c:pt idx="4034">
                  <c:v>40.341999999999999</c:v>
                </c:pt>
                <c:pt idx="4035">
                  <c:v>40.343000000000004</c:v>
                </c:pt>
                <c:pt idx="4036">
                  <c:v>40.343000000000004</c:v>
                </c:pt>
                <c:pt idx="4037">
                  <c:v>40.340000000000003</c:v>
                </c:pt>
                <c:pt idx="4038">
                  <c:v>40.337000000000003</c:v>
                </c:pt>
                <c:pt idx="4039">
                  <c:v>40.335999999999999</c:v>
                </c:pt>
                <c:pt idx="4040">
                  <c:v>40.335000000000001</c:v>
                </c:pt>
                <c:pt idx="4041">
                  <c:v>40.341999999999999</c:v>
                </c:pt>
                <c:pt idx="4042">
                  <c:v>40.350999999999999</c:v>
                </c:pt>
                <c:pt idx="4043">
                  <c:v>40.369</c:v>
                </c:pt>
                <c:pt idx="4044">
                  <c:v>40.392000000000003</c:v>
                </c:pt>
                <c:pt idx="4045">
                  <c:v>40.418999999999997</c:v>
                </c:pt>
                <c:pt idx="4046">
                  <c:v>40.454999999999998</c:v>
                </c:pt>
                <c:pt idx="4047">
                  <c:v>40.488</c:v>
                </c:pt>
                <c:pt idx="4048">
                  <c:v>40.527000000000001</c:v>
                </c:pt>
                <c:pt idx="4049">
                  <c:v>40.566000000000003</c:v>
                </c:pt>
                <c:pt idx="4050">
                  <c:v>40.603999999999999</c:v>
                </c:pt>
                <c:pt idx="4051">
                  <c:v>40.637</c:v>
                </c:pt>
                <c:pt idx="4052">
                  <c:v>40.668999999999997</c:v>
                </c:pt>
                <c:pt idx="4053">
                  <c:v>40.701000000000001</c:v>
                </c:pt>
                <c:pt idx="4054">
                  <c:v>40.732999999999997</c:v>
                </c:pt>
                <c:pt idx="4055">
                  <c:v>40.761000000000003</c:v>
                </c:pt>
                <c:pt idx="4056">
                  <c:v>40.787999999999997</c:v>
                </c:pt>
                <c:pt idx="4057">
                  <c:v>40.822000000000003</c:v>
                </c:pt>
                <c:pt idx="4058">
                  <c:v>40.851999999999997</c:v>
                </c:pt>
                <c:pt idx="4059">
                  <c:v>40.884999999999998</c:v>
                </c:pt>
                <c:pt idx="4060">
                  <c:v>40.915999999999997</c:v>
                </c:pt>
                <c:pt idx="4061">
                  <c:v>40.947000000000003</c:v>
                </c:pt>
                <c:pt idx="4062">
                  <c:v>40.966000000000001</c:v>
                </c:pt>
                <c:pt idx="4063">
                  <c:v>40.981000000000002</c:v>
                </c:pt>
                <c:pt idx="4064">
                  <c:v>40.991</c:v>
                </c:pt>
                <c:pt idx="4065">
                  <c:v>40.994</c:v>
                </c:pt>
                <c:pt idx="4066">
                  <c:v>41.000999999999998</c:v>
                </c:pt>
                <c:pt idx="4067">
                  <c:v>41.014000000000003</c:v>
                </c:pt>
                <c:pt idx="4068">
                  <c:v>41.029000000000003</c:v>
                </c:pt>
                <c:pt idx="4069">
                  <c:v>41.055</c:v>
                </c:pt>
                <c:pt idx="4070">
                  <c:v>41.08</c:v>
                </c:pt>
                <c:pt idx="4071">
                  <c:v>41.107999999999997</c:v>
                </c:pt>
                <c:pt idx="4072">
                  <c:v>41.131999999999998</c:v>
                </c:pt>
                <c:pt idx="4073">
                  <c:v>41.164999999999999</c:v>
                </c:pt>
                <c:pt idx="4074">
                  <c:v>41.21</c:v>
                </c:pt>
                <c:pt idx="4075">
                  <c:v>41.256</c:v>
                </c:pt>
                <c:pt idx="4076">
                  <c:v>41.298000000000002</c:v>
                </c:pt>
                <c:pt idx="4077">
                  <c:v>41.335000000000001</c:v>
                </c:pt>
                <c:pt idx="4078">
                  <c:v>41.368000000000002</c:v>
                </c:pt>
                <c:pt idx="4079">
                  <c:v>41.396999999999998</c:v>
                </c:pt>
                <c:pt idx="4080">
                  <c:v>41.426000000000002</c:v>
                </c:pt>
                <c:pt idx="4081">
                  <c:v>41.460999999999999</c:v>
                </c:pt>
                <c:pt idx="4082">
                  <c:v>41.49</c:v>
                </c:pt>
                <c:pt idx="4083">
                  <c:v>41.51</c:v>
                </c:pt>
                <c:pt idx="4084">
                  <c:v>41.527000000000001</c:v>
                </c:pt>
                <c:pt idx="4085">
                  <c:v>41.540999999999997</c:v>
                </c:pt>
                <c:pt idx="4086">
                  <c:v>41.55</c:v>
                </c:pt>
                <c:pt idx="4087">
                  <c:v>41.552999999999997</c:v>
                </c:pt>
                <c:pt idx="4088">
                  <c:v>41.552999999999997</c:v>
                </c:pt>
                <c:pt idx="4089">
                  <c:v>41.552999999999997</c:v>
                </c:pt>
                <c:pt idx="4090">
                  <c:v>41.558</c:v>
                </c:pt>
                <c:pt idx="4091">
                  <c:v>41.563000000000002</c:v>
                </c:pt>
                <c:pt idx="4092">
                  <c:v>41.582999999999998</c:v>
                </c:pt>
                <c:pt idx="4093">
                  <c:v>41.628</c:v>
                </c:pt>
                <c:pt idx="4094">
                  <c:v>41.68</c:v>
                </c:pt>
                <c:pt idx="4095">
                  <c:v>41.725999999999999</c:v>
                </c:pt>
                <c:pt idx="4096">
                  <c:v>41.761000000000003</c:v>
                </c:pt>
                <c:pt idx="4097">
                  <c:v>41.786999999999999</c:v>
                </c:pt>
                <c:pt idx="4098">
                  <c:v>41.81</c:v>
                </c:pt>
                <c:pt idx="4099">
                  <c:v>41.820999999999998</c:v>
                </c:pt>
                <c:pt idx="4100">
                  <c:v>41.822000000000003</c:v>
                </c:pt>
                <c:pt idx="4101">
                  <c:v>41.822000000000003</c:v>
                </c:pt>
                <c:pt idx="4102">
                  <c:v>41.816000000000003</c:v>
                </c:pt>
                <c:pt idx="4103">
                  <c:v>41.81</c:v>
                </c:pt>
                <c:pt idx="4104">
                  <c:v>41.796999999999997</c:v>
                </c:pt>
                <c:pt idx="4105">
                  <c:v>41.771000000000001</c:v>
                </c:pt>
                <c:pt idx="4106">
                  <c:v>41.725999999999999</c:v>
                </c:pt>
                <c:pt idx="4107">
                  <c:v>41.673999999999999</c:v>
                </c:pt>
                <c:pt idx="4108">
                  <c:v>41.631999999999998</c:v>
                </c:pt>
                <c:pt idx="4109">
                  <c:v>41.588999999999999</c:v>
                </c:pt>
                <c:pt idx="4110">
                  <c:v>41.537999999999997</c:v>
                </c:pt>
                <c:pt idx="4111">
                  <c:v>41.484999999999999</c:v>
                </c:pt>
                <c:pt idx="4112">
                  <c:v>41.435000000000002</c:v>
                </c:pt>
                <c:pt idx="4113">
                  <c:v>41.401000000000003</c:v>
                </c:pt>
                <c:pt idx="4114">
                  <c:v>41.383000000000003</c:v>
                </c:pt>
                <c:pt idx="4115">
                  <c:v>41.386000000000003</c:v>
                </c:pt>
                <c:pt idx="4116">
                  <c:v>41.39</c:v>
                </c:pt>
                <c:pt idx="4117">
                  <c:v>41.401000000000003</c:v>
                </c:pt>
                <c:pt idx="4118">
                  <c:v>41.417999999999999</c:v>
                </c:pt>
                <c:pt idx="4119">
                  <c:v>41.435000000000002</c:v>
                </c:pt>
                <c:pt idx="4120">
                  <c:v>41.444000000000003</c:v>
                </c:pt>
                <c:pt idx="4121">
                  <c:v>41.448</c:v>
                </c:pt>
                <c:pt idx="4122">
                  <c:v>41.454000000000001</c:v>
                </c:pt>
                <c:pt idx="4123">
                  <c:v>41.457999999999998</c:v>
                </c:pt>
                <c:pt idx="4124">
                  <c:v>41.451999999999998</c:v>
                </c:pt>
                <c:pt idx="4125">
                  <c:v>41.436999999999998</c:v>
                </c:pt>
                <c:pt idx="4126">
                  <c:v>41.417999999999999</c:v>
                </c:pt>
                <c:pt idx="4127">
                  <c:v>41.389000000000003</c:v>
                </c:pt>
                <c:pt idx="4128">
                  <c:v>41.354999999999997</c:v>
                </c:pt>
                <c:pt idx="4129">
                  <c:v>41.311</c:v>
                </c:pt>
                <c:pt idx="4130">
                  <c:v>41.267000000000003</c:v>
                </c:pt>
                <c:pt idx="4131">
                  <c:v>41.228999999999999</c:v>
                </c:pt>
                <c:pt idx="4132">
                  <c:v>41.195999999999998</c:v>
                </c:pt>
                <c:pt idx="4133">
                  <c:v>41.161999999999999</c:v>
                </c:pt>
                <c:pt idx="4134">
                  <c:v>41.128</c:v>
                </c:pt>
                <c:pt idx="4135">
                  <c:v>41.106999999999999</c:v>
                </c:pt>
                <c:pt idx="4136">
                  <c:v>41.094999999999999</c:v>
                </c:pt>
                <c:pt idx="4137">
                  <c:v>41.087000000000003</c:v>
                </c:pt>
                <c:pt idx="4138">
                  <c:v>41.079000000000001</c:v>
                </c:pt>
                <c:pt idx="4139">
                  <c:v>41.066000000000003</c:v>
                </c:pt>
                <c:pt idx="4140">
                  <c:v>41.057000000000002</c:v>
                </c:pt>
                <c:pt idx="4141">
                  <c:v>41.052</c:v>
                </c:pt>
                <c:pt idx="4142">
                  <c:v>41.051000000000002</c:v>
                </c:pt>
                <c:pt idx="4143">
                  <c:v>41.051000000000002</c:v>
                </c:pt>
                <c:pt idx="4144">
                  <c:v>41.055</c:v>
                </c:pt>
                <c:pt idx="4145">
                  <c:v>41.058999999999997</c:v>
                </c:pt>
                <c:pt idx="4146">
                  <c:v>41.061999999999998</c:v>
                </c:pt>
                <c:pt idx="4147">
                  <c:v>41.076000000000001</c:v>
                </c:pt>
                <c:pt idx="4148">
                  <c:v>41.098999999999997</c:v>
                </c:pt>
                <c:pt idx="4149">
                  <c:v>41.124000000000002</c:v>
                </c:pt>
                <c:pt idx="4150">
                  <c:v>41.155000000000001</c:v>
                </c:pt>
                <c:pt idx="4151">
                  <c:v>41.195999999999998</c:v>
                </c:pt>
                <c:pt idx="4152">
                  <c:v>41.24</c:v>
                </c:pt>
                <c:pt idx="4153">
                  <c:v>41.286000000000001</c:v>
                </c:pt>
                <c:pt idx="4154">
                  <c:v>41.328000000000003</c:v>
                </c:pt>
                <c:pt idx="4155">
                  <c:v>41.363</c:v>
                </c:pt>
                <c:pt idx="4156">
                  <c:v>41.4</c:v>
                </c:pt>
                <c:pt idx="4157">
                  <c:v>41.435000000000002</c:v>
                </c:pt>
                <c:pt idx="4158">
                  <c:v>41.463000000000001</c:v>
                </c:pt>
                <c:pt idx="4159">
                  <c:v>41.484999999999999</c:v>
                </c:pt>
                <c:pt idx="4160">
                  <c:v>41.500999999999998</c:v>
                </c:pt>
                <c:pt idx="4161">
                  <c:v>41.515000000000001</c:v>
                </c:pt>
                <c:pt idx="4162">
                  <c:v>41.53</c:v>
                </c:pt>
                <c:pt idx="4163">
                  <c:v>41.542000000000002</c:v>
                </c:pt>
                <c:pt idx="4164">
                  <c:v>41.56</c:v>
                </c:pt>
                <c:pt idx="4165">
                  <c:v>41.573</c:v>
                </c:pt>
                <c:pt idx="4166">
                  <c:v>41.585999999999999</c:v>
                </c:pt>
                <c:pt idx="4167">
                  <c:v>41.6</c:v>
                </c:pt>
                <c:pt idx="4168">
                  <c:v>41.610999999999997</c:v>
                </c:pt>
                <c:pt idx="4169">
                  <c:v>41.615000000000002</c:v>
                </c:pt>
                <c:pt idx="4170">
                  <c:v>41.621000000000002</c:v>
                </c:pt>
                <c:pt idx="4171">
                  <c:v>41.62</c:v>
                </c:pt>
                <c:pt idx="4172">
                  <c:v>41.622999999999998</c:v>
                </c:pt>
                <c:pt idx="4173">
                  <c:v>41.62</c:v>
                </c:pt>
                <c:pt idx="4174">
                  <c:v>41.615000000000002</c:v>
                </c:pt>
                <c:pt idx="4175">
                  <c:v>41.604999999999997</c:v>
                </c:pt>
                <c:pt idx="4176">
                  <c:v>41.593000000000004</c:v>
                </c:pt>
                <c:pt idx="4177">
                  <c:v>41.581000000000003</c:v>
                </c:pt>
                <c:pt idx="4178">
                  <c:v>41.573999999999998</c:v>
                </c:pt>
                <c:pt idx="4179">
                  <c:v>41.564999999999998</c:v>
                </c:pt>
                <c:pt idx="4180">
                  <c:v>41.561999999999998</c:v>
                </c:pt>
                <c:pt idx="4181">
                  <c:v>41.557000000000002</c:v>
                </c:pt>
                <c:pt idx="4182">
                  <c:v>41.552999999999997</c:v>
                </c:pt>
                <c:pt idx="4183">
                  <c:v>41.548999999999999</c:v>
                </c:pt>
                <c:pt idx="4184">
                  <c:v>41.545000000000002</c:v>
                </c:pt>
                <c:pt idx="4185">
                  <c:v>41.537999999999997</c:v>
                </c:pt>
                <c:pt idx="4186">
                  <c:v>41.531999999999996</c:v>
                </c:pt>
                <c:pt idx="4187">
                  <c:v>41.526000000000003</c:v>
                </c:pt>
                <c:pt idx="4188">
                  <c:v>41.515000000000001</c:v>
                </c:pt>
                <c:pt idx="4189">
                  <c:v>41.505000000000003</c:v>
                </c:pt>
                <c:pt idx="4190">
                  <c:v>41.494999999999997</c:v>
                </c:pt>
                <c:pt idx="4191">
                  <c:v>41.484999999999999</c:v>
                </c:pt>
                <c:pt idx="4192">
                  <c:v>41.475000000000001</c:v>
                </c:pt>
                <c:pt idx="4193">
                  <c:v>41.466999999999999</c:v>
                </c:pt>
                <c:pt idx="4194">
                  <c:v>41.460999999999999</c:v>
                </c:pt>
                <c:pt idx="4195">
                  <c:v>41.454999999999998</c:v>
                </c:pt>
                <c:pt idx="4196">
                  <c:v>41.454000000000001</c:v>
                </c:pt>
                <c:pt idx="4197">
                  <c:v>41.453000000000003</c:v>
                </c:pt>
                <c:pt idx="4198">
                  <c:v>41.454999999999998</c:v>
                </c:pt>
                <c:pt idx="4199">
                  <c:v>41.451999999999998</c:v>
                </c:pt>
                <c:pt idx="4200">
                  <c:v>41.451999999999998</c:v>
                </c:pt>
                <c:pt idx="4201">
                  <c:v>41.451000000000001</c:v>
                </c:pt>
                <c:pt idx="4202">
                  <c:v>41.454000000000001</c:v>
                </c:pt>
                <c:pt idx="4203">
                  <c:v>41.457000000000001</c:v>
                </c:pt>
                <c:pt idx="4204">
                  <c:v>41.465000000000003</c:v>
                </c:pt>
                <c:pt idx="4205">
                  <c:v>41.475999999999999</c:v>
                </c:pt>
                <c:pt idx="4206">
                  <c:v>41.487000000000002</c:v>
                </c:pt>
                <c:pt idx="4207">
                  <c:v>41.500999999999998</c:v>
                </c:pt>
                <c:pt idx="4208">
                  <c:v>41.515999999999998</c:v>
                </c:pt>
                <c:pt idx="4209">
                  <c:v>41.529000000000003</c:v>
                </c:pt>
                <c:pt idx="4210">
                  <c:v>41.546999999999997</c:v>
                </c:pt>
                <c:pt idx="4211">
                  <c:v>41.567</c:v>
                </c:pt>
                <c:pt idx="4212">
                  <c:v>41.58</c:v>
                </c:pt>
                <c:pt idx="4213">
                  <c:v>41.595999999999997</c:v>
                </c:pt>
                <c:pt idx="4214">
                  <c:v>41.616999999999997</c:v>
                </c:pt>
                <c:pt idx="4215">
                  <c:v>41.646000000000001</c:v>
                </c:pt>
                <c:pt idx="4216">
                  <c:v>41.679000000000002</c:v>
                </c:pt>
                <c:pt idx="4217">
                  <c:v>41.710999999999999</c:v>
                </c:pt>
                <c:pt idx="4218">
                  <c:v>41.741</c:v>
                </c:pt>
                <c:pt idx="4219">
                  <c:v>41.771000000000001</c:v>
                </c:pt>
                <c:pt idx="4220">
                  <c:v>41.796999999999997</c:v>
                </c:pt>
                <c:pt idx="4221">
                  <c:v>41.822000000000003</c:v>
                </c:pt>
                <c:pt idx="4222">
                  <c:v>41.841000000000001</c:v>
                </c:pt>
                <c:pt idx="4223">
                  <c:v>41.865000000000002</c:v>
                </c:pt>
                <c:pt idx="4224">
                  <c:v>41.887999999999998</c:v>
                </c:pt>
                <c:pt idx="4225">
                  <c:v>41.9</c:v>
                </c:pt>
                <c:pt idx="4226">
                  <c:v>41.911000000000001</c:v>
                </c:pt>
                <c:pt idx="4227">
                  <c:v>41.92</c:v>
                </c:pt>
                <c:pt idx="4228">
                  <c:v>41.924999999999997</c:v>
                </c:pt>
                <c:pt idx="4229">
                  <c:v>41.927</c:v>
                </c:pt>
                <c:pt idx="4230">
                  <c:v>41.923000000000002</c:v>
                </c:pt>
                <c:pt idx="4231">
                  <c:v>41.917000000000002</c:v>
                </c:pt>
                <c:pt idx="4232">
                  <c:v>41.914000000000001</c:v>
                </c:pt>
                <c:pt idx="4233">
                  <c:v>41.902999999999999</c:v>
                </c:pt>
                <c:pt idx="4234">
                  <c:v>41.890999999999998</c:v>
                </c:pt>
                <c:pt idx="4235">
                  <c:v>41.877000000000002</c:v>
                </c:pt>
                <c:pt idx="4236">
                  <c:v>41.862000000000002</c:v>
                </c:pt>
                <c:pt idx="4237">
                  <c:v>41.845999999999997</c:v>
                </c:pt>
                <c:pt idx="4238">
                  <c:v>41.829000000000001</c:v>
                </c:pt>
                <c:pt idx="4239">
                  <c:v>41.805</c:v>
                </c:pt>
                <c:pt idx="4240">
                  <c:v>41.781999999999996</c:v>
                </c:pt>
                <c:pt idx="4241">
                  <c:v>41.76</c:v>
                </c:pt>
                <c:pt idx="4242">
                  <c:v>41.741999999999997</c:v>
                </c:pt>
                <c:pt idx="4243">
                  <c:v>41.725999999999999</c:v>
                </c:pt>
                <c:pt idx="4244">
                  <c:v>41.722000000000001</c:v>
                </c:pt>
                <c:pt idx="4245">
                  <c:v>41.72</c:v>
                </c:pt>
                <c:pt idx="4246">
                  <c:v>41.716999999999999</c:v>
                </c:pt>
                <c:pt idx="4247">
                  <c:v>41.725999999999999</c:v>
                </c:pt>
                <c:pt idx="4248">
                  <c:v>41.74</c:v>
                </c:pt>
                <c:pt idx="4249">
                  <c:v>41.759</c:v>
                </c:pt>
                <c:pt idx="4250">
                  <c:v>41.783000000000001</c:v>
                </c:pt>
                <c:pt idx="4251">
                  <c:v>41.817999999999998</c:v>
                </c:pt>
                <c:pt idx="4252">
                  <c:v>41.865000000000002</c:v>
                </c:pt>
                <c:pt idx="4253">
                  <c:v>41.920999999999999</c:v>
                </c:pt>
                <c:pt idx="4254">
                  <c:v>41.98</c:v>
                </c:pt>
                <c:pt idx="4255">
                  <c:v>42.048000000000002</c:v>
                </c:pt>
                <c:pt idx="4256">
                  <c:v>42.131999999999998</c:v>
                </c:pt>
                <c:pt idx="4257">
                  <c:v>42.220999999999997</c:v>
                </c:pt>
                <c:pt idx="4258">
                  <c:v>42.337000000000003</c:v>
                </c:pt>
                <c:pt idx="4259">
                  <c:v>42.476999999999997</c:v>
                </c:pt>
                <c:pt idx="4260">
                  <c:v>42.625999999999998</c:v>
                </c:pt>
                <c:pt idx="4261">
                  <c:v>42.771999999999998</c:v>
                </c:pt>
                <c:pt idx="4262">
                  <c:v>42.920999999999999</c:v>
                </c:pt>
                <c:pt idx="4263">
                  <c:v>43.103000000000002</c:v>
                </c:pt>
                <c:pt idx="4264">
                  <c:v>43.302</c:v>
                </c:pt>
                <c:pt idx="4265">
                  <c:v>43.502000000000002</c:v>
                </c:pt>
                <c:pt idx="4266">
                  <c:v>43.728999999999999</c:v>
                </c:pt>
                <c:pt idx="4267">
                  <c:v>43.972999999999999</c:v>
                </c:pt>
                <c:pt idx="4268">
                  <c:v>44.225000000000001</c:v>
                </c:pt>
                <c:pt idx="4269">
                  <c:v>44.49</c:v>
                </c:pt>
                <c:pt idx="4270">
                  <c:v>44.758000000000003</c:v>
                </c:pt>
                <c:pt idx="4271">
                  <c:v>45.026000000000003</c:v>
                </c:pt>
                <c:pt idx="4272">
                  <c:v>45.317</c:v>
                </c:pt>
                <c:pt idx="4273">
                  <c:v>45.601999999999997</c:v>
                </c:pt>
                <c:pt idx="4274">
                  <c:v>45.878999999999998</c:v>
                </c:pt>
                <c:pt idx="4275">
                  <c:v>46.165999999999997</c:v>
                </c:pt>
                <c:pt idx="4276">
                  <c:v>46.460999999999999</c:v>
                </c:pt>
                <c:pt idx="4277">
                  <c:v>46.735999999999997</c:v>
                </c:pt>
                <c:pt idx="4278">
                  <c:v>47.003</c:v>
                </c:pt>
                <c:pt idx="4279">
                  <c:v>47.274000000000001</c:v>
                </c:pt>
                <c:pt idx="4280">
                  <c:v>47.542999999999999</c:v>
                </c:pt>
                <c:pt idx="4281">
                  <c:v>47.807000000000002</c:v>
                </c:pt>
                <c:pt idx="4282">
                  <c:v>48.046999999999997</c:v>
                </c:pt>
                <c:pt idx="4283">
                  <c:v>48.277999999999999</c:v>
                </c:pt>
                <c:pt idx="4284">
                  <c:v>48.491</c:v>
                </c:pt>
                <c:pt idx="4285">
                  <c:v>48.688000000000002</c:v>
                </c:pt>
                <c:pt idx="4286">
                  <c:v>48.862000000000002</c:v>
                </c:pt>
                <c:pt idx="4287">
                  <c:v>49.005000000000003</c:v>
                </c:pt>
                <c:pt idx="4288">
                  <c:v>49.134</c:v>
                </c:pt>
                <c:pt idx="4289">
                  <c:v>49.250999999999998</c:v>
                </c:pt>
                <c:pt idx="4290">
                  <c:v>49.337000000000003</c:v>
                </c:pt>
                <c:pt idx="4291">
                  <c:v>49.395000000000003</c:v>
                </c:pt>
                <c:pt idx="4292">
                  <c:v>49.442</c:v>
                </c:pt>
                <c:pt idx="4293">
                  <c:v>49.470999999999997</c:v>
                </c:pt>
                <c:pt idx="4294">
                  <c:v>49.481999999999999</c:v>
                </c:pt>
                <c:pt idx="4295">
                  <c:v>49.475999999999999</c:v>
                </c:pt>
                <c:pt idx="4296">
                  <c:v>49.453000000000003</c:v>
                </c:pt>
                <c:pt idx="4297">
                  <c:v>49.427999999999997</c:v>
                </c:pt>
                <c:pt idx="4298">
                  <c:v>49.404000000000003</c:v>
                </c:pt>
                <c:pt idx="4299">
                  <c:v>49.384</c:v>
                </c:pt>
                <c:pt idx="4300">
                  <c:v>49.372</c:v>
                </c:pt>
                <c:pt idx="4301">
                  <c:v>49.372</c:v>
                </c:pt>
                <c:pt idx="4302">
                  <c:v>49.393000000000001</c:v>
                </c:pt>
                <c:pt idx="4303">
                  <c:v>49.44</c:v>
                </c:pt>
                <c:pt idx="4304">
                  <c:v>49.518000000000001</c:v>
                </c:pt>
                <c:pt idx="4305">
                  <c:v>49.597000000000001</c:v>
                </c:pt>
                <c:pt idx="4306">
                  <c:v>49.673999999999999</c:v>
                </c:pt>
                <c:pt idx="4307">
                  <c:v>49.747</c:v>
                </c:pt>
                <c:pt idx="4308">
                  <c:v>49.808999999999997</c:v>
                </c:pt>
                <c:pt idx="4309">
                  <c:v>49.863</c:v>
                </c:pt>
                <c:pt idx="4310">
                  <c:v>49.89</c:v>
                </c:pt>
                <c:pt idx="4311">
                  <c:v>49.914000000000001</c:v>
                </c:pt>
                <c:pt idx="4312">
                  <c:v>49.945999999999998</c:v>
                </c:pt>
                <c:pt idx="4313">
                  <c:v>49.970999999999997</c:v>
                </c:pt>
                <c:pt idx="4314">
                  <c:v>50.008000000000003</c:v>
                </c:pt>
                <c:pt idx="4315">
                  <c:v>50.061999999999998</c:v>
                </c:pt>
                <c:pt idx="4316">
                  <c:v>50.121000000000002</c:v>
                </c:pt>
                <c:pt idx="4317">
                  <c:v>50.185000000000002</c:v>
                </c:pt>
                <c:pt idx="4318">
                  <c:v>50.253999999999998</c:v>
                </c:pt>
                <c:pt idx="4319">
                  <c:v>50.326000000000001</c:v>
                </c:pt>
                <c:pt idx="4320">
                  <c:v>50.4</c:v>
                </c:pt>
                <c:pt idx="4321">
                  <c:v>50.476999999999997</c:v>
                </c:pt>
                <c:pt idx="4322">
                  <c:v>50.55</c:v>
                </c:pt>
                <c:pt idx="4323">
                  <c:v>50.618000000000002</c:v>
                </c:pt>
                <c:pt idx="4324">
                  <c:v>50.689</c:v>
                </c:pt>
                <c:pt idx="4325">
                  <c:v>50.759</c:v>
                </c:pt>
                <c:pt idx="4326">
                  <c:v>50.826000000000001</c:v>
                </c:pt>
                <c:pt idx="4327">
                  <c:v>50.881999999999998</c:v>
                </c:pt>
                <c:pt idx="4328">
                  <c:v>50.933</c:v>
                </c:pt>
                <c:pt idx="4329">
                  <c:v>50.981999999999999</c:v>
                </c:pt>
                <c:pt idx="4330">
                  <c:v>51.012999999999998</c:v>
                </c:pt>
                <c:pt idx="4331">
                  <c:v>51.031999999999996</c:v>
                </c:pt>
                <c:pt idx="4332">
                  <c:v>51.048000000000002</c:v>
                </c:pt>
                <c:pt idx="4333">
                  <c:v>51.061</c:v>
                </c:pt>
                <c:pt idx="4334">
                  <c:v>51.076999999999998</c:v>
                </c:pt>
                <c:pt idx="4335">
                  <c:v>51.082999999999998</c:v>
                </c:pt>
                <c:pt idx="4336">
                  <c:v>51.09</c:v>
                </c:pt>
                <c:pt idx="4337">
                  <c:v>51.115000000000002</c:v>
                </c:pt>
                <c:pt idx="4338">
                  <c:v>51.154000000000003</c:v>
                </c:pt>
                <c:pt idx="4339">
                  <c:v>51.192</c:v>
                </c:pt>
                <c:pt idx="4340">
                  <c:v>51.231000000000002</c:v>
                </c:pt>
                <c:pt idx="4341">
                  <c:v>51.268000000000001</c:v>
                </c:pt>
                <c:pt idx="4342">
                  <c:v>51.298999999999999</c:v>
                </c:pt>
                <c:pt idx="4343">
                  <c:v>51.331000000000003</c:v>
                </c:pt>
                <c:pt idx="4344">
                  <c:v>51.351999999999997</c:v>
                </c:pt>
                <c:pt idx="4345">
                  <c:v>51.372</c:v>
                </c:pt>
                <c:pt idx="4346">
                  <c:v>51.399000000000001</c:v>
                </c:pt>
                <c:pt idx="4347">
                  <c:v>51.423999999999999</c:v>
                </c:pt>
                <c:pt idx="4348">
                  <c:v>51.45</c:v>
                </c:pt>
                <c:pt idx="4349">
                  <c:v>51.48</c:v>
                </c:pt>
                <c:pt idx="4350">
                  <c:v>51.512</c:v>
                </c:pt>
                <c:pt idx="4351">
                  <c:v>51.540999999999997</c:v>
                </c:pt>
                <c:pt idx="4352">
                  <c:v>51.566000000000003</c:v>
                </c:pt>
                <c:pt idx="4353">
                  <c:v>51.591999999999999</c:v>
                </c:pt>
                <c:pt idx="4354">
                  <c:v>51.624000000000002</c:v>
                </c:pt>
                <c:pt idx="4355">
                  <c:v>51.655999999999999</c:v>
                </c:pt>
                <c:pt idx="4356">
                  <c:v>51.688000000000002</c:v>
                </c:pt>
                <c:pt idx="4357">
                  <c:v>51.718000000000004</c:v>
                </c:pt>
                <c:pt idx="4358">
                  <c:v>51.741</c:v>
                </c:pt>
                <c:pt idx="4359">
                  <c:v>51.759</c:v>
                </c:pt>
                <c:pt idx="4360">
                  <c:v>51.771000000000001</c:v>
                </c:pt>
                <c:pt idx="4361">
                  <c:v>51.773000000000003</c:v>
                </c:pt>
                <c:pt idx="4362">
                  <c:v>51.76</c:v>
                </c:pt>
                <c:pt idx="4363">
                  <c:v>51.741999999999997</c:v>
                </c:pt>
                <c:pt idx="4364">
                  <c:v>51.722999999999999</c:v>
                </c:pt>
                <c:pt idx="4365">
                  <c:v>51.698999999999998</c:v>
                </c:pt>
                <c:pt idx="4366">
                  <c:v>51.677</c:v>
                </c:pt>
                <c:pt idx="4367">
                  <c:v>51.648000000000003</c:v>
                </c:pt>
                <c:pt idx="4368">
                  <c:v>51.616</c:v>
                </c:pt>
                <c:pt idx="4369">
                  <c:v>51.585000000000001</c:v>
                </c:pt>
                <c:pt idx="4370">
                  <c:v>51.554000000000002</c:v>
                </c:pt>
                <c:pt idx="4371">
                  <c:v>51.529000000000003</c:v>
                </c:pt>
                <c:pt idx="4372">
                  <c:v>51.506</c:v>
                </c:pt>
                <c:pt idx="4373">
                  <c:v>51.478999999999999</c:v>
                </c:pt>
                <c:pt idx="4374">
                  <c:v>51.456000000000003</c:v>
                </c:pt>
                <c:pt idx="4375">
                  <c:v>51.433999999999997</c:v>
                </c:pt>
                <c:pt idx="4376">
                  <c:v>51.406999999999996</c:v>
                </c:pt>
                <c:pt idx="4377">
                  <c:v>51.378</c:v>
                </c:pt>
                <c:pt idx="4378">
                  <c:v>51.350999999999999</c:v>
                </c:pt>
                <c:pt idx="4379">
                  <c:v>51.33</c:v>
                </c:pt>
                <c:pt idx="4380">
                  <c:v>51.314999999999998</c:v>
                </c:pt>
                <c:pt idx="4381">
                  <c:v>51.296999999999997</c:v>
                </c:pt>
                <c:pt idx="4382">
                  <c:v>51.277000000000001</c:v>
                </c:pt>
                <c:pt idx="4383">
                  <c:v>51.255000000000003</c:v>
                </c:pt>
                <c:pt idx="4384">
                  <c:v>51.234000000000002</c:v>
                </c:pt>
                <c:pt idx="4385">
                  <c:v>51.213999999999999</c:v>
                </c:pt>
                <c:pt idx="4386">
                  <c:v>51.201000000000001</c:v>
                </c:pt>
                <c:pt idx="4387">
                  <c:v>51.198</c:v>
                </c:pt>
                <c:pt idx="4388">
                  <c:v>51.197000000000003</c:v>
                </c:pt>
                <c:pt idx="4389">
                  <c:v>51.195999999999998</c:v>
                </c:pt>
                <c:pt idx="4390">
                  <c:v>51.192999999999998</c:v>
                </c:pt>
                <c:pt idx="4391">
                  <c:v>51.188000000000002</c:v>
                </c:pt>
                <c:pt idx="4392">
                  <c:v>51.183</c:v>
                </c:pt>
                <c:pt idx="4393">
                  <c:v>51.177</c:v>
                </c:pt>
                <c:pt idx="4394">
                  <c:v>51.17</c:v>
                </c:pt>
                <c:pt idx="4395">
                  <c:v>51.164999999999999</c:v>
                </c:pt>
                <c:pt idx="4396">
                  <c:v>51.167999999999999</c:v>
                </c:pt>
                <c:pt idx="4397">
                  <c:v>51.176000000000002</c:v>
                </c:pt>
                <c:pt idx="4398">
                  <c:v>51.183</c:v>
                </c:pt>
                <c:pt idx="4399">
                  <c:v>51.195999999999998</c:v>
                </c:pt>
                <c:pt idx="4400">
                  <c:v>51.213000000000001</c:v>
                </c:pt>
                <c:pt idx="4401">
                  <c:v>51.23</c:v>
                </c:pt>
                <c:pt idx="4402">
                  <c:v>51.250999999999998</c:v>
                </c:pt>
                <c:pt idx="4403">
                  <c:v>51.271999999999998</c:v>
                </c:pt>
                <c:pt idx="4404">
                  <c:v>51.287999999999997</c:v>
                </c:pt>
                <c:pt idx="4405">
                  <c:v>51.301000000000002</c:v>
                </c:pt>
                <c:pt idx="4406">
                  <c:v>51.314999999999998</c:v>
                </c:pt>
                <c:pt idx="4407">
                  <c:v>51.329000000000001</c:v>
                </c:pt>
                <c:pt idx="4408">
                  <c:v>51.34</c:v>
                </c:pt>
                <c:pt idx="4409">
                  <c:v>51.348999999999997</c:v>
                </c:pt>
                <c:pt idx="4410">
                  <c:v>51.36</c:v>
                </c:pt>
                <c:pt idx="4411">
                  <c:v>51.369</c:v>
                </c:pt>
                <c:pt idx="4412">
                  <c:v>51.377000000000002</c:v>
                </c:pt>
                <c:pt idx="4413">
                  <c:v>51.383000000000003</c:v>
                </c:pt>
                <c:pt idx="4414">
                  <c:v>51.390999999999998</c:v>
                </c:pt>
                <c:pt idx="4415">
                  <c:v>51.405999999999999</c:v>
                </c:pt>
                <c:pt idx="4416">
                  <c:v>51.421999999999997</c:v>
                </c:pt>
                <c:pt idx="4417">
                  <c:v>51.436</c:v>
                </c:pt>
                <c:pt idx="4418">
                  <c:v>51.453000000000003</c:v>
                </c:pt>
                <c:pt idx="4419">
                  <c:v>51.47</c:v>
                </c:pt>
                <c:pt idx="4420">
                  <c:v>51.493000000000002</c:v>
                </c:pt>
                <c:pt idx="4421">
                  <c:v>51.515000000000001</c:v>
                </c:pt>
                <c:pt idx="4422">
                  <c:v>51.529000000000003</c:v>
                </c:pt>
                <c:pt idx="4423">
                  <c:v>51.545000000000002</c:v>
                </c:pt>
                <c:pt idx="4424">
                  <c:v>51.564</c:v>
                </c:pt>
                <c:pt idx="4425">
                  <c:v>51.582999999999998</c:v>
                </c:pt>
                <c:pt idx="4426">
                  <c:v>51.603999999999999</c:v>
                </c:pt>
                <c:pt idx="4427">
                  <c:v>51.625999999999998</c:v>
                </c:pt>
                <c:pt idx="4428">
                  <c:v>51.648000000000003</c:v>
                </c:pt>
                <c:pt idx="4429">
                  <c:v>51.676000000000002</c:v>
                </c:pt>
                <c:pt idx="4430">
                  <c:v>51.71</c:v>
                </c:pt>
                <c:pt idx="4431">
                  <c:v>51.747</c:v>
                </c:pt>
                <c:pt idx="4432">
                  <c:v>51.784999999999997</c:v>
                </c:pt>
                <c:pt idx="4433">
                  <c:v>51.829000000000001</c:v>
                </c:pt>
                <c:pt idx="4434">
                  <c:v>51.877000000000002</c:v>
                </c:pt>
                <c:pt idx="4435">
                  <c:v>51.918999999999997</c:v>
                </c:pt>
                <c:pt idx="4436">
                  <c:v>51.96</c:v>
                </c:pt>
                <c:pt idx="4437">
                  <c:v>52</c:v>
                </c:pt>
                <c:pt idx="4438">
                  <c:v>52.039000000000001</c:v>
                </c:pt>
                <c:pt idx="4439">
                  <c:v>52.075000000000003</c:v>
                </c:pt>
                <c:pt idx="4440">
                  <c:v>52.11</c:v>
                </c:pt>
                <c:pt idx="4441">
                  <c:v>52.134999999999998</c:v>
                </c:pt>
                <c:pt idx="4442">
                  <c:v>52.161000000000001</c:v>
                </c:pt>
                <c:pt idx="4443">
                  <c:v>52.185000000000002</c:v>
                </c:pt>
                <c:pt idx="4444">
                  <c:v>52.198999999999998</c:v>
                </c:pt>
                <c:pt idx="4445">
                  <c:v>52.210999999999999</c:v>
                </c:pt>
                <c:pt idx="4446">
                  <c:v>52.21</c:v>
                </c:pt>
                <c:pt idx="4447">
                  <c:v>52.198999999999998</c:v>
                </c:pt>
                <c:pt idx="4448">
                  <c:v>52.174999999999997</c:v>
                </c:pt>
                <c:pt idx="4449">
                  <c:v>52.133000000000003</c:v>
                </c:pt>
                <c:pt idx="4450">
                  <c:v>52.079000000000001</c:v>
                </c:pt>
                <c:pt idx="4451">
                  <c:v>52.021000000000001</c:v>
                </c:pt>
                <c:pt idx="4452">
                  <c:v>51.976999999999997</c:v>
                </c:pt>
                <c:pt idx="4453">
                  <c:v>51.947000000000003</c:v>
                </c:pt>
                <c:pt idx="4454">
                  <c:v>51.924999999999997</c:v>
                </c:pt>
                <c:pt idx="4455">
                  <c:v>51.908000000000001</c:v>
                </c:pt>
                <c:pt idx="4456">
                  <c:v>51.902000000000001</c:v>
                </c:pt>
                <c:pt idx="4457">
                  <c:v>51.905999999999999</c:v>
                </c:pt>
                <c:pt idx="4458">
                  <c:v>51.91</c:v>
                </c:pt>
                <c:pt idx="4459">
                  <c:v>51.911000000000001</c:v>
                </c:pt>
                <c:pt idx="4460">
                  <c:v>51.9</c:v>
                </c:pt>
                <c:pt idx="4461">
                  <c:v>51.878</c:v>
                </c:pt>
                <c:pt idx="4462">
                  <c:v>51.853000000000002</c:v>
                </c:pt>
                <c:pt idx="4463">
                  <c:v>51.834000000000003</c:v>
                </c:pt>
                <c:pt idx="4464">
                  <c:v>51.81</c:v>
                </c:pt>
                <c:pt idx="4465">
                  <c:v>51.786000000000001</c:v>
                </c:pt>
                <c:pt idx="4466">
                  <c:v>51.762</c:v>
                </c:pt>
                <c:pt idx="4467">
                  <c:v>51.741</c:v>
                </c:pt>
                <c:pt idx="4468">
                  <c:v>51.716999999999999</c:v>
                </c:pt>
                <c:pt idx="4469">
                  <c:v>51.7</c:v>
                </c:pt>
                <c:pt idx="4470">
                  <c:v>51.692999999999998</c:v>
                </c:pt>
                <c:pt idx="4471">
                  <c:v>51.692</c:v>
                </c:pt>
                <c:pt idx="4472">
                  <c:v>51.703000000000003</c:v>
                </c:pt>
                <c:pt idx="4473">
                  <c:v>51.726999999999997</c:v>
                </c:pt>
                <c:pt idx="4474">
                  <c:v>51.755000000000003</c:v>
                </c:pt>
                <c:pt idx="4475">
                  <c:v>51.798000000000002</c:v>
                </c:pt>
                <c:pt idx="4476">
                  <c:v>51.845999999999997</c:v>
                </c:pt>
                <c:pt idx="4477">
                  <c:v>51.91</c:v>
                </c:pt>
                <c:pt idx="4478">
                  <c:v>51.984000000000002</c:v>
                </c:pt>
                <c:pt idx="4479">
                  <c:v>52.043999999999997</c:v>
                </c:pt>
                <c:pt idx="4480">
                  <c:v>52.082000000000001</c:v>
                </c:pt>
                <c:pt idx="4481">
                  <c:v>52.115000000000002</c:v>
                </c:pt>
                <c:pt idx="4482">
                  <c:v>52.137</c:v>
                </c:pt>
                <c:pt idx="4483">
                  <c:v>52.152000000000001</c:v>
                </c:pt>
                <c:pt idx="4484">
                  <c:v>52.158999999999999</c:v>
                </c:pt>
                <c:pt idx="4485">
                  <c:v>52.162999999999997</c:v>
                </c:pt>
                <c:pt idx="4486">
                  <c:v>52.161999999999999</c:v>
                </c:pt>
                <c:pt idx="4487">
                  <c:v>52.158999999999999</c:v>
                </c:pt>
                <c:pt idx="4488">
                  <c:v>52.161000000000001</c:v>
                </c:pt>
                <c:pt idx="4489">
                  <c:v>52.165999999999997</c:v>
                </c:pt>
                <c:pt idx="4490">
                  <c:v>52.174999999999997</c:v>
                </c:pt>
                <c:pt idx="4491">
                  <c:v>52.192</c:v>
                </c:pt>
                <c:pt idx="4492">
                  <c:v>52.212000000000003</c:v>
                </c:pt>
                <c:pt idx="4493">
                  <c:v>52.238</c:v>
                </c:pt>
                <c:pt idx="4494">
                  <c:v>52.265000000000001</c:v>
                </c:pt>
                <c:pt idx="4495">
                  <c:v>52.286000000000001</c:v>
                </c:pt>
                <c:pt idx="4496">
                  <c:v>52.302</c:v>
                </c:pt>
                <c:pt idx="4497">
                  <c:v>52.320999999999998</c:v>
                </c:pt>
                <c:pt idx="4498">
                  <c:v>52.34</c:v>
                </c:pt>
                <c:pt idx="4499">
                  <c:v>52.357999999999997</c:v>
                </c:pt>
                <c:pt idx="4500">
                  <c:v>52.375</c:v>
                </c:pt>
                <c:pt idx="4501">
                  <c:v>52.392000000000003</c:v>
                </c:pt>
                <c:pt idx="4502">
                  <c:v>52.406999999999996</c:v>
                </c:pt>
                <c:pt idx="4503">
                  <c:v>52.423000000000002</c:v>
                </c:pt>
                <c:pt idx="4504">
                  <c:v>52.438000000000002</c:v>
                </c:pt>
                <c:pt idx="4505">
                  <c:v>52.46</c:v>
                </c:pt>
                <c:pt idx="4506">
                  <c:v>52.488999999999997</c:v>
                </c:pt>
                <c:pt idx="4507">
                  <c:v>52.518999999999998</c:v>
                </c:pt>
                <c:pt idx="4508">
                  <c:v>52.543999999999997</c:v>
                </c:pt>
                <c:pt idx="4509">
                  <c:v>52.569000000000003</c:v>
                </c:pt>
                <c:pt idx="4510">
                  <c:v>52.6</c:v>
                </c:pt>
                <c:pt idx="4511">
                  <c:v>52.633000000000003</c:v>
                </c:pt>
                <c:pt idx="4512">
                  <c:v>52.67</c:v>
                </c:pt>
                <c:pt idx="4513">
                  <c:v>52.701000000000001</c:v>
                </c:pt>
                <c:pt idx="4514">
                  <c:v>52.731999999999999</c:v>
                </c:pt>
                <c:pt idx="4515">
                  <c:v>52.756999999999998</c:v>
                </c:pt>
                <c:pt idx="4516">
                  <c:v>52.780999999999999</c:v>
                </c:pt>
                <c:pt idx="4517">
                  <c:v>52.805</c:v>
                </c:pt>
                <c:pt idx="4518">
                  <c:v>52.829000000000001</c:v>
                </c:pt>
                <c:pt idx="4519">
                  <c:v>52.847000000000001</c:v>
                </c:pt>
                <c:pt idx="4520">
                  <c:v>52.863</c:v>
                </c:pt>
                <c:pt idx="4521">
                  <c:v>52.878</c:v>
                </c:pt>
                <c:pt idx="4522">
                  <c:v>52.893999999999998</c:v>
                </c:pt>
                <c:pt idx="4523">
                  <c:v>52.902999999999999</c:v>
                </c:pt>
                <c:pt idx="4524">
                  <c:v>52.906999999999996</c:v>
                </c:pt>
                <c:pt idx="4525">
                  <c:v>52.91</c:v>
                </c:pt>
                <c:pt idx="4526">
                  <c:v>52.912999999999997</c:v>
                </c:pt>
                <c:pt idx="4527">
                  <c:v>52.912999999999997</c:v>
                </c:pt>
                <c:pt idx="4528">
                  <c:v>52.908000000000001</c:v>
                </c:pt>
                <c:pt idx="4529">
                  <c:v>52.896999999999998</c:v>
                </c:pt>
                <c:pt idx="4530">
                  <c:v>52.884</c:v>
                </c:pt>
                <c:pt idx="4531">
                  <c:v>52.865000000000002</c:v>
                </c:pt>
                <c:pt idx="4532">
                  <c:v>52.841000000000001</c:v>
                </c:pt>
                <c:pt idx="4533">
                  <c:v>52.820999999999998</c:v>
                </c:pt>
                <c:pt idx="4534">
                  <c:v>52.805999999999997</c:v>
                </c:pt>
                <c:pt idx="4535">
                  <c:v>52.789000000000001</c:v>
                </c:pt>
                <c:pt idx="4536">
                  <c:v>52.774000000000001</c:v>
                </c:pt>
                <c:pt idx="4537">
                  <c:v>52.76</c:v>
                </c:pt>
                <c:pt idx="4538">
                  <c:v>52.750999999999998</c:v>
                </c:pt>
                <c:pt idx="4539">
                  <c:v>52.741999999999997</c:v>
                </c:pt>
                <c:pt idx="4540">
                  <c:v>52.731000000000002</c:v>
                </c:pt>
                <c:pt idx="4541">
                  <c:v>52.722999999999999</c:v>
                </c:pt>
                <c:pt idx="4542">
                  <c:v>52.713999999999999</c:v>
                </c:pt>
                <c:pt idx="4543">
                  <c:v>52.706000000000003</c:v>
                </c:pt>
                <c:pt idx="4544">
                  <c:v>52.701999999999998</c:v>
                </c:pt>
                <c:pt idx="4545">
                  <c:v>52.698999999999998</c:v>
                </c:pt>
                <c:pt idx="4546">
                  <c:v>52.698</c:v>
                </c:pt>
                <c:pt idx="4547">
                  <c:v>52.692999999999998</c:v>
                </c:pt>
                <c:pt idx="4548">
                  <c:v>52.692</c:v>
                </c:pt>
                <c:pt idx="4549">
                  <c:v>52.688000000000002</c:v>
                </c:pt>
                <c:pt idx="4550">
                  <c:v>52.68</c:v>
                </c:pt>
                <c:pt idx="4551">
                  <c:v>52.673000000000002</c:v>
                </c:pt>
                <c:pt idx="4552">
                  <c:v>52.665999999999997</c:v>
                </c:pt>
                <c:pt idx="4553">
                  <c:v>52.655000000000001</c:v>
                </c:pt>
                <c:pt idx="4554">
                  <c:v>52.643999999999998</c:v>
                </c:pt>
                <c:pt idx="4555">
                  <c:v>52.634</c:v>
                </c:pt>
                <c:pt idx="4556">
                  <c:v>52.624000000000002</c:v>
                </c:pt>
                <c:pt idx="4557">
                  <c:v>52.616</c:v>
                </c:pt>
                <c:pt idx="4558">
                  <c:v>52.601999999999997</c:v>
                </c:pt>
                <c:pt idx="4559">
                  <c:v>52.585000000000001</c:v>
                </c:pt>
                <c:pt idx="4560">
                  <c:v>52.569000000000003</c:v>
                </c:pt>
                <c:pt idx="4561">
                  <c:v>52.552</c:v>
                </c:pt>
                <c:pt idx="4562">
                  <c:v>52.537999999999997</c:v>
                </c:pt>
                <c:pt idx="4563">
                  <c:v>52.524000000000001</c:v>
                </c:pt>
                <c:pt idx="4564">
                  <c:v>52.514000000000003</c:v>
                </c:pt>
                <c:pt idx="4565">
                  <c:v>52.506</c:v>
                </c:pt>
                <c:pt idx="4566">
                  <c:v>52.502000000000002</c:v>
                </c:pt>
                <c:pt idx="4567">
                  <c:v>52.5</c:v>
                </c:pt>
                <c:pt idx="4568">
                  <c:v>52.5</c:v>
                </c:pt>
                <c:pt idx="4569">
                  <c:v>52.505000000000003</c:v>
                </c:pt>
                <c:pt idx="4570">
                  <c:v>52.506999999999998</c:v>
                </c:pt>
                <c:pt idx="4571">
                  <c:v>52.51</c:v>
                </c:pt>
                <c:pt idx="4572">
                  <c:v>52.508000000000003</c:v>
                </c:pt>
                <c:pt idx="4573">
                  <c:v>52.505000000000003</c:v>
                </c:pt>
                <c:pt idx="4574">
                  <c:v>52.497</c:v>
                </c:pt>
                <c:pt idx="4575">
                  <c:v>52.49</c:v>
                </c:pt>
                <c:pt idx="4576">
                  <c:v>52.488</c:v>
                </c:pt>
                <c:pt idx="4577">
                  <c:v>52.485999999999997</c:v>
                </c:pt>
                <c:pt idx="4578">
                  <c:v>52.484999999999999</c:v>
                </c:pt>
                <c:pt idx="4579">
                  <c:v>52.482999999999997</c:v>
                </c:pt>
                <c:pt idx="4580">
                  <c:v>52.478000000000002</c:v>
                </c:pt>
                <c:pt idx="4581">
                  <c:v>52.473999999999997</c:v>
                </c:pt>
                <c:pt idx="4582">
                  <c:v>52.472000000000001</c:v>
                </c:pt>
                <c:pt idx="4583">
                  <c:v>52.470999999999997</c:v>
                </c:pt>
                <c:pt idx="4584">
                  <c:v>52.472000000000001</c:v>
                </c:pt>
                <c:pt idx="4585">
                  <c:v>52.473999999999997</c:v>
                </c:pt>
                <c:pt idx="4586">
                  <c:v>52.472999999999999</c:v>
                </c:pt>
                <c:pt idx="4587">
                  <c:v>52.481000000000002</c:v>
                </c:pt>
                <c:pt idx="4588">
                  <c:v>52.488</c:v>
                </c:pt>
                <c:pt idx="4589">
                  <c:v>52.494999999999997</c:v>
                </c:pt>
                <c:pt idx="4590">
                  <c:v>52.497999999999998</c:v>
                </c:pt>
                <c:pt idx="4591">
                  <c:v>52.503</c:v>
                </c:pt>
                <c:pt idx="4592">
                  <c:v>52.503999999999998</c:v>
                </c:pt>
                <c:pt idx="4593">
                  <c:v>52.503999999999998</c:v>
                </c:pt>
                <c:pt idx="4594">
                  <c:v>52.5</c:v>
                </c:pt>
                <c:pt idx="4595">
                  <c:v>52.497</c:v>
                </c:pt>
                <c:pt idx="4596">
                  <c:v>52.491</c:v>
                </c:pt>
                <c:pt idx="4597">
                  <c:v>52.493000000000002</c:v>
                </c:pt>
                <c:pt idx="4598">
                  <c:v>52.5</c:v>
                </c:pt>
                <c:pt idx="4599">
                  <c:v>52.503999999999998</c:v>
                </c:pt>
                <c:pt idx="4600">
                  <c:v>52.517000000000003</c:v>
                </c:pt>
                <c:pt idx="4601">
                  <c:v>52.524999999999999</c:v>
                </c:pt>
                <c:pt idx="4602">
                  <c:v>52.530999999999999</c:v>
                </c:pt>
                <c:pt idx="4603">
                  <c:v>52.540999999999997</c:v>
                </c:pt>
                <c:pt idx="4604">
                  <c:v>52.545999999999999</c:v>
                </c:pt>
                <c:pt idx="4605">
                  <c:v>52.551000000000002</c:v>
                </c:pt>
                <c:pt idx="4606">
                  <c:v>52.555999999999997</c:v>
                </c:pt>
                <c:pt idx="4607">
                  <c:v>52.557000000000002</c:v>
                </c:pt>
                <c:pt idx="4608">
                  <c:v>52.558</c:v>
                </c:pt>
                <c:pt idx="4609">
                  <c:v>52.567999999999998</c:v>
                </c:pt>
                <c:pt idx="4610">
                  <c:v>52.584000000000003</c:v>
                </c:pt>
                <c:pt idx="4611">
                  <c:v>52.604999999999997</c:v>
                </c:pt>
                <c:pt idx="4612">
                  <c:v>52.634999999999998</c:v>
                </c:pt>
                <c:pt idx="4613">
                  <c:v>52.676000000000002</c:v>
                </c:pt>
                <c:pt idx="4614">
                  <c:v>52.731999999999999</c:v>
                </c:pt>
                <c:pt idx="4615">
                  <c:v>52.792999999999999</c:v>
                </c:pt>
                <c:pt idx="4616">
                  <c:v>52.856000000000002</c:v>
                </c:pt>
                <c:pt idx="4617">
                  <c:v>52.917000000000002</c:v>
                </c:pt>
                <c:pt idx="4618">
                  <c:v>52.981000000000002</c:v>
                </c:pt>
                <c:pt idx="4619">
                  <c:v>53.037999999999997</c:v>
                </c:pt>
                <c:pt idx="4620">
                  <c:v>53.109000000000002</c:v>
                </c:pt>
                <c:pt idx="4621">
                  <c:v>53.195999999999998</c:v>
                </c:pt>
                <c:pt idx="4622">
                  <c:v>53.284999999999997</c:v>
                </c:pt>
                <c:pt idx="4623">
                  <c:v>53.371000000000002</c:v>
                </c:pt>
                <c:pt idx="4624">
                  <c:v>53.463999999999999</c:v>
                </c:pt>
                <c:pt idx="4625">
                  <c:v>53.573999999999998</c:v>
                </c:pt>
                <c:pt idx="4626">
                  <c:v>53.686999999999998</c:v>
                </c:pt>
                <c:pt idx="4627">
                  <c:v>53.802999999999997</c:v>
                </c:pt>
                <c:pt idx="4628">
                  <c:v>53.921999999999997</c:v>
                </c:pt>
                <c:pt idx="4629">
                  <c:v>54.040999999999997</c:v>
                </c:pt>
                <c:pt idx="4630">
                  <c:v>54.165999999999997</c:v>
                </c:pt>
                <c:pt idx="4631">
                  <c:v>54.307000000000002</c:v>
                </c:pt>
                <c:pt idx="4632">
                  <c:v>54.427</c:v>
                </c:pt>
                <c:pt idx="4633">
                  <c:v>54.554000000000002</c:v>
                </c:pt>
                <c:pt idx="4634">
                  <c:v>54.689</c:v>
                </c:pt>
                <c:pt idx="4635">
                  <c:v>54.808999999999997</c:v>
                </c:pt>
                <c:pt idx="4636">
                  <c:v>54.914999999999999</c:v>
                </c:pt>
                <c:pt idx="4637">
                  <c:v>55.024999999999999</c:v>
                </c:pt>
                <c:pt idx="4638">
                  <c:v>55.139000000000003</c:v>
                </c:pt>
                <c:pt idx="4639">
                  <c:v>55.249000000000002</c:v>
                </c:pt>
                <c:pt idx="4640">
                  <c:v>55.344999999999999</c:v>
                </c:pt>
                <c:pt idx="4641">
                  <c:v>55.44</c:v>
                </c:pt>
                <c:pt idx="4642">
                  <c:v>55.545000000000002</c:v>
                </c:pt>
                <c:pt idx="4643">
                  <c:v>55.631</c:v>
                </c:pt>
                <c:pt idx="4644">
                  <c:v>55.697000000000003</c:v>
                </c:pt>
                <c:pt idx="4645">
                  <c:v>55.762999999999998</c:v>
                </c:pt>
                <c:pt idx="4646">
                  <c:v>55.84</c:v>
                </c:pt>
                <c:pt idx="4647">
                  <c:v>55.895000000000003</c:v>
                </c:pt>
                <c:pt idx="4648">
                  <c:v>55.932000000000002</c:v>
                </c:pt>
                <c:pt idx="4649">
                  <c:v>55.963999999999999</c:v>
                </c:pt>
                <c:pt idx="4650">
                  <c:v>55.978999999999999</c:v>
                </c:pt>
                <c:pt idx="4651">
                  <c:v>55.98</c:v>
                </c:pt>
                <c:pt idx="4652">
                  <c:v>55.968000000000004</c:v>
                </c:pt>
                <c:pt idx="4653">
                  <c:v>55.941000000000003</c:v>
                </c:pt>
                <c:pt idx="4654">
                  <c:v>55.905000000000001</c:v>
                </c:pt>
                <c:pt idx="4655">
                  <c:v>55.856999999999999</c:v>
                </c:pt>
                <c:pt idx="4656">
                  <c:v>55.804000000000002</c:v>
                </c:pt>
                <c:pt idx="4657">
                  <c:v>55.755000000000003</c:v>
                </c:pt>
                <c:pt idx="4658">
                  <c:v>55.72</c:v>
                </c:pt>
                <c:pt idx="4659">
                  <c:v>55.692999999999998</c:v>
                </c:pt>
                <c:pt idx="4660">
                  <c:v>55.677999999999997</c:v>
                </c:pt>
                <c:pt idx="4661">
                  <c:v>55.68</c:v>
                </c:pt>
                <c:pt idx="4662">
                  <c:v>55.7</c:v>
                </c:pt>
                <c:pt idx="4663">
                  <c:v>55.744999999999997</c:v>
                </c:pt>
                <c:pt idx="4664">
                  <c:v>55.808999999999997</c:v>
                </c:pt>
                <c:pt idx="4665">
                  <c:v>55.878</c:v>
                </c:pt>
                <c:pt idx="4666">
                  <c:v>55.96</c:v>
                </c:pt>
                <c:pt idx="4667">
                  <c:v>56.05</c:v>
                </c:pt>
                <c:pt idx="4668">
                  <c:v>56.134</c:v>
                </c:pt>
                <c:pt idx="4669">
                  <c:v>56.186999999999998</c:v>
                </c:pt>
                <c:pt idx="4670">
                  <c:v>56.228999999999999</c:v>
                </c:pt>
                <c:pt idx="4671">
                  <c:v>56.274999999999999</c:v>
                </c:pt>
                <c:pt idx="4672">
                  <c:v>56.308999999999997</c:v>
                </c:pt>
                <c:pt idx="4673">
                  <c:v>56.335999999999999</c:v>
                </c:pt>
                <c:pt idx="4674">
                  <c:v>56.371000000000002</c:v>
                </c:pt>
                <c:pt idx="4675">
                  <c:v>56.408999999999999</c:v>
                </c:pt>
                <c:pt idx="4676">
                  <c:v>56.454000000000001</c:v>
                </c:pt>
                <c:pt idx="4677">
                  <c:v>56.494</c:v>
                </c:pt>
                <c:pt idx="4678">
                  <c:v>56.551000000000002</c:v>
                </c:pt>
                <c:pt idx="4679">
                  <c:v>56.62</c:v>
                </c:pt>
                <c:pt idx="4680">
                  <c:v>56.683999999999997</c:v>
                </c:pt>
                <c:pt idx="4681">
                  <c:v>56.738999999999997</c:v>
                </c:pt>
                <c:pt idx="4682">
                  <c:v>56.795000000000002</c:v>
                </c:pt>
                <c:pt idx="4683">
                  <c:v>56.851999999999997</c:v>
                </c:pt>
                <c:pt idx="4684">
                  <c:v>56.895000000000003</c:v>
                </c:pt>
                <c:pt idx="4685">
                  <c:v>56.926000000000002</c:v>
                </c:pt>
                <c:pt idx="4686">
                  <c:v>56.945999999999998</c:v>
                </c:pt>
                <c:pt idx="4687">
                  <c:v>56.957000000000001</c:v>
                </c:pt>
                <c:pt idx="4688">
                  <c:v>56.962000000000003</c:v>
                </c:pt>
                <c:pt idx="4689">
                  <c:v>56.957000000000001</c:v>
                </c:pt>
                <c:pt idx="4690">
                  <c:v>56.942</c:v>
                </c:pt>
                <c:pt idx="4691">
                  <c:v>56.92</c:v>
                </c:pt>
                <c:pt idx="4692">
                  <c:v>56.901000000000003</c:v>
                </c:pt>
                <c:pt idx="4693">
                  <c:v>56.889000000000003</c:v>
                </c:pt>
                <c:pt idx="4694">
                  <c:v>56.87</c:v>
                </c:pt>
                <c:pt idx="4695">
                  <c:v>56.847999999999999</c:v>
                </c:pt>
                <c:pt idx="4696">
                  <c:v>56.83</c:v>
                </c:pt>
                <c:pt idx="4697">
                  <c:v>56.814</c:v>
                </c:pt>
                <c:pt idx="4698">
                  <c:v>56.802999999999997</c:v>
                </c:pt>
                <c:pt idx="4699">
                  <c:v>56.795999999999999</c:v>
                </c:pt>
                <c:pt idx="4700">
                  <c:v>56.807000000000002</c:v>
                </c:pt>
                <c:pt idx="4701">
                  <c:v>56.8</c:v>
                </c:pt>
                <c:pt idx="4702">
                  <c:v>56.81</c:v>
                </c:pt>
                <c:pt idx="4703">
                  <c:v>56.826999999999998</c:v>
                </c:pt>
                <c:pt idx="4704">
                  <c:v>56.844000000000001</c:v>
                </c:pt>
                <c:pt idx="4705">
                  <c:v>56.865000000000002</c:v>
                </c:pt>
                <c:pt idx="4706">
                  <c:v>56.89</c:v>
                </c:pt>
                <c:pt idx="4707">
                  <c:v>56.918999999999997</c:v>
                </c:pt>
                <c:pt idx="4708">
                  <c:v>56.956000000000003</c:v>
                </c:pt>
                <c:pt idx="4709">
                  <c:v>57.003</c:v>
                </c:pt>
                <c:pt idx="4710">
                  <c:v>57.055</c:v>
                </c:pt>
                <c:pt idx="4711">
                  <c:v>57.112000000000002</c:v>
                </c:pt>
                <c:pt idx="4712">
                  <c:v>57.171999999999997</c:v>
                </c:pt>
                <c:pt idx="4713">
                  <c:v>57.235999999999997</c:v>
                </c:pt>
                <c:pt idx="4714">
                  <c:v>57.295999999999999</c:v>
                </c:pt>
                <c:pt idx="4715">
                  <c:v>57.356000000000002</c:v>
                </c:pt>
                <c:pt idx="4716">
                  <c:v>57.408000000000001</c:v>
                </c:pt>
                <c:pt idx="4717">
                  <c:v>57.451999999999998</c:v>
                </c:pt>
                <c:pt idx="4718">
                  <c:v>57.481999999999999</c:v>
                </c:pt>
                <c:pt idx="4719">
                  <c:v>57.503</c:v>
                </c:pt>
                <c:pt idx="4720">
                  <c:v>57.524000000000001</c:v>
                </c:pt>
                <c:pt idx="4721">
                  <c:v>57.539000000000001</c:v>
                </c:pt>
                <c:pt idx="4722">
                  <c:v>57.54</c:v>
                </c:pt>
                <c:pt idx="4723">
                  <c:v>57.534999999999997</c:v>
                </c:pt>
                <c:pt idx="4724">
                  <c:v>57.53</c:v>
                </c:pt>
                <c:pt idx="4725">
                  <c:v>57.521999999999998</c:v>
                </c:pt>
                <c:pt idx="4726">
                  <c:v>57.512</c:v>
                </c:pt>
                <c:pt idx="4727">
                  <c:v>57.506</c:v>
                </c:pt>
                <c:pt idx="4728">
                  <c:v>57.499000000000002</c:v>
                </c:pt>
                <c:pt idx="4729">
                  <c:v>57.487000000000002</c:v>
                </c:pt>
                <c:pt idx="4730">
                  <c:v>57.476999999999997</c:v>
                </c:pt>
                <c:pt idx="4731">
                  <c:v>57.469000000000001</c:v>
                </c:pt>
                <c:pt idx="4732">
                  <c:v>57.46</c:v>
                </c:pt>
                <c:pt idx="4733">
                  <c:v>57.448999999999998</c:v>
                </c:pt>
                <c:pt idx="4734">
                  <c:v>57.43</c:v>
                </c:pt>
                <c:pt idx="4735">
                  <c:v>57.405999999999999</c:v>
                </c:pt>
                <c:pt idx="4736">
                  <c:v>57.384</c:v>
                </c:pt>
                <c:pt idx="4737">
                  <c:v>57.36</c:v>
                </c:pt>
                <c:pt idx="4738">
                  <c:v>57.332000000000001</c:v>
                </c:pt>
                <c:pt idx="4739">
                  <c:v>57.298000000000002</c:v>
                </c:pt>
                <c:pt idx="4740">
                  <c:v>57.255000000000003</c:v>
                </c:pt>
                <c:pt idx="4741">
                  <c:v>57.216000000000001</c:v>
                </c:pt>
                <c:pt idx="4742">
                  <c:v>57.186999999999998</c:v>
                </c:pt>
                <c:pt idx="4743">
                  <c:v>57.152999999999999</c:v>
                </c:pt>
                <c:pt idx="4744">
                  <c:v>57.116</c:v>
                </c:pt>
                <c:pt idx="4745">
                  <c:v>57.072000000000003</c:v>
                </c:pt>
                <c:pt idx="4746">
                  <c:v>57.027000000000001</c:v>
                </c:pt>
                <c:pt idx="4747">
                  <c:v>56.99</c:v>
                </c:pt>
                <c:pt idx="4748">
                  <c:v>56.965000000000003</c:v>
                </c:pt>
                <c:pt idx="4749">
                  <c:v>56.954999999999998</c:v>
                </c:pt>
                <c:pt idx="4750">
                  <c:v>56.951999999999998</c:v>
                </c:pt>
                <c:pt idx="4751">
                  <c:v>56.951999999999998</c:v>
                </c:pt>
                <c:pt idx="4752">
                  <c:v>56.953000000000003</c:v>
                </c:pt>
                <c:pt idx="4753">
                  <c:v>56.953000000000003</c:v>
                </c:pt>
                <c:pt idx="4754">
                  <c:v>56.954000000000001</c:v>
                </c:pt>
                <c:pt idx="4755">
                  <c:v>56.957999999999998</c:v>
                </c:pt>
                <c:pt idx="4756">
                  <c:v>56.966000000000001</c:v>
                </c:pt>
                <c:pt idx="4757">
                  <c:v>56.976999999999997</c:v>
                </c:pt>
                <c:pt idx="4758">
                  <c:v>56.984000000000002</c:v>
                </c:pt>
                <c:pt idx="4759">
                  <c:v>56.999000000000002</c:v>
                </c:pt>
                <c:pt idx="4760">
                  <c:v>57.03</c:v>
                </c:pt>
                <c:pt idx="4761">
                  <c:v>57.061</c:v>
                </c:pt>
                <c:pt idx="4762">
                  <c:v>57.087000000000003</c:v>
                </c:pt>
                <c:pt idx="4763">
                  <c:v>57.118000000000002</c:v>
                </c:pt>
                <c:pt idx="4764">
                  <c:v>57.149000000000001</c:v>
                </c:pt>
                <c:pt idx="4765">
                  <c:v>57.177</c:v>
                </c:pt>
                <c:pt idx="4766">
                  <c:v>57.212000000000003</c:v>
                </c:pt>
                <c:pt idx="4767">
                  <c:v>57.246000000000002</c:v>
                </c:pt>
                <c:pt idx="4768">
                  <c:v>57.274999999999999</c:v>
                </c:pt>
                <c:pt idx="4769">
                  <c:v>57.304000000000002</c:v>
                </c:pt>
                <c:pt idx="4770">
                  <c:v>57.332000000000001</c:v>
                </c:pt>
                <c:pt idx="4771">
                  <c:v>57.354999999999997</c:v>
                </c:pt>
                <c:pt idx="4772">
                  <c:v>57.384</c:v>
                </c:pt>
                <c:pt idx="4773">
                  <c:v>57.415999999999997</c:v>
                </c:pt>
                <c:pt idx="4774">
                  <c:v>57.444000000000003</c:v>
                </c:pt>
                <c:pt idx="4775">
                  <c:v>57.472000000000001</c:v>
                </c:pt>
                <c:pt idx="4776">
                  <c:v>57.496000000000002</c:v>
                </c:pt>
                <c:pt idx="4777">
                  <c:v>57.52</c:v>
                </c:pt>
                <c:pt idx="4778">
                  <c:v>57.543999999999997</c:v>
                </c:pt>
                <c:pt idx="4779">
                  <c:v>57.555999999999997</c:v>
                </c:pt>
                <c:pt idx="4780">
                  <c:v>57.561</c:v>
                </c:pt>
                <c:pt idx="4781">
                  <c:v>57.570999999999998</c:v>
                </c:pt>
                <c:pt idx="4782">
                  <c:v>57.58</c:v>
                </c:pt>
                <c:pt idx="4783">
                  <c:v>57.582999999999998</c:v>
                </c:pt>
                <c:pt idx="4784">
                  <c:v>57.585000000000001</c:v>
                </c:pt>
                <c:pt idx="4785">
                  <c:v>57.588999999999999</c:v>
                </c:pt>
                <c:pt idx="4786">
                  <c:v>57.587000000000003</c:v>
                </c:pt>
                <c:pt idx="4787">
                  <c:v>57.581000000000003</c:v>
                </c:pt>
                <c:pt idx="4788">
                  <c:v>57.570999999999998</c:v>
                </c:pt>
                <c:pt idx="4789">
                  <c:v>57.554000000000002</c:v>
                </c:pt>
                <c:pt idx="4790">
                  <c:v>57.539000000000001</c:v>
                </c:pt>
                <c:pt idx="4791">
                  <c:v>57.521000000000001</c:v>
                </c:pt>
                <c:pt idx="4792">
                  <c:v>57.500999999999998</c:v>
                </c:pt>
                <c:pt idx="4793">
                  <c:v>57.48</c:v>
                </c:pt>
                <c:pt idx="4794">
                  <c:v>57.456000000000003</c:v>
                </c:pt>
                <c:pt idx="4795">
                  <c:v>57.439</c:v>
                </c:pt>
                <c:pt idx="4796">
                  <c:v>57.427999999999997</c:v>
                </c:pt>
                <c:pt idx="4797">
                  <c:v>57.412999999999997</c:v>
                </c:pt>
                <c:pt idx="4798">
                  <c:v>57.402000000000001</c:v>
                </c:pt>
                <c:pt idx="4799">
                  <c:v>57.387999999999998</c:v>
                </c:pt>
                <c:pt idx="4800">
                  <c:v>57.372999999999998</c:v>
                </c:pt>
                <c:pt idx="4801">
                  <c:v>57.356000000000002</c:v>
                </c:pt>
                <c:pt idx="4802">
                  <c:v>57.334000000000003</c:v>
                </c:pt>
                <c:pt idx="4803">
                  <c:v>57.314</c:v>
                </c:pt>
                <c:pt idx="4804">
                  <c:v>57.296999999999997</c:v>
                </c:pt>
                <c:pt idx="4805">
                  <c:v>57.277999999999999</c:v>
                </c:pt>
                <c:pt idx="4806">
                  <c:v>57.267000000000003</c:v>
                </c:pt>
                <c:pt idx="4807">
                  <c:v>57.253</c:v>
                </c:pt>
                <c:pt idx="4808">
                  <c:v>57.241999999999997</c:v>
                </c:pt>
                <c:pt idx="4809">
                  <c:v>57.234000000000002</c:v>
                </c:pt>
                <c:pt idx="4810">
                  <c:v>57.23</c:v>
                </c:pt>
                <c:pt idx="4811">
                  <c:v>57.222999999999999</c:v>
                </c:pt>
                <c:pt idx="4812">
                  <c:v>57.22</c:v>
                </c:pt>
                <c:pt idx="4813">
                  <c:v>57.223999999999997</c:v>
                </c:pt>
                <c:pt idx="4814">
                  <c:v>57.234000000000002</c:v>
                </c:pt>
                <c:pt idx="4815">
                  <c:v>57.24</c:v>
                </c:pt>
                <c:pt idx="4816">
                  <c:v>57.247</c:v>
                </c:pt>
                <c:pt idx="4817">
                  <c:v>57.255000000000003</c:v>
                </c:pt>
                <c:pt idx="4818">
                  <c:v>57.255000000000003</c:v>
                </c:pt>
                <c:pt idx="4819">
                  <c:v>57.252000000000002</c:v>
                </c:pt>
                <c:pt idx="4820">
                  <c:v>57.247999999999998</c:v>
                </c:pt>
                <c:pt idx="4821">
                  <c:v>57.243000000000002</c:v>
                </c:pt>
                <c:pt idx="4822">
                  <c:v>57.237000000000002</c:v>
                </c:pt>
                <c:pt idx="4823">
                  <c:v>57.231999999999999</c:v>
                </c:pt>
                <c:pt idx="4824">
                  <c:v>57.228999999999999</c:v>
                </c:pt>
                <c:pt idx="4825">
                  <c:v>57.228000000000002</c:v>
                </c:pt>
                <c:pt idx="4826">
                  <c:v>57.23</c:v>
                </c:pt>
                <c:pt idx="4827">
                  <c:v>57.228999999999999</c:v>
                </c:pt>
                <c:pt idx="4828">
                  <c:v>57.234999999999999</c:v>
                </c:pt>
                <c:pt idx="4829">
                  <c:v>57.243000000000002</c:v>
                </c:pt>
                <c:pt idx="4830">
                  <c:v>57.253</c:v>
                </c:pt>
                <c:pt idx="4831">
                  <c:v>57.267000000000003</c:v>
                </c:pt>
                <c:pt idx="4832">
                  <c:v>57.280999999999999</c:v>
                </c:pt>
                <c:pt idx="4833">
                  <c:v>57.301000000000002</c:v>
                </c:pt>
                <c:pt idx="4834">
                  <c:v>57.322000000000003</c:v>
                </c:pt>
                <c:pt idx="4835">
                  <c:v>57.343000000000004</c:v>
                </c:pt>
                <c:pt idx="4836">
                  <c:v>57.363999999999997</c:v>
                </c:pt>
                <c:pt idx="4837">
                  <c:v>57.387</c:v>
                </c:pt>
                <c:pt idx="4838">
                  <c:v>57.406999999999996</c:v>
                </c:pt>
                <c:pt idx="4839">
                  <c:v>57.420999999999999</c:v>
                </c:pt>
                <c:pt idx="4840">
                  <c:v>57.427999999999997</c:v>
                </c:pt>
                <c:pt idx="4841">
                  <c:v>57.43</c:v>
                </c:pt>
                <c:pt idx="4842">
                  <c:v>57.438000000000002</c:v>
                </c:pt>
                <c:pt idx="4843">
                  <c:v>57.459000000000003</c:v>
                </c:pt>
                <c:pt idx="4844">
                  <c:v>57.481000000000002</c:v>
                </c:pt>
                <c:pt idx="4845">
                  <c:v>57.500999999999998</c:v>
                </c:pt>
                <c:pt idx="4846">
                  <c:v>57.515000000000001</c:v>
                </c:pt>
                <c:pt idx="4847">
                  <c:v>57.527000000000001</c:v>
                </c:pt>
                <c:pt idx="4848">
                  <c:v>57.533999999999999</c:v>
                </c:pt>
                <c:pt idx="4849">
                  <c:v>57.545999999999999</c:v>
                </c:pt>
                <c:pt idx="4850">
                  <c:v>57.558</c:v>
                </c:pt>
                <c:pt idx="4851">
                  <c:v>57.569000000000003</c:v>
                </c:pt>
                <c:pt idx="4852">
                  <c:v>57.594000000000001</c:v>
                </c:pt>
                <c:pt idx="4853">
                  <c:v>57.619</c:v>
                </c:pt>
                <c:pt idx="4854">
                  <c:v>57.65</c:v>
                </c:pt>
                <c:pt idx="4855">
                  <c:v>57.673000000000002</c:v>
                </c:pt>
                <c:pt idx="4856">
                  <c:v>57.677999999999997</c:v>
                </c:pt>
                <c:pt idx="4857">
                  <c:v>57.673999999999999</c:v>
                </c:pt>
                <c:pt idx="4858">
                  <c:v>57.667999999999999</c:v>
                </c:pt>
                <c:pt idx="4859">
                  <c:v>57.656999999999996</c:v>
                </c:pt>
                <c:pt idx="4860">
                  <c:v>57.665999999999997</c:v>
                </c:pt>
                <c:pt idx="4861">
                  <c:v>57.701000000000001</c:v>
                </c:pt>
                <c:pt idx="4862">
                  <c:v>57.747999999999998</c:v>
                </c:pt>
                <c:pt idx="4863">
                  <c:v>57.825000000000003</c:v>
                </c:pt>
                <c:pt idx="4864">
                  <c:v>57.920999999999999</c:v>
                </c:pt>
                <c:pt idx="4865">
                  <c:v>58.011000000000003</c:v>
                </c:pt>
                <c:pt idx="4866">
                  <c:v>58.113</c:v>
                </c:pt>
                <c:pt idx="4867">
                  <c:v>58.226999999999997</c:v>
                </c:pt>
                <c:pt idx="4868">
                  <c:v>58.34</c:v>
                </c:pt>
                <c:pt idx="4869">
                  <c:v>58.453000000000003</c:v>
                </c:pt>
                <c:pt idx="4870">
                  <c:v>58.545999999999999</c:v>
                </c:pt>
                <c:pt idx="4871">
                  <c:v>58.624000000000002</c:v>
                </c:pt>
                <c:pt idx="4872">
                  <c:v>58.7</c:v>
                </c:pt>
                <c:pt idx="4873">
                  <c:v>58.771000000000001</c:v>
                </c:pt>
                <c:pt idx="4874">
                  <c:v>58.835000000000001</c:v>
                </c:pt>
                <c:pt idx="4875">
                  <c:v>58.889000000000003</c:v>
                </c:pt>
                <c:pt idx="4876">
                  <c:v>58.954000000000001</c:v>
                </c:pt>
                <c:pt idx="4877">
                  <c:v>59.027000000000001</c:v>
                </c:pt>
                <c:pt idx="4878">
                  <c:v>59.093000000000004</c:v>
                </c:pt>
                <c:pt idx="4879">
                  <c:v>59.152000000000001</c:v>
                </c:pt>
                <c:pt idx="4880">
                  <c:v>59.212000000000003</c:v>
                </c:pt>
                <c:pt idx="4881">
                  <c:v>59.286000000000001</c:v>
                </c:pt>
                <c:pt idx="4882">
                  <c:v>59.378999999999998</c:v>
                </c:pt>
                <c:pt idx="4883">
                  <c:v>59.478999999999999</c:v>
                </c:pt>
                <c:pt idx="4884">
                  <c:v>59.573999999999998</c:v>
                </c:pt>
                <c:pt idx="4885">
                  <c:v>59.665999999999997</c:v>
                </c:pt>
                <c:pt idx="4886">
                  <c:v>59.756999999999998</c:v>
                </c:pt>
                <c:pt idx="4887">
                  <c:v>59.853999999999999</c:v>
                </c:pt>
                <c:pt idx="4888">
                  <c:v>59.942999999999998</c:v>
                </c:pt>
                <c:pt idx="4889">
                  <c:v>60.011000000000003</c:v>
                </c:pt>
                <c:pt idx="4890">
                  <c:v>60.07</c:v>
                </c:pt>
                <c:pt idx="4891">
                  <c:v>60.125</c:v>
                </c:pt>
                <c:pt idx="4892">
                  <c:v>60.161999999999999</c:v>
                </c:pt>
                <c:pt idx="4893">
                  <c:v>60.191000000000003</c:v>
                </c:pt>
                <c:pt idx="4894">
                  <c:v>60.213999999999999</c:v>
                </c:pt>
                <c:pt idx="4895">
                  <c:v>60.235999999999997</c:v>
                </c:pt>
                <c:pt idx="4896">
                  <c:v>60.259</c:v>
                </c:pt>
                <c:pt idx="4897">
                  <c:v>60.283999999999999</c:v>
                </c:pt>
                <c:pt idx="4898">
                  <c:v>60.304000000000002</c:v>
                </c:pt>
                <c:pt idx="4899">
                  <c:v>60.326000000000001</c:v>
                </c:pt>
                <c:pt idx="4900">
                  <c:v>60.362000000000002</c:v>
                </c:pt>
                <c:pt idx="4901">
                  <c:v>60.402999999999999</c:v>
                </c:pt>
                <c:pt idx="4902">
                  <c:v>60.447000000000003</c:v>
                </c:pt>
                <c:pt idx="4903">
                  <c:v>60.496000000000002</c:v>
                </c:pt>
                <c:pt idx="4904">
                  <c:v>60.54</c:v>
                </c:pt>
                <c:pt idx="4905">
                  <c:v>60.575000000000003</c:v>
                </c:pt>
                <c:pt idx="4906">
                  <c:v>60.604999999999997</c:v>
                </c:pt>
                <c:pt idx="4907">
                  <c:v>60.631999999999998</c:v>
                </c:pt>
                <c:pt idx="4908">
                  <c:v>60.652999999999999</c:v>
                </c:pt>
                <c:pt idx="4909">
                  <c:v>60.673999999999999</c:v>
                </c:pt>
                <c:pt idx="4910">
                  <c:v>60.691000000000003</c:v>
                </c:pt>
                <c:pt idx="4911">
                  <c:v>60.707000000000001</c:v>
                </c:pt>
                <c:pt idx="4912">
                  <c:v>60.716999999999999</c:v>
                </c:pt>
                <c:pt idx="4913">
                  <c:v>60.728000000000002</c:v>
                </c:pt>
                <c:pt idx="4914">
                  <c:v>60.744</c:v>
                </c:pt>
                <c:pt idx="4915">
                  <c:v>60.761000000000003</c:v>
                </c:pt>
                <c:pt idx="4916">
                  <c:v>60.787999999999997</c:v>
                </c:pt>
                <c:pt idx="4917">
                  <c:v>60.823999999999998</c:v>
                </c:pt>
                <c:pt idx="4918">
                  <c:v>60.862000000000002</c:v>
                </c:pt>
                <c:pt idx="4919">
                  <c:v>60.898000000000003</c:v>
                </c:pt>
                <c:pt idx="4920">
                  <c:v>60.929000000000002</c:v>
                </c:pt>
                <c:pt idx="4921">
                  <c:v>60.96</c:v>
                </c:pt>
                <c:pt idx="4922">
                  <c:v>60.991</c:v>
                </c:pt>
                <c:pt idx="4923">
                  <c:v>61.023000000000003</c:v>
                </c:pt>
                <c:pt idx="4924">
                  <c:v>61.051000000000002</c:v>
                </c:pt>
                <c:pt idx="4925">
                  <c:v>61.075000000000003</c:v>
                </c:pt>
                <c:pt idx="4926">
                  <c:v>61.095999999999997</c:v>
                </c:pt>
                <c:pt idx="4927">
                  <c:v>61.109000000000002</c:v>
                </c:pt>
                <c:pt idx="4928">
                  <c:v>61.119</c:v>
                </c:pt>
                <c:pt idx="4929">
                  <c:v>61.119</c:v>
                </c:pt>
                <c:pt idx="4930">
                  <c:v>61.116</c:v>
                </c:pt>
                <c:pt idx="4931">
                  <c:v>61.11</c:v>
                </c:pt>
                <c:pt idx="4932">
                  <c:v>61.1</c:v>
                </c:pt>
                <c:pt idx="4933">
                  <c:v>61.081000000000003</c:v>
                </c:pt>
                <c:pt idx="4934">
                  <c:v>61.058999999999997</c:v>
                </c:pt>
                <c:pt idx="4935">
                  <c:v>61.036000000000001</c:v>
                </c:pt>
                <c:pt idx="4936">
                  <c:v>61.011000000000003</c:v>
                </c:pt>
                <c:pt idx="4937">
                  <c:v>60.99</c:v>
                </c:pt>
                <c:pt idx="4938">
                  <c:v>60.972999999999999</c:v>
                </c:pt>
                <c:pt idx="4939">
                  <c:v>60.957999999999998</c:v>
                </c:pt>
                <c:pt idx="4940">
                  <c:v>60.942</c:v>
                </c:pt>
                <c:pt idx="4941">
                  <c:v>60.923999999999999</c:v>
                </c:pt>
                <c:pt idx="4942">
                  <c:v>60.908999999999999</c:v>
                </c:pt>
                <c:pt idx="4943">
                  <c:v>60.892000000000003</c:v>
                </c:pt>
                <c:pt idx="4944">
                  <c:v>60.877000000000002</c:v>
                </c:pt>
                <c:pt idx="4945">
                  <c:v>60.865000000000002</c:v>
                </c:pt>
                <c:pt idx="4946">
                  <c:v>60.857999999999997</c:v>
                </c:pt>
                <c:pt idx="4947">
                  <c:v>60.848999999999997</c:v>
                </c:pt>
                <c:pt idx="4948">
                  <c:v>60.850999999999999</c:v>
                </c:pt>
                <c:pt idx="4949">
                  <c:v>60.854999999999997</c:v>
                </c:pt>
                <c:pt idx="4950">
                  <c:v>60.86</c:v>
                </c:pt>
                <c:pt idx="4951">
                  <c:v>60.87</c:v>
                </c:pt>
                <c:pt idx="4952">
                  <c:v>60.884</c:v>
                </c:pt>
                <c:pt idx="4953">
                  <c:v>60.899000000000001</c:v>
                </c:pt>
                <c:pt idx="4954">
                  <c:v>60.912999999999997</c:v>
                </c:pt>
                <c:pt idx="4955">
                  <c:v>60.930999999999997</c:v>
                </c:pt>
                <c:pt idx="4956">
                  <c:v>60.95</c:v>
                </c:pt>
                <c:pt idx="4957">
                  <c:v>60.968000000000004</c:v>
                </c:pt>
                <c:pt idx="4958">
                  <c:v>60.985999999999997</c:v>
                </c:pt>
                <c:pt idx="4959">
                  <c:v>61.002000000000002</c:v>
                </c:pt>
                <c:pt idx="4960">
                  <c:v>61.029000000000003</c:v>
                </c:pt>
                <c:pt idx="4961">
                  <c:v>61.054000000000002</c:v>
                </c:pt>
                <c:pt idx="4962">
                  <c:v>61.08</c:v>
                </c:pt>
                <c:pt idx="4963">
                  <c:v>61.106999999999999</c:v>
                </c:pt>
                <c:pt idx="4964">
                  <c:v>61.13</c:v>
                </c:pt>
                <c:pt idx="4965">
                  <c:v>61.158000000000001</c:v>
                </c:pt>
                <c:pt idx="4966">
                  <c:v>61.182000000000002</c:v>
                </c:pt>
                <c:pt idx="4967">
                  <c:v>61.195</c:v>
                </c:pt>
                <c:pt idx="4968">
                  <c:v>61.206000000000003</c:v>
                </c:pt>
                <c:pt idx="4969">
                  <c:v>61.222999999999999</c:v>
                </c:pt>
                <c:pt idx="4970">
                  <c:v>61.244999999999997</c:v>
                </c:pt>
                <c:pt idx="4971">
                  <c:v>61.264000000000003</c:v>
                </c:pt>
                <c:pt idx="4972">
                  <c:v>61.283000000000001</c:v>
                </c:pt>
                <c:pt idx="4973">
                  <c:v>61.302</c:v>
                </c:pt>
                <c:pt idx="4974">
                  <c:v>61.320999999999998</c:v>
                </c:pt>
                <c:pt idx="4975">
                  <c:v>61.337000000000003</c:v>
                </c:pt>
                <c:pt idx="4976">
                  <c:v>61.351999999999997</c:v>
                </c:pt>
                <c:pt idx="4977">
                  <c:v>61.365000000000002</c:v>
                </c:pt>
                <c:pt idx="4978">
                  <c:v>61.378999999999998</c:v>
                </c:pt>
                <c:pt idx="4979">
                  <c:v>61.39</c:v>
                </c:pt>
                <c:pt idx="4980">
                  <c:v>61.402000000000001</c:v>
                </c:pt>
                <c:pt idx="4981">
                  <c:v>61.412999999999997</c:v>
                </c:pt>
                <c:pt idx="4982">
                  <c:v>61.426000000000002</c:v>
                </c:pt>
                <c:pt idx="4983">
                  <c:v>61.439</c:v>
                </c:pt>
                <c:pt idx="4984">
                  <c:v>61.453000000000003</c:v>
                </c:pt>
                <c:pt idx="4985">
                  <c:v>61.466999999999999</c:v>
                </c:pt>
                <c:pt idx="4986">
                  <c:v>61.481999999999999</c:v>
                </c:pt>
                <c:pt idx="4987">
                  <c:v>61.493000000000002</c:v>
                </c:pt>
                <c:pt idx="4988">
                  <c:v>61.505000000000003</c:v>
                </c:pt>
                <c:pt idx="4989">
                  <c:v>61.52</c:v>
                </c:pt>
                <c:pt idx="4990">
                  <c:v>61.533999999999999</c:v>
                </c:pt>
                <c:pt idx="4991">
                  <c:v>61.55</c:v>
                </c:pt>
                <c:pt idx="4992">
                  <c:v>61.569000000000003</c:v>
                </c:pt>
                <c:pt idx="4993">
                  <c:v>61.588999999999999</c:v>
                </c:pt>
                <c:pt idx="4994">
                  <c:v>61.604999999999997</c:v>
                </c:pt>
                <c:pt idx="4995">
                  <c:v>61.628999999999998</c:v>
                </c:pt>
                <c:pt idx="4996">
                  <c:v>61.655000000000001</c:v>
                </c:pt>
                <c:pt idx="4997">
                  <c:v>61.676000000000002</c:v>
                </c:pt>
                <c:pt idx="4998">
                  <c:v>61.697000000000003</c:v>
                </c:pt>
                <c:pt idx="4999">
                  <c:v>61.718000000000004</c:v>
                </c:pt>
                <c:pt idx="5000">
                  <c:v>61.738999999999997</c:v>
                </c:pt>
                <c:pt idx="5001">
                  <c:v>61.756999999999998</c:v>
                </c:pt>
                <c:pt idx="5002">
                  <c:v>61.768000000000001</c:v>
                </c:pt>
                <c:pt idx="5003">
                  <c:v>61.777000000000001</c:v>
                </c:pt>
                <c:pt idx="5004">
                  <c:v>61.784999999999997</c:v>
                </c:pt>
                <c:pt idx="5005">
                  <c:v>61.792000000000002</c:v>
                </c:pt>
                <c:pt idx="5006">
                  <c:v>61.8</c:v>
                </c:pt>
                <c:pt idx="5007">
                  <c:v>61.811999999999998</c:v>
                </c:pt>
                <c:pt idx="5008">
                  <c:v>61.82</c:v>
                </c:pt>
                <c:pt idx="5009">
                  <c:v>61.826999999999998</c:v>
                </c:pt>
                <c:pt idx="5010">
                  <c:v>61.834000000000003</c:v>
                </c:pt>
                <c:pt idx="5011">
                  <c:v>61.843000000000004</c:v>
                </c:pt>
                <c:pt idx="5012">
                  <c:v>61.853999999999999</c:v>
                </c:pt>
                <c:pt idx="5013">
                  <c:v>61.869</c:v>
                </c:pt>
                <c:pt idx="5014">
                  <c:v>61.88</c:v>
                </c:pt>
                <c:pt idx="5015">
                  <c:v>61.890999999999998</c:v>
                </c:pt>
                <c:pt idx="5016">
                  <c:v>61.901000000000003</c:v>
                </c:pt>
                <c:pt idx="5017">
                  <c:v>61.911000000000001</c:v>
                </c:pt>
                <c:pt idx="5018">
                  <c:v>61.917999999999999</c:v>
                </c:pt>
                <c:pt idx="5019">
                  <c:v>61.923999999999999</c:v>
                </c:pt>
                <c:pt idx="5020">
                  <c:v>61.930999999999997</c:v>
                </c:pt>
                <c:pt idx="5021">
                  <c:v>61.938000000000002</c:v>
                </c:pt>
                <c:pt idx="5022">
                  <c:v>61.945</c:v>
                </c:pt>
                <c:pt idx="5023">
                  <c:v>61.953000000000003</c:v>
                </c:pt>
                <c:pt idx="5024">
                  <c:v>61.956000000000003</c:v>
                </c:pt>
                <c:pt idx="5025">
                  <c:v>61.959000000000003</c:v>
                </c:pt>
                <c:pt idx="5026">
                  <c:v>61.963000000000001</c:v>
                </c:pt>
                <c:pt idx="5027">
                  <c:v>61.968000000000004</c:v>
                </c:pt>
                <c:pt idx="5028">
                  <c:v>61.963999999999999</c:v>
                </c:pt>
                <c:pt idx="5029">
                  <c:v>61.96</c:v>
                </c:pt>
                <c:pt idx="5030">
                  <c:v>61.953000000000003</c:v>
                </c:pt>
                <c:pt idx="5031">
                  <c:v>61.945999999999998</c:v>
                </c:pt>
                <c:pt idx="5032">
                  <c:v>61.939</c:v>
                </c:pt>
                <c:pt idx="5033">
                  <c:v>61.933999999999997</c:v>
                </c:pt>
                <c:pt idx="5034">
                  <c:v>61.93</c:v>
                </c:pt>
                <c:pt idx="5035">
                  <c:v>61.932000000000002</c:v>
                </c:pt>
                <c:pt idx="5036">
                  <c:v>61.929000000000002</c:v>
                </c:pt>
                <c:pt idx="5037">
                  <c:v>61.927</c:v>
                </c:pt>
                <c:pt idx="5038">
                  <c:v>61.926000000000002</c:v>
                </c:pt>
                <c:pt idx="5039">
                  <c:v>61.924999999999997</c:v>
                </c:pt>
                <c:pt idx="5040">
                  <c:v>61.920999999999999</c:v>
                </c:pt>
                <c:pt idx="5041">
                  <c:v>61.911999999999999</c:v>
                </c:pt>
                <c:pt idx="5042">
                  <c:v>61.895000000000003</c:v>
                </c:pt>
                <c:pt idx="5043">
                  <c:v>61.872999999999998</c:v>
                </c:pt>
                <c:pt idx="5044">
                  <c:v>61.847000000000001</c:v>
                </c:pt>
                <c:pt idx="5045">
                  <c:v>61.816000000000003</c:v>
                </c:pt>
                <c:pt idx="5046">
                  <c:v>61.78</c:v>
                </c:pt>
                <c:pt idx="5047">
                  <c:v>61.74</c:v>
                </c:pt>
                <c:pt idx="5048">
                  <c:v>61.695</c:v>
                </c:pt>
                <c:pt idx="5049">
                  <c:v>61.649000000000001</c:v>
                </c:pt>
                <c:pt idx="5050">
                  <c:v>61.6</c:v>
                </c:pt>
                <c:pt idx="5051">
                  <c:v>61.545000000000002</c:v>
                </c:pt>
                <c:pt idx="5052">
                  <c:v>61.491999999999997</c:v>
                </c:pt>
                <c:pt idx="5053">
                  <c:v>61.438000000000002</c:v>
                </c:pt>
                <c:pt idx="5054">
                  <c:v>61.372</c:v>
                </c:pt>
                <c:pt idx="5055">
                  <c:v>61.305999999999997</c:v>
                </c:pt>
                <c:pt idx="5056">
                  <c:v>61.244999999999997</c:v>
                </c:pt>
                <c:pt idx="5057">
                  <c:v>61.192</c:v>
                </c:pt>
                <c:pt idx="5058">
                  <c:v>61.143000000000001</c:v>
                </c:pt>
                <c:pt idx="5059">
                  <c:v>61.101999999999997</c:v>
                </c:pt>
                <c:pt idx="5060">
                  <c:v>61.07</c:v>
                </c:pt>
                <c:pt idx="5061">
                  <c:v>61.045000000000002</c:v>
                </c:pt>
                <c:pt idx="5062">
                  <c:v>61.033000000000001</c:v>
                </c:pt>
                <c:pt idx="5063">
                  <c:v>61.036000000000001</c:v>
                </c:pt>
                <c:pt idx="5064">
                  <c:v>61.06</c:v>
                </c:pt>
                <c:pt idx="5065">
                  <c:v>61.116</c:v>
                </c:pt>
                <c:pt idx="5066">
                  <c:v>61.180999999999997</c:v>
                </c:pt>
                <c:pt idx="5067">
                  <c:v>61.274999999999999</c:v>
                </c:pt>
                <c:pt idx="5068">
                  <c:v>61.38</c:v>
                </c:pt>
                <c:pt idx="5069">
                  <c:v>61.472999999999999</c:v>
                </c:pt>
                <c:pt idx="5070">
                  <c:v>61.573999999999998</c:v>
                </c:pt>
                <c:pt idx="5071">
                  <c:v>61.688000000000002</c:v>
                </c:pt>
                <c:pt idx="5072">
                  <c:v>61.780999999999999</c:v>
                </c:pt>
                <c:pt idx="5073">
                  <c:v>61.862000000000002</c:v>
                </c:pt>
                <c:pt idx="5074">
                  <c:v>61.954000000000001</c:v>
                </c:pt>
                <c:pt idx="5075">
                  <c:v>62.036000000000001</c:v>
                </c:pt>
                <c:pt idx="5076">
                  <c:v>62.110999999999997</c:v>
                </c:pt>
                <c:pt idx="5077">
                  <c:v>62.188000000000002</c:v>
                </c:pt>
                <c:pt idx="5078">
                  <c:v>62.287999999999997</c:v>
                </c:pt>
                <c:pt idx="5079">
                  <c:v>62.390999999999998</c:v>
                </c:pt>
                <c:pt idx="5080">
                  <c:v>62.491</c:v>
                </c:pt>
                <c:pt idx="5081">
                  <c:v>62.581000000000003</c:v>
                </c:pt>
                <c:pt idx="5082">
                  <c:v>62.673000000000002</c:v>
                </c:pt>
                <c:pt idx="5083">
                  <c:v>62.762</c:v>
                </c:pt>
                <c:pt idx="5084">
                  <c:v>62.835999999999999</c:v>
                </c:pt>
                <c:pt idx="5085">
                  <c:v>62.914000000000001</c:v>
                </c:pt>
                <c:pt idx="5086">
                  <c:v>62.973999999999997</c:v>
                </c:pt>
                <c:pt idx="5087">
                  <c:v>63.018000000000001</c:v>
                </c:pt>
                <c:pt idx="5088">
                  <c:v>63.058999999999997</c:v>
                </c:pt>
                <c:pt idx="5089">
                  <c:v>63.085999999999999</c:v>
                </c:pt>
                <c:pt idx="5090">
                  <c:v>63.095999999999997</c:v>
                </c:pt>
                <c:pt idx="5091">
                  <c:v>63.084000000000003</c:v>
                </c:pt>
                <c:pt idx="5092">
                  <c:v>63.057000000000002</c:v>
                </c:pt>
                <c:pt idx="5093">
                  <c:v>63.015999999999998</c:v>
                </c:pt>
                <c:pt idx="5094">
                  <c:v>62.97</c:v>
                </c:pt>
                <c:pt idx="5095">
                  <c:v>62.920999999999999</c:v>
                </c:pt>
                <c:pt idx="5096">
                  <c:v>62.860999999999997</c:v>
                </c:pt>
                <c:pt idx="5097">
                  <c:v>62.792999999999999</c:v>
                </c:pt>
                <c:pt idx="5098">
                  <c:v>62.738</c:v>
                </c:pt>
                <c:pt idx="5099">
                  <c:v>62.691000000000003</c:v>
                </c:pt>
                <c:pt idx="5100">
                  <c:v>62.637999999999998</c:v>
                </c:pt>
                <c:pt idx="5101">
                  <c:v>62.585999999999999</c:v>
                </c:pt>
                <c:pt idx="5102">
                  <c:v>62.552999999999997</c:v>
                </c:pt>
                <c:pt idx="5103">
                  <c:v>62.533999999999999</c:v>
                </c:pt>
                <c:pt idx="5104">
                  <c:v>62.521999999999998</c:v>
                </c:pt>
                <c:pt idx="5105">
                  <c:v>62.518000000000001</c:v>
                </c:pt>
                <c:pt idx="5106">
                  <c:v>62.52</c:v>
                </c:pt>
                <c:pt idx="5107">
                  <c:v>62.529000000000003</c:v>
                </c:pt>
                <c:pt idx="5108">
                  <c:v>62.542999999999999</c:v>
                </c:pt>
                <c:pt idx="5109">
                  <c:v>62.564</c:v>
                </c:pt>
                <c:pt idx="5110">
                  <c:v>62.591999999999999</c:v>
                </c:pt>
                <c:pt idx="5111">
                  <c:v>62.628999999999998</c:v>
                </c:pt>
                <c:pt idx="5112">
                  <c:v>62.676000000000002</c:v>
                </c:pt>
                <c:pt idx="5113">
                  <c:v>62.728000000000002</c:v>
                </c:pt>
                <c:pt idx="5114">
                  <c:v>62.771999999999998</c:v>
                </c:pt>
                <c:pt idx="5115">
                  <c:v>62.814</c:v>
                </c:pt>
                <c:pt idx="5116">
                  <c:v>62.868000000000002</c:v>
                </c:pt>
                <c:pt idx="5117">
                  <c:v>62.918999999999997</c:v>
                </c:pt>
                <c:pt idx="5118">
                  <c:v>62.957000000000001</c:v>
                </c:pt>
                <c:pt idx="5119">
                  <c:v>63.008000000000003</c:v>
                </c:pt>
                <c:pt idx="5120">
                  <c:v>63.064999999999998</c:v>
                </c:pt>
                <c:pt idx="5121">
                  <c:v>63.110999999999997</c:v>
                </c:pt>
                <c:pt idx="5122">
                  <c:v>63.146999999999998</c:v>
                </c:pt>
                <c:pt idx="5123">
                  <c:v>63.188000000000002</c:v>
                </c:pt>
                <c:pt idx="5124">
                  <c:v>63.223999999999997</c:v>
                </c:pt>
                <c:pt idx="5125">
                  <c:v>63.250999999999998</c:v>
                </c:pt>
                <c:pt idx="5126">
                  <c:v>63.274000000000001</c:v>
                </c:pt>
                <c:pt idx="5127">
                  <c:v>63.298000000000002</c:v>
                </c:pt>
                <c:pt idx="5128">
                  <c:v>63.319000000000003</c:v>
                </c:pt>
                <c:pt idx="5129">
                  <c:v>63.344000000000001</c:v>
                </c:pt>
                <c:pt idx="5130">
                  <c:v>63.377000000000002</c:v>
                </c:pt>
                <c:pt idx="5131">
                  <c:v>63.41</c:v>
                </c:pt>
                <c:pt idx="5132">
                  <c:v>63.442</c:v>
                </c:pt>
                <c:pt idx="5133">
                  <c:v>63.465000000000003</c:v>
                </c:pt>
                <c:pt idx="5134">
                  <c:v>63.485999999999997</c:v>
                </c:pt>
                <c:pt idx="5135">
                  <c:v>63.496000000000002</c:v>
                </c:pt>
                <c:pt idx="5136">
                  <c:v>63.493000000000002</c:v>
                </c:pt>
                <c:pt idx="5137">
                  <c:v>63.48</c:v>
                </c:pt>
                <c:pt idx="5138">
                  <c:v>63.459000000000003</c:v>
                </c:pt>
                <c:pt idx="5139">
                  <c:v>63.439</c:v>
                </c:pt>
                <c:pt idx="5140">
                  <c:v>63.423999999999999</c:v>
                </c:pt>
                <c:pt idx="5141">
                  <c:v>63.41</c:v>
                </c:pt>
                <c:pt idx="5142">
                  <c:v>63.39</c:v>
                </c:pt>
                <c:pt idx="5143">
                  <c:v>63.37</c:v>
                </c:pt>
                <c:pt idx="5144">
                  <c:v>63.353999999999999</c:v>
                </c:pt>
                <c:pt idx="5145">
                  <c:v>63.335000000000001</c:v>
                </c:pt>
                <c:pt idx="5146">
                  <c:v>63.308</c:v>
                </c:pt>
                <c:pt idx="5147">
                  <c:v>63.279000000000003</c:v>
                </c:pt>
                <c:pt idx="5148">
                  <c:v>63.246000000000002</c:v>
                </c:pt>
                <c:pt idx="5149">
                  <c:v>63.216999999999999</c:v>
                </c:pt>
                <c:pt idx="5150">
                  <c:v>63.198</c:v>
                </c:pt>
                <c:pt idx="5151">
                  <c:v>63.185000000000002</c:v>
                </c:pt>
                <c:pt idx="5152">
                  <c:v>63.173000000000002</c:v>
                </c:pt>
                <c:pt idx="5153">
                  <c:v>63.162999999999997</c:v>
                </c:pt>
                <c:pt idx="5154">
                  <c:v>63.148000000000003</c:v>
                </c:pt>
                <c:pt idx="5155">
                  <c:v>63.139000000000003</c:v>
                </c:pt>
                <c:pt idx="5156">
                  <c:v>63.133000000000003</c:v>
                </c:pt>
                <c:pt idx="5157">
                  <c:v>63.127000000000002</c:v>
                </c:pt>
                <c:pt idx="5158">
                  <c:v>63.12</c:v>
                </c:pt>
                <c:pt idx="5159">
                  <c:v>63.113999999999997</c:v>
                </c:pt>
                <c:pt idx="5160">
                  <c:v>63.113</c:v>
                </c:pt>
                <c:pt idx="5161">
                  <c:v>63.113999999999997</c:v>
                </c:pt>
                <c:pt idx="5162">
                  <c:v>63.116</c:v>
                </c:pt>
                <c:pt idx="5163">
                  <c:v>63.124000000000002</c:v>
                </c:pt>
                <c:pt idx="5164">
                  <c:v>63.139000000000003</c:v>
                </c:pt>
                <c:pt idx="5165">
                  <c:v>63.156999999999996</c:v>
                </c:pt>
                <c:pt idx="5166">
                  <c:v>63.174999999999997</c:v>
                </c:pt>
                <c:pt idx="5167">
                  <c:v>63.19</c:v>
                </c:pt>
                <c:pt idx="5168">
                  <c:v>63.207000000000001</c:v>
                </c:pt>
                <c:pt idx="5169">
                  <c:v>63.225999999999999</c:v>
                </c:pt>
                <c:pt idx="5170">
                  <c:v>63.244</c:v>
                </c:pt>
                <c:pt idx="5171">
                  <c:v>63.258000000000003</c:v>
                </c:pt>
                <c:pt idx="5172">
                  <c:v>63.277000000000001</c:v>
                </c:pt>
                <c:pt idx="5173">
                  <c:v>63.298999999999999</c:v>
                </c:pt>
                <c:pt idx="5174">
                  <c:v>63.32</c:v>
                </c:pt>
                <c:pt idx="5175">
                  <c:v>63.344999999999999</c:v>
                </c:pt>
                <c:pt idx="5176">
                  <c:v>63.366</c:v>
                </c:pt>
                <c:pt idx="5177">
                  <c:v>63.381999999999998</c:v>
                </c:pt>
                <c:pt idx="5178">
                  <c:v>63.396000000000001</c:v>
                </c:pt>
                <c:pt idx="5179">
                  <c:v>63.408000000000001</c:v>
                </c:pt>
                <c:pt idx="5180">
                  <c:v>63.423000000000002</c:v>
                </c:pt>
                <c:pt idx="5181">
                  <c:v>63.445</c:v>
                </c:pt>
                <c:pt idx="5182">
                  <c:v>63.472999999999999</c:v>
                </c:pt>
                <c:pt idx="5183">
                  <c:v>63.505000000000003</c:v>
                </c:pt>
                <c:pt idx="5184">
                  <c:v>63.542999999999999</c:v>
                </c:pt>
                <c:pt idx="5185">
                  <c:v>63.576999999999998</c:v>
                </c:pt>
                <c:pt idx="5186">
                  <c:v>63.604999999999997</c:v>
                </c:pt>
                <c:pt idx="5187">
                  <c:v>63.631999999999998</c:v>
                </c:pt>
                <c:pt idx="5188">
                  <c:v>63.652999999999999</c:v>
                </c:pt>
                <c:pt idx="5189">
                  <c:v>63.673000000000002</c:v>
                </c:pt>
                <c:pt idx="5190">
                  <c:v>63.688000000000002</c:v>
                </c:pt>
                <c:pt idx="5191">
                  <c:v>63.698</c:v>
                </c:pt>
                <c:pt idx="5192">
                  <c:v>63.704999999999998</c:v>
                </c:pt>
                <c:pt idx="5193">
                  <c:v>63.706000000000003</c:v>
                </c:pt>
                <c:pt idx="5194">
                  <c:v>63.704999999999998</c:v>
                </c:pt>
                <c:pt idx="5195">
                  <c:v>63.706000000000003</c:v>
                </c:pt>
                <c:pt idx="5196">
                  <c:v>63.703000000000003</c:v>
                </c:pt>
                <c:pt idx="5197">
                  <c:v>63.697000000000003</c:v>
                </c:pt>
                <c:pt idx="5198">
                  <c:v>63.692999999999998</c:v>
                </c:pt>
                <c:pt idx="5199">
                  <c:v>63.686999999999998</c:v>
                </c:pt>
                <c:pt idx="5200">
                  <c:v>63.680999999999997</c:v>
                </c:pt>
                <c:pt idx="5201">
                  <c:v>63.673999999999999</c:v>
                </c:pt>
                <c:pt idx="5202">
                  <c:v>63.665999999999997</c:v>
                </c:pt>
                <c:pt idx="5203">
                  <c:v>63.654000000000003</c:v>
                </c:pt>
                <c:pt idx="5204">
                  <c:v>63.642000000000003</c:v>
                </c:pt>
                <c:pt idx="5205">
                  <c:v>63.631999999999998</c:v>
                </c:pt>
                <c:pt idx="5206">
                  <c:v>63.625</c:v>
                </c:pt>
                <c:pt idx="5207">
                  <c:v>63.619</c:v>
                </c:pt>
                <c:pt idx="5208">
                  <c:v>63.61</c:v>
                </c:pt>
                <c:pt idx="5209">
                  <c:v>63.603000000000002</c:v>
                </c:pt>
                <c:pt idx="5210">
                  <c:v>63.597999999999999</c:v>
                </c:pt>
                <c:pt idx="5211">
                  <c:v>63.594000000000001</c:v>
                </c:pt>
                <c:pt idx="5212">
                  <c:v>63.588999999999999</c:v>
                </c:pt>
                <c:pt idx="5213">
                  <c:v>63.585999999999999</c:v>
                </c:pt>
                <c:pt idx="5214">
                  <c:v>63.585000000000001</c:v>
                </c:pt>
                <c:pt idx="5215">
                  <c:v>63.588999999999999</c:v>
                </c:pt>
                <c:pt idx="5216">
                  <c:v>63.593000000000004</c:v>
                </c:pt>
                <c:pt idx="5217">
                  <c:v>63.594999999999999</c:v>
                </c:pt>
                <c:pt idx="5218">
                  <c:v>63.600999999999999</c:v>
                </c:pt>
                <c:pt idx="5219">
                  <c:v>63.603000000000002</c:v>
                </c:pt>
                <c:pt idx="5220">
                  <c:v>63.601999999999997</c:v>
                </c:pt>
                <c:pt idx="5221">
                  <c:v>63.61</c:v>
                </c:pt>
                <c:pt idx="5222">
                  <c:v>63.624000000000002</c:v>
                </c:pt>
                <c:pt idx="5223">
                  <c:v>63.637999999999998</c:v>
                </c:pt>
                <c:pt idx="5224">
                  <c:v>63.655999999999999</c:v>
                </c:pt>
                <c:pt idx="5225">
                  <c:v>63.683</c:v>
                </c:pt>
                <c:pt idx="5226">
                  <c:v>63.718000000000004</c:v>
                </c:pt>
                <c:pt idx="5227">
                  <c:v>63.753</c:v>
                </c:pt>
                <c:pt idx="5228">
                  <c:v>63.792000000000002</c:v>
                </c:pt>
                <c:pt idx="5229">
                  <c:v>63.835999999999999</c:v>
                </c:pt>
                <c:pt idx="5230">
                  <c:v>63.893000000000001</c:v>
                </c:pt>
                <c:pt idx="5231">
                  <c:v>63.960999999999999</c:v>
                </c:pt>
                <c:pt idx="5232">
                  <c:v>64.022000000000006</c:v>
                </c:pt>
                <c:pt idx="5233">
                  <c:v>64.081000000000003</c:v>
                </c:pt>
                <c:pt idx="5234">
                  <c:v>64.150000000000006</c:v>
                </c:pt>
                <c:pt idx="5235">
                  <c:v>64.231999999999999</c:v>
                </c:pt>
                <c:pt idx="5236">
                  <c:v>64.325000000000003</c:v>
                </c:pt>
                <c:pt idx="5237">
                  <c:v>64.421000000000006</c:v>
                </c:pt>
                <c:pt idx="5238">
                  <c:v>64.527000000000001</c:v>
                </c:pt>
                <c:pt idx="5239">
                  <c:v>64.653000000000006</c:v>
                </c:pt>
                <c:pt idx="5240">
                  <c:v>64.769000000000005</c:v>
                </c:pt>
                <c:pt idx="5241">
                  <c:v>64.891999999999996</c:v>
                </c:pt>
                <c:pt idx="5242">
                  <c:v>65.028000000000006</c:v>
                </c:pt>
                <c:pt idx="5243">
                  <c:v>65.159000000000006</c:v>
                </c:pt>
                <c:pt idx="5244">
                  <c:v>65.290999999999997</c:v>
                </c:pt>
                <c:pt idx="5245">
                  <c:v>65.418000000000006</c:v>
                </c:pt>
                <c:pt idx="5246">
                  <c:v>65.55</c:v>
                </c:pt>
                <c:pt idx="5247">
                  <c:v>65.677000000000007</c:v>
                </c:pt>
                <c:pt idx="5248">
                  <c:v>65.801000000000002</c:v>
                </c:pt>
                <c:pt idx="5249">
                  <c:v>65.926000000000002</c:v>
                </c:pt>
                <c:pt idx="5250">
                  <c:v>66.048000000000002</c:v>
                </c:pt>
                <c:pt idx="5251">
                  <c:v>66.180000000000007</c:v>
                </c:pt>
                <c:pt idx="5252">
                  <c:v>66.293999999999997</c:v>
                </c:pt>
                <c:pt idx="5253">
                  <c:v>66.391999999999996</c:v>
                </c:pt>
                <c:pt idx="5254">
                  <c:v>66.47</c:v>
                </c:pt>
                <c:pt idx="5255">
                  <c:v>66.522000000000006</c:v>
                </c:pt>
                <c:pt idx="5256">
                  <c:v>66.552999999999997</c:v>
                </c:pt>
                <c:pt idx="5257">
                  <c:v>66.563999999999993</c:v>
                </c:pt>
                <c:pt idx="5258">
                  <c:v>66.563000000000002</c:v>
                </c:pt>
                <c:pt idx="5259">
                  <c:v>66.567999999999998</c:v>
                </c:pt>
                <c:pt idx="5260">
                  <c:v>66.581000000000003</c:v>
                </c:pt>
                <c:pt idx="5261">
                  <c:v>66.608000000000004</c:v>
                </c:pt>
                <c:pt idx="5262">
                  <c:v>66.656000000000006</c:v>
                </c:pt>
                <c:pt idx="5263">
                  <c:v>66.718000000000004</c:v>
                </c:pt>
                <c:pt idx="5264">
                  <c:v>66.798000000000002</c:v>
                </c:pt>
                <c:pt idx="5265">
                  <c:v>66.891999999999996</c:v>
                </c:pt>
                <c:pt idx="5266">
                  <c:v>66.989999999999995</c:v>
                </c:pt>
                <c:pt idx="5267">
                  <c:v>67.093999999999994</c:v>
                </c:pt>
                <c:pt idx="5268">
                  <c:v>67.191999999999993</c:v>
                </c:pt>
                <c:pt idx="5269">
                  <c:v>67.277000000000001</c:v>
                </c:pt>
                <c:pt idx="5270">
                  <c:v>67.375</c:v>
                </c:pt>
                <c:pt idx="5271">
                  <c:v>67.471000000000004</c:v>
                </c:pt>
                <c:pt idx="5272">
                  <c:v>67.558000000000007</c:v>
                </c:pt>
                <c:pt idx="5273">
                  <c:v>67.647000000000006</c:v>
                </c:pt>
                <c:pt idx="5274">
                  <c:v>67.739999999999995</c:v>
                </c:pt>
                <c:pt idx="5275">
                  <c:v>67.835999999999999</c:v>
                </c:pt>
                <c:pt idx="5276">
                  <c:v>67.927999999999997</c:v>
                </c:pt>
                <c:pt idx="5277">
                  <c:v>68.018000000000001</c:v>
                </c:pt>
                <c:pt idx="5278">
                  <c:v>68.113</c:v>
                </c:pt>
                <c:pt idx="5279">
                  <c:v>68.204999999999998</c:v>
                </c:pt>
                <c:pt idx="5280">
                  <c:v>68.281999999999996</c:v>
                </c:pt>
                <c:pt idx="5281">
                  <c:v>68.363</c:v>
                </c:pt>
                <c:pt idx="5282">
                  <c:v>68.444999999999993</c:v>
                </c:pt>
                <c:pt idx="5283">
                  <c:v>68.52</c:v>
                </c:pt>
                <c:pt idx="5284">
                  <c:v>68.594999999999999</c:v>
                </c:pt>
                <c:pt idx="5285">
                  <c:v>68.664000000000001</c:v>
                </c:pt>
                <c:pt idx="5286">
                  <c:v>68.721000000000004</c:v>
                </c:pt>
                <c:pt idx="5287">
                  <c:v>68.768000000000001</c:v>
                </c:pt>
                <c:pt idx="5288">
                  <c:v>68.81</c:v>
                </c:pt>
                <c:pt idx="5289">
                  <c:v>68.844999999999999</c:v>
                </c:pt>
                <c:pt idx="5290">
                  <c:v>68.867000000000004</c:v>
                </c:pt>
                <c:pt idx="5291">
                  <c:v>68.876999999999995</c:v>
                </c:pt>
                <c:pt idx="5292">
                  <c:v>68.872</c:v>
                </c:pt>
                <c:pt idx="5293">
                  <c:v>68.863</c:v>
                </c:pt>
                <c:pt idx="5294">
                  <c:v>68.844999999999999</c:v>
                </c:pt>
                <c:pt idx="5295">
                  <c:v>68.822000000000003</c:v>
                </c:pt>
                <c:pt idx="5296">
                  <c:v>68.8</c:v>
                </c:pt>
                <c:pt idx="5297">
                  <c:v>68.781000000000006</c:v>
                </c:pt>
                <c:pt idx="5298">
                  <c:v>68.757000000000005</c:v>
                </c:pt>
                <c:pt idx="5299">
                  <c:v>68.724000000000004</c:v>
                </c:pt>
                <c:pt idx="5300">
                  <c:v>68.683000000000007</c:v>
                </c:pt>
                <c:pt idx="5301">
                  <c:v>68.643000000000001</c:v>
                </c:pt>
                <c:pt idx="5302">
                  <c:v>68.606999999999999</c:v>
                </c:pt>
                <c:pt idx="5303">
                  <c:v>68.572000000000003</c:v>
                </c:pt>
                <c:pt idx="5304">
                  <c:v>68.528999999999996</c:v>
                </c:pt>
                <c:pt idx="5305">
                  <c:v>68.486999999999995</c:v>
                </c:pt>
                <c:pt idx="5306">
                  <c:v>68.442999999999998</c:v>
                </c:pt>
                <c:pt idx="5307">
                  <c:v>68.400000000000006</c:v>
                </c:pt>
                <c:pt idx="5308">
                  <c:v>68.350999999999999</c:v>
                </c:pt>
                <c:pt idx="5309">
                  <c:v>68.301000000000002</c:v>
                </c:pt>
                <c:pt idx="5310">
                  <c:v>68.257000000000005</c:v>
                </c:pt>
                <c:pt idx="5311">
                  <c:v>68.218000000000004</c:v>
                </c:pt>
                <c:pt idx="5312">
                  <c:v>68.180000000000007</c:v>
                </c:pt>
                <c:pt idx="5313">
                  <c:v>68.143000000000001</c:v>
                </c:pt>
                <c:pt idx="5314">
                  <c:v>68.111999999999995</c:v>
                </c:pt>
                <c:pt idx="5315">
                  <c:v>68.093000000000004</c:v>
                </c:pt>
                <c:pt idx="5316">
                  <c:v>68.076999999999998</c:v>
                </c:pt>
                <c:pt idx="5317">
                  <c:v>68.063999999999993</c:v>
                </c:pt>
                <c:pt idx="5318">
                  <c:v>68.06</c:v>
                </c:pt>
                <c:pt idx="5319">
                  <c:v>68.054000000000002</c:v>
                </c:pt>
                <c:pt idx="5320">
                  <c:v>68.046000000000006</c:v>
                </c:pt>
                <c:pt idx="5321">
                  <c:v>68.046000000000006</c:v>
                </c:pt>
                <c:pt idx="5322">
                  <c:v>68.046999999999997</c:v>
                </c:pt>
                <c:pt idx="5323">
                  <c:v>68.055000000000007</c:v>
                </c:pt>
                <c:pt idx="5324">
                  <c:v>68.061999999999998</c:v>
                </c:pt>
                <c:pt idx="5325">
                  <c:v>68.067999999999998</c:v>
                </c:pt>
                <c:pt idx="5326">
                  <c:v>68.075000000000003</c:v>
                </c:pt>
                <c:pt idx="5327">
                  <c:v>68.081000000000003</c:v>
                </c:pt>
                <c:pt idx="5328">
                  <c:v>68.09</c:v>
                </c:pt>
                <c:pt idx="5329">
                  <c:v>68.093999999999994</c:v>
                </c:pt>
                <c:pt idx="5330">
                  <c:v>68.097999999999999</c:v>
                </c:pt>
                <c:pt idx="5331">
                  <c:v>68.105999999999995</c:v>
                </c:pt>
                <c:pt idx="5332">
                  <c:v>68.108999999999995</c:v>
                </c:pt>
                <c:pt idx="5333">
                  <c:v>68.111000000000004</c:v>
                </c:pt>
                <c:pt idx="5334">
                  <c:v>68.113</c:v>
                </c:pt>
                <c:pt idx="5335">
                  <c:v>68.114000000000004</c:v>
                </c:pt>
                <c:pt idx="5336">
                  <c:v>68.114000000000004</c:v>
                </c:pt>
                <c:pt idx="5337">
                  <c:v>68.11</c:v>
                </c:pt>
                <c:pt idx="5338">
                  <c:v>68.108999999999995</c:v>
                </c:pt>
                <c:pt idx="5339">
                  <c:v>68.11</c:v>
                </c:pt>
                <c:pt idx="5340">
                  <c:v>68.114000000000004</c:v>
                </c:pt>
                <c:pt idx="5341">
                  <c:v>68.117000000000004</c:v>
                </c:pt>
                <c:pt idx="5342">
                  <c:v>68.113</c:v>
                </c:pt>
                <c:pt idx="5343">
                  <c:v>68.111999999999995</c:v>
                </c:pt>
                <c:pt idx="5344">
                  <c:v>68.111000000000004</c:v>
                </c:pt>
                <c:pt idx="5345">
                  <c:v>68.106999999999999</c:v>
                </c:pt>
                <c:pt idx="5346">
                  <c:v>68.106999999999999</c:v>
                </c:pt>
                <c:pt idx="5347">
                  <c:v>68.102999999999994</c:v>
                </c:pt>
                <c:pt idx="5348">
                  <c:v>68.100999999999999</c:v>
                </c:pt>
                <c:pt idx="5349">
                  <c:v>68.100999999999999</c:v>
                </c:pt>
                <c:pt idx="5350">
                  <c:v>68.102000000000004</c:v>
                </c:pt>
                <c:pt idx="5351">
                  <c:v>68.103999999999999</c:v>
                </c:pt>
                <c:pt idx="5352">
                  <c:v>68.102999999999994</c:v>
                </c:pt>
                <c:pt idx="5353">
                  <c:v>68.108999999999995</c:v>
                </c:pt>
                <c:pt idx="5354">
                  <c:v>68.12</c:v>
                </c:pt>
                <c:pt idx="5355">
                  <c:v>68.13</c:v>
                </c:pt>
                <c:pt idx="5356">
                  <c:v>68.132000000000005</c:v>
                </c:pt>
                <c:pt idx="5357">
                  <c:v>68.138999999999996</c:v>
                </c:pt>
                <c:pt idx="5358">
                  <c:v>68.144999999999996</c:v>
                </c:pt>
                <c:pt idx="5359">
                  <c:v>68.153999999999996</c:v>
                </c:pt>
                <c:pt idx="5360">
                  <c:v>68.167000000000002</c:v>
                </c:pt>
                <c:pt idx="5361">
                  <c:v>68.177999999999997</c:v>
                </c:pt>
                <c:pt idx="5362">
                  <c:v>68.188999999999993</c:v>
                </c:pt>
                <c:pt idx="5363">
                  <c:v>68.203000000000003</c:v>
                </c:pt>
                <c:pt idx="5364">
                  <c:v>68.213999999999999</c:v>
                </c:pt>
                <c:pt idx="5365">
                  <c:v>68.224000000000004</c:v>
                </c:pt>
                <c:pt idx="5366">
                  <c:v>68.233999999999995</c:v>
                </c:pt>
                <c:pt idx="5367">
                  <c:v>68.242000000000004</c:v>
                </c:pt>
                <c:pt idx="5368">
                  <c:v>68.245000000000005</c:v>
                </c:pt>
                <c:pt idx="5369">
                  <c:v>68.245999999999995</c:v>
                </c:pt>
                <c:pt idx="5370">
                  <c:v>68.245999999999995</c:v>
                </c:pt>
                <c:pt idx="5371">
                  <c:v>68.248000000000005</c:v>
                </c:pt>
                <c:pt idx="5372">
                  <c:v>68.251999999999995</c:v>
                </c:pt>
                <c:pt idx="5373">
                  <c:v>68.257000000000005</c:v>
                </c:pt>
                <c:pt idx="5374">
                  <c:v>68.260000000000005</c:v>
                </c:pt>
                <c:pt idx="5375">
                  <c:v>68.260999999999996</c:v>
                </c:pt>
                <c:pt idx="5376">
                  <c:v>68.260000000000005</c:v>
                </c:pt>
                <c:pt idx="5377">
                  <c:v>68.260000000000005</c:v>
                </c:pt>
                <c:pt idx="5378">
                  <c:v>68.266000000000005</c:v>
                </c:pt>
                <c:pt idx="5379">
                  <c:v>68.269000000000005</c:v>
                </c:pt>
                <c:pt idx="5380">
                  <c:v>68.277000000000001</c:v>
                </c:pt>
                <c:pt idx="5381">
                  <c:v>68.286000000000001</c:v>
                </c:pt>
                <c:pt idx="5382">
                  <c:v>68.293000000000006</c:v>
                </c:pt>
                <c:pt idx="5383">
                  <c:v>68.304000000000002</c:v>
                </c:pt>
                <c:pt idx="5384">
                  <c:v>68.313999999999993</c:v>
                </c:pt>
                <c:pt idx="5385">
                  <c:v>68.323999999999998</c:v>
                </c:pt>
                <c:pt idx="5386">
                  <c:v>68.332999999999998</c:v>
                </c:pt>
                <c:pt idx="5387">
                  <c:v>68.344999999999999</c:v>
                </c:pt>
                <c:pt idx="5388">
                  <c:v>68.36</c:v>
                </c:pt>
                <c:pt idx="5389">
                  <c:v>68.373000000000005</c:v>
                </c:pt>
                <c:pt idx="5390">
                  <c:v>68.388999999999996</c:v>
                </c:pt>
                <c:pt idx="5391">
                  <c:v>68.406000000000006</c:v>
                </c:pt>
                <c:pt idx="5392">
                  <c:v>68.421999999999997</c:v>
                </c:pt>
                <c:pt idx="5393">
                  <c:v>68.433000000000007</c:v>
                </c:pt>
                <c:pt idx="5394">
                  <c:v>68.441999999999993</c:v>
                </c:pt>
                <c:pt idx="5395">
                  <c:v>68.450999999999993</c:v>
                </c:pt>
                <c:pt idx="5396">
                  <c:v>68.454999999999998</c:v>
                </c:pt>
                <c:pt idx="5397">
                  <c:v>68.454999999999998</c:v>
                </c:pt>
                <c:pt idx="5398">
                  <c:v>68.459000000000003</c:v>
                </c:pt>
                <c:pt idx="5399">
                  <c:v>68.459999999999994</c:v>
                </c:pt>
                <c:pt idx="5400">
                  <c:v>68.457999999999998</c:v>
                </c:pt>
                <c:pt idx="5401">
                  <c:v>68.468000000000004</c:v>
                </c:pt>
                <c:pt idx="5402">
                  <c:v>68.480999999999995</c:v>
                </c:pt>
                <c:pt idx="5403">
                  <c:v>68.488</c:v>
                </c:pt>
                <c:pt idx="5404">
                  <c:v>68.497</c:v>
                </c:pt>
                <c:pt idx="5405">
                  <c:v>68.504999999999995</c:v>
                </c:pt>
                <c:pt idx="5406">
                  <c:v>68.516999999999996</c:v>
                </c:pt>
                <c:pt idx="5407">
                  <c:v>68.524000000000001</c:v>
                </c:pt>
                <c:pt idx="5408">
                  <c:v>68.528000000000006</c:v>
                </c:pt>
                <c:pt idx="5409">
                  <c:v>68.534000000000006</c:v>
                </c:pt>
                <c:pt idx="5410">
                  <c:v>68.540999999999997</c:v>
                </c:pt>
                <c:pt idx="5411">
                  <c:v>68.543000000000006</c:v>
                </c:pt>
                <c:pt idx="5412">
                  <c:v>68.540999999999997</c:v>
                </c:pt>
                <c:pt idx="5413">
                  <c:v>68.534999999999997</c:v>
                </c:pt>
                <c:pt idx="5414">
                  <c:v>68.525999999999996</c:v>
                </c:pt>
                <c:pt idx="5415">
                  <c:v>68.515000000000001</c:v>
                </c:pt>
                <c:pt idx="5416">
                  <c:v>68.501999999999995</c:v>
                </c:pt>
                <c:pt idx="5417">
                  <c:v>68.488</c:v>
                </c:pt>
                <c:pt idx="5418">
                  <c:v>68.48</c:v>
                </c:pt>
                <c:pt idx="5419">
                  <c:v>68.471999999999994</c:v>
                </c:pt>
                <c:pt idx="5420">
                  <c:v>68.468000000000004</c:v>
                </c:pt>
                <c:pt idx="5421">
                  <c:v>68.462999999999994</c:v>
                </c:pt>
                <c:pt idx="5422">
                  <c:v>68.463999999999999</c:v>
                </c:pt>
                <c:pt idx="5423">
                  <c:v>68.463999999999999</c:v>
                </c:pt>
                <c:pt idx="5424">
                  <c:v>68.462999999999994</c:v>
                </c:pt>
                <c:pt idx="5425">
                  <c:v>68.463999999999999</c:v>
                </c:pt>
                <c:pt idx="5426">
                  <c:v>68.462999999999994</c:v>
                </c:pt>
                <c:pt idx="5427">
                  <c:v>68.468000000000004</c:v>
                </c:pt>
                <c:pt idx="5428">
                  <c:v>68.465999999999994</c:v>
                </c:pt>
                <c:pt idx="5429">
                  <c:v>68.466999999999999</c:v>
                </c:pt>
                <c:pt idx="5430">
                  <c:v>68.468000000000004</c:v>
                </c:pt>
                <c:pt idx="5431">
                  <c:v>68.472999999999999</c:v>
                </c:pt>
                <c:pt idx="5432">
                  <c:v>68.477000000000004</c:v>
                </c:pt>
                <c:pt idx="5433">
                  <c:v>68.477000000000004</c:v>
                </c:pt>
                <c:pt idx="5434">
                  <c:v>68.477999999999994</c:v>
                </c:pt>
                <c:pt idx="5435">
                  <c:v>68.484999999999999</c:v>
                </c:pt>
                <c:pt idx="5436">
                  <c:v>68.489000000000004</c:v>
                </c:pt>
                <c:pt idx="5437">
                  <c:v>68.492000000000004</c:v>
                </c:pt>
                <c:pt idx="5438">
                  <c:v>68.495000000000005</c:v>
                </c:pt>
                <c:pt idx="5439">
                  <c:v>68.504999999999995</c:v>
                </c:pt>
                <c:pt idx="5440">
                  <c:v>68.510999999999996</c:v>
                </c:pt>
                <c:pt idx="5441">
                  <c:v>68.518000000000001</c:v>
                </c:pt>
                <c:pt idx="5442">
                  <c:v>68.522000000000006</c:v>
                </c:pt>
                <c:pt idx="5443">
                  <c:v>68.525000000000006</c:v>
                </c:pt>
                <c:pt idx="5444">
                  <c:v>68.534999999999997</c:v>
                </c:pt>
                <c:pt idx="5445">
                  <c:v>68.543000000000006</c:v>
                </c:pt>
                <c:pt idx="5446">
                  <c:v>68.554000000000002</c:v>
                </c:pt>
                <c:pt idx="5447">
                  <c:v>68.564999999999998</c:v>
                </c:pt>
                <c:pt idx="5448">
                  <c:v>68.570999999999998</c:v>
                </c:pt>
                <c:pt idx="5449">
                  <c:v>68.584000000000003</c:v>
                </c:pt>
                <c:pt idx="5450">
                  <c:v>68.605000000000004</c:v>
                </c:pt>
                <c:pt idx="5451">
                  <c:v>68.635000000000005</c:v>
                </c:pt>
                <c:pt idx="5452">
                  <c:v>68.667000000000002</c:v>
                </c:pt>
                <c:pt idx="5453">
                  <c:v>68.700999999999993</c:v>
                </c:pt>
                <c:pt idx="5454">
                  <c:v>68.739000000000004</c:v>
                </c:pt>
                <c:pt idx="5455">
                  <c:v>68.781999999999996</c:v>
                </c:pt>
                <c:pt idx="5456">
                  <c:v>68.813999999999993</c:v>
                </c:pt>
                <c:pt idx="5457">
                  <c:v>68.840999999999994</c:v>
                </c:pt>
                <c:pt idx="5458">
                  <c:v>68.88</c:v>
                </c:pt>
                <c:pt idx="5459">
                  <c:v>68.933999999999997</c:v>
                </c:pt>
                <c:pt idx="5460">
                  <c:v>68.978999999999999</c:v>
                </c:pt>
                <c:pt idx="5461">
                  <c:v>69.013000000000005</c:v>
                </c:pt>
                <c:pt idx="5462">
                  <c:v>69.049000000000007</c:v>
                </c:pt>
                <c:pt idx="5463">
                  <c:v>69.08</c:v>
                </c:pt>
                <c:pt idx="5464">
                  <c:v>69.102000000000004</c:v>
                </c:pt>
                <c:pt idx="5465">
                  <c:v>69.123999999999995</c:v>
                </c:pt>
                <c:pt idx="5466">
                  <c:v>69.150000000000006</c:v>
                </c:pt>
                <c:pt idx="5467">
                  <c:v>69.171999999999997</c:v>
                </c:pt>
                <c:pt idx="5468">
                  <c:v>69.182000000000002</c:v>
                </c:pt>
                <c:pt idx="5469">
                  <c:v>69.183999999999997</c:v>
                </c:pt>
                <c:pt idx="5470">
                  <c:v>69.180000000000007</c:v>
                </c:pt>
                <c:pt idx="5471">
                  <c:v>69.17</c:v>
                </c:pt>
                <c:pt idx="5472">
                  <c:v>69.156999999999996</c:v>
                </c:pt>
                <c:pt idx="5473">
                  <c:v>69.146000000000001</c:v>
                </c:pt>
                <c:pt idx="5474">
                  <c:v>69.132000000000005</c:v>
                </c:pt>
                <c:pt idx="5475">
                  <c:v>69.111999999999995</c:v>
                </c:pt>
                <c:pt idx="5476">
                  <c:v>69.093000000000004</c:v>
                </c:pt>
                <c:pt idx="5477">
                  <c:v>69.067999999999998</c:v>
                </c:pt>
                <c:pt idx="5478">
                  <c:v>69.042000000000002</c:v>
                </c:pt>
                <c:pt idx="5479">
                  <c:v>69.016999999999996</c:v>
                </c:pt>
                <c:pt idx="5480">
                  <c:v>68.988</c:v>
                </c:pt>
                <c:pt idx="5481">
                  <c:v>68.95</c:v>
                </c:pt>
                <c:pt idx="5482">
                  <c:v>68.912000000000006</c:v>
                </c:pt>
                <c:pt idx="5483">
                  <c:v>68.873999999999995</c:v>
                </c:pt>
                <c:pt idx="5484">
                  <c:v>68.834000000000003</c:v>
                </c:pt>
                <c:pt idx="5485">
                  <c:v>68.805000000000007</c:v>
                </c:pt>
                <c:pt idx="5486">
                  <c:v>68.772999999999996</c:v>
                </c:pt>
                <c:pt idx="5487">
                  <c:v>68.748000000000005</c:v>
                </c:pt>
                <c:pt idx="5488">
                  <c:v>68.724999999999994</c:v>
                </c:pt>
                <c:pt idx="5489">
                  <c:v>68.704999999999998</c:v>
                </c:pt>
                <c:pt idx="5490">
                  <c:v>68.688999999999993</c:v>
                </c:pt>
                <c:pt idx="5491">
                  <c:v>68.671000000000006</c:v>
                </c:pt>
                <c:pt idx="5492">
                  <c:v>68.656999999999996</c:v>
                </c:pt>
                <c:pt idx="5493">
                  <c:v>68.641000000000005</c:v>
                </c:pt>
                <c:pt idx="5494">
                  <c:v>68.634</c:v>
                </c:pt>
                <c:pt idx="5495">
                  <c:v>68.632999999999996</c:v>
                </c:pt>
                <c:pt idx="5496">
                  <c:v>68.626999999999995</c:v>
                </c:pt>
                <c:pt idx="5497">
                  <c:v>68.620999999999995</c:v>
                </c:pt>
                <c:pt idx="5498">
                  <c:v>68.614000000000004</c:v>
                </c:pt>
                <c:pt idx="5499">
                  <c:v>68.611000000000004</c:v>
                </c:pt>
                <c:pt idx="5500">
                  <c:v>68.617000000000004</c:v>
                </c:pt>
                <c:pt idx="5501">
                  <c:v>68.620999999999995</c:v>
                </c:pt>
                <c:pt idx="5502">
                  <c:v>68.622</c:v>
                </c:pt>
                <c:pt idx="5503">
                  <c:v>68.625</c:v>
                </c:pt>
                <c:pt idx="5504">
                  <c:v>68.631</c:v>
                </c:pt>
                <c:pt idx="5505">
                  <c:v>68.637</c:v>
                </c:pt>
                <c:pt idx="5506">
                  <c:v>68.643000000000001</c:v>
                </c:pt>
                <c:pt idx="5507">
                  <c:v>68.646000000000001</c:v>
                </c:pt>
                <c:pt idx="5508">
                  <c:v>68.644000000000005</c:v>
                </c:pt>
                <c:pt idx="5509">
                  <c:v>68.644999999999996</c:v>
                </c:pt>
                <c:pt idx="5510">
                  <c:v>68.646000000000001</c:v>
                </c:pt>
                <c:pt idx="5511">
                  <c:v>68.643000000000001</c:v>
                </c:pt>
                <c:pt idx="5512">
                  <c:v>68.64</c:v>
                </c:pt>
                <c:pt idx="5513">
                  <c:v>68.638999999999996</c:v>
                </c:pt>
                <c:pt idx="5514">
                  <c:v>68.634</c:v>
                </c:pt>
                <c:pt idx="5515">
                  <c:v>68.634</c:v>
                </c:pt>
                <c:pt idx="5516">
                  <c:v>68.632999999999996</c:v>
                </c:pt>
                <c:pt idx="5517">
                  <c:v>68.63</c:v>
                </c:pt>
                <c:pt idx="5518">
                  <c:v>68.626999999999995</c:v>
                </c:pt>
                <c:pt idx="5519">
                  <c:v>68.628</c:v>
                </c:pt>
                <c:pt idx="5520">
                  <c:v>68.631</c:v>
                </c:pt>
                <c:pt idx="5521">
                  <c:v>68.634</c:v>
                </c:pt>
                <c:pt idx="5522">
                  <c:v>68.641000000000005</c:v>
                </c:pt>
                <c:pt idx="5523">
                  <c:v>68.652000000000001</c:v>
                </c:pt>
                <c:pt idx="5524">
                  <c:v>68.667000000000002</c:v>
                </c:pt>
                <c:pt idx="5525">
                  <c:v>68.682000000000002</c:v>
                </c:pt>
                <c:pt idx="5526">
                  <c:v>68.701999999999998</c:v>
                </c:pt>
                <c:pt idx="5527">
                  <c:v>68.715000000000003</c:v>
                </c:pt>
                <c:pt idx="5528">
                  <c:v>68.730999999999995</c:v>
                </c:pt>
                <c:pt idx="5529">
                  <c:v>68.756</c:v>
                </c:pt>
                <c:pt idx="5530">
                  <c:v>68.798000000000002</c:v>
                </c:pt>
                <c:pt idx="5531">
                  <c:v>68.843999999999994</c:v>
                </c:pt>
                <c:pt idx="5532">
                  <c:v>68.88</c:v>
                </c:pt>
                <c:pt idx="5533">
                  <c:v>68.908000000000001</c:v>
                </c:pt>
                <c:pt idx="5534">
                  <c:v>68.936999999999998</c:v>
                </c:pt>
                <c:pt idx="5535">
                  <c:v>68.968999999999994</c:v>
                </c:pt>
                <c:pt idx="5536">
                  <c:v>69.004000000000005</c:v>
                </c:pt>
                <c:pt idx="5537">
                  <c:v>69.037000000000006</c:v>
                </c:pt>
                <c:pt idx="5538">
                  <c:v>69.075000000000003</c:v>
                </c:pt>
                <c:pt idx="5539">
                  <c:v>69.113</c:v>
                </c:pt>
                <c:pt idx="5540">
                  <c:v>69.138999999999996</c:v>
                </c:pt>
                <c:pt idx="5541">
                  <c:v>69.167000000000002</c:v>
                </c:pt>
                <c:pt idx="5542">
                  <c:v>69.197999999999993</c:v>
                </c:pt>
                <c:pt idx="5543">
                  <c:v>69.228999999999999</c:v>
                </c:pt>
                <c:pt idx="5544">
                  <c:v>69.257999999999996</c:v>
                </c:pt>
                <c:pt idx="5545">
                  <c:v>69.287000000000006</c:v>
                </c:pt>
                <c:pt idx="5546">
                  <c:v>69.317999999999998</c:v>
                </c:pt>
                <c:pt idx="5547">
                  <c:v>69.34</c:v>
                </c:pt>
                <c:pt idx="5548">
                  <c:v>69.364000000000004</c:v>
                </c:pt>
                <c:pt idx="5549">
                  <c:v>69.388999999999996</c:v>
                </c:pt>
                <c:pt idx="5550">
                  <c:v>69.414000000000001</c:v>
                </c:pt>
                <c:pt idx="5551">
                  <c:v>69.447000000000003</c:v>
                </c:pt>
                <c:pt idx="5552">
                  <c:v>69.486999999999995</c:v>
                </c:pt>
                <c:pt idx="5553">
                  <c:v>69.531000000000006</c:v>
                </c:pt>
                <c:pt idx="5554">
                  <c:v>69.578000000000003</c:v>
                </c:pt>
                <c:pt idx="5555">
                  <c:v>69.626000000000005</c:v>
                </c:pt>
                <c:pt idx="5556">
                  <c:v>69.682000000000002</c:v>
                </c:pt>
                <c:pt idx="5557">
                  <c:v>69.744</c:v>
                </c:pt>
                <c:pt idx="5558">
                  <c:v>69.796999999999997</c:v>
                </c:pt>
                <c:pt idx="5559">
                  <c:v>69.841999999999999</c:v>
                </c:pt>
                <c:pt idx="5560">
                  <c:v>69.888000000000005</c:v>
                </c:pt>
                <c:pt idx="5561">
                  <c:v>69.947999999999993</c:v>
                </c:pt>
                <c:pt idx="5562">
                  <c:v>70.007999999999996</c:v>
                </c:pt>
                <c:pt idx="5563">
                  <c:v>70.06</c:v>
                </c:pt>
                <c:pt idx="5564">
                  <c:v>70.108000000000004</c:v>
                </c:pt>
                <c:pt idx="5565">
                  <c:v>70.161000000000001</c:v>
                </c:pt>
                <c:pt idx="5566">
                  <c:v>70.210999999999999</c:v>
                </c:pt>
                <c:pt idx="5567">
                  <c:v>70.248999999999995</c:v>
                </c:pt>
                <c:pt idx="5568">
                  <c:v>70.283000000000001</c:v>
                </c:pt>
                <c:pt idx="5569">
                  <c:v>70.313000000000002</c:v>
                </c:pt>
                <c:pt idx="5570">
                  <c:v>70.34</c:v>
                </c:pt>
                <c:pt idx="5571">
                  <c:v>70.361999999999995</c:v>
                </c:pt>
                <c:pt idx="5572">
                  <c:v>70.382999999999996</c:v>
                </c:pt>
                <c:pt idx="5573">
                  <c:v>70.403000000000006</c:v>
                </c:pt>
                <c:pt idx="5574">
                  <c:v>70.421999999999997</c:v>
                </c:pt>
                <c:pt idx="5575">
                  <c:v>70.441999999999993</c:v>
                </c:pt>
                <c:pt idx="5576">
                  <c:v>70.459999999999994</c:v>
                </c:pt>
                <c:pt idx="5577">
                  <c:v>70.477000000000004</c:v>
                </c:pt>
                <c:pt idx="5578">
                  <c:v>70.488</c:v>
                </c:pt>
                <c:pt idx="5579">
                  <c:v>70.498000000000005</c:v>
                </c:pt>
                <c:pt idx="5580">
                  <c:v>70.506</c:v>
                </c:pt>
                <c:pt idx="5581">
                  <c:v>70.515000000000001</c:v>
                </c:pt>
                <c:pt idx="5582">
                  <c:v>70.528999999999996</c:v>
                </c:pt>
                <c:pt idx="5583">
                  <c:v>70.542000000000002</c:v>
                </c:pt>
                <c:pt idx="5584">
                  <c:v>70.552000000000007</c:v>
                </c:pt>
                <c:pt idx="5585">
                  <c:v>70.569999999999993</c:v>
                </c:pt>
                <c:pt idx="5586">
                  <c:v>70.596000000000004</c:v>
                </c:pt>
                <c:pt idx="5587">
                  <c:v>70.626000000000005</c:v>
                </c:pt>
                <c:pt idx="5588">
                  <c:v>70.656000000000006</c:v>
                </c:pt>
                <c:pt idx="5589">
                  <c:v>70.685000000000002</c:v>
                </c:pt>
                <c:pt idx="5590">
                  <c:v>70.715999999999994</c:v>
                </c:pt>
                <c:pt idx="5591">
                  <c:v>70.757000000000005</c:v>
                </c:pt>
                <c:pt idx="5592">
                  <c:v>70.802000000000007</c:v>
                </c:pt>
                <c:pt idx="5593">
                  <c:v>70.846999999999994</c:v>
                </c:pt>
                <c:pt idx="5594">
                  <c:v>70.888000000000005</c:v>
                </c:pt>
                <c:pt idx="5595">
                  <c:v>70.921000000000006</c:v>
                </c:pt>
                <c:pt idx="5596">
                  <c:v>70.95</c:v>
                </c:pt>
                <c:pt idx="5597">
                  <c:v>70.983999999999995</c:v>
                </c:pt>
                <c:pt idx="5598">
                  <c:v>71.021000000000001</c:v>
                </c:pt>
                <c:pt idx="5599">
                  <c:v>71.061999999999998</c:v>
                </c:pt>
                <c:pt idx="5600">
                  <c:v>71.091999999999999</c:v>
                </c:pt>
                <c:pt idx="5601">
                  <c:v>71.114999999999995</c:v>
                </c:pt>
                <c:pt idx="5602">
                  <c:v>71.144000000000005</c:v>
                </c:pt>
                <c:pt idx="5603">
                  <c:v>71.185000000000002</c:v>
                </c:pt>
                <c:pt idx="5604">
                  <c:v>71.221999999999994</c:v>
                </c:pt>
                <c:pt idx="5605">
                  <c:v>71.247</c:v>
                </c:pt>
                <c:pt idx="5606">
                  <c:v>71.271000000000001</c:v>
                </c:pt>
                <c:pt idx="5607">
                  <c:v>71.293999999999997</c:v>
                </c:pt>
                <c:pt idx="5608">
                  <c:v>71.325000000000003</c:v>
                </c:pt>
                <c:pt idx="5609">
                  <c:v>71.367000000000004</c:v>
                </c:pt>
                <c:pt idx="5610">
                  <c:v>71.414000000000001</c:v>
                </c:pt>
                <c:pt idx="5611">
                  <c:v>71.453000000000003</c:v>
                </c:pt>
                <c:pt idx="5612">
                  <c:v>71.486999999999995</c:v>
                </c:pt>
                <c:pt idx="5613">
                  <c:v>71.521000000000001</c:v>
                </c:pt>
                <c:pt idx="5614">
                  <c:v>71.563000000000002</c:v>
                </c:pt>
                <c:pt idx="5615">
                  <c:v>71.613</c:v>
                </c:pt>
                <c:pt idx="5616">
                  <c:v>71.662000000000006</c:v>
                </c:pt>
                <c:pt idx="5617">
                  <c:v>71.7</c:v>
                </c:pt>
                <c:pt idx="5618">
                  <c:v>71.733000000000004</c:v>
                </c:pt>
                <c:pt idx="5619">
                  <c:v>71.763000000000005</c:v>
                </c:pt>
                <c:pt idx="5620">
                  <c:v>71.790000000000006</c:v>
                </c:pt>
                <c:pt idx="5621">
                  <c:v>71.816999999999993</c:v>
                </c:pt>
                <c:pt idx="5622">
                  <c:v>71.840999999999994</c:v>
                </c:pt>
                <c:pt idx="5623">
                  <c:v>71.86</c:v>
                </c:pt>
                <c:pt idx="5624">
                  <c:v>71.875</c:v>
                </c:pt>
                <c:pt idx="5625">
                  <c:v>71.891000000000005</c:v>
                </c:pt>
                <c:pt idx="5626">
                  <c:v>71.91</c:v>
                </c:pt>
                <c:pt idx="5627">
                  <c:v>71.932000000000002</c:v>
                </c:pt>
                <c:pt idx="5628">
                  <c:v>71.954999999999998</c:v>
                </c:pt>
                <c:pt idx="5629">
                  <c:v>71.971000000000004</c:v>
                </c:pt>
                <c:pt idx="5630">
                  <c:v>71.977999999999994</c:v>
                </c:pt>
                <c:pt idx="5631">
                  <c:v>71.98</c:v>
                </c:pt>
                <c:pt idx="5632">
                  <c:v>71.977000000000004</c:v>
                </c:pt>
                <c:pt idx="5633">
                  <c:v>71.968000000000004</c:v>
                </c:pt>
                <c:pt idx="5634">
                  <c:v>71.953000000000003</c:v>
                </c:pt>
                <c:pt idx="5635">
                  <c:v>71.938999999999993</c:v>
                </c:pt>
                <c:pt idx="5636">
                  <c:v>71.927000000000007</c:v>
                </c:pt>
                <c:pt idx="5637">
                  <c:v>71.915000000000006</c:v>
                </c:pt>
                <c:pt idx="5638">
                  <c:v>71.899000000000001</c:v>
                </c:pt>
                <c:pt idx="5639">
                  <c:v>71.88</c:v>
                </c:pt>
                <c:pt idx="5640">
                  <c:v>71.86</c:v>
                </c:pt>
                <c:pt idx="5641">
                  <c:v>71.837999999999994</c:v>
                </c:pt>
                <c:pt idx="5642">
                  <c:v>71.811999999999998</c:v>
                </c:pt>
                <c:pt idx="5643">
                  <c:v>71.790999999999997</c:v>
                </c:pt>
                <c:pt idx="5644">
                  <c:v>71.769000000000005</c:v>
                </c:pt>
                <c:pt idx="5645">
                  <c:v>71.75</c:v>
                </c:pt>
                <c:pt idx="5646">
                  <c:v>71.739999999999995</c:v>
                </c:pt>
                <c:pt idx="5647">
                  <c:v>71.733999999999995</c:v>
                </c:pt>
                <c:pt idx="5648">
                  <c:v>71.733999999999995</c:v>
                </c:pt>
                <c:pt idx="5649">
                  <c:v>71.747</c:v>
                </c:pt>
                <c:pt idx="5650">
                  <c:v>71.763999999999996</c:v>
                </c:pt>
                <c:pt idx="5651">
                  <c:v>71.775000000000006</c:v>
                </c:pt>
                <c:pt idx="5652">
                  <c:v>71.78</c:v>
                </c:pt>
                <c:pt idx="5653">
                  <c:v>71.781999999999996</c:v>
                </c:pt>
                <c:pt idx="5654">
                  <c:v>71.784999999999997</c:v>
                </c:pt>
                <c:pt idx="5655">
                  <c:v>71.790999999999997</c:v>
                </c:pt>
                <c:pt idx="5656">
                  <c:v>71.792000000000002</c:v>
                </c:pt>
                <c:pt idx="5657">
                  <c:v>71.793000000000006</c:v>
                </c:pt>
                <c:pt idx="5658">
                  <c:v>71.799000000000007</c:v>
                </c:pt>
                <c:pt idx="5659">
                  <c:v>71.805999999999997</c:v>
                </c:pt>
                <c:pt idx="5660">
                  <c:v>71.81</c:v>
                </c:pt>
                <c:pt idx="5661">
                  <c:v>71.813000000000002</c:v>
                </c:pt>
                <c:pt idx="5662">
                  <c:v>71.819000000000003</c:v>
                </c:pt>
                <c:pt idx="5663">
                  <c:v>71.822999999999993</c:v>
                </c:pt>
                <c:pt idx="5664">
                  <c:v>71.832999999999998</c:v>
                </c:pt>
                <c:pt idx="5665">
                  <c:v>71.843000000000004</c:v>
                </c:pt>
                <c:pt idx="5666">
                  <c:v>71.855000000000004</c:v>
                </c:pt>
                <c:pt idx="5667">
                  <c:v>71.870999999999995</c:v>
                </c:pt>
                <c:pt idx="5668">
                  <c:v>71.882999999999996</c:v>
                </c:pt>
                <c:pt idx="5669">
                  <c:v>71.893000000000001</c:v>
                </c:pt>
                <c:pt idx="5670">
                  <c:v>71.899000000000001</c:v>
                </c:pt>
                <c:pt idx="5671">
                  <c:v>71.903000000000006</c:v>
                </c:pt>
                <c:pt idx="5672">
                  <c:v>71.905000000000001</c:v>
                </c:pt>
                <c:pt idx="5673">
                  <c:v>71.906000000000006</c:v>
                </c:pt>
                <c:pt idx="5674">
                  <c:v>71.905000000000001</c:v>
                </c:pt>
                <c:pt idx="5675">
                  <c:v>71.902000000000001</c:v>
                </c:pt>
                <c:pt idx="5676">
                  <c:v>71.900999999999996</c:v>
                </c:pt>
                <c:pt idx="5677">
                  <c:v>71.893000000000001</c:v>
                </c:pt>
                <c:pt idx="5678">
                  <c:v>71.885000000000005</c:v>
                </c:pt>
                <c:pt idx="5679">
                  <c:v>71.875</c:v>
                </c:pt>
                <c:pt idx="5680">
                  <c:v>71.863</c:v>
                </c:pt>
                <c:pt idx="5681">
                  <c:v>71.847999999999999</c:v>
                </c:pt>
                <c:pt idx="5682">
                  <c:v>71.831000000000003</c:v>
                </c:pt>
                <c:pt idx="5683">
                  <c:v>71.819000000000003</c:v>
                </c:pt>
                <c:pt idx="5684">
                  <c:v>71.802999999999997</c:v>
                </c:pt>
                <c:pt idx="5685">
                  <c:v>71.77</c:v>
                </c:pt>
                <c:pt idx="5686">
                  <c:v>71.734999999999999</c:v>
                </c:pt>
                <c:pt idx="5687">
                  <c:v>71.700999999999993</c:v>
                </c:pt>
                <c:pt idx="5688">
                  <c:v>71.677000000000007</c:v>
                </c:pt>
                <c:pt idx="5689">
                  <c:v>71.66</c:v>
                </c:pt>
                <c:pt idx="5690">
                  <c:v>71.634</c:v>
                </c:pt>
                <c:pt idx="5691">
                  <c:v>71.606999999999999</c:v>
                </c:pt>
                <c:pt idx="5692">
                  <c:v>71.581999999999994</c:v>
                </c:pt>
                <c:pt idx="5693">
                  <c:v>71.56</c:v>
                </c:pt>
                <c:pt idx="5694">
                  <c:v>71.542000000000002</c:v>
                </c:pt>
                <c:pt idx="5695">
                  <c:v>71.525999999999996</c:v>
                </c:pt>
                <c:pt idx="5696">
                  <c:v>71.510000000000005</c:v>
                </c:pt>
                <c:pt idx="5697">
                  <c:v>71.498000000000005</c:v>
                </c:pt>
                <c:pt idx="5698">
                  <c:v>71.488</c:v>
                </c:pt>
                <c:pt idx="5699">
                  <c:v>71.478999999999999</c:v>
                </c:pt>
                <c:pt idx="5700">
                  <c:v>71.471999999999994</c:v>
                </c:pt>
                <c:pt idx="5701">
                  <c:v>71.465000000000003</c:v>
                </c:pt>
                <c:pt idx="5702">
                  <c:v>71.463999999999999</c:v>
                </c:pt>
                <c:pt idx="5703">
                  <c:v>71.465999999999994</c:v>
                </c:pt>
                <c:pt idx="5704">
                  <c:v>71.471999999999994</c:v>
                </c:pt>
                <c:pt idx="5705">
                  <c:v>71.477999999999994</c:v>
                </c:pt>
                <c:pt idx="5706">
                  <c:v>71.489000000000004</c:v>
                </c:pt>
                <c:pt idx="5707">
                  <c:v>71.501000000000005</c:v>
                </c:pt>
                <c:pt idx="5708">
                  <c:v>71.509</c:v>
                </c:pt>
                <c:pt idx="5709">
                  <c:v>71.516000000000005</c:v>
                </c:pt>
                <c:pt idx="5710">
                  <c:v>71.528000000000006</c:v>
                </c:pt>
                <c:pt idx="5711">
                  <c:v>71.546999999999997</c:v>
                </c:pt>
                <c:pt idx="5712">
                  <c:v>71.569999999999993</c:v>
                </c:pt>
                <c:pt idx="5713">
                  <c:v>71.594999999999999</c:v>
                </c:pt>
                <c:pt idx="5714">
                  <c:v>71.62</c:v>
                </c:pt>
                <c:pt idx="5715">
                  <c:v>71.647999999999996</c:v>
                </c:pt>
                <c:pt idx="5716">
                  <c:v>71.680999999999997</c:v>
                </c:pt>
                <c:pt idx="5717">
                  <c:v>71.733000000000004</c:v>
                </c:pt>
                <c:pt idx="5718">
                  <c:v>71.783000000000001</c:v>
                </c:pt>
                <c:pt idx="5719">
                  <c:v>71.816000000000003</c:v>
                </c:pt>
                <c:pt idx="5720">
                  <c:v>71.849000000000004</c:v>
                </c:pt>
                <c:pt idx="5721">
                  <c:v>71.894000000000005</c:v>
                </c:pt>
                <c:pt idx="5722">
                  <c:v>71.938999999999993</c:v>
                </c:pt>
                <c:pt idx="5723">
                  <c:v>71.980999999999995</c:v>
                </c:pt>
                <c:pt idx="5724">
                  <c:v>72.015000000000001</c:v>
                </c:pt>
                <c:pt idx="5725">
                  <c:v>72.039000000000001</c:v>
                </c:pt>
                <c:pt idx="5726">
                  <c:v>72.054000000000002</c:v>
                </c:pt>
                <c:pt idx="5727">
                  <c:v>72.069999999999993</c:v>
                </c:pt>
                <c:pt idx="5728">
                  <c:v>72.082999999999998</c:v>
                </c:pt>
                <c:pt idx="5729">
                  <c:v>72.093999999999994</c:v>
                </c:pt>
                <c:pt idx="5730">
                  <c:v>72.106999999999999</c:v>
                </c:pt>
                <c:pt idx="5731">
                  <c:v>72.122</c:v>
                </c:pt>
                <c:pt idx="5732">
                  <c:v>72.135999999999996</c:v>
                </c:pt>
                <c:pt idx="5733">
                  <c:v>72.150999999999996</c:v>
                </c:pt>
                <c:pt idx="5734">
                  <c:v>72.167000000000002</c:v>
                </c:pt>
                <c:pt idx="5735">
                  <c:v>72.183999999999997</c:v>
                </c:pt>
                <c:pt idx="5736">
                  <c:v>72.198999999999998</c:v>
                </c:pt>
                <c:pt idx="5737">
                  <c:v>72.215999999999994</c:v>
                </c:pt>
                <c:pt idx="5738">
                  <c:v>72.234999999999999</c:v>
                </c:pt>
                <c:pt idx="5739">
                  <c:v>72.251000000000005</c:v>
                </c:pt>
                <c:pt idx="5740">
                  <c:v>72.272999999999996</c:v>
                </c:pt>
                <c:pt idx="5741">
                  <c:v>72.305999999999997</c:v>
                </c:pt>
                <c:pt idx="5742">
                  <c:v>72.344999999999999</c:v>
                </c:pt>
                <c:pt idx="5743">
                  <c:v>72.39</c:v>
                </c:pt>
                <c:pt idx="5744">
                  <c:v>72.44</c:v>
                </c:pt>
                <c:pt idx="5745">
                  <c:v>72.495000000000005</c:v>
                </c:pt>
                <c:pt idx="5746">
                  <c:v>72.557000000000002</c:v>
                </c:pt>
                <c:pt idx="5747">
                  <c:v>72.616</c:v>
                </c:pt>
                <c:pt idx="5748">
                  <c:v>72.679000000000002</c:v>
                </c:pt>
                <c:pt idx="5749">
                  <c:v>72.734999999999999</c:v>
                </c:pt>
                <c:pt idx="5750">
                  <c:v>72.787000000000006</c:v>
                </c:pt>
                <c:pt idx="5751">
                  <c:v>72.846999999999994</c:v>
                </c:pt>
                <c:pt idx="5752">
                  <c:v>72.899000000000001</c:v>
                </c:pt>
                <c:pt idx="5753">
                  <c:v>72.942999999999998</c:v>
                </c:pt>
                <c:pt idx="5754">
                  <c:v>72.995000000000005</c:v>
                </c:pt>
                <c:pt idx="5755">
                  <c:v>73.055000000000007</c:v>
                </c:pt>
                <c:pt idx="5756">
                  <c:v>73.113</c:v>
                </c:pt>
                <c:pt idx="5757">
                  <c:v>73.186999999999998</c:v>
                </c:pt>
                <c:pt idx="5758">
                  <c:v>73.27</c:v>
                </c:pt>
                <c:pt idx="5759">
                  <c:v>73.349999999999994</c:v>
                </c:pt>
                <c:pt idx="5760">
                  <c:v>73.427000000000007</c:v>
                </c:pt>
                <c:pt idx="5761">
                  <c:v>73.518000000000001</c:v>
                </c:pt>
                <c:pt idx="5762">
                  <c:v>73.605000000000004</c:v>
                </c:pt>
                <c:pt idx="5763">
                  <c:v>73.683999999999997</c:v>
                </c:pt>
                <c:pt idx="5764">
                  <c:v>73.762</c:v>
                </c:pt>
                <c:pt idx="5765">
                  <c:v>73.846000000000004</c:v>
                </c:pt>
                <c:pt idx="5766">
                  <c:v>73.921000000000006</c:v>
                </c:pt>
                <c:pt idx="5767">
                  <c:v>73.991</c:v>
                </c:pt>
                <c:pt idx="5768">
                  <c:v>74.051000000000002</c:v>
                </c:pt>
                <c:pt idx="5769">
                  <c:v>74.093000000000004</c:v>
                </c:pt>
                <c:pt idx="5770">
                  <c:v>74.12</c:v>
                </c:pt>
                <c:pt idx="5771">
                  <c:v>74.143000000000001</c:v>
                </c:pt>
                <c:pt idx="5772">
                  <c:v>74.171000000000006</c:v>
                </c:pt>
                <c:pt idx="5773">
                  <c:v>74.206000000000003</c:v>
                </c:pt>
                <c:pt idx="5774">
                  <c:v>74.242000000000004</c:v>
                </c:pt>
                <c:pt idx="5775">
                  <c:v>74.271000000000001</c:v>
                </c:pt>
                <c:pt idx="5776">
                  <c:v>74.301000000000002</c:v>
                </c:pt>
                <c:pt idx="5777">
                  <c:v>74.346000000000004</c:v>
                </c:pt>
                <c:pt idx="5778">
                  <c:v>74.393000000000001</c:v>
                </c:pt>
                <c:pt idx="5779">
                  <c:v>74.444999999999993</c:v>
                </c:pt>
                <c:pt idx="5780">
                  <c:v>74.509</c:v>
                </c:pt>
                <c:pt idx="5781">
                  <c:v>74.585999999999999</c:v>
                </c:pt>
                <c:pt idx="5782">
                  <c:v>74.668999999999997</c:v>
                </c:pt>
                <c:pt idx="5783">
                  <c:v>74.748000000000005</c:v>
                </c:pt>
                <c:pt idx="5784">
                  <c:v>74.834000000000003</c:v>
                </c:pt>
                <c:pt idx="5785">
                  <c:v>74.921999999999997</c:v>
                </c:pt>
                <c:pt idx="5786">
                  <c:v>75.006</c:v>
                </c:pt>
                <c:pt idx="5787">
                  <c:v>75.087000000000003</c:v>
                </c:pt>
                <c:pt idx="5788">
                  <c:v>75.171000000000006</c:v>
                </c:pt>
                <c:pt idx="5789">
                  <c:v>75.254999999999995</c:v>
                </c:pt>
                <c:pt idx="5790">
                  <c:v>75.319000000000003</c:v>
                </c:pt>
                <c:pt idx="5791">
                  <c:v>75.381</c:v>
                </c:pt>
                <c:pt idx="5792">
                  <c:v>75.457999999999998</c:v>
                </c:pt>
                <c:pt idx="5793">
                  <c:v>75.528999999999996</c:v>
                </c:pt>
                <c:pt idx="5794">
                  <c:v>75.605000000000004</c:v>
                </c:pt>
                <c:pt idx="5795">
                  <c:v>75.677999999999997</c:v>
                </c:pt>
                <c:pt idx="5796">
                  <c:v>75.748000000000005</c:v>
                </c:pt>
                <c:pt idx="5797">
                  <c:v>75.846000000000004</c:v>
                </c:pt>
                <c:pt idx="5798">
                  <c:v>75.944000000000003</c:v>
                </c:pt>
                <c:pt idx="5799">
                  <c:v>76.034000000000006</c:v>
                </c:pt>
                <c:pt idx="5800">
                  <c:v>76.132999999999996</c:v>
                </c:pt>
                <c:pt idx="5801">
                  <c:v>76.244</c:v>
                </c:pt>
                <c:pt idx="5802">
                  <c:v>76.355000000000004</c:v>
                </c:pt>
                <c:pt idx="5803">
                  <c:v>76.457999999999998</c:v>
                </c:pt>
                <c:pt idx="5804">
                  <c:v>76.58</c:v>
                </c:pt>
                <c:pt idx="5805">
                  <c:v>76.697000000000003</c:v>
                </c:pt>
                <c:pt idx="5806">
                  <c:v>76.816999999999993</c:v>
                </c:pt>
                <c:pt idx="5807">
                  <c:v>76.936999999999998</c:v>
                </c:pt>
                <c:pt idx="5808">
                  <c:v>77.052000000000007</c:v>
                </c:pt>
                <c:pt idx="5809">
                  <c:v>77.174000000000007</c:v>
                </c:pt>
                <c:pt idx="5810">
                  <c:v>77.293000000000006</c:v>
                </c:pt>
                <c:pt idx="5811">
                  <c:v>77.424000000000007</c:v>
                </c:pt>
                <c:pt idx="5812">
                  <c:v>77.540999999999997</c:v>
                </c:pt>
                <c:pt idx="5813">
                  <c:v>77.655000000000001</c:v>
                </c:pt>
                <c:pt idx="5814">
                  <c:v>77.766999999999996</c:v>
                </c:pt>
                <c:pt idx="5815">
                  <c:v>77.864000000000004</c:v>
                </c:pt>
                <c:pt idx="5816">
                  <c:v>77.959999999999994</c:v>
                </c:pt>
                <c:pt idx="5817">
                  <c:v>78.045000000000002</c:v>
                </c:pt>
                <c:pt idx="5818">
                  <c:v>78.114999999999995</c:v>
                </c:pt>
                <c:pt idx="5819">
                  <c:v>78.171000000000006</c:v>
                </c:pt>
                <c:pt idx="5820">
                  <c:v>78.222999999999999</c:v>
                </c:pt>
                <c:pt idx="5821">
                  <c:v>78.278999999999996</c:v>
                </c:pt>
                <c:pt idx="5822">
                  <c:v>78.335999999999999</c:v>
                </c:pt>
                <c:pt idx="5823">
                  <c:v>78.388000000000005</c:v>
                </c:pt>
                <c:pt idx="5824">
                  <c:v>78.436000000000007</c:v>
                </c:pt>
                <c:pt idx="5825">
                  <c:v>78.488</c:v>
                </c:pt>
                <c:pt idx="5826">
                  <c:v>78.537000000000006</c:v>
                </c:pt>
                <c:pt idx="5827">
                  <c:v>78.590999999999994</c:v>
                </c:pt>
                <c:pt idx="5828">
                  <c:v>78.647999999999996</c:v>
                </c:pt>
                <c:pt idx="5829">
                  <c:v>78.703999999999994</c:v>
                </c:pt>
                <c:pt idx="5830">
                  <c:v>78.762</c:v>
                </c:pt>
                <c:pt idx="5831">
                  <c:v>78.819000000000003</c:v>
                </c:pt>
                <c:pt idx="5832">
                  <c:v>78.882000000000005</c:v>
                </c:pt>
                <c:pt idx="5833">
                  <c:v>78.947999999999993</c:v>
                </c:pt>
                <c:pt idx="5834">
                  <c:v>79.009</c:v>
                </c:pt>
                <c:pt idx="5835">
                  <c:v>79.08</c:v>
                </c:pt>
                <c:pt idx="5836">
                  <c:v>79.162000000000006</c:v>
                </c:pt>
                <c:pt idx="5837">
                  <c:v>79.245000000000005</c:v>
                </c:pt>
                <c:pt idx="5838">
                  <c:v>79.316000000000003</c:v>
                </c:pt>
                <c:pt idx="5839">
                  <c:v>79.385999999999996</c:v>
                </c:pt>
                <c:pt idx="5840">
                  <c:v>79.465999999999994</c:v>
                </c:pt>
                <c:pt idx="5841">
                  <c:v>79.542000000000002</c:v>
                </c:pt>
                <c:pt idx="5842">
                  <c:v>79.606999999999999</c:v>
                </c:pt>
                <c:pt idx="5843">
                  <c:v>79.67</c:v>
                </c:pt>
                <c:pt idx="5844">
                  <c:v>79.724000000000004</c:v>
                </c:pt>
                <c:pt idx="5845">
                  <c:v>79.772999999999996</c:v>
                </c:pt>
                <c:pt idx="5846">
                  <c:v>79.816999999999993</c:v>
                </c:pt>
                <c:pt idx="5847">
                  <c:v>79.849999999999994</c:v>
                </c:pt>
                <c:pt idx="5848">
                  <c:v>79.881</c:v>
                </c:pt>
                <c:pt idx="5849">
                  <c:v>79.906999999999996</c:v>
                </c:pt>
                <c:pt idx="5850">
                  <c:v>79.92</c:v>
                </c:pt>
                <c:pt idx="5851">
                  <c:v>79.935000000000002</c:v>
                </c:pt>
                <c:pt idx="5852">
                  <c:v>79.944000000000003</c:v>
                </c:pt>
                <c:pt idx="5853">
                  <c:v>79.941000000000003</c:v>
                </c:pt>
                <c:pt idx="5854">
                  <c:v>79.933999999999997</c:v>
                </c:pt>
                <c:pt idx="5855">
                  <c:v>79.930999999999997</c:v>
                </c:pt>
                <c:pt idx="5856">
                  <c:v>79.927000000000007</c:v>
                </c:pt>
                <c:pt idx="5857">
                  <c:v>79.914000000000001</c:v>
                </c:pt>
                <c:pt idx="5858">
                  <c:v>79.900000000000006</c:v>
                </c:pt>
                <c:pt idx="5859">
                  <c:v>79.893000000000001</c:v>
                </c:pt>
                <c:pt idx="5860">
                  <c:v>79.884</c:v>
                </c:pt>
                <c:pt idx="5861">
                  <c:v>79.876000000000005</c:v>
                </c:pt>
                <c:pt idx="5862">
                  <c:v>79.873999999999995</c:v>
                </c:pt>
                <c:pt idx="5863">
                  <c:v>79.873000000000005</c:v>
                </c:pt>
                <c:pt idx="5864">
                  <c:v>79.881</c:v>
                </c:pt>
                <c:pt idx="5865">
                  <c:v>79.900000000000006</c:v>
                </c:pt>
                <c:pt idx="5866">
                  <c:v>79.918999999999997</c:v>
                </c:pt>
                <c:pt idx="5867">
                  <c:v>79.94</c:v>
                </c:pt>
                <c:pt idx="5868">
                  <c:v>79.963999999999999</c:v>
                </c:pt>
                <c:pt idx="5869">
                  <c:v>79.988</c:v>
                </c:pt>
                <c:pt idx="5870">
                  <c:v>80.018000000000001</c:v>
                </c:pt>
                <c:pt idx="5871">
                  <c:v>80.058000000000007</c:v>
                </c:pt>
                <c:pt idx="5872">
                  <c:v>80.096000000000004</c:v>
                </c:pt>
                <c:pt idx="5873">
                  <c:v>80.132000000000005</c:v>
                </c:pt>
                <c:pt idx="5874">
                  <c:v>80.168999999999997</c:v>
                </c:pt>
                <c:pt idx="5875">
                  <c:v>80.203999999999994</c:v>
                </c:pt>
                <c:pt idx="5876">
                  <c:v>80.233999999999995</c:v>
                </c:pt>
                <c:pt idx="5877">
                  <c:v>80.260999999999996</c:v>
                </c:pt>
                <c:pt idx="5878">
                  <c:v>80.283000000000001</c:v>
                </c:pt>
                <c:pt idx="5879">
                  <c:v>80.3</c:v>
                </c:pt>
                <c:pt idx="5880">
                  <c:v>80.316000000000003</c:v>
                </c:pt>
                <c:pt idx="5881">
                  <c:v>80.331000000000003</c:v>
                </c:pt>
                <c:pt idx="5882">
                  <c:v>80.344999999999999</c:v>
                </c:pt>
                <c:pt idx="5883">
                  <c:v>80.356999999999999</c:v>
                </c:pt>
                <c:pt idx="5884">
                  <c:v>80.373000000000005</c:v>
                </c:pt>
                <c:pt idx="5885">
                  <c:v>80.388000000000005</c:v>
                </c:pt>
                <c:pt idx="5886">
                  <c:v>80.402000000000001</c:v>
                </c:pt>
                <c:pt idx="5887">
                  <c:v>80.412000000000006</c:v>
                </c:pt>
                <c:pt idx="5888">
                  <c:v>80.42</c:v>
                </c:pt>
                <c:pt idx="5889">
                  <c:v>80.426000000000002</c:v>
                </c:pt>
                <c:pt idx="5890">
                  <c:v>80.430000000000007</c:v>
                </c:pt>
                <c:pt idx="5891">
                  <c:v>80.427000000000007</c:v>
                </c:pt>
                <c:pt idx="5892">
                  <c:v>80.421000000000006</c:v>
                </c:pt>
                <c:pt idx="5893">
                  <c:v>80.414000000000001</c:v>
                </c:pt>
                <c:pt idx="5894">
                  <c:v>80.403999999999996</c:v>
                </c:pt>
                <c:pt idx="5895">
                  <c:v>80.391999999999996</c:v>
                </c:pt>
                <c:pt idx="5896">
                  <c:v>80.382999999999996</c:v>
                </c:pt>
                <c:pt idx="5897">
                  <c:v>80.37</c:v>
                </c:pt>
                <c:pt idx="5898">
                  <c:v>80.356999999999999</c:v>
                </c:pt>
                <c:pt idx="5899">
                  <c:v>80.340999999999994</c:v>
                </c:pt>
                <c:pt idx="5900">
                  <c:v>80.322000000000003</c:v>
                </c:pt>
                <c:pt idx="5901">
                  <c:v>80.305999999999997</c:v>
                </c:pt>
                <c:pt idx="5902">
                  <c:v>80.290999999999997</c:v>
                </c:pt>
                <c:pt idx="5903">
                  <c:v>80.278000000000006</c:v>
                </c:pt>
                <c:pt idx="5904">
                  <c:v>80.269000000000005</c:v>
                </c:pt>
                <c:pt idx="5905">
                  <c:v>80.262</c:v>
                </c:pt>
                <c:pt idx="5906">
                  <c:v>80.254000000000005</c:v>
                </c:pt>
                <c:pt idx="5907">
                  <c:v>80.251000000000005</c:v>
                </c:pt>
                <c:pt idx="5908">
                  <c:v>80.242000000000004</c:v>
                </c:pt>
                <c:pt idx="5909">
                  <c:v>80.233000000000004</c:v>
                </c:pt>
                <c:pt idx="5910">
                  <c:v>80.224999999999994</c:v>
                </c:pt>
                <c:pt idx="5911">
                  <c:v>80.218000000000004</c:v>
                </c:pt>
                <c:pt idx="5912">
                  <c:v>80.212000000000003</c:v>
                </c:pt>
                <c:pt idx="5913">
                  <c:v>80.206000000000003</c:v>
                </c:pt>
                <c:pt idx="5914">
                  <c:v>80.2</c:v>
                </c:pt>
                <c:pt idx="5915">
                  <c:v>80.197999999999993</c:v>
                </c:pt>
                <c:pt idx="5916">
                  <c:v>80.19</c:v>
                </c:pt>
                <c:pt idx="5917">
                  <c:v>80.183999999999997</c:v>
                </c:pt>
                <c:pt idx="5918">
                  <c:v>80.180999999999997</c:v>
                </c:pt>
                <c:pt idx="5919">
                  <c:v>80.179000000000002</c:v>
                </c:pt>
                <c:pt idx="5920">
                  <c:v>80.174999999999997</c:v>
                </c:pt>
                <c:pt idx="5921">
                  <c:v>80.168000000000006</c:v>
                </c:pt>
                <c:pt idx="5922">
                  <c:v>80.165000000000006</c:v>
                </c:pt>
                <c:pt idx="5923">
                  <c:v>80.161000000000001</c:v>
                </c:pt>
                <c:pt idx="5924">
                  <c:v>80.158000000000001</c:v>
                </c:pt>
                <c:pt idx="5925">
                  <c:v>80.153000000000006</c:v>
                </c:pt>
                <c:pt idx="5926">
                  <c:v>80.150000000000006</c:v>
                </c:pt>
                <c:pt idx="5927">
                  <c:v>80.150000000000006</c:v>
                </c:pt>
                <c:pt idx="5928">
                  <c:v>80.150000000000006</c:v>
                </c:pt>
                <c:pt idx="5929">
                  <c:v>80.152000000000001</c:v>
                </c:pt>
                <c:pt idx="5930">
                  <c:v>80.153000000000006</c:v>
                </c:pt>
                <c:pt idx="5931">
                  <c:v>80.156000000000006</c:v>
                </c:pt>
                <c:pt idx="5932">
                  <c:v>80.162999999999997</c:v>
                </c:pt>
                <c:pt idx="5933">
                  <c:v>80.167000000000002</c:v>
                </c:pt>
                <c:pt idx="5934">
                  <c:v>80.168999999999997</c:v>
                </c:pt>
                <c:pt idx="5935">
                  <c:v>80.174999999999997</c:v>
                </c:pt>
                <c:pt idx="5936">
                  <c:v>80.183999999999997</c:v>
                </c:pt>
                <c:pt idx="5937">
                  <c:v>80.191999999999993</c:v>
                </c:pt>
                <c:pt idx="5938">
                  <c:v>80.195999999999998</c:v>
                </c:pt>
                <c:pt idx="5939">
                  <c:v>80.198999999999998</c:v>
                </c:pt>
                <c:pt idx="5940">
                  <c:v>80.203999999999994</c:v>
                </c:pt>
                <c:pt idx="5941">
                  <c:v>80.207999999999998</c:v>
                </c:pt>
                <c:pt idx="5942">
                  <c:v>80.207999999999998</c:v>
                </c:pt>
                <c:pt idx="5943">
                  <c:v>80.207999999999998</c:v>
                </c:pt>
                <c:pt idx="5944">
                  <c:v>80.209999999999994</c:v>
                </c:pt>
                <c:pt idx="5945">
                  <c:v>80.215000000000003</c:v>
                </c:pt>
                <c:pt idx="5946">
                  <c:v>80.22</c:v>
                </c:pt>
                <c:pt idx="5947">
                  <c:v>80.221999999999994</c:v>
                </c:pt>
                <c:pt idx="5948">
                  <c:v>80.224999999999994</c:v>
                </c:pt>
                <c:pt idx="5949">
                  <c:v>80.227999999999994</c:v>
                </c:pt>
                <c:pt idx="5950">
                  <c:v>80.233999999999995</c:v>
                </c:pt>
                <c:pt idx="5951">
                  <c:v>80.234999999999999</c:v>
                </c:pt>
                <c:pt idx="5952">
                  <c:v>80.233999999999995</c:v>
                </c:pt>
                <c:pt idx="5953">
                  <c:v>80.236999999999995</c:v>
                </c:pt>
                <c:pt idx="5954">
                  <c:v>80.236999999999995</c:v>
                </c:pt>
                <c:pt idx="5955">
                  <c:v>80.239000000000004</c:v>
                </c:pt>
                <c:pt idx="5956">
                  <c:v>80.239999999999995</c:v>
                </c:pt>
                <c:pt idx="5957">
                  <c:v>80.248999999999995</c:v>
                </c:pt>
                <c:pt idx="5958">
                  <c:v>80.257999999999996</c:v>
                </c:pt>
                <c:pt idx="5959">
                  <c:v>80.260000000000005</c:v>
                </c:pt>
                <c:pt idx="5960">
                  <c:v>80.272999999999996</c:v>
                </c:pt>
                <c:pt idx="5961">
                  <c:v>80.286000000000001</c:v>
                </c:pt>
                <c:pt idx="5962">
                  <c:v>80.305000000000007</c:v>
                </c:pt>
                <c:pt idx="5963">
                  <c:v>80.320999999999998</c:v>
                </c:pt>
                <c:pt idx="5964">
                  <c:v>80.332999999999998</c:v>
                </c:pt>
                <c:pt idx="5965">
                  <c:v>80.349000000000004</c:v>
                </c:pt>
                <c:pt idx="5966">
                  <c:v>80.367000000000004</c:v>
                </c:pt>
                <c:pt idx="5967">
                  <c:v>80.382000000000005</c:v>
                </c:pt>
                <c:pt idx="5968">
                  <c:v>80.403000000000006</c:v>
                </c:pt>
                <c:pt idx="5969">
                  <c:v>80.432000000000002</c:v>
                </c:pt>
                <c:pt idx="5970">
                  <c:v>80.457999999999998</c:v>
                </c:pt>
                <c:pt idx="5971">
                  <c:v>80.48</c:v>
                </c:pt>
                <c:pt idx="5972">
                  <c:v>80.503</c:v>
                </c:pt>
                <c:pt idx="5973">
                  <c:v>80.533000000000001</c:v>
                </c:pt>
                <c:pt idx="5974">
                  <c:v>80.566000000000003</c:v>
                </c:pt>
                <c:pt idx="5975">
                  <c:v>80.603999999999999</c:v>
                </c:pt>
                <c:pt idx="5976">
                  <c:v>80.644000000000005</c:v>
                </c:pt>
                <c:pt idx="5977">
                  <c:v>80.680999999999997</c:v>
                </c:pt>
                <c:pt idx="5978">
                  <c:v>80.712000000000003</c:v>
                </c:pt>
                <c:pt idx="5979">
                  <c:v>80.745000000000005</c:v>
                </c:pt>
                <c:pt idx="5980">
                  <c:v>80.781000000000006</c:v>
                </c:pt>
                <c:pt idx="5981">
                  <c:v>80.813999999999993</c:v>
                </c:pt>
                <c:pt idx="5982">
                  <c:v>80.846000000000004</c:v>
                </c:pt>
                <c:pt idx="5983">
                  <c:v>80.873999999999995</c:v>
                </c:pt>
                <c:pt idx="5984">
                  <c:v>80.903999999999996</c:v>
                </c:pt>
                <c:pt idx="5985">
                  <c:v>80.932000000000002</c:v>
                </c:pt>
                <c:pt idx="5986">
                  <c:v>80.953000000000003</c:v>
                </c:pt>
                <c:pt idx="5987">
                  <c:v>80.965000000000003</c:v>
                </c:pt>
                <c:pt idx="5988">
                  <c:v>80.974000000000004</c:v>
                </c:pt>
                <c:pt idx="5989">
                  <c:v>80.983000000000004</c:v>
                </c:pt>
                <c:pt idx="5990">
                  <c:v>80.981999999999999</c:v>
                </c:pt>
                <c:pt idx="5991">
                  <c:v>80.972999999999999</c:v>
                </c:pt>
                <c:pt idx="5992">
                  <c:v>80.959000000000003</c:v>
                </c:pt>
                <c:pt idx="5993">
                  <c:v>80.94</c:v>
                </c:pt>
                <c:pt idx="5994">
                  <c:v>80.912000000000006</c:v>
                </c:pt>
                <c:pt idx="5995">
                  <c:v>80.876000000000005</c:v>
                </c:pt>
                <c:pt idx="5996">
                  <c:v>80.834999999999994</c:v>
                </c:pt>
                <c:pt idx="5997">
                  <c:v>80.790000000000006</c:v>
                </c:pt>
                <c:pt idx="5998">
                  <c:v>80.741</c:v>
                </c:pt>
                <c:pt idx="5999">
                  <c:v>80.688999999999993</c:v>
                </c:pt>
                <c:pt idx="6000">
                  <c:v>80.637</c:v>
                </c:pt>
                <c:pt idx="6001">
                  <c:v>80.575000000000003</c:v>
                </c:pt>
                <c:pt idx="6002">
                  <c:v>80.516999999999996</c:v>
                </c:pt>
                <c:pt idx="6003">
                  <c:v>80.457999999999998</c:v>
                </c:pt>
                <c:pt idx="6004">
                  <c:v>80.399000000000001</c:v>
                </c:pt>
                <c:pt idx="6005">
                  <c:v>80.341999999999999</c:v>
                </c:pt>
                <c:pt idx="6006">
                  <c:v>80.287999999999997</c:v>
                </c:pt>
                <c:pt idx="6007">
                  <c:v>80.231999999999999</c:v>
                </c:pt>
                <c:pt idx="6008">
                  <c:v>80.183000000000007</c:v>
                </c:pt>
                <c:pt idx="6009">
                  <c:v>80.138000000000005</c:v>
                </c:pt>
                <c:pt idx="6010">
                  <c:v>80.096000000000004</c:v>
                </c:pt>
                <c:pt idx="6011">
                  <c:v>80.058999999999997</c:v>
                </c:pt>
                <c:pt idx="6012">
                  <c:v>80.024000000000001</c:v>
                </c:pt>
                <c:pt idx="6013">
                  <c:v>79.989000000000004</c:v>
                </c:pt>
                <c:pt idx="6014">
                  <c:v>79.956000000000003</c:v>
                </c:pt>
                <c:pt idx="6015">
                  <c:v>79.924000000000007</c:v>
                </c:pt>
                <c:pt idx="6016">
                  <c:v>79.887</c:v>
                </c:pt>
                <c:pt idx="6017">
                  <c:v>79.846000000000004</c:v>
                </c:pt>
                <c:pt idx="6018">
                  <c:v>79.802000000000007</c:v>
                </c:pt>
                <c:pt idx="6019">
                  <c:v>79.757000000000005</c:v>
                </c:pt>
                <c:pt idx="6020">
                  <c:v>79.715000000000003</c:v>
                </c:pt>
                <c:pt idx="6021">
                  <c:v>79.671999999999997</c:v>
                </c:pt>
                <c:pt idx="6022">
                  <c:v>79.632000000000005</c:v>
                </c:pt>
                <c:pt idx="6023">
                  <c:v>79.596000000000004</c:v>
                </c:pt>
                <c:pt idx="6024">
                  <c:v>79.563999999999993</c:v>
                </c:pt>
                <c:pt idx="6025">
                  <c:v>79.540999999999997</c:v>
                </c:pt>
                <c:pt idx="6026">
                  <c:v>79.522000000000006</c:v>
                </c:pt>
                <c:pt idx="6027">
                  <c:v>79.506</c:v>
                </c:pt>
                <c:pt idx="6028">
                  <c:v>79.497</c:v>
                </c:pt>
                <c:pt idx="6029">
                  <c:v>79.492000000000004</c:v>
                </c:pt>
                <c:pt idx="6030">
                  <c:v>79.491</c:v>
                </c:pt>
                <c:pt idx="6031">
                  <c:v>79.483999999999995</c:v>
                </c:pt>
                <c:pt idx="6032">
                  <c:v>79.477999999999994</c:v>
                </c:pt>
                <c:pt idx="6033">
                  <c:v>79.474000000000004</c:v>
                </c:pt>
                <c:pt idx="6034">
                  <c:v>79.472999999999999</c:v>
                </c:pt>
                <c:pt idx="6035">
                  <c:v>79.477000000000004</c:v>
                </c:pt>
                <c:pt idx="6036">
                  <c:v>79.494</c:v>
                </c:pt>
                <c:pt idx="6037">
                  <c:v>79.516000000000005</c:v>
                </c:pt>
                <c:pt idx="6038">
                  <c:v>79.537000000000006</c:v>
                </c:pt>
                <c:pt idx="6039">
                  <c:v>79.549000000000007</c:v>
                </c:pt>
                <c:pt idx="6040">
                  <c:v>79.557000000000002</c:v>
                </c:pt>
                <c:pt idx="6041">
                  <c:v>79.564999999999998</c:v>
                </c:pt>
                <c:pt idx="6042">
                  <c:v>79.573999999999998</c:v>
                </c:pt>
                <c:pt idx="6043">
                  <c:v>79.578999999999994</c:v>
                </c:pt>
                <c:pt idx="6044">
                  <c:v>79.58</c:v>
                </c:pt>
                <c:pt idx="6045">
                  <c:v>79.581999999999994</c:v>
                </c:pt>
                <c:pt idx="6046">
                  <c:v>79.581000000000003</c:v>
                </c:pt>
                <c:pt idx="6047">
                  <c:v>79.578999999999994</c:v>
                </c:pt>
                <c:pt idx="6048">
                  <c:v>79.573999999999998</c:v>
                </c:pt>
                <c:pt idx="6049">
                  <c:v>79.561000000000007</c:v>
                </c:pt>
                <c:pt idx="6050">
                  <c:v>79.549000000000007</c:v>
                </c:pt>
                <c:pt idx="6051">
                  <c:v>79.537999999999997</c:v>
                </c:pt>
                <c:pt idx="6052">
                  <c:v>79.525999999999996</c:v>
                </c:pt>
                <c:pt idx="6053">
                  <c:v>79.515000000000001</c:v>
                </c:pt>
                <c:pt idx="6054">
                  <c:v>79.504999999999995</c:v>
                </c:pt>
                <c:pt idx="6055">
                  <c:v>79.495999999999995</c:v>
                </c:pt>
                <c:pt idx="6056">
                  <c:v>79.486999999999995</c:v>
                </c:pt>
                <c:pt idx="6057">
                  <c:v>79.483000000000004</c:v>
                </c:pt>
                <c:pt idx="6058">
                  <c:v>79.48</c:v>
                </c:pt>
                <c:pt idx="6059">
                  <c:v>79.481999999999999</c:v>
                </c:pt>
                <c:pt idx="6060">
                  <c:v>79.477999999999994</c:v>
                </c:pt>
                <c:pt idx="6061">
                  <c:v>79.478999999999999</c:v>
                </c:pt>
                <c:pt idx="6062">
                  <c:v>79.474000000000004</c:v>
                </c:pt>
                <c:pt idx="6063">
                  <c:v>79.465999999999994</c:v>
                </c:pt>
                <c:pt idx="6064">
                  <c:v>79.454999999999998</c:v>
                </c:pt>
                <c:pt idx="6065">
                  <c:v>79.441999999999993</c:v>
                </c:pt>
                <c:pt idx="6066">
                  <c:v>79.433999999999997</c:v>
                </c:pt>
                <c:pt idx="6067">
                  <c:v>79.427000000000007</c:v>
                </c:pt>
                <c:pt idx="6068">
                  <c:v>79.418000000000006</c:v>
                </c:pt>
                <c:pt idx="6069">
                  <c:v>79.406999999999996</c:v>
                </c:pt>
                <c:pt idx="6070">
                  <c:v>79.394999999999996</c:v>
                </c:pt>
                <c:pt idx="6071">
                  <c:v>79.382999999999996</c:v>
                </c:pt>
                <c:pt idx="6072">
                  <c:v>79.358000000000004</c:v>
                </c:pt>
                <c:pt idx="6073">
                  <c:v>79.316000000000003</c:v>
                </c:pt>
                <c:pt idx="6074">
                  <c:v>79.283000000000001</c:v>
                </c:pt>
                <c:pt idx="6075">
                  <c:v>79.254999999999995</c:v>
                </c:pt>
                <c:pt idx="6076">
                  <c:v>79.212999999999994</c:v>
                </c:pt>
                <c:pt idx="6077">
                  <c:v>79.165999999999997</c:v>
                </c:pt>
                <c:pt idx="6078">
                  <c:v>79.120999999999995</c:v>
                </c:pt>
                <c:pt idx="6079">
                  <c:v>79.078000000000003</c:v>
                </c:pt>
                <c:pt idx="6080">
                  <c:v>79.037999999999997</c:v>
                </c:pt>
                <c:pt idx="6081">
                  <c:v>79.004000000000005</c:v>
                </c:pt>
                <c:pt idx="6082">
                  <c:v>78.977000000000004</c:v>
                </c:pt>
                <c:pt idx="6083">
                  <c:v>78.962999999999994</c:v>
                </c:pt>
                <c:pt idx="6084">
                  <c:v>78.957999999999998</c:v>
                </c:pt>
                <c:pt idx="6085">
                  <c:v>78.962000000000003</c:v>
                </c:pt>
                <c:pt idx="6086">
                  <c:v>78.974999999999994</c:v>
                </c:pt>
                <c:pt idx="6087">
                  <c:v>78.989000000000004</c:v>
                </c:pt>
                <c:pt idx="6088">
                  <c:v>79.004000000000005</c:v>
                </c:pt>
                <c:pt idx="6089">
                  <c:v>79.025000000000006</c:v>
                </c:pt>
                <c:pt idx="6090">
                  <c:v>79.052999999999997</c:v>
                </c:pt>
                <c:pt idx="6091">
                  <c:v>79.090999999999994</c:v>
                </c:pt>
                <c:pt idx="6092">
                  <c:v>79.126000000000005</c:v>
                </c:pt>
                <c:pt idx="6093">
                  <c:v>79.162999999999997</c:v>
                </c:pt>
                <c:pt idx="6094">
                  <c:v>79.218999999999994</c:v>
                </c:pt>
                <c:pt idx="6095">
                  <c:v>79.272999999999996</c:v>
                </c:pt>
                <c:pt idx="6096">
                  <c:v>79.331000000000003</c:v>
                </c:pt>
                <c:pt idx="6097">
                  <c:v>79.391999999999996</c:v>
                </c:pt>
                <c:pt idx="6098">
                  <c:v>79.454999999999998</c:v>
                </c:pt>
                <c:pt idx="6099">
                  <c:v>79.525000000000006</c:v>
                </c:pt>
                <c:pt idx="6100">
                  <c:v>79.597999999999999</c:v>
                </c:pt>
                <c:pt idx="6101">
                  <c:v>79.667000000000002</c:v>
                </c:pt>
                <c:pt idx="6102">
                  <c:v>79.733999999999995</c:v>
                </c:pt>
                <c:pt idx="6103">
                  <c:v>79.804000000000002</c:v>
                </c:pt>
                <c:pt idx="6104">
                  <c:v>79.875</c:v>
                </c:pt>
                <c:pt idx="6105">
                  <c:v>79.929000000000002</c:v>
                </c:pt>
                <c:pt idx="6106">
                  <c:v>79.977000000000004</c:v>
                </c:pt>
                <c:pt idx="6107">
                  <c:v>80.016000000000005</c:v>
                </c:pt>
                <c:pt idx="6108">
                  <c:v>80.043000000000006</c:v>
                </c:pt>
                <c:pt idx="6109">
                  <c:v>80.055999999999997</c:v>
                </c:pt>
                <c:pt idx="6110">
                  <c:v>80.058000000000007</c:v>
                </c:pt>
                <c:pt idx="6111">
                  <c:v>80.055000000000007</c:v>
                </c:pt>
                <c:pt idx="6112">
                  <c:v>80.046000000000006</c:v>
                </c:pt>
                <c:pt idx="6113">
                  <c:v>80.022999999999996</c:v>
                </c:pt>
                <c:pt idx="6114">
                  <c:v>79.995000000000005</c:v>
                </c:pt>
                <c:pt idx="6115">
                  <c:v>79.965999999999994</c:v>
                </c:pt>
                <c:pt idx="6116">
                  <c:v>79.929000000000002</c:v>
                </c:pt>
                <c:pt idx="6117">
                  <c:v>79.885999999999996</c:v>
                </c:pt>
                <c:pt idx="6118">
                  <c:v>79.852000000000004</c:v>
                </c:pt>
                <c:pt idx="6119">
                  <c:v>79.826999999999998</c:v>
                </c:pt>
                <c:pt idx="6120">
                  <c:v>79.796999999999997</c:v>
                </c:pt>
                <c:pt idx="6121">
                  <c:v>79.765000000000001</c:v>
                </c:pt>
                <c:pt idx="6122">
                  <c:v>79.734999999999999</c:v>
                </c:pt>
                <c:pt idx="6123">
                  <c:v>79.712999999999994</c:v>
                </c:pt>
                <c:pt idx="6124">
                  <c:v>79.69</c:v>
                </c:pt>
                <c:pt idx="6125">
                  <c:v>79.668000000000006</c:v>
                </c:pt>
                <c:pt idx="6126">
                  <c:v>79.643000000000001</c:v>
                </c:pt>
                <c:pt idx="6127">
                  <c:v>79.614999999999995</c:v>
                </c:pt>
                <c:pt idx="6128">
                  <c:v>79.591999999999999</c:v>
                </c:pt>
                <c:pt idx="6129">
                  <c:v>79.572999999999993</c:v>
                </c:pt>
                <c:pt idx="6130">
                  <c:v>79.563999999999993</c:v>
                </c:pt>
                <c:pt idx="6131">
                  <c:v>79.561999999999998</c:v>
                </c:pt>
                <c:pt idx="6132">
                  <c:v>79.563999999999993</c:v>
                </c:pt>
                <c:pt idx="6133">
                  <c:v>79.572999999999993</c:v>
                </c:pt>
                <c:pt idx="6134">
                  <c:v>79.593999999999994</c:v>
                </c:pt>
                <c:pt idx="6135">
                  <c:v>79.631</c:v>
                </c:pt>
                <c:pt idx="6136">
                  <c:v>79.671999999999997</c:v>
                </c:pt>
                <c:pt idx="6137">
                  <c:v>79.709000000000003</c:v>
                </c:pt>
                <c:pt idx="6138">
                  <c:v>79.753</c:v>
                </c:pt>
                <c:pt idx="6139">
                  <c:v>79.796999999999997</c:v>
                </c:pt>
                <c:pt idx="6140">
                  <c:v>79.840999999999994</c:v>
                </c:pt>
                <c:pt idx="6141">
                  <c:v>79.888000000000005</c:v>
                </c:pt>
                <c:pt idx="6142">
                  <c:v>79.924000000000007</c:v>
                </c:pt>
                <c:pt idx="6143">
                  <c:v>79.953000000000003</c:v>
                </c:pt>
                <c:pt idx="6144">
                  <c:v>79.980999999999995</c:v>
                </c:pt>
                <c:pt idx="6145">
                  <c:v>80.001999999999995</c:v>
                </c:pt>
                <c:pt idx="6146">
                  <c:v>80.018000000000001</c:v>
                </c:pt>
                <c:pt idx="6147">
                  <c:v>80.028999999999996</c:v>
                </c:pt>
                <c:pt idx="6148">
                  <c:v>80.033000000000001</c:v>
                </c:pt>
                <c:pt idx="6149">
                  <c:v>80.033000000000001</c:v>
                </c:pt>
                <c:pt idx="6150">
                  <c:v>80.025999999999996</c:v>
                </c:pt>
                <c:pt idx="6151">
                  <c:v>80.013000000000005</c:v>
                </c:pt>
                <c:pt idx="6152">
                  <c:v>79.992000000000004</c:v>
                </c:pt>
                <c:pt idx="6153">
                  <c:v>79.968000000000004</c:v>
                </c:pt>
                <c:pt idx="6154">
                  <c:v>79.938000000000002</c:v>
                </c:pt>
                <c:pt idx="6155">
                  <c:v>79.902000000000001</c:v>
                </c:pt>
                <c:pt idx="6156">
                  <c:v>79.858999999999995</c:v>
                </c:pt>
                <c:pt idx="6157">
                  <c:v>79.819000000000003</c:v>
                </c:pt>
                <c:pt idx="6158">
                  <c:v>79.787000000000006</c:v>
                </c:pt>
                <c:pt idx="6159">
                  <c:v>79.753</c:v>
                </c:pt>
                <c:pt idx="6160">
                  <c:v>79.706000000000003</c:v>
                </c:pt>
                <c:pt idx="6161">
                  <c:v>79.653000000000006</c:v>
                </c:pt>
                <c:pt idx="6162">
                  <c:v>79.608999999999995</c:v>
                </c:pt>
                <c:pt idx="6163">
                  <c:v>79.572000000000003</c:v>
                </c:pt>
                <c:pt idx="6164">
                  <c:v>79.542000000000002</c:v>
                </c:pt>
                <c:pt idx="6165">
                  <c:v>79.522000000000006</c:v>
                </c:pt>
                <c:pt idx="6166">
                  <c:v>79.504000000000005</c:v>
                </c:pt>
                <c:pt idx="6167">
                  <c:v>79.494</c:v>
                </c:pt>
                <c:pt idx="6168">
                  <c:v>79.492999999999995</c:v>
                </c:pt>
                <c:pt idx="6169">
                  <c:v>79.498999999999995</c:v>
                </c:pt>
                <c:pt idx="6170">
                  <c:v>79.510999999999996</c:v>
                </c:pt>
                <c:pt idx="6171">
                  <c:v>79.522000000000006</c:v>
                </c:pt>
                <c:pt idx="6172">
                  <c:v>79.540999999999997</c:v>
                </c:pt>
                <c:pt idx="6173">
                  <c:v>79.561999999999998</c:v>
                </c:pt>
                <c:pt idx="6174">
                  <c:v>79.587999999999994</c:v>
                </c:pt>
                <c:pt idx="6175">
                  <c:v>79.623999999999995</c:v>
                </c:pt>
                <c:pt idx="6176">
                  <c:v>79.674000000000007</c:v>
                </c:pt>
                <c:pt idx="6177">
                  <c:v>79.710999999999999</c:v>
                </c:pt>
                <c:pt idx="6178">
                  <c:v>79.727000000000004</c:v>
                </c:pt>
                <c:pt idx="6179">
                  <c:v>79.736000000000004</c:v>
                </c:pt>
                <c:pt idx="6180">
                  <c:v>79.75</c:v>
                </c:pt>
                <c:pt idx="6181">
                  <c:v>79.765000000000001</c:v>
                </c:pt>
                <c:pt idx="6182">
                  <c:v>79.772000000000006</c:v>
                </c:pt>
                <c:pt idx="6183">
                  <c:v>79.769000000000005</c:v>
                </c:pt>
                <c:pt idx="6184">
                  <c:v>79.763000000000005</c:v>
                </c:pt>
                <c:pt idx="6185">
                  <c:v>79.753</c:v>
                </c:pt>
                <c:pt idx="6186">
                  <c:v>79.742000000000004</c:v>
                </c:pt>
                <c:pt idx="6187">
                  <c:v>79.731999999999999</c:v>
                </c:pt>
                <c:pt idx="6188">
                  <c:v>79.718999999999994</c:v>
                </c:pt>
                <c:pt idx="6189">
                  <c:v>79.704999999999998</c:v>
                </c:pt>
                <c:pt idx="6190">
                  <c:v>79.692999999999998</c:v>
                </c:pt>
                <c:pt idx="6191">
                  <c:v>79.677999999999997</c:v>
                </c:pt>
                <c:pt idx="6192">
                  <c:v>79.667000000000002</c:v>
                </c:pt>
                <c:pt idx="6193">
                  <c:v>79.66</c:v>
                </c:pt>
                <c:pt idx="6194">
                  <c:v>79.652000000000001</c:v>
                </c:pt>
                <c:pt idx="6195">
                  <c:v>79.652000000000001</c:v>
                </c:pt>
                <c:pt idx="6196">
                  <c:v>79.655000000000001</c:v>
                </c:pt>
                <c:pt idx="6197">
                  <c:v>79.662999999999997</c:v>
                </c:pt>
                <c:pt idx="6198">
                  <c:v>79.679000000000002</c:v>
                </c:pt>
                <c:pt idx="6199">
                  <c:v>79.703999999999994</c:v>
                </c:pt>
                <c:pt idx="6200">
                  <c:v>79.727999999999994</c:v>
                </c:pt>
                <c:pt idx="6201">
                  <c:v>79.745999999999995</c:v>
                </c:pt>
                <c:pt idx="6202">
                  <c:v>79.756</c:v>
                </c:pt>
                <c:pt idx="6203">
                  <c:v>79.768000000000001</c:v>
                </c:pt>
                <c:pt idx="6204">
                  <c:v>79.786000000000001</c:v>
                </c:pt>
                <c:pt idx="6205">
                  <c:v>79.808999999999997</c:v>
                </c:pt>
                <c:pt idx="6206">
                  <c:v>79.834000000000003</c:v>
                </c:pt>
                <c:pt idx="6207">
                  <c:v>79.863</c:v>
                </c:pt>
                <c:pt idx="6208">
                  <c:v>79.885000000000005</c:v>
                </c:pt>
                <c:pt idx="6209">
                  <c:v>79.91</c:v>
                </c:pt>
                <c:pt idx="6210">
                  <c:v>79.941000000000003</c:v>
                </c:pt>
                <c:pt idx="6211">
                  <c:v>79.977999999999994</c:v>
                </c:pt>
                <c:pt idx="6212">
                  <c:v>80.007000000000005</c:v>
                </c:pt>
                <c:pt idx="6213">
                  <c:v>80.022999999999996</c:v>
                </c:pt>
                <c:pt idx="6214">
                  <c:v>80.036000000000001</c:v>
                </c:pt>
                <c:pt idx="6215">
                  <c:v>80.043999999999997</c:v>
                </c:pt>
                <c:pt idx="6216">
                  <c:v>80.054000000000002</c:v>
                </c:pt>
                <c:pt idx="6217">
                  <c:v>80.057000000000002</c:v>
                </c:pt>
                <c:pt idx="6218">
                  <c:v>80.058000000000007</c:v>
                </c:pt>
                <c:pt idx="6219">
                  <c:v>80.061000000000007</c:v>
                </c:pt>
                <c:pt idx="6220">
                  <c:v>80.067999999999998</c:v>
                </c:pt>
                <c:pt idx="6221">
                  <c:v>80.072000000000003</c:v>
                </c:pt>
                <c:pt idx="6222">
                  <c:v>80.075000000000003</c:v>
                </c:pt>
                <c:pt idx="6223">
                  <c:v>80.078999999999994</c:v>
                </c:pt>
                <c:pt idx="6224">
                  <c:v>80.08</c:v>
                </c:pt>
                <c:pt idx="6225">
                  <c:v>80.063000000000002</c:v>
                </c:pt>
                <c:pt idx="6226">
                  <c:v>80.045000000000002</c:v>
                </c:pt>
                <c:pt idx="6227">
                  <c:v>80.025000000000006</c:v>
                </c:pt>
                <c:pt idx="6228">
                  <c:v>79.997</c:v>
                </c:pt>
                <c:pt idx="6229">
                  <c:v>79.957999999999998</c:v>
                </c:pt>
                <c:pt idx="6230">
                  <c:v>79.930999999999997</c:v>
                </c:pt>
                <c:pt idx="6231">
                  <c:v>79.914000000000001</c:v>
                </c:pt>
                <c:pt idx="6232">
                  <c:v>79.897999999999996</c:v>
                </c:pt>
                <c:pt idx="6233">
                  <c:v>79.882999999999996</c:v>
                </c:pt>
                <c:pt idx="6234">
                  <c:v>79.864999999999995</c:v>
                </c:pt>
                <c:pt idx="6235">
                  <c:v>79.841999999999999</c:v>
                </c:pt>
                <c:pt idx="6236">
                  <c:v>79.819999999999993</c:v>
                </c:pt>
                <c:pt idx="6237">
                  <c:v>79.792000000000002</c:v>
                </c:pt>
                <c:pt idx="6238">
                  <c:v>79.762</c:v>
                </c:pt>
                <c:pt idx="6239">
                  <c:v>79.739999999999995</c:v>
                </c:pt>
                <c:pt idx="6240">
                  <c:v>79.72</c:v>
                </c:pt>
                <c:pt idx="6241">
                  <c:v>79.701999999999998</c:v>
                </c:pt>
                <c:pt idx="6242">
                  <c:v>79.688999999999993</c:v>
                </c:pt>
                <c:pt idx="6243">
                  <c:v>79.677000000000007</c:v>
                </c:pt>
                <c:pt idx="6244">
                  <c:v>79.673000000000002</c:v>
                </c:pt>
                <c:pt idx="6245">
                  <c:v>79.691000000000003</c:v>
                </c:pt>
                <c:pt idx="6246">
                  <c:v>79.713999999999999</c:v>
                </c:pt>
                <c:pt idx="6247">
                  <c:v>79.747</c:v>
                </c:pt>
                <c:pt idx="6248">
                  <c:v>79.792000000000002</c:v>
                </c:pt>
                <c:pt idx="6249">
                  <c:v>79.844999999999999</c:v>
                </c:pt>
                <c:pt idx="6250">
                  <c:v>79.903000000000006</c:v>
                </c:pt>
                <c:pt idx="6251">
                  <c:v>79.962999999999994</c:v>
                </c:pt>
                <c:pt idx="6252">
                  <c:v>80.034999999999997</c:v>
                </c:pt>
                <c:pt idx="6253">
                  <c:v>80.120999999999995</c:v>
                </c:pt>
                <c:pt idx="6254">
                  <c:v>80.2</c:v>
                </c:pt>
                <c:pt idx="6255">
                  <c:v>80.269000000000005</c:v>
                </c:pt>
                <c:pt idx="6256">
                  <c:v>80.328999999999994</c:v>
                </c:pt>
                <c:pt idx="6257">
                  <c:v>80.384</c:v>
                </c:pt>
                <c:pt idx="6258">
                  <c:v>80.444000000000003</c:v>
                </c:pt>
                <c:pt idx="6259">
                  <c:v>80.507000000000005</c:v>
                </c:pt>
                <c:pt idx="6260">
                  <c:v>80.576999999999998</c:v>
                </c:pt>
                <c:pt idx="6261">
                  <c:v>80.653999999999996</c:v>
                </c:pt>
                <c:pt idx="6262">
                  <c:v>80.730999999999995</c:v>
                </c:pt>
                <c:pt idx="6263">
                  <c:v>80.804000000000002</c:v>
                </c:pt>
                <c:pt idx="6264">
                  <c:v>80.876999999999995</c:v>
                </c:pt>
                <c:pt idx="6265">
                  <c:v>80.960999999999999</c:v>
                </c:pt>
                <c:pt idx="6266">
                  <c:v>81.055999999999997</c:v>
                </c:pt>
                <c:pt idx="6267">
                  <c:v>81.150999999999996</c:v>
                </c:pt>
                <c:pt idx="6268">
                  <c:v>81.251999999999995</c:v>
                </c:pt>
                <c:pt idx="6269">
                  <c:v>81.361000000000004</c:v>
                </c:pt>
                <c:pt idx="6270">
                  <c:v>81.47</c:v>
                </c:pt>
                <c:pt idx="6271">
                  <c:v>81.596999999999994</c:v>
                </c:pt>
                <c:pt idx="6272">
                  <c:v>81.736999999999995</c:v>
                </c:pt>
                <c:pt idx="6273">
                  <c:v>81.863</c:v>
                </c:pt>
                <c:pt idx="6274">
                  <c:v>81.986000000000004</c:v>
                </c:pt>
                <c:pt idx="6275">
                  <c:v>82.111000000000004</c:v>
                </c:pt>
                <c:pt idx="6276">
                  <c:v>82.24</c:v>
                </c:pt>
                <c:pt idx="6277">
                  <c:v>82.366</c:v>
                </c:pt>
                <c:pt idx="6278">
                  <c:v>82.486000000000004</c:v>
                </c:pt>
                <c:pt idx="6279">
                  <c:v>82.6</c:v>
                </c:pt>
                <c:pt idx="6280">
                  <c:v>82.721000000000004</c:v>
                </c:pt>
                <c:pt idx="6281">
                  <c:v>82.846000000000004</c:v>
                </c:pt>
                <c:pt idx="6282">
                  <c:v>82.971000000000004</c:v>
                </c:pt>
                <c:pt idx="6283">
                  <c:v>83.096000000000004</c:v>
                </c:pt>
                <c:pt idx="6284">
                  <c:v>83.212999999999994</c:v>
                </c:pt>
                <c:pt idx="6285">
                  <c:v>83.335999999999999</c:v>
                </c:pt>
                <c:pt idx="6286">
                  <c:v>83.453000000000003</c:v>
                </c:pt>
                <c:pt idx="6287">
                  <c:v>83.57</c:v>
                </c:pt>
                <c:pt idx="6288">
                  <c:v>83.688000000000002</c:v>
                </c:pt>
                <c:pt idx="6289">
                  <c:v>83.796000000000006</c:v>
                </c:pt>
                <c:pt idx="6290">
                  <c:v>83.89</c:v>
                </c:pt>
                <c:pt idx="6291">
                  <c:v>83.981999999999999</c:v>
                </c:pt>
                <c:pt idx="6292">
                  <c:v>84.070999999999998</c:v>
                </c:pt>
                <c:pt idx="6293">
                  <c:v>84.149000000000001</c:v>
                </c:pt>
                <c:pt idx="6294">
                  <c:v>84.209000000000003</c:v>
                </c:pt>
                <c:pt idx="6295">
                  <c:v>84.26</c:v>
                </c:pt>
                <c:pt idx="6296">
                  <c:v>84.313999999999993</c:v>
                </c:pt>
                <c:pt idx="6297">
                  <c:v>84.349000000000004</c:v>
                </c:pt>
                <c:pt idx="6298">
                  <c:v>84.375</c:v>
                </c:pt>
                <c:pt idx="6299">
                  <c:v>84.396000000000001</c:v>
                </c:pt>
                <c:pt idx="6300">
                  <c:v>84.417000000000002</c:v>
                </c:pt>
                <c:pt idx="6301">
                  <c:v>84.43</c:v>
                </c:pt>
                <c:pt idx="6302">
                  <c:v>84.433999999999997</c:v>
                </c:pt>
                <c:pt idx="6303">
                  <c:v>84.44</c:v>
                </c:pt>
                <c:pt idx="6304">
                  <c:v>84.45</c:v>
                </c:pt>
                <c:pt idx="6305">
                  <c:v>84.456000000000003</c:v>
                </c:pt>
                <c:pt idx="6306">
                  <c:v>84.450999999999993</c:v>
                </c:pt>
                <c:pt idx="6307">
                  <c:v>84.442999999999998</c:v>
                </c:pt>
                <c:pt idx="6308">
                  <c:v>84.436999999999998</c:v>
                </c:pt>
                <c:pt idx="6309">
                  <c:v>84.44</c:v>
                </c:pt>
                <c:pt idx="6310">
                  <c:v>84.441000000000003</c:v>
                </c:pt>
                <c:pt idx="6311">
                  <c:v>84.438000000000002</c:v>
                </c:pt>
                <c:pt idx="6312">
                  <c:v>84.421000000000006</c:v>
                </c:pt>
                <c:pt idx="6313">
                  <c:v>84.400999999999996</c:v>
                </c:pt>
                <c:pt idx="6314">
                  <c:v>84.373999999999995</c:v>
                </c:pt>
                <c:pt idx="6315">
                  <c:v>84.34</c:v>
                </c:pt>
                <c:pt idx="6316">
                  <c:v>84.302000000000007</c:v>
                </c:pt>
                <c:pt idx="6317">
                  <c:v>84.266000000000005</c:v>
                </c:pt>
                <c:pt idx="6318">
                  <c:v>84.233000000000004</c:v>
                </c:pt>
                <c:pt idx="6319">
                  <c:v>84.191000000000003</c:v>
                </c:pt>
                <c:pt idx="6320">
                  <c:v>84.144999999999996</c:v>
                </c:pt>
                <c:pt idx="6321">
                  <c:v>84.106999999999999</c:v>
                </c:pt>
                <c:pt idx="6322">
                  <c:v>84.075999999999993</c:v>
                </c:pt>
                <c:pt idx="6323">
                  <c:v>84.051000000000002</c:v>
                </c:pt>
                <c:pt idx="6324">
                  <c:v>84.028000000000006</c:v>
                </c:pt>
                <c:pt idx="6325">
                  <c:v>84.012</c:v>
                </c:pt>
                <c:pt idx="6326">
                  <c:v>83.998000000000005</c:v>
                </c:pt>
                <c:pt idx="6327">
                  <c:v>83.989000000000004</c:v>
                </c:pt>
                <c:pt idx="6328">
                  <c:v>83.983000000000004</c:v>
                </c:pt>
                <c:pt idx="6329">
                  <c:v>83.978999999999999</c:v>
                </c:pt>
                <c:pt idx="6330">
                  <c:v>83.97</c:v>
                </c:pt>
                <c:pt idx="6331">
                  <c:v>83.957999999999998</c:v>
                </c:pt>
                <c:pt idx="6332">
                  <c:v>83.953000000000003</c:v>
                </c:pt>
                <c:pt idx="6333">
                  <c:v>83.948999999999998</c:v>
                </c:pt>
                <c:pt idx="6334">
                  <c:v>83.953999999999994</c:v>
                </c:pt>
                <c:pt idx="6335">
                  <c:v>83.968999999999994</c:v>
                </c:pt>
                <c:pt idx="6336">
                  <c:v>83.992000000000004</c:v>
                </c:pt>
                <c:pt idx="6337">
                  <c:v>84.018000000000001</c:v>
                </c:pt>
                <c:pt idx="6338">
                  <c:v>84.049000000000007</c:v>
                </c:pt>
                <c:pt idx="6339">
                  <c:v>84.081000000000003</c:v>
                </c:pt>
                <c:pt idx="6340">
                  <c:v>84.113</c:v>
                </c:pt>
                <c:pt idx="6341">
                  <c:v>84.141999999999996</c:v>
                </c:pt>
                <c:pt idx="6342">
                  <c:v>84.165000000000006</c:v>
                </c:pt>
                <c:pt idx="6343">
                  <c:v>84.186999999999998</c:v>
                </c:pt>
                <c:pt idx="6344">
                  <c:v>84.209000000000003</c:v>
                </c:pt>
                <c:pt idx="6345">
                  <c:v>84.233999999999995</c:v>
                </c:pt>
                <c:pt idx="6346">
                  <c:v>84.262</c:v>
                </c:pt>
                <c:pt idx="6347">
                  <c:v>84.290999999999997</c:v>
                </c:pt>
                <c:pt idx="6348">
                  <c:v>84.322999999999993</c:v>
                </c:pt>
                <c:pt idx="6349">
                  <c:v>84.358999999999995</c:v>
                </c:pt>
                <c:pt idx="6350">
                  <c:v>84.403000000000006</c:v>
                </c:pt>
                <c:pt idx="6351">
                  <c:v>84.451999999999998</c:v>
                </c:pt>
                <c:pt idx="6352">
                  <c:v>84.504000000000005</c:v>
                </c:pt>
                <c:pt idx="6353">
                  <c:v>84.552000000000007</c:v>
                </c:pt>
                <c:pt idx="6354">
                  <c:v>84.608999999999995</c:v>
                </c:pt>
                <c:pt idx="6355">
                  <c:v>84.665999999999997</c:v>
                </c:pt>
                <c:pt idx="6356">
                  <c:v>84.727999999999994</c:v>
                </c:pt>
                <c:pt idx="6357">
                  <c:v>84.802000000000007</c:v>
                </c:pt>
                <c:pt idx="6358">
                  <c:v>84.881</c:v>
                </c:pt>
                <c:pt idx="6359">
                  <c:v>84.956000000000003</c:v>
                </c:pt>
                <c:pt idx="6360">
                  <c:v>85.024000000000001</c:v>
                </c:pt>
                <c:pt idx="6361">
                  <c:v>85.09</c:v>
                </c:pt>
                <c:pt idx="6362">
                  <c:v>85.159000000000006</c:v>
                </c:pt>
                <c:pt idx="6363">
                  <c:v>85.227000000000004</c:v>
                </c:pt>
                <c:pt idx="6364">
                  <c:v>85.284000000000006</c:v>
                </c:pt>
                <c:pt idx="6365">
                  <c:v>85.334999999999994</c:v>
                </c:pt>
                <c:pt idx="6366">
                  <c:v>85.391000000000005</c:v>
                </c:pt>
                <c:pt idx="6367">
                  <c:v>85.445999999999998</c:v>
                </c:pt>
                <c:pt idx="6368">
                  <c:v>85.491</c:v>
                </c:pt>
                <c:pt idx="6369">
                  <c:v>85.531999999999996</c:v>
                </c:pt>
                <c:pt idx="6370">
                  <c:v>85.567999999999998</c:v>
                </c:pt>
                <c:pt idx="6371">
                  <c:v>85.603999999999999</c:v>
                </c:pt>
                <c:pt idx="6372">
                  <c:v>85.638999999999996</c:v>
                </c:pt>
                <c:pt idx="6373">
                  <c:v>85.667000000000002</c:v>
                </c:pt>
                <c:pt idx="6374">
                  <c:v>85.694000000000003</c:v>
                </c:pt>
                <c:pt idx="6375">
                  <c:v>85.718999999999994</c:v>
                </c:pt>
                <c:pt idx="6376">
                  <c:v>85.734999999999999</c:v>
                </c:pt>
                <c:pt idx="6377">
                  <c:v>85.739000000000004</c:v>
                </c:pt>
                <c:pt idx="6378">
                  <c:v>85.738</c:v>
                </c:pt>
                <c:pt idx="6379">
                  <c:v>85.742999999999995</c:v>
                </c:pt>
                <c:pt idx="6380">
                  <c:v>85.742000000000004</c:v>
                </c:pt>
                <c:pt idx="6381">
                  <c:v>85.736999999999995</c:v>
                </c:pt>
                <c:pt idx="6382">
                  <c:v>85.741</c:v>
                </c:pt>
                <c:pt idx="6383">
                  <c:v>85.745999999999995</c:v>
                </c:pt>
                <c:pt idx="6384">
                  <c:v>85.751000000000005</c:v>
                </c:pt>
                <c:pt idx="6385">
                  <c:v>85.753</c:v>
                </c:pt>
                <c:pt idx="6386">
                  <c:v>85.754000000000005</c:v>
                </c:pt>
                <c:pt idx="6387">
                  <c:v>85.754999999999995</c:v>
                </c:pt>
                <c:pt idx="6388">
                  <c:v>85.757999999999996</c:v>
                </c:pt>
                <c:pt idx="6389">
                  <c:v>85.754999999999995</c:v>
                </c:pt>
                <c:pt idx="6390">
                  <c:v>85.754999999999995</c:v>
                </c:pt>
                <c:pt idx="6391">
                  <c:v>85.760999999999996</c:v>
                </c:pt>
                <c:pt idx="6392">
                  <c:v>85.772000000000006</c:v>
                </c:pt>
                <c:pt idx="6393">
                  <c:v>85.78</c:v>
                </c:pt>
                <c:pt idx="6394">
                  <c:v>85.787999999999997</c:v>
                </c:pt>
                <c:pt idx="6395">
                  <c:v>85.796999999999997</c:v>
                </c:pt>
                <c:pt idx="6396">
                  <c:v>85.805000000000007</c:v>
                </c:pt>
                <c:pt idx="6397">
                  <c:v>85.819000000000003</c:v>
                </c:pt>
                <c:pt idx="6398">
                  <c:v>85.832999999999998</c:v>
                </c:pt>
                <c:pt idx="6399">
                  <c:v>85.846000000000004</c:v>
                </c:pt>
                <c:pt idx="6400">
                  <c:v>85.858999999999995</c:v>
                </c:pt>
                <c:pt idx="6401">
                  <c:v>85.873000000000005</c:v>
                </c:pt>
                <c:pt idx="6402">
                  <c:v>85.887</c:v>
                </c:pt>
                <c:pt idx="6403">
                  <c:v>85.906000000000006</c:v>
                </c:pt>
                <c:pt idx="6404">
                  <c:v>85.923000000000002</c:v>
                </c:pt>
                <c:pt idx="6405">
                  <c:v>85.930999999999997</c:v>
                </c:pt>
                <c:pt idx="6406">
                  <c:v>85.941000000000003</c:v>
                </c:pt>
                <c:pt idx="6407">
                  <c:v>85.953999999999994</c:v>
                </c:pt>
                <c:pt idx="6408">
                  <c:v>85.968999999999994</c:v>
                </c:pt>
                <c:pt idx="6409">
                  <c:v>85.984999999999999</c:v>
                </c:pt>
                <c:pt idx="6410">
                  <c:v>86.004999999999995</c:v>
                </c:pt>
                <c:pt idx="6411">
                  <c:v>86.03</c:v>
                </c:pt>
                <c:pt idx="6412">
                  <c:v>86.058000000000007</c:v>
                </c:pt>
                <c:pt idx="6413">
                  <c:v>86.087000000000003</c:v>
                </c:pt>
                <c:pt idx="6414">
                  <c:v>86.117000000000004</c:v>
                </c:pt>
                <c:pt idx="6415">
                  <c:v>86.150999999999996</c:v>
                </c:pt>
                <c:pt idx="6416">
                  <c:v>86.186000000000007</c:v>
                </c:pt>
                <c:pt idx="6417">
                  <c:v>86.216999999999999</c:v>
                </c:pt>
                <c:pt idx="6418">
                  <c:v>86.248999999999995</c:v>
                </c:pt>
                <c:pt idx="6419">
                  <c:v>86.28</c:v>
                </c:pt>
                <c:pt idx="6420">
                  <c:v>86.307000000000002</c:v>
                </c:pt>
                <c:pt idx="6421">
                  <c:v>86.337999999999994</c:v>
                </c:pt>
                <c:pt idx="6422">
                  <c:v>86.369</c:v>
                </c:pt>
                <c:pt idx="6423">
                  <c:v>86.396000000000001</c:v>
                </c:pt>
                <c:pt idx="6424">
                  <c:v>86.415999999999997</c:v>
                </c:pt>
                <c:pt idx="6425">
                  <c:v>86.436999999999998</c:v>
                </c:pt>
                <c:pt idx="6426">
                  <c:v>86.453000000000003</c:v>
                </c:pt>
                <c:pt idx="6427">
                  <c:v>86.472999999999999</c:v>
                </c:pt>
                <c:pt idx="6428">
                  <c:v>86.495999999999995</c:v>
                </c:pt>
                <c:pt idx="6429">
                  <c:v>86.516000000000005</c:v>
                </c:pt>
                <c:pt idx="6430">
                  <c:v>86.534000000000006</c:v>
                </c:pt>
                <c:pt idx="6431">
                  <c:v>86.555000000000007</c:v>
                </c:pt>
                <c:pt idx="6432">
                  <c:v>86.581999999999994</c:v>
                </c:pt>
                <c:pt idx="6433">
                  <c:v>86.606999999999999</c:v>
                </c:pt>
                <c:pt idx="6434">
                  <c:v>86.620999999999995</c:v>
                </c:pt>
                <c:pt idx="6435">
                  <c:v>86.632999999999996</c:v>
                </c:pt>
                <c:pt idx="6436">
                  <c:v>86.641000000000005</c:v>
                </c:pt>
                <c:pt idx="6437">
                  <c:v>86.646000000000001</c:v>
                </c:pt>
                <c:pt idx="6438">
                  <c:v>86.656000000000006</c:v>
                </c:pt>
                <c:pt idx="6439">
                  <c:v>86.664000000000001</c:v>
                </c:pt>
                <c:pt idx="6440">
                  <c:v>86.67</c:v>
                </c:pt>
                <c:pt idx="6441">
                  <c:v>86.679000000000002</c:v>
                </c:pt>
                <c:pt idx="6442">
                  <c:v>86.686000000000007</c:v>
                </c:pt>
                <c:pt idx="6443">
                  <c:v>86.695999999999998</c:v>
                </c:pt>
                <c:pt idx="6444">
                  <c:v>86.694999999999993</c:v>
                </c:pt>
                <c:pt idx="6445">
                  <c:v>86.697000000000003</c:v>
                </c:pt>
                <c:pt idx="6446">
                  <c:v>86.713999999999999</c:v>
                </c:pt>
                <c:pt idx="6447">
                  <c:v>86.716999999999999</c:v>
                </c:pt>
                <c:pt idx="6448">
                  <c:v>86.712999999999994</c:v>
                </c:pt>
                <c:pt idx="6449">
                  <c:v>86.707999999999998</c:v>
                </c:pt>
                <c:pt idx="6450">
                  <c:v>86.703999999999994</c:v>
                </c:pt>
                <c:pt idx="6451">
                  <c:v>86.707999999999998</c:v>
                </c:pt>
                <c:pt idx="6452">
                  <c:v>86.715000000000003</c:v>
                </c:pt>
                <c:pt idx="6453">
                  <c:v>86.710999999999999</c:v>
                </c:pt>
                <c:pt idx="6454">
                  <c:v>86.712000000000003</c:v>
                </c:pt>
                <c:pt idx="6455">
                  <c:v>86.716999999999999</c:v>
                </c:pt>
                <c:pt idx="6456">
                  <c:v>86.718999999999994</c:v>
                </c:pt>
                <c:pt idx="6457">
                  <c:v>86.73</c:v>
                </c:pt>
                <c:pt idx="6458">
                  <c:v>86.738</c:v>
                </c:pt>
                <c:pt idx="6459">
                  <c:v>86.745000000000005</c:v>
                </c:pt>
                <c:pt idx="6460">
                  <c:v>86.760999999999996</c:v>
                </c:pt>
                <c:pt idx="6461">
                  <c:v>86.772000000000006</c:v>
                </c:pt>
                <c:pt idx="6462">
                  <c:v>86.786000000000001</c:v>
                </c:pt>
                <c:pt idx="6463">
                  <c:v>86.801000000000002</c:v>
                </c:pt>
                <c:pt idx="6464">
                  <c:v>86.813000000000002</c:v>
                </c:pt>
                <c:pt idx="6465">
                  <c:v>86.823999999999998</c:v>
                </c:pt>
                <c:pt idx="6466">
                  <c:v>86.828999999999994</c:v>
                </c:pt>
                <c:pt idx="6467">
                  <c:v>86.841999999999999</c:v>
                </c:pt>
                <c:pt idx="6468">
                  <c:v>86.858000000000004</c:v>
                </c:pt>
                <c:pt idx="6469">
                  <c:v>86.864999999999995</c:v>
                </c:pt>
                <c:pt idx="6470">
                  <c:v>86.870999999999995</c:v>
                </c:pt>
                <c:pt idx="6471">
                  <c:v>86.876000000000005</c:v>
                </c:pt>
                <c:pt idx="6472">
                  <c:v>86.882000000000005</c:v>
                </c:pt>
                <c:pt idx="6473">
                  <c:v>86.884</c:v>
                </c:pt>
                <c:pt idx="6474">
                  <c:v>86.88</c:v>
                </c:pt>
                <c:pt idx="6475">
                  <c:v>86.882000000000005</c:v>
                </c:pt>
                <c:pt idx="6476">
                  <c:v>86.878</c:v>
                </c:pt>
                <c:pt idx="6477">
                  <c:v>86.870999999999995</c:v>
                </c:pt>
                <c:pt idx="6478">
                  <c:v>86.86</c:v>
                </c:pt>
                <c:pt idx="6479">
                  <c:v>86.846999999999994</c:v>
                </c:pt>
                <c:pt idx="6480">
                  <c:v>86.843000000000004</c:v>
                </c:pt>
                <c:pt idx="6481">
                  <c:v>86.834000000000003</c:v>
                </c:pt>
                <c:pt idx="6482">
                  <c:v>86.820999999999998</c:v>
                </c:pt>
                <c:pt idx="6483">
                  <c:v>86.808000000000007</c:v>
                </c:pt>
                <c:pt idx="6484">
                  <c:v>86.796999999999997</c:v>
                </c:pt>
                <c:pt idx="6485">
                  <c:v>86.790999999999997</c:v>
                </c:pt>
                <c:pt idx="6486">
                  <c:v>86.781000000000006</c:v>
                </c:pt>
                <c:pt idx="6487">
                  <c:v>86.77</c:v>
                </c:pt>
                <c:pt idx="6488">
                  <c:v>86.762</c:v>
                </c:pt>
                <c:pt idx="6489">
                  <c:v>86.751000000000005</c:v>
                </c:pt>
                <c:pt idx="6490">
                  <c:v>86.736000000000004</c:v>
                </c:pt>
                <c:pt idx="6491">
                  <c:v>86.721000000000004</c:v>
                </c:pt>
                <c:pt idx="6492">
                  <c:v>86.703000000000003</c:v>
                </c:pt>
                <c:pt idx="6493">
                  <c:v>86.688000000000002</c:v>
                </c:pt>
                <c:pt idx="6494">
                  <c:v>86.679000000000002</c:v>
                </c:pt>
                <c:pt idx="6495">
                  <c:v>86.667000000000002</c:v>
                </c:pt>
                <c:pt idx="6496">
                  <c:v>86.661000000000001</c:v>
                </c:pt>
                <c:pt idx="6497">
                  <c:v>86.650999999999996</c:v>
                </c:pt>
                <c:pt idx="6498">
                  <c:v>86.649000000000001</c:v>
                </c:pt>
                <c:pt idx="6499">
                  <c:v>86.65</c:v>
                </c:pt>
                <c:pt idx="6500">
                  <c:v>86.656000000000006</c:v>
                </c:pt>
                <c:pt idx="6501">
                  <c:v>86.664000000000001</c:v>
                </c:pt>
                <c:pt idx="6502">
                  <c:v>86.677000000000007</c:v>
                </c:pt>
                <c:pt idx="6503">
                  <c:v>86.688000000000002</c:v>
                </c:pt>
                <c:pt idx="6504">
                  <c:v>86.700999999999993</c:v>
                </c:pt>
                <c:pt idx="6505">
                  <c:v>86.718999999999994</c:v>
                </c:pt>
                <c:pt idx="6506">
                  <c:v>86.724000000000004</c:v>
                </c:pt>
                <c:pt idx="6507">
                  <c:v>86.736000000000004</c:v>
                </c:pt>
                <c:pt idx="6508">
                  <c:v>86.754000000000005</c:v>
                </c:pt>
                <c:pt idx="6509">
                  <c:v>86.77</c:v>
                </c:pt>
                <c:pt idx="6510">
                  <c:v>86.784000000000006</c:v>
                </c:pt>
                <c:pt idx="6511">
                  <c:v>86.798000000000002</c:v>
                </c:pt>
                <c:pt idx="6512">
                  <c:v>86.808999999999997</c:v>
                </c:pt>
                <c:pt idx="6513">
                  <c:v>86.822000000000003</c:v>
                </c:pt>
                <c:pt idx="6514">
                  <c:v>86.831999999999994</c:v>
                </c:pt>
                <c:pt idx="6515">
                  <c:v>86.835999999999999</c:v>
                </c:pt>
                <c:pt idx="6516">
                  <c:v>86.840999999999994</c:v>
                </c:pt>
                <c:pt idx="6517">
                  <c:v>86.846000000000004</c:v>
                </c:pt>
                <c:pt idx="6518">
                  <c:v>86.85</c:v>
                </c:pt>
                <c:pt idx="6519">
                  <c:v>86.843000000000004</c:v>
                </c:pt>
                <c:pt idx="6520">
                  <c:v>86.84</c:v>
                </c:pt>
                <c:pt idx="6521">
                  <c:v>86.828999999999994</c:v>
                </c:pt>
                <c:pt idx="6522">
                  <c:v>86.81</c:v>
                </c:pt>
                <c:pt idx="6523">
                  <c:v>86.784000000000006</c:v>
                </c:pt>
                <c:pt idx="6524">
                  <c:v>86.747</c:v>
                </c:pt>
                <c:pt idx="6525">
                  <c:v>86.71</c:v>
                </c:pt>
                <c:pt idx="6526">
                  <c:v>86.671000000000006</c:v>
                </c:pt>
                <c:pt idx="6527">
                  <c:v>86.632000000000005</c:v>
                </c:pt>
                <c:pt idx="6528">
                  <c:v>86.596000000000004</c:v>
                </c:pt>
                <c:pt idx="6529">
                  <c:v>86.561999999999998</c:v>
                </c:pt>
                <c:pt idx="6530">
                  <c:v>86.516999999999996</c:v>
                </c:pt>
                <c:pt idx="6531">
                  <c:v>86.465000000000003</c:v>
                </c:pt>
                <c:pt idx="6532">
                  <c:v>86.417000000000002</c:v>
                </c:pt>
                <c:pt idx="6533">
                  <c:v>86.373000000000005</c:v>
                </c:pt>
                <c:pt idx="6534">
                  <c:v>86.322999999999993</c:v>
                </c:pt>
                <c:pt idx="6535">
                  <c:v>86.274000000000001</c:v>
                </c:pt>
                <c:pt idx="6536">
                  <c:v>86.221999999999994</c:v>
                </c:pt>
                <c:pt idx="6537">
                  <c:v>86.162999999999997</c:v>
                </c:pt>
                <c:pt idx="6538">
                  <c:v>86.100999999999999</c:v>
                </c:pt>
                <c:pt idx="6539">
                  <c:v>86.025999999999996</c:v>
                </c:pt>
                <c:pt idx="6540">
                  <c:v>85.942999999999998</c:v>
                </c:pt>
                <c:pt idx="6541">
                  <c:v>85.849000000000004</c:v>
                </c:pt>
                <c:pt idx="6542">
                  <c:v>85.751999999999995</c:v>
                </c:pt>
                <c:pt idx="6543">
                  <c:v>85.653999999999996</c:v>
                </c:pt>
                <c:pt idx="6544">
                  <c:v>85.558000000000007</c:v>
                </c:pt>
                <c:pt idx="6545">
                  <c:v>85.463999999999999</c:v>
                </c:pt>
                <c:pt idx="6546">
                  <c:v>85.367999999999995</c:v>
                </c:pt>
                <c:pt idx="6547">
                  <c:v>85.275000000000006</c:v>
                </c:pt>
                <c:pt idx="6548">
                  <c:v>85.174000000000007</c:v>
                </c:pt>
                <c:pt idx="6549">
                  <c:v>85.07</c:v>
                </c:pt>
                <c:pt idx="6550">
                  <c:v>84.975999999999999</c:v>
                </c:pt>
                <c:pt idx="6551">
                  <c:v>84.884</c:v>
                </c:pt>
                <c:pt idx="6552">
                  <c:v>84.789000000000001</c:v>
                </c:pt>
                <c:pt idx="6553">
                  <c:v>84.706000000000003</c:v>
                </c:pt>
                <c:pt idx="6554">
                  <c:v>84.617999999999995</c:v>
                </c:pt>
                <c:pt idx="6555">
                  <c:v>84.531000000000006</c:v>
                </c:pt>
                <c:pt idx="6556">
                  <c:v>84.465999999999994</c:v>
                </c:pt>
                <c:pt idx="6557">
                  <c:v>84.408000000000001</c:v>
                </c:pt>
                <c:pt idx="6558">
                  <c:v>84.353999999999999</c:v>
                </c:pt>
                <c:pt idx="6559">
                  <c:v>84.302999999999997</c:v>
                </c:pt>
                <c:pt idx="6560">
                  <c:v>84.25</c:v>
                </c:pt>
                <c:pt idx="6561">
                  <c:v>84.21</c:v>
                </c:pt>
                <c:pt idx="6562">
                  <c:v>84.185000000000002</c:v>
                </c:pt>
                <c:pt idx="6563">
                  <c:v>84.171999999999997</c:v>
                </c:pt>
                <c:pt idx="6564">
                  <c:v>84.162999999999997</c:v>
                </c:pt>
                <c:pt idx="6565">
                  <c:v>84.162000000000006</c:v>
                </c:pt>
                <c:pt idx="6566">
                  <c:v>84.176000000000002</c:v>
                </c:pt>
                <c:pt idx="6567">
                  <c:v>84.206999999999994</c:v>
                </c:pt>
                <c:pt idx="6568">
                  <c:v>84.239000000000004</c:v>
                </c:pt>
                <c:pt idx="6569">
                  <c:v>84.272999999999996</c:v>
                </c:pt>
                <c:pt idx="6570">
                  <c:v>84.322999999999993</c:v>
                </c:pt>
                <c:pt idx="6571">
                  <c:v>84.384</c:v>
                </c:pt>
                <c:pt idx="6572">
                  <c:v>84.44</c:v>
                </c:pt>
                <c:pt idx="6573">
                  <c:v>84.495999999999995</c:v>
                </c:pt>
                <c:pt idx="6574">
                  <c:v>84.561000000000007</c:v>
                </c:pt>
                <c:pt idx="6575">
                  <c:v>84.626999999999995</c:v>
                </c:pt>
                <c:pt idx="6576">
                  <c:v>84.671999999999997</c:v>
                </c:pt>
                <c:pt idx="6577">
                  <c:v>84.733000000000004</c:v>
                </c:pt>
                <c:pt idx="6578">
                  <c:v>84.796000000000006</c:v>
                </c:pt>
                <c:pt idx="6579">
                  <c:v>84.850999999999999</c:v>
                </c:pt>
                <c:pt idx="6580">
                  <c:v>84.899000000000001</c:v>
                </c:pt>
                <c:pt idx="6581">
                  <c:v>84.938999999999993</c:v>
                </c:pt>
                <c:pt idx="6582">
                  <c:v>84.98</c:v>
                </c:pt>
                <c:pt idx="6583">
                  <c:v>85.036000000000001</c:v>
                </c:pt>
                <c:pt idx="6584">
                  <c:v>85.088999999999999</c:v>
                </c:pt>
                <c:pt idx="6585">
                  <c:v>85.134</c:v>
                </c:pt>
                <c:pt idx="6586">
                  <c:v>85.177999999999997</c:v>
                </c:pt>
                <c:pt idx="6587">
                  <c:v>85.224000000000004</c:v>
                </c:pt>
                <c:pt idx="6588">
                  <c:v>85.29</c:v>
                </c:pt>
                <c:pt idx="6589">
                  <c:v>85.350999999999999</c:v>
                </c:pt>
                <c:pt idx="6590">
                  <c:v>85.414000000000001</c:v>
                </c:pt>
                <c:pt idx="6591">
                  <c:v>85.491</c:v>
                </c:pt>
                <c:pt idx="6592">
                  <c:v>85.558000000000007</c:v>
                </c:pt>
                <c:pt idx="6593">
                  <c:v>85.626999999999995</c:v>
                </c:pt>
                <c:pt idx="6594">
                  <c:v>85.715999999999994</c:v>
                </c:pt>
                <c:pt idx="6595">
                  <c:v>85.796999999999997</c:v>
                </c:pt>
                <c:pt idx="6596">
                  <c:v>85.879000000000005</c:v>
                </c:pt>
                <c:pt idx="6597">
                  <c:v>85.953999999999994</c:v>
                </c:pt>
                <c:pt idx="6598">
                  <c:v>86.036000000000001</c:v>
                </c:pt>
                <c:pt idx="6599">
                  <c:v>86.134</c:v>
                </c:pt>
                <c:pt idx="6600">
                  <c:v>86.212000000000003</c:v>
                </c:pt>
                <c:pt idx="6601">
                  <c:v>86.278999999999996</c:v>
                </c:pt>
                <c:pt idx="6602">
                  <c:v>86.343999999999994</c:v>
                </c:pt>
                <c:pt idx="6603">
                  <c:v>86.409000000000006</c:v>
                </c:pt>
                <c:pt idx="6604">
                  <c:v>86.47</c:v>
                </c:pt>
                <c:pt idx="6605">
                  <c:v>86.506</c:v>
                </c:pt>
                <c:pt idx="6606">
                  <c:v>86.531000000000006</c:v>
                </c:pt>
                <c:pt idx="6607">
                  <c:v>86.554000000000002</c:v>
                </c:pt>
                <c:pt idx="6608">
                  <c:v>86.570999999999998</c:v>
                </c:pt>
                <c:pt idx="6609">
                  <c:v>86.576999999999998</c:v>
                </c:pt>
                <c:pt idx="6610">
                  <c:v>86.581000000000003</c:v>
                </c:pt>
                <c:pt idx="6611">
                  <c:v>86.575000000000003</c:v>
                </c:pt>
                <c:pt idx="6612">
                  <c:v>86.563999999999993</c:v>
                </c:pt>
                <c:pt idx="6613">
                  <c:v>86.549000000000007</c:v>
                </c:pt>
                <c:pt idx="6614">
                  <c:v>86.534000000000006</c:v>
                </c:pt>
                <c:pt idx="6615">
                  <c:v>86.522000000000006</c:v>
                </c:pt>
                <c:pt idx="6616">
                  <c:v>86.509</c:v>
                </c:pt>
                <c:pt idx="6617">
                  <c:v>86.495999999999995</c:v>
                </c:pt>
                <c:pt idx="6618">
                  <c:v>86.488</c:v>
                </c:pt>
                <c:pt idx="6619">
                  <c:v>86.465000000000003</c:v>
                </c:pt>
                <c:pt idx="6620">
                  <c:v>86.491</c:v>
                </c:pt>
                <c:pt idx="6621">
                  <c:v>86.51</c:v>
                </c:pt>
                <c:pt idx="6622">
                  <c:v>86.528999999999996</c:v>
                </c:pt>
                <c:pt idx="6623">
                  <c:v>86.549000000000007</c:v>
                </c:pt>
                <c:pt idx="6624">
                  <c:v>86.573999999999998</c:v>
                </c:pt>
                <c:pt idx="6625">
                  <c:v>86.608999999999995</c:v>
                </c:pt>
                <c:pt idx="6626">
                  <c:v>86.644000000000005</c:v>
                </c:pt>
                <c:pt idx="6627">
                  <c:v>86.685000000000002</c:v>
                </c:pt>
                <c:pt idx="6628">
                  <c:v>86.721999999999994</c:v>
                </c:pt>
                <c:pt idx="6629">
                  <c:v>86.751999999999995</c:v>
                </c:pt>
                <c:pt idx="6630">
                  <c:v>86.795000000000002</c:v>
                </c:pt>
                <c:pt idx="6631">
                  <c:v>86.843000000000004</c:v>
                </c:pt>
                <c:pt idx="6632">
                  <c:v>86.88</c:v>
                </c:pt>
                <c:pt idx="6633">
                  <c:v>86.91</c:v>
                </c:pt>
                <c:pt idx="6634">
                  <c:v>86.941999999999993</c:v>
                </c:pt>
                <c:pt idx="6635">
                  <c:v>86.978999999999999</c:v>
                </c:pt>
                <c:pt idx="6636">
                  <c:v>87.018000000000001</c:v>
                </c:pt>
                <c:pt idx="6637">
                  <c:v>87.046000000000006</c:v>
                </c:pt>
                <c:pt idx="6638">
                  <c:v>87.049000000000007</c:v>
                </c:pt>
                <c:pt idx="6639">
                  <c:v>87.04</c:v>
                </c:pt>
                <c:pt idx="6640">
                  <c:v>87.021000000000001</c:v>
                </c:pt>
                <c:pt idx="6641">
                  <c:v>87.001999999999995</c:v>
                </c:pt>
                <c:pt idx="6642">
                  <c:v>86.977000000000004</c:v>
                </c:pt>
                <c:pt idx="6643">
                  <c:v>86.936999999999998</c:v>
                </c:pt>
                <c:pt idx="6644">
                  <c:v>86.89</c:v>
                </c:pt>
                <c:pt idx="6645">
                  <c:v>86.85</c:v>
                </c:pt>
                <c:pt idx="6646">
                  <c:v>86.816999999999993</c:v>
                </c:pt>
                <c:pt idx="6647">
                  <c:v>86.781999999999996</c:v>
                </c:pt>
                <c:pt idx="6648">
                  <c:v>86.738</c:v>
                </c:pt>
                <c:pt idx="6649">
                  <c:v>86.694000000000003</c:v>
                </c:pt>
                <c:pt idx="6650">
                  <c:v>86.649000000000001</c:v>
                </c:pt>
                <c:pt idx="6651">
                  <c:v>86.600999999999999</c:v>
                </c:pt>
                <c:pt idx="6652">
                  <c:v>86.558000000000007</c:v>
                </c:pt>
                <c:pt idx="6653">
                  <c:v>86.522000000000006</c:v>
                </c:pt>
                <c:pt idx="6654">
                  <c:v>86.494</c:v>
                </c:pt>
                <c:pt idx="6655">
                  <c:v>86.47</c:v>
                </c:pt>
                <c:pt idx="6656">
                  <c:v>86.445999999999998</c:v>
                </c:pt>
                <c:pt idx="6657">
                  <c:v>86.421000000000006</c:v>
                </c:pt>
                <c:pt idx="6658">
                  <c:v>86.399000000000001</c:v>
                </c:pt>
                <c:pt idx="6659">
                  <c:v>86.375</c:v>
                </c:pt>
                <c:pt idx="6660">
                  <c:v>86.358999999999995</c:v>
                </c:pt>
                <c:pt idx="6661">
                  <c:v>86.355000000000004</c:v>
                </c:pt>
                <c:pt idx="6662">
                  <c:v>86.355999999999995</c:v>
                </c:pt>
                <c:pt idx="6663">
                  <c:v>86.361000000000004</c:v>
                </c:pt>
                <c:pt idx="6664">
                  <c:v>86.379000000000005</c:v>
                </c:pt>
                <c:pt idx="6665">
                  <c:v>86.397000000000006</c:v>
                </c:pt>
                <c:pt idx="6666">
                  <c:v>86.41</c:v>
                </c:pt>
                <c:pt idx="6667">
                  <c:v>86.429000000000002</c:v>
                </c:pt>
                <c:pt idx="6668">
                  <c:v>86.45</c:v>
                </c:pt>
                <c:pt idx="6669">
                  <c:v>86.477000000000004</c:v>
                </c:pt>
                <c:pt idx="6670">
                  <c:v>86.504999999999995</c:v>
                </c:pt>
                <c:pt idx="6671">
                  <c:v>86.528999999999996</c:v>
                </c:pt>
                <c:pt idx="6672">
                  <c:v>86.552000000000007</c:v>
                </c:pt>
                <c:pt idx="6673">
                  <c:v>86.567999999999998</c:v>
                </c:pt>
                <c:pt idx="6674">
                  <c:v>86.581999999999994</c:v>
                </c:pt>
                <c:pt idx="6675">
                  <c:v>86.590999999999994</c:v>
                </c:pt>
                <c:pt idx="6676">
                  <c:v>86.593000000000004</c:v>
                </c:pt>
                <c:pt idx="6677">
                  <c:v>86.593999999999994</c:v>
                </c:pt>
                <c:pt idx="6678">
                  <c:v>86.59</c:v>
                </c:pt>
                <c:pt idx="6679">
                  <c:v>86.578999999999994</c:v>
                </c:pt>
                <c:pt idx="6680">
                  <c:v>86.563999999999993</c:v>
                </c:pt>
                <c:pt idx="6681">
                  <c:v>86.549000000000007</c:v>
                </c:pt>
                <c:pt idx="6682">
                  <c:v>86.533000000000001</c:v>
                </c:pt>
                <c:pt idx="6683">
                  <c:v>86.521000000000001</c:v>
                </c:pt>
                <c:pt idx="6684">
                  <c:v>86.504999999999995</c:v>
                </c:pt>
                <c:pt idx="6685">
                  <c:v>86.486999999999995</c:v>
                </c:pt>
                <c:pt idx="6686">
                  <c:v>86.47</c:v>
                </c:pt>
                <c:pt idx="6687">
                  <c:v>86.453999999999994</c:v>
                </c:pt>
                <c:pt idx="6688">
                  <c:v>86.433999999999997</c:v>
                </c:pt>
                <c:pt idx="6689">
                  <c:v>86.415000000000006</c:v>
                </c:pt>
                <c:pt idx="6690">
                  <c:v>86.397999999999996</c:v>
                </c:pt>
                <c:pt idx="6691">
                  <c:v>86.385000000000005</c:v>
                </c:pt>
                <c:pt idx="6692">
                  <c:v>86.376000000000005</c:v>
                </c:pt>
                <c:pt idx="6693">
                  <c:v>86.376000000000005</c:v>
                </c:pt>
                <c:pt idx="6694">
                  <c:v>86.378</c:v>
                </c:pt>
                <c:pt idx="6695">
                  <c:v>86.381</c:v>
                </c:pt>
                <c:pt idx="6696">
                  <c:v>86.385999999999996</c:v>
                </c:pt>
                <c:pt idx="6697">
                  <c:v>86.393000000000001</c:v>
                </c:pt>
                <c:pt idx="6698">
                  <c:v>86.394999999999996</c:v>
                </c:pt>
                <c:pt idx="6699">
                  <c:v>86.397000000000006</c:v>
                </c:pt>
                <c:pt idx="6700">
                  <c:v>86.402000000000001</c:v>
                </c:pt>
                <c:pt idx="6701">
                  <c:v>86.406000000000006</c:v>
                </c:pt>
                <c:pt idx="6702">
                  <c:v>86.415000000000006</c:v>
                </c:pt>
                <c:pt idx="6703">
                  <c:v>86.424999999999997</c:v>
                </c:pt>
                <c:pt idx="6704">
                  <c:v>86.438999999999993</c:v>
                </c:pt>
                <c:pt idx="6705">
                  <c:v>86.454999999999998</c:v>
                </c:pt>
                <c:pt idx="6706">
                  <c:v>86.468999999999994</c:v>
                </c:pt>
                <c:pt idx="6707">
                  <c:v>86.481999999999999</c:v>
                </c:pt>
                <c:pt idx="6708">
                  <c:v>86.494</c:v>
                </c:pt>
                <c:pt idx="6709">
                  <c:v>86.498999999999995</c:v>
                </c:pt>
                <c:pt idx="6710">
                  <c:v>86.504999999999995</c:v>
                </c:pt>
                <c:pt idx="6711">
                  <c:v>86.507999999999996</c:v>
                </c:pt>
                <c:pt idx="6712">
                  <c:v>86.512</c:v>
                </c:pt>
                <c:pt idx="6713">
                  <c:v>86.513000000000005</c:v>
                </c:pt>
                <c:pt idx="6714">
                  <c:v>86.506</c:v>
                </c:pt>
                <c:pt idx="6715">
                  <c:v>86.504000000000005</c:v>
                </c:pt>
                <c:pt idx="6716">
                  <c:v>86.501000000000005</c:v>
                </c:pt>
                <c:pt idx="6717">
                  <c:v>86.494</c:v>
                </c:pt>
                <c:pt idx="6718">
                  <c:v>86.486999999999995</c:v>
                </c:pt>
                <c:pt idx="6719">
                  <c:v>86.484999999999999</c:v>
                </c:pt>
                <c:pt idx="6720">
                  <c:v>86.481999999999999</c:v>
                </c:pt>
                <c:pt idx="6721">
                  <c:v>86.480999999999995</c:v>
                </c:pt>
                <c:pt idx="6722">
                  <c:v>86.48</c:v>
                </c:pt>
                <c:pt idx="6723">
                  <c:v>86.481999999999999</c:v>
                </c:pt>
                <c:pt idx="6724">
                  <c:v>86.48</c:v>
                </c:pt>
                <c:pt idx="6725">
                  <c:v>86.477999999999994</c:v>
                </c:pt>
                <c:pt idx="6726">
                  <c:v>86.47</c:v>
                </c:pt>
                <c:pt idx="6727">
                  <c:v>86.456000000000003</c:v>
                </c:pt>
                <c:pt idx="6728">
                  <c:v>86.442999999999998</c:v>
                </c:pt>
                <c:pt idx="6729">
                  <c:v>86.424999999999997</c:v>
                </c:pt>
                <c:pt idx="6730">
                  <c:v>86.41</c:v>
                </c:pt>
                <c:pt idx="6731">
                  <c:v>86.397000000000006</c:v>
                </c:pt>
                <c:pt idx="6732">
                  <c:v>86.385999999999996</c:v>
                </c:pt>
                <c:pt idx="6733">
                  <c:v>86.376000000000005</c:v>
                </c:pt>
                <c:pt idx="6734">
                  <c:v>86.372</c:v>
                </c:pt>
                <c:pt idx="6735">
                  <c:v>86.376999999999995</c:v>
                </c:pt>
                <c:pt idx="6736">
                  <c:v>86.385000000000005</c:v>
                </c:pt>
                <c:pt idx="6737">
                  <c:v>86.388999999999996</c:v>
                </c:pt>
                <c:pt idx="6738">
                  <c:v>86.39</c:v>
                </c:pt>
                <c:pt idx="6739">
                  <c:v>86.391000000000005</c:v>
                </c:pt>
                <c:pt idx="6740">
                  <c:v>86.394000000000005</c:v>
                </c:pt>
                <c:pt idx="6741">
                  <c:v>86.400999999999996</c:v>
                </c:pt>
                <c:pt idx="6742">
                  <c:v>86.41</c:v>
                </c:pt>
                <c:pt idx="6743">
                  <c:v>86.42</c:v>
                </c:pt>
                <c:pt idx="6744">
                  <c:v>86.436000000000007</c:v>
                </c:pt>
                <c:pt idx="6745">
                  <c:v>86.453000000000003</c:v>
                </c:pt>
                <c:pt idx="6746">
                  <c:v>86.472999999999999</c:v>
                </c:pt>
                <c:pt idx="6747">
                  <c:v>86.486000000000004</c:v>
                </c:pt>
                <c:pt idx="6748">
                  <c:v>86.498999999999995</c:v>
                </c:pt>
                <c:pt idx="6749">
                  <c:v>86.509</c:v>
                </c:pt>
                <c:pt idx="6750">
                  <c:v>86.516000000000005</c:v>
                </c:pt>
                <c:pt idx="6751">
                  <c:v>86.525000000000006</c:v>
                </c:pt>
                <c:pt idx="6752">
                  <c:v>86.534000000000006</c:v>
                </c:pt>
                <c:pt idx="6753">
                  <c:v>86.54</c:v>
                </c:pt>
                <c:pt idx="6754">
                  <c:v>86.549000000000007</c:v>
                </c:pt>
                <c:pt idx="6755">
                  <c:v>86.558000000000007</c:v>
                </c:pt>
                <c:pt idx="6756">
                  <c:v>86.569000000000003</c:v>
                </c:pt>
                <c:pt idx="6757">
                  <c:v>86.58</c:v>
                </c:pt>
                <c:pt idx="6758">
                  <c:v>86.584000000000003</c:v>
                </c:pt>
                <c:pt idx="6759">
                  <c:v>86.588999999999999</c:v>
                </c:pt>
                <c:pt idx="6760">
                  <c:v>86.588999999999999</c:v>
                </c:pt>
                <c:pt idx="6761">
                  <c:v>86.587999999999994</c:v>
                </c:pt>
                <c:pt idx="6762">
                  <c:v>86.584000000000003</c:v>
                </c:pt>
                <c:pt idx="6763">
                  <c:v>86.584999999999994</c:v>
                </c:pt>
                <c:pt idx="6764">
                  <c:v>86.587000000000003</c:v>
                </c:pt>
                <c:pt idx="6765">
                  <c:v>86.584000000000003</c:v>
                </c:pt>
                <c:pt idx="6766">
                  <c:v>86.575000000000003</c:v>
                </c:pt>
                <c:pt idx="6767">
                  <c:v>86.566999999999993</c:v>
                </c:pt>
                <c:pt idx="6768">
                  <c:v>86.555999999999997</c:v>
                </c:pt>
                <c:pt idx="6769">
                  <c:v>86.534999999999997</c:v>
                </c:pt>
                <c:pt idx="6770">
                  <c:v>86.516000000000005</c:v>
                </c:pt>
                <c:pt idx="6771">
                  <c:v>86.498999999999995</c:v>
                </c:pt>
                <c:pt idx="6772">
                  <c:v>86.486000000000004</c:v>
                </c:pt>
                <c:pt idx="6773">
                  <c:v>86.47</c:v>
                </c:pt>
                <c:pt idx="6774">
                  <c:v>86.459000000000003</c:v>
                </c:pt>
                <c:pt idx="6775">
                  <c:v>86.448999999999998</c:v>
                </c:pt>
                <c:pt idx="6776">
                  <c:v>86.44</c:v>
                </c:pt>
                <c:pt idx="6777">
                  <c:v>86.433999999999997</c:v>
                </c:pt>
                <c:pt idx="6778">
                  <c:v>86.429000000000002</c:v>
                </c:pt>
                <c:pt idx="6779">
                  <c:v>86.432000000000002</c:v>
                </c:pt>
                <c:pt idx="6780">
                  <c:v>86.441000000000003</c:v>
                </c:pt>
                <c:pt idx="6781">
                  <c:v>86.465999999999994</c:v>
                </c:pt>
                <c:pt idx="6782">
                  <c:v>86.5</c:v>
                </c:pt>
                <c:pt idx="6783">
                  <c:v>86.537999999999997</c:v>
                </c:pt>
                <c:pt idx="6784">
                  <c:v>86.584999999999994</c:v>
                </c:pt>
                <c:pt idx="6785">
                  <c:v>86.641000000000005</c:v>
                </c:pt>
                <c:pt idx="6786">
                  <c:v>86.703000000000003</c:v>
                </c:pt>
                <c:pt idx="6787">
                  <c:v>86.757999999999996</c:v>
                </c:pt>
                <c:pt idx="6788">
                  <c:v>86.813000000000002</c:v>
                </c:pt>
                <c:pt idx="6789">
                  <c:v>86.869</c:v>
                </c:pt>
                <c:pt idx="6790">
                  <c:v>86.921999999999997</c:v>
                </c:pt>
                <c:pt idx="6791">
                  <c:v>86.974000000000004</c:v>
                </c:pt>
                <c:pt idx="6792">
                  <c:v>87.028999999999996</c:v>
                </c:pt>
                <c:pt idx="6793">
                  <c:v>87.078999999999994</c:v>
                </c:pt>
                <c:pt idx="6794">
                  <c:v>87.116</c:v>
                </c:pt>
                <c:pt idx="6795">
                  <c:v>87.153999999999996</c:v>
                </c:pt>
                <c:pt idx="6796">
                  <c:v>87.212999999999994</c:v>
                </c:pt>
                <c:pt idx="6797">
                  <c:v>87.281999999999996</c:v>
                </c:pt>
                <c:pt idx="6798">
                  <c:v>87.349000000000004</c:v>
                </c:pt>
                <c:pt idx="6799">
                  <c:v>87.423000000000002</c:v>
                </c:pt>
                <c:pt idx="6800">
                  <c:v>87.509</c:v>
                </c:pt>
                <c:pt idx="6801">
                  <c:v>87.597999999999999</c:v>
                </c:pt>
                <c:pt idx="6802">
                  <c:v>87.683999999999997</c:v>
                </c:pt>
                <c:pt idx="6803">
                  <c:v>87.774000000000001</c:v>
                </c:pt>
                <c:pt idx="6804">
                  <c:v>87.867999999999995</c:v>
                </c:pt>
                <c:pt idx="6805">
                  <c:v>87.950999999999993</c:v>
                </c:pt>
                <c:pt idx="6806">
                  <c:v>88.04</c:v>
                </c:pt>
                <c:pt idx="6807">
                  <c:v>88.134</c:v>
                </c:pt>
                <c:pt idx="6808">
                  <c:v>88.218999999999994</c:v>
                </c:pt>
                <c:pt idx="6809">
                  <c:v>88.290999999999997</c:v>
                </c:pt>
                <c:pt idx="6810">
                  <c:v>88.355000000000004</c:v>
                </c:pt>
                <c:pt idx="6811">
                  <c:v>88.412000000000006</c:v>
                </c:pt>
                <c:pt idx="6812">
                  <c:v>88.462000000000003</c:v>
                </c:pt>
                <c:pt idx="6813">
                  <c:v>88.51</c:v>
                </c:pt>
                <c:pt idx="6814">
                  <c:v>88.555000000000007</c:v>
                </c:pt>
                <c:pt idx="6815">
                  <c:v>88.596999999999994</c:v>
                </c:pt>
                <c:pt idx="6816">
                  <c:v>88.631</c:v>
                </c:pt>
                <c:pt idx="6817">
                  <c:v>88.665000000000006</c:v>
                </c:pt>
                <c:pt idx="6818">
                  <c:v>88.695999999999998</c:v>
                </c:pt>
                <c:pt idx="6819">
                  <c:v>88.730999999999995</c:v>
                </c:pt>
                <c:pt idx="6820">
                  <c:v>88.772999999999996</c:v>
                </c:pt>
                <c:pt idx="6821">
                  <c:v>88.805999999999997</c:v>
                </c:pt>
                <c:pt idx="6822">
                  <c:v>88.843000000000004</c:v>
                </c:pt>
                <c:pt idx="6823">
                  <c:v>88.879000000000005</c:v>
                </c:pt>
                <c:pt idx="6824">
                  <c:v>88.912999999999997</c:v>
                </c:pt>
                <c:pt idx="6825">
                  <c:v>88.95</c:v>
                </c:pt>
                <c:pt idx="6826">
                  <c:v>88.98</c:v>
                </c:pt>
                <c:pt idx="6827">
                  <c:v>89.004000000000005</c:v>
                </c:pt>
                <c:pt idx="6828">
                  <c:v>89.028999999999996</c:v>
                </c:pt>
                <c:pt idx="6829">
                  <c:v>89.055000000000007</c:v>
                </c:pt>
                <c:pt idx="6830">
                  <c:v>89.078999999999994</c:v>
                </c:pt>
                <c:pt idx="6831">
                  <c:v>89.102000000000004</c:v>
                </c:pt>
                <c:pt idx="6832">
                  <c:v>89.126000000000005</c:v>
                </c:pt>
                <c:pt idx="6833">
                  <c:v>89.149000000000001</c:v>
                </c:pt>
                <c:pt idx="6834">
                  <c:v>89.161000000000001</c:v>
                </c:pt>
                <c:pt idx="6835">
                  <c:v>89.17</c:v>
                </c:pt>
                <c:pt idx="6836">
                  <c:v>89.177000000000007</c:v>
                </c:pt>
                <c:pt idx="6837">
                  <c:v>89.176000000000002</c:v>
                </c:pt>
                <c:pt idx="6838">
                  <c:v>89.18</c:v>
                </c:pt>
                <c:pt idx="6839">
                  <c:v>89.18</c:v>
                </c:pt>
                <c:pt idx="6840">
                  <c:v>89.180999999999997</c:v>
                </c:pt>
                <c:pt idx="6841">
                  <c:v>89.182000000000002</c:v>
                </c:pt>
                <c:pt idx="6842">
                  <c:v>89.185000000000002</c:v>
                </c:pt>
                <c:pt idx="6843">
                  <c:v>89.194999999999993</c:v>
                </c:pt>
                <c:pt idx="6844">
                  <c:v>89.204999999999998</c:v>
                </c:pt>
                <c:pt idx="6845">
                  <c:v>89.213999999999999</c:v>
                </c:pt>
                <c:pt idx="6846">
                  <c:v>89.222999999999999</c:v>
                </c:pt>
                <c:pt idx="6847">
                  <c:v>89.228999999999999</c:v>
                </c:pt>
                <c:pt idx="6848">
                  <c:v>89.236000000000004</c:v>
                </c:pt>
                <c:pt idx="6849">
                  <c:v>89.238</c:v>
                </c:pt>
                <c:pt idx="6850">
                  <c:v>89.241</c:v>
                </c:pt>
                <c:pt idx="6851">
                  <c:v>89.242000000000004</c:v>
                </c:pt>
                <c:pt idx="6852">
                  <c:v>89.239000000000004</c:v>
                </c:pt>
                <c:pt idx="6853">
                  <c:v>89.233000000000004</c:v>
                </c:pt>
                <c:pt idx="6854">
                  <c:v>89.225999999999999</c:v>
                </c:pt>
                <c:pt idx="6855">
                  <c:v>89.215000000000003</c:v>
                </c:pt>
                <c:pt idx="6856">
                  <c:v>89.206000000000003</c:v>
                </c:pt>
                <c:pt idx="6857">
                  <c:v>89.197999999999993</c:v>
                </c:pt>
                <c:pt idx="6858">
                  <c:v>89.185000000000002</c:v>
                </c:pt>
                <c:pt idx="6859">
                  <c:v>89.179000000000002</c:v>
                </c:pt>
                <c:pt idx="6860">
                  <c:v>89.173000000000002</c:v>
                </c:pt>
                <c:pt idx="6861">
                  <c:v>89.17</c:v>
                </c:pt>
                <c:pt idx="6862">
                  <c:v>89.164000000000001</c:v>
                </c:pt>
                <c:pt idx="6863">
                  <c:v>89.16</c:v>
                </c:pt>
                <c:pt idx="6864">
                  <c:v>89.16</c:v>
                </c:pt>
                <c:pt idx="6865">
                  <c:v>89.153999999999996</c:v>
                </c:pt>
                <c:pt idx="6866">
                  <c:v>89.147999999999996</c:v>
                </c:pt>
                <c:pt idx="6867">
                  <c:v>89.141000000000005</c:v>
                </c:pt>
                <c:pt idx="6868">
                  <c:v>89.131</c:v>
                </c:pt>
                <c:pt idx="6869">
                  <c:v>89.122</c:v>
                </c:pt>
                <c:pt idx="6870">
                  <c:v>89.111000000000004</c:v>
                </c:pt>
                <c:pt idx="6871">
                  <c:v>89.096000000000004</c:v>
                </c:pt>
                <c:pt idx="6872">
                  <c:v>89.084999999999994</c:v>
                </c:pt>
                <c:pt idx="6873">
                  <c:v>89.070999999999998</c:v>
                </c:pt>
                <c:pt idx="6874">
                  <c:v>89.058999999999997</c:v>
                </c:pt>
                <c:pt idx="6875">
                  <c:v>89.052000000000007</c:v>
                </c:pt>
                <c:pt idx="6876">
                  <c:v>89.037999999999997</c:v>
                </c:pt>
                <c:pt idx="6877">
                  <c:v>89.021000000000001</c:v>
                </c:pt>
                <c:pt idx="6878">
                  <c:v>89.001999999999995</c:v>
                </c:pt>
                <c:pt idx="6879">
                  <c:v>88.981999999999999</c:v>
                </c:pt>
                <c:pt idx="6880">
                  <c:v>88.962000000000003</c:v>
                </c:pt>
                <c:pt idx="6881">
                  <c:v>88.947999999999993</c:v>
                </c:pt>
                <c:pt idx="6882">
                  <c:v>88.938000000000002</c:v>
                </c:pt>
                <c:pt idx="6883">
                  <c:v>88.929000000000002</c:v>
                </c:pt>
                <c:pt idx="6884">
                  <c:v>88.915999999999997</c:v>
                </c:pt>
                <c:pt idx="6885">
                  <c:v>88.900999999999996</c:v>
                </c:pt>
                <c:pt idx="6886">
                  <c:v>88.89</c:v>
                </c:pt>
                <c:pt idx="6887">
                  <c:v>88.881</c:v>
                </c:pt>
                <c:pt idx="6888">
                  <c:v>88.867999999999995</c:v>
                </c:pt>
                <c:pt idx="6889">
                  <c:v>88.853999999999999</c:v>
                </c:pt>
                <c:pt idx="6890">
                  <c:v>88.84</c:v>
                </c:pt>
                <c:pt idx="6891">
                  <c:v>88.822999999999993</c:v>
                </c:pt>
                <c:pt idx="6892">
                  <c:v>88.808999999999997</c:v>
                </c:pt>
                <c:pt idx="6893">
                  <c:v>88.796000000000006</c:v>
                </c:pt>
                <c:pt idx="6894">
                  <c:v>88.778000000000006</c:v>
                </c:pt>
                <c:pt idx="6895">
                  <c:v>88.765000000000001</c:v>
                </c:pt>
                <c:pt idx="6896">
                  <c:v>88.751999999999995</c:v>
                </c:pt>
                <c:pt idx="6897">
                  <c:v>88.748000000000005</c:v>
                </c:pt>
                <c:pt idx="6898">
                  <c:v>88.748000000000005</c:v>
                </c:pt>
                <c:pt idx="6899">
                  <c:v>88.745999999999995</c:v>
                </c:pt>
                <c:pt idx="6900">
                  <c:v>88.751000000000005</c:v>
                </c:pt>
                <c:pt idx="6901">
                  <c:v>88.757999999999996</c:v>
                </c:pt>
                <c:pt idx="6902">
                  <c:v>88.763999999999996</c:v>
                </c:pt>
                <c:pt idx="6903">
                  <c:v>88.781000000000006</c:v>
                </c:pt>
                <c:pt idx="6904">
                  <c:v>88.802000000000007</c:v>
                </c:pt>
                <c:pt idx="6905">
                  <c:v>88.822000000000003</c:v>
                </c:pt>
                <c:pt idx="6906">
                  <c:v>88.843000000000004</c:v>
                </c:pt>
                <c:pt idx="6907">
                  <c:v>88.867999999999995</c:v>
                </c:pt>
                <c:pt idx="6908">
                  <c:v>88.893000000000001</c:v>
                </c:pt>
                <c:pt idx="6909">
                  <c:v>88.915999999999997</c:v>
                </c:pt>
                <c:pt idx="6910">
                  <c:v>88.933999999999997</c:v>
                </c:pt>
                <c:pt idx="6911">
                  <c:v>88.95</c:v>
                </c:pt>
                <c:pt idx="6912">
                  <c:v>88.97</c:v>
                </c:pt>
                <c:pt idx="6913">
                  <c:v>88.991</c:v>
                </c:pt>
                <c:pt idx="6914">
                  <c:v>89.01</c:v>
                </c:pt>
                <c:pt idx="6915">
                  <c:v>89.03</c:v>
                </c:pt>
                <c:pt idx="6916">
                  <c:v>89.049000000000007</c:v>
                </c:pt>
                <c:pt idx="6917">
                  <c:v>89.058999999999997</c:v>
                </c:pt>
                <c:pt idx="6918">
                  <c:v>89.061999999999998</c:v>
                </c:pt>
                <c:pt idx="6919">
                  <c:v>89.064999999999998</c:v>
                </c:pt>
                <c:pt idx="6920">
                  <c:v>89.066000000000003</c:v>
                </c:pt>
                <c:pt idx="6921">
                  <c:v>89.069000000000003</c:v>
                </c:pt>
                <c:pt idx="6922">
                  <c:v>89.070999999999998</c:v>
                </c:pt>
                <c:pt idx="6923">
                  <c:v>89.072000000000003</c:v>
                </c:pt>
                <c:pt idx="6924">
                  <c:v>89.067999999999998</c:v>
                </c:pt>
                <c:pt idx="6925">
                  <c:v>89.067999999999998</c:v>
                </c:pt>
                <c:pt idx="6926">
                  <c:v>89.066999999999993</c:v>
                </c:pt>
                <c:pt idx="6927">
                  <c:v>89.066999999999993</c:v>
                </c:pt>
                <c:pt idx="6928">
                  <c:v>89.073999999999998</c:v>
                </c:pt>
                <c:pt idx="6929">
                  <c:v>89.090999999999994</c:v>
                </c:pt>
                <c:pt idx="6930">
                  <c:v>89.102999999999994</c:v>
                </c:pt>
                <c:pt idx="6931">
                  <c:v>89.119</c:v>
                </c:pt>
                <c:pt idx="6932">
                  <c:v>89.141999999999996</c:v>
                </c:pt>
                <c:pt idx="6933">
                  <c:v>89.173000000000002</c:v>
                </c:pt>
                <c:pt idx="6934">
                  <c:v>89.206000000000003</c:v>
                </c:pt>
                <c:pt idx="6935">
                  <c:v>89.245999999999995</c:v>
                </c:pt>
                <c:pt idx="6936">
                  <c:v>89.296000000000006</c:v>
                </c:pt>
                <c:pt idx="6937">
                  <c:v>89.347999999999999</c:v>
                </c:pt>
                <c:pt idx="6938">
                  <c:v>89.391999999999996</c:v>
                </c:pt>
                <c:pt idx="6939">
                  <c:v>89.436000000000007</c:v>
                </c:pt>
                <c:pt idx="6940">
                  <c:v>89.475999999999999</c:v>
                </c:pt>
                <c:pt idx="6941">
                  <c:v>89.521000000000001</c:v>
                </c:pt>
                <c:pt idx="6942">
                  <c:v>89.572999999999993</c:v>
                </c:pt>
                <c:pt idx="6943">
                  <c:v>89.623999999999995</c:v>
                </c:pt>
                <c:pt idx="6944">
                  <c:v>89.676000000000002</c:v>
                </c:pt>
                <c:pt idx="6945">
                  <c:v>89.734999999999999</c:v>
                </c:pt>
                <c:pt idx="6946">
                  <c:v>89.789000000000001</c:v>
                </c:pt>
                <c:pt idx="6947">
                  <c:v>89.834999999999994</c:v>
                </c:pt>
                <c:pt idx="6948">
                  <c:v>89.878</c:v>
                </c:pt>
                <c:pt idx="6949">
                  <c:v>89.927000000000007</c:v>
                </c:pt>
                <c:pt idx="6950">
                  <c:v>89.97</c:v>
                </c:pt>
                <c:pt idx="6951">
                  <c:v>90.004000000000005</c:v>
                </c:pt>
                <c:pt idx="6952">
                  <c:v>90.027000000000001</c:v>
                </c:pt>
                <c:pt idx="6953">
                  <c:v>90.042000000000002</c:v>
                </c:pt>
                <c:pt idx="6954">
                  <c:v>90.052000000000007</c:v>
                </c:pt>
                <c:pt idx="6955">
                  <c:v>90.055999999999997</c:v>
                </c:pt>
                <c:pt idx="6956">
                  <c:v>90.057000000000002</c:v>
                </c:pt>
                <c:pt idx="6957">
                  <c:v>90.06</c:v>
                </c:pt>
                <c:pt idx="6958">
                  <c:v>90.063000000000002</c:v>
                </c:pt>
                <c:pt idx="6959">
                  <c:v>90.054000000000002</c:v>
                </c:pt>
                <c:pt idx="6960">
                  <c:v>90.040999999999997</c:v>
                </c:pt>
                <c:pt idx="6961">
                  <c:v>90.024000000000001</c:v>
                </c:pt>
                <c:pt idx="6962">
                  <c:v>90.007999999999996</c:v>
                </c:pt>
                <c:pt idx="6963">
                  <c:v>89.995999999999995</c:v>
                </c:pt>
                <c:pt idx="6964">
                  <c:v>89.974000000000004</c:v>
                </c:pt>
                <c:pt idx="6965">
                  <c:v>89.947000000000003</c:v>
                </c:pt>
                <c:pt idx="6966">
                  <c:v>89.918999999999997</c:v>
                </c:pt>
                <c:pt idx="6967">
                  <c:v>89.897999999999996</c:v>
                </c:pt>
                <c:pt idx="6968">
                  <c:v>89.879000000000005</c:v>
                </c:pt>
                <c:pt idx="6969">
                  <c:v>89.863</c:v>
                </c:pt>
                <c:pt idx="6970">
                  <c:v>89.85</c:v>
                </c:pt>
                <c:pt idx="6971">
                  <c:v>89.837000000000003</c:v>
                </c:pt>
                <c:pt idx="6972">
                  <c:v>89.823999999999998</c:v>
                </c:pt>
                <c:pt idx="6973">
                  <c:v>89.82</c:v>
                </c:pt>
                <c:pt idx="6974">
                  <c:v>89.819000000000003</c:v>
                </c:pt>
                <c:pt idx="6975">
                  <c:v>89.828000000000003</c:v>
                </c:pt>
                <c:pt idx="6976">
                  <c:v>89.840999999999994</c:v>
                </c:pt>
                <c:pt idx="6977">
                  <c:v>89.858000000000004</c:v>
                </c:pt>
                <c:pt idx="6978">
                  <c:v>89.876999999999995</c:v>
                </c:pt>
                <c:pt idx="6979">
                  <c:v>89.897999999999996</c:v>
                </c:pt>
                <c:pt idx="6980">
                  <c:v>89.918999999999997</c:v>
                </c:pt>
                <c:pt idx="6981">
                  <c:v>89.941000000000003</c:v>
                </c:pt>
                <c:pt idx="6982">
                  <c:v>89.968000000000004</c:v>
                </c:pt>
                <c:pt idx="6983">
                  <c:v>89.994</c:v>
                </c:pt>
                <c:pt idx="6984">
                  <c:v>90.022999999999996</c:v>
                </c:pt>
                <c:pt idx="6985">
                  <c:v>90.055999999999997</c:v>
                </c:pt>
                <c:pt idx="6986">
                  <c:v>90.084999999999994</c:v>
                </c:pt>
                <c:pt idx="6987">
                  <c:v>90.120999999999995</c:v>
                </c:pt>
                <c:pt idx="6988">
                  <c:v>90.162999999999997</c:v>
                </c:pt>
                <c:pt idx="6989">
                  <c:v>90.200999999999993</c:v>
                </c:pt>
                <c:pt idx="6990">
                  <c:v>90.245000000000005</c:v>
                </c:pt>
                <c:pt idx="6991">
                  <c:v>90.284999999999997</c:v>
                </c:pt>
                <c:pt idx="6992">
                  <c:v>90.319000000000003</c:v>
                </c:pt>
                <c:pt idx="6993">
                  <c:v>90.343000000000004</c:v>
                </c:pt>
                <c:pt idx="6994">
                  <c:v>90.364000000000004</c:v>
                </c:pt>
                <c:pt idx="6995">
                  <c:v>90.382000000000005</c:v>
                </c:pt>
                <c:pt idx="6996">
                  <c:v>90.393000000000001</c:v>
                </c:pt>
                <c:pt idx="6997">
                  <c:v>90.403999999999996</c:v>
                </c:pt>
                <c:pt idx="6998">
                  <c:v>90.41</c:v>
                </c:pt>
                <c:pt idx="6999">
                  <c:v>90.417000000000002</c:v>
                </c:pt>
                <c:pt idx="7000">
                  <c:v>90.421000000000006</c:v>
                </c:pt>
                <c:pt idx="7001">
                  <c:v>90.429000000000002</c:v>
                </c:pt>
                <c:pt idx="7002">
                  <c:v>90.435000000000002</c:v>
                </c:pt>
                <c:pt idx="7003">
                  <c:v>90.436999999999998</c:v>
                </c:pt>
                <c:pt idx="7004">
                  <c:v>90.447999999999993</c:v>
                </c:pt>
                <c:pt idx="7005">
                  <c:v>90.463999999999999</c:v>
                </c:pt>
                <c:pt idx="7006">
                  <c:v>90.478999999999999</c:v>
                </c:pt>
                <c:pt idx="7007">
                  <c:v>90.494</c:v>
                </c:pt>
                <c:pt idx="7008">
                  <c:v>90.507000000000005</c:v>
                </c:pt>
                <c:pt idx="7009">
                  <c:v>90.521000000000001</c:v>
                </c:pt>
                <c:pt idx="7010">
                  <c:v>90.533000000000001</c:v>
                </c:pt>
                <c:pt idx="7011">
                  <c:v>90.542000000000002</c:v>
                </c:pt>
                <c:pt idx="7012">
                  <c:v>90.548000000000002</c:v>
                </c:pt>
                <c:pt idx="7013">
                  <c:v>90.558999999999997</c:v>
                </c:pt>
                <c:pt idx="7014">
                  <c:v>90.564999999999998</c:v>
                </c:pt>
                <c:pt idx="7015">
                  <c:v>90.572000000000003</c:v>
                </c:pt>
                <c:pt idx="7016">
                  <c:v>90.575000000000003</c:v>
                </c:pt>
                <c:pt idx="7017">
                  <c:v>90.578000000000003</c:v>
                </c:pt>
                <c:pt idx="7018">
                  <c:v>90.575999999999993</c:v>
                </c:pt>
                <c:pt idx="7019">
                  <c:v>90.575000000000003</c:v>
                </c:pt>
                <c:pt idx="7020">
                  <c:v>90.575000000000003</c:v>
                </c:pt>
                <c:pt idx="7021">
                  <c:v>90.570999999999998</c:v>
                </c:pt>
                <c:pt idx="7022">
                  <c:v>90.569000000000003</c:v>
                </c:pt>
                <c:pt idx="7023">
                  <c:v>90.566999999999993</c:v>
                </c:pt>
                <c:pt idx="7024">
                  <c:v>90.561999999999998</c:v>
                </c:pt>
                <c:pt idx="7025">
                  <c:v>90.558999999999997</c:v>
                </c:pt>
                <c:pt idx="7026">
                  <c:v>90.558000000000007</c:v>
                </c:pt>
                <c:pt idx="7027">
                  <c:v>90.554000000000002</c:v>
                </c:pt>
                <c:pt idx="7028">
                  <c:v>90.55</c:v>
                </c:pt>
                <c:pt idx="7029">
                  <c:v>90.546999999999997</c:v>
                </c:pt>
                <c:pt idx="7030">
                  <c:v>90.545000000000002</c:v>
                </c:pt>
                <c:pt idx="7031">
                  <c:v>90.543000000000006</c:v>
                </c:pt>
                <c:pt idx="7032">
                  <c:v>90.542000000000002</c:v>
                </c:pt>
                <c:pt idx="7033">
                  <c:v>90.543999999999997</c:v>
                </c:pt>
                <c:pt idx="7034">
                  <c:v>90.551000000000002</c:v>
                </c:pt>
                <c:pt idx="7035">
                  <c:v>90.554000000000002</c:v>
                </c:pt>
                <c:pt idx="7036">
                  <c:v>90.563000000000002</c:v>
                </c:pt>
                <c:pt idx="7037">
                  <c:v>90.573999999999998</c:v>
                </c:pt>
                <c:pt idx="7038">
                  <c:v>90.584999999999994</c:v>
                </c:pt>
                <c:pt idx="7039">
                  <c:v>90.596999999999994</c:v>
                </c:pt>
                <c:pt idx="7040">
                  <c:v>90.61</c:v>
                </c:pt>
                <c:pt idx="7041">
                  <c:v>90.626000000000005</c:v>
                </c:pt>
                <c:pt idx="7042">
                  <c:v>90.646000000000001</c:v>
                </c:pt>
                <c:pt idx="7043">
                  <c:v>90.668000000000006</c:v>
                </c:pt>
                <c:pt idx="7044">
                  <c:v>90.688000000000002</c:v>
                </c:pt>
                <c:pt idx="7045">
                  <c:v>90.715000000000003</c:v>
                </c:pt>
                <c:pt idx="7046">
                  <c:v>90.739000000000004</c:v>
                </c:pt>
                <c:pt idx="7047">
                  <c:v>90.76</c:v>
                </c:pt>
                <c:pt idx="7048">
                  <c:v>90.781000000000006</c:v>
                </c:pt>
                <c:pt idx="7049">
                  <c:v>90.801000000000002</c:v>
                </c:pt>
                <c:pt idx="7050">
                  <c:v>90.814999999999998</c:v>
                </c:pt>
                <c:pt idx="7051">
                  <c:v>90.823999999999998</c:v>
                </c:pt>
                <c:pt idx="7052">
                  <c:v>90.837999999999994</c:v>
                </c:pt>
                <c:pt idx="7053">
                  <c:v>90.846000000000004</c:v>
                </c:pt>
                <c:pt idx="7054">
                  <c:v>90.856999999999999</c:v>
                </c:pt>
                <c:pt idx="7055">
                  <c:v>90.87</c:v>
                </c:pt>
                <c:pt idx="7056">
                  <c:v>90.879000000000005</c:v>
                </c:pt>
                <c:pt idx="7057">
                  <c:v>90.887</c:v>
                </c:pt>
                <c:pt idx="7058">
                  <c:v>90.888999999999996</c:v>
                </c:pt>
                <c:pt idx="7059">
                  <c:v>90.891000000000005</c:v>
                </c:pt>
                <c:pt idx="7060">
                  <c:v>90.891999999999996</c:v>
                </c:pt>
                <c:pt idx="7061">
                  <c:v>90.89</c:v>
                </c:pt>
                <c:pt idx="7062">
                  <c:v>90.882999999999996</c:v>
                </c:pt>
                <c:pt idx="7063">
                  <c:v>90.89</c:v>
                </c:pt>
                <c:pt idx="7064">
                  <c:v>90.891000000000005</c:v>
                </c:pt>
                <c:pt idx="7065">
                  <c:v>90.888000000000005</c:v>
                </c:pt>
                <c:pt idx="7066">
                  <c:v>90.88</c:v>
                </c:pt>
                <c:pt idx="7067">
                  <c:v>90.872</c:v>
                </c:pt>
                <c:pt idx="7068">
                  <c:v>90.864999999999995</c:v>
                </c:pt>
                <c:pt idx="7069">
                  <c:v>90.861000000000004</c:v>
                </c:pt>
                <c:pt idx="7070">
                  <c:v>90.855999999999995</c:v>
                </c:pt>
                <c:pt idx="7071">
                  <c:v>90.852999999999994</c:v>
                </c:pt>
                <c:pt idx="7072">
                  <c:v>90.858000000000004</c:v>
                </c:pt>
                <c:pt idx="7073">
                  <c:v>90.855999999999995</c:v>
                </c:pt>
                <c:pt idx="7074">
                  <c:v>90.852999999999994</c:v>
                </c:pt>
                <c:pt idx="7075">
                  <c:v>90.853999999999999</c:v>
                </c:pt>
                <c:pt idx="7076">
                  <c:v>90.858000000000004</c:v>
                </c:pt>
                <c:pt idx="7077">
                  <c:v>90.86</c:v>
                </c:pt>
                <c:pt idx="7078">
                  <c:v>90.861000000000004</c:v>
                </c:pt>
                <c:pt idx="7079">
                  <c:v>90.866</c:v>
                </c:pt>
                <c:pt idx="7080">
                  <c:v>90.87</c:v>
                </c:pt>
                <c:pt idx="7081">
                  <c:v>90.870999999999995</c:v>
                </c:pt>
                <c:pt idx="7082">
                  <c:v>90.873000000000005</c:v>
                </c:pt>
                <c:pt idx="7083">
                  <c:v>90.876000000000005</c:v>
                </c:pt>
                <c:pt idx="7084">
                  <c:v>90.878</c:v>
                </c:pt>
                <c:pt idx="7085">
                  <c:v>90.881</c:v>
                </c:pt>
                <c:pt idx="7086">
                  <c:v>90.881</c:v>
                </c:pt>
                <c:pt idx="7087">
                  <c:v>90.882999999999996</c:v>
                </c:pt>
                <c:pt idx="7088">
                  <c:v>90.888000000000005</c:v>
                </c:pt>
                <c:pt idx="7089">
                  <c:v>90.891000000000005</c:v>
                </c:pt>
                <c:pt idx="7090">
                  <c:v>90.894999999999996</c:v>
                </c:pt>
                <c:pt idx="7091">
                  <c:v>90.91</c:v>
                </c:pt>
                <c:pt idx="7092">
                  <c:v>90.927999999999997</c:v>
                </c:pt>
                <c:pt idx="7093">
                  <c:v>90.944000000000003</c:v>
                </c:pt>
                <c:pt idx="7094">
                  <c:v>90.953999999999994</c:v>
                </c:pt>
                <c:pt idx="7095">
                  <c:v>90.965000000000003</c:v>
                </c:pt>
                <c:pt idx="7096">
                  <c:v>90.99</c:v>
                </c:pt>
                <c:pt idx="7097">
                  <c:v>91.027000000000001</c:v>
                </c:pt>
                <c:pt idx="7098">
                  <c:v>91.066000000000003</c:v>
                </c:pt>
                <c:pt idx="7099">
                  <c:v>91.100999999999999</c:v>
                </c:pt>
                <c:pt idx="7100">
                  <c:v>91.135999999999996</c:v>
                </c:pt>
                <c:pt idx="7101">
                  <c:v>91.183999999999997</c:v>
                </c:pt>
                <c:pt idx="7102">
                  <c:v>91.241</c:v>
                </c:pt>
                <c:pt idx="7103">
                  <c:v>91.287000000000006</c:v>
                </c:pt>
                <c:pt idx="7104">
                  <c:v>91.322000000000003</c:v>
                </c:pt>
                <c:pt idx="7105">
                  <c:v>91.361999999999995</c:v>
                </c:pt>
                <c:pt idx="7106">
                  <c:v>91.387</c:v>
                </c:pt>
                <c:pt idx="7107">
                  <c:v>91.400999999999996</c:v>
                </c:pt>
                <c:pt idx="7108">
                  <c:v>91.42</c:v>
                </c:pt>
                <c:pt idx="7109">
                  <c:v>91.436000000000007</c:v>
                </c:pt>
                <c:pt idx="7110">
                  <c:v>91.436999999999998</c:v>
                </c:pt>
                <c:pt idx="7111">
                  <c:v>91.433000000000007</c:v>
                </c:pt>
                <c:pt idx="7112">
                  <c:v>91.42</c:v>
                </c:pt>
                <c:pt idx="7113">
                  <c:v>91.412000000000006</c:v>
                </c:pt>
                <c:pt idx="7114">
                  <c:v>91.406999999999996</c:v>
                </c:pt>
                <c:pt idx="7115">
                  <c:v>91.397999999999996</c:v>
                </c:pt>
                <c:pt idx="7116">
                  <c:v>91.388000000000005</c:v>
                </c:pt>
                <c:pt idx="7117">
                  <c:v>91.367000000000004</c:v>
                </c:pt>
                <c:pt idx="7118">
                  <c:v>91.343999999999994</c:v>
                </c:pt>
                <c:pt idx="7119">
                  <c:v>91.320999999999998</c:v>
                </c:pt>
                <c:pt idx="7120">
                  <c:v>91.287000000000006</c:v>
                </c:pt>
                <c:pt idx="7121">
                  <c:v>91.25</c:v>
                </c:pt>
                <c:pt idx="7122">
                  <c:v>91.215000000000003</c:v>
                </c:pt>
                <c:pt idx="7123">
                  <c:v>91.186999999999998</c:v>
                </c:pt>
                <c:pt idx="7124">
                  <c:v>91.156000000000006</c:v>
                </c:pt>
                <c:pt idx="7125">
                  <c:v>91.125</c:v>
                </c:pt>
                <c:pt idx="7126">
                  <c:v>91.106999999999999</c:v>
                </c:pt>
                <c:pt idx="7127">
                  <c:v>91.090999999999994</c:v>
                </c:pt>
                <c:pt idx="7128">
                  <c:v>91.072000000000003</c:v>
                </c:pt>
                <c:pt idx="7129">
                  <c:v>91.052999999999997</c:v>
                </c:pt>
                <c:pt idx="7130">
                  <c:v>91.037000000000006</c:v>
                </c:pt>
                <c:pt idx="7131">
                  <c:v>91.019000000000005</c:v>
                </c:pt>
                <c:pt idx="7132">
                  <c:v>90.994</c:v>
                </c:pt>
                <c:pt idx="7133">
                  <c:v>90.965000000000003</c:v>
                </c:pt>
                <c:pt idx="7134">
                  <c:v>90.941000000000003</c:v>
                </c:pt>
                <c:pt idx="7135">
                  <c:v>90.924999999999997</c:v>
                </c:pt>
                <c:pt idx="7136">
                  <c:v>90.91</c:v>
                </c:pt>
                <c:pt idx="7137">
                  <c:v>90.897000000000006</c:v>
                </c:pt>
                <c:pt idx="7138">
                  <c:v>90.893000000000001</c:v>
                </c:pt>
                <c:pt idx="7139">
                  <c:v>90.897000000000006</c:v>
                </c:pt>
                <c:pt idx="7140">
                  <c:v>90.897999999999996</c:v>
                </c:pt>
                <c:pt idx="7141">
                  <c:v>90.894999999999996</c:v>
                </c:pt>
                <c:pt idx="7142">
                  <c:v>90.891000000000005</c:v>
                </c:pt>
                <c:pt idx="7143">
                  <c:v>90.885999999999996</c:v>
                </c:pt>
                <c:pt idx="7144">
                  <c:v>90.885999999999996</c:v>
                </c:pt>
                <c:pt idx="7145">
                  <c:v>90.882999999999996</c:v>
                </c:pt>
                <c:pt idx="7146">
                  <c:v>90.876999999999995</c:v>
                </c:pt>
                <c:pt idx="7147">
                  <c:v>90.869</c:v>
                </c:pt>
                <c:pt idx="7148">
                  <c:v>90.866</c:v>
                </c:pt>
                <c:pt idx="7149">
                  <c:v>90.856999999999999</c:v>
                </c:pt>
                <c:pt idx="7150">
                  <c:v>90.850999999999999</c:v>
                </c:pt>
                <c:pt idx="7151">
                  <c:v>90.855999999999995</c:v>
                </c:pt>
                <c:pt idx="7152">
                  <c:v>90.861000000000004</c:v>
                </c:pt>
                <c:pt idx="7153">
                  <c:v>90.870999999999995</c:v>
                </c:pt>
                <c:pt idx="7154">
                  <c:v>90.89</c:v>
                </c:pt>
                <c:pt idx="7155">
                  <c:v>90.923000000000002</c:v>
                </c:pt>
                <c:pt idx="7156">
                  <c:v>90.956000000000003</c:v>
                </c:pt>
                <c:pt idx="7157">
                  <c:v>90.975999999999999</c:v>
                </c:pt>
                <c:pt idx="7158">
                  <c:v>91.012</c:v>
                </c:pt>
                <c:pt idx="7159">
                  <c:v>91.061999999999998</c:v>
                </c:pt>
                <c:pt idx="7160">
                  <c:v>91.111000000000004</c:v>
                </c:pt>
                <c:pt idx="7161">
                  <c:v>91.156000000000006</c:v>
                </c:pt>
                <c:pt idx="7162">
                  <c:v>91.2</c:v>
                </c:pt>
                <c:pt idx="7163">
                  <c:v>91.248999999999995</c:v>
                </c:pt>
                <c:pt idx="7164">
                  <c:v>91.295000000000002</c:v>
                </c:pt>
                <c:pt idx="7165">
                  <c:v>91.331000000000003</c:v>
                </c:pt>
                <c:pt idx="7166">
                  <c:v>91.364999999999995</c:v>
                </c:pt>
                <c:pt idx="7167">
                  <c:v>91.409000000000006</c:v>
                </c:pt>
                <c:pt idx="7168">
                  <c:v>91.457999999999998</c:v>
                </c:pt>
                <c:pt idx="7169">
                  <c:v>91.507999999999996</c:v>
                </c:pt>
                <c:pt idx="7170">
                  <c:v>91.555000000000007</c:v>
                </c:pt>
                <c:pt idx="7171">
                  <c:v>91.608000000000004</c:v>
                </c:pt>
                <c:pt idx="7172">
                  <c:v>91.658000000000001</c:v>
                </c:pt>
                <c:pt idx="7173">
                  <c:v>91.706999999999994</c:v>
                </c:pt>
                <c:pt idx="7174">
                  <c:v>91.769000000000005</c:v>
                </c:pt>
                <c:pt idx="7175">
                  <c:v>91.826999999999998</c:v>
                </c:pt>
                <c:pt idx="7176">
                  <c:v>91.88</c:v>
                </c:pt>
                <c:pt idx="7177">
                  <c:v>91.936999999999998</c:v>
                </c:pt>
                <c:pt idx="7178">
                  <c:v>91.998000000000005</c:v>
                </c:pt>
                <c:pt idx="7179">
                  <c:v>92.069000000000003</c:v>
                </c:pt>
                <c:pt idx="7180">
                  <c:v>92.131</c:v>
                </c:pt>
                <c:pt idx="7181">
                  <c:v>92.198999999999998</c:v>
                </c:pt>
                <c:pt idx="7182">
                  <c:v>92.272000000000006</c:v>
                </c:pt>
                <c:pt idx="7183">
                  <c:v>92.331000000000003</c:v>
                </c:pt>
                <c:pt idx="7184">
                  <c:v>92.382999999999996</c:v>
                </c:pt>
                <c:pt idx="7185">
                  <c:v>92.433999999999997</c:v>
                </c:pt>
                <c:pt idx="7186">
                  <c:v>92.498000000000005</c:v>
                </c:pt>
                <c:pt idx="7187">
                  <c:v>92.546000000000006</c:v>
                </c:pt>
                <c:pt idx="7188">
                  <c:v>92.573999999999998</c:v>
                </c:pt>
                <c:pt idx="7189">
                  <c:v>92.596000000000004</c:v>
                </c:pt>
                <c:pt idx="7190">
                  <c:v>92.614000000000004</c:v>
                </c:pt>
                <c:pt idx="7191">
                  <c:v>92.628</c:v>
                </c:pt>
                <c:pt idx="7192">
                  <c:v>92.629000000000005</c:v>
                </c:pt>
                <c:pt idx="7193">
                  <c:v>92.617000000000004</c:v>
                </c:pt>
                <c:pt idx="7194">
                  <c:v>92.594999999999999</c:v>
                </c:pt>
                <c:pt idx="7195">
                  <c:v>92.561000000000007</c:v>
                </c:pt>
                <c:pt idx="7196">
                  <c:v>92.522000000000006</c:v>
                </c:pt>
                <c:pt idx="7197">
                  <c:v>92.486999999999995</c:v>
                </c:pt>
                <c:pt idx="7198">
                  <c:v>92.453999999999994</c:v>
                </c:pt>
                <c:pt idx="7199">
                  <c:v>92.412000000000006</c:v>
                </c:pt>
                <c:pt idx="7200">
                  <c:v>92.355000000000004</c:v>
                </c:pt>
                <c:pt idx="7201">
                  <c:v>92.308000000000007</c:v>
                </c:pt>
                <c:pt idx="7202">
                  <c:v>92.272000000000006</c:v>
                </c:pt>
                <c:pt idx="7203">
                  <c:v>92.242999999999995</c:v>
                </c:pt>
                <c:pt idx="7204">
                  <c:v>92.221000000000004</c:v>
                </c:pt>
                <c:pt idx="7205">
                  <c:v>92.2</c:v>
                </c:pt>
                <c:pt idx="7206">
                  <c:v>92.177999999999997</c:v>
                </c:pt>
                <c:pt idx="7207">
                  <c:v>92.162000000000006</c:v>
                </c:pt>
                <c:pt idx="7208">
                  <c:v>92.153999999999996</c:v>
                </c:pt>
                <c:pt idx="7209">
                  <c:v>92.153999999999996</c:v>
                </c:pt>
                <c:pt idx="7210">
                  <c:v>92.165999999999997</c:v>
                </c:pt>
                <c:pt idx="7211">
                  <c:v>92.188999999999993</c:v>
                </c:pt>
                <c:pt idx="7212">
                  <c:v>92.204999999999998</c:v>
                </c:pt>
                <c:pt idx="7213">
                  <c:v>92.216999999999999</c:v>
                </c:pt>
                <c:pt idx="7214">
                  <c:v>92.236000000000004</c:v>
                </c:pt>
                <c:pt idx="7215">
                  <c:v>92.26</c:v>
                </c:pt>
                <c:pt idx="7216">
                  <c:v>92.281000000000006</c:v>
                </c:pt>
                <c:pt idx="7217">
                  <c:v>92.296999999999997</c:v>
                </c:pt>
                <c:pt idx="7218">
                  <c:v>92.313999999999993</c:v>
                </c:pt>
                <c:pt idx="7219">
                  <c:v>92.328999999999994</c:v>
                </c:pt>
                <c:pt idx="7220">
                  <c:v>92.334000000000003</c:v>
                </c:pt>
                <c:pt idx="7221">
                  <c:v>92.338999999999999</c:v>
                </c:pt>
                <c:pt idx="7222">
                  <c:v>92.353999999999999</c:v>
                </c:pt>
                <c:pt idx="7223">
                  <c:v>92.376999999999995</c:v>
                </c:pt>
                <c:pt idx="7224">
                  <c:v>92.403999999999996</c:v>
                </c:pt>
                <c:pt idx="7225">
                  <c:v>92.427999999999997</c:v>
                </c:pt>
                <c:pt idx="7226">
                  <c:v>92.456000000000003</c:v>
                </c:pt>
                <c:pt idx="7227">
                  <c:v>92.49</c:v>
                </c:pt>
                <c:pt idx="7228">
                  <c:v>92.525999999999996</c:v>
                </c:pt>
                <c:pt idx="7229">
                  <c:v>92.555999999999997</c:v>
                </c:pt>
                <c:pt idx="7230">
                  <c:v>92.576999999999998</c:v>
                </c:pt>
                <c:pt idx="7231">
                  <c:v>92.584999999999994</c:v>
                </c:pt>
                <c:pt idx="7232">
                  <c:v>92.587000000000003</c:v>
                </c:pt>
                <c:pt idx="7233">
                  <c:v>92.584000000000003</c:v>
                </c:pt>
                <c:pt idx="7234">
                  <c:v>92.576999999999998</c:v>
                </c:pt>
                <c:pt idx="7235">
                  <c:v>92.569000000000003</c:v>
                </c:pt>
                <c:pt idx="7236">
                  <c:v>92.557000000000002</c:v>
                </c:pt>
                <c:pt idx="7237">
                  <c:v>92.543000000000006</c:v>
                </c:pt>
                <c:pt idx="7238">
                  <c:v>92.525999999999996</c:v>
                </c:pt>
                <c:pt idx="7239">
                  <c:v>92.507000000000005</c:v>
                </c:pt>
                <c:pt idx="7240">
                  <c:v>92.49</c:v>
                </c:pt>
                <c:pt idx="7241">
                  <c:v>92.468000000000004</c:v>
                </c:pt>
                <c:pt idx="7242">
                  <c:v>92.447999999999993</c:v>
                </c:pt>
                <c:pt idx="7243">
                  <c:v>92.433999999999997</c:v>
                </c:pt>
                <c:pt idx="7244">
                  <c:v>92.424000000000007</c:v>
                </c:pt>
                <c:pt idx="7245">
                  <c:v>92.412000000000006</c:v>
                </c:pt>
                <c:pt idx="7246">
                  <c:v>92.397999999999996</c:v>
                </c:pt>
                <c:pt idx="7247">
                  <c:v>92.384</c:v>
                </c:pt>
                <c:pt idx="7248">
                  <c:v>92.375</c:v>
                </c:pt>
                <c:pt idx="7249">
                  <c:v>92.367999999999995</c:v>
                </c:pt>
                <c:pt idx="7250">
                  <c:v>92.361000000000004</c:v>
                </c:pt>
                <c:pt idx="7251">
                  <c:v>92.353999999999999</c:v>
                </c:pt>
                <c:pt idx="7252">
                  <c:v>92.35</c:v>
                </c:pt>
                <c:pt idx="7253">
                  <c:v>92.343999999999994</c:v>
                </c:pt>
                <c:pt idx="7254">
                  <c:v>92.331000000000003</c:v>
                </c:pt>
                <c:pt idx="7255">
                  <c:v>92.322999999999993</c:v>
                </c:pt>
                <c:pt idx="7256">
                  <c:v>92.316999999999993</c:v>
                </c:pt>
                <c:pt idx="7257">
                  <c:v>92.313999999999993</c:v>
                </c:pt>
                <c:pt idx="7258">
                  <c:v>92.308999999999997</c:v>
                </c:pt>
                <c:pt idx="7259">
                  <c:v>92.302999999999997</c:v>
                </c:pt>
                <c:pt idx="7260">
                  <c:v>92.296999999999997</c:v>
                </c:pt>
                <c:pt idx="7261">
                  <c:v>92.290999999999997</c:v>
                </c:pt>
                <c:pt idx="7262">
                  <c:v>92.286000000000001</c:v>
                </c:pt>
                <c:pt idx="7263">
                  <c:v>92.278999999999996</c:v>
                </c:pt>
                <c:pt idx="7264">
                  <c:v>92.272999999999996</c:v>
                </c:pt>
                <c:pt idx="7265">
                  <c:v>92.271000000000001</c:v>
                </c:pt>
                <c:pt idx="7266">
                  <c:v>92.272999999999996</c:v>
                </c:pt>
                <c:pt idx="7267">
                  <c:v>92.272999999999996</c:v>
                </c:pt>
                <c:pt idx="7268">
                  <c:v>92.271000000000001</c:v>
                </c:pt>
                <c:pt idx="7269">
                  <c:v>92.274000000000001</c:v>
                </c:pt>
                <c:pt idx="7270">
                  <c:v>92.275999999999996</c:v>
                </c:pt>
                <c:pt idx="7271">
                  <c:v>92.275000000000006</c:v>
                </c:pt>
                <c:pt idx="7272">
                  <c:v>92.275999999999996</c:v>
                </c:pt>
                <c:pt idx="7273">
                  <c:v>92.275999999999996</c:v>
                </c:pt>
                <c:pt idx="7274">
                  <c:v>92.275999999999996</c:v>
                </c:pt>
                <c:pt idx="7275">
                  <c:v>92.277000000000001</c:v>
                </c:pt>
                <c:pt idx="7276">
                  <c:v>92.278999999999996</c:v>
                </c:pt>
                <c:pt idx="7277">
                  <c:v>92.281000000000006</c:v>
                </c:pt>
                <c:pt idx="7278">
                  <c:v>92.286000000000001</c:v>
                </c:pt>
                <c:pt idx="7279">
                  <c:v>92.287000000000006</c:v>
                </c:pt>
                <c:pt idx="7280">
                  <c:v>92.286000000000001</c:v>
                </c:pt>
                <c:pt idx="7281">
                  <c:v>92.286000000000001</c:v>
                </c:pt>
                <c:pt idx="7282">
                  <c:v>92.281000000000006</c:v>
                </c:pt>
                <c:pt idx="7283">
                  <c:v>92.275000000000006</c:v>
                </c:pt>
                <c:pt idx="7284">
                  <c:v>92.266000000000005</c:v>
                </c:pt>
                <c:pt idx="7285">
                  <c:v>92.259</c:v>
                </c:pt>
                <c:pt idx="7286">
                  <c:v>92.259</c:v>
                </c:pt>
                <c:pt idx="7287">
                  <c:v>92.257000000000005</c:v>
                </c:pt>
                <c:pt idx="7288">
                  <c:v>92.256</c:v>
                </c:pt>
                <c:pt idx="7289">
                  <c:v>92.256</c:v>
                </c:pt>
                <c:pt idx="7290">
                  <c:v>92.259</c:v>
                </c:pt>
                <c:pt idx="7291">
                  <c:v>92.271000000000001</c:v>
                </c:pt>
                <c:pt idx="7292">
                  <c:v>92.281999999999996</c:v>
                </c:pt>
                <c:pt idx="7293">
                  <c:v>92.301000000000002</c:v>
                </c:pt>
                <c:pt idx="7294">
                  <c:v>92.322999999999993</c:v>
                </c:pt>
                <c:pt idx="7295">
                  <c:v>92.344999999999999</c:v>
                </c:pt>
                <c:pt idx="7296">
                  <c:v>92.363</c:v>
                </c:pt>
                <c:pt idx="7297">
                  <c:v>92.375</c:v>
                </c:pt>
                <c:pt idx="7298">
                  <c:v>92.382999999999996</c:v>
                </c:pt>
                <c:pt idx="7299">
                  <c:v>92.396000000000001</c:v>
                </c:pt>
                <c:pt idx="7300">
                  <c:v>92.406000000000006</c:v>
                </c:pt>
                <c:pt idx="7301">
                  <c:v>92.418000000000006</c:v>
                </c:pt>
                <c:pt idx="7302">
                  <c:v>92.433999999999997</c:v>
                </c:pt>
                <c:pt idx="7303">
                  <c:v>92.454999999999998</c:v>
                </c:pt>
                <c:pt idx="7304">
                  <c:v>92.478999999999999</c:v>
                </c:pt>
                <c:pt idx="7305">
                  <c:v>92.501999999999995</c:v>
                </c:pt>
                <c:pt idx="7306">
                  <c:v>92.52</c:v>
                </c:pt>
                <c:pt idx="7307">
                  <c:v>92.536000000000001</c:v>
                </c:pt>
                <c:pt idx="7308">
                  <c:v>92.555999999999997</c:v>
                </c:pt>
                <c:pt idx="7309">
                  <c:v>92.575999999999993</c:v>
                </c:pt>
                <c:pt idx="7310">
                  <c:v>92.591999999999999</c:v>
                </c:pt>
                <c:pt idx="7311">
                  <c:v>92.602999999999994</c:v>
                </c:pt>
                <c:pt idx="7312">
                  <c:v>92.611999999999995</c:v>
                </c:pt>
                <c:pt idx="7313">
                  <c:v>92.620999999999995</c:v>
                </c:pt>
                <c:pt idx="7314">
                  <c:v>92.635000000000005</c:v>
                </c:pt>
                <c:pt idx="7315">
                  <c:v>92.65</c:v>
                </c:pt>
                <c:pt idx="7316">
                  <c:v>92.664000000000001</c:v>
                </c:pt>
                <c:pt idx="7317">
                  <c:v>92.680999999999997</c:v>
                </c:pt>
                <c:pt idx="7318">
                  <c:v>92.698999999999998</c:v>
                </c:pt>
                <c:pt idx="7319">
                  <c:v>92.72</c:v>
                </c:pt>
                <c:pt idx="7320">
                  <c:v>92.745000000000005</c:v>
                </c:pt>
                <c:pt idx="7321">
                  <c:v>92.766999999999996</c:v>
                </c:pt>
                <c:pt idx="7322">
                  <c:v>92.787000000000006</c:v>
                </c:pt>
                <c:pt idx="7323">
                  <c:v>92.808999999999997</c:v>
                </c:pt>
                <c:pt idx="7324">
                  <c:v>92.85</c:v>
                </c:pt>
                <c:pt idx="7325">
                  <c:v>92.896000000000001</c:v>
                </c:pt>
                <c:pt idx="7326">
                  <c:v>92.95</c:v>
                </c:pt>
                <c:pt idx="7327">
                  <c:v>93.016999999999996</c:v>
                </c:pt>
                <c:pt idx="7328">
                  <c:v>93.097999999999999</c:v>
                </c:pt>
                <c:pt idx="7329">
                  <c:v>93.185000000000002</c:v>
                </c:pt>
                <c:pt idx="7330">
                  <c:v>93.272999999999996</c:v>
                </c:pt>
                <c:pt idx="7331">
                  <c:v>93.358999999999995</c:v>
                </c:pt>
                <c:pt idx="7332">
                  <c:v>93.448999999999998</c:v>
                </c:pt>
                <c:pt idx="7333">
                  <c:v>93.537999999999997</c:v>
                </c:pt>
                <c:pt idx="7334">
                  <c:v>93.622</c:v>
                </c:pt>
                <c:pt idx="7335">
                  <c:v>93.701999999999998</c:v>
                </c:pt>
                <c:pt idx="7336">
                  <c:v>93.789000000000001</c:v>
                </c:pt>
                <c:pt idx="7337">
                  <c:v>93.888999999999996</c:v>
                </c:pt>
                <c:pt idx="7338">
                  <c:v>93.986999999999995</c:v>
                </c:pt>
                <c:pt idx="7339">
                  <c:v>94.085999999999999</c:v>
                </c:pt>
                <c:pt idx="7340">
                  <c:v>94.194999999999993</c:v>
                </c:pt>
                <c:pt idx="7341">
                  <c:v>94.299000000000007</c:v>
                </c:pt>
                <c:pt idx="7342">
                  <c:v>94.397999999999996</c:v>
                </c:pt>
                <c:pt idx="7343">
                  <c:v>94.495000000000005</c:v>
                </c:pt>
                <c:pt idx="7344">
                  <c:v>94.6</c:v>
                </c:pt>
                <c:pt idx="7345">
                  <c:v>94.700999999999993</c:v>
                </c:pt>
                <c:pt idx="7346">
                  <c:v>94.801000000000002</c:v>
                </c:pt>
                <c:pt idx="7347">
                  <c:v>94.899000000000001</c:v>
                </c:pt>
                <c:pt idx="7348">
                  <c:v>95.003</c:v>
                </c:pt>
                <c:pt idx="7349">
                  <c:v>95.113</c:v>
                </c:pt>
                <c:pt idx="7350">
                  <c:v>95.221999999999994</c:v>
                </c:pt>
                <c:pt idx="7351">
                  <c:v>95.322000000000003</c:v>
                </c:pt>
                <c:pt idx="7352">
                  <c:v>95.418999999999997</c:v>
                </c:pt>
                <c:pt idx="7353">
                  <c:v>95.522000000000006</c:v>
                </c:pt>
                <c:pt idx="7354">
                  <c:v>95.62</c:v>
                </c:pt>
                <c:pt idx="7355">
                  <c:v>95.72</c:v>
                </c:pt>
                <c:pt idx="7356">
                  <c:v>95.823999999999998</c:v>
                </c:pt>
                <c:pt idx="7357">
                  <c:v>95.92</c:v>
                </c:pt>
                <c:pt idx="7358">
                  <c:v>96.009</c:v>
                </c:pt>
                <c:pt idx="7359">
                  <c:v>96.102000000000004</c:v>
                </c:pt>
                <c:pt idx="7360">
                  <c:v>96.185000000000002</c:v>
                </c:pt>
                <c:pt idx="7361">
                  <c:v>96.266000000000005</c:v>
                </c:pt>
                <c:pt idx="7362">
                  <c:v>96.346999999999994</c:v>
                </c:pt>
                <c:pt idx="7363">
                  <c:v>96.424999999999997</c:v>
                </c:pt>
                <c:pt idx="7364">
                  <c:v>96.506</c:v>
                </c:pt>
                <c:pt idx="7365">
                  <c:v>96.572000000000003</c:v>
                </c:pt>
                <c:pt idx="7366">
                  <c:v>96.644000000000005</c:v>
                </c:pt>
                <c:pt idx="7367">
                  <c:v>96.721000000000004</c:v>
                </c:pt>
                <c:pt idx="7368">
                  <c:v>96.793999999999997</c:v>
                </c:pt>
                <c:pt idx="7369">
                  <c:v>96.864999999999995</c:v>
                </c:pt>
                <c:pt idx="7370">
                  <c:v>96.933999999999997</c:v>
                </c:pt>
                <c:pt idx="7371">
                  <c:v>96.998999999999995</c:v>
                </c:pt>
                <c:pt idx="7372">
                  <c:v>97.06</c:v>
                </c:pt>
                <c:pt idx="7373">
                  <c:v>97.114999999999995</c:v>
                </c:pt>
                <c:pt idx="7374">
                  <c:v>97.165999999999997</c:v>
                </c:pt>
                <c:pt idx="7375">
                  <c:v>97.228999999999999</c:v>
                </c:pt>
                <c:pt idx="7376">
                  <c:v>97.289000000000001</c:v>
                </c:pt>
                <c:pt idx="7377">
                  <c:v>97.340999999999994</c:v>
                </c:pt>
                <c:pt idx="7378">
                  <c:v>97.385999999999996</c:v>
                </c:pt>
                <c:pt idx="7379">
                  <c:v>97.436000000000007</c:v>
                </c:pt>
                <c:pt idx="7380">
                  <c:v>97.488</c:v>
                </c:pt>
                <c:pt idx="7381">
                  <c:v>97.536000000000001</c:v>
                </c:pt>
                <c:pt idx="7382">
                  <c:v>97.582999999999998</c:v>
                </c:pt>
                <c:pt idx="7383">
                  <c:v>97.623999999999995</c:v>
                </c:pt>
                <c:pt idx="7384">
                  <c:v>97.674000000000007</c:v>
                </c:pt>
                <c:pt idx="7385">
                  <c:v>97.718999999999994</c:v>
                </c:pt>
                <c:pt idx="7386">
                  <c:v>97.763000000000005</c:v>
                </c:pt>
                <c:pt idx="7387">
                  <c:v>97.804000000000002</c:v>
                </c:pt>
                <c:pt idx="7388">
                  <c:v>97.846000000000004</c:v>
                </c:pt>
                <c:pt idx="7389">
                  <c:v>97.888000000000005</c:v>
                </c:pt>
                <c:pt idx="7390">
                  <c:v>97.933999999999997</c:v>
                </c:pt>
                <c:pt idx="7391">
                  <c:v>97.980999999999995</c:v>
                </c:pt>
                <c:pt idx="7392">
                  <c:v>98.028999999999996</c:v>
                </c:pt>
                <c:pt idx="7393">
                  <c:v>98.087999999999994</c:v>
                </c:pt>
                <c:pt idx="7394">
                  <c:v>98.147000000000006</c:v>
                </c:pt>
                <c:pt idx="7395">
                  <c:v>98.206999999999994</c:v>
                </c:pt>
                <c:pt idx="7396">
                  <c:v>98.274000000000001</c:v>
                </c:pt>
                <c:pt idx="7397">
                  <c:v>98.344999999999999</c:v>
                </c:pt>
                <c:pt idx="7398">
                  <c:v>98.41</c:v>
                </c:pt>
                <c:pt idx="7399">
                  <c:v>98.483000000000004</c:v>
                </c:pt>
                <c:pt idx="7400">
                  <c:v>98.558000000000007</c:v>
                </c:pt>
                <c:pt idx="7401">
                  <c:v>98.622</c:v>
                </c:pt>
                <c:pt idx="7402">
                  <c:v>98.68</c:v>
                </c:pt>
                <c:pt idx="7403">
                  <c:v>98.736000000000004</c:v>
                </c:pt>
                <c:pt idx="7404">
                  <c:v>98.795000000000002</c:v>
                </c:pt>
                <c:pt idx="7405">
                  <c:v>98.850999999999999</c:v>
                </c:pt>
                <c:pt idx="7406">
                  <c:v>98.9</c:v>
                </c:pt>
                <c:pt idx="7407">
                  <c:v>98.942999999999998</c:v>
                </c:pt>
                <c:pt idx="7408">
                  <c:v>98.971000000000004</c:v>
                </c:pt>
                <c:pt idx="7409">
                  <c:v>98.991</c:v>
                </c:pt>
                <c:pt idx="7410">
                  <c:v>99.007999999999996</c:v>
                </c:pt>
                <c:pt idx="7411">
                  <c:v>99.021000000000001</c:v>
                </c:pt>
                <c:pt idx="7412">
                  <c:v>99.040999999999997</c:v>
                </c:pt>
                <c:pt idx="7413">
                  <c:v>99.063000000000002</c:v>
                </c:pt>
                <c:pt idx="7414">
                  <c:v>99.084999999999994</c:v>
                </c:pt>
                <c:pt idx="7415">
                  <c:v>99.103999999999999</c:v>
                </c:pt>
                <c:pt idx="7416">
                  <c:v>99.12</c:v>
                </c:pt>
                <c:pt idx="7417">
                  <c:v>99.134</c:v>
                </c:pt>
                <c:pt idx="7418">
                  <c:v>99.158000000000001</c:v>
                </c:pt>
                <c:pt idx="7419">
                  <c:v>99.177000000000007</c:v>
                </c:pt>
                <c:pt idx="7420">
                  <c:v>99.198999999999998</c:v>
                </c:pt>
                <c:pt idx="7421">
                  <c:v>99.218000000000004</c:v>
                </c:pt>
                <c:pt idx="7422">
                  <c:v>99.244</c:v>
                </c:pt>
                <c:pt idx="7423">
                  <c:v>99.271000000000001</c:v>
                </c:pt>
                <c:pt idx="7424">
                  <c:v>99.298000000000002</c:v>
                </c:pt>
                <c:pt idx="7425">
                  <c:v>99.323999999999998</c:v>
                </c:pt>
                <c:pt idx="7426">
                  <c:v>99.352999999999994</c:v>
                </c:pt>
                <c:pt idx="7427">
                  <c:v>99.378</c:v>
                </c:pt>
                <c:pt idx="7428">
                  <c:v>99.406000000000006</c:v>
                </c:pt>
                <c:pt idx="7429">
                  <c:v>99.429000000000002</c:v>
                </c:pt>
                <c:pt idx="7430">
                  <c:v>99.445999999999998</c:v>
                </c:pt>
                <c:pt idx="7431">
                  <c:v>99.468000000000004</c:v>
                </c:pt>
                <c:pt idx="7432">
                  <c:v>99.486000000000004</c:v>
                </c:pt>
                <c:pt idx="7433">
                  <c:v>99.507999999999996</c:v>
                </c:pt>
                <c:pt idx="7434">
                  <c:v>99.534999999999997</c:v>
                </c:pt>
                <c:pt idx="7435">
                  <c:v>99.557000000000002</c:v>
                </c:pt>
                <c:pt idx="7436">
                  <c:v>99.587000000000003</c:v>
                </c:pt>
                <c:pt idx="7437">
                  <c:v>99.611000000000004</c:v>
                </c:pt>
                <c:pt idx="7438">
                  <c:v>99.635000000000005</c:v>
                </c:pt>
                <c:pt idx="7439">
                  <c:v>99.662000000000006</c:v>
                </c:pt>
                <c:pt idx="7440">
                  <c:v>99.688999999999993</c:v>
                </c:pt>
                <c:pt idx="7441">
                  <c:v>99.718999999999994</c:v>
                </c:pt>
                <c:pt idx="7442">
                  <c:v>99.751999999999995</c:v>
                </c:pt>
                <c:pt idx="7443">
                  <c:v>99.790999999999997</c:v>
                </c:pt>
                <c:pt idx="7444">
                  <c:v>99.831999999999994</c:v>
                </c:pt>
                <c:pt idx="7445">
                  <c:v>99.866</c:v>
                </c:pt>
                <c:pt idx="7446">
                  <c:v>99.899000000000001</c:v>
                </c:pt>
                <c:pt idx="7447">
                  <c:v>99.921999999999997</c:v>
                </c:pt>
                <c:pt idx="7448">
                  <c:v>99.936999999999998</c:v>
                </c:pt>
                <c:pt idx="7449">
                  <c:v>99.956000000000003</c:v>
                </c:pt>
                <c:pt idx="7450">
                  <c:v>99.968999999999994</c:v>
                </c:pt>
                <c:pt idx="7451">
                  <c:v>99.98</c:v>
                </c:pt>
                <c:pt idx="7452">
                  <c:v>99.984999999999999</c:v>
                </c:pt>
                <c:pt idx="7453">
                  <c:v>99.983000000000004</c:v>
                </c:pt>
                <c:pt idx="7454">
                  <c:v>99.981999999999999</c:v>
                </c:pt>
                <c:pt idx="7455">
                  <c:v>99.97</c:v>
                </c:pt>
                <c:pt idx="7456">
                  <c:v>99.957999999999998</c:v>
                </c:pt>
                <c:pt idx="7457">
                  <c:v>99.945999999999998</c:v>
                </c:pt>
                <c:pt idx="7458">
                  <c:v>99.933999999999997</c:v>
                </c:pt>
                <c:pt idx="7459">
                  <c:v>99.914000000000001</c:v>
                </c:pt>
                <c:pt idx="7460">
                  <c:v>99.897999999999996</c:v>
                </c:pt>
                <c:pt idx="7461">
                  <c:v>99.882000000000005</c:v>
                </c:pt>
                <c:pt idx="7462">
                  <c:v>99.872</c:v>
                </c:pt>
                <c:pt idx="7463">
                  <c:v>99.861000000000004</c:v>
                </c:pt>
                <c:pt idx="7464">
                  <c:v>99.846000000000004</c:v>
                </c:pt>
                <c:pt idx="7465">
                  <c:v>99.832999999999998</c:v>
                </c:pt>
                <c:pt idx="7466">
                  <c:v>99.828000000000003</c:v>
                </c:pt>
                <c:pt idx="7467">
                  <c:v>99.823999999999998</c:v>
                </c:pt>
                <c:pt idx="7468">
                  <c:v>99.820999999999998</c:v>
                </c:pt>
                <c:pt idx="7469">
                  <c:v>99.82</c:v>
                </c:pt>
                <c:pt idx="7470">
                  <c:v>99.825000000000003</c:v>
                </c:pt>
                <c:pt idx="7471">
                  <c:v>99.834000000000003</c:v>
                </c:pt>
                <c:pt idx="7472">
                  <c:v>99.844999999999999</c:v>
                </c:pt>
                <c:pt idx="7473">
                  <c:v>99.852999999999994</c:v>
                </c:pt>
                <c:pt idx="7474">
                  <c:v>99.855999999999995</c:v>
                </c:pt>
                <c:pt idx="7475">
                  <c:v>99.863</c:v>
                </c:pt>
                <c:pt idx="7476">
                  <c:v>99.875</c:v>
                </c:pt>
                <c:pt idx="7477">
                  <c:v>99.888999999999996</c:v>
                </c:pt>
                <c:pt idx="7478">
                  <c:v>99.902000000000001</c:v>
                </c:pt>
                <c:pt idx="7479">
                  <c:v>99.914000000000001</c:v>
                </c:pt>
                <c:pt idx="7480">
                  <c:v>99.921000000000006</c:v>
                </c:pt>
                <c:pt idx="7481">
                  <c:v>99.927999999999997</c:v>
                </c:pt>
                <c:pt idx="7482">
                  <c:v>99.930999999999997</c:v>
                </c:pt>
                <c:pt idx="7483">
                  <c:v>99.936999999999998</c:v>
                </c:pt>
                <c:pt idx="7484">
                  <c:v>99.941000000000003</c:v>
                </c:pt>
                <c:pt idx="7485">
                  <c:v>99.94</c:v>
                </c:pt>
                <c:pt idx="7486">
                  <c:v>99.941000000000003</c:v>
                </c:pt>
                <c:pt idx="7487">
                  <c:v>99.944000000000003</c:v>
                </c:pt>
                <c:pt idx="7488">
                  <c:v>99.944000000000003</c:v>
                </c:pt>
                <c:pt idx="7489">
                  <c:v>99.942999999999998</c:v>
                </c:pt>
                <c:pt idx="7490">
                  <c:v>99.942999999999998</c:v>
                </c:pt>
                <c:pt idx="7491">
                  <c:v>99.948999999999998</c:v>
                </c:pt>
                <c:pt idx="7492">
                  <c:v>99.947000000000003</c:v>
                </c:pt>
                <c:pt idx="7493">
                  <c:v>99.941000000000003</c:v>
                </c:pt>
                <c:pt idx="7494">
                  <c:v>99.933000000000007</c:v>
                </c:pt>
                <c:pt idx="7495">
                  <c:v>99.923000000000002</c:v>
                </c:pt>
                <c:pt idx="7496">
                  <c:v>99.912000000000006</c:v>
                </c:pt>
                <c:pt idx="7497">
                  <c:v>99.903000000000006</c:v>
                </c:pt>
                <c:pt idx="7498">
                  <c:v>99.894999999999996</c:v>
                </c:pt>
                <c:pt idx="7499">
                  <c:v>99.882000000000005</c:v>
                </c:pt>
                <c:pt idx="7500">
                  <c:v>99.873999999999995</c:v>
                </c:pt>
                <c:pt idx="7501">
                  <c:v>99.864000000000004</c:v>
                </c:pt>
                <c:pt idx="7502">
                  <c:v>99.85</c:v>
                </c:pt>
                <c:pt idx="7503">
                  <c:v>99.838999999999999</c:v>
                </c:pt>
                <c:pt idx="7504">
                  <c:v>99.83</c:v>
                </c:pt>
                <c:pt idx="7505">
                  <c:v>99.819000000000003</c:v>
                </c:pt>
                <c:pt idx="7506">
                  <c:v>99.811999999999998</c:v>
                </c:pt>
                <c:pt idx="7507">
                  <c:v>99.805999999999997</c:v>
                </c:pt>
                <c:pt idx="7508">
                  <c:v>99.799000000000007</c:v>
                </c:pt>
                <c:pt idx="7509">
                  <c:v>99.793999999999997</c:v>
                </c:pt>
                <c:pt idx="7510">
                  <c:v>99.796000000000006</c:v>
                </c:pt>
                <c:pt idx="7511">
                  <c:v>99.8</c:v>
                </c:pt>
                <c:pt idx="7512">
                  <c:v>99.798000000000002</c:v>
                </c:pt>
                <c:pt idx="7513">
                  <c:v>99.799000000000007</c:v>
                </c:pt>
                <c:pt idx="7514">
                  <c:v>99.802999999999997</c:v>
                </c:pt>
                <c:pt idx="7515">
                  <c:v>99.813000000000002</c:v>
                </c:pt>
                <c:pt idx="7516">
                  <c:v>99.816999999999993</c:v>
                </c:pt>
                <c:pt idx="7517">
                  <c:v>99.828000000000003</c:v>
                </c:pt>
                <c:pt idx="7518">
                  <c:v>99.840999999999994</c:v>
                </c:pt>
                <c:pt idx="7519">
                  <c:v>99.855000000000004</c:v>
                </c:pt>
                <c:pt idx="7520">
                  <c:v>99.867000000000004</c:v>
                </c:pt>
                <c:pt idx="7521">
                  <c:v>99.881</c:v>
                </c:pt>
                <c:pt idx="7522">
                  <c:v>99.893000000000001</c:v>
                </c:pt>
                <c:pt idx="7523">
                  <c:v>99.906000000000006</c:v>
                </c:pt>
                <c:pt idx="7524">
                  <c:v>99.923000000000002</c:v>
                </c:pt>
                <c:pt idx="7525">
                  <c:v>99.941000000000003</c:v>
                </c:pt>
                <c:pt idx="7526">
                  <c:v>99.954999999999998</c:v>
                </c:pt>
                <c:pt idx="7527">
                  <c:v>99.966999999999999</c:v>
                </c:pt>
                <c:pt idx="7528">
                  <c:v>99.977999999999994</c:v>
                </c:pt>
                <c:pt idx="7529">
                  <c:v>99.988</c:v>
                </c:pt>
                <c:pt idx="7530">
                  <c:v>99.997</c:v>
                </c:pt>
                <c:pt idx="7531">
                  <c:v>100</c:v>
                </c:pt>
                <c:pt idx="7532">
                  <c:v>100.01</c:v>
                </c:pt>
                <c:pt idx="7533">
                  <c:v>100.02</c:v>
                </c:pt>
                <c:pt idx="7534">
                  <c:v>100.02</c:v>
                </c:pt>
                <c:pt idx="7535">
                  <c:v>100.03</c:v>
                </c:pt>
                <c:pt idx="7536">
                  <c:v>100.03</c:v>
                </c:pt>
                <c:pt idx="7537">
                  <c:v>100.03</c:v>
                </c:pt>
                <c:pt idx="7538">
                  <c:v>100.03</c:v>
                </c:pt>
                <c:pt idx="7539">
                  <c:v>100.02</c:v>
                </c:pt>
                <c:pt idx="7540">
                  <c:v>100.01</c:v>
                </c:pt>
                <c:pt idx="7541">
                  <c:v>100</c:v>
                </c:pt>
                <c:pt idx="7542">
                  <c:v>99.991</c:v>
                </c:pt>
                <c:pt idx="7543">
                  <c:v>99.980999999999995</c:v>
                </c:pt>
                <c:pt idx="7544">
                  <c:v>99.972999999999999</c:v>
                </c:pt>
                <c:pt idx="7545">
                  <c:v>99.965999999999994</c:v>
                </c:pt>
                <c:pt idx="7546">
                  <c:v>99.960999999999999</c:v>
                </c:pt>
                <c:pt idx="7547">
                  <c:v>99.956999999999994</c:v>
                </c:pt>
                <c:pt idx="7548">
                  <c:v>99.956000000000003</c:v>
                </c:pt>
                <c:pt idx="7549">
                  <c:v>99.954999999999998</c:v>
                </c:pt>
                <c:pt idx="7550">
                  <c:v>99.956000000000003</c:v>
                </c:pt>
                <c:pt idx="7551">
                  <c:v>99.957999999999998</c:v>
                </c:pt>
                <c:pt idx="7552">
                  <c:v>99.962999999999994</c:v>
                </c:pt>
                <c:pt idx="7553">
                  <c:v>99.971000000000004</c:v>
                </c:pt>
                <c:pt idx="7554">
                  <c:v>99.978999999999999</c:v>
                </c:pt>
                <c:pt idx="7555">
                  <c:v>99.991</c:v>
                </c:pt>
                <c:pt idx="7556">
                  <c:v>100</c:v>
                </c:pt>
                <c:pt idx="7557">
                  <c:v>100.02</c:v>
                </c:pt>
                <c:pt idx="7558">
                  <c:v>100.03</c:v>
                </c:pt>
                <c:pt idx="7559">
                  <c:v>100.05</c:v>
                </c:pt>
                <c:pt idx="7560">
                  <c:v>100.06</c:v>
                </c:pt>
                <c:pt idx="7561">
                  <c:v>100.08</c:v>
                </c:pt>
                <c:pt idx="7562">
                  <c:v>100.1</c:v>
                </c:pt>
                <c:pt idx="7563">
                  <c:v>100.12</c:v>
                </c:pt>
                <c:pt idx="7564">
                  <c:v>100.13</c:v>
                </c:pt>
                <c:pt idx="7565">
                  <c:v>100.15</c:v>
                </c:pt>
                <c:pt idx="7566">
                  <c:v>100.17</c:v>
                </c:pt>
                <c:pt idx="7567">
                  <c:v>100.2</c:v>
                </c:pt>
                <c:pt idx="7568">
                  <c:v>100.21</c:v>
                </c:pt>
                <c:pt idx="7569">
                  <c:v>100.23</c:v>
                </c:pt>
                <c:pt idx="7570">
                  <c:v>100.25</c:v>
                </c:pt>
                <c:pt idx="7571">
                  <c:v>100.27</c:v>
                </c:pt>
                <c:pt idx="7572">
                  <c:v>100.3</c:v>
                </c:pt>
                <c:pt idx="7573">
                  <c:v>100.32</c:v>
                </c:pt>
                <c:pt idx="7574">
                  <c:v>100.33</c:v>
                </c:pt>
                <c:pt idx="7575">
                  <c:v>100.35</c:v>
                </c:pt>
                <c:pt idx="7576">
                  <c:v>100.36</c:v>
                </c:pt>
                <c:pt idx="7577">
                  <c:v>100.36</c:v>
                </c:pt>
                <c:pt idx="7578">
                  <c:v>100.37</c:v>
                </c:pt>
                <c:pt idx="7579">
                  <c:v>100.38</c:v>
                </c:pt>
                <c:pt idx="7580">
                  <c:v>100.41</c:v>
                </c:pt>
                <c:pt idx="7581">
                  <c:v>100.43</c:v>
                </c:pt>
                <c:pt idx="7582">
                  <c:v>100.45</c:v>
                </c:pt>
                <c:pt idx="7583">
                  <c:v>100.47</c:v>
                </c:pt>
                <c:pt idx="7584">
                  <c:v>100.51</c:v>
                </c:pt>
                <c:pt idx="7585">
                  <c:v>100.56</c:v>
                </c:pt>
                <c:pt idx="7586">
                  <c:v>100.63</c:v>
                </c:pt>
                <c:pt idx="7587">
                  <c:v>100.7</c:v>
                </c:pt>
                <c:pt idx="7588">
                  <c:v>100.79</c:v>
                </c:pt>
                <c:pt idx="7589">
                  <c:v>100.9</c:v>
                </c:pt>
                <c:pt idx="7590">
                  <c:v>101.01</c:v>
                </c:pt>
                <c:pt idx="7591">
                  <c:v>101.12</c:v>
                </c:pt>
                <c:pt idx="7592">
                  <c:v>101.24</c:v>
                </c:pt>
                <c:pt idx="7593">
                  <c:v>101.37</c:v>
                </c:pt>
                <c:pt idx="7594">
                  <c:v>101.52</c:v>
                </c:pt>
                <c:pt idx="7595">
                  <c:v>101.68</c:v>
                </c:pt>
                <c:pt idx="7596">
                  <c:v>101.85</c:v>
                </c:pt>
                <c:pt idx="7597">
                  <c:v>102.04</c:v>
                </c:pt>
                <c:pt idx="7598">
                  <c:v>102.24</c:v>
                </c:pt>
                <c:pt idx="7599">
                  <c:v>102.46</c:v>
                </c:pt>
                <c:pt idx="7600">
                  <c:v>102.67</c:v>
                </c:pt>
                <c:pt idx="7601">
                  <c:v>102.88</c:v>
                </c:pt>
                <c:pt idx="7602">
                  <c:v>103.11</c:v>
                </c:pt>
                <c:pt idx="7603">
                  <c:v>103.33</c:v>
                </c:pt>
                <c:pt idx="7604">
                  <c:v>103.55</c:v>
                </c:pt>
                <c:pt idx="7605">
                  <c:v>103.75</c:v>
                </c:pt>
                <c:pt idx="7606">
                  <c:v>103.93</c:v>
                </c:pt>
                <c:pt idx="7607">
                  <c:v>104.09</c:v>
                </c:pt>
                <c:pt idx="7608">
                  <c:v>104.22</c:v>
                </c:pt>
                <c:pt idx="7609">
                  <c:v>104.33</c:v>
                </c:pt>
                <c:pt idx="7610">
                  <c:v>104.41</c:v>
                </c:pt>
                <c:pt idx="7611">
                  <c:v>104.49</c:v>
                </c:pt>
                <c:pt idx="7612">
                  <c:v>104.54</c:v>
                </c:pt>
                <c:pt idx="7613">
                  <c:v>104.6</c:v>
                </c:pt>
                <c:pt idx="7614">
                  <c:v>104.65</c:v>
                </c:pt>
                <c:pt idx="7615">
                  <c:v>104.68</c:v>
                </c:pt>
                <c:pt idx="7616">
                  <c:v>104.71</c:v>
                </c:pt>
                <c:pt idx="7617">
                  <c:v>104.73</c:v>
                </c:pt>
                <c:pt idx="7618">
                  <c:v>104.75</c:v>
                </c:pt>
                <c:pt idx="7619">
                  <c:v>104.77</c:v>
                </c:pt>
                <c:pt idx="7620">
                  <c:v>104.78</c:v>
                </c:pt>
                <c:pt idx="7621">
                  <c:v>104.79</c:v>
                </c:pt>
                <c:pt idx="7622">
                  <c:v>104.82</c:v>
                </c:pt>
                <c:pt idx="7623">
                  <c:v>104.87</c:v>
                </c:pt>
                <c:pt idx="7624">
                  <c:v>104.93</c:v>
                </c:pt>
                <c:pt idx="7625">
                  <c:v>105</c:v>
                </c:pt>
                <c:pt idx="7626">
                  <c:v>105.09</c:v>
                </c:pt>
                <c:pt idx="7627">
                  <c:v>105.19</c:v>
                </c:pt>
                <c:pt idx="7628">
                  <c:v>105.29</c:v>
                </c:pt>
                <c:pt idx="7629">
                  <c:v>105.39</c:v>
                </c:pt>
                <c:pt idx="7630">
                  <c:v>105.48</c:v>
                </c:pt>
                <c:pt idx="7631">
                  <c:v>105.57</c:v>
                </c:pt>
                <c:pt idx="7632">
                  <c:v>105.65</c:v>
                </c:pt>
                <c:pt idx="7633">
                  <c:v>105.73</c:v>
                </c:pt>
                <c:pt idx="7634">
                  <c:v>105.81</c:v>
                </c:pt>
                <c:pt idx="7635">
                  <c:v>105.88</c:v>
                </c:pt>
                <c:pt idx="7636">
                  <c:v>105.95</c:v>
                </c:pt>
                <c:pt idx="7637">
                  <c:v>106.01</c:v>
                </c:pt>
                <c:pt idx="7638">
                  <c:v>106.05</c:v>
                </c:pt>
                <c:pt idx="7639">
                  <c:v>106.09</c:v>
                </c:pt>
                <c:pt idx="7640">
                  <c:v>106.13</c:v>
                </c:pt>
                <c:pt idx="7641">
                  <c:v>106.15</c:v>
                </c:pt>
                <c:pt idx="7642">
                  <c:v>106.17</c:v>
                </c:pt>
                <c:pt idx="7643">
                  <c:v>106.18</c:v>
                </c:pt>
                <c:pt idx="7644">
                  <c:v>106.2</c:v>
                </c:pt>
                <c:pt idx="7645">
                  <c:v>106.2</c:v>
                </c:pt>
                <c:pt idx="7646">
                  <c:v>106.21</c:v>
                </c:pt>
                <c:pt idx="7647">
                  <c:v>106.21</c:v>
                </c:pt>
                <c:pt idx="7648">
                  <c:v>106.22</c:v>
                </c:pt>
                <c:pt idx="7649">
                  <c:v>106.23</c:v>
                </c:pt>
                <c:pt idx="7650">
                  <c:v>106.23</c:v>
                </c:pt>
                <c:pt idx="7651">
                  <c:v>106.24</c:v>
                </c:pt>
                <c:pt idx="7652">
                  <c:v>106.24</c:v>
                </c:pt>
                <c:pt idx="7653">
                  <c:v>106.26</c:v>
                </c:pt>
                <c:pt idx="7654">
                  <c:v>106.27</c:v>
                </c:pt>
                <c:pt idx="7655">
                  <c:v>106.28</c:v>
                </c:pt>
                <c:pt idx="7656">
                  <c:v>106.28</c:v>
                </c:pt>
                <c:pt idx="7657">
                  <c:v>106.27</c:v>
                </c:pt>
                <c:pt idx="7658">
                  <c:v>106.25</c:v>
                </c:pt>
                <c:pt idx="7659">
                  <c:v>106.23</c:v>
                </c:pt>
                <c:pt idx="7660">
                  <c:v>106.21</c:v>
                </c:pt>
                <c:pt idx="7661">
                  <c:v>106.18</c:v>
                </c:pt>
                <c:pt idx="7662">
                  <c:v>106.15</c:v>
                </c:pt>
                <c:pt idx="7663">
                  <c:v>106.11</c:v>
                </c:pt>
                <c:pt idx="7664">
                  <c:v>106.06</c:v>
                </c:pt>
                <c:pt idx="7665">
                  <c:v>106.02</c:v>
                </c:pt>
                <c:pt idx="7666">
                  <c:v>105.97</c:v>
                </c:pt>
                <c:pt idx="7667">
                  <c:v>105.92</c:v>
                </c:pt>
                <c:pt idx="7668">
                  <c:v>105.88</c:v>
                </c:pt>
                <c:pt idx="7669">
                  <c:v>105.82</c:v>
                </c:pt>
                <c:pt idx="7670">
                  <c:v>105.78</c:v>
                </c:pt>
                <c:pt idx="7671">
                  <c:v>105.73</c:v>
                </c:pt>
                <c:pt idx="7672">
                  <c:v>105.68</c:v>
                </c:pt>
                <c:pt idx="7673">
                  <c:v>105.63</c:v>
                </c:pt>
                <c:pt idx="7674">
                  <c:v>105.59</c:v>
                </c:pt>
                <c:pt idx="7675">
                  <c:v>105.56</c:v>
                </c:pt>
                <c:pt idx="7676">
                  <c:v>105.52</c:v>
                </c:pt>
                <c:pt idx="7677">
                  <c:v>105.5</c:v>
                </c:pt>
                <c:pt idx="7678">
                  <c:v>105.48</c:v>
                </c:pt>
                <c:pt idx="7679">
                  <c:v>105.47</c:v>
                </c:pt>
                <c:pt idx="7680">
                  <c:v>105.47</c:v>
                </c:pt>
                <c:pt idx="7681">
                  <c:v>105.47</c:v>
                </c:pt>
                <c:pt idx="7682">
                  <c:v>105.48</c:v>
                </c:pt>
                <c:pt idx="7683">
                  <c:v>105.49</c:v>
                </c:pt>
                <c:pt idx="7684">
                  <c:v>105.51</c:v>
                </c:pt>
                <c:pt idx="7685">
                  <c:v>105.52</c:v>
                </c:pt>
                <c:pt idx="7686">
                  <c:v>105.54</c:v>
                </c:pt>
                <c:pt idx="7687">
                  <c:v>105.56</c:v>
                </c:pt>
                <c:pt idx="7688">
                  <c:v>105.58</c:v>
                </c:pt>
                <c:pt idx="7689">
                  <c:v>105.6</c:v>
                </c:pt>
                <c:pt idx="7690">
                  <c:v>105.63</c:v>
                </c:pt>
                <c:pt idx="7691">
                  <c:v>105.66</c:v>
                </c:pt>
                <c:pt idx="7692">
                  <c:v>105.69</c:v>
                </c:pt>
                <c:pt idx="7693">
                  <c:v>105.72</c:v>
                </c:pt>
                <c:pt idx="7694">
                  <c:v>105.75</c:v>
                </c:pt>
                <c:pt idx="7695">
                  <c:v>105.78</c:v>
                </c:pt>
                <c:pt idx="7696">
                  <c:v>105.8</c:v>
                </c:pt>
                <c:pt idx="7697">
                  <c:v>105.81</c:v>
                </c:pt>
                <c:pt idx="7698">
                  <c:v>105.81</c:v>
                </c:pt>
                <c:pt idx="7699">
                  <c:v>105.81</c:v>
                </c:pt>
                <c:pt idx="7700">
                  <c:v>105.82</c:v>
                </c:pt>
                <c:pt idx="7701">
                  <c:v>105.82</c:v>
                </c:pt>
                <c:pt idx="7702">
                  <c:v>105.81</c:v>
                </c:pt>
                <c:pt idx="7703">
                  <c:v>105.8</c:v>
                </c:pt>
                <c:pt idx="7704">
                  <c:v>105.78</c:v>
                </c:pt>
                <c:pt idx="7705">
                  <c:v>105.76</c:v>
                </c:pt>
                <c:pt idx="7706">
                  <c:v>105.74</c:v>
                </c:pt>
                <c:pt idx="7707">
                  <c:v>105.71</c:v>
                </c:pt>
                <c:pt idx="7708">
                  <c:v>105.68</c:v>
                </c:pt>
                <c:pt idx="7709">
                  <c:v>105.66</c:v>
                </c:pt>
                <c:pt idx="7710">
                  <c:v>105.63</c:v>
                </c:pt>
                <c:pt idx="7711">
                  <c:v>105.61</c:v>
                </c:pt>
                <c:pt idx="7712">
                  <c:v>105.58</c:v>
                </c:pt>
                <c:pt idx="7713">
                  <c:v>105.55</c:v>
                </c:pt>
                <c:pt idx="7714">
                  <c:v>105.53</c:v>
                </c:pt>
                <c:pt idx="7715">
                  <c:v>105.51</c:v>
                </c:pt>
                <c:pt idx="7716">
                  <c:v>105.49</c:v>
                </c:pt>
                <c:pt idx="7717">
                  <c:v>105.49</c:v>
                </c:pt>
                <c:pt idx="7718">
                  <c:v>105.48</c:v>
                </c:pt>
                <c:pt idx="7719">
                  <c:v>105.47</c:v>
                </c:pt>
                <c:pt idx="7720">
                  <c:v>105.46</c:v>
                </c:pt>
                <c:pt idx="7721">
                  <c:v>105.46</c:v>
                </c:pt>
                <c:pt idx="7722">
                  <c:v>105.45</c:v>
                </c:pt>
                <c:pt idx="7723">
                  <c:v>105.45</c:v>
                </c:pt>
                <c:pt idx="7724">
                  <c:v>105.44</c:v>
                </c:pt>
                <c:pt idx="7725">
                  <c:v>105.44</c:v>
                </c:pt>
                <c:pt idx="7726">
                  <c:v>105.44</c:v>
                </c:pt>
                <c:pt idx="7727">
                  <c:v>105.44</c:v>
                </c:pt>
                <c:pt idx="7728">
                  <c:v>105.44</c:v>
                </c:pt>
                <c:pt idx="7729">
                  <c:v>105.44</c:v>
                </c:pt>
                <c:pt idx="7730">
                  <c:v>105.43</c:v>
                </c:pt>
                <c:pt idx="7731">
                  <c:v>105.43</c:v>
                </c:pt>
                <c:pt idx="7732">
                  <c:v>105.42</c:v>
                </c:pt>
                <c:pt idx="7733">
                  <c:v>105.41</c:v>
                </c:pt>
                <c:pt idx="7734">
                  <c:v>105.39</c:v>
                </c:pt>
                <c:pt idx="7735">
                  <c:v>105.37</c:v>
                </c:pt>
                <c:pt idx="7736">
                  <c:v>105.35</c:v>
                </c:pt>
                <c:pt idx="7737">
                  <c:v>105.33</c:v>
                </c:pt>
                <c:pt idx="7738">
                  <c:v>105.3</c:v>
                </c:pt>
                <c:pt idx="7739">
                  <c:v>105.29</c:v>
                </c:pt>
                <c:pt idx="7740">
                  <c:v>105.27</c:v>
                </c:pt>
                <c:pt idx="7741">
                  <c:v>105.26</c:v>
                </c:pt>
                <c:pt idx="7742">
                  <c:v>105.24</c:v>
                </c:pt>
                <c:pt idx="7743">
                  <c:v>105.22</c:v>
                </c:pt>
                <c:pt idx="7744">
                  <c:v>105.21</c:v>
                </c:pt>
                <c:pt idx="7745">
                  <c:v>105.18</c:v>
                </c:pt>
                <c:pt idx="7746">
                  <c:v>105.17</c:v>
                </c:pt>
                <c:pt idx="7747">
                  <c:v>105.16</c:v>
                </c:pt>
                <c:pt idx="7748">
                  <c:v>105.15</c:v>
                </c:pt>
                <c:pt idx="7749">
                  <c:v>105.15</c:v>
                </c:pt>
                <c:pt idx="7750">
                  <c:v>105.15</c:v>
                </c:pt>
                <c:pt idx="7751">
                  <c:v>105.14</c:v>
                </c:pt>
                <c:pt idx="7752">
                  <c:v>105.15</c:v>
                </c:pt>
                <c:pt idx="7753">
                  <c:v>105.17</c:v>
                </c:pt>
                <c:pt idx="7754">
                  <c:v>105.17</c:v>
                </c:pt>
                <c:pt idx="7755">
                  <c:v>105.18</c:v>
                </c:pt>
                <c:pt idx="7756">
                  <c:v>105.19</c:v>
                </c:pt>
                <c:pt idx="7757">
                  <c:v>105.2</c:v>
                </c:pt>
                <c:pt idx="7758">
                  <c:v>105.2</c:v>
                </c:pt>
                <c:pt idx="7759">
                  <c:v>105.2</c:v>
                </c:pt>
                <c:pt idx="7760">
                  <c:v>105.19</c:v>
                </c:pt>
                <c:pt idx="7761">
                  <c:v>105.18</c:v>
                </c:pt>
                <c:pt idx="7762">
                  <c:v>105.17</c:v>
                </c:pt>
                <c:pt idx="7763">
                  <c:v>105.16</c:v>
                </c:pt>
                <c:pt idx="7764">
                  <c:v>105.16</c:v>
                </c:pt>
                <c:pt idx="7765">
                  <c:v>105.16</c:v>
                </c:pt>
                <c:pt idx="7766">
                  <c:v>105.16</c:v>
                </c:pt>
                <c:pt idx="7767">
                  <c:v>105.16</c:v>
                </c:pt>
                <c:pt idx="7768">
                  <c:v>105.15</c:v>
                </c:pt>
                <c:pt idx="7769">
                  <c:v>105.14</c:v>
                </c:pt>
                <c:pt idx="7770">
                  <c:v>105.13</c:v>
                </c:pt>
                <c:pt idx="7771">
                  <c:v>105.12</c:v>
                </c:pt>
                <c:pt idx="7772">
                  <c:v>105.11</c:v>
                </c:pt>
                <c:pt idx="7773">
                  <c:v>105.1</c:v>
                </c:pt>
                <c:pt idx="7774">
                  <c:v>105.08</c:v>
                </c:pt>
                <c:pt idx="7775">
                  <c:v>105.06</c:v>
                </c:pt>
                <c:pt idx="7776">
                  <c:v>105.05</c:v>
                </c:pt>
                <c:pt idx="7777">
                  <c:v>105.04</c:v>
                </c:pt>
                <c:pt idx="7778">
                  <c:v>105.04</c:v>
                </c:pt>
                <c:pt idx="7779">
                  <c:v>105.03</c:v>
                </c:pt>
                <c:pt idx="7780">
                  <c:v>105.03</c:v>
                </c:pt>
                <c:pt idx="7781">
                  <c:v>105.03</c:v>
                </c:pt>
                <c:pt idx="7782">
                  <c:v>105.02</c:v>
                </c:pt>
                <c:pt idx="7783">
                  <c:v>105.02</c:v>
                </c:pt>
                <c:pt idx="7784">
                  <c:v>105.02</c:v>
                </c:pt>
                <c:pt idx="7785">
                  <c:v>105.01</c:v>
                </c:pt>
                <c:pt idx="7786">
                  <c:v>105.02</c:v>
                </c:pt>
                <c:pt idx="7787">
                  <c:v>105.02</c:v>
                </c:pt>
                <c:pt idx="7788">
                  <c:v>105.03</c:v>
                </c:pt>
                <c:pt idx="7789">
                  <c:v>105.04</c:v>
                </c:pt>
                <c:pt idx="7790">
                  <c:v>105.06</c:v>
                </c:pt>
                <c:pt idx="7791">
                  <c:v>105.07</c:v>
                </c:pt>
                <c:pt idx="7792">
                  <c:v>105.09</c:v>
                </c:pt>
                <c:pt idx="7793">
                  <c:v>105.11</c:v>
                </c:pt>
                <c:pt idx="7794">
                  <c:v>105.13</c:v>
                </c:pt>
                <c:pt idx="7795">
                  <c:v>105.16</c:v>
                </c:pt>
                <c:pt idx="7796">
                  <c:v>105.17</c:v>
                </c:pt>
                <c:pt idx="7797">
                  <c:v>105.21</c:v>
                </c:pt>
                <c:pt idx="7798">
                  <c:v>105.27</c:v>
                </c:pt>
                <c:pt idx="7799">
                  <c:v>105.32</c:v>
                </c:pt>
                <c:pt idx="7800">
                  <c:v>105.36</c:v>
                </c:pt>
                <c:pt idx="7801">
                  <c:v>105.42</c:v>
                </c:pt>
                <c:pt idx="7802">
                  <c:v>105.48</c:v>
                </c:pt>
                <c:pt idx="7803">
                  <c:v>105.52</c:v>
                </c:pt>
                <c:pt idx="7804">
                  <c:v>105.56</c:v>
                </c:pt>
                <c:pt idx="7805">
                  <c:v>105.6</c:v>
                </c:pt>
                <c:pt idx="7806">
                  <c:v>105.63</c:v>
                </c:pt>
                <c:pt idx="7807">
                  <c:v>105.67</c:v>
                </c:pt>
                <c:pt idx="7808">
                  <c:v>105.69</c:v>
                </c:pt>
                <c:pt idx="7809">
                  <c:v>105.71</c:v>
                </c:pt>
                <c:pt idx="7810">
                  <c:v>105.72</c:v>
                </c:pt>
                <c:pt idx="7811">
                  <c:v>105.73</c:v>
                </c:pt>
                <c:pt idx="7812">
                  <c:v>105.74</c:v>
                </c:pt>
                <c:pt idx="7813">
                  <c:v>105.76</c:v>
                </c:pt>
                <c:pt idx="7814">
                  <c:v>105.76</c:v>
                </c:pt>
                <c:pt idx="7815">
                  <c:v>105.75</c:v>
                </c:pt>
                <c:pt idx="7816">
                  <c:v>105.74</c:v>
                </c:pt>
                <c:pt idx="7817">
                  <c:v>105.74</c:v>
                </c:pt>
                <c:pt idx="7818">
                  <c:v>105.73</c:v>
                </c:pt>
                <c:pt idx="7819">
                  <c:v>105.74</c:v>
                </c:pt>
                <c:pt idx="7820">
                  <c:v>105.75</c:v>
                </c:pt>
                <c:pt idx="7821">
                  <c:v>105.78</c:v>
                </c:pt>
                <c:pt idx="7822">
                  <c:v>105.81</c:v>
                </c:pt>
                <c:pt idx="7823">
                  <c:v>105.86</c:v>
                </c:pt>
                <c:pt idx="7824">
                  <c:v>105.92</c:v>
                </c:pt>
                <c:pt idx="7825">
                  <c:v>106</c:v>
                </c:pt>
                <c:pt idx="7826">
                  <c:v>106.09</c:v>
                </c:pt>
                <c:pt idx="7827">
                  <c:v>106.18</c:v>
                </c:pt>
                <c:pt idx="7828">
                  <c:v>106.28</c:v>
                </c:pt>
                <c:pt idx="7829">
                  <c:v>106.39</c:v>
                </c:pt>
                <c:pt idx="7830">
                  <c:v>106.5</c:v>
                </c:pt>
                <c:pt idx="7831">
                  <c:v>106.63</c:v>
                </c:pt>
                <c:pt idx="7832">
                  <c:v>106.76</c:v>
                </c:pt>
                <c:pt idx="7833">
                  <c:v>106.89</c:v>
                </c:pt>
                <c:pt idx="7834">
                  <c:v>107.03</c:v>
                </c:pt>
                <c:pt idx="7835">
                  <c:v>107.17</c:v>
                </c:pt>
                <c:pt idx="7836">
                  <c:v>107.31</c:v>
                </c:pt>
                <c:pt idx="7837">
                  <c:v>107.45</c:v>
                </c:pt>
                <c:pt idx="7838">
                  <c:v>107.59</c:v>
                </c:pt>
                <c:pt idx="7839">
                  <c:v>107.72</c:v>
                </c:pt>
                <c:pt idx="7840">
                  <c:v>107.85</c:v>
                </c:pt>
                <c:pt idx="7841">
                  <c:v>107.96</c:v>
                </c:pt>
                <c:pt idx="7842">
                  <c:v>108.08</c:v>
                </c:pt>
                <c:pt idx="7843">
                  <c:v>108.19</c:v>
                </c:pt>
                <c:pt idx="7844">
                  <c:v>108.29</c:v>
                </c:pt>
                <c:pt idx="7845">
                  <c:v>108.38</c:v>
                </c:pt>
                <c:pt idx="7846">
                  <c:v>108.44</c:v>
                </c:pt>
                <c:pt idx="7847">
                  <c:v>108.51</c:v>
                </c:pt>
                <c:pt idx="7848">
                  <c:v>108.58</c:v>
                </c:pt>
                <c:pt idx="7849">
                  <c:v>108.65</c:v>
                </c:pt>
                <c:pt idx="7850">
                  <c:v>108.71</c:v>
                </c:pt>
                <c:pt idx="7851">
                  <c:v>108.78</c:v>
                </c:pt>
                <c:pt idx="7852">
                  <c:v>108.85</c:v>
                </c:pt>
                <c:pt idx="7853">
                  <c:v>108.91</c:v>
                </c:pt>
                <c:pt idx="7854">
                  <c:v>108.97</c:v>
                </c:pt>
                <c:pt idx="7855">
                  <c:v>109.03</c:v>
                </c:pt>
                <c:pt idx="7856">
                  <c:v>109.1</c:v>
                </c:pt>
                <c:pt idx="7857">
                  <c:v>109.16</c:v>
                </c:pt>
                <c:pt idx="7858">
                  <c:v>109.23</c:v>
                </c:pt>
                <c:pt idx="7859">
                  <c:v>109.29</c:v>
                </c:pt>
                <c:pt idx="7860">
                  <c:v>109.35</c:v>
                </c:pt>
                <c:pt idx="7861">
                  <c:v>109.41</c:v>
                </c:pt>
                <c:pt idx="7862">
                  <c:v>109.47</c:v>
                </c:pt>
                <c:pt idx="7863">
                  <c:v>109.53</c:v>
                </c:pt>
                <c:pt idx="7864">
                  <c:v>109.59</c:v>
                </c:pt>
                <c:pt idx="7865">
                  <c:v>109.66</c:v>
                </c:pt>
                <c:pt idx="7866">
                  <c:v>109.74</c:v>
                </c:pt>
                <c:pt idx="7867">
                  <c:v>109.81</c:v>
                </c:pt>
                <c:pt idx="7868">
                  <c:v>109.89</c:v>
                </c:pt>
                <c:pt idx="7869">
                  <c:v>109.96</c:v>
                </c:pt>
                <c:pt idx="7870">
                  <c:v>110.03</c:v>
                </c:pt>
                <c:pt idx="7871">
                  <c:v>110.09</c:v>
                </c:pt>
                <c:pt idx="7872">
                  <c:v>110.15</c:v>
                </c:pt>
                <c:pt idx="7873">
                  <c:v>110.2</c:v>
                </c:pt>
                <c:pt idx="7874">
                  <c:v>110.26</c:v>
                </c:pt>
                <c:pt idx="7875">
                  <c:v>110.32</c:v>
                </c:pt>
                <c:pt idx="7876">
                  <c:v>110.38</c:v>
                </c:pt>
                <c:pt idx="7877">
                  <c:v>110.42</c:v>
                </c:pt>
                <c:pt idx="7878">
                  <c:v>110.46</c:v>
                </c:pt>
                <c:pt idx="7879">
                  <c:v>110.51</c:v>
                </c:pt>
                <c:pt idx="7880">
                  <c:v>110.56</c:v>
                </c:pt>
                <c:pt idx="7881">
                  <c:v>110.6</c:v>
                </c:pt>
                <c:pt idx="7882">
                  <c:v>110.65</c:v>
                </c:pt>
                <c:pt idx="7883">
                  <c:v>110.68</c:v>
                </c:pt>
                <c:pt idx="7884">
                  <c:v>110.72</c:v>
                </c:pt>
                <c:pt idx="7885">
                  <c:v>110.75</c:v>
                </c:pt>
                <c:pt idx="7886">
                  <c:v>110.78</c:v>
                </c:pt>
                <c:pt idx="7887">
                  <c:v>110.83</c:v>
                </c:pt>
                <c:pt idx="7888">
                  <c:v>110.87</c:v>
                </c:pt>
                <c:pt idx="7889">
                  <c:v>110.91</c:v>
                </c:pt>
                <c:pt idx="7890">
                  <c:v>110.96</c:v>
                </c:pt>
                <c:pt idx="7891">
                  <c:v>111.01</c:v>
                </c:pt>
                <c:pt idx="7892">
                  <c:v>111.05</c:v>
                </c:pt>
                <c:pt idx="7893">
                  <c:v>111.09</c:v>
                </c:pt>
                <c:pt idx="7894">
                  <c:v>111.12</c:v>
                </c:pt>
                <c:pt idx="7895">
                  <c:v>111.14</c:v>
                </c:pt>
                <c:pt idx="7896">
                  <c:v>111.15</c:v>
                </c:pt>
                <c:pt idx="7897">
                  <c:v>111.16</c:v>
                </c:pt>
                <c:pt idx="7898">
                  <c:v>111.17</c:v>
                </c:pt>
                <c:pt idx="7899">
                  <c:v>111.17</c:v>
                </c:pt>
                <c:pt idx="7900">
                  <c:v>111.16</c:v>
                </c:pt>
                <c:pt idx="7901">
                  <c:v>111.15</c:v>
                </c:pt>
                <c:pt idx="7902">
                  <c:v>111.14</c:v>
                </c:pt>
                <c:pt idx="7903">
                  <c:v>111.11</c:v>
                </c:pt>
                <c:pt idx="7904">
                  <c:v>111.09</c:v>
                </c:pt>
                <c:pt idx="7905">
                  <c:v>111.06</c:v>
                </c:pt>
                <c:pt idx="7906">
                  <c:v>111.02</c:v>
                </c:pt>
                <c:pt idx="7907">
                  <c:v>110.98</c:v>
                </c:pt>
                <c:pt idx="7908">
                  <c:v>110.93</c:v>
                </c:pt>
                <c:pt idx="7909">
                  <c:v>110.89</c:v>
                </c:pt>
                <c:pt idx="7910">
                  <c:v>110.84</c:v>
                </c:pt>
                <c:pt idx="7911">
                  <c:v>110.79</c:v>
                </c:pt>
                <c:pt idx="7912">
                  <c:v>110.75</c:v>
                </c:pt>
                <c:pt idx="7913">
                  <c:v>110.71</c:v>
                </c:pt>
                <c:pt idx="7914">
                  <c:v>110.67</c:v>
                </c:pt>
                <c:pt idx="7915">
                  <c:v>110.63</c:v>
                </c:pt>
                <c:pt idx="7916">
                  <c:v>110.61</c:v>
                </c:pt>
                <c:pt idx="7917">
                  <c:v>110.6</c:v>
                </c:pt>
                <c:pt idx="7918">
                  <c:v>110.6</c:v>
                </c:pt>
                <c:pt idx="7919">
                  <c:v>110.6</c:v>
                </c:pt>
                <c:pt idx="7920">
                  <c:v>110.61</c:v>
                </c:pt>
                <c:pt idx="7921">
                  <c:v>110.62</c:v>
                </c:pt>
                <c:pt idx="7922">
                  <c:v>110.63</c:v>
                </c:pt>
                <c:pt idx="7923">
                  <c:v>110.64</c:v>
                </c:pt>
                <c:pt idx="7924">
                  <c:v>110.65</c:v>
                </c:pt>
                <c:pt idx="7925">
                  <c:v>110.66</c:v>
                </c:pt>
                <c:pt idx="7926">
                  <c:v>110.67</c:v>
                </c:pt>
                <c:pt idx="7927">
                  <c:v>110.68</c:v>
                </c:pt>
                <c:pt idx="7928">
                  <c:v>110.68</c:v>
                </c:pt>
                <c:pt idx="7929">
                  <c:v>110.69</c:v>
                </c:pt>
                <c:pt idx="7930">
                  <c:v>110.69</c:v>
                </c:pt>
                <c:pt idx="7931">
                  <c:v>110.69</c:v>
                </c:pt>
                <c:pt idx="7932">
                  <c:v>110.68</c:v>
                </c:pt>
                <c:pt idx="7933">
                  <c:v>110.67</c:v>
                </c:pt>
                <c:pt idx="7934">
                  <c:v>110.65</c:v>
                </c:pt>
                <c:pt idx="7935">
                  <c:v>110.63</c:v>
                </c:pt>
                <c:pt idx="7936">
                  <c:v>110.63</c:v>
                </c:pt>
                <c:pt idx="7937">
                  <c:v>110.63</c:v>
                </c:pt>
                <c:pt idx="7938">
                  <c:v>110.62</c:v>
                </c:pt>
                <c:pt idx="7939">
                  <c:v>110.62</c:v>
                </c:pt>
                <c:pt idx="7940">
                  <c:v>110.62</c:v>
                </c:pt>
                <c:pt idx="7941">
                  <c:v>110.62</c:v>
                </c:pt>
                <c:pt idx="7942">
                  <c:v>110.61</c:v>
                </c:pt>
                <c:pt idx="7943">
                  <c:v>110.61</c:v>
                </c:pt>
                <c:pt idx="7944">
                  <c:v>110.61</c:v>
                </c:pt>
                <c:pt idx="7945">
                  <c:v>110.61</c:v>
                </c:pt>
                <c:pt idx="7946">
                  <c:v>110.61</c:v>
                </c:pt>
                <c:pt idx="7947">
                  <c:v>110.61</c:v>
                </c:pt>
                <c:pt idx="7948">
                  <c:v>110.6</c:v>
                </c:pt>
                <c:pt idx="7949">
                  <c:v>110.63</c:v>
                </c:pt>
                <c:pt idx="7950">
                  <c:v>110.63</c:v>
                </c:pt>
                <c:pt idx="7951">
                  <c:v>110.64</c:v>
                </c:pt>
                <c:pt idx="7952">
                  <c:v>110.65</c:v>
                </c:pt>
                <c:pt idx="7953">
                  <c:v>110.67</c:v>
                </c:pt>
                <c:pt idx="7954">
                  <c:v>110.69</c:v>
                </c:pt>
                <c:pt idx="7955">
                  <c:v>110.71</c:v>
                </c:pt>
                <c:pt idx="7956">
                  <c:v>110.73</c:v>
                </c:pt>
                <c:pt idx="7957">
                  <c:v>110.75</c:v>
                </c:pt>
                <c:pt idx="7958">
                  <c:v>110.78</c:v>
                </c:pt>
                <c:pt idx="7959">
                  <c:v>110.79</c:v>
                </c:pt>
                <c:pt idx="7960">
                  <c:v>110.82</c:v>
                </c:pt>
                <c:pt idx="7961">
                  <c:v>110.86</c:v>
                </c:pt>
                <c:pt idx="7962">
                  <c:v>110.89</c:v>
                </c:pt>
                <c:pt idx="7963">
                  <c:v>110.92</c:v>
                </c:pt>
                <c:pt idx="7964">
                  <c:v>110.95</c:v>
                </c:pt>
                <c:pt idx="7965">
                  <c:v>110.97</c:v>
                </c:pt>
                <c:pt idx="7966">
                  <c:v>110.98</c:v>
                </c:pt>
                <c:pt idx="7967">
                  <c:v>110.99</c:v>
                </c:pt>
                <c:pt idx="7968">
                  <c:v>111</c:v>
                </c:pt>
                <c:pt idx="7969">
                  <c:v>111.01</c:v>
                </c:pt>
                <c:pt idx="7970">
                  <c:v>111.01</c:v>
                </c:pt>
                <c:pt idx="7971">
                  <c:v>111.02</c:v>
                </c:pt>
                <c:pt idx="7972">
                  <c:v>111.02</c:v>
                </c:pt>
                <c:pt idx="7973">
                  <c:v>111.02</c:v>
                </c:pt>
                <c:pt idx="7974">
                  <c:v>111.01</c:v>
                </c:pt>
                <c:pt idx="7975">
                  <c:v>110.99</c:v>
                </c:pt>
                <c:pt idx="7976">
                  <c:v>110.98</c:v>
                </c:pt>
                <c:pt idx="7977">
                  <c:v>110.95</c:v>
                </c:pt>
                <c:pt idx="7978">
                  <c:v>110.93</c:v>
                </c:pt>
                <c:pt idx="7979">
                  <c:v>110.91</c:v>
                </c:pt>
                <c:pt idx="7980">
                  <c:v>110.89</c:v>
                </c:pt>
                <c:pt idx="7981">
                  <c:v>110.87</c:v>
                </c:pt>
                <c:pt idx="7982">
                  <c:v>110.86</c:v>
                </c:pt>
                <c:pt idx="7983">
                  <c:v>110.84</c:v>
                </c:pt>
                <c:pt idx="7984">
                  <c:v>110.84</c:v>
                </c:pt>
                <c:pt idx="7985">
                  <c:v>110.83</c:v>
                </c:pt>
                <c:pt idx="7986">
                  <c:v>110.83</c:v>
                </c:pt>
                <c:pt idx="7987">
                  <c:v>110.84</c:v>
                </c:pt>
                <c:pt idx="7988">
                  <c:v>110.86</c:v>
                </c:pt>
                <c:pt idx="7989">
                  <c:v>110.87</c:v>
                </c:pt>
                <c:pt idx="7990">
                  <c:v>110.9</c:v>
                </c:pt>
                <c:pt idx="7991">
                  <c:v>110.92</c:v>
                </c:pt>
                <c:pt idx="7992">
                  <c:v>110.96</c:v>
                </c:pt>
                <c:pt idx="7993">
                  <c:v>111.01</c:v>
                </c:pt>
                <c:pt idx="7994">
                  <c:v>111.06</c:v>
                </c:pt>
                <c:pt idx="7995">
                  <c:v>111.11</c:v>
                </c:pt>
                <c:pt idx="7996">
                  <c:v>111.16</c:v>
                </c:pt>
                <c:pt idx="7997">
                  <c:v>111.23</c:v>
                </c:pt>
                <c:pt idx="7998">
                  <c:v>111.29</c:v>
                </c:pt>
                <c:pt idx="7999">
                  <c:v>111.36</c:v>
                </c:pt>
                <c:pt idx="8000">
                  <c:v>111.44</c:v>
                </c:pt>
                <c:pt idx="8001">
                  <c:v>111.53</c:v>
                </c:pt>
                <c:pt idx="8002">
                  <c:v>111.61</c:v>
                </c:pt>
                <c:pt idx="8003">
                  <c:v>111.71</c:v>
                </c:pt>
                <c:pt idx="8004">
                  <c:v>111.82</c:v>
                </c:pt>
                <c:pt idx="8005">
                  <c:v>111.94</c:v>
                </c:pt>
                <c:pt idx="8006">
                  <c:v>112.06</c:v>
                </c:pt>
                <c:pt idx="8007">
                  <c:v>112.2</c:v>
                </c:pt>
                <c:pt idx="8008">
                  <c:v>112.33</c:v>
                </c:pt>
                <c:pt idx="8009">
                  <c:v>112.49</c:v>
                </c:pt>
                <c:pt idx="8010">
                  <c:v>112.66</c:v>
                </c:pt>
                <c:pt idx="8011">
                  <c:v>112.82</c:v>
                </c:pt>
                <c:pt idx="8012">
                  <c:v>113</c:v>
                </c:pt>
                <c:pt idx="8013">
                  <c:v>113.19</c:v>
                </c:pt>
                <c:pt idx="8014">
                  <c:v>113.39</c:v>
                </c:pt>
                <c:pt idx="8015">
                  <c:v>113.6</c:v>
                </c:pt>
                <c:pt idx="8016">
                  <c:v>113.82</c:v>
                </c:pt>
                <c:pt idx="8017">
                  <c:v>114.02</c:v>
                </c:pt>
                <c:pt idx="8018">
                  <c:v>114.24</c:v>
                </c:pt>
                <c:pt idx="8019">
                  <c:v>114.45</c:v>
                </c:pt>
                <c:pt idx="8020">
                  <c:v>114.66</c:v>
                </c:pt>
                <c:pt idx="8021">
                  <c:v>114.87</c:v>
                </c:pt>
                <c:pt idx="8022">
                  <c:v>115.08</c:v>
                </c:pt>
                <c:pt idx="8023">
                  <c:v>115.26</c:v>
                </c:pt>
                <c:pt idx="8024">
                  <c:v>115.43</c:v>
                </c:pt>
                <c:pt idx="8025">
                  <c:v>115.57</c:v>
                </c:pt>
                <c:pt idx="8026">
                  <c:v>115.69</c:v>
                </c:pt>
                <c:pt idx="8027">
                  <c:v>115.82</c:v>
                </c:pt>
                <c:pt idx="8028">
                  <c:v>115.92</c:v>
                </c:pt>
                <c:pt idx="8029">
                  <c:v>116.01</c:v>
                </c:pt>
                <c:pt idx="8030">
                  <c:v>116.1</c:v>
                </c:pt>
                <c:pt idx="8031">
                  <c:v>116.18</c:v>
                </c:pt>
                <c:pt idx="8032">
                  <c:v>116.23</c:v>
                </c:pt>
                <c:pt idx="8033">
                  <c:v>116.29</c:v>
                </c:pt>
                <c:pt idx="8034">
                  <c:v>116.33</c:v>
                </c:pt>
                <c:pt idx="8035">
                  <c:v>116.37</c:v>
                </c:pt>
                <c:pt idx="8036">
                  <c:v>116.41</c:v>
                </c:pt>
                <c:pt idx="8037">
                  <c:v>116.45</c:v>
                </c:pt>
                <c:pt idx="8038">
                  <c:v>116.47</c:v>
                </c:pt>
                <c:pt idx="8039">
                  <c:v>116.5</c:v>
                </c:pt>
                <c:pt idx="8040">
                  <c:v>116.54</c:v>
                </c:pt>
                <c:pt idx="8041">
                  <c:v>116.56</c:v>
                </c:pt>
                <c:pt idx="8042">
                  <c:v>116.6</c:v>
                </c:pt>
                <c:pt idx="8043">
                  <c:v>116.64</c:v>
                </c:pt>
                <c:pt idx="8044">
                  <c:v>116.68</c:v>
                </c:pt>
                <c:pt idx="8045">
                  <c:v>116.73</c:v>
                </c:pt>
                <c:pt idx="8046">
                  <c:v>116.79</c:v>
                </c:pt>
                <c:pt idx="8047">
                  <c:v>116.85</c:v>
                </c:pt>
                <c:pt idx="8048">
                  <c:v>116.92</c:v>
                </c:pt>
                <c:pt idx="8049">
                  <c:v>117</c:v>
                </c:pt>
                <c:pt idx="8050">
                  <c:v>117.08</c:v>
                </c:pt>
                <c:pt idx="8051">
                  <c:v>117.14</c:v>
                </c:pt>
                <c:pt idx="8052">
                  <c:v>117.21</c:v>
                </c:pt>
                <c:pt idx="8053">
                  <c:v>117.26</c:v>
                </c:pt>
                <c:pt idx="8054">
                  <c:v>117.31</c:v>
                </c:pt>
                <c:pt idx="8055">
                  <c:v>117.37</c:v>
                </c:pt>
                <c:pt idx="8056">
                  <c:v>117.41</c:v>
                </c:pt>
                <c:pt idx="8057">
                  <c:v>117.45</c:v>
                </c:pt>
                <c:pt idx="8058">
                  <c:v>117.5</c:v>
                </c:pt>
                <c:pt idx="8059">
                  <c:v>117.56</c:v>
                </c:pt>
                <c:pt idx="8060">
                  <c:v>117.61</c:v>
                </c:pt>
                <c:pt idx="8061">
                  <c:v>117.67</c:v>
                </c:pt>
                <c:pt idx="8062">
                  <c:v>117.74</c:v>
                </c:pt>
                <c:pt idx="8063">
                  <c:v>117.81</c:v>
                </c:pt>
                <c:pt idx="8064">
                  <c:v>117.88</c:v>
                </c:pt>
                <c:pt idx="8065">
                  <c:v>117.94</c:v>
                </c:pt>
                <c:pt idx="8066">
                  <c:v>118.02</c:v>
                </c:pt>
                <c:pt idx="8067">
                  <c:v>118.08</c:v>
                </c:pt>
                <c:pt idx="8068">
                  <c:v>118.16</c:v>
                </c:pt>
                <c:pt idx="8069">
                  <c:v>118.23</c:v>
                </c:pt>
                <c:pt idx="8070">
                  <c:v>118.29</c:v>
                </c:pt>
                <c:pt idx="8071">
                  <c:v>118.36</c:v>
                </c:pt>
                <c:pt idx="8072">
                  <c:v>118.41</c:v>
                </c:pt>
                <c:pt idx="8073">
                  <c:v>118.46</c:v>
                </c:pt>
                <c:pt idx="8074">
                  <c:v>118.5</c:v>
                </c:pt>
                <c:pt idx="8075">
                  <c:v>118.54</c:v>
                </c:pt>
                <c:pt idx="8076">
                  <c:v>118.56</c:v>
                </c:pt>
                <c:pt idx="8077">
                  <c:v>118.58</c:v>
                </c:pt>
                <c:pt idx="8078">
                  <c:v>118.59</c:v>
                </c:pt>
                <c:pt idx="8079">
                  <c:v>118.59</c:v>
                </c:pt>
                <c:pt idx="8080">
                  <c:v>118.59</c:v>
                </c:pt>
                <c:pt idx="8081">
                  <c:v>118.57</c:v>
                </c:pt>
                <c:pt idx="8082">
                  <c:v>118.54</c:v>
                </c:pt>
                <c:pt idx="8083">
                  <c:v>118.5</c:v>
                </c:pt>
                <c:pt idx="8084">
                  <c:v>118.45</c:v>
                </c:pt>
                <c:pt idx="8085">
                  <c:v>118.4</c:v>
                </c:pt>
                <c:pt idx="8086">
                  <c:v>118.34</c:v>
                </c:pt>
                <c:pt idx="8087">
                  <c:v>118.27</c:v>
                </c:pt>
                <c:pt idx="8088">
                  <c:v>118.21</c:v>
                </c:pt>
                <c:pt idx="8089">
                  <c:v>118.15</c:v>
                </c:pt>
                <c:pt idx="8090">
                  <c:v>118.09</c:v>
                </c:pt>
                <c:pt idx="8091">
                  <c:v>118.03</c:v>
                </c:pt>
                <c:pt idx="8092">
                  <c:v>117.98</c:v>
                </c:pt>
                <c:pt idx="8093">
                  <c:v>117.93</c:v>
                </c:pt>
                <c:pt idx="8094">
                  <c:v>117.88</c:v>
                </c:pt>
                <c:pt idx="8095">
                  <c:v>117.84</c:v>
                </c:pt>
                <c:pt idx="8096">
                  <c:v>117.81</c:v>
                </c:pt>
                <c:pt idx="8097">
                  <c:v>117.78</c:v>
                </c:pt>
                <c:pt idx="8098">
                  <c:v>117.76</c:v>
                </c:pt>
                <c:pt idx="8099">
                  <c:v>117.74</c:v>
                </c:pt>
                <c:pt idx="8100">
                  <c:v>117.72</c:v>
                </c:pt>
                <c:pt idx="8101">
                  <c:v>117.71</c:v>
                </c:pt>
                <c:pt idx="8102">
                  <c:v>117.69</c:v>
                </c:pt>
                <c:pt idx="8103">
                  <c:v>117.68</c:v>
                </c:pt>
                <c:pt idx="8104">
                  <c:v>117.66</c:v>
                </c:pt>
                <c:pt idx="8105">
                  <c:v>117.64</c:v>
                </c:pt>
                <c:pt idx="8106">
                  <c:v>117.63</c:v>
                </c:pt>
                <c:pt idx="8107">
                  <c:v>117.61</c:v>
                </c:pt>
                <c:pt idx="8108">
                  <c:v>117.6</c:v>
                </c:pt>
                <c:pt idx="8109">
                  <c:v>117.59</c:v>
                </c:pt>
                <c:pt idx="8110">
                  <c:v>117.57</c:v>
                </c:pt>
                <c:pt idx="8111">
                  <c:v>117.56</c:v>
                </c:pt>
                <c:pt idx="8112">
                  <c:v>117.55</c:v>
                </c:pt>
                <c:pt idx="8113">
                  <c:v>117.53</c:v>
                </c:pt>
                <c:pt idx="8114">
                  <c:v>117.51</c:v>
                </c:pt>
                <c:pt idx="8115">
                  <c:v>117.48</c:v>
                </c:pt>
                <c:pt idx="8116">
                  <c:v>117.46</c:v>
                </c:pt>
                <c:pt idx="8117">
                  <c:v>117.43</c:v>
                </c:pt>
                <c:pt idx="8118">
                  <c:v>117.41</c:v>
                </c:pt>
                <c:pt idx="8119">
                  <c:v>117.38</c:v>
                </c:pt>
                <c:pt idx="8120">
                  <c:v>117.36</c:v>
                </c:pt>
                <c:pt idx="8121">
                  <c:v>117.34</c:v>
                </c:pt>
                <c:pt idx="8122">
                  <c:v>117.31</c:v>
                </c:pt>
                <c:pt idx="8123">
                  <c:v>117.29</c:v>
                </c:pt>
                <c:pt idx="8124">
                  <c:v>117.27</c:v>
                </c:pt>
                <c:pt idx="8125">
                  <c:v>117.25</c:v>
                </c:pt>
                <c:pt idx="8126">
                  <c:v>117.23</c:v>
                </c:pt>
                <c:pt idx="8127">
                  <c:v>117.22</c:v>
                </c:pt>
                <c:pt idx="8128">
                  <c:v>117.21</c:v>
                </c:pt>
                <c:pt idx="8129">
                  <c:v>117.2</c:v>
                </c:pt>
                <c:pt idx="8130">
                  <c:v>117.19</c:v>
                </c:pt>
                <c:pt idx="8131">
                  <c:v>117.18</c:v>
                </c:pt>
                <c:pt idx="8132">
                  <c:v>117.17</c:v>
                </c:pt>
                <c:pt idx="8133">
                  <c:v>117.16</c:v>
                </c:pt>
                <c:pt idx="8134">
                  <c:v>117.15</c:v>
                </c:pt>
                <c:pt idx="8135">
                  <c:v>117.13</c:v>
                </c:pt>
                <c:pt idx="8136">
                  <c:v>117.12</c:v>
                </c:pt>
                <c:pt idx="8137">
                  <c:v>117.09</c:v>
                </c:pt>
                <c:pt idx="8138">
                  <c:v>117.06</c:v>
                </c:pt>
                <c:pt idx="8139">
                  <c:v>117.04</c:v>
                </c:pt>
                <c:pt idx="8140">
                  <c:v>117.01</c:v>
                </c:pt>
                <c:pt idx="8141">
                  <c:v>116.99</c:v>
                </c:pt>
                <c:pt idx="8142">
                  <c:v>116.96</c:v>
                </c:pt>
                <c:pt idx="8143">
                  <c:v>116.94</c:v>
                </c:pt>
                <c:pt idx="8144">
                  <c:v>116.91</c:v>
                </c:pt>
                <c:pt idx="8145">
                  <c:v>116.89</c:v>
                </c:pt>
                <c:pt idx="8146">
                  <c:v>116.87</c:v>
                </c:pt>
                <c:pt idx="8147">
                  <c:v>116.85</c:v>
                </c:pt>
                <c:pt idx="8148">
                  <c:v>116.83</c:v>
                </c:pt>
                <c:pt idx="8149">
                  <c:v>116.8</c:v>
                </c:pt>
                <c:pt idx="8150">
                  <c:v>116.78</c:v>
                </c:pt>
                <c:pt idx="8151">
                  <c:v>116.76</c:v>
                </c:pt>
                <c:pt idx="8152">
                  <c:v>116.73</c:v>
                </c:pt>
                <c:pt idx="8153">
                  <c:v>116.7</c:v>
                </c:pt>
                <c:pt idx="8154">
                  <c:v>116.66</c:v>
                </c:pt>
                <c:pt idx="8155">
                  <c:v>116.62</c:v>
                </c:pt>
                <c:pt idx="8156">
                  <c:v>116.58</c:v>
                </c:pt>
                <c:pt idx="8157">
                  <c:v>116.53</c:v>
                </c:pt>
                <c:pt idx="8158">
                  <c:v>116.49</c:v>
                </c:pt>
                <c:pt idx="8159">
                  <c:v>116.46</c:v>
                </c:pt>
                <c:pt idx="8160">
                  <c:v>116.44</c:v>
                </c:pt>
                <c:pt idx="8161">
                  <c:v>116.42</c:v>
                </c:pt>
                <c:pt idx="8162">
                  <c:v>116.4</c:v>
                </c:pt>
                <c:pt idx="8163">
                  <c:v>116.37</c:v>
                </c:pt>
                <c:pt idx="8164">
                  <c:v>116.36</c:v>
                </c:pt>
                <c:pt idx="8165">
                  <c:v>116.34</c:v>
                </c:pt>
                <c:pt idx="8166">
                  <c:v>116.33</c:v>
                </c:pt>
                <c:pt idx="8167">
                  <c:v>116.31</c:v>
                </c:pt>
                <c:pt idx="8168">
                  <c:v>116.31</c:v>
                </c:pt>
                <c:pt idx="8169">
                  <c:v>116.3</c:v>
                </c:pt>
                <c:pt idx="8170">
                  <c:v>116.29</c:v>
                </c:pt>
                <c:pt idx="8171">
                  <c:v>116.28</c:v>
                </c:pt>
                <c:pt idx="8172">
                  <c:v>116.28</c:v>
                </c:pt>
                <c:pt idx="8173">
                  <c:v>116.27</c:v>
                </c:pt>
                <c:pt idx="8174">
                  <c:v>116.27</c:v>
                </c:pt>
                <c:pt idx="8175">
                  <c:v>116.28</c:v>
                </c:pt>
                <c:pt idx="8176">
                  <c:v>116.27</c:v>
                </c:pt>
                <c:pt idx="8177">
                  <c:v>116.27</c:v>
                </c:pt>
                <c:pt idx="8178">
                  <c:v>116.26</c:v>
                </c:pt>
                <c:pt idx="8179">
                  <c:v>116.25</c:v>
                </c:pt>
                <c:pt idx="8180">
                  <c:v>116.23</c:v>
                </c:pt>
                <c:pt idx="8181">
                  <c:v>116.22</c:v>
                </c:pt>
                <c:pt idx="8182">
                  <c:v>116.2</c:v>
                </c:pt>
                <c:pt idx="8183">
                  <c:v>116.18</c:v>
                </c:pt>
                <c:pt idx="8184">
                  <c:v>116.16</c:v>
                </c:pt>
                <c:pt idx="8185">
                  <c:v>116.14</c:v>
                </c:pt>
                <c:pt idx="8186">
                  <c:v>116.12</c:v>
                </c:pt>
                <c:pt idx="8187">
                  <c:v>116.1</c:v>
                </c:pt>
                <c:pt idx="8188">
                  <c:v>116.08</c:v>
                </c:pt>
                <c:pt idx="8189">
                  <c:v>116.06</c:v>
                </c:pt>
                <c:pt idx="8190">
                  <c:v>116.05</c:v>
                </c:pt>
                <c:pt idx="8191">
                  <c:v>116.04</c:v>
                </c:pt>
                <c:pt idx="8192">
                  <c:v>116.03</c:v>
                </c:pt>
                <c:pt idx="8193">
                  <c:v>116.03</c:v>
                </c:pt>
                <c:pt idx="8194">
                  <c:v>116.02</c:v>
                </c:pt>
                <c:pt idx="8195">
                  <c:v>116.02</c:v>
                </c:pt>
                <c:pt idx="8196">
                  <c:v>116.01</c:v>
                </c:pt>
                <c:pt idx="8197">
                  <c:v>116</c:v>
                </c:pt>
                <c:pt idx="8198">
                  <c:v>115.99</c:v>
                </c:pt>
                <c:pt idx="8199">
                  <c:v>115.97</c:v>
                </c:pt>
                <c:pt idx="8200">
                  <c:v>115.94</c:v>
                </c:pt>
                <c:pt idx="8201">
                  <c:v>115.92</c:v>
                </c:pt>
                <c:pt idx="8202">
                  <c:v>115.89</c:v>
                </c:pt>
                <c:pt idx="8203">
                  <c:v>115.85</c:v>
                </c:pt>
                <c:pt idx="8204">
                  <c:v>115.8</c:v>
                </c:pt>
                <c:pt idx="8205">
                  <c:v>115.75</c:v>
                </c:pt>
                <c:pt idx="8206">
                  <c:v>115.71</c:v>
                </c:pt>
                <c:pt idx="8207">
                  <c:v>115.66</c:v>
                </c:pt>
                <c:pt idx="8208">
                  <c:v>115.61</c:v>
                </c:pt>
                <c:pt idx="8209">
                  <c:v>115.56</c:v>
                </c:pt>
                <c:pt idx="8210">
                  <c:v>115.52</c:v>
                </c:pt>
                <c:pt idx="8211">
                  <c:v>115.47</c:v>
                </c:pt>
                <c:pt idx="8212">
                  <c:v>115.41</c:v>
                </c:pt>
                <c:pt idx="8213">
                  <c:v>115.36</c:v>
                </c:pt>
                <c:pt idx="8214">
                  <c:v>115.33</c:v>
                </c:pt>
                <c:pt idx="8215">
                  <c:v>115.29</c:v>
                </c:pt>
                <c:pt idx="8216">
                  <c:v>115.25</c:v>
                </c:pt>
                <c:pt idx="8217">
                  <c:v>115.19</c:v>
                </c:pt>
                <c:pt idx="8218">
                  <c:v>115.15</c:v>
                </c:pt>
                <c:pt idx="8219">
                  <c:v>115.12</c:v>
                </c:pt>
                <c:pt idx="8220">
                  <c:v>115.09</c:v>
                </c:pt>
                <c:pt idx="8221">
                  <c:v>115.07</c:v>
                </c:pt>
                <c:pt idx="8222">
                  <c:v>115.04</c:v>
                </c:pt>
                <c:pt idx="8223">
                  <c:v>115.03</c:v>
                </c:pt>
                <c:pt idx="8224">
                  <c:v>115.01</c:v>
                </c:pt>
                <c:pt idx="8225">
                  <c:v>115</c:v>
                </c:pt>
                <c:pt idx="8226">
                  <c:v>114.98</c:v>
                </c:pt>
                <c:pt idx="8227">
                  <c:v>114.97</c:v>
                </c:pt>
                <c:pt idx="8228">
                  <c:v>114.95</c:v>
                </c:pt>
                <c:pt idx="8229">
                  <c:v>114.94</c:v>
                </c:pt>
                <c:pt idx="8230">
                  <c:v>114.93</c:v>
                </c:pt>
                <c:pt idx="8231">
                  <c:v>114.91</c:v>
                </c:pt>
                <c:pt idx="8232">
                  <c:v>114.9</c:v>
                </c:pt>
                <c:pt idx="8233">
                  <c:v>114.89</c:v>
                </c:pt>
                <c:pt idx="8234">
                  <c:v>114.88</c:v>
                </c:pt>
                <c:pt idx="8235">
                  <c:v>114.87</c:v>
                </c:pt>
                <c:pt idx="8236">
                  <c:v>114.87</c:v>
                </c:pt>
                <c:pt idx="8237">
                  <c:v>114.87</c:v>
                </c:pt>
                <c:pt idx="8238">
                  <c:v>114.87</c:v>
                </c:pt>
                <c:pt idx="8239">
                  <c:v>114.87</c:v>
                </c:pt>
                <c:pt idx="8240">
                  <c:v>114.87</c:v>
                </c:pt>
                <c:pt idx="8241">
                  <c:v>114.87</c:v>
                </c:pt>
                <c:pt idx="8242">
                  <c:v>114.86</c:v>
                </c:pt>
                <c:pt idx="8243">
                  <c:v>114.86</c:v>
                </c:pt>
                <c:pt idx="8244">
                  <c:v>114.87</c:v>
                </c:pt>
                <c:pt idx="8245">
                  <c:v>114.86</c:v>
                </c:pt>
                <c:pt idx="8246">
                  <c:v>114.86</c:v>
                </c:pt>
                <c:pt idx="8247">
                  <c:v>114.87</c:v>
                </c:pt>
                <c:pt idx="8248">
                  <c:v>114.87</c:v>
                </c:pt>
                <c:pt idx="8249">
                  <c:v>114.88</c:v>
                </c:pt>
                <c:pt idx="8250">
                  <c:v>114.87</c:v>
                </c:pt>
                <c:pt idx="8251">
                  <c:v>114.88</c:v>
                </c:pt>
                <c:pt idx="8252">
                  <c:v>114.88</c:v>
                </c:pt>
                <c:pt idx="8253">
                  <c:v>114.89</c:v>
                </c:pt>
                <c:pt idx="8254">
                  <c:v>114.91</c:v>
                </c:pt>
                <c:pt idx="8255">
                  <c:v>114.93</c:v>
                </c:pt>
                <c:pt idx="8256">
                  <c:v>114.96</c:v>
                </c:pt>
                <c:pt idx="8257">
                  <c:v>114.97</c:v>
                </c:pt>
                <c:pt idx="8258">
                  <c:v>114.98</c:v>
                </c:pt>
                <c:pt idx="8259">
                  <c:v>114.97</c:v>
                </c:pt>
                <c:pt idx="8260">
                  <c:v>114.96</c:v>
                </c:pt>
                <c:pt idx="8261">
                  <c:v>114.94</c:v>
                </c:pt>
                <c:pt idx="8262">
                  <c:v>114.91</c:v>
                </c:pt>
                <c:pt idx="8263">
                  <c:v>114.87</c:v>
                </c:pt>
                <c:pt idx="8264">
                  <c:v>114.83</c:v>
                </c:pt>
                <c:pt idx="8265">
                  <c:v>114.79</c:v>
                </c:pt>
                <c:pt idx="8266">
                  <c:v>114.76</c:v>
                </c:pt>
                <c:pt idx="8267">
                  <c:v>114.72</c:v>
                </c:pt>
                <c:pt idx="8268">
                  <c:v>114.69</c:v>
                </c:pt>
                <c:pt idx="8269">
                  <c:v>114.66</c:v>
                </c:pt>
                <c:pt idx="8270">
                  <c:v>114.64</c:v>
                </c:pt>
                <c:pt idx="8271">
                  <c:v>114.62</c:v>
                </c:pt>
                <c:pt idx="8272">
                  <c:v>114.61</c:v>
                </c:pt>
                <c:pt idx="8273">
                  <c:v>114.58</c:v>
                </c:pt>
                <c:pt idx="8274">
                  <c:v>114.54</c:v>
                </c:pt>
                <c:pt idx="8275">
                  <c:v>114.52</c:v>
                </c:pt>
                <c:pt idx="8276">
                  <c:v>114.5</c:v>
                </c:pt>
                <c:pt idx="8277">
                  <c:v>114.47</c:v>
                </c:pt>
                <c:pt idx="8278">
                  <c:v>114.45</c:v>
                </c:pt>
                <c:pt idx="8279">
                  <c:v>114.43</c:v>
                </c:pt>
                <c:pt idx="8280">
                  <c:v>114.41</c:v>
                </c:pt>
                <c:pt idx="8281">
                  <c:v>114.41</c:v>
                </c:pt>
                <c:pt idx="8282">
                  <c:v>114.42</c:v>
                </c:pt>
                <c:pt idx="8283">
                  <c:v>114.44</c:v>
                </c:pt>
                <c:pt idx="8284">
                  <c:v>114.47</c:v>
                </c:pt>
                <c:pt idx="8285">
                  <c:v>114.51</c:v>
                </c:pt>
                <c:pt idx="8286">
                  <c:v>114.55</c:v>
                </c:pt>
                <c:pt idx="8287">
                  <c:v>114.58</c:v>
                </c:pt>
                <c:pt idx="8288">
                  <c:v>114.63</c:v>
                </c:pt>
                <c:pt idx="8289">
                  <c:v>114.69</c:v>
                </c:pt>
                <c:pt idx="8290">
                  <c:v>114.76</c:v>
                </c:pt>
                <c:pt idx="8291">
                  <c:v>114.85</c:v>
                </c:pt>
                <c:pt idx="8292">
                  <c:v>114.93</c:v>
                </c:pt>
                <c:pt idx="8293">
                  <c:v>115.01</c:v>
                </c:pt>
                <c:pt idx="8294">
                  <c:v>115.1</c:v>
                </c:pt>
                <c:pt idx="8295">
                  <c:v>115.18</c:v>
                </c:pt>
                <c:pt idx="8296">
                  <c:v>115.25</c:v>
                </c:pt>
                <c:pt idx="8297">
                  <c:v>115.34</c:v>
                </c:pt>
                <c:pt idx="8298">
                  <c:v>115.43</c:v>
                </c:pt>
                <c:pt idx="8299">
                  <c:v>115.51</c:v>
                </c:pt>
                <c:pt idx="8300">
                  <c:v>115.58</c:v>
                </c:pt>
                <c:pt idx="8301">
                  <c:v>115.67</c:v>
                </c:pt>
                <c:pt idx="8302">
                  <c:v>115.74</c:v>
                </c:pt>
                <c:pt idx="8303">
                  <c:v>115.81</c:v>
                </c:pt>
                <c:pt idx="8304">
                  <c:v>115.86</c:v>
                </c:pt>
                <c:pt idx="8305">
                  <c:v>115.92</c:v>
                </c:pt>
                <c:pt idx="8306">
                  <c:v>115.97</c:v>
                </c:pt>
                <c:pt idx="8307">
                  <c:v>116.02</c:v>
                </c:pt>
                <c:pt idx="8308">
                  <c:v>116.05</c:v>
                </c:pt>
                <c:pt idx="8309">
                  <c:v>116.08</c:v>
                </c:pt>
                <c:pt idx="8310">
                  <c:v>116.11</c:v>
                </c:pt>
                <c:pt idx="8311">
                  <c:v>116.12</c:v>
                </c:pt>
                <c:pt idx="8312">
                  <c:v>116.15</c:v>
                </c:pt>
                <c:pt idx="8313">
                  <c:v>116.16</c:v>
                </c:pt>
                <c:pt idx="8314">
                  <c:v>116.17</c:v>
                </c:pt>
                <c:pt idx="8315">
                  <c:v>116.17</c:v>
                </c:pt>
                <c:pt idx="8316">
                  <c:v>116.19</c:v>
                </c:pt>
                <c:pt idx="8317">
                  <c:v>116.21</c:v>
                </c:pt>
                <c:pt idx="8318">
                  <c:v>116.22</c:v>
                </c:pt>
                <c:pt idx="8319">
                  <c:v>116.24</c:v>
                </c:pt>
                <c:pt idx="8320">
                  <c:v>116.25</c:v>
                </c:pt>
                <c:pt idx="8321">
                  <c:v>116.27</c:v>
                </c:pt>
                <c:pt idx="8322">
                  <c:v>116.28</c:v>
                </c:pt>
                <c:pt idx="8323">
                  <c:v>116.29</c:v>
                </c:pt>
                <c:pt idx="8324">
                  <c:v>116.3</c:v>
                </c:pt>
                <c:pt idx="8325">
                  <c:v>116.31</c:v>
                </c:pt>
                <c:pt idx="8326">
                  <c:v>116.31</c:v>
                </c:pt>
                <c:pt idx="8327">
                  <c:v>116.31</c:v>
                </c:pt>
                <c:pt idx="8328">
                  <c:v>116.31</c:v>
                </c:pt>
                <c:pt idx="8329">
                  <c:v>116.31</c:v>
                </c:pt>
                <c:pt idx="8330">
                  <c:v>116.31</c:v>
                </c:pt>
                <c:pt idx="8331">
                  <c:v>116.32</c:v>
                </c:pt>
                <c:pt idx="8332">
                  <c:v>116.34</c:v>
                </c:pt>
                <c:pt idx="8333">
                  <c:v>116.36</c:v>
                </c:pt>
                <c:pt idx="8334">
                  <c:v>116.38</c:v>
                </c:pt>
                <c:pt idx="8335">
                  <c:v>116.42</c:v>
                </c:pt>
                <c:pt idx="8336">
                  <c:v>116.45</c:v>
                </c:pt>
                <c:pt idx="8337">
                  <c:v>116.48</c:v>
                </c:pt>
                <c:pt idx="8338">
                  <c:v>116.52</c:v>
                </c:pt>
                <c:pt idx="8339">
                  <c:v>116.55</c:v>
                </c:pt>
                <c:pt idx="8340">
                  <c:v>116.58</c:v>
                </c:pt>
                <c:pt idx="8341">
                  <c:v>116.62</c:v>
                </c:pt>
                <c:pt idx="8342">
                  <c:v>116.66</c:v>
                </c:pt>
                <c:pt idx="8343">
                  <c:v>116.69</c:v>
                </c:pt>
                <c:pt idx="8344">
                  <c:v>116.71</c:v>
                </c:pt>
                <c:pt idx="8345">
                  <c:v>116.74</c:v>
                </c:pt>
                <c:pt idx="8346">
                  <c:v>116.76</c:v>
                </c:pt>
                <c:pt idx="8347">
                  <c:v>116.78</c:v>
                </c:pt>
                <c:pt idx="8348">
                  <c:v>116.8</c:v>
                </c:pt>
                <c:pt idx="8349">
                  <c:v>116.81</c:v>
                </c:pt>
                <c:pt idx="8350">
                  <c:v>116.82</c:v>
                </c:pt>
                <c:pt idx="8351">
                  <c:v>116.84</c:v>
                </c:pt>
                <c:pt idx="8352">
                  <c:v>116.85</c:v>
                </c:pt>
                <c:pt idx="8353">
                  <c:v>116.87</c:v>
                </c:pt>
                <c:pt idx="8354">
                  <c:v>116.89</c:v>
                </c:pt>
                <c:pt idx="8355">
                  <c:v>116.91</c:v>
                </c:pt>
                <c:pt idx="8356">
                  <c:v>116.92</c:v>
                </c:pt>
                <c:pt idx="8357">
                  <c:v>116.93</c:v>
                </c:pt>
                <c:pt idx="8358">
                  <c:v>116.94</c:v>
                </c:pt>
                <c:pt idx="8359">
                  <c:v>116.95</c:v>
                </c:pt>
                <c:pt idx="8360">
                  <c:v>116.96</c:v>
                </c:pt>
                <c:pt idx="8361">
                  <c:v>116.97</c:v>
                </c:pt>
                <c:pt idx="8362">
                  <c:v>116.99</c:v>
                </c:pt>
                <c:pt idx="8363">
                  <c:v>117</c:v>
                </c:pt>
                <c:pt idx="8364">
                  <c:v>117.01</c:v>
                </c:pt>
                <c:pt idx="8365">
                  <c:v>117.03</c:v>
                </c:pt>
                <c:pt idx="8366">
                  <c:v>117.05</c:v>
                </c:pt>
                <c:pt idx="8367">
                  <c:v>117.06</c:v>
                </c:pt>
                <c:pt idx="8368">
                  <c:v>117.08</c:v>
                </c:pt>
                <c:pt idx="8369">
                  <c:v>117.11</c:v>
                </c:pt>
                <c:pt idx="8370">
                  <c:v>117.14</c:v>
                </c:pt>
                <c:pt idx="8371">
                  <c:v>117.17</c:v>
                </c:pt>
                <c:pt idx="8372">
                  <c:v>117.2</c:v>
                </c:pt>
                <c:pt idx="8373">
                  <c:v>117.22</c:v>
                </c:pt>
                <c:pt idx="8374">
                  <c:v>117.25</c:v>
                </c:pt>
                <c:pt idx="8375">
                  <c:v>117.29</c:v>
                </c:pt>
                <c:pt idx="8376">
                  <c:v>117.32</c:v>
                </c:pt>
                <c:pt idx="8377">
                  <c:v>117.34</c:v>
                </c:pt>
                <c:pt idx="8378">
                  <c:v>117.37</c:v>
                </c:pt>
                <c:pt idx="8379">
                  <c:v>117.4</c:v>
                </c:pt>
                <c:pt idx="8380">
                  <c:v>117.42</c:v>
                </c:pt>
                <c:pt idx="8381">
                  <c:v>117.44</c:v>
                </c:pt>
                <c:pt idx="8382">
                  <c:v>117.46</c:v>
                </c:pt>
                <c:pt idx="8383">
                  <c:v>117.47</c:v>
                </c:pt>
                <c:pt idx="8384">
                  <c:v>117.48</c:v>
                </c:pt>
                <c:pt idx="8385">
                  <c:v>117.48</c:v>
                </c:pt>
                <c:pt idx="8386">
                  <c:v>117.47</c:v>
                </c:pt>
                <c:pt idx="8387">
                  <c:v>117.47</c:v>
                </c:pt>
                <c:pt idx="8388">
                  <c:v>117.46</c:v>
                </c:pt>
                <c:pt idx="8389">
                  <c:v>117.45</c:v>
                </c:pt>
                <c:pt idx="8390">
                  <c:v>117.41</c:v>
                </c:pt>
                <c:pt idx="8391">
                  <c:v>117.38</c:v>
                </c:pt>
                <c:pt idx="8392">
                  <c:v>117.36</c:v>
                </c:pt>
                <c:pt idx="8393">
                  <c:v>117.33</c:v>
                </c:pt>
                <c:pt idx="8394">
                  <c:v>117.31</c:v>
                </c:pt>
                <c:pt idx="8395">
                  <c:v>117.29</c:v>
                </c:pt>
                <c:pt idx="8396">
                  <c:v>117.27</c:v>
                </c:pt>
                <c:pt idx="8397">
                  <c:v>117.25</c:v>
                </c:pt>
                <c:pt idx="8398">
                  <c:v>117.23</c:v>
                </c:pt>
                <c:pt idx="8399">
                  <c:v>117.21</c:v>
                </c:pt>
                <c:pt idx="8400">
                  <c:v>117.19</c:v>
                </c:pt>
                <c:pt idx="8401">
                  <c:v>117.17</c:v>
                </c:pt>
                <c:pt idx="8402">
                  <c:v>117.15</c:v>
                </c:pt>
                <c:pt idx="8403">
                  <c:v>117.14</c:v>
                </c:pt>
                <c:pt idx="8404">
                  <c:v>117.13</c:v>
                </c:pt>
                <c:pt idx="8405">
                  <c:v>117.13</c:v>
                </c:pt>
                <c:pt idx="8406">
                  <c:v>117.14</c:v>
                </c:pt>
                <c:pt idx="8407">
                  <c:v>117.15</c:v>
                </c:pt>
                <c:pt idx="8408">
                  <c:v>117.17</c:v>
                </c:pt>
                <c:pt idx="8409">
                  <c:v>117.19</c:v>
                </c:pt>
                <c:pt idx="8410">
                  <c:v>117.21</c:v>
                </c:pt>
                <c:pt idx="8411">
                  <c:v>117.23</c:v>
                </c:pt>
                <c:pt idx="8412">
                  <c:v>117.25</c:v>
                </c:pt>
                <c:pt idx="8413">
                  <c:v>117.26</c:v>
                </c:pt>
                <c:pt idx="8414">
                  <c:v>117.28</c:v>
                </c:pt>
                <c:pt idx="8415">
                  <c:v>117.3</c:v>
                </c:pt>
                <c:pt idx="8416">
                  <c:v>117.32</c:v>
                </c:pt>
                <c:pt idx="8417">
                  <c:v>117.34</c:v>
                </c:pt>
                <c:pt idx="8418">
                  <c:v>117.35</c:v>
                </c:pt>
                <c:pt idx="8419">
                  <c:v>117.36</c:v>
                </c:pt>
                <c:pt idx="8420">
                  <c:v>117.37</c:v>
                </c:pt>
                <c:pt idx="8421">
                  <c:v>117.38</c:v>
                </c:pt>
                <c:pt idx="8422">
                  <c:v>117.39</c:v>
                </c:pt>
                <c:pt idx="8423">
                  <c:v>117.38</c:v>
                </c:pt>
                <c:pt idx="8424">
                  <c:v>117.37</c:v>
                </c:pt>
                <c:pt idx="8425">
                  <c:v>117.37</c:v>
                </c:pt>
                <c:pt idx="8426">
                  <c:v>117.36</c:v>
                </c:pt>
                <c:pt idx="8427">
                  <c:v>117.35</c:v>
                </c:pt>
                <c:pt idx="8428">
                  <c:v>117.34</c:v>
                </c:pt>
                <c:pt idx="8429">
                  <c:v>117.32</c:v>
                </c:pt>
                <c:pt idx="8430">
                  <c:v>117.3</c:v>
                </c:pt>
                <c:pt idx="8431">
                  <c:v>117.29</c:v>
                </c:pt>
                <c:pt idx="8432">
                  <c:v>117.27</c:v>
                </c:pt>
                <c:pt idx="8433">
                  <c:v>117.26</c:v>
                </c:pt>
                <c:pt idx="8434">
                  <c:v>117.26</c:v>
                </c:pt>
                <c:pt idx="8435">
                  <c:v>117.26</c:v>
                </c:pt>
                <c:pt idx="8436">
                  <c:v>117.26</c:v>
                </c:pt>
                <c:pt idx="8437">
                  <c:v>117.28</c:v>
                </c:pt>
                <c:pt idx="8438">
                  <c:v>117.29</c:v>
                </c:pt>
                <c:pt idx="8439">
                  <c:v>117.3</c:v>
                </c:pt>
                <c:pt idx="8440">
                  <c:v>117.31</c:v>
                </c:pt>
                <c:pt idx="8441">
                  <c:v>117.33</c:v>
                </c:pt>
                <c:pt idx="8442">
                  <c:v>117.34</c:v>
                </c:pt>
                <c:pt idx="8443">
                  <c:v>117.35</c:v>
                </c:pt>
                <c:pt idx="8444">
                  <c:v>117.37</c:v>
                </c:pt>
                <c:pt idx="8445">
                  <c:v>117.38</c:v>
                </c:pt>
                <c:pt idx="8446">
                  <c:v>117.4</c:v>
                </c:pt>
                <c:pt idx="8447">
                  <c:v>117.41</c:v>
                </c:pt>
                <c:pt idx="8448">
                  <c:v>117.42</c:v>
                </c:pt>
                <c:pt idx="8449">
                  <c:v>117.42</c:v>
                </c:pt>
                <c:pt idx="8450">
                  <c:v>117.42</c:v>
                </c:pt>
                <c:pt idx="8451">
                  <c:v>117.42</c:v>
                </c:pt>
                <c:pt idx="8452">
                  <c:v>117.43</c:v>
                </c:pt>
                <c:pt idx="8453">
                  <c:v>117.43</c:v>
                </c:pt>
                <c:pt idx="8454">
                  <c:v>117.43</c:v>
                </c:pt>
                <c:pt idx="8455">
                  <c:v>117.43</c:v>
                </c:pt>
                <c:pt idx="8456">
                  <c:v>117.43</c:v>
                </c:pt>
                <c:pt idx="8457">
                  <c:v>117.43</c:v>
                </c:pt>
                <c:pt idx="8458">
                  <c:v>117.44</c:v>
                </c:pt>
                <c:pt idx="8459">
                  <c:v>117.45</c:v>
                </c:pt>
                <c:pt idx="8460">
                  <c:v>117.46</c:v>
                </c:pt>
                <c:pt idx="8461">
                  <c:v>117.47</c:v>
                </c:pt>
                <c:pt idx="8462">
                  <c:v>117.49</c:v>
                </c:pt>
                <c:pt idx="8463">
                  <c:v>117.51</c:v>
                </c:pt>
                <c:pt idx="8464">
                  <c:v>117.53</c:v>
                </c:pt>
                <c:pt idx="8465">
                  <c:v>117.56</c:v>
                </c:pt>
                <c:pt idx="8466">
                  <c:v>117.59</c:v>
                </c:pt>
                <c:pt idx="8467">
                  <c:v>117.63</c:v>
                </c:pt>
                <c:pt idx="8468">
                  <c:v>117.67</c:v>
                </c:pt>
                <c:pt idx="8469">
                  <c:v>117.7</c:v>
                </c:pt>
                <c:pt idx="8470">
                  <c:v>117.74</c:v>
                </c:pt>
                <c:pt idx="8471">
                  <c:v>117.78</c:v>
                </c:pt>
                <c:pt idx="8472">
                  <c:v>117.81</c:v>
                </c:pt>
                <c:pt idx="8473">
                  <c:v>117.85</c:v>
                </c:pt>
                <c:pt idx="8474">
                  <c:v>117.9</c:v>
                </c:pt>
                <c:pt idx="8475">
                  <c:v>117.94</c:v>
                </c:pt>
                <c:pt idx="8476">
                  <c:v>117.98</c:v>
                </c:pt>
                <c:pt idx="8477">
                  <c:v>118.03</c:v>
                </c:pt>
                <c:pt idx="8478">
                  <c:v>118.06</c:v>
                </c:pt>
                <c:pt idx="8479">
                  <c:v>118.08</c:v>
                </c:pt>
                <c:pt idx="8480">
                  <c:v>118.11</c:v>
                </c:pt>
                <c:pt idx="8481">
                  <c:v>118.14</c:v>
                </c:pt>
                <c:pt idx="8482">
                  <c:v>118.16</c:v>
                </c:pt>
                <c:pt idx="8483">
                  <c:v>118.18</c:v>
                </c:pt>
                <c:pt idx="8484">
                  <c:v>118.2</c:v>
                </c:pt>
                <c:pt idx="8485">
                  <c:v>118.22</c:v>
                </c:pt>
                <c:pt idx="8486">
                  <c:v>118.23</c:v>
                </c:pt>
                <c:pt idx="8487">
                  <c:v>118.24</c:v>
                </c:pt>
                <c:pt idx="8488">
                  <c:v>118.25</c:v>
                </c:pt>
                <c:pt idx="8489">
                  <c:v>118.26</c:v>
                </c:pt>
                <c:pt idx="8490">
                  <c:v>118.28</c:v>
                </c:pt>
                <c:pt idx="8491">
                  <c:v>118.29</c:v>
                </c:pt>
                <c:pt idx="8492">
                  <c:v>118.31</c:v>
                </c:pt>
                <c:pt idx="8493">
                  <c:v>118.32</c:v>
                </c:pt>
                <c:pt idx="8494">
                  <c:v>118.33</c:v>
                </c:pt>
                <c:pt idx="8495">
                  <c:v>118.34</c:v>
                </c:pt>
                <c:pt idx="8496">
                  <c:v>118.34</c:v>
                </c:pt>
                <c:pt idx="8497">
                  <c:v>118.34</c:v>
                </c:pt>
                <c:pt idx="8498">
                  <c:v>118.33</c:v>
                </c:pt>
                <c:pt idx="8499">
                  <c:v>118.33</c:v>
                </c:pt>
                <c:pt idx="8500">
                  <c:v>118.32</c:v>
                </c:pt>
                <c:pt idx="8501">
                  <c:v>118.3</c:v>
                </c:pt>
                <c:pt idx="8502">
                  <c:v>118.28</c:v>
                </c:pt>
                <c:pt idx="8503">
                  <c:v>118.25</c:v>
                </c:pt>
                <c:pt idx="8504">
                  <c:v>118.21</c:v>
                </c:pt>
                <c:pt idx="8505">
                  <c:v>118.17</c:v>
                </c:pt>
                <c:pt idx="8506">
                  <c:v>118.11</c:v>
                </c:pt>
                <c:pt idx="8507">
                  <c:v>118.04</c:v>
                </c:pt>
                <c:pt idx="8508">
                  <c:v>117.96</c:v>
                </c:pt>
                <c:pt idx="8509">
                  <c:v>117.86</c:v>
                </c:pt>
                <c:pt idx="8510">
                  <c:v>117.75</c:v>
                </c:pt>
                <c:pt idx="8511">
                  <c:v>117.63</c:v>
                </c:pt>
                <c:pt idx="8512">
                  <c:v>117.5</c:v>
                </c:pt>
                <c:pt idx="8513">
                  <c:v>117.37</c:v>
                </c:pt>
                <c:pt idx="8514">
                  <c:v>117.23</c:v>
                </c:pt>
                <c:pt idx="8515">
                  <c:v>117.07</c:v>
                </c:pt>
                <c:pt idx="8516">
                  <c:v>116.9</c:v>
                </c:pt>
                <c:pt idx="8517">
                  <c:v>116.73</c:v>
                </c:pt>
                <c:pt idx="8518">
                  <c:v>116.55</c:v>
                </c:pt>
                <c:pt idx="8519">
                  <c:v>116.37</c:v>
                </c:pt>
                <c:pt idx="8520">
                  <c:v>116.17</c:v>
                </c:pt>
                <c:pt idx="8521">
                  <c:v>115.97</c:v>
                </c:pt>
                <c:pt idx="8522">
                  <c:v>115.77</c:v>
                </c:pt>
                <c:pt idx="8523">
                  <c:v>115.56</c:v>
                </c:pt>
                <c:pt idx="8524">
                  <c:v>115.36</c:v>
                </c:pt>
                <c:pt idx="8525">
                  <c:v>115.16</c:v>
                </c:pt>
                <c:pt idx="8526">
                  <c:v>114.96</c:v>
                </c:pt>
                <c:pt idx="8527">
                  <c:v>114.76</c:v>
                </c:pt>
                <c:pt idx="8528">
                  <c:v>114.56</c:v>
                </c:pt>
                <c:pt idx="8529">
                  <c:v>114.37</c:v>
                </c:pt>
                <c:pt idx="8530">
                  <c:v>114.17</c:v>
                </c:pt>
                <c:pt idx="8531">
                  <c:v>113.99</c:v>
                </c:pt>
                <c:pt idx="8532">
                  <c:v>113.8</c:v>
                </c:pt>
                <c:pt idx="8533">
                  <c:v>113.62</c:v>
                </c:pt>
                <c:pt idx="8534">
                  <c:v>113.44</c:v>
                </c:pt>
                <c:pt idx="8535">
                  <c:v>113.25</c:v>
                </c:pt>
                <c:pt idx="8536">
                  <c:v>113.06</c:v>
                </c:pt>
                <c:pt idx="8537">
                  <c:v>112.86</c:v>
                </c:pt>
                <c:pt idx="8538">
                  <c:v>112.66</c:v>
                </c:pt>
                <c:pt idx="8539">
                  <c:v>112.44</c:v>
                </c:pt>
                <c:pt idx="8540">
                  <c:v>112.22</c:v>
                </c:pt>
                <c:pt idx="8541">
                  <c:v>111.98</c:v>
                </c:pt>
                <c:pt idx="8542">
                  <c:v>111.74</c:v>
                </c:pt>
                <c:pt idx="8543">
                  <c:v>111.49</c:v>
                </c:pt>
                <c:pt idx="8544">
                  <c:v>111.24</c:v>
                </c:pt>
                <c:pt idx="8545">
                  <c:v>110.98</c:v>
                </c:pt>
                <c:pt idx="8546">
                  <c:v>110.72</c:v>
                </c:pt>
                <c:pt idx="8547">
                  <c:v>110.47</c:v>
                </c:pt>
                <c:pt idx="8548">
                  <c:v>110.22</c:v>
                </c:pt>
                <c:pt idx="8549">
                  <c:v>109.97</c:v>
                </c:pt>
                <c:pt idx="8550">
                  <c:v>109.72</c:v>
                </c:pt>
                <c:pt idx="8551">
                  <c:v>109.47</c:v>
                </c:pt>
                <c:pt idx="8552">
                  <c:v>109.25</c:v>
                </c:pt>
                <c:pt idx="8553">
                  <c:v>109.05</c:v>
                </c:pt>
                <c:pt idx="8554">
                  <c:v>108.84</c:v>
                </c:pt>
                <c:pt idx="8555">
                  <c:v>108.65</c:v>
                </c:pt>
                <c:pt idx="8556">
                  <c:v>108.47</c:v>
                </c:pt>
                <c:pt idx="8557">
                  <c:v>108.3</c:v>
                </c:pt>
                <c:pt idx="8558">
                  <c:v>108.14</c:v>
                </c:pt>
                <c:pt idx="8559">
                  <c:v>107.98</c:v>
                </c:pt>
                <c:pt idx="8560">
                  <c:v>107.84</c:v>
                </c:pt>
                <c:pt idx="8561">
                  <c:v>107.73</c:v>
                </c:pt>
                <c:pt idx="8562">
                  <c:v>107.62</c:v>
                </c:pt>
                <c:pt idx="8563">
                  <c:v>107.52</c:v>
                </c:pt>
                <c:pt idx="8564">
                  <c:v>107.44</c:v>
                </c:pt>
                <c:pt idx="8565">
                  <c:v>107.36</c:v>
                </c:pt>
                <c:pt idx="8566">
                  <c:v>107.29</c:v>
                </c:pt>
                <c:pt idx="8567">
                  <c:v>107.22</c:v>
                </c:pt>
                <c:pt idx="8568">
                  <c:v>107.15</c:v>
                </c:pt>
                <c:pt idx="8569">
                  <c:v>107.09</c:v>
                </c:pt>
                <c:pt idx="8570">
                  <c:v>107.03</c:v>
                </c:pt>
                <c:pt idx="8571">
                  <c:v>106.97</c:v>
                </c:pt>
                <c:pt idx="8572">
                  <c:v>106.92</c:v>
                </c:pt>
                <c:pt idx="8573">
                  <c:v>106.86</c:v>
                </c:pt>
                <c:pt idx="8574">
                  <c:v>106.81</c:v>
                </c:pt>
                <c:pt idx="8575">
                  <c:v>106.75</c:v>
                </c:pt>
                <c:pt idx="8576">
                  <c:v>106.7</c:v>
                </c:pt>
                <c:pt idx="8577">
                  <c:v>106.65</c:v>
                </c:pt>
                <c:pt idx="8578">
                  <c:v>106.58</c:v>
                </c:pt>
                <c:pt idx="8579">
                  <c:v>106.52</c:v>
                </c:pt>
                <c:pt idx="8580">
                  <c:v>106.46</c:v>
                </c:pt>
                <c:pt idx="8581">
                  <c:v>106.41</c:v>
                </c:pt>
                <c:pt idx="8582">
                  <c:v>106.36</c:v>
                </c:pt>
                <c:pt idx="8583">
                  <c:v>106.29</c:v>
                </c:pt>
                <c:pt idx="8584">
                  <c:v>106.23</c:v>
                </c:pt>
                <c:pt idx="8585">
                  <c:v>106.2</c:v>
                </c:pt>
                <c:pt idx="8586">
                  <c:v>106.16</c:v>
                </c:pt>
                <c:pt idx="8587">
                  <c:v>106.12</c:v>
                </c:pt>
                <c:pt idx="8588">
                  <c:v>106.08</c:v>
                </c:pt>
                <c:pt idx="8589">
                  <c:v>106.05</c:v>
                </c:pt>
                <c:pt idx="8590">
                  <c:v>106.03</c:v>
                </c:pt>
                <c:pt idx="8591">
                  <c:v>106</c:v>
                </c:pt>
                <c:pt idx="8592">
                  <c:v>105.98</c:v>
                </c:pt>
                <c:pt idx="8593">
                  <c:v>105.96</c:v>
                </c:pt>
                <c:pt idx="8594">
                  <c:v>105.94</c:v>
                </c:pt>
                <c:pt idx="8595">
                  <c:v>105.93</c:v>
                </c:pt>
                <c:pt idx="8596">
                  <c:v>105.92</c:v>
                </c:pt>
                <c:pt idx="8597">
                  <c:v>105.91</c:v>
                </c:pt>
                <c:pt idx="8598">
                  <c:v>105.91</c:v>
                </c:pt>
                <c:pt idx="8599">
                  <c:v>105.92</c:v>
                </c:pt>
                <c:pt idx="8600">
                  <c:v>105.93</c:v>
                </c:pt>
                <c:pt idx="8601">
                  <c:v>105.93</c:v>
                </c:pt>
                <c:pt idx="8602">
                  <c:v>105.94</c:v>
                </c:pt>
                <c:pt idx="8603">
                  <c:v>105.95</c:v>
                </c:pt>
                <c:pt idx="8604">
                  <c:v>105.96</c:v>
                </c:pt>
                <c:pt idx="8605">
                  <c:v>105.97</c:v>
                </c:pt>
                <c:pt idx="8606">
                  <c:v>105.98</c:v>
                </c:pt>
                <c:pt idx="8607">
                  <c:v>105.99</c:v>
                </c:pt>
                <c:pt idx="8608">
                  <c:v>105.99</c:v>
                </c:pt>
                <c:pt idx="8609">
                  <c:v>106</c:v>
                </c:pt>
                <c:pt idx="8610">
                  <c:v>106</c:v>
                </c:pt>
                <c:pt idx="8611">
                  <c:v>106.01</c:v>
                </c:pt>
                <c:pt idx="8612">
                  <c:v>106.01</c:v>
                </c:pt>
                <c:pt idx="8613">
                  <c:v>106</c:v>
                </c:pt>
                <c:pt idx="8614">
                  <c:v>105.99</c:v>
                </c:pt>
                <c:pt idx="8615">
                  <c:v>105.99</c:v>
                </c:pt>
                <c:pt idx="8616">
                  <c:v>105.98</c:v>
                </c:pt>
                <c:pt idx="8617">
                  <c:v>105.96</c:v>
                </c:pt>
                <c:pt idx="8618">
                  <c:v>105.95</c:v>
                </c:pt>
                <c:pt idx="8619">
                  <c:v>105.94</c:v>
                </c:pt>
                <c:pt idx="8620">
                  <c:v>105.92</c:v>
                </c:pt>
                <c:pt idx="8621">
                  <c:v>105.91</c:v>
                </c:pt>
                <c:pt idx="8622">
                  <c:v>105.9</c:v>
                </c:pt>
                <c:pt idx="8623">
                  <c:v>105.88</c:v>
                </c:pt>
                <c:pt idx="8624">
                  <c:v>105.87</c:v>
                </c:pt>
                <c:pt idx="8625">
                  <c:v>105.85</c:v>
                </c:pt>
                <c:pt idx="8626">
                  <c:v>105.84</c:v>
                </c:pt>
                <c:pt idx="8627">
                  <c:v>105.83</c:v>
                </c:pt>
                <c:pt idx="8628">
                  <c:v>105.81</c:v>
                </c:pt>
                <c:pt idx="8629">
                  <c:v>105.81</c:v>
                </c:pt>
                <c:pt idx="8630">
                  <c:v>105.81</c:v>
                </c:pt>
                <c:pt idx="8631">
                  <c:v>105.81</c:v>
                </c:pt>
                <c:pt idx="8632">
                  <c:v>105.82</c:v>
                </c:pt>
                <c:pt idx="8633">
                  <c:v>105.83</c:v>
                </c:pt>
                <c:pt idx="8634">
                  <c:v>105.83</c:v>
                </c:pt>
                <c:pt idx="8635">
                  <c:v>105.84</c:v>
                </c:pt>
                <c:pt idx="8636">
                  <c:v>105.85</c:v>
                </c:pt>
                <c:pt idx="8637">
                  <c:v>105.86</c:v>
                </c:pt>
                <c:pt idx="8638">
                  <c:v>105.87</c:v>
                </c:pt>
                <c:pt idx="8639">
                  <c:v>105.88</c:v>
                </c:pt>
                <c:pt idx="8640">
                  <c:v>105.89</c:v>
                </c:pt>
                <c:pt idx="8641">
                  <c:v>105.89</c:v>
                </c:pt>
                <c:pt idx="8642">
                  <c:v>105.89</c:v>
                </c:pt>
                <c:pt idx="8643">
                  <c:v>105.91</c:v>
                </c:pt>
                <c:pt idx="8644">
                  <c:v>105.92</c:v>
                </c:pt>
                <c:pt idx="8645">
                  <c:v>105.93</c:v>
                </c:pt>
                <c:pt idx="8646">
                  <c:v>105.95</c:v>
                </c:pt>
                <c:pt idx="8647">
                  <c:v>105.98</c:v>
                </c:pt>
                <c:pt idx="8648">
                  <c:v>106.01</c:v>
                </c:pt>
                <c:pt idx="8649">
                  <c:v>106.02</c:v>
                </c:pt>
                <c:pt idx="8650">
                  <c:v>106.02</c:v>
                </c:pt>
                <c:pt idx="8651">
                  <c:v>106.02</c:v>
                </c:pt>
                <c:pt idx="8652">
                  <c:v>106.02</c:v>
                </c:pt>
                <c:pt idx="8653">
                  <c:v>106.01</c:v>
                </c:pt>
                <c:pt idx="8654">
                  <c:v>106.01</c:v>
                </c:pt>
                <c:pt idx="8655">
                  <c:v>106</c:v>
                </c:pt>
                <c:pt idx="8656">
                  <c:v>105.99</c:v>
                </c:pt>
                <c:pt idx="8657">
                  <c:v>105.98</c:v>
                </c:pt>
                <c:pt idx="8658">
                  <c:v>105.96</c:v>
                </c:pt>
                <c:pt idx="8659">
                  <c:v>105.95</c:v>
                </c:pt>
                <c:pt idx="8660">
                  <c:v>105.94</c:v>
                </c:pt>
                <c:pt idx="8661">
                  <c:v>105.93</c:v>
                </c:pt>
                <c:pt idx="8662">
                  <c:v>105.93</c:v>
                </c:pt>
                <c:pt idx="8663">
                  <c:v>105.93</c:v>
                </c:pt>
                <c:pt idx="8664">
                  <c:v>105.93</c:v>
                </c:pt>
                <c:pt idx="8665">
                  <c:v>105.95</c:v>
                </c:pt>
                <c:pt idx="8666">
                  <c:v>105.96</c:v>
                </c:pt>
                <c:pt idx="8667">
                  <c:v>105.98</c:v>
                </c:pt>
                <c:pt idx="8668">
                  <c:v>106</c:v>
                </c:pt>
                <c:pt idx="8669">
                  <c:v>106.01</c:v>
                </c:pt>
                <c:pt idx="8670">
                  <c:v>106.02</c:v>
                </c:pt>
                <c:pt idx="8671">
                  <c:v>106.03</c:v>
                </c:pt>
                <c:pt idx="8672">
                  <c:v>106.04</c:v>
                </c:pt>
                <c:pt idx="8673">
                  <c:v>106.06</c:v>
                </c:pt>
                <c:pt idx="8674">
                  <c:v>106.09</c:v>
                </c:pt>
                <c:pt idx="8675">
                  <c:v>106.11</c:v>
                </c:pt>
                <c:pt idx="8676">
                  <c:v>106.14</c:v>
                </c:pt>
                <c:pt idx="8677">
                  <c:v>106.17</c:v>
                </c:pt>
                <c:pt idx="8678">
                  <c:v>106.18</c:v>
                </c:pt>
                <c:pt idx="8679">
                  <c:v>106.2</c:v>
                </c:pt>
                <c:pt idx="8680">
                  <c:v>106.23</c:v>
                </c:pt>
                <c:pt idx="8681">
                  <c:v>106.27</c:v>
                </c:pt>
                <c:pt idx="8682">
                  <c:v>106.3</c:v>
                </c:pt>
                <c:pt idx="8683">
                  <c:v>106.32</c:v>
                </c:pt>
                <c:pt idx="8684">
                  <c:v>106.33</c:v>
                </c:pt>
                <c:pt idx="8685">
                  <c:v>106.33</c:v>
                </c:pt>
                <c:pt idx="8686">
                  <c:v>106.33</c:v>
                </c:pt>
                <c:pt idx="8687">
                  <c:v>106.33</c:v>
                </c:pt>
                <c:pt idx="8688">
                  <c:v>106.34</c:v>
                </c:pt>
                <c:pt idx="8689">
                  <c:v>106.34</c:v>
                </c:pt>
                <c:pt idx="8690">
                  <c:v>106.35</c:v>
                </c:pt>
                <c:pt idx="8691">
                  <c:v>106.36</c:v>
                </c:pt>
                <c:pt idx="8692">
                  <c:v>106.39</c:v>
                </c:pt>
                <c:pt idx="8693">
                  <c:v>106.41</c:v>
                </c:pt>
                <c:pt idx="8694">
                  <c:v>106.44</c:v>
                </c:pt>
                <c:pt idx="8695">
                  <c:v>106.47</c:v>
                </c:pt>
                <c:pt idx="8696">
                  <c:v>106.52</c:v>
                </c:pt>
                <c:pt idx="8697">
                  <c:v>106.57</c:v>
                </c:pt>
                <c:pt idx="8698">
                  <c:v>106.6</c:v>
                </c:pt>
                <c:pt idx="8699">
                  <c:v>106.64</c:v>
                </c:pt>
                <c:pt idx="8700">
                  <c:v>106.67</c:v>
                </c:pt>
                <c:pt idx="8701">
                  <c:v>106.7</c:v>
                </c:pt>
                <c:pt idx="8702">
                  <c:v>106.74</c:v>
                </c:pt>
                <c:pt idx="8703">
                  <c:v>106.78</c:v>
                </c:pt>
                <c:pt idx="8704">
                  <c:v>106.81</c:v>
                </c:pt>
                <c:pt idx="8705">
                  <c:v>106.85</c:v>
                </c:pt>
                <c:pt idx="8706">
                  <c:v>106.89</c:v>
                </c:pt>
                <c:pt idx="8707">
                  <c:v>106.95</c:v>
                </c:pt>
                <c:pt idx="8708">
                  <c:v>107.01</c:v>
                </c:pt>
                <c:pt idx="8709">
                  <c:v>107.07</c:v>
                </c:pt>
                <c:pt idx="8710">
                  <c:v>107.14</c:v>
                </c:pt>
                <c:pt idx="8711">
                  <c:v>107.21</c:v>
                </c:pt>
                <c:pt idx="8712">
                  <c:v>107.28</c:v>
                </c:pt>
                <c:pt idx="8713">
                  <c:v>107.34</c:v>
                </c:pt>
                <c:pt idx="8714">
                  <c:v>107.41</c:v>
                </c:pt>
                <c:pt idx="8715">
                  <c:v>107.48</c:v>
                </c:pt>
                <c:pt idx="8716">
                  <c:v>107.54</c:v>
                </c:pt>
                <c:pt idx="8717">
                  <c:v>107.6</c:v>
                </c:pt>
                <c:pt idx="8718">
                  <c:v>107.66</c:v>
                </c:pt>
                <c:pt idx="8719">
                  <c:v>107.72</c:v>
                </c:pt>
                <c:pt idx="8720">
                  <c:v>107.77</c:v>
                </c:pt>
                <c:pt idx="8721">
                  <c:v>107.82</c:v>
                </c:pt>
                <c:pt idx="8722">
                  <c:v>107.87</c:v>
                </c:pt>
                <c:pt idx="8723">
                  <c:v>107.91</c:v>
                </c:pt>
                <c:pt idx="8724">
                  <c:v>107.93</c:v>
                </c:pt>
                <c:pt idx="8725">
                  <c:v>107.95</c:v>
                </c:pt>
                <c:pt idx="8726">
                  <c:v>107.96</c:v>
                </c:pt>
                <c:pt idx="8727">
                  <c:v>107.96</c:v>
                </c:pt>
                <c:pt idx="8728">
                  <c:v>107.95</c:v>
                </c:pt>
                <c:pt idx="8729">
                  <c:v>107.95</c:v>
                </c:pt>
                <c:pt idx="8730">
                  <c:v>107.95</c:v>
                </c:pt>
                <c:pt idx="8731">
                  <c:v>107.93</c:v>
                </c:pt>
                <c:pt idx="8732">
                  <c:v>107.91</c:v>
                </c:pt>
                <c:pt idx="8733">
                  <c:v>107.9</c:v>
                </c:pt>
                <c:pt idx="8734">
                  <c:v>107.89</c:v>
                </c:pt>
                <c:pt idx="8735">
                  <c:v>107.88</c:v>
                </c:pt>
                <c:pt idx="8736">
                  <c:v>107.86</c:v>
                </c:pt>
                <c:pt idx="8737">
                  <c:v>107.84</c:v>
                </c:pt>
                <c:pt idx="8738">
                  <c:v>107.8</c:v>
                </c:pt>
                <c:pt idx="8739">
                  <c:v>107.78</c:v>
                </c:pt>
                <c:pt idx="8740">
                  <c:v>107.75</c:v>
                </c:pt>
                <c:pt idx="8741">
                  <c:v>107.71</c:v>
                </c:pt>
                <c:pt idx="8742">
                  <c:v>107.68</c:v>
                </c:pt>
                <c:pt idx="8743">
                  <c:v>107.66</c:v>
                </c:pt>
                <c:pt idx="8744">
                  <c:v>107.64</c:v>
                </c:pt>
                <c:pt idx="8745">
                  <c:v>107.64</c:v>
                </c:pt>
                <c:pt idx="8746">
                  <c:v>107.65</c:v>
                </c:pt>
                <c:pt idx="8747">
                  <c:v>107.65</c:v>
                </c:pt>
                <c:pt idx="8748">
                  <c:v>107.66</c:v>
                </c:pt>
                <c:pt idx="8749">
                  <c:v>107.67</c:v>
                </c:pt>
                <c:pt idx="8750">
                  <c:v>107.69</c:v>
                </c:pt>
                <c:pt idx="8751">
                  <c:v>107.71</c:v>
                </c:pt>
                <c:pt idx="8752">
                  <c:v>107.73</c:v>
                </c:pt>
                <c:pt idx="8753">
                  <c:v>107.76</c:v>
                </c:pt>
                <c:pt idx="8754">
                  <c:v>107.78</c:v>
                </c:pt>
                <c:pt idx="8755">
                  <c:v>107.82</c:v>
                </c:pt>
                <c:pt idx="8756">
                  <c:v>107.85</c:v>
                </c:pt>
                <c:pt idx="8757">
                  <c:v>107.89</c:v>
                </c:pt>
                <c:pt idx="8758">
                  <c:v>107.93</c:v>
                </c:pt>
                <c:pt idx="8759">
                  <c:v>107.97</c:v>
                </c:pt>
                <c:pt idx="8760">
                  <c:v>108.02</c:v>
                </c:pt>
                <c:pt idx="8761">
                  <c:v>108.07</c:v>
                </c:pt>
                <c:pt idx="8762">
                  <c:v>108.13</c:v>
                </c:pt>
                <c:pt idx="8763">
                  <c:v>108.2</c:v>
                </c:pt>
                <c:pt idx="8764">
                  <c:v>108.27</c:v>
                </c:pt>
                <c:pt idx="8765">
                  <c:v>108.33</c:v>
                </c:pt>
                <c:pt idx="8766">
                  <c:v>108.39</c:v>
                </c:pt>
                <c:pt idx="8767">
                  <c:v>108.45</c:v>
                </c:pt>
                <c:pt idx="8768">
                  <c:v>108.5</c:v>
                </c:pt>
                <c:pt idx="8769">
                  <c:v>108.56</c:v>
                </c:pt>
                <c:pt idx="8770">
                  <c:v>108.62</c:v>
                </c:pt>
                <c:pt idx="8771">
                  <c:v>108.67</c:v>
                </c:pt>
                <c:pt idx="8772">
                  <c:v>108.72</c:v>
                </c:pt>
                <c:pt idx="8773">
                  <c:v>108.78</c:v>
                </c:pt>
                <c:pt idx="8774">
                  <c:v>108.84</c:v>
                </c:pt>
                <c:pt idx="8775">
                  <c:v>108.92</c:v>
                </c:pt>
                <c:pt idx="8776">
                  <c:v>108.98</c:v>
                </c:pt>
                <c:pt idx="8777">
                  <c:v>109.05</c:v>
                </c:pt>
                <c:pt idx="8778">
                  <c:v>109.13</c:v>
                </c:pt>
                <c:pt idx="8779">
                  <c:v>109.2</c:v>
                </c:pt>
                <c:pt idx="8780">
                  <c:v>109.27</c:v>
                </c:pt>
                <c:pt idx="8781">
                  <c:v>109.34</c:v>
                </c:pt>
                <c:pt idx="8782">
                  <c:v>109.4</c:v>
                </c:pt>
                <c:pt idx="8783">
                  <c:v>109.46</c:v>
                </c:pt>
                <c:pt idx="8784">
                  <c:v>109.52</c:v>
                </c:pt>
                <c:pt idx="8785">
                  <c:v>109.57</c:v>
                </c:pt>
                <c:pt idx="8786">
                  <c:v>109.64</c:v>
                </c:pt>
                <c:pt idx="8787">
                  <c:v>109.7</c:v>
                </c:pt>
                <c:pt idx="8788">
                  <c:v>109.76</c:v>
                </c:pt>
                <c:pt idx="8789">
                  <c:v>109.82</c:v>
                </c:pt>
                <c:pt idx="8790">
                  <c:v>109.87</c:v>
                </c:pt>
                <c:pt idx="8791">
                  <c:v>109.93</c:v>
                </c:pt>
                <c:pt idx="8792">
                  <c:v>109.99</c:v>
                </c:pt>
                <c:pt idx="8793">
                  <c:v>110.06</c:v>
                </c:pt>
                <c:pt idx="8794">
                  <c:v>110.13</c:v>
                </c:pt>
                <c:pt idx="8795">
                  <c:v>110.19</c:v>
                </c:pt>
                <c:pt idx="8796">
                  <c:v>110.25</c:v>
                </c:pt>
                <c:pt idx="8797">
                  <c:v>110.29</c:v>
                </c:pt>
                <c:pt idx="8798">
                  <c:v>110.33</c:v>
                </c:pt>
                <c:pt idx="8799">
                  <c:v>110.36</c:v>
                </c:pt>
                <c:pt idx="8800">
                  <c:v>110.38</c:v>
                </c:pt>
                <c:pt idx="8801">
                  <c:v>110.41</c:v>
                </c:pt>
                <c:pt idx="8802">
                  <c:v>110.44</c:v>
                </c:pt>
                <c:pt idx="8803">
                  <c:v>110.46</c:v>
                </c:pt>
                <c:pt idx="8804">
                  <c:v>110.49</c:v>
                </c:pt>
                <c:pt idx="8805">
                  <c:v>110.52</c:v>
                </c:pt>
                <c:pt idx="8806">
                  <c:v>110.53</c:v>
                </c:pt>
                <c:pt idx="8807">
                  <c:v>110.56</c:v>
                </c:pt>
                <c:pt idx="8808">
                  <c:v>110.58</c:v>
                </c:pt>
                <c:pt idx="8809">
                  <c:v>110.6</c:v>
                </c:pt>
                <c:pt idx="8810">
                  <c:v>110.63</c:v>
                </c:pt>
                <c:pt idx="8811">
                  <c:v>110.66</c:v>
                </c:pt>
                <c:pt idx="8812">
                  <c:v>110.69</c:v>
                </c:pt>
                <c:pt idx="8813">
                  <c:v>110.7</c:v>
                </c:pt>
                <c:pt idx="8814">
                  <c:v>110.71</c:v>
                </c:pt>
                <c:pt idx="8815">
                  <c:v>110.72</c:v>
                </c:pt>
                <c:pt idx="8816">
                  <c:v>110.72</c:v>
                </c:pt>
                <c:pt idx="8817">
                  <c:v>110.73</c:v>
                </c:pt>
                <c:pt idx="8818">
                  <c:v>110.73</c:v>
                </c:pt>
                <c:pt idx="8819">
                  <c:v>110.74</c:v>
                </c:pt>
                <c:pt idx="8820">
                  <c:v>110.75</c:v>
                </c:pt>
                <c:pt idx="8821">
                  <c:v>110.76</c:v>
                </c:pt>
                <c:pt idx="8822">
                  <c:v>110.77</c:v>
                </c:pt>
                <c:pt idx="8823">
                  <c:v>110.78</c:v>
                </c:pt>
                <c:pt idx="8824">
                  <c:v>110.79</c:v>
                </c:pt>
                <c:pt idx="8825">
                  <c:v>110.8</c:v>
                </c:pt>
                <c:pt idx="8826">
                  <c:v>110.82</c:v>
                </c:pt>
                <c:pt idx="8827">
                  <c:v>110.83</c:v>
                </c:pt>
                <c:pt idx="8828">
                  <c:v>110.83</c:v>
                </c:pt>
                <c:pt idx="8829">
                  <c:v>110.84</c:v>
                </c:pt>
                <c:pt idx="8830">
                  <c:v>110.86</c:v>
                </c:pt>
                <c:pt idx="8831">
                  <c:v>110.87</c:v>
                </c:pt>
                <c:pt idx="8832">
                  <c:v>110.89</c:v>
                </c:pt>
                <c:pt idx="8833">
                  <c:v>110.9</c:v>
                </c:pt>
                <c:pt idx="8834">
                  <c:v>110.91</c:v>
                </c:pt>
                <c:pt idx="8835">
                  <c:v>110.92</c:v>
                </c:pt>
                <c:pt idx="8836">
                  <c:v>110.93</c:v>
                </c:pt>
                <c:pt idx="8837">
                  <c:v>110.95</c:v>
                </c:pt>
                <c:pt idx="8838">
                  <c:v>110.96</c:v>
                </c:pt>
                <c:pt idx="8839">
                  <c:v>110.97</c:v>
                </c:pt>
                <c:pt idx="8840">
                  <c:v>110.97</c:v>
                </c:pt>
                <c:pt idx="8841">
                  <c:v>110.98</c:v>
                </c:pt>
                <c:pt idx="8842">
                  <c:v>110.99</c:v>
                </c:pt>
                <c:pt idx="8843">
                  <c:v>110.99</c:v>
                </c:pt>
                <c:pt idx="8844">
                  <c:v>110.99</c:v>
                </c:pt>
                <c:pt idx="8845">
                  <c:v>110.99</c:v>
                </c:pt>
                <c:pt idx="8846">
                  <c:v>110.99</c:v>
                </c:pt>
                <c:pt idx="8847">
                  <c:v>110.99</c:v>
                </c:pt>
                <c:pt idx="8848">
                  <c:v>110.99</c:v>
                </c:pt>
                <c:pt idx="8849">
                  <c:v>110.98</c:v>
                </c:pt>
                <c:pt idx="8850">
                  <c:v>110.98</c:v>
                </c:pt>
                <c:pt idx="8851">
                  <c:v>110.97</c:v>
                </c:pt>
                <c:pt idx="8852">
                  <c:v>110.97</c:v>
                </c:pt>
                <c:pt idx="8853">
                  <c:v>110.95</c:v>
                </c:pt>
                <c:pt idx="8854">
                  <c:v>110.94</c:v>
                </c:pt>
                <c:pt idx="8855">
                  <c:v>110.92</c:v>
                </c:pt>
                <c:pt idx="8856">
                  <c:v>110.9</c:v>
                </c:pt>
                <c:pt idx="8857">
                  <c:v>110.87</c:v>
                </c:pt>
                <c:pt idx="8858">
                  <c:v>110.84</c:v>
                </c:pt>
                <c:pt idx="8859">
                  <c:v>110.83</c:v>
                </c:pt>
                <c:pt idx="8860">
                  <c:v>110.81</c:v>
                </c:pt>
                <c:pt idx="8861">
                  <c:v>110.8</c:v>
                </c:pt>
                <c:pt idx="8862">
                  <c:v>110.79</c:v>
                </c:pt>
                <c:pt idx="8863">
                  <c:v>110.78</c:v>
                </c:pt>
                <c:pt idx="8864">
                  <c:v>110.78</c:v>
                </c:pt>
                <c:pt idx="8865">
                  <c:v>110.78</c:v>
                </c:pt>
                <c:pt idx="8866">
                  <c:v>110.77</c:v>
                </c:pt>
                <c:pt idx="8867">
                  <c:v>110.77</c:v>
                </c:pt>
                <c:pt idx="8868">
                  <c:v>110.78</c:v>
                </c:pt>
                <c:pt idx="8869">
                  <c:v>110.79</c:v>
                </c:pt>
                <c:pt idx="8870">
                  <c:v>110.79</c:v>
                </c:pt>
                <c:pt idx="8871">
                  <c:v>110.79</c:v>
                </c:pt>
                <c:pt idx="8872">
                  <c:v>110.8</c:v>
                </c:pt>
                <c:pt idx="8873">
                  <c:v>110.81</c:v>
                </c:pt>
                <c:pt idx="8874">
                  <c:v>110.81</c:v>
                </c:pt>
                <c:pt idx="8875">
                  <c:v>110.81</c:v>
                </c:pt>
                <c:pt idx="8876">
                  <c:v>110.8</c:v>
                </c:pt>
                <c:pt idx="8877">
                  <c:v>110.8</c:v>
                </c:pt>
                <c:pt idx="8878">
                  <c:v>110.8</c:v>
                </c:pt>
                <c:pt idx="8879">
                  <c:v>110.8</c:v>
                </c:pt>
                <c:pt idx="8880">
                  <c:v>110.8</c:v>
                </c:pt>
                <c:pt idx="8881">
                  <c:v>110.79</c:v>
                </c:pt>
                <c:pt idx="8882">
                  <c:v>110.79</c:v>
                </c:pt>
                <c:pt idx="8883">
                  <c:v>110.79</c:v>
                </c:pt>
                <c:pt idx="8884">
                  <c:v>110.79</c:v>
                </c:pt>
                <c:pt idx="8885">
                  <c:v>110.78</c:v>
                </c:pt>
                <c:pt idx="8886">
                  <c:v>110.77</c:v>
                </c:pt>
                <c:pt idx="8887">
                  <c:v>110.76</c:v>
                </c:pt>
                <c:pt idx="8888">
                  <c:v>110.76</c:v>
                </c:pt>
                <c:pt idx="8889">
                  <c:v>110.76</c:v>
                </c:pt>
                <c:pt idx="8890">
                  <c:v>110.75</c:v>
                </c:pt>
                <c:pt idx="8891">
                  <c:v>110.75</c:v>
                </c:pt>
                <c:pt idx="8892">
                  <c:v>110.75</c:v>
                </c:pt>
                <c:pt idx="8893">
                  <c:v>110.75</c:v>
                </c:pt>
                <c:pt idx="8894">
                  <c:v>110.76</c:v>
                </c:pt>
                <c:pt idx="8895">
                  <c:v>110.76</c:v>
                </c:pt>
                <c:pt idx="8896">
                  <c:v>110.77</c:v>
                </c:pt>
                <c:pt idx="8897">
                  <c:v>110.78</c:v>
                </c:pt>
                <c:pt idx="8898">
                  <c:v>110.8</c:v>
                </c:pt>
                <c:pt idx="8899">
                  <c:v>110.81</c:v>
                </c:pt>
                <c:pt idx="8900">
                  <c:v>110.84</c:v>
                </c:pt>
                <c:pt idx="8901">
                  <c:v>110.87</c:v>
                </c:pt>
                <c:pt idx="8902">
                  <c:v>110.89</c:v>
                </c:pt>
                <c:pt idx="8903">
                  <c:v>110.91</c:v>
                </c:pt>
                <c:pt idx="8904">
                  <c:v>110.93</c:v>
                </c:pt>
                <c:pt idx="8905">
                  <c:v>110.95</c:v>
                </c:pt>
                <c:pt idx="8906">
                  <c:v>110.97</c:v>
                </c:pt>
                <c:pt idx="8907">
                  <c:v>110.98</c:v>
                </c:pt>
                <c:pt idx="8908">
                  <c:v>110.99</c:v>
                </c:pt>
                <c:pt idx="8909">
                  <c:v>111</c:v>
                </c:pt>
                <c:pt idx="8910">
                  <c:v>111</c:v>
                </c:pt>
                <c:pt idx="8911">
                  <c:v>111</c:v>
                </c:pt>
                <c:pt idx="8912">
                  <c:v>110.99</c:v>
                </c:pt>
                <c:pt idx="8913">
                  <c:v>110.99</c:v>
                </c:pt>
                <c:pt idx="8914">
                  <c:v>110.98</c:v>
                </c:pt>
                <c:pt idx="8915">
                  <c:v>110.96</c:v>
                </c:pt>
                <c:pt idx="8916">
                  <c:v>110.95</c:v>
                </c:pt>
                <c:pt idx="8917">
                  <c:v>110.94</c:v>
                </c:pt>
                <c:pt idx="8918">
                  <c:v>110.92</c:v>
                </c:pt>
                <c:pt idx="8919">
                  <c:v>110.89</c:v>
                </c:pt>
                <c:pt idx="8920">
                  <c:v>110.86</c:v>
                </c:pt>
                <c:pt idx="8921">
                  <c:v>110.84</c:v>
                </c:pt>
                <c:pt idx="8922">
                  <c:v>110.81</c:v>
                </c:pt>
                <c:pt idx="8923">
                  <c:v>110.78</c:v>
                </c:pt>
                <c:pt idx="8924">
                  <c:v>110.74</c:v>
                </c:pt>
                <c:pt idx="8925">
                  <c:v>110.71</c:v>
                </c:pt>
                <c:pt idx="8926">
                  <c:v>110.67</c:v>
                </c:pt>
                <c:pt idx="8927">
                  <c:v>110.64</c:v>
                </c:pt>
                <c:pt idx="8928">
                  <c:v>110.61</c:v>
                </c:pt>
                <c:pt idx="8929">
                  <c:v>110.6</c:v>
                </c:pt>
                <c:pt idx="8930">
                  <c:v>110.58</c:v>
                </c:pt>
                <c:pt idx="8931">
                  <c:v>110.56</c:v>
                </c:pt>
                <c:pt idx="8932">
                  <c:v>110.54</c:v>
                </c:pt>
                <c:pt idx="8933">
                  <c:v>110.52</c:v>
                </c:pt>
                <c:pt idx="8934">
                  <c:v>110.51</c:v>
                </c:pt>
                <c:pt idx="8935">
                  <c:v>110.5</c:v>
                </c:pt>
                <c:pt idx="8936">
                  <c:v>110.49</c:v>
                </c:pt>
                <c:pt idx="8937">
                  <c:v>110.48</c:v>
                </c:pt>
                <c:pt idx="8938">
                  <c:v>110.48</c:v>
                </c:pt>
                <c:pt idx="8939">
                  <c:v>110.48</c:v>
                </c:pt>
                <c:pt idx="8940">
                  <c:v>110.48</c:v>
                </c:pt>
                <c:pt idx="8941">
                  <c:v>110.48</c:v>
                </c:pt>
                <c:pt idx="8942">
                  <c:v>110.47</c:v>
                </c:pt>
                <c:pt idx="8943">
                  <c:v>110.46</c:v>
                </c:pt>
                <c:pt idx="8944">
                  <c:v>110.46</c:v>
                </c:pt>
                <c:pt idx="8945">
                  <c:v>110.46</c:v>
                </c:pt>
                <c:pt idx="8946">
                  <c:v>110.45</c:v>
                </c:pt>
                <c:pt idx="8947">
                  <c:v>110.44</c:v>
                </c:pt>
                <c:pt idx="8948">
                  <c:v>110.44</c:v>
                </c:pt>
                <c:pt idx="8949">
                  <c:v>110.43</c:v>
                </c:pt>
                <c:pt idx="8950">
                  <c:v>110.41</c:v>
                </c:pt>
                <c:pt idx="8951">
                  <c:v>110.4</c:v>
                </c:pt>
                <c:pt idx="8952">
                  <c:v>110.38</c:v>
                </c:pt>
                <c:pt idx="8953">
                  <c:v>110.36</c:v>
                </c:pt>
                <c:pt idx="8954">
                  <c:v>110.34</c:v>
                </c:pt>
                <c:pt idx="8955">
                  <c:v>110.32</c:v>
                </c:pt>
                <c:pt idx="8956">
                  <c:v>110.3</c:v>
                </c:pt>
                <c:pt idx="8957">
                  <c:v>110.26</c:v>
                </c:pt>
                <c:pt idx="8958">
                  <c:v>110.23</c:v>
                </c:pt>
                <c:pt idx="8959">
                  <c:v>110.18</c:v>
                </c:pt>
                <c:pt idx="8960">
                  <c:v>110.14</c:v>
                </c:pt>
                <c:pt idx="8961">
                  <c:v>110.1</c:v>
                </c:pt>
                <c:pt idx="8962">
                  <c:v>110.05</c:v>
                </c:pt>
                <c:pt idx="8963">
                  <c:v>109.98</c:v>
                </c:pt>
                <c:pt idx="8964">
                  <c:v>109.9</c:v>
                </c:pt>
                <c:pt idx="8965">
                  <c:v>109.82</c:v>
                </c:pt>
                <c:pt idx="8966">
                  <c:v>109.72</c:v>
                </c:pt>
                <c:pt idx="8967">
                  <c:v>109.6</c:v>
                </c:pt>
                <c:pt idx="8968">
                  <c:v>109.5</c:v>
                </c:pt>
                <c:pt idx="8969">
                  <c:v>109.37</c:v>
                </c:pt>
                <c:pt idx="8970">
                  <c:v>109.23</c:v>
                </c:pt>
                <c:pt idx="8971">
                  <c:v>109.1</c:v>
                </c:pt>
                <c:pt idx="8972">
                  <c:v>108.95</c:v>
                </c:pt>
                <c:pt idx="8973">
                  <c:v>108.8</c:v>
                </c:pt>
                <c:pt idx="8974">
                  <c:v>108.64</c:v>
                </c:pt>
                <c:pt idx="8975">
                  <c:v>108.48</c:v>
                </c:pt>
                <c:pt idx="8976">
                  <c:v>108.33</c:v>
                </c:pt>
                <c:pt idx="8977">
                  <c:v>108.17</c:v>
                </c:pt>
                <c:pt idx="8978">
                  <c:v>108.01</c:v>
                </c:pt>
                <c:pt idx="8979">
                  <c:v>107.85</c:v>
                </c:pt>
                <c:pt idx="8980">
                  <c:v>107.69</c:v>
                </c:pt>
                <c:pt idx="8981">
                  <c:v>107.53</c:v>
                </c:pt>
                <c:pt idx="8982">
                  <c:v>107.36</c:v>
                </c:pt>
                <c:pt idx="8983">
                  <c:v>107.2</c:v>
                </c:pt>
                <c:pt idx="8984">
                  <c:v>107.04</c:v>
                </c:pt>
                <c:pt idx="8985">
                  <c:v>106.87</c:v>
                </c:pt>
                <c:pt idx="8986">
                  <c:v>106.71</c:v>
                </c:pt>
                <c:pt idx="8987">
                  <c:v>106.55</c:v>
                </c:pt>
                <c:pt idx="8988">
                  <c:v>106.38</c:v>
                </c:pt>
                <c:pt idx="8989">
                  <c:v>106.22</c:v>
                </c:pt>
                <c:pt idx="8990">
                  <c:v>106.05</c:v>
                </c:pt>
                <c:pt idx="8991">
                  <c:v>105.89</c:v>
                </c:pt>
                <c:pt idx="8992">
                  <c:v>105.73</c:v>
                </c:pt>
                <c:pt idx="8993">
                  <c:v>105.56</c:v>
                </c:pt>
                <c:pt idx="8994">
                  <c:v>105.42</c:v>
                </c:pt>
                <c:pt idx="8995">
                  <c:v>105.27</c:v>
                </c:pt>
                <c:pt idx="8996">
                  <c:v>105.11</c:v>
                </c:pt>
                <c:pt idx="8997">
                  <c:v>104.97</c:v>
                </c:pt>
                <c:pt idx="8998">
                  <c:v>104.84</c:v>
                </c:pt>
                <c:pt idx="8999">
                  <c:v>104.72</c:v>
                </c:pt>
              </c:numCache>
            </c:numRef>
          </c:val>
          <c:smooth val="0"/>
          <c:extLst>
            <c:ext xmlns:c16="http://schemas.microsoft.com/office/drawing/2014/chart" uri="{C3380CC4-5D6E-409C-BE32-E72D297353CC}">
              <c16:uniqueId val="{00000000-A360-401B-BB79-765FD8CC166F}"/>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VV!$T$1</c:f>
              <c:strCache>
                <c:ptCount val="1"/>
                <c:pt idx="0">
                  <c:v>Torque TF VV (Nmm)</c:v>
                </c:pt>
              </c:strCache>
            </c:strRef>
          </c:tx>
          <c:spPr>
            <a:ln w="28575" cap="rnd">
              <a:solidFill>
                <a:schemeClr val="accent2"/>
              </a:solidFill>
              <a:round/>
            </a:ln>
            <a:effectLst/>
          </c:spPr>
          <c:marker>
            <c:symbol val="none"/>
          </c:marker>
          <c:val>
            <c:numRef>
              <c:f>DU02_INTACT_KE_VV!$T$2:$T$9001</c:f>
              <c:numCache>
                <c:formatCode>General</c:formatCode>
                <c:ptCount val="9000"/>
                <c:pt idx="0">
                  <c:v>139.4</c:v>
                </c:pt>
                <c:pt idx="1">
                  <c:v>143.88999999999999</c:v>
                </c:pt>
                <c:pt idx="2">
                  <c:v>120.56</c:v>
                </c:pt>
                <c:pt idx="3">
                  <c:v>131.84</c:v>
                </c:pt>
                <c:pt idx="4">
                  <c:v>121.46</c:v>
                </c:pt>
                <c:pt idx="5">
                  <c:v>115.47</c:v>
                </c:pt>
                <c:pt idx="6">
                  <c:v>101.52</c:v>
                </c:pt>
                <c:pt idx="7">
                  <c:v>91.644999999999996</c:v>
                </c:pt>
                <c:pt idx="8">
                  <c:v>94.236000000000004</c:v>
                </c:pt>
                <c:pt idx="9">
                  <c:v>64.331000000000003</c:v>
                </c:pt>
                <c:pt idx="10">
                  <c:v>41.195</c:v>
                </c:pt>
                <c:pt idx="11">
                  <c:v>27.202999999999999</c:v>
                </c:pt>
                <c:pt idx="12">
                  <c:v>11.263999999999999</c:v>
                </c:pt>
                <c:pt idx="13">
                  <c:v>-10.422000000000001</c:v>
                </c:pt>
                <c:pt idx="14">
                  <c:v>-36.457000000000001</c:v>
                </c:pt>
                <c:pt idx="15">
                  <c:v>-25.350999999999999</c:v>
                </c:pt>
                <c:pt idx="16">
                  <c:v>-31.001000000000001</c:v>
                </c:pt>
                <c:pt idx="17">
                  <c:v>-10.346</c:v>
                </c:pt>
                <c:pt idx="18">
                  <c:v>7.7248000000000001</c:v>
                </c:pt>
                <c:pt idx="19">
                  <c:v>8.5244</c:v>
                </c:pt>
                <c:pt idx="20">
                  <c:v>-1.1028</c:v>
                </c:pt>
                <c:pt idx="21">
                  <c:v>-23.079000000000001</c:v>
                </c:pt>
                <c:pt idx="22">
                  <c:v>-18.777000000000001</c:v>
                </c:pt>
                <c:pt idx="23">
                  <c:v>-37.65</c:v>
                </c:pt>
                <c:pt idx="24">
                  <c:v>-72.283000000000001</c:v>
                </c:pt>
                <c:pt idx="25">
                  <c:v>-56.753999999999998</c:v>
                </c:pt>
                <c:pt idx="26">
                  <c:v>-101.05</c:v>
                </c:pt>
                <c:pt idx="27">
                  <c:v>-99.712000000000003</c:v>
                </c:pt>
                <c:pt idx="28">
                  <c:v>-122.96</c:v>
                </c:pt>
                <c:pt idx="29">
                  <c:v>-119.2</c:v>
                </c:pt>
                <c:pt idx="30">
                  <c:v>-93.387</c:v>
                </c:pt>
                <c:pt idx="31">
                  <c:v>-60.87</c:v>
                </c:pt>
                <c:pt idx="32">
                  <c:v>-19.704999999999998</c:v>
                </c:pt>
                <c:pt idx="33">
                  <c:v>-4.3742000000000001</c:v>
                </c:pt>
                <c:pt idx="34">
                  <c:v>33.334000000000003</c:v>
                </c:pt>
                <c:pt idx="35">
                  <c:v>43.965000000000003</c:v>
                </c:pt>
                <c:pt idx="36">
                  <c:v>66.552999999999997</c:v>
                </c:pt>
                <c:pt idx="37">
                  <c:v>128.25</c:v>
                </c:pt>
                <c:pt idx="38">
                  <c:v>155.24</c:v>
                </c:pt>
                <c:pt idx="39">
                  <c:v>184.99</c:v>
                </c:pt>
                <c:pt idx="40">
                  <c:v>191.71</c:v>
                </c:pt>
                <c:pt idx="41">
                  <c:v>186.07</c:v>
                </c:pt>
                <c:pt idx="42">
                  <c:v>185.7</c:v>
                </c:pt>
                <c:pt idx="43">
                  <c:v>173.14</c:v>
                </c:pt>
                <c:pt idx="44">
                  <c:v>148.55000000000001</c:v>
                </c:pt>
                <c:pt idx="45">
                  <c:v>146.19999999999999</c:v>
                </c:pt>
                <c:pt idx="46">
                  <c:v>123.76</c:v>
                </c:pt>
                <c:pt idx="47">
                  <c:v>145.68</c:v>
                </c:pt>
                <c:pt idx="48">
                  <c:v>145.22999999999999</c:v>
                </c:pt>
                <c:pt idx="49">
                  <c:v>178.41</c:v>
                </c:pt>
                <c:pt idx="50">
                  <c:v>219.51</c:v>
                </c:pt>
                <c:pt idx="51">
                  <c:v>266.31</c:v>
                </c:pt>
                <c:pt idx="52">
                  <c:v>291.31</c:v>
                </c:pt>
                <c:pt idx="53">
                  <c:v>314.20999999999998</c:v>
                </c:pt>
                <c:pt idx="54">
                  <c:v>305.8</c:v>
                </c:pt>
                <c:pt idx="55">
                  <c:v>299.61</c:v>
                </c:pt>
                <c:pt idx="56">
                  <c:v>263.57</c:v>
                </c:pt>
                <c:pt idx="57">
                  <c:v>270.25</c:v>
                </c:pt>
                <c:pt idx="58">
                  <c:v>251.96</c:v>
                </c:pt>
                <c:pt idx="59">
                  <c:v>268.05</c:v>
                </c:pt>
                <c:pt idx="60">
                  <c:v>311.56</c:v>
                </c:pt>
                <c:pt idx="61">
                  <c:v>385.15</c:v>
                </c:pt>
                <c:pt idx="62">
                  <c:v>463.98</c:v>
                </c:pt>
                <c:pt idx="63">
                  <c:v>512.23</c:v>
                </c:pt>
                <c:pt idx="64">
                  <c:v>380.4</c:v>
                </c:pt>
                <c:pt idx="65">
                  <c:v>170.77</c:v>
                </c:pt>
                <c:pt idx="66">
                  <c:v>-7.9328000000000003</c:v>
                </c:pt>
                <c:pt idx="67">
                  <c:v>-260.35000000000002</c:v>
                </c:pt>
                <c:pt idx="68">
                  <c:v>-339.31</c:v>
                </c:pt>
                <c:pt idx="69">
                  <c:v>-484.06</c:v>
                </c:pt>
                <c:pt idx="70">
                  <c:v>-415.19</c:v>
                </c:pt>
                <c:pt idx="71">
                  <c:v>-425.69</c:v>
                </c:pt>
                <c:pt idx="72">
                  <c:v>-385.46</c:v>
                </c:pt>
                <c:pt idx="73">
                  <c:v>-149.83000000000001</c:v>
                </c:pt>
                <c:pt idx="74">
                  <c:v>27.311</c:v>
                </c:pt>
                <c:pt idx="75">
                  <c:v>114.03</c:v>
                </c:pt>
                <c:pt idx="76">
                  <c:v>141.02000000000001</c:v>
                </c:pt>
                <c:pt idx="77">
                  <c:v>220.87</c:v>
                </c:pt>
                <c:pt idx="78">
                  <c:v>421.37</c:v>
                </c:pt>
                <c:pt idx="79">
                  <c:v>452.97</c:v>
                </c:pt>
                <c:pt idx="80">
                  <c:v>423.49</c:v>
                </c:pt>
                <c:pt idx="81">
                  <c:v>631.15</c:v>
                </c:pt>
                <c:pt idx="82">
                  <c:v>598.42999999999995</c:v>
                </c:pt>
                <c:pt idx="83">
                  <c:v>354.49</c:v>
                </c:pt>
                <c:pt idx="84">
                  <c:v>112.96</c:v>
                </c:pt>
                <c:pt idx="85">
                  <c:v>-37.999000000000002</c:v>
                </c:pt>
                <c:pt idx="86">
                  <c:v>-123.11</c:v>
                </c:pt>
                <c:pt idx="87">
                  <c:v>-62.219000000000001</c:v>
                </c:pt>
                <c:pt idx="88">
                  <c:v>-15.622999999999999</c:v>
                </c:pt>
                <c:pt idx="89">
                  <c:v>-33.137999999999998</c:v>
                </c:pt>
                <c:pt idx="90">
                  <c:v>-68.328000000000003</c:v>
                </c:pt>
                <c:pt idx="91">
                  <c:v>-82.064999999999998</c:v>
                </c:pt>
                <c:pt idx="92">
                  <c:v>-76.986999999999995</c:v>
                </c:pt>
                <c:pt idx="93">
                  <c:v>-87.257999999999996</c:v>
                </c:pt>
                <c:pt idx="94">
                  <c:v>-109.86</c:v>
                </c:pt>
                <c:pt idx="95">
                  <c:v>-135.41999999999999</c:v>
                </c:pt>
                <c:pt idx="96">
                  <c:v>-169.98</c:v>
                </c:pt>
                <c:pt idx="97">
                  <c:v>-172.68</c:v>
                </c:pt>
                <c:pt idx="98">
                  <c:v>-152.78</c:v>
                </c:pt>
                <c:pt idx="99">
                  <c:v>-109.4</c:v>
                </c:pt>
                <c:pt idx="100">
                  <c:v>-16.934999999999999</c:v>
                </c:pt>
                <c:pt idx="101">
                  <c:v>59.728999999999999</c:v>
                </c:pt>
                <c:pt idx="102">
                  <c:v>123.11</c:v>
                </c:pt>
                <c:pt idx="103">
                  <c:v>149.4</c:v>
                </c:pt>
                <c:pt idx="104">
                  <c:v>186.53</c:v>
                </c:pt>
                <c:pt idx="105">
                  <c:v>220.67</c:v>
                </c:pt>
                <c:pt idx="106">
                  <c:v>131.38999999999999</c:v>
                </c:pt>
                <c:pt idx="107">
                  <c:v>68.722999999999999</c:v>
                </c:pt>
                <c:pt idx="108">
                  <c:v>6.6231</c:v>
                </c:pt>
                <c:pt idx="109">
                  <c:v>-56.448999999999998</c:v>
                </c:pt>
                <c:pt idx="110">
                  <c:v>-98.953000000000003</c:v>
                </c:pt>
                <c:pt idx="111">
                  <c:v>-97.76</c:v>
                </c:pt>
                <c:pt idx="112">
                  <c:v>-93.105999999999995</c:v>
                </c:pt>
                <c:pt idx="113">
                  <c:v>-124.67</c:v>
                </c:pt>
                <c:pt idx="114">
                  <c:v>-149.56</c:v>
                </c:pt>
                <c:pt idx="115">
                  <c:v>-170.64</c:v>
                </c:pt>
                <c:pt idx="116">
                  <c:v>-205.39</c:v>
                </c:pt>
                <c:pt idx="117">
                  <c:v>-267.85000000000002</c:v>
                </c:pt>
                <c:pt idx="118">
                  <c:v>-316.93</c:v>
                </c:pt>
                <c:pt idx="119">
                  <c:v>-333.7</c:v>
                </c:pt>
                <c:pt idx="120">
                  <c:v>-364.55</c:v>
                </c:pt>
                <c:pt idx="121">
                  <c:v>-417.22</c:v>
                </c:pt>
                <c:pt idx="122">
                  <c:v>-451.52</c:v>
                </c:pt>
                <c:pt idx="123">
                  <c:v>-414.45</c:v>
                </c:pt>
                <c:pt idx="124">
                  <c:v>-393.8</c:v>
                </c:pt>
                <c:pt idx="125">
                  <c:v>-273.77999999999997</c:v>
                </c:pt>
                <c:pt idx="126">
                  <c:v>-381.12</c:v>
                </c:pt>
                <c:pt idx="127">
                  <c:v>-393.36</c:v>
                </c:pt>
                <c:pt idx="128">
                  <c:v>-444.15</c:v>
                </c:pt>
                <c:pt idx="129">
                  <c:v>-466.94</c:v>
                </c:pt>
                <c:pt idx="130">
                  <c:v>-500.83</c:v>
                </c:pt>
                <c:pt idx="131">
                  <c:v>-551.01</c:v>
                </c:pt>
                <c:pt idx="132">
                  <c:v>-532.34</c:v>
                </c:pt>
                <c:pt idx="133">
                  <c:v>-519.45000000000005</c:v>
                </c:pt>
                <c:pt idx="134">
                  <c:v>-491.58</c:v>
                </c:pt>
                <c:pt idx="135">
                  <c:v>-432.53</c:v>
                </c:pt>
                <c:pt idx="136">
                  <c:v>-364.37</c:v>
                </c:pt>
                <c:pt idx="137">
                  <c:v>-270.01</c:v>
                </c:pt>
                <c:pt idx="138">
                  <c:v>-236.86</c:v>
                </c:pt>
                <c:pt idx="139">
                  <c:v>-242.05</c:v>
                </c:pt>
                <c:pt idx="140">
                  <c:v>-204.05</c:v>
                </c:pt>
                <c:pt idx="141">
                  <c:v>-212.64</c:v>
                </c:pt>
                <c:pt idx="142">
                  <c:v>-180.93</c:v>
                </c:pt>
                <c:pt idx="143">
                  <c:v>-140.41</c:v>
                </c:pt>
                <c:pt idx="144">
                  <c:v>-106.82</c:v>
                </c:pt>
                <c:pt idx="145">
                  <c:v>-51.674999999999997</c:v>
                </c:pt>
                <c:pt idx="146">
                  <c:v>44.753</c:v>
                </c:pt>
                <c:pt idx="147">
                  <c:v>177.66</c:v>
                </c:pt>
                <c:pt idx="148">
                  <c:v>304.77</c:v>
                </c:pt>
                <c:pt idx="149">
                  <c:v>476.52</c:v>
                </c:pt>
                <c:pt idx="150">
                  <c:v>648.84</c:v>
                </c:pt>
                <c:pt idx="151">
                  <c:v>827.27</c:v>
                </c:pt>
                <c:pt idx="152">
                  <c:v>969.55</c:v>
                </c:pt>
                <c:pt idx="153">
                  <c:v>1091.5</c:v>
                </c:pt>
                <c:pt idx="154">
                  <c:v>1128.3</c:v>
                </c:pt>
                <c:pt idx="155">
                  <c:v>1131.3</c:v>
                </c:pt>
                <c:pt idx="156">
                  <c:v>1066.7</c:v>
                </c:pt>
                <c:pt idx="157">
                  <c:v>980.26</c:v>
                </c:pt>
                <c:pt idx="158">
                  <c:v>892.11</c:v>
                </c:pt>
                <c:pt idx="159">
                  <c:v>829.2</c:v>
                </c:pt>
                <c:pt idx="160">
                  <c:v>802.32</c:v>
                </c:pt>
                <c:pt idx="161">
                  <c:v>747.29</c:v>
                </c:pt>
                <c:pt idx="162">
                  <c:v>672.56</c:v>
                </c:pt>
                <c:pt idx="163">
                  <c:v>658.63</c:v>
                </c:pt>
                <c:pt idx="164">
                  <c:v>647.08000000000004</c:v>
                </c:pt>
                <c:pt idx="165">
                  <c:v>640</c:v>
                </c:pt>
                <c:pt idx="166">
                  <c:v>645.45000000000005</c:v>
                </c:pt>
                <c:pt idx="167">
                  <c:v>649.47</c:v>
                </c:pt>
                <c:pt idx="168">
                  <c:v>669.57</c:v>
                </c:pt>
                <c:pt idx="169">
                  <c:v>687.24</c:v>
                </c:pt>
                <c:pt idx="170">
                  <c:v>718.44</c:v>
                </c:pt>
                <c:pt idx="171">
                  <c:v>755.87</c:v>
                </c:pt>
                <c:pt idx="172">
                  <c:v>781.24</c:v>
                </c:pt>
                <c:pt idx="173">
                  <c:v>774.79</c:v>
                </c:pt>
                <c:pt idx="174">
                  <c:v>797.29</c:v>
                </c:pt>
                <c:pt idx="175">
                  <c:v>803.37</c:v>
                </c:pt>
                <c:pt idx="176">
                  <c:v>814.81</c:v>
                </c:pt>
                <c:pt idx="177">
                  <c:v>824.67</c:v>
                </c:pt>
                <c:pt idx="178">
                  <c:v>817.22</c:v>
                </c:pt>
                <c:pt idx="179">
                  <c:v>806.94</c:v>
                </c:pt>
                <c:pt idx="180">
                  <c:v>799.15</c:v>
                </c:pt>
                <c:pt idx="181">
                  <c:v>728.57</c:v>
                </c:pt>
                <c:pt idx="182">
                  <c:v>682.95</c:v>
                </c:pt>
                <c:pt idx="183">
                  <c:v>632.32000000000005</c:v>
                </c:pt>
                <c:pt idx="184">
                  <c:v>555.73</c:v>
                </c:pt>
                <c:pt idx="185">
                  <c:v>470.96</c:v>
                </c:pt>
                <c:pt idx="186">
                  <c:v>397.88</c:v>
                </c:pt>
                <c:pt idx="187">
                  <c:v>345.86</c:v>
                </c:pt>
                <c:pt idx="188">
                  <c:v>331.42</c:v>
                </c:pt>
                <c:pt idx="189">
                  <c:v>270.79000000000002</c:v>
                </c:pt>
                <c:pt idx="190">
                  <c:v>259.05</c:v>
                </c:pt>
                <c:pt idx="191">
                  <c:v>246</c:v>
                </c:pt>
                <c:pt idx="192">
                  <c:v>231.26</c:v>
                </c:pt>
                <c:pt idx="193">
                  <c:v>265.60000000000002</c:v>
                </c:pt>
                <c:pt idx="194">
                  <c:v>257.23</c:v>
                </c:pt>
                <c:pt idx="195">
                  <c:v>279.14</c:v>
                </c:pt>
                <c:pt idx="196">
                  <c:v>304.39</c:v>
                </c:pt>
                <c:pt idx="197">
                  <c:v>360.73</c:v>
                </c:pt>
                <c:pt idx="198">
                  <c:v>411.45</c:v>
                </c:pt>
                <c:pt idx="199">
                  <c:v>423.35</c:v>
                </c:pt>
                <c:pt idx="200">
                  <c:v>424.53</c:v>
                </c:pt>
                <c:pt idx="201">
                  <c:v>410.09</c:v>
                </c:pt>
                <c:pt idx="202">
                  <c:v>401.95</c:v>
                </c:pt>
                <c:pt idx="203">
                  <c:v>320.68</c:v>
                </c:pt>
                <c:pt idx="204">
                  <c:v>250.63</c:v>
                </c:pt>
                <c:pt idx="205">
                  <c:v>165.46</c:v>
                </c:pt>
                <c:pt idx="206">
                  <c:v>74.596000000000004</c:v>
                </c:pt>
                <c:pt idx="207">
                  <c:v>2.7656000000000001</c:v>
                </c:pt>
                <c:pt idx="208">
                  <c:v>-59.838999999999999</c:v>
                </c:pt>
                <c:pt idx="209">
                  <c:v>-132.49</c:v>
                </c:pt>
                <c:pt idx="210">
                  <c:v>-187.14</c:v>
                </c:pt>
                <c:pt idx="211">
                  <c:v>-247.79</c:v>
                </c:pt>
                <c:pt idx="212">
                  <c:v>-272.56</c:v>
                </c:pt>
                <c:pt idx="213">
                  <c:v>-263.77</c:v>
                </c:pt>
                <c:pt idx="214">
                  <c:v>-282.86</c:v>
                </c:pt>
                <c:pt idx="215">
                  <c:v>-319.49</c:v>
                </c:pt>
                <c:pt idx="216">
                  <c:v>-340.06</c:v>
                </c:pt>
                <c:pt idx="217">
                  <c:v>-371.73</c:v>
                </c:pt>
                <c:pt idx="218">
                  <c:v>-369.52</c:v>
                </c:pt>
                <c:pt idx="219">
                  <c:v>-308.72000000000003</c:v>
                </c:pt>
                <c:pt idx="220">
                  <c:v>-403.27</c:v>
                </c:pt>
                <c:pt idx="221">
                  <c:v>-549.41</c:v>
                </c:pt>
                <c:pt idx="222">
                  <c:v>-744.04</c:v>
                </c:pt>
                <c:pt idx="223">
                  <c:v>-783.87</c:v>
                </c:pt>
                <c:pt idx="224">
                  <c:v>-724.52</c:v>
                </c:pt>
                <c:pt idx="225">
                  <c:v>-649.76</c:v>
                </c:pt>
                <c:pt idx="226">
                  <c:v>-665.73</c:v>
                </c:pt>
                <c:pt idx="227">
                  <c:v>-693.75</c:v>
                </c:pt>
                <c:pt idx="228">
                  <c:v>-703.54</c:v>
                </c:pt>
                <c:pt idx="229">
                  <c:v>-732.39</c:v>
                </c:pt>
                <c:pt idx="230">
                  <c:v>-785.01</c:v>
                </c:pt>
                <c:pt idx="231">
                  <c:v>-781.81</c:v>
                </c:pt>
                <c:pt idx="232">
                  <c:v>-780.36</c:v>
                </c:pt>
                <c:pt idx="233">
                  <c:v>-741.51</c:v>
                </c:pt>
                <c:pt idx="234">
                  <c:v>-701.62</c:v>
                </c:pt>
                <c:pt idx="235">
                  <c:v>-694.28</c:v>
                </c:pt>
                <c:pt idx="236">
                  <c:v>-670.32</c:v>
                </c:pt>
                <c:pt idx="237">
                  <c:v>-590.02</c:v>
                </c:pt>
                <c:pt idx="238">
                  <c:v>-506.56</c:v>
                </c:pt>
                <c:pt idx="239">
                  <c:v>-472.71</c:v>
                </c:pt>
                <c:pt idx="240">
                  <c:v>-404.14</c:v>
                </c:pt>
                <c:pt idx="241">
                  <c:v>-315.86</c:v>
                </c:pt>
                <c:pt idx="242">
                  <c:v>-215.4</c:v>
                </c:pt>
                <c:pt idx="243">
                  <c:v>-153.28</c:v>
                </c:pt>
                <c:pt idx="244">
                  <c:v>-37.052</c:v>
                </c:pt>
                <c:pt idx="245">
                  <c:v>144.46</c:v>
                </c:pt>
                <c:pt idx="246">
                  <c:v>310.68</c:v>
                </c:pt>
                <c:pt idx="247">
                  <c:v>489.68</c:v>
                </c:pt>
                <c:pt idx="248">
                  <c:v>652.14</c:v>
                </c:pt>
                <c:pt idx="249">
                  <c:v>747.09</c:v>
                </c:pt>
                <c:pt idx="250">
                  <c:v>909.2</c:v>
                </c:pt>
                <c:pt idx="251">
                  <c:v>1018.7</c:v>
                </c:pt>
                <c:pt idx="252">
                  <c:v>1009.3</c:v>
                </c:pt>
                <c:pt idx="253">
                  <c:v>956.12</c:v>
                </c:pt>
                <c:pt idx="254">
                  <c:v>838.15</c:v>
                </c:pt>
                <c:pt idx="255">
                  <c:v>767.36</c:v>
                </c:pt>
                <c:pt idx="256">
                  <c:v>755.64</c:v>
                </c:pt>
                <c:pt idx="257">
                  <c:v>728.54</c:v>
                </c:pt>
                <c:pt idx="258">
                  <c:v>694.82</c:v>
                </c:pt>
                <c:pt idx="259">
                  <c:v>674.98</c:v>
                </c:pt>
                <c:pt idx="260">
                  <c:v>721.12</c:v>
                </c:pt>
                <c:pt idx="261">
                  <c:v>733.88</c:v>
                </c:pt>
                <c:pt idx="262">
                  <c:v>861.86</c:v>
                </c:pt>
                <c:pt idx="263">
                  <c:v>1056.7</c:v>
                </c:pt>
                <c:pt idx="264">
                  <c:v>1174.7</c:v>
                </c:pt>
                <c:pt idx="265">
                  <c:v>1237.9000000000001</c:v>
                </c:pt>
                <c:pt idx="266">
                  <c:v>1328.4</c:v>
                </c:pt>
                <c:pt idx="267">
                  <c:v>1427.5</c:v>
                </c:pt>
                <c:pt idx="268">
                  <c:v>1456.3</c:v>
                </c:pt>
                <c:pt idx="269">
                  <c:v>1513.6</c:v>
                </c:pt>
                <c:pt idx="270">
                  <c:v>1531.3</c:v>
                </c:pt>
                <c:pt idx="271">
                  <c:v>1590.2</c:v>
                </c:pt>
                <c:pt idx="272">
                  <c:v>1628.8</c:v>
                </c:pt>
                <c:pt idx="273">
                  <c:v>1638.5</c:v>
                </c:pt>
                <c:pt idx="274">
                  <c:v>1561.5</c:v>
                </c:pt>
                <c:pt idx="275">
                  <c:v>1377.2</c:v>
                </c:pt>
                <c:pt idx="276">
                  <c:v>1171.2</c:v>
                </c:pt>
                <c:pt idx="277">
                  <c:v>997.72</c:v>
                </c:pt>
                <c:pt idx="278">
                  <c:v>832.43</c:v>
                </c:pt>
                <c:pt idx="279">
                  <c:v>801.61</c:v>
                </c:pt>
                <c:pt idx="280">
                  <c:v>783.65</c:v>
                </c:pt>
                <c:pt idx="281">
                  <c:v>706.49</c:v>
                </c:pt>
                <c:pt idx="282">
                  <c:v>595.29</c:v>
                </c:pt>
                <c:pt idx="283">
                  <c:v>482.43</c:v>
                </c:pt>
                <c:pt idx="284">
                  <c:v>408.26</c:v>
                </c:pt>
                <c:pt idx="285">
                  <c:v>510.37</c:v>
                </c:pt>
                <c:pt idx="286">
                  <c:v>557.5</c:v>
                </c:pt>
                <c:pt idx="287">
                  <c:v>558.33000000000004</c:v>
                </c:pt>
                <c:pt idx="288">
                  <c:v>485.38</c:v>
                </c:pt>
                <c:pt idx="289">
                  <c:v>431.67</c:v>
                </c:pt>
                <c:pt idx="290">
                  <c:v>411.93</c:v>
                </c:pt>
                <c:pt idx="291">
                  <c:v>439.53</c:v>
                </c:pt>
                <c:pt idx="292">
                  <c:v>389.04</c:v>
                </c:pt>
                <c:pt idx="293">
                  <c:v>357.17</c:v>
                </c:pt>
                <c:pt idx="294">
                  <c:v>345.79</c:v>
                </c:pt>
                <c:pt idx="295">
                  <c:v>437.82</c:v>
                </c:pt>
                <c:pt idx="296">
                  <c:v>495.81</c:v>
                </c:pt>
                <c:pt idx="297">
                  <c:v>560.12</c:v>
                </c:pt>
                <c:pt idx="298">
                  <c:v>531.34</c:v>
                </c:pt>
                <c:pt idx="299">
                  <c:v>548.21</c:v>
                </c:pt>
                <c:pt idx="300">
                  <c:v>649.08000000000004</c:v>
                </c:pt>
                <c:pt idx="301">
                  <c:v>694.9</c:v>
                </c:pt>
                <c:pt idx="302">
                  <c:v>767.72</c:v>
                </c:pt>
                <c:pt idx="303">
                  <c:v>910.03</c:v>
                </c:pt>
                <c:pt idx="304">
                  <c:v>982.38</c:v>
                </c:pt>
                <c:pt idx="305">
                  <c:v>973.02</c:v>
                </c:pt>
                <c:pt idx="306">
                  <c:v>956.78</c:v>
                </c:pt>
                <c:pt idx="307">
                  <c:v>986.03</c:v>
                </c:pt>
                <c:pt idx="308">
                  <c:v>1052.4000000000001</c:v>
                </c:pt>
                <c:pt idx="309">
                  <c:v>1108.3</c:v>
                </c:pt>
                <c:pt idx="310">
                  <c:v>1167.0999999999999</c:v>
                </c:pt>
                <c:pt idx="311">
                  <c:v>1282.0999999999999</c:v>
                </c:pt>
                <c:pt idx="312">
                  <c:v>1372.7</c:v>
                </c:pt>
                <c:pt idx="313">
                  <c:v>1429</c:v>
                </c:pt>
                <c:pt idx="314">
                  <c:v>1560.6</c:v>
                </c:pt>
                <c:pt idx="315">
                  <c:v>1699.9</c:v>
                </c:pt>
                <c:pt idx="316">
                  <c:v>1889.8</c:v>
                </c:pt>
                <c:pt idx="317">
                  <c:v>2045.8</c:v>
                </c:pt>
                <c:pt idx="318">
                  <c:v>1990</c:v>
                </c:pt>
                <c:pt idx="319">
                  <c:v>2033.3</c:v>
                </c:pt>
                <c:pt idx="320">
                  <c:v>2191.8000000000002</c:v>
                </c:pt>
                <c:pt idx="321">
                  <c:v>2253.5</c:v>
                </c:pt>
                <c:pt idx="322">
                  <c:v>2228.9</c:v>
                </c:pt>
                <c:pt idx="323">
                  <c:v>2276.4</c:v>
                </c:pt>
                <c:pt idx="324">
                  <c:v>2272.3000000000002</c:v>
                </c:pt>
                <c:pt idx="325">
                  <c:v>2216.6999999999998</c:v>
                </c:pt>
                <c:pt idx="326">
                  <c:v>2140</c:v>
                </c:pt>
                <c:pt idx="327">
                  <c:v>2048</c:v>
                </c:pt>
                <c:pt idx="328">
                  <c:v>1957.5</c:v>
                </c:pt>
                <c:pt idx="329">
                  <c:v>1820.9</c:v>
                </c:pt>
                <c:pt idx="330">
                  <c:v>1696.5</c:v>
                </c:pt>
                <c:pt idx="331">
                  <c:v>1538.9</c:v>
                </c:pt>
                <c:pt idx="332">
                  <c:v>1442.7</c:v>
                </c:pt>
                <c:pt idx="333">
                  <c:v>1325.5</c:v>
                </c:pt>
                <c:pt idx="334">
                  <c:v>1252.7</c:v>
                </c:pt>
                <c:pt idx="335">
                  <c:v>1219</c:v>
                </c:pt>
                <c:pt idx="336">
                  <c:v>1159.4000000000001</c:v>
                </c:pt>
                <c:pt idx="337">
                  <c:v>1131.7</c:v>
                </c:pt>
                <c:pt idx="338">
                  <c:v>1041.3</c:v>
                </c:pt>
                <c:pt idx="339">
                  <c:v>1004.4</c:v>
                </c:pt>
                <c:pt idx="340">
                  <c:v>1021.6</c:v>
                </c:pt>
                <c:pt idx="341">
                  <c:v>1035</c:v>
                </c:pt>
                <c:pt idx="342">
                  <c:v>1005.5</c:v>
                </c:pt>
                <c:pt idx="343">
                  <c:v>1046</c:v>
                </c:pt>
                <c:pt idx="344">
                  <c:v>1119.5</c:v>
                </c:pt>
                <c:pt idx="345">
                  <c:v>1142.0999999999999</c:v>
                </c:pt>
                <c:pt idx="346">
                  <c:v>1102.9000000000001</c:v>
                </c:pt>
                <c:pt idx="347">
                  <c:v>1217</c:v>
                </c:pt>
                <c:pt idx="348">
                  <c:v>1378.2</c:v>
                </c:pt>
                <c:pt idx="349">
                  <c:v>1478.8</c:v>
                </c:pt>
                <c:pt idx="350">
                  <c:v>1556.8</c:v>
                </c:pt>
                <c:pt idx="351">
                  <c:v>1667.7</c:v>
                </c:pt>
                <c:pt idx="352">
                  <c:v>1901.5</c:v>
                </c:pt>
                <c:pt idx="353">
                  <c:v>2136</c:v>
                </c:pt>
                <c:pt idx="354">
                  <c:v>2358.8000000000002</c:v>
                </c:pt>
                <c:pt idx="355">
                  <c:v>2587.1</c:v>
                </c:pt>
                <c:pt idx="356">
                  <c:v>2771.6</c:v>
                </c:pt>
                <c:pt idx="357">
                  <c:v>2918.5</c:v>
                </c:pt>
                <c:pt idx="358">
                  <c:v>2980.4</c:v>
                </c:pt>
                <c:pt idx="359">
                  <c:v>2998.1</c:v>
                </c:pt>
                <c:pt idx="360">
                  <c:v>2938.5</c:v>
                </c:pt>
                <c:pt idx="361">
                  <c:v>2908.1</c:v>
                </c:pt>
                <c:pt idx="362">
                  <c:v>2851.3</c:v>
                </c:pt>
                <c:pt idx="363">
                  <c:v>2814.4</c:v>
                </c:pt>
                <c:pt idx="364">
                  <c:v>2779</c:v>
                </c:pt>
                <c:pt idx="365">
                  <c:v>2727.4</c:v>
                </c:pt>
                <c:pt idx="366">
                  <c:v>2792.3</c:v>
                </c:pt>
                <c:pt idx="367">
                  <c:v>3029.6</c:v>
                </c:pt>
                <c:pt idx="368">
                  <c:v>3260.2</c:v>
                </c:pt>
                <c:pt idx="369">
                  <c:v>2967</c:v>
                </c:pt>
                <c:pt idx="370">
                  <c:v>2746</c:v>
                </c:pt>
                <c:pt idx="371">
                  <c:v>2744.7</c:v>
                </c:pt>
                <c:pt idx="372">
                  <c:v>2606.3000000000002</c:v>
                </c:pt>
                <c:pt idx="373">
                  <c:v>2357.6</c:v>
                </c:pt>
                <c:pt idx="374">
                  <c:v>2309.9</c:v>
                </c:pt>
                <c:pt idx="375">
                  <c:v>2233.4</c:v>
                </c:pt>
                <c:pt idx="376">
                  <c:v>2181.6</c:v>
                </c:pt>
                <c:pt idx="377">
                  <c:v>2207.8000000000002</c:v>
                </c:pt>
                <c:pt idx="378">
                  <c:v>2180.5</c:v>
                </c:pt>
                <c:pt idx="379">
                  <c:v>2197.9</c:v>
                </c:pt>
                <c:pt idx="380">
                  <c:v>2285.6999999999998</c:v>
                </c:pt>
                <c:pt idx="381">
                  <c:v>2382.4</c:v>
                </c:pt>
                <c:pt idx="382">
                  <c:v>2520.8000000000002</c:v>
                </c:pt>
                <c:pt idx="383">
                  <c:v>2673.9</c:v>
                </c:pt>
                <c:pt idx="384">
                  <c:v>2883</c:v>
                </c:pt>
                <c:pt idx="385">
                  <c:v>3126.4</c:v>
                </c:pt>
                <c:pt idx="386">
                  <c:v>3302</c:v>
                </c:pt>
                <c:pt idx="387">
                  <c:v>3436.9</c:v>
                </c:pt>
                <c:pt idx="388">
                  <c:v>3557.7</c:v>
                </c:pt>
                <c:pt idx="389">
                  <c:v>3670.1</c:v>
                </c:pt>
                <c:pt idx="390">
                  <c:v>3626.5</c:v>
                </c:pt>
                <c:pt idx="391">
                  <c:v>3576</c:v>
                </c:pt>
                <c:pt idx="392">
                  <c:v>3496.4</c:v>
                </c:pt>
                <c:pt idx="393">
                  <c:v>3255</c:v>
                </c:pt>
                <c:pt idx="394">
                  <c:v>3420.9</c:v>
                </c:pt>
                <c:pt idx="395">
                  <c:v>3458.8</c:v>
                </c:pt>
                <c:pt idx="396">
                  <c:v>3242.9</c:v>
                </c:pt>
                <c:pt idx="397">
                  <c:v>3299.5</c:v>
                </c:pt>
                <c:pt idx="398">
                  <c:v>3321.3</c:v>
                </c:pt>
                <c:pt idx="399">
                  <c:v>3231.2</c:v>
                </c:pt>
                <c:pt idx="400">
                  <c:v>3047.2</c:v>
                </c:pt>
                <c:pt idx="401">
                  <c:v>2830.6</c:v>
                </c:pt>
                <c:pt idx="402">
                  <c:v>2621.3000000000002</c:v>
                </c:pt>
                <c:pt idx="403">
                  <c:v>2545.4</c:v>
                </c:pt>
                <c:pt idx="404">
                  <c:v>2527.1999999999998</c:v>
                </c:pt>
                <c:pt idx="405">
                  <c:v>2465.6</c:v>
                </c:pt>
                <c:pt idx="406">
                  <c:v>2340.5</c:v>
                </c:pt>
                <c:pt idx="407">
                  <c:v>2278.4</c:v>
                </c:pt>
                <c:pt idx="408">
                  <c:v>2156.1999999999998</c:v>
                </c:pt>
                <c:pt idx="409">
                  <c:v>2035.2</c:v>
                </c:pt>
                <c:pt idx="410">
                  <c:v>1932.7</c:v>
                </c:pt>
                <c:pt idx="411">
                  <c:v>1882.8</c:v>
                </c:pt>
                <c:pt idx="412">
                  <c:v>1932.1</c:v>
                </c:pt>
                <c:pt idx="413">
                  <c:v>1934.8</c:v>
                </c:pt>
                <c:pt idx="414">
                  <c:v>1911.6</c:v>
                </c:pt>
                <c:pt idx="415">
                  <c:v>1957.5</c:v>
                </c:pt>
                <c:pt idx="416">
                  <c:v>1968.3</c:v>
                </c:pt>
                <c:pt idx="417">
                  <c:v>1933.3</c:v>
                </c:pt>
                <c:pt idx="418">
                  <c:v>1937</c:v>
                </c:pt>
                <c:pt idx="419">
                  <c:v>1901</c:v>
                </c:pt>
                <c:pt idx="420">
                  <c:v>1743.3</c:v>
                </c:pt>
                <c:pt idx="421">
                  <c:v>1679.2</c:v>
                </c:pt>
                <c:pt idx="422">
                  <c:v>1624.1</c:v>
                </c:pt>
                <c:pt idx="423">
                  <c:v>1651.7</c:v>
                </c:pt>
                <c:pt idx="424">
                  <c:v>1782.4</c:v>
                </c:pt>
                <c:pt idx="425">
                  <c:v>1937.8</c:v>
                </c:pt>
                <c:pt idx="426">
                  <c:v>2095.4</c:v>
                </c:pt>
                <c:pt idx="427">
                  <c:v>2253.3000000000002</c:v>
                </c:pt>
                <c:pt idx="428">
                  <c:v>2425.1999999999998</c:v>
                </c:pt>
                <c:pt idx="429">
                  <c:v>2617.8000000000002</c:v>
                </c:pt>
                <c:pt idx="430">
                  <c:v>2774.2</c:v>
                </c:pt>
                <c:pt idx="431">
                  <c:v>2846.7</c:v>
                </c:pt>
                <c:pt idx="432">
                  <c:v>2860.9</c:v>
                </c:pt>
                <c:pt idx="433">
                  <c:v>2923.5</c:v>
                </c:pt>
                <c:pt idx="434">
                  <c:v>3026.6</c:v>
                </c:pt>
                <c:pt idx="435">
                  <c:v>3129.3</c:v>
                </c:pt>
                <c:pt idx="436">
                  <c:v>3236.4</c:v>
                </c:pt>
                <c:pt idx="437">
                  <c:v>3353.6</c:v>
                </c:pt>
                <c:pt idx="438">
                  <c:v>3433.9</c:v>
                </c:pt>
                <c:pt idx="439">
                  <c:v>3401.7</c:v>
                </c:pt>
                <c:pt idx="440">
                  <c:v>3355.4</c:v>
                </c:pt>
                <c:pt idx="441">
                  <c:v>3337</c:v>
                </c:pt>
                <c:pt idx="442">
                  <c:v>3337.6</c:v>
                </c:pt>
                <c:pt idx="443">
                  <c:v>3309.3</c:v>
                </c:pt>
                <c:pt idx="444">
                  <c:v>2954.4</c:v>
                </c:pt>
                <c:pt idx="445">
                  <c:v>2750</c:v>
                </c:pt>
                <c:pt idx="446">
                  <c:v>2941.6</c:v>
                </c:pt>
                <c:pt idx="447">
                  <c:v>2939.9</c:v>
                </c:pt>
                <c:pt idx="448">
                  <c:v>2944.5</c:v>
                </c:pt>
                <c:pt idx="449">
                  <c:v>2891.6</c:v>
                </c:pt>
                <c:pt idx="450">
                  <c:v>2842.6</c:v>
                </c:pt>
                <c:pt idx="451">
                  <c:v>2842</c:v>
                </c:pt>
                <c:pt idx="452">
                  <c:v>2877</c:v>
                </c:pt>
                <c:pt idx="453">
                  <c:v>2899.5</c:v>
                </c:pt>
                <c:pt idx="454">
                  <c:v>2813.4</c:v>
                </c:pt>
                <c:pt idx="455">
                  <c:v>2717.9</c:v>
                </c:pt>
                <c:pt idx="456">
                  <c:v>2640.8</c:v>
                </c:pt>
                <c:pt idx="457">
                  <c:v>2641</c:v>
                </c:pt>
                <c:pt idx="458">
                  <c:v>2784.8</c:v>
                </c:pt>
                <c:pt idx="459">
                  <c:v>2865.9</c:v>
                </c:pt>
                <c:pt idx="460">
                  <c:v>2804.7</c:v>
                </c:pt>
                <c:pt idx="461">
                  <c:v>2668.1</c:v>
                </c:pt>
                <c:pt idx="462">
                  <c:v>2542.9</c:v>
                </c:pt>
                <c:pt idx="463">
                  <c:v>2427.3000000000002</c:v>
                </c:pt>
                <c:pt idx="464">
                  <c:v>2292</c:v>
                </c:pt>
                <c:pt idx="465">
                  <c:v>2217.1999999999998</c:v>
                </c:pt>
                <c:pt idx="466">
                  <c:v>2182.5</c:v>
                </c:pt>
                <c:pt idx="467">
                  <c:v>2187.1999999999998</c:v>
                </c:pt>
                <c:pt idx="468">
                  <c:v>2113.6999999999998</c:v>
                </c:pt>
                <c:pt idx="469">
                  <c:v>2005.9</c:v>
                </c:pt>
                <c:pt idx="470">
                  <c:v>1818.2</c:v>
                </c:pt>
                <c:pt idx="471">
                  <c:v>1671</c:v>
                </c:pt>
                <c:pt idx="472">
                  <c:v>1558.2</c:v>
                </c:pt>
                <c:pt idx="473">
                  <c:v>1472.6</c:v>
                </c:pt>
                <c:pt idx="474">
                  <c:v>1484.2</c:v>
                </c:pt>
                <c:pt idx="475">
                  <c:v>1553</c:v>
                </c:pt>
                <c:pt idx="476">
                  <c:v>1576.3</c:v>
                </c:pt>
                <c:pt idx="477">
                  <c:v>1706.6</c:v>
                </c:pt>
                <c:pt idx="478">
                  <c:v>1852.2</c:v>
                </c:pt>
                <c:pt idx="479">
                  <c:v>1906.4</c:v>
                </c:pt>
                <c:pt idx="480">
                  <c:v>2016.6</c:v>
                </c:pt>
                <c:pt idx="481">
                  <c:v>2014.4</c:v>
                </c:pt>
                <c:pt idx="482">
                  <c:v>1982</c:v>
                </c:pt>
                <c:pt idx="483">
                  <c:v>2018.2</c:v>
                </c:pt>
                <c:pt idx="484">
                  <c:v>2016.3</c:v>
                </c:pt>
                <c:pt idx="485">
                  <c:v>2089.9</c:v>
                </c:pt>
                <c:pt idx="486">
                  <c:v>1931.3</c:v>
                </c:pt>
                <c:pt idx="487">
                  <c:v>1843.9</c:v>
                </c:pt>
                <c:pt idx="488">
                  <c:v>1744.9</c:v>
                </c:pt>
                <c:pt idx="489">
                  <c:v>1548.7</c:v>
                </c:pt>
                <c:pt idx="490">
                  <c:v>1367.2</c:v>
                </c:pt>
                <c:pt idx="491">
                  <c:v>1227.9000000000001</c:v>
                </c:pt>
                <c:pt idx="492">
                  <c:v>1091.5</c:v>
                </c:pt>
                <c:pt idx="493">
                  <c:v>999.69</c:v>
                </c:pt>
                <c:pt idx="494">
                  <c:v>989.65</c:v>
                </c:pt>
                <c:pt idx="495">
                  <c:v>1009.2</c:v>
                </c:pt>
                <c:pt idx="496">
                  <c:v>974.6</c:v>
                </c:pt>
                <c:pt idx="497">
                  <c:v>934.53</c:v>
                </c:pt>
                <c:pt idx="498">
                  <c:v>898.3</c:v>
                </c:pt>
                <c:pt idx="499">
                  <c:v>856.98</c:v>
                </c:pt>
                <c:pt idx="500">
                  <c:v>810.67</c:v>
                </c:pt>
                <c:pt idx="501">
                  <c:v>796.38</c:v>
                </c:pt>
                <c:pt idx="502">
                  <c:v>790.33</c:v>
                </c:pt>
                <c:pt idx="503">
                  <c:v>844.07</c:v>
                </c:pt>
                <c:pt idx="504">
                  <c:v>919.65</c:v>
                </c:pt>
                <c:pt idx="505">
                  <c:v>980.87</c:v>
                </c:pt>
                <c:pt idx="506">
                  <c:v>995.39</c:v>
                </c:pt>
                <c:pt idx="507">
                  <c:v>990.02</c:v>
                </c:pt>
                <c:pt idx="508">
                  <c:v>961.18</c:v>
                </c:pt>
                <c:pt idx="509">
                  <c:v>862.93</c:v>
                </c:pt>
                <c:pt idx="510">
                  <c:v>774.33</c:v>
                </c:pt>
                <c:pt idx="511">
                  <c:v>754.05</c:v>
                </c:pt>
                <c:pt idx="512">
                  <c:v>788.96</c:v>
                </c:pt>
                <c:pt idx="513">
                  <c:v>863.44</c:v>
                </c:pt>
                <c:pt idx="514">
                  <c:v>943.91</c:v>
                </c:pt>
                <c:pt idx="515">
                  <c:v>1012.7</c:v>
                </c:pt>
                <c:pt idx="516">
                  <c:v>1065.9000000000001</c:v>
                </c:pt>
                <c:pt idx="517">
                  <c:v>1102.5999999999999</c:v>
                </c:pt>
                <c:pt idx="518">
                  <c:v>1122.4000000000001</c:v>
                </c:pt>
                <c:pt idx="519">
                  <c:v>1147.0999999999999</c:v>
                </c:pt>
                <c:pt idx="520">
                  <c:v>1200.8</c:v>
                </c:pt>
                <c:pt idx="521">
                  <c:v>1255.8</c:v>
                </c:pt>
                <c:pt idx="522">
                  <c:v>1309.8</c:v>
                </c:pt>
                <c:pt idx="523">
                  <c:v>1367.3</c:v>
                </c:pt>
                <c:pt idx="524">
                  <c:v>1387.3</c:v>
                </c:pt>
                <c:pt idx="525">
                  <c:v>1465.9</c:v>
                </c:pt>
                <c:pt idx="526">
                  <c:v>1472.2</c:v>
                </c:pt>
                <c:pt idx="527">
                  <c:v>1514.4</c:v>
                </c:pt>
                <c:pt idx="528">
                  <c:v>1560</c:v>
                </c:pt>
                <c:pt idx="529">
                  <c:v>1552</c:v>
                </c:pt>
                <c:pt idx="530">
                  <c:v>1557.1</c:v>
                </c:pt>
                <c:pt idx="531">
                  <c:v>1605.4</c:v>
                </c:pt>
                <c:pt idx="532">
                  <c:v>1638.3</c:v>
                </c:pt>
                <c:pt idx="533">
                  <c:v>1664.5</c:v>
                </c:pt>
                <c:pt idx="534">
                  <c:v>1683.6</c:v>
                </c:pt>
                <c:pt idx="535">
                  <c:v>1711.8</c:v>
                </c:pt>
                <c:pt idx="536">
                  <c:v>1714.7</c:v>
                </c:pt>
                <c:pt idx="537">
                  <c:v>1736</c:v>
                </c:pt>
                <c:pt idx="538">
                  <c:v>1768</c:v>
                </c:pt>
                <c:pt idx="539">
                  <c:v>1825.4</c:v>
                </c:pt>
                <c:pt idx="540">
                  <c:v>1875.8</c:v>
                </c:pt>
                <c:pt idx="541">
                  <c:v>1882.9</c:v>
                </c:pt>
                <c:pt idx="542">
                  <c:v>1884.7</c:v>
                </c:pt>
                <c:pt idx="543">
                  <c:v>1877.3</c:v>
                </c:pt>
                <c:pt idx="544">
                  <c:v>1906.2</c:v>
                </c:pt>
                <c:pt idx="545">
                  <c:v>1901.4</c:v>
                </c:pt>
                <c:pt idx="546">
                  <c:v>1870.7</c:v>
                </c:pt>
                <c:pt idx="547">
                  <c:v>1846.3</c:v>
                </c:pt>
                <c:pt idx="548">
                  <c:v>1826.4</c:v>
                </c:pt>
                <c:pt idx="549">
                  <c:v>1777.9</c:v>
                </c:pt>
                <c:pt idx="550">
                  <c:v>1746.5</c:v>
                </c:pt>
                <c:pt idx="551">
                  <c:v>1751.8</c:v>
                </c:pt>
                <c:pt idx="552">
                  <c:v>1786.7</c:v>
                </c:pt>
                <c:pt idx="553">
                  <c:v>1759.4</c:v>
                </c:pt>
                <c:pt idx="554">
                  <c:v>1720.8</c:v>
                </c:pt>
                <c:pt idx="555">
                  <c:v>1683.9</c:v>
                </c:pt>
                <c:pt idx="556">
                  <c:v>1623.5</c:v>
                </c:pt>
                <c:pt idx="557">
                  <c:v>1625.4</c:v>
                </c:pt>
                <c:pt idx="558">
                  <c:v>1625.7</c:v>
                </c:pt>
                <c:pt idx="559">
                  <c:v>1614.3</c:v>
                </c:pt>
                <c:pt idx="560">
                  <c:v>1654.6</c:v>
                </c:pt>
                <c:pt idx="561">
                  <c:v>1684.2</c:v>
                </c:pt>
                <c:pt idx="562">
                  <c:v>1711.1</c:v>
                </c:pt>
                <c:pt idx="563">
                  <c:v>1733.5</c:v>
                </c:pt>
                <c:pt idx="564">
                  <c:v>1738.1</c:v>
                </c:pt>
                <c:pt idx="565">
                  <c:v>1784.8</c:v>
                </c:pt>
                <c:pt idx="566">
                  <c:v>1860.5</c:v>
                </c:pt>
                <c:pt idx="567">
                  <c:v>1877.8</c:v>
                </c:pt>
                <c:pt idx="568">
                  <c:v>1886.6</c:v>
                </c:pt>
                <c:pt idx="569">
                  <c:v>1839.8</c:v>
                </c:pt>
                <c:pt idx="570">
                  <c:v>1801</c:v>
                </c:pt>
                <c:pt idx="571">
                  <c:v>1764.2</c:v>
                </c:pt>
                <c:pt idx="572">
                  <c:v>1738.6</c:v>
                </c:pt>
                <c:pt idx="573">
                  <c:v>1733</c:v>
                </c:pt>
                <c:pt idx="574">
                  <c:v>1727.9</c:v>
                </c:pt>
                <c:pt idx="575">
                  <c:v>1731.4</c:v>
                </c:pt>
                <c:pt idx="576">
                  <c:v>1727.6</c:v>
                </c:pt>
                <c:pt idx="577">
                  <c:v>1772.1</c:v>
                </c:pt>
                <c:pt idx="578">
                  <c:v>1809.6</c:v>
                </c:pt>
                <c:pt idx="579">
                  <c:v>1815.3</c:v>
                </c:pt>
                <c:pt idx="580">
                  <c:v>1845.2</c:v>
                </c:pt>
                <c:pt idx="581">
                  <c:v>1847.1</c:v>
                </c:pt>
                <c:pt idx="582">
                  <c:v>1821.2</c:v>
                </c:pt>
                <c:pt idx="583">
                  <c:v>1813.2</c:v>
                </c:pt>
                <c:pt idx="584">
                  <c:v>1757.5</c:v>
                </c:pt>
                <c:pt idx="585">
                  <c:v>1747</c:v>
                </c:pt>
                <c:pt idx="586">
                  <c:v>1736.4</c:v>
                </c:pt>
                <c:pt idx="587">
                  <c:v>1730.4</c:v>
                </c:pt>
                <c:pt idx="588">
                  <c:v>1716.7</c:v>
                </c:pt>
                <c:pt idx="589">
                  <c:v>1724.5</c:v>
                </c:pt>
                <c:pt idx="590">
                  <c:v>1727.7</c:v>
                </c:pt>
                <c:pt idx="591">
                  <c:v>1698.2</c:v>
                </c:pt>
                <c:pt idx="592">
                  <c:v>1648.9</c:v>
                </c:pt>
                <c:pt idx="593">
                  <c:v>1615.9</c:v>
                </c:pt>
                <c:pt idx="594">
                  <c:v>1605.3</c:v>
                </c:pt>
                <c:pt idx="595">
                  <c:v>1600.7</c:v>
                </c:pt>
                <c:pt idx="596">
                  <c:v>1571.6</c:v>
                </c:pt>
                <c:pt idx="597">
                  <c:v>1571.2</c:v>
                </c:pt>
                <c:pt idx="598">
                  <c:v>1545.3</c:v>
                </c:pt>
                <c:pt idx="599">
                  <c:v>1500.7</c:v>
                </c:pt>
                <c:pt idx="600">
                  <c:v>1493.4</c:v>
                </c:pt>
                <c:pt idx="601">
                  <c:v>1462.9</c:v>
                </c:pt>
                <c:pt idx="602">
                  <c:v>1439.6</c:v>
                </c:pt>
                <c:pt idx="603">
                  <c:v>1442.6</c:v>
                </c:pt>
                <c:pt idx="604">
                  <c:v>1429.2</c:v>
                </c:pt>
                <c:pt idx="605">
                  <c:v>1416.9</c:v>
                </c:pt>
                <c:pt idx="606">
                  <c:v>1401.1</c:v>
                </c:pt>
                <c:pt idx="607">
                  <c:v>1416.6</c:v>
                </c:pt>
                <c:pt idx="608">
                  <c:v>1442.6</c:v>
                </c:pt>
                <c:pt idx="609">
                  <c:v>1493.4</c:v>
                </c:pt>
                <c:pt idx="610">
                  <c:v>1514.5</c:v>
                </c:pt>
                <c:pt idx="611">
                  <c:v>1514</c:v>
                </c:pt>
                <c:pt idx="612">
                  <c:v>1484.8</c:v>
                </c:pt>
                <c:pt idx="613">
                  <c:v>1487.1</c:v>
                </c:pt>
                <c:pt idx="614">
                  <c:v>1466.4</c:v>
                </c:pt>
                <c:pt idx="615">
                  <c:v>1432.9</c:v>
                </c:pt>
                <c:pt idx="616">
                  <c:v>1404.4</c:v>
                </c:pt>
                <c:pt idx="617">
                  <c:v>1382.1</c:v>
                </c:pt>
                <c:pt idx="618">
                  <c:v>1321.4</c:v>
                </c:pt>
                <c:pt idx="619">
                  <c:v>1270.4000000000001</c:v>
                </c:pt>
                <c:pt idx="620">
                  <c:v>1227.8</c:v>
                </c:pt>
                <c:pt idx="621">
                  <c:v>1175.8</c:v>
                </c:pt>
                <c:pt idx="622">
                  <c:v>1167.0999999999999</c:v>
                </c:pt>
                <c:pt idx="623">
                  <c:v>1197.4000000000001</c:v>
                </c:pt>
                <c:pt idx="624">
                  <c:v>1182.5999999999999</c:v>
                </c:pt>
                <c:pt idx="625">
                  <c:v>1197.5999999999999</c:v>
                </c:pt>
                <c:pt idx="626">
                  <c:v>1164.7</c:v>
                </c:pt>
                <c:pt idx="627">
                  <c:v>1116.4000000000001</c:v>
                </c:pt>
                <c:pt idx="628">
                  <c:v>1060</c:v>
                </c:pt>
                <c:pt idx="629">
                  <c:v>988.37</c:v>
                </c:pt>
                <c:pt idx="630">
                  <c:v>899.64</c:v>
                </c:pt>
                <c:pt idx="631">
                  <c:v>845.12</c:v>
                </c:pt>
                <c:pt idx="632">
                  <c:v>807.22</c:v>
                </c:pt>
                <c:pt idx="633">
                  <c:v>825.94</c:v>
                </c:pt>
                <c:pt idx="634">
                  <c:v>804.49</c:v>
                </c:pt>
                <c:pt idx="635">
                  <c:v>796.3</c:v>
                </c:pt>
                <c:pt idx="636">
                  <c:v>798.03</c:v>
                </c:pt>
                <c:pt idx="637">
                  <c:v>782.92</c:v>
                </c:pt>
                <c:pt idx="638">
                  <c:v>766.05</c:v>
                </c:pt>
                <c:pt idx="639">
                  <c:v>708.14</c:v>
                </c:pt>
                <c:pt idx="640">
                  <c:v>650.63</c:v>
                </c:pt>
                <c:pt idx="641">
                  <c:v>567.49</c:v>
                </c:pt>
                <c:pt idx="642">
                  <c:v>553.64</c:v>
                </c:pt>
                <c:pt idx="643">
                  <c:v>576.27</c:v>
                </c:pt>
                <c:pt idx="644">
                  <c:v>547.27</c:v>
                </c:pt>
                <c:pt idx="645">
                  <c:v>518.78</c:v>
                </c:pt>
                <c:pt idx="646">
                  <c:v>501.09</c:v>
                </c:pt>
                <c:pt idx="647">
                  <c:v>456.96</c:v>
                </c:pt>
                <c:pt idx="648">
                  <c:v>455.26</c:v>
                </c:pt>
                <c:pt idx="649">
                  <c:v>466.26</c:v>
                </c:pt>
                <c:pt idx="650">
                  <c:v>456.84</c:v>
                </c:pt>
                <c:pt idx="651">
                  <c:v>455.43</c:v>
                </c:pt>
                <c:pt idx="652">
                  <c:v>411.04</c:v>
                </c:pt>
                <c:pt idx="653">
                  <c:v>359.02</c:v>
                </c:pt>
                <c:pt idx="654">
                  <c:v>307.12</c:v>
                </c:pt>
                <c:pt idx="655">
                  <c:v>271</c:v>
                </c:pt>
                <c:pt idx="656">
                  <c:v>280.95999999999998</c:v>
                </c:pt>
                <c:pt idx="657">
                  <c:v>250.29</c:v>
                </c:pt>
                <c:pt idx="658">
                  <c:v>230.85</c:v>
                </c:pt>
                <c:pt idx="659">
                  <c:v>184.84</c:v>
                </c:pt>
                <c:pt idx="660">
                  <c:v>161.97</c:v>
                </c:pt>
                <c:pt idx="661">
                  <c:v>116.56</c:v>
                </c:pt>
                <c:pt idx="662">
                  <c:v>77.974999999999994</c:v>
                </c:pt>
                <c:pt idx="663">
                  <c:v>38.465000000000003</c:v>
                </c:pt>
                <c:pt idx="664">
                  <c:v>18.527999999999999</c:v>
                </c:pt>
                <c:pt idx="665">
                  <c:v>-8.4588000000000001</c:v>
                </c:pt>
                <c:pt idx="666">
                  <c:v>22.794</c:v>
                </c:pt>
                <c:pt idx="667">
                  <c:v>-74.448999999999998</c:v>
                </c:pt>
                <c:pt idx="668">
                  <c:v>-106.79</c:v>
                </c:pt>
                <c:pt idx="669">
                  <c:v>-188.99</c:v>
                </c:pt>
                <c:pt idx="670">
                  <c:v>-245.29</c:v>
                </c:pt>
                <c:pt idx="671">
                  <c:v>-298.04000000000002</c:v>
                </c:pt>
                <c:pt idx="672">
                  <c:v>-344.92</c:v>
                </c:pt>
                <c:pt idx="673">
                  <c:v>-365.7</c:v>
                </c:pt>
                <c:pt idx="674">
                  <c:v>-381.44</c:v>
                </c:pt>
                <c:pt idx="675">
                  <c:v>-394.31</c:v>
                </c:pt>
                <c:pt idx="676">
                  <c:v>-374.2</c:v>
                </c:pt>
                <c:pt idx="677">
                  <c:v>-373.2</c:v>
                </c:pt>
                <c:pt idx="678">
                  <c:v>-366.16</c:v>
                </c:pt>
                <c:pt idx="679">
                  <c:v>-362.32</c:v>
                </c:pt>
                <c:pt idx="680">
                  <c:v>-360.26</c:v>
                </c:pt>
                <c:pt idx="681">
                  <c:v>-362.16</c:v>
                </c:pt>
                <c:pt idx="682">
                  <c:v>-391.44</c:v>
                </c:pt>
                <c:pt idx="683">
                  <c:v>-372.17</c:v>
                </c:pt>
                <c:pt idx="684">
                  <c:v>-375.79</c:v>
                </c:pt>
                <c:pt idx="685">
                  <c:v>-374.7</c:v>
                </c:pt>
                <c:pt idx="686">
                  <c:v>-359.21</c:v>
                </c:pt>
                <c:pt idx="687">
                  <c:v>-353.87</c:v>
                </c:pt>
                <c:pt idx="688">
                  <c:v>-332.43</c:v>
                </c:pt>
                <c:pt idx="689">
                  <c:v>-313.82</c:v>
                </c:pt>
                <c:pt idx="690">
                  <c:v>-278.97000000000003</c:v>
                </c:pt>
                <c:pt idx="691">
                  <c:v>-220.48</c:v>
                </c:pt>
                <c:pt idx="692">
                  <c:v>-162.30000000000001</c:v>
                </c:pt>
                <c:pt idx="693">
                  <c:v>-155.06</c:v>
                </c:pt>
                <c:pt idx="694">
                  <c:v>-164.37</c:v>
                </c:pt>
                <c:pt idx="695">
                  <c:v>-215.07</c:v>
                </c:pt>
                <c:pt idx="696">
                  <c:v>-213.67</c:v>
                </c:pt>
                <c:pt idx="697">
                  <c:v>-261.05</c:v>
                </c:pt>
                <c:pt idx="698">
                  <c:v>-259.16000000000003</c:v>
                </c:pt>
                <c:pt idx="699">
                  <c:v>-266.41000000000003</c:v>
                </c:pt>
                <c:pt idx="700">
                  <c:v>-267.68</c:v>
                </c:pt>
                <c:pt idx="701">
                  <c:v>-281.26</c:v>
                </c:pt>
                <c:pt idx="702">
                  <c:v>-290.05</c:v>
                </c:pt>
                <c:pt idx="703">
                  <c:v>-278.19</c:v>
                </c:pt>
                <c:pt idx="704">
                  <c:v>-296.02999999999997</c:v>
                </c:pt>
                <c:pt idx="705">
                  <c:v>-326.86</c:v>
                </c:pt>
                <c:pt idx="706">
                  <c:v>-356.82</c:v>
                </c:pt>
                <c:pt idx="707">
                  <c:v>-395.14</c:v>
                </c:pt>
                <c:pt idx="708">
                  <c:v>-418.76</c:v>
                </c:pt>
                <c:pt idx="709">
                  <c:v>-448.63</c:v>
                </c:pt>
                <c:pt idx="710">
                  <c:v>-448.98</c:v>
                </c:pt>
                <c:pt idx="711">
                  <c:v>-442.63</c:v>
                </c:pt>
                <c:pt idx="712">
                  <c:v>-460.99</c:v>
                </c:pt>
                <c:pt idx="713">
                  <c:v>-471.54</c:v>
                </c:pt>
                <c:pt idx="714">
                  <c:v>-487.36</c:v>
                </c:pt>
                <c:pt idx="715">
                  <c:v>-485.18</c:v>
                </c:pt>
                <c:pt idx="716">
                  <c:v>-474.56</c:v>
                </c:pt>
                <c:pt idx="717">
                  <c:v>-493.85</c:v>
                </c:pt>
                <c:pt idx="718">
                  <c:v>-476.49</c:v>
                </c:pt>
                <c:pt idx="719">
                  <c:v>-492.64</c:v>
                </c:pt>
                <c:pt idx="720">
                  <c:v>-485.17</c:v>
                </c:pt>
                <c:pt idx="721">
                  <c:v>-464.96</c:v>
                </c:pt>
                <c:pt idx="722">
                  <c:v>-453</c:v>
                </c:pt>
                <c:pt idx="723">
                  <c:v>-409.09</c:v>
                </c:pt>
                <c:pt idx="724">
                  <c:v>-376.69</c:v>
                </c:pt>
                <c:pt idx="725">
                  <c:v>-345.47</c:v>
                </c:pt>
                <c:pt idx="726">
                  <c:v>-286.14999999999998</c:v>
                </c:pt>
                <c:pt idx="727">
                  <c:v>-259.98</c:v>
                </c:pt>
                <c:pt idx="728">
                  <c:v>-236.13</c:v>
                </c:pt>
                <c:pt idx="729">
                  <c:v>-220.04</c:v>
                </c:pt>
                <c:pt idx="730">
                  <c:v>-186.28</c:v>
                </c:pt>
                <c:pt idx="731">
                  <c:v>-176.57</c:v>
                </c:pt>
                <c:pt idx="732">
                  <c:v>-156.05000000000001</c:v>
                </c:pt>
                <c:pt idx="733">
                  <c:v>-129.11000000000001</c:v>
                </c:pt>
                <c:pt idx="734">
                  <c:v>-126.23</c:v>
                </c:pt>
                <c:pt idx="735">
                  <c:v>-125.42</c:v>
                </c:pt>
                <c:pt idx="736">
                  <c:v>-97.397000000000006</c:v>
                </c:pt>
                <c:pt idx="737">
                  <c:v>-76.84</c:v>
                </c:pt>
                <c:pt idx="738">
                  <c:v>-77.614000000000004</c:v>
                </c:pt>
                <c:pt idx="739">
                  <c:v>-82.165999999999997</c:v>
                </c:pt>
                <c:pt idx="740">
                  <c:v>-83.495000000000005</c:v>
                </c:pt>
                <c:pt idx="741">
                  <c:v>-64.709000000000003</c:v>
                </c:pt>
                <c:pt idx="742">
                  <c:v>-58.932000000000002</c:v>
                </c:pt>
                <c:pt idx="743">
                  <c:v>-38.322000000000003</c:v>
                </c:pt>
                <c:pt idx="744">
                  <c:v>-46.463000000000001</c:v>
                </c:pt>
                <c:pt idx="745">
                  <c:v>-46.860999999999997</c:v>
                </c:pt>
                <c:pt idx="746">
                  <c:v>-62.137</c:v>
                </c:pt>
                <c:pt idx="747">
                  <c:v>-84.081000000000003</c:v>
                </c:pt>
                <c:pt idx="748">
                  <c:v>-103.55</c:v>
                </c:pt>
                <c:pt idx="749">
                  <c:v>-109.74</c:v>
                </c:pt>
                <c:pt idx="750">
                  <c:v>-86.747</c:v>
                </c:pt>
                <c:pt idx="751">
                  <c:v>-48.445999999999998</c:v>
                </c:pt>
                <c:pt idx="752">
                  <c:v>-36.795000000000002</c:v>
                </c:pt>
                <c:pt idx="753">
                  <c:v>-9.3920999999999992</c:v>
                </c:pt>
                <c:pt idx="754">
                  <c:v>-23.800999999999998</c:v>
                </c:pt>
                <c:pt idx="755">
                  <c:v>-64.510999999999996</c:v>
                </c:pt>
                <c:pt idx="756">
                  <c:v>-75.341999999999999</c:v>
                </c:pt>
                <c:pt idx="757">
                  <c:v>-96.176000000000002</c:v>
                </c:pt>
                <c:pt idx="758">
                  <c:v>-60.889000000000003</c:v>
                </c:pt>
                <c:pt idx="759">
                  <c:v>-66.337000000000003</c:v>
                </c:pt>
                <c:pt idx="760">
                  <c:v>-39.667000000000002</c:v>
                </c:pt>
                <c:pt idx="761">
                  <c:v>-4.7008999999999999</c:v>
                </c:pt>
                <c:pt idx="762">
                  <c:v>-3.77</c:v>
                </c:pt>
                <c:pt idx="763">
                  <c:v>-5.7702999999999998</c:v>
                </c:pt>
                <c:pt idx="764">
                  <c:v>-7.4222999999999999</c:v>
                </c:pt>
                <c:pt idx="765">
                  <c:v>-13.428000000000001</c:v>
                </c:pt>
                <c:pt idx="766">
                  <c:v>-17.265999999999998</c:v>
                </c:pt>
                <c:pt idx="767">
                  <c:v>-59.363999999999997</c:v>
                </c:pt>
                <c:pt idx="768">
                  <c:v>-74.242000000000004</c:v>
                </c:pt>
                <c:pt idx="769">
                  <c:v>-115.02</c:v>
                </c:pt>
                <c:pt idx="770">
                  <c:v>-125.61</c:v>
                </c:pt>
                <c:pt idx="771">
                  <c:v>-141.69</c:v>
                </c:pt>
                <c:pt idx="772">
                  <c:v>-162.04</c:v>
                </c:pt>
                <c:pt idx="773">
                  <c:v>-157.63999999999999</c:v>
                </c:pt>
                <c:pt idx="774">
                  <c:v>-154.26</c:v>
                </c:pt>
                <c:pt idx="775">
                  <c:v>-149.28</c:v>
                </c:pt>
                <c:pt idx="776">
                  <c:v>-141.87</c:v>
                </c:pt>
                <c:pt idx="777">
                  <c:v>-133.18</c:v>
                </c:pt>
                <c:pt idx="778">
                  <c:v>-136.02000000000001</c:v>
                </c:pt>
                <c:pt idx="779">
                  <c:v>-159.13999999999999</c:v>
                </c:pt>
                <c:pt idx="780">
                  <c:v>-188.31</c:v>
                </c:pt>
                <c:pt idx="781">
                  <c:v>-199.4</c:v>
                </c:pt>
                <c:pt idx="782">
                  <c:v>-233.01</c:v>
                </c:pt>
                <c:pt idx="783">
                  <c:v>-250.87</c:v>
                </c:pt>
                <c:pt idx="784">
                  <c:v>-249.15</c:v>
                </c:pt>
                <c:pt idx="785">
                  <c:v>-245.08</c:v>
                </c:pt>
                <c:pt idx="786">
                  <c:v>-230.43</c:v>
                </c:pt>
                <c:pt idx="787">
                  <c:v>-231.02</c:v>
                </c:pt>
                <c:pt idx="788">
                  <c:v>-229.81</c:v>
                </c:pt>
                <c:pt idx="789">
                  <c:v>-223.17</c:v>
                </c:pt>
                <c:pt idx="790">
                  <c:v>-203.82</c:v>
                </c:pt>
                <c:pt idx="791">
                  <c:v>-185.06</c:v>
                </c:pt>
                <c:pt idx="792">
                  <c:v>-189.76</c:v>
                </c:pt>
                <c:pt idx="793">
                  <c:v>-202.54</c:v>
                </c:pt>
                <c:pt idx="794">
                  <c:v>-175.59</c:v>
                </c:pt>
                <c:pt idx="795">
                  <c:v>-174.43</c:v>
                </c:pt>
                <c:pt idx="796">
                  <c:v>-144.51</c:v>
                </c:pt>
                <c:pt idx="797">
                  <c:v>-127.9</c:v>
                </c:pt>
                <c:pt idx="798">
                  <c:v>-102.74</c:v>
                </c:pt>
                <c:pt idx="799">
                  <c:v>-95.47</c:v>
                </c:pt>
                <c:pt idx="800">
                  <c:v>-70.028000000000006</c:v>
                </c:pt>
                <c:pt idx="801">
                  <c:v>-57.91</c:v>
                </c:pt>
                <c:pt idx="802">
                  <c:v>-57.106999999999999</c:v>
                </c:pt>
                <c:pt idx="803">
                  <c:v>-51.783999999999999</c:v>
                </c:pt>
                <c:pt idx="804">
                  <c:v>-41.738999999999997</c:v>
                </c:pt>
                <c:pt idx="805">
                  <c:v>-34.594999999999999</c:v>
                </c:pt>
                <c:pt idx="806">
                  <c:v>-9.1996000000000002</c:v>
                </c:pt>
                <c:pt idx="807">
                  <c:v>22.103999999999999</c:v>
                </c:pt>
                <c:pt idx="808">
                  <c:v>34.204999999999998</c:v>
                </c:pt>
                <c:pt idx="809">
                  <c:v>54.183</c:v>
                </c:pt>
                <c:pt idx="810">
                  <c:v>45.466000000000001</c:v>
                </c:pt>
                <c:pt idx="811">
                  <c:v>80.450999999999993</c:v>
                </c:pt>
                <c:pt idx="812">
                  <c:v>88.551000000000002</c:v>
                </c:pt>
                <c:pt idx="813">
                  <c:v>99.754999999999995</c:v>
                </c:pt>
                <c:pt idx="814">
                  <c:v>114.07</c:v>
                </c:pt>
                <c:pt idx="815">
                  <c:v>130.81</c:v>
                </c:pt>
                <c:pt idx="816">
                  <c:v>138.28</c:v>
                </c:pt>
                <c:pt idx="817">
                  <c:v>113.93</c:v>
                </c:pt>
                <c:pt idx="818">
                  <c:v>109.92</c:v>
                </c:pt>
                <c:pt idx="819">
                  <c:v>113.47</c:v>
                </c:pt>
                <c:pt idx="820">
                  <c:v>109.52</c:v>
                </c:pt>
                <c:pt idx="821">
                  <c:v>123.79</c:v>
                </c:pt>
                <c:pt idx="822">
                  <c:v>137.19</c:v>
                </c:pt>
                <c:pt idx="823">
                  <c:v>161.08000000000001</c:v>
                </c:pt>
                <c:pt idx="824">
                  <c:v>162.44</c:v>
                </c:pt>
                <c:pt idx="825">
                  <c:v>185.71</c:v>
                </c:pt>
                <c:pt idx="826">
                  <c:v>194.43</c:v>
                </c:pt>
                <c:pt idx="827">
                  <c:v>207.43</c:v>
                </c:pt>
                <c:pt idx="828">
                  <c:v>217.01</c:v>
                </c:pt>
                <c:pt idx="829">
                  <c:v>209.98</c:v>
                </c:pt>
                <c:pt idx="830">
                  <c:v>211.7</c:v>
                </c:pt>
                <c:pt idx="831">
                  <c:v>226.82</c:v>
                </c:pt>
                <c:pt idx="832">
                  <c:v>230.35</c:v>
                </c:pt>
                <c:pt idx="833">
                  <c:v>234.74</c:v>
                </c:pt>
                <c:pt idx="834">
                  <c:v>225.01</c:v>
                </c:pt>
                <c:pt idx="835">
                  <c:v>234.73</c:v>
                </c:pt>
                <c:pt idx="836">
                  <c:v>240.08</c:v>
                </c:pt>
                <c:pt idx="837">
                  <c:v>265.08999999999997</c:v>
                </c:pt>
                <c:pt idx="838">
                  <c:v>321.68</c:v>
                </c:pt>
                <c:pt idx="839">
                  <c:v>364.55</c:v>
                </c:pt>
                <c:pt idx="840">
                  <c:v>401.07</c:v>
                </c:pt>
                <c:pt idx="841">
                  <c:v>412.18</c:v>
                </c:pt>
                <c:pt idx="842">
                  <c:v>436.34</c:v>
                </c:pt>
                <c:pt idx="843">
                  <c:v>458.07</c:v>
                </c:pt>
                <c:pt idx="844">
                  <c:v>463.7</c:v>
                </c:pt>
                <c:pt idx="845">
                  <c:v>488.79</c:v>
                </c:pt>
                <c:pt idx="846">
                  <c:v>494.31</c:v>
                </c:pt>
                <c:pt idx="847">
                  <c:v>488.93</c:v>
                </c:pt>
                <c:pt idx="848">
                  <c:v>516.91999999999996</c:v>
                </c:pt>
                <c:pt idx="849">
                  <c:v>533.17999999999995</c:v>
                </c:pt>
                <c:pt idx="850">
                  <c:v>546.80999999999995</c:v>
                </c:pt>
                <c:pt idx="851">
                  <c:v>571.99</c:v>
                </c:pt>
                <c:pt idx="852">
                  <c:v>570.87</c:v>
                </c:pt>
                <c:pt idx="853">
                  <c:v>574.13</c:v>
                </c:pt>
                <c:pt idx="854">
                  <c:v>566.09</c:v>
                </c:pt>
                <c:pt idx="855">
                  <c:v>590.22</c:v>
                </c:pt>
                <c:pt idx="856">
                  <c:v>615.89</c:v>
                </c:pt>
                <c:pt idx="857">
                  <c:v>602.85</c:v>
                </c:pt>
                <c:pt idx="858">
                  <c:v>620.5</c:v>
                </c:pt>
                <c:pt idx="859">
                  <c:v>625.08000000000004</c:v>
                </c:pt>
                <c:pt idx="860">
                  <c:v>620.92999999999995</c:v>
                </c:pt>
                <c:pt idx="861">
                  <c:v>634.89</c:v>
                </c:pt>
                <c:pt idx="862">
                  <c:v>631.29999999999995</c:v>
                </c:pt>
                <c:pt idx="863">
                  <c:v>648.25</c:v>
                </c:pt>
                <c:pt idx="864">
                  <c:v>655.04</c:v>
                </c:pt>
                <c:pt idx="865">
                  <c:v>673.81</c:v>
                </c:pt>
                <c:pt idx="866">
                  <c:v>684.52</c:v>
                </c:pt>
                <c:pt idx="867">
                  <c:v>684.64</c:v>
                </c:pt>
                <c:pt idx="868">
                  <c:v>701.19</c:v>
                </c:pt>
                <c:pt idx="869">
                  <c:v>712.52</c:v>
                </c:pt>
                <c:pt idx="870">
                  <c:v>740.78</c:v>
                </c:pt>
                <c:pt idx="871">
                  <c:v>765.55</c:v>
                </c:pt>
                <c:pt idx="872">
                  <c:v>774.05</c:v>
                </c:pt>
                <c:pt idx="873">
                  <c:v>792.72</c:v>
                </c:pt>
                <c:pt idx="874">
                  <c:v>783.96</c:v>
                </c:pt>
                <c:pt idx="875">
                  <c:v>785.92</c:v>
                </c:pt>
                <c:pt idx="876">
                  <c:v>768.12</c:v>
                </c:pt>
                <c:pt idx="877">
                  <c:v>762.93</c:v>
                </c:pt>
                <c:pt idx="878">
                  <c:v>801.82</c:v>
                </c:pt>
                <c:pt idx="879">
                  <c:v>785.28</c:v>
                </c:pt>
                <c:pt idx="880">
                  <c:v>744.13</c:v>
                </c:pt>
                <c:pt idx="881">
                  <c:v>769.95</c:v>
                </c:pt>
                <c:pt idx="882">
                  <c:v>764.74</c:v>
                </c:pt>
                <c:pt idx="883">
                  <c:v>755.15</c:v>
                </c:pt>
                <c:pt idx="884">
                  <c:v>764.76</c:v>
                </c:pt>
                <c:pt idx="885">
                  <c:v>800.73</c:v>
                </c:pt>
                <c:pt idx="886">
                  <c:v>825.58</c:v>
                </c:pt>
                <c:pt idx="887">
                  <c:v>830.52</c:v>
                </c:pt>
                <c:pt idx="888">
                  <c:v>859.44</c:v>
                </c:pt>
                <c:pt idx="889">
                  <c:v>902.65</c:v>
                </c:pt>
                <c:pt idx="890">
                  <c:v>959.18</c:v>
                </c:pt>
                <c:pt idx="891">
                  <c:v>1038.5</c:v>
                </c:pt>
                <c:pt idx="892">
                  <c:v>1073.0999999999999</c:v>
                </c:pt>
                <c:pt idx="893">
                  <c:v>1139.3</c:v>
                </c:pt>
                <c:pt idx="894">
                  <c:v>1127</c:v>
                </c:pt>
                <c:pt idx="895">
                  <c:v>1144.9000000000001</c:v>
                </c:pt>
                <c:pt idx="896">
                  <c:v>1138</c:v>
                </c:pt>
                <c:pt idx="897">
                  <c:v>1133.3</c:v>
                </c:pt>
                <c:pt idx="898">
                  <c:v>1116.8</c:v>
                </c:pt>
                <c:pt idx="899">
                  <c:v>1058.0999999999999</c:v>
                </c:pt>
                <c:pt idx="900">
                  <c:v>1083.5</c:v>
                </c:pt>
                <c:pt idx="901">
                  <c:v>1088.2</c:v>
                </c:pt>
                <c:pt idx="902">
                  <c:v>1063.5999999999999</c:v>
                </c:pt>
                <c:pt idx="903">
                  <c:v>1087.9000000000001</c:v>
                </c:pt>
                <c:pt idx="904">
                  <c:v>1050.4000000000001</c:v>
                </c:pt>
                <c:pt idx="905">
                  <c:v>1032</c:v>
                </c:pt>
                <c:pt idx="906">
                  <c:v>1049.7</c:v>
                </c:pt>
                <c:pt idx="907">
                  <c:v>1073.7</c:v>
                </c:pt>
                <c:pt idx="908">
                  <c:v>1155.5999999999999</c:v>
                </c:pt>
                <c:pt idx="909">
                  <c:v>1187.2</c:v>
                </c:pt>
                <c:pt idx="910">
                  <c:v>1211.5</c:v>
                </c:pt>
                <c:pt idx="911">
                  <c:v>1212.7</c:v>
                </c:pt>
                <c:pt idx="912">
                  <c:v>1189.9000000000001</c:v>
                </c:pt>
                <c:pt idx="913">
                  <c:v>1167.2</c:v>
                </c:pt>
                <c:pt idx="914">
                  <c:v>1192.3</c:v>
                </c:pt>
                <c:pt idx="915">
                  <c:v>1197.3</c:v>
                </c:pt>
                <c:pt idx="916">
                  <c:v>1189.7</c:v>
                </c:pt>
                <c:pt idx="917">
                  <c:v>1157</c:v>
                </c:pt>
                <c:pt idx="918">
                  <c:v>1168.5</c:v>
                </c:pt>
                <c:pt idx="919">
                  <c:v>1190</c:v>
                </c:pt>
                <c:pt idx="920">
                  <c:v>1231.2</c:v>
                </c:pt>
                <c:pt idx="921">
                  <c:v>1255.3</c:v>
                </c:pt>
                <c:pt idx="922">
                  <c:v>1229.0999999999999</c:v>
                </c:pt>
                <c:pt idx="923">
                  <c:v>1223.8</c:v>
                </c:pt>
                <c:pt idx="924">
                  <c:v>1212.5999999999999</c:v>
                </c:pt>
                <c:pt idx="925">
                  <c:v>1184.2</c:v>
                </c:pt>
                <c:pt idx="926">
                  <c:v>1173.4000000000001</c:v>
                </c:pt>
                <c:pt idx="927">
                  <c:v>1147</c:v>
                </c:pt>
                <c:pt idx="928">
                  <c:v>1178.3</c:v>
                </c:pt>
                <c:pt idx="929">
                  <c:v>1125.2</c:v>
                </c:pt>
                <c:pt idx="930">
                  <c:v>1143.5</c:v>
                </c:pt>
                <c:pt idx="931">
                  <c:v>1157.5999999999999</c:v>
                </c:pt>
                <c:pt idx="932">
                  <c:v>1162.5</c:v>
                </c:pt>
                <c:pt idx="933">
                  <c:v>1205.8</c:v>
                </c:pt>
                <c:pt idx="934">
                  <c:v>1242.7</c:v>
                </c:pt>
                <c:pt idx="935">
                  <c:v>1273.0999999999999</c:v>
                </c:pt>
                <c:pt idx="936">
                  <c:v>1313.4</c:v>
                </c:pt>
                <c:pt idx="937">
                  <c:v>1365.6</c:v>
                </c:pt>
                <c:pt idx="938">
                  <c:v>1395.6</c:v>
                </c:pt>
                <c:pt idx="939">
                  <c:v>1413.6</c:v>
                </c:pt>
                <c:pt idx="940">
                  <c:v>1390.9</c:v>
                </c:pt>
                <c:pt idx="941">
                  <c:v>1385.3</c:v>
                </c:pt>
                <c:pt idx="942">
                  <c:v>1369.9</c:v>
                </c:pt>
                <c:pt idx="943">
                  <c:v>1369.9</c:v>
                </c:pt>
                <c:pt idx="944">
                  <c:v>1337.7</c:v>
                </c:pt>
                <c:pt idx="945">
                  <c:v>1317.5</c:v>
                </c:pt>
                <c:pt idx="946">
                  <c:v>1297.3</c:v>
                </c:pt>
                <c:pt idx="947">
                  <c:v>1280.8</c:v>
                </c:pt>
                <c:pt idx="948">
                  <c:v>1306.9000000000001</c:v>
                </c:pt>
                <c:pt idx="949">
                  <c:v>1325.3</c:v>
                </c:pt>
                <c:pt idx="950">
                  <c:v>1368.4</c:v>
                </c:pt>
                <c:pt idx="951">
                  <c:v>1398.2</c:v>
                </c:pt>
                <c:pt idx="952">
                  <c:v>1382.6</c:v>
                </c:pt>
                <c:pt idx="953">
                  <c:v>1436.9</c:v>
                </c:pt>
                <c:pt idx="954">
                  <c:v>1463.5</c:v>
                </c:pt>
                <c:pt idx="955">
                  <c:v>1467.6</c:v>
                </c:pt>
                <c:pt idx="956">
                  <c:v>1476.9</c:v>
                </c:pt>
                <c:pt idx="957">
                  <c:v>1469.5</c:v>
                </c:pt>
                <c:pt idx="958">
                  <c:v>1459</c:v>
                </c:pt>
                <c:pt idx="959">
                  <c:v>1464.1</c:v>
                </c:pt>
                <c:pt idx="960">
                  <c:v>1456</c:v>
                </c:pt>
                <c:pt idx="961">
                  <c:v>1452.6</c:v>
                </c:pt>
                <c:pt idx="962">
                  <c:v>1467.4</c:v>
                </c:pt>
                <c:pt idx="963">
                  <c:v>1470.3</c:v>
                </c:pt>
                <c:pt idx="964">
                  <c:v>1465</c:v>
                </c:pt>
                <c:pt idx="965">
                  <c:v>1443.6</c:v>
                </c:pt>
                <c:pt idx="966">
                  <c:v>1416.3</c:v>
                </c:pt>
                <c:pt idx="967">
                  <c:v>1360.1</c:v>
                </c:pt>
                <c:pt idx="968">
                  <c:v>1326.3</c:v>
                </c:pt>
                <c:pt idx="969">
                  <c:v>1327.3</c:v>
                </c:pt>
                <c:pt idx="970">
                  <c:v>1305.5</c:v>
                </c:pt>
                <c:pt idx="971">
                  <c:v>1284.2</c:v>
                </c:pt>
                <c:pt idx="972">
                  <c:v>1265.7</c:v>
                </c:pt>
                <c:pt idx="973">
                  <c:v>1324</c:v>
                </c:pt>
                <c:pt idx="974">
                  <c:v>1314.1</c:v>
                </c:pt>
                <c:pt idx="975">
                  <c:v>1295.4000000000001</c:v>
                </c:pt>
                <c:pt idx="976">
                  <c:v>1281.3</c:v>
                </c:pt>
                <c:pt idx="977">
                  <c:v>1221.5</c:v>
                </c:pt>
                <c:pt idx="978">
                  <c:v>1196.8</c:v>
                </c:pt>
                <c:pt idx="979">
                  <c:v>1150.2</c:v>
                </c:pt>
                <c:pt idx="980">
                  <c:v>1098.5</c:v>
                </c:pt>
                <c:pt idx="981">
                  <c:v>1081.0999999999999</c:v>
                </c:pt>
                <c:pt idx="982">
                  <c:v>1075.7</c:v>
                </c:pt>
                <c:pt idx="983">
                  <c:v>1148</c:v>
                </c:pt>
                <c:pt idx="984">
                  <c:v>1165.8</c:v>
                </c:pt>
                <c:pt idx="985">
                  <c:v>1206.8</c:v>
                </c:pt>
                <c:pt idx="986">
                  <c:v>1234.2</c:v>
                </c:pt>
                <c:pt idx="987">
                  <c:v>1249.7</c:v>
                </c:pt>
                <c:pt idx="988">
                  <c:v>1265.7</c:v>
                </c:pt>
                <c:pt idx="989">
                  <c:v>1287.7</c:v>
                </c:pt>
                <c:pt idx="990">
                  <c:v>1298.3</c:v>
                </c:pt>
                <c:pt idx="991">
                  <c:v>1309.3</c:v>
                </c:pt>
                <c:pt idx="992">
                  <c:v>1328.9</c:v>
                </c:pt>
                <c:pt idx="993">
                  <c:v>1324.2</c:v>
                </c:pt>
                <c:pt idx="994">
                  <c:v>1287.7</c:v>
                </c:pt>
                <c:pt idx="995">
                  <c:v>1258.9000000000001</c:v>
                </c:pt>
                <c:pt idx="996">
                  <c:v>1228</c:v>
                </c:pt>
                <c:pt idx="997">
                  <c:v>1174.4000000000001</c:v>
                </c:pt>
                <c:pt idx="998">
                  <c:v>1191.7</c:v>
                </c:pt>
                <c:pt idx="999">
                  <c:v>1169.5999999999999</c:v>
                </c:pt>
                <c:pt idx="1000">
                  <c:v>1143.9000000000001</c:v>
                </c:pt>
                <c:pt idx="1001">
                  <c:v>1152.0999999999999</c:v>
                </c:pt>
                <c:pt idx="1002">
                  <c:v>1121.0999999999999</c:v>
                </c:pt>
                <c:pt idx="1003">
                  <c:v>1137.7</c:v>
                </c:pt>
                <c:pt idx="1004">
                  <c:v>1146.3</c:v>
                </c:pt>
                <c:pt idx="1005">
                  <c:v>1161.9000000000001</c:v>
                </c:pt>
                <c:pt idx="1006">
                  <c:v>1142.8</c:v>
                </c:pt>
                <c:pt idx="1007">
                  <c:v>1104</c:v>
                </c:pt>
                <c:pt idx="1008">
                  <c:v>1051.3</c:v>
                </c:pt>
                <c:pt idx="1009">
                  <c:v>1019</c:v>
                </c:pt>
                <c:pt idx="1010">
                  <c:v>981.57</c:v>
                </c:pt>
                <c:pt idx="1011">
                  <c:v>991.74</c:v>
                </c:pt>
                <c:pt idx="1012">
                  <c:v>1011.6</c:v>
                </c:pt>
                <c:pt idx="1013">
                  <c:v>1012.2</c:v>
                </c:pt>
                <c:pt idx="1014">
                  <c:v>992.17</c:v>
                </c:pt>
                <c:pt idx="1015">
                  <c:v>986.72</c:v>
                </c:pt>
                <c:pt idx="1016">
                  <c:v>967.19</c:v>
                </c:pt>
                <c:pt idx="1017">
                  <c:v>945.33</c:v>
                </c:pt>
                <c:pt idx="1018">
                  <c:v>976.64</c:v>
                </c:pt>
                <c:pt idx="1019">
                  <c:v>1004.8</c:v>
                </c:pt>
                <c:pt idx="1020">
                  <c:v>1031.3</c:v>
                </c:pt>
                <c:pt idx="1021">
                  <c:v>1051.5999999999999</c:v>
                </c:pt>
                <c:pt idx="1022">
                  <c:v>1051.0999999999999</c:v>
                </c:pt>
                <c:pt idx="1023">
                  <c:v>1065</c:v>
                </c:pt>
                <c:pt idx="1024">
                  <c:v>1079.9000000000001</c:v>
                </c:pt>
                <c:pt idx="1025">
                  <c:v>1076.8</c:v>
                </c:pt>
                <c:pt idx="1026">
                  <c:v>1117</c:v>
                </c:pt>
                <c:pt idx="1027">
                  <c:v>1120.7</c:v>
                </c:pt>
                <c:pt idx="1028">
                  <c:v>1122.4000000000001</c:v>
                </c:pt>
                <c:pt idx="1029">
                  <c:v>1098.5999999999999</c:v>
                </c:pt>
                <c:pt idx="1030">
                  <c:v>1091.0999999999999</c:v>
                </c:pt>
                <c:pt idx="1031">
                  <c:v>1089.7</c:v>
                </c:pt>
                <c:pt idx="1032">
                  <c:v>1090.8</c:v>
                </c:pt>
                <c:pt idx="1033">
                  <c:v>1128.2</c:v>
                </c:pt>
                <c:pt idx="1034">
                  <c:v>1130.0999999999999</c:v>
                </c:pt>
                <c:pt idx="1035">
                  <c:v>1118.5999999999999</c:v>
                </c:pt>
                <c:pt idx="1036">
                  <c:v>1091.9000000000001</c:v>
                </c:pt>
                <c:pt idx="1037">
                  <c:v>1074.3</c:v>
                </c:pt>
                <c:pt idx="1038">
                  <c:v>1098.3</c:v>
                </c:pt>
                <c:pt idx="1039">
                  <c:v>1123.3</c:v>
                </c:pt>
                <c:pt idx="1040">
                  <c:v>1086.4000000000001</c:v>
                </c:pt>
                <c:pt idx="1041">
                  <c:v>1063.5999999999999</c:v>
                </c:pt>
                <c:pt idx="1042">
                  <c:v>1046.8</c:v>
                </c:pt>
                <c:pt idx="1043">
                  <c:v>1055</c:v>
                </c:pt>
                <c:pt idx="1044">
                  <c:v>1043.9000000000001</c:v>
                </c:pt>
                <c:pt idx="1045">
                  <c:v>1015.9</c:v>
                </c:pt>
                <c:pt idx="1046">
                  <c:v>1022.8</c:v>
                </c:pt>
                <c:pt idx="1047">
                  <c:v>1024.3</c:v>
                </c:pt>
                <c:pt idx="1048">
                  <c:v>1026.7</c:v>
                </c:pt>
                <c:pt idx="1049">
                  <c:v>1054.8</c:v>
                </c:pt>
                <c:pt idx="1050">
                  <c:v>1081.0999999999999</c:v>
                </c:pt>
                <c:pt idx="1051">
                  <c:v>1113.5999999999999</c:v>
                </c:pt>
                <c:pt idx="1052">
                  <c:v>1123.9000000000001</c:v>
                </c:pt>
                <c:pt idx="1053">
                  <c:v>1145</c:v>
                </c:pt>
                <c:pt idx="1054">
                  <c:v>1150.8</c:v>
                </c:pt>
                <c:pt idx="1055">
                  <c:v>1191.9000000000001</c:v>
                </c:pt>
                <c:pt idx="1056">
                  <c:v>1234.3</c:v>
                </c:pt>
                <c:pt idx="1057">
                  <c:v>1282.5999999999999</c:v>
                </c:pt>
                <c:pt idx="1058">
                  <c:v>1319</c:v>
                </c:pt>
                <c:pt idx="1059">
                  <c:v>1337.4</c:v>
                </c:pt>
                <c:pt idx="1060">
                  <c:v>1339.8</c:v>
                </c:pt>
                <c:pt idx="1061">
                  <c:v>1364.6</c:v>
                </c:pt>
                <c:pt idx="1062">
                  <c:v>1376.9</c:v>
                </c:pt>
                <c:pt idx="1063">
                  <c:v>1367.1</c:v>
                </c:pt>
                <c:pt idx="1064">
                  <c:v>1342.2</c:v>
                </c:pt>
                <c:pt idx="1065">
                  <c:v>1364.1</c:v>
                </c:pt>
                <c:pt idx="1066">
                  <c:v>1349.6</c:v>
                </c:pt>
                <c:pt idx="1067">
                  <c:v>1348.6</c:v>
                </c:pt>
                <c:pt idx="1068">
                  <c:v>1341.1</c:v>
                </c:pt>
                <c:pt idx="1069">
                  <c:v>1344</c:v>
                </c:pt>
                <c:pt idx="1070">
                  <c:v>1349.5</c:v>
                </c:pt>
                <c:pt idx="1071">
                  <c:v>1369</c:v>
                </c:pt>
                <c:pt idx="1072">
                  <c:v>1369.6</c:v>
                </c:pt>
                <c:pt idx="1073">
                  <c:v>1375</c:v>
                </c:pt>
                <c:pt idx="1074">
                  <c:v>1385.2</c:v>
                </c:pt>
                <c:pt idx="1075">
                  <c:v>1389.9</c:v>
                </c:pt>
                <c:pt idx="1076">
                  <c:v>1437.7</c:v>
                </c:pt>
                <c:pt idx="1077">
                  <c:v>1446.3</c:v>
                </c:pt>
                <c:pt idx="1078">
                  <c:v>1450.4</c:v>
                </c:pt>
                <c:pt idx="1079">
                  <c:v>1438.2</c:v>
                </c:pt>
                <c:pt idx="1080">
                  <c:v>1429.8</c:v>
                </c:pt>
                <c:pt idx="1081">
                  <c:v>1446.3</c:v>
                </c:pt>
                <c:pt idx="1082">
                  <c:v>1461</c:v>
                </c:pt>
                <c:pt idx="1083">
                  <c:v>1476</c:v>
                </c:pt>
                <c:pt idx="1084">
                  <c:v>1470.7</c:v>
                </c:pt>
                <c:pt idx="1085">
                  <c:v>1472.8</c:v>
                </c:pt>
                <c:pt idx="1086">
                  <c:v>1469.1</c:v>
                </c:pt>
                <c:pt idx="1087">
                  <c:v>1442.9</c:v>
                </c:pt>
                <c:pt idx="1088">
                  <c:v>1405.7</c:v>
                </c:pt>
                <c:pt idx="1089">
                  <c:v>1373.4</c:v>
                </c:pt>
                <c:pt idx="1090">
                  <c:v>1357.2</c:v>
                </c:pt>
                <c:pt idx="1091">
                  <c:v>1323.5</c:v>
                </c:pt>
                <c:pt idx="1092">
                  <c:v>1321.8</c:v>
                </c:pt>
                <c:pt idx="1093">
                  <c:v>1320.7</c:v>
                </c:pt>
                <c:pt idx="1094">
                  <c:v>1318.5</c:v>
                </c:pt>
                <c:pt idx="1095">
                  <c:v>1294.2</c:v>
                </c:pt>
                <c:pt idx="1096">
                  <c:v>1269.0999999999999</c:v>
                </c:pt>
                <c:pt idx="1097">
                  <c:v>1249.5</c:v>
                </c:pt>
                <c:pt idx="1098">
                  <c:v>1220</c:v>
                </c:pt>
                <c:pt idx="1099">
                  <c:v>1211.7</c:v>
                </c:pt>
                <c:pt idx="1100">
                  <c:v>1255.4000000000001</c:v>
                </c:pt>
                <c:pt idx="1101">
                  <c:v>1280.4000000000001</c:v>
                </c:pt>
                <c:pt idx="1102">
                  <c:v>1279.7</c:v>
                </c:pt>
                <c:pt idx="1103">
                  <c:v>1279.3</c:v>
                </c:pt>
                <c:pt idx="1104">
                  <c:v>1295.7</c:v>
                </c:pt>
                <c:pt idx="1105">
                  <c:v>1303.4000000000001</c:v>
                </c:pt>
                <c:pt idx="1106">
                  <c:v>1304.4000000000001</c:v>
                </c:pt>
                <c:pt idx="1107">
                  <c:v>1275</c:v>
                </c:pt>
                <c:pt idx="1108">
                  <c:v>1245.0999999999999</c:v>
                </c:pt>
                <c:pt idx="1109">
                  <c:v>1262.7</c:v>
                </c:pt>
                <c:pt idx="1110">
                  <c:v>1271.4000000000001</c:v>
                </c:pt>
                <c:pt idx="1111">
                  <c:v>1266</c:v>
                </c:pt>
                <c:pt idx="1112">
                  <c:v>1259.0999999999999</c:v>
                </c:pt>
                <c:pt idx="1113">
                  <c:v>1251.4000000000001</c:v>
                </c:pt>
                <c:pt idx="1114">
                  <c:v>1222.7</c:v>
                </c:pt>
                <c:pt idx="1115">
                  <c:v>1158.5999999999999</c:v>
                </c:pt>
                <c:pt idx="1116">
                  <c:v>1137.0999999999999</c:v>
                </c:pt>
                <c:pt idx="1117">
                  <c:v>1158.3</c:v>
                </c:pt>
                <c:pt idx="1118">
                  <c:v>1160.5</c:v>
                </c:pt>
                <c:pt idx="1119">
                  <c:v>1121.8</c:v>
                </c:pt>
                <c:pt idx="1120">
                  <c:v>1071.5</c:v>
                </c:pt>
                <c:pt idx="1121">
                  <c:v>1065.5999999999999</c:v>
                </c:pt>
                <c:pt idx="1122">
                  <c:v>1009.3</c:v>
                </c:pt>
                <c:pt idx="1123">
                  <c:v>963.3</c:v>
                </c:pt>
                <c:pt idx="1124">
                  <c:v>950.08</c:v>
                </c:pt>
                <c:pt idx="1125">
                  <c:v>897.26</c:v>
                </c:pt>
                <c:pt idx="1126">
                  <c:v>882.65</c:v>
                </c:pt>
                <c:pt idx="1127">
                  <c:v>871.99</c:v>
                </c:pt>
                <c:pt idx="1128">
                  <c:v>880.03</c:v>
                </c:pt>
                <c:pt idx="1129">
                  <c:v>876.17</c:v>
                </c:pt>
                <c:pt idx="1130">
                  <c:v>849.53</c:v>
                </c:pt>
                <c:pt idx="1131">
                  <c:v>821.35</c:v>
                </c:pt>
                <c:pt idx="1132">
                  <c:v>777.04</c:v>
                </c:pt>
                <c:pt idx="1133">
                  <c:v>746.29</c:v>
                </c:pt>
                <c:pt idx="1134">
                  <c:v>738.14</c:v>
                </c:pt>
                <c:pt idx="1135">
                  <c:v>720.49</c:v>
                </c:pt>
                <c:pt idx="1136">
                  <c:v>740.68</c:v>
                </c:pt>
                <c:pt idx="1137">
                  <c:v>715.76</c:v>
                </c:pt>
                <c:pt idx="1138">
                  <c:v>655.58</c:v>
                </c:pt>
                <c:pt idx="1139">
                  <c:v>658.23</c:v>
                </c:pt>
                <c:pt idx="1140">
                  <c:v>663.79</c:v>
                </c:pt>
                <c:pt idx="1141">
                  <c:v>664.46</c:v>
                </c:pt>
                <c:pt idx="1142">
                  <c:v>688.55</c:v>
                </c:pt>
                <c:pt idx="1143">
                  <c:v>694.25</c:v>
                </c:pt>
                <c:pt idx="1144">
                  <c:v>700.66</c:v>
                </c:pt>
                <c:pt idx="1145">
                  <c:v>660.93</c:v>
                </c:pt>
                <c:pt idx="1146">
                  <c:v>638.05999999999995</c:v>
                </c:pt>
                <c:pt idx="1147">
                  <c:v>613.1</c:v>
                </c:pt>
                <c:pt idx="1148">
                  <c:v>612.58000000000004</c:v>
                </c:pt>
                <c:pt idx="1149">
                  <c:v>617.38</c:v>
                </c:pt>
                <c:pt idx="1150">
                  <c:v>565.41999999999996</c:v>
                </c:pt>
                <c:pt idx="1151">
                  <c:v>586.79999999999995</c:v>
                </c:pt>
                <c:pt idx="1152">
                  <c:v>572.55999999999995</c:v>
                </c:pt>
                <c:pt idx="1153">
                  <c:v>565.20000000000005</c:v>
                </c:pt>
                <c:pt idx="1154">
                  <c:v>566.72</c:v>
                </c:pt>
                <c:pt idx="1155">
                  <c:v>520.69000000000005</c:v>
                </c:pt>
                <c:pt idx="1156">
                  <c:v>506.15</c:v>
                </c:pt>
                <c:pt idx="1157">
                  <c:v>451.29</c:v>
                </c:pt>
                <c:pt idx="1158">
                  <c:v>443.79</c:v>
                </c:pt>
                <c:pt idx="1159">
                  <c:v>467.21</c:v>
                </c:pt>
                <c:pt idx="1160">
                  <c:v>463.54</c:v>
                </c:pt>
                <c:pt idx="1161">
                  <c:v>465.77</c:v>
                </c:pt>
                <c:pt idx="1162">
                  <c:v>417.44</c:v>
                </c:pt>
                <c:pt idx="1163">
                  <c:v>412.92</c:v>
                </c:pt>
                <c:pt idx="1164">
                  <c:v>464.35</c:v>
                </c:pt>
                <c:pt idx="1165">
                  <c:v>446.35</c:v>
                </c:pt>
                <c:pt idx="1166">
                  <c:v>431.18</c:v>
                </c:pt>
                <c:pt idx="1167">
                  <c:v>435.28</c:v>
                </c:pt>
                <c:pt idx="1168">
                  <c:v>396.36</c:v>
                </c:pt>
                <c:pt idx="1169">
                  <c:v>351.01</c:v>
                </c:pt>
                <c:pt idx="1170">
                  <c:v>337.39</c:v>
                </c:pt>
                <c:pt idx="1171">
                  <c:v>317.27</c:v>
                </c:pt>
                <c:pt idx="1172">
                  <c:v>299.82</c:v>
                </c:pt>
                <c:pt idx="1173">
                  <c:v>274.11</c:v>
                </c:pt>
                <c:pt idx="1174">
                  <c:v>267.48</c:v>
                </c:pt>
                <c:pt idx="1175">
                  <c:v>254.23</c:v>
                </c:pt>
                <c:pt idx="1176">
                  <c:v>274.52999999999997</c:v>
                </c:pt>
                <c:pt idx="1177">
                  <c:v>277.31</c:v>
                </c:pt>
                <c:pt idx="1178">
                  <c:v>273.5</c:v>
                </c:pt>
                <c:pt idx="1179">
                  <c:v>244.83</c:v>
                </c:pt>
                <c:pt idx="1180">
                  <c:v>233.41</c:v>
                </c:pt>
                <c:pt idx="1181">
                  <c:v>217.92</c:v>
                </c:pt>
                <c:pt idx="1182">
                  <c:v>168.04</c:v>
                </c:pt>
                <c:pt idx="1183">
                  <c:v>145.33000000000001</c:v>
                </c:pt>
                <c:pt idx="1184">
                  <c:v>130.66</c:v>
                </c:pt>
                <c:pt idx="1185">
                  <c:v>147.38999999999999</c:v>
                </c:pt>
                <c:pt idx="1186">
                  <c:v>132.57</c:v>
                </c:pt>
                <c:pt idx="1187">
                  <c:v>100.8</c:v>
                </c:pt>
                <c:pt idx="1188">
                  <c:v>72.811999999999998</c:v>
                </c:pt>
                <c:pt idx="1189">
                  <c:v>50.448</c:v>
                </c:pt>
                <c:pt idx="1190">
                  <c:v>63.045999999999999</c:v>
                </c:pt>
                <c:pt idx="1191">
                  <c:v>78.731999999999999</c:v>
                </c:pt>
                <c:pt idx="1192">
                  <c:v>40.960999999999999</c:v>
                </c:pt>
                <c:pt idx="1193">
                  <c:v>-2.8792</c:v>
                </c:pt>
                <c:pt idx="1194">
                  <c:v>-70.885000000000005</c:v>
                </c:pt>
                <c:pt idx="1195">
                  <c:v>-119.52</c:v>
                </c:pt>
                <c:pt idx="1196">
                  <c:v>-143.13999999999999</c:v>
                </c:pt>
                <c:pt idx="1197">
                  <c:v>-151.82</c:v>
                </c:pt>
                <c:pt idx="1198">
                  <c:v>-166.54</c:v>
                </c:pt>
                <c:pt idx="1199">
                  <c:v>-198.46</c:v>
                </c:pt>
                <c:pt idx="1200">
                  <c:v>-246.21</c:v>
                </c:pt>
                <c:pt idx="1201">
                  <c:v>-281.33999999999997</c:v>
                </c:pt>
                <c:pt idx="1202">
                  <c:v>-327.05</c:v>
                </c:pt>
                <c:pt idx="1203">
                  <c:v>-362.55</c:v>
                </c:pt>
                <c:pt idx="1204">
                  <c:v>-401.01</c:v>
                </c:pt>
                <c:pt idx="1205">
                  <c:v>-441.9</c:v>
                </c:pt>
                <c:pt idx="1206">
                  <c:v>-479.46</c:v>
                </c:pt>
                <c:pt idx="1207">
                  <c:v>-520.35</c:v>
                </c:pt>
                <c:pt idx="1208">
                  <c:v>-542.53</c:v>
                </c:pt>
                <c:pt idx="1209">
                  <c:v>-578.41999999999996</c:v>
                </c:pt>
                <c:pt idx="1210">
                  <c:v>-582.36</c:v>
                </c:pt>
                <c:pt idx="1211">
                  <c:v>-579.76</c:v>
                </c:pt>
                <c:pt idx="1212">
                  <c:v>-599.66</c:v>
                </c:pt>
                <c:pt idx="1213">
                  <c:v>-601.61</c:v>
                </c:pt>
                <c:pt idx="1214">
                  <c:v>-608.73</c:v>
                </c:pt>
                <c:pt idx="1215">
                  <c:v>-600.07000000000005</c:v>
                </c:pt>
                <c:pt idx="1216">
                  <c:v>-584.45000000000005</c:v>
                </c:pt>
                <c:pt idx="1217">
                  <c:v>-577.53</c:v>
                </c:pt>
                <c:pt idx="1218">
                  <c:v>-579.23</c:v>
                </c:pt>
                <c:pt idx="1219">
                  <c:v>-569.41999999999996</c:v>
                </c:pt>
                <c:pt idx="1220">
                  <c:v>-567.41999999999996</c:v>
                </c:pt>
                <c:pt idx="1221">
                  <c:v>-542.41999999999996</c:v>
                </c:pt>
                <c:pt idx="1222">
                  <c:v>-540.53</c:v>
                </c:pt>
                <c:pt idx="1223">
                  <c:v>-523.11</c:v>
                </c:pt>
                <c:pt idx="1224">
                  <c:v>-500.94</c:v>
                </c:pt>
                <c:pt idx="1225">
                  <c:v>-490.41</c:v>
                </c:pt>
                <c:pt idx="1226">
                  <c:v>-492.73</c:v>
                </c:pt>
                <c:pt idx="1227">
                  <c:v>-492.11</c:v>
                </c:pt>
                <c:pt idx="1228">
                  <c:v>-480.74</c:v>
                </c:pt>
                <c:pt idx="1229">
                  <c:v>-480.13</c:v>
                </c:pt>
                <c:pt idx="1230">
                  <c:v>-492.88</c:v>
                </c:pt>
                <c:pt idx="1231">
                  <c:v>-494.1</c:v>
                </c:pt>
                <c:pt idx="1232">
                  <c:v>-522.88</c:v>
                </c:pt>
                <c:pt idx="1233">
                  <c:v>-548.36</c:v>
                </c:pt>
                <c:pt idx="1234">
                  <c:v>-547.16</c:v>
                </c:pt>
                <c:pt idx="1235">
                  <c:v>-568.41999999999996</c:v>
                </c:pt>
                <c:pt idx="1236">
                  <c:v>-556.54</c:v>
                </c:pt>
                <c:pt idx="1237">
                  <c:v>-559.29999999999995</c:v>
                </c:pt>
                <c:pt idx="1238">
                  <c:v>-544.12</c:v>
                </c:pt>
                <c:pt idx="1239">
                  <c:v>-515.29999999999995</c:v>
                </c:pt>
                <c:pt idx="1240">
                  <c:v>-521.86</c:v>
                </c:pt>
                <c:pt idx="1241">
                  <c:v>-536.70000000000005</c:v>
                </c:pt>
                <c:pt idx="1242">
                  <c:v>-557.72</c:v>
                </c:pt>
                <c:pt idx="1243">
                  <c:v>-550.16999999999996</c:v>
                </c:pt>
                <c:pt idx="1244">
                  <c:v>-560.54</c:v>
                </c:pt>
                <c:pt idx="1245">
                  <c:v>-566.03</c:v>
                </c:pt>
                <c:pt idx="1246">
                  <c:v>-545.86</c:v>
                </c:pt>
                <c:pt idx="1247">
                  <c:v>-544.5</c:v>
                </c:pt>
                <c:pt idx="1248">
                  <c:v>-532.67999999999995</c:v>
                </c:pt>
                <c:pt idx="1249">
                  <c:v>-502.83</c:v>
                </c:pt>
                <c:pt idx="1250">
                  <c:v>-457.55</c:v>
                </c:pt>
                <c:pt idx="1251">
                  <c:v>-412.1</c:v>
                </c:pt>
                <c:pt idx="1252">
                  <c:v>-397.81</c:v>
                </c:pt>
                <c:pt idx="1253">
                  <c:v>-374.12</c:v>
                </c:pt>
                <c:pt idx="1254">
                  <c:v>-366.63</c:v>
                </c:pt>
                <c:pt idx="1255">
                  <c:v>-335.5</c:v>
                </c:pt>
                <c:pt idx="1256">
                  <c:v>-325</c:v>
                </c:pt>
                <c:pt idx="1257">
                  <c:v>-317.10000000000002</c:v>
                </c:pt>
                <c:pt idx="1258">
                  <c:v>-277.26</c:v>
                </c:pt>
                <c:pt idx="1259">
                  <c:v>-244.05</c:v>
                </c:pt>
                <c:pt idx="1260">
                  <c:v>-230.99</c:v>
                </c:pt>
                <c:pt idx="1261">
                  <c:v>-184.92</c:v>
                </c:pt>
                <c:pt idx="1262">
                  <c:v>-171.01</c:v>
                </c:pt>
                <c:pt idx="1263">
                  <c:v>-161.63999999999999</c:v>
                </c:pt>
                <c:pt idx="1264">
                  <c:v>-132.94999999999999</c:v>
                </c:pt>
                <c:pt idx="1265">
                  <c:v>-143.27000000000001</c:v>
                </c:pt>
                <c:pt idx="1266">
                  <c:v>-146.49</c:v>
                </c:pt>
                <c:pt idx="1267">
                  <c:v>-161.05000000000001</c:v>
                </c:pt>
                <c:pt idx="1268">
                  <c:v>-169.28</c:v>
                </c:pt>
                <c:pt idx="1269">
                  <c:v>-203.94</c:v>
                </c:pt>
                <c:pt idx="1270">
                  <c:v>-209.34</c:v>
                </c:pt>
                <c:pt idx="1271">
                  <c:v>-208.04</c:v>
                </c:pt>
                <c:pt idx="1272">
                  <c:v>-224.27</c:v>
                </c:pt>
                <c:pt idx="1273">
                  <c:v>-234.87</c:v>
                </c:pt>
                <c:pt idx="1274">
                  <c:v>-207.89</c:v>
                </c:pt>
                <c:pt idx="1275">
                  <c:v>-192.44</c:v>
                </c:pt>
                <c:pt idx="1276">
                  <c:v>-114.25</c:v>
                </c:pt>
                <c:pt idx="1277">
                  <c:v>-58.152999999999999</c:v>
                </c:pt>
                <c:pt idx="1278">
                  <c:v>7.3669000000000002</c:v>
                </c:pt>
                <c:pt idx="1279">
                  <c:v>42.125999999999998</c:v>
                </c:pt>
                <c:pt idx="1280">
                  <c:v>80.748999999999995</c:v>
                </c:pt>
                <c:pt idx="1281">
                  <c:v>110.93</c:v>
                </c:pt>
                <c:pt idx="1282">
                  <c:v>142.47</c:v>
                </c:pt>
                <c:pt idx="1283">
                  <c:v>182.32</c:v>
                </c:pt>
                <c:pt idx="1284">
                  <c:v>217.54</c:v>
                </c:pt>
                <c:pt idx="1285">
                  <c:v>223.41</c:v>
                </c:pt>
                <c:pt idx="1286">
                  <c:v>195.18</c:v>
                </c:pt>
                <c:pt idx="1287">
                  <c:v>149.44999999999999</c:v>
                </c:pt>
                <c:pt idx="1288">
                  <c:v>110.55</c:v>
                </c:pt>
                <c:pt idx="1289">
                  <c:v>89.646000000000001</c:v>
                </c:pt>
                <c:pt idx="1290">
                  <c:v>53.087000000000003</c:v>
                </c:pt>
                <c:pt idx="1291">
                  <c:v>51.927</c:v>
                </c:pt>
                <c:pt idx="1292">
                  <c:v>19.827999999999999</c:v>
                </c:pt>
                <c:pt idx="1293">
                  <c:v>23.242000000000001</c:v>
                </c:pt>
                <c:pt idx="1294">
                  <c:v>27.972999999999999</c:v>
                </c:pt>
                <c:pt idx="1295">
                  <c:v>23.515999999999998</c:v>
                </c:pt>
                <c:pt idx="1296">
                  <c:v>52.75</c:v>
                </c:pt>
                <c:pt idx="1297">
                  <c:v>105.24</c:v>
                </c:pt>
                <c:pt idx="1298">
                  <c:v>154.32</c:v>
                </c:pt>
                <c:pt idx="1299">
                  <c:v>170.53</c:v>
                </c:pt>
                <c:pt idx="1300">
                  <c:v>163.85</c:v>
                </c:pt>
                <c:pt idx="1301">
                  <c:v>159.01</c:v>
                </c:pt>
                <c:pt idx="1302">
                  <c:v>118.37</c:v>
                </c:pt>
                <c:pt idx="1303">
                  <c:v>85.028000000000006</c:v>
                </c:pt>
                <c:pt idx="1304">
                  <c:v>43.411999999999999</c:v>
                </c:pt>
                <c:pt idx="1305">
                  <c:v>22.843</c:v>
                </c:pt>
                <c:pt idx="1306">
                  <c:v>18.222999999999999</c:v>
                </c:pt>
                <c:pt idx="1307">
                  <c:v>1.7443</c:v>
                </c:pt>
                <c:pt idx="1308">
                  <c:v>18.742000000000001</c:v>
                </c:pt>
                <c:pt idx="1309">
                  <c:v>47.32</c:v>
                </c:pt>
                <c:pt idx="1310">
                  <c:v>77.055000000000007</c:v>
                </c:pt>
                <c:pt idx="1311">
                  <c:v>85.358000000000004</c:v>
                </c:pt>
                <c:pt idx="1312">
                  <c:v>101.07</c:v>
                </c:pt>
                <c:pt idx="1313">
                  <c:v>106.12</c:v>
                </c:pt>
                <c:pt idx="1314">
                  <c:v>95.998000000000005</c:v>
                </c:pt>
                <c:pt idx="1315">
                  <c:v>85.349000000000004</c:v>
                </c:pt>
                <c:pt idx="1316">
                  <c:v>90.045000000000002</c:v>
                </c:pt>
                <c:pt idx="1317">
                  <c:v>85.308000000000007</c:v>
                </c:pt>
                <c:pt idx="1318">
                  <c:v>85.569000000000003</c:v>
                </c:pt>
                <c:pt idx="1319">
                  <c:v>80.269000000000005</c:v>
                </c:pt>
                <c:pt idx="1320">
                  <c:v>84.567999999999998</c:v>
                </c:pt>
                <c:pt idx="1321">
                  <c:v>76.701999999999998</c:v>
                </c:pt>
                <c:pt idx="1322">
                  <c:v>86.497</c:v>
                </c:pt>
                <c:pt idx="1323">
                  <c:v>75.869</c:v>
                </c:pt>
                <c:pt idx="1324">
                  <c:v>101.97</c:v>
                </c:pt>
                <c:pt idx="1325">
                  <c:v>105.18</c:v>
                </c:pt>
                <c:pt idx="1326">
                  <c:v>140.51</c:v>
                </c:pt>
                <c:pt idx="1327">
                  <c:v>147.5</c:v>
                </c:pt>
                <c:pt idx="1328">
                  <c:v>149.91999999999999</c:v>
                </c:pt>
                <c:pt idx="1329">
                  <c:v>137.35</c:v>
                </c:pt>
                <c:pt idx="1330">
                  <c:v>110.96</c:v>
                </c:pt>
                <c:pt idx="1331">
                  <c:v>124.1</c:v>
                </c:pt>
                <c:pt idx="1332">
                  <c:v>101.9</c:v>
                </c:pt>
                <c:pt idx="1333">
                  <c:v>93.233000000000004</c:v>
                </c:pt>
                <c:pt idx="1334">
                  <c:v>100.15</c:v>
                </c:pt>
                <c:pt idx="1335">
                  <c:v>109.64</c:v>
                </c:pt>
                <c:pt idx="1336">
                  <c:v>138.78</c:v>
                </c:pt>
                <c:pt idx="1337">
                  <c:v>171.84</c:v>
                </c:pt>
                <c:pt idx="1338">
                  <c:v>188.01</c:v>
                </c:pt>
                <c:pt idx="1339">
                  <c:v>212.03</c:v>
                </c:pt>
                <c:pt idx="1340">
                  <c:v>212.86</c:v>
                </c:pt>
                <c:pt idx="1341">
                  <c:v>262.83999999999997</c:v>
                </c:pt>
                <c:pt idx="1342">
                  <c:v>285.95</c:v>
                </c:pt>
                <c:pt idx="1343">
                  <c:v>384.51</c:v>
                </c:pt>
                <c:pt idx="1344">
                  <c:v>445.9</c:v>
                </c:pt>
                <c:pt idx="1345">
                  <c:v>495</c:v>
                </c:pt>
                <c:pt idx="1346">
                  <c:v>525.92999999999995</c:v>
                </c:pt>
                <c:pt idx="1347">
                  <c:v>525.41999999999996</c:v>
                </c:pt>
                <c:pt idx="1348">
                  <c:v>498.53</c:v>
                </c:pt>
                <c:pt idx="1349">
                  <c:v>483.78</c:v>
                </c:pt>
                <c:pt idx="1350">
                  <c:v>479.62</c:v>
                </c:pt>
                <c:pt idx="1351">
                  <c:v>476.33</c:v>
                </c:pt>
                <c:pt idx="1352">
                  <c:v>460.09</c:v>
                </c:pt>
                <c:pt idx="1353">
                  <c:v>497.26</c:v>
                </c:pt>
                <c:pt idx="1354">
                  <c:v>506.45</c:v>
                </c:pt>
                <c:pt idx="1355">
                  <c:v>489.3</c:v>
                </c:pt>
                <c:pt idx="1356">
                  <c:v>508.86</c:v>
                </c:pt>
                <c:pt idx="1357">
                  <c:v>517.37</c:v>
                </c:pt>
                <c:pt idx="1358">
                  <c:v>508.85</c:v>
                </c:pt>
                <c:pt idx="1359">
                  <c:v>543.78</c:v>
                </c:pt>
                <c:pt idx="1360">
                  <c:v>581.54</c:v>
                </c:pt>
                <c:pt idx="1361">
                  <c:v>612.04999999999995</c:v>
                </c:pt>
                <c:pt idx="1362">
                  <c:v>559.98</c:v>
                </c:pt>
                <c:pt idx="1363">
                  <c:v>511.09</c:v>
                </c:pt>
                <c:pt idx="1364">
                  <c:v>530.65</c:v>
                </c:pt>
                <c:pt idx="1365">
                  <c:v>490.03</c:v>
                </c:pt>
                <c:pt idx="1366">
                  <c:v>477.5</c:v>
                </c:pt>
                <c:pt idx="1367">
                  <c:v>479.24</c:v>
                </c:pt>
                <c:pt idx="1368">
                  <c:v>408.85</c:v>
                </c:pt>
                <c:pt idx="1369">
                  <c:v>326.33</c:v>
                </c:pt>
                <c:pt idx="1370">
                  <c:v>263.58999999999997</c:v>
                </c:pt>
                <c:pt idx="1371">
                  <c:v>240.44</c:v>
                </c:pt>
                <c:pt idx="1372">
                  <c:v>194.23</c:v>
                </c:pt>
                <c:pt idx="1373">
                  <c:v>178.72</c:v>
                </c:pt>
                <c:pt idx="1374">
                  <c:v>160.16</c:v>
                </c:pt>
                <c:pt idx="1375">
                  <c:v>132.80000000000001</c:v>
                </c:pt>
                <c:pt idx="1376">
                  <c:v>142.72999999999999</c:v>
                </c:pt>
                <c:pt idx="1377">
                  <c:v>99.983000000000004</c:v>
                </c:pt>
                <c:pt idx="1378">
                  <c:v>64.596999999999994</c:v>
                </c:pt>
                <c:pt idx="1379">
                  <c:v>66.418000000000006</c:v>
                </c:pt>
                <c:pt idx="1380">
                  <c:v>38.503</c:v>
                </c:pt>
                <c:pt idx="1381">
                  <c:v>16.934000000000001</c:v>
                </c:pt>
                <c:pt idx="1382">
                  <c:v>10.372</c:v>
                </c:pt>
                <c:pt idx="1383">
                  <c:v>-6.8494999999999999</c:v>
                </c:pt>
                <c:pt idx="1384">
                  <c:v>-15.090999999999999</c:v>
                </c:pt>
                <c:pt idx="1385">
                  <c:v>-28.478999999999999</c:v>
                </c:pt>
                <c:pt idx="1386">
                  <c:v>-22.741</c:v>
                </c:pt>
                <c:pt idx="1387">
                  <c:v>-46.628</c:v>
                </c:pt>
                <c:pt idx="1388">
                  <c:v>-58.779000000000003</c:v>
                </c:pt>
                <c:pt idx="1389">
                  <c:v>-93.254999999999995</c:v>
                </c:pt>
                <c:pt idx="1390">
                  <c:v>-130.36000000000001</c:v>
                </c:pt>
                <c:pt idx="1391">
                  <c:v>-137.21</c:v>
                </c:pt>
                <c:pt idx="1392">
                  <c:v>-99.927000000000007</c:v>
                </c:pt>
                <c:pt idx="1393">
                  <c:v>-72.793999999999997</c:v>
                </c:pt>
                <c:pt idx="1394">
                  <c:v>-52.167000000000002</c:v>
                </c:pt>
                <c:pt idx="1395">
                  <c:v>-70.012</c:v>
                </c:pt>
                <c:pt idx="1396">
                  <c:v>-94.326999999999998</c:v>
                </c:pt>
                <c:pt idx="1397">
                  <c:v>-118.99</c:v>
                </c:pt>
                <c:pt idx="1398">
                  <c:v>-91.643000000000001</c:v>
                </c:pt>
                <c:pt idx="1399">
                  <c:v>-48.944000000000003</c:v>
                </c:pt>
                <c:pt idx="1400">
                  <c:v>-43.091999999999999</c:v>
                </c:pt>
                <c:pt idx="1401">
                  <c:v>-39.357999999999997</c:v>
                </c:pt>
                <c:pt idx="1402">
                  <c:v>-23.437000000000001</c:v>
                </c:pt>
                <c:pt idx="1403">
                  <c:v>-29.7</c:v>
                </c:pt>
                <c:pt idx="1404">
                  <c:v>-18.748999999999999</c:v>
                </c:pt>
                <c:pt idx="1405">
                  <c:v>-17.285</c:v>
                </c:pt>
                <c:pt idx="1406">
                  <c:v>1.0156000000000001</c:v>
                </c:pt>
                <c:pt idx="1407">
                  <c:v>-3.5569999999999999</c:v>
                </c:pt>
                <c:pt idx="1408">
                  <c:v>5.4183000000000003</c:v>
                </c:pt>
                <c:pt idx="1409">
                  <c:v>19.937999999999999</c:v>
                </c:pt>
                <c:pt idx="1410">
                  <c:v>6.5045000000000002</c:v>
                </c:pt>
                <c:pt idx="1411">
                  <c:v>-11.396000000000001</c:v>
                </c:pt>
                <c:pt idx="1412">
                  <c:v>-14.105</c:v>
                </c:pt>
                <c:pt idx="1413">
                  <c:v>-37.027999999999999</c:v>
                </c:pt>
                <c:pt idx="1414">
                  <c:v>-69.272999999999996</c:v>
                </c:pt>
                <c:pt idx="1415">
                  <c:v>-55.655000000000001</c:v>
                </c:pt>
                <c:pt idx="1416">
                  <c:v>-22.494</c:v>
                </c:pt>
                <c:pt idx="1417">
                  <c:v>-14.114000000000001</c:v>
                </c:pt>
                <c:pt idx="1418">
                  <c:v>-54.097999999999999</c:v>
                </c:pt>
                <c:pt idx="1419">
                  <c:v>69.872</c:v>
                </c:pt>
                <c:pt idx="1420">
                  <c:v>8.0356000000000005</c:v>
                </c:pt>
                <c:pt idx="1421">
                  <c:v>64.372</c:v>
                </c:pt>
                <c:pt idx="1422">
                  <c:v>176.2</c:v>
                </c:pt>
                <c:pt idx="1423">
                  <c:v>362.31</c:v>
                </c:pt>
                <c:pt idx="1424">
                  <c:v>562.47</c:v>
                </c:pt>
                <c:pt idx="1425">
                  <c:v>751.81</c:v>
                </c:pt>
                <c:pt idx="1426">
                  <c:v>910.98</c:v>
                </c:pt>
                <c:pt idx="1427">
                  <c:v>970.12</c:v>
                </c:pt>
                <c:pt idx="1428">
                  <c:v>946.7</c:v>
                </c:pt>
                <c:pt idx="1429">
                  <c:v>955.39</c:v>
                </c:pt>
                <c:pt idx="1430">
                  <c:v>956.12</c:v>
                </c:pt>
                <c:pt idx="1431">
                  <c:v>957.95</c:v>
                </c:pt>
                <c:pt idx="1432">
                  <c:v>817.25</c:v>
                </c:pt>
                <c:pt idx="1433">
                  <c:v>530.57000000000005</c:v>
                </c:pt>
                <c:pt idx="1434">
                  <c:v>418.27</c:v>
                </c:pt>
                <c:pt idx="1435">
                  <c:v>277.58999999999997</c:v>
                </c:pt>
                <c:pt idx="1436">
                  <c:v>-8.3785000000000007</c:v>
                </c:pt>
                <c:pt idx="1437">
                  <c:v>-141.1</c:v>
                </c:pt>
                <c:pt idx="1438">
                  <c:v>-247.6</c:v>
                </c:pt>
                <c:pt idx="1439">
                  <c:v>-275.22000000000003</c:v>
                </c:pt>
                <c:pt idx="1440">
                  <c:v>-263.41000000000003</c:v>
                </c:pt>
                <c:pt idx="1441">
                  <c:v>-245.18</c:v>
                </c:pt>
                <c:pt idx="1442">
                  <c:v>-236.78</c:v>
                </c:pt>
                <c:pt idx="1443">
                  <c:v>-196.64</c:v>
                </c:pt>
                <c:pt idx="1444">
                  <c:v>-181.07</c:v>
                </c:pt>
                <c:pt idx="1445">
                  <c:v>-205.77</c:v>
                </c:pt>
                <c:pt idx="1446">
                  <c:v>-214.85</c:v>
                </c:pt>
                <c:pt idx="1447">
                  <c:v>-228.09</c:v>
                </c:pt>
                <c:pt idx="1448">
                  <c:v>-81.352999999999994</c:v>
                </c:pt>
                <c:pt idx="1449">
                  <c:v>172.21</c:v>
                </c:pt>
                <c:pt idx="1450">
                  <c:v>457.66</c:v>
                </c:pt>
                <c:pt idx="1451">
                  <c:v>712.43</c:v>
                </c:pt>
                <c:pt idx="1452">
                  <c:v>910.36</c:v>
                </c:pt>
                <c:pt idx="1453">
                  <c:v>980.24</c:v>
                </c:pt>
                <c:pt idx="1454">
                  <c:v>897.11</c:v>
                </c:pt>
                <c:pt idx="1455">
                  <c:v>707.17</c:v>
                </c:pt>
                <c:pt idx="1456">
                  <c:v>580.1</c:v>
                </c:pt>
                <c:pt idx="1457">
                  <c:v>374.19</c:v>
                </c:pt>
                <c:pt idx="1458">
                  <c:v>186.1</c:v>
                </c:pt>
                <c:pt idx="1459">
                  <c:v>50.88</c:v>
                </c:pt>
                <c:pt idx="1460">
                  <c:v>-23.681000000000001</c:v>
                </c:pt>
                <c:pt idx="1461">
                  <c:v>-73.131</c:v>
                </c:pt>
                <c:pt idx="1462">
                  <c:v>-125.89</c:v>
                </c:pt>
                <c:pt idx="1463">
                  <c:v>-168.92</c:v>
                </c:pt>
                <c:pt idx="1464">
                  <c:v>-220.24</c:v>
                </c:pt>
                <c:pt idx="1465">
                  <c:v>-236.32</c:v>
                </c:pt>
                <c:pt idx="1466">
                  <c:v>-287.57</c:v>
                </c:pt>
                <c:pt idx="1467">
                  <c:v>-314.94</c:v>
                </c:pt>
                <c:pt idx="1468">
                  <c:v>-338.84</c:v>
                </c:pt>
                <c:pt idx="1469">
                  <c:v>-340.64</c:v>
                </c:pt>
                <c:pt idx="1470">
                  <c:v>-332.27</c:v>
                </c:pt>
                <c:pt idx="1471">
                  <c:v>-304.52999999999997</c:v>
                </c:pt>
                <c:pt idx="1472">
                  <c:v>-332.83</c:v>
                </c:pt>
                <c:pt idx="1473">
                  <c:v>-308.77</c:v>
                </c:pt>
                <c:pt idx="1474">
                  <c:v>-311.12</c:v>
                </c:pt>
                <c:pt idx="1475">
                  <c:v>-349.52</c:v>
                </c:pt>
                <c:pt idx="1476">
                  <c:v>-364.18</c:v>
                </c:pt>
                <c:pt idx="1477">
                  <c:v>-385.12</c:v>
                </c:pt>
                <c:pt idx="1478">
                  <c:v>-365.2</c:v>
                </c:pt>
                <c:pt idx="1479">
                  <c:v>-368.62</c:v>
                </c:pt>
                <c:pt idx="1480">
                  <c:v>-405.62</c:v>
                </c:pt>
                <c:pt idx="1481">
                  <c:v>-394.68</c:v>
                </c:pt>
                <c:pt idx="1482">
                  <c:v>-371.11</c:v>
                </c:pt>
                <c:pt idx="1483">
                  <c:v>-365.53</c:v>
                </c:pt>
                <c:pt idx="1484">
                  <c:v>-349.12</c:v>
                </c:pt>
                <c:pt idx="1485">
                  <c:v>-360.94</c:v>
                </c:pt>
                <c:pt idx="1486">
                  <c:v>-400.28</c:v>
                </c:pt>
                <c:pt idx="1487">
                  <c:v>-441.94</c:v>
                </c:pt>
                <c:pt idx="1488">
                  <c:v>-520.29</c:v>
                </c:pt>
                <c:pt idx="1489">
                  <c:v>-548.27</c:v>
                </c:pt>
                <c:pt idx="1490">
                  <c:v>-571.05999999999995</c:v>
                </c:pt>
                <c:pt idx="1491">
                  <c:v>-603.20000000000005</c:v>
                </c:pt>
                <c:pt idx="1492">
                  <c:v>-659.15</c:v>
                </c:pt>
                <c:pt idx="1493">
                  <c:v>-655.84</c:v>
                </c:pt>
                <c:pt idx="1494">
                  <c:v>-645.22</c:v>
                </c:pt>
                <c:pt idx="1495">
                  <c:v>-651.76</c:v>
                </c:pt>
                <c:pt idx="1496">
                  <c:v>-615.39</c:v>
                </c:pt>
                <c:pt idx="1497">
                  <c:v>-603.85</c:v>
                </c:pt>
                <c:pt idx="1498">
                  <c:v>-648.11</c:v>
                </c:pt>
                <c:pt idx="1499">
                  <c:v>-714.87</c:v>
                </c:pt>
                <c:pt idx="1500">
                  <c:v>-783.6</c:v>
                </c:pt>
                <c:pt idx="1501">
                  <c:v>-823.36</c:v>
                </c:pt>
                <c:pt idx="1502">
                  <c:v>-862.06</c:v>
                </c:pt>
                <c:pt idx="1503">
                  <c:v>-886.13</c:v>
                </c:pt>
                <c:pt idx="1504">
                  <c:v>-921.38</c:v>
                </c:pt>
                <c:pt idx="1505">
                  <c:v>-937.88</c:v>
                </c:pt>
                <c:pt idx="1506">
                  <c:v>-953.51</c:v>
                </c:pt>
                <c:pt idx="1507">
                  <c:v>-964.22</c:v>
                </c:pt>
                <c:pt idx="1508">
                  <c:v>-981.31</c:v>
                </c:pt>
                <c:pt idx="1509">
                  <c:v>-945.7</c:v>
                </c:pt>
                <c:pt idx="1510">
                  <c:v>-846.29</c:v>
                </c:pt>
                <c:pt idx="1511">
                  <c:v>-793</c:v>
                </c:pt>
                <c:pt idx="1512">
                  <c:v>-834.83</c:v>
                </c:pt>
                <c:pt idx="1513">
                  <c:v>-913.76</c:v>
                </c:pt>
                <c:pt idx="1514">
                  <c:v>-917.55</c:v>
                </c:pt>
                <c:pt idx="1515">
                  <c:v>-855.01</c:v>
                </c:pt>
                <c:pt idx="1516">
                  <c:v>-771.06</c:v>
                </c:pt>
                <c:pt idx="1517">
                  <c:v>-675.59</c:v>
                </c:pt>
                <c:pt idx="1518">
                  <c:v>-619.54999999999995</c:v>
                </c:pt>
                <c:pt idx="1519">
                  <c:v>-620.92999999999995</c:v>
                </c:pt>
                <c:pt idx="1520">
                  <c:v>-724.29</c:v>
                </c:pt>
                <c:pt idx="1521">
                  <c:v>-824.39</c:v>
                </c:pt>
                <c:pt idx="1522">
                  <c:v>-931.85</c:v>
                </c:pt>
                <c:pt idx="1523">
                  <c:v>-1042</c:v>
                </c:pt>
                <c:pt idx="1524">
                  <c:v>-1133.8</c:v>
                </c:pt>
                <c:pt idx="1525">
                  <c:v>-1188.3</c:v>
                </c:pt>
                <c:pt idx="1526">
                  <c:v>-1203.5</c:v>
                </c:pt>
                <c:pt idx="1527">
                  <c:v>-1258.5</c:v>
                </c:pt>
                <c:pt idx="1528">
                  <c:v>-1256.9000000000001</c:v>
                </c:pt>
                <c:pt idx="1529">
                  <c:v>-1282.5999999999999</c:v>
                </c:pt>
                <c:pt idx="1530">
                  <c:v>-1352</c:v>
                </c:pt>
                <c:pt idx="1531">
                  <c:v>-1421.9</c:v>
                </c:pt>
                <c:pt idx="1532">
                  <c:v>-1465</c:v>
                </c:pt>
                <c:pt idx="1533">
                  <c:v>-1545</c:v>
                </c:pt>
                <c:pt idx="1534">
                  <c:v>-1611.7</c:v>
                </c:pt>
                <c:pt idx="1535">
                  <c:v>-1674.2</c:v>
                </c:pt>
                <c:pt idx="1536">
                  <c:v>-1797.5</c:v>
                </c:pt>
                <c:pt idx="1537">
                  <c:v>-1916.1</c:v>
                </c:pt>
                <c:pt idx="1538">
                  <c:v>-2013.7</c:v>
                </c:pt>
                <c:pt idx="1539">
                  <c:v>-2106.4</c:v>
                </c:pt>
                <c:pt idx="1540">
                  <c:v>-2232.1</c:v>
                </c:pt>
                <c:pt idx="1541">
                  <c:v>-2296.1999999999998</c:v>
                </c:pt>
                <c:pt idx="1542">
                  <c:v>-2368.3000000000002</c:v>
                </c:pt>
                <c:pt idx="1543">
                  <c:v>-2468.3000000000002</c:v>
                </c:pt>
                <c:pt idx="1544">
                  <c:v>-2574.9</c:v>
                </c:pt>
                <c:pt idx="1545">
                  <c:v>-2704.7</c:v>
                </c:pt>
                <c:pt idx="1546">
                  <c:v>-2887.1</c:v>
                </c:pt>
                <c:pt idx="1547">
                  <c:v>-3076.6</c:v>
                </c:pt>
                <c:pt idx="1548">
                  <c:v>-3289.1</c:v>
                </c:pt>
                <c:pt idx="1549">
                  <c:v>-3452.1</c:v>
                </c:pt>
                <c:pt idx="1550">
                  <c:v>-3630.5</c:v>
                </c:pt>
                <c:pt idx="1551">
                  <c:v>-3746.2</c:v>
                </c:pt>
                <c:pt idx="1552">
                  <c:v>-3875.6</c:v>
                </c:pt>
                <c:pt idx="1553">
                  <c:v>-3997.9</c:v>
                </c:pt>
                <c:pt idx="1554">
                  <c:v>-4127.2</c:v>
                </c:pt>
                <c:pt idx="1555">
                  <c:v>-4232.3999999999996</c:v>
                </c:pt>
                <c:pt idx="1556">
                  <c:v>-4304.1000000000004</c:v>
                </c:pt>
                <c:pt idx="1557">
                  <c:v>-4359.6000000000004</c:v>
                </c:pt>
                <c:pt idx="1558">
                  <c:v>-4428</c:v>
                </c:pt>
                <c:pt idx="1559">
                  <c:v>-4506.5</c:v>
                </c:pt>
                <c:pt idx="1560">
                  <c:v>-4594</c:v>
                </c:pt>
                <c:pt idx="1561">
                  <c:v>-4691.7</c:v>
                </c:pt>
                <c:pt idx="1562">
                  <c:v>-4782.2</c:v>
                </c:pt>
                <c:pt idx="1563">
                  <c:v>-4862.3</c:v>
                </c:pt>
                <c:pt idx="1564">
                  <c:v>-4926.5</c:v>
                </c:pt>
                <c:pt idx="1565">
                  <c:v>-5013.6000000000004</c:v>
                </c:pt>
                <c:pt idx="1566">
                  <c:v>-5125.8999999999996</c:v>
                </c:pt>
                <c:pt idx="1567">
                  <c:v>-5277.2</c:v>
                </c:pt>
                <c:pt idx="1568">
                  <c:v>-5434.8</c:v>
                </c:pt>
                <c:pt idx="1569">
                  <c:v>-5574.2</c:v>
                </c:pt>
                <c:pt idx="1570">
                  <c:v>-5709.6</c:v>
                </c:pt>
                <c:pt idx="1571">
                  <c:v>-5867.9</c:v>
                </c:pt>
                <c:pt idx="1572">
                  <c:v>-6043</c:v>
                </c:pt>
                <c:pt idx="1573">
                  <c:v>-6228.2</c:v>
                </c:pt>
                <c:pt idx="1574">
                  <c:v>-6361.3</c:v>
                </c:pt>
                <c:pt idx="1575">
                  <c:v>-6482.2</c:v>
                </c:pt>
                <c:pt idx="1576">
                  <c:v>-6599.7</c:v>
                </c:pt>
                <c:pt idx="1577">
                  <c:v>-6676.9</c:v>
                </c:pt>
                <c:pt idx="1578">
                  <c:v>-6752.1</c:v>
                </c:pt>
                <c:pt idx="1579">
                  <c:v>-6828.6</c:v>
                </c:pt>
                <c:pt idx="1580">
                  <c:v>-6913</c:v>
                </c:pt>
                <c:pt idx="1581">
                  <c:v>-6980.8</c:v>
                </c:pt>
                <c:pt idx="1582">
                  <c:v>-7097.8</c:v>
                </c:pt>
                <c:pt idx="1583">
                  <c:v>-7216.6</c:v>
                </c:pt>
                <c:pt idx="1584">
                  <c:v>-7351.4</c:v>
                </c:pt>
                <c:pt idx="1585">
                  <c:v>-7482.6</c:v>
                </c:pt>
                <c:pt idx="1586">
                  <c:v>-7633.3</c:v>
                </c:pt>
                <c:pt idx="1587">
                  <c:v>-7764.5</c:v>
                </c:pt>
                <c:pt idx="1588">
                  <c:v>-7847.7</c:v>
                </c:pt>
                <c:pt idx="1589">
                  <c:v>-7930.2</c:v>
                </c:pt>
                <c:pt idx="1590">
                  <c:v>-8011.7</c:v>
                </c:pt>
                <c:pt idx="1591">
                  <c:v>-8073.1</c:v>
                </c:pt>
                <c:pt idx="1592">
                  <c:v>-8130.5</c:v>
                </c:pt>
                <c:pt idx="1593">
                  <c:v>-8194.5</c:v>
                </c:pt>
                <c:pt idx="1594">
                  <c:v>-8216.2999999999993</c:v>
                </c:pt>
                <c:pt idx="1595">
                  <c:v>-8249</c:v>
                </c:pt>
                <c:pt idx="1596">
                  <c:v>-8277.4</c:v>
                </c:pt>
                <c:pt idx="1597">
                  <c:v>-8296.7000000000007</c:v>
                </c:pt>
                <c:pt idx="1598">
                  <c:v>-8328.1</c:v>
                </c:pt>
                <c:pt idx="1599">
                  <c:v>-8363.9</c:v>
                </c:pt>
                <c:pt idx="1600">
                  <c:v>-8447.7999999999993</c:v>
                </c:pt>
                <c:pt idx="1601">
                  <c:v>-8475</c:v>
                </c:pt>
                <c:pt idx="1602">
                  <c:v>-8460.7999999999993</c:v>
                </c:pt>
                <c:pt idx="1603">
                  <c:v>-8434.2000000000007</c:v>
                </c:pt>
                <c:pt idx="1604">
                  <c:v>-8395.4</c:v>
                </c:pt>
                <c:pt idx="1605">
                  <c:v>-8422.4</c:v>
                </c:pt>
                <c:pt idx="1606">
                  <c:v>-8462.6</c:v>
                </c:pt>
                <c:pt idx="1607">
                  <c:v>-8513.9</c:v>
                </c:pt>
                <c:pt idx="1608">
                  <c:v>-8571.7999999999993</c:v>
                </c:pt>
                <c:pt idx="1609">
                  <c:v>-8655.9</c:v>
                </c:pt>
                <c:pt idx="1610">
                  <c:v>-8746.2000000000007</c:v>
                </c:pt>
                <c:pt idx="1611">
                  <c:v>-8786.7999999999993</c:v>
                </c:pt>
                <c:pt idx="1612">
                  <c:v>-8846.6</c:v>
                </c:pt>
                <c:pt idx="1613">
                  <c:v>-8869.6</c:v>
                </c:pt>
                <c:pt idx="1614">
                  <c:v>-8843.6</c:v>
                </c:pt>
                <c:pt idx="1615">
                  <c:v>-8857.2999999999993</c:v>
                </c:pt>
                <c:pt idx="1616">
                  <c:v>-8815.2999999999993</c:v>
                </c:pt>
                <c:pt idx="1617">
                  <c:v>-8735</c:v>
                </c:pt>
                <c:pt idx="1618">
                  <c:v>-8611.7999999999993</c:v>
                </c:pt>
                <c:pt idx="1619">
                  <c:v>-8462.4</c:v>
                </c:pt>
                <c:pt idx="1620">
                  <c:v>-8333.4</c:v>
                </c:pt>
                <c:pt idx="1621">
                  <c:v>-8165.1</c:v>
                </c:pt>
                <c:pt idx="1622">
                  <c:v>-7968.5</c:v>
                </c:pt>
                <c:pt idx="1623">
                  <c:v>-7770.6</c:v>
                </c:pt>
                <c:pt idx="1624">
                  <c:v>-7527.6</c:v>
                </c:pt>
                <c:pt idx="1625">
                  <c:v>-7247</c:v>
                </c:pt>
                <c:pt idx="1626">
                  <c:v>-6904.2</c:v>
                </c:pt>
                <c:pt idx="1627">
                  <c:v>-6514.3</c:v>
                </c:pt>
                <c:pt idx="1628">
                  <c:v>-6103.2</c:v>
                </c:pt>
                <c:pt idx="1629">
                  <c:v>-5669.3</c:v>
                </c:pt>
                <c:pt idx="1630">
                  <c:v>-5279.8</c:v>
                </c:pt>
                <c:pt idx="1631">
                  <c:v>-4905.5</c:v>
                </c:pt>
                <c:pt idx="1632">
                  <c:v>-4550.2</c:v>
                </c:pt>
                <c:pt idx="1633">
                  <c:v>-4162.7</c:v>
                </c:pt>
                <c:pt idx="1634">
                  <c:v>-3756.3</c:v>
                </c:pt>
                <c:pt idx="1635">
                  <c:v>-3384.2</c:v>
                </c:pt>
                <c:pt idx="1636">
                  <c:v>-2993</c:v>
                </c:pt>
                <c:pt idx="1637">
                  <c:v>-2595.5</c:v>
                </c:pt>
                <c:pt idx="1638">
                  <c:v>-2338.6</c:v>
                </c:pt>
                <c:pt idx="1639">
                  <c:v>-2090.3000000000002</c:v>
                </c:pt>
                <c:pt idx="1640">
                  <c:v>-1858.9</c:v>
                </c:pt>
                <c:pt idx="1641">
                  <c:v>-1637.4</c:v>
                </c:pt>
                <c:pt idx="1642">
                  <c:v>-1455.6</c:v>
                </c:pt>
                <c:pt idx="1643">
                  <c:v>-1306.3</c:v>
                </c:pt>
                <c:pt idx="1644">
                  <c:v>-1105.5999999999999</c:v>
                </c:pt>
                <c:pt idx="1645">
                  <c:v>-922.73</c:v>
                </c:pt>
                <c:pt idx="1646">
                  <c:v>-788.16</c:v>
                </c:pt>
                <c:pt idx="1647">
                  <c:v>-652.92999999999995</c:v>
                </c:pt>
                <c:pt idx="1648">
                  <c:v>-574.57000000000005</c:v>
                </c:pt>
                <c:pt idx="1649">
                  <c:v>-472</c:v>
                </c:pt>
                <c:pt idx="1650">
                  <c:v>-363.04</c:v>
                </c:pt>
                <c:pt idx="1651">
                  <c:v>-247.15</c:v>
                </c:pt>
                <c:pt idx="1652">
                  <c:v>-121.34</c:v>
                </c:pt>
                <c:pt idx="1653">
                  <c:v>64.817999999999998</c:v>
                </c:pt>
                <c:pt idx="1654">
                  <c:v>411.09</c:v>
                </c:pt>
                <c:pt idx="1655">
                  <c:v>912.76</c:v>
                </c:pt>
                <c:pt idx="1656">
                  <c:v>1498.6</c:v>
                </c:pt>
                <c:pt idx="1657">
                  <c:v>1861.3</c:v>
                </c:pt>
                <c:pt idx="1658">
                  <c:v>1932.7</c:v>
                </c:pt>
                <c:pt idx="1659">
                  <c:v>1788.9</c:v>
                </c:pt>
                <c:pt idx="1660">
                  <c:v>1561</c:v>
                </c:pt>
                <c:pt idx="1661">
                  <c:v>1364.3</c:v>
                </c:pt>
                <c:pt idx="1662">
                  <c:v>1185</c:v>
                </c:pt>
                <c:pt idx="1663">
                  <c:v>1114.7</c:v>
                </c:pt>
                <c:pt idx="1664">
                  <c:v>1108.5999999999999</c:v>
                </c:pt>
                <c:pt idx="1665">
                  <c:v>1127.5</c:v>
                </c:pt>
                <c:pt idx="1666">
                  <c:v>1203.3</c:v>
                </c:pt>
                <c:pt idx="1667">
                  <c:v>1328.7</c:v>
                </c:pt>
                <c:pt idx="1668">
                  <c:v>1582.2</c:v>
                </c:pt>
                <c:pt idx="1669">
                  <c:v>1887.8</c:v>
                </c:pt>
                <c:pt idx="1670">
                  <c:v>2174.1999999999998</c:v>
                </c:pt>
                <c:pt idx="1671">
                  <c:v>2378.9</c:v>
                </c:pt>
                <c:pt idx="1672">
                  <c:v>2474.4</c:v>
                </c:pt>
                <c:pt idx="1673">
                  <c:v>2476.4</c:v>
                </c:pt>
                <c:pt idx="1674">
                  <c:v>2483</c:v>
                </c:pt>
                <c:pt idx="1675">
                  <c:v>2431</c:v>
                </c:pt>
                <c:pt idx="1676">
                  <c:v>2385.1999999999998</c:v>
                </c:pt>
                <c:pt idx="1677">
                  <c:v>2355.3000000000002</c:v>
                </c:pt>
                <c:pt idx="1678">
                  <c:v>2322.5</c:v>
                </c:pt>
                <c:pt idx="1679">
                  <c:v>2309.1999999999998</c:v>
                </c:pt>
                <c:pt idx="1680">
                  <c:v>2337</c:v>
                </c:pt>
                <c:pt idx="1681">
                  <c:v>2461.1999999999998</c:v>
                </c:pt>
                <c:pt idx="1682">
                  <c:v>2609.5</c:v>
                </c:pt>
                <c:pt idx="1683">
                  <c:v>2783.1</c:v>
                </c:pt>
                <c:pt idx="1684">
                  <c:v>2940.7</c:v>
                </c:pt>
                <c:pt idx="1685">
                  <c:v>3071.6</c:v>
                </c:pt>
                <c:pt idx="1686">
                  <c:v>3167.3</c:v>
                </c:pt>
                <c:pt idx="1687">
                  <c:v>3278.2</c:v>
                </c:pt>
                <c:pt idx="1688">
                  <c:v>3387.6</c:v>
                </c:pt>
                <c:pt idx="1689">
                  <c:v>3524.4</c:v>
                </c:pt>
                <c:pt idx="1690">
                  <c:v>3624.3</c:v>
                </c:pt>
                <c:pt idx="1691">
                  <c:v>3694.3</c:v>
                </c:pt>
                <c:pt idx="1692">
                  <c:v>3789.5</c:v>
                </c:pt>
                <c:pt idx="1693">
                  <c:v>3851</c:v>
                </c:pt>
                <c:pt idx="1694">
                  <c:v>3912.8</c:v>
                </c:pt>
                <c:pt idx="1695">
                  <c:v>3955.1</c:v>
                </c:pt>
                <c:pt idx="1696">
                  <c:v>4011.5</c:v>
                </c:pt>
                <c:pt idx="1697">
                  <c:v>4064</c:v>
                </c:pt>
                <c:pt idx="1698">
                  <c:v>4117.1000000000004</c:v>
                </c:pt>
                <c:pt idx="1699">
                  <c:v>4201.6000000000004</c:v>
                </c:pt>
                <c:pt idx="1700">
                  <c:v>4289.2</c:v>
                </c:pt>
                <c:pt idx="1701">
                  <c:v>4337.5</c:v>
                </c:pt>
                <c:pt idx="1702">
                  <c:v>4392.2</c:v>
                </c:pt>
                <c:pt idx="1703">
                  <c:v>4448.7</c:v>
                </c:pt>
                <c:pt idx="1704">
                  <c:v>4559.8999999999996</c:v>
                </c:pt>
                <c:pt idx="1705">
                  <c:v>4647.8999999999996</c:v>
                </c:pt>
                <c:pt idx="1706">
                  <c:v>4810.7</c:v>
                </c:pt>
                <c:pt idx="1707">
                  <c:v>4983.7</c:v>
                </c:pt>
                <c:pt idx="1708">
                  <c:v>5154</c:v>
                </c:pt>
                <c:pt idx="1709">
                  <c:v>5315</c:v>
                </c:pt>
                <c:pt idx="1710">
                  <c:v>5458.1</c:v>
                </c:pt>
                <c:pt idx="1711">
                  <c:v>5651.3</c:v>
                </c:pt>
                <c:pt idx="1712">
                  <c:v>5876.8</c:v>
                </c:pt>
                <c:pt idx="1713">
                  <c:v>6073</c:v>
                </c:pt>
                <c:pt idx="1714">
                  <c:v>6312.1</c:v>
                </c:pt>
                <c:pt idx="1715">
                  <c:v>6501.6</c:v>
                </c:pt>
                <c:pt idx="1716">
                  <c:v>6646.7</c:v>
                </c:pt>
                <c:pt idx="1717">
                  <c:v>6820</c:v>
                </c:pt>
                <c:pt idx="1718">
                  <c:v>7010.5</c:v>
                </c:pt>
                <c:pt idx="1719">
                  <c:v>7196.9</c:v>
                </c:pt>
                <c:pt idx="1720">
                  <c:v>7349.6</c:v>
                </c:pt>
                <c:pt idx="1721">
                  <c:v>7477.8</c:v>
                </c:pt>
                <c:pt idx="1722">
                  <c:v>7650.7</c:v>
                </c:pt>
                <c:pt idx="1723">
                  <c:v>7824</c:v>
                </c:pt>
                <c:pt idx="1724">
                  <c:v>7989</c:v>
                </c:pt>
                <c:pt idx="1725">
                  <c:v>8122.8</c:v>
                </c:pt>
                <c:pt idx="1726">
                  <c:v>8275.4</c:v>
                </c:pt>
                <c:pt idx="1727">
                  <c:v>8438.2000000000007</c:v>
                </c:pt>
                <c:pt idx="1728">
                  <c:v>8581.6</c:v>
                </c:pt>
                <c:pt idx="1729">
                  <c:v>8794.2999999999993</c:v>
                </c:pt>
                <c:pt idx="1730">
                  <c:v>9000.4</c:v>
                </c:pt>
                <c:pt idx="1731">
                  <c:v>9196.5</c:v>
                </c:pt>
                <c:pt idx="1732">
                  <c:v>9423.1</c:v>
                </c:pt>
                <c:pt idx="1733">
                  <c:v>9626</c:v>
                </c:pt>
                <c:pt idx="1734">
                  <c:v>9804.7999999999993</c:v>
                </c:pt>
                <c:pt idx="1735">
                  <c:v>10026</c:v>
                </c:pt>
                <c:pt idx="1736">
                  <c:v>10266</c:v>
                </c:pt>
                <c:pt idx="1737">
                  <c:v>10475</c:v>
                </c:pt>
                <c:pt idx="1738">
                  <c:v>10650</c:v>
                </c:pt>
                <c:pt idx="1739">
                  <c:v>10838</c:v>
                </c:pt>
                <c:pt idx="1740">
                  <c:v>11000</c:v>
                </c:pt>
                <c:pt idx="1741">
                  <c:v>11129</c:v>
                </c:pt>
                <c:pt idx="1742">
                  <c:v>11190</c:v>
                </c:pt>
                <c:pt idx="1743">
                  <c:v>11229</c:v>
                </c:pt>
                <c:pt idx="1744">
                  <c:v>11279</c:v>
                </c:pt>
                <c:pt idx="1745">
                  <c:v>11283</c:v>
                </c:pt>
                <c:pt idx="1746">
                  <c:v>11260</c:v>
                </c:pt>
                <c:pt idx="1747">
                  <c:v>11230</c:v>
                </c:pt>
                <c:pt idx="1748">
                  <c:v>11222</c:v>
                </c:pt>
                <c:pt idx="1749">
                  <c:v>11289</c:v>
                </c:pt>
                <c:pt idx="1750">
                  <c:v>11333</c:v>
                </c:pt>
                <c:pt idx="1751">
                  <c:v>11436</c:v>
                </c:pt>
                <c:pt idx="1752">
                  <c:v>11560</c:v>
                </c:pt>
                <c:pt idx="1753">
                  <c:v>11711</c:v>
                </c:pt>
                <c:pt idx="1754">
                  <c:v>11861</c:v>
                </c:pt>
                <c:pt idx="1755">
                  <c:v>11992</c:v>
                </c:pt>
                <c:pt idx="1756">
                  <c:v>12088</c:v>
                </c:pt>
                <c:pt idx="1757">
                  <c:v>12172</c:v>
                </c:pt>
                <c:pt idx="1758">
                  <c:v>12232</c:v>
                </c:pt>
                <c:pt idx="1759">
                  <c:v>12248</c:v>
                </c:pt>
                <c:pt idx="1760">
                  <c:v>12264</c:v>
                </c:pt>
                <c:pt idx="1761">
                  <c:v>12270</c:v>
                </c:pt>
                <c:pt idx="1762">
                  <c:v>12243</c:v>
                </c:pt>
                <c:pt idx="1763">
                  <c:v>12213</c:v>
                </c:pt>
                <c:pt idx="1764">
                  <c:v>12170</c:v>
                </c:pt>
                <c:pt idx="1765">
                  <c:v>12181</c:v>
                </c:pt>
                <c:pt idx="1766">
                  <c:v>12244</c:v>
                </c:pt>
                <c:pt idx="1767">
                  <c:v>12281</c:v>
                </c:pt>
                <c:pt idx="1768">
                  <c:v>12337</c:v>
                </c:pt>
                <c:pt idx="1769">
                  <c:v>12443</c:v>
                </c:pt>
                <c:pt idx="1770">
                  <c:v>12478</c:v>
                </c:pt>
                <c:pt idx="1771">
                  <c:v>12509</c:v>
                </c:pt>
                <c:pt idx="1772">
                  <c:v>12553</c:v>
                </c:pt>
                <c:pt idx="1773">
                  <c:v>12567</c:v>
                </c:pt>
                <c:pt idx="1774">
                  <c:v>12618</c:v>
                </c:pt>
                <c:pt idx="1775">
                  <c:v>12644</c:v>
                </c:pt>
                <c:pt idx="1776">
                  <c:v>12624</c:v>
                </c:pt>
                <c:pt idx="1777">
                  <c:v>12629</c:v>
                </c:pt>
                <c:pt idx="1778">
                  <c:v>12631</c:v>
                </c:pt>
                <c:pt idx="1779">
                  <c:v>12616</c:v>
                </c:pt>
                <c:pt idx="1780">
                  <c:v>12641</c:v>
                </c:pt>
                <c:pt idx="1781">
                  <c:v>12658</c:v>
                </c:pt>
                <c:pt idx="1782">
                  <c:v>12696</c:v>
                </c:pt>
                <c:pt idx="1783">
                  <c:v>12785</c:v>
                </c:pt>
                <c:pt idx="1784">
                  <c:v>12877</c:v>
                </c:pt>
                <c:pt idx="1785">
                  <c:v>12934</c:v>
                </c:pt>
                <c:pt idx="1786">
                  <c:v>12992</c:v>
                </c:pt>
                <c:pt idx="1787">
                  <c:v>13022</c:v>
                </c:pt>
                <c:pt idx="1788">
                  <c:v>12986</c:v>
                </c:pt>
                <c:pt idx="1789">
                  <c:v>12937</c:v>
                </c:pt>
                <c:pt idx="1790">
                  <c:v>12789</c:v>
                </c:pt>
                <c:pt idx="1791">
                  <c:v>12581</c:v>
                </c:pt>
                <c:pt idx="1792">
                  <c:v>12301</c:v>
                </c:pt>
                <c:pt idx="1793">
                  <c:v>11975</c:v>
                </c:pt>
                <c:pt idx="1794">
                  <c:v>11589</c:v>
                </c:pt>
                <c:pt idx="1795">
                  <c:v>11124</c:v>
                </c:pt>
                <c:pt idx="1796">
                  <c:v>10596</c:v>
                </c:pt>
                <c:pt idx="1797">
                  <c:v>10026</c:v>
                </c:pt>
                <c:pt idx="1798">
                  <c:v>9412.7999999999993</c:v>
                </c:pt>
                <c:pt idx="1799">
                  <c:v>8730.6</c:v>
                </c:pt>
                <c:pt idx="1800">
                  <c:v>8001.8</c:v>
                </c:pt>
                <c:pt idx="1801">
                  <c:v>7281.1</c:v>
                </c:pt>
                <c:pt idx="1802">
                  <c:v>6603.5</c:v>
                </c:pt>
                <c:pt idx="1803">
                  <c:v>5897.7</c:v>
                </c:pt>
                <c:pt idx="1804">
                  <c:v>5129.8999999999996</c:v>
                </c:pt>
                <c:pt idx="1805">
                  <c:v>4156.5</c:v>
                </c:pt>
                <c:pt idx="1806">
                  <c:v>3218.1</c:v>
                </c:pt>
                <c:pt idx="1807">
                  <c:v>2473.3000000000002</c:v>
                </c:pt>
                <c:pt idx="1808">
                  <c:v>1936.2</c:v>
                </c:pt>
                <c:pt idx="1809">
                  <c:v>1517.2</c:v>
                </c:pt>
                <c:pt idx="1810">
                  <c:v>1275.3</c:v>
                </c:pt>
                <c:pt idx="1811">
                  <c:v>1136.0999999999999</c:v>
                </c:pt>
                <c:pt idx="1812">
                  <c:v>974.2</c:v>
                </c:pt>
                <c:pt idx="1813">
                  <c:v>859.22</c:v>
                </c:pt>
                <c:pt idx="1814">
                  <c:v>746.14</c:v>
                </c:pt>
                <c:pt idx="1815">
                  <c:v>581.97</c:v>
                </c:pt>
                <c:pt idx="1816">
                  <c:v>333.43</c:v>
                </c:pt>
                <c:pt idx="1817">
                  <c:v>16.71</c:v>
                </c:pt>
                <c:pt idx="1818">
                  <c:v>-312.24</c:v>
                </c:pt>
                <c:pt idx="1819">
                  <c:v>-527.04</c:v>
                </c:pt>
                <c:pt idx="1820">
                  <c:v>-700.59</c:v>
                </c:pt>
                <c:pt idx="1821">
                  <c:v>-801.47</c:v>
                </c:pt>
                <c:pt idx="1822">
                  <c:v>-904.31</c:v>
                </c:pt>
                <c:pt idx="1823">
                  <c:v>-1078.4000000000001</c:v>
                </c:pt>
                <c:pt idx="1824">
                  <c:v>-1198.9000000000001</c:v>
                </c:pt>
                <c:pt idx="1825">
                  <c:v>-1325</c:v>
                </c:pt>
                <c:pt idx="1826">
                  <c:v>-1401.2</c:v>
                </c:pt>
                <c:pt idx="1827">
                  <c:v>-1537.1</c:v>
                </c:pt>
                <c:pt idx="1828">
                  <c:v>-1751.9</c:v>
                </c:pt>
                <c:pt idx="1829">
                  <c:v>-1972.1</c:v>
                </c:pt>
                <c:pt idx="1830">
                  <c:v>-2222.6</c:v>
                </c:pt>
                <c:pt idx="1831">
                  <c:v>-2469.4</c:v>
                </c:pt>
                <c:pt idx="1832">
                  <c:v>-2732.1</c:v>
                </c:pt>
                <c:pt idx="1833">
                  <c:v>-2973</c:v>
                </c:pt>
                <c:pt idx="1834">
                  <c:v>-3200.1</c:v>
                </c:pt>
                <c:pt idx="1835">
                  <c:v>-3415.5</c:v>
                </c:pt>
                <c:pt idx="1836">
                  <c:v>-3567.4</c:v>
                </c:pt>
                <c:pt idx="1837">
                  <c:v>-3714.5</c:v>
                </c:pt>
                <c:pt idx="1838">
                  <c:v>-3880.7</c:v>
                </c:pt>
                <c:pt idx="1839">
                  <c:v>-4010.6</c:v>
                </c:pt>
                <c:pt idx="1840">
                  <c:v>-4158.7</c:v>
                </c:pt>
                <c:pt idx="1841">
                  <c:v>-4300.8</c:v>
                </c:pt>
                <c:pt idx="1842">
                  <c:v>-4453.5</c:v>
                </c:pt>
                <c:pt idx="1843">
                  <c:v>-4631.6000000000004</c:v>
                </c:pt>
                <c:pt idx="1844">
                  <c:v>-4847.3999999999996</c:v>
                </c:pt>
                <c:pt idx="1845">
                  <c:v>-5035.2</c:v>
                </c:pt>
                <c:pt idx="1846">
                  <c:v>-5182.6000000000004</c:v>
                </c:pt>
                <c:pt idx="1847">
                  <c:v>-5362.4</c:v>
                </c:pt>
                <c:pt idx="1848">
                  <c:v>-5551.3</c:v>
                </c:pt>
                <c:pt idx="1849">
                  <c:v>-5721.8</c:v>
                </c:pt>
                <c:pt idx="1850">
                  <c:v>-5892.7</c:v>
                </c:pt>
                <c:pt idx="1851">
                  <c:v>-6015.6</c:v>
                </c:pt>
                <c:pt idx="1852">
                  <c:v>-6146.3</c:v>
                </c:pt>
                <c:pt idx="1853">
                  <c:v>-6315.5</c:v>
                </c:pt>
                <c:pt idx="1854">
                  <c:v>-6438.3</c:v>
                </c:pt>
                <c:pt idx="1855">
                  <c:v>-6499.8</c:v>
                </c:pt>
                <c:pt idx="1856">
                  <c:v>-6527.3</c:v>
                </c:pt>
                <c:pt idx="1857">
                  <c:v>-6482.4</c:v>
                </c:pt>
                <c:pt idx="1858">
                  <c:v>-6461.2</c:v>
                </c:pt>
                <c:pt idx="1859">
                  <c:v>-6449.1</c:v>
                </c:pt>
                <c:pt idx="1860">
                  <c:v>-6513</c:v>
                </c:pt>
                <c:pt idx="1861">
                  <c:v>-6580.6</c:v>
                </c:pt>
                <c:pt idx="1862">
                  <c:v>-6675.9</c:v>
                </c:pt>
                <c:pt idx="1863">
                  <c:v>-6789.3</c:v>
                </c:pt>
                <c:pt idx="1864">
                  <c:v>-6921.2</c:v>
                </c:pt>
                <c:pt idx="1865">
                  <c:v>-7096.9</c:v>
                </c:pt>
                <c:pt idx="1866">
                  <c:v>-7223.2</c:v>
                </c:pt>
                <c:pt idx="1867">
                  <c:v>-7334.8</c:v>
                </c:pt>
                <c:pt idx="1868">
                  <c:v>-7432.2</c:v>
                </c:pt>
                <c:pt idx="1869">
                  <c:v>-7505</c:v>
                </c:pt>
                <c:pt idx="1870">
                  <c:v>-7638.2</c:v>
                </c:pt>
                <c:pt idx="1871">
                  <c:v>-7731.5</c:v>
                </c:pt>
                <c:pt idx="1872">
                  <c:v>-7803.6</c:v>
                </c:pt>
                <c:pt idx="1873">
                  <c:v>-7907.9</c:v>
                </c:pt>
                <c:pt idx="1874">
                  <c:v>-7958.8</c:v>
                </c:pt>
                <c:pt idx="1875">
                  <c:v>-8048.6</c:v>
                </c:pt>
                <c:pt idx="1876">
                  <c:v>-8092.4</c:v>
                </c:pt>
                <c:pt idx="1877">
                  <c:v>-8167.2</c:v>
                </c:pt>
                <c:pt idx="1878">
                  <c:v>-8299.7000000000007</c:v>
                </c:pt>
                <c:pt idx="1879">
                  <c:v>-8382.9</c:v>
                </c:pt>
                <c:pt idx="1880">
                  <c:v>-8479.1</c:v>
                </c:pt>
                <c:pt idx="1881">
                  <c:v>-8588.2999999999993</c:v>
                </c:pt>
                <c:pt idx="1882">
                  <c:v>-8703.2999999999993</c:v>
                </c:pt>
                <c:pt idx="1883">
                  <c:v>-8801.5</c:v>
                </c:pt>
                <c:pt idx="1884">
                  <c:v>-8876.2999999999993</c:v>
                </c:pt>
                <c:pt idx="1885">
                  <c:v>-8966.6</c:v>
                </c:pt>
                <c:pt idx="1886">
                  <c:v>-9062.4</c:v>
                </c:pt>
                <c:pt idx="1887">
                  <c:v>-9162.7000000000007</c:v>
                </c:pt>
                <c:pt idx="1888">
                  <c:v>-9184.1</c:v>
                </c:pt>
                <c:pt idx="1889">
                  <c:v>-9196.6</c:v>
                </c:pt>
                <c:pt idx="1890">
                  <c:v>-9143.9</c:v>
                </c:pt>
                <c:pt idx="1891">
                  <c:v>-9117.5</c:v>
                </c:pt>
                <c:pt idx="1892">
                  <c:v>-9125.7000000000007</c:v>
                </c:pt>
                <c:pt idx="1893">
                  <c:v>-9154.7999999999993</c:v>
                </c:pt>
                <c:pt idx="1894">
                  <c:v>-9244</c:v>
                </c:pt>
                <c:pt idx="1895">
                  <c:v>-9380.4</c:v>
                </c:pt>
                <c:pt idx="1896">
                  <c:v>-9526.2999999999993</c:v>
                </c:pt>
                <c:pt idx="1897">
                  <c:v>-9657</c:v>
                </c:pt>
                <c:pt idx="1898">
                  <c:v>-9829.9</c:v>
                </c:pt>
                <c:pt idx="1899">
                  <c:v>-9998.6</c:v>
                </c:pt>
                <c:pt idx="1900">
                  <c:v>-10153</c:v>
                </c:pt>
                <c:pt idx="1901">
                  <c:v>-10306</c:v>
                </c:pt>
                <c:pt idx="1902">
                  <c:v>-10390</c:v>
                </c:pt>
                <c:pt idx="1903">
                  <c:v>-10465</c:v>
                </c:pt>
                <c:pt idx="1904">
                  <c:v>-10504</c:v>
                </c:pt>
                <c:pt idx="1905">
                  <c:v>-10576</c:v>
                </c:pt>
                <c:pt idx="1906">
                  <c:v>-10623</c:v>
                </c:pt>
                <c:pt idx="1907">
                  <c:v>-10652</c:v>
                </c:pt>
                <c:pt idx="1908">
                  <c:v>-10701</c:v>
                </c:pt>
                <c:pt idx="1909">
                  <c:v>-10683</c:v>
                </c:pt>
                <c:pt idx="1910">
                  <c:v>-10692</c:v>
                </c:pt>
                <c:pt idx="1911">
                  <c:v>-10689</c:v>
                </c:pt>
                <c:pt idx="1912">
                  <c:v>-10670</c:v>
                </c:pt>
                <c:pt idx="1913">
                  <c:v>-10679</c:v>
                </c:pt>
                <c:pt idx="1914">
                  <c:v>-10728</c:v>
                </c:pt>
                <c:pt idx="1915">
                  <c:v>-10788</c:v>
                </c:pt>
                <c:pt idx="1916">
                  <c:v>-10882</c:v>
                </c:pt>
                <c:pt idx="1917">
                  <c:v>-10978</c:v>
                </c:pt>
                <c:pt idx="1918">
                  <c:v>-11082</c:v>
                </c:pt>
                <c:pt idx="1919">
                  <c:v>-11193</c:v>
                </c:pt>
                <c:pt idx="1920">
                  <c:v>-11270</c:v>
                </c:pt>
                <c:pt idx="1921">
                  <c:v>-11332</c:v>
                </c:pt>
                <c:pt idx="1922">
                  <c:v>-11411</c:v>
                </c:pt>
                <c:pt idx="1923">
                  <c:v>-11423</c:v>
                </c:pt>
                <c:pt idx="1924">
                  <c:v>-11456</c:v>
                </c:pt>
                <c:pt idx="1925">
                  <c:v>-11500</c:v>
                </c:pt>
                <c:pt idx="1926">
                  <c:v>-11576</c:v>
                </c:pt>
                <c:pt idx="1927">
                  <c:v>-11662</c:v>
                </c:pt>
                <c:pt idx="1928">
                  <c:v>-11758</c:v>
                </c:pt>
                <c:pt idx="1929">
                  <c:v>-11848</c:v>
                </c:pt>
                <c:pt idx="1930">
                  <c:v>-11941</c:v>
                </c:pt>
                <c:pt idx="1931">
                  <c:v>-12053</c:v>
                </c:pt>
                <c:pt idx="1932">
                  <c:v>-12124</c:v>
                </c:pt>
                <c:pt idx="1933">
                  <c:v>-12196</c:v>
                </c:pt>
                <c:pt idx="1934">
                  <c:v>-12260</c:v>
                </c:pt>
                <c:pt idx="1935">
                  <c:v>-12268</c:v>
                </c:pt>
                <c:pt idx="1936">
                  <c:v>-12283</c:v>
                </c:pt>
                <c:pt idx="1937">
                  <c:v>-12242</c:v>
                </c:pt>
                <c:pt idx="1938">
                  <c:v>-12156</c:v>
                </c:pt>
                <c:pt idx="1939">
                  <c:v>-12046</c:v>
                </c:pt>
                <c:pt idx="1940">
                  <c:v>-11912</c:v>
                </c:pt>
                <c:pt idx="1941">
                  <c:v>-11724</c:v>
                </c:pt>
                <c:pt idx="1942">
                  <c:v>-11476</c:v>
                </c:pt>
                <c:pt idx="1943">
                  <c:v>-11235</c:v>
                </c:pt>
                <c:pt idx="1944">
                  <c:v>-10955</c:v>
                </c:pt>
                <c:pt idx="1945">
                  <c:v>-10629</c:v>
                </c:pt>
                <c:pt idx="1946">
                  <c:v>-10261</c:v>
                </c:pt>
                <c:pt idx="1947">
                  <c:v>-9931.1</c:v>
                </c:pt>
                <c:pt idx="1948">
                  <c:v>-9543.7000000000007</c:v>
                </c:pt>
                <c:pt idx="1949">
                  <c:v>-9186.4</c:v>
                </c:pt>
                <c:pt idx="1950">
                  <c:v>-8838.4</c:v>
                </c:pt>
                <c:pt idx="1951">
                  <c:v>-8424.4</c:v>
                </c:pt>
                <c:pt idx="1952">
                  <c:v>-8014.4</c:v>
                </c:pt>
                <c:pt idx="1953">
                  <c:v>-7567.7</c:v>
                </c:pt>
                <c:pt idx="1954">
                  <c:v>-7073.4</c:v>
                </c:pt>
                <c:pt idx="1955">
                  <c:v>-6586.7</c:v>
                </c:pt>
                <c:pt idx="1956">
                  <c:v>-6064</c:v>
                </c:pt>
                <c:pt idx="1957">
                  <c:v>-5517</c:v>
                </c:pt>
                <c:pt idx="1958">
                  <c:v>-5058.3999999999996</c:v>
                </c:pt>
                <c:pt idx="1959">
                  <c:v>-4665.1000000000004</c:v>
                </c:pt>
                <c:pt idx="1960">
                  <c:v>-4283.3</c:v>
                </c:pt>
                <c:pt idx="1961">
                  <c:v>-3893.2</c:v>
                </c:pt>
                <c:pt idx="1962">
                  <c:v>-3557.2</c:v>
                </c:pt>
                <c:pt idx="1963">
                  <c:v>-3226.3</c:v>
                </c:pt>
                <c:pt idx="1964">
                  <c:v>-2857.9</c:v>
                </c:pt>
                <c:pt idx="1965">
                  <c:v>-2555.3000000000002</c:v>
                </c:pt>
                <c:pt idx="1966">
                  <c:v>-2322.5</c:v>
                </c:pt>
                <c:pt idx="1967">
                  <c:v>-2093.4</c:v>
                </c:pt>
                <c:pt idx="1968">
                  <c:v>-1868.6</c:v>
                </c:pt>
                <c:pt idx="1969">
                  <c:v>-1641.7</c:v>
                </c:pt>
                <c:pt idx="1970">
                  <c:v>-1448.9</c:v>
                </c:pt>
                <c:pt idx="1971">
                  <c:v>-1293.2</c:v>
                </c:pt>
                <c:pt idx="1972">
                  <c:v>-1120.4000000000001</c:v>
                </c:pt>
                <c:pt idx="1973">
                  <c:v>-975.47</c:v>
                </c:pt>
                <c:pt idx="1974">
                  <c:v>-808.8</c:v>
                </c:pt>
                <c:pt idx="1975">
                  <c:v>-667.73</c:v>
                </c:pt>
                <c:pt idx="1976">
                  <c:v>-527.5</c:v>
                </c:pt>
                <c:pt idx="1977">
                  <c:v>-385.82</c:v>
                </c:pt>
                <c:pt idx="1978">
                  <c:v>-335.38</c:v>
                </c:pt>
                <c:pt idx="1979">
                  <c:v>-275.36</c:v>
                </c:pt>
                <c:pt idx="1980">
                  <c:v>-216.84</c:v>
                </c:pt>
                <c:pt idx="1981">
                  <c:v>-149.68</c:v>
                </c:pt>
                <c:pt idx="1982">
                  <c:v>-41.252000000000002</c:v>
                </c:pt>
                <c:pt idx="1983">
                  <c:v>98.156999999999996</c:v>
                </c:pt>
                <c:pt idx="1984">
                  <c:v>251.88</c:v>
                </c:pt>
                <c:pt idx="1985">
                  <c:v>464.02</c:v>
                </c:pt>
                <c:pt idx="1986">
                  <c:v>765.94</c:v>
                </c:pt>
                <c:pt idx="1987">
                  <c:v>1144.3</c:v>
                </c:pt>
                <c:pt idx="1988">
                  <c:v>1459.3</c:v>
                </c:pt>
                <c:pt idx="1989">
                  <c:v>1681.8</c:v>
                </c:pt>
                <c:pt idx="1990">
                  <c:v>1737.4</c:v>
                </c:pt>
                <c:pt idx="1991">
                  <c:v>1731.3</c:v>
                </c:pt>
                <c:pt idx="1992">
                  <c:v>1660.6</c:v>
                </c:pt>
                <c:pt idx="1993">
                  <c:v>1599.3</c:v>
                </c:pt>
                <c:pt idx="1994">
                  <c:v>1554.4</c:v>
                </c:pt>
                <c:pt idx="1995">
                  <c:v>1549.5</c:v>
                </c:pt>
                <c:pt idx="1996">
                  <c:v>1568.6</c:v>
                </c:pt>
                <c:pt idx="1997">
                  <c:v>1674.2</c:v>
                </c:pt>
                <c:pt idx="1998">
                  <c:v>1836.5</c:v>
                </c:pt>
                <c:pt idx="1999">
                  <c:v>2043.8</c:v>
                </c:pt>
                <c:pt idx="2000">
                  <c:v>2285.9</c:v>
                </c:pt>
                <c:pt idx="2001">
                  <c:v>2571.9</c:v>
                </c:pt>
                <c:pt idx="2002">
                  <c:v>2856.6</c:v>
                </c:pt>
                <c:pt idx="2003">
                  <c:v>3094.4</c:v>
                </c:pt>
                <c:pt idx="2004">
                  <c:v>3302.6</c:v>
                </c:pt>
                <c:pt idx="2005">
                  <c:v>3460.9</c:v>
                </c:pt>
                <c:pt idx="2006">
                  <c:v>3598.1</c:v>
                </c:pt>
                <c:pt idx="2007">
                  <c:v>3708.2</c:v>
                </c:pt>
                <c:pt idx="2008">
                  <c:v>3811.1</c:v>
                </c:pt>
                <c:pt idx="2009">
                  <c:v>3974.5</c:v>
                </c:pt>
                <c:pt idx="2010">
                  <c:v>4084.5</c:v>
                </c:pt>
                <c:pt idx="2011">
                  <c:v>4231.8999999999996</c:v>
                </c:pt>
                <c:pt idx="2012">
                  <c:v>4390.8</c:v>
                </c:pt>
                <c:pt idx="2013">
                  <c:v>4541.1000000000004</c:v>
                </c:pt>
                <c:pt idx="2014">
                  <c:v>4719.1000000000004</c:v>
                </c:pt>
                <c:pt idx="2015">
                  <c:v>4900.5</c:v>
                </c:pt>
                <c:pt idx="2016">
                  <c:v>5082.3999999999996</c:v>
                </c:pt>
                <c:pt idx="2017">
                  <c:v>5245.9</c:v>
                </c:pt>
                <c:pt idx="2018">
                  <c:v>5396.2</c:v>
                </c:pt>
                <c:pt idx="2019">
                  <c:v>5597.8</c:v>
                </c:pt>
                <c:pt idx="2020">
                  <c:v>5760.3</c:v>
                </c:pt>
                <c:pt idx="2021">
                  <c:v>5941</c:v>
                </c:pt>
                <c:pt idx="2022">
                  <c:v>6115</c:v>
                </c:pt>
                <c:pt idx="2023">
                  <c:v>6284.7</c:v>
                </c:pt>
                <c:pt idx="2024">
                  <c:v>6510.2</c:v>
                </c:pt>
                <c:pt idx="2025">
                  <c:v>6722.5</c:v>
                </c:pt>
                <c:pt idx="2026">
                  <c:v>6921.7</c:v>
                </c:pt>
                <c:pt idx="2027">
                  <c:v>7157.1</c:v>
                </c:pt>
                <c:pt idx="2028">
                  <c:v>7373.9</c:v>
                </c:pt>
                <c:pt idx="2029">
                  <c:v>7562.6</c:v>
                </c:pt>
                <c:pt idx="2030">
                  <c:v>7742.6</c:v>
                </c:pt>
                <c:pt idx="2031">
                  <c:v>7938.3</c:v>
                </c:pt>
                <c:pt idx="2032">
                  <c:v>8212.6</c:v>
                </c:pt>
                <c:pt idx="2033">
                  <c:v>8427.6</c:v>
                </c:pt>
                <c:pt idx="2034">
                  <c:v>8611.2000000000007</c:v>
                </c:pt>
                <c:pt idx="2035">
                  <c:v>8819.4</c:v>
                </c:pt>
                <c:pt idx="2036">
                  <c:v>8947.6</c:v>
                </c:pt>
                <c:pt idx="2037">
                  <c:v>9106.2999999999993</c:v>
                </c:pt>
                <c:pt idx="2038">
                  <c:v>9256.2000000000007</c:v>
                </c:pt>
                <c:pt idx="2039">
                  <c:v>9422.7000000000007</c:v>
                </c:pt>
                <c:pt idx="2040">
                  <c:v>9562.2000000000007</c:v>
                </c:pt>
                <c:pt idx="2041">
                  <c:v>9689.4</c:v>
                </c:pt>
                <c:pt idx="2042">
                  <c:v>9838.9</c:v>
                </c:pt>
                <c:pt idx="2043">
                  <c:v>9990</c:v>
                </c:pt>
                <c:pt idx="2044">
                  <c:v>10177</c:v>
                </c:pt>
                <c:pt idx="2045">
                  <c:v>10363</c:v>
                </c:pt>
                <c:pt idx="2046">
                  <c:v>10546</c:v>
                </c:pt>
                <c:pt idx="2047">
                  <c:v>10684</c:v>
                </c:pt>
                <c:pt idx="2048">
                  <c:v>10795</c:v>
                </c:pt>
                <c:pt idx="2049">
                  <c:v>10948</c:v>
                </c:pt>
                <c:pt idx="2050">
                  <c:v>11059</c:v>
                </c:pt>
                <c:pt idx="2051">
                  <c:v>11132</c:v>
                </c:pt>
                <c:pt idx="2052">
                  <c:v>11224</c:v>
                </c:pt>
                <c:pt idx="2053">
                  <c:v>11335</c:v>
                </c:pt>
                <c:pt idx="2054">
                  <c:v>11460</c:v>
                </c:pt>
                <c:pt idx="2055">
                  <c:v>11590</c:v>
                </c:pt>
                <c:pt idx="2056">
                  <c:v>11705</c:v>
                </c:pt>
                <c:pt idx="2057">
                  <c:v>11806</c:v>
                </c:pt>
                <c:pt idx="2058">
                  <c:v>11937</c:v>
                </c:pt>
                <c:pt idx="2059">
                  <c:v>12115</c:v>
                </c:pt>
                <c:pt idx="2060">
                  <c:v>12298</c:v>
                </c:pt>
                <c:pt idx="2061">
                  <c:v>12465</c:v>
                </c:pt>
                <c:pt idx="2062">
                  <c:v>12640</c:v>
                </c:pt>
                <c:pt idx="2063">
                  <c:v>12803</c:v>
                </c:pt>
                <c:pt idx="2064">
                  <c:v>12941</c:v>
                </c:pt>
                <c:pt idx="2065">
                  <c:v>13072</c:v>
                </c:pt>
                <c:pt idx="2066">
                  <c:v>13246</c:v>
                </c:pt>
                <c:pt idx="2067">
                  <c:v>13420</c:v>
                </c:pt>
                <c:pt idx="2068">
                  <c:v>13531</c:v>
                </c:pt>
                <c:pt idx="2069">
                  <c:v>13683</c:v>
                </c:pt>
                <c:pt idx="2070">
                  <c:v>13748</c:v>
                </c:pt>
                <c:pt idx="2071">
                  <c:v>13835</c:v>
                </c:pt>
                <c:pt idx="2072">
                  <c:v>13947</c:v>
                </c:pt>
                <c:pt idx="2073">
                  <c:v>13989</c:v>
                </c:pt>
                <c:pt idx="2074">
                  <c:v>14078</c:v>
                </c:pt>
                <c:pt idx="2075">
                  <c:v>14135</c:v>
                </c:pt>
                <c:pt idx="2076">
                  <c:v>14175</c:v>
                </c:pt>
                <c:pt idx="2077">
                  <c:v>14230</c:v>
                </c:pt>
                <c:pt idx="2078">
                  <c:v>14238</c:v>
                </c:pt>
                <c:pt idx="2079">
                  <c:v>14272</c:v>
                </c:pt>
                <c:pt idx="2080">
                  <c:v>14325</c:v>
                </c:pt>
                <c:pt idx="2081">
                  <c:v>14350</c:v>
                </c:pt>
                <c:pt idx="2082">
                  <c:v>14415</c:v>
                </c:pt>
                <c:pt idx="2083">
                  <c:v>14471</c:v>
                </c:pt>
                <c:pt idx="2084">
                  <c:v>14540</c:v>
                </c:pt>
                <c:pt idx="2085">
                  <c:v>14592</c:v>
                </c:pt>
                <c:pt idx="2086">
                  <c:v>14639</c:v>
                </c:pt>
                <c:pt idx="2087">
                  <c:v>14718</c:v>
                </c:pt>
                <c:pt idx="2088">
                  <c:v>14822</c:v>
                </c:pt>
                <c:pt idx="2089">
                  <c:v>14916</c:v>
                </c:pt>
                <c:pt idx="2090">
                  <c:v>15022</c:v>
                </c:pt>
                <c:pt idx="2091">
                  <c:v>15113</c:v>
                </c:pt>
                <c:pt idx="2092">
                  <c:v>15194</c:v>
                </c:pt>
                <c:pt idx="2093">
                  <c:v>15265</c:v>
                </c:pt>
                <c:pt idx="2094">
                  <c:v>15343</c:v>
                </c:pt>
                <c:pt idx="2095">
                  <c:v>15445</c:v>
                </c:pt>
                <c:pt idx="2096">
                  <c:v>15542</c:v>
                </c:pt>
                <c:pt idx="2097">
                  <c:v>15663</c:v>
                </c:pt>
                <c:pt idx="2098">
                  <c:v>15762</c:v>
                </c:pt>
                <c:pt idx="2099">
                  <c:v>15824</c:v>
                </c:pt>
                <c:pt idx="2100">
                  <c:v>15907</c:v>
                </c:pt>
                <c:pt idx="2101">
                  <c:v>15908</c:v>
                </c:pt>
                <c:pt idx="2102">
                  <c:v>15866</c:v>
                </c:pt>
                <c:pt idx="2103">
                  <c:v>15821</c:v>
                </c:pt>
                <c:pt idx="2104">
                  <c:v>15782</c:v>
                </c:pt>
                <c:pt idx="2105">
                  <c:v>15738</c:v>
                </c:pt>
                <c:pt idx="2106">
                  <c:v>15786</c:v>
                </c:pt>
                <c:pt idx="2107">
                  <c:v>15850</c:v>
                </c:pt>
                <c:pt idx="2108">
                  <c:v>15944</c:v>
                </c:pt>
                <c:pt idx="2109">
                  <c:v>16071</c:v>
                </c:pt>
                <c:pt idx="2110">
                  <c:v>16193</c:v>
                </c:pt>
                <c:pt idx="2111">
                  <c:v>16311</c:v>
                </c:pt>
                <c:pt idx="2112">
                  <c:v>16443</c:v>
                </c:pt>
                <c:pt idx="2113">
                  <c:v>16538</c:v>
                </c:pt>
                <c:pt idx="2114">
                  <c:v>16644</c:v>
                </c:pt>
                <c:pt idx="2115">
                  <c:v>16698</c:v>
                </c:pt>
                <c:pt idx="2116">
                  <c:v>16727</c:v>
                </c:pt>
                <c:pt idx="2117">
                  <c:v>16723</c:v>
                </c:pt>
                <c:pt idx="2118">
                  <c:v>16713</c:v>
                </c:pt>
                <c:pt idx="2119">
                  <c:v>16674</c:v>
                </c:pt>
                <c:pt idx="2120">
                  <c:v>16626</c:v>
                </c:pt>
                <c:pt idx="2121">
                  <c:v>16639</c:v>
                </c:pt>
                <c:pt idx="2122">
                  <c:v>16673</c:v>
                </c:pt>
                <c:pt idx="2123">
                  <c:v>16736</c:v>
                </c:pt>
                <c:pt idx="2124">
                  <c:v>16847</c:v>
                </c:pt>
                <c:pt idx="2125">
                  <c:v>16967</c:v>
                </c:pt>
                <c:pt idx="2126">
                  <c:v>17033</c:v>
                </c:pt>
                <c:pt idx="2127">
                  <c:v>17082</c:v>
                </c:pt>
                <c:pt idx="2128">
                  <c:v>17102</c:v>
                </c:pt>
                <c:pt idx="2129">
                  <c:v>17074</c:v>
                </c:pt>
                <c:pt idx="2130">
                  <c:v>17129</c:v>
                </c:pt>
                <c:pt idx="2131">
                  <c:v>17106</c:v>
                </c:pt>
                <c:pt idx="2132">
                  <c:v>17124</c:v>
                </c:pt>
                <c:pt idx="2133">
                  <c:v>17156</c:v>
                </c:pt>
                <c:pt idx="2134">
                  <c:v>17201</c:v>
                </c:pt>
                <c:pt idx="2135">
                  <c:v>17279</c:v>
                </c:pt>
                <c:pt idx="2136">
                  <c:v>17327</c:v>
                </c:pt>
                <c:pt idx="2137">
                  <c:v>17405</c:v>
                </c:pt>
                <c:pt idx="2138">
                  <c:v>17378</c:v>
                </c:pt>
                <c:pt idx="2139">
                  <c:v>17246</c:v>
                </c:pt>
                <c:pt idx="2140">
                  <c:v>17108</c:v>
                </c:pt>
                <c:pt idx="2141">
                  <c:v>16895</c:v>
                </c:pt>
                <c:pt idx="2142">
                  <c:v>16659</c:v>
                </c:pt>
                <c:pt idx="2143">
                  <c:v>16400</c:v>
                </c:pt>
                <c:pt idx="2144">
                  <c:v>16192</c:v>
                </c:pt>
                <c:pt idx="2145">
                  <c:v>15945</c:v>
                </c:pt>
                <c:pt idx="2146">
                  <c:v>15712</c:v>
                </c:pt>
                <c:pt idx="2147">
                  <c:v>15483</c:v>
                </c:pt>
                <c:pt idx="2148">
                  <c:v>15201</c:v>
                </c:pt>
                <c:pt idx="2149">
                  <c:v>14865</c:v>
                </c:pt>
                <c:pt idx="2150">
                  <c:v>14457</c:v>
                </c:pt>
                <c:pt idx="2151">
                  <c:v>13919</c:v>
                </c:pt>
                <c:pt idx="2152">
                  <c:v>13344</c:v>
                </c:pt>
                <c:pt idx="2153">
                  <c:v>12648</c:v>
                </c:pt>
                <c:pt idx="2154">
                  <c:v>11852</c:v>
                </c:pt>
                <c:pt idx="2155">
                  <c:v>11065</c:v>
                </c:pt>
                <c:pt idx="2156">
                  <c:v>10270</c:v>
                </c:pt>
                <c:pt idx="2157">
                  <c:v>9426.9</c:v>
                </c:pt>
                <c:pt idx="2158">
                  <c:v>8685</c:v>
                </c:pt>
                <c:pt idx="2159">
                  <c:v>7955.7</c:v>
                </c:pt>
                <c:pt idx="2160">
                  <c:v>7305.7</c:v>
                </c:pt>
                <c:pt idx="2161">
                  <c:v>6738.5</c:v>
                </c:pt>
                <c:pt idx="2162">
                  <c:v>6292</c:v>
                </c:pt>
                <c:pt idx="2163">
                  <c:v>5863.2</c:v>
                </c:pt>
                <c:pt idx="2164">
                  <c:v>5476.5</c:v>
                </c:pt>
                <c:pt idx="2165">
                  <c:v>5173.5</c:v>
                </c:pt>
                <c:pt idx="2166">
                  <c:v>4924.8</c:v>
                </c:pt>
                <c:pt idx="2167">
                  <c:v>4635.8999999999996</c:v>
                </c:pt>
                <c:pt idx="2168">
                  <c:v>4325.2</c:v>
                </c:pt>
                <c:pt idx="2169">
                  <c:v>4024.2</c:v>
                </c:pt>
                <c:pt idx="2170">
                  <c:v>3713.3</c:v>
                </c:pt>
                <c:pt idx="2171">
                  <c:v>3404.6</c:v>
                </c:pt>
                <c:pt idx="2172">
                  <c:v>3074.5</c:v>
                </c:pt>
                <c:pt idx="2173">
                  <c:v>2742.7</c:v>
                </c:pt>
                <c:pt idx="2174">
                  <c:v>2402</c:v>
                </c:pt>
                <c:pt idx="2175">
                  <c:v>2077.1999999999998</c:v>
                </c:pt>
                <c:pt idx="2176">
                  <c:v>1814.5</c:v>
                </c:pt>
                <c:pt idx="2177">
                  <c:v>1607</c:v>
                </c:pt>
                <c:pt idx="2178">
                  <c:v>1425.7</c:v>
                </c:pt>
                <c:pt idx="2179">
                  <c:v>1329.7</c:v>
                </c:pt>
                <c:pt idx="2180">
                  <c:v>1243.4000000000001</c:v>
                </c:pt>
                <c:pt idx="2181">
                  <c:v>1145.8</c:v>
                </c:pt>
                <c:pt idx="2182">
                  <c:v>1060.9000000000001</c:v>
                </c:pt>
                <c:pt idx="2183">
                  <c:v>969.56</c:v>
                </c:pt>
                <c:pt idx="2184">
                  <c:v>882.21</c:v>
                </c:pt>
                <c:pt idx="2185">
                  <c:v>733.75</c:v>
                </c:pt>
                <c:pt idx="2186">
                  <c:v>579.73</c:v>
                </c:pt>
                <c:pt idx="2187">
                  <c:v>444.53</c:v>
                </c:pt>
                <c:pt idx="2188">
                  <c:v>305.99</c:v>
                </c:pt>
                <c:pt idx="2189">
                  <c:v>191.48</c:v>
                </c:pt>
                <c:pt idx="2190">
                  <c:v>72.706999999999994</c:v>
                </c:pt>
                <c:pt idx="2191">
                  <c:v>-15.398999999999999</c:v>
                </c:pt>
                <c:pt idx="2192">
                  <c:v>-86.564999999999998</c:v>
                </c:pt>
                <c:pt idx="2193">
                  <c:v>-133.96</c:v>
                </c:pt>
                <c:pt idx="2194">
                  <c:v>-198.18</c:v>
                </c:pt>
                <c:pt idx="2195">
                  <c:v>-256.81</c:v>
                </c:pt>
                <c:pt idx="2196">
                  <c:v>-320.95999999999998</c:v>
                </c:pt>
                <c:pt idx="2197">
                  <c:v>-370.13</c:v>
                </c:pt>
                <c:pt idx="2198">
                  <c:v>-433.57</c:v>
                </c:pt>
                <c:pt idx="2199">
                  <c:v>-467.61</c:v>
                </c:pt>
                <c:pt idx="2200">
                  <c:v>-520.20000000000005</c:v>
                </c:pt>
                <c:pt idx="2201">
                  <c:v>-588.91999999999996</c:v>
                </c:pt>
                <c:pt idx="2202">
                  <c:v>-652.95000000000005</c:v>
                </c:pt>
                <c:pt idx="2203">
                  <c:v>-697.04</c:v>
                </c:pt>
                <c:pt idx="2204">
                  <c:v>-739.82</c:v>
                </c:pt>
                <c:pt idx="2205">
                  <c:v>-777.17</c:v>
                </c:pt>
                <c:pt idx="2206">
                  <c:v>-845.64</c:v>
                </c:pt>
                <c:pt idx="2207">
                  <c:v>-896.87</c:v>
                </c:pt>
                <c:pt idx="2208">
                  <c:v>-973.74</c:v>
                </c:pt>
                <c:pt idx="2209">
                  <c:v>-1057</c:v>
                </c:pt>
                <c:pt idx="2210">
                  <c:v>-1181.4000000000001</c:v>
                </c:pt>
                <c:pt idx="2211">
                  <c:v>-1288.2</c:v>
                </c:pt>
                <c:pt idx="2212">
                  <c:v>-1362.5</c:v>
                </c:pt>
                <c:pt idx="2213">
                  <c:v>-1447.1</c:v>
                </c:pt>
                <c:pt idx="2214">
                  <c:v>-1570.7</c:v>
                </c:pt>
                <c:pt idx="2215">
                  <c:v>-1714.3</c:v>
                </c:pt>
                <c:pt idx="2216">
                  <c:v>-1878.9</c:v>
                </c:pt>
                <c:pt idx="2217">
                  <c:v>-2000.2</c:v>
                </c:pt>
                <c:pt idx="2218">
                  <c:v>-2070.8000000000002</c:v>
                </c:pt>
                <c:pt idx="2219">
                  <c:v>-2147</c:v>
                </c:pt>
                <c:pt idx="2220">
                  <c:v>-2265.4</c:v>
                </c:pt>
                <c:pt idx="2221">
                  <c:v>-2404.1</c:v>
                </c:pt>
                <c:pt idx="2222">
                  <c:v>-2524.6</c:v>
                </c:pt>
                <c:pt idx="2223">
                  <c:v>-2634.2</c:v>
                </c:pt>
                <c:pt idx="2224">
                  <c:v>-2732.2</c:v>
                </c:pt>
                <c:pt idx="2225">
                  <c:v>-2873.7</c:v>
                </c:pt>
                <c:pt idx="2226">
                  <c:v>-3020.2</c:v>
                </c:pt>
                <c:pt idx="2227">
                  <c:v>-3200.2</c:v>
                </c:pt>
                <c:pt idx="2228">
                  <c:v>-3377.4</c:v>
                </c:pt>
                <c:pt idx="2229">
                  <c:v>-3532.7</c:v>
                </c:pt>
                <c:pt idx="2230">
                  <c:v>-3656.7</c:v>
                </c:pt>
                <c:pt idx="2231">
                  <c:v>-3863.6</c:v>
                </c:pt>
                <c:pt idx="2232">
                  <c:v>-4088.9</c:v>
                </c:pt>
                <c:pt idx="2233">
                  <c:v>-4301.3999999999996</c:v>
                </c:pt>
                <c:pt idx="2234">
                  <c:v>-4521.8999999999996</c:v>
                </c:pt>
                <c:pt idx="2235">
                  <c:v>-4776.5</c:v>
                </c:pt>
                <c:pt idx="2236">
                  <c:v>-5019.5</c:v>
                </c:pt>
                <c:pt idx="2237">
                  <c:v>-5238.3</c:v>
                </c:pt>
                <c:pt idx="2238">
                  <c:v>-5488.8</c:v>
                </c:pt>
                <c:pt idx="2239">
                  <c:v>-5649.6</c:v>
                </c:pt>
                <c:pt idx="2240">
                  <c:v>-5756.4</c:v>
                </c:pt>
                <c:pt idx="2241">
                  <c:v>-5784.7</c:v>
                </c:pt>
                <c:pt idx="2242">
                  <c:v>-5801.2</c:v>
                </c:pt>
                <c:pt idx="2243">
                  <c:v>-5861.1</c:v>
                </c:pt>
                <c:pt idx="2244">
                  <c:v>-5931.8</c:v>
                </c:pt>
                <c:pt idx="2245">
                  <c:v>-6036.7</c:v>
                </c:pt>
                <c:pt idx="2246">
                  <c:v>-6151.3</c:v>
                </c:pt>
                <c:pt idx="2247">
                  <c:v>-6290.9</c:v>
                </c:pt>
                <c:pt idx="2248">
                  <c:v>-6477.5</c:v>
                </c:pt>
                <c:pt idx="2249">
                  <c:v>-6658.4</c:v>
                </c:pt>
                <c:pt idx="2250">
                  <c:v>-6839.3</c:v>
                </c:pt>
                <c:pt idx="2251">
                  <c:v>-6985.4</c:v>
                </c:pt>
                <c:pt idx="2252">
                  <c:v>-7099.4</c:v>
                </c:pt>
                <c:pt idx="2253">
                  <c:v>-7219.9</c:v>
                </c:pt>
                <c:pt idx="2254">
                  <c:v>-7344</c:v>
                </c:pt>
                <c:pt idx="2255">
                  <c:v>-7440.4</c:v>
                </c:pt>
                <c:pt idx="2256">
                  <c:v>-7512.4</c:v>
                </c:pt>
                <c:pt idx="2257">
                  <c:v>-7544.8</c:v>
                </c:pt>
                <c:pt idx="2258">
                  <c:v>-7608.7</c:v>
                </c:pt>
                <c:pt idx="2259">
                  <c:v>-7609</c:v>
                </c:pt>
                <c:pt idx="2260">
                  <c:v>-7630.5</c:v>
                </c:pt>
                <c:pt idx="2261">
                  <c:v>-7642.8</c:v>
                </c:pt>
                <c:pt idx="2262">
                  <c:v>-7632.2</c:v>
                </c:pt>
                <c:pt idx="2263">
                  <c:v>-7661.5</c:v>
                </c:pt>
                <c:pt idx="2264">
                  <c:v>-7687.6</c:v>
                </c:pt>
                <c:pt idx="2265">
                  <c:v>-7700.2</c:v>
                </c:pt>
                <c:pt idx="2266">
                  <c:v>-7776.2</c:v>
                </c:pt>
                <c:pt idx="2267">
                  <c:v>-7852.4</c:v>
                </c:pt>
                <c:pt idx="2268">
                  <c:v>-7941.7</c:v>
                </c:pt>
                <c:pt idx="2269">
                  <c:v>-8068.7</c:v>
                </c:pt>
                <c:pt idx="2270">
                  <c:v>-8228.6</c:v>
                </c:pt>
                <c:pt idx="2271">
                  <c:v>-8389.1</c:v>
                </c:pt>
                <c:pt idx="2272">
                  <c:v>-8554.7000000000007</c:v>
                </c:pt>
                <c:pt idx="2273">
                  <c:v>-8712.9</c:v>
                </c:pt>
                <c:pt idx="2274">
                  <c:v>-8786.7000000000007</c:v>
                </c:pt>
                <c:pt idx="2275">
                  <c:v>-8819.2999999999993</c:v>
                </c:pt>
                <c:pt idx="2276">
                  <c:v>-8857.5</c:v>
                </c:pt>
                <c:pt idx="2277">
                  <c:v>-8844.7000000000007</c:v>
                </c:pt>
                <c:pt idx="2278">
                  <c:v>-8878</c:v>
                </c:pt>
                <c:pt idx="2279">
                  <c:v>-8919.1</c:v>
                </c:pt>
                <c:pt idx="2280">
                  <c:v>-8973.2999999999993</c:v>
                </c:pt>
                <c:pt idx="2281">
                  <c:v>-9017.6</c:v>
                </c:pt>
                <c:pt idx="2282">
                  <c:v>-9083.9</c:v>
                </c:pt>
                <c:pt idx="2283">
                  <c:v>-9153.2999999999993</c:v>
                </c:pt>
                <c:pt idx="2284">
                  <c:v>-9239.2999999999993</c:v>
                </c:pt>
                <c:pt idx="2285">
                  <c:v>-9375.5</c:v>
                </c:pt>
                <c:pt idx="2286">
                  <c:v>-9496.7000000000007</c:v>
                </c:pt>
                <c:pt idx="2287">
                  <c:v>-9604.5</c:v>
                </c:pt>
                <c:pt idx="2288">
                  <c:v>-9706.6</c:v>
                </c:pt>
                <c:pt idx="2289">
                  <c:v>-9790.2999999999993</c:v>
                </c:pt>
                <c:pt idx="2290">
                  <c:v>-9894.2999999999993</c:v>
                </c:pt>
                <c:pt idx="2291">
                  <c:v>-9976.1</c:v>
                </c:pt>
                <c:pt idx="2292">
                  <c:v>-10031</c:v>
                </c:pt>
                <c:pt idx="2293">
                  <c:v>-10060</c:v>
                </c:pt>
                <c:pt idx="2294">
                  <c:v>-10075</c:v>
                </c:pt>
                <c:pt idx="2295">
                  <c:v>-10036</c:v>
                </c:pt>
                <c:pt idx="2296">
                  <c:v>-10067</c:v>
                </c:pt>
                <c:pt idx="2297">
                  <c:v>-10077</c:v>
                </c:pt>
                <c:pt idx="2298">
                  <c:v>-10093</c:v>
                </c:pt>
                <c:pt idx="2299">
                  <c:v>-10133</c:v>
                </c:pt>
                <c:pt idx="2300">
                  <c:v>-10134</c:v>
                </c:pt>
                <c:pt idx="2301">
                  <c:v>-10172</c:v>
                </c:pt>
                <c:pt idx="2302">
                  <c:v>-10200</c:v>
                </c:pt>
                <c:pt idx="2303">
                  <c:v>-10276</c:v>
                </c:pt>
                <c:pt idx="2304">
                  <c:v>-10412</c:v>
                </c:pt>
                <c:pt idx="2305">
                  <c:v>-10485</c:v>
                </c:pt>
                <c:pt idx="2306">
                  <c:v>-10554</c:v>
                </c:pt>
                <c:pt idx="2307">
                  <c:v>-10637</c:v>
                </c:pt>
                <c:pt idx="2308">
                  <c:v>-10708</c:v>
                </c:pt>
                <c:pt idx="2309">
                  <c:v>-10832</c:v>
                </c:pt>
                <c:pt idx="2310">
                  <c:v>-10932</c:v>
                </c:pt>
                <c:pt idx="2311">
                  <c:v>-10978</c:v>
                </c:pt>
                <c:pt idx="2312">
                  <c:v>-11028</c:v>
                </c:pt>
                <c:pt idx="2313">
                  <c:v>-11045</c:v>
                </c:pt>
                <c:pt idx="2314">
                  <c:v>-11060</c:v>
                </c:pt>
                <c:pt idx="2315">
                  <c:v>-11109</c:v>
                </c:pt>
                <c:pt idx="2316">
                  <c:v>-11183</c:v>
                </c:pt>
                <c:pt idx="2317">
                  <c:v>-11248</c:v>
                </c:pt>
                <c:pt idx="2318">
                  <c:v>-11318</c:v>
                </c:pt>
                <c:pt idx="2319">
                  <c:v>-11381</c:v>
                </c:pt>
                <c:pt idx="2320">
                  <c:v>-11489</c:v>
                </c:pt>
                <c:pt idx="2321">
                  <c:v>-11545</c:v>
                </c:pt>
                <c:pt idx="2322">
                  <c:v>-11560</c:v>
                </c:pt>
                <c:pt idx="2323">
                  <c:v>-11554</c:v>
                </c:pt>
                <c:pt idx="2324">
                  <c:v>-11550</c:v>
                </c:pt>
                <c:pt idx="2325">
                  <c:v>-11542</c:v>
                </c:pt>
                <c:pt idx="2326">
                  <c:v>-11607</c:v>
                </c:pt>
                <c:pt idx="2327">
                  <c:v>-11636</c:v>
                </c:pt>
                <c:pt idx="2328">
                  <c:v>-11719</c:v>
                </c:pt>
                <c:pt idx="2329">
                  <c:v>-11724</c:v>
                </c:pt>
                <c:pt idx="2330">
                  <c:v>-11718</c:v>
                </c:pt>
                <c:pt idx="2331">
                  <c:v>-11746</c:v>
                </c:pt>
                <c:pt idx="2332">
                  <c:v>-11751</c:v>
                </c:pt>
                <c:pt idx="2333">
                  <c:v>-11802</c:v>
                </c:pt>
                <c:pt idx="2334">
                  <c:v>-11880</c:v>
                </c:pt>
                <c:pt idx="2335">
                  <c:v>-11984</c:v>
                </c:pt>
                <c:pt idx="2336">
                  <c:v>-12085</c:v>
                </c:pt>
                <c:pt idx="2337">
                  <c:v>-12147</c:v>
                </c:pt>
                <c:pt idx="2338">
                  <c:v>-12205</c:v>
                </c:pt>
                <c:pt idx="2339">
                  <c:v>-12292</c:v>
                </c:pt>
                <c:pt idx="2340">
                  <c:v>-12340</c:v>
                </c:pt>
                <c:pt idx="2341">
                  <c:v>-12332</c:v>
                </c:pt>
                <c:pt idx="2342">
                  <c:v>-12359</c:v>
                </c:pt>
                <c:pt idx="2343">
                  <c:v>-12337</c:v>
                </c:pt>
                <c:pt idx="2344">
                  <c:v>-12299</c:v>
                </c:pt>
                <c:pt idx="2345">
                  <c:v>-12251</c:v>
                </c:pt>
                <c:pt idx="2346">
                  <c:v>-12199</c:v>
                </c:pt>
                <c:pt idx="2347">
                  <c:v>-12161</c:v>
                </c:pt>
                <c:pt idx="2348">
                  <c:v>-12161</c:v>
                </c:pt>
                <c:pt idx="2349">
                  <c:v>-12172</c:v>
                </c:pt>
                <c:pt idx="2350">
                  <c:v>-12204</c:v>
                </c:pt>
                <c:pt idx="2351">
                  <c:v>-12289</c:v>
                </c:pt>
                <c:pt idx="2352">
                  <c:v>-12336</c:v>
                </c:pt>
                <c:pt idx="2353">
                  <c:v>-12420</c:v>
                </c:pt>
                <c:pt idx="2354">
                  <c:v>-12482</c:v>
                </c:pt>
                <c:pt idx="2355">
                  <c:v>-12535</c:v>
                </c:pt>
                <c:pt idx="2356">
                  <c:v>-12575</c:v>
                </c:pt>
                <c:pt idx="2357">
                  <c:v>-12561</c:v>
                </c:pt>
                <c:pt idx="2358">
                  <c:v>-12565</c:v>
                </c:pt>
                <c:pt idx="2359">
                  <c:v>-12512</c:v>
                </c:pt>
                <c:pt idx="2360">
                  <c:v>-12419</c:v>
                </c:pt>
                <c:pt idx="2361">
                  <c:v>-12289</c:v>
                </c:pt>
                <c:pt idx="2362">
                  <c:v>-12108</c:v>
                </c:pt>
                <c:pt idx="2363">
                  <c:v>-11932</c:v>
                </c:pt>
                <c:pt idx="2364">
                  <c:v>-11727</c:v>
                </c:pt>
                <c:pt idx="2365">
                  <c:v>-11521</c:v>
                </c:pt>
                <c:pt idx="2366">
                  <c:v>-11329</c:v>
                </c:pt>
                <c:pt idx="2367">
                  <c:v>-11104</c:v>
                </c:pt>
                <c:pt idx="2368">
                  <c:v>-10848</c:v>
                </c:pt>
                <c:pt idx="2369">
                  <c:v>-10592</c:v>
                </c:pt>
                <c:pt idx="2370">
                  <c:v>-10311</c:v>
                </c:pt>
                <c:pt idx="2371">
                  <c:v>-9978.2999999999993</c:v>
                </c:pt>
                <c:pt idx="2372">
                  <c:v>-9646.5</c:v>
                </c:pt>
                <c:pt idx="2373">
                  <c:v>-9296</c:v>
                </c:pt>
                <c:pt idx="2374">
                  <c:v>-8983.7000000000007</c:v>
                </c:pt>
                <c:pt idx="2375">
                  <c:v>-8650.4</c:v>
                </c:pt>
                <c:pt idx="2376">
                  <c:v>-8306.4</c:v>
                </c:pt>
                <c:pt idx="2377">
                  <c:v>-7996.7</c:v>
                </c:pt>
                <c:pt idx="2378">
                  <c:v>-7674.4</c:v>
                </c:pt>
                <c:pt idx="2379">
                  <c:v>-7317.8</c:v>
                </c:pt>
                <c:pt idx="2380">
                  <c:v>-6967</c:v>
                </c:pt>
                <c:pt idx="2381">
                  <c:v>-6638.4</c:v>
                </c:pt>
                <c:pt idx="2382">
                  <c:v>-6219.9</c:v>
                </c:pt>
                <c:pt idx="2383">
                  <c:v>-5813.3</c:v>
                </c:pt>
                <c:pt idx="2384">
                  <c:v>-5352.6</c:v>
                </c:pt>
                <c:pt idx="2385">
                  <c:v>-4902.8999999999996</c:v>
                </c:pt>
                <c:pt idx="2386">
                  <c:v>-4549.8999999999996</c:v>
                </c:pt>
                <c:pt idx="2387">
                  <c:v>-4166.3</c:v>
                </c:pt>
                <c:pt idx="2388">
                  <c:v>-3804.2</c:v>
                </c:pt>
                <c:pt idx="2389">
                  <c:v>-3492.8</c:v>
                </c:pt>
                <c:pt idx="2390">
                  <c:v>-3122.8</c:v>
                </c:pt>
                <c:pt idx="2391">
                  <c:v>-2834.4</c:v>
                </c:pt>
                <c:pt idx="2392">
                  <c:v>-2508.6999999999998</c:v>
                </c:pt>
                <c:pt idx="2393">
                  <c:v>-2225.1</c:v>
                </c:pt>
                <c:pt idx="2394">
                  <c:v>-1932.1</c:v>
                </c:pt>
                <c:pt idx="2395">
                  <c:v>-1675.8</c:v>
                </c:pt>
                <c:pt idx="2396">
                  <c:v>-1494.5</c:v>
                </c:pt>
                <c:pt idx="2397">
                  <c:v>-1373</c:v>
                </c:pt>
                <c:pt idx="2398">
                  <c:v>-1224.7</c:v>
                </c:pt>
                <c:pt idx="2399">
                  <c:v>-1050.4000000000001</c:v>
                </c:pt>
                <c:pt idx="2400">
                  <c:v>-909.39</c:v>
                </c:pt>
                <c:pt idx="2401">
                  <c:v>-747.98</c:v>
                </c:pt>
                <c:pt idx="2402">
                  <c:v>-607.79999999999995</c:v>
                </c:pt>
                <c:pt idx="2403">
                  <c:v>-483.42</c:v>
                </c:pt>
                <c:pt idx="2404">
                  <c:v>-352.95</c:v>
                </c:pt>
                <c:pt idx="2405">
                  <c:v>-225.21</c:v>
                </c:pt>
                <c:pt idx="2406">
                  <c:v>-118.98</c:v>
                </c:pt>
                <c:pt idx="2407">
                  <c:v>45.177</c:v>
                </c:pt>
                <c:pt idx="2408">
                  <c:v>271.52</c:v>
                </c:pt>
                <c:pt idx="2409">
                  <c:v>786.05</c:v>
                </c:pt>
                <c:pt idx="2410">
                  <c:v>1462.5</c:v>
                </c:pt>
                <c:pt idx="2411">
                  <c:v>2091.9</c:v>
                </c:pt>
                <c:pt idx="2412">
                  <c:v>2546.8000000000002</c:v>
                </c:pt>
                <c:pt idx="2413">
                  <c:v>2763.9</c:v>
                </c:pt>
                <c:pt idx="2414">
                  <c:v>2833.8</c:v>
                </c:pt>
                <c:pt idx="2415">
                  <c:v>2825.5</c:v>
                </c:pt>
                <c:pt idx="2416">
                  <c:v>2796.7</c:v>
                </c:pt>
                <c:pt idx="2417">
                  <c:v>2727.4</c:v>
                </c:pt>
                <c:pt idx="2418">
                  <c:v>2657.8</c:v>
                </c:pt>
                <c:pt idx="2419">
                  <c:v>2640.4</c:v>
                </c:pt>
                <c:pt idx="2420">
                  <c:v>2699</c:v>
                </c:pt>
                <c:pt idx="2421">
                  <c:v>2791</c:v>
                </c:pt>
                <c:pt idx="2422">
                  <c:v>3075.9</c:v>
                </c:pt>
                <c:pt idx="2423">
                  <c:v>3391.8</c:v>
                </c:pt>
                <c:pt idx="2424">
                  <c:v>3766.7</c:v>
                </c:pt>
                <c:pt idx="2425">
                  <c:v>4110.3</c:v>
                </c:pt>
                <c:pt idx="2426">
                  <c:v>4390.5</c:v>
                </c:pt>
                <c:pt idx="2427">
                  <c:v>4660.2</c:v>
                </c:pt>
                <c:pt idx="2428">
                  <c:v>4780</c:v>
                </c:pt>
                <c:pt idx="2429">
                  <c:v>4879.3999999999996</c:v>
                </c:pt>
                <c:pt idx="2430">
                  <c:v>5005</c:v>
                </c:pt>
                <c:pt idx="2431">
                  <c:v>5145.3999999999996</c:v>
                </c:pt>
                <c:pt idx="2432">
                  <c:v>5307.1</c:v>
                </c:pt>
                <c:pt idx="2433">
                  <c:v>5506.7</c:v>
                </c:pt>
                <c:pt idx="2434">
                  <c:v>5688.5</c:v>
                </c:pt>
                <c:pt idx="2435">
                  <c:v>5844.7</c:v>
                </c:pt>
                <c:pt idx="2436">
                  <c:v>5949.6</c:v>
                </c:pt>
                <c:pt idx="2437">
                  <c:v>6093.4</c:v>
                </c:pt>
                <c:pt idx="2438">
                  <c:v>6259.1</c:v>
                </c:pt>
                <c:pt idx="2439">
                  <c:v>6435</c:v>
                </c:pt>
                <c:pt idx="2440">
                  <c:v>6590.1</c:v>
                </c:pt>
                <c:pt idx="2441">
                  <c:v>6759.6</c:v>
                </c:pt>
                <c:pt idx="2442">
                  <c:v>6902.2</c:v>
                </c:pt>
                <c:pt idx="2443">
                  <c:v>7034.5</c:v>
                </c:pt>
                <c:pt idx="2444">
                  <c:v>7191</c:v>
                </c:pt>
                <c:pt idx="2445">
                  <c:v>7365.1</c:v>
                </c:pt>
                <c:pt idx="2446">
                  <c:v>7546.5</c:v>
                </c:pt>
                <c:pt idx="2447">
                  <c:v>7749</c:v>
                </c:pt>
                <c:pt idx="2448">
                  <c:v>7938.3</c:v>
                </c:pt>
                <c:pt idx="2449">
                  <c:v>8174.7</c:v>
                </c:pt>
                <c:pt idx="2450">
                  <c:v>8409</c:v>
                </c:pt>
                <c:pt idx="2451">
                  <c:v>8531.7999999999993</c:v>
                </c:pt>
                <c:pt idx="2452">
                  <c:v>8716.7000000000007</c:v>
                </c:pt>
                <c:pt idx="2453">
                  <c:v>8891.7000000000007</c:v>
                </c:pt>
                <c:pt idx="2454">
                  <c:v>9019.4</c:v>
                </c:pt>
                <c:pt idx="2455">
                  <c:v>9142.6</c:v>
                </c:pt>
                <c:pt idx="2456">
                  <c:v>9254</c:v>
                </c:pt>
                <c:pt idx="2457">
                  <c:v>9357.9</c:v>
                </c:pt>
                <c:pt idx="2458">
                  <c:v>9425.9</c:v>
                </c:pt>
                <c:pt idx="2459">
                  <c:v>9488.2000000000007</c:v>
                </c:pt>
                <c:pt idx="2460">
                  <c:v>9575.5</c:v>
                </c:pt>
                <c:pt idx="2461">
                  <c:v>9689.2999999999993</c:v>
                </c:pt>
                <c:pt idx="2462">
                  <c:v>9805.9</c:v>
                </c:pt>
                <c:pt idx="2463">
                  <c:v>9926.7000000000007</c:v>
                </c:pt>
                <c:pt idx="2464">
                  <c:v>10117</c:v>
                </c:pt>
                <c:pt idx="2465">
                  <c:v>10320</c:v>
                </c:pt>
                <c:pt idx="2466">
                  <c:v>10513</c:v>
                </c:pt>
                <c:pt idx="2467">
                  <c:v>10684</c:v>
                </c:pt>
                <c:pt idx="2468">
                  <c:v>10876</c:v>
                </c:pt>
                <c:pt idx="2469">
                  <c:v>11072</c:v>
                </c:pt>
                <c:pt idx="2470">
                  <c:v>11242</c:v>
                </c:pt>
                <c:pt idx="2471">
                  <c:v>11361</c:v>
                </c:pt>
                <c:pt idx="2472">
                  <c:v>11471</c:v>
                </c:pt>
                <c:pt idx="2473">
                  <c:v>11592</c:v>
                </c:pt>
                <c:pt idx="2474">
                  <c:v>11665</c:v>
                </c:pt>
                <c:pt idx="2475">
                  <c:v>11742</c:v>
                </c:pt>
                <c:pt idx="2476">
                  <c:v>11832</c:v>
                </c:pt>
                <c:pt idx="2477">
                  <c:v>11895</c:v>
                </c:pt>
                <c:pt idx="2478">
                  <c:v>11971</c:v>
                </c:pt>
                <c:pt idx="2479">
                  <c:v>12073</c:v>
                </c:pt>
                <c:pt idx="2480">
                  <c:v>12197</c:v>
                </c:pt>
                <c:pt idx="2481">
                  <c:v>12312</c:v>
                </c:pt>
                <c:pt idx="2482">
                  <c:v>12482</c:v>
                </c:pt>
                <c:pt idx="2483">
                  <c:v>12701</c:v>
                </c:pt>
                <c:pt idx="2484">
                  <c:v>12883</c:v>
                </c:pt>
                <c:pt idx="2485">
                  <c:v>13099</c:v>
                </c:pt>
                <c:pt idx="2486">
                  <c:v>13255</c:v>
                </c:pt>
                <c:pt idx="2487">
                  <c:v>13426</c:v>
                </c:pt>
                <c:pt idx="2488">
                  <c:v>13595</c:v>
                </c:pt>
                <c:pt idx="2489">
                  <c:v>13723</c:v>
                </c:pt>
                <c:pt idx="2490">
                  <c:v>13850</c:v>
                </c:pt>
                <c:pt idx="2491">
                  <c:v>13874</c:v>
                </c:pt>
                <c:pt idx="2492">
                  <c:v>13855</c:v>
                </c:pt>
                <c:pt idx="2493">
                  <c:v>13811</c:v>
                </c:pt>
                <c:pt idx="2494">
                  <c:v>13739</c:v>
                </c:pt>
                <c:pt idx="2495">
                  <c:v>13760</c:v>
                </c:pt>
                <c:pt idx="2496">
                  <c:v>13752</c:v>
                </c:pt>
                <c:pt idx="2497">
                  <c:v>13799</c:v>
                </c:pt>
                <c:pt idx="2498">
                  <c:v>13891</c:v>
                </c:pt>
                <c:pt idx="2499">
                  <c:v>14032</c:v>
                </c:pt>
                <c:pt idx="2500">
                  <c:v>14255</c:v>
                </c:pt>
                <c:pt idx="2501">
                  <c:v>14366</c:v>
                </c:pt>
                <c:pt idx="2502">
                  <c:v>14506</c:v>
                </c:pt>
                <c:pt idx="2503">
                  <c:v>14645</c:v>
                </c:pt>
                <c:pt idx="2504">
                  <c:v>14725</c:v>
                </c:pt>
                <c:pt idx="2505">
                  <c:v>14687</c:v>
                </c:pt>
                <c:pt idx="2506">
                  <c:v>14639</c:v>
                </c:pt>
                <c:pt idx="2507">
                  <c:v>14569</c:v>
                </c:pt>
                <c:pt idx="2508">
                  <c:v>14450</c:v>
                </c:pt>
                <c:pt idx="2509">
                  <c:v>14421</c:v>
                </c:pt>
                <c:pt idx="2510">
                  <c:v>14412</c:v>
                </c:pt>
                <c:pt idx="2511">
                  <c:v>14414</c:v>
                </c:pt>
                <c:pt idx="2512">
                  <c:v>14409</c:v>
                </c:pt>
                <c:pt idx="2513">
                  <c:v>14522</c:v>
                </c:pt>
                <c:pt idx="2514">
                  <c:v>14660</c:v>
                </c:pt>
                <c:pt idx="2515">
                  <c:v>14834</c:v>
                </c:pt>
                <c:pt idx="2516">
                  <c:v>15039</c:v>
                </c:pt>
                <c:pt idx="2517">
                  <c:v>15252</c:v>
                </c:pt>
                <c:pt idx="2518">
                  <c:v>15381</c:v>
                </c:pt>
                <c:pt idx="2519">
                  <c:v>15475</c:v>
                </c:pt>
                <c:pt idx="2520">
                  <c:v>15582</c:v>
                </c:pt>
                <c:pt idx="2521">
                  <c:v>15653</c:v>
                </c:pt>
                <c:pt idx="2522">
                  <c:v>15697</c:v>
                </c:pt>
                <c:pt idx="2523">
                  <c:v>15729</c:v>
                </c:pt>
                <c:pt idx="2524">
                  <c:v>15716</c:v>
                </c:pt>
                <c:pt idx="2525">
                  <c:v>15774</c:v>
                </c:pt>
                <c:pt idx="2526">
                  <c:v>15800</c:v>
                </c:pt>
                <c:pt idx="2527">
                  <c:v>15850</c:v>
                </c:pt>
                <c:pt idx="2528">
                  <c:v>15855</c:v>
                </c:pt>
                <c:pt idx="2529">
                  <c:v>15863</c:v>
                </c:pt>
                <c:pt idx="2530">
                  <c:v>15940</c:v>
                </c:pt>
                <c:pt idx="2531">
                  <c:v>16025</c:v>
                </c:pt>
                <c:pt idx="2532">
                  <c:v>16138</c:v>
                </c:pt>
                <c:pt idx="2533">
                  <c:v>16193</c:v>
                </c:pt>
                <c:pt idx="2534">
                  <c:v>16261</c:v>
                </c:pt>
                <c:pt idx="2535">
                  <c:v>16359</c:v>
                </c:pt>
                <c:pt idx="2536">
                  <c:v>16409</c:v>
                </c:pt>
                <c:pt idx="2537">
                  <c:v>16460</c:v>
                </c:pt>
                <c:pt idx="2538">
                  <c:v>16537</c:v>
                </c:pt>
                <c:pt idx="2539">
                  <c:v>16564</c:v>
                </c:pt>
                <c:pt idx="2540">
                  <c:v>16579</c:v>
                </c:pt>
                <c:pt idx="2541">
                  <c:v>16582</c:v>
                </c:pt>
                <c:pt idx="2542">
                  <c:v>16606</c:v>
                </c:pt>
                <c:pt idx="2543">
                  <c:v>16622</c:v>
                </c:pt>
                <c:pt idx="2544">
                  <c:v>16628</c:v>
                </c:pt>
                <c:pt idx="2545">
                  <c:v>16643</c:v>
                </c:pt>
                <c:pt idx="2546">
                  <c:v>16601</c:v>
                </c:pt>
                <c:pt idx="2547">
                  <c:v>16533</c:v>
                </c:pt>
                <c:pt idx="2548">
                  <c:v>16394</c:v>
                </c:pt>
                <c:pt idx="2549">
                  <c:v>16168</c:v>
                </c:pt>
                <c:pt idx="2550">
                  <c:v>15847</c:v>
                </c:pt>
                <c:pt idx="2551">
                  <c:v>15465</c:v>
                </c:pt>
                <c:pt idx="2552">
                  <c:v>14975</c:v>
                </c:pt>
                <c:pt idx="2553">
                  <c:v>14402</c:v>
                </c:pt>
                <c:pt idx="2554">
                  <c:v>13700</c:v>
                </c:pt>
                <c:pt idx="2555">
                  <c:v>12919</c:v>
                </c:pt>
                <c:pt idx="2556">
                  <c:v>12069</c:v>
                </c:pt>
                <c:pt idx="2557">
                  <c:v>11232</c:v>
                </c:pt>
                <c:pt idx="2558">
                  <c:v>10323</c:v>
                </c:pt>
                <c:pt idx="2559">
                  <c:v>9461.9</c:v>
                </c:pt>
                <c:pt idx="2560">
                  <c:v>8626.5</c:v>
                </c:pt>
                <c:pt idx="2561">
                  <c:v>7838</c:v>
                </c:pt>
                <c:pt idx="2562">
                  <c:v>7091.6</c:v>
                </c:pt>
                <c:pt idx="2563">
                  <c:v>6365.5</c:v>
                </c:pt>
                <c:pt idx="2564">
                  <c:v>5675.3</c:v>
                </c:pt>
                <c:pt idx="2565">
                  <c:v>5047.7</c:v>
                </c:pt>
                <c:pt idx="2566">
                  <c:v>4382.8999999999996</c:v>
                </c:pt>
                <c:pt idx="2567">
                  <c:v>3738.8</c:v>
                </c:pt>
                <c:pt idx="2568">
                  <c:v>2940.9</c:v>
                </c:pt>
                <c:pt idx="2569">
                  <c:v>2095.9</c:v>
                </c:pt>
                <c:pt idx="2570">
                  <c:v>1529</c:v>
                </c:pt>
                <c:pt idx="2571">
                  <c:v>1218</c:v>
                </c:pt>
                <c:pt idx="2572">
                  <c:v>1020.2</c:v>
                </c:pt>
                <c:pt idx="2573">
                  <c:v>856.1</c:v>
                </c:pt>
                <c:pt idx="2574">
                  <c:v>694.33</c:v>
                </c:pt>
                <c:pt idx="2575">
                  <c:v>523.39</c:v>
                </c:pt>
                <c:pt idx="2576">
                  <c:v>326.94</c:v>
                </c:pt>
                <c:pt idx="2577">
                  <c:v>149.44999999999999</c:v>
                </c:pt>
                <c:pt idx="2578">
                  <c:v>-99.275999999999996</c:v>
                </c:pt>
                <c:pt idx="2579">
                  <c:v>-364.29</c:v>
                </c:pt>
                <c:pt idx="2580">
                  <c:v>-623.75</c:v>
                </c:pt>
                <c:pt idx="2581">
                  <c:v>-793.9</c:v>
                </c:pt>
                <c:pt idx="2582">
                  <c:v>-820.61</c:v>
                </c:pt>
                <c:pt idx="2583">
                  <c:v>-879.84</c:v>
                </c:pt>
                <c:pt idx="2584">
                  <c:v>-941.64</c:v>
                </c:pt>
                <c:pt idx="2585">
                  <c:v>-983.42</c:v>
                </c:pt>
                <c:pt idx="2586">
                  <c:v>-1115.7</c:v>
                </c:pt>
                <c:pt idx="2587">
                  <c:v>-1219.0999999999999</c:v>
                </c:pt>
                <c:pt idx="2588">
                  <c:v>-1312.4</c:v>
                </c:pt>
                <c:pt idx="2589">
                  <c:v>-1443.9</c:v>
                </c:pt>
                <c:pt idx="2590">
                  <c:v>-1652</c:v>
                </c:pt>
                <c:pt idx="2591">
                  <c:v>-1930.7</c:v>
                </c:pt>
                <c:pt idx="2592">
                  <c:v>-2192.9</c:v>
                </c:pt>
                <c:pt idx="2593">
                  <c:v>-2465.8000000000002</c:v>
                </c:pt>
                <c:pt idx="2594">
                  <c:v>-2813.4</c:v>
                </c:pt>
                <c:pt idx="2595">
                  <c:v>-3166.3</c:v>
                </c:pt>
                <c:pt idx="2596">
                  <c:v>-3512.6</c:v>
                </c:pt>
                <c:pt idx="2597">
                  <c:v>-3796.8</c:v>
                </c:pt>
                <c:pt idx="2598">
                  <c:v>-3995.8</c:v>
                </c:pt>
                <c:pt idx="2599">
                  <c:v>-4131.3</c:v>
                </c:pt>
                <c:pt idx="2600">
                  <c:v>-4207.2</c:v>
                </c:pt>
                <c:pt idx="2601">
                  <c:v>-4272</c:v>
                </c:pt>
                <c:pt idx="2602">
                  <c:v>-4292.8</c:v>
                </c:pt>
                <c:pt idx="2603">
                  <c:v>-4300.8</c:v>
                </c:pt>
                <c:pt idx="2604">
                  <c:v>-4338.3</c:v>
                </c:pt>
                <c:pt idx="2605">
                  <c:v>-4395.7</c:v>
                </c:pt>
                <c:pt idx="2606">
                  <c:v>-4507.8999999999996</c:v>
                </c:pt>
                <c:pt idx="2607">
                  <c:v>-4654.6000000000004</c:v>
                </c:pt>
                <c:pt idx="2608">
                  <c:v>-4878.5</c:v>
                </c:pt>
                <c:pt idx="2609">
                  <c:v>-5106.3</c:v>
                </c:pt>
                <c:pt idx="2610">
                  <c:v>-5333.9</c:v>
                </c:pt>
                <c:pt idx="2611">
                  <c:v>-5609.2</c:v>
                </c:pt>
                <c:pt idx="2612">
                  <c:v>-5844.5</c:v>
                </c:pt>
                <c:pt idx="2613">
                  <c:v>-6098.4</c:v>
                </c:pt>
                <c:pt idx="2614">
                  <c:v>-6340.4</c:v>
                </c:pt>
                <c:pt idx="2615">
                  <c:v>-6579.3</c:v>
                </c:pt>
                <c:pt idx="2616">
                  <c:v>-6750</c:v>
                </c:pt>
                <c:pt idx="2617">
                  <c:v>-6877.6</c:v>
                </c:pt>
                <c:pt idx="2618">
                  <c:v>-6939.5</c:v>
                </c:pt>
                <c:pt idx="2619">
                  <c:v>-6983.8</c:v>
                </c:pt>
                <c:pt idx="2620">
                  <c:v>-7030.1</c:v>
                </c:pt>
                <c:pt idx="2621">
                  <c:v>-7017.2</c:v>
                </c:pt>
                <c:pt idx="2622">
                  <c:v>-7049.5</c:v>
                </c:pt>
                <c:pt idx="2623">
                  <c:v>-7116.2</c:v>
                </c:pt>
                <c:pt idx="2624">
                  <c:v>-7205.3</c:v>
                </c:pt>
                <c:pt idx="2625">
                  <c:v>-7309.3</c:v>
                </c:pt>
                <c:pt idx="2626">
                  <c:v>-7452.5</c:v>
                </c:pt>
                <c:pt idx="2627">
                  <c:v>-7571.2</c:v>
                </c:pt>
                <c:pt idx="2628">
                  <c:v>-7660.4</c:v>
                </c:pt>
                <c:pt idx="2629">
                  <c:v>-7747.3</c:v>
                </c:pt>
                <c:pt idx="2630">
                  <c:v>-7858.7</c:v>
                </c:pt>
                <c:pt idx="2631">
                  <c:v>-7998.8</c:v>
                </c:pt>
                <c:pt idx="2632">
                  <c:v>-8111.4</c:v>
                </c:pt>
                <c:pt idx="2633">
                  <c:v>-8234</c:v>
                </c:pt>
                <c:pt idx="2634">
                  <c:v>-8329.6</c:v>
                </c:pt>
                <c:pt idx="2635">
                  <c:v>-8416.6</c:v>
                </c:pt>
                <c:pt idx="2636">
                  <c:v>-8578.6</c:v>
                </c:pt>
                <c:pt idx="2637">
                  <c:v>-8677.5</c:v>
                </c:pt>
                <c:pt idx="2638">
                  <c:v>-8751.6</c:v>
                </c:pt>
                <c:pt idx="2639">
                  <c:v>-8812.7000000000007</c:v>
                </c:pt>
                <c:pt idx="2640">
                  <c:v>-8870.5</c:v>
                </c:pt>
                <c:pt idx="2641">
                  <c:v>-8951.6</c:v>
                </c:pt>
                <c:pt idx="2642">
                  <c:v>-9031.2000000000007</c:v>
                </c:pt>
                <c:pt idx="2643">
                  <c:v>-9139.1</c:v>
                </c:pt>
                <c:pt idx="2644">
                  <c:v>-9205.6</c:v>
                </c:pt>
                <c:pt idx="2645">
                  <c:v>-9279.4</c:v>
                </c:pt>
                <c:pt idx="2646">
                  <c:v>-9396.2999999999993</c:v>
                </c:pt>
                <c:pt idx="2647">
                  <c:v>-9502.2999999999993</c:v>
                </c:pt>
                <c:pt idx="2648">
                  <c:v>-9621.2000000000007</c:v>
                </c:pt>
                <c:pt idx="2649">
                  <c:v>-9731.5</c:v>
                </c:pt>
                <c:pt idx="2650">
                  <c:v>-9775.4</c:v>
                </c:pt>
                <c:pt idx="2651">
                  <c:v>-9877</c:v>
                </c:pt>
                <c:pt idx="2652">
                  <c:v>-9957.1</c:v>
                </c:pt>
                <c:pt idx="2653">
                  <c:v>-10085</c:v>
                </c:pt>
                <c:pt idx="2654">
                  <c:v>-10171</c:v>
                </c:pt>
                <c:pt idx="2655">
                  <c:v>-10247</c:v>
                </c:pt>
                <c:pt idx="2656">
                  <c:v>-10290</c:v>
                </c:pt>
                <c:pt idx="2657">
                  <c:v>-10296</c:v>
                </c:pt>
                <c:pt idx="2658">
                  <c:v>-10317</c:v>
                </c:pt>
                <c:pt idx="2659">
                  <c:v>-10305</c:v>
                </c:pt>
                <c:pt idx="2660">
                  <c:v>-10272</c:v>
                </c:pt>
                <c:pt idx="2661">
                  <c:v>-10307</c:v>
                </c:pt>
                <c:pt idx="2662">
                  <c:v>-10324</c:v>
                </c:pt>
                <c:pt idx="2663">
                  <c:v>-10379</c:v>
                </c:pt>
                <c:pt idx="2664">
                  <c:v>-10411</c:v>
                </c:pt>
                <c:pt idx="2665">
                  <c:v>-10467</c:v>
                </c:pt>
                <c:pt idx="2666">
                  <c:v>-10518</c:v>
                </c:pt>
                <c:pt idx="2667">
                  <c:v>-10572</c:v>
                </c:pt>
                <c:pt idx="2668">
                  <c:v>-10662</c:v>
                </c:pt>
                <c:pt idx="2669">
                  <c:v>-10767</c:v>
                </c:pt>
                <c:pt idx="2670">
                  <c:v>-10819</c:v>
                </c:pt>
                <c:pt idx="2671">
                  <c:v>-10868</c:v>
                </c:pt>
                <c:pt idx="2672">
                  <c:v>-10874</c:v>
                </c:pt>
                <c:pt idx="2673">
                  <c:v>-10887</c:v>
                </c:pt>
                <c:pt idx="2674">
                  <c:v>-10859</c:v>
                </c:pt>
                <c:pt idx="2675">
                  <c:v>-10866</c:v>
                </c:pt>
                <c:pt idx="2676">
                  <c:v>-10823</c:v>
                </c:pt>
                <c:pt idx="2677">
                  <c:v>-10752</c:v>
                </c:pt>
                <c:pt idx="2678">
                  <c:v>-10712</c:v>
                </c:pt>
                <c:pt idx="2679">
                  <c:v>-10678</c:v>
                </c:pt>
                <c:pt idx="2680">
                  <c:v>-10680</c:v>
                </c:pt>
                <c:pt idx="2681">
                  <c:v>-10700</c:v>
                </c:pt>
                <c:pt idx="2682">
                  <c:v>-10711</c:v>
                </c:pt>
                <c:pt idx="2683">
                  <c:v>-10727</c:v>
                </c:pt>
                <c:pt idx="2684">
                  <c:v>-10721</c:v>
                </c:pt>
                <c:pt idx="2685">
                  <c:v>-10758</c:v>
                </c:pt>
                <c:pt idx="2686">
                  <c:v>-10780</c:v>
                </c:pt>
                <c:pt idx="2687">
                  <c:v>-10761</c:v>
                </c:pt>
                <c:pt idx="2688">
                  <c:v>-10778</c:v>
                </c:pt>
                <c:pt idx="2689">
                  <c:v>-10773</c:v>
                </c:pt>
                <c:pt idx="2690">
                  <c:v>-10767</c:v>
                </c:pt>
                <c:pt idx="2691">
                  <c:v>-10767</c:v>
                </c:pt>
                <c:pt idx="2692">
                  <c:v>-10753</c:v>
                </c:pt>
                <c:pt idx="2693">
                  <c:v>-10746</c:v>
                </c:pt>
                <c:pt idx="2694">
                  <c:v>-10731</c:v>
                </c:pt>
                <c:pt idx="2695">
                  <c:v>-10733</c:v>
                </c:pt>
                <c:pt idx="2696">
                  <c:v>-10765</c:v>
                </c:pt>
                <c:pt idx="2697">
                  <c:v>-10780</c:v>
                </c:pt>
                <c:pt idx="2698">
                  <c:v>-10789</c:v>
                </c:pt>
                <c:pt idx="2699">
                  <c:v>-10806</c:v>
                </c:pt>
                <c:pt idx="2700">
                  <c:v>-10842</c:v>
                </c:pt>
                <c:pt idx="2701">
                  <c:v>-10869</c:v>
                </c:pt>
                <c:pt idx="2702">
                  <c:v>-10948</c:v>
                </c:pt>
                <c:pt idx="2703">
                  <c:v>-10984</c:v>
                </c:pt>
                <c:pt idx="2704">
                  <c:v>-11046</c:v>
                </c:pt>
                <c:pt idx="2705">
                  <c:v>-11049</c:v>
                </c:pt>
                <c:pt idx="2706">
                  <c:v>-11089</c:v>
                </c:pt>
                <c:pt idx="2707">
                  <c:v>-11105</c:v>
                </c:pt>
                <c:pt idx="2708">
                  <c:v>-11147</c:v>
                </c:pt>
                <c:pt idx="2709">
                  <c:v>-11201</c:v>
                </c:pt>
                <c:pt idx="2710">
                  <c:v>-11249</c:v>
                </c:pt>
                <c:pt idx="2711">
                  <c:v>-11279</c:v>
                </c:pt>
                <c:pt idx="2712">
                  <c:v>-11243</c:v>
                </c:pt>
                <c:pt idx="2713">
                  <c:v>-11237</c:v>
                </c:pt>
                <c:pt idx="2714">
                  <c:v>-11182</c:v>
                </c:pt>
                <c:pt idx="2715">
                  <c:v>-11097</c:v>
                </c:pt>
                <c:pt idx="2716">
                  <c:v>-11043</c:v>
                </c:pt>
                <c:pt idx="2717">
                  <c:v>-10952</c:v>
                </c:pt>
                <c:pt idx="2718">
                  <c:v>-10864</c:v>
                </c:pt>
                <c:pt idx="2719">
                  <c:v>-10791</c:v>
                </c:pt>
                <c:pt idx="2720">
                  <c:v>-10745</c:v>
                </c:pt>
                <c:pt idx="2721">
                  <c:v>-10714</c:v>
                </c:pt>
                <c:pt idx="2722">
                  <c:v>-10713</c:v>
                </c:pt>
                <c:pt idx="2723">
                  <c:v>-10755</c:v>
                </c:pt>
                <c:pt idx="2724">
                  <c:v>-10784</c:v>
                </c:pt>
                <c:pt idx="2725">
                  <c:v>-10806</c:v>
                </c:pt>
                <c:pt idx="2726">
                  <c:v>-10821</c:v>
                </c:pt>
                <c:pt idx="2727">
                  <c:v>-10830</c:v>
                </c:pt>
                <c:pt idx="2728">
                  <c:v>-10860</c:v>
                </c:pt>
                <c:pt idx="2729">
                  <c:v>-10874</c:v>
                </c:pt>
                <c:pt idx="2730">
                  <c:v>-10898</c:v>
                </c:pt>
                <c:pt idx="2731">
                  <c:v>-10851</c:v>
                </c:pt>
                <c:pt idx="2732">
                  <c:v>-10794</c:v>
                </c:pt>
                <c:pt idx="2733">
                  <c:v>-10737</c:v>
                </c:pt>
                <c:pt idx="2734">
                  <c:v>-10682</c:v>
                </c:pt>
                <c:pt idx="2735">
                  <c:v>-10514</c:v>
                </c:pt>
                <c:pt idx="2736">
                  <c:v>-10359</c:v>
                </c:pt>
                <c:pt idx="2737">
                  <c:v>-10164</c:v>
                </c:pt>
                <c:pt idx="2738">
                  <c:v>-9929.9</c:v>
                </c:pt>
                <c:pt idx="2739">
                  <c:v>-9625.7000000000007</c:v>
                </c:pt>
                <c:pt idx="2740">
                  <c:v>-9299.9</c:v>
                </c:pt>
                <c:pt idx="2741">
                  <c:v>-8947.7000000000007</c:v>
                </c:pt>
                <c:pt idx="2742">
                  <c:v>-8582.9</c:v>
                </c:pt>
                <c:pt idx="2743">
                  <c:v>-8188.3</c:v>
                </c:pt>
                <c:pt idx="2744">
                  <c:v>-7810.8</c:v>
                </c:pt>
                <c:pt idx="2745">
                  <c:v>-7418.5</c:v>
                </c:pt>
                <c:pt idx="2746">
                  <c:v>-7006.8</c:v>
                </c:pt>
                <c:pt idx="2747">
                  <c:v>-6585.8</c:v>
                </c:pt>
                <c:pt idx="2748">
                  <c:v>-6247.8</c:v>
                </c:pt>
                <c:pt idx="2749">
                  <c:v>-5884.9</c:v>
                </c:pt>
                <c:pt idx="2750">
                  <c:v>-5555.4</c:v>
                </c:pt>
                <c:pt idx="2751">
                  <c:v>-5247.3</c:v>
                </c:pt>
                <c:pt idx="2752">
                  <c:v>-4927</c:v>
                </c:pt>
                <c:pt idx="2753">
                  <c:v>-4579</c:v>
                </c:pt>
                <c:pt idx="2754">
                  <c:v>-4251.7</c:v>
                </c:pt>
                <c:pt idx="2755">
                  <c:v>-3971.3</c:v>
                </c:pt>
                <c:pt idx="2756">
                  <c:v>-3759.5</c:v>
                </c:pt>
                <c:pt idx="2757">
                  <c:v>-3532.6</c:v>
                </c:pt>
                <c:pt idx="2758">
                  <c:v>-3305</c:v>
                </c:pt>
                <c:pt idx="2759">
                  <c:v>-3104.1</c:v>
                </c:pt>
                <c:pt idx="2760">
                  <c:v>-2884</c:v>
                </c:pt>
                <c:pt idx="2761">
                  <c:v>-2712.2</c:v>
                </c:pt>
                <c:pt idx="2762">
                  <c:v>-2560.6999999999998</c:v>
                </c:pt>
                <c:pt idx="2763">
                  <c:v>-2373.1</c:v>
                </c:pt>
                <c:pt idx="2764">
                  <c:v>-2183.5</c:v>
                </c:pt>
                <c:pt idx="2765">
                  <c:v>-2008.5</c:v>
                </c:pt>
                <c:pt idx="2766">
                  <c:v>-1862.7</c:v>
                </c:pt>
                <c:pt idx="2767">
                  <c:v>-1648.2</c:v>
                </c:pt>
                <c:pt idx="2768">
                  <c:v>-1456</c:v>
                </c:pt>
                <c:pt idx="2769">
                  <c:v>-1244.0999999999999</c:v>
                </c:pt>
                <c:pt idx="2770">
                  <c:v>-1060.5</c:v>
                </c:pt>
                <c:pt idx="2771">
                  <c:v>-915.38</c:v>
                </c:pt>
                <c:pt idx="2772">
                  <c:v>-788.29</c:v>
                </c:pt>
                <c:pt idx="2773">
                  <c:v>-663.21</c:v>
                </c:pt>
                <c:pt idx="2774">
                  <c:v>-563.09</c:v>
                </c:pt>
                <c:pt idx="2775">
                  <c:v>-461.42</c:v>
                </c:pt>
                <c:pt idx="2776">
                  <c:v>-392.71</c:v>
                </c:pt>
                <c:pt idx="2777">
                  <c:v>-306.33</c:v>
                </c:pt>
                <c:pt idx="2778">
                  <c:v>-277.89999999999998</c:v>
                </c:pt>
                <c:pt idx="2779">
                  <c:v>-283.68</c:v>
                </c:pt>
                <c:pt idx="2780">
                  <c:v>-231.49</c:v>
                </c:pt>
                <c:pt idx="2781">
                  <c:v>-171.99</c:v>
                </c:pt>
                <c:pt idx="2782">
                  <c:v>-36.904000000000003</c:v>
                </c:pt>
                <c:pt idx="2783">
                  <c:v>128.69999999999999</c:v>
                </c:pt>
                <c:pt idx="2784">
                  <c:v>359.31</c:v>
                </c:pt>
                <c:pt idx="2785">
                  <c:v>727.34</c:v>
                </c:pt>
                <c:pt idx="2786">
                  <c:v>1100.4000000000001</c:v>
                </c:pt>
                <c:pt idx="2787">
                  <c:v>1406.7</c:v>
                </c:pt>
                <c:pt idx="2788">
                  <c:v>1583.6</c:v>
                </c:pt>
                <c:pt idx="2789">
                  <c:v>1627.9</c:v>
                </c:pt>
                <c:pt idx="2790">
                  <c:v>1590.2</c:v>
                </c:pt>
                <c:pt idx="2791">
                  <c:v>1549.1</c:v>
                </c:pt>
                <c:pt idx="2792">
                  <c:v>1526.4</c:v>
                </c:pt>
                <c:pt idx="2793">
                  <c:v>1541.9</c:v>
                </c:pt>
                <c:pt idx="2794">
                  <c:v>1644.3</c:v>
                </c:pt>
                <c:pt idx="2795">
                  <c:v>1781.2</c:v>
                </c:pt>
                <c:pt idx="2796">
                  <c:v>1955.3</c:v>
                </c:pt>
                <c:pt idx="2797">
                  <c:v>2188.8000000000002</c:v>
                </c:pt>
                <c:pt idx="2798">
                  <c:v>2399.8000000000002</c:v>
                </c:pt>
                <c:pt idx="2799">
                  <c:v>2647.5</c:v>
                </c:pt>
                <c:pt idx="2800">
                  <c:v>2880.5</c:v>
                </c:pt>
                <c:pt idx="2801">
                  <c:v>3091.4</c:v>
                </c:pt>
                <c:pt idx="2802">
                  <c:v>3319.2</c:v>
                </c:pt>
                <c:pt idx="2803">
                  <c:v>3500</c:v>
                </c:pt>
                <c:pt idx="2804">
                  <c:v>3640.5</c:v>
                </c:pt>
                <c:pt idx="2805">
                  <c:v>3796.6</c:v>
                </c:pt>
                <c:pt idx="2806">
                  <c:v>3950.3</c:v>
                </c:pt>
                <c:pt idx="2807">
                  <c:v>4102.1000000000004</c:v>
                </c:pt>
                <c:pt idx="2808">
                  <c:v>4241.3</c:v>
                </c:pt>
                <c:pt idx="2809">
                  <c:v>4369.6000000000004</c:v>
                </c:pt>
                <c:pt idx="2810">
                  <c:v>4518.7</c:v>
                </c:pt>
                <c:pt idx="2811">
                  <c:v>4672.7</c:v>
                </c:pt>
                <c:pt idx="2812">
                  <c:v>4837.8999999999996</c:v>
                </c:pt>
                <c:pt idx="2813">
                  <c:v>4989.8</c:v>
                </c:pt>
                <c:pt idx="2814">
                  <c:v>5138.6000000000004</c:v>
                </c:pt>
                <c:pt idx="2815">
                  <c:v>5316.1</c:v>
                </c:pt>
                <c:pt idx="2816">
                  <c:v>5498.4</c:v>
                </c:pt>
                <c:pt idx="2817">
                  <c:v>5700.3</c:v>
                </c:pt>
                <c:pt idx="2818">
                  <c:v>5939.3</c:v>
                </c:pt>
                <c:pt idx="2819">
                  <c:v>6131.8</c:v>
                </c:pt>
                <c:pt idx="2820">
                  <c:v>6358</c:v>
                </c:pt>
                <c:pt idx="2821">
                  <c:v>6563.7</c:v>
                </c:pt>
                <c:pt idx="2822">
                  <c:v>6786.8</c:v>
                </c:pt>
                <c:pt idx="2823">
                  <c:v>6988.7</c:v>
                </c:pt>
                <c:pt idx="2824">
                  <c:v>7239.7</c:v>
                </c:pt>
                <c:pt idx="2825">
                  <c:v>7453.2</c:v>
                </c:pt>
                <c:pt idx="2826">
                  <c:v>7680.4</c:v>
                </c:pt>
                <c:pt idx="2827">
                  <c:v>7892.2</c:v>
                </c:pt>
                <c:pt idx="2828">
                  <c:v>8150.3</c:v>
                </c:pt>
                <c:pt idx="2829">
                  <c:v>8406.7999999999993</c:v>
                </c:pt>
                <c:pt idx="2830">
                  <c:v>8665.2999999999993</c:v>
                </c:pt>
                <c:pt idx="2831">
                  <c:v>8857.1</c:v>
                </c:pt>
                <c:pt idx="2832">
                  <c:v>9052.2999999999993</c:v>
                </c:pt>
                <c:pt idx="2833">
                  <c:v>9285.7000000000007</c:v>
                </c:pt>
                <c:pt idx="2834">
                  <c:v>9452.6</c:v>
                </c:pt>
                <c:pt idx="2835">
                  <c:v>9661.1</c:v>
                </c:pt>
                <c:pt idx="2836">
                  <c:v>9827.2999999999993</c:v>
                </c:pt>
                <c:pt idx="2837">
                  <c:v>9977.4</c:v>
                </c:pt>
                <c:pt idx="2838">
                  <c:v>10183</c:v>
                </c:pt>
                <c:pt idx="2839">
                  <c:v>10349</c:v>
                </c:pt>
                <c:pt idx="2840">
                  <c:v>10518</c:v>
                </c:pt>
                <c:pt idx="2841">
                  <c:v>10683</c:v>
                </c:pt>
                <c:pt idx="2842">
                  <c:v>10890</c:v>
                </c:pt>
                <c:pt idx="2843">
                  <c:v>11088</c:v>
                </c:pt>
                <c:pt idx="2844">
                  <c:v>11339</c:v>
                </c:pt>
                <c:pt idx="2845">
                  <c:v>11575</c:v>
                </c:pt>
                <c:pt idx="2846">
                  <c:v>11829</c:v>
                </c:pt>
                <c:pt idx="2847">
                  <c:v>12078</c:v>
                </c:pt>
                <c:pt idx="2848">
                  <c:v>12269</c:v>
                </c:pt>
                <c:pt idx="2849">
                  <c:v>12445</c:v>
                </c:pt>
                <c:pt idx="2850">
                  <c:v>12627</c:v>
                </c:pt>
                <c:pt idx="2851">
                  <c:v>12717</c:v>
                </c:pt>
                <c:pt idx="2852">
                  <c:v>12801</c:v>
                </c:pt>
                <c:pt idx="2853">
                  <c:v>12855</c:v>
                </c:pt>
                <c:pt idx="2854">
                  <c:v>12888</c:v>
                </c:pt>
                <c:pt idx="2855">
                  <c:v>12882</c:v>
                </c:pt>
                <c:pt idx="2856">
                  <c:v>12888</c:v>
                </c:pt>
                <c:pt idx="2857">
                  <c:v>12902</c:v>
                </c:pt>
                <c:pt idx="2858">
                  <c:v>12918</c:v>
                </c:pt>
                <c:pt idx="2859">
                  <c:v>12948</c:v>
                </c:pt>
                <c:pt idx="2860">
                  <c:v>12998</c:v>
                </c:pt>
                <c:pt idx="2861">
                  <c:v>13028</c:v>
                </c:pt>
                <c:pt idx="2862">
                  <c:v>13081</c:v>
                </c:pt>
                <c:pt idx="2863">
                  <c:v>13163</c:v>
                </c:pt>
                <c:pt idx="2864">
                  <c:v>13266</c:v>
                </c:pt>
                <c:pt idx="2865">
                  <c:v>13401</c:v>
                </c:pt>
                <c:pt idx="2866">
                  <c:v>13518</c:v>
                </c:pt>
                <c:pt idx="2867">
                  <c:v>13641</c:v>
                </c:pt>
                <c:pt idx="2868">
                  <c:v>13707</c:v>
                </c:pt>
                <c:pt idx="2869">
                  <c:v>13821</c:v>
                </c:pt>
                <c:pt idx="2870">
                  <c:v>13898</c:v>
                </c:pt>
                <c:pt idx="2871">
                  <c:v>13954</c:v>
                </c:pt>
                <c:pt idx="2872">
                  <c:v>14052</c:v>
                </c:pt>
                <c:pt idx="2873">
                  <c:v>14128</c:v>
                </c:pt>
                <c:pt idx="2874">
                  <c:v>14149</c:v>
                </c:pt>
                <c:pt idx="2875">
                  <c:v>14161</c:v>
                </c:pt>
                <c:pt idx="2876">
                  <c:v>14147</c:v>
                </c:pt>
                <c:pt idx="2877">
                  <c:v>14146</c:v>
                </c:pt>
                <c:pt idx="2878">
                  <c:v>14176</c:v>
                </c:pt>
                <c:pt idx="2879">
                  <c:v>14195</c:v>
                </c:pt>
                <c:pt idx="2880">
                  <c:v>14289</c:v>
                </c:pt>
                <c:pt idx="2881">
                  <c:v>14355</c:v>
                </c:pt>
                <c:pt idx="2882">
                  <c:v>14383</c:v>
                </c:pt>
                <c:pt idx="2883">
                  <c:v>14403</c:v>
                </c:pt>
                <c:pt idx="2884">
                  <c:v>14496</c:v>
                </c:pt>
                <c:pt idx="2885">
                  <c:v>14610</c:v>
                </c:pt>
                <c:pt idx="2886">
                  <c:v>14701</c:v>
                </c:pt>
                <c:pt idx="2887">
                  <c:v>14801</c:v>
                </c:pt>
                <c:pt idx="2888">
                  <c:v>14861</c:v>
                </c:pt>
                <c:pt idx="2889">
                  <c:v>14950</c:v>
                </c:pt>
                <c:pt idx="2890">
                  <c:v>15005</c:v>
                </c:pt>
                <c:pt idx="2891">
                  <c:v>15050</c:v>
                </c:pt>
                <c:pt idx="2892">
                  <c:v>15122</c:v>
                </c:pt>
                <c:pt idx="2893">
                  <c:v>15189</c:v>
                </c:pt>
                <c:pt idx="2894">
                  <c:v>15253</c:v>
                </c:pt>
                <c:pt idx="2895">
                  <c:v>15343</c:v>
                </c:pt>
                <c:pt idx="2896">
                  <c:v>15387</c:v>
                </c:pt>
                <c:pt idx="2897">
                  <c:v>15385</c:v>
                </c:pt>
                <c:pt idx="2898">
                  <c:v>15416</c:v>
                </c:pt>
                <c:pt idx="2899">
                  <c:v>15421</c:v>
                </c:pt>
                <c:pt idx="2900">
                  <c:v>15461</c:v>
                </c:pt>
                <c:pt idx="2901">
                  <c:v>15484</c:v>
                </c:pt>
                <c:pt idx="2902">
                  <c:v>15498</c:v>
                </c:pt>
                <c:pt idx="2903">
                  <c:v>15554</c:v>
                </c:pt>
                <c:pt idx="2904">
                  <c:v>15563</c:v>
                </c:pt>
                <c:pt idx="2905">
                  <c:v>15616</c:v>
                </c:pt>
                <c:pt idx="2906">
                  <c:v>15587</c:v>
                </c:pt>
                <c:pt idx="2907">
                  <c:v>15610</c:v>
                </c:pt>
                <c:pt idx="2908">
                  <c:v>15682</c:v>
                </c:pt>
                <c:pt idx="2909">
                  <c:v>15691</c:v>
                </c:pt>
                <c:pt idx="2910">
                  <c:v>15741</c:v>
                </c:pt>
                <c:pt idx="2911">
                  <c:v>15839</c:v>
                </c:pt>
                <c:pt idx="2912">
                  <c:v>15882</c:v>
                </c:pt>
                <c:pt idx="2913">
                  <c:v>15934</c:v>
                </c:pt>
                <c:pt idx="2914">
                  <c:v>15973</c:v>
                </c:pt>
                <c:pt idx="2915">
                  <c:v>16052</c:v>
                </c:pt>
                <c:pt idx="2916">
                  <c:v>16078</c:v>
                </c:pt>
                <c:pt idx="2917">
                  <c:v>16129</c:v>
                </c:pt>
                <c:pt idx="2918">
                  <c:v>16151</c:v>
                </c:pt>
                <c:pt idx="2919">
                  <c:v>16136</c:v>
                </c:pt>
                <c:pt idx="2920">
                  <c:v>16150</c:v>
                </c:pt>
                <c:pt idx="2921">
                  <c:v>16156</c:v>
                </c:pt>
                <c:pt idx="2922">
                  <c:v>16151</c:v>
                </c:pt>
                <c:pt idx="2923">
                  <c:v>16158</c:v>
                </c:pt>
                <c:pt idx="2924">
                  <c:v>16182</c:v>
                </c:pt>
                <c:pt idx="2925">
                  <c:v>16196</c:v>
                </c:pt>
                <c:pt idx="2926">
                  <c:v>16169</c:v>
                </c:pt>
                <c:pt idx="2927">
                  <c:v>16186</c:v>
                </c:pt>
                <c:pt idx="2928">
                  <c:v>16150</c:v>
                </c:pt>
                <c:pt idx="2929">
                  <c:v>16168</c:v>
                </c:pt>
                <c:pt idx="2930">
                  <c:v>16187</c:v>
                </c:pt>
                <c:pt idx="2931">
                  <c:v>16152</c:v>
                </c:pt>
                <c:pt idx="2932">
                  <c:v>16078</c:v>
                </c:pt>
                <c:pt idx="2933">
                  <c:v>15999</c:v>
                </c:pt>
                <c:pt idx="2934">
                  <c:v>15941</c:v>
                </c:pt>
                <c:pt idx="2935">
                  <c:v>15872</c:v>
                </c:pt>
                <c:pt idx="2936">
                  <c:v>15878</c:v>
                </c:pt>
                <c:pt idx="2937">
                  <c:v>15879</c:v>
                </c:pt>
                <c:pt idx="2938">
                  <c:v>15920</c:v>
                </c:pt>
                <c:pt idx="2939">
                  <c:v>15992</c:v>
                </c:pt>
                <c:pt idx="2940">
                  <c:v>16043</c:v>
                </c:pt>
                <c:pt idx="2941">
                  <c:v>16109</c:v>
                </c:pt>
                <c:pt idx="2942">
                  <c:v>16126</c:v>
                </c:pt>
                <c:pt idx="2943">
                  <c:v>16116</c:v>
                </c:pt>
                <c:pt idx="2944">
                  <c:v>16030</c:v>
                </c:pt>
                <c:pt idx="2945">
                  <c:v>15915</c:v>
                </c:pt>
                <c:pt idx="2946">
                  <c:v>15697</c:v>
                </c:pt>
                <c:pt idx="2947">
                  <c:v>15416</c:v>
                </c:pt>
                <c:pt idx="2948">
                  <c:v>15040</c:v>
                </c:pt>
                <c:pt idx="2949">
                  <c:v>14528</c:v>
                </c:pt>
                <c:pt idx="2950">
                  <c:v>13952</c:v>
                </c:pt>
                <c:pt idx="2951">
                  <c:v>13339</c:v>
                </c:pt>
                <c:pt idx="2952">
                  <c:v>12686</c:v>
                </c:pt>
                <c:pt idx="2953">
                  <c:v>11967</c:v>
                </c:pt>
                <c:pt idx="2954">
                  <c:v>11231</c:v>
                </c:pt>
                <c:pt idx="2955">
                  <c:v>10510</c:v>
                </c:pt>
                <c:pt idx="2956">
                  <c:v>9720.1</c:v>
                </c:pt>
                <c:pt idx="2957">
                  <c:v>8934.5</c:v>
                </c:pt>
                <c:pt idx="2958">
                  <c:v>8173.2</c:v>
                </c:pt>
                <c:pt idx="2959">
                  <c:v>7539.7</c:v>
                </c:pt>
                <c:pt idx="2960">
                  <c:v>6916.9</c:v>
                </c:pt>
                <c:pt idx="2961">
                  <c:v>6285.4</c:v>
                </c:pt>
                <c:pt idx="2962">
                  <c:v>5731.5</c:v>
                </c:pt>
                <c:pt idx="2963">
                  <c:v>5240.3999999999996</c:v>
                </c:pt>
                <c:pt idx="2964">
                  <c:v>4735.7</c:v>
                </c:pt>
                <c:pt idx="2965">
                  <c:v>4264.1000000000004</c:v>
                </c:pt>
                <c:pt idx="2966">
                  <c:v>3727.1</c:v>
                </c:pt>
                <c:pt idx="2967">
                  <c:v>3078.3</c:v>
                </c:pt>
                <c:pt idx="2968">
                  <c:v>2422.5</c:v>
                </c:pt>
                <c:pt idx="2969">
                  <c:v>1934</c:v>
                </c:pt>
                <c:pt idx="2970">
                  <c:v>1539.3</c:v>
                </c:pt>
                <c:pt idx="2971">
                  <c:v>1202</c:v>
                </c:pt>
                <c:pt idx="2972">
                  <c:v>958.7</c:v>
                </c:pt>
                <c:pt idx="2973">
                  <c:v>786.84</c:v>
                </c:pt>
                <c:pt idx="2974">
                  <c:v>595.74</c:v>
                </c:pt>
                <c:pt idx="2975">
                  <c:v>438.97</c:v>
                </c:pt>
                <c:pt idx="2976">
                  <c:v>280.64</c:v>
                </c:pt>
                <c:pt idx="2977">
                  <c:v>147.44</c:v>
                </c:pt>
                <c:pt idx="2978">
                  <c:v>30.971</c:v>
                </c:pt>
                <c:pt idx="2979">
                  <c:v>-83.814999999999998</c:v>
                </c:pt>
                <c:pt idx="2980">
                  <c:v>-164.87</c:v>
                </c:pt>
                <c:pt idx="2981">
                  <c:v>-256.99</c:v>
                </c:pt>
                <c:pt idx="2982">
                  <c:v>-337.29</c:v>
                </c:pt>
                <c:pt idx="2983">
                  <c:v>-399.11</c:v>
                </c:pt>
                <c:pt idx="2984">
                  <c:v>-462.81</c:v>
                </c:pt>
                <c:pt idx="2985">
                  <c:v>-521.49</c:v>
                </c:pt>
                <c:pt idx="2986">
                  <c:v>-506.57</c:v>
                </c:pt>
                <c:pt idx="2987">
                  <c:v>-488.71</c:v>
                </c:pt>
                <c:pt idx="2988">
                  <c:v>-526.91</c:v>
                </c:pt>
                <c:pt idx="2989">
                  <c:v>-593.66</c:v>
                </c:pt>
                <c:pt idx="2990">
                  <c:v>-655.25</c:v>
                </c:pt>
                <c:pt idx="2991">
                  <c:v>-738.98</c:v>
                </c:pt>
                <c:pt idx="2992">
                  <c:v>-768.32</c:v>
                </c:pt>
                <c:pt idx="2993">
                  <c:v>-775</c:v>
                </c:pt>
                <c:pt idx="2994">
                  <c:v>-756.55</c:v>
                </c:pt>
                <c:pt idx="2995">
                  <c:v>-804.81</c:v>
                </c:pt>
                <c:pt idx="2996">
                  <c:v>-886.23</c:v>
                </c:pt>
                <c:pt idx="2997">
                  <c:v>-985.64</c:v>
                </c:pt>
                <c:pt idx="2998">
                  <c:v>-1052.9000000000001</c:v>
                </c:pt>
                <c:pt idx="2999">
                  <c:v>-1136.5999999999999</c:v>
                </c:pt>
                <c:pt idx="3000">
                  <c:v>-1235.8</c:v>
                </c:pt>
                <c:pt idx="3001">
                  <c:v>-1410.3</c:v>
                </c:pt>
                <c:pt idx="3002">
                  <c:v>-1597.1</c:v>
                </c:pt>
                <c:pt idx="3003">
                  <c:v>-1717.8</c:v>
                </c:pt>
                <c:pt idx="3004">
                  <c:v>-1801.9</c:v>
                </c:pt>
                <c:pt idx="3005">
                  <c:v>-1864.8</c:v>
                </c:pt>
                <c:pt idx="3006">
                  <c:v>-1893.9</c:v>
                </c:pt>
                <c:pt idx="3007">
                  <c:v>-1933.1</c:v>
                </c:pt>
                <c:pt idx="3008">
                  <c:v>-1965.3</c:v>
                </c:pt>
                <c:pt idx="3009">
                  <c:v>-1995.6</c:v>
                </c:pt>
                <c:pt idx="3010">
                  <c:v>-2001.1</c:v>
                </c:pt>
                <c:pt idx="3011">
                  <c:v>-2066.1</c:v>
                </c:pt>
                <c:pt idx="3012">
                  <c:v>-2133.5</c:v>
                </c:pt>
                <c:pt idx="3013">
                  <c:v>-2248.5</c:v>
                </c:pt>
                <c:pt idx="3014">
                  <c:v>-2339.4</c:v>
                </c:pt>
                <c:pt idx="3015">
                  <c:v>-2444.5</c:v>
                </c:pt>
                <c:pt idx="3016">
                  <c:v>-2606.8000000000002</c:v>
                </c:pt>
                <c:pt idx="3017">
                  <c:v>-2767.2</c:v>
                </c:pt>
                <c:pt idx="3018">
                  <c:v>-2988.7</c:v>
                </c:pt>
                <c:pt idx="3019">
                  <c:v>-3218</c:v>
                </c:pt>
                <c:pt idx="3020">
                  <c:v>-3415.4</c:v>
                </c:pt>
                <c:pt idx="3021">
                  <c:v>-3641.7</c:v>
                </c:pt>
                <c:pt idx="3022">
                  <c:v>-3855.6</c:v>
                </c:pt>
                <c:pt idx="3023">
                  <c:v>-4119</c:v>
                </c:pt>
                <c:pt idx="3024">
                  <c:v>-4359.5</c:v>
                </c:pt>
                <c:pt idx="3025">
                  <c:v>-4479.3999999999996</c:v>
                </c:pt>
                <c:pt idx="3026">
                  <c:v>-4571.7</c:v>
                </c:pt>
                <c:pt idx="3027">
                  <c:v>-4576.6000000000004</c:v>
                </c:pt>
                <c:pt idx="3028">
                  <c:v>-4552.7</c:v>
                </c:pt>
                <c:pt idx="3029">
                  <c:v>-4542</c:v>
                </c:pt>
                <c:pt idx="3030">
                  <c:v>-4515.3999999999996</c:v>
                </c:pt>
                <c:pt idx="3031">
                  <c:v>-4466.6000000000004</c:v>
                </c:pt>
                <c:pt idx="3032">
                  <c:v>-4437.2</c:v>
                </c:pt>
                <c:pt idx="3033">
                  <c:v>-4416.5</c:v>
                </c:pt>
                <c:pt idx="3034">
                  <c:v>-4471.5</c:v>
                </c:pt>
                <c:pt idx="3035">
                  <c:v>-4510.2</c:v>
                </c:pt>
                <c:pt idx="3036">
                  <c:v>-4583.7</c:v>
                </c:pt>
                <c:pt idx="3037">
                  <c:v>-4720.1000000000004</c:v>
                </c:pt>
                <c:pt idx="3038">
                  <c:v>-4872.3999999999996</c:v>
                </c:pt>
                <c:pt idx="3039">
                  <c:v>-5053.7</c:v>
                </c:pt>
                <c:pt idx="3040">
                  <c:v>-5263.6</c:v>
                </c:pt>
                <c:pt idx="3041">
                  <c:v>-5492.1</c:v>
                </c:pt>
                <c:pt idx="3042">
                  <c:v>-5710.4</c:v>
                </c:pt>
                <c:pt idx="3043">
                  <c:v>-5915.6</c:v>
                </c:pt>
                <c:pt idx="3044">
                  <c:v>-6077.6</c:v>
                </c:pt>
                <c:pt idx="3045">
                  <c:v>-6209.7</c:v>
                </c:pt>
                <c:pt idx="3046">
                  <c:v>-6346.3</c:v>
                </c:pt>
                <c:pt idx="3047">
                  <c:v>-6426.9</c:v>
                </c:pt>
                <c:pt idx="3048">
                  <c:v>-6515.7</c:v>
                </c:pt>
                <c:pt idx="3049">
                  <c:v>-6594</c:v>
                </c:pt>
                <c:pt idx="3050">
                  <c:v>-6622.2</c:v>
                </c:pt>
                <c:pt idx="3051">
                  <c:v>-6672.4</c:v>
                </c:pt>
                <c:pt idx="3052">
                  <c:v>-6710.6</c:v>
                </c:pt>
                <c:pt idx="3053">
                  <c:v>-6777.3</c:v>
                </c:pt>
                <c:pt idx="3054">
                  <c:v>-6918</c:v>
                </c:pt>
                <c:pt idx="3055">
                  <c:v>-7036.9</c:v>
                </c:pt>
                <c:pt idx="3056">
                  <c:v>-7171.8</c:v>
                </c:pt>
                <c:pt idx="3057">
                  <c:v>-7294.8</c:v>
                </c:pt>
                <c:pt idx="3058">
                  <c:v>-7442</c:v>
                </c:pt>
                <c:pt idx="3059">
                  <c:v>-7595.7</c:v>
                </c:pt>
                <c:pt idx="3060">
                  <c:v>-7747.6</c:v>
                </c:pt>
                <c:pt idx="3061">
                  <c:v>-7912.5</c:v>
                </c:pt>
                <c:pt idx="3062">
                  <c:v>-8045.8</c:v>
                </c:pt>
                <c:pt idx="3063">
                  <c:v>-8205.7000000000007</c:v>
                </c:pt>
                <c:pt idx="3064">
                  <c:v>-8413.7999999999993</c:v>
                </c:pt>
                <c:pt idx="3065">
                  <c:v>-8581.2000000000007</c:v>
                </c:pt>
                <c:pt idx="3066">
                  <c:v>-8720.2000000000007</c:v>
                </c:pt>
                <c:pt idx="3067">
                  <c:v>-8792.4</c:v>
                </c:pt>
                <c:pt idx="3068">
                  <c:v>-8823.2999999999993</c:v>
                </c:pt>
                <c:pt idx="3069">
                  <c:v>-8820.6</c:v>
                </c:pt>
                <c:pt idx="3070">
                  <c:v>-8793.9</c:v>
                </c:pt>
                <c:pt idx="3071">
                  <c:v>-8823.6</c:v>
                </c:pt>
                <c:pt idx="3072">
                  <c:v>-8822.7999999999993</c:v>
                </c:pt>
                <c:pt idx="3073">
                  <c:v>-8883.9</c:v>
                </c:pt>
                <c:pt idx="3074">
                  <c:v>-8870.2999999999993</c:v>
                </c:pt>
                <c:pt idx="3075">
                  <c:v>-8900.5</c:v>
                </c:pt>
                <c:pt idx="3076">
                  <c:v>-8912.4</c:v>
                </c:pt>
                <c:pt idx="3077">
                  <c:v>-8928.6</c:v>
                </c:pt>
                <c:pt idx="3078">
                  <c:v>-8993.7999999999993</c:v>
                </c:pt>
                <c:pt idx="3079">
                  <c:v>-9061.5</c:v>
                </c:pt>
                <c:pt idx="3080">
                  <c:v>-9163.2000000000007</c:v>
                </c:pt>
                <c:pt idx="3081">
                  <c:v>-9281.7000000000007</c:v>
                </c:pt>
                <c:pt idx="3082">
                  <c:v>-9354.1</c:v>
                </c:pt>
                <c:pt idx="3083">
                  <c:v>-9490.7999999999993</c:v>
                </c:pt>
                <c:pt idx="3084">
                  <c:v>-9577</c:v>
                </c:pt>
                <c:pt idx="3085">
                  <c:v>-9643.2999999999993</c:v>
                </c:pt>
                <c:pt idx="3086">
                  <c:v>-9723.9</c:v>
                </c:pt>
                <c:pt idx="3087">
                  <c:v>-9732.9</c:v>
                </c:pt>
                <c:pt idx="3088">
                  <c:v>-9779.5</c:v>
                </c:pt>
                <c:pt idx="3089">
                  <c:v>-9815.7000000000007</c:v>
                </c:pt>
                <c:pt idx="3090">
                  <c:v>-9838.7000000000007</c:v>
                </c:pt>
                <c:pt idx="3091">
                  <c:v>-9866.1</c:v>
                </c:pt>
                <c:pt idx="3092">
                  <c:v>-9911.1</c:v>
                </c:pt>
                <c:pt idx="3093">
                  <c:v>-9912</c:v>
                </c:pt>
                <c:pt idx="3094">
                  <c:v>-9953.4</c:v>
                </c:pt>
                <c:pt idx="3095">
                  <c:v>-9958.9</c:v>
                </c:pt>
                <c:pt idx="3096">
                  <c:v>-9953.2999999999993</c:v>
                </c:pt>
                <c:pt idx="3097">
                  <c:v>-10004</c:v>
                </c:pt>
                <c:pt idx="3098">
                  <c:v>-10044</c:v>
                </c:pt>
                <c:pt idx="3099">
                  <c:v>-10105</c:v>
                </c:pt>
                <c:pt idx="3100">
                  <c:v>-10134</c:v>
                </c:pt>
                <c:pt idx="3101">
                  <c:v>-10183</c:v>
                </c:pt>
                <c:pt idx="3102">
                  <c:v>-10250</c:v>
                </c:pt>
                <c:pt idx="3103">
                  <c:v>-10330</c:v>
                </c:pt>
                <c:pt idx="3104">
                  <c:v>-10470</c:v>
                </c:pt>
                <c:pt idx="3105">
                  <c:v>-10563</c:v>
                </c:pt>
                <c:pt idx="3106">
                  <c:v>-10699</c:v>
                </c:pt>
                <c:pt idx="3107">
                  <c:v>-10790</c:v>
                </c:pt>
                <c:pt idx="3108">
                  <c:v>-10875</c:v>
                </c:pt>
                <c:pt idx="3109">
                  <c:v>-10923</c:v>
                </c:pt>
                <c:pt idx="3110">
                  <c:v>-10943</c:v>
                </c:pt>
                <c:pt idx="3111">
                  <c:v>-10909</c:v>
                </c:pt>
                <c:pt idx="3112">
                  <c:v>-10881</c:v>
                </c:pt>
                <c:pt idx="3113">
                  <c:v>-10845</c:v>
                </c:pt>
                <c:pt idx="3114">
                  <c:v>-10828</c:v>
                </c:pt>
                <c:pt idx="3115">
                  <c:v>-10789</c:v>
                </c:pt>
                <c:pt idx="3116">
                  <c:v>-10797</c:v>
                </c:pt>
                <c:pt idx="3117">
                  <c:v>-10805</c:v>
                </c:pt>
                <c:pt idx="3118">
                  <c:v>-10794</c:v>
                </c:pt>
                <c:pt idx="3119">
                  <c:v>-10800</c:v>
                </c:pt>
                <c:pt idx="3120">
                  <c:v>-10807</c:v>
                </c:pt>
                <c:pt idx="3121">
                  <c:v>-10818</c:v>
                </c:pt>
                <c:pt idx="3122">
                  <c:v>-10820</c:v>
                </c:pt>
                <c:pt idx="3123">
                  <c:v>-10893</c:v>
                </c:pt>
                <c:pt idx="3124">
                  <c:v>-10892</c:v>
                </c:pt>
                <c:pt idx="3125">
                  <c:v>-10826</c:v>
                </c:pt>
                <c:pt idx="3126">
                  <c:v>-10762</c:v>
                </c:pt>
                <c:pt idx="3127">
                  <c:v>-10662</c:v>
                </c:pt>
                <c:pt idx="3128">
                  <c:v>-10502</c:v>
                </c:pt>
                <c:pt idx="3129">
                  <c:v>-10317</c:v>
                </c:pt>
                <c:pt idx="3130">
                  <c:v>-10111</c:v>
                </c:pt>
                <c:pt idx="3131">
                  <c:v>-9900.6</c:v>
                </c:pt>
                <c:pt idx="3132">
                  <c:v>-9651.2000000000007</c:v>
                </c:pt>
                <c:pt idx="3133">
                  <c:v>-9454.9</c:v>
                </c:pt>
                <c:pt idx="3134">
                  <c:v>-9292.1</c:v>
                </c:pt>
                <c:pt idx="3135">
                  <c:v>-9034.9</c:v>
                </c:pt>
                <c:pt idx="3136">
                  <c:v>-8817.7000000000007</c:v>
                </c:pt>
                <c:pt idx="3137">
                  <c:v>-8575.7999999999993</c:v>
                </c:pt>
                <c:pt idx="3138">
                  <c:v>-8338.5</c:v>
                </c:pt>
                <c:pt idx="3139">
                  <c:v>-8039.7</c:v>
                </c:pt>
                <c:pt idx="3140">
                  <c:v>-7731.2</c:v>
                </c:pt>
                <c:pt idx="3141">
                  <c:v>-7388</c:v>
                </c:pt>
                <c:pt idx="3142">
                  <c:v>-6980.2</c:v>
                </c:pt>
                <c:pt idx="3143">
                  <c:v>-6525.1</c:v>
                </c:pt>
                <c:pt idx="3144">
                  <c:v>-6070.2</c:v>
                </c:pt>
                <c:pt idx="3145">
                  <c:v>-5560.1</c:v>
                </c:pt>
                <c:pt idx="3146">
                  <c:v>-5073.2</c:v>
                </c:pt>
                <c:pt idx="3147">
                  <c:v>-4582.3999999999996</c:v>
                </c:pt>
                <c:pt idx="3148">
                  <c:v>-4077.8</c:v>
                </c:pt>
                <c:pt idx="3149">
                  <c:v>-3613.8</c:v>
                </c:pt>
                <c:pt idx="3150">
                  <c:v>-3163.4</c:v>
                </c:pt>
                <c:pt idx="3151">
                  <c:v>-2729.9</c:v>
                </c:pt>
                <c:pt idx="3152">
                  <c:v>-2345.9</c:v>
                </c:pt>
                <c:pt idx="3153">
                  <c:v>-2013.8</c:v>
                </c:pt>
                <c:pt idx="3154">
                  <c:v>-1706.8</c:v>
                </c:pt>
                <c:pt idx="3155">
                  <c:v>-1389.9</c:v>
                </c:pt>
                <c:pt idx="3156">
                  <c:v>-1103.8</c:v>
                </c:pt>
                <c:pt idx="3157">
                  <c:v>-867.53</c:v>
                </c:pt>
                <c:pt idx="3158">
                  <c:v>-691.49</c:v>
                </c:pt>
                <c:pt idx="3159">
                  <c:v>-559.64</c:v>
                </c:pt>
                <c:pt idx="3160">
                  <c:v>-422.8</c:v>
                </c:pt>
                <c:pt idx="3161">
                  <c:v>-280.16000000000003</c:v>
                </c:pt>
                <c:pt idx="3162">
                  <c:v>-144.41</c:v>
                </c:pt>
                <c:pt idx="3163">
                  <c:v>-43.393000000000001</c:v>
                </c:pt>
                <c:pt idx="3164">
                  <c:v>48.091000000000001</c:v>
                </c:pt>
                <c:pt idx="3165">
                  <c:v>84.501999999999995</c:v>
                </c:pt>
                <c:pt idx="3166">
                  <c:v>122.43</c:v>
                </c:pt>
                <c:pt idx="3167">
                  <c:v>244.71</c:v>
                </c:pt>
                <c:pt idx="3168">
                  <c:v>690.42</c:v>
                </c:pt>
                <c:pt idx="3169">
                  <c:v>1523.9</c:v>
                </c:pt>
                <c:pt idx="3170">
                  <c:v>2268.9</c:v>
                </c:pt>
                <c:pt idx="3171">
                  <c:v>2716.2</c:v>
                </c:pt>
                <c:pt idx="3172">
                  <c:v>2868.1</c:v>
                </c:pt>
                <c:pt idx="3173">
                  <c:v>2914.6</c:v>
                </c:pt>
                <c:pt idx="3174">
                  <c:v>2925.5</c:v>
                </c:pt>
                <c:pt idx="3175">
                  <c:v>2866.8</c:v>
                </c:pt>
                <c:pt idx="3176">
                  <c:v>2796.3</c:v>
                </c:pt>
                <c:pt idx="3177">
                  <c:v>2746.4</c:v>
                </c:pt>
                <c:pt idx="3178">
                  <c:v>2750.7</c:v>
                </c:pt>
                <c:pt idx="3179">
                  <c:v>2815.2</c:v>
                </c:pt>
                <c:pt idx="3180">
                  <c:v>2953.5</c:v>
                </c:pt>
                <c:pt idx="3181">
                  <c:v>3205.9</c:v>
                </c:pt>
                <c:pt idx="3182">
                  <c:v>3539.9</c:v>
                </c:pt>
                <c:pt idx="3183">
                  <c:v>3895.4</c:v>
                </c:pt>
                <c:pt idx="3184">
                  <c:v>4234.3</c:v>
                </c:pt>
                <c:pt idx="3185">
                  <c:v>4520.3999999999996</c:v>
                </c:pt>
                <c:pt idx="3186">
                  <c:v>4737</c:v>
                </c:pt>
                <c:pt idx="3187">
                  <c:v>4917</c:v>
                </c:pt>
                <c:pt idx="3188">
                  <c:v>5084.7</c:v>
                </c:pt>
                <c:pt idx="3189">
                  <c:v>5289.4</c:v>
                </c:pt>
                <c:pt idx="3190">
                  <c:v>5515.6</c:v>
                </c:pt>
                <c:pt idx="3191">
                  <c:v>5705</c:v>
                </c:pt>
                <c:pt idx="3192">
                  <c:v>5911.7</c:v>
                </c:pt>
                <c:pt idx="3193">
                  <c:v>6124.2</c:v>
                </c:pt>
                <c:pt idx="3194">
                  <c:v>6354.2</c:v>
                </c:pt>
                <c:pt idx="3195">
                  <c:v>6632.7</c:v>
                </c:pt>
                <c:pt idx="3196">
                  <c:v>6857.7</c:v>
                </c:pt>
                <c:pt idx="3197">
                  <c:v>7105</c:v>
                </c:pt>
                <c:pt idx="3198">
                  <c:v>7371.5</c:v>
                </c:pt>
                <c:pt idx="3199">
                  <c:v>7611.1</c:v>
                </c:pt>
                <c:pt idx="3200">
                  <c:v>7809.6</c:v>
                </c:pt>
                <c:pt idx="3201">
                  <c:v>7933.6</c:v>
                </c:pt>
                <c:pt idx="3202">
                  <c:v>8064.6</c:v>
                </c:pt>
                <c:pt idx="3203">
                  <c:v>8189.5</c:v>
                </c:pt>
                <c:pt idx="3204">
                  <c:v>8280.1</c:v>
                </c:pt>
                <c:pt idx="3205">
                  <c:v>8398.5</c:v>
                </c:pt>
                <c:pt idx="3206">
                  <c:v>8528.2999999999993</c:v>
                </c:pt>
                <c:pt idx="3207">
                  <c:v>8633.6</c:v>
                </c:pt>
                <c:pt idx="3208">
                  <c:v>8751.6</c:v>
                </c:pt>
                <c:pt idx="3209">
                  <c:v>8875.9</c:v>
                </c:pt>
                <c:pt idx="3210">
                  <c:v>9042</c:v>
                </c:pt>
                <c:pt idx="3211">
                  <c:v>9239.7000000000007</c:v>
                </c:pt>
                <c:pt idx="3212">
                  <c:v>9454.4</c:v>
                </c:pt>
                <c:pt idx="3213">
                  <c:v>9647.5</c:v>
                </c:pt>
                <c:pt idx="3214">
                  <c:v>9830.7999999999993</c:v>
                </c:pt>
                <c:pt idx="3215">
                  <c:v>10064</c:v>
                </c:pt>
                <c:pt idx="3216">
                  <c:v>10259</c:v>
                </c:pt>
                <c:pt idx="3217">
                  <c:v>10449</c:v>
                </c:pt>
                <c:pt idx="3218">
                  <c:v>10647</c:v>
                </c:pt>
                <c:pt idx="3219">
                  <c:v>10793</c:v>
                </c:pt>
                <c:pt idx="3220">
                  <c:v>10951</c:v>
                </c:pt>
                <c:pt idx="3221">
                  <c:v>11081</c:v>
                </c:pt>
                <c:pt idx="3222">
                  <c:v>11179</c:v>
                </c:pt>
                <c:pt idx="3223">
                  <c:v>11253</c:v>
                </c:pt>
                <c:pt idx="3224">
                  <c:v>11327</c:v>
                </c:pt>
                <c:pt idx="3225">
                  <c:v>11370</c:v>
                </c:pt>
                <c:pt idx="3226">
                  <c:v>11452</c:v>
                </c:pt>
                <c:pt idx="3227">
                  <c:v>11533</c:v>
                </c:pt>
                <c:pt idx="3228">
                  <c:v>11634</c:v>
                </c:pt>
                <c:pt idx="3229">
                  <c:v>11731</c:v>
                </c:pt>
                <c:pt idx="3230">
                  <c:v>11811</c:v>
                </c:pt>
                <c:pt idx="3231">
                  <c:v>11884</c:v>
                </c:pt>
                <c:pt idx="3232">
                  <c:v>12021</c:v>
                </c:pt>
                <c:pt idx="3233">
                  <c:v>12196</c:v>
                </c:pt>
                <c:pt idx="3234">
                  <c:v>12336</c:v>
                </c:pt>
                <c:pt idx="3235">
                  <c:v>12547</c:v>
                </c:pt>
                <c:pt idx="3236">
                  <c:v>12728</c:v>
                </c:pt>
                <c:pt idx="3237">
                  <c:v>12864</c:v>
                </c:pt>
                <c:pt idx="3238">
                  <c:v>12988</c:v>
                </c:pt>
                <c:pt idx="3239">
                  <c:v>13119</c:v>
                </c:pt>
                <c:pt idx="3240">
                  <c:v>13262</c:v>
                </c:pt>
                <c:pt idx="3241">
                  <c:v>13382</c:v>
                </c:pt>
                <c:pt idx="3242">
                  <c:v>13418</c:v>
                </c:pt>
                <c:pt idx="3243">
                  <c:v>13503</c:v>
                </c:pt>
                <c:pt idx="3244">
                  <c:v>13549</c:v>
                </c:pt>
                <c:pt idx="3245">
                  <c:v>13603</c:v>
                </c:pt>
                <c:pt idx="3246">
                  <c:v>13695</c:v>
                </c:pt>
                <c:pt idx="3247">
                  <c:v>13802</c:v>
                </c:pt>
                <c:pt idx="3248">
                  <c:v>13874</c:v>
                </c:pt>
                <c:pt idx="3249">
                  <c:v>13971</c:v>
                </c:pt>
                <c:pt idx="3250">
                  <c:v>14073</c:v>
                </c:pt>
                <c:pt idx="3251">
                  <c:v>14239</c:v>
                </c:pt>
                <c:pt idx="3252">
                  <c:v>14404</c:v>
                </c:pt>
                <c:pt idx="3253">
                  <c:v>14579</c:v>
                </c:pt>
                <c:pt idx="3254">
                  <c:v>14740</c:v>
                </c:pt>
                <c:pt idx="3255">
                  <c:v>14848</c:v>
                </c:pt>
                <c:pt idx="3256">
                  <c:v>14978</c:v>
                </c:pt>
                <c:pt idx="3257">
                  <c:v>15110</c:v>
                </c:pt>
                <c:pt idx="3258">
                  <c:v>15224</c:v>
                </c:pt>
                <c:pt idx="3259">
                  <c:v>15312</c:v>
                </c:pt>
                <c:pt idx="3260">
                  <c:v>15415</c:v>
                </c:pt>
                <c:pt idx="3261">
                  <c:v>15478</c:v>
                </c:pt>
                <c:pt idx="3262">
                  <c:v>15530</c:v>
                </c:pt>
                <c:pt idx="3263">
                  <c:v>15571</c:v>
                </c:pt>
                <c:pt idx="3264">
                  <c:v>15572</c:v>
                </c:pt>
                <c:pt idx="3265">
                  <c:v>15611</c:v>
                </c:pt>
                <c:pt idx="3266">
                  <c:v>15619</c:v>
                </c:pt>
                <c:pt idx="3267">
                  <c:v>15678</c:v>
                </c:pt>
                <c:pt idx="3268">
                  <c:v>15775</c:v>
                </c:pt>
                <c:pt idx="3269">
                  <c:v>15866</c:v>
                </c:pt>
                <c:pt idx="3270">
                  <c:v>15968</c:v>
                </c:pt>
                <c:pt idx="3271">
                  <c:v>16046</c:v>
                </c:pt>
                <c:pt idx="3272">
                  <c:v>16089</c:v>
                </c:pt>
                <c:pt idx="3273">
                  <c:v>16174</c:v>
                </c:pt>
                <c:pt idx="3274">
                  <c:v>16227</c:v>
                </c:pt>
                <c:pt idx="3275">
                  <c:v>16257</c:v>
                </c:pt>
                <c:pt idx="3276">
                  <c:v>16241</c:v>
                </c:pt>
                <c:pt idx="3277">
                  <c:v>16236</c:v>
                </c:pt>
                <c:pt idx="3278">
                  <c:v>16260</c:v>
                </c:pt>
                <c:pt idx="3279">
                  <c:v>16289</c:v>
                </c:pt>
                <c:pt idx="3280">
                  <c:v>16308</c:v>
                </c:pt>
                <c:pt idx="3281">
                  <c:v>16401</c:v>
                </c:pt>
                <c:pt idx="3282">
                  <c:v>16445</c:v>
                </c:pt>
                <c:pt idx="3283">
                  <c:v>16531</c:v>
                </c:pt>
                <c:pt idx="3284">
                  <c:v>16635</c:v>
                </c:pt>
                <c:pt idx="3285">
                  <c:v>16745</c:v>
                </c:pt>
                <c:pt idx="3286">
                  <c:v>16875</c:v>
                </c:pt>
                <c:pt idx="3287">
                  <c:v>16952</c:v>
                </c:pt>
                <c:pt idx="3288">
                  <c:v>17044</c:v>
                </c:pt>
                <c:pt idx="3289">
                  <c:v>17086</c:v>
                </c:pt>
                <c:pt idx="3290">
                  <c:v>17072</c:v>
                </c:pt>
                <c:pt idx="3291">
                  <c:v>17105</c:v>
                </c:pt>
                <c:pt idx="3292">
                  <c:v>17088</c:v>
                </c:pt>
                <c:pt idx="3293">
                  <c:v>17073</c:v>
                </c:pt>
                <c:pt idx="3294">
                  <c:v>17080</c:v>
                </c:pt>
                <c:pt idx="3295">
                  <c:v>17090</c:v>
                </c:pt>
                <c:pt idx="3296">
                  <c:v>17045</c:v>
                </c:pt>
                <c:pt idx="3297">
                  <c:v>17067</c:v>
                </c:pt>
                <c:pt idx="3298">
                  <c:v>17060</c:v>
                </c:pt>
                <c:pt idx="3299">
                  <c:v>17087</c:v>
                </c:pt>
                <c:pt idx="3300">
                  <c:v>17175</c:v>
                </c:pt>
                <c:pt idx="3301">
                  <c:v>17215</c:v>
                </c:pt>
                <c:pt idx="3302">
                  <c:v>17283</c:v>
                </c:pt>
                <c:pt idx="3303">
                  <c:v>17313</c:v>
                </c:pt>
                <c:pt idx="3304">
                  <c:v>17340</c:v>
                </c:pt>
                <c:pt idx="3305">
                  <c:v>17395</c:v>
                </c:pt>
                <c:pt idx="3306">
                  <c:v>17365</c:v>
                </c:pt>
                <c:pt idx="3307">
                  <c:v>17402</c:v>
                </c:pt>
                <c:pt idx="3308">
                  <c:v>17440</c:v>
                </c:pt>
                <c:pt idx="3309">
                  <c:v>17382</c:v>
                </c:pt>
                <c:pt idx="3310">
                  <c:v>17375</c:v>
                </c:pt>
                <c:pt idx="3311">
                  <c:v>17317</c:v>
                </c:pt>
                <c:pt idx="3312">
                  <c:v>17254</c:v>
                </c:pt>
                <c:pt idx="3313">
                  <c:v>17239</c:v>
                </c:pt>
                <c:pt idx="3314">
                  <c:v>17213</c:v>
                </c:pt>
                <c:pt idx="3315">
                  <c:v>17220</c:v>
                </c:pt>
                <c:pt idx="3316">
                  <c:v>17194</c:v>
                </c:pt>
                <c:pt idx="3317">
                  <c:v>17136</c:v>
                </c:pt>
                <c:pt idx="3318">
                  <c:v>17072</c:v>
                </c:pt>
                <c:pt idx="3319">
                  <c:v>16949</c:v>
                </c:pt>
                <c:pt idx="3320">
                  <c:v>16817</c:v>
                </c:pt>
                <c:pt idx="3321">
                  <c:v>16713</c:v>
                </c:pt>
                <c:pt idx="3322">
                  <c:v>16487</c:v>
                </c:pt>
                <c:pt idx="3323">
                  <c:v>16167</c:v>
                </c:pt>
                <c:pt idx="3324">
                  <c:v>15781</c:v>
                </c:pt>
                <c:pt idx="3325">
                  <c:v>15332</c:v>
                </c:pt>
                <c:pt idx="3326">
                  <c:v>14763</c:v>
                </c:pt>
                <c:pt idx="3327">
                  <c:v>14123</c:v>
                </c:pt>
                <c:pt idx="3328">
                  <c:v>13466</c:v>
                </c:pt>
                <c:pt idx="3329">
                  <c:v>12784</c:v>
                </c:pt>
                <c:pt idx="3330">
                  <c:v>12011</c:v>
                </c:pt>
                <c:pt idx="3331">
                  <c:v>11276</c:v>
                </c:pt>
                <c:pt idx="3332">
                  <c:v>10493</c:v>
                </c:pt>
                <c:pt idx="3333">
                  <c:v>9675.7000000000007</c:v>
                </c:pt>
                <c:pt idx="3334">
                  <c:v>8839.2000000000007</c:v>
                </c:pt>
                <c:pt idx="3335">
                  <c:v>8066.8</c:v>
                </c:pt>
                <c:pt idx="3336">
                  <c:v>7333.9</c:v>
                </c:pt>
                <c:pt idx="3337">
                  <c:v>6623.4</c:v>
                </c:pt>
                <c:pt idx="3338">
                  <c:v>6091.9</c:v>
                </c:pt>
                <c:pt idx="3339">
                  <c:v>5635.9</c:v>
                </c:pt>
                <c:pt idx="3340">
                  <c:v>5183.1000000000004</c:v>
                </c:pt>
                <c:pt idx="3341">
                  <c:v>4703.2</c:v>
                </c:pt>
                <c:pt idx="3342">
                  <c:v>4241.3</c:v>
                </c:pt>
                <c:pt idx="3343">
                  <c:v>3659.6</c:v>
                </c:pt>
                <c:pt idx="3344">
                  <c:v>3020.7</c:v>
                </c:pt>
                <c:pt idx="3345">
                  <c:v>2430.6999999999998</c:v>
                </c:pt>
                <c:pt idx="3346">
                  <c:v>2013.2</c:v>
                </c:pt>
                <c:pt idx="3347">
                  <c:v>1739.2</c:v>
                </c:pt>
                <c:pt idx="3348">
                  <c:v>1507.7</c:v>
                </c:pt>
                <c:pt idx="3349">
                  <c:v>1279.5</c:v>
                </c:pt>
                <c:pt idx="3350">
                  <c:v>1110.0999999999999</c:v>
                </c:pt>
                <c:pt idx="3351">
                  <c:v>960.91</c:v>
                </c:pt>
                <c:pt idx="3352">
                  <c:v>856.02</c:v>
                </c:pt>
                <c:pt idx="3353">
                  <c:v>822.32</c:v>
                </c:pt>
                <c:pt idx="3354">
                  <c:v>754.15</c:v>
                </c:pt>
                <c:pt idx="3355">
                  <c:v>612.39</c:v>
                </c:pt>
                <c:pt idx="3356">
                  <c:v>361.42</c:v>
                </c:pt>
                <c:pt idx="3357">
                  <c:v>120.97</c:v>
                </c:pt>
                <c:pt idx="3358">
                  <c:v>-73.768000000000001</c:v>
                </c:pt>
                <c:pt idx="3359">
                  <c:v>-222.84</c:v>
                </c:pt>
                <c:pt idx="3360">
                  <c:v>-352.52</c:v>
                </c:pt>
                <c:pt idx="3361">
                  <c:v>-453.66</c:v>
                </c:pt>
                <c:pt idx="3362">
                  <c:v>-558.77</c:v>
                </c:pt>
                <c:pt idx="3363">
                  <c:v>-614.97</c:v>
                </c:pt>
                <c:pt idx="3364">
                  <c:v>-685.79</c:v>
                </c:pt>
                <c:pt idx="3365">
                  <c:v>-661.54</c:v>
                </c:pt>
                <c:pt idx="3366">
                  <c:v>-671.35</c:v>
                </c:pt>
                <c:pt idx="3367">
                  <c:v>-726.36</c:v>
                </c:pt>
                <c:pt idx="3368">
                  <c:v>-833.95</c:v>
                </c:pt>
                <c:pt idx="3369">
                  <c:v>-930.48</c:v>
                </c:pt>
                <c:pt idx="3370">
                  <c:v>-1059.9000000000001</c:v>
                </c:pt>
                <c:pt idx="3371">
                  <c:v>-1269</c:v>
                </c:pt>
                <c:pt idx="3372">
                  <c:v>-1503</c:v>
                </c:pt>
                <c:pt idx="3373">
                  <c:v>-1742.9</c:v>
                </c:pt>
                <c:pt idx="3374">
                  <c:v>-2036.9</c:v>
                </c:pt>
                <c:pt idx="3375">
                  <c:v>-2268.1999999999998</c:v>
                </c:pt>
                <c:pt idx="3376">
                  <c:v>-2427.8000000000002</c:v>
                </c:pt>
                <c:pt idx="3377">
                  <c:v>-2539.3000000000002</c:v>
                </c:pt>
                <c:pt idx="3378">
                  <c:v>-2595.1999999999998</c:v>
                </c:pt>
                <c:pt idx="3379">
                  <c:v>-2635.3</c:v>
                </c:pt>
                <c:pt idx="3380">
                  <c:v>-2621.3000000000002</c:v>
                </c:pt>
                <c:pt idx="3381">
                  <c:v>-2574.5</c:v>
                </c:pt>
                <c:pt idx="3382">
                  <c:v>-2533.8000000000002</c:v>
                </c:pt>
                <c:pt idx="3383">
                  <c:v>-2503.6999999999998</c:v>
                </c:pt>
                <c:pt idx="3384">
                  <c:v>-2540.3000000000002</c:v>
                </c:pt>
                <c:pt idx="3385">
                  <c:v>-2560.1</c:v>
                </c:pt>
                <c:pt idx="3386">
                  <c:v>-2616.5</c:v>
                </c:pt>
                <c:pt idx="3387">
                  <c:v>-2671</c:v>
                </c:pt>
                <c:pt idx="3388">
                  <c:v>-2726.9</c:v>
                </c:pt>
                <c:pt idx="3389">
                  <c:v>-2854.2</c:v>
                </c:pt>
                <c:pt idx="3390">
                  <c:v>-2976.4</c:v>
                </c:pt>
                <c:pt idx="3391">
                  <c:v>-3143.4</c:v>
                </c:pt>
                <c:pt idx="3392">
                  <c:v>-3296.9</c:v>
                </c:pt>
                <c:pt idx="3393">
                  <c:v>-3445.8</c:v>
                </c:pt>
                <c:pt idx="3394">
                  <c:v>-3623.7</c:v>
                </c:pt>
                <c:pt idx="3395">
                  <c:v>-3803.6</c:v>
                </c:pt>
                <c:pt idx="3396">
                  <c:v>-3988</c:v>
                </c:pt>
                <c:pt idx="3397">
                  <c:v>-4165.1000000000004</c:v>
                </c:pt>
                <c:pt idx="3398">
                  <c:v>-4318</c:v>
                </c:pt>
                <c:pt idx="3399">
                  <c:v>-4433.1000000000004</c:v>
                </c:pt>
                <c:pt idx="3400">
                  <c:v>-4534.1000000000004</c:v>
                </c:pt>
                <c:pt idx="3401">
                  <c:v>-4644.3</c:v>
                </c:pt>
                <c:pt idx="3402">
                  <c:v>-4740</c:v>
                </c:pt>
                <c:pt idx="3403">
                  <c:v>-4745.2</c:v>
                </c:pt>
                <c:pt idx="3404">
                  <c:v>-4800.1000000000004</c:v>
                </c:pt>
                <c:pt idx="3405">
                  <c:v>-4832.2</c:v>
                </c:pt>
                <c:pt idx="3406">
                  <c:v>-4872.3</c:v>
                </c:pt>
                <c:pt idx="3407">
                  <c:v>-4906.1000000000004</c:v>
                </c:pt>
                <c:pt idx="3408">
                  <c:v>-4954.5</c:v>
                </c:pt>
                <c:pt idx="3409">
                  <c:v>-5016.7</c:v>
                </c:pt>
                <c:pt idx="3410">
                  <c:v>-5073.8999999999996</c:v>
                </c:pt>
                <c:pt idx="3411">
                  <c:v>-5152.3</c:v>
                </c:pt>
                <c:pt idx="3412">
                  <c:v>-5253</c:v>
                </c:pt>
                <c:pt idx="3413">
                  <c:v>-5355.6</c:v>
                </c:pt>
                <c:pt idx="3414">
                  <c:v>-5482.1</c:v>
                </c:pt>
                <c:pt idx="3415">
                  <c:v>-5602.4</c:v>
                </c:pt>
                <c:pt idx="3416">
                  <c:v>-5723.2</c:v>
                </c:pt>
                <c:pt idx="3417">
                  <c:v>-5840.9</c:v>
                </c:pt>
                <c:pt idx="3418">
                  <c:v>-5923.8</c:v>
                </c:pt>
                <c:pt idx="3419">
                  <c:v>-6000.3</c:v>
                </c:pt>
                <c:pt idx="3420">
                  <c:v>-6050.7</c:v>
                </c:pt>
                <c:pt idx="3421">
                  <c:v>-6076.9</c:v>
                </c:pt>
                <c:pt idx="3422">
                  <c:v>-6102.7</c:v>
                </c:pt>
                <c:pt idx="3423">
                  <c:v>-6115.3</c:v>
                </c:pt>
                <c:pt idx="3424">
                  <c:v>-6118.3</c:v>
                </c:pt>
                <c:pt idx="3425">
                  <c:v>-6093.7</c:v>
                </c:pt>
                <c:pt idx="3426">
                  <c:v>-6104.9</c:v>
                </c:pt>
                <c:pt idx="3427">
                  <c:v>-6096.4</c:v>
                </c:pt>
                <c:pt idx="3428">
                  <c:v>-6176</c:v>
                </c:pt>
                <c:pt idx="3429">
                  <c:v>-6225.2</c:v>
                </c:pt>
                <c:pt idx="3430">
                  <c:v>-6286.3</c:v>
                </c:pt>
                <c:pt idx="3431">
                  <c:v>-6375.5</c:v>
                </c:pt>
                <c:pt idx="3432">
                  <c:v>-6483.9</c:v>
                </c:pt>
                <c:pt idx="3433">
                  <c:v>-6612.8</c:v>
                </c:pt>
                <c:pt idx="3434">
                  <c:v>-6726.9</c:v>
                </c:pt>
                <c:pt idx="3435">
                  <c:v>-6797.3</c:v>
                </c:pt>
                <c:pt idx="3436">
                  <c:v>-6866.6</c:v>
                </c:pt>
                <c:pt idx="3437">
                  <c:v>-6924.6</c:v>
                </c:pt>
                <c:pt idx="3438">
                  <c:v>-6967.1</c:v>
                </c:pt>
                <c:pt idx="3439">
                  <c:v>-6983.4</c:v>
                </c:pt>
                <c:pt idx="3440">
                  <c:v>-6974.1</c:v>
                </c:pt>
                <c:pt idx="3441">
                  <c:v>-6929</c:v>
                </c:pt>
                <c:pt idx="3442">
                  <c:v>-6864.5</c:v>
                </c:pt>
                <c:pt idx="3443">
                  <c:v>-6820.5</c:v>
                </c:pt>
                <c:pt idx="3444">
                  <c:v>-6827.3</c:v>
                </c:pt>
                <c:pt idx="3445">
                  <c:v>-6795.4</c:v>
                </c:pt>
                <c:pt idx="3446">
                  <c:v>-6816</c:v>
                </c:pt>
                <c:pt idx="3447">
                  <c:v>-6817</c:v>
                </c:pt>
                <c:pt idx="3448">
                  <c:v>-6823.9</c:v>
                </c:pt>
                <c:pt idx="3449">
                  <c:v>-6870.1</c:v>
                </c:pt>
                <c:pt idx="3450">
                  <c:v>-6945.2</c:v>
                </c:pt>
                <c:pt idx="3451">
                  <c:v>-7042.5</c:v>
                </c:pt>
                <c:pt idx="3452">
                  <c:v>-7132.2</c:v>
                </c:pt>
                <c:pt idx="3453">
                  <c:v>-7218</c:v>
                </c:pt>
                <c:pt idx="3454">
                  <c:v>-7282.4</c:v>
                </c:pt>
                <c:pt idx="3455">
                  <c:v>-7378.1</c:v>
                </c:pt>
                <c:pt idx="3456">
                  <c:v>-7411.1</c:v>
                </c:pt>
                <c:pt idx="3457">
                  <c:v>-7469.1</c:v>
                </c:pt>
                <c:pt idx="3458">
                  <c:v>-7474.4</c:v>
                </c:pt>
                <c:pt idx="3459">
                  <c:v>-7504</c:v>
                </c:pt>
                <c:pt idx="3460">
                  <c:v>-7520.6</c:v>
                </c:pt>
                <c:pt idx="3461">
                  <c:v>-7514.4</c:v>
                </c:pt>
                <c:pt idx="3462">
                  <c:v>-7549.4</c:v>
                </c:pt>
                <c:pt idx="3463">
                  <c:v>-7560</c:v>
                </c:pt>
                <c:pt idx="3464">
                  <c:v>-7583.1</c:v>
                </c:pt>
                <c:pt idx="3465">
                  <c:v>-7617</c:v>
                </c:pt>
                <c:pt idx="3466">
                  <c:v>-7681</c:v>
                </c:pt>
                <c:pt idx="3467">
                  <c:v>-7698.4</c:v>
                </c:pt>
                <c:pt idx="3468">
                  <c:v>-7753.8</c:v>
                </c:pt>
                <c:pt idx="3469">
                  <c:v>-7830.7</c:v>
                </c:pt>
                <c:pt idx="3470">
                  <c:v>-7878.8</c:v>
                </c:pt>
                <c:pt idx="3471">
                  <c:v>-7951.5</c:v>
                </c:pt>
                <c:pt idx="3472">
                  <c:v>-7988.9</c:v>
                </c:pt>
                <c:pt idx="3473">
                  <c:v>-8038.8</c:v>
                </c:pt>
                <c:pt idx="3474">
                  <c:v>-8091.1</c:v>
                </c:pt>
                <c:pt idx="3475">
                  <c:v>-8138.8</c:v>
                </c:pt>
                <c:pt idx="3476">
                  <c:v>-8191.1</c:v>
                </c:pt>
                <c:pt idx="3477">
                  <c:v>-8214</c:v>
                </c:pt>
                <c:pt idx="3478">
                  <c:v>-8185</c:v>
                </c:pt>
                <c:pt idx="3479">
                  <c:v>-8202.7999999999993</c:v>
                </c:pt>
                <c:pt idx="3480">
                  <c:v>-8169.7</c:v>
                </c:pt>
                <c:pt idx="3481">
                  <c:v>-8114.2</c:v>
                </c:pt>
                <c:pt idx="3482">
                  <c:v>-8097.6</c:v>
                </c:pt>
                <c:pt idx="3483">
                  <c:v>-8070.1</c:v>
                </c:pt>
                <c:pt idx="3484">
                  <c:v>-8121</c:v>
                </c:pt>
                <c:pt idx="3485">
                  <c:v>-8147.7</c:v>
                </c:pt>
                <c:pt idx="3486">
                  <c:v>-8172.2</c:v>
                </c:pt>
                <c:pt idx="3487">
                  <c:v>-8239.5</c:v>
                </c:pt>
                <c:pt idx="3488">
                  <c:v>-8252.7999999999993</c:v>
                </c:pt>
                <c:pt idx="3489">
                  <c:v>-8283.2000000000007</c:v>
                </c:pt>
                <c:pt idx="3490">
                  <c:v>-8300.9</c:v>
                </c:pt>
                <c:pt idx="3491">
                  <c:v>-8312.4</c:v>
                </c:pt>
                <c:pt idx="3492">
                  <c:v>-8374.7000000000007</c:v>
                </c:pt>
                <c:pt idx="3493">
                  <c:v>-8379.7999999999993</c:v>
                </c:pt>
                <c:pt idx="3494">
                  <c:v>-8386.2999999999993</c:v>
                </c:pt>
                <c:pt idx="3495">
                  <c:v>-8376</c:v>
                </c:pt>
                <c:pt idx="3496">
                  <c:v>-8372.4</c:v>
                </c:pt>
                <c:pt idx="3497">
                  <c:v>-8371.1</c:v>
                </c:pt>
                <c:pt idx="3498">
                  <c:v>-8335.4</c:v>
                </c:pt>
                <c:pt idx="3499">
                  <c:v>-8334.5</c:v>
                </c:pt>
                <c:pt idx="3500">
                  <c:v>-8344.4</c:v>
                </c:pt>
                <c:pt idx="3501">
                  <c:v>-8302.4</c:v>
                </c:pt>
                <c:pt idx="3502">
                  <c:v>-8283.7999999999993</c:v>
                </c:pt>
                <c:pt idx="3503">
                  <c:v>-8234.1</c:v>
                </c:pt>
                <c:pt idx="3504">
                  <c:v>-8213.5</c:v>
                </c:pt>
                <c:pt idx="3505">
                  <c:v>-8179</c:v>
                </c:pt>
                <c:pt idx="3506">
                  <c:v>-8135.7</c:v>
                </c:pt>
                <c:pt idx="3507">
                  <c:v>-8082.3</c:v>
                </c:pt>
                <c:pt idx="3508">
                  <c:v>-8022.4</c:v>
                </c:pt>
                <c:pt idx="3509">
                  <c:v>-7928.4</c:v>
                </c:pt>
                <c:pt idx="3510">
                  <c:v>-7796.5</c:v>
                </c:pt>
                <c:pt idx="3511">
                  <c:v>-7634.3</c:v>
                </c:pt>
                <c:pt idx="3512">
                  <c:v>-7451.7</c:v>
                </c:pt>
                <c:pt idx="3513">
                  <c:v>-7202.1</c:v>
                </c:pt>
                <c:pt idx="3514">
                  <c:v>-6943.2</c:v>
                </c:pt>
                <c:pt idx="3515">
                  <c:v>-6659.1</c:v>
                </c:pt>
                <c:pt idx="3516">
                  <c:v>-6339.6</c:v>
                </c:pt>
                <c:pt idx="3517">
                  <c:v>-6041.1</c:v>
                </c:pt>
                <c:pt idx="3518">
                  <c:v>-5693.1</c:v>
                </c:pt>
                <c:pt idx="3519">
                  <c:v>-5324.8</c:v>
                </c:pt>
                <c:pt idx="3520">
                  <c:v>-4973.6000000000004</c:v>
                </c:pt>
                <c:pt idx="3521">
                  <c:v>-4625.5</c:v>
                </c:pt>
                <c:pt idx="3522">
                  <c:v>-4319.3</c:v>
                </c:pt>
                <c:pt idx="3523">
                  <c:v>-4059.3</c:v>
                </c:pt>
                <c:pt idx="3524">
                  <c:v>-3846.8</c:v>
                </c:pt>
                <c:pt idx="3525">
                  <c:v>-3648</c:v>
                </c:pt>
                <c:pt idx="3526">
                  <c:v>-3455.3</c:v>
                </c:pt>
                <c:pt idx="3527">
                  <c:v>-3269.3</c:v>
                </c:pt>
                <c:pt idx="3528">
                  <c:v>-3088.4</c:v>
                </c:pt>
                <c:pt idx="3529">
                  <c:v>-2899.3</c:v>
                </c:pt>
                <c:pt idx="3530">
                  <c:v>-2745.5</c:v>
                </c:pt>
                <c:pt idx="3531">
                  <c:v>-2598</c:v>
                </c:pt>
                <c:pt idx="3532">
                  <c:v>-2431.1999999999998</c:v>
                </c:pt>
                <c:pt idx="3533">
                  <c:v>-2271.4</c:v>
                </c:pt>
                <c:pt idx="3534">
                  <c:v>-2102.3000000000002</c:v>
                </c:pt>
                <c:pt idx="3535">
                  <c:v>-1879.2</c:v>
                </c:pt>
                <c:pt idx="3536">
                  <c:v>-1698.6</c:v>
                </c:pt>
                <c:pt idx="3537">
                  <c:v>-1485.8</c:v>
                </c:pt>
                <c:pt idx="3538">
                  <c:v>-1256.2</c:v>
                </c:pt>
                <c:pt idx="3539">
                  <c:v>-1056.5999999999999</c:v>
                </c:pt>
                <c:pt idx="3540">
                  <c:v>-873.21</c:v>
                </c:pt>
                <c:pt idx="3541">
                  <c:v>-714.87</c:v>
                </c:pt>
                <c:pt idx="3542">
                  <c:v>-576.74</c:v>
                </c:pt>
                <c:pt idx="3543">
                  <c:v>-434.86</c:v>
                </c:pt>
                <c:pt idx="3544">
                  <c:v>-346.98</c:v>
                </c:pt>
                <c:pt idx="3545">
                  <c:v>-277.19</c:v>
                </c:pt>
                <c:pt idx="3546">
                  <c:v>-199.69</c:v>
                </c:pt>
                <c:pt idx="3547">
                  <c:v>-123.89</c:v>
                </c:pt>
                <c:pt idx="3548">
                  <c:v>-57.06</c:v>
                </c:pt>
                <c:pt idx="3549">
                  <c:v>-33.491999999999997</c:v>
                </c:pt>
                <c:pt idx="3550">
                  <c:v>35.360999999999997</c:v>
                </c:pt>
                <c:pt idx="3551">
                  <c:v>62.22</c:v>
                </c:pt>
                <c:pt idx="3552">
                  <c:v>91.478999999999999</c:v>
                </c:pt>
                <c:pt idx="3553">
                  <c:v>155.74</c:v>
                </c:pt>
                <c:pt idx="3554">
                  <c:v>205.73</c:v>
                </c:pt>
                <c:pt idx="3555">
                  <c:v>244.25</c:v>
                </c:pt>
                <c:pt idx="3556">
                  <c:v>294.06</c:v>
                </c:pt>
                <c:pt idx="3557">
                  <c:v>334.41</c:v>
                </c:pt>
                <c:pt idx="3558">
                  <c:v>417.32</c:v>
                </c:pt>
                <c:pt idx="3559">
                  <c:v>602.75</c:v>
                </c:pt>
                <c:pt idx="3560">
                  <c:v>881.39</c:v>
                </c:pt>
                <c:pt idx="3561">
                  <c:v>1279.4000000000001</c:v>
                </c:pt>
                <c:pt idx="3562">
                  <c:v>1717.2</c:v>
                </c:pt>
                <c:pt idx="3563">
                  <c:v>2105.5</c:v>
                </c:pt>
                <c:pt idx="3564">
                  <c:v>2269.5</c:v>
                </c:pt>
                <c:pt idx="3565">
                  <c:v>2300.6999999999998</c:v>
                </c:pt>
                <c:pt idx="3566">
                  <c:v>2194.6999999999998</c:v>
                </c:pt>
                <c:pt idx="3567">
                  <c:v>2100.8000000000002</c:v>
                </c:pt>
                <c:pt idx="3568">
                  <c:v>2005.3</c:v>
                </c:pt>
                <c:pt idx="3569">
                  <c:v>1958.3</c:v>
                </c:pt>
                <c:pt idx="3570">
                  <c:v>1933</c:v>
                </c:pt>
                <c:pt idx="3571">
                  <c:v>1910.3</c:v>
                </c:pt>
                <c:pt idx="3572">
                  <c:v>1933.7</c:v>
                </c:pt>
                <c:pt idx="3573">
                  <c:v>2016.7</c:v>
                </c:pt>
                <c:pt idx="3574">
                  <c:v>2176.6</c:v>
                </c:pt>
                <c:pt idx="3575">
                  <c:v>2388.1999999999998</c:v>
                </c:pt>
                <c:pt idx="3576">
                  <c:v>2593.3000000000002</c:v>
                </c:pt>
                <c:pt idx="3577">
                  <c:v>2828.6</c:v>
                </c:pt>
                <c:pt idx="3578">
                  <c:v>3071.7</c:v>
                </c:pt>
                <c:pt idx="3579">
                  <c:v>3240.4</c:v>
                </c:pt>
                <c:pt idx="3580">
                  <c:v>3431</c:v>
                </c:pt>
                <c:pt idx="3581">
                  <c:v>3600.8</c:v>
                </c:pt>
                <c:pt idx="3582">
                  <c:v>3739.1</c:v>
                </c:pt>
                <c:pt idx="3583">
                  <c:v>3875.5</c:v>
                </c:pt>
                <c:pt idx="3584">
                  <c:v>4009.5</c:v>
                </c:pt>
                <c:pt idx="3585">
                  <c:v>4162.3</c:v>
                </c:pt>
                <c:pt idx="3586">
                  <c:v>4298.3</c:v>
                </c:pt>
                <c:pt idx="3587">
                  <c:v>4444.5</c:v>
                </c:pt>
                <c:pt idx="3588">
                  <c:v>4574.5</c:v>
                </c:pt>
                <c:pt idx="3589">
                  <c:v>4721.3</c:v>
                </c:pt>
                <c:pt idx="3590">
                  <c:v>4907.8</c:v>
                </c:pt>
                <c:pt idx="3591">
                  <c:v>5071.2</c:v>
                </c:pt>
                <c:pt idx="3592">
                  <c:v>5240.7</c:v>
                </c:pt>
                <c:pt idx="3593">
                  <c:v>5386.8</c:v>
                </c:pt>
                <c:pt idx="3594">
                  <c:v>5537.4</c:v>
                </c:pt>
                <c:pt idx="3595">
                  <c:v>5718.7</c:v>
                </c:pt>
                <c:pt idx="3596">
                  <c:v>5946.6</c:v>
                </c:pt>
                <c:pt idx="3597">
                  <c:v>6139.7</c:v>
                </c:pt>
                <c:pt idx="3598">
                  <c:v>6328.9</c:v>
                </c:pt>
                <c:pt idx="3599">
                  <c:v>6462.5</c:v>
                </c:pt>
                <c:pt idx="3600">
                  <c:v>6609</c:v>
                </c:pt>
                <c:pt idx="3601">
                  <c:v>6747.6</c:v>
                </c:pt>
                <c:pt idx="3602">
                  <c:v>6914.4</c:v>
                </c:pt>
                <c:pt idx="3603">
                  <c:v>7101.9</c:v>
                </c:pt>
                <c:pt idx="3604">
                  <c:v>7270.9</c:v>
                </c:pt>
                <c:pt idx="3605">
                  <c:v>7457.8</c:v>
                </c:pt>
                <c:pt idx="3606">
                  <c:v>7648.9</c:v>
                </c:pt>
                <c:pt idx="3607">
                  <c:v>7808.3</c:v>
                </c:pt>
                <c:pt idx="3608">
                  <c:v>7950.4</c:v>
                </c:pt>
                <c:pt idx="3609">
                  <c:v>8088.4</c:v>
                </c:pt>
                <c:pt idx="3610">
                  <c:v>8261.5</c:v>
                </c:pt>
                <c:pt idx="3611">
                  <c:v>8429.7000000000007</c:v>
                </c:pt>
                <c:pt idx="3612">
                  <c:v>8582.2000000000007</c:v>
                </c:pt>
                <c:pt idx="3613">
                  <c:v>8752</c:v>
                </c:pt>
                <c:pt idx="3614">
                  <c:v>8909.7999999999993</c:v>
                </c:pt>
                <c:pt idx="3615">
                  <c:v>9031.7000000000007</c:v>
                </c:pt>
                <c:pt idx="3616">
                  <c:v>9167.7000000000007</c:v>
                </c:pt>
                <c:pt idx="3617">
                  <c:v>9300.7999999999993</c:v>
                </c:pt>
                <c:pt idx="3618">
                  <c:v>9470.9</c:v>
                </c:pt>
                <c:pt idx="3619">
                  <c:v>9676.9</c:v>
                </c:pt>
                <c:pt idx="3620">
                  <c:v>9855.2000000000007</c:v>
                </c:pt>
                <c:pt idx="3621">
                  <c:v>10007</c:v>
                </c:pt>
                <c:pt idx="3622">
                  <c:v>10136</c:v>
                </c:pt>
                <c:pt idx="3623">
                  <c:v>10256</c:v>
                </c:pt>
                <c:pt idx="3624">
                  <c:v>10370</c:v>
                </c:pt>
                <c:pt idx="3625">
                  <c:v>10511</c:v>
                </c:pt>
                <c:pt idx="3626">
                  <c:v>10655</c:v>
                </c:pt>
                <c:pt idx="3627">
                  <c:v>10787</c:v>
                </c:pt>
                <c:pt idx="3628">
                  <c:v>10901</c:v>
                </c:pt>
                <c:pt idx="3629">
                  <c:v>10960</c:v>
                </c:pt>
                <c:pt idx="3630">
                  <c:v>11059</c:v>
                </c:pt>
                <c:pt idx="3631">
                  <c:v>11128</c:v>
                </c:pt>
                <c:pt idx="3632">
                  <c:v>11190</c:v>
                </c:pt>
                <c:pt idx="3633">
                  <c:v>11285</c:v>
                </c:pt>
                <c:pt idx="3634">
                  <c:v>11400</c:v>
                </c:pt>
                <c:pt idx="3635">
                  <c:v>11521</c:v>
                </c:pt>
                <c:pt idx="3636">
                  <c:v>11707</c:v>
                </c:pt>
                <c:pt idx="3637">
                  <c:v>11843</c:v>
                </c:pt>
                <c:pt idx="3638">
                  <c:v>11984</c:v>
                </c:pt>
                <c:pt idx="3639">
                  <c:v>12121</c:v>
                </c:pt>
                <c:pt idx="3640">
                  <c:v>12253</c:v>
                </c:pt>
                <c:pt idx="3641">
                  <c:v>12387</c:v>
                </c:pt>
                <c:pt idx="3642">
                  <c:v>12495</c:v>
                </c:pt>
                <c:pt idx="3643">
                  <c:v>12607</c:v>
                </c:pt>
                <c:pt idx="3644">
                  <c:v>12720</c:v>
                </c:pt>
                <c:pt idx="3645">
                  <c:v>12845</c:v>
                </c:pt>
                <c:pt idx="3646">
                  <c:v>12968</c:v>
                </c:pt>
                <c:pt idx="3647">
                  <c:v>13030</c:v>
                </c:pt>
                <c:pt idx="3648">
                  <c:v>13125</c:v>
                </c:pt>
                <c:pt idx="3649">
                  <c:v>13196</c:v>
                </c:pt>
                <c:pt idx="3650">
                  <c:v>13291</c:v>
                </c:pt>
                <c:pt idx="3651">
                  <c:v>13348</c:v>
                </c:pt>
                <c:pt idx="3652">
                  <c:v>13431</c:v>
                </c:pt>
                <c:pt idx="3653">
                  <c:v>13575</c:v>
                </c:pt>
                <c:pt idx="3654">
                  <c:v>13678</c:v>
                </c:pt>
                <c:pt idx="3655">
                  <c:v>13751</c:v>
                </c:pt>
                <c:pt idx="3656">
                  <c:v>13871</c:v>
                </c:pt>
                <c:pt idx="3657">
                  <c:v>13940</c:v>
                </c:pt>
                <c:pt idx="3658">
                  <c:v>14068</c:v>
                </c:pt>
                <c:pt idx="3659">
                  <c:v>14114</c:v>
                </c:pt>
                <c:pt idx="3660">
                  <c:v>14117</c:v>
                </c:pt>
                <c:pt idx="3661">
                  <c:v>14120</c:v>
                </c:pt>
                <c:pt idx="3662">
                  <c:v>14118</c:v>
                </c:pt>
                <c:pt idx="3663">
                  <c:v>14150</c:v>
                </c:pt>
                <c:pt idx="3664">
                  <c:v>14163</c:v>
                </c:pt>
                <c:pt idx="3665">
                  <c:v>14200</c:v>
                </c:pt>
                <c:pt idx="3666">
                  <c:v>14251</c:v>
                </c:pt>
                <c:pt idx="3667">
                  <c:v>14342</c:v>
                </c:pt>
                <c:pt idx="3668">
                  <c:v>14449</c:v>
                </c:pt>
                <c:pt idx="3669">
                  <c:v>14617</c:v>
                </c:pt>
                <c:pt idx="3670">
                  <c:v>14747</c:v>
                </c:pt>
                <c:pt idx="3671">
                  <c:v>14846</c:v>
                </c:pt>
                <c:pt idx="3672">
                  <c:v>14953</c:v>
                </c:pt>
                <c:pt idx="3673">
                  <c:v>15022</c:v>
                </c:pt>
                <c:pt idx="3674">
                  <c:v>15057</c:v>
                </c:pt>
                <c:pt idx="3675">
                  <c:v>15129</c:v>
                </c:pt>
                <c:pt idx="3676">
                  <c:v>15105</c:v>
                </c:pt>
                <c:pt idx="3677">
                  <c:v>15134</c:v>
                </c:pt>
                <c:pt idx="3678">
                  <c:v>15127</c:v>
                </c:pt>
                <c:pt idx="3679">
                  <c:v>15079</c:v>
                </c:pt>
                <c:pt idx="3680">
                  <c:v>15079</c:v>
                </c:pt>
                <c:pt idx="3681">
                  <c:v>15064</c:v>
                </c:pt>
                <c:pt idx="3682">
                  <c:v>15043</c:v>
                </c:pt>
                <c:pt idx="3683">
                  <c:v>15028</c:v>
                </c:pt>
                <c:pt idx="3684">
                  <c:v>15023</c:v>
                </c:pt>
                <c:pt idx="3685">
                  <c:v>15020</c:v>
                </c:pt>
                <c:pt idx="3686">
                  <c:v>15035</c:v>
                </c:pt>
                <c:pt idx="3687">
                  <c:v>15070</c:v>
                </c:pt>
                <c:pt idx="3688">
                  <c:v>15136</c:v>
                </c:pt>
                <c:pt idx="3689">
                  <c:v>15223</c:v>
                </c:pt>
                <c:pt idx="3690">
                  <c:v>15265</c:v>
                </c:pt>
                <c:pt idx="3691">
                  <c:v>15298</c:v>
                </c:pt>
                <c:pt idx="3692">
                  <c:v>15349</c:v>
                </c:pt>
                <c:pt idx="3693">
                  <c:v>15412</c:v>
                </c:pt>
                <c:pt idx="3694">
                  <c:v>15475</c:v>
                </c:pt>
                <c:pt idx="3695">
                  <c:v>15562</c:v>
                </c:pt>
                <c:pt idx="3696">
                  <c:v>15636</c:v>
                </c:pt>
                <c:pt idx="3697">
                  <c:v>15721</c:v>
                </c:pt>
                <c:pt idx="3698">
                  <c:v>15819</c:v>
                </c:pt>
                <c:pt idx="3699">
                  <c:v>15832</c:v>
                </c:pt>
                <c:pt idx="3700">
                  <c:v>15879</c:v>
                </c:pt>
                <c:pt idx="3701">
                  <c:v>15960</c:v>
                </c:pt>
                <c:pt idx="3702">
                  <c:v>15970</c:v>
                </c:pt>
                <c:pt idx="3703">
                  <c:v>15952</c:v>
                </c:pt>
                <c:pt idx="3704">
                  <c:v>15896</c:v>
                </c:pt>
                <c:pt idx="3705">
                  <c:v>15889</c:v>
                </c:pt>
                <c:pt idx="3706">
                  <c:v>15924</c:v>
                </c:pt>
                <c:pt idx="3707">
                  <c:v>15957</c:v>
                </c:pt>
                <c:pt idx="3708">
                  <c:v>15983</c:v>
                </c:pt>
                <c:pt idx="3709">
                  <c:v>16026</c:v>
                </c:pt>
                <c:pt idx="3710">
                  <c:v>16101</c:v>
                </c:pt>
                <c:pt idx="3711">
                  <c:v>16093</c:v>
                </c:pt>
                <c:pt idx="3712">
                  <c:v>16069</c:v>
                </c:pt>
                <c:pt idx="3713">
                  <c:v>16044</c:v>
                </c:pt>
                <c:pt idx="3714">
                  <c:v>16002</c:v>
                </c:pt>
                <c:pt idx="3715">
                  <c:v>15961</c:v>
                </c:pt>
                <c:pt idx="3716">
                  <c:v>15849</c:v>
                </c:pt>
                <c:pt idx="3717">
                  <c:v>15691</c:v>
                </c:pt>
                <c:pt idx="3718">
                  <c:v>15526</c:v>
                </c:pt>
                <c:pt idx="3719">
                  <c:v>15288</c:v>
                </c:pt>
                <c:pt idx="3720">
                  <c:v>15054</c:v>
                </c:pt>
                <c:pt idx="3721">
                  <c:v>14723</c:v>
                </c:pt>
                <c:pt idx="3722">
                  <c:v>14336</c:v>
                </c:pt>
                <c:pt idx="3723">
                  <c:v>13893</c:v>
                </c:pt>
                <c:pt idx="3724">
                  <c:v>13306</c:v>
                </c:pt>
                <c:pt idx="3725">
                  <c:v>12668</c:v>
                </c:pt>
                <c:pt idx="3726">
                  <c:v>12010</c:v>
                </c:pt>
                <c:pt idx="3727">
                  <c:v>11362</c:v>
                </c:pt>
                <c:pt idx="3728">
                  <c:v>10752</c:v>
                </c:pt>
                <c:pt idx="3729">
                  <c:v>10166</c:v>
                </c:pt>
                <c:pt idx="3730">
                  <c:v>9601.1</c:v>
                </c:pt>
                <c:pt idx="3731">
                  <c:v>9114.5</c:v>
                </c:pt>
                <c:pt idx="3732">
                  <c:v>8572.6</c:v>
                </c:pt>
                <c:pt idx="3733">
                  <c:v>8070.4</c:v>
                </c:pt>
                <c:pt idx="3734">
                  <c:v>7615.2</c:v>
                </c:pt>
                <c:pt idx="3735">
                  <c:v>7197.5</c:v>
                </c:pt>
                <c:pt idx="3736">
                  <c:v>6804.4</c:v>
                </c:pt>
                <c:pt idx="3737">
                  <c:v>6389.8</c:v>
                </c:pt>
                <c:pt idx="3738">
                  <c:v>6065.3</c:v>
                </c:pt>
                <c:pt idx="3739">
                  <c:v>5709.2</c:v>
                </c:pt>
                <c:pt idx="3740">
                  <c:v>5337.1</c:v>
                </c:pt>
                <c:pt idx="3741">
                  <c:v>4952.8</c:v>
                </c:pt>
                <c:pt idx="3742">
                  <c:v>4544</c:v>
                </c:pt>
                <c:pt idx="3743">
                  <c:v>4284.5</c:v>
                </c:pt>
                <c:pt idx="3744">
                  <c:v>4016.7</c:v>
                </c:pt>
                <c:pt idx="3745">
                  <c:v>3649.8</c:v>
                </c:pt>
                <c:pt idx="3746">
                  <c:v>3315.5</c:v>
                </c:pt>
                <c:pt idx="3747">
                  <c:v>3064.1</c:v>
                </c:pt>
                <c:pt idx="3748">
                  <c:v>2937.7</c:v>
                </c:pt>
                <c:pt idx="3749">
                  <c:v>2919.6</c:v>
                </c:pt>
                <c:pt idx="3750">
                  <c:v>2923.1</c:v>
                </c:pt>
                <c:pt idx="3751">
                  <c:v>2939.3</c:v>
                </c:pt>
                <c:pt idx="3752">
                  <c:v>2896.5</c:v>
                </c:pt>
                <c:pt idx="3753">
                  <c:v>2748.7</c:v>
                </c:pt>
                <c:pt idx="3754">
                  <c:v>2524.3000000000002</c:v>
                </c:pt>
                <c:pt idx="3755">
                  <c:v>2226.9</c:v>
                </c:pt>
                <c:pt idx="3756">
                  <c:v>1912.7</c:v>
                </c:pt>
                <c:pt idx="3757">
                  <c:v>1597.6</c:v>
                </c:pt>
                <c:pt idx="3758">
                  <c:v>1252.8</c:v>
                </c:pt>
                <c:pt idx="3759">
                  <c:v>937.07</c:v>
                </c:pt>
                <c:pt idx="3760">
                  <c:v>693.13</c:v>
                </c:pt>
                <c:pt idx="3761">
                  <c:v>507.88</c:v>
                </c:pt>
                <c:pt idx="3762">
                  <c:v>325.04000000000002</c:v>
                </c:pt>
                <c:pt idx="3763">
                  <c:v>193.02</c:v>
                </c:pt>
                <c:pt idx="3764">
                  <c:v>128.19999999999999</c:v>
                </c:pt>
                <c:pt idx="3765">
                  <c:v>117.24</c:v>
                </c:pt>
                <c:pt idx="3766">
                  <c:v>105.64</c:v>
                </c:pt>
                <c:pt idx="3767">
                  <c:v>99.313999999999993</c:v>
                </c:pt>
                <c:pt idx="3768">
                  <c:v>109.57</c:v>
                </c:pt>
                <c:pt idx="3769">
                  <c:v>82.835999999999999</c:v>
                </c:pt>
                <c:pt idx="3770">
                  <c:v>67.971000000000004</c:v>
                </c:pt>
                <c:pt idx="3771">
                  <c:v>43.976999999999997</c:v>
                </c:pt>
                <c:pt idx="3772">
                  <c:v>21.422999999999998</c:v>
                </c:pt>
                <c:pt idx="3773">
                  <c:v>-26.468</c:v>
                </c:pt>
                <c:pt idx="3774">
                  <c:v>-60.273000000000003</c:v>
                </c:pt>
                <c:pt idx="3775">
                  <c:v>-105.63</c:v>
                </c:pt>
                <c:pt idx="3776">
                  <c:v>-144.13</c:v>
                </c:pt>
                <c:pt idx="3777">
                  <c:v>-179.07</c:v>
                </c:pt>
                <c:pt idx="3778">
                  <c:v>-216.41</c:v>
                </c:pt>
                <c:pt idx="3779">
                  <c:v>-259.06</c:v>
                </c:pt>
                <c:pt idx="3780">
                  <c:v>-287.39999999999998</c:v>
                </c:pt>
                <c:pt idx="3781">
                  <c:v>-347.3</c:v>
                </c:pt>
                <c:pt idx="3782">
                  <c:v>-392.81</c:v>
                </c:pt>
                <c:pt idx="3783">
                  <c:v>-392.37</c:v>
                </c:pt>
                <c:pt idx="3784">
                  <c:v>-417.22</c:v>
                </c:pt>
                <c:pt idx="3785">
                  <c:v>-481.62</c:v>
                </c:pt>
                <c:pt idx="3786">
                  <c:v>-529.27</c:v>
                </c:pt>
                <c:pt idx="3787">
                  <c:v>-576.79</c:v>
                </c:pt>
                <c:pt idx="3788">
                  <c:v>-625.51</c:v>
                </c:pt>
                <c:pt idx="3789">
                  <c:v>-692.13</c:v>
                </c:pt>
                <c:pt idx="3790">
                  <c:v>-741.84</c:v>
                </c:pt>
                <c:pt idx="3791">
                  <c:v>-833.74</c:v>
                </c:pt>
                <c:pt idx="3792">
                  <c:v>-885.22</c:v>
                </c:pt>
                <c:pt idx="3793">
                  <c:v>-899.66</c:v>
                </c:pt>
                <c:pt idx="3794">
                  <c:v>-1039.2</c:v>
                </c:pt>
                <c:pt idx="3795">
                  <c:v>-1208.9000000000001</c:v>
                </c:pt>
                <c:pt idx="3796">
                  <c:v>-1329.9</c:v>
                </c:pt>
                <c:pt idx="3797">
                  <c:v>-1442.5</c:v>
                </c:pt>
                <c:pt idx="3798">
                  <c:v>-1462.7</c:v>
                </c:pt>
                <c:pt idx="3799">
                  <c:v>-1519.8</c:v>
                </c:pt>
                <c:pt idx="3800">
                  <c:v>-1610.8</c:v>
                </c:pt>
                <c:pt idx="3801">
                  <c:v>-1705.8</c:v>
                </c:pt>
                <c:pt idx="3802">
                  <c:v>-1801.4</c:v>
                </c:pt>
                <c:pt idx="3803">
                  <c:v>-1847.7</c:v>
                </c:pt>
                <c:pt idx="3804">
                  <c:v>-1877.2</c:v>
                </c:pt>
                <c:pt idx="3805">
                  <c:v>-1940.3</c:v>
                </c:pt>
                <c:pt idx="3806">
                  <c:v>-1981.3</c:v>
                </c:pt>
                <c:pt idx="3807">
                  <c:v>-2076.6999999999998</c:v>
                </c:pt>
                <c:pt idx="3808">
                  <c:v>-2231.5</c:v>
                </c:pt>
                <c:pt idx="3809">
                  <c:v>-2412</c:v>
                </c:pt>
                <c:pt idx="3810">
                  <c:v>-2591.9</c:v>
                </c:pt>
                <c:pt idx="3811">
                  <c:v>-2762.5</c:v>
                </c:pt>
                <c:pt idx="3812">
                  <c:v>-2956.1</c:v>
                </c:pt>
                <c:pt idx="3813">
                  <c:v>-3176.1</c:v>
                </c:pt>
                <c:pt idx="3814">
                  <c:v>-3398.2</c:v>
                </c:pt>
                <c:pt idx="3815">
                  <c:v>-3643.6</c:v>
                </c:pt>
                <c:pt idx="3816">
                  <c:v>-3920.9</c:v>
                </c:pt>
                <c:pt idx="3817">
                  <c:v>-4154.6000000000004</c:v>
                </c:pt>
                <c:pt idx="3818">
                  <c:v>-4335.8999999999996</c:v>
                </c:pt>
                <c:pt idx="3819">
                  <c:v>-4554.3</c:v>
                </c:pt>
                <c:pt idx="3820">
                  <c:v>-4695.3</c:v>
                </c:pt>
                <c:pt idx="3821">
                  <c:v>-4782.5</c:v>
                </c:pt>
                <c:pt idx="3822">
                  <c:v>-4853.8999999999996</c:v>
                </c:pt>
                <c:pt idx="3823">
                  <c:v>-4887</c:v>
                </c:pt>
                <c:pt idx="3824">
                  <c:v>-4876</c:v>
                </c:pt>
                <c:pt idx="3825">
                  <c:v>-4830.8999999999996</c:v>
                </c:pt>
                <c:pt idx="3826">
                  <c:v>-4802.6000000000004</c:v>
                </c:pt>
                <c:pt idx="3827">
                  <c:v>-4749</c:v>
                </c:pt>
                <c:pt idx="3828">
                  <c:v>-4694</c:v>
                </c:pt>
                <c:pt idx="3829">
                  <c:v>-4702.3999999999996</c:v>
                </c:pt>
                <c:pt idx="3830">
                  <c:v>-4791.2</c:v>
                </c:pt>
                <c:pt idx="3831">
                  <c:v>-4884.8</c:v>
                </c:pt>
                <c:pt idx="3832">
                  <c:v>-4978.5</c:v>
                </c:pt>
                <c:pt idx="3833">
                  <c:v>-5096.5</c:v>
                </c:pt>
                <c:pt idx="3834">
                  <c:v>-5230.2</c:v>
                </c:pt>
                <c:pt idx="3835">
                  <c:v>-5393.2</c:v>
                </c:pt>
                <c:pt idx="3836">
                  <c:v>-5526.2</c:v>
                </c:pt>
                <c:pt idx="3837">
                  <c:v>-5662.5</c:v>
                </c:pt>
                <c:pt idx="3838">
                  <c:v>-5833.7</c:v>
                </c:pt>
                <c:pt idx="3839">
                  <c:v>-5978.6</c:v>
                </c:pt>
                <c:pt idx="3840">
                  <c:v>-6101.8</c:v>
                </c:pt>
                <c:pt idx="3841">
                  <c:v>-6234.4</c:v>
                </c:pt>
                <c:pt idx="3842">
                  <c:v>-6351.7</c:v>
                </c:pt>
                <c:pt idx="3843">
                  <c:v>-6393.9</c:v>
                </c:pt>
                <c:pt idx="3844">
                  <c:v>-6461.4</c:v>
                </c:pt>
                <c:pt idx="3845">
                  <c:v>-6464.2</c:v>
                </c:pt>
                <c:pt idx="3846">
                  <c:v>-6536.6</c:v>
                </c:pt>
                <c:pt idx="3847">
                  <c:v>-6634.6</c:v>
                </c:pt>
                <c:pt idx="3848">
                  <c:v>-6683.8</c:v>
                </c:pt>
                <c:pt idx="3849">
                  <c:v>-6734.2</c:v>
                </c:pt>
                <c:pt idx="3850">
                  <c:v>-6741</c:v>
                </c:pt>
                <c:pt idx="3851">
                  <c:v>-6722</c:v>
                </c:pt>
                <c:pt idx="3852">
                  <c:v>-6749.5</c:v>
                </c:pt>
                <c:pt idx="3853">
                  <c:v>-6736.7</c:v>
                </c:pt>
                <c:pt idx="3854">
                  <c:v>-6812.4</c:v>
                </c:pt>
                <c:pt idx="3855">
                  <c:v>-6874.2</c:v>
                </c:pt>
                <c:pt idx="3856">
                  <c:v>-6978.9</c:v>
                </c:pt>
                <c:pt idx="3857">
                  <c:v>-7073</c:v>
                </c:pt>
                <c:pt idx="3858">
                  <c:v>-7125.7</c:v>
                </c:pt>
                <c:pt idx="3859">
                  <c:v>-7178</c:v>
                </c:pt>
                <c:pt idx="3860">
                  <c:v>-7146.3</c:v>
                </c:pt>
                <c:pt idx="3861">
                  <c:v>-7153.1</c:v>
                </c:pt>
                <c:pt idx="3862">
                  <c:v>-7158.6</c:v>
                </c:pt>
                <c:pt idx="3863">
                  <c:v>-7156.7</c:v>
                </c:pt>
                <c:pt idx="3864">
                  <c:v>-7186</c:v>
                </c:pt>
                <c:pt idx="3865">
                  <c:v>-7200.8</c:v>
                </c:pt>
                <c:pt idx="3866">
                  <c:v>-7185.3</c:v>
                </c:pt>
                <c:pt idx="3867">
                  <c:v>-7154.5</c:v>
                </c:pt>
                <c:pt idx="3868">
                  <c:v>-7140.8</c:v>
                </c:pt>
                <c:pt idx="3869">
                  <c:v>-7120.7</c:v>
                </c:pt>
                <c:pt idx="3870">
                  <c:v>-7129.3</c:v>
                </c:pt>
                <c:pt idx="3871">
                  <c:v>-7151.1</c:v>
                </c:pt>
                <c:pt idx="3872">
                  <c:v>-7174.4</c:v>
                </c:pt>
                <c:pt idx="3873">
                  <c:v>-7246</c:v>
                </c:pt>
                <c:pt idx="3874">
                  <c:v>-7245.3</c:v>
                </c:pt>
                <c:pt idx="3875">
                  <c:v>-7270.8</c:v>
                </c:pt>
                <c:pt idx="3876">
                  <c:v>-7319.2</c:v>
                </c:pt>
                <c:pt idx="3877">
                  <c:v>-7339.1</c:v>
                </c:pt>
                <c:pt idx="3878">
                  <c:v>-7420.8</c:v>
                </c:pt>
                <c:pt idx="3879">
                  <c:v>-7522.7</c:v>
                </c:pt>
                <c:pt idx="3880">
                  <c:v>-7567.1</c:v>
                </c:pt>
                <c:pt idx="3881">
                  <c:v>-7590.3</c:v>
                </c:pt>
                <c:pt idx="3882">
                  <c:v>-7589.5</c:v>
                </c:pt>
                <c:pt idx="3883">
                  <c:v>-7552.5</c:v>
                </c:pt>
                <c:pt idx="3884">
                  <c:v>-7459.1</c:v>
                </c:pt>
                <c:pt idx="3885">
                  <c:v>-7413.6</c:v>
                </c:pt>
                <c:pt idx="3886">
                  <c:v>-7386.2</c:v>
                </c:pt>
                <c:pt idx="3887">
                  <c:v>-7360.9</c:v>
                </c:pt>
                <c:pt idx="3888">
                  <c:v>-7320</c:v>
                </c:pt>
                <c:pt idx="3889">
                  <c:v>-7281.2</c:v>
                </c:pt>
                <c:pt idx="3890">
                  <c:v>-7255.2</c:v>
                </c:pt>
                <c:pt idx="3891">
                  <c:v>-7201.9</c:v>
                </c:pt>
                <c:pt idx="3892">
                  <c:v>-7149.9</c:v>
                </c:pt>
                <c:pt idx="3893">
                  <c:v>-7088</c:v>
                </c:pt>
                <c:pt idx="3894">
                  <c:v>-7022.8</c:v>
                </c:pt>
                <c:pt idx="3895">
                  <c:v>-6965.9</c:v>
                </c:pt>
                <c:pt idx="3896">
                  <c:v>-6928</c:v>
                </c:pt>
                <c:pt idx="3897">
                  <c:v>-6882.2</c:v>
                </c:pt>
                <c:pt idx="3898">
                  <c:v>-6809.6</c:v>
                </c:pt>
                <c:pt idx="3899">
                  <c:v>-6788.6</c:v>
                </c:pt>
                <c:pt idx="3900">
                  <c:v>-6679.3</c:v>
                </c:pt>
                <c:pt idx="3901">
                  <c:v>-6580.6</c:v>
                </c:pt>
                <c:pt idx="3902">
                  <c:v>-6460.3</c:v>
                </c:pt>
                <c:pt idx="3903">
                  <c:v>-6359.3</c:v>
                </c:pt>
                <c:pt idx="3904">
                  <c:v>-6248.7</c:v>
                </c:pt>
                <c:pt idx="3905">
                  <c:v>-6082.8</c:v>
                </c:pt>
                <c:pt idx="3906">
                  <c:v>-5898.6</c:v>
                </c:pt>
                <c:pt idx="3907">
                  <c:v>-5721.3</c:v>
                </c:pt>
                <c:pt idx="3908">
                  <c:v>-5514.1</c:v>
                </c:pt>
                <c:pt idx="3909">
                  <c:v>-5264.3</c:v>
                </c:pt>
                <c:pt idx="3910">
                  <c:v>-5040</c:v>
                </c:pt>
                <c:pt idx="3911">
                  <c:v>-4774.5</c:v>
                </c:pt>
                <c:pt idx="3912">
                  <c:v>-4546.3999999999996</c:v>
                </c:pt>
                <c:pt idx="3913">
                  <c:v>-4272.1000000000004</c:v>
                </c:pt>
                <c:pt idx="3914">
                  <c:v>-3995.1</c:v>
                </c:pt>
                <c:pt idx="3915">
                  <c:v>-3683.7</c:v>
                </c:pt>
                <c:pt idx="3916">
                  <c:v>-3401.9</c:v>
                </c:pt>
                <c:pt idx="3917">
                  <c:v>-3179.8</c:v>
                </c:pt>
                <c:pt idx="3918">
                  <c:v>-2936.4</c:v>
                </c:pt>
                <c:pt idx="3919">
                  <c:v>-2728.3</c:v>
                </c:pt>
                <c:pt idx="3920">
                  <c:v>-2539.8000000000002</c:v>
                </c:pt>
                <c:pt idx="3921">
                  <c:v>-2343.8000000000002</c:v>
                </c:pt>
                <c:pt idx="3922">
                  <c:v>-2148.4</c:v>
                </c:pt>
                <c:pt idx="3923">
                  <c:v>-1966.4</c:v>
                </c:pt>
                <c:pt idx="3924">
                  <c:v>-1785.3</c:v>
                </c:pt>
                <c:pt idx="3925">
                  <c:v>-1568.8</c:v>
                </c:pt>
                <c:pt idx="3926">
                  <c:v>-1394.9</c:v>
                </c:pt>
                <c:pt idx="3927">
                  <c:v>-1223</c:v>
                </c:pt>
                <c:pt idx="3928">
                  <c:v>-1102.4000000000001</c:v>
                </c:pt>
                <c:pt idx="3929">
                  <c:v>-981.55</c:v>
                </c:pt>
                <c:pt idx="3930">
                  <c:v>-855.54</c:v>
                </c:pt>
                <c:pt idx="3931">
                  <c:v>-709.63</c:v>
                </c:pt>
                <c:pt idx="3932">
                  <c:v>-579.42999999999995</c:v>
                </c:pt>
                <c:pt idx="3933">
                  <c:v>-457.51</c:v>
                </c:pt>
                <c:pt idx="3934">
                  <c:v>-355</c:v>
                </c:pt>
                <c:pt idx="3935">
                  <c:v>-275.19</c:v>
                </c:pt>
                <c:pt idx="3936">
                  <c:v>-189.85</c:v>
                </c:pt>
                <c:pt idx="3937">
                  <c:v>-117.36</c:v>
                </c:pt>
                <c:pt idx="3938">
                  <c:v>-35.151000000000003</c:v>
                </c:pt>
                <c:pt idx="3939">
                  <c:v>24.46</c:v>
                </c:pt>
                <c:pt idx="3940">
                  <c:v>66.37</c:v>
                </c:pt>
                <c:pt idx="3941">
                  <c:v>96.811999999999998</c:v>
                </c:pt>
                <c:pt idx="3942">
                  <c:v>152.11000000000001</c:v>
                </c:pt>
                <c:pt idx="3943">
                  <c:v>175</c:v>
                </c:pt>
                <c:pt idx="3944">
                  <c:v>204.47</c:v>
                </c:pt>
                <c:pt idx="3945">
                  <c:v>282.72000000000003</c:v>
                </c:pt>
                <c:pt idx="3946">
                  <c:v>373.07</c:v>
                </c:pt>
                <c:pt idx="3947">
                  <c:v>551.5</c:v>
                </c:pt>
                <c:pt idx="3948">
                  <c:v>928.56</c:v>
                </c:pt>
                <c:pt idx="3949">
                  <c:v>1451.4</c:v>
                </c:pt>
                <c:pt idx="3950">
                  <c:v>1955.5</c:v>
                </c:pt>
                <c:pt idx="3951">
                  <c:v>2276.1</c:v>
                </c:pt>
                <c:pt idx="3952">
                  <c:v>2352</c:v>
                </c:pt>
                <c:pt idx="3953">
                  <c:v>2310.9</c:v>
                </c:pt>
                <c:pt idx="3954">
                  <c:v>2179.4</c:v>
                </c:pt>
                <c:pt idx="3955">
                  <c:v>2033.1</c:v>
                </c:pt>
                <c:pt idx="3956">
                  <c:v>1920.8</c:v>
                </c:pt>
                <c:pt idx="3957">
                  <c:v>1832</c:v>
                </c:pt>
                <c:pt idx="3958">
                  <c:v>1838.4</c:v>
                </c:pt>
                <c:pt idx="3959">
                  <c:v>1907.9</c:v>
                </c:pt>
                <c:pt idx="3960">
                  <c:v>2021</c:v>
                </c:pt>
                <c:pt idx="3961">
                  <c:v>2234.8000000000002</c:v>
                </c:pt>
                <c:pt idx="3962">
                  <c:v>2428.4</c:v>
                </c:pt>
                <c:pt idx="3963">
                  <c:v>2694.9</c:v>
                </c:pt>
                <c:pt idx="3964">
                  <c:v>2974.3</c:v>
                </c:pt>
                <c:pt idx="3965">
                  <c:v>3246.4</c:v>
                </c:pt>
                <c:pt idx="3966">
                  <c:v>3493.1</c:v>
                </c:pt>
                <c:pt idx="3967">
                  <c:v>3644.2</c:v>
                </c:pt>
                <c:pt idx="3968">
                  <c:v>3774.5</c:v>
                </c:pt>
                <c:pt idx="3969">
                  <c:v>3873.2</c:v>
                </c:pt>
                <c:pt idx="3970">
                  <c:v>3982.4</c:v>
                </c:pt>
                <c:pt idx="3971">
                  <c:v>4128.8</c:v>
                </c:pt>
                <c:pt idx="3972">
                  <c:v>4303.8999999999996</c:v>
                </c:pt>
                <c:pt idx="3973">
                  <c:v>4478.2</c:v>
                </c:pt>
                <c:pt idx="3974">
                  <c:v>4654.5</c:v>
                </c:pt>
                <c:pt idx="3975">
                  <c:v>4801.8999999999996</c:v>
                </c:pt>
                <c:pt idx="3976">
                  <c:v>4976.6000000000004</c:v>
                </c:pt>
                <c:pt idx="3977">
                  <c:v>5151.5</c:v>
                </c:pt>
                <c:pt idx="3978">
                  <c:v>5319.6</c:v>
                </c:pt>
                <c:pt idx="3979">
                  <c:v>5512.2</c:v>
                </c:pt>
                <c:pt idx="3980">
                  <c:v>5701.8</c:v>
                </c:pt>
                <c:pt idx="3981">
                  <c:v>5938.1</c:v>
                </c:pt>
                <c:pt idx="3982">
                  <c:v>6150.2</c:v>
                </c:pt>
                <c:pt idx="3983">
                  <c:v>6353.5</c:v>
                </c:pt>
                <c:pt idx="3984">
                  <c:v>6588.1</c:v>
                </c:pt>
                <c:pt idx="3985">
                  <c:v>6783.5</c:v>
                </c:pt>
                <c:pt idx="3986">
                  <c:v>6953.2</c:v>
                </c:pt>
                <c:pt idx="3987">
                  <c:v>7117.2</c:v>
                </c:pt>
                <c:pt idx="3988">
                  <c:v>7294.5</c:v>
                </c:pt>
                <c:pt idx="3989">
                  <c:v>7438.2</c:v>
                </c:pt>
                <c:pt idx="3990">
                  <c:v>7593.4</c:v>
                </c:pt>
                <c:pt idx="3991">
                  <c:v>7767.3</c:v>
                </c:pt>
                <c:pt idx="3992">
                  <c:v>7956.2</c:v>
                </c:pt>
                <c:pt idx="3993">
                  <c:v>8161.8</c:v>
                </c:pt>
                <c:pt idx="3994">
                  <c:v>8287.7999999999993</c:v>
                </c:pt>
                <c:pt idx="3995">
                  <c:v>8429.6</c:v>
                </c:pt>
                <c:pt idx="3996">
                  <c:v>8613.6</c:v>
                </c:pt>
                <c:pt idx="3997">
                  <c:v>8745.9</c:v>
                </c:pt>
                <c:pt idx="3998">
                  <c:v>8879.2999999999993</c:v>
                </c:pt>
                <c:pt idx="3999">
                  <c:v>8966.4</c:v>
                </c:pt>
                <c:pt idx="4000">
                  <c:v>9055.1</c:v>
                </c:pt>
                <c:pt idx="4001">
                  <c:v>9177.7000000000007</c:v>
                </c:pt>
                <c:pt idx="4002">
                  <c:v>9251.7000000000007</c:v>
                </c:pt>
                <c:pt idx="4003">
                  <c:v>9349.7000000000007</c:v>
                </c:pt>
                <c:pt idx="4004">
                  <c:v>9408.4</c:v>
                </c:pt>
                <c:pt idx="4005">
                  <c:v>9409.5</c:v>
                </c:pt>
                <c:pt idx="4006">
                  <c:v>9426.4</c:v>
                </c:pt>
                <c:pt idx="4007">
                  <c:v>9482.2999999999993</c:v>
                </c:pt>
                <c:pt idx="4008">
                  <c:v>9572.9</c:v>
                </c:pt>
                <c:pt idx="4009">
                  <c:v>9686.4</c:v>
                </c:pt>
                <c:pt idx="4010">
                  <c:v>9824.6</c:v>
                </c:pt>
                <c:pt idx="4011">
                  <c:v>9960</c:v>
                </c:pt>
                <c:pt idx="4012">
                  <c:v>10108</c:v>
                </c:pt>
                <c:pt idx="4013">
                  <c:v>10260</c:v>
                </c:pt>
                <c:pt idx="4014">
                  <c:v>10396</c:v>
                </c:pt>
                <c:pt idx="4015">
                  <c:v>10485</c:v>
                </c:pt>
                <c:pt idx="4016">
                  <c:v>10653</c:v>
                </c:pt>
                <c:pt idx="4017">
                  <c:v>10789</c:v>
                </c:pt>
                <c:pt idx="4018">
                  <c:v>10918</c:v>
                </c:pt>
                <c:pt idx="4019">
                  <c:v>11034</c:v>
                </c:pt>
                <c:pt idx="4020">
                  <c:v>11049</c:v>
                </c:pt>
                <c:pt idx="4021">
                  <c:v>11094</c:v>
                </c:pt>
                <c:pt idx="4022">
                  <c:v>11150</c:v>
                </c:pt>
                <c:pt idx="4023">
                  <c:v>11201</c:v>
                </c:pt>
                <c:pt idx="4024">
                  <c:v>11324</c:v>
                </c:pt>
                <c:pt idx="4025">
                  <c:v>11427</c:v>
                </c:pt>
                <c:pt idx="4026">
                  <c:v>11565</c:v>
                </c:pt>
                <c:pt idx="4027">
                  <c:v>11687</c:v>
                </c:pt>
                <c:pt idx="4028">
                  <c:v>11826</c:v>
                </c:pt>
                <c:pt idx="4029">
                  <c:v>11983</c:v>
                </c:pt>
                <c:pt idx="4030">
                  <c:v>12134</c:v>
                </c:pt>
                <c:pt idx="4031">
                  <c:v>12264</c:v>
                </c:pt>
                <c:pt idx="4032">
                  <c:v>12392</c:v>
                </c:pt>
                <c:pt idx="4033">
                  <c:v>12461</c:v>
                </c:pt>
                <c:pt idx="4034">
                  <c:v>12552</c:v>
                </c:pt>
                <c:pt idx="4035">
                  <c:v>12633</c:v>
                </c:pt>
                <c:pt idx="4036">
                  <c:v>12746</c:v>
                </c:pt>
                <c:pt idx="4037">
                  <c:v>12858</c:v>
                </c:pt>
                <c:pt idx="4038">
                  <c:v>12985</c:v>
                </c:pt>
                <c:pt idx="4039">
                  <c:v>13180</c:v>
                </c:pt>
                <c:pt idx="4040">
                  <c:v>13353</c:v>
                </c:pt>
                <c:pt idx="4041">
                  <c:v>13564</c:v>
                </c:pt>
                <c:pt idx="4042">
                  <c:v>13771</c:v>
                </c:pt>
                <c:pt idx="4043">
                  <c:v>13986</c:v>
                </c:pt>
                <c:pt idx="4044">
                  <c:v>14148</c:v>
                </c:pt>
                <c:pt idx="4045">
                  <c:v>14284</c:v>
                </c:pt>
                <c:pt idx="4046">
                  <c:v>14451</c:v>
                </c:pt>
                <c:pt idx="4047">
                  <c:v>14601</c:v>
                </c:pt>
                <c:pt idx="4048">
                  <c:v>14745</c:v>
                </c:pt>
                <c:pt idx="4049">
                  <c:v>14784</c:v>
                </c:pt>
                <c:pt idx="4050">
                  <c:v>14870</c:v>
                </c:pt>
                <c:pt idx="4051">
                  <c:v>14895</c:v>
                </c:pt>
                <c:pt idx="4052">
                  <c:v>14821</c:v>
                </c:pt>
                <c:pt idx="4053">
                  <c:v>14736</c:v>
                </c:pt>
                <c:pt idx="4054">
                  <c:v>14608</c:v>
                </c:pt>
                <c:pt idx="4055">
                  <c:v>14542</c:v>
                </c:pt>
                <c:pt idx="4056">
                  <c:v>14514</c:v>
                </c:pt>
                <c:pt idx="4057">
                  <c:v>14507</c:v>
                </c:pt>
                <c:pt idx="4058">
                  <c:v>14528</c:v>
                </c:pt>
                <c:pt idx="4059">
                  <c:v>14603</c:v>
                </c:pt>
                <c:pt idx="4060">
                  <c:v>14751</c:v>
                </c:pt>
                <c:pt idx="4061">
                  <c:v>14870</c:v>
                </c:pt>
                <c:pt idx="4062">
                  <c:v>14960</c:v>
                </c:pt>
                <c:pt idx="4063">
                  <c:v>15026</c:v>
                </c:pt>
                <c:pt idx="4064">
                  <c:v>15084</c:v>
                </c:pt>
                <c:pt idx="4065">
                  <c:v>15078</c:v>
                </c:pt>
                <c:pt idx="4066">
                  <c:v>15109</c:v>
                </c:pt>
                <c:pt idx="4067">
                  <c:v>15097</c:v>
                </c:pt>
                <c:pt idx="4068">
                  <c:v>15096</c:v>
                </c:pt>
                <c:pt idx="4069">
                  <c:v>15115</c:v>
                </c:pt>
                <c:pt idx="4070">
                  <c:v>15096</c:v>
                </c:pt>
                <c:pt idx="4071">
                  <c:v>15138</c:v>
                </c:pt>
                <c:pt idx="4072">
                  <c:v>15154</c:v>
                </c:pt>
                <c:pt idx="4073">
                  <c:v>15176</c:v>
                </c:pt>
                <c:pt idx="4074">
                  <c:v>15213</c:v>
                </c:pt>
                <c:pt idx="4075">
                  <c:v>15234</c:v>
                </c:pt>
                <c:pt idx="4076">
                  <c:v>15312</c:v>
                </c:pt>
                <c:pt idx="4077">
                  <c:v>15319</c:v>
                </c:pt>
                <c:pt idx="4078">
                  <c:v>15323</c:v>
                </c:pt>
                <c:pt idx="4079">
                  <c:v>15298</c:v>
                </c:pt>
                <c:pt idx="4080">
                  <c:v>15274</c:v>
                </c:pt>
                <c:pt idx="4081">
                  <c:v>15232</c:v>
                </c:pt>
                <c:pt idx="4082">
                  <c:v>15286</c:v>
                </c:pt>
                <c:pt idx="4083">
                  <c:v>15365</c:v>
                </c:pt>
                <c:pt idx="4084">
                  <c:v>15492</c:v>
                </c:pt>
                <c:pt idx="4085">
                  <c:v>15561</c:v>
                </c:pt>
                <c:pt idx="4086">
                  <c:v>15604</c:v>
                </c:pt>
                <c:pt idx="4087">
                  <c:v>15559</c:v>
                </c:pt>
                <c:pt idx="4088">
                  <c:v>15564</c:v>
                </c:pt>
                <c:pt idx="4089">
                  <c:v>15514</c:v>
                </c:pt>
                <c:pt idx="4090">
                  <c:v>15448</c:v>
                </c:pt>
                <c:pt idx="4091">
                  <c:v>15349</c:v>
                </c:pt>
                <c:pt idx="4092">
                  <c:v>15225</c:v>
                </c:pt>
                <c:pt idx="4093">
                  <c:v>15058</c:v>
                </c:pt>
                <c:pt idx="4094">
                  <c:v>14812</c:v>
                </c:pt>
                <c:pt idx="4095">
                  <c:v>14465</c:v>
                </c:pt>
                <c:pt idx="4096">
                  <c:v>14101</c:v>
                </c:pt>
                <c:pt idx="4097">
                  <c:v>13628</c:v>
                </c:pt>
                <c:pt idx="4098">
                  <c:v>13118</c:v>
                </c:pt>
                <c:pt idx="4099">
                  <c:v>12567</c:v>
                </c:pt>
                <c:pt idx="4100">
                  <c:v>12018</c:v>
                </c:pt>
                <c:pt idx="4101">
                  <c:v>11461</c:v>
                </c:pt>
                <c:pt idx="4102">
                  <c:v>10859</c:v>
                </c:pt>
                <c:pt idx="4103">
                  <c:v>10279</c:v>
                </c:pt>
                <c:pt idx="4104">
                  <c:v>9706.4</c:v>
                </c:pt>
                <c:pt idx="4105">
                  <c:v>9110.7000000000007</c:v>
                </c:pt>
                <c:pt idx="4106">
                  <c:v>8510.5</c:v>
                </c:pt>
                <c:pt idx="4107">
                  <c:v>7902.8</c:v>
                </c:pt>
                <c:pt idx="4108">
                  <c:v>7302.3</c:v>
                </c:pt>
                <c:pt idx="4109">
                  <c:v>6762.1</c:v>
                </c:pt>
                <c:pt idx="4110">
                  <c:v>6270.7</c:v>
                </c:pt>
                <c:pt idx="4111">
                  <c:v>5788.4</c:v>
                </c:pt>
                <c:pt idx="4112">
                  <c:v>5323.7</c:v>
                </c:pt>
                <c:pt idx="4113">
                  <c:v>4843.5</c:v>
                </c:pt>
                <c:pt idx="4114">
                  <c:v>4413.2</c:v>
                </c:pt>
                <c:pt idx="4115">
                  <c:v>3888</c:v>
                </c:pt>
                <c:pt idx="4116">
                  <c:v>3249.5</c:v>
                </c:pt>
                <c:pt idx="4117">
                  <c:v>2601.1</c:v>
                </c:pt>
                <c:pt idx="4118">
                  <c:v>2071.1999999999998</c:v>
                </c:pt>
                <c:pt idx="4119">
                  <c:v>1692.4</c:v>
                </c:pt>
                <c:pt idx="4120">
                  <c:v>1393.4</c:v>
                </c:pt>
                <c:pt idx="4121">
                  <c:v>1219.0999999999999</c:v>
                </c:pt>
                <c:pt idx="4122">
                  <c:v>1057.7</c:v>
                </c:pt>
                <c:pt idx="4123">
                  <c:v>960.92</c:v>
                </c:pt>
                <c:pt idx="4124">
                  <c:v>854.14</c:v>
                </c:pt>
                <c:pt idx="4125">
                  <c:v>752.6</c:v>
                </c:pt>
                <c:pt idx="4126">
                  <c:v>688.58</c:v>
                </c:pt>
                <c:pt idx="4127">
                  <c:v>564.21</c:v>
                </c:pt>
                <c:pt idx="4128">
                  <c:v>407.05</c:v>
                </c:pt>
                <c:pt idx="4129">
                  <c:v>238.77</c:v>
                </c:pt>
                <c:pt idx="4130">
                  <c:v>18.530999999999999</c:v>
                </c:pt>
                <c:pt idx="4131">
                  <c:v>-234.31</c:v>
                </c:pt>
                <c:pt idx="4132">
                  <c:v>-394.61</c:v>
                </c:pt>
                <c:pt idx="4133">
                  <c:v>-414.17</c:v>
                </c:pt>
                <c:pt idx="4134">
                  <c:v>-407.73</c:v>
                </c:pt>
                <c:pt idx="4135">
                  <c:v>-460.57</c:v>
                </c:pt>
                <c:pt idx="4136">
                  <c:v>-503.95</c:v>
                </c:pt>
                <c:pt idx="4137">
                  <c:v>-517.44000000000005</c:v>
                </c:pt>
                <c:pt idx="4138">
                  <c:v>-531.63</c:v>
                </c:pt>
                <c:pt idx="4139">
                  <c:v>-544.41999999999996</c:v>
                </c:pt>
                <c:pt idx="4140">
                  <c:v>-594.16999999999996</c:v>
                </c:pt>
                <c:pt idx="4141">
                  <c:v>-737.3</c:v>
                </c:pt>
                <c:pt idx="4142">
                  <c:v>-930.24</c:v>
                </c:pt>
                <c:pt idx="4143">
                  <c:v>-1120.9000000000001</c:v>
                </c:pt>
                <c:pt idx="4144">
                  <c:v>-1356.5</c:v>
                </c:pt>
                <c:pt idx="4145">
                  <c:v>-1603.5</c:v>
                </c:pt>
                <c:pt idx="4146">
                  <c:v>-1854</c:v>
                </c:pt>
                <c:pt idx="4147">
                  <c:v>-2132</c:v>
                </c:pt>
                <c:pt idx="4148">
                  <c:v>-2387.9</c:v>
                </c:pt>
                <c:pt idx="4149">
                  <c:v>-2623.7</c:v>
                </c:pt>
                <c:pt idx="4150">
                  <c:v>-2781.4</c:v>
                </c:pt>
                <c:pt idx="4151">
                  <c:v>-2845.8</c:v>
                </c:pt>
                <c:pt idx="4152">
                  <c:v>-2916.1</c:v>
                </c:pt>
                <c:pt idx="4153">
                  <c:v>-2970.4</c:v>
                </c:pt>
                <c:pt idx="4154">
                  <c:v>-3011</c:v>
                </c:pt>
                <c:pt idx="4155">
                  <c:v>-3072.2</c:v>
                </c:pt>
                <c:pt idx="4156">
                  <c:v>-3116.8</c:v>
                </c:pt>
                <c:pt idx="4157">
                  <c:v>-3152.1</c:v>
                </c:pt>
                <c:pt idx="4158">
                  <c:v>-3204.3</c:v>
                </c:pt>
                <c:pt idx="4159">
                  <c:v>-3292.3</c:v>
                </c:pt>
                <c:pt idx="4160">
                  <c:v>-3416.2</c:v>
                </c:pt>
                <c:pt idx="4161">
                  <c:v>-3522.8</c:v>
                </c:pt>
                <c:pt idx="4162">
                  <c:v>-3699</c:v>
                </c:pt>
                <c:pt idx="4163">
                  <c:v>-3897.9</c:v>
                </c:pt>
                <c:pt idx="4164">
                  <c:v>-4103.6000000000004</c:v>
                </c:pt>
                <c:pt idx="4165">
                  <c:v>-4349.1000000000004</c:v>
                </c:pt>
                <c:pt idx="4166">
                  <c:v>-4571.3</c:v>
                </c:pt>
                <c:pt idx="4167">
                  <c:v>-4772.7</c:v>
                </c:pt>
                <c:pt idx="4168">
                  <c:v>-5018.2</c:v>
                </c:pt>
                <c:pt idx="4169">
                  <c:v>-5232.3</c:v>
                </c:pt>
                <c:pt idx="4170">
                  <c:v>-5431.2</c:v>
                </c:pt>
                <c:pt idx="4171">
                  <c:v>-5625.5</c:v>
                </c:pt>
                <c:pt idx="4172">
                  <c:v>-5758.4</c:v>
                </c:pt>
                <c:pt idx="4173">
                  <c:v>-5886.5</c:v>
                </c:pt>
                <c:pt idx="4174">
                  <c:v>-5989.8</c:v>
                </c:pt>
                <c:pt idx="4175">
                  <c:v>-6075.3</c:v>
                </c:pt>
                <c:pt idx="4176">
                  <c:v>-6154</c:v>
                </c:pt>
                <c:pt idx="4177">
                  <c:v>-6266.5</c:v>
                </c:pt>
                <c:pt idx="4178">
                  <c:v>-6320.1</c:v>
                </c:pt>
                <c:pt idx="4179">
                  <c:v>-6380.5</c:v>
                </c:pt>
                <c:pt idx="4180">
                  <c:v>-6475.7</c:v>
                </c:pt>
                <c:pt idx="4181">
                  <c:v>-6520.2</c:v>
                </c:pt>
                <c:pt idx="4182">
                  <c:v>-6585.5</c:v>
                </c:pt>
                <c:pt idx="4183">
                  <c:v>-6686.2</c:v>
                </c:pt>
                <c:pt idx="4184">
                  <c:v>-6796.8</c:v>
                </c:pt>
                <c:pt idx="4185">
                  <c:v>-6957.5</c:v>
                </c:pt>
                <c:pt idx="4186">
                  <c:v>-7099.5</c:v>
                </c:pt>
                <c:pt idx="4187">
                  <c:v>-7265.7</c:v>
                </c:pt>
                <c:pt idx="4188">
                  <c:v>-7389.7</c:v>
                </c:pt>
                <c:pt idx="4189">
                  <c:v>-7527.4</c:v>
                </c:pt>
                <c:pt idx="4190">
                  <c:v>-7653.9</c:v>
                </c:pt>
                <c:pt idx="4191">
                  <c:v>-7785.8</c:v>
                </c:pt>
                <c:pt idx="4192">
                  <c:v>-7889.9</c:v>
                </c:pt>
                <c:pt idx="4193">
                  <c:v>-7967.3</c:v>
                </c:pt>
                <c:pt idx="4194">
                  <c:v>-7997.3</c:v>
                </c:pt>
                <c:pt idx="4195">
                  <c:v>-8037.5</c:v>
                </c:pt>
                <c:pt idx="4196">
                  <c:v>-8061.9</c:v>
                </c:pt>
                <c:pt idx="4197">
                  <c:v>-8076.9</c:v>
                </c:pt>
                <c:pt idx="4198">
                  <c:v>-8082.5</c:v>
                </c:pt>
                <c:pt idx="4199">
                  <c:v>-8097.1</c:v>
                </c:pt>
                <c:pt idx="4200">
                  <c:v>-8126.6</c:v>
                </c:pt>
                <c:pt idx="4201">
                  <c:v>-8185.2</c:v>
                </c:pt>
                <c:pt idx="4202">
                  <c:v>-8257.1</c:v>
                </c:pt>
                <c:pt idx="4203">
                  <c:v>-8331.2999999999993</c:v>
                </c:pt>
                <c:pt idx="4204">
                  <c:v>-8435.2999999999993</c:v>
                </c:pt>
                <c:pt idx="4205">
                  <c:v>-8486.7999999999993</c:v>
                </c:pt>
                <c:pt idx="4206">
                  <c:v>-8541</c:v>
                </c:pt>
                <c:pt idx="4207">
                  <c:v>-8596.7999999999993</c:v>
                </c:pt>
                <c:pt idx="4208">
                  <c:v>-8653.5</c:v>
                </c:pt>
                <c:pt idx="4209">
                  <c:v>-8747.7000000000007</c:v>
                </c:pt>
                <c:pt idx="4210">
                  <c:v>-8795.1</c:v>
                </c:pt>
                <c:pt idx="4211">
                  <c:v>-8803</c:v>
                </c:pt>
                <c:pt idx="4212">
                  <c:v>-8844.7000000000007</c:v>
                </c:pt>
                <c:pt idx="4213">
                  <c:v>-8848</c:v>
                </c:pt>
                <c:pt idx="4214">
                  <c:v>-8884.5</c:v>
                </c:pt>
                <c:pt idx="4215">
                  <c:v>-8912.7999999999993</c:v>
                </c:pt>
                <c:pt idx="4216">
                  <c:v>-8947.5</c:v>
                </c:pt>
                <c:pt idx="4217">
                  <c:v>-8995</c:v>
                </c:pt>
                <c:pt idx="4218">
                  <c:v>-9020.7999999999993</c:v>
                </c:pt>
                <c:pt idx="4219">
                  <c:v>-9063.6</c:v>
                </c:pt>
                <c:pt idx="4220">
                  <c:v>-9132.6</c:v>
                </c:pt>
                <c:pt idx="4221">
                  <c:v>-9196.5</c:v>
                </c:pt>
                <c:pt idx="4222">
                  <c:v>-9255.2000000000007</c:v>
                </c:pt>
                <c:pt idx="4223">
                  <c:v>-9273.7999999999993</c:v>
                </c:pt>
                <c:pt idx="4224">
                  <c:v>-9325.2000000000007</c:v>
                </c:pt>
                <c:pt idx="4225">
                  <c:v>-9372.7000000000007</c:v>
                </c:pt>
                <c:pt idx="4226">
                  <c:v>-9420.7000000000007</c:v>
                </c:pt>
                <c:pt idx="4227">
                  <c:v>-9494.2999999999993</c:v>
                </c:pt>
                <c:pt idx="4228">
                  <c:v>-9510.4</c:v>
                </c:pt>
                <c:pt idx="4229">
                  <c:v>-9553.2999999999993</c:v>
                </c:pt>
                <c:pt idx="4230">
                  <c:v>-9591.2999999999993</c:v>
                </c:pt>
                <c:pt idx="4231">
                  <c:v>-9609.4</c:v>
                </c:pt>
                <c:pt idx="4232">
                  <c:v>-9628.6</c:v>
                </c:pt>
                <c:pt idx="4233">
                  <c:v>-9602.2999999999993</c:v>
                </c:pt>
                <c:pt idx="4234">
                  <c:v>-9672.2999999999993</c:v>
                </c:pt>
                <c:pt idx="4235">
                  <c:v>-9709.7000000000007</c:v>
                </c:pt>
                <c:pt idx="4236">
                  <c:v>-9753.7999999999993</c:v>
                </c:pt>
                <c:pt idx="4237">
                  <c:v>-9799.2999999999993</c:v>
                </c:pt>
                <c:pt idx="4238">
                  <c:v>-9881.9</c:v>
                </c:pt>
                <c:pt idx="4239">
                  <c:v>-9901.9</c:v>
                </c:pt>
                <c:pt idx="4240">
                  <c:v>-9970.6</c:v>
                </c:pt>
                <c:pt idx="4241">
                  <c:v>-10007</c:v>
                </c:pt>
                <c:pt idx="4242">
                  <c:v>-10052</c:v>
                </c:pt>
                <c:pt idx="4243">
                  <c:v>-10105</c:v>
                </c:pt>
                <c:pt idx="4244">
                  <c:v>-10131</c:v>
                </c:pt>
                <c:pt idx="4245">
                  <c:v>-10178</c:v>
                </c:pt>
                <c:pt idx="4246">
                  <c:v>-10186</c:v>
                </c:pt>
                <c:pt idx="4247">
                  <c:v>-10163</c:v>
                </c:pt>
                <c:pt idx="4248">
                  <c:v>-10142</c:v>
                </c:pt>
                <c:pt idx="4249">
                  <c:v>-10130</c:v>
                </c:pt>
                <c:pt idx="4250">
                  <c:v>-10139</c:v>
                </c:pt>
                <c:pt idx="4251">
                  <c:v>-10136</c:v>
                </c:pt>
                <c:pt idx="4252">
                  <c:v>-10130</c:v>
                </c:pt>
                <c:pt idx="4253">
                  <c:v>-10130</c:v>
                </c:pt>
                <c:pt idx="4254">
                  <c:v>-10148</c:v>
                </c:pt>
                <c:pt idx="4255">
                  <c:v>-10163</c:v>
                </c:pt>
                <c:pt idx="4256">
                  <c:v>-10193</c:v>
                </c:pt>
                <c:pt idx="4257">
                  <c:v>-10265</c:v>
                </c:pt>
                <c:pt idx="4258">
                  <c:v>-10318</c:v>
                </c:pt>
                <c:pt idx="4259">
                  <c:v>-10380</c:v>
                </c:pt>
                <c:pt idx="4260">
                  <c:v>-10415</c:v>
                </c:pt>
                <c:pt idx="4261">
                  <c:v>-10428</c:v>
                </c:pt>
                <c:pt idx="4262">
                  <c:v>-10504</c:v>
                </c:pt>
                <c:pt idx="4263">
                  <c:v>-10499</c:v>
                </c:pt>
                <c:pt idx="4264">
                  <c:v>-10512</c:v>
                </c:pt>
                <c:pt idx="4265">
                  <c:v>-10524</c:v>
                </c:pt>
                <c:pt idx="4266">
                  <c:v>-10504</c:v>
                </c:pt>
                <c:pt idx="4267">
                  <c:v>-10436</c:v>
                </c:pt>
                <c:pt idx="4268">
                  <c:v>-10334</c:v>
                </c:pt>
                <c:pt idx="4269">
                  <c:v>-10224</c:v>
                </c:pt>
                <c:pt idx="4270">
                  <c:v>-10102</c:v>
                </c:pt>
                <c:pt idx="4271">
                  <c:v>-9961.1</c:v>
                </c:pt>
                <c:pt idx="4272">
                  <c:v>-9792</c:v>
                </c:pt>
                <c:pt idx="4273">
                  <c:v>-9591.2999999999993</c:v>
                </c:pt>
                <c:pt idx="4274">
                  <c:v>-9418.2000000000007</c:v>
                </c:pt>
                <c:pt idx="4275">
                  <c:v>-9225.9</c:v>
                </c:pt>
                <c:pt idx="4276">
                  <c:v>-9036.5</c:v>
                </c:pt>
                <c:pt idx="4277">
                  <c:v>-8866.1</c:v>
                </c:pt>
                <c:pt idx="4278">
                  <c:v>-8631.1</c:v>
                </c:pt>
                <c:pt idx="4279">
                  <c:v>-8433.9</c:v>
                </c:pt>
                <c:pt idx="4280">
                  <c:v>-8217</c:v>
                </c:pt>
                <c:pt idx="4281">
                  <c:v>-7924.2</c:v>
                </c:pt>
                <c:pt idx="4282">
                  <c:v>-7662.6</c:v>
                </c:pt>
                <c:pt idx="4283">
                  <c:v>-7362</c:v>
                </c:pt>
                <c:pt idx="4284">
                  <c:v>-7023.4</c:v>
                </c:pt>
                <c:pt idx="4285">
                  <c:v>-6715.1</c:v>
                </c:pt>
                <c:pt idx="4286">
                  <c:v>-6390.1</c:v>
                </c:pt>
                <c:pt idx="4287">
                  <c:v>-6033.4</c:v>
                </c:pt>
                <c:pt idx="4288">
                  <c:v>-5726.5</c:v>
                </c:pt>
                <c:pt idx="4289">
                  <c:v>-5395.7</c:v>
                </c:pt>
                <c:pt idx="4290">
                  <c:v>-5046.5</c:v>
                </c:pt>
                <c:pt idx="4291">
                  <c:v>-4742.3999999999996</c:v>
                </c:pt>
                <c:pt idx="4292">
                  <c:v>-4441.6000000000004</c:v>
                </c:pt>
                <c:pt idx="4293">
                  <c:v>-4106.3999999999996</c:v>
                </c:pt>
                <c:pt idx="4294">
                  <c:v>-3777</c:v>
                </c:pt>
                <c:pt idx="4295">
                  <c:v>-3488.7</c:v>
                </c:pt>
                <c:pt idx="4296">
                  <c:v>-3153.4</c:v>
                </c:pt>
                <c:pt idx="4297">
                  <c:v>-2787.3</c:v>
                </c:pt>
                <c:pt idx="4298">
                  <c:v>-2452.1</c:v>
                </c:pt>
                <c:pt idx="4299">
                  <c:v>-2194.5</c:v>
                </c:pt>
                <c:pt idx="4300">
                  <c:v>-1982.7</c:v>
                </c:pt>
                <c:pt idx="4301">
                  <c:v>-1712.4</c:v>
                </c:pt>
                <c:pt idx="4302">
                  <c:v>-1496.3</c:v>
                </c:pt>
                <c:pt idx="4303">
                  <c:v>-1220.3</c:v>
                </c:pt>
                <c:pt idx="4304">
                  <c:v>-1008.8</c:v>
                </c:pt>
                <c:pt idx="4305">
                  <c:v>-801.18</c:v>
                </c:pt>
                <c:pt idx="4306">
                  <c:v>-603.48</c:v>
                </c:pt>
                <c:pt idx="4307">
                  <c:v>-456.97</c:v>
                </c:pt>
                <c:pt idx="4308">
                  <c:v>-292.01</c:v>
                </c:pt>
                <c:pt idx="4309">
                  <c:v>-115.96</c:v>
                </c:pt>
                <c:pt idx="4310">
                  <c:v>3.9748000000000001</c:v>
                </c:pt>
                <c:pt idx="4311">
                  <c:v>68.388000000000005</c:v>
                </c:pt>
                <c:pt idx="4312">
                  <c:v>141.33000000000001</c:v>
                </c:pt>
                <c:pt idx="4313">
                  <c:v>217.94</c:v>
                </c:pt>
                <c:pt idx="4314">
                  <c:v>271.87</c:v>
                </c:pt>
                <c:pt idx="4315">
                  <c:v>304.08999999999997</c:v>
                </c:pt>
                <c:pt idx="4316">
                  <c:v>369.05</c:v>
                </c:pt>
                <c:pt idx="4317">
                  <c:v>452.19</c:v>
                </c:pt>
                <c:pt idx="4318">
                  <c:v>519.22</c:v>
                </c:pt>
                <c:pt idx="4319">
                  <c:v>602.22</c:v>
                </c:pt>
                <c:pt idx="4320">
                  <c:v>903.73</c:v>
                </c:pt>
                <c:pt idx="4321">
                  <c:v>1598.5</c:v>
                </c:pt>
                <c:pt idx="4322">
                  <c:v>2483.4</c:v>
                </c:pt>
                <c:pt idx="4323">
                  <c:v>3148.8</c:v>
                </c:pt>
                <c:pt idx="4324">
                  <c:v>3440.7</c:v>
                </c:pt>
                <c:pt idx="4325">
                  <c:v>3406.4</c:v>
                </c:pt>
                <c:pt idx="4326">
                  <c:v>3348.1</c:v>
                </c:pt>
                <c:pt idx="4327">
                  <c:v>3247.9</c:v>
                </c:pt>
                <c:pt idx="4328">
                  <c:v>2959.9</c:v>
                </c:pt>
                <c:pt idx="4329">
                  <c:v>2697.5</c:v>
                </c:pt>
                <c:pt idx="4330">
                  <c:v>2480.9</c:v>
                </c:pt>
                <c:pt idx="4331">
                  <c:v>2325.3000000000002</c:v>
                </c:pt>
                <c:pt idx="4332">
                  <c:v>2296.1999999999998</c:v>
                </c:pt>
                <c:pt idx="4333">
                  <c:v>2306.1</c:v>
                </c:pt>
                <c:pt idx="4334">
                  <c:v>2440.6999999999998</c:v>
                </c:pt>
                <c:pt idx="4335">
                  <c:v>2811</c:v>
                </c:pt>
                <c:pt idx="4336">
                  <c:v>3275.8</c:v>
                </c:pt>
                <c:pt idx="4337">
                  <c:v>3799.7</c:v>
                </c:pt>
                <c:pt idx="4338">
                  <c:v>4300.3</c:v>
                </c:pt>
                <c:pt idx="4339">
                  <c:v>4635.1000000000004</c:v>
                </c:pt>
                <c:pt idx="4340">
                  <c:v>4817.8999999999996</c:v>
                </c:pt>
                <c:pt idx="4341">
                  <c:v>5001.5</c:v>
                </c:pt>
                <c:pt idx="4342">
                  <c:v>5145.7</c:v>
                </c:pt>
                <c:pt idx="4343">
                  <c:v>5317.8</c:v>
                </c:pt>
                <c:pt idx="4344">
                  <c:v>5490.4</c:v>
                </c:pt>
                <c:pt idx="4345">
                  <c:v>5612.9</c:v>
                </c:pt>
                <c:pt idx="4346">
                  <c:v>5758.2</c:v>
                </c:pt>
                <c:pt idx="4347">
                  <c:v>5894.5</c:v>
                </c:pt>
                <c:pt idx="4348">
                  <c:v>6095</c:v>
                </c:pt>
                <c:pt idx="4349">
                  <c:v>6393.4</c:v>
                </c:pt>
                <c:pt idx="4350">
                  <c:v>6684.8</c:v>
                </c:pt>
                <c:pt idx="4351">
                  <c:v>7025.1</c:v>
                </c:pt>
                <c:pt idx="4352">
                  <c:v>7312.4</c:v>
                </c:pt>
                <c:pt idx="4353">
                  <c:v>7583.6</c:v>
                </c:pt>
                <c:pt idx="4354">
                  <c:v>7854.3</c:v>
                </c:pt>
                <c:pt idx="4355">
                  <c:v>8138.9</c:v>
                </c:pt>
                <c:pt idx="4356">
                  <c:v>8401.4</c:v>
                </c:pt>
                <c:pt idx="4357">
                  <c:v>8684.4</c:v>
                </c:pt>
                <c:pt idx="4358">
                  <c:v>8925.2999999999993</c:v>
                </c:pt>
                <c:pt idx="4359">
                  <c:v>9094.4</c:v>
                </c:pt>
                <c:pt idx="4360">
                  <c:v>9219.2999999999993</c:v>
                </c:pt>
                <c:pt idx="4361">
                  <c:v>9384.9</c:v>
                </c:pt>
                <c:pt idx="4362">
                  <c:v>9496.7000000000007</c:v>
                </c:pt>
                <c:pt idx="4363">
                  <c:v>9591.1</c:v>
                </c:pt>
                <c:pt idx="4364">
                  <c:v>9737.7999999999993</c:v>
                </c:pt>
                <c:pt idx="4365">
                  <c:v>9873.2999999999993</c:v>
                </c:pt>
                <c:pt idx="4366">
                  <c:v>10062</c:v>
                </c:pt>
                <c:pt idx="4367">
                  <c:v>10239</c:v>
                </c:pt>
                <c:pt idx="4368">
                  <c:v>10418</c:v>
                </c:pt>
                <c:pt idx="4369">
                  <c:v>10680</c:v>
                </c:pt>
                <c:pt idx="4370">
                  <c:v>10975</c:v>
                </c:pt>
                <c:pt idx="4371">
                  <c:v>11261</c:v>
                </c:pt>
                <c:pt idx="4372">
                  <c:v>11545</c:v>
                </c:pt>
                <c:pt idx="4373">
                  <c:v>11770</c:v>
                </c:pt>
                <c:pt idx="4374">
                  <c:v>11961</c:v>
                </c:pt>
                <c:pt idx="4375">
                  <c:v>12117</c:v>
                </c:pt>
                <c:pt idx="4376">
                  <c:v>12177</c:v>
                </c:pt>
                <c:pt idx="4377">
                  <c:v>12178</c:v>
                </c:pt>
                <c:pt idx="4378">
                  <c:v>12202</c:v>
                </c:pt>
                <c:pt idx="4379">
                  <c:v>12133</c:v>
                </c:pt>
                <c:pt idx="4380">
                  <c:v>12111</c:v>
                </c:pt>
                <c:pt idx="4381">
                  <c:v>12079</c:v>
                </c:pt>
                <c:pt idx="4382">
                  <c:v>12018</c:v>
                </c:pt>
                <c:pt idx="4383">
                  <c:v>11961</c:v>
                </c:pt>
                <c:pt idx="4384">
                  <c:v>11926</c:v>
                </c:pt>
                <c:pt idx="4385">
                  <c:v>11972</c:v>
                </c:pt>
                <c:pt idx="4386">
                  <c:v>11991</c:v>
                </c:pt>
                <c:pt idx="4387">
                  <c:v>12057</c:v>
                </c:pt>
                <c:pt idx="4388">
                  <c:v>12145</c:v>
                </c:pt>
                <c:pt idx="4389">
                  <c:v>12233</c:v>
                </c:pt>
                <c:pt idx="4390">
                  <c:v>12435</c:v>
                </c:pt>
                <c:pt idx="4391">
                  <c:v>12638</c:v>
                </c:pt>
                <c:pt idx="4392">
                  <c:v>12827</c:v>
                </c:pt>
                <c:pt idx="4393">
                  <c:v>12981</c:v>
                </c:pt>
                <c:pt idx="4394">
                  <c:v>13130</c:v>
                </c:pt>
                <c:pt idx="4395">
                  <c:v>13245</c:v>
                </c:pt>
                <c:pt idx="4396">
                  <c:v>13341</c:v>
                </c:pt>
                <c:pt idx="4397">
                  <c:v>13397</c:v>
                </c:pt>
                <c:pt idx="4398">
                  <c:v>13482</c:v>
                </c:pt>
                <c:pt idx="4399">
                  <c:v>13589</c:v>
                </c:pt>
                <c:pt idx="4400">
                  <c:v>13678</c:v>
                </c:pt>
                <c:pt idx="4401">
                  <c:v>13854</c:v>
                </c:pt>
                <c:pt idx="4402">
                  <c:v>13933</c:v>
                </c:pt>
                <c:pt idx="4403">
                  <c:v>14070</c:v>
                </c:pt>
                <c:pt idx="4404">
                  <c:v>14127</c:v>
                </c:pt>
                <c:pt idx="4405">
                  <c:v>14164</c:v>
                </c:pt>
                <c:pt idx="4406">
                  <c:v>14208</c:v>
                </c:pt>
                <c:pt idx="4407">
                  <c:v>14231</c:v>
                </c:pt>
                <c:pt idx="4408">
                  <c:v>14267</c:v>
                </c:pt>
                <c:pt idx="4409">
                  <c:v>14274</c:v>
                </c:pt>
                <c:pt idx="4410">
                  <c:v>14350</c:v>
                </c:pt>
                <c:pt idx="4411">
                  <c:v>14441</c:v>
                </c:pt>
                <c:pt idx="4412">
                  <c:v>14549</c:v>
                </c:pt>
                <c:pt idx="4413">
                  <c:v>14597</c:v>
                </c:pt>
                <c:pt idx="4414">
                  <c:v>14615</c:v>
                </c:pt>
                <c:pt idx="4415">
                  <c:v>14661</c:v>
                </c:pt>
                <c:pt idx="4416">
                  <c:v>14672</c:v>
                </c:pt>
                <c:pt idx="4417">
                  <c:v>14670</c:v>
                </c:pt>
                <c:pt idx="4418">
                  <c:v>14671</c:v>
                </c:pt>
                <c:pt idx="4419">
                  <c:v>14664</c:v>
                </c:pt>
                <c:pt idx="4420">
                  <c:v>14682</c:v>
                </c:pt>
                <c:pt idx="4421">
                  <c:v>14688</c:v>
                </c:pt>
                <c:pt idx="4422">
                  <c:v>14689</c:v>
                </c:pt>
                <c:pt idx="4423">
                  <c:v>14698</c:v>
                </c:pt>
                <c:pt idx="4424">
                  <c:v>14616</c:v>
                </c:pt>
                <c:pt idx="4425">
                  <c:v>14520</c:v>
                </c:pt>
                <c:pt idx="4426">
                  <c:v>14456</c:v>
                </c:pt>
                <c:pt idx="4427">
                  <c:v>14416</c:v>
                </c:pt>
                <c:pt idx="4428">
                  <c:v>14398</c:v>
                </c:pt>
                <c:pt idx="4429">
                  <c:v>14397</c:v>
                </c:pt>
                <c:pt idx="4430">
                  <c:v>14403</c:v>
                </c:pt>
                <c:pt idx="4431">
                  <c:v>14476</c:v>
                </c:pt>
                <c:pt idx="4432">
                  <c:v>14510</c:v>
                </c:pt>
                <c:pt idx="4433">
                  <c:v>14531</c:v>
                </c:pt>
                <c:pt idx="4434">
                  <c:v>14594</c:v>
                </c:pt>
                <c:pt idx="4435">
                  <c:v>14592</c:v>
                </c:pt>
                <c:pt idx="4436">
                  <c:v>14576</c:v>
                </c:pt>
                <c:pt idx="4437">
                  <c:v>14584</c:v>
                </c:pt>
                <c:pt idx="4438">
                  <c:v>14522</c:v>
                </c:pt>
                <c:pt idx="4439">
                  <c:v>14502</c:v>
                </c:pt>
                <c:pt idx="4440">
                  <c:v>14449</c:v>
                </c:pt>
                <c:pt idx="4441">
                  <c:v>14313</c:v>
                </c:pt>
                <c:pt idx="4442">
                  <c:v>14181</c:v>
                </c:pt>
                <c:pt idx="4443">
                  <c:v>14060</c:v>
                </c:pt>
                <c:pt idx="4444">
                  <c:v>13895</c:v>
                </c:pt>
                <c:pt idx="4445">
                  <c:v>13668</c:v>
                </c:pt>
                <c:pt idx="4446">
                  <c:v>13449</c:v>
                </c:pt>
                <c:pt idx="4447">
                  <c:v>13261</c:v>
                </c:pt>
                <c:pt idx="4448">
                  <c:v>13101</c:v>
                </c:pt>
                <c:pt idx="4449">
                  <c:v>12885</c:v>
                </c:pt>
                <c:pt idx="4450">
                  <c:v>12657</c:v>
                </c:pt>
                <c:pt idx="4451">
                  <c:v>12400</c:v>
                </c:pt>
                <c:pt idx="4452">
                  <c:v>12088</c:v>
                </c:pt>
                <c:pt idx="4453">
                  <c:v>11733</c:v>
                </c:pt>
                <c:pt idx="4454">
                  <c:v>11358</c:v>
                </c:pt>
                <c:pt idx="4455">
                  <c:v>10875</c:v>
                </c:pt>
                <c:pt idx="4456">
                  <c:v>10403</c:v>
                </c:pt>
                <c:pt idx="4457">
                  <c:v>9873.2000000000007</c:v>
                </c:pt>
                <c:pt idx="4458">
                  <c:v>9277.2000000000007</c:v>
                </c:pt>
                <c:pt idx="4459">
                  <c:v>8646.2000000000007</c:v>
                </c:pt>
                <c:pt idx="4460">
                  <c:v>8010.8</c:v>
                </c:pt>
                <c:pt idx="4461">
                  <c:v>7416.5</c:v>
                </c:pt>
                <c:pt idx="4462">
                  <c:v>6867.5</c:v>
                </c:pt>
                <c:pt idx="4463">
                  <c:v>6387.3</c:v>
                </c:pt>
                <c:pt idx="4464">
                  <c:v>5907.5</c:v>
                </c:pt>
                <c:pt idx="4465">
                  <c:v>5434.4</c:v>
                </c:pt>
                <c:pt idx="4466">
                  <c:v>4965.2</c:v>
                </c:pt>
                <c:pt idx="4467">
                  <c:v>4478.7</c:v>
                </c:pt>
                <c:pt idx="4468">
                  <c:v>3913.3</c:v>
                </c:pt>
                <c:pt idx="4469">
                  <c:v>3258</c:v>
                </c:pt>
                <c:pt idx="4470">
                  <c:v>2678.4</c:v>
                </c:pt>
                <c:pt idx="4471">
                  <c:v>2304.4</c:v>
                </c:pt>
                <c:pt idx="4472">
                  <c:v>2075.3000000000002</c:v>
                </c:pt>
                <c:pt idx="4473">
                  <c:v>1815.8</c:v>
                </c:pt>
                <c:pt idx="4474">
                  <c:v>1571</c:v>
                </c:pt>
                <c:pt idx="4475">
                  <c:v>1379.5</c:v>
                </c:pt>
                <c:pt idx="4476">
                  <c:v>1145.5999999999999</c:v>
                </c:pt>
                <c:pt idx="4477">
                  <c:v>861.78</c:v>
                </c:pt>
                <c:pt idx="4478">
                  <c:v>577.27</c:v>
                </c:pt>
                <c:pt idx="4479">
                  <c:v>303.08</c:v>
                </c:pt>
                <c:pt idx="4480">
                  <c:v>74.534999999999997</c:v>
                </c:pt>
                <c:pt idx="4481">
                  <c:v>-106.62</c:v>
                </c:pt>
                <c:pt idx="4482">
                  <c:v>-245.34</c:v>
                </c:pt>
                <c:pt idx="4483">
                  <c:v>-398.4</c:v>
                </c:pt>
                <c:pt idx="4484">
                  <c:v>-474.56</c:v>
                </c:pt>
                <c:pt idx="4485">
                  <c:v>-463.69</c:v>
                </c:pt>
                <c:pt idx="4486">
                  <c:v>-489.75</c:v>
                </c:pt>
                <c:pt idx="4487">
                  <c:v>-498.32</c:v>
                </c:pt>
                <c:pt idx="4488">
                  <c:v>-502.02</c:v>
                </c:pt>
                <c:pt idx="4489">
                  <c:v>-505.29</c:v>
                </c:pt>
                <c:pt idx="4490">
                  <c:v>-541.76</c:v>
                </c:pt>
                <c:pt idx="4491">
                  <c:v>-554.98</c:v>
                </c:pt>
                <c:pt idx="4492">
                  <c:v>-542.61</c:v>
                </c:pt>
                <c:pt idx="4493">
                  <c:v>-606.65</c:v>
                </c:pt>
                <c:pt idx="4494">
                  <c:v>-655.5</c:v>
                </c:pt>
                <c:pt idx="4495">
                  <c:v>-710.21</c:v>
                </c:pt>
                <c:pt idx="4496">
                  <c:v>-808.32</c:v>
                </c:pt>
                <c:pt idx="4497">
                  <c:v>-929.89</c:v>
                </c:pt>
                <c:pt idx="4498">
                  <c:v>-1085.9000000000001</c:v>
                </c:pt>
                <c:pt idx="4499">
                  <c:v>-1266.4000000000001</c:v>
                </c:pt>
                <c:pt idx="4500">
                  <c:v>-1493.8</c:v>
                </c:pt>
                <c:pt idx="4501">
                  <c:v>-1657.5</c:v>
                </c:pt>
                <c:pt idx="4502">
                  <c:v>-1823.5</c:v>
                </c:pt>
                <c:pt idx="4503">
                  <c:v>-2041.1</c:v>
                </c:pt>
                <c:pt idx="4504">
                  <c:v>-2252.9</c:v>
                </c:pt>
                <c:pt idx="4505">
                  <c:v>-2449</c:v>
                </c:pt>
                <c:pt idx="4506">
                  <c:v>-2624.2</c:v>
                </c:pt>
                <c:pt idx="4507">
                  <c:v>-2772.3</c:v>
                </c:pt>
                <c:pt idx="4508">
                  <c:v>-2892.9</c:v>
                </c:pt>
                <c:pt idx="4509">
                  <c:v>-2965.1</c:v>
                </c:pt>
                <c:pt idx="4510">
                  <c:v>-3050.2</c:v>
                </c:pt>
                <c:pt idx="4511">
                  <c:v>-3131.9</c:v>
                </c:pt>
                <c:pt idx="4512">
                  <c:v>-3207.2</c:v>
                </c:pt>
                <c:pt idx="4513">
                  <c:v>-3272.2</c:v>
                </c:pt>
                <c:pt idx="4514">
                  <c:v>-3333.2</c:v>
                </c:pt>
                <c:pt idx="4515">
                  <c:v>-3441.6</c:v>
                </c:pt>
                <c:pt idx="4516">
                  <c:v>-3552</c:v>
                </c:pt>
                <c:pt idx="4517">
                  <c:v>-3678.1</c:v>
                </c:pt>
                <c:pt idx="4518">
                  <c:v>-3806</c:v>
                </c:pt>
                <c:pt idx="4519">
                  <c:v>-3933.8</c:v>
                </c:pt>
                <c:pt idx="4520">
                  <c:v>-4096.3999999999996</c:v>
                </c:pt>
                <c:pt idx="4521">
                  <c:v>-4240.3999999999996</c:v>
                </c:pt>
                <c:pt idx="4522">
                  <c:v>-4334.7</c:v>
                </c:pt>
                <c:pt idx="4523">
                  <c:v>-4469.7</c:v>
                </c:pt>
                <c:pt idx="4524">
                  <c:v>-4553.1000000000004</c:v>
                </c:pt>
                <c:pt idx="4525">
                  <c:v>-4689</c:v>
                </c:pt>
                <c:pt idx="4526">
                  <c:v>-4824.8</c:v>
                </c:pt>
                <c:pt idx="4527">
                  <c:v>-4941.3999999999996</c:v>
                </c:pt>
                <c:pt idx="4528">
                  <c:v>-5059.8999999999996</c:v>
                </c:pt>
                <c:pt idx="4529">
                  <c:v>-5106.2</c:v>
                </c:pt>
                <c:pt idx="4530">
                  <c:v>-5193.5</c:v>
                </c:pt>
                <c:pt idx="4531">
                  <c:v>-5287.3</c:v>
                </c:pt>
                <c:pt idx="4532">
                  <c:v>-5384</c:v>
                </c:pt>
                <c:pt idx="4533">
                  <c:v>-5525.8</c:v>
                </c:pt>
                <c:pt idx="4534">
                  <c:v>-5623</c:v>
                </c:pt>
                <c:pt idx="4535">
                  <c:v>-5735.7</c:v>
                </c:pt>
                <c:pt idx="4536">
                  <c:v>-5857.1</c:v>
                </c:pt>
                <c:pt idx="4537">
                  <c:v>-5969.7</c:v>
                </c:pt>
                <c:pt idx="4538">
                  <c:v>-6080.7</c:v>
                </c:pt>
                <c:pt idx="4539">
                  <c:v>-6195.5</c:v>
                </c:pt>
                <c:pt idx="4540">
                  <c:v>-6268.8</c:v>
                </c:pt>
                <c:pt idx="4541">
                  <c:v>-6362</c:v>
                </c:pt>
                <c:pt idx="4542">
                  <c:v>-6440.7</c:v>
                </c:pt>
                <c:pt idx="4543">
                  <c:v>-6518</c:v>
                </c:pt>
                <c:pt idx="4544">
                  <c:v>-6654.4</c:v>
                </c:pt>
                <c:pt idx="4545">
                  <c:v>-6757.2</c:v>
                </c:pt>
                <c:pt idx="4546">
                  <c:v>-6837.7</c:v>
                </c:pt>
                <c:pt idx="4547">
                  <c:v>-6936.8</c:v>
                </c:pt>
                <c:pt idx="4548">
                  <c:v>-7001.7</c:v>
                </c:pt>
                <c:pt idx="4549">
                  <c:v>-7057.6</c:v>
                </c:pt>
                <c:pt idx="4550">
                  <c:v>-7163.2</c:v>
                </c:pt>
                <c:pt idx="4551">
                  <c:v>-7198.3</c:v>
                </c:pt>
                <c:pt idx="4552">
                  <c:v>-7261.3</c:v>
                </c:pt>
                <c:pt idx="4553">
                  <c:v>-7298.5</c:v>
                </c:pt>
                <c:pt idx="4554">
                  <c:v>-7321.3</c:v>
                </c:pt>
                <c:pt idx="4555">
                  <c:v>-7366.5</c:v>
                </c:pt>
                <c:pt idx="4556">
                  <c:v>-7368.6</c:v>
                </c:pt>
                <c:pt idx="4557">
                  <c:v>-7368.5</c:v>
                </c:pt>
                <c:pt idx="4558">
                  <c:v>-7372.2</c:v>
                </c:pt>
                <c:pt idx="4559">
                  <c:v>-7401.7</c:v>
                </c:pt>
                <c:pt idx="4560">
                  <c:v>-7389.6</c:v>
                </c:pt>
                <c:pt idx="4561">
                  <c:v>-7365.6</c:v>
                </c:pt>
                <c:pt idx="4562">
                  <c:v>-7385.2</c:v>
                </c:pt>
                <c:pt idx="4563">
                  <c:v>-7354</c:v>
                </c:pt>
                <c:pt idx="4564">
                  <c:v>-7397.3</c:v>
                </c:pt>
                <c:pt idx="4565">
                  <c:v>-7391.5</c:v>
                </c:pt>
                <c:pt idx="4566">
                  <c:v>-7387.5</c:v>
                </c:pt>
                <c:pt idx="4567">
                  <c:v>-7403.7</c:v>
                </c:pt>
                <c:pt idx="4568">
                  <c:v>-7466</c:v>
                </c:pt>
                <c:pt idx="4569">
                  <c:v>-7512.8</c:v>
                </c:pt>
                <c:pt idx="4570">
                  <c:v>-7563.9</c:v>
                </c:pt>
                <c:pt idx="4571">
                  <c:v>-7593.4</c:v>
                </c:pt>
                <c:pt idx="4572">
                  <c:v>-7642.1</c:v>
                </c:pt>
                <c:pt idx="4573">
                  <c:v>-7713</c:v>
                </c:pt>
                <c:pt idx="4574">
                  <c:v>-7783</c:v>
                </c:pt>
                <c:pt idx="4575">
                  <c:v>-7828.2</c:v>
                </c:pt>
                <c:pt idx="4576">
                  <c:v>-7915.8</c:v>
                </c:pt>
                <c:pt idx="4577">
                  <c:v>-7978.5</c:v>
                </c:pt>
                <c:pt idx="4578">
                  <c:v>-8054</c:v>
                </c:pt>
                <c:pt idx="4579">
                  <c:v>-8113</c:v>
                </c:pt>
                <c:pt idx="4580">
                  <c:v>-8151.1</c:v>
                </c:pt>
                <c:pt idx="4581">
                  <c:v>-8138.5</c:v>
                </c:pt>
                <c:pt idx="4582">
                  <c:v>-8163</c:v>
                </c:pt>
                <c:pt idx="4583">
                  <c:v>-8153</c:v>
                </c:pt>
                <c:pt idx="4584">
                  <c:v>-8120.7</c:v>
                </c:pt>
                <c:pt idx="4585">
                  <c:v>-8126.9</c:v>
                </c:pt>
                <c:pt idx="4586">
                  <c:v>-8087.5</c:v>
                </c:pt>
                <c:pt idx="4587">
                  <c:v>-8101.6</c:v>
                </c:pt>
                <c:pt idx="4588">
                  <c:v>-8136.4</c:v>
                </c:pt>
                <c:pt idx="4589">
                  <c:v>-8140.6</c:v>
                </c:pt>
                <c:pt idx="4590">
                  <c:v>-8209.7000000000007</c:v>
                </c:pt>
                <c:pt idx="4591">
                  <c:v>-8278.7000000000007</c:v>
                </c:pt>
                <c:pt idx="4592">
                  <c:v>-8332.5</c:v>
                </c:pt>
                <c:pt idx="4593">
                  <c:v>-8403.2000000000007</c:v>
                </c:pt>
                <c:pt idx="4594">
                  <c:v>-8439.7000000000007</c:v>
                </c:pt>
                <c:pt idx="4595">
                  <c:v>-8515.2999999999993</c:v>
                </c:pt>
                <c:pt idx="4596">
                  <c:v>-8570.2000000000007</c:v>
                </c:pt>
                <c:pt idx="4597">
                  <c:v>-8668.7999999999993</c:v>
                </c:pt>
                <c:pt idx="4598">
                  <c:v>-8751.2999999999993</c:v>
                </c:pt>
                <c:pt idx="4599">
                  <c:v>-8783.9</c:v>
                </c:pt>
                <c:pt idx="4600">
                  <c:v>-8828.5</c:v>
                </c:pt>
                <c:pt idx="4601">
                  <c:v>-8837.6</c:v>
                </c:pt>
                <c:pt idx="4602">
                  <c:v>-8841.5</c:v>
                </c:pt>
                <c:pt idx="4603">
                  <c:v>-8832.6</c:v>
                </c:pt>
                <c:pt idx="4604">
                  <c:v>-8813</c:v>
                </c:pt>
                <c:pt idx="4605">
                  <c:v>-8807.7999999999993</c:v>
                </c:pt>
                <c:pt idx="4606">
                  <c:v>-8788.9</c:v>
                </c:pt>
                <c:pt idx="4607">
                  <c:v>-8843.2999999999993</c:v>
                </c:pt>
                <c:pt idx="4608">
                  <c:v>-8900.1</c:v>
                </c:pt>
                <c:pt idx="4609">
                  <c:v>-8977.2999999999993</c:v>
                </c:pt>
                <c:pt idx="4610">
                  <c:v>-9100.1</c:v>
                </c:pt>
                <c:pt idx="4611">
                  <c:v>-9197.2000000000007</c:v>
                </c:pt>
                <c:pt idx="4612">
                  <c:v>-9282.1</c:v>
                </c:pt>
                <c:pt idx="4613">
                  <c:v>-9362.1</c:v>
                </c:pt>
                <c:pt idx="4614">
                  <c:v>-9427.5</c:v>
                </c:pt>
                <c:pt idx="4615">
                  <c:v>-9453.9</c:v>
                </c:pt>
                <c:pt idx="4616">
                  <c:v>-9491.2000000000007</c:v>
                </c:pt>
                <c:pt idx="4617">
                  <c:v>-9566</c:v>
                </c:pt>
                <c:pt idx="4618">
                  <c:v>-9612.4</c:v>
                </c:pt>
                <c:pt idx="4619">
                  <c:v>-9659.5</c:v>
                </c:pt>
                <c:pt idx="4620">
                  <c:v>-9734.7999999999993</c:v>
                </c:pt>
                <c:pt idx="4621">
                  <c:v>-9813.7999999999993</c:v>
                </c:pt>
                <c:pt idx="4622">
                  <c:v>-9885.4</c:v>
                </c:pt>
                <c:pt idx="4623">
                  <c:v>-9945.7000000000007</c:v>
                </c:pt>
                <c:pt idx="4624">
                  <c:v>-9995.6</c:v>
                </c:pt>
                <c:pt idx="4625">
                  <c:v>-10032</c:v>
                </c:pt>
                <c:pt idx="4626">
                  <c:v>-10068</c:v>
                </c:pt>
                <c:pt idx="4627">
                  <c:v>-10087</c:v>
                </c:pt>
                <c:pt idx="4628">
                  <c:v>-10089</c:v>
                </c:pt>
                <c:pt idx="4629">
                  <c:v>-10096</c:v>
                </c:pt>
                <c:pt idx="4630">
                  <c:v>-10094</c:v>
                </c:pt>
                <c:pt idx="4631">
                  <c:v>-10085</c:v>
                </c:pt>
                <c:pt idx="4632">
                  <c:v>-10074</c:v>
                </c:pt>
                <c:pt idx="4633">
                  <c:v>-10066</c:v>
                </c:pt>
                <c:pt idx="4634">
                  <c:v>-10097</c:v>
                </c:pt>
                <c:pt idx="4635">
                  <c:v>-10139</c:v>
                </c:pt>
                <c:pt idx="4636">
                  <c:v>-10164</c:v>
                </c:pt>
                <c:pt idx="4637">
                  <c:v>-10179</c:v>
                </c:pt>
                <c:pt idx="4638">
                  <c:v>-10176</c:v>
                </c:pt>
                <c:pt idx="4639">
                  <c:v>-10125</c:v>
                </c:pt>
                <c:pt idx="4640">
                  <c:v>-10051</c:v>
                </c:pt>
                <c:pt idx="4641">
                  <c:v>-9942.7999999999993</c:v>
                </c:pt>
                <c:pt idx="4642">
                  <c:v>-9788</c:v>
                </c:pt>
                <c:pt idx="4643">
                  <c:v>-9559.1</c:v>
                </c:pt>
                <c:pt idx="4644">
                  <c:v>-9282.7000000000007</c:v>
                </c:pt>
                <c:pt idx="4645">
                  <c:v>-8964.4</c:v>
                </c:pt>
                <c:pt idx="4646">
                  <c:v>-8660.4</c:v>
                </c:pt>
                <c:pt idx="4647">
                  <c:v>-8307.6</c:v>
                </c:pt>
                <c:pt idx="4648">
                  <c:v>-7948</c:v>
                </c:pt>
                <c:pt idx="4649">
                  <c:v>-7549.6</c:v>
                </c:pt>
                <c:pt idx="4650">
                  <c:v>-7130.7</c:v>
                </c:pt>
                <c:pt idx="4651">
                  <c:v>-6717.7</c:v>
                </c:pt>
                <c:pt idx="4652">
                  <c:v>-6272.3</c:v>
                </c:pt>
                <c:pt idx="4653">
                  <c:v>-5828.4</c:v>
                </c:pt>
                <c:pt idx="4654">
                  <c:v>-5363.7</c:v>
                </c:pt>
                <c:pt idx="4655">
                  <c:v>-4937.3</c:v>
                </c:pt>
                <c:pt idx="4656">
                  <c:v>-4487.6000000000004</c:v>
                </c:pt>
                <c:pt idx="4657">
                  <c:v>-4018.2</c:v>
                </c:pt>
                <c:pt idx="4658">
                  <c:v>-3585.5</c:v>
                </c:pt>
                <c:pt idx="4659">
                  <c:v>-3140.3</c:v>
                </c:pt>
                <c:pt idx="4660">
                  <c:v>-2712.2</c:v>
                </c:pt>
                <c:pt idx="4661">
                  <c:v>-2253.1999999999998</c:v>
                </c:pt>
                <c:pt idx="4662">
                  <c:v>-1852.9</c:v>
                </c:pt>
                <c:pt idx="4663">
                  <c:v>-1485.9</c:v>
                </c:pt>
                <c:pt idx="4664">
                  <c:v>-1166.2</c:v>
                </c:pt>
                <c:pt idx="4665">
                  <c:v>-905.38</c:v>
                </c:pt>
                <c:pt idx="4666">
                  <c:v>-645.79</c:v>
                </c:pt>
                <c:pt idx="4667">
                  <c:v>-476.52</c:v>
                </c:pt>
                <c:pt idx="4668">
                  <c:v>-364.35</c:v>
                </c:pt>
                <c:pt idx="4669">
                  <c:v>-219.82</c:v>
                </c:pt>
                <c:pt idx="4670">
                  <c:v>-47.832999999999998</c:v>
                </c:pt>
                <c:pt idx="4671">
                  <c:v>75.44</c:v>
                </c:pt>
                <c:pt idx="4672">
                  <c:v>165.76</c:v>
                </c:pt>
                <c:pt idx="4673">
                  <c:v>211.15</c:v>
                </c:pt>
                <c:pt idx="4674">
                  <c:v>259.02</c:v>
                </c:pt>
                <c:pt idx="4675">
                  <c:v>310.2</c:v>
                </c:pt>
                <c:pt idx="4676">
                  <c:v>324.35000000000002</c:v>
                </c:pt>
                <c:pt idx="4677">
                  <c:v>368.28</c:v>
                </c:pt>
                <c:pt idx="4678">
                  <c:v>369.78</c:v>
                </c:pt>
                <c:pt idx="4679">
                  <c:v>433.99</c:v>
                </c:pt>
                <c:pt idx="4680">
                  <c:v>627.63</c:v>
                </c:pt>
                <c:pt idx="4681">
                  <c:v>1084.0999999999999</c:v>
                </c:pt>
                <c:pt idx="4682">
                  <c:v>1790.3</c:v>
                </c:pt>
                <c:pt idx="4683">
                  <c:v>2366</c:v>
                </c:pt>
                <c:pt idx="4684">
                  <c:v>2714.5</c:v>
                </c:pt>
                <c:pt idx="4685">
                  <c:v>2740.8</c:v>
                </c:pt>
                <c:pt idx="4686">
                  <c:v>2619.9</c:v>
                </c:pt>
                <c:pt idx="4687">
                  <c:v>2374.9</c:v>
                </c:pt>
                <c:pt idx="4688">
                  <c:v>2100.5</c:v>
                </c:pt>
                <c:pt idx="4689">
                  <c:v>1934.5</c:v>
                </c:pt>
                <c:pt idx="4690">
                  <c:v>1841.3</c:v>
                </c:pt>
                <c:pt idx="4691">
                  <c:v>1847.1</c:v>
                </c:pt>
                <c:pt idx="4692">
                  <c:v>1927.5</c:v>
                </c:pt>
                <c:pt idx="4693">
                  <c:v>2067.1999999999998</c:v>
                </c:pt>
                <c:pt idx="4694">
                  <c:v>2316.6</c:v>
                </c:pt>
                <c:pt idx="4695">
                  <c:v>2613.5</c:v>
                </c:pt>
                <c:pt idx="4696">
                  <c:v>2984.4</c:v>
                </c:pt>
                <c:pt idx="4697">
                  <c:v>3458.8</c:v>
                </c:pt>
                <c:pt idx="4698">
                  <c:v>3914.4</c:v>
                </c:pt>
                <c:pt idx="4699">
                  <c:v>4303.3999999999996</c:v>
                </c:pt>
                <c:pt idx="4700">
                  <c:v>4542.8</c:v>
                </c:pt>
                <c:pt idx="4701">
                  <c:v>4725.7</c:v>
                </c:pt>
                <c:pt idx="4702">
                  <c:v>4905.7</c:v>
                </c:pt>
                <c:pt idx="4703">
                  <c:v>5102.3999999999996</c:v>
                </c:pt>
                <c:pt idx="4704">
                  <c:v>5277.8</c:v>
                </c:pt>
                <c:pt idx="4705">
                  <c:v>5389.9</c:v>
                </c:pt>
                <c:pt idx="4706">
                  <c:v>5574.6</c:v>
                </c:pt>
                <c:pt idx="4707">
                  <c:v>5789.1</c:v>
                </c:pt>
                <c:pt idx="4708">
                  <c:v>5990.7</c:v>
                </c:pt>
                <c:pt idx="4709">
                  <c:v>6228.4</c:v>
                </c:pt>
                <c:pt idx="4710">
                  <c:v>6500.4</c:v>
                </c:pt>
                <c:pt idx="4711">
                  <c:v>6780.8</c:v>
                </c:pt>
                <c:pt idx="4712">
                  <c:v>7032.6</c:v>
                </c:pt>
                <c:pt idx="4713">
                  <c:v>7286.7</c:v>
                </c:pt>
                <c:pt idx="4714">
                  <c:v>7556.8</c:v>
                </c:pt>
                <c:pt idx="4715">
                  <c:v>7757.2</c:v>
                </c:pt>
                <c:pt idx="4716">
                  <c:v>8027.5</c:v>
                </c:pt>
                <c:pt idx="4717">
                  <c:v>8293.5</c:v>
                </c:pt>
                <c:pt idx="4718">
                  <c:v>8497</c:v>
                </c:pt>
                <c:pt idx="4719">
                  <c:v>8671.1</c:v>
                </c:pt>
                <c:pt idx="4720">
                  <c:v>8847</c:v>
                </c:pt>
                <c:pt idx="4721">
                  <c:v>9002.7000000000007</c:v>
                </c:pt>
                <c:pt idx="4722">
                  <c:v>9211.1</c:v>
                </c:pt>
                <c:pt idx="4723">
                  <c:v>9429.7999999999993</c:v>
                </c:pt>
                <c:pt idx="4724">
                  <c:v>9575.6</c:v>
                </c:pt>
                <c:pt idx="4725">
                  <c:v>9736.6</c:v>
                </c:pt>
                <c:pt idx="4726">
                  <c:v>9913.6</c:v>
                </c:pt>
                <c:pt idx="4727">
                  <c:v>10092</c:v>
                </c:pt>
                <c:pt idx="4728">
                  <c:v>10260</c:v>
                </c:pt>
                <c:pt idx="4729">
                  <c:v>10441</c:v>
                </c:pt>
                <c:pt idx="4730">
                  <c:v>10653</c:v>
                </c:pt>
                <c:pt idx="4731">
                  <c:v>10905</c:v>
                </c:pt>
                <c:pt idx="4732">
                  <c:v>11080</c:v>
                </c:pt>
                <c:pt idx="4733">
                  <c:v>11210</c:v>
                </c:pt>
                <c:pt idx="4734">
                  <c:v>11327</c:v>
                </c:pt>
                <c:pt idx="4735">
                  <c:v>11461</c:v>
                </c:pt>
                <c:pt idx="4736">
                  <c:v>11553</c:v>
                </c:pt>
                <c:pt idx="4737">
                  <c:v>11605</c:v>
                </c:pt>
                <c:pt idx="4738">
                  <c:v>11609</c:v>
                </c:pt>
                <c:pt idx="4739">
                  <c:v>11674</c:v>
                </c:pt>
                <c:pt idx="4740">
                  <c:v>11692</c:v>
                </c:pt>
                <c:pt idx="4741">
                  <c:v>11775</c:v>
                </c:pt>
                <c:pt idx="4742">
                  <c:v>11882</c:v>
                </c:pt>
                <c:pt idx="4743">
                  <c:v>11979</c:v>
                </c:pt>
                <c:pt idx="4744">
                  <c:v>12112</c:v>
                </c:pt>
                <c:pt idx="4745">
                  <c:v>12262</c:v>
                </c:pt>
                <c:pt idx="4746">
                  <c:v>12387</c:v>
                </c:pt>
                <c:pt idx="4747">
                  <c:v>12528</c:v>
                </c:pt>
                <c:pt idx="4748">
                  <c:v>12691</c:v>
                </c:pt>
                <c:pt idx="4749">
                  <c:v>12816</c:v>
                </c:pt>
                <c:pt idx="4750">
                  <c:v>13001</c:v>
                </c:pt>
                <c:pt idx="4751">
                  <c:v>13100</c:v>
                </c:pt>
                <c:pt idx="4752">
                  <c:v>13161</c:v>
                </c:pt>
                <c:pt idx="4753">
                  <c:v>13215</c:v>
                </c:pt>
                <c:pt idx="4754">
                  <c:v>13231</c:v>
                </c:pt>
                <c:pt idx="4755">
                  <c:v>13267</c:v>
                </c:pt>
                <c:pt idx="4756">
                  <c:v>13288</c:v>
                </c:pt>
                <c:pt idx="4757">
                  <c:v>13270</c:v>
                </c:pt>
                <c:pt idx="4758">
                  <c:v>13290</c:v>
                </c:pt>
                <c:pt idx="4759">
                  <c:v>13361</c:v>
                </c:pt>
                <c:pt idx="4760">
                  <c:v>13466</c:v>
                </c:pt>
                <c:pt idx="4761">
                  <c:v>13579</c:v>
                </c:pt>
                <c:pt idx="4762">
                  <c:v>13719</c:v>
                </c:pt>
                <c:pt idx="4763">
                  <c:v>13865</c:v>
                </c:pt>
                <c:pt idx="4764">
                  <c:v>14034</c:v>
                </c:pt>
                <c:pt idx="4765">
                  <c:v>14236</c:v>
                </c:pt>
                <c:pt idx="4766">
                  <c:v>14425</c:v>
                </c:pt>
                <c:pt idx="4767">
                  <c:v>14535</c:v>
                </c:pt>
                <c:pt idx="4768">
                  <c:v>14603</c:v>
                </c:pt>
                <c:pt idx="4769">
                  <c:v>14692</c:v>
                </c:pt>
                <c:pt idx="4770">
                  <c:v>14715</c:v>
                </c:pt>
                <c:pt idx="4771">
                  <c:v>14771</c:v>
                </c:pt>
                <c:pt idx="4772">
                  <c:v>14783</c:v>
                </c:pt>
                <c:pt idx="4773">
                  <c:v>14698</c:v>
                </c:pt>
                <c:pt idx="4774">
                  <c:v>14622</c:v>
                </c:pt>
                <c:pt idx="4775">
                  <c:v>14614</c:v>
                </c:pt>
                <c:pt idx="4776">
                  <c:v>14616</c:v>
                </c:pt>
                <c:pt idx="4777">
                  <c:v>14685</c:v>
                </c:pt>
                <c:pt idx="4778">
                  <c:v>14762</c:v>
                </c:pt>
                <c:pt idx="4779">
                  <c:v>14855</c:v>
                </c:pt>
                <c:pt idx="4780">
                  <c:v>14972</c:v>
                </c:pt>
                <c:pt idx="4781">
                  <c:v>15079</c:v>
                </c:pt>
                <c:pt idx="4782">
                  <c:v>15162</c:v>
                </c:pt>
                <c:pt idx="4783">
                  <c:v>15214</c:v>
                </c:pt>
                <c:pt idx="4784">
                  <c:v>15209</c:v>
                </c:pt>
                <c:pt idx="4785">
                  <c:v>15218</c:v>
                </c:pt>
                <c:pt idx="4786">
                  <c:v>15324</c:v>
                </c:pt>
                <c:pt idx="4787">
                  <c:v>15334</c:v>
                </c:pt>
                <c:pt idx="4788">
                  <c:v>15381</c:v>
                </c:pt>
                <c:pt idx="4789">
                  <c:v>15412</c:v>
                </c:pt>
                <c:pt idx="4790">
                  <c:v>15369</c:v>
                </c:pt>
                <c:pt idx="4791">
                  <c:v>15345</c:v>
                </c:pt>
                <c:pt idx="4792">
                  <c:v>15293</c:v>
                </c:pt>
                <c:pt idx="4793">
                  <c:v>15341</c:v>
                </c:pt>
                <c:pt idx="4794">
                  <c:v>15318</c:v>
                </c:pt>
                <c:pt idx="4795">
                  <c:v>15323</c:v>
                </c:pt>
                <c:pt idx="4796">
                  <c:v>15365</c:v>
                </c:pt>
                <c:pt idx="4797">
                  <c:v>15379</c:v>
                </c:pt>
                <c:pt idx="4798">
                  <c:v>15432</c:v>
                </c:pt>
                <c:pt idx="4799">
                  <c:v>15419</c:v>
                </c:pt>
                <c:pt idx="4800">
                  <c:v>15384</c:v>
                </c:pt>
                <c:pt idx="4801">
                  <c:v>15359</c:v>
                </c:pt>
                <c:pt idx="4802">
                  <c:v>15379</c:v>
                </c:pt>
                <c:pt idx="4803">
                  <c:v>15285</c:v>
                </c:pt>
                <c:pt idx="4804">
                  <c:v>15306</c:v>
                </c:pt>
                <c:pt idx="4805">
                  <c:v>15359</c:v>
                </c:pt>
                <c:pt idx="4806">
                  <c:v>15389</c:v>
                </c:pt>
                <c:pt idx="4807">
                  <c:v>15452</c:v>
                </c:pt>
                <c:pt idx="4808">
                  <c:v>15512</c:v>
                </c:pt>
                <c:pt idx="4809">
                  <c:v>15591</c:v>
                </c:pt>
                <c:pt idx="4810">
                  <c:v>15670</c:v>
                </c:pt>
                <c:pt idx="4811">
                  <c:v>15718</c:v>
                </c:pt>
                <c:pt idx="4812">
                  <c:v>15785</c:v>
                </c:pt>
                <c:pt idx="4813">
                  <c:v>15759</c:v>
                </c:pt>
                <c:pt idx="4814">
                  <c:v>15808</c:v>
                </c:pt>
                <c:pt idx="4815">
                  <c:v>15859</c:v>
                </c:pt>
                <c:pt idx="4816">
                  <c:v>15863</c:v>
                </c:pt>
                <c:pt idx="4817">
                  <c:v>15861</c:v>
                </c:pt>
                <c:pt idx="4818">
                  <c:v>15862</c:v>
                </c:pt>
                <c:pt idx="4819">
                  <c:v>15842</c:v>
                </c:pt>
                <c:pt idx="4820">
                  <c:v>15780</c:v>
                </c:pt>
                <c:pt idx="4821">
                  <c:v>15688</c:v>
                </c:pt>
                <c:pt idx="4822">
                  <c:v>15634</c:v>
                </c:pt>
                <c:pt idx="4823">
                  <c:v>15639</c:v>
                </c:pt>
                <c:pt idx="4824">
                  <c:v>15655</c:v>
                </c:pt>
                <c:pt idx="4825">
                  <c:v>15687</c:v>
                </c:pt>
                <c:pt idx="4826">
                  <c:v>15766</c:v>
                </c:pt>
                <c:pt idx="4827">
                  <c:v>15859</c:v>
                </c:pt>
                <c:pt idx="4828">
                  <c:v>15967</c:v>
                </c:pt>
                <c:pt idx="4829">
                  <c:v>16124</c:v>
                </c:pt>
                <c:pt idx="4830">
                  <c:v>16234</c:v>
                </c:pt>
                <c:pt idx="4831">
                  <c:v>16319</c:v>
                </c:pt>
                <c:pt idx="4832">
                  <c:v>16329</c:v>
                </c:pt>
                <c:pt idx="4833">
                  <c:v>16315</c:v>
                </c:pt>
                <c:pt idx="4834">
                  <c:v>16278</c:v>
                </c:pt>
                <c:pt idx="4835">
                  <c:v>16206</c:v>
                </c:pt>
                <c:pt idx="4836">
                  <c:v>16221</c:v>
                </c:pt>
                <c:pt idx="4837">
                  <c:v>16186</c:v>
                </c:pt>
                <c:pt idx="4838">
                  <c:v>16199</c:v>
                </c:pt>
                <c:pt idx="4839">
                  <c:v>16241</c:v>
                </c:pt>
                <c:pt idx="4840">
                  <c:v>16313</c:v>
                </c:pt>
                <c:pt idx="4841">
                  <c:v>16324</c:v>
                </c:pt>
                <c:pt idx="4842">
                  <c:v>16269</c:v>
                </c:pt>
                <c:pt idx="4843">
                  <c:v>16227</c:v>
                </c:pt>
                <c:pt idx="4844">
                  <c:v>16183</c:v>
                </c:pt>
                <c:pt idx="4845">
                  <c:v>16109</c:v>
                </c:pt>
                <c:pt idx="4846">
                  <c:v>16168</c:v>
                </c:pt>
                <c:pt idx="4847">
                  <c:v>16187</c:v>
                </c:pt>
                <c:pt idx="4848">
                  <c:v>16172</c:v>
                </c:pt>
                <c:pt idx="4849">
                  <c:v>16171</c:v>
                </c:pt>
                <c:pt idx="4850">
                  <c:v>16049</c:v>
                </c:pt>
                <c:pt idx="4851">
                  <c:v>15868</c:v>
                </c:pt>
                <c:pt idx="4852">
                  <c:v>15682</c:v>
                </c:pt>
                <c:pt idx="4853">
                  <c:v>15429</c:v>
                </c:pt>
                <c:pt idx="4854">
                  <c:v>15060</c:v>
                </c:pt>
                <c:pt idx="4855">
                  <c:v>14689</c:v>
                </c:pt>
                <c:pt idx="4856">
                  <c:v>14409</c:v>
                </c:pt>
                <c:pt idx="4857">
                  <c:v>14084</c:v>
                </c:pt>
                <c:pt idx="4858">
                  <c:v>13706</c:v>
                </c:pt>
                <c:pt idx="4859">
                  <c:v>13320</c:v>
                </c:pt>
                <c:pt idx="4860">
                  <c:v>12851</c:v>
                </c:pt>
                <c:pt idx="4861">
                  <c:v>12354</c:v>
                </c:pt>
                <c:pt idx="4862">
                  <c:v>11829</c:v>
                </c:pt>
                <c:pt idx="4863">
                  <c:v>11273</c:v>
                </c:pt>
                <c:pt idx="4864">
                  <c:v>10655</c:v>
                </c:pt>
                <c:pt idx="4865">
                  <c:v>9990.2000000000007</c:v>
                </c:pt>
                <c:pt idx="4866">
                  <c:v>9330.9</c:v>
                </c:pt>
                <c:pt idx="4867">
                  <c:v>8685.1</c:v>
                </c:pt>
                <c:pt idx="4868">
                  <c:v>8093.3</c:v>
                </c:pt>
                <c:pt idx="4869">
                  <c:v>7528.1</c:v>
                </c:pt>
                <c:pt idx="4870">
                  <c:v>6944.7</c:v>
                </c:pt>
                <c:pt idx="4871">
                  <c:v>6334.5</c:v>
                </c:pt>
                <c:pt idx="4872">
                  <c:v>5806.3</c:v>
                </c:pt>
                <c:pt idx="4873">
                  <c:v>5199.3</c:v>
                </c:pt>
                <c:pt idx="4874">
                  <c:v>4603.2</c:v>
                </c:pt>
                <c:pt idx="4875">
                  <c:v>3952.5</c:v>
                </c:pt>
                <c:pt idx="4876">
                  <c:v>3299</c:v>
                </c:pt>
                <c:pt idx="4877">
                  <c:v>2857.3</c:v>
                </c:pt>
                <c:pt idx="4878">
                  <c:v>2561.3000000000002</c:v>
                </c:pt>
                <c:pt idx="4879">
                  <c:v>2377.6</c:v>
                </c:pt>
                <c:pt idx="4880">
                  <c:v>2249.6</c:v>
                </c:pt>
                <c:pt idx="4881">
                  <c:v>2125.4</c:v>
                </c:pt>
                <c:pt idx="4882">
                  <c:v>1866.5</c:v>
                </c:pt>
                <c:pt idx="4883">
                  <c:v>1684.4</c:v>
                </c:pt>
                <c:pt idx="4884">
                  <c:v>1455.8</c:v>
                </c:pt>
                <c:pt idx="4885">
                  <c:v>1143.5999999999999</c:v>
                </c:pt>
                <c:pt idx="4886">
                  <c:v>829.2</c:v>
                </c:pt>
                <c:pt idx="4887">
                  <c:v>557.45000000000005</c:v>
                </c:pt>
                <c:pt idx="4888">
                  <c:v>360.18</c:v>
                </c:pt>
                <c:pt idx="4889">
                  <c:v>203.96</c:v>
                </c:pt>
                <c:pt idx="4890">
                  <c:v>42.523000000000003</c:v>
                </c:pt>
                <c:pt idx="4891">
                  <c:v>-47.921999999999997</c:v>
                </c:pt>
                <c:pt idx="4892">
                  <c:v>-131.30000000000001</c:v>
                </c:pt>
                <c:pt idx="4893">
                  <c:v>-193.33</c:v>
                </c:pt>
                <c:pt idx="4894">
                  <c:v>-219.62</c:v>
                </c:pt>
                <c:pt idx="4895">
                  <c:v>-284.05</c:v>
                </c:pt>
                <c:pt idx="4896">
                  <c:v>-254.34</c:v>
                </c:pt>
                <c:pt idx="4897">
                  <c:v>-264.26</c:v>
                </c:pt>
                <c:pt idx="4898">
                  <c:v>-303.25</c:v>
                </c:pt>
                <c:pt idx="4899">
                  <c:v>-298.06</c:v>
                </c:pt>
                <c:pt idx="4900">
                  <c:v>-244.18</c:v>
                </c:pt>
                <c:pt idx="4901">
                  <c:v>-246.25</c:v>
                </c:pt>
                <c:pt idx="4902">
                  <c:v>-262.02</c:v>
                </c:pt>
                <c:pt idx="4903">
                  <c:v>-280.67</c:v>
                </c:pt>
                <c:pt idx="4904">
                  <c:v>-355.85</c:v>
                </c:pt>
                <c:pt idx="4905">
                  <c:v>-480.01</c:v>
                </c:pt>
                <c:pt idx="4906">
                  <c:v>-596.07000000000005</c:v>
                </c:pt>
                <c:pt idx="4907">
                  <c:v>-709.26</c:v>
                </c:pt>
                <c:pt idx="4908">
                  <c:v>-850.81</c:v>
                </c:pt>
                <c:pt idx="4909">
                  <c:v>-958.15</c:v>
                </c:pt>
                <c:pt idx="4910">
                  <c:v>-1084.5999999999999</c:v>
                </c:pt>
                <c:pt idx="4911">
                  <c:v>-1202.5</c:v>
                </c:pt>
                <c:pt idx="4912">
                  <c:v>-1356.1</c:v>
                </c:pt>
                <c:pt idx="4913">
                  <c:v>-1499.5</c:v>
                </c:pt>
                <c:pt idx="4914">
                  <c:v>-1611.2</c:v>
                </c:pt>
                <c:pt idx="4915">
                  <c:v>-1728.5</c:v>
                </c:pt>
                <c:pt idx="4916">
                  <c:v>-1805.7</c:v>
                </c:pt>
                <c:pt idx="4917">
                  <c:v>-1818.7</c:v>
                </c:pt>
                <c:pt idx="4918">
                  <c:v>-1890.9</c:v>
                </c:pt>
                <c:pt idx="4919">
                  <c:v>-1975.7</c:v>
                </c:pt>
                <c:pt idx="4920">
                  <c:v>-2077.3000000000002</c:v>
                </c:pt>
                <c:pt idx="4921">
                  <c:v>-2203.4</c:v>
                </c:pt>
                <c:pt idx="4922">
                  <c:v>-2334.6</c:v>
                </c:pt>
                <c:pt idx="4923">
                  <c:v>-2500.4</c:v>
                </c:pt>
                <c:pt idx="4924">
                  <c:v>-2593</c:v>
                </c:pt>
                <c:pt idx="4925">
                  <c:v>-2738.2</c:v>
                </c:pt>
                <c:pt idx="4926">
                  <c:v>-2879.4</c:v>
                </c:pt>
                <c:pt idx="4927">
                  <c:v>-3019.3</c:v>
                </c:pt>
                <c:pt idx="4928">
                  <c:v>-3185</c:v>
                </c:pt>
                <c:pt idx="4929">
                  <c:v>-3319.7</c:v>
                </c:pt>
                <c:pt idx="4930">
                  <c:v>-3491.1</c:v>
                </c:pt>
                <c:pt idx="4931">
                  <c:v>-3626.2</c:v>
                </c:pt>
                <c:pt idx="4932">
                  <c:v>-3726.8</c:v>
                </c:pt>
                <c:pt idx="4933">
                  <c:v>-3867.2</c:v>
                </c:pt>
                <c:pt idx="4934">
                  <c:v>-3960.2</c:v>
                </c:pt>
                <c:pt idx="4935">
                  <c:v>-4052.8</c:v>
                </c:pt>
                <c:pt idx="4936">
                  <c:v>-4167.6000000000004</c:v>
                </c:pt>
                <c:pt idx="4937">
                  <c:v>-4268</c:v>
                </c:pt>
                <c:pt idx="4938">
                  <c:v>-4377.8</c:v>
                </c:pt>
                <c:pt idx="4939">
                  <c:v>-4479</c:v>
                </c:pt>
                <c:pt idx="4940">
                  <c:v>-4624.6000000000004</c:v>
                </c:pt>
                <c:pt idx="4941">
                  <c:v>-4737.3999999999996</c:v>
                </c:pt>
                <c:pt idx="4942">
                  <c:v>-4857.8999999999996</c:v>
                </c:pt>
                <c:pt idx="4943">
                  <c:v>-4989.8</c:v>
                </c:pt>
                <c:pt idx="4944">
                  <c:v>-5087.3999999999996</c:v>
                </c:pt>
                <c:pt idx="4945">
                  <c:v>-5170.8999999999996</c:v>
                </c:pt>
                <c:pt idx="4946">
                  <c:v>-5267</c:v>
                </c:pt>
                <c:pt idx="4947">
                  <c:v>-5334.8</c:v>
                </c:pt>
                <c:pt idx="4948">
                  <c:v>-5427.6</c:v>
                </c:pt>
                <c:pt idx="4949">
                  <c:v>-5472.6</c:v>
                </c:pt>
                <c:pt idx="4950">
                  <c:v>-5531.1</c:v>
                </c:pt>
                <c:pt idx="4951">
                  <c:v>-5521.9</c:v>
                </c:pt>
                <c:pt idx="4952">
                  <c:v>-5543.6</c:v>
                </c:pt>
                <c:pt idx="4953">
                  <c:v>-5584.7</c:v>
                </c:pt>
                <c:pt idx="4954">
                  <c:v>-5611</c:v>
                </c:pt>
                <c:pt idx="4955">
                  <c:v>-5663.9</c:v>
                </c:pt>
                <c:pt idx="4956">
                  <c:v>-5715.4</c:v>
                </c:pt>
                <c:pt idx="4957">
                  <c:v>-5781.7</c:v>
                </c:pt>
                <c:pt idx="4958">
                  <c:v>-5839.5</c:v>
                </c:pt>
                <c:pt idx="4959">
                  <c:v>-5898.8</c:v>
                </c:pt>
                <c:pt idx="4960">
                  <c:v>-5967.3</c:v>
                </c:pt>
                <c:pt idx="4961">
                  <c:v>-6060.7</c:v>
                </c:pt>
                <c:pt idx="4962">
                  <c:v>-6138.1</c:v>
                </c:pt>
                <c:pt idx="4963">
                  <c:v>-6216.7</c:v>
                </c:pt>
                <c:pt idx="4964">
                  <c:v>-6304</c:v>
                </c:pt>
                <c:pt idx="4965">
                  <c:v>-6403.9</c:v>
                </c:pt>
                <c:pt idx="4966">
                  <c:v>-6469.8</c:v>
                </c:pt>
                <c:pt idx="4967">
                  <c:v>-6519.8</c:v>
                </c:pt>
                <c:pt idx="4968">
                  <c:v>-6611.2</c:v>
                </c:pt>
                <c:pt idx="4969">
                  <c:v>-6691.4</c:v>
                </c:pt>
                <c:pt idx="4970">
                  <c:v>-6732.5</c:v>
                </c:pt>
                <c:pt idx="4971">
                  <c:v>-6795.7</c:v>
                </c:pt>
                <c:pt idx="4972">
                  <c:v>-6812.5</c:v>
                </c:pt>
                <c:pt idx="4973">
                  <c:v>-6846.4</c:v>
                </c:pt>
                <c:pt idx="4974">
                  <c:v>-6916.5</c:v>
                </c:pt>
                <c:pt idx="4975">
                  <c:v>-6974</c:v>
                </c:pt>
                <c:pt idx="4976">
                  <c:v>-7046.8</c:v>
                </c:pt>
                <c:pt idx="4977">
                  <c:v>-7081.5</c:v>
                </c:pt>
                <c:pt idx="4978">
                  <c:v>-7138.5</c:v>
                </c:pt>
                <c:pt idx="4979">
                  <c:v>-7183</c:v>
                </c:pt>
                <c:pt idx="4980">
                  <c:v>-7211.2</c:v>
                </c:pt>
                <c:pt idx="4981">
                  <c:v>-7247.8</c:v>
                </c:pt>
                <c:pt idx="4982">
                  <c:v>-7295.4</c:v>
                </c:pt>
                <c:pt idx="4983">
                  <c:v>-7325.9</c:v>
                </c:pt>
                <c:pt idx="4984">
                  <c:v>-7365.3</c:v>
                </c:pt>
                <c:pt idx="4985">
                  <c:v>-7415.5</c:v>
                </c:pt>
                <c:pt idx="4986">
                  <c:v>-7462.9</c:v>
                </c:pt>
                <c:pt idx="4987">
                  <c:v>-7506.1</c:v>
                </c:pt>
                <c:pt idx="4988">
                  <c:v>-7525.5</c:v>
                </c:pt>
                <c:pt idx="4989">
                  <c:v>-7500.5</c:v>
                </c:pt>
                <c:pt idx="4990">
                  <c:v>-7507.3</c:v>
                </c:pt>
                <c:pt idx="4991">
                  <c:v>-7514.1</c:v>
                </c:pt>
                <c:pt idx="4992">
                  <c:v>-7503.8</c:v>
                </c:pt>
                <c:pt idx="4993">
                  <c:v>-7526.6</c:v>
                </c:pt>
                <c:pt idx="4994">
                  <c:v>-7507.2</c:v>
                </c:pt>
                <c:pt idx="4995">
                  <c:v>-7517</c:v>
                </c:pt>
                <c:pt idx="4996">
                  <c:v>-7528.4</c:v>
                </c:pt>
                <c:pt idx="4997">
                  <c:v>-7536.6</c:v>
                </c:pt>
                <c:pt idx="4998">
                  <c:v>-7577.1</c:v>
                </c:pt>
                <c:pt idx="4999">
                  <c:v>-7579.4</c:v>
                </c:pt>
                <c:pt idx="5000">
                  <c:v>-7608.1</c:v>
                </c:pt>
                <c:pt idx="5001">
                  <c:v>-7607.5</c:v>
                </c:pt>
                <c:pt idx="5002">
                  <c:v>-7634.8</c:v>
                </c:pt>
                <c:pt idx="5003">
                  <c:v>-7663.2</c:v>
                </c:pt>
                <c:pt idx="5004">
                  <c:v>-7654.9</c:v>
                </c:pt>
                <c:pt idx="5005">
                  <c:v>-7658.9</c:v>
                </c:pt>
                <c:pt idx="5006">
                  <c:v>-7657.3</c:v>
                </c:pt>
                <c:pt idx="5007">
                  <c:v>-7635.4</c:v>
                </c:pt>
                <c:pt idx="5008">
                  <c:v>-7605.8</c:v>
                </c:pt>
                <c:pt idx="5009">
                  <c:v>-7582.6</c:v>
                </c:pt>
                <c:pt idx="5010">
                  <c:v>-7573.5</c:v>
                </c:pt>
                <c:pt idx="5011">
                  <c:v>-7553.8</c:v>
                </c:pt>
                <c:pt idx="5012">
                  <c:v>-7572.4</c:v>
                </c:pt>
                <c:pt idx="5013">
                  <c:v>-7557.5</c:v>
                </c:pt>
                <c:pt idx="5014">
                  <c:v>-7562</c:v>
                </c:pt>
                <c:pt idx="5015">
                  <c:v>-7586.5</c:v>
                </c:pt>
                <c:pt idx="5016">
                  <c:v>-7568</c:v>
                </c:pt>
                <c:pt idx="5017">
                  <c:v>-7580.4</c:v>
                </c:pt>
                <c:pt idx="5018">
                  <c:v>-7588.2</c:v>
                </c:pt>
                <c:pt idx="5019">
                  <c:v>-7587.2</c:v>
                </c:pt>
                <c:pt idx="5020">
                  <c:v>-7621</c:v>
                </c:pt>
                <c:pt idx="5021">
                  <c:v>-7642</c:v>
                </c:pt>
                <c:pt idx="5022">
                  <c:v>-7644</c:v>
                </c:pt>
                <c:pt idx="5023">
                  <c:v>-7622.1</c:v>
                </c:pt>
                <c:pt idx="5024">
                  <c:v>-7580.3</c:v>
                </c:pt>
                <c:pt idx="5025">
                  <c:v>-7548.2</c:v>
                </c:pt>
                <c:pt idx="5026">
                  <c:v>-7490</c:v>
                </c:pt>
                <c:pt idx="5027">
                  <c:v>-7447.1</c:v>
                </c:pt>
                <c:pt idx="5028">
                  <c:v>-7446.5</c:v>
                </c:pt>
                <c:pt idx="5029">
                  <c:v>-7407</c:v>
                </c:pt>
                <c:pt idx="5030">
                  <c:v>-7395.9</c:v>
                </c:pt>
                <c:pt idx="5031">
                  <c:v>-7394.2</c:v>
                </c:pt>
                <c:pt idx="5032">
                  <c:v>-7397.8</c:v>
                </c:pt>
                <c:pt idx="5033">
                  <c:v>-7378</c:v>
                </c:pt>
                <c:pt idx="5034">
                  <c:v>-7329.3</c:v>
                </c:pt>
                <c:pt idx="5035">
                  <c:v>-7304</c:v>
                </c:pt>
                <c:pt idx="5036">
                  <c:v>-7245.5</c:v>
                </c:pt>
                <c:pt idx="5037">
                  <c:v>-7157.1</c:v>
                </c:pt>
                <c:pt idx="5038">
                  <c:v>-7085.1</c:v>
                </c:pt>
                <c:pt idx="5039">
                  <c:v>-6973.1</c:v>
                </c:pt>
                <c:pt idx="5040">
                  <c:v>-6895.8</c:v>
                </c:pt>
                <c:pt idx="5041">
                  <c:v>-6788.1</c:v>
                </c:pt>
                <c:pt idx="5042">
                  <c:v>-6664.8</c:v>
                </c:pt>
                <c:pt idx="5043">
                  <c:v>-6545.7</c:v>
                </c:pt>
                <c:pt idx="5044">
                  <c:v>-6356.9</c:v>
                </c:pt>
                <c:pt idx="5045">
                  <c:v>-6159.5</c:v>
                </c:pt>
                <c:pt idx="5046">
                  <c:v>-5920.3</c:v>
                </c:pt>
                <c:pt idx="5047">
                  <c:v>-5648.4</c:v>
                </c:pt>
                <c:pt idx="5048">
                  <c:v>-5381.1</c:v>
                </c:pt>
                <c:pt idx="5049">
                  <c:v>-5060.1000000000004</c:v>
                </c:pt>
                <c:pt idx="5050">
                  <c:v>-4680.3</c:v>
                </c:pt>
                <c:pt idx="5051">
                  <c:v>-4308.7</c:v>
                </c:pt>
                <c:pt idx="5052">
                  <c:v>-3898.9</c:v>
                </c:pt>
                <c:pt idx="5053">
                  <c:v>-3538.6</c:v>
                </c:pt>
                <c:pt idx="5054">
                  <c:v>-3180.6</c:v>
                </c:pt>
                <c:pt idx="5055">
                  <c:v>-2846.6</c:v>
                </c:pt>
                <c:pt idx="5056">
                  <c:v>-2564</c:v>
                </c:pt>
                <c:pt idx="5057">
                  <c:v>-2296.9</c:v>
                </c:pt>
                <c:pt idx="5058">
                  <c:v>-2020</c:v>
                </c:pt>
                <c:pt idx="5059">
                  <c:v>-1716.8</c:v>
                </c:pt>
                <c:pt idx="5060">
                  <c:v>-1465.2</c:v>
                </c:pt>
                <c:pt idx="5061">
                  <c:v>-1266.7</c:v>
                </c:pt>
                <c:pt idx="5062">
                  <c:v>-1074.9000000000001</c:v>
                </c:pt>
                <c:pt idx="5063">
                  <c:v>-859.03</c:v>
                </c:pt>
                <c:pt idx="5064">
                  <c:v>-674.09</c:v>
                </c:pt>
                <c:pt idx="5065">
                  <c:v>-514.62</c:v>
                </c:pt>
                <c:pt idx="5066">
                  <c:v>-379.98</c:v>
                </c:pt>
                <c:pt idx="5067">
                  <c:v>-262.88</c:v>
                </c:pt>
                <c:pt idx="5068">
                  <c:v>-152.44999999999999</c:v>
                </c:pt>
                <c:pt idx="5069">
                  <c:v>-43.91</c:v>
                </c:pt>
                <c:pt idx="5070">
                  <c:v>44.817999999999998</c:v>
                </c:pt>
                <c:pt idx="5071">
                  <c:v>123.08</c:v>
                </c:pt>
                <c:pt idx="5072">
                  <c:v>182.67</c:v>
                </c:pt>
                <c:pt idx="5073">
                  <c:v>214.68</c:v>
                </c:pt>
                <c:pt idx="5074">
                  <c:v>295.88</c:v>
                </c:pt>
                <c:pt idx="5075">
                  <c:v>329.54</c:v>
                </c:pt>
                <c:pt idx="5076">
                  <c:v>342.81</c:v>
                </c:pt>
                <c:pt idx="5077">
                  <c:v>394.49</c:v>
                </c:pt>
                <c:pt idx="5078">
                  <c:v>382.43</c:v>
                </c:pt>
                <c:pt idx="5079">
                  <c:v>391.76</c:v>
                </c:pt>
                <c:pt idx="5080">
                  <c:v>430.45</c:v>
                </c:pt>
                <c:pt idx="5081">
                  <c:v>464.53</c:v>
                </c:pt>
                <c:pt idx="5082">
                  <c:v>563.96</c:v>
                </c:pt>
                <c:pt idx="5083">
                  <c:v>797.12</c:v>
                </c:pt>
                <c:pt idx="5084">
                  <c:v>1293.9000000000001</c:v>
                </c:pt>
                <c:pt idx="5085">
                  <c:v>1867</c:v>
                </c:pt>
                <c:pt idx="5086">
                  <c:v>2335.3000000000002</c:v>
                </c:pt>
                <c:pt idx="5087">
                  <c:v>2561.8000000000002</c:v>
                </c:pt>
                <c:pt idx="5088">
                  <c:v>2552.6</c:v>
                </c:pt>
                <c:pt idx="5089">
                  <c:v>2494.9</c:v>
                </c:pt>
                <c:pt idx="5090">
                  <c:v>2388.1999999999998</c:v>
                </c:pt>
                <c:pt idx="5091">
                  <c:v>2286.3000000000002</c:v>
                </c:pt>
                <c:pt idx="5092">
                  <c:v>2234</c:v>
                </c:pt>
                <c:pt idx="5093">
                  <c:v>2219.1</c:v>
                </c:pt>
                <c:pt idx="5094">
                  <c:v>2255.1999999999998</c:v>
                </c:pt>
                <c:pt idx="5095">
                  <c:v>2393.1999999999998</c:v>
                </c:pt>
                <c:pt idx="5096">
                  <c:v>2566.4</c:v>
                </c:pt>
                <c:pt idx="5097">
                  <c:v>2768.2</c:v>
                </c:pt>
                <c:pt idx="5098">
                  <c:v>3001.7</c:v>
                </c:pt>
                <c:pt idx="5099">
                  <c:v>3325.3</c:v>
                </c:pt>
                <c:pt idx="5100">
                  <c:v>3731.2</c:v>
                </c:pt>
                <c:pt idx="5101">
                  <c:v>4126.3</c:v>
                </c:pt>
                <c:pt idx="5102">
                  <c:v>4491.1000000000004</c:v>
                </c:pt>
                <c:pt idx="5103">
                  <c:v>4766.6000000000004</c:v>
                </c:pt>
                <c:pt idx="5104">
                  <c:v>4962.2</c:v>
                </c:pt>
                <c:pt idx="5105">
                  <c:v>5151.5</c:v>
                </c:pt>
                <c:pt idx="5106">
                  <c:v>5329.3</c:v>
                </c:pt>
                <c:pt idx="5107">
                  <c:v>5555.7</c:v>
                </c:pt>
                <c:pt idx="5108">
                  <c:v>5797</c:v>
                </c:pt>
                <c:pt idx="5109">
                  <c:v>6007.9</c:v>
                </c:pt>
                <c:pt idx="5110">
                  <c:v>6209</c:v>
                </c:pt>
                <c:pt idx="5111">
                  <c:v>6440.6</c:v>
                </c:pt>
                <c:pt idx="5112">
                  <c:v>6674.8</c:v>
                </c:pt>
                <c:pt idx="5113">
                  <c:v>6934.2</c:v>
                </c:pt>
                <c:pt idx="5114">
                  <c:v>7195.5</c:v>
                </c:pt>
                <c:pt idx="5115">
                  <c:v>7418.5</c:v>
                </c:pt>
                <c:pt idx="5116">
                  <c:v>7664.5</c:v>
                </c:pt>
                <c:pt idx="5117">
                  <c:v>7901</c:v>
                </c:pt>
                <c:pt idx="5118">
                  <c:v>8106.1</c:v>
                </c:pt>
                <c:pt idx="5119">
                  <c:v>8322.6</c:v>
                </c:pt>
                <c:pt idx="5120">
                  <c:v>8522</c:v>
                </c:pt>
                <c:pt idx="5121">
                  <c:v>8705.1</c:v>
                </c:pt>
                <c:pt idx="5122">
                  <c:v>8862.2999999999993</c:v>
                </c:pt>
                <c:pt idx="5123">
                  <c:v>8972.7999999999993</c:v>
                </c:pt>
                <c:pt idx="5124">
                  <c:v>9096</c:v>
                </c:pt>
                <c:pt idx="5125">
                  <c:v>9299.2999999999993</c:v>
                </c:pt>
                <c:pt idx="5126">
                  <c:v>9466.2000000000007</c:v>
                </c:pt>
                <c:pt idx="5127">
                  <c:v>9634.5</c:v>
                </c:pt>
                <c:pt idx="5128">
                  <c:v>9819.4</c:v>
                </c:pt>
                <c:pt idx="5129">
                  <c:v>10026</c:v>
                </c:pt>
                <c:pt idx="5130">
                  <c:v>10285</c:v>
                </c:pt>
                <c:pt idx="5131">
                  <c:v>10496</c:v>
                </c:pt>
                <c:pt idx="5132">
                  <c:v>10747</c:v>
                </c:pt>
                <c:pt idx="5133">
                  <c:v>10928</c:v>
                </c:pt>
                <c:pt idx="5134">
                  <c:v>11129</c:v>
                </c:pt>
                <c:pt idx="5135">
                  <c:v>11263</c:v>
                </c:pt>
                <c:pt idx="5136">
                  <c:v>11361</c:v>
                </c:pt>
                <c:pt idx="5137">
                  <c:v>11489</c:v>
                </c:pt>
                <c:pt idx="5138">
                  <c:v>11588</c:v>
                </c:pt>
                <c:pt idx="5139">
                  <c:v>11634</c:v>
                </c:pt>
                <c:pt idx="5140">
                  <c:v>11664</c:v>
                </c:pt>
                <c:pt idx="5141">
                  <c:v>11697</c:v>
                </c:pt>
                <c:pt idx="5142">
                  <c:v>11734</c:v>
                </c:pt>
                <c:pt idx="5143">
                  <c:v>11749</c:v>
                </c:pt>
                <c:pt idx="5144">
                  <c:v>11793</c:v>
                </c:pt>
                <c:pt idx="5145">
                  <c:v>11903</c:v>
                </c:pt>
                <c:pt idx="5146">
                  <c:v>12031</c:v>
                </c:pt>
                <c:pt idx="5147">
                  <c:v>12185</c:v>
                </c:pt>
                <c:pt idx="5148">
                  <c:v>12319</c:v>
                </c:pt>
                <c:pt idx="5149">
                  <c:v>12469</c:v>
                </c:pt>
                <c:pt idx="5150">
                  <c:v>12518</c:v>
                </c:pt>
                <c:pt idx="5151">
                  <c:v>12540</c:v>
                </c:pt>
                <c:pt idx="5152">
                  <c:v>12558</c:v>
                </c:pt>
                <c:pt idx="5153">
                  <c:v>12585</c:v>
                </c:pt>
                <c:pt idx="5154">
                  <c:v>12651</c:v>
                </c:pt>
                <c:pt idx="5155">
                  <c:v>12683</c:v>
                </c:pt>
                <c:pt idx="5156">
                  <c:v>12740</c:v>
                </c:pt>
                <c:pt idx="5157">
                  <c:v>12803</c:v>
                </c:pt>
                <c:pt idx="5158">
                  <c:v>12818</c:v>
                </c:pt>
                <c:pt idx="5159">
                  <c:v>12909</c:v>
                </c:pt>
                <c:pt idx="5160">
                  <c:v>12982</c:v>
                </c:pt>
                <c:pt idx="5161">
                  <c:v>13022</c:v>
                </c:pt>
                <c:pt idx="5162">
                  <c:v>13123</c:v>
                </c:pt>
                <c:pt idx="5163">
                  <c:v>13215</c:v>
                </c:pt>
                <c:pt idx="5164">
                  <c:v>13301</c:v>
                </c:pt>
                <c:pt idx="5165">
                  <c:v>13381</c:v>
                </c:pt>
                <c:pt idx="5166">
                  <c:v>13464</c:v>
                </c:pt>
                <c:pt idx="5167">
                  <c:v>13481</c:v>
                </c:pt>
                <c:pt idx="5168">
                  <c:v>13485</c:v>
                </c:pt>
                <c:pt idx="5169">
                  <c:v>13520</c:v>
                </c:pt>
                <c:pt idx="5170">
                  <c:v>13468</c:v>
                </c:pt>
                <c:pt idx="5171">
                  <c:v>13423</c:v>
                </c:pt>
                <c:pt idx="5172">
                  <c:v>13373</c:v>
                </c:pt>
                <c:pt idx="5173">
                  <c:v>13376</c:v>
                </c:pt>
                <c:pt idx="5174">
                  <c:v>13307</c:v>
                </c:pt>
                <c:pt idx="5175">
                  <c:v>13297</c:v>
                </c:pt>
                <c:pt idx="5176">
                  <c:v>13289</c:v>
                </c:pt>
                <c:pt idx="5177">
                  <c:v>13283</c:v>
                </c:pt>
                <c:pt idx="5178">
                  <c:v>13336</c:v>
                </c:pt>
                <c:pt idx="5179">
                  <c:v>13359</c:v>
                </c:pt>
                <c:pt idx="5180">
                  <c:v>13417</c:v>
                </c:pt>
                <c:pt idx="5181">
                  <c:v>13510</c:v>
                </c:pt>
                <c:pt idx="5182">
                  <c:v>13601</c:v>
                </c:pt>
                <c:pt idx="5183">
                  <c:v>13684</c:v>
                </c:pt>
                <c:pt idx="5184">
                  <c:v>13741</c:v>
                </c:pt>
                <c:pt idx="5185">
                  <c:v>13792</c:v>
                </c:pt>
                <c:pt idx="5186">
                  <c:v>13803</c:v>
                </c:pt>
                <c:pt idx="5187">
                  <c:v>13779</c:v>
                </c:pt>
                <c:pt idx="5188">
                  <c:v>13759</c:v>
                </c:pt>
                <c:pt idx="5189">
                  <c:v>13682</c:v>
                </c:pt>
                <c:pt idx="5190">
                  <c:v>13668</c:v>
                </c:pt>
                <c:pt idx="5191">
                  <c:v>13608</c:v>
                </c:pt>
                <c:pt idx="5192">
                  <c:v>13559</c:v>
                </c:pt>
                <c:pt idx="5193">
                  <c:v>13537</c:v>
                </c:pt>
                <c:pt idx="5194">
                  <c:v>13530</c:v>
                </c:pt>
                <c:pt idx="5195">
                  <c:v>13502</c:v>
                </c:pt>
                <c:pt idx="5196">
                  <c:v>13524</c:v>
                </c:pt>
                <c:pt idx="5197">
                  <c:v>13567</c:v>
                </c:pt>
                <c:pt idx="5198">
                  <c:v>13611</c:v>
                </c:pt>
                <c:pt idx="5199">
                  <c:v>13682</c:v>
                </c:pt>
                <c:pt idx="5200">
                  <c:v>13771</c:v>
                </c:pt>
                <c:pt idx="5201">
                  <c:v>13844</c:v>
                </c:pt>
                <c:pt idx="5202">
                  <c:v>13895</c:v>
                </c:pt>
                <c:pt idx="5203">
                  <c:v>13910</c:v>
                </c:pt>
                <c:pt idx="5204">
                  <c:v>13928</c:v>
                </c:pt>
                <c:pt idx="5205">
                  <c:v>13913</c:v>
                </c:pt>
                <c:pt idx="5206">
                  <c:v>13912</c:v>
                </c:pt>
                <c:pt idx="5207">
                  <c:v>13876</c:v>
                </c:pt>
                <c:pt idx="5208">
                  <c:v>13802</c:v>
                </c:pt>
                <c:pt idx="5209">
                  <c:v>13779</c:v>
                </c:pt>
                <c:pt idx="5210">
                  <c:v>13755</c:v>
                </c:pt>
                <c:pt idx="5211">
                  <c:v>13763</c:v>
                </c:pt>
                <c:pt idx="5212">
                  <c:v>13824</c:v>
                </c:pt>
                <c:pt idx="5213">
                  <c:v>13842</c:v>
                </c:pt>
                <c:pt idx="5214">
                  <c:v>13901</c:v>
                </c:pt>
                <c:pt idx="5215">
                  <c:v>13956</c:v>
                </c:pt>
                <c:pt idx="5216">
                  <c:v>13973</c:v>
                </c:pt>
                <c:pt idx="5217">
                  <c:v>14076</c:v>
                </c:pt>
                <c:pt idx="5218">
                  <c:v>14109</c:v>
                </c:pt>
                <c:pt idx="5219">
                  <c:v>14129</c:v>
                </c:pt>
                <c:pt idx="5220">
                  <c:v>14163</c:v>
                </c:pt>
                <c:pt idx="5221">
                  <c:v>14168</c:v>
                </c:pt>
                <c:pt idx="5222">
                  <c:v>14192</c:v>
                </c:pt>
                <c:pt idx="5223">
                  <c:v>14128</c:v>
                </c:pt>
                <c:pt idx="5224">
                  <c:v>14042</c:v>
                </c:pt>
                <c:pt idx="5225">
                  <c:v>14075</c:v>
                </c:pt>
                <c:pt idx="5226">
                  <c:v>14036</c:v>
                </c:pt>
                <c:pt idx="5227">
                  <c:v>14048</c:v>
                </c:pt>
                <c:pt idx="5228">
                  <c:v>14070</c:v>
                </c:pt>
                <c:pt idx="5229">
                  <c:v>14057</c:v>
                </c:pt>
                <c:pt idx="5230">
                  <c:v>14124</c:v>
                </c:pt>
                <c:pt idx="5231">
                  <c:v>14184</c:v>
                </c:pt>
                <c:pt idx="5232">
                  <c:v>14245</c:v>
                </c:pt>
                <c:pt idx="5233">
                  <c:v>14191</c:v>
                </c:pt>
                <c:pt idx="5234">
                  <c:v>14173</c:v>
                </c:pt>
                <c:pt idx="5235">
                  <c:v>14158</c:v>
                </c:pt>
                <c:pt idx="5236">
                  <c:v>14101</c:v>
                </c:pt>
                <c:pt idx="5237">
                  <c:v>14093</c:v>
                </c:pt>
                <c:pt idx="5238">
                  <c:v>14083</c:v>
                </c:pt>
                <c:pt idx="5239">
                  <c:v>14070</c:v>
                </c:pt>
                <c:pt idx="5240">
                  <c:v>14093</c:v>
                </c:pt>
                <c:pt idx="5241">
                  <c:v>14078</c:v>
                </c:pt>
                <c:pt idx="5242">
                  <c:v>14060</c:v>
                </c:pt>
                <c:pt idx="5243">
                  <c:v>14077</c:v>
                </c:pt>
                <c:pt idx="5244">
                  <c:v>14072</c:v>
                </c:pt>
                <c:pt idx="5245">
                  <c:v>14062</c:v>
                </c:pt>
                <c:pt idx="5246">
                  <c:v>14059</c:v>
                </c:pt>
                <c:pt idx="5247">
                  <c:v>14057</c:v>
                </c:pt>
                <c:pt idx="5248">
                  <c:v>13966</c:v>
                </c:pt>
                <c:pt idx="5249">
                  <c:v>13894</c:v>
                </c:pt>
                <c:pt idx="5250">
                  <c:v>13785</c:v>
                </c:pt>
                <c:pt idx="5251">
                  <c:v>13661</c:v>
                </c:pt>
                <c:pt idx="5252">
                  <c:v>13480</c:v>
                </c:pt>
                <c:pt idx="5253">
                  <c:v>13249</c:v>
                </c:pt>
                <c:pt idx="5254">
                  <c:v>12991</c:v>
                </c:pt>
                <c:pt idx="5255">
                  <c:v>12723</c:v>
                </c:pt>
                <c:pt idx="5256">
                  <c:v>12395</c:v>
                </c:pt>
                <c:pt idx="5257">
                  <c:v>12033</c:v>
                </c:pt>
                <c:pt idx="5258">
                  <c:v>11627</c:v>
                </c:pt>
                <c:pt idx="5259">
                  <c:v>11238</c:v>
                </c:pt>
                <c:pt idx="5260">
                  <c:v>10804</c:v>
                </c:pt>
                <c:pt idx="5261">
                  <c:v>10366</c:v>
                </c:pt>
                <c:pt idx="5262">
                  <c:v>10009</c:v>
                </c:pt>
                <c:pt idx="5263">
                  <c:v>9566.5</c:v>
                </c:pt>
                <c:pt idx="5264">
                  <c:v>9093.7999999999993</c:v>
                </c:pt>
                <c:pt idx="5265">
                  <c:v>8589.7000000000007</c:v>
                </c:pt>
                <c:pt idx="5266">
                  <c:v>8047.5</c:v>
                </c:pt>
                <c:pt idx="5267">
                  <c:v>7548.3</c:v>
                </c:pt>
                <c:pt idx="5268">
                  <c:v>7028.5</c:v>
                </c:pt>
                <c:pt idx="5269">
                  <c:v>6450.8</c:v>
                </c:pt>
                <c:pt idx="5270">
                  <c:v>5887.1</c:v>
                </c:pt>
                <c:pt idx="5271">
                  <c:v>5385</c:v>
                </c:pt>
                <c:pt idx="5272">
                  <c:v>4909.1000000000004</c:v>
                </c:pt>
                <c:pt idx="5273">
                  <c:v>4477.2</c:v>
                </c:pt>
                <c:pt idx="5274">
                  <c:v>3900.3</c:v>
                </c:pt>
                <c:pt idx="5275">
                  <c:v>3072.3</c:v>
                </c:pt>
                <c:pt idx="5276">
                  <c:v>2373</c:v>
                </c:pt>
                <c:pt idx="5277">
                  <c:v>1949.6</c:v>
                </c:pt>
                <c:pt idx="5278">
                  <c:v>1678.6</c:v>
                </c:pt>
                <c:pt idx="5279">
                  <c:v>1506.3</c:v>
                </c:pt>
                <c:pt idx="5280">
                  <c:v>1361.9</c:v>
                </c:pt>
                <c:pt idx="5281">
                  <c:v>1081.4000000000001</c:v>
                </c:pt>
                <c:pt idx="5282">
                  <c:v>1001.1</c:v>
                </c:pt>
                <c:pt idx="5283">
                  <c:v>846.17</c:v>
                </c:pt>
                <c:pt idx="5284">
                  <c:v>622.99</c:v>
                </c:pt>
                <c:pt idx="5285">
                  <c:v>459.81</c:v>
                </c:pt>
                <c:pt idx="5286">
                  <c:v>287.93</c:v>
                </c:pt>
                <c:pt idx="5287">
                  <c:v>184.08</c:v>
                </c:pt>
                <c:pt idx="5288">
                  <c:v>139.49</c:v>
                </c:pt>
                <c:pt idx="5289">
                  <c:v>103.98</c:v>
                </c:pt>
                <c:pt idx="5290">
                  <c:v>73.539000000000001</c:v>
                </c:pt>
                <c:pt idx="5291">
                  <c:v>12.099</c:v>
                </c:pt>
                <c:pt idx="5292">
                  <c:v>-55.284999999999997</c:v>
                </c:pt>
                <c:pt idx="5293">
                  <c:v>-139.65</c:v>
                </c:pt>
                <c:pt idx="5294">
                  <c:v>-159.12</c:v>
                </c:pt>
                <c:pt idx="5295">
                  <c:v>-200.57</c:v>
                </c:pt>
                <c:pt idx="5296">
                  <c:v>-248.91</c:v>
                </c:pt>
                <c:pt idx="5297">
                  <c:v>-281.97000000000003</c:v>
                </c:pt>
                <c:pt idx="5298">
                  <c:v>-347.18</c:v>
                </c:pt>
                <c:pt idx="5299">
                  <c:v>-348.53</c:v>
                </c:pt>
                <c:pt idx="5300">
                  <c:v>-345.75</c:v>
                </c:pt>
                <c:pt idx="5301">
                  <c:v>-427.64</c:v>
                </c:pt>
                <c:pt idx="5302">
                  <c:v>-521.29999999999995</c:v>
                </c:pt>
                <c:pt idx="5303">
                  <c:v>-698.75</c:v>
                </c:pt>
                <c:pt idx="5304">
                  <c:v>-877.25</c:v>
                </c:pt>
                <c:pt idx="5305">
                  <c:v>-1055.5999999999999</c:v>
                </c:pt>
                <c:pt idx="5306">
                  <c:v>-1279.5999999999999</c:v>
                </c:pt>
                <c:pt idx="5307">
                  <c:v>-1490.3</c:v>
                </c:pt>
                <c:pt idx="5308">
                  <c:v>-1731.6</c:v>
                </c:pt>
                <c:pt idx="5309">
                  <c:v>-1918.8</c:v>
                </c:pt>
                <c:pt idx="5310">
                  <c:v>-2097.8000000000002</c:v>
                </c:pt>
                <c:pt idx="5311">
                  <c:v>-2276.5</c:v>
                </c:pt>
                <c:pt idx="5312">
                  <c:v>-2399.9</c:v>
                </c:pt>
                <c:pt idx="5313">
                  <c:v>-2508.1</c:v>
                </c:pt>
                <c:pt idx="5314">
                  <c:v>-2572.8000000000002</c:v>
                </c:pt>
                <c:pt idx="5315">
                  <c:v>-2657</c:v>
                </c:pt>
                <c:pt idx="5316">
                  <c:v>-2704.3</c:v>
                </c:pt>
                <c:pt idx="5317">
                  <c:v>-2746.5</c:v>
                </c:pt>
                <c:pt idx="5318">
                  <c:v>-2807.9</c:v>
                </c:pt>
                <c:pt idx="5319">
                  <c:v>-2813.8</c:v>
                </c:pt>
                <c:pt idx="5320">
                  <c:v>-2842.1</c:v>
                </c:pt>
                <c:pt idx="5321">
                  <c:v>-2887.4</c:v>
                </c:pt>
                <c:pt idx="5322">
                  <c:v>-2949.8</c:v>
                </c:pt>
                <c:pt idx="5323">
                  <c:v>-3032.1</c:v>
                </c:pt>
                <c:pt idx="5324">
                  <c:v>-3100.8</c:v>
                </c:pt>
                <c:pt idx="5325">
                  <c:v>-3170.4</c:v>
                </c:pt>
                <c:pt idx="5326">
                  <c:v>-3249.5</c:v>
                </c:pt>
                <c:pt idx="5327">
                  <c:v>-3318</c:v>
                </c:pt>
                <c:pt idx="5328">
                  <c:v>-3405.3</c:v>
                </c:pt>
                <c:pt idx="5329">
                  <c:v>-3488.2</c:v>
                </c:pt>
                <c:pt idx="5330">
                  <c:v>-3553.7</c:v>
                </c:pt>
                <c:pt idx="5331">
                  <c:v>-3623.5</c:v>
                </c:pt>
                <c:pt idx="5332">
                  <c:v>-3677.9</c:v>
                </c:pt>
                <c:pt idx="5333">
                  <c:v>-3740.8</c:v>
                </c:pt>
                <c:pt idx="5334">
                  <c:v>-3778.1</c:v>
                </c:pt>
                <c:pt idx="5335">
                  <c:v>-3827.1</c:v>
                </c:pt>
                <c:pt idx="5336">
                  <c:v>-3872.3</c:v>
                </c:pt>
                <c:pt idx="5337">
                  <c:v>-3919.6</c:v>
                </c:pt>
                <c:pt idx="5338">
                  <c:v>-3987.6</c:v>
                </c:pt>
                <c:pt idx="5339">
                  <c:v>-4067.9</c:v>
                </c:pt>
                <c:pt idx="5340">
                  <c:v>-4083.8</c:v>
                </c:pt>
                <c:pt idx="5341">
                  <c:v>-4153.8999999999996</c:v>
                </c:pt>
                <c:pt idx="5342">
                  <c:v>-4193.3999999999996</c:v>
                </c:pt>
                <c:pt idx="5343">
                  <c:v>-4289.8</c:v>
                </c:pt>
                <c:pt idx="5344">
                  <c:v>-4369.5</c:v>
                </c:pt>
                <c:pt idx="5345">
                  <c:v>-4450.6000000000004</c:v>
                </c:pt>
                <c:pt idx="5346">
                  <c:v>-4507.3999999999996</c:v>
                </c:pt>
                <c:pt idx="5347">
                  <c:v>-4547.7</c:v>
                </c:pt>
                <c:pt idx="5348">
                  <c:v>-4620.5</c:v>
                </c:pt>
                <c:pt idx="5349">
                  <c:v>-4656.3</c:v>
                </c:pt>
                <c:pt idx="5350">
                  <c:v>-4694.3</c:v>
                </c:pt>
                <c:pt idx="5351">
                  <c:v>-4758.7</c:v>
                </c:pt>
                <c:pt idx="5352">
                  <c:v>-4812.8999999999996</c:v>
                </c:pt>
                <c:pt idx="5353">
                  <c:v>-4897.8</c:v>
                </c:pt>
                <c:pt idx="5354">
                  <c:v>-4954.7</c:v>
                </c:pt>
                <c:pt idx="5355">
                  <c:v>-5029.6000000000004</c:v>
                </c:pt>
                <c:pt idx="5356">
                  <c:v>-5070.7</c:v>
                </c:pt>
                <c:pt idx="5357">
                  <c:v>-5123.3</c:v>
                </c:pt>
                <c:pt idx="5358">
                  <c:v>-5189.8999999999996</c:v>
                </c:pt>
                <c:pt idx="5359">
                  <c:v>-5252.5</c:v>
                </c:pt>
                <c:pt idx="5360">
                  <c:v>-5327</c:v>
                </c:pt>
                <c:pt idx="5361">
                  <c:v>-5374.9</c:v>
                </c:pt>
                <c:pt idx="5362">
                  <c:v>-5442.9</c:v>
                </c:pt>
                <c:pt idx="5363">
                  <c:v>-5487.4</c:v>
                </c:pt>
                <c:pt idx="5364">
                  <c:v>-5541.6</c:v>
                </c:pt>
                <c:pt idx="5365">
                  <c:v>-5580.9</c:v>
                </c:pt>
                <c:pt idx="5366">
                  <c:v>-5606.2</c:v>
                </c:pt>
                <c:pt idx="5367">
                  <c:v>-5605.3</c:v>
                </c:pt>
                <c:pt idx="5368">
                  <c:v>-5615.6</c:v>
                </c:pt>
                <c:pt idx="5369">
                  <c:v>-5613</c:v>
                </c:pt>
                <c:pt idx="5370">
                  <c:v>-5609</c:v>
                </c:pt>
                <c:pt idx="5371">
                  <c:v>-5615.9</c:v>
                </c:pt>
                <c:pt idx="5372">
                  <c:v>-5597.2</c:v>
                </c:pt>
                <c:pt idx="5373">
                  <c:v>-5637.5</c:v>
                </c:pt>
                <c:pt idx="5374">
                  <c:v>-5668.6</c:v>
                </c:pt>
                <c:pt idx="5375">
                  <c:v>-5704.4</c:v>
                </c:pt>
                <c:pt idx="5376">
                  <c:v>-5749.8</c:v>
                </c:pt>
                <c:pt idx="5377">
                  <c:v>-5787.3</c:v>
                </c:pt>
                <c:pt idx="5378">
                  <c:v>-5851</c:v>
                </c:pt>
                <c:pt idx="5379">
                  <c:v>-5901.1</c:v>
                </c:pt>
                <c:pt idx="5380">
                  <c:v>-5976.1</c:v>
                </c:pt>
                <c:pt idx="5381">
                  <c:v>-6044.2</c:v>
                </c:pt>
                <c:pt idx="5382">
                  <c:v>-6130.9</c:v>
                </c:pt>
                <c:pt idx="5383">
                  <c:v>-6210.5</c:v>
                </c:pt>
                <c:pt idx="5384">
                  <c:v>-6273.6</c:v>
                </c:pt>
                <c:pt idx="5385">
                  <c:v>-6350.8</c:v>
                </c:pt>
                <c:pt idx="5386">
                  <c:v>-6432.5</c:v>
                </c:pt>
                <c:pt idx="5387">
                  <c:v>-6457.2</c:v>
                </c:pt>
                <c:pt idx="5388">
                  <c:v>-6490.9</c:v>
                </c:pt>
                <c:pt idx="5389">
                  <c:v>-6493.2</c:v>
                </c:pt>
                <c:pt idx="5390">
                  <c:v>-6527.4</c:v>
                </c:pt>
                <c:pt idx="5391">
                  <c:v>-6562.4</c:v>
                </c:pt>
                <c:pt idx="5392">
                  <c:v>-6565.5</c:v>
                </c:pt>
                <c:pt idx="5393">
                  <c:v>-6588.7</c:v>
                </c:pt>
                <c:pt idx="5394">
                  <c:v>-6604.9</c:v>
                </c:pt>
                <c:pt idx="5395">
                  <c:v>-6606.8</c:v>
                </c:pt>
                <c:pt idx="5396">
                  <c:v>-6634.6</c:v>
                </c:pt>
                <c:pt idx="5397">
                  <c:v>-6662.4</c:v>
                </c:pt>
                <c:pt idx="5398">
                  <c:v>-6696.2</c:v>
                </c:pt>
                <c:pt idx="5399">
                  <c:v>-6728.6</c:v>
                </c:pt>
                <c:pt idx="5400">
                  <c:v>-6765.9</c:v>
                </c:pt>
                <c:pt idx="5401">
                  <c:v>-6813.3</c:v>
                </c:pt>
                <c:pt idx="5402">
                  <c:v>-6828.3</c:v>
                </c:pt>
                <c:pt idx="5403">
                  <c:v>-6883.5</c:v>
                </c:pt>
                <c:pt idx="5404">
                  <c:v>-6911.6</c:v>
                </c:pt>
                <c:pt idx="5405">
                  <c:v>-6920.7</c:v>
                </c:pt>
                <c:pt idx="5406">
                  <c:v>-6968.4</c:v>
                </c:pt>
                <c:pt idx="5407">
                  <c:v>-7007.1</c:v>
                </c:pt>
                <c:pt idx="5408">
                  <c:v>-7050.1</c:v>
                </c:pt>
                <c:pt idx="5409">
                  <c:v>-7077.5</c:v>
                </c:pt>
                <c:pt idx="5410">
                  <c:v>-7165.9</c:v>
                </c:pt>
                <c:pt idx="5411">
                  <c:v>-7245.4</c:v>
                </c:pt>
                <c:pt idx="5412">
                  <c:v>-7322.4</c:v>
                </c:pt>
                <c:pt idx="5413">
                  <c:v>-7399.2</c:v>
                </c:pt>
                <c:pt idx="5414">
                  <c:v>-7454.8</c:v>
                </c:pt>
                <c:pt idx="5415">
                  <c:v>-7489.6</c:v>
                </c:pt>
                <c:pt idx="5416">
                  <c:v>-7494.2</c:v>
                </c:pt>
                <c:pt idx="5417">
                  <c:v>-7485.3</c:v>
                </c:pt>
                <c:pt idx="5418">
                  <c:v>-7463.2</c:v>
                </c:pt>
                <c:pt idx="5419">
                  <c:v>-7414</c:v>
                </c:pt>
                <c:pt idx="5420">
                  <c:v>-7366.1</c:v>
                </c:pt>
                <c:pt idx="5421">
                  <c:v>-7326.8</c:v>
                </c:pt>
                <c:pt idx="5422">
                  <c:v>-7275.8</c:v>
                </c:pt>
                <c:pt idx="5423">
                  <c:v>-7260.1</c:v>
                </c:pt>
                <c:pt idx="5424">
                  <c:v>-7217.6</c:v>
                </c:pt>
                <c:pt idx="5425">
                  <c:v>-7212.9</c:v>
                </c:pt>
                <c:pt idx="5426">
                  <c:v>-7250</c:v>
                </c:pt>
                <c:pt idx="5427">
                  <c:v>-7298</c:v>
                </c:pt>
                <c:pt idx="5428">
                  <c:v>-7345.1</c:v>
                </c:pt>
                <c:pt idx="5429">
                  <c:v>-7434</c:v>
                </c:pt>
                <c:pt idx="5430">
                  <c:v>-7526.3</c:v>
                </c:pt>
                <c:pt idx="5431">
                  <c:v>-7627.4</c:v>
                </c:pt>
                <c:pt idx="5432">
                  <c:v>-7684.4</c:v>
                </c:pt>
                <c:pt idx="5433">
                  <c:v>-7787.1</c:v>
                </c:pt>
                <c:pt idx="5434">
                  <c:v>-7871.7</c:v>
                </c:pt>
                <c:pt idx="5435">
                  <c:v>-7863.3</c:v>
                </c:pt>
                <c:pt idx="5436">
                  <c:v>-7884.3</c:v>
                </c:pt>
                <c:pt idx="5437">
                  <c:v>-7878</c:v>
                </c:pt>
                <c:pt idx="5438">
                  <c:v>-7819.8</c:v>
                </c:pt>
                <c:pt idx="5439">
                  <c:v>-7788.3</c:v>
                </c:pt>
                <c:pt idx="5440">
                  <c:v>-7709.4</c:v>
                </c:pt>
                <c:pt idx="5441">
                  <c:v>-7699.4</c:v>
                </c:pt>
                <c:pt idx="5442">
                  <c:v>-7691.6</c:v>
                </c:pt>
                <c:pt idx="5443">
                  <c:v>-7666.8</c:v>
                </c:pt>
                <c:pt idx="5444">
                  <c:v>-7679.7</c:v>
                </c:pt>
                <c:pt idx="5445">
                  <c:v>-7676</c:v>
                </c:pt>
                <c:pt idx="5446">
                  <c:v>-7675.5</c:v>
                </c:pt>
                <c:pt idx="5447">
                  <c:v>-7683.9</c:v>
                </c:pt>
                <c:pt idx="5448">
                  <c:v>-7733.9</c:v>
                </c:pt>
                <c:pt idx="5449">
                  <c:v>-7749.6</c:v>
                </c:pt>
                <c:pt idx="5450">
                  <c:v>-7736.4</c:v>
                </c:pt>
                <c:pt idx="5451">
                  <c:v>-7771.5</c:v>
                </c:pt>
                <c:pt idx="5452">
                  <c:v>-7783</c:v>
                </c:pt>
                <c:pt idx="5453">
                  <c:v>-7845.7</c:v>
                </c:pt>
                <c:pt idx="5454">
                  <c:v>-7828.4</c:v>
                </c:pt>
                <c:pt idx="5455">
                  <c:v>-7822.3</c:v>
                </c:pt>
                <c:pt idx="5456">
                  <c:v>-7807</c:v>
                </c:pt>
                <c:pt idx="5457">
                  <c:v>-7770</c:v>
                </c:pt>
                <c:pt idx="5458">
                  <c:v>-7708.7</c:v>
                </c:pt>
                <c:pt idx="5459">
                  <c:v>-7655.6</c:v>
                </c:pt>
                <c:pt idx="5460">
                  <c:v>-7549.8</c:v>
                </c:pt>
                <c:pt idx="5461">
                  <c:v>-7446.1</c:v>
                </c:pt>
                <c:pt idx="5462">
                  <c:v>-7344.9</c:v>
                </c:pt>
                <c:pt idx="5463">
                  <c:v>-7202.2</c:v>
                </c:pt>
                <c:pt idx="5464">
                  <c:v>-7048.9</c:v>
                </c:pt>
                <c:pt idx="5465">
                  <c:v>-6866.7</c:v>
                </c:pt>
                <c:pt idx="5466">
                  <c:v>-6650</c:v>
                </c:pt>
                <c:pt idx="5467">
                  <c:v>-6384</c:v>
                </c:pt>
                <c:pt idx="5468">
                  <c:v>-6117.5</c:v>
                </c:pt>
                <c:pt idx="5469">
                  <c:v>-5797.8</c:v>
                </c:pt>
                <c:pt idx="5470">
                  <c:v>-5466.1</c:v>
                </c:pt>
                <c:pt idx="5471">
                  <c:v>-5139.8</c:v>
                </c:pt>
                <c:pt idx="5472">
                  <c:v>-4770.3</c:v>
                </c:pt>
                <c:pt idx="5473">
                  <c:v>-4452.8999999999996</c:v>
                </c:pt>
                <c:pt idx="5474">
                  <c:v>-4127.7</c:v>
                </c:pt>
                <c:pt idx="5475">
                  <c:v>-3825.1</c:v>
                </c:pt>
                <c:pt idx="5476">
                  <c:v>-3539.8</c:v>
                </c:pt>
                <c:pt idx="5477">
                  <c:v>-3228.2</c:v>
                </c:pt>
                <c:pt idx="5478">
                  <c:v>-2947.9</c:v>
                </c:pt>
                <c:pt idx="5479">
                  <c:v>-2686.1</c:v>
                </c:pt>
                <c:pt idx="5480">
                  <c:v>-2507.9</c:v>
                </c:pt>
                <c:pt idx="5481">
                  <c:v>-2327.4</c:v>
                </c:pt>
                <c:pt idx="5482">
                  <c:v>-2128.9</c:v>
                </c:pt>
                <c:pt idx="5483">
                  <c:v>-1948</c:v>
                </c:pt>
                <c:pt idx="5484">
                  <c:v>-1760.6</c:v>
                </c:pt>
                <c:pt idx="5485">
                  <c:v>-1563.4</c:v>
                </c:pt>
                <c:pt idx="5486">
                  <c:v>-1408.8</c:v>
                </c:pt>
                <c:pt idx="5487">
                  <c:v>-1243.5999999999999</c:v>
                </c:pt>
                <c:pt idx="5488">
                  <c:v>-1088.2</c:v>
                </c:pt>
                <c:pt idx="5489">
                  <c:v>-920.33</c:v>
                </c:pt>
                <c:pt idx="5490">
                  <c:v>-762.04</c:v>
                </c:pt>
                <c:pt idx="5491">
                  <c:v>-653.70000000000005</c:v>
                </c:pt>
                <c:pt idx="5492">
                  <c:v>-518.6</c:v>
                </c:pt>
                <c:pt idx="5493">
                  <c:v>-393.69</c:v>
                </c:pt>
                <c:pt idx="5494">
                  <c:v>-285.2</c:v>
                </c:pt>
                <c:pt idx="5495">
                  <c:v>-186.42</c:v>
                </c:pt>
                <c:pt idx="5496">
                  <c:v>-116.37</c:v>
                </c:pt>
                <c:pt idx="5497">
                  <c:v>-26.437000000000001</c:v>
                </c:pt>
                <c:pt idx="5498">
                  <c:v>32.551000000000002</c:v>
                </c:pt>
                <c:pt idx="5499">
                  <c:v>126.87</c:v>
                </c:pt>
                <c:pt idx="5500">
                  <c:v>146.29</c:v>
                </c:pt>
                <c:pt idx="5501">
                  <c:v>159.79</c:v>
                </c:pt>
                <c:pt idx="5502">
                  <c:v>202.62</c:v>
                </c:pt>
                <c:pt idx="5503">
                  <c:v>246.29</c:v>
                </c:pt>
                <c:pt idx="5504">
                  <c:v>288.45999999999998</c:v>
                </c:pt>
                <c:pt idx="5505">
                  <c:v>313.3</c:v>
                </c:pt>
                <c:pt idx="5506">
                  <c:v>321.22000000000003</c:v>
                </c:pt>
                <c:pt idx="5507">
                  <c:v>334.13</c:v>
                </c:pt>
                <c:pt idx="5508">
                  <c:v>362.7</c:v>
                </c:pt>
                <c:pt idx="5509">
                  <c:v>365.15</c:v>
                </c:pt>
                <c:pt idx="5510">
                  <c:v>373.07</c:v>
                </c:pt>
                <c:pt idx="5511">
                  <c:v>387.18</c:v>
                </c:pt>
                <c:pt idx="5512">
                  <c:v>434.1</c:v>
                </c:pt>
                <c:pt idx="5513">
                  <c:v>473.81</c:v>
                </c:pt>
                <c:pt idx="5514">
                  <c:v>479.53</c:v>
                </c:pt>
                <c:pt idx="5515">
                  <c:v>479.16</c:v>
                </c:pt>
                <c:pt idx="5516">
                  <c:v>489.07</c:v>
                </c:pt>
                <c:pt idx="5517">
                  <c:v>503.26</c:v>
                </c:pt>
                <c:pt idx="5518">
                  <c:v>511.44</c:v>
                </c:pt>
                <c:pt idx="5519">
                  <c:v>520.42999999999995</c:v>
                </c:pt>
                <c:pt idx="5520">
                  <c:v>553.62</c:v>
                </c:pt>
                <c:pt idx="5521">
                  <c:v>565.11</c:v>
                </c:pt>
                <c:pt idx="5522">
                  <c:v>578.82000000000005</c:v>
                </c:pt>
                <c:pt idx="5523">
                  <c:v>607.05999999999995</c:v>
                </c:pt>
                <c:pt idx="5524">
                  <c:v>614.37</c:v>
                </c:pt>
                <c:pt idx="5525">
                  <c:v>643.87</c:v>
                </c:pt>
                <c:pt idx="5526">
                  <c:v>665.58</c:v>
                </c:pt>
                <c:pt idx="5527">
                  <c:v>700.82</c:v>
                </c:pt>
                <c:pt idx="5528">
                  <c:v>725.68</c:v>
                </c:pt>
                <c:pt idx="5529">
                  <c:v>744.09</c:v>
                </c:pt>
                <c:pt idx="5530">
                  <c:v>825.52</c:v>
                </c:pt>
                <c:pt idx="5531">
                  <c:v>878.46</c:v>
                </c:pt>
                <c:pt idx="5532">
                  <c:v>952.01</c:v>
                </c:pt>
                <c:pt idx="5533">
                  <c:v>1016.1</c:v>
                </c:pt>
                <c:pt idx="5534">
                  <c:v>1075.2</c:v>
                </c:pt>
                <c:pt idx="5535">
                  <c:v>1180.3</c:v>
                </c:pt>
                <c:pt idx="5536">
                  <c:v>1251</c:v>
                </c:pt>
                <c:pt idx="5537">
                  <c:v>1336.9</c:v>
                </c:pt>
                <c:pt idx="5538">
                  <c:v>1430.7</c:v>
                </c:pt>
                <c:pt idx="5539">
                  <c:v>1528.5</c:v>
                </c:pt>
                <c:pt idx="5540">
                  <c:v>1614.6</c:v>
                </c:pt>
                <c:pt idx="5541">
                  <c:v>1686.9</c:v>
                </c:pt>
                <c:pt idx="5542">
                  <c:v>1724.1</c:v>
                </c:pt>
                <c:pt idx="5543">
                  <c:v>1746.1</c:v>
                </c:pt>
                <c:pt idx="5544">
                  <c:v>1761.1</c:v>
                </c:pt>
                <c:pt idx="5545">
                  <c:v>1789.1</c:v>
                </c:pt>
                <c:pt idx="5546">
                  <c:v>1809.1</c:v>
                </c:pt>
                <c:pt idx="5547">
                  <c:v>1839.7</c:v>
                </c:pt>
                <c:pt idx="5548">
                  <c:v>1884.7</c:v>
                </c:pt>
                <c:pt idx="5549">
                  <c:v>1975.9</c:v>
                </c:pt>
                <c:pt idx="5550">
                  <c:v>2070.4</c:v>
                </c:pt>
                <c:pt idx="5551">
                  <c:v>2142</c:v>
                </c:pt>
                <c:pt idx="5552">
                  <c:v>2238.8000000000002</c:v>
                </c:pt>
                <c:pt idx="5553">
                  <c:v>2336.4</c:v>
                </c:pt>
                <c:pt idx="5554">
                  <c:v>2425.4</c:v>
                </c:pt>
                <c:pt idx="5555">
                  <c:v>2525.6</c:v>
                </c:pt>
                <c:pt idx="5556">
                  <c:v>2583.9</c:v>
                </c:pt>
                <c:pt idx="5557">
                  <c:v>2657.4</c:v>
                </c:pt>
                <c:pt idx="5558">
                  <c:v>2719.5</c:v>
                </c:pt>
                <c:pt idx="5559">
                  <c:v>2782.9</c:v>
                </c:pt>
                <c:pt idx="5560">
                  <c:v>2843.5</c:v>
                </c:pt>
                <c:pt idx="5561">
                  <c:v>2851.3</c:v>
                </c:pt>
                <c:pt idx="5562">
                  <c:v>2876.2</c:v>
                </c:pt>
                <c:pt idx="5563">
                  <c:v>2875.1</c:v>
                </c:pt>
                <c:pt idx="5564">
                  <c:v>2898.8</c:v>
                </c:pt>
                <c:pt idx="5565">
                  <c:v>2909.7</c:v>
                </c:pt>
                <c:pt idx="5566">
                  <c:v>2919.5</c:v>
                </c:pt>
                <c:pt idx="5567">
                  <c:v>2948</c:v>
                </c:pt>
                <c:pt idx="5568">
                  <c:v>2992.7</c:v>
                </c:pt>
                <c:pt idx="5569">
                  <c:v>3062.1</c:v>
                </c:pt>
                <c:pt idx="5570">
                  <c:v>3145.1</c:v>
                </c:pt>
                <c:pt idx="5571">
                  <c:v>3190.7</c:v>
                </c:pt>
                <c:pt idx="5572">
                  <c:v>3240.4</c:v>
                </c:pt>
                <c:pt idx="5573">
                  <c:v>3341.9</c:v>
                </c:pt>
                <c:pt idx="5574">
                  <c:v>3430.6</c:v>
                </c:pt>
                <c:pt idx="5575">
                  <c:v>3535.4</c:v>
                </c:pt>
                <c:pt idx="5576">
                  <c:v>3647.5</c:v>
                </c:pt>
                <c:pt idx="5577">
                  <c:v>3782.6</c:v>
                </c:pt>
                <c:pt idx="5578">
                  <c:v>3885.2</c:v>
                </c:pt>
                <c:pt idx="5579">
                  <c:v>3963.2</c:v>
                </c:pt>
                <c:pt idx="5580">
                  <c:v>4063.6</c:v>
                </c:pt>
                <c:pt idx="5581">
                  <c:v>4156.8</c:v>
                </c:pt>
                <c:pt idx="5582">
                  <c:v>4219.8999999999996</c:v>
                </c:pt>
                <c:pt idx="5583">
                  <c:v>4332.8999999999996</c:v>
                </c:pt>
                <c:pt idx="5584">
                  <c:v>4471.3</c:v>
                </c:pt>
                <c:pt idx="5585">
                  <c:v>4634.2</c:v>
                </c:pt>
                <c:pt idx="5586">
                  <c:v>4790.1000000000004</c:v>
                </c:pt>
                <c:pt idx="5587">
                  <c:v>4964.1000000000004</c:v>
                </c:pt>
                <c:pt idx="5588">
                  <c:v>5152</c:v>
                </c:pt>
                <c:pt idx="5589">
                  <c:v>5328.3</c:v>
                </c:pt>
                <c:pt idx="5590">
                  <c:v>5507</c:v>
                </c:pt>
                <c:pt idx="5591">
                  <c:v>5658.3</c:v>
                </c:pt>
                <c:pt idx="5592">
                  <c:v>5806.9</c:v>
                </c:pt>
                <c:pt idx="5593">
                  <c:v>5975.8</c:v>
                </c:pt>
                <c:pt idx="5594">
                  <c:v>6129.5</c:v>
                </c:pt>
                <c:pt idx="5595">
                  <c:v>6298.3</c:v>
                </c:pt>
                <c:pt idx="5596">
                  <c:v>6470.6</c:v>
                </c:pt>
                <c:pt idx="5597">
                  <c:v>6627.9</c:v>
                </c:pt>
                <c:pt idx="5598">
                  <c:v>6785.5</c:v>
                </c:pt>
                <c:pt idx="5599">
                  <c:v>6942.4</c:v>
                </c:pt>
                <c:pt idx="5600">
                  <c:v>7099</c:v>
                </c:pt>
                <c:pt idx="5601">
                  <c:v>7250.1</c:v>
                </c:pt>
                <c:pt idx="5602">
                  <c:v>7426.7</c:v>
                </c:pt>
                <c:pt idx="5603">
                  <c:v>7629.8</c:v>
                </c:pt>
                <c:pt idx="5604">
                  <c:v>7816.7</c:v>
                </c:pt>
                <c:pt idx="5605">
                  <c:v>7996.8</c:v>
                </c:pt>
                <c:pt idx="5606">
                  <c:v>8174.8</c:v>
                </c:pt>
                <c:pt idx="5607">
                  <c:v>8380.7000000000007</c:v>
                </c:pt>
                <c:pt idx="5608">
                  <c:v>8536.7000000000007</c:v>
                </c:pt>
                <c:pt idx="5609">
                  <c:v>8689.9</c:v>
                </c:pt>
                <c:pt idx="5610">
                  <c:v>8847.6</c:v>
                </c:pt>
                <c:pt idx="5611">
                  <c:v>9009.7999999999993</c:v>
                </c:pt>
                <c:pt idx="5612">
                  <c:v>9195.7000000000007</c:v>
                </c:pt>
                <c:pt idx="5613">
                  <c:v>9348.2999999999993</c:v>
                </c:pt>
                <c:pt idx="5614">
                  <c:v>9517.9</c:v>
                </c:pt>
                <c:pt idx="5615">
                  <c:v>9674.9</c:v>
                </c:pt>
                <c:pt idx="5616">
                  <c:v>9789.5</c:v>
                </c:pt>
                <c:pt idx="5617">
                  <c:v>9948</c:v>
                </c:pt>
                <c:pt idx="5618">
                  <c:v>10144</c:v>
                </c:pt>
                <c:pt idx="5619">
                  <c:v>10317</c:v>
                </c:pt>
                <c:pt idx="5620">
                  <c:v>10468</c:v>
                </c:pt>
                <c:pt idx="5621">
                  <c:v>10647</c:v>
                </c:pt>
                <c:pt idx="5622">
                  <c:v>10828</c:v>
                </c:pt>
                <c:pt idx="5623">
                  <c:v>11024</c:v>
                </c:pt>
                <c:pt idx="5624">
                  <c:v>11201</c:v>
                </c:pt>
                <c:pt idx="5625">
                  <c:v>11403</c:v>
                </c:pt>
                <c:pt idx="5626">
                  <c:v>11571</c:v>
                </c:pt>
                <c:pt idx="5627">
                  <c:v>11707</c:v>
                </c:pt>
                <c:pt idx="5628">
                  <c:v>11895</c:v>
                </c:pt>
                <c:pt idx="5629">
                  <c:v>11984</c:v>
                </c:pt>
                <c:pt idx="5630">
                  <c:v>12103</c:v>
                </c:pt>
                <c:pt idx="5631">
                  <c:v>12197</c:v>
                </c:pt>
                <c:pt idx="5632">
                  <c:v>12244</c:v>
                </c:pt>
                <c:pt idx="5633">
                  <c:v>12324</c:v>
                </c:pt>
                <c:pt idx="5634">
                  <c:v>12366</c:v>
                </c:pt>
                <c:pt idx="5635">
                  <c:v>12364</c:v>
                </c:pt>
                <c:pt idx="5636">
                  <c:v>12370</c:v>
                </c:pt>
                <c:pt idx="5637">
                  <c:v>12402</c:v>
                </c:pt>
                <c:pt idx="5638">
                  <c:v>12428</c:v>
                </c:pt>
                <c:pt idx="5639">
                  <c:v>12468</c:v>
                </c:pt>
                <c:pt idx="5640">
                  <c:v>12524</c:v>
                </c:pt>
                <c:pt idx="5641">
                  <c:v>12640</c:v>
                </c:pt>
                <c:pt idx="5642">
                  <c:v>12737</c:v>
                </c:pt>
                <c:pt idx="5643">
                  <c:v>12848</c:v>
                </c:pt>
                <c:pt idx="5644">
                  <c:v>13030</c:v>
                </c:pt>
                <c:pt idx="5645">
                  <c:v>13219</c:v>
                </c:pt>
                <c:pt idx="5646">
                  <c:v>13346</c:v>
                </c:pt>
                <c:pt idx="5647">
                  <c:v>13521</c:v>
                </c:pt>
                <c:pt idx="5648">
                  <c:v>13671</c:v>
                </c:pt>
                <c:pt idx="5649">
                  <c:v>13796</c:v>
                </c:pt>
                <c:pt idx="5650">
                  <c:v>13897</c:v>
                </c:pt>
                <c:pt idx="5651">
                  <c:v>13980</c:v>
                </c:pt>
                <c:pt idx="5652">
                  <c:v>14048</c:v>
                </c:pt>
                <c:pt idx="5653">
                  <c:v>14072</c:v>
                </c:pt>
                <c:pt idx="5654">
                  <c:v>14092</c:v>
                </c:pt>
                <c:pt idx="5655">
                  <c:v>14062</c:v>
                </c:pt>
                <c:pt idx="5656">
                  <c:v>14024</c:v>
                </c:pt>
                <c:pt idx="5657">
                  <c:v>14003</c:v>
                </c:pt>
                <c:pt idx="5658">
                  <c:v>13978</c:v>
                </c:pt>
                <c:pt idx="5659">
                  <c:v>13989</c:v>
                </c:pt>
                <c:pt idx="5660">
                  <c:v>14024</c:v>
                </c:pt>
                <c:pt idx="5661">
                  <c:v>14130</c:v>
                </c:pt>
                <c:pt idx="5662">
                  <c:v>14236</c:v>
                </c:pt>
                <c:pt idx="5663">
                  <c:v>14399</c:v>
                </c:pt>
                <c:pt idx="5664">
                  <c:v>14510</c:v>
                </c:pt>
                <c:pt idx="5665">
                  <c:v>14678</c:v>
                </c:pt>
                <c:pt idx="5666">
                  <c:v>14793</c:v>
                </c:pt>
                <c:pt idx="5667">
                  <c:v>14828</c:v>
                </c:pt>
                <c:pt idx="5668">
                  <c:v>14839</c:v>
                </c:pt>
                <c:pt idx="5669">
                  <c:v>14848</c:v>
                </c:pt>
                <c:pt idx="5670">
                  <c:v>14884</c:v>
                </c:pt>
                <c:pt idx="5671">
                  <c:v>14884</c:v>
                </c:pt>
                <c:pt idx="5672">
                  <c:v>14929</c:v>
                </c:pt>
                <c:pt idx="5673">
                  <c:v>15005</c:v>
                </c:pt>
                <c:pt idx="5674">
                  <c:v>15046</c:v>
                </c:pt>
                <c:pt idx="5675">
                  <c:v>15073</c:v>
                </c:pt>
                <c:pt idx="5676">
                  <c:v>15125</c:v>
                </c:pt>
                <c:pt idx="5677">
                  <c:v>15147</c:v>
                </c:pt>
                <c:pt idx="5678">
                  <c:v>15087</c:v>
                </c:pt>
                <c:pt idx="5679">
                  <c:v>15080</c:v>
                </c:pt>
                <c:pt idx="5680">
                  <c:v>15116</c:v>
                </c:pt>
                <c:pt idx="5681">
                  <c:v>15239</c:v>
                </c:pt>
                <c:pt idx="5682">
                  <c:v>15386</c:v>
                </c:pt>
                <c:pt idx="5683">
                  <c:v>15485</c:v>
                </c:pt>
                <c:pt idx="5684">
                  <c:v>15594</c:v>
                </c:pt>
                <c:pt idx="5685">
                  <c:v>15638</c:v>
                </c:pt>
                <c:pt idx="5686">
                  <c:v>15644</c:v>
                </c:pt>
                <c:pt idx="5687">
                  <c:v>15704</c:v>
                </c:pt>
                <c:pt idx="5688">
                  <c:v>15765</c:v>
                </c:pt>
                <c:pt idx="5689">
                  <c:v>15830</c:v>
                </c:pt>
                <c:pt idx="5690">
                  <c:v>15916</c:v>
                </c:pt>
                <c:pt idx="5691">
                  <c:v>15942</c:v>
                </c:pt>
                <c:pt idx="5692">
                  <c:v>16028</c:v>
                </c:pt>
                <c:pt idx="5693">
                  <c:v>16170</c:v>
                </c:pt>
                <c:pt idx="5694">
                  <c:v>16256</c:v>
                </c:pt>
                <c:pt idx="5695">
                  <c:v>16414</c:v>
                </c:pt>
                <c:pt idx="5696">
                  <c:v>16538</c:v>
                </c:pt>
                <c:pt idx="5697">
                  <c:v>16589</c:v>
                </c:pt>
                <c:pt idx="5698">
                  <c:v>16600</c:v>
                </c:pt>
                <c:pt idx="5699">
                  <c:v>16576</c:v>
                </c:pt>
                <c:pt idx="5700">
                  <c:v>16581</c:v>
                </c:pt>
                <c:pt idx="5701">
                  <c:v>16597</c:v>
                </c:pt>
                <c:pt idx="5702">
                  <c:v>16632</c:v>
                </c:pt>
                <c:pt idx="5703">
                  <c:v>16732</c:v>
                </c:pt>
                <c:pt idx="5704">
                  <c:v>16859</c:v>
                </c:pt>
                <c:pt idx="5705">
                  <c:v>16997</c:v>
                </c:pt>
                <c:pt idx="5706">
                  <c:v>17084</c:v>
                </c:pt>
                <c:pt idx="5707">
                  <c:v>17147</c:v>
                </c:pt>
                <c:pt idx="5708">
                  <c:v>17144</c:v>
                </c:pt>
                <c:pt idx="5709">
                  <c:v>17164</c:v>
                </c:pt>
                <c:pt idx="5710">
                  <c:v>17174</c:v>
                </c:pt>
                <c:pt idx="5711">
                  <c:v>17180</c:v>
                </c:pt>
                <c:pt idx="5712">
                  <c:v>17244</c:v>
                </c:pt>
                <c:pt idx="5713">
                  <c:v>17298</c:v>
                </c:pt>
                <c:pt idx="5714">
                  <c:v>17345</c:v>
                </c:pt>
                <c:pt idx="5715">
                  <c:v>17387</c:v>
                </c:pt>
                <c:pt idx="5716">
                  <c:v>17405</c:v>
                </c:pt>
                <c:pt idx="5717">
                  <c:v>17455</c:v>
                </c:pt>
                <c:pt idx="5718">
                  <c:v>17512</c:v>
                </c:pt>
                <c:pt idx="5719">
                  <c:v>17621</c:v>
                </c:pt>
                <c:pt idx="5720">
                  <c:v>17675</c:v>
                </c:pt>
                <c:pt idx="5721">
                  <c:v>17699</c:v>
                </c:pt>
                <c:pt idx="5722">
                  <c:v>17713</c:v>
                </c:pt>
                <c:pt idx="5723">
                  <c:v>17663</c:v>
                </c:pt>
                <c:pt idx="5724">
                  <c:v>17666</c:v>
                </c:pt>
                <c:pt idx="5725">
                  <c:v>17604</c:v>
                </c:pt>
                <c:pt idx="5726">
                  <c:v>17563</c:v>
                </c:pt>
                <c:pt idx="5727">
                  <c:v>17646</c:v>
                </c:pt>
                <c:pt idx="5728">
                  <c:v>17728</c:v>
                </c:pt>
                <c:pt idx="5729">
                  <c:v>17806</c:v>
                </c:pt>
                <c:pt idx="5730">
                  <c:v>17939</c:v>
                </c:pt>
                <c:pt idx="5731">
                  <c:v>17973</c:v>
                </c:pt>
                <c:pt idx="5732">
                  <c:v>18036</c:v>
                </c:pt>
                <c:pt idx="5733">
                  <c:v>18071</c:v>
                </c:pt>
                <c:pt idx="5734">
                  <c:v>18028</c:v>
                </c:pt>
                <c:pt idx="5735">
                  <c:v>18075</c:v>
                </c:pt>
                <c:pt idx="5736">
                  <c:v>18073</c:v>
                </c:pt>
                <c:pt idx="5737">
                  <c:v>18101</c:v>
                </c:pt>
                <c:pt idx="5738">
                  <c:v>18156</c:v>
                </c:pt>
                <c:pt idx="5739">
                  <c:v>18115</c:v>
                </c:pt>
                <c:pt idx="5740">
                  <c:v>18061</c:v>
                </c:pt>
                <c:pt idx="5741">
                  <c:v>17938</c:v>
                </c:pt>
                <c:pt idx="5742">
                  <c:v>17802</c:v>
                </c:pt>
                <c:pt idx="5743">
                  <c:v>17637</c:v>
                </c:pt>
                <c:pt idx="5744">
                  <c:v>17551</c:v>
                </c:pt>
                <c:pt idx="5745">
                  <c:v>17434</c:v>
                </c:pt>
                <c:pt idx="5746">
                  <c:v>17318</c:v>
                </c:pt>
                <c:pt idx="5747">
                  <c:v>17200</c:v>
                </c:pt>
                <c:pt idx="5748">
                  <c:v>17087</c:v>
                </c:pt>
                <c:pt idx="5749">
                  <c:v>16844</c:v>
                </c:pt>
                <c:pt idx="5750">
                  <c:v>16564</c:v>
                </c:pt>
                <c:pt idx="5751">
                  <c:v>16211</c:v>
                </c:pt>
                <c:pt idx="5752">
                  <c:v>15808</c:v>
                </c:pt>
                <c:pt idx="5753">
                  <c:v>15372</c:v>
                </c:pt>
                <c:pt idx="5754">
                  <c:v>15042</c:v>
                </c:pt>
                <c:pt idx="5755">
                  <c:v>14637</c:v>
                </c:pt>
                <c:pt idx="5756">
                  <c:v>14169</c:v>
                </c:pt>
                <c:pt idx="5757">
                  <c:v>13680</c:v>
                </c:pt>
                <c:pt idx="5758">
                  <c:v>13050</c:v>
                </c:pt>
                <c:pt idx="5759">
                  <c:v>12415</c:v>
                </c:pt>
                <c:pt idx="5760">
                  <c:v>11750</c:v>
                </c:pt>
                <c:pt idx="5761">
                  <c:v>11085</c:v>
                </c:pt>
                <c:pt idx="5762">
                  <c:v>10534</c:v>
                </c:pt>
                <c:pt idx="5763">
                  <c:v>9950.6</c:v>
                </c:pt>
                <c:pt idx="5764">
                  <c:v>9415.9</c:v>
                </c:pt>
                <c:pt idx="5765">
                  <c:v>8903.7999999999993</c:v>
                </c:pt>
                <c:pt idx="5766">
                  <c:v>8420.2000000000007</c:v>
                </c:pt>
                <c:pt idx="5767">
                  <c:v>7993.9</c:v>
                </c:pt>
                <c:pt idx="5768">
                  <c:v>7583.9</c:v>
                </c:pt>
                <c:pt idx="5769">
                  <c:v>7180.7</c:v>
                </c:pt>
                <c:pt idx="5770">
                  <c:v>6815.3</c:v>
                </c:pt>
                <c:pt idx="5771">
                  <c:v>6410.2</c:v>
                </c:pt>
                <c:pt idx="5772">
                  <c:v>6007.9</c:v>
                </c:pt>
                <c:pt idx="5773">
                  <c:v>5667.3</c:v>
                </c:pt>
                <c:pt idx="5774">
                  <c:v>5406.3</c:v>
                </c:pt>
                <c:pt idx="5775">
                  <c:v>5131.8</c:v>
                </c:pt>
                <c:pt idx="5776">
                  <c:v>4885.8</c:v>
                </c:pt>
                <c:pt idx="5777">
                  <c:v>4633.7</c:v>
                </c:pt>
                <c:pt idx="5778">
                  <c:v>4397.7</c:v>
                </c:pt>
                <c:pt idx="5779">
                  <c:v>4147.5</c:v>
                </c:pt>
                <c:pt idx="5780">
                  <c:v>3772.8</c:v>
                </c:pt>
                <c:pt idx="5781">
                  <c:v>3393.8</c:v>
                </c:pt>
                <c:pt idx="5782">
                  <c:v>3125</c:v>
                </c:pt>
                <c:pt idx="5783">
                  <c:v>2812.1</c:v>
                </c:pt>
                <c:pt idx="5784">
                  <c:v>2556.1</c:v>
                </c:pt>
                <c:pt idx="5785">
                  <c:v>2327.8000000000002</c:v>
                </c:pt>
                <c:pt idx="5786">
                  <c:v>2128.1</c:v>
                </c:pt>
                <c:pt idx="5787">
                  <c:v>1945.7</c:v>
                </c:pt>
                <c:pt idx="5788">
                  <c:v>1783.9</c:v>
                </c:pt>
                <c:pt idx="5789">
                  <c:v>1646.4</c:v>
                </c:pt>
                <c:pt idx="5790">
                  <c:v>1524</c:v>
                </c:pt>
                <c:pt idx="5791">
                  <c:v>1425.5</c:v>
                </c:pt>
                <c:pt idx="5792">
                  <c:v>1357.3</c:v>
                </c:pt>
                <c:pt idx="5793">
                  <c:v>1316.2</c:v>
                </c:pt>
                <c:pt idx="5794">
                  <c:v>1301.4000000000001</c:v>
                </c:pt>
                <c:pt idx="5795">
                  <c:v>1351.8</c:v>
                </c:pt>
                <c:pt idx="5796">
                  <c:v>1336.5</c:v>
                </c:pt>
                <c:pt idx="5797">
                  <c:v>1342.4</c:v>
                </c:pt>
                <c:pt idx="5798">
                  <c:v>1318.8</c:v>
                </c:pt>
                <c:pt idx="5799">
                  <c:v>1289.0999999999999</c:v>
                </c:pt>
                <c:pt idx="5800">
                  <c:v>1235.9000000000001</c:v>
                </c:pt>
                <c:pt idx="5801">
                  <c:v>1164.5999999999999</c:v>
                </c:pt>
                <c:pt idx="5802">
                  <c:v>1115.8</c:v>
                </c:pt>
                <c:pt idx="5803">
                  <c:v>1057.8</c:v>
                </c:pt>
                <c:pt idx="5804">
                  <c:v>1004.9</c:v>
                </c:pt>
                <c:pt idx="5805">
                  <c:v>970.42</c:v>
                </c:pt>
                <c:pt idx="5806">
                  <c:v>949.45</c:v>
                </c:pt>
                <c:pt idx="5807">
                  <c:v>912.08</c:v>
                </c:pt>
                <c:pt idx="5808">
                  <c:v>861.79</c:v>
                </c:pt>
                <c:pt idx="5809">
                  <c:v>797.89</c:v>
                </c:pt>
                <c:pt idx="5810">
                  <c:v>735.54</c:v>
                </c:pt>
                <c:pt idx="5811">
                  <c:v>708.8</c:v>
                </c:pt>
                <c:pt idx="5812">
                  <c:v>664.41</c:v>
                </c:pt>
                <c:pt idx="5813">
                  <c:v>643.16</c:v>
                </c:pt>
                <c:pt idx="5814">
                  <c:v>637.4</c:v>
                </c:pt>
                <c:pt idx="5815">
                  <c:v>673.65</c:v>
                </c:pt>
                <c:pt idx="5816">
                  <c:v>641.97</c:v>
                </c:pt>
                <c:pt idx="5817">
                  <c:v>657.22</c:v>
                </c:pt>
                <c:pt idx="5818">
                  <c:v>600.38</c:v>
                </c:pt>
                <c:pt idx="5819">
                  <c:v>585.41999999999996</c:v>
                </c:pt>
                <c:pt idx="5820">
                  <c:v>631.57000000000005</c:v>
                </c:pt>
                <c:pt idx="5821">
                  <c:v>648.42999999999995</c:v>
                </c:pt>
                <c:pt idx="5822">
                  <c:v>680.05</c:v>
                </c:pt>
                <c:pt idx="5823">
                  <c:v>676.8</c:v>
                </c:pt>
                <c:pt idx="5824">
                  <c:v>649.69000000000005</c:v>
                </c:pt>
                <c:pt idx="5825">
                  <c:v>624.96</c:v>
                </c:pt>
                <c:pt idx="5826">
                  <c:v>650.48</c:v>
                </c:pt>
                <c:pt idx="5827">
                  <c:v>667.72</c:v>
                </c:pt>
                <c:pt idx="5828">
                  <c:v>638.79999999999995</c:v>
                </c:pt>
                <c:pt idx="5829">
                  <c:v>603.24</c:v>
                </c:pt>
                <c:pt idx="5830">
                  <c:v>595.32000000000005</c:v>
                </c:pt>
                <c:pt idx="5831">
                  <c:v>587.5</c:v>
                </c:pt>
                <c:pt idx="5832">
                  <c:v>598.53</c:v>
                </c:pt>
                <c:pt idx="5833">
                  <c:v>604.83000000000004</c:v>
                </c:pt>
                <c:pt idx="5834">
                  <c:v>599.11</c:v>
                </c:pt>
                <c:pt idx="5835">
                  <c:v>597.69000000000005</c:v>
                </c:pt>
                <c:pt idx="5836">
                  <c:v>587.1</c:v>
                </c:pt>
                <c:pt idx="5837">
                  <c:v>611.23</c:v>
                </c:pt>
                <c:pt idx="5838">
                  <c:v>629.04999999999995</c:v>
                </c:pt>
                <c:pt idx="5839">
                  <c:v>635.64</c:v>
                </c:pt>
                <c:pt idx="5840">
                  <c:v>649.14</c:v>
                </c:pt>
                <c:pt idx="5841">
                  <c:v>650.9</c:v>
                </c:pt>
                <c:pt idx="5842">
                  <c:v>655.02</c:v>
                </c:pt>
                <c:pt idx="5843">
                  <c:v>627.41999999999996</c:v>
                </c:pt>
                <c:pt idx="5844">
                  <c:v>579.35</c:v>
                </c:pt>
                <c:pt idx="5845">
                  <c:v>579.58000000000004</c:v>
                </c:pt>
                <c:pt idx="5846">
                  <c:v>537.09</c:v>
                </c:pt>
                <c:pt idx="5847">
                  <c:v>532.32000000000005</c:v>
                </c:pt>
                <c:pt idx="5848">
                  <c:v>489.68</c:v>
                </c:pt>
                <c:pt idx="5849">
                  <c:v>447.19</c:v>
                </c:pt>
                <c:pt idx="5850">
                  <c:v>408.23</c:v>
                </c:pt>
                <c:pt idx="5851">
                  <c:v>354.2</c:v>
                </c:pt>
                <c:pt idx="5852">
                  <c:v>312.86</c:v>
                </c:pt>
                <c:pt idx="5853">
                  <c:v>292.77</c:v>
                </c:pt>
                <c:pt idx="5854">
                  <c:v>285.77</c:v>
                </c:pt>
                <c:pt idx="5855">
                  <c:v>242.96</c:v>
                </c:pt>
                <c:pt idx="5856">
                  <c:v>162.66</c:v>
                </c:pt>
                <c:pt idx="5857">
                  <c:v>165.41</c:v>
                </c:pt>
                <c:pt idx="5858">
                  <c:v>152.31</c:v>
                </c:pt>
                <c:pt idx="5859">
                  <c:v>112.11</c:v>
                </c:pt>
                <c:pt idx="5860">
                  <c:v>75.103999999999999</c:v>
                </c:pt>
                <c:pt idx="5861">
                  <c:v>41.531999999999996</c:v>
                </c:pt>
                <c:pt idx="5862">
                  <c:v>53.192999999999998</c:v>
                </c:pt>
                <c:pt idx="5863">
                  <c:v>55.64</c:v>
                </c:pt>
                <c:pt idx="5864">
                  <c:v>-8.9391999999999996</c:v>
                </c:pt>
                <c:pt idx="5865">
                  <c:v>-46.591999999999999</c:v>
                </c:pt>
                <c:pt idx="5866">
                  <c:v>-120.52</c:v>
                </c:pt>
                <c:pt idx="5867">
                  <c:v>-210.83</c:v>
                </c:pt>
                <c:pt idx="5868">
                  <c:v>-306.33999999999997</c:v>
                </c:pt>
                <c:pt idx="5869">
                  <c:v>-364.66</c:v>
                </c:pt>
                <c:pt idx="5870">
                  <c:v>-456.89</c:v>
                </c:pt>
                <c:pt idx="5871">
                  <c:v>-613.78</c:v>
                </c:pt>
                <c:pt idx="5872">
                  <c:v>-749.36</c:v>
                </c:pt>
                <c:pt idx="5873">
                  <c:v>-906.93</c:v>
                </c:pt>
                <c:pt idx="5874">
                  <c:v>-1105</c:v>
                </c:pt>
                <c:pt idx="5875">
                  <c:v>-1272.5999999999999</c:v>
                </c:pt>
                <c:pt idx="5876">
                  <c:v>-1439.3</c:v>
                </c:pt>
                <c:pt idx="5877">
                  <c:v>-1589.9</c:v>
                </c:pt>
                <c:pt idx="5878">
                  <c:v>-1713.7</c:v>
                </c:pt>
                <c:pt idx="5879">
                  <c:v>-1879.9</c:v>
                </c:pt>
                <c:pt idx="5880">
                  <c:v>-2002.4</c:v>
                </c:pt>
                <c:pt idx="5881">
                  <c:v>-2145.3000000000002</c:v>
                </c:pt>
                <c:pt idx="5882">
                  <c:v>-2281.8000000000002</c:v>
                </c:pt>
                <c:pt idx="5883">
                  <c:v>-2416.1999999999998</c:v>
                </c:pt>
                <c:pt idx="5884">
                  <c:v>-2555.8000000000002</c:v>
                </c:pt>
                <c:pt idx="5885">
                  <c:v>-2685.2</c:v>
                </c:pt>
                <c:pt idx="5886">
                  <c:v>-2837.3</c:v>
                </c:pt>
                <c:pt idx="5887">
                  <c:v>-2983.9</c:v>
                </c:pt>
                <c:pt idx="5888">
                  <c:v>-3129.7</c:v>
                </c:pt>
                <c:pt idx="5889">
                  <c:v>-3298.9</c:v>
                </c:pt>
                <c:pt idx="5890">
                  <c:v>-3427.7</c:v>
                </c:pt>
                <c:pt idx="5891">
                  <c:v>-3527.1</c:v>
                </c:pt>
                <c:pt idx="5892">
                  <c:v>-3652.6</c:v>
                </c:pt>
                <c:pt idx="5893">
                  <c:v>-3776.7</c:v>
                </c:pt>
                <c:pt idx="5894">
                  <c:v>-3908.7</c:v>
                </c:pt>
                <c:pt idx="5895">
                  <c:v>-4017.5</c:v>
                </c:pt>
                <c:pt idx="5896">
                  <c:v>-4161.6000000000004</c:v>
                </c:pt>
                <c:pt idx="5897">
                  <c:v>-4267.8999999999996</c:v>
                </c:pt>
                <c:pt idx="5898">
                  <c:v>-4383.1000000000004</c:v>
                </c:pt>
                <c:pt idx="5899">
                  <c:v>-4480.5</c:v>
                </c:pt>
                <c:pt idx="5900">
                  <c:v>-4577.3999999999996</c:v>
                </c:pt>
                <c:pt idx="5901">
                  <c:v>-4668.2</c:v>
                </c:pt>
                <c:pt idx="5902">
                  <c:v>-4736.1000000000004</c:v>
                </c:pt>
                <c:pt idx="5903">
                  <c:v>-4835.1000000000004</c:v>
                </c:pt>
                <c:pt idx="5904">
                  <c:v>-4911.3999999999996</c:v>
                </c:pt>
                <c:pt idx="5905">
                  <c:v>-4971.3999999999996</c:v>
                </c:pt>
                <c:pt idx="5906">
                  <c:v>-5047.3</c:v>
                </c:pt>
                <c:pt idx="5907">
                  <c:v>-5142.2</c:v>
                </c:pt>
                <c:pt idx="5908">
                  <c:v>-5218</c:v>
                </c:pt>
                <c:pt idx="5909">
                  <c:v>-5322.3</c:v>
                </c:pt>
                <c:pt idx="5910">
                  <c:v>-5412.9</c:v>
                </c:pt>
                <c:pt idx="5911">
                  <c:v>-5484.9</c:v>
                </c:pt>
                <c:pt idx="5912">
                  <c:v>-5552</c:v>
                </c:pt>
                <c:pt idx="5913">
                  <c:v>-5642.1</c:v>
                </c:pt>
                <c:pt idx="5914">
                  <c:v>-5710.2</c:v>
                </c:pt>
                <c:pt idx="5915">
                  <c:v>-5746.1</c:v>
                </c:pt>
                <c:pt idx="5916">
                  <c:v>-5789.4</c:v>
                </c:pt>
                <c:pt idx="5917">
                  <c:v>-5827.7</c:v>
                </c:pt>
                <c:pt idx="5918">
                  <c:v>-5886.5</c:v>
                </c:pt>
                <c:pt idx="5919">
                  <c:v>-5924.4</c:v>
                </c:pt>
                <c:pt idx="5920">
                  <c:v>-5940.5</c:v>
                </c:pt>
                <c:pt idx="5921">
                  <c:v>-6031.7</c:v>
                </c:pt>
                <c:pt idx="5922">
                  <c:v>-6066.1</c:v>
                </c:pt>
                <c:pt idx="5923">
                  <c:v>-6128.9</c:v>
                </c:pt>
                <c:pt idx="5924">
                  <c:v>-6210.7</c:v>
                </c:pt>
                <c:pt idx="5925">
                  <c:v>-6278.2</c:v>
                </c:pt>
                <c:pt idx="5926">
                  <c:v>-6376.4</c:v>
                </c:pt>
                <c:pt idx="5927">
                  <c:v>-6463</c:v>
                </c:pt>
                <c:pt idx="5928">
                  <c:v>-6527.2</c:v>
                </c:pt>
                <c:pt idx="5929">
                  <c:v>-6607.9</c:v>
                </c:pt>
                <c:pt idx="5930">
                  <c:v>-6682.1</c:v>
                </c:pt>
                <c:pt idx="5931">
                  <c:v>-6743.2</c:v>
                </c:pt>
                <c:pt idx="5932">
                  <c:v>-6815</c:v>
                </c:pt>
                <c:pt idx="5933">
                  <c:v>-6856.9</c:v>
                </c:pt>
                <c:pt idx="5934">
                  <c:v>-6902.6</c:v>
                </c:pt>
                <c:pt idx="5935">
                  <c:v>-6963.9</c:v>
                </c:pt>
                <c:pt idx="5936">
                  <c:v>-6987.5</c:v>
                </c:pt>
                <c:pt idx="5937">
                  <c:v>-7051</c:v>
                </c:pt>
                <c:pt idx="5938">
                  <c:v>-7086.1</c:v>
                </c:pt>
                <c:pt idx="5939">
                  <c:v>-7165.7</c:v>
                </c:pt>
                <c:pt idx="5940">
                  <c:v>-7241.6</c:v>
                </c:pt>
                <c:pt idx="5941">
                  <c:v>-7300.4</c:v>
                </c:pt>
                <c:pt idx="5942">
                  <c:v>-7361.7</c:v>
                </c:pt>
                <c:pt idx="5943">
                  <c:v>-7420.3</c:v>
                </c:pt>
                <c:pt idx="5944">
                  <c:v>-7469.5</c:v>
                </c:pt>
                <c:pt idx="5945">
                  <c:v>-7516.1</c:v>
                </c:pt>
                <c:pt idx="5946">
                  <c:v>-7571</c:v>
                </c:pt>
                <c:pt idx="5947">
                  <c:v>-7626</c:v>
                </c:pt>
                <c:pt idx="5948">
                  <c:v>-7666.5</c:v>
                </c:pt>
                <c:pt idx="5949">
                  <c:v>-7747.3</c:v>
                </c:pt>
                <c:pt idx="5950">
                  <c:v>-7784.2</c:v>
                </c:pt>
                <c:pt idx="5951">
                  <c:v>-7878.3</c:v>
                </c:pt>
                <c:pt idx="5952">
                  <c:v>-7895.1</c:v>
                </c:pt>
                <c:pt idx="5953">
                  <c:v>-7919.9</c:v>
                </c:pt>
                <c:pt idx="5954">
                  <c:v>-7944.4</c:v>
                </c:pt>
                <c:pt idx="5955">
                  <c:v>-7955.2</c:v>
                </c:pt>
                <c:pt idx="5956">
                  <c:v>-7987.2</c:v>
                </c:pt>
                <c:pt idx="5957">
                  <c:v>-8004.8</c:v>
                </c:pt>
                <c:pt idx="5958">
                  <c:v>-8044.6</c:v>
                </c:pt>
                <c:pt idx="5959">
                  <c:v>-8077.2</c:v>
                </c:pt>
                <c:pt idx="5960">
                  <c:v>-8083</c:v>
                </c:pt>
                <c:pt idx="5961">
                  <c:v>-8091</c:v>
                </c:pt>
                <c:pt idx="5962">
                  <c:v>-8105.4</c:v>
                </c:pt>
                <c:pt idx="5963">
                  <c:v>-8101.1</c:v>
                </c:pt>
                <c:pt idx="5964">
                  <c:v>-8122.3</c:v>
                </c:pt>
                <c:pt idx="5965">
                  <c:v>-8138.2</c:v>
                </c:pt>
                <c:pt idx="5966">
                  <c:v>-8148.5</c:v>
                </c:pt>
                <c:pt idx="5967">
                  <c:v>-8202.2999999999993</c:v>
                </c:pt>
                <c:pt idx="5968">
                  <c:v>-8198.5</c:v>
                </c:pt>
                <c:pt idx="5969">
                  <c:v>-8242.2999999999993</c:v>
                </c:pt>
                <c:pt idx="5970">
                  <c:v>-8271.2000000000007</c:v>
                </c:pt>
                <c:pt idx="5971">
                  <c:v>-8281.6</c:v>
                </c:pt>
                <c:pt idx="5972">
                  <c:v>-8324.2999999999993</c:v>
                </c:pt>
                <c:pt idx="5973">
                  <c:v>-8328.5</c:v>
                </c:pt>
                <c:pt idx="5974">
                  <c:v>-8356.5</c:v>
                </c:pt>
                <c:pt idx="5975">
                  <c:v>-8400.9</c:v>
                </c:pt>
                <c:pt idx="5976">
                  <c:v>-8433</c:v>
                </c:pt>
                <c:pt idx="5977">
                  <c:v>-8413.2000000000007</c:v>
                </c:pt>
                <c:pt idx="5978">
                  <c:v>-8463.7999999999993</c:v>
                </c:pt>
                <c:pt idx="5979">
                  <c:v>-8474.7999999999993</c:v>
                </c:pt>
                <c:pt idx="5980">
                  <c:v>-8496.4</c:v>
                </c:pt>
                <c:pt idx="5981">
                  <c:v>-8545.1</c:v>
                </c:pt>
                <c:pt idx="5982">
                  <c:v>-8579.6</c:v>
                </c:pt>
                <c:pt idx="5983">
                  <c:v>-8607.2999999999993</c:v>
                </c:pt>
                <c:pt idx="5984">
                  <c:v>-8648.6</c:v>
                </c:pt>
                <c:pt idx="5985">
                  <c:v>-8630.7999999999993</c:v>
                </c:pt>
                <c:pt idx="5986">
                  <c:v>-8640.1</c:v>
                </c:pt>
                <c:pt idx="5987">
                  <c:v>-8621</c:v>
                </c:pt>
                <c:pt idx="5988">
                  <c:v>-8601.4</c:v>
                </c:pt>
                <c:pt idx="5989">
                  <c:v>-8596.2000000000007</c:v>
                </c:pt>
                <c:pt idx="5990">
                  <c:v>-8597.4</c:v>
                </c:pt>
                <c:pt idx="5991">
                  <c:v>-8599.1</c:v>
                </c:pt>
                <c:pt idx="5992">
                  <c:v>-8613.7000000000007</c:v>
                </c:pt>
                <c:pt idx="5993">
                  <c:v>-8635.5</c:v>
                </c:pt>
                <c:pt idx="5994">
                  <c:v>-8648</c:v>
                </c:pt>
                <c:pt idx="5995">
                  <c:v>-8645.2999999999993</c:v>
                </c:pt>
                <c:pt idx="5996">
                  <c:v>-8680.9</c:v>
                </c:pt>
                <c:pt idx="5997">
                  <c:v>-8665.7000000000007</c:v>
                </c:pt>
                <c:pt idx="5998">
                  <c:v>-8655.6</c:v>
                </c:pt>
                <c:pt idx="5999">
                  <c:v>-8645.7999999999993</c:v>
                </c:pt>
                <c:pt idx="6000">
                  <c:v>-8656.9</c:v>
                </c:pt>
                <c:pt idx="6001">
                  <c:v>-8641.6</c:v>
                </c:pt>
                <c:pt idx="6002">
                  <c:v>-8623.7999999999993</c:v>
                </c:pt>
                <c:pt idx="6003">
                  <c:v>-8605.9</c:v>
                </c:pt>
                <c:pt idx="6004">
                  <c:v>-8549.5</c:v>
                </c:pt>
                <c:pt idx="6005">
                  <c:v>-8438.1</c:v>
                </c:pt>
                <c:pt idx="6006">
                  <c:v>-8336.7999999999993</c:v>
                </c:pt>
                <c:pt idx="6007">
                  <c:v>-8164.7</c:v>
                </c:pt>
                <c:pt idx="6008">
                  <c:v>-7956.7</c:v>
                </c:pt>
                <c:pt idx="6009">
                  <c:v>-7731.3</c:v>
                </c:pt>
                <c:pt idx="6010">
                  <c:v>-7476.6</c:v>
                </c:pt>
                <c:pt idx="6011">
                  <c:v>-7166.9</c:v>
                </c:pt>
                <c:pt idx="6012">
                  <c:v>-6834.6</c:v>
                </c:pt>
                <c:pt idx="6013">
                  <c:v>-6461.7</c:v>
                </c:pt>
                <c:pt idx="6014">
                  <c:v>-6033.4</c:v>
                </c:pt>
                <c:pt idx="6015">
                  <c:v>-5596</c:v>
                </c:pt>
                <c:pt idx="6016">
                  <c:v>-5124.8999999999996</c:v>
                </c:pt>
                <c:pt idx="6017">
                  <c:v>-4634.3999999999996</c:v>
                </c:pt>
                <c:pt idx="6018">
                  <c:v>-4170.6000000000004</c:v>
                </c:pt>
                <c:pt idx="6019">
                  <c:v>-3716.8</c:v>
                </c:pt>
                <c:pt idx="6020">
                  <c:v>-3274</c:v>
                </c:pt>
                <c:pt idx="6021">
                  <c:v>-2887.3</c:v>
                </c:pt>
                <c:pt idx="6022">
                  <c:v>-2514.5</c:v>
                </c:pt>
                <c:pt idx="6023">
                  <c:v>-2140</c:v>
                </c:pt>
                <c:pt idx="6024">
                  <c:v>-1812.6</c:v>
                </c:pt>
                <c:pt idx="6025">
                  <c:v>-1507.5</c:v>
                </c:pt>
                <c:pt idx="6026">
                  <c:v>-1234.2</c:v>
                </c:pt>
                <c:pt idx="6027">
                  <c:v>-998.02</c:v>
                </c:pt>
                <c:pt idx="6028">
                  <c:v>-792.1</c:v>
                </c:pt>
                <c:pt idx="6029">
                  <c:v>-611.16999999999996</c:v>
                </c:pt>
                <c:pt idx="6030">
                  <c:v>-483.18</c:v>
                </c:pt>
                <c:pt idx="6031">
                  <c:v>-349.18</c:v>
                </c:pt>
                <c:pt idx="6032">
                  <c:v>-242.21</c:v>
                </c:pt>
                <c:pt idx="6033">
                  <c:v>-135.91999999999999</c:v>
                </c:pt>
                <c:pt idx="6034">
                  <c:v>-18.346</c:v>
                </c:pt>
                <c:pt idx="6035">
                  <c:v>92.587999999999994</c:v>
                </c:pt>
                <c:pt idx="6036">
                  <c:v>146.91</c:v>
                </c:pt>
                <c:pt idx="6037">
                  <c:v>236.53</c:v>
                </c:pt>
                <c:pt idx="6038">
                  <c:v>350.35</c:v>
                </c:pt>
                <c:pt idx="6039">
                  <c:v>428.89</c:v>
                </c:pt>
                <c:pt idx="6040">
                  <c:v>452.66</c:v>
                </c:pt>
                <c:pt idx="6041">
                  <c:v>451.13</c:v>
                </c:pt>
                <c:pt idx="6042">
                  <c:v>458.15</c:v>
                </c:pt>
                <c:pt idx="6043">
                  <c:v>465.2</c:v>
                </c:pt>
                <c:pt idx="6044">
                  <c:v>480.41</c:v>
                </c:pt>
                <c:pt idx="6045">
                  <c:v>487.14</c:v>
                </c:pt>
                <c:pt idx="6046">
                  <c:v>520.84</c:v>
                </c:pt>
                <c:pt idx="6047">
                  <c:v>537.08000000000004</c:v>
                </c:pt>
                <c:pt idx="6048">
                  <c:v>571.54999999999995</c:v>
                </c:pt>
                <c:pt idx="6049">
                  <c:v>607.91</c:v>
                </c:pt>
                <c:pt idx="6050">
                  <c:v>614.19000000000005</c:v>
                </c:pt>
                <c:pt idx="6051">
                  <c:v>608.41999999999996</c:v>
                </c:pt>
                <c:pt idx="6052">
                  <c:v>599.14</c:v>
                </c:pt>
                <c:pt idx="6053">
                  <c:v>635.15</c:v>
                </c:pt>
                <c:pt idx="6054">
                  <c:v>658.09</c:v>
                </c:pt>
                <c:pt idx="6055">
                  <c:v>688.5</c:v>
                </c:pt>
                <c:pt idx="6056">
                  <c:v>699.83</c:v>
                </c:pt>
                <c:pt idx="6057">
                  <c:v>721.37</c:v>
                </c:pt>
                <c:pt idx="6058">
                  <c:v>790.1</c:v>
                </c:pt>
                <c:pt idx="6059">
                  <c:v>823.26</c:v>
                </c:pt>
                <c:pt idx="6060">
                  <c:v>872.23</c:v>
                </c:pt>
                <c:pt idx="6061">
                  <c:v>925.34</c:v>
                </c:pt>
                <c:pt idx="6062">
                  <c:v>967.33</c:v>
                </c:pt>
                <c:pt idx="6063">
                  <c:v>1036.5999999999999</c:v>
                </c:pt>
                <c:pt idx="6064">
                  <c:v>1077.2</c:v>
                </c:pt>
                <c:pt idx="6065">
                  <c:v>1168.8</c:v>
                </c:pt>
                <c:pt idx="6066">
                  <c:v>1246.7</c:v>
                </c:pt>
                <c:pt idx="6067">
                  <c:v>1311.5</c:v>
                </c:pt>
                <c:pt idx="6068">
                  <c:v>1408.5</c:v>
                </c:pt>
                <c:pt idx="6069">
                  <c:v>1540.6</c:v>
                </c:pt>
                <c:pt idx="6070">
                  <c:v>1716.6</c:v>
                </c:pt>
                <c:pt idx="6071">
                  <c:v>1856</c:v>
                </c:pt>
                <c:pt idx="6072">
                  <c:v>2016.8</c:v>
                </c:pt>
                <c:pt idx="6073">
                  <c:v>2164.9</c:v>
                </c:pt>
                <c:pt idx="6074">
                  <c:v>2304.4</c:v>
                </c:pt>
                <c:pt idx="6075">
                  <c:v>2398.6999999999998</c:v>
                </c:pt>
                <c:pt idx="6076">
                  <c:v>2526.8000000000002</c:v>
                </c:pt>
                <c:pt idx="6077">
                  <c:v>2633.9</c:v>
                </c:pt>
                <c:pt idx="6078">
                  <c:v>2725.6</c:v>
                </c:pt>
                <c:pt idx="6079">
                  <c:v>2815.9</c:v>
                </c:pt>
                <c:pt idx="6080">
                  <c:v>2954.1</c:v>
                </c:pt>
                <c:pt idx="6081">
                  <c:v>3085.4</c:v>
                </c:pt>
                <c:pt idx="6082">
                  <c:v>3255.8</c:v>
                </c:pt>
                <c:pt idx="6083">
                  <c:v>3454.1</c:v>
                </c:pt>
                <c:pt idx="6084">
                  <c:v>3673.7</c:v>
                </c:pt>
                <c:pt idx="6085">
                  <c:v>3883.3</c:v>
                </c:pt>
                <c:pt idx="6086">
                  <c:v>4049.7</c:v>
                </c:pt>
                <c:pt idx="6087">
                  <c:v>4247.6000000000004</c:v>
                </c:pt>
                <c:pt idx="6088">
                  <c:v>4485.8</c:v>
                </c:pt>
                <c:pt idx="6089">
                  <c:v>4693.8999999999996</c:v>
                </c:pt>
                <c:pt idx="6090">
                  <c:v>4930.2</c:v>
                </c:pt>
                <c:pt idx="6091">
                  <c:v>5162.5</c:v>
                </c:pt>
                <c:pt idx="6092">
                  <c:v>5350.1</c:v>
                </c:pt>
                <c:pt idx="6093">
                  <c:v>5556.3</c:v>
                </c:pt>
                <c:pt idx="6094">
                  <c:v>5841.7</c:v>
                </c:pt>
                <c:pt idx="6095">
                  <c:v>6096.1</c:v>
                </c:pt>
                <c:pt idx="6096">
                  <c:v>6336.3</c:v>
                </c:pt>
                <c:pt idx="6097">
                  <c:v>6586.7</c:v>
                </c:pt>
                <c:pt idx="6098">
                  <c:v>6834.6</c:v>
                </c:pt>
                <c:pt idx="6099">
                  <c:v>7043.4</c:v>
                </c:pt>
                <c:pt idx="6100">
                  <c:v>7286.2</c:v>
                </c:pt>
                <c:pt idx="6101">
                  <c:v>7492</c:v>
                </c:pt>
                <c:pt idx="6102">
                  <c:v>7707.4</c:v>
                </c:pt>
                <c:pt idx="6103">
                  <c:v>7857.8</c:v>
                </c:pt>
                <c:pt idx="6104">
                  <c:v>7956.8</c:v>
                </c:pt>
                <c:pt idx="6105">
                  <c:v>8111.4</c:v>
                </c:pt>
                <c:pt idx="6106">
                  <c:v>8281.4</c:v>
                </c:pt>
                <c:pt idx="6107">
                  <c:v>8469.6</c:v>
                </c:pt>
                <c:pt idx="6108">
                  <c:v>8671.7000000000007</c:v>
                </c:pt>
                <c:pt idx="6109">
                  <c:v>8845.1</c:v>
                </c:pt>
                <c:pt idx="6110">
                  <c:v>8997.5</c:v>
                </c:pt>
                <c:pt idx="6111">
                  <c:v>9163.7000000000007</c:v>
                </c:pt>
                <c:pt idx="6112">
                  <c:v>9297.2000000000007</c:v>
                </c:pt>
                <c:pt idx="6113">
                  <c:v>9424.9</c:v>
                </c:pt>
                <c:pt idx="6114">
                  <c:v>9557.9</c:v>
                </c:pt>
                <c:pt idx="6115">
                  <c:v>9769.5</c:v>
                </c:pt>
                <c:pt idx="6116">
                  <c:v>9958</c:v>
                </c:pt>
                <c:pt idx="6117">
                  <c:v>10194</c:v>
                </c:pt>
                <c:pt idx="6118">
                  <c:v>10481</c:v>
                </c:pt>
                <c:pt idx="6119">
                  <c:v>10673</c:v>
                </c:pt>
                <c:pt idx="6120">
                  <c:v>10837</c:v>
                </c:pt>
                <c:pt idx="6121">
                  <c:v>10968</c:v>
                </c:pt>
                <c:pt idx="6122">
                  <c:v>11107</c:v>
                </c:pt>
                <c:pt idx="6123">
                  <c:v>11269</c:v>
                </c:pt>
                <c:pt idx="6124">
                  <c:v>11361</c:v>
                </c:pt>
                <c:pt idx="6125">
                  <c:v>11428</c:v>
                </c:pt>
                <c:pt idx="6126">
                  <c:v>11519</c:v>
                </c:pt>
                <c:pt idx="6127">
                  <c:v>11697</c:v>
                </c:pt>
                <c:pt idx="6128">
                  <c:v>11884</c:v>
                </c:pt>
                <c:pt idx="6129">
                  <c:v>12062</c:v>
                </c:pt>
                <c:pt idx="6130">
                  <c:v>12229</c:v>
                </c:pt>
                <c:pt idx="6131">
                  <c:v>12404</c:v>
                </c:pt>
                <c:pt idx="6132">
                  <c:v>12563</c:v>
                </c:pt>
                <c:pt idx="6133">
                  <c:v>12797</c:v>
                </c:pt>
                <c:pt idx="6134">
                  <c:v>12949</c:v>
                </c:pt>
                <c:pt idx="6135">
                  <c:v>13149</c:v>
                </c:pt>
                <c:pt idx="6136">
                  <c:v>13318</c:v>
                </c:pt>
                <c:pt idx="6137">
                  <c:v>13455</c:v>
                </c:pt>
                <c:pt idx="6138">
                  <c:v>13607</c:v>
                </c:pt>
                <c:pt idx="6139">
                  <c:v>13770</c:v>
                </c:pt>
                <c:pt idx="6140">
                  <c:v>13933</c:v>
                </c:pt>
                <c:pt idx="6141">
                  <c:v>14002</c:v>
                </c:pt>
                <c:pt idx="6142">
                  <c:v>14074</c:v>
                </c:pt>
                <c:pt idx="6143">
                  <c:v>14136</c:v>
                </c:pt>
                <c:pt idx="6144">
                  <c:v>14117</c:v>
                </c:pt>
                <c:pt idx="6145">
                  <c:v>14173</c:v>
                </c:pt>
                <c:pt idx="6146">
                  <c:v>14280</c:v>
                </c:pt>
                <c:pt idx="6147">
                  <c:v>14370</c:v>
                </c:pt>
                <c:pt idx="6148">
                  <c:v>14495</c:v>
                </c:pt>
                <c:pt idx="6149">
                  <c:v>14675</c:v>
                </c:pt>
                <c:pt idx="6150">
                  <c:v>14816</c:v>
                </c:pt>
                <c:pt idx="6151">
                  <c:v>14972</c:v>
                </c:pt>
                <c:pt idx="6152">
                  <c:v>15079</c:v>
                </c:pt>
                <c:pt idx="6153">
                  <c:v>15155</c:v>
                </c:pt>
                <c:pt idx="6154">
                  <c:v>15247</c:v>
                </c:pt>
                <c:pt idx="6155">
                  <c:v>15317</c:v>
                </c:pt>
                <c:pt idx="6156">
                  <c:v>15362</c:v>
                </c:pt>
                <c:pt idx="6157">
                  <c:v>15557</c:v>
                </c:pt>
                <c:pt idx="6158">
                  <c:v>15704</c:v>
                </c:pt>
                <c:pt idx="6159">
                  <c:v>15787</c:v>
                </c:pt>
                <c:pt idx="6160">
                  <c:v>15870</c:v>
                </c:pt>
                <c:pt idx="6161">
                  <c:v>15955</c:v>
                </c:pt>
                <c:pt idx="6162">
                  <c:v>16058</c:v>
                </c:pt>
                <c:pt idx="6163">
                  <c:v>16142</c:v>
                </c:pt>
                <c:pt idx="6164">
                  <c:v>16243</c:v>
                </c:pt>
                <c:pt idx="6165">
                  <c:v>16355</c:v>
                </c:pt>
                <c:pt idx="6166">
                  <c:v>16429</c:v>
                </c:pt>
                <c:pt idx="6167">
                  <c:v>16570</c:v>
                </c:pt>
                <c:pt idx="6168">
                  <c:v>16649</c:v>
                </c:pt>
                <c:pt idx="6169">
                  <c:v>16696</c:v>
                </c:pt>
                <c:pt idx="6170">
                  <c:v>16822</c:v>
                </c:pt>
                <c:pt idx="6171">
                  <c:v>16950</c:v>
                </c:pt>
                <c:pt idx="6172">
                  <c:v>17103</c:v>
                </c:pt>
                <c:pt idx="6173">
                  <c:v>17262</c:v>
                </c:pt>
                <c:pt idx="6174">
                  <c:v>17348</c:v>
                </c:pt>
                <c:pt idx="6175">
                  <c:v>17424</c:v>
                </c:pt>
                <c:pt idx="6176">
                  <c:v>17517</c:v>
                </c:pt>
                <c:pt idx="6177">
                  <c:v>17515</c:v>
                </c:pt>
                <c:pt idx="6178">
                  <c:v>17515</c:v>
                </c:pt>
                <c:pt idx="6179">
                  <c:v>17594</c:v>
                </c:pt>
                <c:pt idx="6180">
                  <c:v>17615</c:v>
                </c:pt>
                <c:pt idx="6181">
                  <c:v>17691</c:v>
                </c:pt>
                <c:pt idx="6182">
                  <c:v>17797</c:v>
                </c:pt>
                <c:pt idx="6183">
                  <c:v>17888</c:v>
                </c:pt>
                <c:pt idx="6184">
                  <c:v>18017</c:v>
                </c:pt>
                <c:pt idx="6185">
                  <c:v>18154</c:v>
                </c:pt>
                <c:pt idx="6186">
                  <c:v>18217</c:v>
                </c:pt>
                <c:pt idx="6187">
                  <c:v>18315</c:v>
                </c:pt>
                <c:pt idx="6188">
                  <c:v>18327</c:v>
                </c:pt>
                <c:pt idx="6189">
                  <c:v>18355</c:v>
                </c:pt>
                <c:pt idx="6190">
                  <c:v>18386</c:v>
                </c:pt>
                <c:pt idx="6191">
                  <c:v>18411</c:v>
                </c:pt>
                <c:pt idx="6192">
                  <c:v>18438</c:v>
                </c:pt>
                <c:pt idx="6193">
                  <c:v>18415</c:v>
                </c:pt>
                <c:pt idx="6194">
                  <c:v>18384</c:v>
                </c:pt>
                <c:pt idx="6195">
                  <c:v>18390</c:v>
                </c:pt>
                <c:pt idx="6196">
                  <c:v>18420</c:v>
                </c:pt>
                <c:pt idx="6197">
                  <c:v>18465</c:v>
                </c:pt>
                <c:pt idx="6198">
                  <c:v>18510</c:v>
                </c:pt>
                <c:pt idx="6199">
                  <c:v>18518</c:v>
                </c:pt>
                <c:pt idx="6200">
                  <c:v>18519</c:v>
                </c:pt>
                <c:pt idx="6201">
                  <c:v>18552</c:v>
                </c:pt>
                <c:pt idx="6202">
                  <c:v>18510</c:v>
                </c:pt>
                <c:pt idx="6203">
                  <c:v>18565</c:v>
                </c:pt>
                <c:pt idx="6204">
                  <c:v>18600</c:v>
                </c:pt>
                <c:pt idx="6205">
                  <c:v>18571</c:v>
                </c:pt>
                <c:pt idx="6206">
                  <c:v>18597</c:v>
                </c:pt>
                <c:pt idx="6207">
                  <c:v>18604</c:v>
                </c:pt>
                <c:pt idx="6208">
                  <c:v>18638</c:v>
                </c:pt>
                <c:pt idx="6209">
                  <c:v>18653</c:v>
                </c:pt>
                <c:pt idx="6210">
                  <c:v>18670</c:v>
                </c:pt>
                <c:pt idx="6211">
                  <c:v>18675</c:v>
                </c:pt>
                <c:pt idx="6212">
                  <c:v>18619</c:v>
                </c:pt>
                <c:pt idx="6213">
                  <c:v>18637</c:v>
                </c:pt>
                <c:pt idx="6214">
                  <c:v>18523</c:v>
                </c:pt>
                <c:pt idx="6215">
                  <c:v>18434</c:v>
                </c:pt>
                <c:pt idx="6216">
                  <c:v>18328</c:v>
                </c:pt>
                <c:pt idx="6217">
                  <c:v>18195</c:v>
                </c:pt>
                <c:pt idx="6218">
                  <c:v>18143</c:v>
                </c:pt>
                <c:pt idx="6219">
                  <c:v>18043</c:v>
                </c:pt>
                <c:pt idx="6220">
                  <c:v>18021</c:v>
                </c:pt>
                <c:pt idx="6221">
                  <c:v>17915</c:v>
                </c:pt>
                <c:pt idx="6222">
                  <c:v>17858</c:v>
                </c:pt>
                <c:pt idx="6223">
                  <c:v>17799</c:v>
                </c:pt>
                <c:pt idx="6224">
                  <c:v>17664</c:v>
                </c:pt>
                <c:pt idx="6225">
                  <c:v>17611</c:v>
                </c:pt>
                <c:pt idx="6226">
                  <c:v>17589</c:v>
                </c:pt>
                <c:pt idx="6227">
                  <c:v>17510</c:v>
                </c:pt>
                <c:pt idx="6228">
                  <c:v>17499</c:v>
                </c:pt>
                <c:pt idx="6229">
                  <c:v>17435</c:v>
                </c:pt>
                <c:pt idx="6230">
                  <c:v>17301</c:v>
                </c:pt>
                <c:pt idx="6231">
                  <c:v>17159</c:v>
                </c:pt>
                <c:pt idx="6232">
                  <c:v>17062</c:v>
                </c:pt>
                <c:pt idx="6233">
                  <c:v>16897</c:v>
                </c:pt>
                <c:pt idx="6234">
                  <c:v>16806</c:v>
                </c:pt>
                <c:pt idx="6235">
                  <c:v>16823</c:v>
                </c:pt>
                <c:pt idx="6236">
                  <c:v>16680</c:v>
                </c:pt>
                <c:pt idx="6237">
                  <c:v>16608</c:v>
                </c:pt>
                <c:pt idx="6238">
                  <c:v>16504</c:v>
                </c:pt>
                <c:pt idx="6239">
                  <c:v>16338</c:v>
                </c:pt>
                <c:pt idx="6240">
                  <c:v>16168</c:v>
                </c:pt>
                <c:pt idx="6241">
                  <c:v>15982</c:v>
                </c:pt>
                <c:pt idx="6242">
                  <c:v>15755</c:v>
                </c:pt>
                <c:pt idx="6243">
                  <c:v>15467</c:v>
                </c:pt>
                <c:pt idx="6244">
                  <c:v>15223</c:v>
                </c:pt>
                <c:pt idx="6245">
                  <c:v>14966</c:v>
                </c:pt>
                <c:pt idx="6246">
                  <c:v>14593</c:v>
                </c:pt>
                <c:pt idx="6247">
                  <c:v>14230</c:v>
                </c:pt>
                <c:pt idx="6248">
                  <c:v>13817</c:v>
                </c:pt>
                <c:pt idx="6249">
                  <c:v>13352</c:v>
                </c:pt>
                <c:pt idx="6250">
                  <c:v>12892</c:v>
                </c:pt>
                <c:pt idx="6251">
                  <c:v>12375</c:v>
                </c:pt>
                <c:pt idx="6252">
                  <c:v>11805</c:v>
                </c:pt>
                <c:pt idx="6253">
                  <c:v>11272</c:v>
                </c:pt>
                <c:pt idx="6254">
                  <c:v>10775</c:v>
                </c:pt>
                <c:pt idx="6255">
                  <c:v>10289</c:v>
                </c:pt>
                <c:pt idx="6256">
                  <c:v>9878.5</c:v>
                </c:pt>
                <c:pt idx="6257">
                  <c:v>9478.2000000000007</c:v>
                </c:pt>
                <c:pt idx="6258">
                  <c:v>9047.2000000000007</c:v>
                </c:pt>
                <c:pt idx="6259">
                  <c:v>8593.9</c:v>
                </c:pt>
                <c:pt idx="6260">
                  <c:v>8196.7000000000007</c:v>
                </c:pt>
                <c:pt idx="6261">
                  <c:v>7864.1</c:v>
                </c:pt>
                <c:pt idx="6262">
                  <c:v>7562.6</c:v>
                </c:pt>
                <c:pt idx="6263">
                  <c:v>7273.9</c:v>
                </c:pt>
                <c:pt idx="6264">
                  <c:v>7020</c:v>
                </c:pt>
                <c:pt idx="6265">
                  <c:v>6786.2</c:v>
                </c:pt>
                <c:pt idx="6266">
                  <c:v>6548.5</c:v>
                </c:pt>
                <c:pt idx="6267">
                  <c:v>6320.4</c:v>
                </c:pt>
                <c:pt idx="6268">
                  <c:v>6102.1</c:v>
                </c:pt>
                <c:pt idx="6269">
                  <c:v>5846.9</c:v>
                </c:pt>
                <c:pt idx="6270">
                  <c:v>5603.1</c:v>
                </c:pt>
                <c:pt idx="6271">
                  <c:v>5427.9</c:v>
                </c:pt>
                <c:pt idx="6272">
                  <c:v>5236.3</c:v>
                </c:pt>
                <c:pt idx="6273">
                  <c:v>5070.2</c:v>
                </c:pt>
                <c:pt idx="6274">
                  <c:v>4861.2</c:v>
                </c:pt>
                <c:pt idx="6275">
                  <c:v>4708.8</c:v>
                </c:pt>
                <c:pt idx="6276">
                  <c:v>4588.7</c:v>
                </c:pt>
                <c:pt idx="6277">
                  <c:v>4406.8999999999996</c:v>
                </c:pt>
                <c:pt idx="6278">
                  <c:v>4160.7</c:v>
                </c:pt>
                <c:pt idx="6279">
                  <c:v>3966.2</c:v>
                </c:pt>
                <c:pt idx="6280">
                  <c:v>3811.2</c:v>
                </c:pt>
                <c:pt idx="6281">
                  <c:v>3590.4</c:v>
                </c:pt>
                <c:pt idx="6282">
                  <c:v>3437.9</c:v>
                </c:pt>
                <c:pt idx="6283">
                  <c:v>3370.1</c:v>
                </c:pt>
                <c:pt idx="6284">
                  <c:v>3251</c:v>
                </c:pt>
                <c:pt idx="6285">
                  <c:v>3119.6</c:v>
                </c:pt>
                <c:pt idx="6286">
                  <c:v>3039</c:v>
                </c:pt>
                <c:pt idx="6287">
                  <c:v>2950.6</c:v>
                </c:pt>
                <c:pt idx="6288">
                  <c:v>2858.7</c:v>
                </c:pt>
                <c:pt idx="6289">
                  <c:v>2739.8</c:v>
                </c:pt>
                <c:pt idx="6290">
                  <c:v>2653</c:v>
                </c:pt>
                <c:pt idx="6291">
                  <c:v>2510.3000000000002</c:v>
                </c:pt>
                <c:pt idx="6292">
                  <c:v>2397.1</c:v>
                </c:pt>
                <c:pt idx="6293">
                  <c:v>2326.8000000000002</c:v>
                </c:pt>
                <c:pt idx="6294">
                  <c:v>2229.1999999999998</c:v>
                </c:pt>
                <c:pt idx="6295">
                  <c:v>2150.5</c:v>
                </c:pt>
                <c:pt idx="6296">
                  <c:v>2059.5</c:v>
                </c:pt>
                <c:pt idx="6297">
                  <c:v>1962.3</c:v>
                </c:pt>
                <c:pt idx="6298">
                  <c:v>1850.9</c:v>
                </c:pt>
                <c:pt idx="6299">
                  <c:v>1790.2</c:v>
                </c:pt>
                <c:pt idx="6300">
                  <c:v>1750.5</c:v>
                </c:pt>
                <c:pt idx="6301">
                  <c:v>1698.7</c:v>
                </c:pt>
                <c:pt idx="6302">
                  <c:v>1630.4</c:v>
                </c:pt>
                <c:pt idx="6303">
                  <c:v>1618.1</c:v>
                </c:pt>
                <c:pt idx="6304">
                  <c:v>1590</c:v>
                </c:pt>
                <c:pt idx="6305">
                  <c:v>1600.8</c:v>
                </c:pt>
                <c:pt idx="6306">
                  <c:v>1604.5</c:v>
                </c:pt>
                <c:pt idx="6307">
                  <c:v>1569.5</c:v>
                </c:pt>
                <c:pt idx="6308">
                  <c:v>1528.8</c:v>
                </c:pt>
                <c:pt idx="6309">
                  <c:v>1474.1</c:v>
                </c:pt>
                <c:pt idx="6310">
                  <c:v>1467.8</c:v>
                </c:pt>
                <c:pt idx="6311">
                  <c:v>1470.3</c:v>
                </c:pt>
                <c:pt idx="6312">
                  <c:v>1451.6</c:v>
                </c:pt>
                <c:pt idx="6313">
                  <c:v>1446.6</c:v>
                </c:pt>
                <c:pt idx="6314">
                  <c:v>1400</c:v>
                </c:pt>
                <c:pt idx="6315">
                  <c:v>1394.3</c:v>
                </c:pt>
                <c:pt idx="6316">
                  <c:v>1369.4</c:v>
                </c:pt>
                <c:pt idx="6317">
                  <c:v>1335.9</c:v>
                </c:pt>
                <c:pt idx="6318">
                  <c:v>1310.7</c:v>
                </c:pt>
                <c:pt idx="6319">
                  <c:v>1274.7</c:v>
                </c:pt>
                <c:pt idx="6320">
                  <c:v>1266.0999999999999</c:v>
                </c:pt>
                <c:pt idx="6321">
                  <c:v>1273.0999999999999</c:v>
                </c:pt>
                <c:pt idx="6322">
                  <c:v>1231.5</c:v>
                </c:pt>
                <c:pt idx="6323">
                  <c:v>1190.3</c:v>
                </c:pt>
                <c:pt idx="6324">
                  <c:v>1167.7</c:v>
                </c:pt>
                <c:pt idx="6325">
                  <c:v>1144.4000000000001</c:v>
                </c:pt>
                <c:pt idx="6326">
                  <c:v>1076.4000000000001</c:v>
                </c:pt>
                <c:pt idx="6327">
                  <c:v>1037</c:v>
                </c:pt>
                <c:pt idx="6328">
                  <c:v>1017.2</c:v>
                </c:pt>
                <c:pt idx="6329">
                  <c:v>955.78</c:v>
                </c:pt>
                <c:pt idx="6330">
                  <c:v>921.59</c:v>
                </c:pt>
                <c:pt idx="6331">
                  <c:v>877.49</c:v>
                </c:pt>
                <c:pt idx="6332">
                  <c:v>871.98</c:v>
                </c:pt>
                <c:pt idx="6333">
                  <c:v>881.75</c:v>
                </c:pt>
                <c:pt idx="6334">
                  <c:v>852.99</c:v>
                </c:pt>
                <c:pt idx="6335">
                  <c:v>845.11</c:v>
                </c:pt>
                <c:pt idx="6336">
                  <c:v>817.28</c:v>
                </c:pt>
                <c:pt idx="6337">
                  <c:v>796.76</c:v>
                </c:pt>
                <c:pt idx="6338">
                  <c:v>772.53</c:v>
                </c:pt>
                <c:pt idx="6339">
                  <c:v>734.19</c:v>
                </c:pt>
                <c:pt idx="6340">
                  <c:v>724.76</c:v>
                </c:pt>
                <c:pt idx="6341">
                  <c:v>677.78</c:v>
                </c:pt>
                <c:pt idx="6342">
                  <c:v>647.91999999999996</c:v>
                </c:pt>
                <c:pt idx="6343">
                  <c:v>658.59</c:v>
                </c:pt>
                <c:pt idx="6344">
                  <c:v>631.87</c:v>
                </c:pt>
                <c:pt idx="6345">
                  <c:v>607.14</c:v>
                </c:pt>
                <c:pt idx="6346">
                  <c:v>600.78</c:v>
                </c:pt>
                <c:pt idx="6347">
                  <c:v>580.08000000000004</c:v>
                </c:pt>
                <c:pt idx="6348">
                  <c:v>594.30999999999995</c:v>
                </c:pt>
                <c:pt idx="6349">
                  <c:v>571.71</c:v>
                </c:pt>
                <c:pt idx="6350">
                  <c:v>547.13</c:v>
                </c:pt>
                <c:pt idx="6351">
                  <c:v>507.12</c:v>
                </c:pt>
                <c:pt idx="6352">
                  <c:v>493.62</c:v>
                </c:pt>
                <c:pt idx="6353">
                  <c:v>492.91</c:v>
                </c:pt>
                <c:pt idx="6354">
                  <c:v>468.48</c:v>
                </c:pt>
                <c:pt idx="6355">
                  <c:v>445.49</c:v>
                </c:pt>
                <c:pt idx="6356">
                  <c:v>444.51</c:v>
                </c:pt>
                <c:pt idx="6357">
                  <c:v>429.16</c:v>
                </c:pt>
                <c:pt idx="6358">
                  <c:v>405.15</c:v>
                </c:pt>
                <c:pt idx="6359">
                  <c:v>413.55</c:v>
                </c:pt>
                <c:pt idx="6360">
                  <c:v>380.36</c:v>
                </c:pt>
                <c:pt idx="6361">
                  <c:v>363.26</c:v>
                </c:pt>
                <c:pt idx="6362">
                  <c:v>334.24</c:v>
                </c:pt>
                <c:pt idx="6363">
                  <c:v>322.2</c:v>
                </c:pt>
                <c:pt idx="6364">
                  <c:v>296.52999999999997</c:v>
                </c:pt>
                <c:pt idx="6365">
                  <c:v>299.17</c:v>
                </c:pt>
                <c:pt idx="6366">
                  <c:v>292.51</c:v>
                </c:pt>
                <c:pt idx="6367">
                  <c:v>276.94</c:v>
                </c:pt>
                <c:pt idx="6368">
                  <c:v>258.12</c:v>
                </c:pt>
                <c:pt idx="6369">
                  <c:v>246.62</c:v>
                </c:pt>
                <c:pt idx="6370">
                  <c:v>224.37</c:v>
                </c:pt>
                <c:pt idx="6371">
                  <c:v>190.75</c:v>
                </c:pt>
                <c:pt idx="6372">
                  <c:v>125.64</c:v>
                </c:pt>
                <c:pt idx="6373">
                  <c:v>96.596999999999994</c:v>
                </c:pt>
                <c:pt idx="6374">
                  <c:v>56.433</c:v>
                </c:pt>
                <c:pt idx="6375">
                  <c:v>-3.7595999999999998</c:v>
                </c:pt>
                <c:pt idx="6376">
                  <c:v>-41.737000000000002</c:v>
                </c:pt>
                <c:pt idx="6377">
                  <c:v>-104.92</c:v>
                </c:pt>
                <c:pt idx="6378">
                  <c:v>-136.31</c:v>
                </c:pt>
                <c:pt idx="6379">
                  <c:v>-160.32</c:v>
                </c:pt>
                <c:pt idx="6380">
                  <c:v>-153.15</c:v>
                </c:pt>
                <c:pt idx="6381">
                  <c:v>-207.04</c:v>
                </c:pt>
                <c:pt idx="6382">
                  <c:v>-301.97000000000003</c:v>
                </c:pt>
                <c:pt idx="6383">
                  <c:v>-381.21</c:v>
                </c:pt>
                <c:pt idx="6384">
                  <c:v>-478.7</c:v>
                </c:pt>
                <c:pt idx="6385">
                  <c:v>-558.35</c:v>
                </c:pt>
                <c:pt idx="6386">
                  <c:v>-676.46</c:v>
                </c:pt>
                <c:pt idx="6387">
                  <c:v>-810.84</c:v>
                </c:pt>
                <c:pt idx="6388">
                  <c:v>-932.3</c:v>
                </c:pt>
                <c:pt idx="6389">
                  <c:v>-1079.9000000000001</c:v>
                </c:pt>
                <c:pt idx="6390">
                  <c:v>-1229.8</c:v>
                </c:pt>
                <c:pt idx="6391">
                  <c:v>-1397.9</c:v>
                </c:pt>
                <c:pt idx="6392">
                  <c:v>-1530.9</c:v>
                </c:pt>
                <c:pt idx="6393">
                  <c:v>-1691</c:v>
                </c:pt>
                <c:pt idx="6394">
                  <c:v>-1857.8</c:v>
                </c:pt>
                <c:pt idx="6395">
                  <c:v>-2024.4</c:v>
                </c:pt>
                <c:pt idx="6396">
                  <c:v>-2191.9</c:v>
                </c:pt>
                <c:pt idx="6397">
                  <c:v>-2369.8000000000002</c:v>
                </c:pt>
                <c:pt idx="6398">
                  <c:v>-2487.6</c:v>
                </c:pt>
                <c:pt idx="6399">
                  <c:v>-2625.6</c:v>
                </c:pt>
                <c:pt idx="6400">
                  <c:v>-2754.1</c:v>
                </c:pt>
                <c:pt idx="6401">
                  <c:v>-2890.2</c:v>
                </c:pt>
                <c:pt idx="6402">
                  <c:v>-3039.8</c:v>
                </c:pt>
                <c:pt idx="6403">
                  <c:v>-3190.1</c:v>
                </c:pt>
                <c:pt idx="6404">
                  <c:v>-3339</c:v>
                </c:pt>
                <c:pt idx="6405">
                  <c:v>-3515.4</c:v>
                </c:pt>
                <c:pt idx="6406">
                  <c:v>-3646.9</c:v>
                </c:pt>
                <c:pt idx="6407">
                  <c:v>-3817.5</c:v>
                </c:pt>
                <c:pt idx="6408">
                  <c:v>-3965.7</c:v>
                </c:pt>
                <c:pt idx="6409">
                  <c:v>-4126.3</c:v>
                </c:pt>
                <c:pt idx="6410">
                  <c:v>-4294</c:v>
                </c:pt>
                <c:pt idx="6411">
                  <c:v>-4422.6000000000004</c:v>
                </c:pt>
                <c:pt idx="6412">
                  <c:v>-4560.3999999999996</c:v>
                </c:pt>
                <c:pt idx="6413">
                  <c:v>-4679.1000000000004</c:v>
                </c:pt>
                <c:pt idx="6414">
                  <c:v>-4791.3999999999996</c:v>
                </c:pt>
                <c:pt idx="6415">
                  <c:v>-4920.1000000000004</c:v>
                </c:pt>
                <c:pt idx="6416">
                  <c:v>-5037</c:v>
                </c:pt>
                <c:pt idx="6417">
                  <c:v>-5155.6000000000004</c:v>
                </c:pt>
                <c:pt idx="6418">
                  <c:v>-5243.3</c:v>
                </c:pt>
                <c:pt idx="6419">
                  <c:v>-5395.2</c:v>
                </c:pt>
                <c:pt idx="6420">
                  <c:v>-5518.8</c:v>
                </c:pt>
                <c:pt idx="6421">
                  <c:v>-5652.7</c:v>
                </c:pt>
                <c:pt idx="6422">
                  <c:v>-5786.2</c:v>
                </c:pt>
                <c:pt idx="6423">
                  <c:v>-5904.1</c:v>
                </c:pt>
                <c:pt idx="6424">
                  <c:v>-6056</c:v>
                </c:pt>
                <c:pt idx="6425">
                  <c:v>-6188.5</c:v>
                </c:pt>
                <c:pt idx="6426">
                  <c:v>-6305.5</c:v>
                </c:pt>
                <c:pt idx="6427">
                  <c:v>-6435.5</c:v>
                </c:pt>
                <c:pt idx="6428">
                  <c:v>-6537.7</c:v>
                </c:pt>
                <c:pt idx="6429">
                  <c:v>-6673.9</c:v>
                </c:pt>
                <c:pt idx="6430">
                  <c:v>-6798.5</c:v>
                </c:pt>
                <c:pt idx="6431">
                  <c:v>-6919.1</c:v>
                </c:pt>
                <c:pt idx="6432">
                  <c:v>-7050.9</c:v>
                </c:pt>
                <c:pt idx="6433">
                  <c:v>-7159.9</c:v>
                </c:pt>
                <c:pt idx="6434">
                  <c:v>-7295.9</c:v>
                </c:pt>
                <c:pt idx="6435">
                  <c:v>-7382</c:v>
                </c:pt>
                <c:pt idx="6436">
                  <c:v>-7486.8</c:v>
                </c:pt>
                <c:pt idx="6437">
                  <c:v>-7587.2</c:v>
                </c:pt>
                <c:pt idx="6438">
                  <c:v>-7663.4</c:v>
                </c:pt>
                <c:pt idx="6439">
                  <c:v>-7782.2</c:v>
                </c:pt>
                <c:pt idx="6440">
                  <c:v>-7881.6</c:v>
                </c:pt>
                <c:pt idx="6441">
                  <c:v>-7988.5</c:v>
                </c:pt>
                <c:pt idx="6442">
                  <c:v>-8086.5</c:v>
                </c:pt>
                <c:pt idx="6443">
                  <c:v>-8142.1</c:v>
                </c:pt>
                <c:pt idx="6444">
                  <c:v>-8217.4</c:v>
                </c:pt>
                <c:pt idx="6445">
                  <c:v>-8246.9</c:v>
                </c:pt>
                <c:pt idx="6446">
                  <c:v>-8304.5</c:v>
                </c:pt>
                <c:pt idx="6447">
                  <c:v>-8381</c:v>
                </c:pt>
                <c:pt idx="6448">
                  <c:v>-8437.7000000000007</c:v>
                </c:pt>
                <c:pt idx="6449">
                  <c:v>-8503.2999999999993</c:v>
                </c:pt>
                <c:pt idx="6450">
                  <c:v>-8582.7000000000007</c:v>
                </c:pt>
                <c:pt idx="6451">
                  <c:v>-8636.6</c:v>
                </c:pt>
                <c:pt idx="6452">
                  <c:v>-8712.6</c:v>
                </c:pt>
                <c:pt idx="6453">
                  <c:v>-8775.6</c:v>
                </c:pt>
                <c:pt idx="6454">
                  <c:v>-8819.9</c:v>
                </c:pt>
                <c:pt idx="6455">
                  <c:v>-8806.7999999999993</c:v>
                </c:pt>
                <c:pt idx="6456">
                  <c:v>-8810.7000000000007</c:v>
                </c:pt>
                <c:pt idx="6457">
                  <c:v>-8806.4</c:v>
                </c:pt>
                <c:pt idx="6458">
                  <c:v>-8801</c:v>
                </c:pt>
                <c:pt idx="6459">
                  <c:v>-8829.1</c:v>
                </c:pt>
                <c:pt idx="6460">
                  <c:v>-8855</c:v>
                </c:pt>
                <c:pt idx="6461">
                  <c:v>-8878.6</c:v>
                </c:pt>
                <c:pt idx="6462">
                  <c:v>-8927.7000000000007</c:v>
                </c:pt>
                <c:pt idx="6463">
                  <c:v>-8983.6</c:v>
                </c:pt>
                <c:pt idx="6464">
                  <c:v>-9074.6</c:v>
                </c:pt>
                <c:pt idx="6465">
                  <c:v>-9120.7000000000007</c:v>
                </c:pt>
                <c:pt idx="6466">
                  <c:v>-9210.9</c:v>
                </c:pt>
                <c:pt idx="6467">
                  <c:v>-9245.9</c:v>
                </c:pt>
                <c:pt idx="6468">
                  <c:v>-9270.2999999999993</c:v>
                </c:pt>
                <c:pt idx="6469">
                  <c:v>-9320.5</c:v>
                </c:pt>
                <c:pt idx="6470">
                  <c:v>-9310.2999999999993</c:v>
                </c:pt>
                <c:pt idx="6471">
                  <c:v>-9352.4</c:v>
                </c:pt>
                <c:pt idx="6472">
                  <c:v>-9347.4</c:v>
                </c:pt>
                <c:pt idx="6473">
                  <c:v>-9384.4</c:v>
                </c:pt>
                <c:pt idx="6474">
                  <c:v>-9424.7000000000007</c:v>
                </c:pt>
                <c:pt idx="6475">
                  <c:v>-9437.7999999999993</c:v>
                </c:pt>
                <c:pt idx="6476">
                  <c:v>-9446.6</c:v>
                </c:pt>
                <c:pt idx="6477">
                  <c:v>-9437.1</c:v>
                </c:pt>
                <c:pt idx="6478">
                  <c:v>-9395.7999999999993</c:v>
                </c:pt>
                <c:pt idx="6479">
                  <c:v>-9414.7999999999993</c:v>
                </c:pt>
                <c:pt idx="6480">
                  <c:v>-9347.2999999999993</c:v>
                </c:pt>
                <c:pt idx="6481">
                  <c:v>-9305.7999999999993</c:v>
                </c:pt>
                <c:pt idx="6482">
                  <c:v>-9314.4</c:v>
                </c:pt>
                <c:pt idx="6483">
                  <c:v>-9259</c:v>
                </c:pt>
                <c:pt idx="6484">
                  <c:v>-9271.2999999999993</c:v>
                </c:pt>
                <c:pt idx="6485">
                  <c:v>-9291.5</c:v>
                </c:pt>
                <c:pt idx="6486">
                  <c:v>-9306.6</c:v>
                </c:pt>
                <c:pt idx="6487">
                  <c:v>-9348.2999999999993</c:v>
                </c:pt>
                <c:pt idx="6488">
                  <c:v>-9370.2000000000007</c:v>
                </c:pt>
                <c:pt idx="6489">
                  <c:v>-9377.5</c:v>
                </c:pt>
                <c:pt idx="6490">
                  <c:v>-9415.9</c:v>
                </c:pt>
                <c:pt idx="6491">
                  <c:v>-9438.2999999999993</c:v>
                </c:pt>
                <c:pt idx="6492">
                  <c:v>-9444.7000000000007</c:v>
                </c:pt>
                <c:pt idx="6493">
                  <c:v>-9454.2999999999993</c:v>
                </c:pt>
                <c:pt idx="6494">
                  <c:v>-9486.2000000000007</c:v>
                </c:pt>
                <c:pt idx="6495">
                  <c:v>-9477.2999999999993</c:v>
                </c:pt>
                <c:pt idx="6496">
                  <c:v>-9500.4</c:v>
                </c:pt>
                <c:pt idx="6497">
                  <c:v>-9466.5</c:v>
                </c:pt>
                <c:pt idx="6498">
                  <c:v>-9461.9</c:v>
                </c:pt>
                <c:pt idx="6499">
                  <c:v>-9433</c:v>
                </c:pt>
                <c:pt idx="6500">
                  <c:v>-9389.7000000000007</c:v>
                </c:pt>
                <c:pt idx="6501">
                  <c:v>-9393.9</c:v>
                </c:pt>
                <c:pt idx="6502">
                  <c:v>-9384.9</c:v>
                </c:pt>
                <c:pt idx="6503">
                  <c:v>-9391.7000000000007</c:v>
                </c:pt>
                <c:pt idx="6504">
                  <c:v>-9406</c:v>
                </c:pt>
                <c:pt idx="6505">
                  <c:v>-9440.4</c:v>
                </c:pt>
                <c:pt idx="6506">
                  <c:v>-9481.9</c:v>
                </c:pt>
                <c:pt idx="6507">
                  <c:v>-9509.9</c:v>
                </c:pt>
                <c:pt idx="6508">
                  <c:v>-9533.2999999999993</c:v>
                </c:pt>
                <c:pt idx="6509">
                  <c:v>-9578.6</c:v>
                </c:pt>
                <c:pt idx="6510">
                  <c:v>-9599.7000000000007</c:v>
                </c:pt>
                <c:pt idx="6511">
                  <c:v>-9642.1</c:v>
                </c:pt>
                <c:pt idx="6512">
                  <c:v>-9655.7999999999993</c:v>
                </c:pt>
                <c:pt idx="6513">
                  <c:v>-9686</c:v>
                </c:pt>
                <c:pt idx="6514">
                  <c:v>-9710.2999999999993</c:v>
                </c:pt>
                <c:pt idx="6515">
                  <c:v>-9731.7999999999993</c:v>
                </c:pt>
                <c:pt idx="6516">
                  <c:v>-9706.6</c:v>
                </c:pt>
                <c:pt idx="6517">
                  <c:v>-9710.2999999999993</c:v>
                </c:pt>
                <c:pt idx="6518">
                  <c:v>-9686.7999999999993</c:v>
                </c:pt>
                <c:pt idx="6519">
                  <c:v>-9660.2999999999993</c:v>
                </c:pt>
                <c:pt idx="6520">
                  <c:v>-9620.4</c:v>
                </c:pt>
                <c:pt idx="6521">
                  <c:v>-9603.6</c:v>
                </c:pt>
                <c:pt idx="6522">
                  <c:v>-9630.6</c:v>
                </c:pt>
                <c:pt idx="6523">
                  <c:v>-9620.1</c:v>
                </c:pt>
                <c:pt idx="6524">
                  <c:v>-9640.1</c:v>
                </c:pt>
                <c:pt idx="6525">
                  <c:v>-9652.2000000000007</c:v>
                </c:pt>
                <c:pt idx="6526">
                  <c:v>-9646.2999999999993</c:v>
                </c:pt>
                <c:pt idx="6527">
                  <c:v>-9642.1</c:v>
                </c:pt>
                <c:pt idx="6528">
                  <c:v>-9630.9</c:v>
                </c:pt>
                <c:pt idx="6529">
                  <c:v>-9596.4</c:v>
                </c:pt>
                <c:pt idx="6530">
                  <c:v>-9547.2999999999993</c:v>
                </c:pt>
                <c:pt idx="6531">
                  <c:v>-9530.1</c:v>
                </c:pt>
                <c:pt idx="6532">
                  <c:v>-9500.6</c:v>
                </c:pt>
                <c:pt idx="6533">
                  <c:v>-9433.7000000000007</c:v>
                </c:pt>
                <c:pt idx="6534">
                  <c:v>-9389.7999999999993</c:v>
                </c:pt>
                <c:pt idx="6535">
                  <c:v>-9282</c:v>
                </c:pt>
                <c:pt idx="6536">
                  <c:v>-9134.2999999999993</c:v>
                </c:pt>
                <c:pt idx="6537">
                  <c:v>-8992.2999999999993</c:v>
                </c:pt>
                <c:pt idx="6538">
                  <c:v>-8766.7000000000007</c:v>
                </c:pt>
                <c:pt idx="6539">
                  <c:v>-8505.4</c:v>
                </c:pt>
                <c:pt idx="6540">
                  <c:v>-8206.2000000000007</c:v>
                </c:pt>
                <c:pt idx="6541">
                  <c:v>-7893.1</c:v>
                </c:pt>
                <c:pt idx="6542">
                  <c:v>-7508.2</c:v>
                </c:pt>
                <c:pt idx="6543">
                  <c:v>-7100.3</c:v>
                </c:pt>
                <c:pt idx="6544">
                  <c:v>-6678.4</c:v>
                </c:pt>
                <c:pt idx="6545">
                  <c:v>-6217.5</c:v>
                </c:pt>
                <c:pt idx="6546">
                  <c:v>-5728.8</c:v>
                </c:pt>
                <c:pt idx="6547">
                  <c:v>-5265.1</c:v>
                </c:pt>
                <c:pt idx="6548">
                  <c:v>-4849.7</c:v>
                </c:pt>
                <c:pt idx="6549">
                  <c:v>-4409.3</c:v>
                </c:pt>
                <c:pt idx="6550">
                  <c:v>-3981.3</c:v>
                </c:pt>
                <c:pt idx="6551">
                  <c:v>-3597.4</c:v>
                </c:pt>
                <c:pt idx="6552">
                  <c:v>-3201.8</c:v>
                </c:pt>
                <c:pt idx="6553">
                  <c:v>-2794.7</c:v>
                </c:pt>
                <c:pt idx="6554">
                  <c:v>-2432</c:v>
                </c:pt>
                <c:pt idx="6555">
                  <c:v>-2095.1</c:v>
                </c:pt>
                <c:pt idx="6556">
                  <c:v>-1755</c:v>
                </c:pt>
                <c:pt idx="6557">
                  <c:v>-1447.5</c:v>
                </c:pt>
                <c:pt idx="6558">
                  <c:v>-1147.0999999999999</c:v>
                </c:pt>
                <c:pt idx="6559">
                  <c:v>-863.58</c:v>
                </c:pt>
                <c:pt idx="6560">
                  <c:v>-634.75</c:v>
                </c:pt>
                <c:pt idx="6561">
                  <c:v>-416.88</c:v>
                </c:pt>
                <c:pt idx="6562">
                  <c:v>-261.68</c:v>
                </c:pt>
                <c:pt idx="6563">
                  <c:v>-97.917000000000002</c:v>
                </c:pt>
                <c:pt idx="6564">
                  <c:v>47.18</c:v>
                </c:pt>
                <c:pt idx="6565">
                  <c:v>140.21</c:v>
                </c:pt>
                <c:pt idx="6566">
                  <c:v>231.4</c:v>
                </c:pt>
                <c:pt idx="6567">
                  <c:v>278.27999999999997</c:v>
                </c:pt>
                <c:pt idx="6568">
                  <c:v>325.57</c:v>
                </c:pt>
                <c:pt idx="6569">
                  <c:v>351.62</c:v>
                </c:pt>
                <c:pt idx="6570">
                  <c:v>384.52</c:v>
                </c:pt>
                <c:pt idx="6571">
                  <c:v>430.73</c:v>
                </c:pt>
                <c:pt idx="6572">
                  <c:v>455.71</c:v>
                </c:pt>
                <c:pt idx="6573">
                  <c:v>467.15</c:v>
                </c:pt>
                <c:pt idx="6574">
                  <c:v>476.12</c:v>
                </c:pt>
                <c:pt idx="6575">
                  <c:v>523.22</c:v>
                </c:pt>
                <c:pt idx="6576">
                  <c:v>547.94000000000005</c:v>
                </c:pt>
                <c:pt idx="6577">
                  <c:v>558.23</c:v>
                </c:pt>
                <c:pt idx="6578">
                  <c:v>576.87</c:v>
                </c:pt>
                <c:pt idx="6579">
                  <c:v>615</c:v>
                </c:pt>
                <c:pt idx="6580">
                  <c:v>646.52</c:v>
                </c:pt>
                <c:pt idx="6581">
                  <c:v>659.51</c:v>
                </c:pt>
                <c:pt idx="6582">
                  <c:v>698.06</c:v>
                </c:pt>
                <c:pt idx="6583">
                  <c:v>770.05</c:v>
                </c:pt>
                <c:pt idx="6584">
                  <c:v>792.94</c:v>
                </c:pt>
                <c:pt idx="6585">
                  <c:v>849.45</c:v>
                </c:pt>
                <c:pt idx="6586">
                  <c:v>909.48</c:v>
                </c:pt>
                <c:pt idx="6587">
                  <c:v>965.43</c:v>
                </c:pt>
                <c:pt idx="6588">
                  <c:v>1095.0999999999999</c:v>
                </c:pt>
                <c:pt idx="6589">
                  <c:v>1222.9000000000001</c:v>
                </c:pt>
                <c:pt idx="6590">
                  <c:v>1371.3</c:v>
                </c:pt>
                <c:pt idx="6591">
                  <c:v>1505.2</c:v>
                </c:pt>
                <c:pt idx="6592">
                  <c:v>1644</c:v>
                </c:pt>
                <c:pt idx="6593">
                  <c:v>1803.1</c:v>
                </c:pt>
                <c:pt idx="6594">
                  <c:v>1945.9</c:v>
                </c:pt>
                <c:pt idx="6595">
                  <c:v>2061.1</c:v>
                </c:pt>
                <c:pt idx="6596">
                  <c:v>2172.9</c:v>
                </c:pt>
                <c:pt idx="6597">
                  <c:v>2292.1999999999998</c:v>
                </c:pt>
                <c:pt idx="6598">
                  <c:v>2424.8000000000002</c:v>
                </c:pt>
                <c:pt idx="6599">
                  <c:v>2512.4</c:v>
                </c:pt>
                <c:pt idx="6600">
                  <c:v>2590.3000000000002</c:v>
                </c:pt>
                <c:pt idx="6601">
                  <c:v>2688.5</c:v>
                </c:pt>
                <c:pt idx="6602">
                  <c:v>2777.3</c:v>
                </c:pt>
                <c:pt idx="6603">
                  <c:v>2882.2</c:v>
                </c:pt>
                <c:pt idx="6604">
                  <c:v>2950.4</c:v>
                </c:pt>
                <c:pt idx="6605">
                  <c:v>3062</c:v>
                </c:pt>
                <c:pt idx="6606">
                  <c:v>3188.1</c:v>
                </c:pt>
                <c:pt idx="6607">
                  <c:v>3264</c:v>
                </c:pt>
                <c:pt idx="6608">
                  <c:v>3366.4</c:v>
                </c:pt>
                <c:pt idx="6609">
                  <c:v>3437.7</c:v>
                </c:pt>
                <c:pt idx="6610">
                  <c:v>3528.9</c:v>
                </c:pt>
                <c:pt idx="6611">
                  <c:v>3591.8</c:v>
                </c:pt>
                <c:pt idx="6612">
                  <c:v>3642.8</c:v>
                </c:pt>
                <c:pt idx="6613">
                  <c:v>3688.7</c:v>
                </c:pt>
                <c:pt idx="6614">
                  <c:v>3745</c:v>
                </c:pt>
                <c:pt idx="6615">
                  <c:v>3841.5</c:v>
                </c:pt>
                <c:pt idx="6616">
                  <c:v>3944.4</c:v>
                </c:pt>
                <c:pt idx="6617">
                  <c:v>4015.3</c:v>
                </c:pt>
                <c:pt idx="6618">
                  <c:v>4085.9</c:v>
                </c:pt>
                <c:pt idx="6619">
                  <c:v>4115.8999999999996</c:v>
                </c:pt>
                <c:pt idx="6620">
                  <c:v>4170.7</c:v>
                </c:pt>
                <c:pt idx="6621">
                  <c:v>4223.3</c:v>
                </c:pt>
                <c:pt idx="6622">
                  <c:v>4300.7</c:v>
                </c:pt>
                <c:pt idx="6623">
                  <c:v>4420.1000000000004</c:v>
                </c:pt>
                <c:pt idx="6624">
                  <c:v>4542</c:v>
                </c:pt>
                <c:pt idx="6625">
                  <c:v>4654</c:v>
                </c:pt>
                <c:pt idx="6626">
                  <c:v>4752.8</c:v>
                </c:pt>
                <c:pt idx="6627">
                  <c:v>4810.3999999999996</c:v>
                </c:pt>
                <c:pt idx="6628">
                  <c:v>4897.3999999999996</c:v>
                </c:pt>
                <c:pt idx="6629">
                  <c:v>5031.3</c:v>
                </c:pt>
                <c:pt idx="6630">
                  <c:v>5151.5</c:v>
                </c:pt>
                <c:pt idx="6631">
                  <c:v>5240.7</c:v>
                </c:pt>
                <c:pt idx="6632">
                  <c:v>5396</c:v>
                </c:pt>
                <c:pt idx="6633">
                  <c:v>5543.1</c:v>
                </c:pt>
                <c:pt idx="6634">
                  <c:v>5652.2</c:v>
                </c:pt>
                <c:pt idx="6635">
                  <c:v>5823</c:v>
                </c:pt>
                <c:pt idx="6636">
                  <c:v>6004.7</c:v>
                </c:pt>
                <c:pt idx="6637">
                  <c:v>6121.6</c:v>
                </c:pt>
                <c:pt idx="6638">
                  <c:v>6248.9</c:v>
                </c:pt>
                <c:pt idx="6639">
                  <c:v>6346.8</c:v>
                </c:pt>
                <c:pt idx="6640">
                  <c:v>6470.8</c:v>
                </c:pt>
                <c:pt idx="6641">
                  <c:v>6667.7</c:v>
                </c:pt>
                <c:pt idx="6642">
                  <c:v>6825.6</c:v>
                </c:pt>
                <c:pt idx="6643">
                  <c:v>7030.2</c:v>
                </c:pt>
                <c:pt idx="6644">
                  <c:v>7229.6</c:v>
                </c:pt>
                <c:pt idx="6645">
                  <c:v>7431.9</c:v>
                </c:pt>
                <c:pt idx="6646">
                  <c:v>7584.3</c:v>
                </c:pt>
                <c:pt idx="6647">
                  <c:v>7752.8</c:v>
                </c:pt>
                <c:pt idx="6648">
                  <c:v>8014.9</c:v>
                </c:pt>
                <c:pt idx="6649">
                  <c:v>8289.9</c:v>
                </c:pt>
                <c:pt idx="6650">
                  <c:v>8543.7000000000007</c:v>
                </c:pt>
                <c:pt idx="6651">
                  <c:v>8729.7999999999993</c:v>
                </c:pt>
                <c:pt idx="6652">
                  <c:v>8896.7000000000007</c:v>
                </c:pt>
                <c:pt idx="6653">
                  <c:v>9070.6</c:v>
                </c:pt>
                <c:pt idx="6654">
                  <c:v>9236.5</c:v>
                </c:pt>
                <c:pt idx="6655">
                  <c:v>9392.2999999999993</c:v>
                </c:pt>
                <c:pt idx="6656">
                  <c:v>9559.2000000000007</c:v>
                </c:pt>
                <c:pt idx="6657">
                  <c:v>9753.5</c:v>
                </c:pt>
                <c:pt idx="6658">
                  <c:v>9940.4</c:v>
                </c:pt>
                <c:pt idx="6659">
                  <c:v>10131</c:v>
                </c:pt>
                <c:pt idx="6660">
                  <c:v>10293</c:v>
                </c:pt>
                <c:pt idx="6661">
                  <c:v>10472</c:v>
                </c:pt>
                <c:pt idx="6662">
                  <c:v>10650</c:v>
                </c:pt>
                <c:pt idx="6663">
                  <c:v>10861</c:v>
                </c:pt>
                <c:pt idx="6664">
                  <c:v>11046</c:v>
                </c:pt>
                <c:pt idx="6665">
                  <c:v>11150</c:v>
                </c:pt>
                <c:pt idx="6666">
                  <c:v>11274</c:v>
                </c:pt>
                <c:pt idx="6667">
                  <c:v>11404</c:v>
                </c:pt>
                <c:pt idx="6668">
                  <c:v>11552</c:v>
                </c:pt>
                <c:pt idx="6669">
                  <c:v>11723</c:v>
                </c:pt>
                <c:pt idx="6670">
                  <c:v>11957</c:v>
                </c:pt>
                <c:pt idx="6671">
                  <c:v>12070</c:v>
                </c:pt>
                <c:pt idx="6672">
                  <c:v>12225</c:v>
                </c:pt>
                <c:pt idx="6673">
                  <c:v>12359</c:v>
                </c:pt>
                <c:pt idx="6674">
                  <c:v>12422</c:v>
                </c:pt>
                <c:pt idx="6675">
                  <c:v>12533</c:v>
                </c:pt>
                <c:pt idx="6676">
                  <c:v>12689</c:v>
                </c:pt>
                <c:pt idx="6677">
                  <c:v>12851</c:v>
                </c:pt>
                <c:pt idx="6678">
                  <c:v>13007</c:v>
                </c:pt>
                <c:pt idx="6679">
                  <c:v>13157</c:v>
                </c:pt>
                <c:pt idx="6680">
                  <c:v>13279</c:v>
                </c:pt>
                <c:pt idx="6681">
                  <c:v>13457</c:v>
                </c:pt>
                <c:pt idx="6682">
                  <c:v>13635</c:v>
                </c:pt>
                <c:pt idx="6683">
                  <c:v>13806</c:v>
                </c:pt>
                <c:pt idx="6684">
                  <c:v>13940</c:v>
                </c:pt>
                <c:pt idx="6685">
                  <c:v>14009</c:v>
                </c:pt>
                <c:pt idx="6686">
                  <c:v>14144</c:v>
                </c:pt>
                <c:pt idx="6687">
                  <c:v>14236</c:v>
                </c:pt>
                <c:pt idx="6688">
                  <c:v>14335</c:v>
                </c:pt>
                <c:pt idx="6689">
                  <c:v>14444</c:v>
                </c:pt>
                <c:pt idx="6690">
                  <c:v>14469</c:v>
                </c:pt>
                <c:pt idx="6691">
                  <c:v>14547</c:v>
                </c:pt>
                <c:pt idx="6692">
                  <c:v>14645</c:v>
                </c:pt>
                <c:pt idx="6693">
                  <c:v>14673</c:v>
                </c:pt>
                <c:pt idx="6694">
                  <c:v>14654</c:v>
                </c:pt>
                <c:pt idx="6695">
                  <c:v>14627</c:v>
                </c:pt>
                <c:pt idx="6696">
                  <c:v>14624</c:v>
                </c:pt>
                <c:pt idx="6697">
                  <c:v>14681</c:v>
                </c:pt>
                <c:pt idx="6698">
                  <c:v>14759</c:v>
                </c:pt>
                <c:pt idx="6699">
                  <c:v>14905</c:v>
                </c:pt>
                <c:pt idx="6700">
                  <c:v>14980</c:v>
                </c:pt>
                <c:pt idx="6701">
                  <c:v>15068</c:v>
                </c:pt>
                <c:pt idx="6702">
                  <c:v>15123</c:v>
                </c:pt>
                <c:pt idx="6703">
                  <c:v>15110</c:v>
                </c:pt>
                <c:pt idx="6704">
                  <c:v>15233</c:v>
                </c:pt>
                <c:pt idx="6705">
                  <c:v>15332</c:v>
                </c:pt>
                <c:pt idx="6706">
                  <c:v>15366</c:v>
                </c:pt>
                <c:pt idx="6707">
                  <c:v>15472</c:v>
                </c:pt>
                <c:pt idx="6708">
                  <c:v>15521</c:v>
                </c:pt>
                <c:pt idx="6709">
                  <c:v>15625</c:v>
                </c:pt>
                <c:pt idx="6710">
                  <c:v>15703</c:v>
                </c:pt>
                <c:pt idx="6711">
                  <c:v>15757</c:v>
                </c:pt>
                <c:pt idx="6712">
                  <c:v>15782</c:v>
                </c:pt>
                <c:pt idx="6713">
                  <c:v>15798</c:v>
                </c:pt>
                <c:pt idx="6714">
                  <c:v>15806</c:v>
                </c:pt>
                <c:pt idx="6715">
                  <c:v>15673</c:v>
                </c:pt>
                <c:pt idx="6716">
                  <c:v>15752</c:v>
                </c:pt>
                <c:pt idx="6717">
                  <c:v>15762</c:v>
                </c:pt>
                <c:pt idx="6718">
                  <c:v>15771</c:v>
                </c:pt>
                <c:pt idx="6719">
                  <c:v>15851</c:v>
                </c:pt>
                <c:pt idx="6720">
                  <c:v>15857</c:v>
                </c:pt>
                <c:pt idx="6721">
                  <c:v>15887</c:v>
                </c:pt>
                <c:pt idx="6722">
                  <c:v>15950</c:v>
                </c:pt>
                <c:pt idx="6723">
                  <c:v>15905</c:v>
                </c:pt>
                <c:pt idx="6724">
                  <c:v>15913</c:v>
                </c:pt>
                <c:pt idx="6725">
                  <c:v>15858</c:v>
                </c:pt>
                <c:pt idx="6726">
                  <c:v>15880</c:v>
                </c:pt>
                <c:pt idx="6727">
                  <c:v>15888</c:v>
                </c:pt>
                <c:pt idx="6728">
                  <c:v>15886</c:v>
                </c:pt>
                <c:pt idx="6729">
                  <c:v>15998</c:v>
                </c:pt>
                <c:pt idx="6730">
                  <c:v>16037</c:v>
                </c:pt>
                <c:pt idx="6731">
                  <c:v>16066</c:v>
                </c:pt>
                <c:pt idx="6732">
                  <c:v>16115</c:v>
                </c:pt>
                <c:pt idx="6733">
                  <c:v>16065</c:v>
                </c:pt>
                <c:pt idx="6734">
                  <c:v>16004</c:v>
                </c:pt>
                <c:pt idx="6735">
                  <c:v>16012</c:v>
                </c:pt>
                <c:pt idx="6736">
                  <c:v>15975</c:v>
                </c:pt>
                <c:pt idx="6737">
                  <c:v>16104</c:v>
                </c:pt>
                <c:pt idx="6738">
                  <c:v>16188</c:v>
                </c:pt>
                <c:pt idx="6739">
                  <c:v>16213</c:v>
                </c:pt>
                <c:pt idx="6740">
                  <c:v>16234</c:v>
                </c:pt>
                <c:pt idx="6741">
                  <c:v>16245</c:v>
                </c:pt>
                <c:pt idx="6742">
                  <c:v>16177</c:v>
                </c:pt>
                <c:pt idx="6743">
                  <c:v>16109</c:v>
                </c:pt>
                <c:pt idx="6744">
                  <c:v>16018</c:v>
                </c:pt>
                <c:pt idx="6745">
                  <c:v>16001</c:v>
                </c:pt>
                <c:pt idx="6746">
                  <c:v>15968</c:v>
                </c:pt>
                <c:pt idx="6747">
                  <c:v>15948</c:v>
                </c:pt>
                <c:pt idx="6748">
                  <c:v>16021</c:v>
                </c:pt>
                <c:pt idx="6749">
                  <c:v>16105</c:v>
                </c:pt>
                <c:pt idx="6750">
                  <c:v>16156</c:v>
                </c:pt>
                <c:pt idx="6751">
                  <c:v>16240</c:v>
                </c:pt>
                <c:pt idx="6752">
                  <c:v>16234</c:v>
                </c:pt>
                <c:pt idx="6753">
                  <c:v>16249</c:v>
                </c:pt>
                <c:pt idx="6754">
                  <c:v>16265</c:v>
                </c:pt>
                <c:pt idx="6755">
                  <c:v>16241</c:v>
                </c:pt>
                <c:pt idx="6756">
                  <c:v>16279</c:v>
                </c:pt>
                <c:pt idx="6757">
                  <c:v>16314</c:v>
                </c:pt>
                <c:pt idx="6758">
                  <c:v>16322</c:v>
                </c:pt>
                <c:pt idx="6759">
                  <c:v>16360</c:v>
                </c:pt>
                <c:pt idx="6760">
                  <c:v>16371</c:v>
                </c:pt>
                <c:pt idx="6761">
                  <c:v>16405</c:v>
                </c:pt>
                <c:pt idx="6762">
                  <c:v>16360</c:v>
                </c:pt>
                <c:pt idx="6763">
                  <c:v>16319</c:v>
                </c:pt>
                <c:pt idx="6764">
                  <c:v>16306</c:v>
                </c:pt>
                <c:pt idx="6765">
                  <c:v>16221</c:v>
                </c:pt>
                <c:pt idx="6766">
                  <c:v>16179</c:v>
                </c:pt>
                <c:pt idx="6767">
                  <c:v>16144</c:v>
                </c:pt>
                <c:pt idx="6768">
                  <c:v>16097</c:v>
                </c:pt>
                <c:pt idx="6769">
                  <c:v>16067</c:v>
                </c:pt>
                <c:pt idx="6770">
                  <c:v>16056</c:v>
                </c:pt>
                <c:pt idx="6771">
                  <c:v>16041</c:v>
                </c:pt>
                <c:pt idx="6772">
                  <c:v>15975</c:v>
                </c:pt>
                <c:pt idx="6773">
                  <c:v>15864</c:v>
                </c:pt>
                <c:pt idx="6774">
                  <c:v>15753</c:v>
                </c:pt>
                <c:pt idx="6775">
                  <c:v>15583</c:v>
                </c:pt>
                <c:pt idx="6776">
                  <c:v>15347</c:v>
                </c:pt>
                <c:pt idx="6777">
                  <c:v>15109</c:v>
                </c:pt>
                <c:pt idx="6778">
                  <c:v>14860</c:v>
                </c:pt>
                <c:pt idx="6779">
                  <c:v>14556</c:v>
                </c:pt>
                <c:pt idx="6780">
                  <c:v>14267</c:v>
                </c:pt>
                <c:pt idx="6781">
                  <c:v>13896</c:v>
                </c:pt>
                <c:pt idx="6782">
                  <c:v>13480</c:v>
                </c:pt>
                <c:pt idx="6783">
                  <c:v>13121</c:v>
                </c:pt>
                <c:pt idx="6784">
                  <c:v>12767</c:v>
                </c:pt>
                <c:pt idx="6785">
                  <c:v>12332</c:v>
                </c:pt>
                <c:pt idx="6786">
                  <c:v>11838</c:v>
                </c:pt>
                <c:pt idx="6787">
                  <c:v>11308</c:v>
                </c:pt>
                <c:pt idx="6788">
                  <c:v>10824</c:v>
                </c:pt>
                <c:pt idx="6789">
                  <c:v>10308</c:v>
                </c:pt>
                <c:pt idx="6790">
                  <c:v>9783.5</c:v>
                </c:pt>
                <c:pt idx="6791">
                  <c:v>9297</c:v>
                </c:pt>
                <c:pt idx="6792">
                  <c:v>8866.9</c:v>
                </c:pt>
                <c:pt idx="6793">
                  <c:v>8489.4</c:v>
                </c:pt>
                <c:pt idx="6794">
                  <c:v>8081.2</c:v>
                </c:pt>
                <c:pt idx="6795">
                  <c:v>7690.7</c:v>
                </c:pt>
                <c:pt idx="6796">
                  <c:v>7302</c:v>
                </c:pt>
                <c:pt idx="6797">
                  <c:v>6856.9</c:v>
                </c:pt>
                <c:pt idx="6798">
                  <c:v>6458.2</c:v>
                </c:pt>
                <c:pt idx="6799">
                  <c:v>6099.2</c:v>
                </c:pt>
                <c:pt idx="6800">
                  <c:v>5752.3</c:v>
                </c:pt>
                <c:pt idx="6801">
                  <c:v>5406.9</c:v>
                </c:pt>
                <c:pt idx="6802">
                  <c:v>5103.2</c:v>
                </c:pt>
                <c:pt idx="6803">
                  <c:v>4896.7</c:v>
                </c:pt>
                <c:pt idx="6804">
                  <c:v>4735</c:v>
                </c:pt>
                <c:pt idx="6805">
                  <c:v>4497.1000000000004</c:v>
                </c:pt>
                <c:pt idx="6806">
                  <c:v>4158.1000000000004</c:v>
                </c:pt>
                <c:pt idx="6807">
                  <c:v>3744.8</c:v>
                </c:pt>
                <c:pt idx="6808">
                  <c:v>3301.2</c:v>
                </c:pt>
                <c:pt idx="6809">
                  <c:v>2820.8</c:v>
                </c:pt>
                <c:pt idx="6810">
                  <c:v>2358.4</c:v>
                </c:pt>
                <c:pt idx="6811">
                  <c:v>1958.2</c:v>
                </c:pt>
                <c:pt idx="6812">
                  <c:v>1617.5</c:v>
                </c:pt>
                <c:pt idx="6813">
                  <c:v>1388.8</c:v>
                </c:pt>
                <c:pt idx="6814">
                  <c:v>1251.5</c:v>
                </c:pt>
                <c:pt idx="6815">
                  <c:v>1094.7</c:v>
                </c:pt>
                <c:pt idx="6816">
                  <c:v>1010</c:v>
                </c:pt>
                <c:pt idx="6817">
                  <c:v>901.97</c:v>
                </c:pt>
                <c:pt idx="6818">
                  <c:v>781.62</c:v>
                </c:pt>
                <c:pt idx="6819">
                  <c:v>698.76</c:v>
                </c:pt>
                <c:pt idx="6820">
                  <c:v>703.83</c:v>
                </c:pt>
                <c:pt idx="6821">
                  <c:v>661.82</c:v>
                </c:pt>
                <c:pt idx="6822">
                  <c:v>590.16999999999996</c:v>
                </c:pt>
                <c:pt idx="6823">
                  <c:v>562.52</c:v>
                </c:pt>
                <c:pt idx="6824">
                  <c:v>569.88</c:v>
                </c:pt>
                <c:pt idx="6825">
                  <c:v>598.73</c:v>
                </c:pt>
                <c:pt idx="6826">
                  <c:v>566.84</c:v>
                </c:pt>
                <c:pt idx="6827">
                  <c:v>493.94</c:v>
                </c:pt>
                <c:pt idx="6828">
                  <c:v>477.52</c:v>
                </c:pt>
                <c:pt idx="6829">
                  <c:v>502.29</c:v>
                </c:pt>
                <c:pt idx="6830">
                  <c:v>532.69000000000005</c:v>
                </c:pt>
                <c:pt idx="6831">
                  <c:v>486.14</c:v>
                </c:pt>
                <c:pt idx="6832">
                  <c:v>452.73</c:v>
                </c:pt>
                <c:pt idx="6833">
                  <c:v>404.41</c:v>
                </c:pt>
                <c:pt idx="6834">
                  <c:v>339.17</c:v>
                </c:pt>
                <c:pt idx="6835">
                  <c:v>246.33</c:v>
                </c:pt>
                <c:pt idx="6836">
                  <c:v>205.17</c:v>
                </c:pt>
                <c:pt idx="6837">
                  <c:v>146.22</c:v>
                </c:pt>
                <c:pt idx="6838">
                  <c:v>134.81</c:v>
                </c:pt>
                <c:pt idx="6839">
                  <c:v>147.46</c:v>
                </c:pt>
                <c:pt idx="6840">
                  <c:v>136.56</c:v>
                </c:pt>
                <c:pt idx="6841">
                  <c:v>140.09</c:v>
                </c:pt>
                <c:pt idx="6842">
                  <c:v>121.92</c:v>
                </c:pt>
                <c:pt idx="6843">
                  <c:v>101.42</c:v>
                </c:pt>
                <c:pt idx="6844">
                  <c:v>90.941000000000003</c:v>
                </c:pt>
                <c:pt idx="6845">
                  <c:v>58.192</c:v>
                </c:pt>
                <c:pt idx="6846">
                  <c:v>18.692</c:v>
                </c:pt>
                <c:pt idx="6847">
                  <c:v>-60.838999999999999</c:v>
                </c:pt>
                <c:pt idx="6848">
                  <c:v>-48.365000000000002</c:v>
                </c:pt>
                <c:pt idx="6849">
                  <c:v>-84.277000000000001</c:v>
                </c:pt>
                <c:pt idx="6850">
                  <c:v>-161.79</c:v>
                </c:pt>
                <c:pt idx="6851">
                  <c:v>-249.15</c:v>
                </c:pt>
                <c:pt idx="6852">
                  <c:v>-310.19</c:v>
                </c:pt>
                <c:pt idx="6853">
                  <c:v>-391.63</c:v>
                </c:pt>
                <c:pt idx="6854">
                  <c:v>-407.57</c:v>
                </c:pt>
                <c:pt idx="6855">
                  <c:v>-458.79</c:v>
                </c:pt>
                <c:pt idx="6856">
                  <c:v>-487.11</c:v>
                </c:pt>
                <c:pt idx="6857">
                  <c:v>-520.21</c:v>
                </c:pt>
                <c:pt idx="6858">
                  <c:v>-565.75</c:v>
                </c:pt>
                <c:pt idx="6859">
                  <c:v>-638.95000000000005</c:v>
                </c:pt>
                <c:pt idx="6860">
                  <c:v>-695.4</c:v>
                </c:pt>
                <c:pt idx="6861">
                  <c:v>-755.13</c:v>
                </c:pt>
                <c:pt idx="6862">
                  <c:v>-829.1</c:v>
                </c:pt>
                <c:pt idx="6863">
                  <c:v>-862.25</c:v>
                </c:pt>
                <c:pt idx="6864">
                  <c:v>-921.41</c:v>
                </c:pt>
                <c:pt idx="6865">
                  <c:v>-975.61</c:v>
                </c:pt>
                <c:pt idx="6866">
                  <c:v>-1017.5</c:v>
                </c:pt>
                <c:pt idx="6867">
                  <c:v>-1061</c:v>
                </c:pt>
                <c:pt idx="6868">
                  <c:v>-1123.3</c:v>
                </c:pt>
                <c:pt idx="6869">
                  <c:v>-1197.2</c:v>
                </c:pt>
                <c:pt idx="6870">
                  <c:v>-1228.0999999999999</c:v>
                </c:pt>
                <c:pt idx="6871">
                  <c:v>-1267.4000000000001</c:v>
                </c:pt>
                <c:pt idx="6872">
                  <c:v>-1319.7</c:v>
                </c:pt>
                <c:pt idx="6873">
                  <c:v>-1331.9</c:v>
                </c:pt>
                <c:pt idx="6874">
                  <c:v>-1372.6</c:v>
                </c:pt>
                <c:pt idx="6875">
                  <c:v>-1393.7</c:v>
                </c:pt>
                <c:pt idx="6876">
                  <c:v>-1418</c:v>
                </c:pt>
                <c:pt idx="6877">
                  <c:v>-1429.2</c:v>
                </c:pt>
                <c:pt idx="6878">
                  <c:v>-1420.7</c:v>
                </c:pt>
                <c:pt idx="6879">
                  <c:v>-1423.7</c:v>
                </c:pt>
                <c:pt idx="6880">
                  <c:v>-1439.5</c:v>
                </c:pt>
                <c:pt idx="6881">
                  <c:v>-1457.3</c:v>
                </c:pt>
                <c:pt idx="6882">
                  <c:v>-1483.8</c:v>
                </c:pt>
                <c:pt idx="6883">
                  <c:v>-1509.8</c:v>
                </c:pt>
                <c:pt idx="6884">
                  <c:v>-1509.6</c:v>
                </c:pt>
                <c:pt idx="6885">
                  <c:v>-1527.6</c:v>
                </c:pt>
                <c:pt idx="6886">
                  <c:v>-1513</c:v>
                </c:pt>
                <c:pt idx="6887">
                  <c:v>-1508.3</c:v>
                </c:pt>
                <c:pt idx="6888">
                  <c:v>-1494.8</c:v>
                </c:pt>
                <c:pt idx="6889">
                  <c:v>-1484.7</c:v>
                </c:pt>
                <c:pt idx="6890">
                  <c:v>-1486.6</c:v>
                </c:pt>
                <c:pt idx="6891">
                  <c:v>-1478</c:v>
                </c:pt>
                <c:pt idx="6892">
                  <c:v>-1488.8</c:v>
                </c:pt>
                <c:pt idx="6893">
                  <c:v>-1457.1</c:v>
                </c:pt>
                <c:pt idx="6894">
                  <c:v>-1465.6</c:v>
                </c:pt>
                <c:pt idx="6895">
                  <c:v>-1455.7</c:v>
                </c:pt>
                <c:pt idx="6896">
                  <c:v>-1442.5</c:v>
                </c:pt>
                <c:pt idx="6897">
                  <c:v>-1443.3</c:v>
                </c:pt>
                <c:pt idx="6898">
                  <c:v>-1430</c:v>
                </c:pt>
                <c:pt idx="6899">
                  <c:v>-1423.3</c:v>
                </c:pt>
                <c:pt idx="6900">
                  <c:v>-1395.7</c:v>
                </c:pt>
                <c:pt idx="6901">
                  <c:v>-1377.6</c:v>
                </c:pt>
                <c:pt idx="6902">
                  <c:v>-1388.6</c:v>
                </c:pt>
                <c:pt idx="6903">
                  <c:v>-1388</c:v>
                </c:pt>
                <c:pt idx="6904">
                  <c:v>-1405.3</c:v>
                </c:pt>
                <c:pt idx="6905">
                  <c:v>-1425.7</c:v>
                </c:pt>
                <c:pt idx="6906">
                  <c:v>-1400.2</c:v>
                </c:pt>
                <c:pt idx="6907">
                  <c:v>-1402.6</c:v>
                </c:pt>
                <c:pt idx="6908">
                  <c:v>-1370.4</c:v>
                </c:pt>
                <c:pt idx="6909">
                  <c:v>-1355.1</c:v>
                </c:pt>
                <c:pt idx="6910">
                  <c:v>-1333.9</c:v>
                </c:pt>
                <c:pt idx="6911">
                  <c:v>-1321.3</c:v>
                </c:pt>
                <c:pt idx="6912">
                  <c:v>-1310.5999999999999</c:v>
                </c:pt>
                <c:pt idx="6913">
                  <c:v>-1307.8</c:v>
                </c:pt>
                <c:pt idx="6914">
                  <c:v>-1261.4000000000001</c:v>
                </c:pt>
                <c:pt idx="6915">
                  <c:v>-1239</c:v>
                </c:pt>
                <c:pt idx="6916">
                  <c:v>-1210.7</c:v>
                </c:pt>
                <c:pt idx="6917">
                  <c:v>-1211.0999999999999</c:v>
                </c:pt>
                <c:pt idx="6918">
                  <c:v>-1245.9000000000001</c:v>
                </c:pt>
                <c:pt idx="6919">
                  <c:v>-1261.9000000000001</c:v>
                </c:pt>
                <c:pt idx="6920">
                  <c:v>-1269</c:v>
                </c:pt>
                <c:pt idx="6921">
                  <c:v>-1289.2</c:v>
                </c:pt>
                <c:pt idx="6922">
                  <c:v>-1319.8</c:v>
                </c:pt>
                <c:pt idx="6923">
                  <c:v>-1329.6</c:v>
                </c:pt>
                <c:pt idx="6924">
                  <c:v>-1367.8</c:v>
                </c:pt>
                <c:pt idx="6925">
                  <c:v>-1427.6</c:v>
                </c:pt>
                <c:pt idx="6926">
                  <c:v>-1453.3</c:v>
                </c:pt>
                <c:pt idx="6927">
                  <c:v>-1534.1</c:v>
                </c:pt>
                <c:pt idx="6928">
                  <c:v>-1562.4</c:v>
                </c:pt>
                <c:pt idx="6929">
                  <c:v>-1602.2</c:v>
                </c:pt>
                <c:pt idx="6930">
                  <c:v>-1655.7</c:v>
                </c:pt>
                <c:pt idx="6931">
                  <c:v>-1712.3</c:v>
                </c:pt>
                <c:pt idx="6932">
                  <c:v>-1782.8</c:v>
                </c:pt>
                <c:pt idx="6933">
                  <c:v>-1861.8</c:v>
                </c:pt>
                <c:pt idx="6934">
                  <c:v>-1933</c:v>
                </c:pt>
                <c:pt idx="6935">
                  <c:v>-2029.3</c:v>
                </c:pt>
                <c:pt idx="6936">
                  <c:v>-2068.4</c:v>
                </c:pt>
                <c:pt idx="6937">
                  <c:v>-2138</c:v>
                </c:pt>
                <c:pt idx="6938">
                  <c:v>-2183.3000000000002</c:v>
                </c:pt>
                <c:pt idx="6939">
                  <c:v>-2262.8000000000002</c:v>
                </c:pt>
                <c:pt idx="6940">
                  <c:v>-2342.9</c:v>
                </c:pt>
                <c:pt idx="6941">
                  <c:v>-2412.4</c:v>
                </c:pt>
                <c:pt idx="6942">
                  <c:v>-2518.6999999999998</c:v>
                </c:pt>
                <c:pt idx="6943">
                  <c:v>-2618.4</c:v>
                </c:pt>
                <c:pt idx="6944">
                  <c:v>-2724.9</c:v>
                </c:pt>
                <c:pt idx="6945">
                  <c:v>-2826.6</c:v>
                </c:pt>
                <c:pt idx="6946">
                  <c:v>-2949.2</c:v>
                </c:pt>
                <c:pt idx="6947">
                  <c:v>-3068.2</c:v>
                </c:pt>
                <c:pt idx="6948">
                  <c:v>-3185.5</c:v>
                </c:pt>
                <c:pt idx="6949">
                  <c:v>-3312</c:v>
                </c:pt>
                <c:pt idx="6950">
                  <c:v>-3431</c:v>
                </c:pt>
                <c:pt idx="6951">
                  <c:v>-3563.1</c:v>
                </c:pt>
                <c:pt idx="6952">
                  <c:v>-3703.8</c:v>
                </c:pt>
                <c:pt idx="6953">
                  <c:v>-3845.8</c:v>
                </c:pt>
                <c:pt idx="6954">
                  <c:v>-4022</c:v>
                </c:pt>
                <c:pt idx="6955">
                  <c:v>-4208.8999999999996</c:v>
                </c:pt>
                <c:pt idx="6956">
                  <c:v>-4398.1000000000004</c:v>
                </c:pt>
                <c:pt idx="6957">
                  <c:v>-4585.3</c:v>
                </c:pt>
                <c:pt idx="6958">
                  <c:v>-4761.7</c:v>
                </c:pt>
                <c:pt idx="6959">
                  <c:v>-4910.2</c:v>
                </c:pt>
                <c:pt idx="6960">
                  <c:v>-5012.7</c:v>
                </c:pt>
                <c:pt idx="6961">
                  <c:v>-5134.1000000000004</c:v>
                </c:pt>
                <c:pt idx="6962">
                  <c:v>-5240.8999999999996</c:v>
                </c:pt>
                <c:pt idx="6963">
                  <c:v>-5347.3</c:v>
                </c:pt>
                <c:pt idx="6964">
                  <c:v>-5445.8</c:v>
                </c:pt>
                <c:pt idx="6965">
                  <c:v>-5561</c:v>
                </c:pt>
                <c:pt idx="6966">
                  <c:v>-5679</c:v>
                </c:pt>
                <c:pt idx="6967">
                  <c:v>-5823.7</c:v>
                </c:pt>
                <c:pt idx="6968">
                  <c:v>-5917.7</c:v>
                </c:pt>
                <c:pt idx="6969">
                  <c:v>-6016.3</c:v>
                </c:pt>
                <c:pt idx="6970">
                  <c:v>-6111.1</c:v>
                </c:pt>
                <c:pt idx="6971">
                  <c:v>-6212.3</c:v>
                </c:pt>
                <c:pt idx="6972">
                  <c:v>-6295.1</c:v>
                </c:pt>
                <c:pt idx="6973">
                  <c:v>-6354.6</c:v>
                </c:pt>
                <c:pt idx="6974">
                  <c:v>-6458.9</c:v>
                </c:pt>
                <c:pt idx="6975">
                  <c:v>-6552.8</c:v>
                </c:pt>
                <c:pt idx="6976">
                  <c:v>-6667.2</c:v>
                </c:pt>
                <c:pt idx="6977">
                  <c:v>-6795.7</c:v>
                </c:pt>
                <c:pt idx="6978">
                  <c:v>-6915.3</c:v>
                </c:pt>
                <c:pt idx="6979">
                  <c:v>-7030.5</c:v>
                </c:pt>
                <c:pt idx="6980">
                  <c:v>-7150.3</c:v>
                </c:pt>
                <c:pt idx="6981">
                  <c:v>-7225.1</c:v>
                </c:pt>
                <c:pt idx="6982">
                  <c:v>-7287</c:v>
                </c:pt>
                <c:pt idx="6983">
                  <c:v>-7363.8</c:v>
                </c:pt>
                <c:pt idx="6984">
                  <c:v>-7448.1</c:v>
                </c:pt>
                <c:pt idx="6985">
                  <c:v>-7546.7</c:v>
                </c:pt>
                <c:pt idx="6986">
                  <c:v>-7640</c:v>
                </c:pt>
                <c:pt idx="6987">
                  <c:v>-7745.2</c:v>
                </c:pt>
                <c:pt idx="6988">
                  <c:v>-7820.3</c:v>
                </c:pt>
                <c:pt idx="6989">
                  <c:v>-7912</c:v>
                </c:pt>
                <c:pt idx="6990">
                  <c:v>-8021.5</c:v>
                </c:pt>
                <c:pt idx="6991">
                  <c:v>-8108.2</c:v>
                </c:pt>
                <c:pt idx="6992">
                  <c:v>-8213.4</c:v>
                </c:pt>
                <c:pt idx="6993">
                  <c:v>-8333.4</c:v>
                </c:pt>
                <c:pt idx="6994">
                  <c:v>-8467</c:v>
                </c:pt>
                <c:pt idx="6995">
                  <c:v>-8610.6</c:v>
                </c:pt>
                <c:pt idx="6996">
                  <c:v>-8750.4</c:v>
                </c:pt>
                <c:pt idx="6997">
                  <c:v>-8916.6</c:v>
                </c:pt>
                <c:pt idx="6998">
                  <c:v>-9076.5</c:v>
                </c:pt>
                <c:pt idx="6999">
                  <c:v>-9193.2000000000007</c:v>
                </c:pt>
                <c:pt idx="7000">
                  <c:v>-9301.7000000000007</c:v>
                </c:pt>
                <c:pt idx="7001">
                  <c:v>-9350.4</c:v>
                </c:pt>
                <c:pt idx="7002">
                  <c:v>-9412.5</c:v>
                </c:pt>
                <c:pt idx="7003">
                  <c:v>-9463.2000000000007</c:v>
                </c:pt>
                <c:pt idx="7004">
                  <c:v>-9558.5</c:v>
                </c:pt>
                <c:pt idx="7005">
                  <c:v>-9662.9</c:v>
                </c:pt>
                <c:pt idx="7006">
                  <c:v>-9727.2999999999993</c:v>
                </c:pt>
                <c:pt idx="7007">
                  <c:v>-9813.9</c:v>
                </c:pt>
                <c:pt idx="7008">
                  <c:v>-9929.1</c:v>
                </c:pt>
                <c:pt idx="7009">
                  <c:v>-10022</c:v>
                </c:pt>
                <c:pt idx="7010">
                  <c:v>-10122</c:v>
                </c:pt>
                <c:pt idx="7011">
                  <c:v>-10227</c:v>
                </c:pt>
                <c:pt idx="7012">
                  <c:v>-10352</c:v>
                </c:pt>
                <c:pt idx="7013">
                  <c:v>-10471</c:v>
                </c:pt>
                <c:pt idx="7014">
                  <c:v>-10550</c:v>
                </c:pt>
                <c:pt idx="7015">
                  <c:v>-10593</c:v>
                </c:pt>
                <c:pt idx="7016">
                  <c:v>-10615</c:v>
                </c:pt>
                <c:pt idx="7017">
                  <c:v>-10648</c:v>
                </c:pt>
                <c:pt idx="7018">
                  <c:v>-10602</c:v>
                </c:pt>
                <c:pt idx="7019">
                  <c:v>-10584</c:v>
                </c:pt>
                <c:pt idx="7020">
                  <c:v>-10567</c:v>
                </c:pt>
                <c:pt idx="7021">
                  <c:v>-10542</c:v>
                </c:pt>
                <c:pt idx="7022">
                  <c:v>-10576</c:v>
                </c:pt>
                <c:pt idx="7023">
                  <c:v>-10578</c:v>
                </c:pt>
                <c:pt idx="7024">
                  <c:v>-10594</c:v>
                </c:pt>
                <c:pt idx="7025">
                  <c:v>-10630</c:v>
                </c:pt>
                <c:pt idx="7026">
                  <c:v>-10619</c:v>
                </c:pt>
                <c:pt idx="7027">
                  <c:v>-10630</c:v>
                </c:pt>
                <c:pt idx="7028">
                  <c:v>-10614</c:v>
                </c:pt>
                <c:pt idx="7029">
                  <c:v>-10634</c:v>
                </c:pt>
                <c:pt idx="7030">
                  <c:v>-10687</c:v>
                </c:pt>
                <c:pt idx="7031">
                  <c:v>-10712</c:v>
                </c:pt>
                <c:pt idx="7032">
                  <c:v>-10776</c:v>
                </c:pt>
                <c:pt idx="7033">
                  <c:v>-10835</c:v>
                </c:pt>
                <c:pt idx="7034">
                  <c:v>-10886</c:v>
                </c:pt>
                <c:pt idx="7035">
                  <c:v>-10955</c:v>
                </c:pt>
                <c:pt idx="7036">
                  <c:v>-10967</c:v>
                </c:pt>
                <c:pt idx="7037">
                  <c:v>-10987</c:v>
                </c:pt>
                <c:pt idx="7038">
                  <c:v>-11001</c:v>
                </c:pt>
                <c:pt idx="7039">
                  <c:v>-11011</c:v>
                </c:pt>
                <c:pt idx="7040">
                  <c:v>-11059</c:v>
                </c:pt>
                <c:pt idx="7041">
                  <c:v>-11049</c:v>
                </c:pt>
                <c:pt idx="7042">
                  <c:v>-11107</c:v>
                </c:pt>
                <c:pt idx="7043">
                  <c:v>-11132</c:v>
                </c:pt>
                <c:pt idx="7044">
                  <c:v>-11150</c:v>
                </c:pt>
                <c:pt idx="7045">
                  <c:v>-11202</c:v>
                </c:pt>
                <c:pt idx="7046">
                  <c:v>-11249</c:v>
                </c:pt>
                <c:pt idx="7047">
                  <c:v>-11312</c:v>
                </c:pt>
                <c:pt idx="7048">
                  <c:v>-11330</c:v>
                </c:pt>
                <c:pt idx="7049">
                  <c:v>-11342</c:v>
                </c:pt>
                <c:pt idx="7050">
                  <c:v>-11345</c:v>
                </c:pt>
                <c:pt idx="7051">
                  <c:v>-11331</c:v>
                </c:pt>
                <c:pt idx="7052">
                  <c:v>-11313</c:v>
                </c:pt>
                <c:pt idx="7053">
                  <c:v>-11278</c:v>
                </c:pt>
                <c:pt idx="7054">
                  <c:v>-11300</c:v>
                </c:pt>
                <c:pt idx="7055">
                  <c:v>-11348</c:v>
                </c:pt>
                <c:pt idx="7056">
                  <c:v>-11374</c:v>
                </c:pt>
                <c:pt idx="7057">
                  <c:v>-11400</c:v>
                </c:pt>
                <c:pt idx="7058">
                  <c:v>-11417</c:v>
                </c:pt>
                <c:pt idx="7059">
                  <c:v>-11404</c:v>
                </c:pt>
                <c:pt idx="7060">
                  <c:v>-11397</c:v>
                </c:pt>
                <c:pt idx="7061">
                  <c:v>-11375</c:v>
                </c:pt>
                <c:pt idx="7062">
                  <c:v>-11365</c:v>
                </c:pt>
                <c:pt idx="7063">
                  <c:v>-11411</c:v>
                </c:pt>
                <c:pt idx="7064">
                  <c:v>-11442</c:v>
                </c:pt>
                <c:pt idx="7065">
                  <c:v>-11477</c:v>
                </c:pt>
                <c:pt idx="7066">
                  <c:v>-11515</c:v>
                </c:pt>
                <c:pt idx="7067">
                  <c:v>-11514</c:v>
                </c:pt>
                <c:pt idx="7068">
                  <c:v>-11523</c:v>
                </c:pt>
                <c:pt idx="7069">
                  <c:v>-11541</c:v>
                </c:pt>
                <c:pt idx="7070">
                  <c:v>-11574</c:v>
                </c:pt>
                <c:pt idx="7071">
                  <c:v>-11564</c:v>
                </c:pt>
                <c:pt idx="7072">
                  <c:v>-11550</c:v>
                </c:pt>
                <c:pt idx="7073">
                  <c:v>-11517</c:v>
                </c:pt>
                <c:pt idx="7074">
                  <c:v>-11528</c:v>
                </c:pt>
                <c:pt idx="7075">
                  <c:v>-11465</c:v>
                </c:pt>
                <c:pt idx="7076">
                  <c:v>-11444</c:v>
                </c:pt>
                <c:pt idx="7077">
                  <c:v>-11442</c:v>
                </c:pt>
                <c:pt idx="7078">
                  <c:v>-11387</c:v>
                </c:pt>
                <c:pt idx="7079">
                  <c:v>-11377</c:v>
                </c:pt>
                <c:pt idx="7080">
                  <c:v>-11356</c:v>
                </c:pt>
                <c:pt idx="7081">
                  <c:v>-11275</c:v>
                </c:pt>
                <c:pt idx="7082">
                  <c:v>-11243</c:v>
                </c:pt>
                <c:pt idx="7083">
                  <c:v>-11187</c:v>
                </c:pt>
                <c:pt idx="7084">
                  <c:v>-11141</c:v>
                </c:pt>
                <c:pt idx="7085">
                  <c:v>-11141</c:v>
                </c:pt>
                <c:pt idx="7086">
                  <c:v>-11066</c:v>
                </c:pt>
                <c:pt idx="7087">
                  <c:v>-11061</c:v>
                </c:pt>
                <c:pt idx="7088">
                  <c:v>-11026</c:v>
                </c:pt>
                <c:pt idx="7089">
                  <c:v>-10969</c:v>
                </c:pt>
                <c:pt idx="7090">
                  <c:v>-10973</c:v>
                </c:pt>
                <c:pt idx="7091">
                  <c:v>-10943</c:v>
                </c:pt>
                <c:pt idx="7092">
                  <c:v>-10948</c:v>
                </c:pt>
                <c:pt idx="7093">
                  <c:v>-10911</c:v>
                </c:pt>
                <c:pt idx="7094">
                  <c:v>-10902</c:v>
                </c:pt>
                <c:pt idx="7095">
                  <c:v>-10875</c:v>
                </c:pt>
                <c:pt idx="7096">
                  <c:v>-10814</c:v>
                </c:pt>
                <c:pt idx="7097">
                  <c:v>-10839</c:v>
                </c:pt>
                <c:pt idx="7098">
                  <c:v>-10769</c:v>
                </c:pt>
                <c:pt idx="7099">
                  <c:v>-10738</c:v>
                </c:pt>
                <c:pt idx="7100">
                  <c:v>-10730</c:v>
                </c:pt>
                <c:pt idx="7101">
                  <c:v>-10697</c:v>
                </c:pt>
                <c:pt idx="7102">
                  <c:v>-10687</c:v>
                </c:pt>
                <c:pt idx="7103">
                  <c:v>-10640</c:v>
                </c:pt>
                <c:pt idx="7104">
                  <c:v>-10564</c:v>
                </c:pt>
                <c:pt idx="7105">
                  <c:v>-10520</c:v>
                </c:pt>
                <c:pt idx="7106">
                  <c:v>-10429</c:v>
                </c:pt>
                <c:pt idx="7107">
                  <c:v>-10342</c:v>
                </c:pt>
                <c:pt idx="7108">
                  <c:v>-10213</c:v>
                </c:pt>
                <c:pt idx="7109">
                  <c:v>-10122</c:v>
                </c:pt>
                <c:pt idx="7110">
                  <c:v>-10011</c:v>
                </c:pt>
                <c:pt idx="7111">
                  <c:v>-9863.6</c:v>
                </c:pt>
                <c:pt idx="7112">
                  <c:v>-9726</c:v>
                </c:pt>
                <c:pt idx="7113">
                  <c:v>-9557.2000000000007</c:v>
                </c:pt>
                <c:pt idx="7114">
                  <c:v>-9350.4</c:v>
                </c:pt>
                <c:pt idx="7115">
                  <c:v>-9100.7999999999993</c:v>
                </c:pt>
                <c:pt idx="7116">
                  <c:v>-8856.2999999999993</c:v>
                </c:pt>
                <c:pt idx="7117">
                  <c:v>-8555.6</c:v>
                </c:pt>
                <c:pt idx="7118">
                  <c:v>-8269.7000000000007</c:v>
                </c:pt>
                <c:pt idx="7119">
                  <c:v>-8034.5</c:v>
                </c:pt>
                <c:pt idx="7120">
                  <c:v>-7778.1</c:v>
                </c:pt>
                <c:pt idx="7121">
                  <c:v>-7497.9</c:v>
                </c:pt>
                <c:pt idx="7122">
                  <c:v>-7233.2</c:v>
                </c:pt>
                <c:pt idx="7123">
                  <c:v>-6938.2</c:v>
                </c:pt>
                <c:pt idx="7124">
                  <c:v>-6582.2</c:v>
                </c:pt>
                <c:pt idx="7125">
                  <c:v>-6211</c:v>
                </c:pt>
                <c:pt idx="7126">
                  <c:v>-5801.3</c:v>
                </c:pt>
                <c:pt idx="7127">
                  <c:v>-5367.3</c:v>
                </c:pt>
                <c:pt idx="7128">
                  <c:v>-4937.5</c:v>
                </c:pt>
                <c:pt idx="7129">
                  <c:v>-4503.1000000000004</c:v>
                </c:pt>
                <c:pt idx="7130">
                  <c:v>-4073.6</c:v>
                </c:pt>
                <c:pt idx="7131">
                  <c:v>-3665.4</c:v>
                </c:pt>
                <c:pt idx="7132">
                  <c:v>-3295.6</c:v>
                </c:pt>
                <c:pt idx="7133">
                  <c:v>-2919.8</c:v>
                </c:pt>
                <c:pt idx="7134">
                  <c:v>-2563</c:v>
                </c:pt>
                <c:pt idx="7135">
                  <c:v>-2239.9</c:v>
                </c:pt>
                <c:pt idx="7136">
                  <c:v>-1929.9</c:v>
                </c:pt>
                <c:pt idx="7137">
                  <c:v>-1634</c:v>
                </c:pt>
                <c:pt idx="7138">
                  <c:v>-1356.7</c:v>
                </c:pt>
                <c:pt idx="7139">
                  <c:v>-1128.4000000000001</c:v>
                </c:pt>
                <c:pt idx="7140">
                  <c:v>-977.22</c:v>
                </c:pt>
                <c:pt idx="7141">
                  <c:v>-802.97</c:v>
                </c:pt>
                <c:pt idx="7142">
                  <c:v>-591.24</c:v>
                </c:pt>
                <c:pt idx="7143">
                  <c:v>-415.2</c:v>
                </c:pt>
                <c:pt idx="7144">
                  <c:v>-311.85000000000002</c:v>
                </c:pt>
                <c:pt idx="7145">
                  <c:v>-226.75</c:v>
                </c:pt>
                <c:pt idx="7146">
                  <c:v>-137.41</c:v>
                </c:pt>
                <c:pt idx="7147">
                  <c:v>-69.930000000000007</c:v>
                </c:pt>
                <c:pt idx="7148">
                  <c:v>14.173999999999999</c:v>
                </c:pt>
                <c:pt idx="7149">
                  <c:v>104.86</c:v>
                </c:pt>
                <c:pt idx="7150">
                  <c:v>176.76</c:v>
                </c:pt>
                <c:pt idx="7151">
                  <c:v>229.76</c:v>
                </c:pt>
                <c:pt idx="7152">
                  <c:v>288.14999999999998</c:v>
                </c:pt>
                <c:pt idx="7153">
                  <c:v>330.57</c:v>
                </c:pt>
                <c:pt idx="7154">
                  <c:v>355.68</c:v>
                </c:pt>
                <c:pt idx="7155">
                  <c:v>364.89</c:v>
                </c:pt>
                <c:pt idx="7156">
                  <c:v>417.22</c:v>
                </c:pt>
                <c:pt idx="7157">
                  <c:v>441.57</c:v>
                </c:pt>
                <c:pt idx="7158">
                  <c:v>432.14</c:v>
                </c:pt>
                <c:pt idx="7159">
                  <c:v>420.25</c:v>
                </c:pt>
                <c:pt idx="7160">
                  <c:v>445.88</c:v>
                </c:pt>
                <c:pt idx="7161">
                  <c:v>506.25</c:v>
                </c:pt>
                <c:pt idx="7162">
                  <c:v>568.66999999999996</c:v>
                </c:pt>
                <c:pt idx="7163">
                  <c:v>626.76</c:v>
                </c:pt>
                <c:pt idx="7164">
                  <c:v>661.26</c:v>
                </c:pt>
                <c:pt idx="7165">
                  <c:v>685.83</c:v>
                </c:pt>
                <c:pt idx="7166">
                  <c:v>748</c:v>
                </c:pt>
                <c:pt idx="7167">
                  <c:v>784.53</c:v>
                </c:pt>
                <c:pt idx="7168">
                  <c:v>840.34</c:v>
                </c:pt>
                <c:pt idx="7169">
                  <c:v>922.06</c:v>
                </c:pt>
                <c:pt idx="7170">
                  <c:v>1057.8</c:v>
                </c:pt>
                <c:pt idx="7171">
                  <c:v>1230.0999999999999</c:v>
                </c:pt>
                <c:pt idx="7172">
                  <c:v>1461.3</c:v>
                </c:pt>
                <c:pt idx="7173">
                  <c:v>1777.9</c:v>
                </c:pt>
                <c:pt idx="7174">
                  <c:v>2164.1</c:v>
                </c:pt>
                <c:pt idx="7175">
                  <c:v>2508.1</c:v>
                </c:pt>
                <c:pt idx="7176">
                  <c:v>2836.5</c:v>
                </c:pt>
                <c:pt idx="7177">
                  <c:v>3078.6</c:v>
                </c:pt>
                <c:pt idx="7178">
                  <c:v>3280.3</c:v>
                </c:pt>
                <c:pt idx="7179">
                  <c:v>3448.1</c:v>
                </c:pt>
                <c:pt idx="7180">
                  <c:v>3624.8</c:v>
                </c:pt>
                <c:pt idx="7181">
                  <c:v>3807.3</c:v>
                </c:pt>
                <c:pt idx="7182">
                  <c:v>3995</c:v>
                </c:pt>
                <c:pt idx="7183">
                  <c:v>4210.8999999999996</c:v>
                </c:pt>
                <c:pt idx="7184">
                  <c:v>4381.5</c:v>
                </c:pt>
                <c:pt idx="7185">
                  <c:v>4583.1000000000004</c:v>
                </c:pt>
                <c:pt idx="7186">
                  <c:v>4788.6000000000004</c:v>
                </c:pt>
                <c:pt idx="7187">
                  <c:v>4936.6000000000004</c:v>
                </c:pt>
                <c:pt idx="7188">
                  <c:v>5051.8999999999996</c:v>
                </c:pt>
                <c:pt idx="7189">
                  <c:v>5155.1000000000004</c:v>
                </c:pt>
                <c:pt idx="7190">
                  <c:v>5322</c:v>
                </c:pt>
                <c:pt idx="7191">
                  <c:v>5540.9</c:v>
                </c:pt>
                <c:pt idx="7192">
                  <c:v>5739.9</c:v>
                </c:pt>
                <c:pt idx="7193">
                  <c:v>5922</c:v>
                </c:pt>
                <c:pt idx="7194">
                  <c:v>6121.7</c:v>
                </c:pt>
                <c:pt idx="7195">
                  <c:v>6349.4</c:v>
                </c:pt>
                <c:pt idx="7196">
                  <c:v>6536.2</c:v>
                </c:pt>
                <c:pt idx="7197">
                  <c:v>6685.4</c:v>
                </c:pt>
                <c:pt idx="7198">
                  <c:v>6912.4</c:v>
                </c:pt>
                <c:pt idx="7199">
                  <c:v>7108.1</c:v>
                </c:pt>
                <c:pt idx="7200">
                  <c:v>7313.4</c:v>
                </c:pt>
                <c:pt idx="7201">
                  <c:v>7506.9</c:v>
                </c:pt>
                <c:pt idx="7202">
                  <c:v>7700.6</c:v>
                </c:pt>
                <c:pt idx="7203">
                  <c:v>7884.7</c:v>
                </c:pt>
                <c:pt idx="7204">
                  <c:v>8090</c:v>
                </c:pt>
                <c:pt idx="7205">
                  <c:v>8264.5</c:v>
                </c:pt>
                <c:pt idx="7206">
                  <c:v>8439.2000000000007</c:v>
                </c:pt>
                <c:pt idx="7207">
                  <c:v>8583.6</c:v>
                </c:pt>
                <c:pt idx="7208">
                  <c:v>8683.1</c:v>
                </c:pt>
                <c:pt idx="7209">
                  <c:v>8836.2000000000007</c:v>
                </c:pt>
                <c:pt idx="7210">
                  <c:v>9049.1</c:v>
                </c:pt>
                <c:pt idx="7211">
                  <c:v>9275.5</c:v>
                </c:pt>
                <c:pt idx="7212">
                  <c:v>9513.7999999999993</c:v>
                </c:pt>
                <c:pt idx="7213">
                  <c:v>9715.9</c:v>
                </c:pt>
                <c:pt idx="7214">
                  <c:v>9888.6</c:v>
                </c:pt>
                <c:pt idx="7215">
                  <c:v>10013</c:v>
                </c:pt>
                <c:pt idx="7216">
                  <c:v>10202</c:v>
                </c:pt>
                <c:pt idx="7217">
                  <c:v>10386</c:v>
                </c:pt>
                <c:pt idx="7218">
                  <c:v>10589</c:v>
                </c:pt>
                <c:pt idx="7219">
                  <c:v>10755</c:v>
                </c:pt>
                <c:pt idx="7220">
                  <c:v>10926</c:v>
                </c:pt>
                <c:pt idx="7221">
                  <c:v>11080</c:v>
                </c:pt>
                <c:pt idx="7222">
                  <c:v>11275</c:v>
                </c:pt>
                <c:pt idx="7223">
                  <c:v>11484</c:v>
                </c:pt>
                <c:pt idx="7224">
                  <c:v>11649</c:v>
                </c:pt>
                <c:pt idx="7225">
                  <c:v>11829</c:v>
                </c:pt>
                <c:pt idx="7226">
                  <c:v>11956</c:v>
                </c:pt>
                <c:pt idx="7227">
                  <c:v>12055</c:v>
                </c:pt>
                <c:pt idx="7228">
                  <c:v>12145</c:v>
                </c:pt>
                <c:pt idx="7229">
                  <c:v>12305</c:v>
                </c:pt>
                <c:pt idx="7230">
                  <c:v>12492</c:v>
                </c:pt>
                <c:pt idx="7231">
                  <c:v>12648</c:v>
                </c:pt>
                <c:pt idx="7232">
                  <c:v>12723</c:v>
                </c:pt>
                <c:pt idx="7233">
                  <c:v>12754</c:v>
                </c:pt>
                <c:pt idx="7234">
                  <c:v>12862</c:v>
                </c:pt>
                <c:pt idx="7235">
                  <c:v>13013</c:v>
                </c:pt>
                <c:pt idx="7236">
                  <c:v>13151</c:v>
                </c:pt>
                <c:pt idx="7237">
                  <c:v>13278</c:v>
                </c:pt>
                <c:pt idx="7238">
                  <c:v>13437</c:v>
                </c:pt>
                <c:pt idx="7239">
                  <c:v>13605</c:v>
                </c:pt>
                <c:pt idx="7240">
                  <c:v>13764</c:v>
                </c:pt>
                <c:pt idx="7241">
                  <c:v>13962</c:v>
                </c:pt>
                <c:pt idx="7242">
                  <c:v>14132</c:v>
                </c:pt>
                <c:pt idx="7243">
                  <c:v>14306</c:v>
                </c:pt>
                <c:pt idx="7244">
                  <c:v>14456</c:v>
                </c:pt>
                <c:pt idx="7245">
                  <c:v>14505</c:v>
                </c:pt>
                <c:pt idx="7246">
                  <c:v>14532</c:v>
                </c:pt>
                <c:pt idx="7247">
                  <c:v>14471</c:v>
                </c:pt>
                <c:pt idx="7248">
                  <c:v>14482</c:v>
                </c:pt>
                <c:pt idx="7249">
                  <c:v>14601</c:v>
                </c:pt>
                <c:pt idx="7250">
                  <c:v>14546</c:v>
                </c:pt>
                <c:pt idx="7251">
                  <c:v>14448</c:v>
                </c:pt>
                <c:pt idx="7252">
                  <c:v>14441</c:v>
                </c:pt>
                <c:pt idx="7253">
                  <c:v>14391</c:v>
                </c:pt>
                <c:pt idx="7254">
                  <c:v>14439</c:v>
                </c:pt>
                <c:pt idx="7255">
                  <c:v>14454</c:v>
                </c:pt>
                <c:pt idx="7256">
                  <c:v>14471</c:v>
                </c:pt>
                <c:pt idx="7257">
                  <c:v>14497</c:v>
                </c:pt>
                <c:pt idx="7258">
                  <c:v>14478</c:v>
                </c:pt>
                <c:pt idx="7259">
                  <c:v>14539</c:v>
                </c:pt>
                <c:pt idx="7260">
                  <c:v>14563</c:v>
                </c:pt>
                <c:pt idx="7261">
                  <c:v>14624</c:v>
                </c:pt>
                <c:pt idx="7262">
                  <c:v>14591</c:v>
                </c:pt>
                <c:pt idx="7263">
                  <c:v>14538</c:v>
                </c:pt>
                <c:pt idx="7264">
                  <c:v>14607</c:v>
                </c:pt>
                <c:pt idx="7265">
                  <c:v>14683</c:v>
                </c:pt>
                <c:pt idx="7266">
                  <c:v>14711</c:v>
                </c:pt>
                <c:pt idx="7267">
                  <c:v>14754</c:v>
                </c:pt>
                <c:pt idx="7268">
                  <c:v>14754</c:v>
                </c:pt>
                <c:pt idx="7269">
                  <c:v>14700</c:v>
                </c:pt>
                <c:pt idx="7270">
                  <c:v>14662</c:v>
                </c:pt>
                <c:pt idx="7271">
                  <c:v>14676</c:v>
                </c:pt>
                <c:pt idx="7272">
                  <c:v>14701</c:v>
                </c:pt>
                <c:pt idx="7273">
                  <c:v>14775</c:v>
                </c:pt>
                <c:pt idx="7274">
                  <c:v>14817</c:v>
                </c:pt>
                <c:pt idx="7275">
                  <c:v>14862</c:v>
                </c:pt>
                <c:pt idx="7276">
                  <c:v>14943</c:v>
                </c:pt>
                <c:pt idx="7277">
                  <c:v>14943</c:v>
                </c:pt>
                <c:pt idx="7278">
                  <c:v>14966</c:v>
                </c:pt>
                <c:pt idx="7279">
                  <c:v>14997</c:v>
                </c:pt>
                <c:pt idx="7280">
                  <c:v>15051</c:v>
                </c:pt>
                <c:pt idx="7281">
                  <c:v>15147</c:v>
                </c:pt>
                <c:pt idx="7282">
                  <c:v>15261</c:v>
                </c:pt>
                <c:pt idx="7283">
                  <c:v>15290</c:v>
                </c:pt>
                <c:pt idx="7284">
                  <c:v>15404</c:v>
                </c:pt>
                <c:pt idx="7285">
                  <c:v>15391</c:v>
                </c:pt>
                <c:pt idx="7286">
                  <c:v>15377</c:v>
                </c:pt>
                <c:pt idx="7287">
                  <c:v>15413</c:v>
                </c:pt>
                <c:pt idx="7288">
                  <c:v>15409</c:v>
                </c:pt>
                <c:pt idx="7289">
                  <c:v>15464</c:v>
                </c:pt>
                <c:pt idx="7290">
                  <c:v>15532</c:v>
                </c:pt>
                <c:pt idx="7291">
                  <c:v>15557</c:v>
                </c:pt>
                <c:pt idx="7292">
                  <c:v>15624</c:v>
                </c:pt>
                <c:pt idx="7293">
                  <c:v>15642</c:v>
                </c:pt>
                <c:pt idx="7294">
                  <c:v>15701</c:v>
                </c:pt>
                <c:pt idx="7295">
                  <c:v>15718</c:v>
                </c:pt>
                <c:pt idx="7296">
                  <c:v>15692</c:v>
                </c:pt>
                <c:pt idx="7297">
                  <c:v>15725</c:v>
                </c:pt>
                <c:pt idx="7298">
                  <c:v>15748</c:v>
                </c:pt>
                <c:pt idx="7299">
                  <c:v>15721</c:v>
                </c:pt>
                <c:pt idx="7300">
                  <c:v>15749</c:v>
                </c:pt>
                <c:pt idx="7301">
                  <c:v>15790</c:v>
                </c:pt>
                <c:pt idx="7302">
                  <c:v>15868</c:v>
                </c:pt>
                <c:pt idx="7303">
                  <c:v>15874</c:v>
                </c:pt>
                <c:pt idx="7304">
                  <c:v>15853</c:v>
                </c:pt>
                <c:pt idx="7305">
                  <c:v>15869</c:v>
                </c:pt>
                <c:pt idx="7306">
                  <c:v>15907</c:v>
                </c:pt>
                <c:pt idx="7307">
                  <c:v>15897</c:v>
                </c:pt>
                <c:pt idx="7308">
                  <c:v>15849</c:v>
                </c:pt>
                <c:pt idx="7309">
                  <c:v>15879</c:v>
                </c:pt>
                <c:pt idx="7310">
                  <c:v>15814</c:v>
                </c:pt>
                <c:pt idx="7311">
                  <c:v>15792</c:v>
                </c:pt>
                <c:pt idx="7312">
                  <c:v>15791</c:v>
                </c:pt>
                <c:pt idx="7313">
                  <c:v>15735</c:v>
                </c:pt>
                <c:pt idx="7314">
                  <c:v>15725</c:v>
                </c:pt>
                <c:pt idx="7315">
                  <c:v>15683</c:v>
                </c:pt>
                <c:pt idx="7316">
                  <c:v>15656</c:v>
                </c:pt>
                <c:pt idx="7317">
                  <c:v>15573</c:v>
                </c:pt>
                <c:pt idx="7318">
                  <c:v>15570</c:v>
                </c:pt>
                <c:pt idx="7319">
                  <c:v>15556</c:v>
                </c:pt>
                <c:pt idx="7320">
                  <c:v>15537</c:v>
                </c:pt>
                <c:pt idx="7321">
                  <c:v>15568</c:v>
                </c:pt>
                <c:pt idx="7322">
                  <c:v>15549</c:v>
                </c:pt>
                <c:pt idx="7323">
                  <c:v>15420</c:v>
                </c:pt>
                <c:pt idx="7324">
                  <c:v>15246</c:v>
                </c:pt>
                <c:pt idx="7325">
                  <c:v>15074</c:v>
                </c:pt>
                <c:pt idx="7326">
                  <c:v>14866</c:v>
                </c:pt>
                <c:pt idx="7327">
                  <c:v>14620</c:v>
                </c:pt>
                <c:pt idx="7328">
                  <c:v>14432</c:v>
                </c:pt>
                <c:pt idx="7329">
                  <c:v>14204</c:v>
                </c:pt>
                <c:pt idx="7330">
                  <c:v>13986</c:v>
                </c:pt>
                <c:pt idx="7331">
                  <c:v>13743</c:v>
                </c:pt>
                <c:pt idx="7332">
                  <c:v>13433</c:v>
                </c:pt>
                <c:pt idx="7333">
                  <c:v>13097</c:v>
                </c:pt>
                <c:pt idx="7334">
                  <c:v>12685</c:v>
                </c:pt>
                <c:pt idx="7335">
                  <c:v>12267</c:v>
                </c:pt>
                <c:pt idx="7336">
                  <c:v>11763</c:v>
                </c:pt>
                <c:pt idx="7337">
                  <c:v>11268</c:v>
                </c:pt>
                <c:pt idx="7338">
                  <c:v>10878</c:v>
                </c:pt>
                <c:pt idx="7339">
                  <c:v>10462</c:v>
                </c:pt>
                <c:pt idx="7340">
                  <c:v>10024</c:v>
                </c:pt>
                <c:pt idx="7341">
                  <c:v>9724.4</c:v>
                </c:pt>
                <c:pt idx="7342">
                  <c:v>9421.2000000000007</c:v>
                </c:pt>
                <c:pt idx="7343">
                  <c:v>9033.7000000000007</c:v>
                </c:pt>
                <c:pt idx="7344">
                  <c:v>8634.2999999999993</c:v>
                </c:pt>
                <c:pt idx="7345">
                  <c:v>8227.2000000000007</c:v>
                </c:pt>
                <c:pt idx="7346">
                  <c:v>7829</c:v>
                </c:pt>
                <c:pt idx="7347">
                  <c:v>7389.9</c:v>
                </c:pt>
                <c:pt idx="7348">
                  <c:v>6980.7</c:v>
                </c:pt>
                <c:pt idx="7349">
                  <c:v>6749.8</c:v>
                </c:pt>
                <c:pt idx="7350">
                  <c:v>6545.5</c:v>
                </c:pt>
                <c:pt idx="7351">
                  <c:v>6286.8</c:v>
                </c:pt>
                <c:pt idx="7352">
                  <c:v>6065</c:v>
                </c:pt>
                <c:pt idx="7353">
                  <c:v>5894.5</c:v>
                </c:pt>
                <c:pt idx="7354">
                  <c:v>5695.2</c:v>
                </c:pt>
                <c:pt idx="7355">
                  <c:v>5373.2</c:v>
                </c:pt>
                <c:pt idx="7356">
                  <c:v>5019.7</c:v>
                </c:pt>
                <c:pt idx="7357">
                  <c:v>4646.6000000000004</c:v>
                </c:pt>
                <c:pt idx="7358">
                  <c:v>4331.5</c:v>
                </c:pt>
                <c:pt idx="7359">
                  <c:v>4042</c:v>
                </c:pt>
                <c:pt idx="7360">
                  <c:v>3769.3</c:v>
                </c:pt>
                <c:pt idx="7361">
                  <c:v>3590.3</c:v>
                </c:pt>
                <c:pt idx="7362">
                  <c:v>3397.5</c:v>
                </c:pt>
                <c:pt idx="7363">
                  <c:v>3088.7</c:v>
                </c:pt>
                <c:pt idx="7364">
                  <c:v>2799.1</c:v>
                </c:pt>
                <c:pt idx="7365">
                  <c:v>2558.8000000000002</c:v>
                </c:pt>
                <c:pt idx="7366">
                  <c:v>2349.1999999999998</c:v>
                </c:pt>
                <c:pt idx="7367">
                  <c:v>2140.3000000000002</c:v>
                </c:pt>
                <c:pt idx="7368">
                  <c:v>1947.2</c:v>
                </c:pt>
                <c:pt idx="7369">
                  <c:v>1751.5</c:v>
                </c:pt>
                <c:pt idx="7370">
                  <c:v>1571.9</c:v>
                </c:pt>
                <c:pt idx="7371">
                  <c:v>1498.2</c:v>
                </c:pt>
                <c:pt idx="7372">
                  <c:v>1438</c:v>
                </c:pt>
                <c:pt idx="7373">
                  <c:v>1378.3</c:v>
                </c:pt>
                <c:pt idx="7374">
                  <c:v>1291.9000000000001</c:v>
                </c:pt>
                <c:pt idx="7375">
                  <c:v>1230.5999999999999</c:v>
                </c:pt>
                <c:pt idx="7376">
                  <c:v>1160.2</c:v>
                </c:pt>
                <c:pt idx="7377">
                  <c:v>1066.3</c:v>
                </c:pt>
                <c:pt idx="7378">
                  <c:v>1019</c:v>
                </c:pt>
                <c:pt idx="7379">
                  <c:v>932.23</c:v>
                </c:pt>
                <c:pt idx="7380">
                  <c:v>826.15</c:v>
                </c:pt>
                <c:pt idx="7381">
                  <c:v>719.16</c:v>
                </c:pt>
                <c:pt idx="7382">
                  <c:v>661.5</c:v>
                </c:pt>
                <c:pt idx="7383">
                  <c:v>673.21</c:v>
                </c:pt>
                <c:pt idx="7384">
                  <c:v>657.62</c:v>
                </c:pt>
                <c:pt idx="7385">
                  <c:v>593.9</c:v>
                </c:pt>
                <c:pt idx="7386">
                  <c:v>577.47</c:v>
                </c:pt>
                <c:pt idx="7387">
                  <c:v>541.25</c:v>
                </c:pt>
                <c:pt idx="7388">
                  <c:v>509.93</c:v>
                </c:pt>
                <c:pt idx="7389">
                  <c:v>461.44</c:v>
                </c:pt>
                <c:pt idx="7390">
                  <c:v>395.16</c:v>
                </c:pt>
                <c:pt idx="7391">
                  <c:v>394.51</c:v>
                </c:pt>
                <c:pt idx="7392">
                  <c:v>419.19</c:v>
                </c:pt>
                <c:pt idx="7393">
                  <c:v>422.95</c:v>
                </c:pt>
                <c:pt idx="7394">
                  <c:v>396.33</c:v>
                </c:pt>
                <c:pt idx="7395">
                  <c:v>353.6</c:v>
                </c:pt>
                <c:pt idx="7396">
                  <c:v>334.81</c:v>
                </c:pt>
                <c:pt idx="7397">
                  <c:v>293.26</c:v>
                </c:pt>
                <c:pt idx="7398">
                  <c:v>257.99</c:v>
                </c:pt>
                <c:pt idx="7399">
                  <c:v>231</c:v>
                </c:pt>
                <c:pt idx="7400">
                  <c:v>176.22</c:v>
                </c:pt>
                <c:pt idx="7401">
                  <c:v>142.84</c:v>
                </c:pt>
                <c:pt idx="7402">
                  <c:v>138.62</c:v>
                </c:pt>
                <c:pt idx="7403">
                  <c:v>124.49</c:v>
                </c:pt>
                <c:pt idx="7404">
                  <c:v>112.49</c:v>
                </c:pt>
                <c:pt idx="7405">
                  <c:v>75.147000000000006</c:v>
                </c:pt>
                <c:pt idx="7406">
                  <c:v>51.386000000000003</c:v>
                </c:pt>
                <c:pt idx="7407">
                  <c:v>26.545000000000002</c:v>
                </c:pt>
                <c:pt idx="7408">
                  <c:v>30.193999999999999</c:v>
                </c:pt>
                <c:pt idx="7409">
                  <c:v>24.984999999999999</c:v>
                </c:pt>
                <c:pt idx="7410">
                  <c:v>-14.563000000000001</c:v>
                </c:pt>
                <c:pt idx="7411">
                  <c:v>-59.207999999999998</c:v>
                </c:pt>
                <c:pt idx="7412">
                  <c:v>-110.62</c:v>
                </c:pt>
                <c:pt idx="7413">
                  <c:v>-173.65</c:v>
                </c:pt>
                <c:pt idx="7414">
                  <c:v>-229.02</c:v>
                </c:pt>
                <c:pt idx="7415">
                  <c:v>-303.19</c:v>
                </c:pt>
                <c:pt idx="7416">
                  <c:v>-358.58</c:v>
                </c:pt>
                <c:pt idx="7417">
                  <c:v>-428.2</c:v>
                </c:pt>
                <c:pt idx="7418">
                  <c:v>-463.95</c:v>
                </c:pt>
                <c:pt idx="7419">
                  <c:v>-440.81</c:v>
                </c:pt>
                <c:pt idx="7420">
                  <c:v>-476.07</c:v>
                </c:pt>
                <c:pt idx="7421">
                  <c:v>-501.02</c:v>
                </c:pt>
                <c:pt idx="7422">
                  <c:v>-538.70000000000005</c:v>
                </c:pt>
                <c:pt idx="7423">
                  <c:v>-582.91999999999996</c:v>
                </c:pt>
                <c:pt idx="7424">
                  <c:v>-660.3</c:v>
                </c:pt>
                <c:pt idx="7425">
                  <c:v>-738.11</c:v>
                </c:pt>
                <c:pt idx="7426">
                  <c:v>-798.13</c:v>
                </c:pt>
                <c:pt idx="7427">
                  <c:v>-899.87</c:v>
                </c:pt>
                <c:pt idx="7428">
                  <c:v>-946.49</c:v>
                </c:pt>
                <c:pt idx="7429">
                  <c:v>-1018.2</c:v>
                </c:pt>
                <c:pt idx="7430">
                  <c:v>-1092.0999999999999</c:v>
                </c:pt>
                <c:pt idx="7431">
                  <c:v>-1189.0999999999999</c:v>
                </c:pt>
                <c:pt idx="7432">
                  <c:v>-1311.8</c:v>
                </c:pt>
                <c:pt idx="7433">
                  <c:v>-1431.9</c:v>
                </c:pt>
                <c:pt idx="7434">
                  <c:v>-1539.2</c:v>
                </c:pt>
                <c:pt idx="7435">
                  <c:v>-1665.2</c:v>
                </c:pt>
                <c:pt idx="7436">
                  <c:v>-1799.7</c:v>
                </c:pt>
                <c:pt idx="7437">
                  <c:v>-1915.8</c:v>
                </c:pt>
                <c:pt idx="7438">
                  <c:v>-2039.7</c:v>
                </c:pt>
                <c:pt idx="7439">
                  <c:v>-2187.4</c:v>
                </c:pt>
                <c:pt idx="7440">
                  <c:v>-2336.8000000000002</c:v>
                </c:pt>
                <c:pt idx="7441">
                  <c:v>-2483</c:v>
                </c:pt>
                <c:pt idx="7442">
                  <c:v>-2608.1</c:v>
                </c:pt>
                <c:pt idx="7443">
                  <c:v>-2747.1</c:v>
                </c:pt>
                <c:pt idx="7444">
                  <c:v>-2899.8</c:v>
                </c:pt>
                <c:pt idx="7445">
                  <c:v>-3076.9</c:v>
                </c:pt>
                <c:pt idx="7446">
                  <c:v>-3221.5</c:v>
                </c:pt>
                <c:pt idx="7447">
                  <c:v>-3369.8</c:v>
                </c:pt>
                <c:pt idx="7448">
                  <c:v>-3507.4</c:v>
                </c:pt>
                <c:pt idx="7449">
                  <c:v>-3643.1</c:v>
                </c:pt>
                <c:pt idx="7450">
                  <c:v>-3801.3</c:v>
                </c:pt>
                <c:pt idx="7451">
                  <c:v>-3912</c:v>
                </c:pt>
                <c:pt idx="7452">
                  <c:v>-4039.8</c:v>
                </c:pt>
                <c:pt idx="7453">
                  <c:v>-4121.7</c:v>
                </c:pt>
                <c:pt idx="7454">
                  <c:v>-4222.2</c:v>
                </c:pt>
                <c:pt idx="7455">
                  <c:v>-4338</c:v>
                </c:pt>
                <c:pt idx="7456">
                  <c:v>-4468.8</c:v>
                </c:pt>
                <c:pt idx="7457">
                  <c:v>-4586.3</c:v>
                </c:pt>
                <c:pt idx="7458">
                  <c:v>-4723</c:v>
                </c:pt>
                <c:pt idx="7459">
                  <c:v>-4806.2</c:v>
                </c:pt>
                <c:pt idx="7460">
                  <c:v>-4892.6000000000004</c:v>
                </c:pt>
                <c:pt idx="7461">
                  <c:v>-4982.7</c:v>
                </c:pt>
                <c:pt idx="7462">
                  <c:v>-5097.1000000000004</c:v>
                </c:pt>
                <c:pt idx="7463">
                  <c:v>-5203.3999999999996</c:v>
                </c:pt>
                <c:pt idx="7464">
                  <c:v>-5334.7</c:v>
                </c:pt>
                <c:pt idx="7465">
                  <c:v>-5457.2</c:v>
                </c:pt>
                <c:pt idx="7466">
                  <c:v>-5572.6</c:v>
                </c:pt>
                <c:pt idx="7467">
                  <c:v>-5672.5</c:v>
                </c:pt>
                <c:pt idx="7468">
                  <c:v>-5789.5</c:v>
                </c:pt>
                <c:pt idx="7469">
                  <c:v>-5904</c:v>
                </c:pt>
                <c:pt idx="7470">
                  <c:v>-6001.3</c:v>
                </c:pt>
                <c:pt idx="7471">
                  <c:v>-6090.8</c:v>
                </c:pt>
                <c:pt idx="7472">
                  <c:v>-6192.7</c:v>
                </c:pt>
                <c:pt idx="7473">
                  <c:v>-6259.3</c:v>
                </c:pt>
                <c:pt idx="7474">
                  <c:v>-6359.2</c:v>
                </c:pt>
                <c:pt idx="7475">
                  <c:v>-6477.4</c:v>
                </c:pt>
                <c:pt idx="7476">
                  <c:v>-6595.3</c:v>
                </c:pt>
                <c:pt idx="7477">
                  <c:v>-6710</c:v>
                </c:pt>
                <c:pt idx="7478">
                  <c:v>-6786.5</c:v>
                </c:pt>
                <c:pt idx="7479">
                  <c:v>-6874.7</c:v>
                </c:pt>
                <c:pt idx="7480">
                  <c:v>-6945.3</c:v>
                </c:pt>
                <c:pt idx="7481">
                  <c:v>-6995.5</c:v>
                </c:pt>
                <c:pt idx="7482">
                  <c:v>-7083.4</c:v>
                </c:pt>
                <c:pt idx="7483">
                  <c:v>-7197.4</c:v>
                </c:pt>
                <c:pt idx="7484">
                  <c:v>-7277.4</c:v>
                </c:pt>
                <c:pt idx="7485">
                  <c:v>-7348.8</c:v>
                </c:pt>
                <c:pt idx="7486">
                  <c:v>-7439</c:v>
                </c:pt>
                <c:pt idx="7487">
                  <c:v>-7546.6</c:v>
                </c:pt>
                <c:pt idx="7488">
                  <c:v>-7624.4</c:v>
                </c:pt>
                <c:pt idx="7489">
                  <c:v>-7695.6</c:v>
                </c:pt>
                <c:pt idx="7490">
                  <c:v>-7778.5</c:v>
                </c:pt>
                <c:pt idx="7491">
                  <c:v>-7848.5</c:v>
                </c:pt>
                <c:pt idx="7492">
                  <c:v>-7906.8</c:v>
                </c:pt>
                <c:pt idx="7493">
                  <c:v>-8008.3</c:v>
                </c:pt>
                <c:pt idx="7494">
                  <c:v>-8081.8</c:v>
                </c:pt>
                <c:pt idx="7495">
                  <c:v>-8155.3</c:v>
                </c:pt>
                <c:pt idx="7496">
                  <c:v>-8203.5</c:v>
                </c:pt>
                <c:pt idx="7497">
                  <c:v>-8285.2999999999993</c:v>
                </c:pt>
                <c:pt idx="7498">
                  <c:v>-8330.6</c:v>
                </c:pt>
                <c:pt idx="7499">
                  <c:v>-8390</c:v>
                </c:pt>
                <c:pt idx="7500">
                  <c:v>-8413.9</c:v>
                </c:pt>
                <c:pt idx="7501">
                  <c:v>-8454.9</c:v>
                </c:pt>
                <c:pt idx="7502">
                  <c:v>-8451.2000000000007</c:v>
                </c:pt>
                <c:pt idx="7503">
                  <c:v>-8508.6</c:v>
                </c:pt>
                <c:pt idx="7504">
                  <c:v>-8545.2000000000007</c:v>
                </c:pt>
                <c:pt idx="7505">
                  <c:v>-8586.4</c:v>
                </c:pt>
                <c:pt idx="7506">
                  <c:v>-8619.7000000000007</c:v>
                </c:pt>
                <c:pt idx="7507">
                  <c:v>-8673</c:v>
                </c:pt>
                <c:pt idx="7508">
                  <c:v>-8712.9</c:v>
                </c:pt>
                <c:pt idx="7509">
                  <c:v>-8761.2000000000007</c:v>
                </c:pt>
                <c:pt idx="7510">
                  <c:v>-8812.4</c:v>
                </c:pt>
                <c:pt idx="7511">
                  <c:v>-8844.2000000000007</c:v>
                </c:pt>
                <c:pt idx="7512">
                  <c:v>-8879.2000000000007</c:v>
                </c:pt>
                <c:pt idx="7513">
                  <c:v>-8932.7999999999993</c:v>
                </c:pt>
                <c:pt idx="7514">
                  <c:v>-8945.7999999999993</c:v>
                </c:pt>
                <c:pt idx="7515">
                  <c:v>-8947.4</c:v>
                </c:pt>
                <c:pt idx="7516">
                  <c:v>-8958.2999999999993</c:v>
                </c:pt>
                <c:pt idx="7517">
                  <c:v>-8992</c:v>
                </c:pt>
                <c:pt idx="7518">
                  <c:v>-8998.7000000000007</c:v>
                </c:pt>
                <c:pt idx="7519">
                  <c:v>-9023.7999999999993</c:v>
                </c:pt>
                <c:pt idx="7520">
                  <c:v>-9074.2999999999993</c:v>
                </c:pt>
                <c:pt idx="7521">
                  <c:v>-9082.7999999999993</c:v>
                </c:pt>
                <c:pt idx="7522">
                  <c:v>-9135.7999999999993</c:v>
                </c:pt>
                <c:pt idx="7523">
                  <c:v>-9154.5</c:v>
                </c:pt>
                <c:pt idx="7524">
                  <c:v>-9168.9</c:v>
                </c:pt>
                <c:pt idx="7525">
                  <c:v>-9185.1</c:v>
                </c:pt>
                <c:pt idx="7526">
                  <c:v>-9192.2000000000007</c:v>
                </c:pt>
                <c:pt idx="7527">
                  <c:v>-9213.6</c:v>
                </c:pt>
                <c:pt idx="7528">
                  <c:v>-9221.4</c:v>
                </c:pt>
                <c:pt idx="7529">
                  <c:v>-9259.7000000000007</c:v>
                </c:pt>
                <c:pt idx="7530">
                  <c:v>-9272</c:v>
                </c:pt>
                <c:pt idx="7531">
                  <c:v>-9267.2000000000007</c:v>
                </c:pt>
                <c:pt idx="7532">
                  <c:v>-9301.6</c:v>
                </c:pt>
                <c:pt idx="7533">
                  <c:v>-9284.7999999999993</c:v>
                </c:pt>
                <c:pt idx="7534">
                  <c:v>-9301.7999999999993</c:v>
                </c:pt>
                <c:pt idx="7535">
                  <c:v>-9317.4</c:v>
                </c:pt>
                <c:pt idx="7536">
                  <c:v>-9299.4</c:v>
                </c:pt>
                <c:pt idx="7537">
                  <c:v>-9296.4</c:v>
                </c:pt>
                <c:pt idx="7538">
                  <c:v>-9289.5</c:v>
                </c:pt>
                <c:pt idx="7539">
                  <c:v>-9258.4</c:v>
                </c:pt>
                <c:pt idx="7540">
                  <c:v>-9305.2999999999993</c:v>
                </c:pt>
                <c:pt idx="7541">
                  <c:v>-9292.5</c:v>
                </c:pt>
                <c:pt idx="7542">
                  <c:v>-9315.2000000000007</c:v>
                </c:pt>
                <c:pt idx="7543">
                  <c:v>-9337.2999999999993</c:v>
                </c:pt>
                <c:pt idx="7544">
                  <c:v>-9333.7000000000007</c:v>
                </c:pt>
                <c:pt idx="7545">
                  <c:v>-9350.2000000000007</c:v>
                </c:pt>
                <c:pt idx="7546">
                  <c:v>-9341.1</c:v>
                </c:pt>
                <c:pt idx="7547">
                  <c:v>-9313.6</c:v>
                </c:pt>
                <c:pt idx="7548">
                  <c:v>-9300.7000000000007</c:v>
                </c:pt>
                <c:pt idx="7549">
                  <c:v>-9268</c:v>
                </c:pt>
                <c:pt idx="7550">
                  <c:v>-9253.7999999999993</c:v>
                </c:pt>
                <c:pt idx="7551">
                  <c:v>-9257.4</c:v>
                </c:pt>
                <c:pt idx="7552">
                  <c:v>-9260</c:v>
                </c:pt>
                <c:pt idx="7553">
                  <c:v>-9239.6</c:v>
                </c:pt>
                <c:pt idx="7554">
                  <c:v>-9238.9</c:v>
                </c:pt>
                <c:pt idx="7555">
                  <c:v>-9233.1</c:v>
                </c:pt>
                <c:pt idx="7556">
                  <c:v>-9210.2999999999993</c:v>
                </c:pt>
                <c:pt idx="7557">
                  <c:v>-9226.5</c:v>
                </c:pt>
                <c:pt idx="7558">
                  <c:v>-9223.7999999999993</c:v>
                </c:pt>
                <c:pt idx="7559">
                  <c:v>-9204.6</c:v>
                </c:pt>
                <c:pt idx="7560">
                  <c:v>-9221.1</c:v>
                </c:pt>
                <c:pt idx="7561">
                  <c:v>-9216.6</c:v>
                </c:pt>
                <c:pt idx="7562">
                  <c:v>-9257</c:v>
                </c:pt>
                <c:pt idx="7563">
                  <c:v>-9251</c:v>
                </c:pt>
                <c:pt idx="7564">
                  <c:v>-9239</c:v>
                </c:pt>
                <c:pt idx="7565">
                  <c:v>-9263</c:v>
                </c:pt>
                <c:pt idx="7566">
                  <c:v>-9256.7999999999993</c:v>
                </c:pt>
                <c:pt idx="7567">
                  <c:v>-9273.7999999999993</c:v>
                </c:pt>
                <c:pt idx="7568">
                  <c:v>-9274</c:v>
                </c:pt>
                <c:pt idx="7569">
                  <c:v>-9224.7999999999993</c:v>
                </c:pt>
                <c:pt idx="7570">
                  <c:v>-9213.1</c:v>
                </c:pt>
                <c:pt idx="7571">
                  <c:v>-9197.6</c:v>
                </c:pt>
                <c:pt idx="7572">
                  <c:v>-9167.7000000000007</c:v>
                </c:pt>
                <c:pt idx="7573">
                  <c:v>-9158.1</c:v>
                </c:pt>
                <c:pt idx="7574">
                  <c:v>-9142.9</c:v>
                </c:pt>
                <c:pt idx="7575">
                  <c:v>-9134.2999999999993</c:v>
                </c:pt>
                <c:pt idx="7576">
                  <c:v>-9131.6</c:v>
                </c:pt>
                <c:pt idx="7577">
                  <c:v>-9117.5</c:v>
                </c:pt>
                <c:pt idx="7578">
                  <c:v>-9113.4</c:v>
                </c:pt>
                <c:pt idx="7579">
                  <c:v>-9126.6</c:v>
                </c:pt>
                <c:pt idx="7580">
                  <c:v>-9179.9</c:v>
                </c:pt>
                <c:pt idx="7581">
                  <c:v>-9176.6</c:v>
                </c:pt>
                <c:pt idx="7582">
                  <c:v>-9188.4</c:v>
                </c:pt>
                <c:pt idx="7583">
                  <c:v>-9226</c:v>
                </c:pt>
                <c:pt idx="7584">
                  <c:v>-9241.2000000000007</c:v>
                </c:pt>
                <c:pt idx="7585">
                  <c:v>-9240.7999999999993</c:v>
                </c:pt>
                <c:pt idx="7586">
                  <c:v>-9248.1</c:v>
                </c:pt>
                <c:pt idx="7587">
                  <c:v>-9272.2000000000007</c:v>
                </c:pt>
                <c:pt idx="7588">
                  <c:v>-9291.4</c:v>
                </c:pt>
                <c:pt idx="7589">
                  <c:v>-9257.4</c:v>
                </c:pt>
                <c:pt idx="7590">
                  <c:v>-9254.7000000000007</c:v>
                </c:pt>
                <c:pt idx="7591">
                  <c:v>-9202.7999999999993</c:v>
                </c:pt>
                <c:pt idx="7592">
                  <c:v>-9181.2000000000007</c:v>
                </c:pt>
                <c:pt idx="7593">
                  <c:v>-9136.2999999999993</c:v>
                </c:pt>
                <c:pt idx="7594">
                  <c:v>-9080.6</c:v>
                </c:pt>
                <c:pt idx="7595">
                  <c:v>-8997.2000000000007</c:v>
                </c:pt>
                <c:pt idx="7596">
                  <c:v>-8879.2999999999993</c:v>
                </c:pt>
                <c:pt idx="7597">
                  <c:v>-8780.1</c:v>
                </c:pt>
                <c:pt idx="7598">
                  <c:v>-8666.2999999999993</c:v>
                </c:pt>
                <c:pt idx="7599">
                  <c:v>-8520.7000000000007</c:v>
                </c:pt>
                <c:pt idx="7600">
                  <c:v>-8369.1</c:v>
                </c:pt>
                <c:pt idx="7601">
                  <c:v>-8208</c:v>
                </c:pt>
                <c:pt idx="7602">
                  <c:v>-7968.7</c:v>
                </c:pt>
                <c:pt idx="7603">
                  <c:v>-7720.5</c:v>
                </c:pt>
                <c:pt idx="7604">
                  <c:v>-7453.8</c:v>
                </c:pt>
                <c:pt idx="7605">
                  <c:v>-7171.9</c:v>
                </c:pt>
                <c:pt idx="7606">
                  <c:v>-6874.7</c:v>
                </c:pt>
                <c:pt idx="7607">
                  <c:v>-6586.1</c:v>
                </c:pt>
                <c:pt idx="7608">
                  <c:v>-6305.1</c:v>
                </c:pt>
                <c:pt idx="7609">
                  <c:v>-5992.7</c:v>
                </c:pt>
                <c:pt idx="7610">
                  <c:v>-5690</c:v>
                </c:pt>
                <c:pt idx="7611">
                  <c:v>-5355.7</c:v>
                </c:pt>
                <c:pt idx="7612">
                  <c:v>-4998.8</c:v>
                </c:pt>
                <c:pt idx="7613">
                  <c:v>-4630.7</c:v>
                </c:pt>
                <c:pt idx="7614">
                  <c:v>-4253.6000000000004</c:v>
                </c:pt>
                <c:pt idx="7615">
                  <c:v>-3917</c:v>
                </c:pt>
                <c:pt idx="7616">
                  <c:v>-3591.8</c:v>
                </c:pt>
                <c:pt idx="7617">
                  <c:v>-3300.2</c:v>
                </c:pt>
                <c:pt idx="7618">
                  <c:v>-3024.6</c:v>
                </c:pt>
                <c:pt idx="7619">
                  <c:v>-2759.6</c:v>
                </c:pt>
                <c:pt idx="7620">
                  <c:v>-2485.5</c:v>
                </c:pt>
                <c:pt idx="7621">
                  <c:v>-2214.3000000000002</c:v>
                </c:pt>
                <c:pt idx="7622">
                  <c:v>-1993.3</c:v>
                </c:pt>
                <c:pt idx="7623">
                  <c:v>-1776.2</c:v>
                </c:pt>
                <c:pt idx="7624">
                  <c:v>-1577.9</c:v>
                </c:pt>
                <c:pt idx="7625">
                  <c:v>-1316.1</c:v>
                </c:pt>
                <c:pt idx="7626">
                  <c:v>-1093</c:v>
                </c:pt>
                <c:pt idx="7627">
                  <c:v>-875.68</c:v>
                </c:pt>
                <c:pt idx="7628">
                  <c:v>-668.69</c:v>
                </c:pt>
                <c:pt idx="7629">
                  <c:v>-421.25</c:v>
                </c:pt>
                <c:pt idx="7630">
                  <c:v>-250.81</c:v>
                </c:pt>
                <c:pt idx="7631">
                  <c:v>-114.18</c:v>
                </c:pt>
                <c:pt idx="7632">
                  <c:v>-35.328000000000003</c:v>
                </c:pt>
                <c:pt idx="7633">
                  <c:v>38.401000000000003</c:v>
                </c:pt>
                <c:pt idx="7634">
                  <c:v>93.266000000000005</c:v>
                </c:pt>
                <c:pt idx="7635">
                  <c:v>151.75</c:v>
                </c:pt>
                <c:pt idx="7636">
                  <c:v>215.45</c:v>
                </c:pt>
                <c:pt idx="7637">
                  <c:v>263.51</c:v>
                </c:pt>
                <c:pt idx="7638">
                  <c:v>272.04000000000002</c:v>
                </c:pt>
                <c:pt idx="7639">
                  <c:v>323.57</c:v>
                </c:pt>
                <c:pt idx="7640">
                  <c:v>348.81</c:v>
                </c:pt>
                <c:pt idx="7641">
                  <c:v>447.68</c:v>
                </c:pt>
                <c:pt idx="7642">
                  <c:v>522.09</c:v>
                </c:pt>
                <c:pt idx="7643">
                  <c:v>560.94000000000005</c:v>
                </c:pt>
                <c:pt idx="7644">
                  <c:v>613.25</c:v>
                </c:pt>
                <c:pt idx="7645">
                  <c:v>790.26</c:v>
                </c:pt>
                <c:pt idx="7646">
                  <c:v>1215.5999999999999</c:v>
                </c:pt>
                <c:pt idx="7647">
                  <c:v>1818.6</c:v>
                </c:pt>
                <c:pt idx="7648">
                  <c:v>2465</c:v>
                </c:pt>
                <c:pt idx="7649">
                  <c:v>2907.7</c:v>
                </c:pt>
                <c:pt idx="7650">
                  <c:v>3057.5</c:v>
                </c:pt>
                <c:pt idx="7651">
                  <c:v>3109.5</c:v>
                </c:pt>
                <c:pt idx="7652">
                  <c:v>3272.5</c:v>
                </c:pt>
                <c:pt idx="7653">
                  <c:v>3483.9</c:v>
                </c:pt>
                <c:pt idx="7654">
                  <c:v>3770.2</c:v>
                </c:pt>
                <c:pt idx="7655">
                  <c:v>3995.2</c:v>
                </c:pt>
                <c:pt idx="7656">
                  <c:v>4175.3999999999996</c:v>
                </c:pt>
                <c:pt idx="7657">
                  <c:v>4335.5</c:v>
                </c:pt>
                <c:pt idx="7658">
                  <c:v>4462.5</c:v>
                </c:pt>
                <c:pt idx="7659">
                  <c:v>4649.3</c:v>
                </c:pt>
                <c:pt idx="7660">
                  <c:v>4814.6000000000004</c:v>
                </c:pt>
                <c:pt idx="7661">
                  <c:v>5026</c:v>
                </c:pt>
                <c:pt idx="7662">
                  <c:v>5203.3999999999996</c:v>
                </c:pt>
                <c:pt idx="7663">
                  <c:v>5397.1</c:v>
                </c:pt>
                <c:pt idx="7664">
                  <c:v>5636.7</c:v>
                </c:pt>
                <c:pt idx="7665">
                  <c:v>5807.8</c:v>
                </c:pt>
                <c:pt idx="7666">
                  <c:v>5975.7</c:v>
                </c:pt>
                <c:pt idx="7667">
                  <c:v>6168</c:v>
                </c:pt>
                <c:pt idx="7668">
                  <c:v>6383.9</c:v>
                </c:pt>
                <c:pt idx="7669">
                  <c:v>6592.3</c:v>
                </c:pt>
                <c:pt idx="7670">
                  <c:v>6766.6</c:v>
                </c:pt>
                <c:pt idx="7671">
                  <c:v>6944.8</c:v>
                </c:pt>
                <c:pt idx="7672">
                  <c:v>7130.7</c:v>
                </c:pt>
                <c:pt idx="7673">
                  <c:v>7289.6</c:v>
                </c:pt>
                <c:pt idx="7674">
                  <c:v>7369.1</c:v>
                </c:pt>
                <c:pt idx="7675">
                  <c:v>7521.5</c:v>
                </c:pt>
                <c:pt idx="7676">
                  <c:v>7688.4</c:v>
                </c:pt>
                <c:pt idx="7677">
                  <c:v>7826.6</c:v>
                </c:pt>
                <c:pt idx="7678">
                  <c:v>7995.4</c:v>
                </c:pt>
                <c:pt idx="7679">
                  <c:v>8178.5</c:v>
                </c:pt>
                <c:pt idx="7680">
                  <c:v>8403.7999999999993</c:v>
                </c:pt>
                <c:pt idx="7681">
                  <c:v>8677.1</c:v>
                </c:pt>
                <c:pt idx="7682">
                  <c:v>8848.7999999999993</c:v>
                </c:pt>
                <c:pt idx="7683">
                  <c:v>9023.4</c:v>
                </c:pt>
                <c:pt idx="7684">
                  <c:v>9172.5</c:v>
                </c:pt>
                <c:pt idx="7685">
                  <c:v>9242.1</c:v>
                </c:pt>
                <c:pt idx="7686">
                  <c:v>9346</c:v>
                </c:pt>
                <c:pt idx="7687">
                  <c:v>9460.2000000000007</c:v>
                </c:pt>
                <c:pt idx="7688">
                  <c:v>9532.2999999999993</c:v>
                </c:pt>
                <c:pt idx="7689">
                  <c:v>9618.2000000000007</c:v>
                </c:pt>
                <c:pt idx="7690">
                  <c:v>9786.9</c:v>
                </c:pt>
                <c:pt idx="7691">
                  <c:v>9954.4</c:v>
                </c:pt>
                <c:pt idx="7692">
                  <c:v>10048</c:v>
                </c:pt>
                <c:pt idx="7693">
                  <c:v>10113</c:v>
                </c:pt>
                <c:pt idx="7694">
                  <c:v>10069</c:v>
                </c:pt>
                <c:pt idx="7695">
                  <c:v>10088</c:v>
                </c:pt>
                <c:pt idx="7696">
                  <c:v>10193</c:v>
                </c:pt>
                <c:pt idx="7697">
                  <c:v>10267</c:v>
                </c:pt>
                <c:pt idx="7698">
                  <c:v>10295</c:v>
                </c:pt>
                <c:pt idx="7699">
                  <c:v>10314</c:v>
                </c:pt>
                <c:pt idx="7700">
                  <c:v>10245</c:v>
                </c:pt>
                <c:pt idx="7701">
                  <c:v>10254</c:v>
                </c:pt>
                <c:pt idx="7702">
                  <c:v>10310</c:v>
                </c:pt>
                <c:pt idx="7703">
                  <c:v>10376</c:v>
                </c:pt>
                <c:pt idx="7704">
                  <c:v>10425</c:v>
                </c:pt>
                <c:pt idx="7705">
                  <c:v>10469</c:v>
                </c:pt>
                <c:pt idx="7706">
                  <c:v>10564</c:v>
                </c:pt>
                <c:pt idx="7707">
                  <c:v>10661</c:v>
                </c:pt>
                <c:pt idx="7708">
                  <c:v>10694</c:v>
                </c:pt>
                <c:pt idx="7709">
                  <c:v>10782</c:v>
                </c:pt>
                <c:pt idx="7710">
                  <c:v>10834</c:v>
                </c:pt>
                <c:pt idx="7711">
                  <c:v>10836</c:v>
                </c:pt>
                <c:pt idx="7712">
                  <c:v>10926</c:v>
                </c:pt>
                <c:pt idx="7713">
                  <c:v>10986</c:v>
                </c:pt>
                <c:pt idx="7714">
                  <c:v>11042</c:v>
                </c:pt>
                <c:pt idx="7715">
                  <c:v>11056</c:v>
                </c:pt>
                <c:pt idx="7716">
                  <c:v>11082</c:v>
                </c:pt>
                <c:pt idx="7717">
                  <c:v>11179</c:v>
                </c:pt>
                <c:pt idx="7718">
                  <c:v>11313</c:v>
                </c:pt>
                <c:pt idx="7719">
                  <c:v>11353</c:v>
                </c:pt>
                <c:pt idx="7720">
                  <c:v>11394</c:v>
                </c:pt>
                <c:pt idx="7721">
                  <c:v>11383</c:v>
                </c:pt>
                <c:pt idx="7722">
                  <c:v>11405</c:v>
                </c:pt>
                <c:pt idx="7723">
                  <c:v>11420</c:v>
                </c:pt>
                <c:pt idx="7724">
                  <c:v>11429</c:v>
                </c:pt>
                <c:pt idx="7725">
                  <c:v>11517</c:v>
                </c:pt>
                <c:pt idx="7726">
                  <c:v>11548</c:v>
                </c:pt>
                <c:pt idx="7727">
                  <c:v>11598</c:v>
                </c:pt>
                <c:pt idx="7728">
                  <c:v>11760</c:v>
                </c:pt>
                <c:pt idx="7729">
                  <c:v>11820</c:v>
                </c:pt>
                <c:pt idx="7730">
                  <c:v>11788</c:v>
                </c:pt>
                <c:pt idx="7731">
                  <c:v>11807</c:v>
                </c:pt>
                <c:pt idx="7732">
                  <c:v>11828</c:v>
                </c:pt>
                <c:pt idx="7733">
                  <c:v>11866</c:v>
                </c:pt>
                <c:pt idx="7734">
                  <c:v>11902</c:v>
                </c:pt>
                <c:pt idx="7735">
                  <c:v>11861</c:v>
                </c:pt>
                <c:pt idx="7736">
                  <c:v>11854</c:v>
                </c:pt>
                <c:pt idx="7737">
                  <c:v>11860</c:v>
                </c:pt>
                <c:pt idx="7738">
                  <c:v>11865</c:v>
                </c:pt>
                <c:pt idx="7739">
                  <c:v>11883</c:v>
                </c:pt>
                <c:pt idx="7740">
                  <c:v>11933</c:v>
                </c:pt>
                <c:pt idx="7741">
                  <c:v>11975</c:v>
                </c:pt>
                <c:pt idx="7742">
                  <c:v>12104</c:v>
                </c:pt>
                <c:pt idx="7743">
                  <c:v>12207</c:v>
                </c:pt>
                <c:pt idx="7744">
                  <c:v>12262</c:v>
                </c:pt>
                <c:pt idx="7745">
                  <c:v>12310</c:v>
                </c:pt>
                <c:pt idx="7746">
                  <c:v>12270</c:v>
                </c:pt>
                <c:pt idx="7747">
                  <c:v>12317</c:v>
                </c:pt>
                <c:pt idx="7748">
                  <c:v>12373</c:v>
                </c:pt>
                <c:pt idx="7749">
                  <c:v>12363</c:v>
                </c:pt>
                <c:pt idx="7750">
                  <c:v>12341</c:v>
                </c:pt>
                <c:pt idx="7751">
                  <c:v>12301</c:v>
                </c:pt>
                <c:pt idx="7752">
                  <c:v>12272</c:v>
                </c:pt>
                <c:pt idx="7753">
                  <c:v>12372</c:v>
                </c:pt>
                <c:pt idx="7754">
                  <c:v>12482</c:v>
                </c:pt>
                <c:pt idx="7755">
                  <c:v>12454</c:v>
                </c:pt>
                <c:pt idx="7756">
                  <c:v>12439</c:v>
                </c:pt>
                <c:pt idx="7757">
                  <c:v>12507</c:v>
                </c:pt>
                <c:pt idx="7758">
                  <c:v>12539</c:v>
                </c:pt>
                <c:pt idx="7759">
                  <c:v>12495</c:v>
                </c:pt>
                <c:pt idx="7760">
                  <c:v>12415</c:v>
                </c:pt>
                <c:pt idx="7761">
                  <c:v>12406</c:v>
                </c:pt>
                <c:pt idx="7762">
                  <c:v>12404</c:v>
                </c:pt>
                <c:pt idx="7763">
                  <c:v>12483</c:v>
                </c:pt>
                <c:pt idx="7764">
                  <c:v>12577</c:v>
                </c:pt>
                <c:pt idx="7765">
                  <c:v>12650</c:v>
                </c:pt>
                <c:pt idx="7766">
                  <c:v>12767</c:v>
                </c:pt>
                <c:pt idx="7767">
                  <c:v>12766</c:v>
                </c:pt>
                <c:pt idx="7768">
                  <c:v>12774</c:v>
                </c:pt>
                <c:pt idx="7769">
                  <c:v>12805</c:v>
                </c:pt>
                <c:pt idx="7770">
                  <c:v>12789</c:v>
                </c:pt>
                <c:pt idx="7771">
                  <c:v>12807</c:v>
                </c:pt>
                <c:pt idx="7772">
                  <c:v>12744</c:v>
                </c:pt>
                <c:pt idx="7773">
                  <c:v>12808</c:v>
                </c:pt>
                <c:pt idx="7774">
                  <c:v>12841</c:v>
                </c:pt>
                <c:pt idx="7775">
                  <c:v>12842</c:v>
                </c:pt>
                <c:pt idx="7776">
                  <c:v>12887</c:v>
                </c:pt>
                <c:pt idx="7777">
                  <c:v>12907</c:v>
                </c:pt>
                <c:pt idx="7778">
                  <c:v>12857</c:v>
                </c:pt>
                <c:pt idx="7779">
                  <c:v>12848</c:v>
                </c:pt>
                <c:pt idx="7780">
                  <c:v>12907</c:v>
                </c:pt>
                <c:pt idx="7781">
                  <c:v>12933</c:v>
                </c:pt>
                <c:pt idx="7782">
                  <c:v>12977</c:v>
                </c:pt>
                <c:pt idx="7783">
                  <c:v>13028</c:v>
                </c:pt>
                <c:pt idx="7784">
                  <c:v>13016</c:v>
                </c:pt>
                <c:pt idx="7785">
                  <c:v>13021</c:v>
                </c:pt>
                <c:pt idx="7786">
                  <c:v>12989</c:v>
                </c:pt>
                <c:pt idx="7787">
                  <c:v>12970</c:v>
                </c:pt>
                <c:pt idx="7788">
                  <c:v>12954</c:v>
                </c:pt>
                <c:pt idx="7789">
                  <c:v>13048</c:v>
                </c:pt>
                <c:pt idx="7790">
                  <c:v>13040</c:v>
                </c:pt>
                <c:pt idx="7791">
                  <c:v>13094</c:v>
                </c:pt>
                <c:pt idx="7792">
                  <c:v>13124</c:v>
                </c:pt>
                <c:pt idx="7793">
                  <c:v>13110</c:v>
                </c:pt>
                <c:pt idx="7794">
                  <c:v>13212</c:v>
                </c:pt>
                <c:pt idx="7795">
                  <c:v>13203</c:v>
                </c:pt>
                <c:pt idx="7796">
                  <c:v>13243</c:v>
                </c:pt>
                <c:pt idx="7797">
                  <c:v>13260</c:v>
                </c:pt>
                <c:pt idx="7798">
                  <c:v>13236</c:v>
                </c:pt>
                <c:pt idx="7799">
                  <c:v>13214</c:v>
                </c:pt>
                <c:pt idx="7800">
                  <c:v>13112</c:v>
                </c:pt>
                <c:pt idx="7801">
                  <c:v>13003</c:v>
                </c:pt>
                <c:pt idx="7802">
                  <c:v>13086</c:v>
                </c:pt>
                <c:pt idx="7803">
                  <c:v>13082</c:v>
                </c:pt>
                <c:pt idx="7804">
                  <c:v>13124</c:v>
                </c:pt>
                <c:pt idx="7805">
                  <c:v>13167</c:v>
                </c:pt>
                <c:pt idx="7806">
                  <c:v>13163</c:v>
                </c:pt>
                <c:pt idx="7807">
                  <c:v>13110</c:v>
                </c:pt>
                <c:pt idx="7808">
                  <c:v>13046</c:v>
                </c:pt>
                <c:pt idx="7809">
                  <c:v>13029</c:v>
                </c:pt>
                <c:pt idx="7810">
                  <c:v>12945</c:v>
                </c:pt>
                <c:pt idx="7811">
                  <c:v>12856</c:v>
                </c:pt>
                <c:pt idx="7812">
                  <c:v>12842</c:v>
                </c:pt>
                <c:pt idx="7813">
                  <c:v>12829</c:v>
                </c:pt>
                <c:pt idx="7814">
                  <c:v>12778</c:v>
                </c:pt>
                <c:pt idx="7815">
                  <c:v>12683</c:v>
                </c:pt>
                <c:pt idx="7816">
                  <c:v>12579</c:v>
                </c:pt>
                <c:pt idx="7817">
                  <c:v>12399</c:v>
                </c:pt>
                <c:pt idx="7818">
                  <c:v>12137</c:v>
                </c:pt>
                <c:pt idx="7819">
                  <c:v>11858</c:v>
                </c:pt>
                <c:pt idx="7820">
                  <c:v>11493</c:v>
                </c:pt>
                <c:pt idx="7821">
                  <c:v>11039</c:v>
                </c:pt>
                <c:pt idx="7822">
                  <c:v>10642</c:v>
                </c:pt>
                <c:pt idx="7823">
                  <c:v>10220</c:v>
                </c:pt>
                <c:pt idx="7824">
                  <c:v>9756.7999999999993</c:v>
                </c:pt>
                <c:pt idx="7825">
                  <c:v>9295.9</c:v>
                </c:pt>
                <c:pt idx="7826">
                  <c:v>8852.4</c:v>
                </c:pt>
                <c:pt idx="7827">
                  <c:v>8391.7999999999993</c:v>
                </c:pt>
                <c:pt idx="7828">
                  <c:v>7891.7</c:v>
                </c:pt>
                <c:pt idx="7829">
                  <c:v>7395.4</c:v>
                </c:pt>
                <c:pt idx="7830">
                  <c:v>6907.4</c:v>
                </c:pt>
                <c:pt idx="7831">
                  <c:v>6438.6</c:v>
                </c:pt>
                <c:pt idx="7832">
                  <c:v>6052.9</c:v>
                </c:pt>
                <c:pt idx="7833">
                  <c:v>5679.4</c:v>
                </c:pt>
                <c:pt idx="7834">
                  <c:v>5255.2</c:v>
                </c:pt>
                <c:pt idx="7835">
                  <c:v>4850.2</c:v>
                </c:pt>
                <c:pt idx="7836">
                  <c:v>4514</c:v>
                </c:pt>
                <c:pt idx="7837">
                  <c:v>4194.5</c:v>
                </c:pt>
                <c:pt idx="7838">
                  <c:v>3898.5</c:v>
                </c:pt>
                <c:pt idx="7839">
                  <c:v>3629.9</c:v>
                </c:pt>
                <c:pt idx="7840">
                  <c:v>3400.7</c:v>
                </c:pt>
                <c:pt idx="7841">
                  <c:v>3098.4</c:v>
                </c:pt>
                <c:pt idx="7842">
                  <c:v>2782.1</c:v>
                </c:pt>
                <c:pt idx="7843">
                  <c:v>2365.3000000000002</c:v>
                </c:pt>
                <c:pt idx="7844">
                  <c:v>1905.4</c:v>
                </c:pt>
                <c:pt idx="7845">
                  <c:v>1456.1</c:v>
                </c:pt>
                <c:pt idx="7846">
                  <c:v>1123.5999999999999</c:v>
                </c:pt>
                <c:pt idx="7847">
                  <c:v>906.35</c:v>
                </c:pt>
                <c:pt idx="7848">
                  <c:v>752.98</c:v>
                </c:pt>
                <c:pt idx="7849">
                  <c:v>678.06</c:v>
                </c:pt>
                <c:pt idx="7850">
                  <c:v>595.80999999999995</c:v>
                </c:pt>
                <c:pt idx="7851">
                  <c:v>528.85</c:v>
                </c:pt>
                <c:pt idx="7852">
                  <c:v>427.48</c:v>
                </c:pt>
                <c:pt idx="7853">
                  <c:v>324.10000000000002</c:v>
                </c:pt>
                <c:pt idx="7854">
                  <c:v>267.42</c:v>
                </c:pt>
                <c:pt idx="7855">
                  <c:v>265.89</c:v>
                </c:pt>
                <c:pt idx="7856">
                  <c:v>261.17</c:v>
                </c:pt>
                <c:pt idx="7857">
                  <c:v>219.23</c:v>
                </c:pt>
                <c:pt idx="7858">
                  <c:v>214.76</c:v>
                </c:pt>
                <c:pt idx="7859">
                  <c:v>196.29</c:v>
                </c:pt>
                <c:pt idx="7860">
                  <c:v>168.32</c:v>
                </c:pt>
                <c:pt idx="7861">
                  <c:v>170.73</c:v>
                </c:pt>
                <c:pt idx="7862">
                  <c:v>152.97999999999999</c:v>
                </c:pt>
                <c:pt idx="7863">
                  <c:v>166.9</c:v>
                </c:pt>
                <c:pt idx="7864">
                  <c:v>141.11000000000001</c:v>
                </c:pt>
                <c:pt idx="7865">
                  <c:v>91.703000000000003</c:v>
                </c:pt>
                <c:pt idx="7866">
                  <c:v>65.668999999999997</c:v>
                </c:pt>
                <c:pt idx="7867">
                  <c:v>111.93</c:v>
                </c:pt>
                <c:pt idx="7868">
                  <c:v>144.76</c:v>
                </c:pt>
                <c:pt idx="7869">
                  <c:v>112.17</c:v>
                </c:pt>
                <c:pt idx="7870">
                  <c:v>18.044</c:v>
                </c:pt>
                <c:pt idx="7871">
                  <c:v>-88.775999999999996</c:v>
                </c:pt>
                <c:pt idx="7872">
                  <c:v>-167.55</c:v>
                </c:pt>
                <c:pt idx="7873">
                  <c:v>-225.88</c:v>
                </c:pt>
                <c:pt idx="7874">
                  <c:v>-249.95</c:v>
                </c:pt>
                <c:pt idx="7875">
                  <c:v>-296.51</c:v>
                </c:pt>
                <c:pt idx="7876">
                  <c:v>-341.11</c:v>
                </c:pt>
                <c:pt idx="7877">
                  <c:v>-417.45</c:v>
                </c:pt>
                <c:pt idx="7878">
                  <c:v>-511.7</c:v>
                </c:pt>
                <c:pt idx="7879">
                  <c:v>-508.37</c:v>
                </c:pt>
                <c:pt idx="7880">
                  <c:v>-533.95000000000005</c:v>
                </c:pt>
                <c:pt idx="7881">
                  <c:v>-593.12</c:v>
                </c:pt>
                <c:pt idx="7882">
                  <c:v>-646.85</c:v>
                </c:pt>
                <c:pt idx="7883">
                  <c:v>-730.12</c:v>
                </c:pt>
                <c:pt idx="7884">
                  <c:v>-816.67</c:v>
                </c:pt>
                <c:pt idx="7885">
                  <c:v>-944.19</c:v>
                </c:pt>
                <c:pt idx="7886">
                  <c:v>-1074.5999999999999</c:v>
                </c:pt>
                <c:pt idx="7887">
                  <c:v>-1251.7</c:v>
                </c:pt>
                <c:pt idx="7888">
                  <c:v>-1430.1</c:v>
                </c:pt>
                <c:pt idx="7889">
                  <c:v>-1611.5</c:v>
                </c:pt>
                <c:pt idx="7890">
                  <c:v>-1727.5</c:v>
                </c:pt>
                <c:pt idx="7891">
                  <c:v>-1822.8</c:v>
                </c:pt>
                <c:pt idx="7892">
                  <c:v>-1968.7</c:v>
                </c:pt>
                <c:pt idx="7893">
                  <c:v>-2135.4</c:v>
                </c:pt>
                <c:pt idx="7894">
                  <c:v>-2323.1999999999998</c:v>
                </c:pt>
                <c:pt idx="7895">
                  <c:v>-2586.5</c:v>
                </c:pt>
                <c:pt idx="7896">
                  <c:v>-2813.4</c:v>
                </c:pt>
                <c:pt idx="7897">
                  <c:v>-2968</c:v>
                </c:pt>
                <c:pt idx="7898">
                  <c:v>-3144.9</c:v>
                </c:pt>
                <c:pt idx="7899">
                  <c:v>-3304.5</c:v>
                </c:pt>
                <c:pt idx="7900">
                  <c:v>-3504.8</c:v>
                </c:pt>
                <c:pt idx="7901">
                  <c:v>-3713.2</c:v>
                </c:pt>
                <c:pt idx="7902">
                  <c:v>-3935.4</c:v>
                </c:pt>
                <c:pt idx="7903">
                  <c:v>-4112.2</c:v>
                </c:pt>
                <c:pt idx="7904">
                  <c:v>-4232.3999999999996</c:v>
                </c:pt>
                <c:pt idx="7905">
                  <c:v>-4352.1000000000004</c:v>
                </c:pt>
                <c:pt idx="7906">
                  <c:v>-4448.7</c:v>
                </c:pt>
                <c:pt idx="7907">
                  <c:v>-4589.2</c:v>
                </c:pt>
                <c:pt idx="7908">
                  <c:v>-4749.2</c:v>
                </c:pt>
                <c:pt idx="7909">
                  <c:v>-4900.2</c:v>
                </c:pt>
                <c:pt idx="7910">
                  <c:v>-5034.3</c:v>
                </c:pt>
                <c:pt idx="7911">
                  <c:v>-5161.3</c:v>
                </c:pt>
                <c:pt idx="7912">
                  <c:v>-5278.2</c:v>
                </c:pt>
                <c:pt idx="7913">
                  <c:v>-5393.6</c:v>
                </c:pt>
                <c:pt idx="7914">
                  <c:v>-5472.5</c:v>
                </c:pt>
                <c:pt idx="7915">
                  <c:v>-5551.7</c:v>
                </c:pt>
                <c:pt idx="7916">
                  <c:v>-5600.1</c:v>
                </c:pt>
                <c:pt idx="7917">
                  <c:v>-5603.9</c:v>
                </c:pt>
                <c:pt idx="7918">
                  <c:v>-5641.2</c:v>
                </c:pt>
                <c:pt idx="7919">
                  <c:v>-5589.7</c:v>
                </c:pt>
                <c:pt idx="7920">
                  <c:v>-5619.5</c:v>
                </c:pt>
                <c:pt idx="7921">
                  <c:v>-5671.7</c:v>
                </c:pt>
                <c:pt idx="7922">
                  <c:v>-5737</c:v>
                </c:pt>
                <c:pt idx="7923">
                  <c:v>-5790.1</c:v>
                </c:pt>
                <c:pt idx="7924">
                  <c:v>-5833.6</c:v>
                </c:pt>
                <c:pt idx="7925">
                  <c:v>-5880.7</c:v>
                </c:pt>
                <c:pt idx="7926">
                  <c:v>-5943.9</c:v>
                </c:pt>
                <c:pt idx="7927">
                  <c:v>-6007.7</c:v>
                </c:pt>
                <c:pt idx="7928">
                  <c:v>-6067.1</c:v>
                </c:pt>
                <c:pt idx="7929">
                  <c:v>-6128.3</c:v>
                </c:pt>
                <c:pt idx="7930">
                  <c:v>-6207.4</c:v>
                </c:pt>
                <c:pt idx="7931">
                  <c:v>-6326.1</c:v>
                </c:pt>
                <c:pt idx="7932">
                  <c:v>-6435</c:v>
                </c:pt>
                <c:pt idx="7933">
                  <c:v>-6563.6</c:v>
                </c:pt>
                <c:pt idx="7934">
                  <c:v>-6699.5</c:v>
                </c:pt>
                <c:pt idx="7935">
                  <c:v>-6825.5</c:v>
                </c:pt>
                <c:pt idx="7936">
                  <c:v>-6897.8</c:v>
                </c:pt>
                <c:pt idx="7937">
                  <c:v>-6955.7</c:v>
                </c:pt>
                <c:pt idx="7938">
                  <c:v>-7009.9</c:v>
                </c:pt>
                <c:pt idx="7939">
                  <c:v>-7066.4</c:v>
                </c:pt>
                <c:pt idx="7940">
                  <c:v>-7050.3</c:v>
                </c:pt>
                <c:pt idx="7941">
                  <c:v>-7098.9</c:v>
                </c:pt>
                <c:pt idx="7942">
                  <c:v>-7129.4</c:v>
                </c:pt>
                <c:pt idx="7943">
                  <c:v>-7112.4</c:v>
                </c:pt>
                <c:pt idx="7944">
                  <c:v>-7114.3</c:v>
                </c:pt>
                <c:pt idx="7945">
                  <c:v>-7155.1</c:v>
                </c:pt>
                <c:pt idx="7946">
                  <c:v>-7141.9</c:v>
                </c:pt>
                <c:pt idx="7947">
                  <c:v>-7152.6</c:v>
                </c:pt>
                <c:pt idx="7948">
                  <c:v>-7176.5</c:v>
                </c:pt>
                <c:pt idx="7949">
                  <c:v>-7185.9</c:v>
                </c:pt>
                <c:pt idx="7950">
                  <c:v>-7222.3</c:v>
                </c:pt>
                <c:pt idx="7951">
                  <c:v>-7266.4</c:v>
                </c:pt>
                <c:pt idx="7952">
                  <c:v>-7272.4</c:v>
                </c:pt>
                <c:pt idx="7953">
                  <c:v>-7320.3</c:v>
                </c:pt>
                <c:pt idx="7954">
                  <c:v>-7348.8</c:v>
                </c:pt>
                <c:pt idx="7955">
                  <c:v>-7354.7</c:v>
                </c:pt>
                <c:pt idx="7956">
                  <c:v>-7363</c:v>
                </c:pt>
                <c:pt idx="7957">
                  <c:v>-7400.1</c:v>
                </c:pt>
                <c:pt idx="7958">
                  <c:v>-7437.6</c:v>
                </c:pt>
                <c:pt idx="7959">
                  <c:v>-7559.2</c:v>
                </c:pt>
                <c:pt idx="7960">
                  <c:v>-7639.7</c:v>
                </c:pt>
                <c:pt idx="7961">
                  <c:v>-7675.7</c:v>
                </c:pt>
                <c:pt idx="7962">
                  <c:v>-7746</c:v>
                </c:pt>
                <c:pt idx="7963">
                  <c:v>-7798.9</c:v>
                </c:pt>
                <c:pt idx="7964">
                  <c:v>-7850.1</c:v>
                </c:pt>
                <c:pt idx="7965">
                  <c:v>-7909.1</c:v>
                </c:pt>
                <c:pt idx="7966">
                  <c:v>-7952</c:v>
                </c:pt>
                <c:pt idx="7967">
                  <c:v>-8008.2</c:v>
                </c:pt>
                <c:pt idx="7968">
                  <c:v>-8078</c:v>
                </c:pt>
                <c:pt idx="7969">
                  <c:v>-8116.8</c:v>
                </c:pt>
                <c:pt idx="7970">
                  <c:v>-8145</c:v>
                </c:pt>
                <c:pt idx="7971">
                  <c:v>-8158.8</c:v>
                </c:pt>
                <c:pt idx="7972">
                  <c:v>-8185.8</c:v>
                </c:pt>
                <c:pt idx="7973">
                  <c:v>-8207.7000000000007</c:v>
                </c:pt>
                <c:pt idx="7974">
                  <c:v>-8225.4</c:v>
                </c:pt>
                <c:pt idx="7975">
                  <c:v>-8226.7000000000007</c:v>
                </c:pt>
                <c:pt idx="7976">
                  <c:v>-8208.6</c:v>
                </c:pt>
                <c:pt idx="7977">
                  <c:v>-8224.7999999999993</c:v>
                </c:pt>
                <c:pt idx="7978">
                  <c:v>-8238.9</c:v>
                </c:pt>
                <c:pt idx="7979">
                  <c:v>-8198.9</c:v>
                </c:pt>
                <c:pt idx="7980">
                  <c:v>-8211.7000000000007</c:v>
                </c:pt>
                <c:pt idx="7981">
                  <c:v>-8210.5</c:v>
                </c:pt>
                <c:pt idx="7982">
                  <c:v>-8228.9</c:v>
                </c:pt>
                <c:pt idx="7983">
                  <c:v>-8240.9</c:v>
                </c:pt>
                <c:pt idx="7984">
                  <c:v>-8239.5</c:v>
                </c:pt>
                <c:pt idx="7985">
                  <c:v>-8264.7999999999993</c:v>
                </c:pt>
                <c:pt idx="7986">
                  <c:v>-8253.6</c:v>
                </c:pt>
                <c:pt idx="7987">
                  <c:v>-8229.7999999999993</c:v>
                </c:pt>
                <c:pt idx="7988">
                  <c:v>-8239.4</c:v>
                </c:pt>
                <c:pt idx="7989">
                  <c:v>-8214.5</c:v>
                </c:pt>
                <c:pt idx="7990">
                  <c:v>-8184.8</c:v>
                </c:pt>
                <c:pt idx="7991">
                  <c:v>-8178.9</c:v>
                </c:pt>
                <c:pt idx="7992">
                  <c:v>-8210.2999999999993</c:v>
                </c:pt>
                <c:pt idx="7993">
                  <c:v>-8227.9</c:v>
                </c:pt>
                <c:pt idx="7994">
                  <c:v>-8272</c:v>
                </c:pt>
                <c:pt idx="7995">
                  <c:v>-8309</c:v>
                </c:pt>
                <c:pt idx="7996">
                  <c:v>-8314.2000000000007</c:v>
                </c:pt>
                <c:pt idx="7997">
                  <c:v>-8309.5</c:v>
                </c:pt>
                <c:pt idx="7998">
                  <c:v>-8332.7999999999993</c:v>
                </c:pt>
                <c:pt idx="7999">
                  <c:v>-8330.2999999999993</c:v>
                </c:pt>
                <c:pt idx="8000">
                  <c:v>-8362.7999999999993</c:v>
                </c:pt>
                <c:pt idx="8001">
                  <c:v>-8403.1</c:v>
                </c:pt>
                <c:pt idx="8002">
                  <c:v>-8441.4</c:v>
                </c:pt>
                <c:pt idx="8003">
                  <c:v>-8521.5</c:v>
                </c:pt>
                <c:pt idx="8004">
                  <c:v>-8555.4</c:v>
                </c:pt>
                <c:pt idx="8005">
                  <c:v>-8594.1</c:v>
                </c:pt>
                <c:pt idx="8006">
                  <c:v>-8657.9</c:v>
                </c:pt>
                <c:pt idx="8007">
                  <c:v>-8692.2999999999993</c:v>
                </c:pt>
                <c:pt idx="8008">
                  <c:v>-8710.5</c:v>
                </c:pt>
                <c:pt idx="8009">
                  <c:v>-8724.4</c:v>
                </c:pt>
                <c:pt idx="8010">
                  <c:v>-8715.1</c:v>
                </c:pt>
                <c:pt idx="8011">
                  <c:v>-8713.2999999999993</c:v>
                </c:pt>
                <c:pt idx="8012">
                  <c:v>-8709.4</c:v>
                </c:pt>
                <c:pt idx="8013">
                  <c:v>-8675.6</c:v>
                </c:pt>
                <c:pt idx="8014">
                  <c:v>-8619.1</c:v>
                </c:pt>
                <c:pt idx="8015">
                  <c:v>-8576.9</c:v>
                </c:pt>
                <c:pt idx="8016">
                  <c:v>-8525.7999999999993</c:v>
                </c:pt>
                <c:pt idx="8017">
                  <c:v>-8418.7999999999993</c:v>
                </c:pt>
                <c:pt idx="8018">
                  <c:v>-8315.1</c:v>
                </c:pt>
                <c:pt idx="8019">
                  <c:v>-8157.4</c:v>
                </c:pt>
                <c:pt idx="8020">
                  <c:v>-8013.9</c:v>
                </c:pt>
                <c:pt idx="8021">
                  <c:v>-7852.7</c:v>
                </c:pt>
                <c:pt idx="8022">
                  <c:v>-7668.9</c:v>
                </c:pt>
                <c:pt idx="8023">
                  <c:v>-7481.1</c:v>
                </c:pt>
                <c:pt idx="8024">
                  <c:v>-7225.6</c:v>
                </c:pt>
                <c:pt idx="8025">
                  <c:v>-6997.3</c:v>
                </c:pt>
                <c:pt idx="8026">
                  <c:v>-6783.3</c:v>
                </c:pt>
                <c:pt idx="8027">
                  <c:v>-6550.2</c:v>
                </c:pt>
                <c:pt idx="8028">
                  <c:v>-6275.7</c:v>
                </c:pt>
                <c:pt idx="8029">
                  <c:v>-5931.6</c:v>
                </c:pt>
                <c:pt idx="8030">
                  <c:v>-5619.1</c:v>
                </c:pt>
                <c:pt idx="8031">
                  <c:v>-5332.2</c:v>
                </c:pt>
                <c:pt idx="8032">
                  <c:v>-5013.8</c:v>
                </c:pt>
                <c:pt idx="8033">
                  <c:v>-4668.3</c:v>
                </c:pt>
                <c:pt idx="8034">
                  <c:v>-4319.3999999999996</c:v>
                </c:pt>
                <c:pt idx="8035">
                  <c:v>-4006.4</c:v>
                </c:pt>
                <c:pt idx="8036">
                  <c:v>-3653.9</c:v>
                </c:pt>
                <c:pt idx="8037">
                  <c:v>-3314.9</c:v>
                </c:pt>
                <c:pt idx="8038">
                  <c:v>-3000.7</c:v>
                </c:pt>
                <c:pt idx="8039">
                  <c:v>-2714.8</c:v>
                </c:pt>
                <c:pt idx="8040">
                  <c:v>-2438.8000000000002</c:v>
                </c:pt>
                <c:pt idx="8041">
                  <c:v>-2196.6999999999998</c:v>
                </c:pt>
                <c:pt idx="8042">
                  <c:v>-1959.4</c:v>
                </c:pt>
                <c:pt idx="8043">
                  <c:v>-1725.8</c:v>
                </c:pt>
                <c:pt idx="8044">
                  <c:v>-1450</c:v>
                </c:pt>
                <c:pt idx="8045">
                  <c:v>-1191.5</c:v>
                </c:pt>
                <c:pt idx="8046">
                  <c:v>-997.55</c:v>
                </c:pt>
                <c:pt idx="8047">
                  <c:v>-837.31</c:v>
                </c:pt>
                <c:pt idx="8048">
                  <c:v>-704.99</c:v>
                </c:pt>
                <c:pt idx="8049">
                  <c:v>-553.79999999999995</c:v>
                </c:pt>
                <c:pt idx="8050">
                  <c:v>-464.21</c:v>
                </c:pt>
                <c:pt idx="8051">
                  <c:v>-410.62</c:v>
                </c:pt>
                <c:pt idx="8052">
                  <c:v>-374.04</c:v>
                </c:pt>
                <c:pt idx="8053">
                  <c:v>-319.11</c:v>
                </c:pt>
                <c:pt idx="8054">
                  <c:v>-277.07</c:v>
                </c:pt>
                <c:pt idx="8055">
                  <c:v>-218.8</c:v>
                </c:pt>
                <c:pt idx="8056">
                  <c:v>-133.57</c:v>
                </c:pt>
                <c:pt idx="8057">
                  <c:v>-69.156999999999996</c:v>
                </c:pt>
                <c:pt idx="8058">
                  <c:v>-15.15</c:v>
                </c:pt>
                <c:pt idx="8059">
                  <c:v>42.548999999999999</c:v>
                </c:pt>
                <c:pt idx="8060">
                  <c:v>102.91</c:v>
                </c:pt>
                <c:pt idx="8061">
                  <c:v>172.88</c:v>
                </c:pt>
                <c:pt idx="8062">
                  <c:v>230</c:v>
                </c:pt>
                <c:pt idx="8063">
                  <c:v>274.39999999999998</c:v>
                </c:pt>
                <c:pt idx="8064">
                  <c:v>260.18</c:v>
                </c:pt>
                <c:pt idx="8065">
                  <c:v>274.26</c:v>
                </c:pt>
                <c:pt idx="8066">
                  <c:v>367.68</c:v>
                </c:pt>
                <c:pt idx="8067">
                  <c:v>503.89</c:v>
                </c:pt>
                <c:pt idx="8068">
                  <c:v>619.79</c:v>
                </c:pt>
                <c:pt idx="8069">
                  <c:v>830.36</c:v>
                </c:pt>
                <c:pt idx="8070">
                  <c:v>1117.5</c:v>
                </c:pt>
                <c:pt idx="8071">
                  <c:v>1478.5</c:v>
                </c:pt>
                <c:pt idx="8072">
                  <c:v>1736.8</c:v>
                </c:pt>
                <c:pt idx="8073">
                  <c:v>1814.1</c:v>
                </c:pt>
                <c:pt idx="8074">
                  <c:v>1878.7</c:v>
                </c:pt>
                <c:pt idx="8075">
                  <c:v>1981.5</c:v>
                </c:pt>
                <c:pt idx="8076">
                  <c:v>2094.5</c:v>
                </c:pt>
                <c:pt idx="8077">
                  <c:v>2245.6999999999998</c:v>
                </c:pt>
                <c:pt idx="8078">
                  <c:v>2405</c:v>
                </c:pt>
                <c:pt idx="8079">
                  <c:v>2601.4</c:v>
                </c:pt>
                <c:pt idx="8080">
                  <c:v>2763.2</c:v>
                </c:pt>
                <c:pt idx="8081">
                  <c:v>2926.1</c:v>
                </c:pt>
                <c:pt idx="8082">
                  <c:v>3104.5</c:v>
                </c:pt>
                <c:pt idx="8083">
                  <c:v>3272.2</c:v>
                </c:pt>
                <c:pt idx="8084">
                  <c:v>3468.3</c:v>
                </c:pt>
                <c:pt idx="8085">
                  <c:v>3621.3</c:v>
                </c:pt>
                <c:pt idx="8086">
                  <c:v>3750.9</c:v>
                </c:pt>
                <c:pt idx="8087">
                  <c:v>3920</c:v>
                </c:pt>
                <c:pt idx="8088">
                  <c:v>4103.2</c:v>
                </c:pt>
                <c:pt idx="8089">
                  <c:v>4307.8</c:v>
                </c:pt>
                <c:pt idx="8090">
                  <c:v>4506.8</c:v>
                </c:pt>
                <c:pt idx="8091">
                  <c:v>4696.8999999999996</c:v>
                </c:pt>
                <c:pt idx="8092">
                  <c:v>4843.1000000000004</c:v>
                </c:pt>
                <c:pt idx="8093">
                  <c:v>5010.8999999999996</c:v>
                </c:pt>
                <c:pt idx="8094">
                  <c:v>5247.5</c:v>
                </c:pt>
                <c:pt idx="8095">
                  <c:v>5477.3</c:v>
                </c:pt>
                <c:pt idx="8096">
                  <c:v>5655</c:v>
                </c:pt>
                <c:pt idx="8097">
                  <c:v>5802.9</c:v>
                </c:pt>
                <c:pt idx="8098">
                  <c:v>5935.7</c:v>
                </c:pt>
                <c:pt idx="8099">
                  <c:v>6134.1</c:v>
                </c:pt>
                <c:pt idx="8100">
                  <c:v>6287.1</c:v>
                </c:pt>
                <c:pt idx="8101">
                  <c:v>6386.6</c:v>
                </c:pt>
                <c:pt idx="8102">
                  <c:v>6519.1</c:v>
                </c:pt>
                <c:pt idx="8103">
                  <c:v>6662.3</c:v>
                </c:pt>
                <c:pt idx="8104">
                  <c:v>6845.9</c:v>
                </c:pt>
                <c:pt idx="8105">
                  <c:v>6963</c:v>
                </c:pt>
                <c:pt idx="8106">
                  <c:v>7043.8</c:v>
                </c:pt>
                <c:pt idx="8107">
                  <c:v>7118.9</c:v>
                </c:pt>
                <c:pt idx="8108">
                  <c:v>7235.8</c:v>
                </c:pt>
                <c:pt idx="8109">
                  <c:v>7410.7</c:v>
                </c:pt>
                <c:pt idx="8110">
                  <c:v>7528</c:v>
                </c:pt>
                <c:pt idx="8111">
                  <c:v>7568.3</c:v>
                </c:pt>
                <c:pt idx="8112">
                  <c:v>7674.6</c:v>
                </c:pt>
                <c:pt idx="8113">
                  <c:v>7782.4</c:v>
                </c:pt>
                <c:pt idx="8114">
                  <c:v>7876.2</c:v>
                </c:pt>
                <c:pt idx="8115">
                  <c:v>7921.5</c:v>
                </c:pt>
                <c:pt idx="8116">
                  <c:v>8020.4</c:v>
                </c:pt>
                <c:pt idx="8117">
                  <c:v>8126.4</c:v>
                </c:pt>
                <c:pt idx="8118">
                  <c:v>8235.7999999999993</c:v>
                </c:pt>
                <c:pt idx="8119">
                  <c:v>8340.4</c:v>
                </c:pt>
                <c:pt idx="8120">
                  <c:v>8456.5</c:v>
                </c:pt>
                <c:pt idx="8121">
                  <c:v>8568.9</c:v>
                </c:pt>
                <c:pt idx="8122">
                  <c:v>8652.2999999999993</c:v>
                </c:pt>
                <c:pt idx="8123">
                  <c:v>8757.1</c:v>
                </c:pt>
                <c:pt idx="8124">
                  <c:v>8837.2000000000007</c:v>
                </c:pt>
                <c:pt idx="8125">
                  <c:v>8847.7000000000007</c:v>
                </c:pt>
                <c:pt idx="8126">
                  <c:v>8877.5</c:v>
                </c:pt>
                <c:pt idx="8127">
                  <c:v>8967.6</c:v>
                </c:pt>
                <c:pt idx="8128">
                  <c:v>9063.1</c:v>
                </c:pt>
                <c:pt idx="8129">
                  <c:v>9090.2999999999993</c:v>
                </c:pt>
                <c:pt idx="8130">
                  <c:v>9118.7000000000007</c:v>
                </c:pt>
                <c:pt idx="8131">
                  <c:v>9150.7000000000007</c:v>
                </c:pt>
                <c:pt idx="8132">
                  <c:v>9139.4</c:v>
                </c:pt>
                <c:pt idx="8133">
                  <c:v>9143.7000000000007</c:v>
                </c:pt>
                <c:pt idx="8134">
                  <c:v>9196.1</c:v>
                </c:pt>
                <c:pt idx="8135">
                  <c:v>9199.6</c:v>
                </c:pt>
                <c:pt idx="8136">
                  <c:v>9275</c:v>
                </c:pt>
                <c:pt idx="8137">
                  <c:v>9352.7000000000007</c:v>
                </c:pt>
                <c:pt idx="8138">
                  <c:v>9417.2000000000007</c:v>
                </c:pt>
                <c:pt idx="8139">
                  <c:v>9441.2000000000007</c:v>
                </c:pt>
                <c:pt idx="8140">
                  <c:v>9380.1</c:v>
                </c:pt>
                <c:pt idx="8141">
                  <c:v>9386.7000000000007</c:v>
                </c:pt>
                <c:pt idx="8142">
                  <c:v>9493.5</c:v>
                </c:pt>
                <c:pt idx="8143">
                  <c:v>9486.7000000000007</c:v>
                </c:pt>
                <c:pt idx="8144">
                  <c:v>9422.7000000000007</c:v>
                </c:pt>
                <c:pt idx="8145">
                  <c:v>9446.6</c:v>
                </c:pt>
                <c:pt idx="8146">
                  <c:v>9549</c:v>
                </c:pt>
                <c:pt idx="8147">
                  <c:v>9563.1</c:v>
                </c:pt>
                <c:pt idx="8148">
                  <c:v>9532.4</c:v>
                </c:pt>
                <c:pt idx="8149">
                  <c:v>9550.5</c:v>
                </c:pt>
                <c:pt idx="8150">
                  <c:v>9544.7999999999993</c:v>
                </c:pt>
                <c:pt idx="8151">
                  <c:v>9559.4</c:v>
                </c:pt>
                <c:pt idx="8152">
                  <c:v>9510.7999999999993</c:v>
                </c:pt>
                <c:pt idx="8153">
                  <c:v>9405.7999999999993</c:v>
                </c:pt>
                <c:pt idx="8154">
                  <c:v>9335.6</c:v>
                </c:pt>
                <c:pt idx="8155">
                  <c:v>9325.2000000000007</c:v>
                </c:pt>
                <c:pt idx="8156">
                  <c:v>9325.2999999999993</c:v>
                </c:pt>
                <c:pt idx="8157">
                  <c:v>9304.2999999999993</c:v>
                </c:pt>
                <c:pt idx="8158">
                  <c:v>9269.9</c:v>
                </c:pt>
                <c:pt idx="8159">
                  <c:v>9316.4</c:v>
                </c:pt>
                <c:pt idx="8160">
                  <c:v>9330.5</c:v>
                </c:pt>
                <c:pt idx="8161">
                  <c:v>9226.2999999999993</c:v>
                </c:pt>
                <c:pt idx="8162">
                  <c:v>9078.7999999999993</c:v>
                </c:pt>
                <c:pt idx="8163">
                  <c:v>8986.7999999999993</c:v>
                </c:pt>
                <c:pt idx="8164">
                  <c:v>8906.4</c:v>
                </c:pt>
                <c:pt idx="8165">
                  <c:v>8833.2000000000007</c:v>
                </c:pt>
                <c:pt idx="8166">
                  <c:v>8851.1</c:v>
                </c:pt>
                <c:pt idx="8167">
                  <c:v>8874.5</c:v>
                </c:pt>
                <c:pt idx="8168">
                  <c:v>8812.7999999999993</c:v>
                </c:pt>
                <c:pt idx="8169">
                  <c:v>8743.1</c:v>
                </c:pt>
                <c:pt idx="8170">
                  <c:v>8726.2999999999993</c:v>
                </c:pt>
                <c:pt idx="8171">
                  <c:v>8670.9</c:v>
                </c:pt>
                <c:pt idx="8172">
                  <c:v>8561.5</c:v>
                </c:pt>
                <c:pt idx="8173">
                  <c:v>8522.4</c:v>
                </c:pt>
                <c:pt idx="8174">
                  <c:v>8527.7999999999993</c:v>
                </c:pt>
                <c:pt idx="8175">
                  <c:v>8531.7000000000007</c:v>
                </c:pt>
                <c:pt idx="8176">
                  <c:v>8595.6</c:v>
                </c:pt>
                <c:pt idx="8177">
                  <c:v>8737.1</c:v>
                </c:pt>
                <c:pt idx="8178">
                  <c:v>8814.7000000000007</c:v>
                </c:pt>
                <c:pt idx="8179">
                  <c:v>8783.7000000000007</c:v>
                </c:pt>
                <c:pt idx="8180">
                  <c:v>8744.7999999999993</c:v>
                </c:pt>
                <c:pt idx="8181">
                  <c:v>8736.7000000000007</c:v>
                </c:pt>
                <c:pt idx="8182">
                  <c:v>8763.1</c:v>
                </c:pt>
                <c:pt idx="8183">
                  <c:v>8715.5</c:v>
                </c:pt>
                <c:pt idx="8184">
                  <c:v>8738.2000000000007</c:v>
                </c:pt>
                <c:pt idx="8185">
                  <c:v>8828.4</c:v>
                </c:pt>
                <c:pt idx="8186">
                  <c:v>8917.7000000000007</c:v>
                </c:pt>
                <c:pt idx="8187">
                  <c:v>8894.7999999999993</c:v>
                </c:pt>
                <c:pt idx="8188">
                  <c:v>8864</c:v>
                </c:pt>
                <c:pt idx="8189">
                  <c:v>9026.6</c:v>
                </c:pt>
                <c:pt idx="8190">
                  <c:v>9194.9</c:v>
                </c:pt>
                <c:pt idx="8191">
                  <c:v>9219</c:v>
                </c:pt>
                <c:pt idx="8192">
                  <c:v>9199.4</c:v>
                </c:pt>
                <c:pt idx="8193">
                  <c:v>9189.4</c:v>
                </c:pt>
                <c:pt idx="8194">
                  <c:v>9218.1</c:v>
                </c:pt>
                <c:pt idx="8195">
                  <c:v>9211.6</c:v>
                </c:pt>
                <c:pt idx="8196">
                  <c:v>9174.9</c:v>
                </c:pt>
                <c:pt idx="8197">
                  <c:v>9218.9</c:v>
                </c:pt>
                <c:pt idx="8198">
                  <c:v>9276.7000000000007</c:v>
                </c:pt>
                <c:pt idx="8199">
                  <c:v>9326.6</c:v>
                </c:pt>
                <c:pt idx="8200">
                  <c:v>9412.7000000000007</c:v>
                </c:pt>
                <c:pt idx="8201">
                  <c:v>9533</c:v>
                </c:pt>
                <c:pt idx="8202">
                  <c:v>9682.5</c:v>
                </c:pt>
                <c:pt idx="8203">
                  <c:v>9817.2999999999993</c:v>
                </c:pt>
                <c:pt idx="8204">
                  <c:v>9872.7999999999993</c:v>
                </c:pt>
                <c:pt idx="8205">
                  <c:v>9878.5</c:v>
                </c:pt>
                <c:pt idx="8206">
                  <c:v>9848</c:v>
                </c:pt>
                <c:pt idx="8207">
                  <c:v>9935.6</c:v>
                </c:pt>
                <c:pt idx="8208">
                  <c:v>10089</c:v>
                </c:pt>
                <c:pt idx="8209">
                  <c:v>10196</c:v>
                </c:pt>
                <c:pt idx="8210">
                  <c:v>10342</c:v>
                </c:pt>
                <c:pt idx="8211">
                  <c:v>10546</c:v>
                </c:pt>
                <c:pt idx="8212">
                  <c:v>10737</c:v>
                </c:pt>
                <c:pt idx="8213">
                  <c:v>10813</c:v>
                </c:pt>
                <c:pt idx="8214">
                  <c:v>10816</c:v>
                </c:pt>
                <c:pt idx="8215">
                  <c:v>10891</c:v>
                </c:pt>
                <c:pt idx="8216">
                  <c:v>11092</c:v>
                </c:pt>
                <c:pt idx="8217">
                  <c:v>11293</c:v>
                </c:pt>
                <c:pt idx="8218">
                  <c:v>11380</c:v>
                </c:pt>
                <c:pt idx="8219">
                  <c:v>11423</c:v>
                </c:pt>
                <c:pt idx="8220">
                  <c:v>11516</c:v>
                </c:pt>
                <c:pt idx="8221">
                  <c:v>11609</c:v>
                </c:pt>
                <c:pt idx="8222">
                  <c:v>11726</c:v>
                </c:pt>
                <c:pt idx="8223">
                  <c:v>11849</c:v>
                </c:pt>
                <c:pt idx="8224">
                  <c:v>11914</c:v>
                </c:pt>
                <c:pt idx="8225">
                  <c:v>11968</c:v>
                </c:pt>
                <c:pt idx="8226">
                  <c:v>12033</c:v>
                </c:pt>
                <c:pt idx="8227">
                  <c:v>12079</c:v>
                </c:pt>
                <c:pt idx="8228">
                  <c:v>12099</c:v>
                </c:pt>
                <c:pt idx="8229">
                  <c:v>12150</c:v>
                </c:pt>
                <c:pt idx="8230">
                  <c:v>12205</c:v>
                </c:pt>
                <c:pt idx="8231">
                  <c:v>12219</c:v>
                </c:pt>
                <c:pt idx="8232">
                  <c:v>12279</c:v>
                </c:pt>
                <c:pt idx="8233">
                  <c:v>12310</c:v>
                </c:pt>
                <c:pt idx="8234">
                  <c:v>12373</c:v>
                </c:pt>
                <c:pt idx="8235">
                  <c:v>12500</c:v>
                </c:pt>
                <c:pt idx="8236">
                  <c:v>12640</c:v>
                </c:pt>
                <c:pt idx="8237">
                  <c:v>12798</c:v>
                </c:pt>
                <c:pt idx="8238">
                  <c:v>12870</c:v>
                </c:pt>
                <c:pt idx="8239">
                  <c:v>12964</c:v>
                </c:pt>
                <c:pt idx="8240">
                  <c:v>13004</c:v>
                </c:pt>
                <c:pt idx="8241">
                  <c:v>13061</c:v>
                </c:pt>
                <c:pt idx="8242">
                  <c:v>13119</c:v>
                </c:pt>
                <c:pt idx="8243">
                  <c:v>13158</c:v>
                </c:pt>
                <c:pt idx="8244">
                  <c:v>13163</c:v>
                </c:pt>
                <c:pt idx="8245">
                  <c:v>13204</c:v>
                </c:pt>
                <c:pt idx="8246">
                  <c:v>13286</c:v>
                </c:pt>
                <c:pt idx="8247">
                  <c:v>13316</c:v>
                </c:pt>
                <c:pt idx="8248">
                  <c:v>13288</c:v>
                </c:pt>
                <c:pt idx="8249">
                  <c:v>13262</c:v>
                </c:pt>
                <c:pt idx="8250">
                  <c:v>13298</c:v>
                </c:pt>
                <c:pt idx="8251">
                  <c:v>13389</c:v>
                </c:pt>
                <c:pt idx="8252">
                  <c:v>13408</c:v>
                </c:pt>
                <c:pt idx="8253">
                  <c:v>13442</c:v>
                </c:pt>
                <c:pt idx="8254">
                  <c:v>13512</c:v>
                </c:pt>
                <c:pt idx="8255">
                  <c:v>13579</c:v>
                </c:pt>
                <c:pt idx="8256">
                  <c:v>13610</c:v>
                </c:pt>
                <c:pt idx="8257">
                  <c:v>13554</c:v>
                </c:pt>
                <c:pt idx="8258">
                  <c:v>13551</c:v>
                </c:pt>
                <c:pt idx="8259">
                  <c:v>13585</c:v>
                </c:pt>
                <c:pt idx="8260">
                  <c:v>13604</c:v>
                </c:pt>
                <c:pt idx="8261">
                  <c:v>13655</c:v>
                </c:pt>
                <c:pt idx="8262">
                  <c:v>13699</c:v>
                </c:pt>
                <c:pt idx="8263">
                  <c:v>13757</c:v>
                </c:pt>
                <c:pt idx="8264">
                  <c:v>13796</c:v>
                </c:pt>
                <c:pt idx="8265">
                  <c:v>13804</c:v>
                </c:pt>
                <c:pt idx="8266">
                  <c:v>13812</c:v>
                </c:pt>
                <c:pt idx="8267">
                  <c:v>13800</c:v>
                </c:pt>
                <c:pt idx="8268">
                  <c:v>13753</c:v>
                </c:pt>
                <c:pt idx="8269">
                  <c:v>13753</c:v>
                </c:pt>
                <c:pt idx="8270">
                  <c:v>13753</c:v>
                </c:pt>
                <c:pt idx="8271">
                  <c:v>13737</c:v>
                </c:pt>
                <c:pt idx="8272">
                  <c:v>13685</c:v>
                </c:pt>
                <c:pt idx="8273">
                  <c:v>13631</c:v>
                </c:pt>
                <c:pt idx="8274">
                  <c:v>13576</c:v>
                </c:pt>
                <c:pt idx="8275">
                  <c:v>13483</c:v>
                </c:pt>
                <c:pt idx="8276">
                  <c:v>13288</c:v>
                </c:pt>
                <c:pt idx="8277">
                  <c:v>13035</c:v>
                </c:pt>
                <c:pt idx="8278">
                  <c:v>12715</c:v>
                </c:pt>
                <c:pt idx="8279">
                  <c:v>12417</c:v>
                </c:pt>
                <c:pt idx="8280">
                  <c:v>12284</c:v>
                </c:pt>
                <c:pt idx="8281">
                  <c:v>12127</c:v>
                </c:pt>
                <c:pt idx="8282">
                  <c:v>11933</c:v>
                </c:pt>
                <c:pt idx="8283">
                  <c:v>11637</c:v>
                </c:pt>
                <c:pt idx="8284">
                  <c:v>11270</c:v>
                </c:pt>
                <c:pt idx="8285">
                  <c:v>10859</c:v>
                </c:pt>
                <c:pt idx="8286">
                  <c:v>10428</c:v>
                </c:pt>
                <c:pt idx="8287">
                  <c:v>9957.7000000000007</c:v>
                </c:pt>
                <c:pt idx="8288">
                  <c:v>9524.4</c:v>
                </c:pt>
                <c:pt idx="8289">
                  <c:v>9050.2000000000007</c:v>
                </c:pt>
                <c:pt idx="8290">
                  <c:v>8514.2999999999993</c:v>
                </c:pt>
                <c:pt idx="8291">
                  <c:v>8060.8</c:v>
                </c:pt>
                <c:pt idx="8292">
                  <c:v>7701.9</c:v>
                </c:pt>
                <c:pt idx="8293">
                  <c:v>7363.5</c:v>
                </c:pt>
                <c:pt idx="8294">
                  <c:v>7002.5</c:v>
                </c:pt>
                <c:pt idx="8295">
                  <c:v>6641.3</c:v>
                </c:pt>
                <c:pt idx="8296">
                  <c:v>6290.4</c:v>
                </c:pt>
                <c:pt idx="8297">
                  <c:v>5900.6</c:v>
                </c:pt>
                <c:pt idx="8298">
                  <c:v>5495.7</c:v>
                </c:pt>
                <c:pt idx="8299">
                  <c:v>5077.3999999999996</c:v>
                </c:pt>
                <c:pt idx="8300">
                  <c:v>4693</c:v>
                </c:pt>
                <c:pt idx="8301">
                  <c:v>4354.7</c:v>
                </c:pt>
                <c:pt idx="8302">
                  <c:v>4078.3</c:v>
                </c:pt>
                <c:pt idx="8303">
                  <c:v>3797.3</c:v>
                </c:pt>
                <c:pt idx="8304">
                  <c:v>3511.9</c:v>
                </c:pt>
                <c:pt idx="8305">
                  <c:v>3232.9</c:v>
                </c:pt>
                <c:pt idx="8306">
                  <c:v>2990.8</c:v>
                </c:pt>
                <c:pt idx="8307">
                  <c:v>2811.1</c:v>
                </c:pt>
                <c:pt idx="8308">
                  <c:v>2662.8</c:v>
                </c:pt>
                <c:pt idx="8309">
                  <c:v>2539.1</c:v>
                </c:pt>
                <c:pt idx="8310">
                  <c:v>2375</c:v>
                </c:pt>
                <c:pt idx="8311">
                  <c:v>2168.5</c:v>
                </c:pt>
                <c:pt idx="8312">
                  <c:v>2004.7</c:v>
                </c:pt>
                <c:pt idx="8313">
                  <c:v>1832</c:v>
                </c:pt>
                <c:pt idx="8314">
                  <c:v>1643.7</c:v>
                </c:pt>
                <c:pt idx="8315">
                  <c:v>1306.8</c:v>
                </c:pt>
                <c:pt idx="8316">
                  <c:v>1020.2</c:v>
                </c:pt>
                <c:pt idx="8317">
                  <c:v>807.13</c:v>
                </c:pt>
                <c:pt idx="8318">
                  <c:v>647.59</c:v>
                </c:pt>
                <c:pt idx="8319">
                  <c:v>559.69000000000005</c:v>
                </c:pt>
                <c:pt idx="8320">
                  <c:v>461.7</c:v>
                </c:pt>
                <c:pt idx="8321">
                  <c:v>382.92</c:v>
                </c:pt>
                <c:pt idx="8322">
                  <c:v>331.01</c:v>
                </c:pt>
                <c:pt idx="8323">
                  <c:v>312.67</c:v>
                </c:pt>
                <c:pt idx="8324">
                  <c:v>302.85000000000002</c:v>
                </c:pt>
                <c:pt idx="8325">
                  <c:v>252.62</c:v>
                </c:pt>
                <c:pt idx="8326">
                  <c:v>205.62</c:v>
                </c:pt>
                <c:pt idx="8327">
                  <c:v>184.26</c:v>
                </c:pt>
                <c:pt idx="8328">
                  <c:v>222.55</c:v>
                </c:pt>
                <c:pt idx="8329">
                  <c:v>262.31</c:v>
                </c:pt>
                <c:pt idx="8330">
                  <c:v>196.32</c:v>
                </c:pt>
                <c:pt idx="8331">
                  <c:v>128.93</c:v>
                </c:pt>
                <c:pt idx="8332">
                  <c:v>118.95</c:v>
                </c:pt>
                <c:pt idx="8333">
                  <c:v>80.629000000000005</c:v>
                </c:pt>
                <c:pt idx="8334">
                  <c:v>19.841999999999999</c:v>
                </c:pt>
                <c:pt idx="8335">
                  <c:v>-7.7054</c:v>
                </c:pt>
                <c:pt idx="8336">
                  <c:v>-24.405000000000001</c:v>
                </c:pt>
                <c:pt idx="8337">
                  <c:v>-68.87</c:v>
                </c:pt>
                <c:pt idx="8338">
                  <c:v>-166.16</c:v>
                </c:pt>
                <c:pt idx="8339">
                  <c:v>-220.31</c:v>
                </c:pt>
                <c:pt idx="8340">
                  <c:v>-233.33</c:v>
                </c:pt>
                <c:pt idx="8341">
                  <c:v>-202</c:v>
                </c:pt>
                <c:pt idx="8342">
                  <c:v>-203.64</c:v>
                </c:pt>
                <c:pt idx="8343">
                  <c:v>-283.27999999999997</c:v>
                </c:pt>
                <c:pt idx="8344">
                  <c:v>-391.59</c:v>
                </c:pt>
                <c:pt idx="8345">
                  <c:v>-480.49</c:v>
                </c:pt>
                <c:pt idx="8346">
                  <c:v>-546.08000000000004</c:v>
                </c:pt>
                <c:pt idx="8347">
                  <c:v>-600.29</c:v>
                </c:pt>
                <c:pt idx="8348">
                  <c:v>-650.71</c:v>
                </c:pt>
                <c:pt idx="8349">
                  <c:v>-709.06</c:v>
                </c:pt>
                <c:pt idx="8350">
                  <c:v>-835.52</c:v>
                </c:pt>
                <c:pt idx="8351">
                  <c:v>-983.08</c:v>
                </c:pt>
                <c:pt idx="8352">
                  <c:v>-1090.0999999999999</c:v>
                </c:pt>
                <c:pt idx="8353">
                  <c:v>-1261.3</c:v>
                </c:pt>
                <c:pt idx="8354">
                  <c:v>-1426</c:v>
                </c:pt>
                <c:pt idx="8355">
                  <c:v>-1604.3</c:v>
                </c:pt>
                <c:pt idx="8356">
                  <c:v>-1742.3</c:v>
                </c:pt>
                <c:pt idx="8357">
                  <c:v>-1905.9</c:v>
                </c:pt>
                <c:pt idx="8358">
                  <c:v>-2037.9</c:v>
                </c:pt>
                <c:pt idx="8359">
                  <c:v>-2253.8000000000002</c:v>
                </c:pt>
                <c:pt idx="8360">
                  <c:v>-2470.6999999999998</c:v>
                </c:pt>
                <c:pt idx="8361">
                  <c:v>-2652.5</c:v>
                </c:pt>
                <c:pt idx="8362">
                  <c:v>-2821.1</c:v>
                </c:pt>
                <c:pt idx="8363">
                  <c:v>-3029.4</c:v>
                </c:pt>
                <c:pt idx="8364">
                  <c:v>-3230.4</c:v>
                </c:pt>
                <c:pt idx="8365">
                  <c:v>-3425.3</c:v>
                </c:pt>
                <c:pt idx="8366">
                  <c:v>-3593.2</c:v>
                </c:pt>
                <c:pt idx="8367">
                  <c:v>-3769.9</c:v>
                </c:pt>
                <c:pt idx="8368">
                  <c:v>-3980.3</c:v>
                </c:pt>
                <c:pt idx="8369">
                  <c:v>-4138.6000000000004</c:v>
                </c:pt>
                <c:pt idx="8370">
                  <c:v>-4325.7</c:v>
                </c:pt>
                <c:pt idx="8371">
                  <c:v>-4501.3999999999996</c:v>
                </c:pt>
                <c:pt idx="8372">
                  <c:v>-4646.2</c:v>
                </c:pt>
                <c:pt idx="8373">
                  <c:v>-4745.5</c:v>
                </c:pt>
                <c:pt idx="8374">
                  <c:v>-4910.1000000000004</c:v>
                </c:pt>
                <c:pt idx="8375">
                  <c:v>-5031</c:v>
                </c:pt>
                <c:pt idx="8376">
                  <c:v>-5197.8</c:v>
                </c:pt>
                <c:pt idx="8377">
                  <c:v>-5309.4</c:v>
                </c:pt>
                <c:pt idx="8378">
                  <c:v>-5393.2</c:v>
                </c:pt>
                <c:pt idx="8379">
                  <c:v>-5469.8</c:v>
                </c:pt>
                <c:pt idx="8380">
                  <c:v>-5542.3</c:v>
                </c:pt>
                <c:pt idx="8381">
                  <c:v>-5634</c:v>
                </c:pt>
                <c:pt idx="8382">
                  <c:v>-5745.4</c:v>
                </c:pt>
                <c:pt idx="8383">
                  <c:v>-5863.3</c:v>
                </c:pt>
                <c:pt idx="8384">
                  <c:v>-5962.4</c:v>
                </c:pt>
                <c:pt idx="8385">
                  <c:v>-6050.3</c:v>
                </c:pt>
                <c:pt idx="8386">
                  <c:v>-6137.8</c:v>
                </c:pt>
                <c:pt idx="8387">
                  <c:v>-6230.5</c:v>
                </c:pt>
                <c:pt idx="8388">
                  <c:v>-6314.8</c:v>
                </c:pt>
                <c:pt idx="8389">
                  <c:v>-6380.4</c:v>
                </c:pt>
                <c:pt idx="8390">
                  <c:v>-6439</c:v>
                </c:pt>
                <c:pt idx="8391">
                  <c:v>-6480.5</c:v>
                </c:pt>
                <c:pt idx="8392">
                  <c:v>-6521.3</c:v>
                </c:pt>
                <c:pt idx="8393">
                  <c:v>-6603.1</c:v>
                </c:pt>
                <c:pt idx="8394">
                  <c:v>-6679</c:v>
                </c:pt>
                <c:pt idx="8395">
                  <c:v>-6747</c:v>
                </c:pt>
                <c:pt idx="8396">
                  <c:v>-6792.3</c:v>
                </c:pt>
                <c:pt idx="8397">
                  <c:v>-6840.5</c:v>
                </c:pt>
                <c:pt idx="8398">
                  <c:v>-6911.8</c:v>
                </c:pt>
                <c:pt idx="8399">
                  <c:v>-6917</c:v>
                </c:pt>
                <c:pt idx="8400">
                  <c:v>-6918</c:v>
                </c:pt>
                <c:pt idx="8401">
                  <c:v>-6982.1</c:v>
                </c:pt>
                <c:pt idx="8402">
                  <c:v>-7024.2</c:v>
                </c:pt>
                <c:pt idx="8403">
                  <c:v>-7113.6</c:v>
                </c:pt>
                <c:pt idx="8404">
                  <c:v>-7136.3</c:v>
                </c:pt>
                <c:pt idx="8405">
                  <c:v>-7167.2</c:v>
                </c:pt>
                <c:pt idx="8406">
                  <c:v>-7178.4</c:v>
                </c:pt>
                <c:pt idx="8407">
                  <c:v>-7208.8</c:v>
                </c:pt>
                <c:pt idx="8408">
                  <c:v>-7275</c:v>
                </c:pt>
                <c:pt idx="8409">
                  <c:v>-7293</c:v>
                </c:pt>
                <c:pt idx="8410">
                  <c:v>-7360.5</c:v>
                </c:pt>
                <c:pt idx="8411">
                  <c:v>-7460.4</c:v>
                </c:pt>
                <c:pt idx="8412">
                  <c:v>-7550.6</c:v>
                </c:pt>
                <c:pt idx="8413">
                  <c:v>-7654.6</c:v>
                </c:pt>
                <c:pt idx="8414">
                  <c:v>-7757.2</c:v>
                </c:pt>
                <c:pt idx="8415">
                  <c:v>-7853.2</c:v>
                </c:pt>
                <c:pt idx="8416">
                  <c:v>-7859</c:v>
                </c:pt>
                <c:pt idx="8417">
                  <c:v>-7892.8</c:v>
                </c:pt>
                <c:pt idx="8418">
                  <c:v>-7949.7</c:v>
                </c:pt>
                <c:pt idx="8419">
                  <c:v>-7996.9</c:v>
                </c:pt>
                <c:pt idx="8420">
                  <c:v>-8033</c:v>
                </c:pt>
                <c:pt idx="8421">
                  <c:v>-8104.3</c:v>
                </c:pt>
                <c:pt idx="8422">
                  <c:v>-8145.8</c:v>
                </c:pt>
                <c:pt idx="8423">
                  <c:v>-8200.9</c:v>
                </c:pt>
                <c:pt idx="8424">
                  <c:v>-8259.2999999999993</c:v>
                </c:pt>
                <c:pt idx="8425">
                  <c:v>-8273.7000000000007</c:v>
                </c:pt>
                <c:pt idx="8426">
                  <c:v>-8317.2999999999993</c:v>
                </c:pt>
                <c:pt idx="8427">
                  <c:v>-8336.9</c:v>
                </c:pt>
                <c:pt idx="8428">
                  <c:v>-8343.4</c:v>
                </c:pt>
                <c:pt idx="8429">
                  <c:v>-8349.6</c:v>
                </c:pt>
                <c:pt idx="8430">
                  <c:v>-8375.2000000000007</c:v>
                </c:pt>
                <c:pt idx="8431">
                  <c:v>-8458.7000000000007</c:v>
                </c:pt>
                <c:pt idx="8432">
                  <c:v>-8511</c:v>
                </c:pt>
                <c:pt idx="8433">
                  <c:v>-8514.4</c:v>
                </c:pt>
                <c:pt idx="8434">
                  <c:v>-8540.7000000000007</c:v>
                </c:pt>
                <c:pt idx="8435">
                  <c:v>-8537.1</c:v>
                </c:pt>
                <c:pt idx="8436">
                  <c:v>-8529</c:v>
                </c:pt>
                <c:pt idx="8437">
                  <c:v>-8487.2999999999993</c:v>
                </c:pt>
                <c:pt idx="8438">
                  <c:v>-8492.7000000000007</c:v>
                </c:pt>
                <c:pt idx="8439">
                  <c:v>-8514.4</c:v>
                </c:pt>
                <c:pt idx="8440">
                  <c:v>-8530.9</c:v>
                </c:pt>
                <c:pt idx="8441">
                  <c:v>-8567.7000000000007</c:v>
                </c:pt>
                <c:pt idx="8442">
                  <c:v>-8633.2999999999993</c:v>
                </c:pt>
                <c:pt idx="8443">
                  <c:v>-8701.2000000000007</c:v>
                </c:pt>
                <c:pt idx="8444">
                  <c:v>-8741.2000000000007</c:v>
                </c:pt>
                <c:pt idx="8445">
                  <c:v>-8785.7000000000007</c:v>
                </c:pt>
                <c:pt idx="8446">
                  <c:v>-8810.1</c:v>
                </c:pt>
                <c:pt idx="8447">
                  <c:v>-8845.5</c:v>
                </c:pt>
                <c:pt idx="8448">
                  <c:v>-8882.4</c:v>
                </c:pt>
                <c:pt idx="8449">
                  <c:v>-8885.6</c:v>
                </c:pt>
                <c:pt idx="8450">
                  <c:v>-8949.9</c:v>
                </c:pt>
                <c:pt idx="8451">
                  <c:v>-9014.2999999999993</c:v>
                </c:pt>
                <c:pt idx="8452">
                  <c:v>-9065.7999999999993</c:v>
                </c:pt>
                <c:pt idx="8453">
                  <c:v>-9106.9</c:v>
                </c:pt>
                <c:pt idx="8454">
                  <c:v>-9116.7999999999993</c:v>
                </c:pt>
                <c:pt idx="8455">
                  <c:v>-9128.5</c:v>
                </c:pt>
                <c:pt idx="8456">
                  <c:v>-9158.7000000000007</c:v>
                </c:pt>
                <c:pt idx="8457">
                  <c:v>-9124.7999999999993</c:v>
                </c:pt>
                <c:pt idx="8458">
                  <c:v>-9143</c:v>
                </c:pt>
                <c:pt idx="8459">
                  <c:v>-9159.4</c:v>
                </c:pt>
                <c:pt idx="8460">
                  <c:v>-9142</c:v>
                </c:pt>
                <c:pt idx="8461">
                  <c:v>-9180.2999999999993</c:v>
                </c:pt>
                <c:pt idx="8462">
                  <c:v>-9196.2000000000007</c:v>
                </c:pt>
                <c:pt idx="8463">
                  <c:v>-9181.7999999999993</c:v>
                </c:pt>
                <c:pt idx="8464">
                  <c:v>-9178.7999999999993</c:v>
                </c:pt>
                <c:pt idx="8465">
                  <c:v>-9181.1</c:v>
                </c:pt>
                <c:pt idx="8466">
                  <c:v>-9134.7000000000007</c:v>
                </c:pt>
                <c:pt idx="8467">
                  <c:v>-9108.6</c:v>
                </c:pt>
                <c:pt idx="8468">
                  <c:v>-9159.1</c:v>
                </c:pt>
                <c:pt idx="8469">
                  <c:v>-9179.4</c:v>
                </c:pt>
                <c:pt idx="8470">
                  <c:v>-9191.6</c:v>
                </c:pt>
                <c:pt idx="8471">
                  <c:v>-9247.5</c:v>
                </c:pt>
                <c:pt idx="8472">
                  <c:v>-9264.2999999999993</c:v>
                </c:pt>
                <c:pt idx="8473">
                  <c:v>-9301.1</c:v>
                </c:pt>
                <c:pt idx="8474">
                  <c:v>-9335.2000000000007</c:v>
                </c:pt>
                <c:pt idx="8475">
                  <c:v>-9345.5</c:v>
                </c:pt>
                <c:pt idx="8476">
                  <c:v>-9376.9</c:v>
                </c:pt>
                <c:pt idx="8477">
                  <c:v>-9361.7000000000007</c:v>
                </c:pt>
                <c:pt idx="8478">
                  <c:v>-9413.2000000000007</c:v>
                </c:pt>
                <c:pt idx="8479">
                  <c:v>-9436.2000000000007</c:v>
                </c:pt>
                <c:pt idx="8480">
                  <c:v>-9442.2999999999993</c:v>
                </c:pt>
                <c:pt idx="8481">
                  <c:v>-9516.5</c:v>
                </c:pt>
                <c:pt idx="8482">
                  <c:v>-9525.4</c:v>
                </c:pt>
                <c:pt idx="8483">
                  <c:v>-9551.1</c:v>
                </c:pt>
                <c:pt idx="8484">
                  <c:v>-9580.2000000000007</c:v>
                </c:pt>
                <c:pt idx="8485">
                  <c:v>-9576.6</c:v>
                </c:pt>
                <c:pt idx="8486">
                  <c:v>-9566.4</c:v>
                </c:pt>
                <c:pt idx="8487">
                  <c:v>-9549.2000000000007</c:v>
                </c:pt>
                <c:pt idx="8488">
                  <c:v>-9540.1</c:v>
                </c:pt>
                <c:pt idx="8489">
                  <c:v>-9495.6</c:v>
                </c:pt>
                <c:pt idx="8490">
                  <c:v>-9472.7000000000007</c:v>
                </c:pt>
                <c:pt idx="8491">
                  <c:v>-9448.2000000000007</c:v>
                </c:pt>
                <c:pt idx="8492">
                  <c:v>-9379.2999999999993</c:v>
                </c:pt>
                <c:pt idx="8493">
                  <c:v>-9359.6</c:v>
                </c:pt>
                <c:pt idx="8494">
                  <c:v>-9343.9</c:v>
                </c:pt>
                <c:pt idx="8495">
                  <c:v>-9267.1</c:v>
                </c:pt>
                <c:pt idx="8496">
                  <c:v>-9262.7999999999993</c:v>
                </c:pt>
                <c:pt idx="8497">
                  <c:v>-9237</c:v>
                </c:pt>
                <c:pt idx="8498">
                  <c:v>-9197.5</c:v>
                </c:pt>
                <c:pt idx="8499">
                  <c:v>-9132</c:v>
                </c:pt>
                <c:pt idx="8500">
                  <c:v>-9046.4</c:v>
                </c:pt>
                <c:pt idx="8501">
                  <c:v>-8987.7999999999993</c:v>
                </c:pt>
                <c:pt idx="8502">
                  <c:v>-8954.4</c:v>
                </c:pt>
                <c:pt idx="8503">
                  <c:v>-8895.4</c:v>
                </c:pt>
                <c:pt idx="8504">
                  <c:v>-8869.2000000000007</c:v>
                </c:pt>
                <c:pt idx="8505">
                  <c:v>-8817.6</c:v>
                </c:pt>
                <c:pt idx="8506">
                  <c:v>-8752.2000000000007</c:v>
                </c:pt>
                <c:pt idx="8507">
                  <c:v>-8643.2000000000007</c:v>
                </c:pt>
                <c:pt idx="8508">
                  <c:v>-8533.2000000000007</c:v>
                </c:pt>
                <c:pt idx="8509">
                  <c:v>-8393.6</c:v>
                </c:pt>
                <c:pt idx="8510">
                  <c:v>-8199.5</c:v>
                </c:pt>
                <c:pt idx="8511">
                  <c:v>-7926.8</c:v>
                </c:pt>
                <c:pt idx="8512">
                  <c:v>-7650.1</c:v>
                </c:pt>
                <c:pt idx="8513">
                  <c:v>-7422.6</c:v>
                </c:pt>
                <c:pt idx="8514">
                  <c:v>-7131.9</c:v>
                </c:pt>
                <c:pt idx="8515">
                  <c:v>-6811</c:v>
                </c:pt>
                <c:pt idx="8516">
                  <c:v>-6430.5</c:v>
                </c:pt>
                <c:pt idx="8517">
                  <c:v>-6034.7</c:v>
                </c:pt>
                <c:pt idx="8518">
                  <c:v>-5635</c:v>
                </c:pt>
                <c:pt idx="8519">
                  <c:v>-5189.2</c:v>
                </c:pt>
                <c:pt idx="8520">
                  <c:v>-4726.3999999999996</c:v>
                </c:pt>
                <c:pt idx="8521">
                  <c:v>-4266</c:v>
                </c:pt>
                <c:pt idx="8522">
                  <c:v>-3857.8</c:v>
                </c:pt>
                <c:pt idx="8523">
                  <c:v>-3479.1</c:v>
                </c:pt>
                <c:pt idx="8524">
                  <c:v>-3106.3</c:v>
                </c:pt>
                <c:pt idx="8525">
                  <c:v>-2712.8</c:v>
                </c:pt>
                <c:pt idx="8526">
                  <c:v>-2386.6</c:v>
                </c:pt>
                <c:pt idx="8527">
                  <c:v>-2068.4</c:v>
                </c:pt>
                <c:pt idx="8528">
                  <c:v>-1746.4</c:v>
                </c:pt>
                <c:pt idx="8529">
                  <c:v>-1430.9</c:v>
                </c:pt>
                <c:pt idx="8530">
                  <c:v>-1121.0999999999999</c:v>
                </c:pt>
                <c:pt idx="8531">
                  <c:v>-921.23</c:v>
                </c:pt>
                <c:pt idx="8532">
                  <c:v>-752.16</c:v>
                </c:pt>
                <c:pt idx="8533">
                  <c:v>-574.55999999999995</c:v>
                </c:pt>
                <c:pt idx="8534">
                  <c:v>-399.33</c:v>
                </c:pt>
                <c:pt idx="8535">
                  <c:v>-294.06</c:v>
                </c:pt>
                <c:pt idx="8536">
                  <c:v>-215.51</c:v>
                </c:pt>
                <c:pt idx="8537">
                  <c:v>-120.57</c:v>
                </c:pt>
                <c:pt idx="8538">
                  <c:v>-27.407</c:v>
                </c:pt>
                <c:pt idx="8539">
                  <c:v>12.013999999999999</c:v>
                </c:pt>
                <c:pt idx="8540">
                  <c:v>68.983000000000004</c:v>
                </c:pt>
                <c:pt idx="8541">
                  <c:v>139.97</c:v>
                </c:pt>
                <c:pt idx="8542">
                  <c:v>197.07</c:v>
                </c:pt>
                <c:pt idx="8543">
                  <c:v>244.27</c:v>
                </c:pt>
                <c:pt idx="8544">
                  <c:v>296.99</c:v>
                </c:pt>
                <c:pt idx="8545">
                  <c:v>330.3</c:v>
                </c:pt>
                <c:pt idx="8546">
                  <c:v>353.82</c:v>
                </c:pt>
                <c:pt idx="8547">
                  <c:v>416.16</c:v>
                </c:pt>
                <c:pt idx="8548">
                  <c:v>463.53</c:v>
                </c:pt>
                <c:pt idx="8549">
                  <c:v>551.07000000000005</c:v>
                </c:pt>
                <c:pt idx="8550">
                  <c:v>598.80999999999995</c:v>
                </c:pt>
                <c:pt idx="8551">
                  <c:v>635.58000000000004</c:v>
                </c:pt>
                <c:pt idx="8552">
                  <c:v>738.85</c:v>
                </c:pt>
                <c:pt idx="8553">
                  <c:v>876.46</c:v>
                </c:pt>
                <c:pt idx="8554">
                  <c:v>1014.7</c:v>
                </c:pt>
                <c:pt idx="8555">
                  <c:v>1241.0999999999999</c:v>
                </c:pt>
                <c:pt idx="8556">
                  <c:v>1485.9</c:v>
                </c:pt>
                <c:pt idx="8557">
                  <c:v>1784.5</c:v>
                </c:pt>
                <c:pt idx="8558">
                  <c:v>2047.3</c:v>
                </c:pt>
                <c:pt idx="8559">
                  <c:v>2264.9</c:v>
                </c:pt>
                <c:pt idx="8560">
                  <c:v>2438.9</c:v>
                </c:pt>
                <c:pt idx="8561">
                  <c:v>2576.5</c:v>
                </c:pt>
                <c:pt idx="8562">
                  <c:v>2686</c:v>
                </c:pt>
                <c:pt idx="8563">
                  <c:v>2805.8</c:v>
                </c:pt>
                <c:pt idx="8564">
                  <c:v>2960.8</c:v>
                </c:pt>
                <c:pt idx="8565">
                  <c:v>3090.1</c:v>
                </c:pt>
                <c:pt idx="8566">
                  <c:v>3121.3</c:v>
                </c:pt>
                <c:pt idx="8567">
                  <c:v>3224.2</c:v>
                </c:pt>
                <c:pt idx="8568">
                  <c:v>3269.1</c:v>
                </c:pt>
                <c:pt idx="8569">
                  <c:v>3252.3</c:v>
                </c:pt>
                <c:pt idx="8570">
                  <c:v>3314.9</c:v>
                </c:pt>
                <c:pt idx="8571">
                  <c:v>3381.2</c:v>
                </c:pt>
                <c:pt idx="8572">
                  <c:v>3451.4</c:v>
                </c:pt>
                <c:pt idx="8573">
                  <c:v>3495.1</c:v>
                </c:pt>
                <c:pt idx="8574">
                  <c:v>3607.2</c:v>
                </c:pt>
                <c:pt idx="8575">
                  <c:v>3826.6</c:v>
                </c:pt>
                <c:pt idx="8576">
                  <c:v>4037.2</c:v>
                </c:pt>
                <c:pt idx="8577">
                  <c:v>4156.3999999999996</c:v>
                </c:pt>
                <c:pt idx="8578">
                  <c:v>4219.6000000000004</c:v>
                </c:pt>
                <c:pt idx="8579">
                  <c:v>4332.3999999999996</c:v>
                </c:pt>
                <c:pt idx="8580">
                  <c:v>4476.3</c:v>
                </c:pt>
                <c:pt idx="8581">
                  <c:v>4684.8</c:v>
                </c:pt>
                <c:pt idx="8582">
                  <c:v>4921.7</c:v>
                </c:pt>
                <c:pt idx="8583">
                  <c:v>5078</c:v>
                </c:pt>
                <c:pt idx="8584">
                  <c:v>5299.3</c:v>
                </c:pt>
                <c:pt idx="8585">
                  <c:v>5506.5</c:v>
                </c:pt>
                <c:pt idx="8586">
                  <c:v>5653</c:v>
                </c:pt>
                <c:pt idx="8587">
                  <c:v>5870.1</c:v>
                </c:pt>
                <c:pt idx="8588">
                  <c:v>6127.7</c:v>
                </c:pt>
                <c:pt idx="8589">
                  <c:v>6351.5</c:v>
                </c:pt>
                <c:pt idx="8590">
                  <c:v>6589.2</c:v>
                </c:pt>
                <c:pt idx="8591">
                  <c:v>6867.1</c:v>
                </c:pt>
                <c:pt idx="8592">
                  <c:v>7089.1</c:v>
                </c:pt>
                <c:pt idx="8593">
                  <c:v>7230.7</c:v>
                </c:pt>
                <c:pt idx="8594">
                  <c:v>7419.2</c:v>
                </c:pt>
                <c:pt idx="8595">
                  <c:v>7648.6</c:v>
                </c:pt>
                <c:pt idx="8596">
                  <c:v>7854.2</c:v>
                </c:pt>
                <c:pt idx="8597">
                  <c:v>8068.4</c:v>
                </c:pt>
                <c:pt idx="8598">
                  <c:v>8310.5</c:v>
                </c:pt>
                <c:pt idx="8599">
                  <c:v>8574</c:v>
                </c:pt>
                <c:pt idx="8600">
                  <c:v>8831.7000000000007</c:v>
                </c:pt>
                <c:pt idx="8601">
                  <c:v>9070.7000000000007</c:v>
                </c:pt>
                <c:pt idx="8602">
                  <c:v>9260.4</c:v>
                </c:pt>
                <c:pt idx="8603">
                  <c:v>9354.1</c:v>
                </c:pt>
                <c:pt idx="8604">
                  <c:v>9436.9</c:v>
                </c:pt>
                <c:pt idx="8605">
                  <c:v>9451.9</c:v>
                </c:pt>
                <c:pt idx="8606">
                  <c:v>9562.7999999999993</c:v>
                </c:pt>
                <c:pt idx="8607">
                  <c:v>9766</c:v>
                </c:pt>
                <c:pt idx="8608">
                  <c:v>9901.1</c:v>
                </c:pt>
                <c:pt idx="8609">
                  <c:v>10028</c:v>
                </c:pt>
                <c:pt idx="8610">
                  <c:v>10222</c:v>
                </c:pt>
                <c:pt idx="8611">
                  <c:v>10357</c:v>
                </c:pt>
                <c:pt idx="8612">
                  <c:v>10483</c:v>
                </c:pt>
                <c:pt idx="8613">
                  <c:v>10594</c:v>
                </c:pt>
                <c:pt idx="8614">
                  <c:v>10714</c:v>
                </c:pt>
                <c:pt idx="8615">
                  <c:v>10831</c:v>
                </c:pt>
                <c:pt idx="8616">
                  <c:v>10920</c:v>
                </c:pt>
                <c:pt idx="8617">
                  <c:v>11033</c:v>
                </c:pt>
                <c:pt idx="8618">
                  <c:v>11218</c:v>
                </c:pt>
                <c:pt idx="8619">
                  <c:v>11409</c:v>
                </c:pt>
                <c:pt idx="8620">
                  <c:v>11498</c:v>
                </c:pt>
                <c:pt idx="8621">
                  <c:v>11590</c:v>
                </c:pt>
                <c:pt idx="8622">
                  <c:v>11757</c:v>
                </c:pt>
                <c:pt idx="8623">
                  <c:v>11919</c:v>
                </c:pt>
                <c:pt idx="8624">
                  <c:v>12014</c:v>
                </c:pt>
                <c:pt idx="8625">
                  <c:v>12083</c:v>
                </c:pt>
                <c:pt idx="8626">
                  <c:v>12116</c:v>
                </c:pt>
                <c:pt idx="8627">
                  <c:v>12156</c:v>
                </c:pt>
                <c:pt idx="8628">
                  <c:v>12205</c:v>
                </c:pt>
                <c:pt idx="8629">
                  <c:v>12257</c:v>
                </c:pt>
                <c:pt idx="8630">
                  <c:v>12361</c:v>
                </c:pt>
                <c:pt idx="8631">
                  <c:v>12381</c:v>
                </c:pt>
                <c:pt idx="8632">
                  <c:v>12360</c:v>
                </c:pt>
                <c:pt idx="8633">
                  <c:v>12365</c:v>
                </c:pt>
                <c:pt idx="8634">
                  <c:v>12349</c:v>
                </c:pt>
                <c:pt idx="8635">
                  <c:v>12383</c:v>
                </c:pt>
                <c:pt idx="8636">
                  <c:v>12446</c:v>
                </c:pt>
                <c:pt idx="8637">
                  <c:v>12487</c:v>
                </c:pt>
                <c:pt idx="8638">
                  <c:v>12525</c:v>
                </c:pt>
                <c:pt idx="8639">
                  <c:v>12546</c:v>
                </c:pt>
                <c:pt idx="8640">
                  <c:v>12623</c:v>
                </c:pt>
                <c:pt idx="8641">
                  <c:v>12696</c:v>
                </c:pt>
                <c:pt idx="8642">
                  <c:v>12735</c:v>
                </c:pt>
                <c:pt idx="8643">
                  <c:v>12790</c:v>
                </c:pt>
                <c:pt idx="8644">
                  <c:v>12839</c:v>
                </c:pt>
                <c:pt idx="8645">
                  <c:v>12950</c:v>
                </c:pt>
                <c:pt idx="8646">
                  <c:v>13018</c:v>
                </c:pt>
                <c:pt idx="8647">
                  <c:v>13088</c:v>
                </c:pt>
                <c:pt idx="8648">
                  <c:v>13136</c:v>
                </c:pt>
                <c:pt idx="8649">
                  <c:v>13155</c:v>
                </c:pt>
                <c:pt idx="8650">
                  <c:v>13204</c:v>
                </c:pt>
                <c:pt idx="8651">
                  <c:v>13248</c:v>
                </c:pt>
                <c:pt idx="8652">
                  <c:v>13296</c:v>
                </c:pt>
                <c:pt idx="8653">
                  <c:v>13310</c:v>
                </c:pt>
                <c:pt idx="8654">
                  <c:v>13374</c:v>
                </c:pt>
                <c:pt idx="8655">
                  <c:v>13476</c:v>
                </c:pt>
                <c:pt idx="8656">
                  <c:v>13521</c:v>
                </c:pt>
                <c:pt idx="8657">
                  <c:v>13601</c:v>
                </c:pt>
                <c:pt idx="8658">
                  <c:v>13694</c:v>
                </c:pt>
                <c:pt idx="8659">
                  <c:v>13704</c:v>
                </c:pt>
                <c:pt idx="8660">
                  <c:v>13756</c:v>
                </c:pt>
                <c:pt idx="8661">
                  <c:v>13775</c:v>
                </c:pt>
                <c:pt idx="8662">
                  <c:v>13767</c:v>
                </c:pt>
                <c:pt idx="8663">
                  <c:v>13817</c:v>
                </c:pt>
                <c:pt idx="8664">
                  <c:v>13930</c:v>
                </c:pt>
                <c:pt idx="8665">
                  <c:v>14040</c:v>
                </c:pt>
                <c:pt idx="8666">
                  <c:v>14053</c:v>
                </c:pt>
                <c:pt idx="8667">
                  <c:v>14033</c:v>
                </c:pt>
                <c:pt idx="8668">
                  <c:v>13983</c:v>
                </c:pt>
                <c:pt idx="8669">
                  <c:v>13967</c:v>
                </c:pt>
                <c:pt idx="8670">
                  <c:v>13904</c:v>
                </c:pt>
                <c:pt idx="8671">
                  <c:v>13935</c:v>
                </c:pt>
                <c:pt idx="8672">
                  <c:v>13986</c:v>
                </c:pt>
                <c:pt idx="8673">
                  <c:v>13920</c:v>
                </c:pt>
                <c:pt idx="8674">
                  <c:v>13969</c:v>
                </c:pt>
                <c:pt idx="8675">
                  <c:v>14019</c:v>
                </c:pt>
                <c:pt idx="8676">
                  <c:v>14001</c:v>
                </c:pt>
                <c:pt idx="8677">
                  <c:v>13993</c:v>
                </c:pt>
                <c:pt idx="8678">
                  <c:v>13973</c:v>
                </c:pt>
                <c:pt idx="8679">
                  <c:v>13986</c:v>
                </c:pt>
                <c:pt idx="8680">
                  <c:v>13934</c:v>
                </c:pt>
                <c:pt idx="8681">
                  <c:v>13885</c:v>
                </c:pt>
                <c:pt idx="8682">
                  <c:v>13909</c:v>
                </c:pt>
                <c:pt idx="8683">
                  <c:v>13902</c:v>
                </c:pt>
                <c:pt idx="8684">
                  <c:v>13961</c:v>
                </c:pt>
                <c:pt idx="8685">
                  <c:v>14027</c:v>
                </c:pt>
                <c:pt idx="8686">
                  <c:v>13976</c:v>
                </c:pt>
                <c:pt idx="8687">
                  <c:v>13863</c:v>
                </c:pt>
                <c:pt idx="8688">
                  <c:v>13797</c:v>
                </c:pt>
                <c:pt idx="8689">
                  <c:v>13739</c:v>
                </c:pt>
                <c:pt idx="8690">
                  <c:v>13748</c:v>
                </c:pt>
                <c:pt idx="8691">
                  <c:v>13782</c:v>
                </c:pt>
                <c:pt idx="8692">
                  <c:v>13794</c:v>
                </c:pt>
                <c:pt idx="8693">
                  <c:v>13837</c:v>
                </c:pt>
                <c:pt idx="8694">
                  <c:v>13933</c:v>
                </c:pt>
                <c:pt idx="8695">
                  <c:v>13938</c:v>
                </c:pt>
                <c:pt idx="8696">
                  <c:v>13902</c:v>
                </c:pt>
                <c:pt idx="8697">
                  <c:v>13863</c:v>
                </c:pt>
                <c:pt idx="8698">
                  <c:v>13795</c:v>
                </c:pt>
                <c:pt idx="8699">
                  <c:v>13746</c:v>
                </c:pt>
                <c:pt idx="8700">
                  <c:v>13701</c:v>
                </c:pt>
                <c:pt idx="8701">
                  <c:v>13647</c:v>
                </c:pt>
                <c:pt idx="8702">
                  <c:v>13598</c:v>
                </c:pt>
                <c:pt idx="8703">
                  <c:v>13576</c:v>
                </c:pt>
                <c:pt idx="8704">
                  <c:v>13617</c:v>
                </c:pt>
                <c:pt idx="8705">
                  <c:v>13686</c:v>
                </c:pt>
                <c:pt idx="8706">
                  <c:v>13680</c:v>
                </c:pt>
                <c:pt idx="8707">
                  <c:v>13657</c:v>
                </c:pt>
                <c:pt idx="8708">
                  <c:v>13595</c:v>
                </c:pt>
                <c:pt idx="8709">
                  <c:v>13489</c:v>
                </c:pt>
                <c:pt idx="8710">
                  <c:v>13413</c:v>
                </c:pt>
                <c:pt idx="8711">
                  <c:v>13369</c:v>
                </c:pt>
                <c:pt idx="8712">
                  <c:v>13272</c:v>
                </c:pt>
                <c:pt idx="8713">
                  <c:v>13190</c:v>
                </c:pt>
                <c:pt idx="8714">
                  <c:v>13118</c:v>
                </c:pt>
                <c:pt idx="8715">
                  <c:v>13036</c:v>
                </c:pt>
                <c:pt idx="8716">
                  <c:v>12927</c:v>
                </c:pt>
                <c:pt idx="8717">
                  <c:v>12814</c:v>
                </c:pt>
                <c:pt idx="8718">
                  <c:v>12661</c:v>
                </c:pt>
                <c:pt idx="8719">
                  <c:v>12500</c:v>
                </c:pt>
                <c:pt idx="8720">
                  <c:v>12406</c:v>
                </c:pt>
                <c:pt idx="8721">
                  <c:v>12427</c:v>
                </c:pt>
                <c:pt idx="8722">
                  <c:v>12368</c:v>
                </c:pt>
                <c:pt idx="8723">
                  <c:v>12264</c:v>
                </c:pt>
                <c:pt idx="8724">
                  <c:v>12221</c:v>
                </c:pt>
                <c:pt idx="8725">
                  <c:v>12127</c:v>
                </c:pt>
                <c:pt idx="8726">
                  <c:v>11952</c:v>
                </c:pt>
                <c:pt idx="8727">
                  <c:v>11760</c:v>
                </c:pt>
                <c:pt idx="8728">
                  <c:v>11562</c:v>
                </c:pt>
                <c:pt idx="8729">
                  <c:v>11310</c:v>
                </c:pt>
                <c:pt idx="8730">
                  <c:v>11121</c:v>
                </c:pt>
                <c:pt idx="8731">
                  <c:v>10969</c:v>
                </c:pt>
                <c:pt idx="8732">
                  <c:v>10787</c:v>
                </c:pt>
                <c:pt idx="8733">
                  <c:v>10537</c:v>
                </c:pt>
                <c:pt idx="8734">
                  <c:v>10275</c:v>
                </c:pt>
                <c:pt idx="8735">
                  <c:v>9988.6</c:v>
                </c:pt>
                <c:pt idx="8736">
                  <c:v>9669.7000000000007</c:v>
                </c:pt>
                <c:pt idx="8737">
                  <c:v>9359.2999999999993</c:v>
                </c:pt>
                <c:pt idx="8738">
                  <c:v>9034.6</c:v>
                </c:pt>
                <c:pt idx="8739">
                  <c:v>8714.5</c:v>
                </c:pt>
                <c:pt idx="8740">
                  <c:v>8399.7999999999993</c:v>
                </c:pt>
                <c:pt idx="8741">
                  <c:v>8071.8</c:v>
                </c:pt>
                <c:pt idx="8742">
                  <c:v>7781.6</c:v>
                </c:pt>
                <c:pt idx="8743">
                  <c:v>7534.8</c:v>
                </c:pt>
                <c:pt idx="8744">
                  <c:v>7341.5</c:v>
                </c:pt>
                <c:pt idx="8745">
                  <c:v>7184</c:v>
                </c:pt>
                <c:pt idx="8746">
                  <c:v>6892.2</c:v>
                </c:pt>
                <c:pt idx="8747">
                  <c:v>6630.6</c:v>
                </c:pt>
                <c:pt idx="8748">
                  <c:v>6401.9</c:v>
                </c:pt>
                <c:pt idx="8749">
                  <c:v>6176.4</c:v>
                </c:pt>
                <c:pt idx="8750">
                  <c:v>5936.4</c:v>
                </c:pt>
                <c:pt idx="8751">
                  <c:v>5722.1</c:v>
                </c:pt>
                <c:pt idx="8752">
                  <c:v>5498.9</c:v>
                </c:pt>
                <c:pt idx="8753">
                  <c:v>5278</c:v>
                </c:pt>
                <c:pt idx="8754">
                  <c:v>5023.2</c:v>
                </c:pt>
                <c:pt idx="8755">
                  <c:v>4819.6000000000004</c:v>
                </c:pt>
                <c:pt idx="8756">
                  <c:v>4692.3999999999996</c:v>
                </c:pt>
                <c:pt idx="8757">
                  <c:v>4567.8</c:v>
                </c:pt>
                <c:pt idx="8758">
                  <c:v>4418.6000000000004</c:v>
                </c:pt>
                <c:pt idx="8759">
                  <c:v>4203.5</c:v>
                </c:pt>
                <c:pt idx="8760">
                  <c:v>4045.9</c:v>
                </c:pt>
                <c:pt idx="8761">
                  <c:v>3906.1</c:v>
                </c:pt>
                <c:pt idx="8762">
                  <c:v>3699.9</c:v>
                </c:pt>
                <c:pt idx="8763">
                  <c:v>3451.8</c:v>
                </c:pt>
                <c:pt idx="8764">
                  <c:v>3227.6</c:v>
                </c:pt>
                <c:pt idx="8765">
                  <c:v>3060.4</c:v>
                </c:pt>
                <c:pt idx="8766">
                  <c:v>2949.5</c:v>
                </c:pt>
                <c:pt idx="8767">
                  <c:v>2804</c:v>
                </c:pt>
                <c:pt idx="8768">
                  <c:v>2527.6999999999998</c:v>
                </c:pt>
                <c:pt idx="8769">
                  <c:v>2169.1999999999998</c:v>
                </c:pt>
                <c:pt idx="8770">
                  <c:v>1890.2</c:v>
                </c:pt>
                <c:pt idx="8771">
                  <c:v>1653.2</c:v>
                </c:pt>
                <c:pt idx="8772">
                  <c:v>1396</c:v>
                </c:pt>
                <c:pt idx="8773">
                  <c:v>1232.4000000000001</c:v>
                </c:pt>
                <c:pt idx="8774">
                  <c:v>1059.5999999999999</c:v>
                </c:pt>
                <c:pt idx="8775">
                  <c:v>890.87</c:v>
                </c:pt>
                <c:pt idx="8776">
                  <c:v>719.21</c:v>
                </c:pt>
                <c:pt idx="8777">
                  <c:v>566.32000000000005</c:v>
                </c:pt>
                <c:pt idx="8778">
                  <c:v>470.84</c:v>
                </c:pt>
                <c:pt idx="8779">
                  <c:v>396.24</c:v>
                </c:pt>
                <c:pt idx="8780">
                  <c:v>306.37</c:v>
                </c:pt>
                <c:pt idx="8781">
                  <c:v>216.12</c:v>
                </c:pt>
                <c:pt idx="8782">
                  <c:v>154.13999999999999</c:v>
                </c:pt>
                <c:pt idx="8783">
                  <c:v>78.64</c:v>
                </c:pt>
                <c:pt idx="8784">
                  <c:v>70.677000000000007</c:v>
                </c:pt>
                <c:pt idx="8785">
                  <c:v>109.11</c:v>
                </c:pt>
                <c:pt idx="8786">
                  <c:v>91.712000000000003</c:v>
                </c:pt>
                <c:pt idx="8787">
                  <c:v>83.665000000000006</c:v>
                </c:pt>
                <c:pt idx="8788">
                  <c:v>62.935000000000002</c:v>
                </c:pt>
                <c:pt idx="8789">
                  <c:v>33.048999999999999</c:v>
                </c:pt>
                <c:pt idx="8790">
                  <c:v>-58.798999999999999</c:v>
                </c:pt>
                <c:pt idx="8791">
                  <c:v>-137.66</c:v>
                </c:pt>
                <c:pt idx="8792">
                  <c:v>-199.68</c:v>
                </c:pt>
                <c:pt idx="8793">
                  <c:v>-258.38</c:v>
                </c:pt>
                <c:pt idx="8794">
                  <c:v>-335.76</c:v>
                </c:pt>
                <c:pt idx="8795">
                  <c:v>-404.11</c:v>
                </c:pt>
                <c:pt idx="8796">
                  <c:v>-514.13</c:v>
                </c:pt>
                <c:pt idx="8797">
                  <c:v>-610.88</c:v>
                </c:pt>
                <c:pt idx="8798">
                  <c:v>-717.57</c:v>
                </c:pt>
                <c:pt idx="8799">
                  <c:v>-831.37</c:v>
                </c:pt>
                <c:pt idx="8800">
                  <c:v>-941.19</c:v>
                </c:pt>
                <c:pt idx="8801">
                  <c:v>-1057</c:v>
                </c:pt>
                <c:pt idx="8802">
                  <c:v>-1206.5999999999999</c:v>
                </c:pt>
                <c:pt idx="8803">
                  <c:v>-1384.1</c:v>
                </c:pt>
                <c:pt idx="8804">
                  <c:v>-1606.5</c:v>
                </c:pt>
                <c:pt idx="8805">
                  <c:v>-1795.1</c:v>
                </c:pt>
                <c:pt idx="8806">
                  <c:v>-1969.1</c:v>
                </c:pt>
                <c:pt idx="8807">
                  <c:v>-2154.3000000000002</c:v>
                </c:pt>
                <c:pt idx="8808">
                  <c:v>-2287</c:v>
                </c:pt>
                <c:pt idx="8809">
                  <c:v>-2482.4</c:v>
                </c:pt>
                <c:pt idx="8810">
                  <c:v>-2649.1</c:v>
                </c:pt>
                <c:pt idx="8811">
                  <c:v>-2822.8</c:v>
                </c:pt>
                <c:pt idx="8812">
                  <c:v>-2992.6</c:v>
                </c:pt>
                <c:pt idx="8813">
                  <c:v>-3156.2</c:v>
                </c:pt>
                <c:pt idx="8814">
                  <c:v>-3362.6</c:v>
                </c:pt>
                <c:pt idx="8815">
                  <c:v>-3582.9</c:v>
                </c:pt>
                <c:pt idx="8816">
                  <c:v>-3791</c:v>
                </c:pt>
                <c:pt idx="8817">
                  <c:v>-3943.6</c:v>
                </c:pt>
                <c:pt idx="8818">
                  <c:v>-4132.1000000000004</c:v>
                </c:pt>
                <c:pt idx="8819">
                  <c:v>-4321.8999999999996</c:v>
                </c:pt>
                <c:pt idx="8820">
                  <c:v>-4503.3</c:v>
                </c:pt>
                <c:pt idx="8821">
                  <c:v>-4686</c:v>
                </c:pt>
                <c:pt idx="8822">
                  <c:v>-4872.1000000000004</c:v>
                </c:pt>
                <c:pt idx="8823">
                  <c:v>-5056.6000000000004</c:v>
                </c:pt>
                <c:pt idx="8824">
                  <c:v>-5216.3999999999996</c:v>
                </c:pt>
                <c:pt idx="8825">
                  <c:v>-5386</c:v>
                </c:pt>
                <c:pt idx="8826">
                  <c:v>-5588.8</c:v>
                </c:pt>
                <c:pt idx="8827">
                  <c:v>-5829.6</c:v>
                </c:pt>
                <c:pt idx="8828">
                  <c:v>-5978</c:v>
                </c:pt>
                <c:pt idx="8829">
                  <c:v>-6132.8</c:v>
                </c:pt>
                <c:pt idx="8830">
                  <c:v>-6243.3</c:v>
                </c:pt>
                <c:pt idx="8831">
                  <c:v>-6368.9</c:v>
                </c:pt>
                <c:pt idx="8832">
                  <c:v>-6509.4</c:v>
                </c:pt>
                <c:pt idx="8833">
                  <c:v>-6630.5</c:v>
                </c:pt>
                <c:pt idx="8834">
                  <c:v>-6748.8</c:v>
                </c:pt>
                <c:pt idx="8835">
                  <c:v>-6888.8</c:v>
                </c:pt>
                <c:pt idx="8836">
                  <c:v>-7031.8</c:v>
                </c:pt>
                <c:pt idx="8837">
                  <c:v>-7151.8</c:v>
                </c:pt>
                <c:pt idx="8838">
                  <c:v>-7297.6</c:v>
                </c:pt>
                <c:pt idx="8839">
                  <c:v>-7443.4</c:v>
                </c:pt>
                <c:pt idx="8840">
                  <c:v>-7553</c:v>
                </c:pt>
                <c:pt idx="8841">
                  <c:v>-7679.7</c:v>
                </c:pt>
                <c:pt idx="8842">
                  <c:v>-7754.5</c:v>
                </c:pt>
                <c:pt idx="8843">
                  <c:v>-7816.8</c:v>
                </c:pt>
                <c:pt idx="8844">
                  <c:v>-7906.6</c:v>
                </c:pt>
                <c:pt idx="8845">
                  <c:v>-7985.3</c:v>
                </c:pt>
                <c:pt idx="8846">
                  <c:v>-8119.9</c:v>
                </c:pt>
                <c:pt idx="8847">
                  <c:v>-8213.4</c:v>
                </c:pt>
                <c:pt idx="8848">
                  <c:v>-8303.2999999999993</c:v>
                </c:pt>
                <c:pt idx="8849">
                  <c:v>-8378.6</c:v>
                </c:pt>
                <c:pt idx="8850">
                  <c:v>-8433.5</c:v>
                </c:pt>
                <c:pt idx="8851">
                  <c:v>-8497.5</c:v>
                </c:pt>
                <c:pt idx="8852">
                  <c:v>-8590.4</c:v>
                </c:pt>
                <c:pt idx="8853">
                  <c:v>-8683.5</c:v>
                </c:pt>
                <c:pt idx="8854">
                  <c:v>-8766.2999999999993</c:v>
                </c:pt>
                <c:pt idx="8855">
                  <c:v>-8870.2999999999993</c:v>
                </c:pt>
                <c:pt idx="8856">
                  <c:v>-8973.5</c:v>
                </c:pt>
                <c:pt idx="8857">
                  <c:v>-9027.2000000000007</c:v>
                </c:pt>
                <c:pt idx="8858">
                  <c:v>-9088.4</c:v>
                </c:pt>
                <c:pt idx="8859">
                  <c:v>-9165.6</c:v>
                </c:pt>
                <c:pt idx="8860">
                  <c:v>-9230</c:v>
                </c:pt>
                <c:pt idx="8861">
                  <c:v>-9262.9</c:v>
                </c:pt>
                <c:pt idx="8862">
                  <c:v>-9318.7000000000007</c:v>
                </c:pt>
                <c:pt idx="8863">
                  <c:v>-9364.4</c:v>
                </c:pt>
                <c:pt idx="8864">
                  <c:v>-9426.7999999999993</c:v>
                </c:pt>
                <c:pt idx="8865">
                  <c:v>-9508.2999999999993</c:v>
                </c:pt>
                <c:pt idx="8866">
                  <c:v>-9591.2000000000007</c:v>
                </c:pt>
                <c:pt idx="8867">
                  <c:v>-9627.2000000000007</c:v>
                </c:pt>
                <c:pt idx="8868">
                  <c:v>-9716.7999999999993</c:v>
                </c:pt>
                <c:pt idx="8869">
                  <c:v>-9760.2000000000007</c:v>
                </c:pt>
                <c:pt idx="8870">
                  <c:v>-9800.2999999999993</c:v>
                </c:pt>
                <c:pt idx="8871">
                  <c:v>-9884</c:v>
                </c:pt>
                <c:pt idx="8872">
                  <c:v>-9947.7000000000007</c:v>
                </c:pt>
                <c:pt idx="8873">
                  <c:v>-9972.1</c:v>
                </c:pt>
                <c:pt idx="8874">
                  <c:v>-10030</c:v>
                </c:pt>
                <c:pt idx="8875">
                  <c:v>-10056</c:v>
                </c:pt>
                <c:pt idx="8876">
                  <c:v>-10090</c:v>
                </c:pt>
                <c:pt idx="8877">
                  <c:v>-10123</c:v>
                </c:pt>
                <c:pt idx="8878">
                  <c:v>-10129</c:v>
                </c:pt>
                <c:pt idx="8879">
                  <c:v>-10173</c:v>
                </c:pt>
                <c:pt idx="8880">
                  <c:v>-10191</c:v>
                </c:pt>
                <c:pt idx="8881">
                  <c:v>-10206</c:v>
                </c:pt>
                <c:pt idx="8882">
                  <c:v>-10240</c:v>
                </c:pt>
                <c:pt idx="8883">
                  <c:v>-10283</c:v>
                </c:pt>
                <c:pt idx="8884">
                  <c:v>-10332</c:v>
                </c:pt>
                <c:pt idx="8885">
                  <c:v>-10388</c:v>
                </c:pt>
                <c:pt idx="8886">
                  <c:v>-10390</c:v>
                </c:pt>
                <c:pt idx="8887">
                  <c:v>-10402</c:v>
                </c:pt>
                <c:pt idx="8888">
                  <c:v>-10411</c:v>
                </c:pt>
                <c:pt idx="8889">
                  <c:v>-10388</c:v>
                </c:pt>
                <c:pt idx="8890">
                  <c:v>-10369</c:v>
                </c:pt>
                <c:pt idx="8891">
                  <c:v>-10406</c:v>
                </c:pt>
                <c:pt idx="8892">
                  <c:v>-10394</c:v>
                </c:pt>
                <c:pt idx="8893">
                  <c:v>-10407</c:v>
                </c:pt>
                <c:pt idx="8894">
                  <c:v>-10427</c:v>
                </c:pt>
                <c:pt idx="8895">
                  <c:v>-10404</c:v>
                </c:pt>
                <c:pt idx="8896">
                  <c:v>-10425</c:v>
                </c:pt>
                <c:pt idx="8897">
                  <c:v>-10427</c:v>
                </c:pt>
                <c:pt idx="8898">
                  <c:v>-10420</c:v>
                </c:pt>
                <c:pt idx="8899">
                  <c:v>-10443</c:v>
                </c:pt>
                <c:pt idx="8900">
                  <c:v>-10422</c:v>
                </c:pt>
                <c:pt idx="8901">
                  <c:v>-10442</c:v>
                </c:pt>
                <c:pt idx="8902">
                  <c:v>-10488</c:v>
                </c:pt>
                <c:pt idx="8903">
                  <c:v>-10535</c:v>
                </c:pt>
                <c:pt idx="8904">
                  <c:v>-10565</c:v>
                </c:pt>
                <c:pt idx="8905">
                  <c:v>-10609</c:v>
                </c:pt>
                <c:pt idx="8906">
                  <c:v>-10635</c:v>
                </c:pt>
                <c:pt idx="8907">
                  <c:v>-10648</c:v>
                </c:pt>
                <c:pt idx="8908">
                  <c:v>-10659</c:v>
                </c:pt>
                <c:pt idx="8909">
                  <c:v>-10657</c:v>
                </c:pt>
                <c:pt idx="8910">
                  <c:v>-10672</c:v>
                </c:pt>
                <c:pt idx="8911">
                  <c:v>-10665</c:v>
                </c:pt>
                <c:pt idx="8912">
                  <c:v>-10671</c:v>
                </c:pt>
                <c:pt idx="8913">
                  <c:v>-10648</c:v>
                </c:pt>
                <c:pt idx="8914">
                  <c:v>-10631</c:v>
                </c:pt>
                <c:pt idx="8915">
                  <c:v>-10581</c:v>
                </c:pt>
                <c:pt idx="8916">
                  <c:v>-10537</c:v>
                </c:pt>
                <c:pt idx="8917">
                  <c:v>-10491</c:v>
                </c:pt>
                <c:pt idx="8918">
                  <c:v>-10431</c:v>
                </c:pt>
                <c:pt idx="8919">
                  <c:v>-10355</c:v>
                </c:pt>
                <c:pt idx="8920">
                  <c:v>-10278</c:v>
                </c:pt>
                <c:pt idx="8921">
                  <c:v>-10211</c:v>
                </c:pt>
                <c:pt idx="8922">
                  <c:v>-10113</c:v>
                </c:pt>
                <c:pt idx="8923">
                  <c:v>-10038</c:v>
                </c:pt>
                <c:pt idx="8924">
                  <c:v>-9933.2999999999993</c:v>
                </c:pt>
                <c:pt idx="8925">
                  <c:v>-9829.7000000000007</c:v>
                </c:pt>
                <c:pt idx="8926">
                  <c:v>-9731.9</c:v>
                </c:pt>
                <c:pt idx="8927">
                  <c:v>-9620.5</c:v>
                </c:pt>
                <c:pt idx="8928">
                  <c:v>-9490.4</c:v>
                </c:pt>
                <c:pt idx="8929">
                  <c:v>-9401.6</c:v>
                </c:pt>
                <c:pt idx="8930">
                  <c:v>-9287.4</c:v>
                </c:pt>
                <c:pt idx="8931">
                  <c:v>-9187.1</c:v>
                </c:pt>
                <c:pt idx="8932">
                  <c:v>-9052.1</c:v>
                </c:pt>
                <c:pt idx="8933">
                  <c:v>-8883.9</c:v>
                </c:pt>
                <c:pt idx="8934">
                  <c:v>-8742.7999999999993</c:v>
                </c:pt>
                <c:pt idx="8935">
                  <c:v>-8557.7999999999993</c:v>
                </c:pt>
                <c:pt idx="8936">
                  <c:v>-8400.2000000000007</c:v>
                </c:pt>
                <c:pt idx="8937">
                  <c:v>-8227.1</c:v>
                </c:pt>
                <c:pt idx="8938">
                  <c:v>-8023</c:v>
                </c:pt>
                <c:pt idx="8939">
                  <c:v>-7856.2</c:v>
                </c:pt>
                <c:pt idx="8940">
                  <c:v>-7649.5</c:v>
                </c:pt>
                <c:pt idx="8941">
                  <c:v>-7446.2</c:v>
                </c:pt>
                <c:pt idx="8942">
                  <c:v>-7241.3</c:v>
                </c:pt>
                <c:pt idx="8943">
                  <c:v>-7033.8</c:v>
                </c:pt>
                <c:pt idx="8944">
                  <c:v>-6841.6</c:v>
                </c:pt>
                <c:pt idx="8945">
                  <c:v>-6647.1</c:v>
                </c:pt>
                <c:pt idx="8946">
                  <c:v>-6456.3</c:v>
                </c:pt>
                <c:pt idx="8947">
                  <c:v>-6272.4</c:v>
                </c:pt>
                <c:pt idx="8948">
                  <c:v>-6097</c:v>
                </c:pt>
                <c:pt idx="8949">
                  <c:v>-5922.9</c:v>
                </c:pt>
                <c:pt idx="8950">
                  <c:v>-5727.1</c:v>
                </c:pt>
                <c:pt idx="8951">
                  <c:v>-5548.3</c:v>
                </c:pt>
                <c:pt idx="8952">
                  <c:v>-5339.2</c:v>
                </c:pt>
                <c:pt idx="8953">
                  <c:v>-5135.3</c:v>
                </c:pt>
                <c:pt idx="8954">
                  <c:v>-4962.8999999999996</c:v>
                </c:pt>
                <c:pt idx="8955">
                  <c:v>-4770.7</c:v>
                </c:pt>
                <c:pt idx="8956">
                  <c:v>-4553.3</c:v>
                </c:pt>
                <c:pt idx="8957">
                  <c:v>-4388.5</c:v>
                </c:pt>
                <c:pt idx="8958">
                  <c:v>-4195.1000000000004</c:v>
                </c:pt>
                <c:pt idx="8959">
                  <c:v>-3974.2</c:v>
                </c:pt>
                <c:pt idx="8960">
                  <c:v>-3758.5</c:v>
                </c:pt>
                <c:pt idx="8961">
                  <c:v>-3586.7</c:v>
                </c:pt>
                <c:pt idx="8962">
                  <c:v>-3381.7</c:v>
                </c:pt>
                <c:pt idx="8963">
                  <c:v>-3246.4</c:v>
                </c:pt>
                <c:pt idx="8964">
                  <c:v>-3078.6</c:v>
                </c:pt>
                <c:pt idx="8965">
                  <c:v>-2915</c:v>
                </c:pt>
                <c:pt idx="8966">
                  <c:v>-2790.2</c:v>
                </c:pt>
                <c:pt idx="8967">
                  <c:v>-2683</c:v>
                </c:pt>
                <c:pt idx="8968">
                  <c:v>-2523.1999999999998</c:v>
                </c:pt>
                <c:pt idx="8969">
                  <c:v>-2413.1999999999998</c:v>
                </c:pt>
                <c:pt idx="8970">
                  <c:v>-2298.6</c:v>
                </c:pt>
                <c:pt idx="8971">
                  <c:v>-2171.6999999999998</c:v>
                </c:pt>
                <c:pt idx="8972">
                  <c:v>-2010.6</c:v>
                </c:pt>
                <c:pt idx="8973">
                  <c:v>-1905.2</c:v>
                </c:pt>
                <c:pt idx="8974">
                  <c:v>-1822.9</c:v>
                </c:pt>
                <c:pt idx="8975">
                  <c:v>-1730.8</c:v>
                </c:pt>
                <c:pt idx="8976">
                  <c:v>-1643.9</c:v>
                </c:pt>
                <c:pt idx="8977">
                  <c:v>-1510.6</c:v>
                </c:pt>
                <c:pt idx="8978">
                  <c:v>-1386.3</c:v>
                </c:pt>
                <c:pt idx="8979">
                  <c:v>-1300</c:v>
                </c:pt>
                <c:pt idx="8980">
                  <c:v>-1172.5</c:v>
                </c:pt>
                <c:pt idx="8981">
                  <c:v>-1087.3</c:v>
                </c:pt>
                <c:pt idx="8982">
                  <c:v>-991.78</c:v>
                </c:pt>
                <c:pt idx="8983">
                  <c:v>-920.72</c:v>
                </c:pt>
                <c:pt idx="8984">
                  <c:v>-815.37</c:v>
                </c:pt>
                <c:pt idx="8985">
                  <c:v>-690.82</c:v>
                </c:pt>
                <c:pt idx="8986">
                  <c:v>-571.09</c:v>
                </c:pt>
                <c:pt idx="8987">
                  <c:v>-468.51</c:v>
                </c:pt>
                <c:pt idx="8988">
                  <c:v>-383.86</c:v>
                </c:pt>
                <c:pt idx="8989">
                  <c:v>-308.98</c:v>
                </c:pt>
                <c:pt idx="8990">
                  <c:v>-250.74</c:v>
                </c:pt>
                <c:pt idx="8991">
                  <c:v>-201.01</c:v>
                </c:pt>
                <c:pt idx="8992">
                  <c:v>-109.04</c:v>
                </c:pt>
                <c:pt idx="8993">
                  <c:v>-78.759</c:v>
                </c:pt>
                <c:pt idx="8994">
                  <c:v>-24.052</c:v>
                </c:pt>
                <c:pt idx="8995">
                  <c:v>38.406999999999996</c:v>
                </c:pt>
                <c:pt idx="8996">
                  <c:v>58.868000000000002</c:v>
                </c:pt>
                <c:pt idx="8997">
                  <c:v>77.938999999999993</c:v>
                </c:pt>
                <c:pt idx="8998">
                  <c:v>112.3</c:v>
                </c:pt>
                <c:pt idx="8999">
                  <c:v>157.19999999999999</c:v>
                </c:pt>
              </c:numCache>
            </c:numRef>
          </c:val>
          <c:smooth val="0"/>
          <c:extLst>
            <c:ext xmlns:c16="http://schemas.microsoft.com/office/drawing/2014/chart" uri="{C3380CC4-5D6E-409C-BE32-E72D297353CC}">
              <c16:uniqueId val="{00000001-A360-401B-BB79-765FD8CC166F}"/>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VV torque (N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10854730115257"/>
          <c:y val="0.17553388395257932"/>
          <c:w val="0.74298299669063117"/>
          <c:h val="0.77669837141916898"/>
        </c:manualLayout>
      </c:layout>
      <c:lineChart>
        <c:grouping val="standard"/>
        <c:varyColors val="0"/>
        <c:ser>
          <c:idx val="0"/>
          <c:order val="0"/>
          <c:tx>
            <c:strRef>
              <c:f>DU02_INTACT_KE_VV!$A$1</c:f>
              <c:strCache>
                <c:ptCount val="1"/>
                <c:pt idx="0">
                  <c:v>TF FE (deg)</c:v>
                </c:pt>
              </c:strCache>
            </c:strRef>
          </c:tx>
          <c:spPr>
            <a:ln w="28575" cap="rnd">
              <a:solidFill>
                <a:schemeClr val="accent1"/>
              </a:solidFill>
              <a:round/>
            </a:ln>
            <a:effectLst/>
          </c:spPr>
          <c:marker>
            <c:symbol val="none"/>
          </c:marker>
          <c:val>
            <c:numRef>
              <c:f>DU02_INTACT_KE_VV!$A$2:$A$9001</c:f>
              <c:numCache>
                <c:formatCode>General</c:formatCode>
                <c:ptCount val="9000"/>
                <c:pt idx="0">
                  <c:v>4.0922000000000001</c:v>
                </c:pt>
                <c:pt idx="1">
                  <c:v>4.1299000000000001</c:v>
                </c:pt>
                <c:pt idx="2">
                  <c:v>4.1729000000000003</c:v>
                </c:pt>
                <c:pt idx="3">
                  <c:v>4.2150999999999996</c:v>
                </c:pt>
                <c:pt idx="4">
                  <c:v>4.2545999999999999</c:v>
                </c:pt>
                <c:pt idx="5">
                  <c:v>4.2910000000000004</c:v>
                </c:pt>
                <c:pt idx="6">
                  <c:v>4.3224999999999998</c:v>
                </c:pt>
                <c:pt idx="7">
                  <c:v>4.3520000000000003</c:v>
                </c:pt>
                <c:pt idx="8">
                  <c:v>4.3872</c:v>
                </c:pt>
                <c:pt idx="9">
                  <c:v>4.4234</c:v>
                </c:pt>
                <c:pt idx="10">
                  <c:v>4.4505999999999997</c:v>
                </c:pt>
                <c:pt idx="11">
                  <c:v>4.4760999999999997</c:v>
                </c:pt>
                <c:pt idx="12">
                  <c:v>4.5023999999999997</c:v>
                </c:pt>
                <c:pt idx="13">
                  <c:v>4.5270999999999999</c:v>
                </c:pt>
                <c:pt idx="14">
                  <c:v>4.5525000000000002</c:v>
                </c:pt>
                <c:pt idx="15">
                  <c:v>4.5773999999999999</c:v>
                </c:pt>
                <c:pt idx="16">
                  <c:v>4.5922999999999998</c:v>
                </c:pt>
                <c:pt idx="17">
                  <c:v>4.6078999999999999</c:v>
                </c:pt>
                <c:pt idx="18">
                  <c:v>4.6212999999999997</c:v>
                </c:pt>
                <c:pt idx="19">
                  <c:v>4.6288</c:v>
                </c:pt>
                <c:pt idx="20">
                  <c:v>4.6412000000000004</c:v>
                </c:pt>
                <c:pt idx="21">
                  <c:v>4.6471999999999998</c:v>
                </c:pt>
                <c:pt idx="22">
                  <c:v>4.6490999999999998</c:v>
                </c:pt>
                <c:pt idx="23">
                  <c:v>4.6492000000000004</c:v>
                </c:pt>
                <c:pt idx="24">
                  <c:v>4.6426999999999996</c:v>
                </c:pt>
                <c:pt idx="25">
                  <c:v>4.6326000000000001</c:v>
                </c:pt>
                <c:pt idx="26">
                  <c:v>4.6246999999999998</c:v>
                </c:pt>
                <c:pt idx="27">
                  <c:v>4.6124000000000001</c:v>
                </c:pt>
                <c:pt idx="28">
                  <c:v>4.5949999999999998</c:v>
                </c:pt>
                <c:pt idx="29">
                  <c:v>4.5744999999999996</c:v>
                </c:pt>
                <c:pt idx="30">
                  <c:v>4.548</c:v>
                </c:pt>
                <c:pt idx="31">
                  <c:v>4.5152999999999999</c:v>
                </c:pt>
                <c:pt idx="32">
                  <c:v>4.4779999999999998</c:v>
                </c:pt>
                <c:pt idx="33">
                  <c:v>4.4512</c:v>
                </c:pt>
                <c:pt idx="34">
                  <c:v>4.4348000000000001</c:v>
                </c:pt>
                <c:pt idx="35">
                  <c:v>4.4189999999999996</c:v>
                </c:pt>
                <c:pt idx="36">
                  <c:v>4.4074999999999998</c:v>
                </c:pt>
                <c:pt idx="37">
                  <c:v>4.3975</c:v>
                </c:pt>
                <c:pt idx="38">
                  <c:v>4.3917999999999999</c:v>
                </c:pt>
                <c:pt idx="39">
                  <c:v>4.3879999999999999</c:v>
                </c:pt>
                <c:pt idx="40">
                  <c:v>4.3841999999999999</c:v>
                </c:pt>
                <c:pt idx="41">
                  <c:v>4.3853</c:v>
                </c:pt>
                <c:pt idx="42">
                  <c:v>4.3941999999999997</c:v>
                </c:pt>
                <c:pt idx="43">
                  <c:v>4.4164000000000003</c:v>
                </c:pt>
                <c:pt idx="44">
                  <c:v>4.4524999999999997</c:v>
                </c:pt>
                <c:pt idx="45">
                  <c:v>4.5039999999999996</c:v>
                </c:pt>
                <c:pt idx="46">
                  <c:v>4.5613000000000001</c:v>
                </c:pt>
                <c:pt idx="47">
                  <c:v>4.6246999999999998</c:v>
                </c:pt>
                <c:pt idx="48">
                  <c:v>4.6782000000000004</c:v>
                </c:pt>
                <c:pt idx="49">
                  <c:v>4.7248000000000001</c:v>
                </c:pt>
                <c:pt idx="50">
                  <c:v>4.7506000000000004</c:v>
                </c:pt>
                <c:pt idx="51">
                  <c:v>4.7595999999999998</c:v>
                </c:pt>
                <c:pt idx="52">
                  <c:v>4.758</c:v>
                </c:pt>
                <c:pt idx="53">
                  <c:v>4.7515000000000001</c:v>
                </c:pt>
                <c:pt idx="54">
                  <c:v>4.7455999999999996</c:v>
                </c:pt>
                <c:pt idx="55">
                  <c:v>4.742</c:v>
                </c:pt>
                <c:pt idx="56">
                  <c:v>4.7582000000000004</c:v>
                </c:pt>
                <c:pt idx="57">
                  <c:v>4.7938999999999998</c:v>
                </c:pt>
                <c:pt idx="58">
                  <c:v>4.8506</c:v>
                </c:pt>
                <c:pt idx="59">
                  <c:v>4.9241999999999999</c:v>
                </c:pt>
                <c:pt idx="60">
                  <c:v>4.9999000000000002</c:v>
                </c:pt>
                <c:pt idx="61">
                  <c:v>5.0743999999999998</c:v>
                </c:pt>
                <c:pt idx="62">
                  <c:v>5.1384999999999996</c:v>
                </c:pt>
                <c:pt idx="63">
                  <c:v>5.1872999999999996</c:v>
                </c:pt>
                <c:pt idx="64">
                  <c:v>5.2340999999999998</c:v>
                </c:pt>
                <c:pt idx="65">
                  <c:v>5.2885999999999997</c:v>
                </c:pt>
                <c:pt idx="66">
                  <c:v>5.3437999999999999</c:v>
                </c:pt>
                <c:pt idx="67">
                  <c:v>5.4036999999999997</c:v>
                </c:pt>
                <c:pt idx="68">
                  <c:v>5.4691999999999998</c:v>
                </c:pt>
                <c:pt idx="69">
                  <c:v>5.5545999999999998</c:v>
                </c:pt>
                <c:pt idx="70">
                  <c:v>5.6571999999999996</c:v>
                </c:pt>
                <c:pt idx="71">
                  <c:v>5.7636000000000003</c:v>
                </c:pt>
                <c:pt idx="72">
                  <c:v>5.8794000000000004</c:v>
                </c:pt>
                <c:pt idx="73">
                  <c:v>6.0065</c:v>
                </c:pt>
                <c:pt idx="74">
                  <c:v>6.1429999999999998</c:v>
                </c:pt>
                <c:pt idx="75">
                  <c:v>6.2746000000000004</c:v>
                </c:pt>
                <c:pt idx="76">
                  <c:v>6.3933</c:v>
                </c:pt>
                <c:pt idx="77">
                  <c:v>6.5023999999999997</c:v>
                </c:pt>
                <c:pt idx="78">
                  <c:v>6.6032999999999999</c:v>
                </c:pt>
                <c:pt idx="79">
                  <c:v>6.6920000000000002</c:v>
                </c:pt>
                <c:pt idx="80">
                  <c:v>6.7742000000000004</c:v>
                </c:pt>
                <c:pt idx="81">
                  <c:v>6.8552</c:v>
                </c:pt>
                <c:pt idx="82">
                  <c:v>6.9447000000000001</c:v>
                </c:pt>
                <c:pt idx="83">
                  <c:v>7.0427</c:v>
                </c:pt>
                <c:pt idx="84">
                  <c:v>7.1557000000000004</c:v>
                </c:pt>
                <c:pt idx="85">
                  <c:v>7.2828999999999997</c:v>
                </c:pt>
                <c:pt idx="86">
                  <c:v>7.4142000000000001</c:v>
                </c:pt>
                <c:pt idx="87">
                  <c:v>7.5486000000000004</c:v>
                </c:pt>
                <c:pt idx="88">
                  <c:v>7.6740000000000004</c:v>
                </c:pt>
                <c:pt idx="89">
                  <c:v>7.7884000000000002</c:v>
                </c:pt>
                <c:pt idx="90">
                  <c:v>7.8872</c:v>
                </c:pt>
                <c:pt idx="91">
                  <c:v>7.9664000000000001</c:v>
                </c:pt>
                <c:pt idx="92">
                  <c:v>8.0368999999999993</c:v>
                </c:pt>
                <c:pt idx="93">
                  <c:v>8.0991999999999997</c:v>
                </c:pt>
                <c:pt idx="94">
                  <c:v>8.1527999999999992</c:v>
                </c:pt>
                <c:pt idx="95">
                  <c:v>8.2156000000000002</c:v>
                </c:pt>
                <c:pt idx="96">
                  <c:v>8.2806999999999995</c:v>
                </c:pt>
                <c:pt idx="97">
                  <c:v>8.3439999999999994</c:v>
                </c:pt>
                <c:pt idx="98">
                  <c:v>8.4136000000000006</c:v>
                </c:pt>
                <c:pt idx="99">
                  <c:v>8.4797999999999991</c:v>
                </c:pt>
                <c:pt idx="100">
                  <c:v>8.5320999999999998</c:v>
                </c:pt>
                <c:pt idx="101">
                  <c:v>8.5810999999999993</c:v>
                </c:pt>
                <c:pt idx="102">
                  <c:v>8.6243999999999996</c:v>
                </c:pt>
                <c:pt idx="103">
                  <c:v>8.6646999999999998</c:v>
                </c:pt>
                <c:pt idx="104">
                  <c:v>8.6940000000000008</c:v>
                </c:pt>
                <c:pt idx="105">
                  <c:v>8.7106999999999992</c:v>
                </c:pt>
                <c:pt idx="106">
                  <c:v>8.7174999999999994</c:v>
                </c:pt>
                <c:pt idx="107">
                  <c:v>8.7159999999999993</c:v>
                </c:pt>
                <c:pt idx="108">
                  <c:v>8.7059999999999995</c:v>
                </c:pt>
                <c:pt idx="109">
                  <c:v>8.6861999999999995</c:v>
                </c:pt>
                <c:pt idx="110">
                  <c:v>8.6595999999999993</c:v>
                </c:pt>
                <c:pt idx="111">
                  <c:v>8.6300000000000008</c:v>
                </c:pt>
                <c:pt idx="112">
                  <c:v>8.5951000000000004</c:v>
                </c:pt>
                <c:pt idx="113">
                  <c:v>8.5493000000000006</c:v>
                </c:pt>
                <c:pt idx="114">
                  <c:v>8.4814000000000007</c:v>
                </c:pt>
                <c:pt idx="115">
                  <c:v>8.3950999999999993</c:v>
                </c:pt>
                <c:pt idx="116">
                  <c:v>8.2974999999999994</c:v>
                </c:pt>
                <c:pt idx="117">
                  <c:v>8.1845999999999997</c:v>
                </c:pt>
                <c:pt idx="118">
                  <c:v>8.0706000000000007</c:v>
                </c:pt>
                <c:pt idx="119">
                  <c:v>7.9530000000000003</c:v>
                </c:pt>
                <c:pt idx="120">
                  <c:v>7.8377999999999997</c:v>
                </c:pt>
                <c:pt idx="121">
                  <c:v>7.7186000000000003</c:v>
                </c:pt>
                <c:pt idx="122">
                  <c:v>7.6017999999999999</c:v>
                </c:pt>
                <c:pt idx="123">
                  <c:v>7.4755000000000003</c:v>
                </c:pt>
                <c:pt idx="124">
                  <c:v>7.3346999999999998</c:v>
                </c:pt>
                <c:pt idx="125">
                  <c:v>7.1961000000000004</c:v>
                </c:pt>
                <c:pt idx="126">
                  <c:v>7.0507999999999997</c:v>
                </c:pt>
                <c:pt idx="127">
                  <c:v>6.8907999999999996</c:v>
                </c:pt>
                <c:pt idx="128">
                  <c:v>6.7236000000000002</c:v>
                </c:pt>
                <c:pt idx="129">
                  <c:v>6.5632999999999999</c:v>
                </c:pt>
                <c:pt idx="130">
                  <c:v>6.3943000000000003</c:v>
                </c:pt>
                <c:pt idx="131">
                  <c:v>6.2308000000000003</c:v>
                </c:pt>
                <c:pt idx="132">
                  <c:v>6.0768000000000004</c:v>
                </c:pt>
                <c:pt idx="133">
                  <c:v>5.9248000000000003</c:v>
                </c:pt>
                <c:pt idx="134">
                  <c:v>5.7801</c:v>
                </c:pt>
                <c:pt idx="135">
                  <c:v>5.6322999999999999</c:v>
                </c:pt>
                <c:pt idx="136">
                  <c:v>5.4912000000000001</c:v>
                </c:pt>
                <c:pt idx="137">
                  <c:v>5.3525999999999998</c:v>
                </c:pt>
                <c:pt idx="138">
                  <c:v>5.2215999999999996</c:v>
                </c:pt>
                <c:pt idx="139">
                  <c:v>5.1003999999999996</c:v>
                </c:pt>
                <c:pt idx="140">
                  <c:v>4.9797000000000002</c:v>
                </c:pt>
                <c:pt idx="141">
                  <c:v>4.8699000000000003</c:v>
                </c:pt>
                <c:pt idx="142">
                  <c:v>4.7671000000000001</c:v>
                </c:pt>
                <c:pt idx="143">
                  <c:v>4.6669</c:v>
                </c:pt>
                <c:pt idx="144">
                  <c:v>4.5762999999999998</c:v>
                </c:pt>
                <c:pt idx="145">
                  <c:v>4.4828000000000001</c:v>
                </c:pt>
                <c:pt idx="146">
                  <c:v>4.399</c:v>
                </c:pt>
                <c:pt idx="147">
                  <c:v>4.3208000000000002</c:v>
                </c:pt>
                <c:pt idx="148">
                  <c:v>4.2483000000000004</c:v>
                </c:pt>
                <c:pt idx="149">
                  <c:v>4.1952999999999996</c:v>
                </c:pt>
                <c:pt idx="150">
                  <c:v>4.1646000000000001</c:v>
                </c:pt>
                <c:pt idx="151">
                  <c:v>4.1417000000000002</c:v>
                </c:pt>
                <c:pt idx="152">
                  <c:v>4.1262999999999996</c:v>
                </c:pt>
                <c:pt idx="153">
                  <c:v>4.1153000000000004</c:v>
                </c:pt>
                <c:pt idx="154">
                  <c:v>4.1070000000000002</c:v>
                </c:pt>
                <c:pt idx="155">
                  <c:v>4.1031000000000004</c:v>
                </c:pt>
                <c:pt idx="156">
                  <c:v>4.1018999999999997</c:v>
                </c:pt>
                <c:pt idx="157">
                  <c:v>4.1077000000000004</c:v>
                </c:pt>
                <c:pt idx="158">
                  <c:v>4.1196999999999999</c:v>
                </c:pt>
                <c:pt idx="159">
                  <c:v>4.1447000000000003</c:v>
                </c:pt>
                <c:pt idx="160">
                  <c:v>4.1910999999999996</c:v>
                </c:pt>
                <c:pt idx="161">
                  <c:v>4.2563000000000004</c:v>
                </c:pt>
                <c:pt idx="162">
                  <c:v>4.3323</c:v>
                </c:pt>
                <c:pt idx="163">
                  <c:v>4.4211999999999998</c:v>
                </c:pt>
                <c:pt idx="164">
                  <c:v>4.5255000000000001</c:v>
                </c:pt>
                <c:pt idx="165">
                  <c:v>4.6387</c:v>
                </c:pt>
                <c:pt idx="166">
                  <c:v>4.7567000000000004</c:v>
                </c:pt>
                <c:pt idx="167">
                  <c:v>4.8928000000000003</c:v>
                </c:pt>
                <c:pt idx="168">
                  <c:v>5.0444000000000004</c:v>
                </c:pt>
                <c:pt idx="169">
                  <c:v>5.2088999999999999</c:v>
                </c:pt>
                <c:pt idx="170">
                  <c:v>5.3967999999999998</c:v>
                </c:pt>
                <c:pt idx="171">
                  <c:v>5.5993000000000004</c:v>
                </c:pt>
                <c:pt idx="172">
                  <c:v>5.8110999999999997</c:v>
                </c:pt>
                <c:pt idx="173">
                  <c:v>6.0350999999999999</c:v>
                </c:pt>
                <c:pt idx="174">
                  <c:v>6.2667999999999999</c:v>
                </c:pt>
                <c:pt idx="175">
                  <c:v>6.5050999999999997</c:v>
                </c:pt>
                <c:pt idx="176">
                  <c:v>6.7557999999999998</c:v>
                </c:pt>
                <c:pt idx="177">
                  <c:v>7.0129000000000001</c:v>
                </c:pt>
                <c:pt idx="178">
                  <c:v>7.2717999999999998</c:v>
                </c:pt>
                <c:pt idx="179">
                  <c:v>7.5377999999999998</c:v>
                </c:pt>
                <c:pt idx="180">
                  <c:v>7.8144999999999998</c:v>
                </c:pt>
                <c:pt idx="181">
                  <c:v>8.1102000000000007</c:v>
                </c:pt>
                <c:pt idx="182">
                  <c:v>8.4113000000000007</c:v>
                </c:pt>
                <c:pt idx="183">
                  <c:v>8.7139000000000006</c:v>
                </c:pt>
                <c:pt idx="184">
                  <c:v>9.016</c:v>
                </c:pt>
                <c:pt idx="185">
                  <c:v>9.3201000000000001</c:v>
                </c:pt>
                <c:pt idx="186">
                  <c:v>9.6447000000000003</c:v>
                </c:pt>
                <c:pt idx="187">
                  <c:v>9.9716000000000005</c:v>
                </c:pt>
                <c:pt idx="188">
                  <c:v>10.292999999999999</c:v>
                </c:pt>
                <c:pt idx="189">
                  <c:v>10.627000000000001</c:v>
                </c:pt>
                <c:pt idx="190">
                  <c:v>10.972</c:v>
                </c:pt>
                <c:pt idx="191">
                  <c:v>11.317</c:v>
                </c:pt>
                <c:pt idx="192">
                  <c:v>11.666</c:v>
                </c:pt>
                <c:pt idx="193">
                  <c:v>12.029</c:v>
                </c:pt>
                <c:pt idx="194">
                  <c:v>12.404999999999999</c:v>
                </c:pt>
                <c:pt idx="195">
                  <c:v>12.78</c:v>
                </c:pt>
                <c:pt idx="196">
                  <c:v>13.162000000000001</c:v>
                </c:pt>
                <c:pt idx="197">
                  <c:v>13.547000000000001</c:v>
                </c:pt>
                <c:pt idx="198">
                  <c:v>13.933</c:v>
                </c:pt>
                <c:pt idx="199">
                  <c:v>14.323</c:v>
                </c:pt>
                <c:pt idx="200">
                  <c:v>14.714</c:v>
                </c:pt>
                <c:pt idx="201">
                  <c:v>15.115</c:v>
                </c:pt>
                <c:pt idx="202">
                  <c:v>15.523</c:v>
                </c:pt>
                <c:pt idx="203">
                  <c:v>15.933999999999999</c:v>
                </c:pt>
                <c:pt idx="204">
                  <c:v>16.350000000000001</c:v>
                </c:pt>
                <c:pt idx="205">
                  <c:v>16.783999999999999</c:v>
                </c:pt>
                <c:pt idx="206">
                  <c:v>17.234000000000002</c:v>
                </c:pt>
                <c:pt idx="207">
                  <c:v>17.695</c:v>
                </c:pt>
                <c:pt idx="208">
                  <c:v>18.166</c:v>
                </c:pt>
                <c:pt idx="209">
                  <c:v>18.661999999999999</c:v>
                </c:pt>
                <c:pt idx="210">
                  <c:v>19.173999999999999</c:v>
                </c:pt>
                <c:pt idx="211">
                  <c:v>19.684000000000001</c:v>
                </c:pt>
                <c:pt idx="212">
                  <c:v>20.215</c:v>
                </c:pt>
                <c:pt idx="213">
                  <c:v>20.757999999999999</c:v>
                </c:pt>
                <c:pt idx="214">
                  <c:v>21.297999999999998</c:v>
                </c:pt>
                <c:pt idx="215">
                  <c:v>21.827000000000002</c:v>
                </c:pt>
                <c:pt idx="216">
                  <c:v>22.341000000000001</c:v>
                </c:pt>
                <c:pt idx="217">
                  <c:v>22.852</c:v>
                </c:pt>
                <c:pt idx="218">
                  <c:v>23.367000000000001</c:v>
                </c:pt>
                <c:pt idx="219">
                  <c:v>23.872</c:v>
                </c:pt>
                <c:pt idx="220">
                  <c:v>24.367000000000001</c:v>
                </c:pt>
                <c:pt idx="221">
                  <c:v>24.847999999999999</c:v>
                </c:pt>
                <c:pt idx="222">
                  <c:v>25.323</c:v>
                </c:pt>
                <c:pt idx="223">
                  <c:v>25.797999999999998</c:v>
                </c:pt>
                <c:pt idx="224">
                  <c:v>26.266999999999999</c:v>
                </c:pt>
                <c:pt idx="225">
                  <c:v>26.722000000000001</c:v>
                </c:pt>
                <c:pt idx="226">
                  <c:v>27.177</c:v>
                </c:pt>
                <c:pt idx="227">
                  <c:v>27.638000000000002</c:v>
                </c:pt>
                <c:pt idx="228">
                  <c:v>28.079000000000001</c:v>
                </c:pt>
                <c:pt idx="229">
                  <c:v>28.518000000000001</c:v>
                </c:pt>
                <c:pt idx="230">
                  <c:v>28.972999999999999</c:v>
                </c:pt>
                <c:pt idx="231">
                  <c:v>29.419</c:v>
                </c:pt>
                <c:pt idx="232">
                  <c:v>29.856000000000002</c:v>
                </c:pt>
                <c:pt idx="233">
                  <c:v>30.291</c:v>
                </c:pt>
                <c:pt idx="234">
                  <c:v>30.719000000000001</c:v>
                </c:pt>
                <c:pt idx="235">
                  <c:v>31.134</c:v>
                </c:pt>
                <c:pt idx="236">
                  <c:v>31.54</c:v>
                </c:pt>
                <c:pt idx="237">
                  <c:v>31.931999999999999</c:v>
                </c:pt>
                <c:pt idx="238">
                  <c:v>32.319000000000003</c:v>
                </c:pt>
                <c:pt idx="239">
                  <c:v>32.723999999999997</c:v>
                </c:pt>
                <c:pt idx="240">
                  <c:v>33.121000000000002</c:v>
                </c:pt>
                <c:pt idx="241">
                  <c:v>33.518999999999998</c:v>
                </c:pt>
                <c:pt idx="242">
                  <c:v>33.908999999999999</c:v>
                </c:pt>
                <c:pt idx="243">
                  <c:v>34.305999999999997</c:v>
                </c:pt>
                <c:pt idx="244">
                  <c:v>34.713999999999999</c:v>
                </c:pt>
                <c:pt idx="245">
                  <c:v>35.116999999999997</c:v>
                </c:pt>
                <c:pt idx="246">
                  <c:v>35.527999999999999</c:v>
                </c:pt>
                <c:pt idx="247">
                  <c:v>35.917000000000002</c:v>
                </c:pt>
                <c:pt idx="248">
                  <c:v>36.292000000000002</c:v>
                </c:pt>
                <c:pt idx="249">
                  <c:v>36.679000000000002</c:v>
                </c:pt>
                <c:pt idx="250">
                  <c:v>37.06</c:v>
                </c:pt>
                <c:pt idx="251">
                  <c:v>37.435000000000002</c:v>
                </c:pt>
                <c:pt idx="252">
                  <c:v>37.808999999999997</c:v>
                </c:pt>
                <c:pt idx="253">
                  <c:v>38.194000000000003</c:v>
                </c:pt>
                <c:pt idx="254">
                  <c:v>38.598999999999997</c:v>
                </c:pt>
                <c:pt idx="255">
                  <c:v>39.012</c:v>
                </c:pt>
                <c:pt idx="256">
                  <c:v>39.438000000000002</c:v>
                </c:pt>
                <c:pt idx="257">
                  <c:v>39.848999999999997</c:v>
                </c:pt>
                <c:pt idx="258">
                  <c:v>40.256</c:v>
                </c:pt>
                <c:pt idx="259">
                  <c:v>40.664000000000001</c:v>
                </c:pt>
                <c:pt idx="260">
                  <c:v>41.079000000000001</c:v>
                </c:pt>
                <c:pt idx="261">
                  <c:v>41.52</c:v>
                </c:pt>
                <c:pt idx="262">
                  <c:v>41.99</c:v>
                </c:pt>
                <c:pt idx="263">
                  <c:v>42.475000000000001</c:v>
                </c:pt>
                <c:pt idx="264">
                  <c:v>42.978000000000002</c:v>
                </c:pt>
                <c:pt idx="265">
                  <c:v>43.503</c:v>
                </c:pt>
                <c:pt idx="266">
                  <c:v>44.055999999999997</c:v>
                </c:pt>
                <c:pt idx="267">
                  <c:v>44.628</c:v>
                </c:pt>
                <c:pt idx="268">
                  <c:v>45.210999999999999</c:v>
                </c:pt>
                <c:pt idx="269">
                  <c:v>45.828000000000003</c:v>
                </c:pt>
                <c:pt idx="270">
                  <c:v>46.447000000000003</c:v>
                </c:pt>
                <c:pt idx="271">
                  <c:v>47.069000000000003</c:v>
                </c:pt>
                <c:pt idx="272">
                  <c:v>47.722999999999999</c:v>
                </c:pt>
                <c:pt idx="273">
                  <c:v>48.378999999999998</c:v>
                </c:pt>
                <c:pt idx="274">
                  <c:v>49.026000000000003</c:v>
                </c:pt>
                <c:pt idx="275">
                  <c:v>49.68</c:v>
                </c:pt>
                <c:pt idx="276">
                  <c:v>50.337000000000003</c:v>
                </c:pt>
                <c:pt idx="277">
                  <c:v>50.98</c:v>
                </c:pt>
                <c:pt idx="278">
                  <c:v>51.628</c:v>
                </c:pt>
                <c:pt idx="279">
                  <c:v>52.28</c:v>
                </c:pt>
                <c:pt idx="280">
                  <c:v>52.921999999999997</c:v>
                </c:pt>
                <c:pt idx="281">
                  <c:v>53.548999999999999</c:v>
                </c:pt>
                <c:pt idx="282">
                  <c:v>54.15</c:v>
                </c:pt>
                <c:pt idx="283">
                  <c:v>54.738</c:v>
                </c:pt>
                <c:pt idx="284">
                  <c:v>55.311999999999998</c:v>
                </c:pt>
                <c:pt idx="285">
                  <c:v>55.863</c:v>
                </c:pt>
                <c:pt idx="286">
                  <c:v>56.406999999999996</c:v>
                </c:pt>
                <c:pt idx="287">
                  <c:v>56.948999999999998</c:v>
                </c:pt>
                <c:pt idx="288">
                  <c:v>57.453000000000003</c:v>
                </c:pt>
                <c:pt idx="289">
                  <c:v>57.923999999999999</c:v>
                </c:pt>
                <c:pt idx="290">
                  <c:v>58.392000000000003</c:v>
                </c:pt>
                <c:pt idx="291">
                  <c:v>58.843000000000004</c:v>
                </c:pt>
                <c:pt idx="292">
                  <c:v>59.268999999999998</c:v>
                </c:pt>
                <c:pt idx="293">
                  <c:v>59.679000000000002</c:v>
                </c:pt>
                <c:pt idx="294">
                  <c:v>60.078000000000003</c:v>
                </c:pt>
                <c:pt idx="295">
                  <c:v>60.451000000000001</c:v>
                </c:pt>
                <c:pt idx="296">
                  <c:v>60.798000000000002</c:v>
                </c:pt>
                <c:pt idx="297">
                  <c:v>61.137</c:v>
                </c:pt>
                <c:pt idx="298">
                  <c:v>61.457999999999998</c:v>
                </c:pt>
                <c:pt idx="299">
                  <c:v>61.758000000000003</c:v>
                </c:pt>
                <c:pt idx="300">
                  <c:v>62.064999999999998</c:v>
                </c:pt>
                <c:pt idx="301">
                  <c:v>62.377000000000002</c:v>
                </c:pt>
                <c:pt idx="302">
                  <c:v>62.67</c:v>
                </c:pt>
                <c:pt idx="303">
                  <c:v>62.954000000000001</c:v>
                </c:pt>
                <c:pt idx="304">
                  <c:v>63.24</c:v>
                </c:pt>
                <c:pt idx="305">
                  <c:v>63.524999999999999</c:v>
                </c:pt>
                <c:pt idx="306">
                  <c:v>63.820999999999998</c:v>
                </c:pt>
                <c:pt idx="307">
                  <c:v>64.114000000000004</c:v>
                </c:pt>
                <c:pt idx="308">
                  <c:v>64.414000000000001</c:v>
                </c:pt>
                <c:pt idx="309">
                  <c:v>64.713999999999999</c:v>
                </c:pt>
                <c:pt idx="310">
                  <c:v>64.995000000000005</c:v>
                </c:pt>
                <c:pt idx="311">
                  <c:v>65.284000000000006</c:v>
                </c:pt>
                <c:pt idx="312">
                  <c:v>65.584000000000003</c:v>
                </c:pt>
                <c:pt idx="313">
                  <c:v>65.866</c:v>
                </c:pt>
                <c:pt idx="314">
                  <c:v>66.153000000000006</c:v>
                </c:pt>
                <c:pt idx="315">
                  <c:v>66.453999999999994</c:v>
                </c:pt>
                <c:pt idx="316">
                  <c:v>66.745999999999995</c:v>
                </c:pt>
                <c:pt idx="317">
                  <c:v>67.045000000000002</c:v>
                </c:pt>
                <c:pt idx="318">
                  <c:v>67.361999999999995</c:v>
                </c:pt>
                <c:pt idx="319">
                  <c:v>67.691000000000003</c:v>
                </c:pt>
                <c:pt idx="320">
                  <c:v>68.019000000000005</c:v>
                </c:pt>
                <c:pt idx="321">
                  <c:v>68.343000000000004</c:v>
                </c:pt>
                <c:pt idx="322">
                  <c:v>68.667000000000002</c:v>
                </c:pt>
                <c:pt idx="323">
                  <c:v>69.003</c:v>
                </c:pt>
                <c:pt idx="324">
                  <c:v>69.353999999999999</c:v>
                </c:pt>
                <c:pt idx="325">
                  <c:v>69.704999999999998</c:v>
                </c:pt>
                <c:pt idx="326">
                  <c:v>70.061999999999998</c:v>
                </c:pt>
                <c:pt idx="327">
                  <c:v>70.417000000000002</c:v>
                </c:pt>
                <c:pt idx="328">
                  <c:v>70.765000000000001</c:v>
                </c:pt>
                <c:pt idx="329">
                  <c:v>71.099000000000004</c:v>
                </c:pt>
                <c:pt idx="330">
                  <c:v>71.444000000000003</c:v>
                </c:pt>
                <c:pt idx="331">
                  <c:v>71.802999999999997</c:v>
                </c:pt>
                <c:pt idx="332">
                  <c:v>72.158000000000001</c:v>
                </c:pt>
                <c:pt idx="333">
                  <c:v>72.489000000000004</c:v>
                </c:pt>
                <c:pt idx="334">
                  <c:v>72.820999999999998</c:v>
                </c:pt>
                <c:pt idx="335">
                  <c:v>73.158000000000001</c:v>
                </c:pt>
                <c:pt idx="336">
                  <c:v>73.494</c:v>
                </c:pt>
                <c:pt idx="337">
                  <c:v>73.820999999999998</c:v>
                </c:pt>
                <c:pt idx="338">
                  <c:v>74.137</c:v>
                </c:pt>
                <c:pt idx="339">
                  <c:v>74.450999999999993</c:v>
                </c:pt>
                <c:pt idx="340">
                  <c:v>74.757000000000005</c:v>
                </c:pt>
                <c:pt idx="341">
                  <c:v>75.070999999999998</c:v>
                </c:pt>
                <c:pt idx="342">
                  <c:v>75.388999999999996</c:v>
                </c:pt>
                <c:pt idx="343">
                  <c:v>75.683999999999997</c:v>
                </c:pt>
                <c:pt idx="344">
                  <c:v>75.989000000000004</c:v>
                </c:pt>
                <c:pt idx="345">
                  <c:v>76.296999999999997</c:v>
                </c:pt>
                <c:pt idx="346">
                  <c:v>76.572999999999993</c:v>
                </c:pt>
                <c:pt idx="347">
                  <c:v>76.832999999999998</c:v>
                </c:pt>
                <c:pt idx="348">
                  <c:v>77.081000000000003</c:v>
                </c:pt>
                <c:pt idx="349">
                  <c:v>77.331999999999994</c:v>
                </c:pt>
                <c:pt idx="350">
                  <c:v>77.578000000000003</c:v>
                </c:pt>
                <c:pt idx="351">
                  <c:v>77.804000000000002</c:v>
                </c:pt>
                <c:pt idx="352">
                  <c:v>78.019000000000005</c:v>
                </c:pt>
                <c:pt idx="353">
                  <c:v>78.244</c:v>
                </c:pt>
                <c:pt idx="354">
                  <c:v>78.463999999999999</c:v>
                </c:pt>
                <c:pt idx="355">
                  <c:v>78.677000000000007</c:v>
                </c:pt>
                <c:pt idx="356">
                  <c:v>78.888999999999996</c:v>
                </c:pt>
                <c:pt idx="357">
                  <c:v>79.106999999999999</c:v>
                </c:pt>
                <c:pt idx="358">
                  <c:v>79.319999999999993</c:v>
                </c:pt>
                <c:pt idx="359">
                  <c:v>79.525999999999996</c:v>
                </c:pt>
                <c:pt idx="360">
                  <c:v>79.751000000000005</c:v>
                </c:pt>
                <c:pt idx="361">
                  <c:v>79.980999999999995</c:v>
                </c:pt>
                <c:pt idx="362">
                  <c:v>80.212000000000003</c:v>
                </c:pt>
                <c:pt idx="363">
                  <c:v>80.436000000000007</c:v>
                </c:pt>
                <c:pt idx="364">
                  <c:v>80.671000000000006</c:v>
                </c:pt>
                <c:pt idx="365">
                  <c:v>80.930000000000007</c:v>
                </c:pt>
                <c:pt idx="366">
                  <c:v>81.201999999999998</c:v>
                </c:pt>
                <c:pt idx="367">
                  <c:v>81.474000000000004</c:v>
                </c:pt>
                <c:pt idx="368">
                  <c:v>81.754999999999995</c:v>
                </c:pt>
                <c:pt idx="369">
                  <c:v>82.046000000000006</c:v>
                </c:pt>
                <c:pt idx="370">
                  <c:v>82.334999999999994</c:v>
                </c:pt>
                <c:pt idx="371">
                  <c:v>82.638999999999996</c:v>
                </c:pt>
                <c:pt idx="372">
                  <c:v>82.975999999999999</c:v>
                </c:pt>
                <c:pt idx="373">
                  <c:v>83.325999999999993</c:v>
                </c:pt>
                <c:pt idx="374">
                  <c:v>83.674999999999997</c:v>
                </c:pt>
                <c:pt idx="375">
                  <c:v>84.016999999999996</c:v>
                </c:pt>
                <c:pt idx="376">
                  <c:v>84.36</c:v>
                </c:pt>
                <c:pt idx="377">
                  <c:v>84.713999999999999</c:v>
                </c:pt>
                <c:pt idx="378">
                  <c:v>85.070999999999998</c:v>
                </c:pt>
                <c:pt idx="379">
                  <c:v>85.429000000000002</c:v>
                </c:pt>
                <c:pt idx="380">
                  <c:v>85.802999999999997</c:v>
                </c:pt>
                <c:pt idx="381">
                  <c:v>86.179000000000002</c:v>
                </c:pt>
                <c:pt idx="382">
                  <c:v>86.537999999999997</c:v>
                </c:pt>
                <c:pt idx="383">
                  <c:v>86.873000000000005</c:v>
                </c:pt>
                <c:pt idx="384">
                  <c:v>87.195999999999998</c:v>
                </c:pt>
                <c:pt idx="385">
                  <c:v>87.513000000000005</c:v>
                </c:pt>
                <c:pt idx="386">
                  <c:v>87.831000000000003</c:v>
                </c:pt>
                <c:pt idx="387">
                  <c:v>88.15</c:v>
                </c:pt>
                <c:pt idx="388">
                  <c:v>88.462999999999994</c:v>
                </c:pt>
                <c:pt idx="389">
                  <c:v>88.778000000000006</c:v>
                </c:pt>
                <c:pt idx="390">
                  <c:v>89.1</c:v>
                </c:pt>
                <c:pt idx="391">
                  <c:v>89.412999999999997</c:v>
                </c:pt>
                <c:pt idx="392">
                  <c:v>89.731999999999999</c:v>
                </c:pt>
                <c:pt idx="393">
                  <c:v>90.066999999999993</c:v>
                </c:pt>
                <c:pt idx="394">
                  <c:v>90.403000000000006</c:v>
                </c:pt>
                <c:pt idx="395">
                  <c:v>90.730999999999995</c:v>
                </c:pt>
                <c:pt idx="396">
                  <c:v>91.06</c:v>
                </c:pt>
                <c:pt idx="397">
                  <c:v>91.391000000000005</c:v>
                </c:pt>
                <c:pt idx="398">
                  <c:v>91.709000000000003</c:v>
                </c:pt>
                <c:pt idx="399">
                  <c:v>92.02</c:v>
                </c:pt>
                <c:pt idx="400">
                  <c:v>92.313999999999993</c:v>
                </c:pt>
                <c:pt idx="401">
                  <c:v>92.587999999999994</c:v>
                </c:pt>
                <c:pt idx="402">
                  <c:v>92.834000000000003</c:v>
                </c:pt>
                <c:pt idx="403">
                  <c:v>93.067999999999998</c:v>
                </c:pt>
                <c:pt idx="404">
                  <c:v>93.289000000000001</c:v>
                </c:pt>
                <c:pt idx="405">
                  <c:v>93.498000000000005</c:v>
                </c:pt>
                <c:pt idx="406">
                  <c:v>93.683999999999997</c:v>
                </c:pt>
                <c:pt idx="407">
                  <c:v>93.850999999999999</c:v>
                </c:pt>
                <c:pt idx="408">
                  <c:v>94.007000000000005</c:v>
                </c:pt>
                <c:pt idx="409">
                  <c:v>94.156000000000006</c:v>
                </c:pt>
                <c:pt idx="410">
                  <c:v>94.292000000000002</c:v>
                </c:pt>
                <c:pt idx="411">
                  <c:v>94.417000000000002</c:v>
                </c:pt>
                <c:pt idx="412">
                  <c:v>94.513999999999996</c:v>
                </c:pt>
                <c:pt idx="413">
                  <c:v>94.587999999999994</c:v>
                </c:pt>
                <c:pt idx="414">
                  <c:v>94.63</c:v>
                </c:pt>
                <c:pt idx="415">
                  <c:v>94.64</c:v>
                </c:pt>
                <c:pt idx="416">
                  <c:v>94.62</c:v>
                </c:pt>
                <c:pt idx="417">
                  <c:v>94.575000000000003</c:v>
                </c:pt>
                <c:pt idx="418">
                  <c:v>94.504000000000005</c:v>
                </c:pt>
                <c:pt idx="419">
                  <c:v>94.417000000000002</c:v>
                </c:pt>
                <c:pt idx="420">
                  <c:v>94.304000000000002</c:v>
                </c:pt>
                <c:pt idx="421">
                  <c:v>94.174000000000007</c:v>
                </c:pt>
                <c:pt idx="422">
                  <c:v>94.037000000000006</c:v>
                </c:pt>
                <c:pt idx="423">
                  <c:v>93.882000000000005</c:v>
                </c:pt>
                <c:pt idx="424">
                  <c:v>93.718999999999994</c:v>
                </c:pt>
                <c:pt idx="425">
                  <c:v>93.54</c:v>
                </c:pt>
                <c:pt idx="426">
                  <c:v>93.361999999999995</c:v>
                </c:pt>
                <c:pt idx="427">
                  <c:v>93.203000000000003</c:v>
                </c:pt>
                <c:pt idx="428">
                  <c:v>93.046000000000006</c:v>
                </c:pt>
                <c:pt idx="429">
                  <c:v>92.888000000000005</c:v>
                </c:pt>
                <c:pt idx="430">
                  <c:v>92.751000000000005</c:v>
                </c:pt>
                <c:pt idx="431">
                  <c:v>92.632999999999996</c:v>
                </c:pt>
                <c:pt idx="432">
                  <c:v>92.543999999999997</c:v>
                </c:pt>
                <c:pt idx="433">
                  <c:v>92.489000000000004</c:v>
                </c:pt>
                <c:pt idx="434">
                  <c:v>92.463999999999999</c:v>
                </c:pt>
                <c:pt idx="435">
                  <c:v>92.477000000000004</c:v>
                </c:pt>
                <c:pt idx="436">
                  <c:v>92.542000000000002</c:v>
                </c:pt>
                <c:pt idx="437">
                  <c:v>92.665000000000006</c:v>
                </c:pt>
                <c:pt idx="438">
                  <c:v>92.831000000000003</c:v>
                </c:pt>
                <c:pt idx="439">
                  <c:v>93.058000000000007</c:v>
                </c:pt>
                <c:pt idx="440">
                  <c:v>93.350999999999999</c:v>
                </c:pt>
                <c:pt idx="441">
                  <c:v>93.709000000000003</c:v>
                </c:pt>
                <c:pt idx="442">
                  <c:v>94.120999999999995</c:v>
                </c:pt>
                <c:pt idx="443">
                  <c:v>94.575000000000003</c:v>
                </c:pt>
                <c:pt idx="444">
                  <c:v>95.063000000000002</c:v>
                </c:pt>
                <c:pt idx="445">
                  <c:v>95.581000000000003</c:v>
                </c:pt>
                <c:pt idx="446">
                  <c:v>96.126999999999995</c:v>
                </c:pt>
                <c:pt idx="447">
                  <c:v>96.685000000000002</c:v>
                </c:pt>
                <c:pt idx="448">
                  <c:v>97.254999999999995</c:v>
                </c:pt>
                <c:pt idx="449">
                  <c:v>97.835999999999999</c:v>
                </c:pt>
                <c:pt idx="450">
                  <c:v>98.433000000000007</c:v>
                </c:pt>
                <c:pt idx="451">
                  <c:v>99.034000000000006</c:v>
                </c:pt>
                <c:pt idx="452">
                  <c:v>99.641000000000005</c:v>
                </c:pt>
                <c:pt idx="453">
                  <c:v>100.26</c:v>
                </c:pt>
                <c:pt idx="454">
                  <c:v>100.86</c:v>
                </c:pt>
                <c:pt idx="455">
                  <c:v>101.42</c:v>
                </c:pt>
                <c:pt idx="456">
                  <c:v>101.98</c:v>
                </c:pt>
                <c:pt idx="457">
                  <c:v>102.53</c:v>
                </c:pt>
                <c:pt idx="458">
                  <c:v>103.07</c:v>
                </c:pt>
                <c:pt idx="459">
                  <c:v>103.59</c:v>
                </c:pt>
                <c:pt idx="460">
                  <c:v>104.11</c:v>
                </c:pt>
                <c:pt idx="461">
                  <c:v>104.6</c:v>
                </c:pt>
                <c:pt idx="462">
                  <c:v>105.08</c:v>
                </c:pt>
                <c:pt idx="463">
                  <c:v>105.54</c:v>
                </c:pt>
                <c:pt idx="464">
                  <c:v>105.97</c:v>
                </c:pt>
                <c:pt idx="465">
                  <c:v>106.35</c:v>
                </c:pt>
                <c:pt idx="466">
                  <c:v>106.72</c:v>
                </c:pt>
                <c:pt idx="467">
                  <c:v>107.06</c:v>
                </c:pt>
                <c:pt idx="468">
                  <c:v>107.39</c:v>
                </c:pt>
                <c:pt idx="469">
                  <c:v>107.72</c:v>
                </c:pt>
                <c:pt idx="470">
                  <c:v>108.04</c:v>
                </c:pt>
                <c:pt idx="471">
                  <c:v>108.34</c:v>
                </c:pt>
                <c:pt idx="472">
                  <c:v>108.62</c:v>
                </c:pt>
                <c:pt idx="473">
                  <c:v>108.88</c:v>
                </c:pt>
                <c:pt idx="474">
                  <c:v>109.13</c:v>
                </c:pt>
                <c:pt idx="475">
                  <c:v>109.36</c:v>
                </c:pt>
                <c:pt idx="476">
                  <c:v>109.59</c:v>
                </c:pt>
                <c:pt idx="477">
                  <c:v>109.82</c:v>
                </c:pt>
                <c:pt idx="478">
                  <c:v>110.06</c:v>
                </c:pt>
                <c:pt idx="479">
                  <c:v>110.28</c:v>
                </c:pt>
                <c:pt idx="480">
                  <c:v>110.51</c:v>
                </c:pt>
                <c:pt idx="481">
                  <c:v>110.76</c:v>
                </c:pt>
                <c:pt idx="482">
                  <c:v>110.99</c:v>
                </c:pt>
                <c:pt idx="483">
                  <c:v>111.23</c:v>
                </c:pt>
                <c:pt idx="484">
                  <c:v>111.49</c:v>
                </c:pt>
                <c:pt idx="485">
                  <c:v>111.75</c:v>
                </c:pt>
                <c:pt idx="486">
                  <c:v>112.02</c:v>
                </c:pt>
                <c:pt idx="487">
                  <c:v>112.3</c:v>
                </c:pt>
                <c:pt idx="488">
                  <c:v>112.58</c:v>
                </c:pt>
                <c:pt idx="489">
                  <c:v>112.83</c:v>
                </c:pt>
                <c:pt idx="490">
                  <c:v>113.06</c:v>
                </c:pt>
                <c:pt idx="491">
                  <c:v>113.26</c:v>
                </c:pt>
                <c:pt idx="492">
                  <c:v>113.44</c:v>
                </c:pt>
                <c:pt idx="493">
                  <c:v>113.58</c:v>
                </c:pt>
                <c:pt idx="494">
                  <c:v>113.69</c:v>
                </c:pt>
                <c:pt idx="495">
                  <c:v>113.75</c:v>
                </c:pt>
                <c:pt idx="496">
                  <c:v>113.77</c:v>
                </c:pt>
                <c:pt idx="497">
                  <c:v>113.74</c:v>
                </c:pt>
                <c:pt idx="498">
                  <c:v>113.67</c:v>
                </c:pt>
                <c:pt idx="499">
                  <c:v>113.55</c:v>
                </c:pt>
                <c:pt idx="500">
                  <c:v>113.38</c:v>
                </c:pt>
                <c:pt idx="501">
                  <c:v>113.17</c:v>
                </c:pt>
                <c:pt idx="502">
                  <c:v>112.93</c:v>
                </c:pt>
                <c:pt idx="503">
                  <c:v>112.65</c:v>
                </c:pt>
                <c:pt idx="504">
                  <c:v>112.33</c:v>
                </c:pt>
                <c:pt idx="505">
                  <c:v>111.94</c:v>
                </c:pt>
                <c:pt idx="506">
                  <c:v>111.52</c:v>
                </c:pt>
                <c:pt idx="507">
                  <c:v>111.08</c:v>
                </c:pt>
                <c:pt idx="508">
                  <c:v>110.61</c:v>
                </c:pt>
                <c:pt idx="509">
                  <c:v>110.11</c:v>
                </c:pt>
                <c:pt idx="510">
                  <c:v>109.57</c:v>
                </c:pt>
                <c:pt idx="511">
                  <c:v>109.01</c:v>
                </c:pt>
                <c:pt idx="512">
                  <c:v>108.43</c:v>
                </c:pt>
                <c:pt idx="513">
                  <c:v>107.83</c:v>
                </c:pt>
                <c:pt idx="514">
                  <c:v>107.23</c:v>
                </c:pt>
                <c:pt idx="515">
                  <c:v>106.61</c:v>
                </c:pt>
                <c:pt idx="516">
                  <c:v>105.97</c:v>
                </c:pt>
                <c:pt idx="517">
                  <c:v>105.32</c:v>
                </c:pt>
                <c:pt idx="518">
                  <c:v>104.64</c:v>
                </c:pt>
                <c:pt idx="519">
                  <c:v>103.96</c:v>
                </c:pt>
                <c:pt idx="520">
                  <c:v>103.29</c:v>
                </c:pt>
                <c:pt idx="521">
                  <c:v>102.62</c:v>
                </c:pt>
                <c:pt idx="522">
                  <c:v>101.93</c:v>
                </c:pt>
                <c:pt idx="523">
                  <c:v>101.26</c:v>
                </c:pt>
                <c:pt idx="524">
                  <c:v>100.6</c:v>
                </c:pt>
                <c:pt idx="525">
                  <c:v>99.932000000000002</c:v>
                </c:pt>
                <c:pt idx="526">
                  <c:v>99.263999999999996</c:v>
                </c:pt>
                <c:pt idx="527">
                  <c:v>98.626000000000005</c:v>
                </c:pt>
                <c:pt idx="528">
                  <c:v>97.992999999999995</c:v>
                </c:pt>
                <c:pt idx="529">
                  <c:v>97.352999999999994</c:v>
                </c:pt>
                <c:pt idx="530">
                  <c:v>96.715000000000003</c:v>
                </c:pt>
                <c:pt idx="531">
                  <c:v>96.075000000000003</c:v>
                </c:pt>
                <c:pt idx="532">
                  <c:v>95.442999999999998</c:v>
                </c:pt>
                <c:pt idx="533">
                  <c:v>94.817999999999998</c:v>
                </c:pt>
                <c:pt idx="534">
                  <c:v>94.188999999999993</c:v>
                </c:pt>
                <c:pt idx="535">
                  <c:v>93.566000000000003</c:v>
                </c:pt>
                <c:pt idx="536">
                  <c:v>92.941999999999993</c:v>
                </c:pt>
                <c:pt idx="537">
                  <c:v>92.316999999999993</c:v>
                </c:pt>
                <c:pt idx="538">
                  <c:v>91.685000000000002</c:v>
                </c:pt>
                <c:pt idx="539">
                  <c:v>91.06</c:v>
                </c:pt>
                <c:pt idx="540">
                  <c:v>90.453999999999994</c:v>
                </c:pt>
                <c:pt idx="541">
                  <c:v>89.843999999999994</c:v>
                </c:pt>
                <c:pt idx="542">
                  <c:v>89.233999999999995</c:v>
                </c:pt>
                <c:pt idx="543">
                  <c:v>88.64</c:v>
                </c:pt>
                <c:pt idx="544">
                  <c:v>88.03</c:v>
                </c:pt>
                <c:pt idx="545">
                  <c:v>87.418000000000006</c:v>
                </c:pt>
                <c:pt idx="546">
                  <c:v>86.816000000000003</c:v>
                </c:pt>
                <c:pt idx="547">
                  <c:v>86.215000000000003</c:v>
                </c:pt>
                <c:pt idx="548">
                  <c:v>85.614000000000004</c:v>
                </c:pt>
                <c:pt idx="549">
                  <c:v>85.013000000000005</c:v>
                </c:pt>
                <c:pt idx="550">
                  <c:v>84.423000000000002</c:v>
                </c:pt>
                <c:pt idx="551">
                  <c:v>83.834999999999994</c:v>
                </c:pt>
                <c:pt idx="552">
                  <c:v>83.245000000000005</c:v>
                </c:pt>
                <c:pt idx="553">
                  <c:v>82.650999999999996</c:v>
                </c:pt>
                <c:pt idx="554">
                  <c:v>82.066000000000003</c:v>
                </c:pt>
                <c:pt idx="555">
                  <c:v>81.483999999999995</c:v>
                </c:pt>
                <c:pt idx="556">
                  <c:v>80.900000000000006</c:v>
                </c:pt>
                <c:pt idx="557">
                  <c:v>80.292000000000002</c:v>
                </c:pt>
                <c:pt idx="558">
                  <c:v>79.676000000000002</c:v>
                </c:pt>
                <c:pt idx="559">
                  <c:v>79.058000000000007</c:v>
                </c:pt>
                <c:pt idx="560">
                  <c:v>78.444000000000003</c:v>
                </c:pt>
                <c:pt idx="561">
                  <c:v>77.84</c:v>
                </c:pt>
                <c:pt idx="562">
                  <c:v>77.23</c:v>
                </c:pt>
                <c:pt idx="563">
                  <c:v>76.605000000000004</c:v>
                </c:pt>
                <c:pt idx="564">
                  <c:v>75.989999999999995</c:v>
                </c:pt>
                <c:pt idx="565">
                  <c:v>75.376999999999995</c:v>
                </c:pt>
                <c:pt idx="566">
                  <c:v>74.757999999999996</c:v>
                </c:pt>
                <c:pt idx="567">
                  <c:v>74.147999999999996</c:v>
                </c:pt>
                <c:pt idx="568">
                  <c:v>73.531999999999996</c:v>
                </c:pt>
                <c:pt idx="569">
                  <c:v>72.897000000000006</c:v>
                </c:pt>
                <c:pt idx="570">
                  <c:v>72.271000000000001</c:v>
                </c:pt>
                <c:pt idx="571">
                  <c:v>71.658000000000001</c:v>
                </c:pt>
                <c:pt idx="572">
                  <c:v>71.039000000000001</c:v>
                </c:pt>
                <c:pt idx="573">
                  <c:v>70.424000000000007</c:v>
                </c:pt>
                <c:pt idx="574">
                  <c:v>69.787999999999997</c:v>
                </c:pt>
                <c:pt idx="575">
                  <c:v>69.16</c:v>
                </c:pt>
                <c:pt idx="576">
                  <c:v>68.551000000000002</c:v>
                </c:pt>
                <c:pt idx="577">
                  <c:v>67.927000000000007</c:v>
                </c:pt>
                <c:pt idx="578">
                  <c:v>67.302000000000007</c:v>
                </c:pt>
                <c:pt idx="579">
                  <c:v>66.683999999999997</c:v>
                </c:pt>
                <c:pt idx="580">
                  <c:v>66.061000000000007</c:v>
                </c:pt>
                <c:pt idx="581">
                  <c:v>65.444000000000003</c:v>
                </c:pt>
                <c:pt idx="582">
                  <c:v>64.828000000000003</c:v>
                </c:pt>
                <c:pt idx="583">
                  <c:v>64.204999999999998</c:v>
                </c:pt>
                <c:pt idx="584">
                  <c:v>63.585000000000001</c:v>
                </c:pt>
                <c:pt idx="585">
                  <c:v>62.965000000000003</c:v>
                </c:pt>
                <c:pt idx="586">
                  <c:v>62.332999999999998</c:v>
                </c:pt>
                <c:pt idx="587">
                  <c:v>61.715000000000003</c:v>
                </c:pt>
                <c:pt idx="588">
                  <c:v>61.104999999999997</c:v>
                </c:pt>
                <c:pt idx="589">
                  <c:v>60.466000000000001</c:v>
                </c:pt>
                <c:pt idx="590">
                  <c:v>59.808</c:v>
                </c:pt>
                <c:pt idx="591">
                  <c:v>59.155999999999999</c:v>
                </c:pt>
                <c:pt idx="592">
                  <c:v>58.533999999999999</c:v>
                </c:pt>
                <c:pt idx="593">
                  <c:v>57.915999999999997</c:v>
                </c:pt>
                <c:pt idx="594">
                  <c:v>57.283000000000001</c:v>
                </c:pt>
                <c:pt idx="595">
                  <c:v>56.655999999999999</c:v>
                </c:pt>
                <c:pt idx="596">
                  <c:v>56.021999999999998</c:v>
                </c:pt>
                <c:pt idx="597">
                  <c:v>55.399000000000001</c:v>
                </c:pt>
                <c:pt idx="598">
                  <c:v>54.78</c:v>
                </c:pt>
                <c:pt idx="599">
                  <c:v>54.149000000000001</c:v>
                </c:pt>
                <c:pt idx="600">
                  <c:v>53.53</c:v>
                </c:pt>
                <c:pt idx="601">
                  <c:v>52.911000000000001</c:v>
                </c:pt>
                <c:pt idx="602">
                  <c:v>52.29</c:v>
                </c:pt>
                <c:pt idx="603">
                  <c:v>51.66</c:v>
                </c:pt>
                <c:pt idx="604">
                  <c:v>51.033000000000001</c:v>
                </c:pt>
                <c:pt idx="605">
                  <c:v>50.408000000000001</c:v>
                </c:pt>
                <c:pt idx="606">
                  <c:v>49.802</c:v>
                </c:pt>
                <c:pt idx="607">
                  <c:v>49.204000000000001</c:v>
                </c:pt>
                <c:pt idx="608">
                  <c:v>48.607999999999997</c:v>
                </c:pt>
                <c:pt idx="609">
                  <c:v>48.014000000000003</c:v>
                </c:pt>
                <c:pt idx="610">
                  <c:v>47.421999999999997</c:v>
                </c:pt>
                <c:pt idx="611">
                  <c:v>46.844000000000001</c:v>
                </c:pt>
                <c:pt idx="612">
                  <c:v>46.276000000000003</c:v>
                </c:pt>
                <c:pt idx="613">
                  <c:v>45.689</c:v>
                </c:pt>
                <c:pt idx="614">
                  <c:v>45.106000000000002</c:v>
                </c:pt>
                <c:pt idx="615">
                  <c:v>44.521999999999998</c:v>
                </c:pt>
                <c:pt idx="616">
                  <c:v>43.939</c:v>
                </c:pt>
                <c:pt idx="617">
                  <c:v>43.36</c:v>
                </c:pt>
                <c:pt idx="618">
                  <c:v>42.786999999999999</c:v>
                </c:pt>
                <c:pt idx="619">
                  <c:v>42.213000000000001</c:v>
                </c:pt>
                <c:pt idx="620">
                  <c:v>41.640999999999998</c:v>
                </c:pt>
                <c:pt idx="621">
                  <c:v>41.079000000000001</c:v>
                </c:pt>
                <c:pt idx="622">
                  <c:v>40.527999999999999</c:v>
                </c:pt>
                <c:pt idx="623">
                  <c:v>39.975000000000001</c:v>
                </c:pt>
                <c:pt idx="624">
                  <c:v>39.411999999999999</c:v>
                </c:pt>
                <c:pt idx="625">
                  <c:v>38.845999999999997</c:v>
                </c:pt>
                <c:pt idx="626">
                  <c:v>38.280999999999999</c:v>
                </c:pt>
                <c:pt idx="627">
                  <c:v>37.725999999999999</c:v>
                </c:pt>
                <c:pt idx="628">
                  <c:v>37.151000000000003</c:v>
                </c:pt>
                <c:pt idx="629">
                  <c:v>36.591000000000001</c:v>
                </c:pt>
                <c:pt idx="630">
                  <c:v>36.024999999999999</c:v>
                </c:pt>
                <c:pt idx="631">
                  <c:v>35.438000000000002</c:v>
                </c:pt>
                <c:pt idx="632">
                  <c:v>34.871000000000002</c:v>
                </c:pt>
                <c:pt idx="633">
                  <c:v>34.302</c:v>
                </c:pt>
                <c:pt idx="634">
                  <c:v>33.743000000000002</c:v>
                </c:pt>
                <c:pt idx="635">
                  <c:v>33.19</c:v>
                </c:pt>
                <c:pt idx="636">
                  <c:v>32.649000000000001</c:v>
                </c:pt>
                <c:pt idx="637">
                  <c:v>32.119999999999997</c:v>
                </c:pt>
                <c:pt idx="638">
                  <c:v>31.581</c:v>
                </c:pt>
                <c:pt idx="639">
                  <c:v>31.036999999999999</c:v>
                </c:pt>
                <c:pt idx="640">
                  <c:v>30.495999999999999</c:v>
                </c:pt>
                <c:pt idx="641">
                  <c:v>29.952999999999999</c:v>
                </c:pt>
                <c:pt idx="642">
                  <c:v>29.413</c:v>
                </c:pt>
                <c:pt idx="643">
                  <c:v>28.893000000000001</c:v>
                </c:pt>
                <c:pt idx="644">
                  <c:v>28.378</c:v>
                </c:pt>
                <c:pt idx="645">
                  <c:v>27.847000000000001</c:v>
                </c:pt>
                <c:pt idx="646">
                  <c:v>27.324000000000002</c:v>
                </c:pt>
                <c:pt idx="647">
                  <c:v>26.821999999999999</c:v>
                </c:pt>
                <c:pt idx="648">
                  <c:v>26.318999999999999</c:v>
                </c:pt>
                <c:pt idx="649">
                  <c:v>25.805</c:v>
                </c:pt>
                <c:pt idx="650">
                  <c:v>25.311</c:v>
                </c:pt>
                <c:pt idx="651">
                  <c:v>24.827000000000002</c:v>
                </c:pt>
                <c:pt idx="652">
                  <c:v>24.327999999999999</c:v>
                </c:pt>
                <c:pt idx="653">
                  <c:v>23.823</c:v>
                </c:pt>
                <c:pt idx="654">
                  <c:v>23.326000000000001</c:v>
                </c:pt>
                <c:pt idx="655">
                  <c:v>22.83</c:v>
                </c:pt>
                <c:pt idx="656">
                  <c:v>22.321000000000002</c:v>
                </c:pt>
                <c:pt idx="657">
                  <c:v>21.806999999999999</c:v>
                </c:pt>
                <c:pt idx="658">
                  <c:v>21.3</c:v>
                </c:pt>
                <c:pt idx="659">
                  <c:v>20.792000000000002</c:v>
                </c:pt>
                <c:pt idx="660">
                  <c:v>20.292000000000002</c:v>
                </c:pt>
                <c:pt idx="661">
                  <c:v>19.811</c:v>
                </c:pt>
                <c:pt idx="662">
                  <c:v>19.335000000000001</c:v>
                </c:pt>
                <c:pt idx="663">
                  <c:v>18.870999999999999</c:v>
                </c:pt>
                <c:pt idx="664">
                  <c:v>18.422999999999998</c:v>
                </c:pt>
                <c:pt idx="665">
                  <c:v>17.986000000000001</c:v>
                </c:pt>
                <c:pt idx="666">
                  <c:v>17.553000000000001</c:v>
                </c:pt>
                <c:pt idx="667">
                  <c:v>17.131</c:v>
                </c:pt>
                <c:pt idx="668">
                  <c:v>16.715</c:v>
                </c:pt>
                <c:pt idx="669">
                  <c:v>16.288</c:v>
                </c:pt>
                <c:pt idx="670">
                  <c:v>15.862</c:v>
                </c:pt>
                <c:pt idx="671">
                  <c:v>15.449</c:v>
                </c:pt>
                <c:pt idx="672">
                  <c:v>15.038</c:v>
                </c:pt>
                <c:pt idx="673">
                  <c:v>14.632999999999999</c:v>
                </c:pt>
                <c:pt idx="674">
                  <c:v>14.234999999999999</c:v>
                </c:pt>
                <c:pt idx="675">
                  <c:v>13.849</c:v>
                </c:pt>
                <c:pt idx="676">
                  <c:v>13.471</c:v>
                </c:pt>
                <c:pt idx="677">
                  <c:v>13.095000000000001</c:v>
                </c:pt>
                <c:pt idx="678">
                  <c:v>12.723000000000001</c:v>
                </c:pt>
                <c:pt idx="679">
                  <c:v>12.349</c:v>
                </c:pt>
                <c:pt idx="680">
                  <c:v>11.975</c:v>
                </c:pt>
                <c:pt idx="681">
                  <c:v>11.598000000000001</c:v>
                </c:pt>
                <c:pt idx="682">
                  <c:v>11.226000000000001</c:v>
                </c:pt>
                <c:pt idx="683">
                  <c:v>10.864000000000001</c:v>
                </c:pt>
                <c:pt idx="684">
                  <c:v>10.497</c:v>
                </c:pt>
                <c:pt idx="685">
                  <c:v>10.125</c:v>
                </c:pt>
                <c:pt idx="686">
                  <c:v>9.7533999999999992</c:v>
                </c:pt>
                <c:pt idx="687">
                  <c:v>9.3849999999999998</c:v>
                </c:pt>
                <c:pt idx="688">
                  <c:v>9.0312999999999999</c:v>
                </c:pt>
                <c:pt idx="689">
                  <c:v>8.6931999999999992</c:v>
                </c:pt>
                <c:pt idx="690">
                  <c:v>8.3452000000000002</c:v>
                </c:pt>
                <c:pt idx="691">
                  <c:v>7.9896000000000003</c:v>
                </c:pt>
                <c:pt idx="692">
                  <c:v>7.6387</c:v>
                </c:pt>
                <c:pt idx="693">
                  <c:v>7.2937000000000003</c:v>
                </c:pt>
                <c:pt idx="694">
                  <c:v>6.9503000000000004</c:v>
                </c:pt>
                <c:pt idx="695">
                  <c:v>6.6127000000000002</c:v>
                </c:pt>
                <c:pt idx="696">
                  <c:v>6.2798999999999996</c:v>
                </c:pt>
                <c:pt idx="697">
                  <c:v>5.9466000000000001</c:v>
                </c:pt>
                <c:pt idx="698">
                  <c:v>5.6308999999999996</c:v>
                </c:pt>
                <c:pt idx="699">
                  <c:v>5.3178999999999998</c:v>
                </c:pt>
                <c:pt idx="700">
                  <c:v>4.9996</c:v>
                </c:pt>
                <c:pt idx="701">
                  <c:v>4.6928999999999998</c:v>
                </c:pt>
                <c:pt idx="702">
                  <c:v>4.3964999999999996</c:v>
                </c:pt>
                <c:pt idx="703">
                  <c:v>4.1022999999999996</c:v>
                </c:pt>
                <c:pt idx="704">
                  <c:v>3.8144</c:v>
                </c:pt>
                <c:pt idx="705">
                  <c:v>3.5402999999999998</c:v>
                </c:pt>
                <c:pt idx="706">
                  <c:v>3.2744</c:v>
                </c:pt>
                <c:pt idx="707">
                  <c:v>2.9992999999999999</c:v>
                </c:pt>
                <c:pt idx="708">
                  <c:v>2.7404999999999999</c:v>
                </c:pt>
                <c:pt idx="709">
                  <c:v>2.5017</c:v>
                </c:pt>
                <c:pt idx="710">
                  <c:v>2.2652999999999999</c:v>
                </c:pt>
                <c:pt idx="711">
                  <c:v>2.0482999999999998</c:v>
                </c:pt>
                <c:pt idx="712">
                  <c:v>1.85</c:v>
                </c:pt>
                <c:pt idx="713">
                  <c:v>1.6694</c:v>
                </c:pt>
                <c:pt idx="714">
                  <c:v>1.4882</c:v>
                </c:pt>
                <c:pt idx="715">
                  <c:v>1.3015000000000001</c:v>
                </c:pt>
                <c:pt idx="716">
                  <c:v>1.1245000000000001</c:v>
                </c:pt>
                <c:pt idx="717">
                  <c:v>0.95645999999999998</c:v>
                </c:pt>
                <c:pt idx="718">
                  <c:v>0.80117000000000005</c:v>
                </c:pt>
                <c:pt idx="719">
                  <c:v>0.65976999999999997</c:v>
                </c:pt>
                <c:pt idx="720">
                  <c:v>0.53178999999999998</c:v>
                </c:pt>
                <c:pt idx="721">
                  <c:v>0.41053000000000001</c:v>
                </c:pt>
                <c:pt idx="722">
                  <c:v>0.30309999999999998</c:v>
                </c:pt>
                <c:pt idx="723">
                  <c:v>0.21826999999999999</c:v>
                </c:pt>
                <c:pt idx="724">
                  <c:v>0.15211</c:v>
                </c:pt>
                <c:pt idx="725">
                  <c:v>0.10095999999999999</c:v>
                </c:pt>
                <c:pt idx="726">
                  <c:v>6.7335999999999993E-2</c:v>
                </c:pt>
                <c:pt idx="727">
                  <c:v>4.7301000000000003E-2</c:v>
                </c:pt>
                <c:pt idx="728">
                  <c:v>3.7196E-2</c:v>
                </c:pt>
                <c:pt idx="729">
                  <c:v>3.0329999999999999E-2</c:v>
                </c:pt>
                <c:pt idx="730">
                  <c:v>2.4448000000000001E-2</c:v>
                </c:pt>
                <c:pt idx="731">
                  <c:v>2.3702000000000001E-2</c:v>
                </c:pt>
                <c:pt idx="732">
                  <c:v>2.5321E-2</c:v>
                </c:pt>
                <c:pt idx="733">
                  <c:v>4.0503999999999998E-2</c:v>
                </c:pt>
                <c:pt idx="734">
                  <c:v>6.6420000000000007E-2</c:v>
                </c:pt>
                <c:pt idx="735">
                  <c:v>0.10728</c:v>
                </c:pt>
                <c:pt idx="736">
                  <c:v>0.16266</c:v>
                </c:pt>
                <c:pt idx="737">
                  <c:v>0.22786999999999999</c:v>
                </c:pt>
                <c:pt idx="738">
                  <c:v>0.30456</c:v>
                </c:pt>
                <c:pt idx="739">
                  <c:v>0.39385999999999999</c:v>
                </c:pt>
                <c:pt idx="740">
                  <c:v>0.49001</c:v>
                </c:pt>
                <c:pt idx="741">
                  <c:v>0.59018000000000004</c:v>
                </c:pt>
                <c:pt idx="742">
                  <c:v>0.69632000000000005</c:v>
                </c:pt>
                <c:pt idx="743">
                  <c:v>0.80772999999999995</c:v>
                </c:pt>
                <c:pt idx="744">
                  <c:v>0.92710999999999999</c:v>
                </c:pt>
                <c:pt idx="745">
                  <c:v>1.0586</c:v>
                </c:pt>
                <c:pt idx="746">
                  <c:v>1.1949000000000001</c:v>
                </c:pt>
                <c:pt idx="747">
                  <c:v>1.3387</c:v>
                </c:pt>
                <c:pt idx="748">
                  <c:v>1.4983</c:v>
                </c:pt>
                <c:pt idx="749">
                  <c:v>1.6561999999999999</c:v>
                </c:pt>
                <c:pt idx="750">
                  <c:v>1.8047</c:v>
                </c:pt>
                <c:pt idx="751">
                  <c:v>1.9726999999999999</c:v>
                </c:pt>
                <c:pt idx="752">
                  <c:v>2.1530999999999998</c:v>
                </c:pt>
                <c:pt idx="753">
                  <c:v>2.3338000000000001</c:v>
                </c:pt>
                <c:pt idx="754">
                  <c:v>2.5224000000000002</c:v>
                </c:pt>
                <c:pt idx="755">
                  <c:v>2.7168999999999999</c:v>
                </c:pt>
                <c:pt idx="756">
                  <c:v>2.8994</c:v>
                </c:pt>
                <c:pt idx="757">
                  <c:v>3.0870000000000002</c:v>
                </c:pt>
                <c:pt idx="758">
                  <c:v>3.2848000000000002</c:v>
                </c:pt>
                <c:pt idx="759">
                  <c:v>3.4813999999999998</c:v>
                </c:pt>
                <c:pt idx="760">
                  <c:v>3.6751999999999998</c:v>
                </c:pt>
                <c:pt idx="761">
                  <c:v>3.8776000000000002</c:v>
                </c:pt>
                <c:pt idx="762">
                  <c:v>4.0884999999999998</c:v>
                </c:pt>
                <c:pt idx="763">
                  <c:v>4.3087999999999997</c:v>
                </c:pt>
                <c:pt idx="764">
                  <c:v>4.5307000000000004</c:v>
                </c:pt>
                <c:pt idx="765">
                  <c:v>4.7477</c:v>
                </c:pt>
                <c:pt idx="766">
                  <c:v>4.9752999999999998</c:v>
                </c:pt>
                <c:pt idx="767">
                  <c:v>5.2093999999999996</c:v>
                </c:pt>
                <c:pt idx="768">
                  <c:v>5.4390999999999998</c:v>
                </c:pt>
                <c:pt idx="769">
                  <c:v>5.6714000000000002</c:v>
                </c:pt>
                <c:pt idx="770">
                  <c:v>5.9061000000000003</c:v>
                </c:pt>
                <c:pt idx="771">
                  <c:v>6.1348000000000003</c:v>
                </c:pt>
                <c:pt idx="772">
                  <c:v>6.3627000000000002</c:v>
                </c:pt>
                <c:pt idx="773">
                  <c:v>6.5991</c:v>
                </c:pt>
                <c:pt idx="774">
                  <c:v>6.8371000000000004</c:v>
                </c:pt>
                <c:pt idx="775">
                  <c:v>7.0750999999999999</c:v>
                </c:pt>
                <c:pt idx="776">
                  <c:v>7.3139000000000003</c:v>
                </c:pt>
                <c:pt idx="777">
                  <c:v>7.5468999999999999</c:v>
                </c:pt>
                <c:pt idx="778">
                  <c:v>7.7687999999999997</c:v>
                </c:pt>
                <c:pt idx="779">
                  <c:v>7.9885000000000002</c:v>
                </c:pt>
                <c:pt idx="780">
                  <c:v>8.2149999999999999</c:v>
                </c:pt>
                <c:pt idx="781">
                  <c:v>8.4436999999999998</c:v>
                </c:pt>
                <c:pt idx="782">
                  <c:v>8.6766000000000005</c:v>
                </c:pt>
                <c:pt idx="783">
                  <c:v>8.9076000000000004</c:v>
                </c:pt>
                <c:pt idx="784">
                  <c:v>9.1295000000000002</c:v>
                </c:pt>
                <c:pt idx="785">
                  <c:v>9.3577999999999992</c:v>
                </c:pt>
                <c:pt idx="786">
                  <c:v>9.5891999999999999</c:v>
                </c:pt>
                <c:pt idx="787">
                  <c:v>9.8095999999999997</c:v>
                </c:pt>
                <c:pt idx="788">
                  <c:v>10.032</c:v>
                </c:pt>
                <c:pt idx="789">
                  <c:v>10.262</c:v>
                </c:pt>
                <c:pt idx="790">
                  <c:v>10.496</c:v>
                </c:pt>
                <c:pt idx="791">
                  <c:v>10.724</c:v>
                </c:pt>
                <c:pt idx="792">
                  <c:v>10.946999999999999</c:v>
                </c:pt>
                <c:pt idx="793">
                  <c:v>11.173999999999999</c:v>
                </c:pt>
                <c:pt idx="794">
                  <c:v>11.404999999999999</c:v>
                </c:pt>
                <c:pt idx="795">
                  <c:v>11.631</c:v>
                </c:pt>
                <c:pt idx="796">
                  <c:v>11.863</c:v>
                </c:pt>
                <c:pt idx="797">
                  <c:v>12.11</c:v>
                </c:pt>
                <c:pt idx="798">
                  <c:v>12.361000000000001</c:v>
                </c:pt>
                <c:pt idx="799">
                  <c:v>12.613</c:v>
                </c:pt>
                <c:pt idx="800">
                  <c:v>12.869</c:v>
                </c:pt>
                <c:pt idx="801">
                  <c:v>13.125999999999999</c:v>
                </c:pt>
                <c:pt idx="802">
                  <c:v>13.379</c:v>
                </c:pt>
                <c:pt idx="803">
                  <c:v>13.634</c:v>
                </c:pt>
                <c:pt idx="804">
                  <c:v>13.895</c:v>
                </c:pt>
                <c:pt idx="805">
                  <c:v>14.164999999999999</c:v>
                </c:pt>
                <c:pt idx="806">
                  <c:v>14.439</c:v>
                </c:pt>
                <c:pt idx="807">
                  <c:v>14.728</c:v>
                </c:pt>
                <c:pt idx="808">
                  <c:v>15.032</c:v>
                </c:pt>
                <c:pt idx="809">
                  <c:v>15.329000000000001</c:v>
                </c:pt>
                <c:pt idx="810">
                  <c:v>15.628</c:v>
                </c:pt>
                <c:pt idx="811">
                  <c:v>15.95</c:v>
                </c:pt>
                <c:pt idx="812">
                  <c:v>16.286000000000001</c:v>
                </c:pt>
                <c:pt idx="813">
                  <c:v>16.620999999999999</c:v>
                </c:pt>
                <c:pt idx="814">
                  <c:v>16.960999999999999</c:v>
                </c:pt>
                <c:pt idx="815">
                  <c:v>17.306999999999999</c:v>
                </c:pt>
                <c:pt idx="816">
                  <c:v>17.655999999999999</c:v>
                </c:pt>
                <c:pt idx="817">
                  <c:v>18.010000000000002</c:v>
                </c:pt>
                <c:pt idx="818">
                  <c:v>18.378</c:v>
                </c:pt>
                <c:pt idx="819">
                  <c:v>18.745000000000001</c:v>
                </c:pt>
                <c:pt idx="820">
                  <c:v>19.111999999999998</c:v>
                </c:pt>
                <c:pt idx="821">
                  <c:v>19.494</c:v>
                </c:pt>
                <c:pt idx="822">
                  <c:v>19.882000000000001</c:v>
                </c:pt>
                <c:pt idx="823">
                  <c:v>20.276</c:v>
                </c:pt>
                <c:pt idx="824">
                  <c:v>20.678999999999998</c:v>
                </c:pt>
                <c:pt idx="825">
                  <c:v>21.097999999999999</c:v>
                </c:pt>
                <c:pt idx="826">
                  <c:v>21.515000000000001</c:v>
                </c:pt>
                <c:pt idx="827">
                  <c:v>21.911999999999999</c:v>
                </c:pt>
                <c:pt idx="828">
                  <c:v>22.32</c:v>
                </c:pt>
                <c:pt idx="829">
                  <c:v>22.751000000000001</c:v>
                </c:pt>
                <c:pt idx="830">
                  <c:v>23.177</c:v>
                </c:pt>
                <c:pt idx="831">
                  <c:v>23.600999999999999</c:v>
                </c:pt>
                <c:pt idx="832">
                  <c:v>24.04</c:v>
                </c:pt>
                <c:pt idx="833">
                  <c:v>24.481000000000002</c:v>
                </c:pt>
                <c:pt idx="834">
                  <c:v>24.928999999999998</c:v>
                </c:pt>
                <c:pt idx="835">
                  <c:v>25.384</c:v>
                </c:pt>
                <c:pt idx="836">
                  <c:v>25.838000000000001</c:v>
                </c:pt>
                <c:pt idx="837">
                  <c:v>26.303000000000001</c:v>
                </c:pt>
                <c:pt idx="838">
                  <c:v>26.754000000000001</c:v>
                </c:pt>
                <c:pt idx="839">
                  <c:v>27.210999999999999</c:v>
                </c:pt>
                <c:pt idx="840">
                  <c:v>27.696000000000002</c:v>
                </c:pt>
                <c:pt idx="841">
                  <c:v>28.175000000000001</c:v>
                </c:pt>
                <c:pt idx="842">
                  <c:v>28.635000000000002</c:v>
                </c:pt>
                <c:pt idx="843">
                  <c:v>29.109000000000002</c:v>
                </c:pt>
                <c:pt idx="844">
                  <c:v>29.600999999999999</c:v>
                </c:pt>
                <c:pt idx="845">
                  <c:v>30.09</c:v>
                </c:pt>
                <c:pt idx="846">
                  <c:v>30.588999999999999</c:v>
                </c:pt>
                <c:pt idx="847">
                  <c:v>31.097000000000001</c:v>
                </c:pt>
                <c:pt idx="848">
                  <c:v>31.597000000000001</c:v>
                </c:pt>
                <c:pt idx="849">
                  <c:v>32.101999999999997</c:v>
                </c:pt>
                <c:pt idx="850">
                  <c:v>32.598999999999997</c:v>
                </c:pt>
                <c:pt idx="851">
                  <c:v>33.107999999999997</c:v>
                </c:pt>
                <c:pt idx="852">
                  <c:v>33.631999999999998</c:v>
                </c:pt>
                <c:pt idx="853">
                  <c:v>34.154000000000003</c:v>
                </c:pt>
                <c:pt idx="854">
                  <c:v>34.68</c:v>
                </c:pt>
                <c:pt idx="855">
                  <c:v>35.22</c:v>
                </c:pt>
                <c:pt idx="856">
                  <c:v>35.762</c:v>
                </c:pt>
                <c:pt idx="857">
                  <c:v>36.298999999999999</c:v>
                </c:pt>
                <c:pt idx="858">
                  <c:v>36.814999999999998</c:v>
                </c:pt>
                <c:pt idx="859">
                  <c:v>37.344999999999999</c:v>
                </c:pt>
                <c:pt idx="860">
                  <c:v>37.893000000000001</c:v>
                </c:pt>
                <c:pt idx="861">
                  <c:v>38.423999999999999</c:v>
                </c:pt>
                <c:pt idx="862">
                  <c:v>38.972999999999999</c:v>
                </c:pt>
                <c:pt idx="863">
                  <c:v>39.537999999999997</c:v>
                </c:pt>
                <c:pt idx="864">
                  <c:v>40.082000000000001</c:v>
                </c:pt>
                <c:pt idx="865">
                  <c:v>40.631</c:v>
                </c:pt>
                <c:pt idx="866">
                  <c:v>41.192999999999998</c:v>
                </c:pt>
                <c:pt idx="867">
                  <c:v>41.741999999999997</c:v>
                </c:pt>
                <c:pt idx="868">
                  <c:v>42.280999999999999</c:v>
                </c:pt>
                <c:pt idx="869">
                  <c:v>42.832999999999998</c:v>
                </c:pt>
                <c:pt idx="870">
                  <c:v>43.404000000000003</c:v>
                </c:pt>
                <c:pt idx="871">
                  <c:v>43.968000000000004</c:v>
                </c:pt>
                <c:pt idx="872">
                  <c:v>44.512999999999998</c:v>
                </c:pt>
                <c:pt idx="873">
                  <c:v>45.067</c:v>
                </c:pt>
                <c:pt idx="874">
                  <c:v>45.627000000000002</c:v>
                </c:pt>
                <c:pt idx="875">
                  <c:v>46.191000000000003</c:v>
                </c:pt>
                <c:pt idx="876">
                  <c:v>46.756999999999998</c:v>
                </c:pt>
                <c:pt idx="877">
                  <c:v>47.308</c:v>
                </c:pt>
                <c:pt idx="878">
                  <c:v>47.863999999999997</c:v>
                </c:pt>
                <c:pt idx="879">
                  <c:v>48.427</c:v>
                </c:pt>
                <c:pt idx="880">
                  <c:v>48.975000000000001</c:v>
                </c:pt>
                <c:pt idx="881">
                  <c:v>49.521999999999998</c:v>
                </c:pt>
                <c:pt idx="882">
                  <c:v>50.069000000000003</c:v>
                </c:pt>
                <c:pt idx="883">
                  <c:v>50.62</c:v>
                </c:pt>
                <c:pt idx="884">
                  <c:v>51.183</c:v>
                </c:pt>
                <c:pt idx="885">
                  <c:v>51.732999999999997</c:v>
                </c:pt>
                <c:pt idx="886">
                  <c:v>52.283999999999999</c:v>
                </c:pt>
                <c:pt idx="887">
                  <c:v>52.837000000000003</c:v>
                </c:pt>
                <c:pt idx="888">
                  <c:v>53.393999999999998</c:v>
                </c:pt>
                <c:pt idx="889">
                  <c:v>53.957000000000001</c:v>
                </c:pt>
                <c:pt idx="890">
                  <c:v>54.523000000000003</c:v>
                </c:pt>
                <c:pt idx="891">
                  <c:v>55.088000000000001</c:v>
                </c:pt>
                <c:pt idx="892">
                  <c:v>55.652999999999999</c:v>
                </c:pt>
                <c:pt idx="893">
                  <c:v>56.204999999999998</c:v>
                </c:pt>
                <c:pt idx="894">
                  <c:v>56.762</c:v>
                </c:pt>
                <c:pt idx="895">
                  <c:v>57.326999999999998</c:v>
                </c:pt>
                <c:pt idx="896">
                  <c:v>57.884999999999998</c:v>
                </c:pt>
                <c:pt idx="897">
                  <c:v>58.430999999999997</c:v>
                </c:pt>
                <c:pt idx="898">
                  <c:v>58.975999999999999</c:v>
                </c:pt>
                <c:pt idx="899">
                  <c:v>59.533000000000001</c:v>
                </c:pt>
                <c:pt idx="900">
                  <c:v>60.097999999999999</c:v>
                </c:pt>
                <c:pt idx="901">
                  <c:v>60.656999999999996</c:v>
                </c:pt>
                <c:pt idx="902">
                  <c:v>61.215000000000003</c:v>
                </c:pt>
                <c:pt idx="903">
                  <c:v>61.779000000000003</c:v>
                </c:pt>
                <c:pt idx="904">
                  <c:v>62.329000000000001</c:v>
                </c:pt>
                <c:pt idx="905">
                  <c:v>62.859000000000002</c:v>
                </c:pt>
                <c:pt idx="906">
                  <c:v>63.395000000000003</c:v>
                </c:pt>
                <c:pt idx="907">
                  <c:v>63.948999999999998</c:v>
                </c:pt>
                <c:pt idx="908">
                  <c:v>64.486000000000004</c:v>
                </c:pt>
                <c:pt idx="909">
                  <c:v>64.995999999999995</c:v>
                </c:pt>
                <c:pt idx="910">
                  <c:v>65.513000000000005</c:v>
                </c:pt>
                <c:pt idx="911">
                  <c:v>66.016999999999996</c:v>
                </c:pt>
                <c:pt idx="912">
                  <c:v>66.52</c:v>
                </c:pt>
                <c:pt idx="913">
                  <c:v>67.019000000000005</c:v>
                </c:pt>
                <c:pt idx="914">
                  <c:v>67.506</c:v>
                </c:pt>
                <c:pt idx="915">
                  <c:v>68.021000000000001</c:v>
                </c:pt>
                <c:pt idx="916">
                  <c:v>68.516000000000005</c:v>
                </c:pt>
                <c:pt idx="917">
                  <c:v>68.974999999999994</c:v>
                </c:pt>
                <c:pt idx="918">
                  <c:v>69.45</c:v>
                </c:pt>
                <c:pt idx="919">
                  <c:v>69.94</c:v>
                </c:pt>
                <c:pt idx="920">
                  <c:v>70.415999999999997</c:v>
                </c:pt>
                <c:pt idx="921">
                  <c:v>70.885999999999996</c:v>
                </c:pt>
                <c:pt idx="922">
                  <c:v>71.353999999999999</c:v>
                </c:pt>
                <c:pt idx="923">
                  <c:v>71.816999999999993</c:v>
                </c:pt>
                <c:pt idx="924">
                  <c:v>72.293999999999997</c:v>
                </c:pt>
                <c:pt idx="925">
                  <c:v>72.762</c:v>
                </c:pt>
                <c:pt idx="926">
                  <c:v>73.212000000000003</c:v>
                </c:pt>
                <c:pt idx="927">
                  <c:v>73.674999999999997</c:v>
                </c:pt>
                <c:pt idx="928">
                  <c:v>74.120999999999995</c:v>
                </c:pt>
                <c:pt idx="929">
                  <c:v>74.572000000000003</c:v>
                </c:pt>
                <c:pt idx="930">
                  <c:v>75.016999999999996</c:v>
                </c:pt>
                <c:pt idx="931">
                  <c:v>75.433000000000007</c:v>
                </c:pt>
                <c:pt idx="932">
                  <c:v>75.864000000000004</c:v>
                </c:pt>
                <c:pt idx="933">
                  <c:v>76.313999999999993</c:v>
                </c:pt>
                <c:pt idx="934">
                  <c:v>76.745000000000005</c:v>
                </c:pt>
                <c:pt idx="935">
                  <c:v>77.158000000000001</c:v>
                </c:pt>
                <c:pt idx="936">
                  <c:v>77.572000000000003</c:v>
                </c:pt>
                <c:pt idx="937">
                  <c:v>77.989000000000004</c:v>
                </c:pt>
                <c:pt idx="938">
                  <c:v>78.408000000000001</c:v>
                </c:pt>
                <c:pt idx="939">
                  <c:v>78.814999999999998</c:v>
                </c:pt>
                <c:pt idx="940">
                  <c:v>79.209999999999994</c:v>
                </c:pt>
                <c:pt idx="941">
                  <c:v>79.608000000000004</c:v>
                </c:pt>
                <c:pt idx="942">
                  <c:v>80.010999999999996</c:v>
                </c:pt>
                <c:pt idx="943">
                  <c:v>80.424000000000007</c:v>
                </c:pt>
                <c:pt idx="944">
                  <c:v>80.834999999999994</c:v>
                </c:pt>
                <c:pt idx="945">
                  <c:v>81.248999999999995</c:v>
                </c:pt>
                <c:pt idx="946">
                  <c:v>81.676000000000002</c:v>
                </c:pt>
                <c:pt idx="947">
                  <c:v>82.093999999999994</c:v>
                </c:pt>
                <c:pt idx="948">
                  <c:v>82.513999999999996</c:v>
                </c:pt>
                <c:pt idx="949">
                  <c:v>82.944000000000003</c:v>
                </c:pt>
                <c:pt idx="950">
                  <c:v>83.35</c:v>
                </c:pt>
                <c:pt idx="951">
                  <c:v>83.763000000000005</c:v>
                </c:pt>
                <c:pt idx="952">
                  <c:v>84.194000000000003</c:v>
                </c:pt>
                <c:pt idx="953">
                  <c:v>84.617999999999995</c:v>
                </c:pt>
                <c:pt idx="954">
                  <c:v>85.037000000000006</c:v>
                </c:pt>
                <c:pt idx="955">
                  <c:v>85.442999999999998</c:v>
                </c:pt>
                <c:pt idx="956">
                  <c:v>85.861000000000004</c:v>
                </c:pt>
                <c:pt idx="957">
                  <c:v>86.293999999999997</c:v>
                </c:pt>
                <c:pt idx="958">
                  <c:v>86.721999999999994</c:v>
                </c:pt>
                <c:pt idx="959">
                  <c:v>87.15</c:v>
                </c:pt>
                <c:pt idx="960">
                  <c:v>87.584999999999994</c:v>
                </c:pt>
                <c:pt idx="961">
                  <c:v>88.01</c:v>
                </c:pt>
                <c:pt idx="962">
                  <c:v>88.418000000000006</c:v>
                </c:pt>
                <c:pt idx="963">
                  <c:v>88.817999999999998</c:v>
                </c:pt>
                <c:pt idx="964">
                  <c:v>89.224999999999994</c:v>
                </c:pt>
                <c:pt idx="965">
                  <c:v>89.625</c:v>
                </c:pt>
                <c:pt idx="966">
                  <c:v>90.004999999999995</c:v>
                </c:pt>
                <c:pt idx="967">
                  <c:v>90.38</c:v>
                </c:pt>
                <c:pt idx="968">
                  <c:v>90.751999999999995</c:v>
                </c:pt>
                <c:pt idx="969">
                  <c:v>91.117999999999995</c:v>
                </c:pt>
                <c:pt idx="970">
                  <c:v>91.468000000000004</c:v>
                </c:pt>
                <c:pt idx="971">
                  <c:v>91.787999999999997</c:v>
                </c:pt>
                <c:pt idx="972">
                  <c:v>92.102999999999994</c:v>
                </c:pt>
                <c:pt idx="973">
                  <c:v>92.423000000000002</c:v>
                </c:pt>
                <c:pt idx="974">
                  <c:v>92.739000000000004</c:v>
                </c:pt>
                <c:pt idx="975">
                  <c:v>93.04</c:v>
                </c:pt>
                <c:pt idx="976">
                  <c:v>93.328000000000003</c:v>
                </c:pt>
                <c:pt idx="977">
                  <c:v>93.617000000000004</c:v>
                </c:pt>
                <c:pt idx="978">
                  <c:v>93.906999999999996</c:v>
                </c:pt>
                <c:pt idx="979">
                  <c:v>94.194999999999993</c:v>
                </c:pt>
                <c:pt idx="980">
                  <c:v>94.471999999999994</c:v>
                </c:pt>
                <c:pt idx="981">
                  <c:v>94.733999999999995</c:v>
                </c:pt>
                <c:pt idx="982">
                  <c:v>95.001000000000005</c:v>
                </c:pt>
                <c:pt idx="983">
                  <c:v>95.263000000000005</c:v>
                </c:pt>
                <c:pt idx="984">
                  <c:v>95.524000000000001</c:v>
                </c:pt>
                <c:pt idx="985">
                  <c:v>95.786000000000001</c:v>
                </c:pt>
                <c:pt idx="986">
                  <c:v>96.043999999999997</c:v>
                </c:pt>
                <c:pt idx="987">
                  <c:v>96.296000000000006</c:v>
                </c:pt>
                <c:pt idx="988">
                  <c:v>96.552000000000007</c:v>
                </c:pt>
                <c:pt idx="989">
                  <c:v>96.820999999999998</c:v>
                </c:pt>
                <c:pt idx="990">
                  <c:v>97.082999999999998</c:v>
                </c:pt>
                <c:pt idx="991">
                  <c:v>97.337000000000003</c:v>
                </c:pt>
                <c:pt idx="992">
                  <c:v>97.582999999999998</c:v>
                </c:pt>
                <c:pt idx="993">
                  <c:v>97.820999999999998</c:v>
                </c:pt>
                <c:pt idx="994">
                  <c:v>98.070999999999998</c:v>
                </c:pt>
                <c:pt idx="995">
                  <c:v>98.322999999999993</c:v>
                </c:pt>
                <c:pt idx="996">
                  <c:v>98.573999999999998</c:v>
                </c:pt>
                <c:pt idx="997">
                  <c:v>98.819000000000003</c:v>
                </c:pt>
                <c:pt idx="998">
                  <c:v>99.058999999999997</c:v>
                </c:pt>
                <c:pt idx="999">
                  <c:v>99.287000000000006</c:v>
                </c:pt>
                <c:pt idx="1000">
                  <c:v>99.509</c:v>
                </c:pt>
                <c:pt idx="1001">
                  <c:v>99.728999999999999</c:v>
                </c:pt>
                <c:pt idx="1002">
                  <c:v>99.94</c:v>
                </c:pt>
                <c:pt idx="1003">
                  <c:v>100.15</c:v>
                </c:pt>
                <c:pt idx="1004">
                  <c:v>100.34</c:v>
                </c:pt>
                <c:pt idx="1005">
                  <c:v>100.54</c:v>
                </c:pt>
                <c:pt idx="1006">
                  <c:v>100.72</c:v>
                </c:pt>
                <c:pt idx="1007">
                  <c:v>100.89</c:v>
                </c:pt>
                <c:pt idx="1008">
                  <c:v>101.07</c:v>
                </c:pt>
                <c:pt idx="1009">
                  <c:v>101.23</c:v>
                </c:pt>
                <c:pt idx="1010">
                  <c:v>101.38</c:v>
                </c:pt>
                <c:pt idx="1011">
                  <c:v>101.52</c:v>
                </c:pt>
                <c:pt idx="1012">
                  <c:v>101.64</c:v>
                </c:pt>
                <c:pt idx="1013">
                  <c:v>101.77</c:v>
                </c:pt>
                <c:pt idx="1014">
                  <c:v>101.88</c:v>
                </c:pt>
                <c:pt idx="1015">
                  <c:v>101.98</c:v>
                </c:pt>
                <c:pt idx="1016">
                  <c:v>102.09</c:v>
                </c:pt>
                <c:pt idx="1017">
                  <c:v>102.18</c:v>
                </c:pt>
                <c:pt idx="1018">
                  <c:v>102.28</c:v>
                </c:pt>
                <c:pt idx="1019">
                  <c:v>102.37</c:v>
                </c:pt>
                <c:pt idx="1020">
                  <c:v>102.45</c:v>
                </c:pt>
                <c:pt idx="1021">
                  <c:v>102.52</c:v>
                </c:pt>
                <c:pt idx="1022">
                  <c:v>102.59</c:v>
                </c:pt>
                <c:pt idx="1023">
                  <c:v>102.64</c:v>
                </c:pt>
                <c:pt idx="1024">
                  <c:v>102.68</c:v>
                </c:pt>
                <c:pt idx="1025">
                  <c:v>102.72</c:v>
                </c:pt>
                <c:pt idx="1026">
                  <c:v>102.74</c:v>
                </c:pt>
                <c:pt idx="1027">
                  <c:v>102.74</c:v>
                </c:pt>
                <c:pt idx="1028">
                  <c:v>102.72</c:v>
                </c:pt>
                <c:pt idx="1029">
                  <c:v>102.69</c:v>
                </c:pt>
                <c:pt idx="1030">
                  <c:v>102.63</c:v>
                </c:pt>
                <c:pt idx="1031">
                  <c:v>102.56</c:v>
                </c:pt>
                <c:pt idx="1032">
                  <c:v>102.45</c:v>
                </c:pt>
                <c:pt idx="1033">
                  <c:v>102.34</c:v>
                </c:pt>
                <c:pt idx="1034">
                  <c:v>102.2</c:v>
                </c:pt>
                <c:pt idx="1035">
                  <c:v>102.03</c:v>
                </c:pt>
                <c:pt idx="1036">
                  <c:v>101.84</c:v>
                </c:pt>
                <c:pt idx="1037">
                  <c:v>101.63</c:v>
                </c:pt>
                <c:pt idx="1038">
                  <c:v>101.4</c:v>
                </c:pt>
                <c:pt idx="1039">
                  <c:v>101.13</c:v>
                </c:pt>
                <c:pt idx="1040">
                  <c:v>100.84</c:v>
                </c:pt>
                <c:pt idx="1041">
                  <c:v>100.5</c:v>
                </c:pt>
                <c:pt idx="1042">
                  <c:v>100.14</c:v>
                </c:pt>
                <c:pt idx="1043">
                  <c:v>99.775000000000006</c:v>
                </c:pt>
                <c:pt idx="1044">
                  <c:v>99.391999999999996</c:v>
                </c:pt>
                <c:pt idx="1045">
                  <c:v>98.977000000000004</c:v>
                </c:pt>
                <c:pt idx="1046">
                  <c:v>98.543000000000006</c:v>
                </c:pt>
                <c:pt idx="1047">
                  <c:v>98.090999999999994</c:v>
                </c:pt>
                <c:pt idx="1048">
                  <c:v>97.622</c:v>
                </c:pt>
                <c:pt idx="1049">
                  <c:v>97.134</c:v>
                </c:pt>
                <c:pt idx="1050">
                  <c:v>96.623000000000005</c:v>
                </c:pt>
                <c:pt idx="1051">
                  <c:v>96.100999999999999</c:v>
                </c:pt>
                <c:pt idx="1052">
                  <c:v>95.578999999999994</c:v>
                </c:pt>
                <c:pt idx="1053">
                  <c:v>95.037999999999997</c:v>
                </c:pt>
                <c:pt idx="1054">
                  <c:v>94.480999999999995</c:v>
                </c:pt>
                <c:pt idx="1055">
                  <c:v>93.917000000000002</c:v>
                </c:pt>
                <c:pt idx="1056">
                  <c:v>93.349000000000004</c:v>
                </c:pt>
                <c:pt idx="1057">
                  <c:v>92.784000000000006</c:v>
                </c:pt>
                <c:pt idx="1058">
                  <c:v>92.224000000000004</c:v>
                </c:pt>
                <c:pt idx="1059">
                  <c:v>91.646000000000001</c:v>
                </c:pt>
                <c:pt idx="1060">
                  <c:v>91.073999999999998</c:v>
                </c:pt>
                <c:pt idx="1061">
                  <c:v>90.501000000000005</c:v>
                </c:pt>
                <c:pt idx="1062">
                  <c:v>89.915000000000006</c:v>
                </c:pt>
                <c:pt idx="1063">
                  <c:v>89.350999999999999</c:v>
                </c:pt>
                <c:pt idx="1064">
                  <c:v>88.798000000000002</c:v>
                </c:pt>
                <c:pt idx="1065">
                  <c:v>88.227999999999994</c:v>
                </c:pt>
                <c:pt idx="1066">
                  <c:v>87.668999999999997</c:v>
                </c:pt>
                <c:pt idx="1067">
                  <c:v>87.117999999999995</c:v>
                </c:pt>
                <c:pt idx="1068">
                  <c:v>86.566000000000003</c:v>
                </c:pt>
                <c:pt idx="1069">
                  <c:v>86.016000000000005</c:v>
                </c:pt>
                <c:pt idx="1070">
                  <c:v>85.475999999999999</c:v>
                </c:pt>
                <c:pt idx="1071">
                  <c:v>84.948999999999998</c:v>
                </c:pt>
                <c:pt idx="1072">
                  <c:v>84.427000000000007</c:v>
                </c:pt>
                <c:pt idx="1073">
                  <c:v>83.9</c:v>
                </c:pt>
                <c:pt idx="1074">
                  <c:v>83.364000000000004</c:v>
                </c:pt>
                <c:pt idx="1075">
                  <c:v>82.849000000000004</c:v>
                </c:pt>
                <c:pt idx="1076">
                  <c:v>82.346999999999994</c:v>
                </c:pt>
                <c:pt idx="1077">
                  <c:v>81.844999999999999</c:v>
                </c:pt>
                <c:pt idx="1078">
                  <c:v>81.34</c:v>
                </c:pt>
                <c:pt idx="1079">
                  <c:v>80.819000000000003</c:v>
                </c:pt>
                <c:pt idx="1080">
                  <c:v>80.296999999999997</c:v>
                </c:pt>
                <c:pt idx="1081">
                  <c:v>79.762</c:v>
                </c:pt>
                <c:pt idx="1082">
                  <c:v>79.212000000000003</c:v>
                </c:pt>
                <c:pt idx="1083">
                  <c:v>78.659000000000006</c:v>
                </c:pt>
                <c:pt idx="1084">
                  <c:v>78.100999999999999</c:v>
                </c:pt>
                <c:pt idx="1085">
                  <c:v>77.539000000000001</c:v>
                </c:pt>
                <c:pt idx="1086">
                  <c:v>76.965999999999994</c:v>
                </c:pt>
                <c:pt idx="1087">
                  <c:v>76.388000000000005</c:v>
                </c:pt>
                <c:pt idx="1088">
                  <c:v>75.778000000000006</c:v>
                </c:pt>
                <c:pt idx="1089">
                  <c:v>75.180000000000007</c:v>
                </c:pt>
                <c:pt idx="1090">
                  <c:v>74.608000000000004</c:v>
                </c:pt>
                <c:pt idx="1091">
                  <c:v>74.013999999999996</c:v>
                </c:pt>
                <c:pt idx="1092">
                  <c:v>73.41</c:v>
                </c:pt>
                <c:pt idx="1093">
                  <c:v>72.804000000000002</c:v>
                </c:pt>
                <c:pt idx="1094">
                  <c:v>72.194000000000003</c:v>
                </c:pt>
                <c:pt idx="1095">
                  <c:v>71.584999999999994</c:v>
                </c:pt>
                <c:pt idx="1096">
                  <c:v>70.992999999999995</c:v>
                </c:pt>
                <c:pt idx="1097">
                  <c:v>70.393000000000001</c:v>
                </c:pt>
                <c:pt idx="1098">
                  <c:v>69.784000000000006</c:v>
                </c:pt>
                <c:pt idx="1099">
                  <c:v>69.186999999999998</c:v>
                </c:pt>
                <c:pt idx="1100">
                  <c:v>68.608000000000004</c:v>
                </c:pt>
                <c:pt idx="1101">
                  <c:v>68.028000000000006</c:v>
                </c:pt>
                <c:pt idx="1102">
                  <c:v>67.444999999999993</c:v>
                </c:pt>
                <c:pt idx="1103">
                  <c:v>66.873999999999995</c:v>
                </c:pt>
                <c:pt idx="1104">
                  <c:v>66.307000000000002</c:v>
                </c:pt>
                <c:pt idx="1105">
                  <c:v>65.760000000000005</c:v>
                </c:pt>
                <c:pt idx="1106">
                  <c:v>65.218000000000004</c:v>
                </c:pt>
                <c:pt idx="1107">
                  <c:v>64.668000000000006</c:v>
                </c:pt>
                <c:pt idx="1108">
                  <c:v>64.129000000000005</c:v>
                </c:pt>
                <c:pt idx="1109">
                  <c:v>63.587000000000003</c:v>
                </c:pt>
                <c:pt idx="1110">
                  <c:v>63.061</c:v>
                </c:pt>
                <c:pt idx="1111">
                  <c:v>62.555999999999997</c:v>
                </c:pt>
                <c:pt idx="1112">
                  <c:v>62.061</c:v>
                </c:pt>
                <c:pt idx="1113">
                  <c:v>61.561999999999998</c:v>
                </c:pt>
                <c:pt idx="1114">
                  <c:v>61.057000000000002</c:v>
                </c:pt>
                <c:pt idx="1115">
                  <c:v>60.561</c:v>
                </c:pt>
                <c:pt idx="1116">
                  <c:v>60.064999999999998</c:v>
                </c:pt>
                <c:pt idx="1117">
                  <c:v>59.567999999999998</c:v>
                </c:pt>
                <c:pt idx="1118">
                  <c:v>59.073999999999998</c:v>
                </c:pt>
                <c:pt idx="1119">
                  <c:v>58.579000000000001</c:v>
                </c:pt>
                <c:pt idx="1120">
                  <c:v>58.082000000000001</c:v>
                </c:pt>
                <c:pt idx="1121">
                  <c:v>57.594000000000001</c:v>
                </c:pt>
                <c:pt idx="1122">
                  <c:v>57.091000000000001</c:v>
                </c:pt>
                <c:pt idx="1123">
                  <c:v>56.58</c:v>
                </c:pt>
                <c:pt idx="1124">
                  <c:v>56.067999999999998</c:v>
                </c:pt>
                <c:pt idx="1125">
                  <c:v>55.554000000000002</c:v>
                </c:pt>
                <c:pt idx="1126">
                  <c:v>55.033000000000001</c:v>
                </c:pt>
                <c:pt idx="1127">
                  <c:v>54.503</c:v>
                </c:pt>
                <c:pt idx="1128">
                  <c:v>53.976999999999997</c:v>
                </c:pt>
                <c:pt idx="1129">
                  <c:v>53.451999999999998</c:v>
                </c:pt>
                <c:pt idx="1130">
                  <c:v>52.93</c:v>
                </c:pt>
                <c:pt idx="1131">
                  <c:v>52.390999999999998</c:v>
                </c:pt>
                <c:pt idx="1132">
                  <c:v>51.841999999999999</c:v>
                </c:pt>
                <c:pt idx="1133">
                  <c:v>51.293999999999997</c:v>
                </c:pt>
                <c:pt idx="1134">
                  <c:v>50.746000000000002</c:v>
                </c:pt>
                <c:pt idx="1135">
                  <c:v>50.180999999999997</c:v>
                </c:pt>
                <c:pt idx="1136">
                  <c:v>49.607999999999997</c:v>
                </c:pt>
                <c:pt idx="1137">
                  <c:v>49.039000000000001</c:v>
                </c:pt>
                <c:pt idx="1138">
                  <c:v>48.462000000000003</c:v>
                </c:pt>
                <c:pt idx="1139">
                  <c:v>47.88</c:v>
                </c:pt>
                <c:pt idx="1140">
                  <c:v>47.308</c:v>
                </c:pt>
                <c:pt idx="1141">
                  <c:v>46.741999999999997</c:v>
                </c:pt>
                <c:pt idx="1142">
                  <c:v>46.155000000000001</c:v>
                </c:pt>
                <c:pt idx="1143">
                  <c:v>45.564999999999998</c:v>
                </c:pt>
                <c:pt idx="1144">
                  <c:v>44.982999999999997</c:v>
                </c:pt>
                <c:pt idx="1145">
                  <c:v>44.384999999999998</c:v>
                </c:pt>
                <c:pt idx="1146">
                  <c:v>43.79</c:v>
                </c:pt>
                <c:pt idx="1147">
                  <c:v>43.203000000000003</c:v>
                </c:pt>
                <c:pt idx="1148">
                  <c:v>42.613</c:v>
                </c:pt>
                <c:pt idx="1149">
                  <c:v>42.02</c:v>
                </c:pt>
                <c:pt idx="1150">
                  <c:v>41.423000000000002</c:v>
                </c:pt>
                <c:pt idx="1151">
                  <c:v>40.829000000000001</c:v>
                </c:pt>
                <c:pt idx="1152">
                  <c:v>40.238</c:v>
                </c:pt>
                <c:pt idx="1153">
                  <c:v>39.642000000000003</c:v>
                </c:pt>
                <c:pt idx="1154">
                  <c:v>39.052</c:v>
                </c:pt>
                <c:pt idx="1155">
                  <c:v>38.466000000000001</c:v>
                </c:pt>
                <c:pt idx="1156">
                  <c:v>37.884999999999998</c:v>
                </c:pt>
                <c:pt idx="1157">
                  <c:v>37.301000000000002</c:v>
                </c:pt>
                <c:pt idx="1158">
                  <c:v>36.720999999999997</c:v>
                </c:pt>
                <c:pt idx="1159">
                  <c:v>36.143000000000001</c:v>
                </c:pt>
                <c:pt idx="1160">
                  <c:v>35.549999999999997</c:v>
                </c:pt>
                <c:pt idx="1161">
                  <c:v>34.973999999999997</c:v>
                </c:pt>
                <c:pt idx="1162">
                  <c:v>34.398000000000003</c:v>
                </c:pt>
                <c:pt idx="1163">
                  <c:v>33.822000000000003</c:v>
                </c:pt>
                <c:pt idx="1164">
                  <c:v>33.258000000000003</c:v>
                </c:pt>
                <c:pt idx="1165">
                  <c:v>32.701999999999998</c:v>
                </c:pt>
                <c:pt idx="1166">
                  <c:v>32.151000000000003</c:v>
                </c:pt>
                <c:pt idx="1167">
                  <c:v>31.594000000000001</c:v>
                </c:pt>
                <c:pt idx="1168">
                  <c:v>31.021000000000001</c:v>
                </c:pt>
                <c:pt idx="1169">
                  <c:v>30.45</c:v>
                </c:pt>
                <c:pt idx="1170">
                  <c:v>29.885000000000002</c:v>
                </c:pt>
                <c:pt idx="1171">
                  <c:v>29.317</c:v>
                </c:pt>
                <c:pt idx="1172">
                  <c:v>28.773</c:v>
                </c:pt>
                <c:pt idx="1173">
                  <c:v>28.248999999999999</c:v>
                </c:pt>
                <c:pt idx="1174">
                  <c:v>27.713999999999999</c:v>
                </c:pt>
                <c:pt idx="1175">
                  <c:v>27.184999999999999</c:v>
                </c:pt>
                <c:pt idx="1176">
                  <c:v>26.677</c:v>
                </c:pt>
                <c:pt idx="1177">
                  <c:v>26.170999999999999</c:v>
                </c:pt>
                <c:pt idx="1178">
                  <c:v>25.658000000000001</c:v>
                </c:pt>
                <c:pt idx="1179">
                  <c:v>25.154</c:v>
                </c:pt>
                <c:pt idx="1180">
                  <c:v>24.655999999999999</c:v>
                </c:pt>
                <c:pt idx="1181">
                  <c:v>24.152999999999999</c:v>
                </c:pt>
                <c:pt idx="1182">
                  <c:v>23.667000000000002</c:v>
                </c:pt>
                <c:pt idx="1183">
                  <c:v>23.201000000000001</c:v>
                </c:pt>
                <c:pt idx="1184">
                  <c:v>22.742999999999999</c:v>
                </c:pt>
                <c:pt idx="1185">
                  <c:v>22.289000000000001</c:v>
                </c:pt>
                <c:pt idx="1186">
                  <c:v>21.844999999999999</c:v>
                </c:pt>
                <c:pt idx="1187">
                  <c:v>21.408000000000001</c:v>
                </c:pt>
                <c:pt idx="1188">
                  <c:v>20.977</c:v>
                </c:pt>
                <c:pt idx="1189">
                  <c:v>20.548999999999999</c:v>
                </c:pt>
                <c:pt idx="1190">
                  <c:v>20.132000000000001</c:v>
                </c:pt>
                <c:pt idx="1191">
                  <c:v>19.724</c:v>
                </c:pt>
                <c:pt idx="1192">
                  <c:v>19.326000000000001</c:v>
                </c:pt>
                <c:pt idx="1193">
                  <c:v>18.931000000000001</c:v>
                </c:pt>
                <c:pt idx="1194">
                  <c:v>18.539000000000001</c:v>
                </c:pt>
                <c:pt idx="1195">
                  <c:v>18.148</c:v>
                </c:pt>
                <c:pt idx="1196">
                  <c:v>17.75</c:v>
                </c:pt>
                <c:pt idx="1197">
                  <c:v>17.355</c:v>
                </c:pt>
                <c:pt idx="1198">
                  <c:v>16.975999999999999</c:v>
                </c:pt>
                <c:pt idx="1199">
                  <c:v>16.591000000000001</c:v>
                </c:pt>
                <c:pt idx="1200">
                  <c:v>16.209</c:v>
                </c:pt>
                <c:pt idx="1201">
                  <c:v>15.837</c:v>
                </c:pt>
                <c:pt idx="1202">
                  <c:v>15.455</c:v>
                </c:pt>
                <c:pt idx="1203">
                  <c:v>15.079000000000001</c:v>
                </c:pt>
                <c:pt idx="1204">
                  <c:v>14.708</c:v>
                </c:pt>
                <c:pt idx="1205">
                  <c:v>14.337</c:v>
                </c:pt>
                <c:pt idx="1206">
                  <c:v>13.978999999999999</c:v>
                </c:pt>
                <c:pt idx="1207">
                  <c:v>13.613</c:v>
                </c:pt>
                <c:pt idx="1208">
                  <c:v>13.252000000000001</c:v>
                </c:pt>
                <c:pt idx="1209">
                  <c:v>12.909000000000001</c:v>
                </c:pt>
                <c:pt idx="1210">
                  <c:v>12.561999999999999</c:v>
                </c:pt>
                <c:pt idx="1211">
                  <c:v>12.208</c:v>
                </c:pt>
                <c:pt idx="1212">
                  <c:v>11.861000000000001</c:v>
                </c:pt>
                <c:pt idx="1213">
                  <c:v>11.521000000000001</c:v>
                </c:pt>
                <c:pt idx="1214">
                  <c:v>11.192</c:v>
                </c:pt>
                <c:pt idx="1215">
                  <c:v>10.866</c:v>
                </c:pt>
                <c:pt idx="1216">
                  <c:v>10.538</c:v>
                </c:pt>
                <c:pt idx="1217">
                  <c:v>10.212</c:v>
                </c:pt>
                <c:pt idx="1218">
                  <c:v>9.8801000000000005</c:v>
                </c:pt>
                <c:pt idx="1219">
                  <c:v>9.5406999999999993</c:v>
                </c:pt>
                <c:pt idx="1220">
                  <c:v>9.2102000000000004</c:v>
                </c:pt>
                <c:pt idx="1221">
                  <c:v>8.9042999999999992</c:v>
                </c:pt>
                <c:pt idx="1222">
                  <c:v>8.6112000000000002</c:v>
                </c:pt>
                <c:pt idx="1223">
                  <c:v>8.3080999999999996</c:v>
                </c:pt>
                <c:pt idx="1224">
                  <c:v>8.0050000000000008</c:v>
                </c:pt>
                <c:pt idx="1225">
                  <c:v>7.7058</c:v>
                </c:pt>
                <c:pt idx="1226">
                  <c:v>7.4089</c:v>
                </c:pt>
                <c:pt idx="1227">
                  <c:v>7.1162000000000001</c:v>
                </c:pt>
                <c:pt idx="1228">
                  <c:v>6.8255999999999997</c:v>
                </c:pt>
                <c:pt idx="1229">
                  <c:v>6.5358999999999998</c:v>
                </c:pt>
                <c:pt idx="1230">
                  <c:v>6.2500999999999998</c:v>
                </c:pt>
                <c:pt idx="1231">
                  <c:v>5.9743000000000004</c:v>
                </c:pt>
                <c:pt idx="1232">
                  <c:v>5.7126000000000001</c:v>
                </c:pt>
                <c:pt idx="1233">
                  <c:v>5.4558999999999997</c:v>
                </c:pt>
                <c:pt idx="1234">
                  <c:v>5.2039999999999997</c:v>
                </c:pt>
                <c:pt idx="1235">
                  <c:v>4.9566999999999997</c:v>
                </c:pt>
                <c:pt idx="1236">
                  <c:v>4.7290000000000001</c:v>
                </c:pt>
                <c:pt idx="1237">
                  <c:v>4.5090000000000003</c:v>
                </c:pt>
                <c:pt idx="1238">
                  <c:v>4.2916999999999996</c:v>
                </c:pt>
                <c:pt idx="1239">
                  <c:v>4.0793999999999997</c:v>
                </c:pt>
                <c:pt idx="1240">
                  <c:v>3.8694000000000002</c:v>
                </c:pt>
                <c:pt idx="1241">
                  <c:v>3.6650999999999998</c:v>
                </c:pt>
                <c:pt idx="1242">
                  <c:v>3.4702999999999999</c:v>
                </c:pt>
                <c:pt idx="1243">
                  <c:v>3.2774999999999999</c:v>
                </c:pt>
                <c:pt idx="1244">
                  <c:v>3.0781999999999998</c:v>
                </c:pt>
                <c:pt idx="1245">
                  <c:v>2.8927</c:v>
                </c:pt>
                <c:pt idx="1246">
                  <c:v>2.7176999999999998</c:v>
                </c:pt>
                <c:pt idx="1247">
                  <c:v>2.5457999999999998</c:v>
                </c:pt>
                <c:pt idx="1248">
                  <c:v>2.3826999999999998</c:v>
                </c:pt>
                <c:pt idx="1249">
                  <c:v>2.2284000000000002</c:v>
                </c:pt>
                <c:pt idx="1250">
                  <c:v>2.0741999999999998</c:v>
                </c:pt>
                <c:pt idx="1251">
                  <c:v>1.9367000000000001</c:v>
                </c:pt>
                <c:pt idx="1252">
                  <c:v>1.8170999999999999</c:v>
                </c:pt>
                <c:pt idx="1253">
                  <c:v>1.6957</c:v>
                </c:pt>
                <c:pt idx="1254">
                  <c:v>1.5694999999999999</c:v>
                </c:pt>
                <c:pt idx="1255">
                  <c:v>1.4354</c:v>
                </c:pt>
                <c:pt idx="1256">
                  <c:v>1.3033999999999999</c:v>
                </c:pt>
                <c:pt idx="1257">
                  <c:v>1.1756</c:v>
                </c:pt>
                <c:pt idx="1258">
                  <c:v>1.0691999999999999</c:v>
                </c:pt>
                <c:pt idx="1259">
                  <c:v>0.97316999999999998</c:v>
                </c:pt>
                <c:pt idx="1260">
                  <c:v>0.89402000000000004</c:v>
                </c:pt>
                <c:pt idx="1261">
                  <c:v>0.83270999999999995</c:v>
                </c:pt>
                <c:pt idx="1262">
                  <c:v>0.78476999999999997</c:v>
                </c:pt>
                <c:pt idx="1263">
                  <c:v>0.74424999999999997</c:v>
                </c:pt>
                <c:pt idx="1264">
                  <c:v>0.71962000000000004</c:v>
                </c:pt>
                <c:pt idx="1265">
                  <c:v>0.70809</c:v>
                </c:pt>
                <c:pt idx="1266">
                  <c:v>0.70809</c:v>
                </c:pt>
                <c:pt idx="1267">
                  <c:v>0.72206999999999999</c:v>
                </c:pt>
                <c:pt idx="1268">
                  <c:v>0.75063000000000002</c:v>
                </c:pt>
                <c:pt idx="1269">
                  <c:v>0.79291</c:v>
                </c:pt>
                <c:pt idx="1270">
                  <c:v>0.83974000000000004</c:v>
                </c:pt>
                <c:pt idx="1271">
                  <c:v>0.89241000000000004</c:v>
                </c:pt>
                <c:pt idx="1272">
                  <c:v>0.95914999999999995</c:v>
                </c:pt>
                <c:pt idx="1273">
                  <c:v>1.0347999999999999</c:v>
                </c:pt>
                <c:pt idx="1274">
                  <c:v>1.1175999999999999</c:v>
                </c:pt>
                <c:pt idx="1275">
                  <c:v>1.2110000000000001</c:v>
                </c:pt>
                <c:pt idx="1276">
                  <c:v>1.3077000000000001</c:v>
                </c:pt>
                <c:pt idx="1277">
                  <c:v>1.4141999999999999</c:v>
                </c:pt>
                <c:pt idx="1278">
                  <c:v>1.5247999999999999</c:v>
                </c:pt>
                <c:pt idx="1279">
                  <c:v>1.6383000000000001</c:v>
                </c:pt>
                <c:pt idx="1280">
                  <c:v>1.7528999999999999</c:v>
                </c:pt>
                <c:pt idx="1281">
                  <c:v>1.8673999999999999</c:v>
                </c:pt>
                <c:pt idx="1282">
                  <c:v>1.9819</c:v>
                </c:pt>
                <c:pt idx="1283">
                  <c:v>2.0952000000000002</c:v>
                </c:pt>
                <c:pt idx="1284">
                  <c:v>2.2092999999999998</c:v>
                </c:pt>
                <c:pt idx="1285">
                  <c:v>2.3228</c:v>
                </c:pt>
                <c:pt idx="1286">
                  <c:v>2.4300000000000002</c:v>
                </c:pt>
                <c:pt idx="1287">
                  <c:v>2.5413999999999999</c:v>
                </c:pt>
                <c:pt idx="1288">
                  <c:v>2.6577999999999999</c:v>
                </c:pt>
                <c:pt idx="1289">
                  <c:v>2.7726000000000002</c:v>
                </c:pt>
                <c:pt idx="1290">
                  <c:v>2.8892000000000002</c:v>
                </c:pt>
                <c:pt idx="1291">
                  <c:v>3.0150000000000001</c:v>
                </c:pt>
                <c:pt idx="1292">
                  <c:v>3.1459999999999999</c:v>
                </c:pt>
                <c:pt idx="1293">
                  <c:v>3.2831000000000001</c:v>
                </c:pt>
                <c:pt idx="1294">
                  <c:v>3.4234</c:v>
                </c:pt>
                <c:pt idx="1295">
                  <c:v>3.5653999999999999</c:v>
                </c:pt>
                <c:pt idx="1296">
                  <c:v>3.7017000000000002</c:v>
                </c:pt>
                <c:pt idx="1297">
                  <c:v>3.8353000000000002</c:v>
                </c:pt>
                <c:pt idx="1298">
                  <c:v>3.9723000000000002</c:v>
                </c:pt>
                <c:pt idx="1299">
                  <c:v>4.1159999999999997</c:v>
                </c:pt>
                <c:pt idx="1300">
                  <c:v>4.2705000000000002</c:v>
                </c:pt>
                <c:pt idx="1301">
                  <c:v>4.4261999999999997</c:v>
                </c:pt>
                <c:pt idx="1302">
                  <c:v>4.5810000000000004</c:v>
                </c:pt>
                <c:pt idx="1303">
                  <c:v>4.7298</c:v>
                </c:pt>
                <c:pt idx="1304">
                  <c:v>4.8666</c:v>
                </c:pt>
                <c:pt idx="1305">
                  <c:v>5.0048000000000004</c:v>
                </c:pt>
                <c:pt idx="1306">
                  <c:v>5.1429</c:v>
                </c:pt>
                <c:pt idx="1307">
                  <c:v>5.2725999999999997</c:v>
                </c:pt>
                <c:pt idx="1308">
                  <c:v>5.4032</c:v>
                </c:pt>
                <c:pt idx="1309">
                  <c:v>5.5316000000000001</c:v>
                </c:pt>
                <c:pt idx="1310">
                  <c:v>5.6517999999999997</c:v>
                </c:pt>
                <c:pt idx="1311">
                  <c:v>5.7732999999999999</c:v>
                </c:pt>
                <c:pt idx="1312">
                  <c:v>5.8968999999999996</c:v>
                </c:pt>
                <c:pt idx="1313">
                  <c:v>6.02</c:v>
                </c:pt>
                <c:pt idx="1314">
                  <c:v>6.1432000000000002</c:v>
                </c:pt>
                <c:pt idx="1315">
                  <c:v>6.2752999999999997</c:v>
                </c:pt>
                <c:pt idx="1316">
                  <c:v>6.4116</c:v>
                </c:pt>
                <c:pt idx="1317">
                  <c:v>6.5448000000000004</c:v>
                </c:pt>
                <c:pt idx="1318">
                  <c:v>6.6848999999999998</c:v>
                </c:pt>
                <c:pt idx="1319">
                  <c:v>6.8301999999999996</c:v>
                </c:pt>
                <c:pt idx="1320">
                  <c:v>6.9820000000000002</c:v>
                </c:pt>
                <c:pt idx="1321">
                  <c:v>7.1365999999999996</c:v>
                </c:pt>
                <c:pt idx="1322">
                  <c:v>7.2977999999999996</c:v>
                </c:pt>
                <c:pt idx="1323">
                  <c:v>7.4614000000000003</c:v>
                </c:pt>
                <c:pt idx="1324">
                  <c:v>7.6220999999999997</c:v>
                </c:pt>
                <c:pt idx="1325">
                  <c:v>7.7900999999999998</c:v>
                </c:pt>
                <c:pt idx="1326">
                  <c:v>7.9809000000000001</c:v>
                </c:pt>
                <c:pt idx="1327">
                  <c:v>8.1915999999999993</c:v>
                </c:pt>
                <c:pt idx="1328">
                  <c:v>8.4136000000000006</c:v>
                </c:pt>
                <c:pt idx="1329">
                  <c:v>8.6350999999999996</c:v>
                </c:pt>
                <c:pt idx="1330">
                  <c:v>8.8607999999999993</c:v>
                </c:pt>
                <c:pt idx="1331">
                  <c:v>9.0846999999999998</c:v>
                </c:pt>
                <c:pt idx="1332">
                  <c:v>9.3186999999999998</c:v>
                </c:pt>
                <c:pt idx="1333">
                  <c:v>9.5633999999999997</c:v>
                </c:pt>
                <c:pt idx="1334">
                  <c:v>9.8007000000000009</c:v>
                </c:pt>
                <c:pt idx="1335">
                  <c:v>10.038</c:v>
                </c:pt>
                <c:pt idx="1336">
                  <c:v>10.284000000000001</c:v>
                </c:pt>
                <c:pt idx="1337">
                  <c:v>10.534000000000001</c:v>
                </c:pt>
                <c:pt idx="1338">
                  <c:v>10.782</c:v>
                </c:pt>
                <c:pt idx="1339">
                  <c:v>11.026999999999999</c:v>
                </c:pt>
                <c:pt idx="1340">
                  <c:v>11.27</c:v>
                </c:pt>
                <c:pt idx="1341">
                  <c:v>11.5</c:v>
                </c:pt>
                <c:pt idx="1342">
                  <c:v>11.717000000000001</c:v>
                </c:pt>
                <c:pt idx="1343">
                  <c:v>11.928000000000001</c:v>
                </c:pt>
                <c:pt idx="1344">
                  <c:v>12.13</c:v>
                </c:pt>
                <c:pt idx="1345">
                  <c:v>12.305</c:v>
                </c:pt>
                <c:pt idx="1346">
                  <c:v>12.459</c:v>
                </c:pt>
                <c:pt idx="1347">
                  <c:v>12.61</c:v>
                </c:pt>
                <c:pt idx="1348">
                  <c:v>12.753</c:v>
                </c:pt>
                <c:pt idx="1349">
                  <c:v>12.888999999999999</c:v>
                </c:pt>
                <c:pt idx="1350">
                  <c:v>13.013</c:v>
                </c:pt>
                <c:pt idx="1351">
                  <c:v>13.121</c:v>
                </c:pt>
                <c:pt idx="1352">
                  <c:v>13.218</c:v>
                </c:pt>
                <c:pt idx="1353">
                  <c:v>13.305</c:v>
                </c:pt>
                <c:pt idx="1354">
                  <c:v>13.372</c:v>
                </c:pt>
                <c:pt idx="1355">
                  <c:v>13.417999999999999</c:v>
                </c:pt>
                <c:pt idx="1356">
                  <c:v>13.451000000000001</c:v>
                </c:pt>
                <c:pt idx="1357">
                  <c:v>13.459</c:v>
                </c:pt>
                <c:pt idx="1358">
                  <c:v>13.449</c:v>
                </c:pt>
                <c:pt idx="1359">
                  <c:v>13.425000000000001</c:v>
                </c:pt>
                <c:pt idx="1360">
                  <c:v>13.394</c:v>
                </c:pt>
                <c:pt idx="1361">
                  <c:v>13.361000000000001</c:v>
                </c:pt>
                <c:pt idx="1362">
                  <c:v>13.313000000000001</c:v>
                </c:pt>
                <c:pt idx="1363">
                  <c:v>13.252000000000001</c:v>
                </c:pt>
                <c:pt idx="1364">
                  <c:v>13.198</c:v>
                </c:pt>
                <c:pt idx="1365">
                  <c:v>13.15</c:v>
                </c:pt>
                <c:pt idx="1366">
                  <c:v>13.089</c:v>
                </c:pt>
                <c:pt idx="1367">
                  <c:v>13.022</c:v>
                </c:pt>
                <c:pt idx="1368">
                  <c:v>12.951000000000001</c:v>
                </c:pt>
                <c:pt idx="1369">
                  <c:v>12.877000000000001</c:v>
                </c:pt>
                <c:pt idx="1370">
                  <c:v>12.795</c:v>
                </c:pt>
                <c:pt idx="1371">
                  <c:v>12.708</c:v>
                </c:pt>
                <c:pt idx="1372">
                  <c:v>12.616</c:v>
                </c:pt>
                <c:pt idx="1373">
                  <c:v>12.526</c:v>
                </c:pt>
                <c:pt idx="1374">
                  <c:v>12.438000000000001</c:v>
                </c:pt>
                <c:pt idx="1375">
                  <c:v>12.362</c:v>
                </c:pt>
                <c:pt idx="1376">
                  <c:v>12.289</c:v>
                </c:pt>
                <c:pt idx="1377">
                  <c:v>12.218999999999999</c:v>
                </c:pt>
                <c:pt idx="1378">
                  <c:v>12.161</c:v>
                </c:pt>
                <c:pt idx="1379">
                  <c:v>12.111000000000001</c:v>
                </c:pt>
                <c:pt idx="1380">
                  <c:v>12.071</c:v>
                </c:pt>
                <c:pt idx="1381">
                  <c:v>12.044</c:v>
                </c:pt>
                <c:pt idx="1382">
                  <c:v>12.031000000000001</c:v>
                </c:pt>
                <c:pt idx="1383">
                  <c:v>12.032999999999999</c:v>
                </c:pt>
                <c:pt idx="1384">
                  <c:v>12.044</c:v>
                </c:pt>
                <c:pt idx="1385">
                  <c:v>12.066000000000001</c:v>
                </c:pt>
                <c:pt idx="1386">
                  <c:v>12.1</c:v>
                </c:pt>
                <c:pt idx="1387">
                  <c:v>12.144</c:v>
                </c:pt>
                <c:pt idx="1388">
                  <c:v>12.2</c:v>
                </c:pt>
                <c:pt idx="1389">
                  <c:v>12.257999999999999</c:v>
                </c:pt>
                <c:pt idx="1390">
                  <c:v>12.332000000000001</c:v>
                </c:pt>
                <c:pt idx="1391">
                  <c:v>12.411</c:v>
                </c:pt>
                <c:pt idx="1392">
                  <c:v>12.494999999999999</c:v>
                </c:pt>
                <c:pt idx="1393">
                  <c:v>12.582000000000001</c:v>
                </c:pt>
                <c:pt idx="1394">
                  <c:v>12.666</c:v>
                </c:pt>
                <c:pt idx="1395">
                  <c:v>12.766</c:v>
                </c:pt>
                <c:pt idx="1396">
                  <c:v>12.867000000000001</c:v>
                </c:pt>
                <c:pt idx="1397">
                  <c:v>12.965</c:v>
                </c:pt>
                <c:pt idx="1398">
                  <c:v>13.061</c:v>
                </c:pt>
                <c:pt idx="1399">
                  <c:v>13.145</c:v>
                </c:pt>
                <c:pt idx="1400">
                  <c:v>13.204000000000001</c:v>
                </c:pt>
                <c:pt idx="1401">
                  <c:v>13.233000000000001</c:v>
                </c:pt>
                <c:pt idx="1402">
                  <c:v>13.224</c:v>
                </c:pt>
                <c:pt idx="1403">
                  <c:v>13.183</c:v>
                </c:pt>
                <c:pt idx="1404">
                  <c:v>13.122</c:v>
                </c:pt>
                <c:pt idx="1405">
                  <c:v>13.05</c:v>
                </c:pt>
                <c:pt idx="1406">
                  <c:v>12.965999999999999</c:v>
                </c:pt>
                <c:pt idx="1407">
                  <c:v>12.867000000000001</c:v>
                </c:pt>
                <c:pt idx="1408">
                  <c:v>12.763999999999999</c:v>
                </c:pt>
                <c:pt idx="1409">
                  <c:v>12.661</c:v>
                </c:pt>
                <c:pt idx="1410">
                  <c:v>12.554</c:v>
                </c:pt>
                <c:pt idx="1411">
                  <c:v>12.446999999999999</c:v>
                </c:pt>
                <c:pt idx="1412">
                  <c:v>12.342000000000001</c:v>
                </c:pt>
                <c:pt idx="1413">
                  <c:v>12.231999999999999</c:v>
                </c:pt>
                <c:pt idx="1414">
                  <c:v>12.122</c:v>
                </c:pt>
                <c:pt idx="1415">
                  <c:v>12.015000000000001</c:v>
                </c:pt>
                <c:pt idx="1416">
                  <c:v>11.916</c:v>
                </c:pt>
                <c:pt idx="1417">
                  <c:v>11.84</c:v>
                </c:pt>
                <c:pt idx="1418">
                  <c:v>11.785</c:v>
                </c:pt>
                <c:pt idx="1419">
                  <c:v>11.752000000000001</c:v>
                </c:pt>
                <c:pt idx="1420">
                  <c:v>11.750999999999999</c:v>
                </c:pt>
                <c:pt idx="1421">
                  <c:v>11.787000000000001</c:v>
                </c:pt>
                <c:pt idx="1422">
                  <c:v>11.861000000000001</c:v>
                </c:pt>
                <c:pt idx="1423">
                  <c:v>11.95</c:v>
                </c:pt>
                <c:pt idx="1424">
                  <c:v>12.047000000000001</c:v>
                </c:pt>
                <c:pt idx="1425">
                  <c:v>12.164999999999999</c:v>
                </c:pt>
                <c:pt idx="1426">
                  <c:v>12.286</c:v>
                </c:pt>
                <c:pt idx="1427">
                  <c:v>12.398</c:v>
                </c:pt>
                <c:pt idx="1428">
                  <c:v>12.506</c:v>
                </c:pt>
                <c:pt idx="1429">
                  <c:v>12.61</c:v>
                </c:pt>
                <c:pt idx="1430">
                  <c:v>12.724</c:v>
                </c:pt>
                <c:pt idx="1431">
                  <c:v>12.853</c:v>
                </c:pt>
                <c:pt idx="1432">
                  <c:v>12.996</c:v>
                </c:pt>
                <c:pt idx="1433">
                  <c:v>13.151999999999999</c:v>
                </c:pt>
                <c:pt idx="1434">
                  <c:v>13.318</c:v>
                </c:pt>
                <c:pt idx="1435">
                  <c:v>13.481</c:v>
                </c:pt>
                <c:pt idx="1436">
                  <c:v>13.635</c:v>
                </c:pt>
                <c:pt idx="1437">
                  <c:v>13.781000000000001</c:v>
                </c:pt>
                <c:pt idx="1438">
                  <c:v>13.929</c:v>
                </c:pt>
                <c:pt idx="1439">
                  <c:v>14.079000000000001</c:v>
                </c:pt>
                <c:pt idx="1440">
                  <c:v>14.222</c:v>
                </c:pt>
                <c:pt idx="1441">
                  <c:v>14.363</c:v>
                </c:pt>
                <c:pt idx="1442">
                  <c:v>14.504</c:v>
                </c:pt>
                <c:pt idx="1443">
                  <c:v>14.635999999999999</c:v>
                </c:pt>
                <c:pt idx="1444">
                  <c:v>14.755000000000001</c:v>
                </c:pt>
                <c:pt idx="1445">
                  <c:v>14.863</c:v>
                </c:pt>
                <c:pt idx="1446">
                  <c:v>14.962999999999999</c:v>
                </c:pt>
                <c:pt idx="1447">
                  <c:v>15.053000000000001</c:v>
                </c:pt>
                <c:pt idx="1448">
                  <c:v>15.134</c:v>
                </c:pt>
                <c:pt idx="1449">
                  <c:v>15.2</c:v>
                </c:pt>
                <c:pt idx="1450">
                  <c:v>15.265000000000001</c:v>
                </c:pt>
                <c:pt idx="1451">
                  <c:v>15.331</c:v>
                </c:pt>
                <c:pt idx="1452">
                  <c:v>15.388999999999999</c:v>
                </c:pt>
                <c:pt idx="1453">
                  <c:v>15.445</c:v>
                </c:pt>
                <c:pt idx="1454">
                  <c:v>15.497</c:v>
                </c:pt>
                <c:pt idx="1455">
                  <c:v>15.542</c:v>
                </c:pt>
                <c:pt idx="1456">
                  <c:v>15.576000000000001</c:v>
                </c:pt>
                <c:pt idx="1457">
                  <c:v>15.606999999999999</c:v>
                </c:pt>
                <c:pt idx="1458">
                  <c:v>15.627000000000001</c:v>
                </c:pt>
                <c:pt idx="1459">
                  <c:v>15.637</c:v>
                </c:pt>
                <c:pt idx="1460">
                  <c:v>15.632999999999999</c:v>
                </c:pt>
                <c:pt idx="1461">
                  <c:v>15.619</c:v>
                </c:pt>
                <c:pt idx="1462">
                  <c:v>15.597</c:v>
                </c:pt>
                <c:pt idx="1463">
                  <c:v>15.574999999999999</c:v>
                </c:pt>
                <c:pt idx="1464">
                  <c:v>15.553000000000001</c:v>
                </c:pt>
                <c:pt idx="1465">
                  <c:v>15.53</c:v>
                </c:pt>
                <c:pt idx="1466">
                  <c:v>15.506</c:v>
                </c:pt>
                <c:pt idx="1467">
                  <c:v>15.481999999999999</c:v>
                </c:pt>
                <c:pt idx="1468">
                  <c:v>15.468999999999999</c:v>
                </c:pt>
                <c:pt idx="1469">
                  <c:v>15.46</c:v>
                </c:pt>
                <c:pt idx="1470">
                  <c:v>15.449</c:v>
                </c:pt>
                <c:pt idx="1471">
                  <c:v>15.445</c:v>
                </c:pt>
                <c:pt idx="1472">
                  <c:v>15.445</c:v>
                </c:pt>
                <c:pt idx="1473">
                  <c:v>15.442</c:v>
                </c:pt>
                <c:pt idx="1474">
                  <c:v>15.425000000000001</c:v>
                </c:pt>
                <c:pt idx="1475">
                  <c:v>15.397</c:v>
                </c:pt>
                <c:pt idx="1476">
                  <c:v>15.371</c:v>
                </c:pt>
                <c:pt idx="1477">
                  <c:v>15.348000000000001</c:v>
                </c:pt>
                <c:pt idx="1478">
                  <c:v>15.324999999999999</c:v>
                </c:pt>
                <c:pt idx="1479">
                  <c:v>15.308</c:v>
                </c:pt>
                <c:pt idx="1480">
                  <c:v>15.295</c:v>
                </c:pt>
                <c:pt idx="1481">
                  <c:v>15.281000000000001</c:v>
                </c:pt>
                <c:pt idx="1482">
                  <c:v>15.265000000000001</c:v>
                </c:pt>
                <c:pt idx="1483">
                  <c:v>15.250999999999999</c:v>
                </c:pt>
                <c:pt idx="1484">
                  <c:v>15.234</c:v>
                </c:pt>
                <c:pt idx="1485">
                  <c:v>15.218999999999999</c:v>
                </c:pt>
                <c:pt idx="1486">
                  <c:v>15.202999999999999</c:v>
                </c:pt>
                <c:pt idx="1487">
                  <c:v>15.180999999999999</c:v>
                </c:pt>
                <c:pt idx="1488">
                  <c:v>15.156000000000001</c:v>
                </c:pt>
                <c:pt idx="1489">
                  <c:v>15.122</c:v>
                </c:pt>
                <c:pt idx="1490">
                  <c:v>15.074999999999999</c:v>
                </c:pt>
                <c:pt idx="1491">
                  <c:v>15.022</c:v>
                </c:pt>
                <c:pt idx="1492">
                  <c:v>14.959</c:v>
                </c:pt>
                <c:pt idx="1493">
                  <c:v>14.896000000000001</c:v>
                </c:pt>
                <c:pt idx="1494">
                  <c:v>14.821999999999999</c:v>
                </c:pt>
                <c:pt idx="1495">
                  <c:v>14.731</c:v>
                </c:pt>
                <c:pt idx="1496">
                  <c:v>14.625999999999999</c:v>
                </c:pt>
                <c:pt idx="1497">
                  <c:v>14.500999999999999</c:v>
                </c:pt>
                <c:pt idx="1498">
                  <c:v>14.362</c:v>
                </c:pt>
                <c:pt idx="1499">
                  <c:v>14.231999999999999</c:v>
                </c:pt>
                <c:pt idx="1500">
                  <c:v>14.117000000000001</c:v>
                </c:pt>
                <c:pt idx="1501">
                  <c:v>14.010999999999999</c:v>
                </c:pt>
                <c:pt idx="1502">
                  <c:v>13.923999999999999</c:v>
                </c:pt>
                <c:pt idx="1503">
                  <c:v>13.845000000000001</c:v>
                </c:pt>
                <c:pt idx="1504">
                  <c:v>13.765000000000001</c:v>
                </c:pt>
                <c:pt idx="1505">
                  <c:v>13.688000000000001</c:v>
                </c:pt>
                <c:pt idx="1506">
                  <c:v>13.602</c:v>
                </c:pt>
                <c:pt idx="1507">
                  <c:v>13.525</c:v>
                </c:pt>
                <c:pt idx="1508">
                  <c:v>13.448</c:v>
                </c:pt>
                <c:pt idx="1509">
                  <c:v>13.375</c:v>
                </c:pt>
                <c:pt idx="1510">
                  <c:v>13.303000000000001</c:v>
                </c:pt>
                <c:pt idx="1511">
                  <c:v>13.236000000000001</c:v>
                </c:pt>
                <c:pt idx="1512">
                  <c:v>13.179</c:v>
                </c:pt>
                <c:pt idx="1513">
                  <c:v>13.128</c:v>
                </c:pt>
                <c:pt idx="1514">
                  <c:v>13.093999999999999</c:v>
                </c:pt>
                <c:pt idx="1515">
                  <c:v>13.074</c:v>
                </c:pt>
                <c:pt idx="1516">
                  <c:v>13.07</c:v>
                </c:pt>
                <c:pt idx="1517">
                  <c:v>13.08</c:v>
                </c:pt>
                <c:pt idx="1518">
                  <c:v>13.096</c:v>
                </c:pt>
                <c:pt idx="1519">
                  <c:v>13.116</c:v>
                </c:pt>
                <c:pt idx="1520">
                  <c:v>13.13</c:v>
                </c:pt>
                <c:pt idx="1521">
                  <c:v>13.141</c:v>
                </c:pt>
                <c:pt idx="1522">
                  <c:v>13.151999999999999</c:v>
                </c:pt>
                <c:pt idx="1523">
                  <c:v>13.153</c:v>
                </c:pt>
                <c:pt idx="1524">
                  <c:v>13.156000000000001</c:v>
                </c:pt>
                <c:pt idx="1525">
                  <c:v>13.164</c:v>
                </c:pt>
                <c:pt idx="1526">
                  <c:v>13.178000000000001</c:v>
                </c:pt>
                <c:pt idx="1527">
                  <c:v>13.202</c:v>
                </c:pt>
                <c:pt idx="1528">
                  <c:v>13.231999999999999</c:v>
                </c:pt>
                <c:pt idx="1529">
                  <c:v>13.260999999999999</c:v>
                </c:pt>
                <c:pt idx="1530">
                  <c:v>13.294</c:v>
                </c:pt>
                <c:pt idx="1531">
                  <c:v>13.335000000000001</c:v>
                </c:pt>
                <c:pt idx="1532">
                  <c:v>13.38</c:v>
                </c:pt>
                <c:pt idx="1533">
                  <c:v>13.429</c:v>
                </c:pt>
                <c:pt idx="1534">
                  <c:v>13.484</c:v>
                </c:pt>
                <c:pt idx="1535">
                  <c:v>13.536</c:v>
                </c:pt>
                <c:pt idx="1536">
                  <c:v>13.593</c:v>
                </c:pt>
                <c:pt idx="1537">
                  <c:v>13.656000000000001</c:v>
                </c:pt>
                <c:pt idx="1538">
                  <c:v>13.723000000000001</c:v>
                </c:pt>
                <c:pt idx="1539">
                  <c:v>13.798</c:v>
                </c:pt>
                <c:pt idx="1540">
                  <c:v>13.885</c:v>
                </c:pt>
                <c:pt idx="1541">
                  <c:v>13.98</c:v>
                </c:pt>
                <c:pt idx="1542">
                  <c:v>14.077999999999999</c:v>
                </c:pt>
                <c:pt idx="1543">
                  <c:v>14.172000000000001</c:v>
                </c:pt>
                <c:pt idx="1544">
                  <c:v>14.269</c:v>
                </c:pt>
                <c:pt idx="1545">
                  <c:v>14.374000000000001</c:v>
                </c:pt>
                <c:pt idx="1546">
                  <c:v>14.476000000000001</c:v>
                </c:pt>
                <c:pt idx="1547">
                  <c:v>14.583</c:v>
                </c:pt>
                <c:pt idx="1548">
                  <c:v>14.692</c:v>
                </c:pt>
                <c:pt idx="1549">
                  <c:v>14.805999999999999</c:v>
                </c:pt>
                <c:pt idx="1550">
                  <c:v>14.929</c:v>
                </c:pt>
                <c:pt idx="1551">
                  <c:v>15.048999999999999</c:v>
                </c:pt>
                <c:pt idx="1552">
                  <c:v>15.175000000000001</c:v>
                </c:pt>
                <c:pt idx="1553">
                  <c:v>15.304</c:v>
                </c:pt>
                <c:pt idx="1554">
                  <c:v>15.425000000000001</c:v>
                </c:pt>
                <c:pt idx="1555">
                  <c:v>15.545999999999999</c:v>
                </c:pt>
                <c:pt idx="1556">
                  <c:v>15.667999999999999</c:v>
                </c:pt>
                <c:pt idx="1557">
                  <c:v>15.775</c:v>
                </c:pt>
                <c:pt idx="1558">
                  <c:v>15.881</c:v>
                </c:pt>
                <c:pt idx="1559">
                  <c:v>15.984999999999999</c:v>
                </c:pt>
                <c:pt idx="1560">
                  <c:v>16.082000000000001</c:v>
                </c:pt>
                <c:pt idx="1561">
                  <c:v>16.184000000000001</c:v>
                </c:pt>
                <c:pt idx="1562">
                  <c:v>16.289000000000001</c:v>
                </c:pt>
                <c:pt idx="1563">
                  <c:v>16.385999999999999</c:v>
                </c:pt>
                <c:pt idx="1564">
                  <c:v>16.492000000000001</c:v>
                </c:pt>
                <c:pt idx="1565">
                  <c:v>16.596</c:v>
                </c:pt>
                <c:pt idx="1566">
                  <c:v>16.693999999999999</c:v>
                </c:pt>
                <c:pt idx="1567">
                  <c:v>16.792999999999999</c:v>
                </c:pt>
                <c:pt idx="1568">
                  <c:v>16.882999999999999</c:v>
                </c:pt>
                <c:pt idx="1569">
                  <c:v>16.960999999999999</c:v>
                </c:pt>
                <c:pt idx="1570">
                  <c:v>17.036000000000001</c:v>
                </c:pt>
                <c:pt idx="1571">
                  <c:v>17.099</c:v>
                </c:pt>
                <c:pt idx="1572">
                  <c:v>17.151</c:v>
                </c:pt>
                <c:pt idx="1573">
                  <c:v>17.195</c:v>
                </c:pt>
                <c:pt idx="1574">
                  <c:v>17.23</c:v>
                </c:pt>
                <c:pt idx="1575">
                  <c:v>17.260000000000002</c:v>
                </c:pt>
                <c:pt idx="1576">
                  <c:v>17.282</c:v>
                </c:pt>
                <c:pt idx="1577">
                  <c:v>17.303999999999998</c:v>
                </c:pt>
                <c:pt idx="1578">
                  <c:v>17.324000000000002</c:v>
                </c:pt>
                <c:pt idx="1579">
                  <c:v>17.338999999999999</c:v>
                </c:pt>
                <c:pt idx="1580">
                  <c:v>17.347000000000001</c:v>
                </c:pt>
                <c:pt idx="1581">
                  <c:v>17.34</c:v>
                </c:pt>
                <c:pt idx="1582">
                  <c:v>17.324000000000002</c:v>
                </c:pt>
                <c:pt idx="1583">
                  <c:v>17.295000000000002</c:v>
                </c:pt>
                <c:pt idx="1584">
                  <c:v>17.254999999999999</c:v>
                </c:pt>
                <c:pt idx="1585">
                  <c:v>17.213999999999999</c:v>
                </c:pt>
                <c:pt idx="1586">
                  <c:v>17.177</c:v>
                </c:pt>
                <c:pt idx="1587">
                  <c:v>17.138999999999999</c:v>
                </c:pt>
                <c:pt idx="1588">
                  <c:v>17.096</c:v>
                </c:pt>
                <c:pt idx="1589">
                  <c:v>17.052</c:v>
                </c:pt>
                <c:pt idx="1590">
                  <c:v>17.012</c:v>
                </c:pt>
                <c:pt idx="1591">
                  <c:v>16.968</c:v>
                </c:pt>
                <c:pt idx="1592">
                  <c:v>16.925000000000001</c:v>
                </c:pt>
                <c:pt idx="1593">
                  <c:v>16.879000000000001</c:v>
                </c:pt>
                <c:pt idx="1594">
                  <c:v>16.826000000000001</c:v>
                </c:pt>
                <c:pt idx="1595">
                  <c:v>16.766999999999999</c:v>
                </c:pt>
                <c:pt idx="1596">
                  <c:v>16.709</c:v>
                </c:pt>
                <c:pt idx="1597">
                  <c:v>16.657</c:v>
                </c:pt>
                <c:pt idx="1598">
                  <c:v>16.605</c:v>
                </c:pt>
                <c:pt idx="1599">
                  <c:v>16.555</c:v>
                </c:pt>
                <c:pt idx="1600">
                  <c:v>16.510000000000002</c:v>
                </c:pt>
                <c:pt idx="1601">
                  <c:v>16.472999999999999</c:v>
                </c:pt>
                <c:pt idx="1602">
                  <c:v>16.440000000000001</c:v>
                </c:pt>
                <c:pt idx="1603">
                  <c:v>16.405999999999999</c:v>
                </c:pt>
                <c:pt idx="1604">
                  <c:v>16.37</c:v>
                </c:pt>
                <c:pt idx="1605">
                  <c:v>16.321999999999999</c:v>
                </c:pt>
                <c:pt idx="1606">
                  <c:v>16.256</c:v>
                </c:pt>
                <c:pt idx="1607">
                  <c:v>16.178999999999998</c:v>
                </c:pt>
                <c:pt idx="1608">
                  <c:v>16.091999999999999</c:v>
                </c:pt>
                <c:pt idx="1609">
                  <c:v>16.004000000000001</c:v>
                </c:pt>
                <c:pt idx="1610">
                  <c:v>15.907999999999999</c:v>
                </c:pt>
                <c:pt idx="1611">
                  <c:v>15.814</c:v>
                </c:pt>
                <c:pt idx="1612">
                  <c:v>15.718</c:v>
                </c:pt>
                <c:pt idx="1613">
                  <c:v>15.614000000000001</c:v>
                </c:pt>
                <c:pt idx="1614">
                  <c:v>15.497</c:v>
                </c:pt>
                <c:pt idx="1615">
                  <c:v>15.374000000000001</c:v>
                </c:pt>
                <c:pt idx="1616">
                  <c:v>15.244</c:v>
                </c:pt>
                <c:pt idx="1617">
                  <c:v>15.103</c:v>
                </c:pt>
                <c:pt idx="1618">
                  <c:v>14.952999999999999</c:v>
                </c:pt>
                <c:pt idx="1619">
                  <c:v>14.792</c:v>
                </c:pt>
                <c:pt idx="1620">
                  <c:v>14.628</c:v>
                </c:pt>
                <c:pt idx="1621">
                  <c:v>14.464</c:v>
                </c:pt>
                <c:pt idx="1622">
                  <c:v>14.292999999999999</c:v>
                </c:pt>
                <c:pt idx="1623">
                  <c:v>14.113</c:v>
                </c:pt>
                <c:pt idx="1624">
                  <c:v>13.930999999999999</c:v>
                </c:pt>
                <c:pt idx="1625">
                  <c:v>13.75</c:v>
                </c:pt>
                <c:pt idx="1626">
                  <c:v>13.561999999999999</c:v>
                </c:pt>
                <c:pt idx="1627">
                  <c:v>13.359</c:v>
                </c:pt>
                <c:pt idx="1628">
                  <c:v>13.146000000000001</c:v>
                </c:pt>
                <c:pt idx="1629">
                  <c:v>12.925000000000001</c:v>
                </c:pt>
                <c:pt idx="1630">
                  <c:v>12.715</c:v>
                </c:pt>
                <c:pt idx="1631">
                  <c:v>12.507999999999999</c:v>
                </c:pt>
                <c:pt idx="1632">
                  <c:v>12.302</c:v>
                </c:pt>
                <c:pt idx="1633">
                  <c:v>12.09</c:v>
                </c:pt>
                <c:pt idx="1634">
                  <c:v>11.885</c:v>
                </c:pt>
                <c:pt idx="1635">
                  <c:v>11.705</c:v>
                </c:pt>
                <c:pt idx="1636">
                  <c:v>11.544</c:v>
                </c:pt>
                <c:pt idx="1637">
                  <c:v>11.407999999999999</c:v>
                </c:pt>
                <c:pt idx="1638">
                  <c:v>11.292999999999999</c:v>
                </c:pt>
                <c:pt idx="1639">
                  <c:v>11.189</c:v>
                </c:pt>
                <c:pt idx="1640">
                  <c:v>11.086</c:v>
                </c:pt>
                <c:pt idx="1641">
                  <c:v>10.974</c:v>
                </c:pt>
                <c:pt idx="1642">
                  <c:v>10.86</c:v>
                </c:pt>
                <c:pt idx="1643">
                  <c:v>10.753</c:v>
                </c:pt>
                <c:pt idx="1644">
                  <c:v>10.654</c:v>
                </c:pt>
                <c:pt idx="1645">
                  <c:v>10.561</c:v>
                </c:pt>
                <c:pt idx="1646">
                  <c:v>10.481999999999999</c:v>
                </c:pt>
                <c:pt idx="1647">
                  <c:v>10.419</c:v>
                </c:pt>
                <c:pt idx="1648">
                  <c:v>10.366</c:v>
                </c:pt>
                <c:pt idx="1649">
                  <c:v>10.321</c:v>
                </c:pt>
                <c:pt idx="1650">
                  <c:v>10.287000000000001</c:v>
                </c:pt>
                <c:pt idx="1651">
                  <c:v>10.260999999999999</c:v>
                </c:pt>
                <c:pt idx="1652">
                  <c:v>10.228</c:v>
                </c:pt>
                <c:pt idx="1653">
                  <c:v>10.18</c:v>
                </c:pt>
                <c:pt idx="1654">
                  <c:v>10.117000000000001</c:v>
                </c:pt>
                <c:pt idx="1655">
                  <c:v>10.050000000000001</c:v>
                </c:pt>
                <c:pt idx="1656">
                  <c:v>9.9795999999999996</c:v>
                </c:pt>
                <c:pt idx="1657">
                  <c:v>9.9120000000000008</c:v>
                </c:pt>
                <c:pt idx="1658">
                  <c:v>9.8534000000000006</c:v>
                </c:pt>
                <c:pt idx="1659">
                  <c:v>9.8047000000000004</c:v>
                </c:pt>
                <c:pt idx="1660">
                  <c:v>9.7592999999999996</c:v>
                </c:pt>
                <c:pt idx="1661">
                  <c:v>9.7268000000000008</c:v>
                </c:pt>
                <c:pt idx="1662">
                  <c:v>9.7064000000000004</c:v>
                </c:pt>
                <c:pt idx="1663">
                  <c:v>9.6967999999999996</c:v>
                </c:pt>
                <c:pt idx="1664">
                  <c:v>9.7017000000000007</c:v>
                </c:pt>
                <c:pt idx="1665">
                  <c:v>9.7195999999999998</c:v>
                </c:pt>
                <c:pt idx="1666">
                  <c:v>9.7356999999999996</c:v>
                </c:pt>
                <c:pt idx="1667">
                  <c:v>9.7454999999999998</c:v>
                </c:pt>
                <c:pt idx="1668">
                  <c:v>9.7490000000000006</c:v>
                </c:pt>
                <c:pt idx="1669">
                  <c:v>9.7495999999999992</c:v>
                </c:pt>
                <c:pt idx="1670">
                  <c:v>9.7532999999999994</c:v>
                </c:pt>
                <c:pt idx="1671">
                  <c:v>9.7702000000000009</c:v>
                </c:pt>
                <c:pt idx="1672">
                  <c:v>9.8039000000000005</c:v>
                </c:pt>
                <c:pt idx="1673">
                  <c:v>9.8583999999999996</c:v>
                </c:pt>
                <c:pt idx="1674">
                  <c:v>9.9320000000000004</c:v>
                </c:pt>
                <c:pt idx="1675">
                  <c:v>10.015000000000001</c:v>
                </c:pt>
                <c:pt idx="1676">
                  <c:v>10.106999999999999</c:v>
                </c:pt>
                <c:pt idx="1677">
                  <c:v>10.193</c:v>
                </c:pt>
                <c:pt idx="1678">
                  <c:v>10.27</c:v>
                </c:pt>
                <c:pt idx="1679">
                  <c:v>10.347</c:v>
                </c:pt>
                <c:pt idx="1680">
                  <c:v>10.411</c:v>
                </c:pt>
                <c:pt idx="1681">
                  <c:v>10.465999999999999</c:v>
                </c:pt>
                <c:pt idx="1682">
                  <c:v>10.51</c:v>
                </c:pt>
                <c:pt idx="1683">
                  <c:v>10.552</c:v>
                </c:pt>
                <c:pt idx="1684">
                  <c:v>10.589</c:v>
                </c:pt>
                <c:pt idx="1685">
                  <c:v>10.608000000000001</c:v>
                </c:pt>
                <c:pt idx="1686">
                  <c:v>10.614000000000001</c:v>
                </c:pt>
                <c:pt idx="1687">
                  <c:v>10.615</c:v>
                </c:pt>
                <c:pt idx="1688">
                  <c:v>10.617000000000001</c:v>
                </c:pt>
                <c:pt idx="1689">
                  <c:v>10.622999999999999</c:v>
                </c:pt>
                <c:pt idx="1690">
                  <c:v>10.627000000000001</c:v>
                </c:pt>
                <c:pt idx="1691">
                  <c:v>10.628</c:v>
                </c:pt>
                <c:pt idx="1692">
                  <c:v>10.621</c:v>
                </c:pt>
                <c:pt idx="1693">
                  <c:v>10.615</c:v>
                </c:pt>
                <c:pt idx="1694">
                  <c:v>10.608000000000001</c:v>
                </c:pt>
                <c:pt idx="1695">
                  <c:v>10.603999999999999</c:v>
                </c:pt>
                <c:pt idx="1696">
                  <c:v>10.598000000000001</c:v>
                </c:pt>
                <c:pt idx="1697">
                  <c:v>10.590999999999999</c:v>
                </c:pt>
                <c:pt idx="1698">
                  <c:v>10.571999999999999</c:v>
                </c:pt>
                <c:pt idx="1699">
                  <c:v>10.542999999999999</c:v>
                </c:pt>
                <c:pt idx="1700">
                  <c:v>10.494999999999999</c:v>
                </c:pt>
                <c:pt idx="1701">
                  <c:v>10.426</c:v>
                </c:pt>
                <c:pt idx="1702">
                  <c:v>10.352</c:v>
                </c:pt>
                <c:pt idx="1703">
                  <c:v>10.272</c:v>
                </c:pt>
                <c:pt idx="1704">
                  <c:v>10.186</c:v>
                </c:pt>
                <c:pt idx="1705">
                  <c:v>10.109</c:v>
                </c:pt>
                <c:pt idx="1706">
                  <c:v>10.032</c:v>
                </c:pt>
                <c:pt idx="1707">
                  <c:v>9.9528999999999996</c:v>
                </c:pt>
                <c:pt idx="1708">
                  <c:v>9.8762000000000008</c:v>
                </c:pt>
                <c:pt idx="1709">
                  <c:v>9.7959999999999994</c:v>
                </c:pt>
                <c:pt idx="1710">
                  <c:v>9.7136999999999993</c:v>
                </c:pt>
                <c:pt idx="1711">
                  <c:v>9.6393000000000004</c:v>
                </c:pt>
                <c:pt idx="1712">
                  <c:v>9.5642999999999994</c:v>
                </c:pt>
                <c:pt idx="1713">
                  <c:v>9.4863</c:v>
                </c:pt>
                <c:pt idx="1714">
                  <c:v>9.4099000000000004</c:v>
                </c:pt>
                <c:pt idx="1715">
                  <c:v>9.3323999999999998</c:v>
                </c:pt>
                <c:pt idx="1716">
                  <c:v>9.2574000000000005</c:v>
                </c:pt>
                <c:pt idx="1717">
                  <c:v>9.1784999999999997</c:v>
                </c:pt>
                <c:pt idx="1718">
                  <c:v>9.1012000000000004</c:v>
                </c:pt>
                <c:pt idx="1719">
                  <c:v>9.0310000000000006</c:v>
                </c:pt>
                <c:pt idx="1720">
                  <c:v>8.9685000000000006</c:v>
                </c:pt>
                <c:pt idx="1721">
                  <c:v>8.9138999999999999</c:v>
                </c:pt>
                <c:pt idx="1722">
                  <c:v>8.8623999999999992</c:v>
                </c:pt>
                <c:pt idx="1723">
                  <c:v>8.8106000000000009</c:v>
                </c:pt>
                <c:pt idx="1724">
                  <c:v>8.7652999999999999</c:v>
                </c:pt>
                <c:pt idx="1725">
                  <c:v>8.7205999999999992</c:v>
                </c:pt>
                <c:pt idx="1726">
                  <c:v>8.6846999999999994</c:v>
                </c:pt>
                <c:pt idx="1727">
                  <c:v>8.6557999999999993</c:v>
                </c:pt>
                <c:pt idx="1728">
                  <c:v>8.6316000000000006</c:v>
                </c:pt>
                <c:pt idx="1729">
                  <c:v>8.6091999999999995</c:v>
                </c:pt>
                <c:pt idx="1730">
                  <c:v>8.5884</c:v>
                </c:pt>
                <c:pt idx="1731">
                  <c:v>8.5731999999999999</c:v>
                </c:pt>
                <c:pt idx="1732">
                  <c:v>8.5612999999999992</c:v>
                </c:pt>
                <c:pt idx="1733">
                  <c:v>8.5565999999999995</c:v>
                </c:pt>
                <c:pt idx="1734">
                  <c:v>8.5596999999999994</c:v>
                </c:pt>
                <c:pt idx="1735">
                  <c:v>8.5719999999999992</c:v>
                </c:pt>
                <c:pt idx="1736">
                  <c:v>8.5854999999999997</c:v>
                </c:pt>
                <c:pt idx="1737">
                  <c:v>8.6059000000000001</c:v>
                </c:pt>
                <c:pt idx="1738">
                  <c:v>8.6218000000000004</c:v>
                </c:pt>
                <c:pt idx="1739">
                  <c:v>8.6338000000000008</c:v>
                </c:pt>
                <c:pt idx="1740">
                  <c:v>8.6461000000000006</c:v>
                </c:pt>
                <c:pt idx="1741">
                  <c:v>8.6565999999999992</c:v>
                </c:pt>
                <c:pt idx="1742">
                  <c:v>8.6664999999999992</c:v>
                </c:pt>
                <c:pt idx="1743">
                  <c:v>8.6789000000000005</c:v>
                </c:pt>
                <c:pt idx="1744">
                  <c:v>8.6957000000000004</c:v>
                </c:pt>
                <c:pt idx="1745">
                  <c:v>8.7167999999999992</c:v>
                </c:pt>
                <c:pt idx="1746">
                  <c:v>8.7379999999999995</c:v>
                </c:pt>
                <c:pt idx="1747">
                  <c:v>8.7576000000000001</c:v>
                </c:pt>
                <c:pt idx="1748">
                  <c:v>8.7817000000000007</c:v>
                </c:pt>
                <c:pt idx="1749">
                  <c:v>8.8139000000000003</c:v>
                </c:pt>
                <c:pt idx="1750">
                  <c:v>8.8510000000000009</c:v>
                </c:pt>
                <c:pt idx="1751">
                  <c:v>8.8866999999999994</c:v>
                </c:pt>
                <c:pt idx="1752">
                  <c:v>8.9176000000000002</c:v>
                </c:pt>
                <c:pt idx="1753">
                  <c:v>8.9484999999999992</c:v>
                </c:pt>
                <c:pt idx="1754">
                  <c:v>8.9810999999999996</c:v>
                </c:pt>
                <c:pt idx="1755">
                  <c:v>9.0078999999999994</c:v>
                </c:pt>
                <c:pt idx="1756">
                  <c:v>9.0275999999999996</c:v>
                </c:pt>
                <c:pt idx="1757">
                  <c:v>9.0472000000000001</c:v>
                </c:pt>
                <c:pt idx="1758">
                  <c:v>9.0624000000000002</c:v>
                </c:pt>
                <c:pt idx="1759">
                  <c:v>9.0762999999999998</c:v>
                </c:pt>
                <c:pt idx="1760">
                  <c:v>9.0876000000000001</c:v>
                </c:pt>
                <c:pt idx="1761">
                  <c:v>9.0966000000000005</c:v>
                </c:pt>
                <c:pt idx="1762">
                  <c:v>9.1098999999999997</c:v>
                </c:pt>
                <c:pt idx="1763">
                  <c:v>9.1241000000000003</c:v>
                </c:pt>
                <c:pt idx="1764">
                  <c:v>9.1492000000000004</c:v>
                </c:pt>
                <c:pt idx="1765">
                  <c:v>9.1743000000000006</c:v>
                </c:pt>
                <c:pt idx="1766">
                  <c:v>9.1963000000000008</c:v>
                </c:pt>
                <c:pt idx="1767">
                  <c:v>9.2173999999999996</c:v>
                </c:pt>
                <c:pt idx="1768">
                  <c:v>9.2388999999999992</c:v>
                </c:pt>
                <c:pt idx="1769">
                  <c:v>9.2558000000000007</c:v>
                </c:pt>
                <c:pt idx="1770">
                  <c:v>9.2685999999999993</c:v>
                </c:pt>
                <c:pt idx="1771">
                  <c:v>9.282</c:v>
                </c:pt>
                <c:pt idx="1772">
                  <c:v>9.2908000000000008</c:v>
                </c:pt>
                <c:pt idx="1773">
                  <c:v>9.2969000000000008</c:v>
                </c:pt>
                <c:pt idx="1774">
                  <c:v>9.3018999999999998</c:v>
                </c:pt>
                <c:pt idx="1775">
                  <c:v>9.3028999999999993</c:v>
                </c:pt>
                <c:pt idx="1776">
                  <c:v>9.2957999999999998</c:v>
                </c:pt>
                <c:pt idx="1777">
                  <c:v>9.2840000000000007</c:v>
                </c:pt>
                <c:pt idx="1778">
                  <c:v>9.2753999999999994</c:v>
                </c:pt>
                <c:pt idx="1779">
                  <c:v>9.2645999999999997</c:v>
                </c:pt>
                <c:pt idx="1780">
                  <c:v>9.2487999999999992</c:v>
                </c:pt>
                <c:pt idx="1781">
                  <c:v>9.2387999999999995</c:v>
                </c:pt>
                <c:pt idx="1782">
                  <c:v>9.2379999999999995</c:v>
                </c:pt>
                <c:pt idx="1783">
                  <c:v>9.2432999999999996</c:v>
                </c:pt>
                <c:pt idx="1784">
                  <c:v>9.2393999999999998</c:v>
                </c:pt>
                <c:pt idx="1785">
                  <c:v>9.2165999999999997</c:v>
                </c:pt>
                <c:pt idx="1786">
                  <c:v>9.1940000000000008</c:v>
                </c:pt>
                <c:pt idx="1787">
                  <c:v>9.1716999999999995</c:v>
                </c:pt>
                <c:pt idx="1788">
                  <c:v>9.1464999999999996</c:v>
                </c:pt>
                <c:pt idx="1789">
                  <c:v>9.1205999999999996</c:v>
                </c:pt>
                <c:pt idx="1790">
                  <c:v>9.0970999999999993</c:v>
                </c:pt>
                <c:pt idx="1791">
                  <c:v>9.0853999999999999</c:v>
                </c:pt>
                <c:pt idx="1792">
                  <c:v>9.0830000000000002</c:v>
                </c:pt>
                <c:pt idx="1793">
                  <c:v>9.0874000000000006</c:v>
                </c:pt>
                <c:pt idx="1794">
                  <c:v>9.1012000000000004</c:v>
                </c:pt>
                <c:pt idx="1795">
                  <c:v>9.1231000000000009</c:v>
                </c:pt>
                <c:pt idx="1796">
                  <c:v>9.1496999999999993</c:v>
                </c:pt>
                <c:pt idx="1797">
                  <c:v>9.1768999999999998</c:v>
                </c:pt>
                <c:pt idx="1798">
                  <c:v>9.2053999999999991</c:v>
                </c:pt>
                <c:pt idx="1799">
                  <c:v>9.2323000000000004</c:v>
                </c:pt>
                <c:pt idx="1800">
                  <c:v>9.2583000000000002</c:v>
                </c:pt>
                <c:pt idx="1801">
                  <c:v>9.2834000000000003</c:v>
                </c:pt>
                <c:pt idx="1802">
                  <c:v>9.3155000000000001</c:v>
                </c:pt>
                <c:pt idx="1803">
                  <c:v>9.3505000000000003</c:v>
                </c:pt>
                <c:pt idx="1804">
                  <c:v>9.3893000000000004</c:v>
                </c:pt>
                <c:pt idx="1805">
                  <c:v>9.4314</c:v>
                </c:pt>
                <c:pt idx="1806">
                  <c:v>9.4751999999999992</c:v>
                </c:pt>
                <c:pt idx="1807">
                  <c:v>9.5200999999999993</c:v>
                </c:pt>
                <c:pt idx="1808">
                  <c:v>9.5670999999999999</c:v>
                </c:pt>
                <c:pt idx="1809">
                  <c:v>9.6125000000000007</c:v>
                </c:pt>
                <c:pt idx="1810">
                  <c:v>9.6510999999999996</c:v>
                </c:pt>
                <c:pt idx="1811">
                  <c:v>9.6788000000000007</c:v>
                </c:pt>
                <c:pt idx="1812">
                  <c:v>9.6921999999999997</c:v>
                </c:pt>
                <c:pt idx="1813">
                  <c:v>9.6897000000000002</c:v>
                </c:pt>
                <c:pt idx="1814">
                  <c:v>9.68</c:v>
                </c:pt>
                <c:pt idx="1815">
                  <c:v>9.6670999999999996</c:v>
                </c:pt>
                <c:pt idx="1816">
                  <c:v>9.6519999999999992</c:v>
                </c:pt>
                <c:pt idx="1817">
                  <c:v>9.6321999999999992</c:v>
                </c:pt>
                <c:pt idx="1818">
                  <c:v>9.6137999999999995</c:v>
                </c:pt>
                <c:pt idx="1819">
                  <c:v>9.5965000000000007</c:v>
                </c:pt>
                <c:pt idx="1820">
                  <c:v>9.5813000000000006</c:v>
                </c:pt>
                <c:pt idx="1821">
                  <c:v>9.5739000000000001</c:v>
                </c:pt>
                <c:pt idx="1822">
                  <c:v>9.5701999999999998</c:v>
                </c:pt>
                <c:pt idx="1823">
                  <c:v>9.5672999999999995</c:v>
                </c:pt>
                <c:pt idx="1824">
                  <c:v>9.5572999999999997</c:v>
                </c:pt>
                <c:pt idx="1825">
                  <c:v>9.5475999999999992</c:v>
                </c:pt>
                <c:pt idx="1826">
                  <c:v>9.5324000000000009</c:v>
                </c:pt>
                <c:pt idx="1827">
                  <c:v>9.5061</c:v>
                </c:pt>
                <c:pt idx="1828">
                  <c:v>9.4726999999999997</c:v>
                </c:pt>
                <c:pt idx="1829">
                  <c:v>9.4379000000000008</c:v>
                </c:pt>
                <c:pt idx="1830">
                  <c:v>9.4138000000000002</c:v>
                </c:pt>
                <c:pt idx="1831">
                  <c:v>9.3976000000000006</c:v>
                </c:pt>
                <c:pt idx="1832">
                  <c:v>9.3938000000000006</c:v>
                </c:pt>
                <c:pt idx="1833">
                  <c:v>9.4049999999999994</c:v>
                </c:pt>
                <c:pt idx="1834">
                  <c:v>9.4289000000000005</c:v>
                </c:pt>
                <c:pt idx="1835">
                  <c:v>9.4602000000000004</c:v>
                </c:pt>
                <c:pt idx="1836">
                  <c:v>9.4946999999999999</c:v>
                </c:pt>
                <c:pt idx="1837">
                  <c:v>9.5351999999999997</c:v>
                </c:pt>
                <c:pt idx="1838">
                  <c:v>9.5762</c:v>
                </c:pt>
                <c:pt idx="1839">
                  <c:v>9.6143000000000001</c:v>
                </c:pt>
                <c:pt idx="1840">
                  <c:v>9.6529000000000007</c:v>
                </c:pt>
                <c:pt idx="1841">
                  <c:v>9.6973000000000003</c:v>
                </c:pt>
                <c:pt idx="1842">
                  <c:v>9.7551000000000005</c:v>
                </c:pt>
                <c:pt idx="1843">
                  <c:v>9.8206000000000007</c:v>
                </c:pt>
                <c:pt idx="1844">
                  <c:v>9.8872</c:v>
                </c:pt>
                <c:pt idx="1845">
                  <c:v>9.9577000000000009</c:v>
                </c:pt>
                <c:pt idx="1846">
                  <c:v>10.037000000000001</c:v>
                </c:pt>
                <c:pt idx="1847">
                  <c:v>10.109</c:v>
                </c:pt>
                <c:pt idx="1848">
                  <c:v>10.175000000000001</c:v>
                </c:pt>
                <c:pt idx="1849">
                  <c:v>10.246</c:v>
                </c:pt>
                <c:pt idx="1850">
                  <c:v>10.315</c:v>
                </c:pt>
                <c:pt idx="1851">
                  <c:v>10.377000000000001</c:v>
                </c:pt>
                <c:pt idx="1852">
                  <c:v>10.439</c:v>
                </c:pt>
                <c:pt idx="1853">
                  <c:v>10.497999999999999</c:v>
                </c:pt>
                <c:pt idx="1854">
                  <c:v>10.557</c:v>
                </c:pt>
                <c:pt idx="1855">
                  <c:v>10.614000000000001</c:v>
                </c:pt>
                <c:pt idx="1856">
                  <c:v>10.667</c:v>
                </c:pt>
                <c:pt idx="1857">
                  <c:v>10.723000000000001</c:v>
                </c:pt>
                <c:pt idx="1858">
                  <c:v>10.778</c:v>
                </c:pt>
                <c:pt idx="1859">
                  <c:v>10.827999999999999</c:v>
                </c:pt>
                <c:pt idx="1860">
                  <c:v>10.865</c:v>
                </c:pt>
                <c:pt idx="1861">
                  <c:v>10.894</c:v>
                </c:pt>
                <c:pt idx="1862">
                  <c:v>10.922000000000001</c:v>
                </c:pt>
                <c:pt idx="1863">
                  <c:v>10.95</c:v>
                </c:pt>
                <c:pt idx="1864">
                  <c:v>10.983000000000001</c:v>
                </c:pt>
                <c:pt idx="1865">
                  <c:v>11.02</c:v>
                </c:pt>
                <c:pt idx="1866">
                  <c:v>11.06</c:v>
                </c:pt>
                <c:pt idx="1867">
                  <c:v>11.099</c:v>
                </c:pt>
                <c:pt idx="1868">
                  <c:v>11.145</c:v>
                </c:pt>
                <c:pt idx="1869">
                  <c:v>11.192</c:v>
                </c:pt>
                <c:pt idx="1870">
                  <c:v>11.231</c:v>
                </c:pt>
                <c:pt idx="1871">
                  <c:v>11.263999999999999</c:v>
                </c:pt>
                <c:pt idx="1872">
                  <c:v>11.301</c:v>
                </c:pt>
                <c:pt idx="1873">
                  <c:v>11.337</c:v>
                </c:pt>
                <c:pt idx="1874">
                  <c:v>11.369</c:v>
                </c:pt>
                <c:pt idx="1875">
                  <c:v>11.391999999999999</c:v>
                </c:pt>
                <c:pt idx="1876">
                  <c:v>11.406000000000001</c:v>
                </c:pt>
                <c:pt idx="1877">
                  <c:v>11.413</c:v>
                </c:pt>
                <c:pt idx="1878">
                  <c:v>11.414999999999999</c:v>
                </c:pt>
                <c:pt idx="1879">
                  <c:v>11.409000000000001</c:v>
                </c:pt>
                <c:pt idx="1880">
                  <c:v>11.398</c:v>
                </c:pt>
                <c:pt idx="1881">
                  <c:v>11.381</c:v>
                </c:pt>
                <c:pt idx="1882">
                  <c:v>11.362</c:v>
                </c:pt>
                <c:pt idx="1883">
                  <c:v>11.34</c:v>
                </c:pt>
                <c:pt idx="1884">
                  <c:v>11.319000000000001</c:v>
                </c:pt>
                <c:pt idx="1885">
                  <c:v>11.302</c:v>
                </c:pt>
                <c:pt idx="1886">
                  <c:v>11.288</c:v>
                </c:pt>
                <c:pt idx="1887">
                  <c:v>11.276999999999999</c:v>
                </c:pt>
                <c:pt idx="1888">
                  <c:v>11.268000000000001</c:v>
                </c:pt>
                <c:pt idx="1889">
                  <c:v>11.259</c:v>
                </c:pt>
                <c:pt idx="1890">
                  <c:v>11.244</c:v>
                </c:pt>
                <c:pt idx="1891">
                  <c:v>11.224</c:v>
                </c:pt>
                <c:pt idx="1892">
                  <c:v>11.204000000000001</c:v>
                </c:pt>
                <c:pt idx="1893">
                  <c:v>11.186</c:v>
                </c:pt>
                <c:pt idx="1894">
                  <c:v>11.173</c:v>
                </c:pt>
                <c:pt idx="1895">
                  <c:v>11.173999999999999</c:v>
                </c:pt>
                <c:pt idx="1896">
                  <c:v>11.153</c:v>
                </c:pt>
                <c:pt idx="1897">
                  <c:v>11.147</c:v>
                </c:pt>
                <c:pt idx="1898">
                  <c:v>11.141999999999999</c:v>
                </c:pt>
                <c:pt idx="1899">
                  <c:v>11.135</c:v>
                </c:pt>
                <c:pt idx="1900">
                  <c:v>11.124000000000001</c:v>
                </c:pt>
                <c:pt idx="1901">
                  <c:v>11.113</c:v>
                </c:pt>
                <c:pt idx="1902">
                  <c:v>11.099</c:v>
                </c:pt>
                <c:pt idx="1903">
                  <c:v>11.083</c:v>
                </c:pt>
                <c:pt idx="1904">
                  <c:v>11.064</c:v>
                </c:pt>
                <c:pt idx="1905">
                  <c:v>11.05</c:v>
                </c:pt>
                <c:pt idx="1906">
                  <c:v>11.035</c:v>
                </c:pt>
                <c:pt idx="1907">
                  <c:v>11.018000000000001</c:v>
                </c:pt>
                <c:pt idx="1908">
                  <c:v>11.006</c:v>
                </c:pt>
                <c:pt idx="1909">
                  <c:v>10.996</c:v>
                </c:pt>
                <c:pt idx="1910">
                  <c:v>10.991</c:v>
                </c:pt>
                <c:pt idx="1911">
                  <c:v>10.986000000000001</c:v>
                </c:pt>
                <c:pt idx="1912">
                  <c:v>10.984</c:v>
                </c:pt>
                <c:pt idx="1913">
                  <c:v>10.987</c:v>
                </c:pt>
                <c:pt idx="1914">
                  <c:v>10.99</c:v>
                </c:pt>
                <c:pt idx="1915">
                  <c:v>10.997</c:v>
                </c:pt>
                <c:pt idx="1916">
                  <c:v>11.007</c:v>
                </c:pt>
                <c:pt idx="1917">
                  <c:v>11.016</c:v>
                </c:pt>
                <c:pt idx="1918">
                  <c:v>11.026</c:v>
                </c:pt>
                <c:pt idx="1919">
                  <c:v>11.041</c:v>
                </c:pt>
                <c:pt idx="1920">
                  <c:v>11.057</c:v>
                </c:pt>
                <c:pt idx="1921">
                  <c:v>11.076000000000001</c:v>
                </c:pt>
                <c:pt idx="1922">
                  <c:v>11.1</c:v>
                </c:pt>
                <c:pt idx="1923">
                  <c:v>11.12</c:v>
                </c:pt>
                <c:pt idx="1924">
                  <c:v>11.137</c:v>
                </c:pt>
                <c:pt idx="1925">
                  <c:v>11.156000000000001</c:v>
                </c:pt>
                <c:pt idx="1926">
                  <c:v>11.173</c:v>
                </c:pt>
                <c:pt idx="1927">
                  <c:v>11.186999999999999</c:v>
                </c:pt>
                <c:pt idx="1928">
                  <c:v>11.201000000000001</c:v>
                </c:pt>
                <c:pt idx="1929">
                  <c:v>11.211</c:v>
                </c:pt>
                <c:pt idx="1930">
                  <c:v>11.217000000000001</c:v>
                </c:pt>
                <c:pt idx="1931">
                  <c:v>11.215999999999999</c:v>
                </c:pt>
                <c:pt idx="1932">
                  <c:v>11.212999999999999</c:v>
                </c:pt>
                <c:pt idx="1933">
                  <c:v>11.205</c:v>
                </c:pt>
                <c:pt idx="1934">
                  <c:v>11.19</c:v>
                </c:pt>
                <c:pt idx="1935">
                  <c:v>11.167</c:v>
                </c:pt>
                <c:pt idx="1936">
                  <c:v>11.135</c:v>
                </c:pt>
                <c:pt idx="1937">
                  <c:v>11.1</c:v>
                </c:pt>
                <c:pt idx="1938">
                  <c:v>11.07</c:v>
                </c:pt>
                <c:pt idx="1939">
                  <c:v>11.041</c:v>
                </c:pt>
                <c:pt idx="1940">
                  <c:v>11.003</c:v>
                </c:pt>
                <c:pt idx="1941">
                  <c:v>10.968</c:v>
                </c:pt>
                <c:pt idx="1942">
                  <c:v>10.933999999999999</c:v>
                </c:pt>
                <c:pt idx="1943">
                  <c:v>10.898</c:v>
                </c:pt>
                <c:pt idx="1944">
                  <c:v>10.861000000000001</c:v>
                </c:pt>
                <c:pt idx="1945">
                  <c:v>10.824999999999999</c:v>
                </c:pt>
                <c:pt idx="1946">
                  <c:v>10.79</c:v>
                </c:pt>
                <c:pt idx="1947">
                  <c:v>10.756</c:v>
                </c:pt>
                <c:pt idx="1948">
                  <c:v>10.722</c:v>
                </c:pt>
                <c:pt idx="1949">
                  <c:v>10.686999999999999</c:v>
                </c:pt>
                <c:pt idx="1950">
                  <c:v>10.659000000000001</c:v>
                </c:pt>
                <c:pt idx="1951">
                  <c:v>10.632999999999999</c:v>
                </c:pt>
                <c:pt idx="1952">
                  <c:v>10.61</c:v>
                </c:pt>
                <c:pt idx="1953">
                  <c:v>10.585000000000001</c:v>
                </c:pt>
                <c:pt idx="1954">
                  <c:v>10.561</c:v>
                </c:pt>
                <c:pt idx="1955">
                  <c:v>10.536</c:v>
                </c:pt>
                <c:pt idx="1956">
                  <c:v>10.512</c:v>
                </c:pt>
                <c:pt idx="1957">
                  <c:v>10.491</c:v>
                </c:pt>
                <c:pt idx="1958">
                  <c:v>10.468</c:v>
                </c:pt>
                <c:pt idx="1959">
                  <c:v>10.441000000000001</c:v>
                </c:pt>
                <c:pt idx="1960">
                  <c:v>10.407999999999999</c:v>
                </c:pt>
                <c:pt idx="1961">
                  <c:v>10.372</c:v>
                </c:pt>
                <c:pt idx="1962">
                  <c:v>10.333</c:v>
                </c:pt>
                <c:pt idx="1963">
                  <c:v>10.285</c:v>
                </c:pt>
                <c:pt idx="1964">
                  <c:v>10.23</c:v>
                </c:pt>
                <c:pt idx="1965">
                  <c:v>10.176</c:v>
                </c:pt>
                <c:pt idx="1966">
                  <c:v>10.135999999999999</c:v>
                </c:pt>
                <c:pt idx="1967">
                  <c:v>10.112</c:v>
                </c:pt>
                <c:pt idx="1968">
                  <c:v>10.101000000000001</c:v>
                </c:pt>
                <c:pt idx="1969">
                  <c:v>10.095000000000001</c:v>
                </c:pt>
                <c:pt idx="1970">
                  <c:v>10.087</c:v>
                </c:pt>
                <c:pt idx="1971">
                  <c:v>10.077999999999999</c:v>
                </c:pt>
                <c:pt idx="1972">
                  <c:v>10.06</c:v>
                </c:pt>
                <c:pt idx="1973">
                  <c:v>10.032999999999999</c:v>
                </c:pt>
                <c:pt idx="1974">
                  <c:v>10</c:v>
                </c:pt>
                <c:pt idx="1975">
                  <c:v>9.9620999999999995</c:v>
                </c:pt>
                <c:pt idx="1976">
                  <c:v>9.9164999999999992</c:v>
                </c:pt>
                <c:pt idx="1977">
                  <c:v>9.8772000000000002</c:v>
                </c:pt>
                <c:pt idx="1978">
                  <c:v>9.8462999999999994</c:v>
                </c:pt>
                <c:pt idx="1979">
                  <c:v>9.8223000000000003</c:v>
                </c:pt>
                <c:pt idx="1980">
                  <c:v>9.8092000000000006</c:v>
                </c:pt>
                <c:pt idx="1981">
                  <c:v>9.8132999999999999</c:v>
                </c:pt>
                <c:pt idx="1982">
                  <c:v>9.8231000000000002</c:v>
                </c:pt>
                <c:pt idx="1983">
                  <c:v>9.8320000000000007</c:v>
                </c:pt>
                <c:pt idx="1984">
                  <c:v>9.8428000000000004</c:v>
                </c:pt>
                <c:pt idx="1985">
                  <c:v>9.8483000000000001</c:v>
                </c:pt>
                <c:pt idx="1986">
                  <c:v>9.8415999999999997</c:v>
                </c:pt>
                <c:pt idx="1987">
                  <c:v>9.8295999999999992</c:v>
                </c:pt>
                <c:pt idx="1988">
                  <c:v>9.8109000000000002</c:v>
                </c:pt>
                <c:pt idx="1989">
                  <c:v>9.7919</c:v>
                </c:pt>
                <c:pt idx="1990">
                  <c:v>9.7714999999999996</c:v>
                </c:pt>
                <c:pt idx="1991">
                  <c:v>9.7567000000000004</c:v>
                </c:pt>
                <c:pt idx="1992">
                  <c:v>9.7466000000000008</c:v>
                </c:pt>
                <c:pt idx="1993">
                  <c:v>9.7408000000000001</c:v>
                </c:pt>
                <c:pt idx="1994">
                  <c:v>9.7367000000000008</c:v>
                </c:pt>
                <c:pt idx="1995">
                  <c:v>9.7345000000000006</c:v>
                </c:pt>
                <c:pt idx="1996">
                  <c:v>9.7332000000000001</c:v>
                </c:pt>
                <c:pt idx="1997">
                  <c:v>9.7311999999999994</c:v>
                </c:pt>
                <c:pt idx="1998">
                  <c:v>9.7286999999999999</c:v>
                </c:pt>
                <c:pt idx="1999">
                  <c:v>9.7217000000000002</c:v>
                </c:pt>
                <c:pt idx="2000">
                  <c:v>9.7088999999999999</c:v>
                </c:pt>
                <c:pt idx="2001">
                  <c:v>9.6912000000000003</c:v>
                </c:pt>
                <c:pt idx="2002">
                  <c:v>9.6738999999999997</c:v>
                </c:pt>
                <c:pt idx="2003">
                  <c:v>9.6569000000000003</c:v>
                </c:pt>
                <c:pt idx="2004">
                  <c:v>9.6367999999999991</c:v>
                </c:pt>
                <c:pt idx="2005">
                  <c:v>9.6136999999999997</c:v>
                </c:pt>
                <c:pt idx="2006">
                  <c:v>9.5876999999999999</c:v>
                </c:pt>
                <c:pt idx="2007">
                  <c:v>9.5619999999999994</c:v>
                </c:pt>
                <c:pt idx="2008">
                  <c:v>9.5355000000000008</c:v>
                </c:pt>
                <c:pt idx="2009">
                  <c:v>9.5114999999999998</c:v>
                </c:pt>
                <c:pt idx="2010">
                  <c:v>9.4870000000000001</c:v>
                </c:pt>
                <c:pt idx="2011">
                  <c:v>9.4628999999999994</c:v>
                </c:pt>
                <c:pt idx="2012">
                  <c:v>9.4375999999999998</c:v>
                </c:pt>
                <c:pt idx="2013">
                  <c:v>9.4147999999999996</c:v>
                </c:pt>
                <c:pt idx="2014">
                  <c:v>9.3954000000000004</c:v>
                </c:pt>
                <c:pt idx="2015">
                  <c:v>9.3831000000000007</c:v>
                </c:pt>
                <c:pt idx="2016">
                  <c:v>9.3762000000000008</c:v>
                </c:pt>
                <c:pt idx="2017">
                  <c:v>9.3780000000000001</c:v>
                </c:pt>
                <c:pt idx="2018">
                  <c:v>9.3835999999999995</c:v>
                </c:pt>
                <c:pt idx="2019">
                  <c:v>9.3935999999999993</c:v>
                </c:pt>
                <c:pt idx="2020">
                  <c:v>9.4038000000000004</c:v>
                </c:pt>
                <c:pt idx="2021">
                  <c:v>9.4129000000000005</c:v>
                </c:pt>
                <c:pt idx="2022">
                  <c:v>9.4184999999999999</c:v>
                </c:pt>
                <c:pt idx="2023">
                  <c:v>9.4221000000000004</c:v>
                </c:pt>
                <c:pt idx="2024">
                  <c:v>9.4237000000000002</c:v>
                </c:pt>
                <c:pt idx="2025">
                  <c:v>9.4296000000000006</c:v>
                </c:pt>
                <c:pt idx="2026">
                  <c:v>9.4418000000000006</c:v>
                </c:pt>
                <c:pt idx="2027">
                  <c:v>9.4542000000000002</c:v>
                </c:pt>
                <c:pt idx="2028">
                  <c:v>9.4710000000000001</c:v>
                </c:pt>
                <c:pt idx="2029">
                  <c:v>9.4853000000000005</c:v>
                </c:pt>
                <c:pt idx="2030">
                  <c:v>9.4970999999999997</c:v>
                </c:pt>
                <c:pt idx="2031">
                  <c:v>9.5091000000000001</c:v>
                </c:pt>
                <c:pt idx="2032">
                  <c:v>9.5152999999999999</c:v>
                </c:pt>
                <c:pt idx="2033">
                  <c:v>9.5182000000000002</c:v>
                </c:pt>
                <c:pt idx="2034">
                  <c:v>9.52</c:v>
                </c:pt>
                <c:pt idx="2035">
                  <c:v>9.5228000000000002</c:v>
                </c:pt>
                <c:pt idx="2036">
                  <c:v>9.5273000000000003</c:v>
                </c:pt>
                <c:pt idx="2037">
                  <c:v>9.5342000000000002</c:v>
                </c:pt>
                <c:pt idx="2038">
                  <c:v>9.5381</c:v>
                </c:pt>
                <c:pt idx="2039">
                  <c:v>9.5426000000000002</c:v>
                </c:pt>
                <c:pt idx="2040">
                  <c:v>9.5440000000000005</c:v>
                </c:pt>
                <c:pt idx="2041">
                  <c:v>9.5450999999999997</c:v>
                </c:pt>
                <c:pt idx="2042">
                  <c:v>9.5550999999999995</c:v>
                </c:pt>
                <c:pt idx="2043">
                  <c:v>9.5701999999999998</c:v>
                </c:pt>
                <c:pt idx="2044">
                  <c:v>9.5853000000000002</c:v>
                </c:pt>
                <c:pt idx="2045">
                  <c:v>9.6024999999999991</c:v>
                </c:pt>
                <c:pt idx="2046">
                  <c:v>9.6190999999999995</c:v>
                </c:pt>
                <c:pt idx="2047">
                  <c:v>9.6341999999999999</c:v>
                </c:pt>
                <c:pt idx="2048">
                  <c:v>9.6499000000000006</c:v>
                </c:pt>
                <c:pt idx="2049">
                  <c:v>9.6683000000000003</c:v>
                </c:pt>
                <c:pt idx="2050">
                  <c:v>9.6875999999999998</c:v>
                </c:pt>
                <c:pt idx="2051">
                  <c:v>9.7047000000000008</c:v>
                </c:pt>
                <c:pt idx="2052">
                  <c:v>9.7260000000000009</c:v>
                </c:pt>
                <c:pt idx="2053">
                  <c:v>9.7469999999999999</c:v>
                </c:pt>
                <c:pt idx="2054">
                  <c:v>9.7664000000000009</c:v>
                </c:pt>
                <c:pt idx="2055">
                  <c:v>9.7834000000000003</c:v>
                </c:pt>
                <c:pt idx="2056">
                  <c:v>9.7975999999999992</c:v>
                </c:pt>
                <c:pt idx="2057">
                  <c:v>9.8142999999999994</c:v>
                </c:pt>
                <c:pt idx="2058">
                  <c:v>9.83</c:v>
                </c:pt>
                <c:pt idx="2059">
                  <c:v>9.8396000000000008</c:v>
                </c:pt>
                <c:pt idx="2060">
                  <c:v>9.8463999999999992</c:v>
                </c:pt>
                <c:pt idx="2061">
                  <c:v>9.8526000000000007</c:v>
                </c:pt>
                <c:pt idx="2062">
                  <c:v>9.8512000000000004</c:v>
                </c:pt>
                <c:pt idx="2063">
                  <c:v>9.8477999999999994</c:v>
                </c:pt>
                <c:pt idx="2064">
                  <c:v>9.8440999999999992</c:v>
                </c:pt>
                <c:pt idx="2065">
                  <c:v>9.8386999999999993</c:v>
                </c:pt>
                <c:pt idx="2066">
                  <c:v>9.8324999999999996</c:v>
                </c:pt>
                <c:pt idx="2067">
                  <c:v>9.8287999999999993</c:v>
                </c:pt>
                <c:pt idx="2068">
                  <c:v>9.8199000000000005</c:v>
                </c:pt>
                <c:pt idx="2069">
                  <c:v>9.8115000000000006</c:v>
                </c:pt>
                <c:pt idx="2070">
                  <c:v>9.8032000000000004</c:v>
                </c:pt>
                <c:pt idx="2071">
                  <c:v>9.7957999999999998</c:v>
                </c:pt>
                <c:pt idx="2072">
                  <c:v>9.7886000000000006</c:v>
                </c:pt>
                <c:pt idx="2073">
                  <c:v>9.7881999999999998</c:v>
                </c:pt>
                <c:pt idx="2074">
                  <c:v>9.7888999999999999</c:v>
                </c:pt>
                <c:pt idx="2075">
                  <c:v>9.7835000000000001</c:v>
                </c:pt>
                <c:pt idx="2076">
                  <c:v>9.7781000000000002</c:v>
                </c:pt>
                <c:pt idx="2077">
                  <c:v>9.7683999999999997</c:v>
                </c:pt>
                <c:pt idx="2078">
                  <c:v>9.7668999999999997</c:v>
                </c:pt>
                <c:pt idx="2079">
                  <c:v>9.7703000000000007</c:v>
                </c:pt>
                <c:pt idx="2080">
                  <c:v>9.7784999999999993</c:v>
                </c:pt>
                <c:pt idx="2081">
                  <c:v>9.7913999999999994</c:v>
                </c:pt>
                <c:pt idx="2082">
                  <c:v>9.8071999999999999</c:v>
                </c:pt>
                <c:pt idx="2083">
                  <c:v>9.8299000000000003</c:v>
                </c:pt>
                <c:pt idx="2084">
                  <c:v>9.8507999999999996</c:v>
                </c:pt>
                <c:pt idx="2085">
                  <c:v>9.8739000000000008</c:v>
                </c:pt>
                <c:pt idx="2086">
                  <c:v>9.8912999999999993</c:v>
                </c:pt>
                <c:pt idx="2087">
                  <c:v>9.9063999999999997</c:v>
                </c:pt>
                <c:pt idx="2088">
                  <c:v>9.9215</c:v>
                </c:pt>
                <c:pt idx="2089">
                  <c:v>9.9448000000000008</c:v>
                </c:pt>
                <c:pt idx="2090">
                  <c:v>9.9710000000000001</c:v>
                </c:pt>
                <c:pt idx="2091">
                  <c:v>9.9954000000000001</c:v>
                </c:pt>
                <c:pt idx="2092">
                  <c:v>10.021000000000001</c:v>
                </c:pt>
                <c:pt idx="2093">
                  <c:v>10.042999999999999</c:v>
                </c:pt>
                <c:pt idx="2094">
                  <c:v>10.058999999999999</c:v>
                </c:pt>
                <c:pt idx="2095">
                  <c:v>10.077</c:v>
                </c:pt>
                <c:pt idx="2096">
                  <c:v>10.09</c:v>
                </c:pt>
                <c:pt idx="2097">
                  <c:v>10.103</c:v>
                </c:pt>
                <c:pt idx="2098">
                  <c:v>10.115</c:v>
                </c:pt>
                <c:pt idx="2099">
                  <c:v>10.125</c:v>
                </c:pt>
                <c:pt idx="2100">
                  <c:v>10.132</c:v>
                </c:pt>
                <c:pt idx="2101">
                  <c:v>10.138</c:v>
                </c:pt>
                <c:pt idx="2102">
                  <c:v>10.132999999999999</c:v>
                </c:pt>
                <c:pt idx="2103">
                  <c:v>10.125</c:v>
                </c:pt>
                <c:pt idx="2104">
                  <c:v>10.116</c:v>
                </c:pt>
                <c:pt idx="2105">
                  <c:v>10.106999999999999</c:v>
                </c:pt>
                <c:pt idx="2106">
                  <c:v>10.1</c:v>
                </c:pt>
                <c:pt idx="2107">
                  <c:v>10.099</c:v>
                </c:pt>
                <c:pt idx="2108">
                  <c:v>10.093</c:v>
                </c:pt>
                <c:pt idx="2109">
                  <c:v>10.083</c:v>
                </c:pt>
                <c:pt idx="2110">
                  <c:v>10.079000000000001</c:v>
                </c:pt>
                <c:pt idx="2111">
                  <c:v>10.071</c:v>
                </c:pt>
                <c:pt idx="2112">
                  <c:v>10.061999999999999</c:v>
                </c:pt>
                <c:pt idx="2113">
                  <c:v>10.053000000000001</c:v>
                </c:pt>
                <c:pt idx="2114">
                  <c:v>10.047000000000001</c:v>
                </c:pt>
                <c:pt idx="2115">
                  <c:v>10.042999999999999</c:v>
                </c:pt>
                <c:pt idx="2116">
                  <c:v>10.044</c:v>
                </c:pt>
                <c:pt idx="2117">
                  <c:v>10.051</c:v>
                </c:pt>
                <c:pt idx="2118">
                  <c:v>10.063000000000001</c:v>
                </c:pt>
                <c:pt idx="2119">
                  <c:v>10.08</c:v>
                </c:pt>
                <c:pt idx="2120">
                  <c:v>10.103999999999999</c:v>
                </c:pt>
                <c:pt idx="2121">
                  <c:v>10.122</c:v>
                </c:pt>
                <c:pt idx="2122">
                  <c:v>10.134</c:v>
                </c:pt>
                <c:pt idx="2123">
                  <c:v>10.141999999999999</c:v>
                </c:pt>
                <c:pt idx="2124">
                  <c:v>10.146000000000001</c:v>
                </c:pt>
                <c:pt idx="2125">
                  <c:v>10.148999999999999</c:v>
                </c:pt>
                <c:pt idx="2126">
                  <c:v>10.146000000000001</c:v>
                </c:pt>
                <c:pt idx="2127">
                  <c:v>10.146000000000001</c:v>
                </c:pt>
                <c:pt idx="2128">
                  <c:v>10.15</c:v>
                </c:pt>
                <c:pt idx="2129">
                  <c:v>10.154999999999999</c:v>
                </c:pt>
                <c:pt idx="2130">
                  <c:v>10.157999999999999</c:v>
                </c:pt>
                <c:pt idx="2131">
                  <c:v>10.159000000000001</c:v>
                </c:pt>
                <c:pt idx="2132">
                  <c:v>10.159000000000001</c:v>
                </c:pt>
                <c:pt idx="2133">
                  <c:v>10.156000000000001</c:v>
                </c:pt>
                <c:pt idx="2134">
                  <c:v>10.147</c:v>
                </c:pt>
                <c:pt idx="2135">
                  <c:v>10.134</c:v>
                </c:pt>
                <c:pt idx="2136">
                  <c:v>10.115</c:v>
                </c:pt>
                <c:pt idx="2137">
                  <c:v>10.105</c:v>
                </c:pt>
                <c:pt idx="2138">
                  <c:v>10.103</c:v>
                </c:pt>
                <c:pt idx="2139">
                  <c:v>10.099</c:v>
                </c:pt>
                <c:pt idx="2140">
                  <c:v>10.1</c:v>
                </c:pt>
                <c:pt idx="2141">
                  <c:v>10.103999999999999</c:v>
                </c:pt>
                <c:pt idx="2142">
                  <c:v>10.113</c:v>
                </c:pt>
                <c:pt idx="2143">
                  <c:v>10.125</c:v>
                </c:pt>
                <c:pt idx="2144">
                  <c:v>10.137</c:v>
                </c:pt>
                <c:pt idx="2145">
                  <c:v>10.153</c:v>
                </c:pt>
                <c:pt idx="2146">
                  <c:v>10.170999999999999</c:v>
                </c:pt>
                <c:pt idx="2147">
                  <c:v>10.194000000000001</c:v>
                </c:pt>
                <c:pt idx="2148">
                  <c:v>10.220000000000001</c:v>
                </c:pt>
                <c:pt idx="2149">
                  <c:v>10.250999999999999</c:v>
                </c:pt>
                <c:pt idx="2150">
                  <c:v>10.285</c:v>
                </c:pt>
                <c:pt idx="2151">
                  <c:v>10.318</c:v>
                </c:pt>
                <c:pt idx="2152">
                  <c:v>10.348000000000001</c:v>
                </c:pt>
                <c:pt idx="2153">
                  <c:v>10.375</c:v>
                </c:pt>
                <c:pt idx="2154">
                  <c:v>10.396000000000001</c:v>
                </c:pt>
                <c:pt idx="2155">
                  <c:v>10.413</c:v>
                </c:pt>
                <c:pt idx="2156">
                  <c:v>10.427</c:v>
                </c:pt>
                <c:pt idx="2157">
                  <c:v>10.439</c:v>
                </c:pt>
                <c:pt idx="2158">
                  <c:v>10.458</c:v>
                </c:pt>
                <c:pt idx="2159">
                  <c:v>10.475</c:v>
                </c:pt>
                <c:pt idx="2160">
                  <c:v>10.493</c:v>
                </c:pt>
                <c:pt idx="2161">
                  <c:v>10.507999999999999</c:v>
                </c:pt>
                <c:pt idx="2162">
                  <c:v>10.526</c:v>
                </c:pt>
                <c:pt idx="2163">
                  <c:v>10.545999999999999</c:v>
                </c:pt>
                <c:pt idx="2164">
                  <c:v>10.568</c:v>
                </c:pt>
                <c:pt idx="2165">
                  <c:v>10.587999999999999</c:v>
                </c:pt>
                <c:pt idx="2166">
                  <c:v>10.601000000000001</c:v>
                </c:pt>
                <c:pt idx="2167">
                  <c:v>10.606999999999999</c:v>
                </c:pt>
                <c:pt idx="2168">
                  <c:v>10.615</c:v>
                </c:pt>
                <c:pt idx="2169">
                  <c:v>10.616</c:v>
                </c:pt>
                <c:pt idx="2170">
                  <c:v>10.611000000000001</c:v>
                </c:pt>
                <c:pt idx="2171">
                  <c:v>10.605</c:v>
                </c:pt>
                <c:pt idx="2172">
                  <c:v>10.599</c:v>
                </c:pt>
                <c:pt idx="2173">
                  <c:v>10.596</c:v>
                </c:pt>
                <c:pt idx="2174">
                  <c:v>10.597</c:v>
                </c:pt>
                <c:pt idx="2175">
                  <c:v>10.599</c:v>
                </c:pt>
                <c:pt idx="2176">
                  <c:v>10.605</c:v>
                </c:pt>
                <c:pt idx="2177">
                  <c:v>10.614000000000001</c:v>
                </c:pt>
                <c:pt idx="2178">
                  <c:v>10.622</c:v>
                </c:pt>
                <c:pt idx="2179">
                  <c:v>10.63</c:v>
                </c:pt>
                <c:pt idx="2180">
                  <c:v>10.643000000000001</c:v>
                </c:pt>
                <c:pt idx="2181">
                  <c:v>10.654</c:v>
                </c:pt>
                <c:pt idx="2182">
                  <c:v>10.667999999999999</c:v>
                </c:pt>
                <c:pt idx="2183">
                  <c:v>10.685</c:v>
                </c:pt>
                <c:pt idx="2184">
                  <c:v>10.7</c:v>
                </c:pt>
                <c:pt idx="2185">
                  <c:v>10.71</c:v>
                </c:pt>
                <c:pt idx="2186">
                  <c:v>10.72</c:v>
                </c:pt>
                <c:pt idx="2187">
                  <c:v>10.734</c:v>
                </c:pt>
                <c:pt idx="2188">
                  <c:v>10.750999999999999</c:v>
                </c:pt>
                <c:pt idx="2189">
                  <c:v>10.77</c:v>
                </c:pt>
                <c:pt idx="2190">
                  <c:v>10.79</c:v>
                </c:pt>
                <c:pt idx="2191">
                  <c:v>10.81</c:v>
                </c:pt>
                <c:pt idx="2192">
                  <c:v>10.831</c:v>
                </c:pt>
                <c:pt idx="2193">
                  <c:v>10.85</c:v>
                </c:pt>
                <c:pt idx="2194">
                  <c:v>10.867000000000001</c:v>
                </c:pt>
                <c:pt idx="2195">
                  <c:v>10.874000000000001</c:v>
                </c:pt>
                <c:pt idx="2196">
                  <c:v>10.874000000000001</c:v>
                </c:pt>
                <c:pt idx="2197">
                  <c:v>10.862</c:v>
                </c:pt>
                <c:pt idx="2198">
                  <c:v>10.840999999999999</c:v>
                </c:pt>
                <c:pt idx="2199">
                  <c:v>10.815</c:v>
                </c:pt>
                <c:pt idx="2200">
                  <c:v>10.782</c:v>
                </c:pt>
                <c:pt idx="2201">
                  <c:v>10.743</c:v>
                </c:pt>
                <c:pt idx="2202">
                  <c:v>10.702</c:v>
                </c:pt>
                <c:pt idx="2203">
                  <c:v>10.673</c:v>
                </c:pt>
                <c:pt idx="2204">
                  <c:v>10.65</c:v>
                </c:pt>
                <c:pt idx="2205">
                  <c:v>10.622999999999999</c:v>
                </c:pt>
                <c:pt idx="2206">
                  <c:v>10.592000000000001</c:v>
                </c:pt>
                <c:pt idx="2207">
                  <c:v>10.558999999999999</c:v>
                </c:pt>
                <c:pt idx="2208">
                  <c:v>10.523999999999999</c:v>
                </c:pt>
                <c:pt idx="2209">
                  <c:v>10.481</c:v>
                </c:pt>
                <c:pt idx="2210">
                  <c:v>10.435</c:v>
                </c:pt>
                <c:pt idx="2211">
                  <c:v>10.391</c:v>
                </c:pt>
                <c:pt idx="2212">
                  <c:v>10.339</c:v>
                </c:pt>
                <c:pt idx="2213">
                  <c:v>10.294</c:v>
                </c:pt>
                <c:pt idx="2214">
                  <c:v>10.26</c:v>
                </c:pt>
                <c:pt idx="2215">
                  <c:v>10.237</c:v>
                </c:pt>
                <c:pt idx="2216">
                  <c:v>10.227</c:v>
                </c:pt>
                <c:pt idx="2217">
                  <c:v>10.231999999999999</c:v>
                </c:pt>
                <c:pt idx="2218">
                  <c:v>10.244</c:v>
                </c:pt>
                <c:pt idx="2219">
                  <c:v>10.256</c:v>
                </c:pt>
                <c:pt idx="2220">
                  <c:v>10.27</c:v>
                </c:pt>
                <c:pt idx="2221">
                  <c:v>10.282999999999999</c:v>
                </c:pt>
                <c:pt idx="2222">
                  <c:v>10.298</c:v>
                </c:pt>
                <c:pt idx="2223">
                  <c:v>10.305999999999999</c:v>
                </c:pt>
                <c:pt idx="2224">
                  <c:v>10.311</c:v>
                </c:pt>
                <c:pt idx="2225">
                  <c:v>10.318</c:v>
                </c:pt>
                <c:pt idx="2226">
                  <c:v>10.327</c:v>
                </c:pt>
                <c:pt idx="2227">
                  <c:v>10.337999999999999</c:v>
                </c:pt>
                <c:pt idx="2228">
                  <c:v>10.356999999999999</c:v>
                </c:pt>
                <c:pt idx="2229">
                  <c:v>10.375999999999999</c:v>
                </c:pt>
                <c:pt idx="2230">
                  <c:v>10.391999999999999</c:v>
                </c:pt>
                <c:pt idx="2231">
                  <c:v>10.403</c:v>
                </c:pt>
                <c:pt idx="2232">
                  <c:v>10.407999999999999</c:v>
                </c:pt>
                <c:pt idx="2233">
                  <c:v>10.404999999999999</c:v>
                </c:pt>
                <c:pt idx="2234">
                  <c:v>10.406000000000001</c:v>
                </c:pt>
                <c:pt idx="2235">
                  <c:v>10.404</c:v>
                </c:pt>
                <c:pt idx="2236">
                  <c:v>10.406000000000001</c:v>
                </c:pt>
                <c:pt idx="2237">
                  <c:v>10.411</c:v>
                </c:pt>
                <c:pt idx="2238">
                  <c:v>10.428000000000001</c:v>
                </c:pt>
                <c:pt idx="2239">
                  <c:v>10.455</c:v>
                </c:pt>
                <c:pt idx="2240">
                  <c:v>10.489000000000001</c:v>
                </c:pt>
                <c:pt idx="2241">
                  <c:v>10.534000000000001</c:v>
                </c:pt>
                <c:pt idx="2242">
                  <c:v>10.592000000000001</c:v>
                </c:pt>
                <c:pt idx="2243">
                  <c:v>10.651</c:v>
                </c:pt>
                <c:pt idx="2244">
                  <c:v>10.71</c:v>
                </c:pt>
                <c:pt idx="2245">
                  <c:v>10.766</c:v>
                </c:pt>
                <c:pt idx="2246">
                  <c:v>10.811</c:v>
                </c:pt>
                <c:pt idx="2247">
                  <c:v>10.853999999999999</c:v>
                </c:pt>
                <c:pt idx="2248">
                  <c:v>10.897</c:v>
                </c:pt>
                <c:pt idx="2249">
                  <c:v>10.94</c:v>
                </c:pt>
                <c:pt idx="2250">
                  <c:v>10.981999999999999</c:v>
                </c:pt>
                <c:pt idx="2251">
                  <c:v>11.026999999999999</c:v>
                </c:pt>
                <c:pt idx="2252">
                  <c:v>11.077999999999999</c:v>
                </c:pt>
                <c:pt idx="2253">
                  <c:v>11.124000000000001</c:v>
                </c:pt>
                <c:pt idx="2254">
                  <c:v>11.159000000000001</c:v>
                </c:pt>
                <c:pt idx="2255">
                  <c:v>11.189</c:v>
                </c:pt>
                <c:pt idx="2256">
                  <c:v>11.214</c:v>
                </c:pt>
                <c:pt idx="2257">
                  <c:v>11.231999999999999</c:v>
                </c:pt>
                <c:pt idx="2258">
                  <c:v>11.242000000000001</c:v>
                </c:pt>
                <c:pt idx="2259">
                  <c:v>11.247</c:v>
                </c:pt>
                <c:pt idx="2260">
                  <c:v>11.247</c:v>
                </c:pt>
                <c:pt idx="2261">
                  <c:v>11.243</c:v>
                </c:pt>
                <c:pt idx="2262">
                  <c:v>11.239000000000001</c:v>
                </c:pt>
                <c:pt idx="2263">
                  <c:v>11.236000000000001</c:v>
                </c:pt>
                <c:pt idx="2264">
                  <c:v>11.231</c:v>
                </c:pt>
                <c:pt idx="2265">
                  <c:v>11.223000000000001</c:v>
                </c:pt>
                <c:pt idx="2266">
                  <c:v>11.211</c:v>
                </c:pt>
                <c:pt idx="2267">
                  <c:v>11.196999999999999</c:v>
                </c:pt>
                <c:pt idx="2268">
                  <c:v>11.182</c:v>
                </c:pt>
                <c:pt idx="2269">
                  <c:v>11.163</c:v>
                </c:pt>
                <c:pt idx="2270">
                  <c:v>11.147</c:v>
                </c:pt>
                <c:pt idx="2271">
                  <c:v>11.137</c:v>
                </c:pt>
                <c:pt idx="2272">
                  <c:v>11.129</c:v>
                </c:pt>
                <c:pt idx="2273">
                  <c:v>11.121</c:v>
                </c:pt>
                <c:pt idx="2274">
                  <c:v>11.117000000000001</c:v>
                </c:pt>
                <c:pt idx="2275">
                  <c:v>11.119</c:v>
                </c:pt>
                <c:pt idx="2276">
                  <c:v>11.122999999999999</c:v>
                </c:pt>
                <c:pt idx="2277">
                  <c:v>11.127000000000001</c:v>
                </c:pt>
                <c:pt idx="2278">
                  <c:v>11.129</c:v>
                </c:pt>
                <c:pt idx="2279">
                  <c:v>11.13</c:v>
                </c:pt>
                <c:pt idx="2280">
                  <c:v>11.122999999999999</c:v>
                </c:pt>
                <c:pt idx="2281">
                  <c:v>11.113</c:v>
                </c:pt>
                <c:pt idx="2282">
                  <c:v>11.101000000000001</c:v>
                </c:pt>
                <c:pt idx="2283">
                  <c:v>11.086</c:v>
                </c:pt>
                <c:pt idx="2284">
                  <c:v>11.071999999999999</c:v>
                </c:pt>
                <c:pt idx="2285">
                  <c:v>11.055999999999999</c:v>
                </c:pt>
                <c:pt idx="2286">
                  <c:v>11.042</c:v>
                </c:pt>
                <c:pt idx="2287">
                  <c:v>11.032999999999999</c:v>
                </c:pt>
                <c:pt idx="2288">
                  <c:v>11.028</c:v>
                </c:pt>
                <c:pt idx="2289">
                  <c:v>11.026</c:v>
                </c:pt>
                <c:pt idx="2290">
                  <c:v>11.02</c:v>
                </c:pt>
                <c:pt idx="2291">
                  <c:v>11.009</c:v>
                </c:pt>
                <c:pt idx="2292">
                  <c:v>10.997999999999999</c:v>
                </c:pt>
                <c:pt idx="2293">
                  <c:v>10.984999999999999</c:v>
                </c:pt>
                <c:pt idx="2294">
                  <c:v>10.965999999999999</c:v>
                </c:pt>
                <c:pt idx="2295">
                  <c:v>10.949</c:v>
                </c:pt>
                <c:pt idx="2296">
                  <c:v>10.935</c:v>
                </c:pt>
                <c:pt idx="2297">
                  <c:v>10.93</c:v>
                </c:pt>
                <c:pt idx="2298">
                  <c:v>10.930999999999999</c:v>
                </c:pt>
                <c:pt idx="2299">
                  <c:v>10.94</c:v>
                </c:pt>
                <c:pt idx="2300">
                  <c:v>10.945</c:v>
                </c:pt>
                <c:pt idx="2301">
                  <c:v>10.948</c:v>
                </c:pt>
                <c:pt idx="2302">
                  <c:v>10.949</c:v>
                </c:pt>
                <c:pt idx="2303">
                  <c:v>10.946</c:v>
                </c:pt>
                <c:pt idx="2304">
                  <c:v>10.94</c:v>
                </c:pt>
                <c:pt idx="2305">
                  <c:v>10.941000000000001</c:v>
                </c:pt>
                <c:pt idx="2306">
                  <c:v>10.944000000000001</c:v>
                </c:pt>
                <c:pt idx="2307">
                  <c:v>10.951000000000001</c:v>
                </c:pt>
                <c:pt idx="2308">
                  <c:v>10.959</c:v>
                </c:pt>
                <c:pt idx="2309">
                  <c:v>10.968999999999999</c:v>
                </c:pt>
                <c:pt idx="2310">
                  <c:v>10.971</c:v>
                </c:pt>
                <c:pt idx="2311">
                  <c:v>10.97</c:v>
                </c:pt>
                <c:pt idx="2312">
                  <c:v>10.971</c:v>
                </c:pt>
                <c:pt idx="2313">
                  <c:v>10.974</c:v>
                </c:pt>
                <c:pt idx="2314">
                  <c:v>10.975</c:v>
                </c:pt>
                <c:pt idx="2315">
                  <c:v>10.975</c:v>
                </c:pt>
                <c:pt idx="2316">
                  <c:v>10.974</c:v>
                </c:pt>
                <c:pt idx="2317">
                  <c:v>10.975</c:v>
                </c:pt>
                <c:pt idx="2318">
                  <c:v>10.976000000000001</c:v>
                </c:pt>
                <c:pt idx="2319">
                  <c:v>10.978999999999999</c:v>
                </c:pt>
                <c:pt idx="2320">
                  <c:v>10.987</c:v>
                </c:pt>
                <c:pt idx="2321">
                  <c:v>11.000999999999999</c:v>
                </c:pt>
                <c:pt idx="2322">
                  <c:v>11.022</c:v>
                </c:pt>
                <c:pt idx="2323">
                  <c:v>11.047000000000001</c:v>
                </c:pt>
                <c:pt idx="2324">
                  <c:v>11.079000000000001</c:v>
                </c:pt>
                <c:pt idx="2325">
                  <c:v>11.115</c:v>
                </c:pt>
                <c:pt idx="2326">
                  <c:v>11.151</c:v>
                </c:pt>
                <c:pt idx="2327">
                  <c:v>11.188000000000001</c:v>
                </c:pt>
                <c:pt idx="2328">
                  <c:v>11.228999999999999</c:v>
                </c:pt>
                <c:pt idx="2329">
                  <c:v>11.27</c:v>
                </c:pt>
                <c:pt idx="2330">
                  <c:v>11.311999999999999</c:v>
                </c:pt>
                <c:pt idx="2331">
                  <c:v>11.348000000000001</c:v>
                </c:pt>
                <c:pt idx="2332">
                  <c:v>11.38</c:v>
                </c:pt>
                <c:pt idx="2333">
                  <c:v>11.420999999999999</c:v>
                </c:pt>
                <c:pt idx="2334">
                  <c:v>11.457000000000001</c:v>
                </c:pt>
                <c:pt idx="2335">
                  <c:v>11.484999999999999</c:v>
                </c:pt>
                <c:pt idx="2336">
                  <c:v>11.506</c:v>
                </c:pt>
                <c:pt idx="2337">
                  <c:v>11.523</c:v>
                </c:pt>
                <c:pt idx="2338">
                  <c:v>11.539</c:v>
                </c:pt>
                <c:pt idx="2339">
                  <c:v>11.545999999999999</c:v>
                </c:pt>
                <c:pt idx="2340">
                  <c:v>11.547000000000001</c:v>
                </c:pt>
                <c:pt idx="2341">
                  <c:v>11.547000000000001</c:v>
                </c:pt>
                <c:pt idx="2342">
                  <c:v>11.544</c:v>
                </c:pt>
                <c:pt idx="2343">
                  <c:v>11.538</c:v>
                </c:pt>
                <c:pt idx="2344">
                  <c:v>11.532</c:v>
                </c:pt>
                <c:pt idx="2345">
                  <c:v>11.522</c:v>
                </c:pt>
                <c:pt idx="2346">
                  <c:v>11.51</c:v>
                </c:pt>
                <c:pt idx="2347">
                  <c:v>11.493</c:v>
                </c:pt>
                <c:pt idx="2348">
                  <c:v>11.473000000000001</c:v>
                </c:pt>
                <c:pt idx="2349">
                  <c:v>11.451000000000001</c:v>
                </c:pt>
                <c:pt idx="2350">
                  <c:v>11.420999999999999</c:v>
                </c:pt>
                <c:pt idx="2351">
                  <c:v>11.385999999999999</c:v>
                </c:pt>
                <c:pt idx="2352">
                  <c:v>11.347</c:v>
                </c:pt>
                <c:pt idx="2353">
                  <c:v>11.305999999999999</c:v>
                </c:pt>
                <c:pt idx="2354">
                  <c:v>11.27</c:v>
                </c:pt>
                <c:pt idx="2355">
                  <c:v>11.238</c:v>
                </c:pt>
                <c:pt idx="2356">
                  <c:v>11.206</c:v>
                </c:pt>
                <c:pt idx="2357">
                  <c:v>11.18</c:v>
                </c:pt>
                <c:pt idx="2358">
                  <c:v>11.163</c:v>
                </c:pt>
                <c:pt idx="2359">
                  <c:v>11.154</c:v>
                </c:pt>
                <c:pt idx="2360">
                  <c:v>11.145</c:v>
                </c:pt>
                <c:pt idx="2361">
                  <c:v>11.143000000000001</c:v>
                </c:pt>
                <c:pt idx="2362">
                  <c:v>11.143000000000001</c:v>
                </c:pt>
                <c:pt idx="2363">
                  <c:v>11.14</c:v>
                </c:pt>
                <c:pt idx="2364">
                  <c:v>11.15</c:v>
                </c:pt>
                <c:pt idx="2365">
                  <c:v>11.169</c:v>
                </c:pt>
                <c:pt idx="2366">
                  <c:v>11.196999999999999</c:v>
                </c:pt>
                <c:pt idx="2367">
                  <c:v>11.234</c:v>
                </c:pt>
                <c:pt idx="2368">
                  <c:v>11.281000000000001</c:v>
                </c:pt>
                <c:pt idx="2369">
                  <c:v>11.347</c:v>
                </c:pt>
                <c:pt idx="2370">
                  <c:v>11.422000000000001</c:v>
                </c:pt>
                <c:pt idx="2371">
                  <c:v>11.509</c:v>
                </c:pt>
                <c:pt idx="2372">
                  <c:v>11.601000000000001</c:v>
                </c:pt>
                <c:pt idx="2373">
                  <c:v>11.699</c:v>
                </c:pt>
                <c:pt idx="2374">
                  <c:v>11.805999999999999</c:v>
                </c:pt>
                <c:pt idx="2375">
                  <c:v>11.914</c:v>
                </c:pt>
                <c:pt idx="2376">
                  <c:v>12.022</c:v>
                </c:pt>
                <c:pt idx="2377">
                  <c:v>12.132</c:v>
                </c:pt>
                <c:pt idx="2378">
                  <c:v>12.24</c:v>
                </c:pt>
                <c:pt idx="2379">
                  <c:v>12.355</c:v>
                </c:pt>
                <c:pt idx="2380">
                  <c:v>12.462999999999999</c:v>
                </c:pt>
                <c:pt idx="2381">
                  <c:v>12.573</c:v>
                </c:pt>
                <c:pt idx="2382">
                  <c:v>12.679</c:v>
                </c:pt>
                <c:pt idx="2383">
                  <c:v>12.773999999999999</c:v>
                </c:pt>
                <c:pt idx="2384">
                  <c:v>12.869</c:v>
                </c:pt>
                <c:pt idx="2385">
                  <c:v>12.96</c:v>
                </c:pt>
                <c:pt idx="2386">
                  <c:v>13.044</c:v>
                </c:pt>
                <c:pt idx="2387">
                  <c:v>13.116</c:v>
                </c:pt>
                <c:pt idx="2388">
                  <c:v>13.189</c:v>
                </c:pt>
                <c:pt idx="2389">
                  <c:v>13.285</c:v>
                </c:pt>
                <c:pt idx="2390">
                  <c:v>13.401</c:v>
                </c:pt>
                <c:pt idx="2391">
                  <c:v>13.54</c:v>
                </c:pt>
                <c:pt idx="2392">
                  <c:v>13.698</c:v>
                </c:pt>
                <c:pt idx="2393">
                  <c:v>13.86</c:v>
                </c:pt>
                <c:pt idx="2394">
                  <c:v>14.016</c:v>
                </c:pt>
                <c:pt idx="2395">
                  <c:v>14.161</c:v>
                </c:pt>
                <c:pt idx="2396">
                  <c:v>14.298</c:v>
                </c:pt>
                <c:pt idx="2397">
                  <c:v>14.425000000000001</c:v>
                </c:pt>
                <c:pt idx="2398">
                  <c:v>14.545999999999999</c:v>
                </c:pt>
                <c:pt idx="2399">
                  <c:v>14.663</c:v>
                </c:pt>
                <c:pt idx="2400">
                  <c:v>14.768000000000001</c:v>
                </c:pt>
                <c:pt idx="2401">
                  <c:v>14.868</c:v>
                </c:pt>
                <c:pt idx="2402">
                  <c:v>14.978</c:v>
                </c:pt>
                <c:pt idx="2403">
                  <c:v>15.093</c:v>
                </c:pt>
                <c:pt idx="2404">
                  <c:v>15.215</c:v>
                </c:pt>
                <c:pt idx="2405">
                  <c:v>15.34</c:v>
                </c:pt>
                <c:pt idx="2406">
                  <c:v>15.473000000000001</c:v>
                </c:pt>
                <c:pt idx="2407">
                  <c:v>15.605</c:v>
                </c:pt>
                <c:pt idx="2408">
                  <c:v>15.734999999999999</c:v>
                </c:pt>
                <c:pt idx="2409">
                  <c:v>15.856</c:v>
                </c:pt>
                <c:pt idx="2410">
                  <c:v>15.962999999999999</c:v>
                </c:pt>
                <c:pt idx="2411">
                  <c:v>16.062999999999999</c:v>
                </c:pt>
                <c:pt idx="2412">
                  <c:v>16.172000000000001</c:v>
                </c:pt>
                <c:pt idx="2413">
                  <c:v>16.28</c:v>
                </c:pt>
                <c:pt idx="2414">
                  <c:v>16.382999999999999</c:v>
                </c:pt>
                <c:pt idx="2415">
                  <c:v>16.483000000000001</c:v>
                </c:pt>
                <c:pt idx="2416">
                  <c:v>16.571999999999999</c:v>
                </c:pt>
                <c:pt idx="2417">
                  <c:v>16.646999999999998</c:v>
                </c:pt>
                <c:pt idx="2418">
                  <c:v>16.72</c:v>
                </c:pt>
                <c:pt idx="2419">
                  <c:v>16.791</c:v>
                </c:pt>
                <c:pt idx="2420">
                  <c:v>16.856000000000002</c:v>
                </c:pt>
                <c:pt idx="2421">
                  <c:v>16.916</c:v>
                </c:pt>
                <c:pt idx="2422">
                  <c:v>16.966000000000001</c:v>
                </c:pt>
                <c:pt idx="2423">
                  <c:v>17.018999999999998</c:v>
                </c:pt>
                <c:pt idx="2424">
                  <c:v>17.071000000000002</c:v>
                </c:pt>
                <c:pt idx="2425">
                  <c:v>17.13</c:v>
                </c:pt>
                <c:pt idx="2426">
                  <c:v>17.18</c:v>
                </c:pt>
                <c:pt idx="2427">
                  <c:v>17.224</c:v>
                </c:pt>
                <c:pt idx="2428">
                  <c:v>17.277000000000001</c:v>
                </c:pt>
                <c:pt idx="2429">
                  <c:v>17.329999999999998</c:v>
                </c:pt>
                <c:pt idx="2430">
                  <c:v>17.375</c:v>
                </c:pt>
                <c:pt idx="2431">
                  <c:v>17.420999999999999</c:v>
                </c:pt>
                <c:pt idx="2432">
                  <c:v>17.468</c:v>
                </c:pt>
                <c:pt idx="2433">
                  <c:v>17.507999999999999</c:v>
                </c:pt>
                <c:pt idx="2434">
                  <c:v>17.547000000000001</c:v>
                </c:pt>
                <c:pt idx="2435">
                  <c:v>17.582999999999998</c:v>
                </c:pt>
                <c:pt idx="2436">
                  <c:v>17.61</c:v>
                </c:pt>
                <c:pt idx="2437">
                  <c:v>17.628</c:v>
                </c:pt>
                <c:pt idx="2438">
                  <c:v>17.638000000000002</c:v>
                </c:pt>
                <c:pt idx="2439">
                  <c:v>17.646000000000001</c:v>
                </c:pt>
                <c:pt idx="2440">
                  <c:v>17.654</c:v>
                </c:pt>
                <c:pt idx="2441">
                  <c:v>17.664000000000001</c:v>
                </c:pt>
                <c:pt idx="2442">
                  <c:v>17.672999999999998</c:v>
                </c:pt>
                <c:pt idx="2443">
                  <c:v>17.684999999999999</c:v>
                </c:pt>
                <c:pt idx="2444">
                  <c:v>17.690999999999999</c:v>
                </c:pt>
                <c:pt idx="2445">
                  <c:v>17.698</c:v>
                </c:pt>
                <c:pt idx="2446">
                  <c:v>17.706</c:v>
                </c:pt>
                <c:pt idx="2447">
                  <c:v>17.712</c:v>
                </c:pt>
                <c:pt idx="2448">
                  <c:v>17.72</c:v>
                </c:pt>
                <c:pt idx="2449">
                  <c:v>17.73</c:v>
                </c:pt>
                <c:pt idx="2450">
                  <c:v>17.742000000000001</c:v>
                </c:pt>
                <c:pt idx="2451">
                  <c:v>17.754999999999999</c:v>
                </c:pt>
                <c:pt idx="2452">
                  <c:v>17.766999999999999</c:v>
                </c:pt>
                <c:pt idx="2453">
                  <c:v>17.771000000000001</c:v>
                </c:pt>
                <c:pt idx="2454">
                  <c:v>17.765999999999998</c:v>
                </c:pt>
                <c:pt idx="2455">
                  <c:v>17.757000000000001</c:v>
                </c:pt>
                <c:pt idx="2456">
                  <c:v>17.745000000000001</c:v>
                </c:pt>
                <c:pt idx="2457">
                  <c:v>17.728000000000002</c:v>
                </c:pt>
                <c:pt idx="2458">
                  <c:v>17.71</c:v>
                </c:pt>
                <c:pt idx="2459">
                  <c:v>17.698</c:v>
                </c:pt>
                <c:pt idx="2460">
                  <c:v>17.686</c:v>
                </c:pt>
                <c:pt idx="2461">
                  <c:v>17.675000000000001</c:v>
                </c:pt>
                <c:pt idx="2462">
                  <c:v>17.663</c:v>
                </c:pt>
                <c:pt idx="2463">
                  <c:v>17.652000000000001</c:v>
                </c:pt>
                <c:pt idx="2464">
                  <c:v>17.646000000000001</c:v>
                </c:pt>
                <c:pt idx="2465">
                  <c:v>17.641999999999999</c:v>
                </c:pt>
                <c:pt idx="2466">
                  <c:v>17.632999999999999</c:v>
                </c:pt>
                <c:pt idx="2467">
                  <c:v>17.617000000000001</c:v>
                </c:pt>
                <c:pt idx="2468">
                  <c:v>17.600000000000001</c:v>
                </c:pt>
                <c:pt idx="2469">
                  <c:v>17.582999999999998</c:v>
                </c:pt>
                <c:pt idx="2470">
                  <c:v>17.565999999999999</c:v>
                </c:pt>
                <c:pt idx="2471">
                  <c:v>17.548999999999999</c:v>
                </c:pt>
                <c:pt idx="2472">
                  <c:v>17.533999999999999</c:v>
                </c:pt>
                <c:pt idx="2473">
                  <c:v>17.513000000000002</c:v>
                </c:pt>
                <c:pt idx="2474">
                  <c:v>17.489000000000001</c:v>
                </c:pt>
                <c:pt idx="2475">
                  <c:v>17.465</c:v>
                </c:pt>
                <c:pt idx="2476">
                  <c:v>17.440999999999999</c:v>
                </c:pt>
                <c:pt idx="2477">
                  <c:v>17.414000000000001</c:v>
                </c:pt>
                <c:pt idx="2478">
                  <c:v>17.385999999999999</c:v>
                </c:pt>
                <c:pt idx="2479">
                  <c:v>17.356000000000002</c:v>
                </c:pt>
                <c:pt idx="2480">
                  <c:v>17.324999999999999</c:v>
                </c:pt>
                <c:pt idx="2481">
                  <c:v>17.289000000000001</c:v>
                </c:pt>
                <c:pt idx="2482">
                  <c:v>17.254000000000001</c:v>
                </c:pt>
                <c:pt idx="2483">
                  <c:v>17.228999999999999</c:v>
                </c:pt>
                <c:pt idx="2484">
                  <c:v>17.210999999999999</c:v>
                </c:pt>
                <c:pt idx="2485">
                  <c:v>17.195</c:v>
                </c:pt>
                <c:pt idx="2486">
                  <c:v>17.18</c:v>
                </c:pt>
                <c:pt idx="2487">
                  <c:v>17.158000000000001</c:v>
                </c:pt>
                <c:pt idx="2488">
                  <c:v>17.123000000000001</c:v>
                </c:pt>
                <c:pt idx="2489">
                  <c:v>17.079999999999998</c:v>
                </c:pt>
                <c:pt idx="2490">
                  <c:v>17.033000000000001</c:v>
                </c:pt>
                <c:pt idx="2491">
                  <c:v>16.988</c:v>
                </c:pt>
                <c:pt idx="2492">
                  <c:v>16.945</c:v>
                </c:pt>
                <c:pt idx="2493">
                  <c:v>16.899999999999999</c:v>
                </c:pt>
                <c:pt idx="2494">
                  <c:v>16.859000000000002</c:v>
                </c:pt>
                <c:pt idx="2495">
                  <c:v>16.812999999999999</c:v>
                </c:pt>
                <c:pt idx="2496">
                  <c:v>16.768000000000001</c:v>
                </c:pt>
                <c:pt idx="2497">
                  <c:v>16.739000000000001</c:v>
                </c:pt>
                <c:pt idx="2498">
                  <c:v>16.715</c:v>
                </c:pt>
                <c:pt idx="2499">
                  <c:v>16.684000000000001</c:v>
                </c:pt>
                <c:pt idx="2500">
                  <c:v>16.649999999999999</c:v>
                </c:pt>
                <c:pt idx="2501">
                  <c:v>16.616</c:v>
                </c:pt>
                <c:pt idx="2502">
                  <c:v>16.591000000000001</c:v>
                </c:pt>
                <c:pt idx="2503">
                  <c:v>16.577000000000002</c:v>
                </c:pt>
                <c:pt idx="2504">
                  <c:v>16.559999999999999</c:v>
                </c:pt>
                <c:pt idx="2505">
                  <c:v>16.547000000000001</c:v>
                </c:pt>
                <c:pt idx="2506">
                  <c:v>16.539000000000001</c:v>
                </c:pt>
                <c:pt idx="2507">
                  <c:v>16.54</c:v>
                </c:pt>
                <c:pt idx="2508">
                  <c:v>16.548999999999999</c:v>
                </c:pt>
                <c:pt idx="2509">
                  <c:v>16.562999999999999</c:v>
                </c:pt>
                <c:pt idx="2510">
                  <c:v>16.588000000000001</c:v>
                </c:pt>
                <c:pt idx="2511">
                  <c:v>16.626000000000001</c:v>
                </c:pt>
                <c:pt idx="2512">
                  <c:v>16.673999999999999</c:v>
                </c:pt>
                <c:pt idx="2513">
                  <c:v>16.721</c:v>
                </c:pt>
                <c:pt idx="2514">
                  <c:v>16.771999999999998</c:v>
                </c:pt>
                <c:pt idx="2515">
                  <c:v>16.829999999999998</c:v>
                </c:pt>
                <c:pt idx="2516">
                  <c:v>16.893000000000001</c:v>
                </c:pt>
                <c:pt idx="2517">
                  <c:v>16.954000000000001</c:v>
                </c:pt>
                <c:pt idx="2518">
                  <c:v>17.012</c:v>
                </c:pt>
                <c:pt idx="2519">
                  <c:v>17.068999999999999</c:v>
                </c:pt>
                <c:pt idx="2520">
                  <c:v>17.123000000000001</c:v>
                </c:pt>
                <c:pt idx="2521">
                  <c:v>17.184999999999999</c:v>
                </c:pt>
                <c:pt idx="2522">
                  <c:v>17.245999999999999</c:v>
                </c:pt>
                <c:pt idx="2523">
                  <c:v>17.300999999999998</c:v>
                </c:pt>
                <c:pt idx="2524">
                  <c:v>17.352</c:v>
                </c:pt>
                <c:pt idx="2525">
                  <c:v>17.407</c:v>
                </c:pt>
                <c:pt idx="2526">
                  <c:v>17.457000000000001</c:v>
                </c:pt>
                <c:pt idx="2527">
                  <c:v>17.507999999999999</c:v>
                </c:pt>
                <c:pt idx="2528">
                  <c:v>17.562999999999999</c:v>
                </c:pt>
                <c:pt idx="2529">
                  <c:v>17.628</c:v>
                </c:pt>
                <c:pt idx="2530">
                  <c:v>17.693000000000001</c:v>
                </c:pt>
                <c:pt idx="2531">
                  <c:v>17.751999999999999</c:v>
                </c:pt>
                <c:pt idx="2532">
                  <c:v>17.814</c:v>
                </c:pt>
                <c:pt idx="2533">
                  <c:v>17.87</c:v>
                </c:pt>
                <c:pt idx="2534">
                  <c:v>17.917000000000002</c:v>
                </c:pt>
                <c:pt idx="2535">
                  <c:v>17.954000000000001</c:v>
                </c:pt>
                <c:pt idx="2536">
                  <c:v>17.984000000000002</c:v>
                </c:pt>
                <c:pt idx="2537">
                  <c:v>18.007000000000001</c:v>
                </c:pt>
                <c:pt idx="2538">
                  <c:v>18.026</c:v>
                </c:pt>
                <c:pt idx="2539">
                  <c:v>18.04</c:v>
                </c:pt>
                <c:pt idx="2540">
                  <c:v>18.050999999999998</c:v>
                </c:pt>
                <c:pt idx="2541">
                  <c:v>18.059000000000001</c:v>
                </c:pt>
                <c:pt idx="2542">
                  <c:v>18.065999999999999</c:v>
                </c:pt>
                <c:pt idx="2543">
                  <c:v>18.09</c:v>
                </c:pt>
                <c:pt idx="2544">
                  <c:v>18.143999999999998</c:v>
                </c:pt>
                <c:pt idx="2545">
                  <c:v>18.222999999999999</c:v>
                </c:pt>
                <c:pt idx="2546">
                  <c:v>18.311</c:v>
                </c:pt>
                <c:pt idx="2547">
                  <c:v>18.393999999999998</c:v>
                </c:pt>
                <c:pt idx="2548">
                  <c:v>18.463000000000001</c:v>
                </c:pt>
                <c:pt idx="2549">
                  <c:v>18.521000000000001</c:v>
                </c:pt>
                <c:pt idx="2550">
                  <c:v>18.576000000000001</c:v>
                </c:pt>
                <c:pt idx="2551">
                  <c:v>18.626999999999999</c:v>
                </c:pt>
                <c:pt idx="2552">
                  <c:v>18.683</c:v>
                </c:pt>
                <c:pt idx="2553">
                  <c:v>18.748999999999999</c:v>
                </c:pt>
                <c:pt idx="2554">
                  <c:v>18.824999999999999</c:v>
                </c:pt>
                <c:pt idx="2555">
                  <c:v>18.899999999999999</c:v>
                </c:pt>
                <c:pt idx="2556">
                  <c:v>18.971</c:v>
                </c:pt>
                <c:pt idx="2557">
                  <c:v>19.04</c:v>
                </c:pt>
                <c:pt idx="2558">
                  <c:v>19.100999999999999</c:v>
                </c:pt>
                <c:pt idx="2559">
                  <c:v>19.148</c:v>
                </c:pt>
                <c:pt idx="2560">
                  <c:v>19.186</c:v>
                </c:pt>
                <c:pt idx="2561">
                  <c:v>19.222000000000001</c:v>
                </c:pt>
                <c:pt idx="2562">
                  <c:v>19.262</c:v>
                </c:pt>
                <c:pt idx="2563">
                  <c:v>19.314</c:v>
                </c:pt>
                <c:pt idx="2564">
                  <c:v>19.385000000000002</c:v>
                </c:pt>
                <c:pt idx="2565">
                  <c:v>19.466999999999999</c:v>
                </c:pt>
                <c:pt idx="2566">
                  <c:v>19.553000000000001</c:v>
                </c:pt>
                <c:pt idx="2567">
                  <c:v>19.646000000000001</c:v>
                </c:pt>
                <c:pt idx="2568">
                  <c:v>19.742999999999999</c:v>
                </c:pt>
                <c:pt idx="2569">
                  <c:v>19.841000000000001</c:v>
                </c:pt>
                <c:pt idx="2570">
                  <c:v>19.928000000000001</c:v>
                </c:pt>
                <c:pt idx="2571">
                  <c:v>20.001000000000001</c:v>
                </c:pt>
                <c:pt idx="2572">
                  <c:v>20.065000000000001</c:v>
                </c:pt>
                <c:pt idx="2573">
                  <c:v>20.116</c:v>
                </c:pt>
                <c:pt idx="2574">
                  <c:v>20.157</c:v>
                </c:pt>
                <c:pt idx="2575">
                  <c:v>20.189</c:v>
                </c:pt>
                <c:pt idx="2576">
                  <c:v>20.210999999999999</c:v>
                </c:pt>
                <c:pt idx="2577">
                  <c:v>20.221</c:v>
                </c:pt>
                <c:pt idx="2578">
                  <c:v>20.222999999999999</c:v>
                </c:pt>
                <c:pt idx="2579">
                  <c:v>20.224</c:v>
                </c:pt>
                <c:pt idx="2580">
                  <c:v>20.219000000000001</c:v>
                </c:pt>
                <c:pt idx="2581">
                  <c:v>20.213999999999999</c:v>
                </c:pt>
                <c:pt idx="2582">
                  <c:v>20.207000000000001</c:v>
                </c:pt>
                <c:pt idx="2583">
                  <c:v>20.201000000000001</c:v>
                </c:pt>
                <c:pt idx="2584">
                  <c:v>20.196999999999999</c:v>
                </c:pt>
                <c:pt idx="2585">
                  <c:v>20.190999999999999</c:v>
                </c:pt>
                <c:pt idx="2586">
                  <c:v>20.18</c:v>
                </c:pt>
                <c:pt idx="2587">
                  <c:v>20.167999999999999</c:v>
                </c:pt>
                <c:pt idx="2588">
                  <c:v>20.148</c:v>
                </c:pt>
                <c:pt idx="2589">
                  <c:v>20.122</c:v>
                </c:pt>
                <c:pt idx="2590">
                  <c:v>20.087</c:v>
                </c:pt>
                <c:pt idx="2591">
                  <c:v>20.053000000000001</c:v>
                </c:pt>
                <c:pt idx="2592">
                  <c:v>20.02</c:v>
                </c:pt>
                <c:pt idx="2593">
                  <c:v>19.989000000000001</c:v>
                </c:pt>
                <c:pt idx="2594">
                  <c:v>19.96</c:v>
                </c:pt>
                <c:pt idx="2595">
                  <c:v>19.93</c:v>
                </c:pt>
                <c:pt idx="2596">
                  <c:v>19.911000000000001</c:v>
                </c:pt>
                <c:pt idx="2597">
                  <c:v>19.893000000000001</c:v>
                </c:pt>
                <c:pt idx="2598">
                  <c:v>19.879000000000001</c:v>
                </c:pt>
                <c:pt idx="2599">
                  <c:v>19.863</c:v>
                </c:pt>
                <c:pt idx="2600">
                  <c:v>19.850999999999999</c:v>
                </c:pt>
                <c:pt idx="2601">
                  <c:v>19.841999999999999</c:v>
                </c:pt>
                <c:pt idx="2602">
                  <c:v>19.832000000000001</c:v>
                </c:pt>
                <c:pt idx="2603">
                  <c:v>19.826000000000001</c:v>
                </c:pt>
                <c:pt idx="2604">
                  <c:v>19.829000000000001</c:v>
                </c:pt>
                <c:pt idx="2605">
                  <c:v>19.837</c:v>
                </c:pt>
                <c:pt idx="2606">
                  <c:v>19.841999999999999</c:v>
                </c:pt>
                <c:pt idx="2607">
                  <c:v>19.849</c:v>
                </c:pt>
                <c:pt idx="2608">
                  <c:v>19.853999999999999</c:v>
                </c:pt>
                <c:pt idx="2609">
                  <c:v>19.861000000000001</c:v>
                </c:pt>
                <c:pt idx="2610">
                  <c:v>19.869</c:v>
                </c:pt>
                <c:pt idx="2611">
                  <c:v>19.887</c:v>
                </c:pt>
                <c:pt idx="2612">
                  <c:v>19.911000000000001</c:v>
                </c:pt>
                <c:pt idx="2613">
                  <c:v>19.943999999999999</c:v>
                </c:pt>
                <c:pt idx="2614">
                  <c:v>19.983000000000001</c:v>
                </c:pt>
                <c:pt idx="2615">
                  <c:v>20.023</c:v>
                </c:pt>
                <c:pt idx="2616">
                  <c:v>20.062000000000001</c:v>
                </c:pt>
                <c:pt idx="2617">
                  <c:v>20.100999999999999</c:v>
                </c:pt>
                <c:pt idx="2618">
                  <c:v>20.140999999999998</c:v>
                </c:pt>
                <c:pt idx="2619">
                  <c:v>20.172999999999998</c:v>
                </c:pt>
                <c:pt idx="2620">
                  <c:v>20.204000000000001</c:v>
                </c:pt>
                <c:pt idx="2621">
                  <c:v>20.228000000000002</c:v>
                </c:pt>
                <c:pt idx="2622">
                  <c:v>20.241</c:v>
                </c:pt>
                <c:pt idx="2623">
                  <c:v>20.248999999999999</c:v>
                </c:pt>
                <c:pt idx="2624">
                  <c:v>20.257999999999999</c:v>
                </c:pt>
                <c:pt idx="2625">
                  <c:v>20.268000000000001</c:v>
                </c:pt>
                <c:pt idx="2626">
                  <c:v>20.277000000000001</c:v>
                </c:pt>
                <c:pt idx="2627">
                  <c:v>20.283999999999999</c:v>
                </c:pt>
                <c:pt idx="2628">
                  <c:v>20.29</c:v>
                </c:pt>
                <c:pt idx="2629">
                  <c:v>20.29</c:v>
                </c:pt>
                <c:pt idx="2630">
                  <c:v>20.291</c:v>
                </c:pt>
                <c:pt idx="2631">
                  <c:v>20.285</c:v>
                </c:pt>
                <c:pt idx="2632">
                  <c:v>20.283000000000001</c:v>
                </c:pt>
                <c:pt idx="2633">
                  <c:v>20.283000000000001</c:v>
                </c:pt>
                <c:pt idx="2634">
                  <c:v>20.279</c:v>
                </c:pt>
                <c:pt idx="2635">
                  <c:v>20.268000000000001</c:v>
                </c:pt>
                <c:pt idx="2636">
                  <c:v>20.259</c:v>
                </c:pt>
                <c:pt idx="2637">
                  <c:v>20.25</c:v>
                </c:pt>
                <c:pt idx="2638">
                  <c:v>20.236000000000001</c:v>
                </c:pt>
                <c:pt idx="2639">
                  <c:v>20.222999999999999</c:v>
                </c:pt>
                <c:pt idx="2640">
                  <c:v>20.21</c:v>
                </c:pt>
                <c:pt idx="2641">
                  <c:v>20.196000000000002</c:v>
                </c:pt>
                <c:pt idx="2642">
                  <c:v>20.184000000000001</c:v>
                </c:pt>
                <c:pt idx="2643">
                  <c:v>20.170999999999999</c:v>
                </c:pt>
                <c:pt idx="2644">
                  <c:v>20.157</c:v>
                </c:pt>
                <c:pt idx="2645">
                  <c:v>20.14</c:v>
                </c:pt>
                <c:pt idx="2646">
                  <c:v>20.120999999999999</c:v>
                </c:pt>
                <c:pt idx="2647">
                  <c:v>20.103000000000002</c:v>
                </c:pt>
                <c:pt idx="2648">
                  <c:v>20.085000000000001</c:v>
                </c:pt>
                <c:pt idx="2649">
                  <c:v>20.064</c:v>
                </c:pt>
                <c:pt idx="2650">
                  <c:v>20.047999999999998</c:v>
                </c:pt>
                <c:pt idx="2651">
                  <c:v>20.036000000000001</c:v>
                </c:pt>
                <c:pt idx="2652">
                  <c:v>20.016999999999999</c:v>
                </c:pt>
                <c:pt idx="2653">
                  <c:v>19.998000000000001</c:v>
                </c:pt>
                <c:pt idx="2654">
                  <c:v>19.98</c:v>
                </c:pt>
                <c:pt idx="2655">
                  <c:v>19.963000000000001</c:v>
                </c:pt>
                <c:pt idx="2656">
                  <c:v>19.95</c:v>
                </c:pt>
                <c:pt idx="2657">
                  <c:v>19.934999999999999</c:v>
                </c:pt>
                <c:pt idx="2658">
                  <c:v>19.925000000000001</c:v>
                </c:pt>
                <c:pt idx="2659">
                  <c:v>19.920000000000002</c:v>
                </c:pt>
                <c:pt idx="2660">
                  <c:v>19.920999999999999</c:v>
                </c:pt>
                <c:pt idx="2661">
                  <c:v>19.920999999999999</c:v>
                </c:pt>
                <c:pt idx="2662">
                  <c:v>19.920999999999999</c:v>
                </c:pt>
                <c:pt idx="2663">
                  <c:v>19.920999999999999</c:v>
                </c:pt>
                <c:pt idx="2664">
                  <c:v>19.920999999999999</c:v>
                </c:pt>
                <c:pt idx="2665">
                  <c:v>19.920999999999999</c:v>
                </c:pt>
                <c:pt idx="2666">
                  <c:v>19.923999999999999</c:v>
                </c:pt>
                <c:pt idx="2667">
                  <c:v>19.933</c:v>
                </c:pt>
                <c:pt idx="2668">
                  <c:v>19.943999999999999</c:v>
                </c:pt>
                <c:pt idx="2669">
                  <c:v>19.960999999999999</c:v>
                </c:pt>
                <c:pt idx="2670">
                  <c:v>19.98</c:v>
                </c:pt>
                <c:pt idx="2671">
                  <c:v>19.998999999999999</c:v>
                </c:pt>
                <c:pt idx="2672">
                  <c:v>20.021999999999998</c:v>
                </c:pt>
                <c:pt idx="2673">
                  <c:v>20.042999999999999</c:v>
                </c:pt>
                <c:pt idx="2674">
                  <c:v>20.068999999999999</c:v>
                </c:pt>
                <c:pt idx="2675">
                  <c:v>20.097000000000001</c:v>
                </c:pt>
                <c:pt idx="2676">
                  <c:v>20.126999999999999</c:v>
                </c:pt>
                <c:pt idx="2677">
                  <c:v>20.158000000000001</c:v>
                </c:pt>
                <c:pt idx="2678">
                  <c:v>20.183</c:v>
                </c:pt>
                <c:pt idx="2679">
                  <c:v>20.207000000000001</c:v>
                </c:pt>
                <c:pt idx="2680">
                  <c:v>20.231000000000002</c:v>
                </c:pt>
                <c:pt idx="2681">
                  <c:v>20.259</c:v>
                </c:pt>
                <c:pt idx="2682">
                  <c:v>20.291</c:v>
                </c:pt>
                <c:pt idx="2683">
                  <c:v>20.326000000000001</c:v>
                </c:pt>
                <c:pt idx="2684">
                  <c:v>20.356000000000002</c:v>
                </c:pt>
                <c:pt idx="2685">
                  <c:v>20.385000000000002</c:v>
                </c:pt>
                <c:pt idx="2686">
                  <c:v>20.414999999999999</c:v>
                </c:pt>
                <c:pt idx="2687">
                  <c:v>20.446000000000002</c:v>
                </c:pt>
                <c:pt idx="2688">
                  <c:v>20.481000000000002</c:v>
                </c:pt>
                <c:pt idx="2689">
                  <c:v>20.513999999999999</c:v>
                </c:pt>
                <c:pt idx="2690">
                  <c:v>20.545999999999999</c:v>
                </c:pt>
                <c:pt idx="2691">
                  <c:v>20.573</c:v>
                </c:pt>
                <c:pt idx="2692">
                  <c:v>20.599</c:v>
                </c:pt>
                <c:pt idx="2693">
                  <c:v>20.623000000000001</c:v>
                </c:pt>
                <c:pt idx="2694">
                  <c:v>20.649000000000001</c:v>
                </c:pt>
                <c:pt idx="2695">
                  <c:v>20.672999999999998</c:v>
                </c:pt>
                <c:pt idx="2696">
                  <c:v>20.696999999999999</c:v>
                </c:pt>
                <c:pt idx="2697">
                  <c:v>20.719000000000001</c:v>
                </c:pt>
                <c:pt idx="2698">
                  <c:v>20.74</c:v>
                </c:pt>
                <c:pt idx="2699">
                  <c:v>20.762</c:v>
                </c:pt>
                <c:pt idx="2700">
                  <c:v>20.786000000000001</c:v>
                </c:pt>
                <c:pt idx="2701">
                  <c:v>20.812000000000001</c:v>
                </c:pt>
                <c:pt idx="2702">
                  <c:v>20.835999999999999</c:v>
                </c:pt>
                <c:pt idx="2703">
                  <c:v>20.853000000000002</c:v>
                </c:pt>
                <c:pt idx="2704">
                  <c:v>20.864000000000001</c:v>
                </c:pt>
                <c:pt idx="2705">
                  <c:v>20.869</c:v>
                </c:pt>
                <c:pt idx="2706">
                  <c:v>20.864000000000001</c:v>
                </c:pt>
                <c:pt idx="2707">
                  <c:v>20.853999999999999</c:v>
                </c:pt>
                <c:pt idx="2708">
                  <c:v>20.841000000000001</c:v>
                </c:pt>
                <c:pt idx="2709">
                  <c:v>20.827999999999999</c:v>
                </c:pt>
                <c:pt idx="2710">
                  <c:v>20.817</c:v>
                </c:pt>
                <c:pt idx="2711">
                  <c:v>20.809000000000001</c:v>
                </c:pt>
                <c:pt idx="2712">
                  <c:v>20.802</c:v>
                </c:pt>
                <c:pt idx="2713">
                  <c:v>20.794</c:v>
                </c:pt>
                <c:pt idx="2714">
                  <c:v>20.783000000000001</c:v>
                </c:pt>
                <c:pt idx="2715">
                  <c:v>20.766999999999999</c:v>
                </c:pt>
                <c:pt idx="2716">
                  <c:v>20.745999999999999</c:v>
                </c:pt>
                <c:pt idx="2717">
                  <c:v>20.725999999999999</c:v>
                </c:pt>
                <c:pt idx="2718">
                  <c:v>20.699000000000002</c:v>
                </c:pt>
                <c:pt idx="2719">
                  <c:v>20.672999999999998</c:v>
                </c:pt>
                <c:pt idx="2720">
                  <c:v>20.643000000000001</c:v>
                </c:pt>
                <c:pt idx="2721">
                  <c:v>20.614000000000001</c:v>
                </c:pt>
                <c:pt idx="2722">
                  <c:v>20.591000000000001</c:v>
                </c:pt>
                <c:pt idx="2723">
                  <c:v>20.568000000000001</c:v>
                </c:pt>
                <c:pt idx="2724">
                  <c:v>20.547000000000001</c:v>
                </c:pt>
                <c:pt idx="2725">
                  <c:v>20.532</c:v>
                </c:pt>
                <c:pt idx="2726">
                  <c:v>20.516999999999999</c:v>
                </c:pt>
                <c:pt idx="2727">
                  <c:v>20.504999999999999</c:v>
                </c:pt>
                <c:pt idx="2728">
                  <c:v>20.495999999999999</c:v>
                </c:pt>
                <c:pt idx="2729">
                  <c:v>20.488</c:v>
                </c:pt>
                <c:pt idx="2730">
                  <c:v>20.478999999999999</c:v>
                </c:pt>
                <c:pt idx="2731">
                  <c:v>20.469000000000001</c:v>
                </c:pt>
                <c:pt idx="2732">
                  <c:v>20.46</c:v>
                </c:pt>
                <c:pt idx="2733">
                  <c:v>20.452000000000002</c:v>
                </c:pt>
                <c:pt idx="2734">
                  <c:v>20.443999999999999</c:v>
                </c:pt>
                <c:pt idx="2735">
                  <c:v>20.446999999999999</c:v>
                </c:pt>
                <c:pt idx="2736">
                  <c:v>20.456</c:v>
                </c:pt>
                <c:pt idx="2737">
                  <c:v>20.472999999999999</c:v>
                </c:pt>
                <c:pt idx="2738">
                  <c:v>20.495999999999999</c:v>
                </c:pt>
                <c:pt idx="2739">
                  <c:v>20.521999999999998</c:v>
                </c:pt>
                <c:pt idx="2740">
                  <c:v>20.550999999999998</c:v>
                </c:pt>
                <c:pt idx="2741">
                  <c:v>20.582000000000001</c:v>
                </c:pt>
                <c:pt idx="2742">
                  <c:v>20.61</c:v>
                </c:pt>
                <c:pt idx="2743">
                  <c:v>20.635999999999999</c:v>
                </c:pt>
                <c:pt idx="2744">
                  <c:v>20.664999999999999</c:v>
                </c:pt>
                <c:pt idx="2745">
                  <c:v>20.693999999999999</c:v>
                </c:pt>
                <c:pt idx="2746">
                  <c:v>20.718</c:v>
                </c:pt>
                <c:pt idx="2747">
                  <c:v>20.745000000000001</c:v>
                </c:pt>
                <c:pt idx="2748">
                  <c:v>20.765000000000001</c:v>
                </c:pt>
                <c:pt idx="2749">
                  <c:v>20.777999999999999</c:v>
                </c:pt>
                <c:pt idx="2750">
                  <c:v>20.786000000000001</c:v>
                </c:pt>
                <c:pt idx="2751">
                  <c:v>20.786999999999999</c:v>
                </c:pt>
                <c:pt idx="2752">
                  <c:v>20.780999999999999</c:v>
                </c:pt>
                <c:pt idx="2753">
                  <c:v>20.771000000000001</c:v>
                </c:pt>
                <c:pt idx="2754">
                  <c:v>20.756</c:v>
                </c:pt>
                <c:pt idx="2755">
                  <c:v>20.734999999999999</c:v>
                </c:pt>
                <c:pt idx="2756">
                  <c:v>20.716999999999999</c:v>
                </c:pt>
                <c:pt idx="2757">
                  <c:v>20.692</c:v>
                </c:pt>
                <c:pt idx="2758">
                  <c:v>20.66</c:v>
                </c:pt>
                <c:pt idx="2759">
                  <c:v>20.626000000000001</c:v>
                </c:pt>
                <c:pt idx="2760">
                  <c:v>20.587</c:v>
                </c:pt>
                <c:pt idx="2761">
                  <c:v>20.545999999999999</c:v>
                </c:pt>
                <c:pt idx="2762">
                  <c:v>20.498999999999999</c:v>
                </c:pt>
                <c:pt idx="2763">
                  <c:v>20.456</c:v>
                </c:pt>
                <c:pt idx="2764">
                  <c:v>20.428000000000001</c:v>
                </c:pt>
                <c:pt idx="2765">
                  <c:v>20.417999999999999</c:v>
                </c:pt>
                <c:pt idx="2766">
                  <c:v>20.423999999999999</c:v>
                </c:pt>
                <c:pt idx="2767">
                  <c:v>20.446999999999999</c:v>
                </c:pt>
                <c:pt idx="2768">
                  <c:v>20.478000000000002</c:v>
                </c:pt>
                <c:pt idx="2769">
                  <c:v>20.510999999999999</c:v>
                </c:pt>
                <c:pt idx="2770">
                  <c:v>20.542999999999999</c:v>
                </c:pt>
                <c:pt idx="2771">
                  <c:v>20.562000000000001</c:v>
                </c:pt>
                <c:pt idx="2772">
                  <c:v>20.573</c:v>
                </c:pt>
                <c:pt idx="2773">
                  <c:v>20.579000000000001</c:v>
                </c:pt>
                <c:pt idx="2774">
                  <c:v>20.577999999999999</c:v>
                </c:pt>
                <c:pt idx="2775">
                  <c:v>20.588000000000001</c:v>
                </c:pt>
                <c:pt idx="2776">
                  <c:v>20.606999999999999</c:v>
                </c:pt>
                <c:pt idx="2777">
                  <c:v>20.635999999999999</c:v>
                </c:pt>
                <c:pt idx="2778">
                  <c:v>20.670999999999999</c:v>
                </c:pt>
                <c:pt idx="2779">
                  <c:v>20.712</c:v>
                </c:pt>
                <c:pt idx="2780">
                  <c:v>20.756</c:v>
                </c:pt>
                <c:pt idx="2781">
                  <c:v>20.802</c:v>
                </c:pt>
                <c:pt idx="2782">
                  <c:v>20.84</c:v>
                </c:pt>
                <c:pt idx="2783">
                  <c:v>20.876000000000001</c:v>
                </c:pt>
                <c:pt idx="2784">
                  <c:v>20.907</c:v>
                </c:pt>
                <c:pt idx="2785">
                  <c:v>20.93</c:v>
                </c:pt>
                <c:pt idx="2786">
                  <c:v>20.945</c:v>
                </c:pt>
                <c:pt idx="2787">
                  <c:v>20.959</c:v>
                </c:pt>
                <c:pt idx="2788">
                  <c:v>20.977</c:v>
                </c:pt>
                <c:pt idx="2789">
                  <c:v>20.995999999999999</c:v>
                </c:pt>
                <c:pt idx="2790">
                  <c:v>21.012</c:v>
                </c:pt>
                <c:pt idx="2791">
                  <c:v>21.021000000000001</c:v>
                </c:pt>
                <c:pt idx="2792">
                  <c:v>21.027000000000001</c:v>
                </c:pt>
                <c:pt idx="2793">
                  <c:v>21.026</c:v>
                </c:pt>
                <c:pt idx="2794">
                  <c:v>21.018000000000001</c:v>
                </c:pt>
                <c:pt idx="2795">
                  <c:v>21.004999999999999</c:v>
                </c:pt>
                <c:pt idx="2796">
                  <c:v>20.986000000000001</c:v>
                </c:pt>
                <c:pt idx="2797">
                  <c:v>20.960999999999999</c:v>
                </c:pt>
                <c:pt idx="2798">
                  <c:v>20.927</c:v>
                </c:pt>
                <c:pt idx="2799">
                  <c:v>20.881</c:v>
                </c:pt>
                <c:pt idx="2800">
                  <c:v>20.829000000000001</c:v>
                </c:pt>
                <c:pt idx="2801">
                  <c:v>20.776</c:v>
                </c:pt>
                <c:pt idx="2802">
                  <c:v>20.722999999999999</c:v>
                </c:pt>
                <c:pt idx="2803">
                  <c:v>20.667999999999999</c:v>
                </c:pt>
                <c:pt idx="2804">
                  <c:v>20.611999999999998</c:v>
                </c:pt>
                <c:pt idx="2805">
                  <c:v>20.558</c:v>
                </c:pt>
                <c:pt idx="2806">
                  <c:v>20.5</c:v>
                </c:pt>
                <c:pt idx="2807">
                  <c:v>20.434000000000001</c:v>
                </c:pt>
                <c:pt idx="2808">
                  <c:v>20.37</c:v>
                </c:pt>
                <c:pt idx="2809">
                  <c:v>20.315999999999999</c:v>
                </c:pt>
                <c:pt idx="2810">
                  <c:v>20.260999999999999</c:v>
                </c:pt>
                <c:pt idx="2811">
                  <c:v>20.206</c:v>
                </c:pt>
                <c:pt idx="2812">
                  <c:v>20.158999999999999</c:v>
                </c:pt>
                <c:pt idx="2813">
                  <c:v>20.114999999999998</c:v>
                </c:pt>
                <c:pt idx="2814">
                  <c:v>20.081</c:v>
                </c:pt>
                <c:pt idx="2815">
                  <c:v>20.048999999999999</c:v>
                </c:pt>
                <c:pt idx="2816">
                  <c:v>20.016999999999999</c:v>
                </c:pt>
                <c:pt idx="2817">
                  <c:v>19.986000000000001</c:v>
                </c:pt>
                <c:pt idx="2818">
                  <c:v>19.960999999999999</c:v>
                </c:pt>
                <c:pt idx="2819">
                  <c:v>19.946999999999999</c:v>
                </c:pt>
                <c:pt idx="2820">
                  <c:v>19.942</c:v>
                </c:pt>
                <c:pt idx="2821">
                  <c:v>19.95</c:v>
                </c:pt>
                <c:pt idx="2822">
                  <c:v>19.963000000000001</c:v>
                </c:pt>
                <c:pt idx="2823">
                  <c:v>19.981000000000002</c:v>
                </c:pt>
                <c:pt idx="2824">
                  <c:v>20.004000000000001</c:v>
                </c:pt>
                <c:pt idx="2825">
                  <c:v>20.027999999999999</c:v>
                </c:pt>
                <c:pt idx="2826">
                  <c:v>20.058</c:v>
                </c:pt>
                <c:pt idx="2827">
                  <c:v>20.097999999999999</c:v>
                </c:pt>
                <c:pt idx="2828">
                  <c:v>20.141999999999999</c:v>
                </c:pt>
                <c:pt idx="2829">
                  <c:v>20.184999999999999</c:v>
                </c:pt>
                <c:pt idx="2830">
                  <c:v>20.234000000000002</c:v>
                </c:pt>
                <c:pt idx="2831">
                  <c:v>20.291</c:v>
                </c:pt>
                <c:pt idx="2832">
                  <c:v>20.347999999999999</c:v>
                </c:pt>
                <c:pt idx="2833">
                  <c:v>20.401</c:v>
                </c:pt>
                <c:pt idx="2834">
                  <c:v>20.451000000000001</c:v>
                </c:pt>
                <c:pt idx="2835">
                  <c:v>20.501999999999999</c:v>
                </c:pt>
                <c:pt idx="2836">
                  <c:v>20.552</c:v>
                </c:pt>
                <c:pt idx="2837">
                  <c:v>20.6</c:v>
                </c:pt>
                <c:pt idx="2838">
                  <c:v>20.637</c:v>
                </c:pt>
                <c:pt idx="2839">
                  <c:v>20.667999999999999</c:v>
                </c:pt>
                <c:pt idx="2840">
                  <c:v>20.696000000000002</c:v>
                </c:pt>
                <c:pt idx="2841">
                  <c:v>20.725000000000001</c:v>
                </c:pt>
                <c:pt idx="2842">
                  <c:v>20.754000000000001</c:v>
                </c:pt>
                <c:pt idx="2843">
                  <c:v>20.78</c:v>
                </c:pt>
                <c:pt idx="2844">
                  <c:v>20.798999999999999</c:v>
                </c:pt>
                <c:pt idx="2845">
                  <c:v>20.814</c:v>
                </c:pt>
                <c:pt idx="2846">
                  <c:v>20.832000000000001</c:v>
                </c:pt>
                <c:pt idx="2847">
                  <c:v>20.855</c:v>
                </c:pt>
                <c:pt idx="2848">
                  <c:v>20.873000000000001</c:v>
                </c:pt>
                <c:pt idx="2849">
                  <c:v>20.882999999999999</c:v>
                </c:pt>
                <c:pt idx="2850">
                  <c:v>20.888999999999999</c:v>
                </c:pt>
                <c:pt idx="2851">
                  <c:v>20.89</c:v>
                </c:pt>
                <c:pt idx="2852">
                  <c:v>20.879000000000001</c:v>
                </c:pt>
                <c:pt idx="2853">
                  <c:v>20.861999999999998</c:v>
                </c:pt>
                <c:pt idx="2854">
                  <c:v>20.846</c:v>
                </c:pt>
                <c:pt idx="2855">
                  <c:v>20.826000000000001</c:v>
                </c:pt>
                <c:pt idx="2856">
                  <c:v>20.805</c:v>
                </c:pt>
                <c:pt idx="2857">
                  <c:v>20.783000000000001</c:v>
                </c:pt>
                <c:pt idx="2858">
                  <c:v>20.763999999999999</c:v>
                </c:pt>
                <c:pt idx="2859">
                  <c:v>20.742000000000001</c:v>
                </c:pt>
                <c:pt idx="2860">
                  <c:v>20.716000000000001</c:v>
                </c:pt>
                <c:pt idx="2861">
                  <c:v>20.687999999999999</c:v>
                </c:pt>
                <c:pt idx="2862">
                  <c:v>20.658999999999999</c:v>
                </c:pt>
                <c:pt idx="2863">
                  <c:v>20.63</c:v>
                </c:pt>
                <c:pt idx="2864">
                  <c:v>20.606000000000002</c:v>
                </c:pt>
                <c:pt idx="2865">
                  <c:v>20.581</c:v>
                </c:pt>
                <c:pt idx="2866">
                  <c:v>20.561</c:v>
                </c:pt>
                <c:pt idx="2867">
                  <c:v>20.54</c:v>
                </c:pt>
                <c:pt idx="2868">
                  <c:v>20.518999999999998</c:v>
                </c:pt>
                <c:pt idx="2869">
                  <c:v>20.498999999999999</c:v>
                </c:pt>
                <c:pt idx="2870">
                  <c:v>20.478999999999999</c:v>
                </c:pt>
                <c:pt idx="2871">
                  <c:v>20.460999999999999</c:v>
                </c:pt>
                <c:pt idx="2872">
                  <c:v>20.449000000000002</c:v>
                </c:pt>
                <c:pt idx="2873">
                  <c:v>20.434999999999999</c:v>
                </c:pt>
                <c:pt idx="2874">
                  <c:v>20.419</c:v>
                </c:pt>
                <c:pt idx="2875">
                  <c:v>20.405999999999999</c:v>
                </c:pt>
                <c:pt idx="2876">
                  <c:v>20.398</c:v>
                </c:pt>
                <c:pt idx="2877">
                  <c:v>20.396000000000001</c:v>
                </c:pt>
                <c:pt idx="2878">
                  <c:v>20.396999999999998</c:v>
                </c:pt>
                <c:pt idx="2879">
                  <c:v>20.401</c:v>
                </c:pt>
                <c:pt idx="2880">
                  <c:v>20.404</c:v>
                </c:pt>
                <c:pt idx="2881">
                  <c:v>20.407</c:v>
                </c:pt>
                <c:pt idx="2882">
                  <c:v>20.417999999999999</c:v>
                </c:pt>
                <c:pt idx="2883">
                  <c:v>20.425000000000001</c:v>
                </c:pt>
                <c:pt idx="2884">
                  <c:v>20.434000000000001</c:v>
                </c:pt>
                <c:pt idx="2885">
                  <c:v>20.443000000000001</c:v>
                </c:pt>
                <c:pt idx="2886">
                  <c:v>20.452000000000002</c:v>
                </c:pt>
                <c:pt idx="2887">
                  <c:v>20.457999999999998</c:v>
                </c:pt>
                <c:pt idx="2888">
                  <c:v>20.459</c:v>
                </c:pt>
                <c:pt idx="2889">
                  <c:v>20.463999999999999</c:v>
                </c:pt>
                <c:pt idx="2890">
                  <c:v>20.471</c:v>
                </c:pt>
                <c:pt idx="2891">
                  <c:v>20.478999999999999</c:v>
                </c:pt>
                <c:pt idx="2892">
                  <c:v>20.492000000000001</c:v>
                </c:pt>
                <c:pt idx="2893">
                  <c:v>20.501999999999999</c:v>
                </c:pt>
                <c:pt idx="2894">
                  <c:v>20.513000000000002</c:v>
                </c:pt>
                <c:pt idx="2895">
                  <c:v>20.523</c:v>
                </c:pt>
                <c:pt idx="2896">
                  <c:v>20.529</c:v>
                </c:pt>
                <c:pt idx="2897">
                  <c:v>20.533999999999999</c:v>
                </c:pt>
                <c:pt idx="2898">
                  <c:v>20.538</c:v>
                </c:pt>
                <c:pt idx="2899">
                  <c:v>20.547000000000001</c:v>
                </c:pt>
                <c:pt idx="2900">
                  <c:v>20.558</c:v>
                </c:pt>
                <c:pt idx="2901">
                  <c:v>20.57</c:v>
                </c:pt>
                <c:pt idx="2902">
                  <c:v>20.576000000000001</c:v>
                </c:pt>
                <c:pt idx="2903">
                  <c:v>20.581</c:v>
                </c:pt>
                <c:pt idx="2904">
                  <c:v>20.581</c:v>
                </c:pt>
                <c:pt idx="2905">
                  <c:v>20.577000000000002</c:v>
                </c:pt>
                <c:pt idx="2906">
                  <c:v>20.574999999999999</c:v>
                </c:pt>
                <c:pt idx="2907">
                  <c:v>20.57</c:v>
                </c:pt>
                <c:pt idx="2908">
                  <c:v>20.568999999999999</c:v>
                </c:pt>
                <c:pt idx="2909">
                  <c:v>20.565999999999999</c:v>
                </c:pt>
                <c:pt idx="2910">
                  <c:v>20.568000000000001</c:v>
                </c:pt>
                <c:pt idx="2911">
                  <c:v>20.57</c:v>
                </c:pt>
                <c:pt idx="2912">
                  <c:v>20.577999999999999</c:v>
                </c:pt>
                <c:pt idx="2913">
                  <c:v>20.59</c:v>
                </c:pt>
                <c:pt idx="2914">
                  <c:v>20.600999999999999</c:v>
                </c:pt>
                <c:pt idx="2915">
                  <c:v>20.611999999999998</c:v>
                </c:pt>
                <c:pt idx="2916">
                  <c:v>20.616</c:v>
                </c:pt>
                <c:pt idx="2917">
                  <c:v>20.617000000000001</c:v>
                </c:pt>
                <c:pt idx="2918">
                  <c:v>20.623000000000001</c:v>
                </c:pt>
                <c:pt idx="2919">
                  <c:v>20.631</c:v>
                </c:pt>
                <c:pt idx="2920">
                  <c:v>20.643000000000001</c:v>
                </c:pt>
                <c:pt idx="2921">
                  <c:v>20.661999999999999</c:v>
                </c:pt>
                <c:pt idx="2922">
                  <c:v>20.693000000000001</c:v>
                </c:pt>
                <c:pt idx="2923">
                  <c:v>20.728999999999999</c:v>
                </c:pt>
                <c:pt idx="2924">
                  <c:v>20.765999999999998</c:v>
                </c:pt>
                <c:pt idx="2925">
                  <c:v>20.805</c:v>
                </c:pt>
                <c:pt idx="2926">
                  <c:v>20.861999999999998</c:v>
                </c:pt>
                <c:pt idx="2927">
                  <c:v>20.936</c:v>
                </c:pt>
                <c:pt idx="2928">
                  <c:v>21.007999999999999</c:v>
                </c:pt>
                <c:pt idx="2929">
                  <c:v>21.084</c:v>
                </c:pt>
                <c:pt idx="2930">
                  <c:v>21.151</c:v>
                </c:pt>
                <c:pt idx="2931">
                  <c:v>21.222000000000001</c:v>
                </c:pt>
                <c:pt idx="2932">
                  <c:v>21.297999999999998</c:v>
                </c:pt>
                <c:pt idx="2933">
                  <c:v>21.363</c:v>
                </c:pt>
                <c:pt idx="2934">
                  <c:v>21.420999999999999</c:v>
                </c:pt>
                <c:pt idx="2935">
                  <c:v>21.484999999999999</c:v>
                </c:pt>
                <c:pt idx="2936">
                  <c:v>21.550999999999998</c:v>
                </c:pt>
                <c:pt idx="2937">
                  <c:v>21.623000000000001</c:v>
                </c:pt>
                <c:pt idx="2938">
                  <c:v>21.712</c:v>
                </c:pt>
                <c:pt idx="2939">
                  <c:v>21.808</c:v>
                </c:pt>
                <c:pt idx="2940">
                  <c:v>21.917000000000002</c:v>
                </c:pt>
                <c:pt idx="2941">
                  <c:v>22.032</c:v>
                </c:pt>
                <c:pt idx="2942">
                  <c:v>22.155999999999999</c:v>
                </c:pt>
                <c:pt idx="2943">
                  <c:v>22.297999999999998</c:v>
                </c:pt>
                <c:pt idx="2944">
                  <c:v>22.452000000000002</c:v>
                </c:pt>
                <c:pt idx="2945">
                  <c:v>22.62</c:v>
                </c:pt>
                <c:pt idx="2946">
                  <c:v>22.783999999999999</c:v>
                </c:pt>
                <c:pt idx="2947">
                  <c:v>22.934999999999999</c:v>
                </c:pt>
                <c:pt idx="2948">
                  <c:v>23.08</c:v>
                </c:pt>
                <c:pt idx="2949">
                  <c:v>23.212</c:v>
                </c:pt>
                <c:pt idx="2950">
                  <c:v>23.338000000000001</c:v>
                </c:pt>
                <c:pt idx="2951">
                  <c:v>23.465</c:v>
                </c:pt>
                <c:pt idx="2952">
                  <c:v>23.596</c:v>
                </c:pt>
                <c:pt idx="2953">
                  <c:v>23.745000000000001</c:v>
                </c:pt>
                <c:pt idx="2954">
                  <c:v>23.905000000000001</c:v>
                </c:pt>
                <c:pt idx="2955">
                  <c:v>24.074000000000002</c:v>
                </c:pt>
                <c:pt idx="2956">
                  <c:v>24.241</c:v>
                </c:pt>
                <c:pt idx="2957">
                  <c:v>24.408000000000001</c:v>
                </c:pt>
                <c:pt idx="2958">
                  <c:v>24.568000000000001</c:v>
                </c:pt>
                <c:pt idx="2959">
                  <c:v>24.718</c:v>
                </c:pt>
                <c:pt idx="2960">
                  <c:v>24.867000000000001</c:v>
                </c:pt>
                <c:pt idx="2961">
                  <c:v>25.013999999999999</c:v>
                </c:pt>
                <c:pt idx="2962">
                  <c:v>25.17</c:v>
                </c:pt>
                <c:pt idx="2963">
                  <c:v>25.329000000000001</c:v>
                </c:pt>
                <c:pt idx="2964">
                  <c:v>25.48</c:v>
                </c:pt>
                <c:pt idx="2965">
                  <c:v>25.623000000000001</c:v>
                </c:pt>
                <c:pt idx="2966">
                  <c:v>25.763000000000002</c:v>
                </c:pt>
                <c:pt idx="2967">
                  <c:v>25.905999999999999</c:v>
                </c:pt>
                <c:pt idx="2968">
                  <c:v>26.05</c:v>
                </c:pt>
                <c:pt idx="2969">
                  <c:v>26.193000000000001</c:v>
                </c:pt>
                <c:pt idx="2970">
                  <c:v>26.338999999999999</c:v>
                </c:pt>
                <c:pt idx="2971">
                  <c:v>26.481999999999999</c:v>
                </c:pt>
                <c:pt idx="2972">
                  <c:v>26.617000000000001</c:v>
                </c:pt>
                <c:pt idx="2973">
                  <c:v>26.751000000000001</c:v>
                </c:pt>
                <c:pt idx="2974">
                  <c:v>26.882000000000001</c:v>
                </c:pt>
                <c:pt idx="2975">
                  <c:v>27.016999999999999</c:v>
                </c:pt>
                <c:pt idx="2976">
                  <c:v>27.138999999999999</c:v>
                </c:pt>
                <c:pt idx="2977">
                  <c:v>27.251999999999999</c:v>
                </c:pt>
                <c:pt idx="2978">
                  <c:v>27.364999999999998</c:v>
                </c:pt>
                <c:pt idx="2979">
                  <c:v>27.471</c:v>
                </c:pt>
                <c:pt idx="2980">
                  <c:v>27.573</c:v>
                </c:pt>
                <c:pt idx="2981">
                  <c:v>27.667999999999999</c:v>
                </c:pt>
                <c:pt idx="2982">
                  <c:v>27.76</c:v>
                </c:pt>
                <c:pt idx="2983">
                  <c:v>27.837</c:v>
                </c:pt>
                <c:pt idx="2984">
                  <c:v>27.902999999999999</c:v>
                </c:pt>
                <c:pt idx="2985">
                  <c:v>27.963000000000001</c:v>
                </c:pt>
                <c:pt idx="2986">
                  <c:v>28.007000000000001</c:v>
                </c:pt>
                <c:pt idx="2987">
                  <c:v>28.039000000000001</c:v>
                </c:pt>
                <c:pt idx="2988">
                  <c:v>28.065999999999999</c:v>
                </c:pt>
                <c:pt idx="2989">
                  <c:v>28.091999999999999</c:v>
                </c:pt>
                <c:pt idx="2990">
                  <c:v>28.119</c:v>
                </c:pt>
                <c:pt idx="2991">
                  <c:v>28.143000000000001</c:v>
                </c:pt>
                <c:pt idx="2992">
                  <c:v>28.167000000000002</c:v>
                </c:pt>
                <c:pt idx="2993">
                  <c:v>28.184000000000001</c:v>
                </c:pt>
                <c:pt idx="2994">
                  <c:v>28.196999999999999</c:v>
                </c:pt>
                <c:pt idx="2995">
                  <c:v>28.206</c:v>
                </c:pt>
                <c:pt idx="2996">
                  <c:v>28.207999999999998</c:v>
                </c:pt>
                <c:pt idx="2997">
                  <c:v>28.202999999999999</c:v>
                </c:pt>
                <c:pt idx="2998">
                  <c:v>28.195</c:v>
                </c:pt>
                <c:pt idx="2999">
                  <c:v>28.178999999999998</c:v>
                </c:pt>
                <c:pt idx="3000">
                  <c:v>28.155999999999999</c:v>
                </c:pt>
                <c:pt idx="3001">
                  <c:v>28.135999999999999</c:v>
                </c:pt>
                <c:pt idx="3002">
                  <c:v>28.117999999999999</c:v>
                </c:pt>
                <c:pt idx="3003">
                  <c:v>28.096</c:v>
                </c:pt>
                <c:pt idx="3004">
                  <c:v>28.074000000000002</c:v>
                </c:pt>
                <c:pt idx="3005">
                  <c:v>28.055</c:v>
                </c:pt>
                <c:pt idx="3006">
                  <c:v>28.035</c:v>
                </c:pt>
                <c:pt idx="3007">
                  <c:v>28.015999999999998</c:v>
                </c:pt>
                <c:pt idx="3008">
                  <c:v>27.998000000000001</c:v>
                </c:pt>
                <c:pt idx="3009">
                  <c:v>27.978000000000002</c:v>
                </c:pt>
                <c:pt idx="3010">
                  <c:v>27.96</c:v>
                </c:pt>
                <c:pt idx="3011">
                  <c:v>27.945</c:v>
                </c:pt>
                <c:pt idx="3012">
                  <c:v>27.934000000000001</c:v>
                </c:pt>
                <c:pt idx="3013">
                  <c:v>27.93</c:v>
                </c:pt>
                <c:pt idx="3014">
                  <c:v>27.927</c:v>
                </c:pt>
                <c:pt idx="3015">
                  <c:v>27.922999999999998</c:v>
                </c:pt>
                <c:pt idx="3016">
                  <c:v>27.920999999999999</c:v>
                </c:pt>
                <c:pt idx="3017">
                  <c:v>27.920999999999999</c:v>
                </c:pt>
                <c:pt idx="3018">
                  <c:v>27.916</c:v>
                </c:pt>
                <c:pt idx="3019">
                  <c:v>27.914000000000001</c:v>
                </c:pt>
                <c:pt idx="3020">
                  <c:v>27.911000000000001</c:v>
                </c:pt>
                <c:pt idx="3021">
                  <c:v>27.904</c:v>
                </c:pt>
                <c:pt idx="3022">
                  <c:v>27.895</c:v>
                </c:pt>
                <c:pt idx="3023">
                  <c:v>27.888999999999999</c:v>
                </c:pt>
                <c:pt idx="3024">
                  <c:v>27.885000000000002</c:v>
                </c:pt>
                <c:pt idx="3025">
                  <c:v>27.885000000000002</c:v>
                </c:pt>
                <c:pt idx="3026">
                  <c:v>27.885999999999999</c:v>
                </c:pt>
                <c:pt idx="3027">
                  <c:v>27.893999999999998</c:v>
                </c:pt>
                <c:pt idx="3028">
                  <c:v>27.907</c:v>
                </c:pt>
                <c:pt idx="3029">
                  <c:v>27.923999999999999</c:v>
                </c:pt>
                <c:pt idx="3030">
                  <c:v>27.946000000000002</c:v>
                </c:pt>
                <c:pt idx="3031">
                  <c:v>27.965</c:v>
                </c:pt>
                <c:pt idx="3032">
                  <c:v>27.986999999999998</c:v>
                </c:pt>
                <c:pt idx="3033">
                  <c:v>28.013999999999999</c:v>
                </c:pt>
                <c:pt idx="3034">
                  <c:v>28.041</c:v>
                </c:pt>
                <c:pt idx="3035">
                  <c:v>28.064</c:v>
                </c:pt>
                <c:pt idx="3036">
                  <c:v>28.084</c:v>
                </c:pt>
                <c:pt idx="3037">
                  <c:v>28.100999999999999</c:v>
                </c:pt>
                <c:pt idx="3038">
                  <c:v>28.111999999999998</c:v>
                </c:pt>
                <c:pt idx="3039">
                  <c:v>28.116</c:v>
                </c:pt>
                <c:pt idx="3040">
                  <c:v>28.11</c:v>
                </c:pt>
                <c:pt idx="3041">
                  <c:v>28.102</c:v>
                </c:pt>
                <c:pt idx="3042">
                  <c:v>28.093</c:v>
                </c:pt>
                <c:pt idx="3043">
                  <c:v>28.088000000000001</c:v>
                </c:pt>
                <c:pt idx="3044">
                  <c:v>28.084</c:v>
                </c:pt>
                <c:pt idx="3045">
                  <c:v>28.08</c:v>
                </c:pt>
                <c:pt idx="3046">
                  <c:v>28.071999999999999</c:v>
                </c:pt>
                <c:pt idx="3047">
                  <c:v>28.06</c:v>
                </c:pt>
                <c:pt idx="3048">
                  <c:v>28.042000000000002</c:v>
                </c:pt>
                <c:pt idx="3049">
                  <c:v>28.026</c:v>
                </c:pt>
                <c:pt idx="3050">
                  <c:v>28.010999999999999</c:v>
                </c:pt>
                <c:pt idx="3051">
                  <c:v>27.992000000000001</c:v>
                </c:pt>
                <c:pt idx="3052">
                  <c:v>27.98</c:v>
                </c:pt>
                <c:pt idx="3053">
                  <c:v>27.971</c:v>
                </c:pt>
                <c:pt idx="3054">
                  <c:v>27.960999999999999</c:v>
                </c:pt>
                <c:pt idx="3055">
                  <c:v>27.95</c:v>
                </c:pt>
                <c:pt idx="3056">
                  <c:v>27.937999999999999</c:v>
                </c:pt>
                <c:pt idx="3057">
                  <c:v>27.928000000000001</c:v>
                </c:pt>
                <c:pt idx="3058">
                  <c:v>27.919</c:v>
                </c:pt>
                <c:pt idx="3059">
                  <c:v>27.905000000000001</c:v>
                </c:pt>
                <c:pt idx="3060">
                  <c:v>27.891999999999999</c:v>
                </c:pt>
                <c:pt idx="3061">
                  <c:v>27.878</c:v>
                </c:pt>
                <c:pt idx="3062">
                  <c:v>27.866</c:v>
                </c:pt>
                <c:pt idx="3063">
                  <c:v>27.853999999999999</c:v>
                </c:pt>
                <c:pt idx="3064">
                  <c:v>27.837</c:v>
                </c:pt>
                <c:pt idx="3065">
                  <c:v>27.817</c:v>
                </c:pt>
                <c:pt idx="3066">
                  <c:v>27.795999999999999</c:v>
                </c:pt>
                <c:pt idx="3067">
                  <c:v>27.771000000000001</c:v>
                </c:pt>
                <c:pt idx="3068">
                  <c:v>27.744</c:v>
                </c:pt>
                <c:pt idx="3069">
                  <c:v>27.716999999999999</c:v>
                </c:pt>
                <c:pt idx="3070">
                  <c:v>27.69</c:v>
                </c:pt>
                <c:pt idx="3071">
                  <c:v>27.667999999999999</c:v>
                </c:pt>
                <c:pt idx="3072">
                  <c:v>27.65</c:v>
                </c:pt>
                <c:pt idx="3073">
                  <c:v>27.63</c:v>
                </c:pt>
                <c:pt idx="3074">
                  <c:v>27.606000000000002</c:v>
                </c:pt>
                <c:pt idx="3075">
                  <c:v>27.574999999999999</c:v>
                </c:pt>
                <c:pt idx="3076">
                  <c:v>27.529</c:v>
                </c:pt>
                <c:pt idx="3077">
                  <c:v>27.526</c:v>
                </c:pt>
                <c:pt idx="3078">
                  <c:v>27.504999999999999</c:v>
                </c:pt>
                <c:pt idx="3079">
                  <c:v>27.486000000000001</c:v>
                </c:pt>
                <c:pt idx="3080">
                  <c:v>27.47</c:v>
                </c:pt>
                <c:pt idx="3081">
                  <c:v>27.457000000000001</c:v>
                </c:pt>
                <c:pt idx="3082">
                  <c:v>27.449000000000002</c:v>
                </c:pt>
                <c:pt idx="3083">
                  <c:v>27.449000000000002</c:v>
                </c:pt>
                <c:pt idx="3084">
                  <c:v>27.449000000000002</c:v>
                </c:pt>
                <c:pt idx="3085">
                  <c:v>27.454999999999998</c:v>
                </c:pt>
                <c:pt idx="3086">
                  <c:v>27.460999999999999</c:v>
                </c:pt>
                <c:pt idx="3087">
                  <c:v>27.465</c:v>
                </c:pt>
                <c:pt idx="3088">
                  <c:v>27.469000000000001</c:v>
                </c:pt>
                <c:pt idx="3089">
                  <c:v>27.466000000000001</c:v>
                </c:pt>
                <c:pt idx="3090">
                  <c:v>27.466999999999999</c:v>
                </c:pt>
                <c:pt idx="3091">
                  <c:v>27.471</c:v>
                </c:pt>
                <c:pt idx="3092">
                  <c:v>27.477</c:v>
                </c:pt>
                <c:pt idx="3093">
                  <c:v>27.494</c:v>
                </c:pt>
                <c:pt idx="3094">
                  <c:v>27.521999999999998</c:v>
                </c:pt>
                <c:pt idx="3095">
                  <c:v>27.556999999999999</c:v>
                </c:pt>
                <c:pt idx="3096">
                  <c:v>27.597000000000001</c:v>
                </c:pt>
                <c:pt idx="3097">
                  <c:v>27.638999999999999</c:v>
                </c:pt>
                <c:pt idx="3098">
                  <c:v>27.677</c:v>
                </c:pt>
                <c:pt idx="3099">
                  <c:v>27.716000000000001</c:v>
                </c:pt>
                <c:pt idx="3100">
                  <c:v>27.759</c:v>
                </c:pt>
                <c:pt idx="3101">
                  <c:v>27.806000000000001</c:v>
                </c:pt>
                <c:pt idx="3102">
                  <c:v>27.855</c:v>
                </c:pt>
                <c:pt idx="3103">
                  <c:v>27.91</c:v>
                </c:pt>
                <c:pt idx="3104">
                  <c:v>27.963999999999999</c:v>
                </c:pt>
                <c:pt idx="3105">
                  <c:v>28.013999999999999</c:v>
                </c:pt>
                <c:pt idx="3106">
                  <c:v>28.068000000000001</c:v>
                </c:pt>
                <c:pt idx="3107">
                  <c:v>28.126999999999999</c:v>
                </c:pt>
                <c:pt idx="3108">
                  <c:v>28.178999999999998</c:v>
                </c:pt>
                <c:pt idx="3109">
                  <c:v>28.23</c:v>
                </c:pt>
                <c:pt idx="3110">
                  <c:v>28.286999999999999</c:v>
                </c:pt>
                <c:pt idx="3111">
                  <c:v>28.353000000000002</c:v>
                </c:pt>
                <c:pt idx="3112">
                  <c:v>28.420999999999999</c:v>
                </c:pt>
                <c:pt idx="3113">
                  <c:v>28.489000000000001</c:v>
                </c:pt>
                <c:pt idx="3114">
                  <c:v>28.556000000000001</c:v>
                </c:pt>
                <c:pt idx="3115">
                  <c:v>28.623999999999999</c:v>
                </c:pt>
                <c:pt idx="3116">
                  <c:v>28.686</c:v>
                </c:pt>
                <c:pt idx="3117">
                  <c:v>28.742000000000001</c:v>
                </c:pt>
                <c:pt idx="3118">
                  <c:v>28.803999999999998</c:v>
                </c:pt>
                <c:pt idx="3119">
                  <c:v>28.855</c:v>
                </c:pt>
                <c:pt idx="3120">
                  <c:v>28.901</c:v>
                </c:pt>
                <c:pt idx="3121">
                  <c:v>28.95</c:v>
                </c:pt>
                <c:pt idx="3122">
                  <c:v>28.995999999999999</c:v>
                </c:pt>
                <c:pt idx="3123">
                  <c:v>29.035</c:v>
                </c:pt>
                <c:pt idx="3124">
                  <c:v>29.07</c:v>
                </c:pt>
                <c:pt idx="3125">
                  <c:v>29.108000000000001</c:v>
                </c:pt>
                <c:pt idx="3126">
                  <c:v>29.140999999999998</c:v>
                </c:pt>
                <c:pt idx="3127">
                  <c:v>29.167999999999999</c:v>
                </c:pt>
                <c:pt idx="3128">
                  <c:v>29.187000000000001</c:v>
                </c:pt>
                <c:pt idx="3129">
                  <c:v>29.204000000000001</c:v>
                </c:pt>
                <c:pt idx="3130">
                  <c:v>29.216999999999999</c:v>
                </c:pt>
                <c:pt idx="3131">
                  <c:v>29.221</c:v>
                </c:pt>
                <c:pt idx="3132">
                  <c:v>29.222000000000001</c:v>
                </c:pt>
                <c:pt idx="3133">
                  <c:v>29.213999999999999</c:v>
                </c:pt>
                <c:pt idx="3134">
                  <c:v>29.196999999999999</c:v>
                </c:pt>
                <c:pt idx="3135">
                  <c:v>29.178000000000001</c:v>
                </c:pt>
                <c:pt idx="3136">
                  <c:v>29.158999999999999</c:v>
                </c:pt>
                <c:pt idx="3137">
                  <c:v>29.145</c:v>
                </c:pt>
                <c:pt idx="3138">
                  <c:v>29.126999999999999</c:v>
                </c:pt>
                <c:pt idx="3139">
                  <c:v>29.106999999999999</c:v>
                </c:pt>
                <c:pt idx="3140">
                  <c:v>29.085000000000001</c:v>
                </c:pt>
                <c:pt idx="3141">
                  <c:v>29.058</c:v>
                </c:pt>
                <c:pt idx="3142">
                  <c:v>29.021999999999998</c:v>
                </c:pt>
                <c:pt idx="3143">
                  <c:v>28.984000000000002</c:v>
                </c:pt>
                <c:pt idx="3144">
                  <c:v>28.949000000000002</c:v>
                </c:pt>
                <c:pt idx="3145">
                  <c:v>28.917000000000002</c:v>
                </c:pt>
                <c:pt idx="3146">
                  <c:v>28.88</c:v>
                </c:pt>
                <c:pt idx="3147">
                  <c:v>28.849</c:v>
                </c:pt>
                <c:pt idx="3148">
                  <c:v>28.835000000000001</c:v>
                </c:pt>
                <c:pt idx="3149">
                  <c:v>28.838999999999999</c:v>
                </c:pt>
                <c:pt idx="3150">
                  <c:v>28.869</c:v>
                </c:pt>
                <c:pt idx="3151">
                  <c:v>28.914000000000001</c:v>
                </c:pt>
                <c:pt idx="3152">
                  <c:v>28.969000000000001</c:v>
                </c:pt>
                <c:pt idx="3153">
                  <c:v>29.021000000000001</c:v>
                </c:pt>
                <c:pt idx="3154">
                  <c:v>29.062999999999999</c:v>
                </c:pt>
                <c:pt idx="3155">
                  <c:v>29.093</c:v>
                </c:pt>
                <c:pt idx="3156">
                  <c:v>29.105</c:v>
                </c:pt>
                <c:pt idx="3157">
                  <c:v>29.1</c:v>
                </c:pt>
                <c:pt idx="3158">
                  <c:v>29.087</c:v>
                </c:pt>
                <c:pt idx="3159">
                  <c:v>29.08</c:v>
                </c:pt>
                <c:pt idx="3160">
                  <c:v>29.076000000000001</c:v>
                </c:pt>
                <c:pt idx="3161">
                  <c:v>29.071999999999999</c:v>
                </c:pt>
                <c:pt idx="3162">
                  <c:v>29.07</c:v>
                </c:pt>
                <c:pt idx="3163">
                  <c:v>29.077999999999999</c:v>
                </c:pt>
                <c:pt idx="3164">
                  <c:v>29.09</c:v>
                </c:pt>
                <c:pt idx="3165">
                  <c:v>29.1</c:v>
                </c:pt>
                <c:pt idx="3166">
                  <c:v>29.109000000000002</c:v>
                </c:pt>
                <c:pt idx="3167">
                  <c:v>29.114999999999998</c:v>
                </c:pt>
                <c:pt idx="3168">
                  <c:v>29.111999999999998</c:v>
                </c:pt>
                <c:pt idx="3169">
                  <c:v>29.100999999999999</c:v>
                </c:pt>
                <c:pt idx="3170">
                  <c:v>29.085000000000001</c:v>
                </c:pt>
                <c:pt idx="3171">
                  <c:v>29.067</c:v>
                </c:pt>
                <c:pt idx="3172">
                  <c:v>29.044</c:v>
                </c:pt>
                <c:pt idx="3173">
                  <c:v>29.013000000000002</c:v>
                </c:pt>
                <c:pt idx="3174">
                  <c:v>28.975000000000001</c:v>
                </c:pt>
                <c:pt idx="3175">
                  <c:v>28.93</c:v>
                </c:pt>
                <c:pt idx="3176">
                  <c:v>28.888999999999999</c:v>
                </c:pt>
                <c:pt idx="3177">
                  <c:v>28.850999999999999</c:v>
                </c:pt>
                <c:pt idx="3178">
                  <c:v>28.818999999999999</c:v>
                </c:pt>
                <c:pt idx="3179">
                  <c:v>28.789000000000001</c:v>
                </c:pt>
                <c:pt idx="3180">
                  <c:v>28.76</c:v>
                </c:pt>
                <c:pt idx="3181">
                  <c:v>28.731999999999999</c:v>
                </c:pt>
                <c:pt idx="3182">
                  <c:v>28.704999999999998</c:v>
                </c:pt>
                <c:pt idx="3183">
                  <c:v>28.677</c:v>
                </c:pt>
                <c:pt idx="3184">
                  <c:v>28.649000000000001</c:v>
                </c:pt>
                <c:pt idx="3185">
                  <c:v>28.617999999999999</c:v>
                </c:pt>
                <c:pt idx="3186">
                  <c:v>28.59</c:v>
                </c:pt>
                <c:pt idx="3187">
                  <c:v>28.565999999999999</c:v>
                </c:pt>
                <c:pt idx="3188">
                  <c:v>28.542000000000002</c:v>
                </c:pt>
                <c:pt idx="3189">
                  <c:v>28.518999999999998</c:v>
                </c:pt>
                <c:pt idx="3190">
                  <c:v>28.498000000000001</c:v>
                </c:pt>
                <c:pt idx="3191">
                  <c:v>28.48</c:v>
                </c:pt>
                <c:pt idx="3192">
                  <c:v>28.466000000000001</c:v>
                </c:pt>
                <c:pt idx="3193">
                  <c:v>28.459</c:v>
                </c:pt>
                <c:pt idx="3194">
                  <c:v>28.452000000000002</c:v>
                </c:pt>
                <c:pt idx="3195">
                  <c:v>28.454999999999998</c:v>
                </c:pt>
                <c:pt idx="3196">
                  <c:v>28.462</c:v>
                </c:pt>
                <c:pt idx="3197">
                  <c:v>28.47</c:v>
                </c:pt>
                <c:pt idx="3198">
                  <c:v>28.481000000000002</c:v>
                </c:pt>
                <c:pt idx="3199">
                  <c:v>28.492999999999999</c:v>
                </c:pt>
                <c:pt idx="3200">
                  <c:v>28.507999999999999</c:v>
                </c:pt>
                <c:pt idx="3201">
                  <c:v>28.526</c:v>
                </c:pt>
                <c:pt idx="3202">
                  <c:v>28.544</c:v>
                </c:pt>
                <c:pt idx="3203">
                  <c:v>28.559000000000001</c:v>
                </c:pt>
                <c:pt idx="3204">
                  <c:v>28.571000000000002</c:v>
                </c:pt>
                <c:pt idx="3205">
                  <c:v>28.585000000000001</c:v>
                </c:pt>
                <c:pt idx="3206">
                  <c:v>28.597999999999999</c:v>
                </c:pt>
                <c:pt idx="3207">
                  <c:v>28.603999999999999</c:v>
                </c:pt>
                <c:pt idx="3208">
                  <c:v>28.61</c:v>
                </c:pt>
                <c:pt idx="3209">
                  <c:v>28.614000000000001</c:v>
                </c:pt>
                <c:pt idx="3210">
                  <c:v>28.620999999999999</c:v>
                </c:pt>
                <c:pt idx="3211">
                  <c:v>28.625</c:v>
                </c:pt>
                <c:pt idx="3212">
                  <c:v>28.628</c:v>
                </c:pt>
                <c:pt idx="3213">
                  <c:v>28.632000000000001</c:v>
                </c:pt>
                <c:pt idx="3214">
                  <c:v>28.631</c:v>
                </c:pt>
                <c:pt idx="3215">
                  <c:v>28.634</c:v>
                </c:pt>
                <c:pt idx="3216">
                  <c:v>28.638000000000002</c:v>
                </c:pt>
                <c:pt idx="3217">
                  <c:v>28.643999999999998</c:v>
                </c:pt>
                <c:pt idx="3218">
                  <c:v>28.652999999999999</c:v>
                </c:pt>
                <c:pt idx="3219">
                  <c:v>28.661000000000001</c:v>
                </c:pt>
                <c:pt idx="3220">
                  <c:v>28.669</c:v>
                </c:pt>
                <c:pt idx="3221">
                  <c:v>28.672000000000001</c:v>
                </c:pt>
                <c:pt idx="3222">
                  <c:v>28.672999999999998</c:v>
                </c:pt>
                <c:pt idx="3223">
                  <c:v>28.670999999999999</c:v>
                </c:pt>
                <c:pt idx="3224">
                  <c:v>28.664999999999999</c:v>
                </c:pt>
                <c:pt idx="3225">
                  <c:v>28.652000000000001</c:v>
                </c:pt>
                <c:pt idx="3226">
                  <c:v>28.641999999999999</c:v>
                </c:pt>
                <c:pt idx="3227">
                  <c:v>28.629000000000001</c:v>
                </c:pt>
                <c:pt idx="3228">
                  <c:v>28.611999999999998</c:v>
                </c:pt>
                <c:pt idx="3229">
                  <c:v>28.599</c:v>
                </c:pt>
                <c:pt idx="3230">
                  <c:v>28.582000000000001</c:v>
                </c:pt>
                <c:pt idx="3231">
                  <c:v>28.562000000000001</c:v>
                </c:pt>
                <c:pt idx="3232">
                  <c:v>28.545000000000002</c:v>
                </c:pt>
                <c:pt idx="3233">
                  <c:v>28.53</c:v>
                </c:pt>
                <c:pt idx="3234">
                  <c:v>28.513999999999999</c:v>
                </c:pt>
                <c:pt idx="3235">
                  <c:v>28.495999999999999</c:v>
                </c:pt>
                <c:pt idx="3236">
                  <c:v>28.486000000000001</c:v>
                </c:pt>
                <c:pt idx="3237">
                  <c:v>28.477</c:v>
                </c:pt>
                <c:pt idx="3238">
                  <c:v>28.465</c:v>
                </c:pt>
                <c:pt idx="3239">
                  <c:v>28.45</c:v>
                </c:pt>
                <c:pt idx="3240">
                  <c:v>28.437000000000001</c:v>
                </c:pt>
                <c:pt idx="3241">
                  <c:v>28.422999999999998</c:v>
                </c:pt>
                <c:pt idx="3242">
                  <c:v>28.411000000000001</c:v>
                </c:pt>
                <c:pt idx="3243">
                  <c:v>28.399000000000001</c:v>
                </c:pt>
                <c:pt idx="3244">
                  <c:v>28.395</c:v>
                </c:pt>
                <c:pt idx="3245">
                  <c:v>28.395</c:v>
                </c:pt>
                <c:pt idx="3246">
                  <c:v>28.393999999999998</c:v>
                </c:pt>
                <c:pt idx="3247">
                  <c:v>28.388999999999999</c:v>
                </c:pt>
                <c:pt idx="3248">
                  <c:v>28.378</c:v>
                </c:pt>
                <c:pt idx="3249">
                  <c:v>28.370999999999999</c:v>
                </c:pt>
                <c:pt idx="3250">
                  <c:v>28.36</c:v>
                </c:pt>
                <c:pt idx="3251">
                  <c:v>28.35</c:v>
                </c:pt>
                <c:pt idx="3252">
                  <c:v>28.337</c:v>
                </c:pt>
                <c:pt idx="3253">
                  <c:v>28.324999999999999</c:v>
                </c:pt>
                <c:pt idx="3254">
                  <c:v>28.32</c:v>
                </c:pt>
                <c:pt idx="3255">
                  <c:v>28.318999999999999</c:v>
                </c:pt>
                <c:pt idx="3256">
                  <c:v>28.315000000000001</c:v>
                </c:pt>
                <c:pt idx="3257">
                  <c:v>28.31</c:v>
                </c:pt>
                <c:pt idx="3258">
                  <c:v>28.302</c:v>
                </c:pt>
                <c:pt idx="3259">
                  <c:v>28.291</c:v>
                </c:pt>
                <c:pt idx="3260">
                  <c:v>28.277000000000001</c:v>
                </c:pt>
                <c:pt idx="3261">
                  <c:v>28.263000000000002</c:v>
                </c:pt>
                <c:pt idx="3262">
                  <c:v>28.248999999999999</c:v>
                </c:pt>
                <c:pt idx="3263">
                  <c:v>28.236999999999998</c:v>
                </c:pt>
                <c:pt idx="3264">
                  <c:v>28.227</c:v>
                </c:pt>
                <c:pt idx="3265">
                  <c:v>28.222999999999999</c:v>
                </c:pt>
                <c:pt idx="3266">
                  <c:v>28.218</c:v>
                </c:pt>
                <c:pt idx="3267">
                  <c:v>28.218</c:v>
                </c:pt>
                <c:pt idx="3268">
                  <c:v>28.219000000000001</c:v>
                </c:pt>
                <c:pt idx="3269">
                  <c:v>28.225000000000001</c:v>
                </c:pt>
                <c:pt idx="3270">
                  <c:v>28.228000000000002</c:v>
                </c:pt>
                <c:pt idx="3271">
                  <c:v>28.231999999999999</c:v>
                </c:pt>
                <c:pt idx="3272">
                  <c:v>28.234000000000002</c:v>
                </c:pt>
                <c:pt idx="3273">
                  <c:v>28.231999999999999</c:v>
                </c:pt>
                <c:pt idx="3274">
                  <c:v>28.233000000000001</c:v>
                </c:pt>
                <c:pt idx="3275">
                  <c:v>28.23</c:v>
                </c:pt>
                <c:pt idx="3276">
                  <c:v>28.231999999999999</c:v>
                </c:pt>
                <c:pt idx="3277">
                  <c:v>28.234000000000002</c:v>
                </c:pt>
                <c:pt idx="3278">
                  <c:v>28.234000000000002</c:v>
                </c:pt>
                <c:pt idx="3279">
                  <c:v>28.238</c:v>
                </c:pt>
                <c:pt idx="3280">
                  <c:v>28.244</c:v>
                </c:pt>
                <c:pt idx="3281">
                  <c:v>28.251999999999999</c:v>
                </c:pt>
                <c:pt idx="3282">
                  <c:v>28.263999999999999</c:v>
                </c:pt>
                <c:pt idx="3283">
                  <c:v>28.276</c:v>
                </c:pt>
                <c:pt idx="3284">
                  <c:v>28.289000000000001</c:v>
                </c:pt>
                <c:pt idx="3285">
                  <c:v>28.303000000000001</c:v>
                </c:pt>
                <c:pt idx="3286">
                  <c:v>28.311</c:v>
                </c:pt>
                <c:pt idx="3287">
                  <c:v>28.315999999999999</c:v>
                </c:pt>
                <c:pt idx="3288">
                  <c:v>28.321000000000002</c:v>
                </c:pt>
                <c:pt idx="3289">
                  <c:v>28.323</c:v>
                </c:pt>
                <c:pt idx="3290">
                  <c:v>28.329000000000001</c:v>
                </c:pt>
                <c:pt idx="3291">
                  <c:v>28.338000000000001</c:v>
                </c:pt>
                <c:pt idx="3292">
                  <c:v>28.349</c:v>
                </c:pt>
                <c:pt idx="3293">
                  <c:v>28.361000000000001</c:v>
                </c:pt>
                <c:pt idx="3294">
                  <c:v>28.37</c:v>
                </c:pt>
                <c:pt idx="3295">
                  <c:v>28.381</c:v>
                </c:pt>
                <c:pt idx="3296">
                  <c:v>28.393000000000001</c:v>
                </c:pt>
                <c:pt idx="3297">
                  <c:v>28.404</c:v>
                </c:pt>
                <c:pt idx="3298">
                  <c:v>28.422999999999998</c:v>
                </c:pt>
                <c:pt idx="3299">
                  <c:v>28.445</c:v>
                </c:pt>
                <c:pt idx="3300">
                  <c:v>28.468</c:v>
                </c:pt>
                <c:pt idx="3301">
                  <c:v>28.498999999999999</c:v>
                </c:pt>
                <c:pt idx="3302">
                  <c:v>28.532</c:v>
                </c:pt>
                <c:pt idx="3303">
                  <c:v>28.577000000000002</c:v>
                </c:pt>
                <c:pt idx="3304">
                  <c:v>28.635000000000002</c:v>
                </c:pt>
                <c:pt idx="3305">
                  <c:v>28.693000000000001</c:v>
                </c:pt>
                <c:pt idx="3306">
                  <c:v>28.765999999999998</c:v>
                </c:pt>
                <c:pt idx="3307">
                  <c:v>28.837</c:v>
                </c:pt>
                <c:pt idx="3308">
                  <c:v>28.895</c:v>
                </c:pt>
                <c:pt idx="3309">
                  <c:v>28.95</c:v>
                </c:pt>
                <c:pt idx="3310">
                  <c:v>29.013000000000002</c:v>
                </c:pt>
                <c:pt idx="3311">
                  <c:v>29.064</c:v>
                </c:pt>
                <c:pt idx="3312">
                  <c:v>29.102</c:v>
                </c:pt>
                <c:pt idx="3313">
                  <c:v>29.146999999999998</c:v>
                </c:pt>
                <c:pt idx="3314">
                  <c:v>29.19</c:v>
                </c:pt>
                <c:pt idx="3315">
                  <c:v>29.245000000000001</c:v>
                </c:pt>
                <c:pt idx="3316">
                  <c:v>29.308</c:v>
                </c:pt>
                <c:pt idx="3317">
                  <c:v>29.376999999999999</c:v>
                </c:pt>
                <c:pt idx="3318">
                  <c:v>29.465</c:v>
                </c:pt>
                <c:pt idx="3319">
                  <c:v>29.565999999999999</c:v>
                </c:pt>
                <c:pt idx="3320">
                  <c:v>29.693999999999999</c:v>
                </c:pt>
                <c:pt idx="3321">
                  <c:v>29.853000000000002</c:v>
                </c:pt>
                <c:pt idx="3322">
                  <c:v>30.038</c:v>
                </c:pt>
                <c:pt idx="3323">
                  <c:v>30.234999999999999</c:v>
                </c:pt>
                <c:pt idx="3324">
                  <c:v>30.42</c:v>
                </c:pt>
                <c:pt idx="3325">
                  <c:v>30.594999999999999</c:v>
                </c:pt>
                <c:pt idx="3326">
                  <c:v>30.763999999999999</c:v>
                </c:pt>
                <c:pt idx="3327">
                  <c:v>30.925000000000001</c:v>
                </c:pt>
                <c:pt idx="3328">
                  <c:v>31.077000000000002</c:v>
                </c:pt>
                <c:pt idx="3329">
                  <c:v>31.231000000000002</c:v>
                </c:pt>
                <c:pt idx="3330">
                  <c:v>31.387</c:v>
                </c:pt>
                <c:pt idx="3331">
                  <c:v>31.542000000000002</c:v>
                </c:pt>
                <c:pt idx="3332">
                  <c:v>31.69</c:v>
                </c:pt>
                <c:pt idx="3333">
                  <c:v>31.829000000000001</c:v>
                </c:pt>
                <c:pt idx="3334">
                  <c:v>31.971</c:v>
                </c:pt>
                <c:pt idx="3335">
                  <c:v>32.107999999999997</c:v>
                </c:pt>
                <c:pt idx="3336">
                  <c:v>32.243000000000002</c:v>
                </c:pt>
                <c:pt idx="3337">
                  <c:v>32.393999999999998</c:v>
                </c:pt>
                <c:pt idx="3338">
                  <c:v>32.542999999999999</c:v>
                </c:pt>
                <c:pt idx="3339">
                  <c:v>32.701000000000001</c:v>
                </c:pt>
                <c:pt idx="3340">
                  <c:v>32.874000000000002</c:v>
                </c:pt>
                <c:pt idx="3341">
                  <c:v>33.040999999999997</c:v>
                </c:pt>
                <c:pt idx="3342">
                  <c:v>33.21</c:v>
                </c:pt>
                <c:pt idx="3343">
                  <c:v>33.375999999999998</c:v>
                </c:pt>
                <c:pt idx="3344">
                  <c:v>33.545999999999999</c:v>
                </c:pt>
                <c:pt idx="3345">
                  <c:v>33.713000000000001</c:v>
                </c:pt>
                <c:pt idx="3346">
                  <c:v>33.872999999999998</c:v>
                </c:pt>
                <c:pt idx="3347">
                  <c:v>34.04</c:v>
                </c:pt>
                <c:pt idx="3348">
                  <c:v>34.195</c:v>
                </c:pt>
                <c:pt idx="3349">
                  <c:v>34.338000000000001</c:v>
                </c:pt>
                <c:pt idx="3350">
                  <c:v>34.468000000000004</c:v>
                </c:pt>
                <c:pt idx="3351">
                  <c:v>34.587000000000003</c:v>
                </c:pt>
                <c:pt idx="3352">
                  <c:v>34.694000000000003</c:v>
                </c:pt>
                <c:pt idx="3353">
                  <c:v>34.792000000000002</c:v>
                </c:pt>
                <c:pt idx="3354">
                  <c:v>34.871000000000002</c:v>
                </c:pt>
                <c:pt idx="3355">
                  <c:v>34.933999999999997</c:v>
                </c:pt>
                <c:pt idx="3356">
                  <c:v>34.988</c:v>
                </c:pt>
                <c:pt idx="3357">
                  <c:v>35.036999999999999</c:v>
                </c:pt>
                <c:pt idx="3358">
                  <c:v>35.07</c:v>
                </c:pt>
                <c:pt idx="3359">
                  <c:v>35.094999999999999</c:v>
                </c:pt>
                <c:pt idx="3360">
                  <c:v>35.115000000000002</c:v>
                </c:pt>
                <c:pt idx="3361">
                  <c:v>35.134999999999998</c:v>
                </c:pt>
                <c:pt idx="3362">
                  <c:v>35.149000000000001</c:v>
                </c:pt>
                <c:pt idx="3363">
                  <c:v>35.155999999999999</c:v>
                </c:pt>
                <c:pt idx="3364">
                  <c:v>35.158999999999999</c:v>
                </c:pt>
                <c:pt idx="3365">
                  <c:v>35.156999999999996</c:v>
                </c:pt>
                <c:pt idx="3366">
                  <c:v>35.15</c:v>
                </c:pt>
                <c:pt idx="3367">
                  <c:v>35.143000000000001</c:v>
                </c:pt>
                <c:pt idx="3368">
                  <c:v>35.131</c:v>
                </c:pt>
                <c:pt idx="3369">
                  <c:v>35.112000000000002</c:v>
                </c:pt>
                <c:pt idx="3370">
                  <c:v>35.091000000000001</c:v>
                </c:pt>
                <c:pt idx="3371">
                  <c:v>35.064999999999998</c:v>
                </c:pt>
                <c:pt idx="3372">
                  <c:v>35.042999999999999</c:v>
                </c:pt>
                <c:pt idx="3373">
                  <c:v>35.021999999999998</c:v>
                </c:pt>
                <c:pt idx="3374">
                  <c:v>35.006</c:v>
                </c:pt>
                <c:pt idx="3375">
                  <c:v>34.99</c:v>
                </c:pt>
                <c:pt idx="3376">
                  <c:v>34.972999999999999</c:v>
                </c:pt>
                <c:pt idx="3377">
                  <c:v>34.954000000000001</c:v>
                </c:pt>
                <c:pt idx="3378">
                  <c:v>34.930999999999997</c:v>
                </c:pt>
                <c:pt idx="3379">
                  <c:v>34.905999999999999</c:v>
                </c:pt>
                <c:pt idx="3380">
                  <c:v>34.881999999999998</c:v>
                </c:pt>
                <c:pt idx="3381">
                  <c:v>34.856999999999999</c:v>
                </c:pt>
                <c:pt idx="3382">
                  <c:v>34.835000000000001</c:v>
                </c:pt>
                <c:pt idx="3383">
                  <c:v>34.808999999999997</c:v>
                </c:pt>
                <c:pt idx="3384">
                  <c:v>34.773000000000003</c:v>
                </c:pt>
                <c:pt idx="3385">
                  <c:v>34.731000000000002</c:v>
                </c:pt>
                <c:pt idx="3386">
                  <c:v>34.691000000000003</c:v>
                </c:pt>
                <c:pt idx="3387">
                  <c:v>34.646999999999998</c:v>
                </c:pt>
                <c:pt idx="3388">
                  <c:v>34.595999999999997</c:v>
                </c:pt>
                <c:pt idx="3389">
                  <c:v>34.543999999999997</c:v>
                </c:pt>
                <c:pt idx="3390">
                  <c:v>34.496000000000002</c:v>
                </c:pt>
                <c:pt idx="3391">
                  <c:v>34.451999999999998</c:v>
                </c:pt>
                <c:pt idx="3392">
                  <c:v>34.404000000000003</c:v>
                </c:pt>
                <c:pt idx="3393">
                  <c:v>34.353999999999999</c:v>
                </c:pt>
                <c:pt idx="3394">
                  <c:v>34.308</c:v>
                </c:pt>
                <c:pt idx="3395">
                  <c:v>34.261000000000003</c:v>
                </c:pt>
                <c:pt idx="3396">
                  <c:v>34.216000000000001</c:v>
                </c:pt>
                <c:pt idx="3397">
                  <c:v>34.17</c:v>
                </c:pt>
                <c:pt idx="3398">
                  <c:v>34.124000000000002</c:v>
                </c:pt>
                <c:pt idx="3399">
                  <c:v>34.079000000000001</c:v>
                </c:pt>
                <c:pt idx="3400">
                  <c:v>34.033999999999999</c:v>
                </c:pt>
                <c:pt idx="3401">
                  <c:v>33.984999999999999</c:v>
                </c:pt>
                <c:pt idx="3402">
                  <c:v>33.936999999999998</c:v>
                </c:pt>
                <c:pt idx="3403">
                  <c:v>33.892000000000003</c:v>
                </c:pt>
                <c:pt idx="3404">
                  <c:v>33.848999999999997</c:v>
                </c:pt>
                <c:pt idx="3405">
                  <c:v>33.814</c:v>
                </c:pt>
                <c:pt idx="3406">
                  <c:v>33.786999999999999</c:v>
                </c:pt>
                <c:pt idx="3407">
                  <c:v>33.765999999999998</c:v>
                </c:pt>
                <c:pt idx="3408">
                  <c:v>33.747</c:v>
                </c:pt>
                <c:pt idx="3409">
                  <c:v>33.729999999999997</c:v>
                </c:pt>
                <c:pt idx="3410">
                  <c:v>33.72</c:v>
                </c:pt>
                <c:pt idx="3411">
                  <c:v>33.71</c:v>
                </c:pt>
                <c:pt idx="3412">
                  <c:v>33.706000000000003</c:v>
                </c:pt>
                <c:pt idx="3413">
                  <c:v>33.701999999999998</c:v>
                </c:pt>
                <c:pt idx="3414">
                  <c:v>33.69</c:v>
                </c:pt>
                <c:pt idx="3415">
                  <c:v>33.674999999999997</c:v>
                </c:pt>
                <c:pt idx="3416">
                  <c:v>33.662999999999997</c:v>
                </c:pt>
                <c:pt idx="3417">
                  <c:v>33.648000000000003</c:v>
                </c:pt>
                <c:pt idx="3418">
                  <c:v>33.628999999999998</c:v>
                </c:pt>
                <c:pt idx="3419">
                  <c:v>33.603999999999999</c:v>
                </c:pt>
                <c:pt idx="3420">
                  <c:v>33.573</c:v>
                </c:pt>
                <c:pt idx="3421">
                  <c:v>33.542999999999999</c:v>
                </c:pt>
                <c:pt idx="3422">
                  <c:v>33.514000000000003</c:v>
                </c:pt>
                <c:pt idx="3423">
                  <c:v>33.485999999999997</c:v>
                </c:pt>
                <c:pt idx="3424">
                  <c:v>33.457000000000001</c:v>
                </c:pt>
                <c:pt idx="3425">
                  <c:v>33.424999999999997</c:v>
                </c:pt>
                <c:pt idx="3426">
                  <c:v>33.392000000000003</c:v>
                </c:pt>
                <c:pt idx="3427">
                  <c:v>33.357999999999997</c:v>
                </c:pt>
                <c:pt idx="3428">
                  <c:v>33.325000000000003</c:v>
                </c:pt>
                <c:pt idx="3429">
                  <c:v>33.295999999999999</c:v>
                </c:pt>
                <c:pt idx="3430">
                  <c:v>33.26</c:v>
                </c:pt>
                <c:pt idx="3431">
                  <c:v>33.222000000000001</c:v>
                </c:pt>
                <c:pt idx="3432">
                  <c:v>33.194000000000003</c:v>
                </c:pt>
                <c:pt idx="3433">
                  <c:v>33.168999999999997</c:v>
                </c:pt>
                <c:pt idx="3434">
                  <c:v>33.145000000000003</c:v>
                </c:pt>
                <c:pt idx="3435">
                  <c:v>33.122999999999998</c:v>
                </c:pt>
                <c:pt idx="3436">
                  <c:v>33.100999999999999</c:v>
                </c:pt>
                <c:pt idx="3437">
                  <c:v>33.081000000000003</c:v>
                </c:pt>
                <c:pt idx="3438">
                  <c:v>33.067</c:v>
                </c:pt>
                <c:pt idx="3439">
                  <c:v>33.048000000000002</c:v>
                </c:pt>
                <c:pt idx="3440">
                  <c:v>33.029000000000003</c:v>
                </c:pt>
                <c:pt idx="3441">
                  <c:v>33.012</c:v>
                </c:pt>
                <c:pt idx="3442">
                  <c:v>33</c:v>
                </c:pt>
                <c:pt idx="3443">
                  <c:v>32.993000000000002</c:v>
                </c:pt>
                <c:pt idx="3444">
                  <c:v>32.985999999999997</c:v>
                </c:pt>
                <c:pt idx="3445">
                  <c:v>32.979999999999997</c:v>
                </c:pt>
                <c:pt idx="3446">
                  <c:v>32.978000000000002</c:v>
                </c:pt>
                <c:pt idx="3447">
                  <c:v>32.972999999999999</c:v>
                </c:pt>
                <c:pt idx="3448">
                  <c:v>32.965000000000003</c:v>
                </c:pt>
                <c:pt idx="3449">
                  <c:v>32.956000000000003</c:v>
                </c:pt>
                <c:pt idx="3450">
                  <c:v>32.947000000000003</c:v>
                </c:pt>
                <c:pt idx="3451">
                  <c:v>32.932000000000002</c:v>
                </c:pt>
                <c:pt idx="3452">
                  <c:v>32.917999999999999</c:v>
                </c:pt>
                <c:pt idx="3453">
                  <c:v>32.911000000000001</c:v>
                </c:pt>
                <c:pt idx="3454">
                  <c:v>32.905000000000001</c:v>
                </c:pt>
                <c:pt idx="3455">
                  <c:v>32.899000000000001</c:v>
                </c:pt>
                <c:pt idx="3456">
                  <c:v>32.893999999999998</c:v>
                </c:pt>
                <c:pt idx="3457">
                  <c:v>32.893999999999998</c:v>
                </c:pt>
                <c:pt idx="3458">
                  <c:v>32.896999999999998</c:v>
                </c:pt>
                <c:pt idx="3459">
                  <c:v>32.899000000000001</c:v>
                </c:pt>
                <c:pt idx="3460">
                  <c:v>32.898000000000003</c:v>
                </c:pt>
                <c:pt idx="3461">
                  <c:v>32.898000000000003</c:v>
                </c:pt>
                <c:pt idx="3462">
                  <c:v>32.9</c:v>
                </c:pt>
                <c:pt idx="3463">
                  <c:v>32.906999999999996</c:v>
                </c:pt>
                <c:pt idx="3464">
                  <c:v>32.917000000000002</c:v>
                </c:pt>
                <c:pt idx="3465">
                  <c:v>32.923999999999999</c:v>
                </c:pt>
                <c:pt idx="3466">
                  <c:v>32.933</c:v>
                </c:pt>
                <c:pt idx="3467">
                  <c:v>32.942</c:v>
                </c:pt>
                <c:pt idx="3468">
                  <c:v>32.948999999999998</c:v>
                </c:pt>
                <c:pt idx="3469">
                  <c:v>32.953000000000003</c:v>
                </c:pt>
                <c:pt idx="3470">
                  <c:v>32.960999999999999</c:v>
                </c:pt>
                <c:pt idx="3471">
                  <c:v>32.966999999999999</c:v>
                </c:pt>
                <c:pt idx="3472">
                  <c:v>32.973999999999997</c:v>
                </c:pt>
                <c:pt idx="3473">
                  <c:v>32.975999999999999</c:v>
                </c:pt>
                <c:pt idx="3474">
                  <c:v>32.976999999999997</c:v>
                </c:pt>
                <c:pt idx="3475">
                  <c:v>32.982999999999997</c:v>
                </c:pt>
                <c:pt idx="3476">
                  <c:v>32.985999999999997</c:v>
                </c:pt>
                <c:pt idx="3477">
                  <c:v>32.988999999999997</c:v>
                </c:pt>
                <c:pt idx="3478">
                  <c:v>32.993000000000002</c:v>
                </c:pt>
                <c:pt idx="3479">
                  <c:v>32.997999999999998</c:v>
                </c:pt>
                <c:pt idx="3480">
                  <c:v>33.003</c:v>
                </c:pt>
                <c:pt idx="3481">
                  <c:v>33.005000000000003</c:v>
                </c:pt>
                <c:pt idx="3482">
                  <c:v>33.005000000000003</c:v>
                </c:pt>
                <c:pt idx="3483">
                  <c:v>33.003999999999998</c:v>
                </c:pt>
                <c:pt idx="3484">
                  <c:v>33.003999999999998</c:v>
                </c:pt>
                <c:pt idx="3485">
                  <c:v>33.008000000000003</c:v>
                </c:pt>
                <c:pt idx="3486">
                  <c:v>33.012999999999998</c:v>
                </c:pt>
                <c:pt idx="3487">
                  <c:v>33.018999999999998</c:v>
                </c:pt>
                <c:pt idx="3488">
                  <c:v>33.029000000000003</c:v>
                </c:pt>
                <c:pt idx="3489">
                  <c:v>33.042000000000002</c:v>
                </c:pt>
                <c:pt idx="3490">
                  <c:v>33.055</c:v>
                </c:pt>
                <c:pt idx="3491">
                  <c:v>33.078000000000003</c:v>
                </c:pt>
                <c:pt idx="3492">
                  <c:v>33.103999999999999</c:v>
                </c:pt>
                <c:pt idx="3493">
                  <c:v>33.131999999999998</c:v>
                </c:pt>
                <c:pt idx="3494">
                  <c:v>33.17</c:v>
                </c:pt>
                <c:pt idx="3495">
                  <c:v>33.204000000000001</c:v>
                </c:pt>
                <c:pt idx="3496">
                  <c:v>33.241</c:v>
                </c:pt>
                <c:pt idx="3497">
                  <c:v>33.290999999999997</c:v>
                </c:pt>
                <c:pt idx="3498">
                  <c:v>33.348999999999997</c:v>
                </c:pt>
                <c:pt idx="3499">
                  <c:v>33.414999999999999</c:v>
                </c:pt>
                <c:pt idx="3500">
                  <c:v>33.485999999999997</c:v>
                </c:pt>
                <c:pt idx="3501">
                  <c:v>33.567999999999998</c:v>
                </c:pt>
                <c:pt idx="3502">
                  <c:v>33.651000000000003</c:v>
                </c:pt>
                <c:pt idx="3503">
                  <c:v>33.743000000000002</c:v>
                </c:pt>
                <c:pt idx="3504">
                  <c:v>33.843000000000004</c:v>
                </c:pt>
                <c:pt idx="3505">
                  <c:v>33.942999999999998</c:v>
                </c:pt>
                <c:pt idx="3506">
                  <c:v>34.042999999999999</c:v>
                </c:pt>
                <c:pt idx="3507">
                  <c:v>34.149000000000001</c:v>
                </c:pt>
                <c:pt idx="3508">
                  <c:v>34.261000000000003</c:v>
                </c:pt>
                <c:pt idx="3509">
                  <c:v>34.363999999999997</c:v>
                </c:pt>
                <c:pt idx="3510">
                  <c:v>34.472999999999999</c:v>
                </c:pt>
                <c:pt idx="3511">
                  <c:v>34.582999999999998</c:v>
                </c:pt>
                <c:pt idx="3512">
                  <c:v>34.680999999999997</c:v>
                </c:pt>
                <c:pt idx="3513">
                  <c:v>34.777000000000001</c:v>
                </c:pt>
                <c:pt idx="3514">
                  <c:v>34.869999999999997</c:v>
                </c:pt>
                <c:pt idx="3515">
                  <c:v>34.954999999999998</c:v>
                </c:pt>
                <c:pt idx="3516">
                  <c:v>35.026000000000003</c:v>
                </c:pt>
                <c:pt idx="3517">
                  <c:v>35.085999999999999</c:v>
                </c:pt>
                <c:pt idx="3518">
                  <c:v>35.152999999999999</c:v>
                </c:pt>
                <c:pt idx="3519">
                  <c:v>35.220999999999997</c:v>
                </c:pt>
                <c:pt idx="3520">
                  <c:v>35.277999999999999</c:v>
                </c:pt>
                <c:pt idx="3521">
                  <c:v>35.337000000000003</c:v>
                </c:pt>
                <c:pt idx="3522">
                  <c:v>35.387999999999998</c:v>
                </c:pt>
                <c:pt idx="3523">
                  <c:v>35.441000000000003</c:v>
                </c:pt>
                <c:pt idx="3524">
                  <c:v>35.488999999999997</c:v>
                </c:pt>
                <c:pt idx="3525">
                  <c:v>35.533999999999999</c:v>
                </c:pt>
                <c:pt idx="3526">
                  <c:v>35.573</c:v>
                </c:pt>
                <c:pt idx="3527">
                  <c:v>35.609000000000002</c:v>
                </c:pt>
                <c:pt idx="3528">
                  <c:v>35.642000000000003</c:v>
                </c:pt>
                <c:pt idx="3529">
                  <c:v>35.665999999999997</c:v>
                </c:pt>
                <c:pt idx="3530">
                  <c:v>35.689</c:v>
                </c:pt>
                <c:pt idx="3531">
                  <c:v>35.707000000000001</c:v>
                </c:pt>
                <c:pt idx="3532">
                  <c:v>35.72</c:v>
                </c:pt>
                <c:pt idx="3533">
                  <c:v>35.725000000000001</c:v>
                </c:pt>
                <c:pt idx="3534">
                  <c:v>35.731999999999999</c:v>
                </c:pt>
                <c:pt idx="3535">
                  <c:v>35.737000000000002</c:v>
                </c:pt>
                <c:pt idx="3536">
                  <c:v>35.738</c:v>
                </c:pt>
                <c:pt idx="3537">
                  <c:v>35.734000000000002</c:v>
                </c:pt>
                <c:pt idx="3538">
                  <c:v>35.732999999999997</c:v>
                </c:pt>
                <c:pt idx="3539">
                  <c:v>35.741</c:v>
                </c:pt>
                <c:pt idx="3540">
                  <c:v>35.756999999999998</c:v>
                </c:pt>
                <c:pt idx="3541">
                  <c:v>35.783000000000001</c:v>
                </c:pt>
                <c:pt idx="3542">
                  <c:v>35.819000000000003</c:v>
                </c:pt>
                <c:pt idx="3543">
                  <c:v>35.868000000000002</c:v>
                </c:pt>
                <c:pt idx="3544">
                  <c:v>35.923000000000002</c:v>
                </c:pt>
                <c:pt idx="3545">
                  <c:v>35.981999999999999</c:v>
                </c:pt>
                <c:pt idx="3546">
                  <c:v>36.039000000000001</c:v>
                </c:pt>
                <c:pt idx="3547">
                  <c:v>36.088000000000001</c:v>
                </c:pt>
                <c:pt idx="3548">
                  <c:v>36.128</c:v>
                </c:pt>
                <c:pt idx="3549">
                  <c:v>36.158999999999999</c:v>
                </c:pt>
                <c:pt idx="3550">
                  <c:v>36.183999999999997</c:v>
                </c:pt>
                <c:pt idx="3551">
                  <c:v>36.204999999999998</c:v>
                </c:pt>
                <c:pt idx="3552">
                  <c:v>36.222000000000001</c:v>
                </c:pt>
                <c:pt idx="3553">
                  <c:v>36.243000000000002</c:v>
                </c:pt>
                <c:pt idx="3554">
                  <c:v>36.267000000000003</c:v>
                </c:pt>
                <c:pt idx="3555">
                  <c:v>36.293999999999997</c:v>
                </c:pt>
                <c:pt idx="3556">
                  <c:v>36.326000000000001</c:v>
                </c:pt>
                <c:pt idx="3557">
                  <c:v>36.357999999999997</c:v>
                </c:pt>
                <c:pt idx="3558">
                  <c:v>36.393000000000001</c:v>
                </c:pt>
                <c:pt idx="3559">
                  <c:v>36.427999999999997</c:v>
                </c:pt>
                <c:pt idx="3560">
                  <c:v>36.457999999999998</c:v>
                </c:pt>
                <c:pt idx="3561">
                  <c:v>36.484000000000002</c:v>
                </c:pt>
                <c:pt idx="3562">
                  <c:v>36.503</c:v>
                </c:pt>
                <c:pt idx="3563">
                  <c:v>36.517000000000003</c:v>
                </c:pt>
                <c:pt idx="3564">
                  <c:v>36.53</c:v>
                </c:pt>
                <c:pt idx="3565">
                  <c:v>36.536999999999999</c:v>
                </c:pt>
                <c:pt idx="3566">
                  <c:v>36.537999999999997</c:v>
                </c:pt>
                <c:pt idx="3567">
                  <c:v>36.539000000000001</c:v>
                </c:pt>
                <c:pt idx="3568">
                  <c:v>36.533000000000001</c:v>
                </c:pt>
                <c:pt idx="3569">
                  <c:v>36.527999999999999</c:v>
                </c:pt>
                <c:pt idx="3570">
                  <c:v>36.518999999999998</c:v>
                </c:pt>
                <c:pt idx="3571">
                  <c:v>36.515000000000001</c:v>
                </c:pt>
                <c:pt idx="3572">
                  <c:v>36.514000000000003</c:v>
                </c:pt>
                <c:pt idx="3573">
                  <c:v>36.51</c:v>
                </c:pt>
                <c:pt idx="3574">
                  <c:v>36.502000000000002</c:v>
                </c:pt>
                <c:pt idx="3575">
                  <c:v>36.49</c:v>
                </c:pt>
                <c:pt idx="3576">
                  <c:v>36.475000000000001</c:v>
                </c:pt>
                <c:pt idx="3577">
                  <c:v>36.459000000000003</c:v>
                </c:pt>
                <c:pt idx="3578">
                  <c:v>36.44</c:v>
                </c:pt>
                <c:pt idx="3579">
                  <c:v>36.423999999999999</c:v>
                </c:pt>
                <c:pt idx="3580">
                  <c:v>36.414000000000001</c:v>
                </c:pt>
                <c:pt idx="3581">
                  <c:v>36.402000000000001</c:v>
                </c:pt>
                <c:pt idx="3582">
                  <c:v>36.386000000000003</c:v>
                </c:pt>
                <c:pt idx="3583">
                  <c:v>36.365000000000002</c:v>
                </c:pt>
                <c:pt idx="3584">
                  <c:v>36.341000000000001</c:v>
                </c:pt>
                <c:pt idx="3585">
                  <c:v>36.305999999999997</c:v>
                </c:pt>
                <c:pt idx="3586">
                  <c:v>36.273000000000003</c:v>
                </c:pt>
                <c:pt idx="3587">
                  <c:v>36.253</c:v>
                </c:pt>
                <c:pt idx="3588">
                  <c:v>36.238</c:v>
                </c:pt>
                <c:pt idx="3589">
                  <c:v>36.226999999999997</c:v>
                </c:pt>
                <c:pt idx="3590">
                  <c:v>36.222000000000001</c:v>
                </c:pt>
                <c:pt idx="3591">
                  <c:v>36.222000000000001</c:v>
                </c:pt>
                <c:pt idx="3592">
                  <c:v>36.223999999999997</c:v>
                </c:pt>
                <c:pt idx="3593">
                  <c:v>36.228999999999999</c:v>
                </c:pt>
                <c:pt idx="3594">
                  <c:v>36.241999999999997</c:v>
                </c:pt>
                <c:pt idx="3595">
                  <c:v>36.253</c:v>
                </c:pt>
                <c:pt idx="3596">
                  <c:v>36.267000000000003</c:v>
                </c:pt>
                <c:pt idx="3597">
                  <c:v>36.277999999999999</c:v>
                </c:pt>
                <c:pt idx="3598">
                  <c:v>36.281999999999996</c:v>
                </c:pt>
                <c:pt idx="3599">
                  <c:v>36.286999999999999</c:v>
                </c:pt>
                <c:pt idx="3600">
                  <c:v>36.298999999999999</c:v>
                </c:pt>
                <c:pt idx="3601">
                  <c:v>36.31</c:v>
                </c:pt>
                <c:pt idx="3602">
                  <c:v>36.319000000000003</c:v>
                </c:pt>
                <c:pt idx="3603">
                  <c:v>36.335999999999999</c:v>
                </c:pt>
                <c:pt idx="3604">
                  <c:v>36.35</c:v>
                </c:pt>
                <c:pt idx="3605">
                  <c:v>36.363999999999997</c:v>
                </c:pt>
                <c:pt idx="3606">
                  <c:v>36.372999999999998</c:v>
                </c:pt>
                <c:pt idx="3607">
                  <c:v>36.377000000000002</c:v>
                </c:pt>
                <c:pt idx="3608">
                  <c:v>36.378999999999998</c:v>
                </c:pt>
                <c:pt idx="3609">
                  <c:v>36.384999999999998</c:v>
                </c:pt>
                <c:pt idx="3610">
                  <c:v>36.39</c:v>
                </c:pt>
                <c:pt idx="3611">
                  <c:v>36.396999999999998</c:v>
                </c:pt>
                <c:pt idx="3612">
                  <c:v>36.405999999999999</c:v>
                </c:pt>
                <c:pt idx="3613">
                  <c:v>36.409999999999997</c:v>
                </c:pt>
                <c:pt idx="3614">
                  <c:v>36.415999999999997</c:v>
                </c:pt>
                <c:pt idx="3615">
                  <c:v>36.417999999999999</c:v>
                </c:pt>
                <c:pt idx="3616">
                  <c:v>36.42</c:v>
                </c:pt>
                <c:pt idx="3617">
                  <c:v>36.423000000000002</c:v>
                </c:pt>
                <c:pt idx="3618">
                  <c:v>36.423999999999999</c:v>
                </c:pt>
                <c:pt idx="3619">
                  <c:v>36.421999999999997</c:v>
                </c:pt>
                <c:pt idx="3620">
                  <c:v>36.423999999999999</c:v>
                </c:pt>
                <c:pt idx="3621">
                  <c:v>36.430999999999997</c:v>
                </c:pt>
                <c:pt idx="3622">
                  <c:v>36.438000000000002</c:v>
                </c:pt>
                <c:pt idx="3623">
                  <c:v>36.448</c:v>
                </c:pt>
                <c:pt idx="3624">
                  <c:v>36.466000000000001</c:v>
                </c:pt>
                <c:pt idx="3625">
                  <c:v>36.484999999999999</c:v>
                </c:pt>
                <c:pt idx="3626">
                  <c:v>36.508000000000003</c:v>
                </c:pt>
                <c:pt idx="3627">
                  <c:v>36.529000000000003</c:v>
                </c:pt>
                <c:pt idx="3628">
                  <c:v>36.549999999999997</c:v>
                </c:pt>
                <c:pt idx="3629">
                  <c:v>36.567</c:v>
                </c:pt>
                <c:pt idx="3630">
                  <c:v>36.579000000000001</c:v>
                </c:pt>
                <c:pt idx="3631">
                  <c:v>36.591000000000001</c:v>
                </c:pt>
                <c:pt idx="3632">
                  <c:v>36.595999999999997</c:v>
                </c:pt>
                <c:pt idx="3633">
                  <c:v>36.603999999999999</c:v>
                </c:pt>
                <c:pt idx="3634">
                  <c:v>36.607999999999997</c:v>
                </c:pt>
                <c:pt idx="3635">
                  <c:v>36.606000000000002</c:v>
                </c:pt>
                <c:pt idx="3636">
                  <c:v>36.604999999999997</c:v>
                </c:pt>
                <c:pt idx="3637">
                  <c:v>36.597000000000001</c:v>
                </c:pt>
                <c:pt idx="3638">
                  <c:v>36.591999999999999</c:v>
                </c:pt>
                <c:pt idx="3639">
                  <c:v>36.591000000000001</c:v>
                </c:pt>
                <c:pt idx="3640">
                  <c:v>36.590000000000003</c:v>
                </c:pt>
                <c:pt idx="3641">
                  <c:v>36.591999999999999</c:v>
                </c:pt>
                <c:pt idx="3642">
                  <c:v>36.594000000000001</c:v>
                </c:pt>
                <c:pt idx="3643">
                  <c:v>36.594999999999999</c:v>
                </c:pt>
                <c:pt idx="3644">
                  <c:v>36.597999999999999</c:v>
                </c:pt>
                <c:pt idx="3645">
                  <c:v>36.607999999999997</c:v>
                </c:pt>
                <c:pt idx="3646">
                  <c:v>36.616</c:v>
                </c:pt>
                <c:pt idx="3647">
                  <c:v>36.619999999999997</c:v>
                </c:pt>
                <c:pt idx="3648">
                  <c:v>36.627000000000002</c:v>
                </c:pt>
                <c:pt idx="3649">
                  <c:v>36.637999999999998</c:v>
                </c:pt>
                <c:pt idx="3650">
                  <c:v>36.658000000000001</c:v>
                </c:pt>
                <c:pt idx="3651">
                  <c:v>36.691000000000003</c:v>
                </c:pt>
                <c:pt idx="3652">
                  <c:v>36.737000000000002</c:v>
                </c:pt>
                <c:pt idx="3653">
                  <c:v>36.784999999999997</c:v>
                </c:pt>
                <c:pt idx="3654">
                  <c:v>36.832999999999998</c:v>
                </c:pt>
                <c:pt idx="3655">
                  <c:v>36.877000000000002</c:v>
                </c:pt>
                <c:pt idx="3656">
                  <c:v>36.921999999999997</c:v>
                </c:pt>
                <c:pt idx="3657">
                  <c:v>36.966999999999999</c:v>
                </c:pt>
                <c:pt idx="3658">
                  <c:v>37.014000000000003</c:v>
                </c:pt>
                <c:pt idx="3659">
                  <c:v>37.055999999999997</c:v>
                </c:pt>
                <c:pt idx="3660">
                  <c:v>37.090000000000003</c:v>
                </c:pt>
                <c:pt idx="3661">
                  <c:v>37.121000000000002</c:v>
                </c:pt>
                <c:pt idx="3662">
                  <c:v>37.148000000000003</c:v>
                </c:pt>
                <c:pt idx="3663">
                  <c:v>37.165999999999997</c:v>
                </c:pt>
                <c:pt idx="3664">
                  <c:v>37.183</c:v>
                </c:pt>
                <c:pt idx="3665">
                  <c:v>37.198999999999998</c:v>
                </c:pt>
                <c:pt idx="3666">
                  <c:v>37.213000000000001</c:v>
                </c:pt>
                <c:pt idx="3667">
                  <c:v>37.218000000000004</c:v>
                </c:pt>
                <c:pt idx="3668">
                  <c:v>37.22</c:v>
                </c:pt>
                <c:pt idx="3669">
                  <c:v>37.220999999999997</c:v>
                </c:pt>
                <c:pt idx="3670">
                  <c:v>37.218000000000004</c:v>
                </c:pt>
                <c:pt idx="3671">
                  <c:v>37.213999999999999</c:v>
                </c:pt>
                <c:pt idx="3672">
                  <c:v>37.21</c:v>
                </c:pt>
                <c:pt idx="3673">
                  <c:v>37.206000000000003</c:v>
                </c:pt>
                <c:pt idx="3674">
                  <c:v>37.206000000000003</c:v>
                </c:pt>
                <c:pt idx="3675">
                  <c:v>37.201000000000001</c:v>
                </c:pt>
                <c:pt idx="3676">
                  <c:v>37.197000000000003</c:v>
                </c:pt>
                <c:pt idx="3677">
                  <c:v>37.195</c:v>
                </c:pt>
                <c:pt idx="3678">
                  <c:v>37.195999999999998</c:v>
                </c:pt>
                <c:pt idx="3679">
                  <c:v>37.192999999999998</c:v>
                </c:pt>
                <c:pt idx="3680">
                  <c:v>37.192</c:v>
                </c:pt>
                <c:pt idx="3681">
                  <c:v>37.189</c:v>
                </c:pt>
                <c:pt idx="3682">
                  <c:v>37.191000000000003</c:v>
                </c:pt>
                <c:pt idx="3683">
                  <c:v>37.189</c:v>
                </c:pt>
                <c:pt idx="3684">
                  <c:v>37.186999999999998</c:v>
                </c:pt>
                <c:pt idx="3685">
                  <c:v>37.183</c:v>
                </c:pt>
                <c:pt idx="3686">
                  <c:v>37.179000000000002</c:v>
                </c:pt>
                <c:pt idx="3687">
                  <c:v>37.173999999999999</c:v>
                </c:pt>
                <c:pt idx="3688">
                  <c:v>37.164000000000001</c:v>
                </c:pt>
                <c:pt idx="3689">
                  <c:v>37.155999999999999</c:v>
                </c:pt>
                <c:pt idx="3690">
                  <c:v>37.146999999999998</c:v>
                </c:pt>
                <c:pt idx="3691">
                  <c:v>37.134</c:v>
                </c:pt>
                <c:pt idx="3692">
                  <c:v>37.122999999999998</c:v>
                </c:pt>
                <c:pt idx="3693">
                  <c:v>37.110999999999997</c:v>
                </c:pt>
                <c:pt idx="3694">
                  <c:v>37.097000000000001</c:v>
                </c:pt>
                <c:pt idx="3695">
                  <c:v>37.082999999999998</c:v>
                </c:pt>
                <c:pt idx="3696">
                  <c:v>37.075000000000003</c:v>
                </c:pt>
                <c:pt idx="3697">
                  <c:v>37.066000000000003</c:v>
                </c:pt>
                <c:pt idx="3698">
                  <c:v>37.051000000000002</c:v>
                </c:pt>
                <c:pt idx="3699">
                  <c:v>37.027000000000001</c:v>
                </c:pt>
                <c:pt idx="3700">
                  <c:v>36.993000000000002</c:v>
                </c:pt>
                <c:pt idx="3701">
                  <c:v>36.944000000000003</c:v>
                </c:pt>
                <c:pt idx="3702">
                  <c:v>36.881999999999998</c:v>
                </c:pt>
                <c:pt idx="3703">
                  <c:v>36.823</c:v>
                </c:pt>
                <c:pt idx="3704">
                  <c:v>36.758000000000003</c:v>
                </c:pt>
                <c:pt idx="3705">
                  <c:v>36.688000000000002</c:v>
                </c:pt>
                <c:pt idx="3706">
                  <c:v>36.606000000000002</c:v>
                </c:pt>
                <c:pt idx="3707">
                  <c:v>36.511000000000003</c:v>
                </c:pt>
                <c:pt idx="3708">
                  <c:v>36.408000000000001</c:v>
                </c:pt>
                <c:pt idx="3709">
                  <c:v>36.295000000000002</c:v>
                </c:pt>
                <c:pt idx="3710">
                  <c:v>36.171999999999997</c:v>
                </c:pt>
                <c:pt idx="3711">
                  <c:v>36.048999999999999</c:v>
                </c:pt>
                <c:pt idx="3712">
                  <c:v>35.930999999999997</c:v>
                </c:pt>
                <c:pt idx="3713">
                  <c:v>35.829000000000001</c:v>
                </c:pt>
                <c:pt idx="3714">
                  <c:v>35.741</c:v>
                </c:pt>
                <c:pt idx="3715">
                  <c:v>35.674999999999997</c:v>
                </c:pt>
                <c:pt idx="3716">
                  <c:v>35.64</c:v>
                </c:pt>
                <c:pt idx="3717">
                  <c:v>35.639000000000003</c:v>
                </c:pt>
                <c:pt idx="3718">
                  <c:v>35.667000000000002</c:v>
                </c:pt>
                <c:pt idx="3719">
                  <c:v>35.71</c:v>
                </c:pt>
                <c:pt idx="3720">
                  <c:v>35.756999999999998</c:v>
                </c:pt>
                <c:pt idx="3721">
                  <c:v>35.814999999999998</c:v>
                </c:pt>
                <c:pt idx="3722">
                  <c:v>35.875</c:v>
                </c:pt>
                <c:pt idx="3723">
                  <c:v>35.924999999999997</c:v>
                </c:pt>
                <c:pt idx="3724">
                  <c:v>35.970999999999997</c:v>
                </c:pt>
                <c:pt idx="3725">
                  <c:v>36.005000000000003</c:v>
                </c:pt>
                <c:pt idx="3726">
                  <c:v>36.034999999999997</c:v>
                </c:pt>
                <c:pt idx="3727">
                  <c:v>36.066000000000003</c:v>
                </c:pt>
                <c:pt idx="3728">
                  <c:v>36.093000000000004</c:v>
                </c:pt>
                <c:pt idx="3729">
                  <c:v>36.125</c:v>
                </c:pt>
                <c:pt idx="3730">
                  <c:v>36.162999999999997</c:v>
                </c:pt>
                <c:pt idx="3731">
                  <c:v>36.207999999999998</c:v>
                </c:pt>
                <c:pt idx="3732">
                  <c:v>36.261000000000003</c:v>
                </c:pt>
                <c:pt idx="3733">
                  <c:v>36.319000000000003</c:v>
                </c:pt>
                <c:pt idx="3734">
                  <c:v>36.384</c:v>
                </c:pt>
                <c:pt idx="3735">
                  <c:v>36.448999999999998</c:v>
                </c:pt>
                <c:pt idx="3736">
                  <c:v>36.51</c:v>
                </c:pt>
                <c:pt idx="3737">
                  <c:v>36.564999999999998</c:v>
                </c:pt>
                <c:pt idx="3738">
                  <c:v>36.618000000000002</c:v>
                </c:pt>
                <c:pt idx="3739">
                  <c:v>36.67</c:v>
                </c:pt>
                <c:pt idx="3740">
                  <c:v>36.723999999999997</c:v>
                </c:pt>
                <c:pt idx="3741">
                  <c:v>36.771999999999998</c:v>
                </c:pt>
                <c:pt idx="3742">
                  <c:v>36.823</c:v>
                </c:pt>
                <c:pt idx="3743">
                  <c:v>36.871000000000002</c:v>
                </c:pt>
                <c:pt idx="3744">
                  <c:v>36.921999999999997</c:v>
                </c:pt>
                <c:pt idx="3745">
                  <c:v>36.968000000000004</c:v>
                </c:pt>
                <c:pt idx="3746">
                  <c:v>37.003</c:v>
                </c:pt>
                <c:pt idx="3747">
                  <c:v>37.031999999999996</c:v>
                </c:pt>
                <c:pt idx="3748">
                  <c:v>37.057000000000002</c:v>
                </c:pt>
                <c:pt idx="3749">
                  <c:v>37.08</c:v>
                </c:pt>
                <c:pt idx="3750">
                  <c:v>37.103000000000002</c:v>
                </c:pt>
                <c:pt idx="3751">
                  <c:v>37.119</c:v>
                </c:pt>
                <c:pt idx="3752">
                  <c:v>37.136000000000003</c:v>
                </c:pt>
                <c:pt idx="3753">
                  <c:v>37.151000000000003</c:v>
                </c:pt>
                <c:pt idx="3754">
                  <c:v>37.167999999999999</c:v>
                </c:pt>
                <c:pt idx="3755">
                  <c:v>37.186</c:v>
                </c:pt>
                <c:pt idx="3756">
                  <c:v>37.204000000000001</c:v>
                </c:pt>
                <c:pt idx="3757">
                  <c:v>37.225000000000001</c:v>
                </c:pt>
                <c:pt idx="3758">
                  <c:v>37.25</c:v>
                </c:pt>
                <c:pt idx="3759">
                  <c:v>37.28</c:v>
                </c:pt>
                <c:pt idx="3760">
                  <c:v>37.311</c:v>
                </c:pt>
                <c:pt idx="3761">
                  <c:v>37.344000000000001</c:v>
                </c:pt>
                <c:pt idx="3762">
                  <c:v>37.384999999999998</c:v>
                </c:pt>
                <c:pt idx="3763">
                  <c:v>37.430999999999997</c:v>
                </c:pt>
                <c:pt idx="3764">
                  <c:v>37.481000000000002</c:v>
                </c:pt>
                <c:pt idx="3765">
                  <c:v>37.534999999999997</c:v>
                </c:pt>
                <c:pt idx="3766">
                  <c:v>37.585000000000001</c:v>
                </c:pt>
                <c:pt idx="3767">
                  <c:v>37.642000000000003</c:v>
                </c:pt>
                <c:pt idx="3768">
                  <c:v>37.704000000000001</c:v>
                </c:pt>
                <c:pt idx="3769">
                  <c:v>37.765999999999998</c:v>
                </c:pt>
                <c:pt idx="3770">
                  <c:v>37.826000000000001</c:v>
                </c:pt>
                <c:pt idx="3771">
                  <c:v>37.878</c:v>
                </c:pt>
                <c:pt idx="3772">
                  <c:v>37.920999999999999</c:v>
                </c:pt>
                <c:pt idx="3773">
                  <c:v>37.96</c:v>
                </c:pt>
                <c:pt idx="3774">
                  <c:v>37.988999999999997</c:v>
                </c:pt>
                <c:pt idx="3775">
                  <c:v>38.000999999999998</c:v>
                </c:pt>
                <c:pt idx="3776">
                  <c:v>38.006999999999998</c:v>
                </c:pt>
                <c:pt idx="3777">
                  <c:v>38.002000000000002</c:v>
                </c:pt>
                <c:pt idx="3778">
                  <c:v>37.978999999999999</c:v>
                </c:pt>
                <c:pt idx="3779">
                  <c:v>37.956000000000003</c:v>
                </c:pt>
                <c:pt idx="3780">
                  <c:v>37.944000000000003</c:v>
                </c:pt>
                <c:pt idx="3781">
                  <c:v>37.942999999999998</c:v>
                </c:pt>
                <c:pt idx="3782">
                  <c:v>37.945999999999998</c:v>
                </c:pt>
                <c:pt idx="3783">
                  <c:v>37.951000000000001</c:v>
                </c:pt>
                <c:pt idx="3784">
                  <c:v>37.96</c:v>
                </c:pt>
                <c:pt idx="3785">
                  <c:v>37.972999999999999</c:v>
                </c:pt>
                <c:pt idx="3786">
                  <c:v>37.984000000000002</c:v>
                </c:pt>
                <c:pt idx="3787">
                  <c:v>37.999000000000002</c:v>
                </c:pt>
                <c:pt idx="3788">
                  <c:v>38.027999999999999</c:v>
                </c:pt>
                <c:pt idx="3789">
                  <c:v>38.061</c:v>
                </c:pt>
                <c:pt idx="3790">
                  <c:v>38.095999999999997</c:v>
                </c:pt>
                <c:pt idx="3791">
                  <c:v>38.134999999999998</c:v>
                </c:pt>
                <c:pt idx="3792">
                  <c:v>38.179000000000002</c:v>
                </c:pt>
                <c:pt idx="3793">
                  <c:v>38.218000000000004</c:v>
                </c:pt>
                <c:pt idx="3794">
                  <c:v>38.250999999999998</c:v>
                </c:pt>
                <c:pt idx="3795">
                  <c:v>38.274999999999999</c:v>
                </c:pt>
                <c:pt idx="3796">
                  <c:v>38.293999999999997</c:v>
                </c:pt>
                <c:pt idx="3797">
                  <c:v>38.302</c:v>
                </c:pt>
                <c:pt idx="3798">
                  <c:v>38.302</c:v>
                </c:pt>
                <c:pt idx="3799">
                  <c:v>38.298000000000002</c:v>
                </c:pt>
                <c:pt idx="3800">
                  <c:v>38.295999999999999</c:v>
                </c:pt>
                <c:pt idx="3801">
                  <c:v>38.29</c:v>
                </c:pt>
                <c:pt idx="3802">
                  <c:v>38.276000000000003</c:v>
                </c:pt>
                <c:pt idx="3803">
                  <c:v>38.265999999999998</c:v>
                </c:pt>
                <c:pt idx="3804">
                  <c:v>38.250999999999998</c:v>
                </c:pt>
                <c:pt idx="3805">
                  <c:v>38.232999999999997</c:v>
                </c:pt>
                <c:pt idx="3806">
                  <c:v>38.215000000000003</c:v>
                </c:pt>
                <c:pt idx="3807">
                  <c:v>38.201000000000001</c:v>
                </c:pt>
                <c:pt idx="3808">
                  <c:v>38.195999999999998</c:v>
                </c:pt>
                <c:pt idx="3809">
                  <c:v>38.192999999999998</c:v>
                </c:pt>
                <c:pt idx="3810">
                  <c:v>38.197000000000003</c:v>
                </c:pt>
                <c:pt idx="3811">
                  <c:v>38.206000000000003</c:v>
                </c:pt>
                <c:pt idx="3812">
                  <c:v>38.22</c:v>
                </c:pt>
                <c:pt idx="3813">
                  <c:v>38.228000000000002</c:v>
                </c:pt>
                <c:pt idx="3814">
                  <c:v>38.231999999999999</c:v>
                </c:pt>
                <c:pt idx="3815">
                  <c:v>38.24</c:v>
                </c:pt>
                <c:pt idx="3816">
                  <c:v>38.249000000000002</c:v>
                </c:pt>
                <c:pt idx="3817">
                  <c:v>38.26</c:v>
                </c:pt>
                <c:pt idx="3818">
                  <c:v>38.270000000000003</c:v>
                </c:pt>
                <c:pt idx="3819">
                  <c:v>38.277999999999999</c:v>
                </c:pt>
                <c:pt idx="3820">
                  <c:v>38.29</c:v>
                </c:pt>
                <c:pt idx="3821">
                  <c:v>38.298999999999999</c:v>
                </c:pt>
                <c:pt idx="3822">
                  <c:v>38.308</c:v>
                </c:pt>
                <c:pt idx="3823">
                  <c:v>38.313000000000002</c:v>
                </c:pt>
                <c:pt idx="3824">
                  <c:v>38.320999999999998</c:v>
                </c:pt>
                <c:pt idx="3825">
                  <c:v>38.329000000000001</c:v>
                </c:pt>
                <c:pt idx="3826">
                  <c:v>38.338000000000001</c:v>
                </c:pt>
                <c:pt idx="3827">
                  <c:v>38.347000000000001</c:v>
                </c:pt>
                <c:pt idx="3828">
                  <c:v>38.353999999999999</c:v>
                </c:pt>
                <c:pt idx="3829">
                  <c:v>38.357999999999997</c:v>
                </c:pt>
                <c:pt idx="3830">
                  <c:v>38.366</c:v>
                </c:pt>
                <c:pt idx="3831">
                  <c:v>38.371000000000002</c:v>
                </c:pt>
                <c:pt idx="3832">
                  <c:v>38.378</c:v>
                </c:pt>
                <c:pt idx="3833">
                  <c:v>38.395000000000003</c:v>
                </c:pt>
                <c:pt idx="3834">
                  <c:v>38.415999999999997</c:v>
                </c:pt>
                <c:pt idx="3835">
                  <c:v>38.442</c:v>
                </c:pt>
                <c:pt idx="3836">
                  <c:v>38.478000000000002</c:v>
                </c:pt>
                <c:pt idx="3837">
                  <c:v>38.514000000000003</c:v>
                </c:pt>
                <c:pt idx="3838">
                  <c:v>38.545000000000002</c:v>
                </c:pt>
                <c:pt idx="3839">
                  <c:v>38.575000000000003</c:v>
                </c:pt>
                <c:pt idx="3840">
                  <c:v>38.603999999999999</c:v>
                </c:pt>
                <c:pt idx="3841">
                  <c:v>38.634</c:v>
                </c:pt>
                <c:pt idx="3842">
                  <c:v>38.664000000000001</c:v>
                </c:pt>
                <c:pt idx="3843">
                  <c:v>38.692999999999998</c:v>
                </c:pt>
                <c:pt idx="3844">
                  <c:v>38.726999999999997</c:v>
                </c:pt>
                <c:pt idx="3845">
                  <c:v>38.762999999999998</c:v>
                </c:pt>
                <c:pt idx="3846">
                  <c:v>38.799999999999997</c:v>
                </c:pt>
                <c:pt idx="3847">
                  <c:v>38.838000000000001</c:v>
                </c:pt>
                <c:pt idx="3848">
                  <c:v>38.874000000000002</c:v>
                </c:pt>
                <c:pt idx="3849">
                  <c:v>38.904000000000003</c:v>
                </c:pt>
                <c:pt idx="3850">
                  <c:v>38.932000000000002</c:v>
                </c:pt>
                <c:pt idx="3851">
                  <c:v>38.953000000000003</c:v>
                </c:pt>
                <c:pt idx="3852">
                  <c:v>38.963999999999999</c:v>
                </c:pt>
                <c:pt idx="3853">
                  <c:v>38.973999999999997</c:v>
                </c:pt>
                <c:pt idx="3854">
                  <c:v>38.978999999999999</c:v>
                </c:pt>
                <c:pt idx="3855">
                  <c:v>38.975999999999999</c:v>
                </c:pt>
                <c:pt idx="3856">
                  <c:v>38.969000000000001</c:v>
                </c:pt>
                <c:pt idx="3857">
                  <c:v>38.960999999999999</c:v>
                </c:pt>
                <c:pt idx="3858">
                  <c:v>38.954000000000001</c:v>
                </c:pt>
                <c:pt idx="3859">
                  <c:v>38.945</c:v>
                </c:pt>
                <c:pt idx="3860">
                  <c:v>38.933</c:v>
                </c:pt>
                <c:pt idx="3861">
                  <c:v>38.911999999999999</c:v>
                </c:pt>
                <c:pt idx="3862">
                  <c:v>38.887</c:v>
                </c:pt>
                <c:pt idx="3863">
                  <c:v>38.854999999999997</c:v>
                </c:pt>
                <c:pt idx="3864">
                  <c:v>38.817999999999998</c:v>
                </c:pt>
                <c:pt idx="3865">
                  <c:v>38.777999999999999</c:v>
                </c:pt>
                <c:pt idx="3866">
                  <c:v>38.741999999999997</c:v>
                </c:pt>
                <c:pt idx="3867">
                  <c:v>38.713999999999999</c:v>
                </c:pt>
                <c:pt idx="3868">
                  <c:v>38.686</c:v>
                </c:pt>
                <c:pt idx="3869">
                  <c:v>38.655999999999999</c:v>
                </c:pt>
                <c:pt idx="3870">
                  <c:v>38.625999999999998</c:v>
                </c:pt>
                <c:pt idx="3871">
                  <c:v>38.598999999999997</c:v>
                </c:pt>
                <c:pt idx="3872">
                  <c:v>38.569000000000003</c:v>
                </c:pt>
                <c:pt idx="3873">
                  <c:v>38.536000000000001</c:v>
                </c:pt>
                <c:pt idx="3874">
                  <c:v>38.508000000000003</c:v>
                </c:pt>
                <c:pt idx="3875">
                  <c:v>38.487000000000002</c:v>
                </c:pt>
                <c:pt idx="3876">
                  <c:v>38.47</c:v>
                </c:pt>
                <c:pt idx="3877">
                  <c:v>38.454000000000001</c:v>
                </c:pt>
                <c:pt idx="3878">
                  <c:v>38.445</c:v>
                </c:pt>
                <c:pt idx="3879">
                  <c:v>38.436999999999998</c:v>
                </c:pt>
                <c:pt idx="3880">
                  <c:v>38.429000000000002</c:v>
                </c:pt>
                <c:pt idx="3881">
                  <c:v>38.423999999999999</c:v>
                </c:pt>
                <c:pt idx="3882">
                  <c:v>38.423999999999999</c:v>
                </c:pt>
                <c:pt idx="3883">
                  <c:v>38.427</c:v>
                </c:pt>
                <c:pt idx="3884">
                  <c:v>38.427999999999997</c:v>
                </c:pt>
                <c:pt idx="3885">
                  <c:v>38.430999999999997</c:v>
                </c:pt>
                <c:pt idx="3886">
                  <c:v>38.435000000000002</c:v>
                </c:pt>
                <c:pt idx="3887">
                  <c:v>38.44</c:v>
                </c:pt>
                <c:pt idx="3888">
                  <c:v>38.448999999999998</c:v>
                </c:pt>
                <c:pt idx="3889">
                  <c:v>38.463999999999999</c:v>
                </c:pt>
                <c:pt idx="3890">
                  <c:v>38.484000000000002</c:v>
                </c:pt>
                <c:pt idx="3891">
                  <c:v>38.512999999999998</c:v>
                </c:pt>
                <c:pt idx="3892">
                  <c:v>38.548999999999999</c:v>
                </c:pt>
                <c:pt idx="3893">
                  <c:v>38.584000000000003</c:v>
                </c:pt>
                <c:pt idx="3894">
                  <c:v>38.621000000000002</c:v>
                </c:pt>
                <c:pt idx="3895">
                  <c:v>38.661999999999999</c:v>
                </c:pt>
                <c:pt idx="3896">
                  <c:v>38.709000000000003</c:v>
                </c:pt>
                <c:pt idx="3897">
                  <c:v>38.756</c:v>
                </c:pt>
                <c:pt idx="3898">
                  <c:v>38.801000000000002</c:v>
                </c:pt>
                <c:pt idx="3899">
                  <c:v>38.845999999999997</c:v>
                </c:pt>
                <c:pt idx="3900">
                  <c:v>38.895000000000003</c:v>
                </c:pt>
                <c:pt idx="3901">
                  <c:v>38.950000000000003</c:v>
                </c:pt>
                <c:pt idx="3902">
                  <c:v>38.997999999999998</c:v>
                </c:pt>
                <c:pt idx="3903">
                  <c:v>39.043999999999997</c:v>
                </c:pt>
                <c:pt idx="3904">
                  <c:v>39.090000000000003</c:v>
                </c:pt>
                <c:pt idx="3905">
                  <c:v>39.137999999999998</c:v>
                </c:pt>
                <c:pt idx="3906">
                  <c:v>39.180999999999997</c:v>
                </c:pt>
                <c:pt idx="3907">
                  <c:v>39.225000000000001</c:v>
                </c:pt>
                <c:pt idx="3908">
                  <c:v>39.274999999999999</c:v>
                </c:pt>
                <c:pt idx="3909">
                  <c:v>39.317999999999998</c:v>
                </c:pt>
                <c:pt idx="3910">
                  <c:v>39.356999999999999</c:v>
                </c:pt>
                <c:pt idx="3911">
                  <c:v>39.387999999999998</c:v>
                </c:pt>
                <c:pt idx="3912">
                  <c:v>39.417000000000002</c:v>
                </c:pt>
                <c:pt idx="3913">
                  <c:v>39.444000000000003</c:v>
                </c:pt>
                <c:pt idx="3914">
                  <c:v>39.475999999999999</c:v>
                </c:pt>
                <c:pt idx="3915">
                  <c:v>39.508000000000003</c:v>
                </c:pt>
                <c:pt idx="3916">
                  <c:v>39.536999999999999</c:v>
                </c:pt>
                <c:pt idx="3917">
                  <c:v>39.561999999999998</c:v>
                </c:pt>
                <c:pt idx="3918">
                  <c:v>39.578000000000003</c:v>
                </c:pt>
                <c:pt idx="3919">
                  <c:v>39.588000000000001</c:v>
                </c:pt>
                <c:pt idx="3920">
                  <c:v>39.594999999999999</c:v>
                </c:pt>
                <c:pt idx="3921">
                  <c:v>39.603000000000002</c:v>
                </c:pt>
                <c:pt idx="3922">
                  <c:v>39.613</c:v>
                </c:pt>
                <c:pt idx="3923">
                  <c:v>39.625999999999998</c:v>
                </c:pt>
                <c:pt idx="3924">
                  <c:v>39.639000000000003</c:v>
                </c:pt>
                <c:pt idx="3925">
                  <c:v>39.65</c:v>
                </c:pt>
                <c:pt idx="3926">
                  <c:v>39.658999999999999</c:v>
                </c:pt>
                <c:pt idx="3927">
                  <c:v>39.67</c:v>
                </c:pt>
                <c:pt idx="3928">
                  <c:v>39.692</c:v>
                </c:pt>
                <c:pt idx="3929">
                  <c:v>39.728999999999999</c:v>
                </c:pt>
                <c:pt idx="3930">
                  <c:v>39.774999999999999</c:v>
                </c:pt>
                <c:pt idx="3931">
                  <c:v>39.835000000000001</c:v>
                </c:pt>
                <c:pt idx="3932">
                  <c:v>39.901000000000003</c:v>
                </c:pt>
                <c:pt idx="3933">
                  <c:v>39.968000000000004</c:v>
                </c:pt>
                <c:pt idx="3934">
                  <c:v>40.040999999999997</c:v>
                </c:pt>
                <c:pt idx="3935">
                  <c:v>40.106000000000002</c:v>
                </c:pt>
                <c:pt idx="3936">
                  <c:v>40.146000000000001</c:v>
                </c:pt>
                <c:pt idx="3937">
                  <c:v>40.182000000000002</c:v>
                </c:pt>
                <c:pt idx="3938">
                  <c:v>40.209000000000003</c:v>
                </c:pt>
                <c:pt idx="3939">
                  <c:v>40.220999999999997</c:v>
                </c:pt>
                <c:pt idx="3940">
                  <c:v>40.241999999999997</c:v>
                </c:pt>
                <c:pt idx="3941">
                  <c:v>40.274000000000001</c:v>
                </c:pt>
                <c:pt idx="3942">
                  <c:v>40.307000000000002</c:v>
                </c:pt>
                <c:pt idx="3943">
                  <c:v>40.341000000000001</c:v>
                </c:pt>
                <c:pt idx="3944">
                  <c:v>40.372999999999998</c:v>
                </c:pt>
                <c:pt idx="3945">
                  <c:v>40.404000000000003</c:v>
                </c:pt>
                <c:pt idx="3946">
                  <c:v>40.436999999999998</c:v>
                </c:pt>
                <c:pt idx="3947">
                  <c:v>40.465000000000003</c:v>
                </c:pt>
                <c:pt idx="3948">
                  <c:v>40.49</c:v>
                </c:pt>
                <c:pt idx="3949">
                  <c:v>40.508000000000003</c:v>
                </c:pt>
                <c:pt idx="3950">
                  <c:v>40.511000000000003</c:v>
                </c:pt>
                <c:pt idx="3951">
                  <c:v>40.499000000000002</c:v>
                </c:pt>
                <c:pt idx="3952">
                  <c:v>40.476999999999997</c:v>
                </c:pt>
                <c:pt idx="3953">
                  <c:v>40.448999999999998</c:v>
                </c:pt>
                <c:pt idx="3954">
                  <c:v>40.420999999999999</c:v>
                </c:pt>
                <c:pt idx="3955">
                  <c:v>40.396000000000001</c:v>
                </c:pt>
                <c:pt idx="3956">
                  <c:v>40.368000000000002</c:v>
                </c:pt>
                <c:pt idx="3957">
                  <c:v>40.335999999999999</c:v>
                </c:pt>
                <c:pt idx="3958">
                  <c:v>40.308</c:v>
                </c:pt>
                <c:pt idx="3959">
                  <c:v>40.289000000000001</c:v>
                </c:pt>
                <c:pt idx="3960">
                  <c:v>40.277000000000001</c:v>
                </c:pt>
                <c:pt idx="3961">
                  <c:v>40.262999999999998</c:v>
                </c:pt>
                <c:pt idx="3962">
                  <c:v>40.249000000000002</c:v>
                </c:pt>
                <c:pt idx="3963">
                  <c:v>40.234000000000002</c:v>
                </c:pt>
                <c:pt idx="3964">
                  <c:v>40.220999999999997</c:v>
                </c:pt>
                <c:pt idx="3965">
                  <c:v>40.21</c:v>
                </c:pt>
                <c:pt idx="3966">
                  <c:v>40.198</c:v>
                </c:pt>
                <c:pt idx="3967">
                  <c:v>40.182000000000002</c:v>
                </c:pt>
                <c:pt idx="3968">
                  <c:v>40.158000000000001</c:v>
                </c:pt>
                <c:pt idx="3969">
                  <c:v>40.131</c:v>
                </c:pt>
                <c:pt idx="3970">
                  <c:v>40.098999999999997</c:v>
                </c:pt>
                <c:pt idx="3971">
                  <c:v>40.067999999999998</c:v>
                </c:pt>
                <c:pt idx="3972">
                  <c:v>40.04</c:v>
                </c:pt>
                <c:pt idx="3973">
                  <c:v>40.012999999999998</c:v>
                </c:pt>
                <c:pt idx="3974">
                  <c:v>39.988999999999997</c:v>
                </c:pt>
                <c:pt idx="3975">
                  <c:v>39.97</c:v>
                </c:pt>
                <c:pt idx="3976">
                  <c:v>39.957999999999998</c:v>
                </c:pt>
                <c:pt idx="3977">
                  <c:v>39.957000000000001</c:v>
                </c:pt>
                <c:pt idx="3978">
                  <c:v>39.969000000000001</c:v>
                </c:pt>
                <c:pt idx="3979">
                  <c:v>39.993000000000002</c:v>
                </c:pt>
                <c:pt idx="3980">
                  <c:v>40.018999999999998</c:v>
                </c:pt>
                <c:pt idx="3981">
                  <c:v>40.045999999999999</c:v>
                </c:pt>
                <c:pt idx="3982">
                  <c:v>40.073</c:v>
                </c:pt>
                <c:pt idx="3983">
                  <c:v>40.1</c:v>
                </c:pt>
                <c:pt idx="3984">
                  <c:v>40.127000000000002</c:v>
                </c:pt>
                <c:pt idx="3985">
                  <c:v>40.146999999999998</c:v>
                </c:pt>
                <c:pt idx="3986">
                  <c:v>40.161999999999999</c:v>
                </c:pt>
                <c:pt idx="3987">
                  <c:v>40.171999999999997</c:v>
                </c:pt>
                <c:pt idx="3988">
                  <c:v>40.182000000000002</c:v>
                </c:pt>
                <c:pt idx="3989">
                  <c:v>40.19</c:v>
                </c:pt>
                <c:pt idx="3990">
                  <c:v>40.198</c:v>
                </c:pt>
                <c:pt idx="3991">
                  <c:v>40.207000000000001</c:v>
                </c:pt>
                <c:pt idx="3992">
                  <c:v>40.216000000000001</c:v>
                </c:pt>
                <c:pt idx="3993">
                  <c:v>40.234000000000002</c:v>
                </c:pt>
                <c:pt idx="3994">
                  <c:v>40.253999999999998</c:v>
                </c:pt>
                <c:pt idx="3995">
                  <c:v>40.274999999999999</c:v>
                </c:pt>
                <c:pt idx="3996">
                  <c:v>40.292000000000002</c:v>
                </c:pt>
                <c:pt idx="3997">
                  <c:v>40.302</c:v>
                </c:pt>
                <c:pt idx="3998">
                  <c:v>40.311</c:v>
                </c:pt>
                <c:pt idx="3999">
                  <c:v>40.323999999999998</c:v>
                </c:pt>
                <c:pt idx="4000">
                  <c:v>40.335999999999999</c:v>
                </c:pt>
                <c:pt idx="4001">
                  <c:v>40.351999999999997</c:v>
                </c:pt>
                <c:pt idx="4002">
                  <c:v>40.359000000000002</c:v>
                </c:pt>
                <c:pt idx="4003">
                  <c:v>40.363999999999997</c:v>
                </c:pt>
                <c:pt idx="4004">
                  <c:v>40.368000000000002</c:v>
                </c:pt>
                <c:pt idx="4005">
                  <c:v>40.372999999999998</c:v>
                </c:pt>
                <c:pt idx="4006">
                  <c:v>40.372999999999998</c:v>
                </c:pt>
                <c:pt idx="4007">
                  <c:v>40.374000000000002</c:v>
                </c:pt>
                <c:pt idx="4008">
                  <c:v>40.372</c:v>
                </c:pt>
                <c:pt idx="4009">
                  <c:v>40.362000000000002</c:v>
                </c:pt>
                <c:pt idx="4010">
                  <c:v>40.35</c:v>
                </c:pt>
                <c:pt idx="4011">
                  <c:v>40.338999999999999</c:v>
                </c:pt>
                <c:pt idx="4012">
                  <c:v>40.320999999999998</c:v>
                </c:pt>
                <c:pt idx="4013">
                  <c:v>40.311999999999998</c:v>
                </c:pt>
                <c:pt idx="4014">
                  <c:v>40.298999999999999</c:v>
                </c:pt>
                <c:pt idx="4015">
                  <c:v>40.28</c:v>
                </c:pt>
                <c:pt idx="4016">
                  <c:v>40.268000000000001</c:v>
                </c:pt>
                <c:pt idx="4017">
                  <c:v>40.255000000000003</c:v>
                </c:pt>
                <c:pt idx="4018">
                  <c:v>40.244</c:v>
                </c:pt>
                <c:pt idx="4019">
                  <c:v>40.237000000000002</c:v>
                </c:pt>
                <c:pt idx="4020">
                  <c:v>40.228999999999999</c:v>
                </c:pt>
                <c:pt idx="4021">
                  <c:v>40.222999999999999</c:v>
                </c:pt>
                <c:pt idx="4022">
                  <c:v>40.226999999999997</c:v>
                </c:pt>
                <c:pt idx="4023">
                  <c:v>40.235999999999997</c:v>
                </c:pt>
                <c:pt idx="4024">
                  <c:v>40.25</c:v>
                </c:pt>
                <c:pt idx="4025">
                  <c:v>40.264000000000003</c:v>
                </c:pt>
                <c:pt idx="4026">
                  <c:v>40.281999999999996</c:v>
                </c:pt>
                <c:pt idx="4027">
                  <c:v>40.298000000000002</c:v>
                </c:pt>
                <c:pt idx="4028">
                  <c:v>40.31</c:v>
                </c:pt>
                <c:pt idx="4029">
                  <c:v>40.319000000000003</c:v>
                </c:pt>
                <c:pt idx="4030">
                  <c:v>40.33</c:v>
                </c:pt>
                <c:pt idx="4031">
                  <c:v>40.335999999999999</c:v>
                </c:pt>
                <c:pt idx="4032">
                  <c:v>40.334000000000003</c:v>
                </c:pt>
                <c:pt idx="4033">
                  <c:v>40.338000000000001</c:v>
                </c:pt>
                <c:pt idx="4034">
                  <c:v>40.341999999999999</c:v>
                </c:pt>
                <c:pt idx="4035">
                  <c:v>40.343000000000004</c:v>
                </c:pt>
                <c:pt idx="4036">
                  <c:v>40.343000000000004</c:v>
                </c:pt>
                <c:pt idx="4037">
                  <c:v>40.340000000000003</c:v>
                </c:pt>
                <c:pt idx="4038">
                  <c:v>40.337000000000003</c:v>
                </c:pt>
                <c:pt idx="4039">
                  <c:v>40.335999999999999</c:v>
                </c:pt>
                <c:pt idx="4040">
                  <c:v>40.335000000000001</c:v>
                </c:pt>
                <c:pt idx="4041">
                  <c:v>40.341999999999999</c:v>
                </c:pt>
                <c:pt idx="4042">
                  <c:v>40.350999999999999</c:v>
                </c:pt>
                <c:pt idx="4043">
                  <c:v>40.369</c:v>
                </c:pt>
                <c:pt idx="4044">
                  <c:v>40.392000000000003</c:v>
                </c:pt>
                <c:pt idx="4045">
                  <c:v>40.418999999999997</c:v>
                </c:pt>
                <c:pt idx="4046">
                  <c:v>40.454999999999998</c:v>
                </c:pt>
                <c:pt idx="4047">
                  <c:v>40.488</c:v>
                </c:pt>
                <c:pt idx="4048">
                  <c:v>40.527000000000001</c:v>
                </c:pt>
                <c:pt idx="4049">
                  <c:v>40.566000000000003</c:v>
                </c:pt>
                <c:pt idx="4050">
                  <c:v>40.603999999999999</c:v>
                </c:pt>
                <c:pt idx="4051">
                  <c:v>40.637</c:v>
                </c:pt>
                <c:pt idx="4052">
                  <c:v>40.668999999999997</c:v>
                </c:pt>
                <c:pt idx="4053">
                  <c:v>40.701000000000001</c:v>
                </c:pt>
                <c:pt idx="4054">
                  <c:v>40.732999999999997</c:v>
                </c:pt>
                <c:pt idx="4055">
                  <c:v>40.761000000000003</c:v>
                </c:pt>
                <c:pt idx="4056">
                  <c:v>40.787999999999997</c:v>
                </c:pt>
                <c:pt idx="4057">
                  <c:v>40.822000000000003</c:v>
                </c:pt>
                <c:pt idx="4058">
                  <c:v>40.851999999999997</c:v>
                </c:pt>
                <c:pt idx="4059">
                  <c:v>40.884999999999998</c:v>
                </c:pt>
                <c:pt idx="4060">
                  <c:v>40.915999999999997</c:v>
                </c:pt>
                <c:pt idx="4061">
                  <c:v>40.947000000000003</c:v>
                </c:pt>
                <c:pt idx="4062">
                  <c:v>40.966000000000001</c:v>
                </c:pt>
                <c:pt idx="4063">
                  <c:v>40.981000000000002</c:v>
                </c:pt>
                <c:pt idx="4064">
                  <c:v>40.991</c:v>
                </c:pt>
                <c:pt idx="4065">
                  <c:v>40.994</c:v>
                </c:pt>
                <c:pt idx="4066">
                  <c:v>41.000999999999998</c:v>
                </c:pt>
                <c:pt idx="4067">
                  <c:v>41.014000000000003</c:v>
                </c:pt>
                <c:pt idx="4068">
                  <c:v>41.029000000000003</c:v>
                </c:pt>
                <c:pt idx="4069">
                  <c:v>41.055</c:v>
                </c:pt>
                <c:pt idx="4070">
                  <c:v>41.08</c:v>
                </c:pt>
                <c:pt idx="4071">
                  <c:v>41.107999999999997</c:v>
                </c:pt>
                <c:pt idx="4072">
                  <c:v>41.131999999999998</c:v>
                </c:pt>
                <c:pt idx="4073">
                  <c:v>41.164999999999999</c:v>
                </c:pt>
                <c:pt idx="4074">
                  <c:v>41.21</c:v>
                </c:pt>
                <c:pt idx="4075">
                  <c:v>41.256</c:v>
                </c:pt>
                <c:pt idx="4076">
                  <c:v>41.298000000000002</c:v>
                </c:pt>
                <c:pt idx="4077">
                  <c:v>41.335000000000001</c:v>
                </c:pt>
                <c:pt idx="4078">
                  <c:v>41.368000000000002</c:v>
                </c:pt>
                <c:pt idx="4079">
                  <c:v>41.396999999999998</c:v>
                </c:pt>
                <c:pt idx="4080">
                  <c:v>41.426000000000002</c:v>
                </c:pt>
                <c:pt idx="4081">
                  <c:v>41.460999999999999</c:v>
                </c:pt>
                <c:pt idx="4082">
                  <c:v>41.49</c:v>
                </c:pt>
                <c:pt idx="4083">
                  <c:v>41.51</c:v>
                </c:pt>
                <c:pt idx="4084">
                  <c:v>41.527000000000001</c:v>
                </c:pt>
                <c:pt idx="4085">
                  <c:v>41.540999999999997</c:v>
                </c:pt>
                <c:pt idx="4086">
                  <c:v>41.55</c:v>
                </c:pt>
                <c:pt idx="4087">
                  <c:v>41.552999999999997</c:v>
                </c:pt>
                <c:pt idx="4088">
                  <c:v>41.552999999999997</c:v>
                </c:pt>
                <c:pt idx="4089">
                  <c:v>41.552999999999997</c:v>
                </c:pt>
                <c:pt idx="4090">
                  <c:v>41.558</c:v>
                </c:pt>
                <c:pt idx="4091">
                  <c:v>41.563000000000002</c:v>
                </c:pt>
                <c:pt idx="4092">
                  <c:v>41.582999999999998</c:v>
                </c:pt>
                <c:pt idx="4093">
                  <c:v>41.628</c:v>
                </c:pt>
                <c:pt idx="4094">
                  <c:v>41.68</c:v>
                </c:pt>
                <c:pt idx="4095">
                  <c:v>41.725999999999999</c:v>
                </c:pt>
                <c:pt idx="4096">
                  <c:v>41.761000000000003</c:v>
                </c:pt>
                <c:pt idx="4097">
                  <c:v>41.786999999999999</c:v>
                </c:pt>
                <c:pt idx="4098">
                  <c:v>41.81</c:v>
                </c:pt>
                <c:pt idx="4099">
                  <c:v>41.820999999999998</c:v>
                </c:pt>
                <c:pt idx="4100">
                  <c:v>41.822000000000003</c:v>
                </c:pt>
                <c:pt idx="4101">
                  <c:v>41.822000000000003</c:v>
                </c:pt>
                <c:pt idx="4102">
                  <c:v>41.816000000000003</c:v>
                </c:pt>
                <c:pt idx="4103">
                  <c:v>41.81</c:v>
                </c:pt>
                <c:pt idx="4104">
                  <c:v>41.796999999999997</c:v>
                </c:pt>
                <c:pt idx="4105">
                  <c:v>41.771000000000001</c:v>
                </c:pt>
                <c:pt idx="4106">
                  <c:v>41.725999999999999</c:v>
                </c:pt>
                <c:pt idx="4107">
                  <c:v>41.673999999999999</c:v>
                </c:pt>
                <c:pt idx="4108">
                  <c:v>41.631999999999998</c:v>
                </c:pt>
                <c:pt idx="4109">
                  <c:v>41.588999999999999</c:v>
                </c:pt>
                <c:pt idx="4110">
                  <c:v>41.537999999999997</c:v>
                </c:pt>
                <c:pt idx="4111">
                  <c:v>41.484999999999999</c:v>
                </c:pt>
                <c:pt idx="4112">
                  <c:v>41.435000000000002</c:v>
                </c:pt>
                <c:pt idx="4113">
                  <c:v>41.401000000000003</c:v>
                </c:pt>
                <c:pt idx="4114">
                  <c:v>41.383000000000003</c:v>
                </c:pt>
                <c:pt idx="4115">
                  <c:v>41.386000000000003</c:v>
                </c:pt>
                <c:pt idx="4116">
                  <c:v>41.39</c:v>
                </c:pt>
                <c:pt idx="4117">
                  <c:v>41.401000000000003</c:v>
                </c:pt>
                <c:pt idx="4118">
                  <c:v>41.417999999999999</c:v>
                </c:pt>
                <c:pt idx="4119">
                  <c:v>41.435000000000002</c:v>
                </c:pt>
                <c:pt idx="4120">
                  <c:v>41.444000000000003</c:v>
                </c:pt>
                <c:pt idx="4121">
                  <c:v>41.448</c:v>
                </c:pt>
                <c:pt idx="4122">
                  <c:v>41.454000000000001</c:v>
                </c:pt>
                <c:pt idx="4123">
                  <c:v>41.457999999999998</c:v>
                </c:pt>
                <c:pt idx="4124">
                  <c:v>41.451999999999998</c:v>
                </c:pt>
                <c:pt idx="4125">
                  <c:v>41.436999999999998</c:v>
                </c:pt>
                <c:pt idx="4126">
                  <c:v>41.417999999999999</c:v>
                </c:pt>
                <c:pt idx="4127">
                  <c:v>41.389000000000003</c:v>
                </c:pt>
                <c:pt idx="4128">
                  <c:v>41.354999999999997</c:v>
                </c:pt>
                <c:pt idx="4129">
                  <c:v>41.311</c:v>
                </c:pt>
                <c:pt idx="4130">
                  <c:v>41.267000000000003</c:v>
                </c:pt>
                <c:pt idx="4131">
                  <c:v>41.228999999999999</c:v>
                </c:pt>
                <c:pt idx="4132">
                  <c:v>41.195999999999998</c:v>
                </c:pt>
                <c:pt idx="4133">
                  <c:v>41.161999999999999</c:v>
                </c:pt>
                <c:pt idx="4134">
                  <c:v>41.128</c:v>
                </c:pt>
                <c:pt idx="4135">
                  <c:v>41.106999999999999</c:v>
                </c:pt>
                <c:pt idx="4136">
                  <c:v>41.094999999999999</c:v>
                </c:pt>
                <c:pt idx="4137">
                  <c:v>41.087000000000003</c:v>
                </c:pt>
                <c:pt idx="4138">
                  <c:v>41.079000000000001</c:v>
                </c:pt>
                <c:pt idx="4139">
                  <c:v>41.066000000000003</c:v>
                </c:pt>
                <c:pt idx="4140">
                  <c:v>41.057000000000002</c:v>
                </c:pt>
                <c:pt idx="4141">
                  <c:v>41.052</c:v>
                </c:pt>
                <c:pt idx="4142">
                  <c:v>41.051000000000002</c:v>
                </c:pt>
                <c:pt idx="4143">
                  <c:v>41.051000000000002</c:v>
                </c:pt>
                <c:pt idx="4144">
                  <c:v>41.055</c:v>
                </c:pt>
                <c:pt idx="4145">
                  <c:v>41.058999999999997</c:v>
                </c:pt>
                <c:pt idx="4146">
                  <c:v>41.061999999999998</c:v>
                </c:pt>
                <c:pt idx="4147">
                  <c:v>41.076000000000001</c:v>
                </c:pt>
                <c:pt idx="4148">
                  <c:v>41.098999999999997</c:v>
                </c:pt>
                <c:pt idx="4149">
                  <c:v>41.124000000000002</c:v>
                </c:pt>
                <c:pt idx="4150">
                  <c:v>41.155000000000001</c:v>
                </c:pt>
                <c:pt idx="4151">
                  <c:v>41.195999999999998</c:v>
                </c:pt>
                <c:pt idx="4152">
                  <c:v>41.24</c:v>
                </c:pt>
                <c:pt idx="4153">
                  <c:v>41.286000000000001</c:v>
                </c:pt>
                <c:pt idx="4154">
                  <c:v>41.328000000000003</c:v>
                </c:pt>
                <c:pt idx="4155">
                  <c:v>41.363</c:v>
                </c:pt>
                <c:pt idx="4156">
                  <c:v>41.4</c:v>
                </c:pt>
                <c:pt idx="4157">
                  <c:v>41.435000000000002</c:v>
                </c:pt>
                <c:pt idx="4158">
                  <c:v>41.463000000000001</c:v>
                </c:pt>
                <c:pt idx="4159">
                  <c:v>41.484999999999999</c:v>
                </c:pt>
                <c:pt idx="4160">
                  <c:v>41.500999999999998</c:v>
                </c:pt>
                <c:pt idx="4161">
                  <c:v>41.515000000000001</c:v>
                </c:pt>
                <c:pt idx="4162">
                  <c:v>41.53</c:v>
                </c:pt>
                <c:pt idx="4163">
                  <c:v>41.542000000000002</c:v>
                </c:pt>
                <c:pt idx="4164">
                  <c:v>41.56</c:v>
                </c:pt>
                <c:pt idx="4165">
                  <c:v>41.573</c:v>
                </c:pt>
                <c:pt idx="4166">
                  <c:v>41.585999999999999</c:v>
                </c:pt>
                <c:pt idx="4167">
                  <c:v>41.6</c:v>
                </c:pt>
                <c:pt idx="4168">
                  <c:v>41.610999999999997</c:v>
                </c:pt>
                <c:pt idx="4169">
                  <c:v>41.615000000000002</c:v>
                </c:pt>
                <c:pt idx="4170">
                  <c:v>41.621000000000002</c:v>
                </c:pt>
                <c:pt idx="4171">
                  <c:v>41.62</c:v>
                </c:pt>
                <c:pt idx="4172">
                  <c:v>41.622999999999998</c:v>
                </c:pt>
                <c:pt idx="4173">
                  <c:v>41.62</c:v>
                </c:pt>
                <c:pt idx="4174">
                  <c:v>41.615000000000002</c:v>
                </c:pt>
                <c:pt idx="4175">
                  <c:v>41.604999999999997</c:v>
                </c:pt>
                <c:pt idx="4176">
                  <c:v>41.593000000000004</c:v>
                </c:pt>
                <c:pt idx="4177">
                  <c:v>41.581000000000003</c:v>
                </c:pt>
                <c:pt idx="4178">
                  <c:v>41.573999999999998</c:v>
                </c:pt>
                <c:pt idx="4179">
                  <c:v>41.564999999999998</c:v>
                </c:pt>
                <c:pt idx="4180">
                  <c:v>41.561999999999998</c:v>
                </c:pt>
                <c:pt idx="4181">
                  <c:v>41.557000000000002</c:v>
                </c:pt>
                <c:pt idx="4182">
                  <c:v>41.552999999999997</c:v>
                </c:pt>
                <c:pt idx="4183">
                  <c:v>41.548999999999999</c:v>
                </c:pt>
                <c:pt idx="4184">
                  <c:v>41.545000000000002</c:v>
                </c:pt>
                <c:pt idx="4185">
                  <c:v>41.537999999999997</c:v>
                </c:pt>
                <c:pt idx="4186">
                  <c:v>41.531999999999996</c:v>
                </c:pt>
                <c:pt idx="4187">
                  <c:v>41.526000000000003</c:v>
                </c:pt>
                <c:pt idx="4188">
                  <c:v>41.515000000000001</c:v>
                </c:pt>
                <c:pt idx="4189">
                  <c:v>41.505000000000003</c:v>
                </c:pt>
                <c:pt idx="4190">
                  <c:v>41.494999999999997</c:v>
                </c:pt>
                <c:pt idx="4191">
                  <c:v>41.484999999999999</c:v>
                </c:pt>
                <c:pt idx="4192">
                  <c:v>41.475000000000001</c:v>
                </c:pt>
                <c:pt idx="4193">
                  <c:v>41.466999999999999</c:v>
                </c:pt>
                <c:pt idx="4194">
                  <c:v>41.460999999999999</c:v>
                </c:pt>
                <c:pt idx="4195">
                  <c:v>41.454999999999998</c:v>
                </c:pt>
                <c:pt idx="4196">
                  <c:v>41.454000000000001</c:v>
                </c:pt>
                <c:pt idx="4197">
                  <c:v>41.453000000000003</c:v>
                </c:pt>
                <c:pt idx="4198">
                  <c:v>41.454999999999998</c:v>
                </c:pt>
                <c:pt idx="4199">
                  <c:v>41.451999999999998</c:v>
                </c:pt>
                <c:pt idx="4200">
                  <c:v>41.451999999999998</c:v>
                </c:pt>
                <c:pt idx="4201">
                  <c:v>41.451000000000001</c:v>
                </c:pt>
                <c:pt idx="4202">
                  <c:v>41.454000000000001</c:v>
                </c:pt>
                <c:pt idx="4203">
                  <c:v>41.457000000000001</c:v>
                </c:pt>
                <c:pt idx="4204">
                  <c:v>41.465000000000003</c:v>
                </c:pt>
                <c:pt idx="4205">
                  <c:v>41.475999999999999</c:v>
                </c:pt>
                <c:pt idx="4206">
                  <c:v>41.487000000000002</c:v>
                </c:pt>
                <c:pt idx="4207">
                  <c:v>41.500999999999998</c:v>
                </c:pt>
                <c:pt idx="4208">
                  <c:v>41.515999999999998</c:v>
                </c:pt>
                <c:pt idx="4209">
                  <c:v>41.529000000000003</c:v>
                </c:pt>
                <c:pt idx="4210">
                  <c:v>41.546999999999997</c:v>
                </c:pt>
                <c:pt idx="4211">
                  <c:v>41.567</c:v>
                </c:pt>
                <c:pt idx="4212">
                  <c:v>41.58</c:v>
                </c:pt>
                <c:pt idx="4213">
                  <c:v>41.595999999999997</c:v>
                </c:pt>
                <c:pt idx="4214">
                  <c:v>41.616999999999997</c:v>
                </c:pt>
                <c:pt idx="4215">
                  <c:v>41.646000000000001</c:v>
                </c:pt>
                <c:pt idx="4216">
                  <c:v>41.679000000000002</c:v>
                </c:pt>
                <c:pt idx="4217">
                  <c:v>41.710999999999999</c:v>
                </c:pt>
                <c:pt idx="4218">
                  <c:v>41.741</c:v>
                </c:pt>
                <c:pt idx="4219">
                  <c:v>41.771000000000001</c:v>
                </c:pt>
                <c:pt idx="4220">
                  <c:v>41.796999999999997</c:v>
                </c:pt>
                <c:pt idx="4221">
                  <c:v>41.822000000000003</c:v>
                </c:pt>
                <c:pt idx="4222">
                  <c:v>41.841000000000001</c:v>
                </c:pt>
                <c:pt idx="4223">
                  <c:v>41.865000000000002</c:v>
                </c:pt>
                <c:pt idx="4224">
                  <c:v>41.887999999999998</c:v>
                </c:pt>
                <c:pt idx="4225">
                  <c:v>41.9</c:v>
                </c:pt>
                <c:pt idx="4226">
                  <c:v>41.911000000000001</c:v>
                </c:pt>
                <c:pt idx="4227">
                  <c:v>41.92</c:v>
                </c:pt>
                <c:pt idx="4228">
                  <c:v>41.924999999999997</c:v>
                </c:pt>
                <c:pt idx="4229">
                  <c:v>41.927</c:v>
                </c:pt>
                <c:pt idx="4230">
                  <c:v>41.923000000000002</c:v>
                </c:pt>
                <c:pt idx="4231">
                  <c:v>41.917000000000002</c:v>
                </c:pt>
                <c:pt idx="4232">
                  <c:v>41.914000000000001</c:v>
                </c:pt>
                <c:pt idx="4233">
                  <c:v>41.902999999999999</c:v>
                </c:pt>
                <c:pt idx="4234">
                  <c:v>41.890999999999998</c:v>
                </c:pt>
                <c:pt idx="4235">
                  <c:v>41.877000000000002</c:v>
                </c:pt>
                <c:pt idx="4236">
                  <c:v>41.862000000000002</c:v>
                </c:pt>
                <c:pt idx="4237">
                  <c:v>41.845999999999997</c:v>
                </c:pt>
                <c:pt idx="4238">
                  <c:v>41.829000000000001</c:v>
                </c:pt>
                <c:pt idx="4239">
                  <c:v>41.805</c:v>
                </c:pt>
                <c:pt idx="4240">
                  <c:v>41.781999999999996</c:v>
                </c:pt>
                <c:pt idx="4241">
                  <c:v>41.76</c:v>
                </c:pt>
                <c:pt idx="4242">
                  <c:v>41.741999999999997</c:v>
                </c:pt>
                <c:pt idx="4243">
                  <c:v>41.725999999999999</c:v>
                </c:pt>
                <c:pt idx="4244">
                  <c:v>41.722000000000001</c:v>
                </c:pt>
                <c:pt idx="4245">
                  <c:v>41.72</c:v>
                </c:pt>
                <c:pt idx="4246">
                  <c:v>41.716999999999999</c:v>
                </c:pt>
                <c:pt idx="4247">
                  <c:v>41.725999999999999</c:v>
                </c:pt>
                <c:pt idx="4248">
                  <c:v>41.74</c:v>
                </c:pt>
                <c:pt idx="4249">
                  <c:v>41.759</c:v>
                </c:pt>
                <c:pt idx="4250">
                  <c:v>41.783000000000001</c:v>
                </c:pt>
                <c:pt idx="4251">
                  <c:v>41.817999999999998</c:v>
                </c:pt>
                <c:pt idx="4252">
                  <c:v>41.865000000000002</c:v>
                </c:pt>
                <c:pt idx="4253">
                  <c:v>41.920999999999999</c:v>
                </c:pt>
                <c:pt idx="4254">
                  <c:v>41.98</c:v>
                </c:pt>
                <c:pt idx="4255">
                  <c:v>42.048000000000002</c:v>
                </c:pt>
                <c:pt idx="4256">
                  <c:v>42.131999999999998</c:v>
                </c:pt>
                <c:pt idx="4257">
                  <c:v>42.220999999999997</c:v>
                </c:pt>
                <c:pt idx="4258">
                  <c:v>42.337000000000003</c:v>
                </c:pt>
                <c:pt idx="4259">
                  <c:v>42.476999999999997</c:v>
                </c:pt>
                <c:pt idx="4260">
                  <c:v>42.625999999999998</c:v>
                </c:pt>
                <c:pt idx="4261">
                  <c:v>42.771999999999998</c:v>
                </c:pt>
                <c:pt idx="4262">
                  <c:v>42.920999999999999</c:v>
                </c:pt>
                <c:pt idx="4263">
                  <c:v>43.103000000000002</c:v>
                </c:pt>
                <c:pt idx="4264">
                  <c:v>43.302</c:v>
                </c:pt>
                <c:pt idx="4265">
                  <c:v>43.502000000000002</c:v>
                </c:pt>
                <c:pt idx="4266">
                  <c:v>43.728999999999999</c:v>
                </c:pt>
                <c:pt idx="4267">
                  <c:v>43.972999999999999</c:v>
                </c:pt>
                <c:pt idx="4268">
                  <c:v>44.225000000000001</c:v>
                </c:pt>
                <c:pt idx="4269">
                  <c:v>44.49</c:v>
                </c:pt>
                <c:pt idx="4270">
                  <c:v>44.758000000000003</c:v>
                </c:pt>
                <c:pt idx="4271">
                  <c:v>45.026000000000003</c:v>
                </c:pt>
                <c:pt idx="4272">
                  <c:v>45.317</c:v>
                </c:pt>
                <c:pt idx="4273">
                  <c:v>45.601999999999997</c:v>
                </c:pt>
                <c:pt idx="4274">
                  <c:v>45.878999999999998</c:v>
                </c:pt>
                <c:pt idx="4275">
                  <c:v>46.165999999999997</c:v>
                </c:pt>
                <c:pt idx="4276">
                  <c:v>46.460999999999999</c:v>
                </c:pt>
                <c:pt idx="4277">
                  <c:v>46.735999999999997</c:v>
                </c:pt>
                <c:pt idx="4278">
                  <c:v>47.003</c:v>
                </c:pt>
                <c:pt idx="4279">
                  <c:v>47.274000000000001</c:v>
                </c:pt>
                <c:pt idx="4280">
                  <c:v>47.542999999999999</c:v>
                </c:pt>
                <c:pt idx="4281">
                  <c:v>47.807000000000002</c:v>
                </c:pt>
                <c:pt idx="4282">
                  <c:v>48.046999999999997</c:v>
                </c:pt>
                <c:pt idx="4283">
                  <c:v>48.277999999999999</c:v>
                </c:pt>
                <c:pt idx="4284">
                  <c:v>48.491</c:v>
                </c:pt>
                <c:pt idx="4285">
                  <c:v>48.688000000000002</c:v>
                </c:pt>
                <c:pt idx="4286">
                  <c:v>48.862000000000002</c:v>
                </c:pt>
                <c:pt idx="4287">
                  <c:v>49.005000000000003</c:v>
                </c:pt>
                <c:pt idx="4288">
                  <c:v>49.134</c:v>
                </c:pt>
                <c:pt idx="4289">
                  <c:v>49.250999999999998</c:v>
                </c:pt>
                <c:pt idx="4290">
                  <c:v>49.337000000000003</c:v>
                </c:pt>
                <c:pt idx="4291">
                  <c:v>49.395000000000003</c:v>
                </c:pt>
                <c:pt idx="4292">
                  <c:v>49.442</c:v>
                </c:pt>
                <c:pt idx="4293">
                  <c:v>49.470999999999997</c:v>
                </c:pt>
                <c:pt idx="4294">
                  <c:v>49.481999999999999</c:v>
                </c:pt>
                <c:pt idx="4295">
                  <c:v>49.475999999999999</c:v>
                </c:pt>
                <c:pt idx="4296">
                  <c:v>49.453000000000003</c:v>
                </c:pt>
                <c:pt idx="4297">
                  <c:v>49.427999999999997</c:v>
                </c:pt>
                <c:pt idx="4298">
                  <c:v>49.404000000000003</c:v>
                </c:pt>
                <c:pt idx="4299">
                  <c:v>49.384</c:v>
                </c:pt>
                <c:pt idx="4300">
                  <c:v>49.372</c:v>
                </c:pt>
                <c:pt idx="4301">
                  <c:v>49.372</c:v>
                </c:pt>
                <c:pt idx="4302">
                  <c:v>49.393000000000001</c:v>
                </c:pt>
                <c:pt idx="4303">
                  <c:v>49.44</c:v>
                </c:pt>
                <c:pt idx="4304">
                  <c:v>49.518000000000001</c:v>
                </c:pt>
                <c:pt idx="4305">
                  <c:v>49.597000000000001</c:v>
                </c:pt>
                <c:pt idx="4306">
                  <c:v>49.673999999999999</c:v>
                </c:pt>
                <c:pt idx="4307">
                  <c:v>49.747</c:v>
                </c:pt>
                <c:pt idx="4308">
                  <c:v>49.808999999999997</c:v>
                </c:pt>
                <c:pt idx="4309">
                  <c:v>49.863</c:v>
                </c:pt>
                <c:pt idx="4310">
                  <c:v>49.89</c:v>
                </c:pt>
                <c:pt idx="4311">
                  <c:v>49.914000000000001</c:v>
                </c:pt>
                <c:pt idx="4312">
                  <c:v>49.945999999999998</c:v>
                </c:pt>
                <c:pt idx="4313">
                  <c:v>49.970999999999997</c:v>
                </c:pt>
                <c:pt idx="4314">
                  <c:v>50.008000000000003</c:v>
                </c:pt>
                <c:pt idx="4315">
                  <c:v>50.061999999999998</c:v>
                </c:pt>
                <c:pt idx="4316">
                  <c:v>50.121000000000002</c:v>
                </c:pt>
                <c:pt idx="4317">
                  <c:v>50.185000000000002</c:v>
                </c:pt>
                <c:pt idx="4318">
                  <c:v>50.253999999999998</c:v>
                </c:pt>
                <c:pt idx="4319">
                  <c:v>50.326000000000001</c:v>
                </c:pt>
                <c:pt idx="4320">
                  <c:v>50.4</c:v>
                </c:pt>
                <c:pt idx="4321">
                  <c:v>50.476999999999997</c:v>
                </c:pt>
                <c:pt idx="4322">
                  <c:v>50.55</c:v>
                </c:pt>
                <c:pt idx="4323">
                  <c:v>50.618000000000002</c:v>
                </c:pt>
                <c:pt idx="4324">
                  <c:v>50.689</c:v>
                </c:pt>
                <c:pt idx="4325">
                  <c:v>50.759</c:v>
                </c:pt>
                <c:pt idx="4326">
                  <c:v>50.826000000000001</c:v>
                </c:pt>
                <c:pt idx="4327">
                  <c:v>50.881999999999998</c:v>
                </c:pt>
                <c:pt idx="4328">
                  <c:v>50.933</c:v>
                </c:pt>
                <c:pt idx="4329">
                  <c:v>50.981999999999999</c:v>
                </c:pt>
                <c:pt idx="4330">
                  <c:v>51.012999999999998</c:v>
                </c:pt>
                <c:pt idx="4331">
                  <c:v>51.031999999999996</c:v>
                </c:pt>
                <c:pt idx="4332">
                  <c:v>51.048000000000002</c:v>
                </c:pt>
                <c:pt idx="4333">
                  <c:v>51.061</c:v>
                </c:pt>
                <c:pt idx="4334">
                  <c:v>51.076999999999998</c:v>
                </c:pt>
                <c:pt idx="4335">
                  <c:v>51.082999999999998</c:v>
                </c:pt>
                <c:pt idx="4336">
                  <c:v>51.09</c:v>
                </c:pt>
                <c:pt idx="4337">
                  <c:v>51.115000000000002</c:v>
                </c:pt>
                <c:pt idx="4338">
                  <c:v>51.154000000000003</c:v>
                </c:pt>
                <c:pt idx="4339">
                  <c:v>51.192</c:v>
                </c:pt>
                <c:pt idx="4340">
                  <c:v>51.231000000000002</c:v>
                </c:pt>
                <c:pt idx="4341">
                  <c:v>51.268000000000001</c:v>
                </c:pt>
                <c:pt idx="4342">
                  <c:v>51.298999999999999</c:v>
                </c:pt>
                <c:pt idx="4343">
                  <c:v>51.331000000000003</c:v>
                </c:pt>
                <c:pt idx="4344">
                  <c:v>51.351999999999997</c:v>
                </c:pt>
                <c:pt idx="4345">
                  <c:v>51.372</c:v>
                </c:pt>
                <c:pt idx="4346">
                  <c:v>51.399000000000001</c:v>
                </c:pt>
                <c:pt idx="4347">
                  <c:v>51.423999999999999</c:v>
                </c:pt>
                <c:pt idx="4348">
                  <c:v>51.45</c:v>
                </c:pt>
                <c:pt idx="4349">
                  <c:v>51.48</c:v>
                </c:pt>
                <c:pt idx="4350">
                  <c:v>51.512</c:v>
                </c:pt>
                <c:pt idx="4351">
                  <c:v>51.540999999999997</c:v>
                </c:pt>
                <c:pt idx="4352">
                  <c:v>51.566000000000003</c:v>
                </c:pt>
                <c:pt idx="4353">
                  <c:v>51.591999999999999</c:v>
                </c:pt>
                <c:pt idx="4354">
                  <c:v>51.624000000000002</c:v>
                </c:pt>
                <c:pt idx="4355">
                  <c:v>51.655999999999999</c:v>
                </c:pt>
                <c:pt idx="4356">
                  <c:v>51.688000000000002</c:v>
                </c:pt>
                <c:pt idx="4357">
                  <c:v>51.718000000000004</c:v>
                </c:pt>
                <c:pt idx="4358">
                  <c:v>51.741</c:v>
                </c:pt>
                <c:pt idx="4359">
                  <c:v>51.759</c:v>
                </c:pt>
                <c:pt idx="4360">
                  <c:v>51.771000000000001</c:v>
                </c:pt>
                <c:pt idx="4361">
                  <c:v>51.773000000000003</c:v>
                </c:pt>
                <c:pt idx="4362">
                  <c:v>51.76</c:v>
                </c:pt>
                <c:pt idx="4363">
                  <c:v>51.741999999999997</c:v>
                </c:pt>
                <c:pt idx="4364">
                  <c:v>51.722999999999999</c:v>
                </c:pt>
                <c:pt idx="4365">
                  <c:v>51.698999999999998</c:v>
                </c:pt>
                <c:pt idx="4366">
                  <c:v>51.677</c:v>
                </c:pt>
                <c:pt idx="4367">
                  <c:v>51.648000000000003</c:v>
                </c:pt>
                <c:pt idx="4368">
                  <c:v>51.616</c:v>
                </c:pt>
                <c:pt idx="4369">
                  <c:v>51.585000000000001</c:v>
                </c:pt>
                <c:pt idx="4370">
                  <c:v>51.554000000000002</c:v>
                </c:pt>
                <c:pt idx="4371">
                  <c:v>51.529000000000003</c:v>
                </c:pt>
                <c:pt idx="4372">
                  <c:v>51.506</c:v>
                </c:pt>
                <c:pt idx="4373">
                  <c:v>51.478999999999999</c:v>
                </c:pt>
                <c:pt idx="4374">
                  <c:v>51.456000000000003</c:v>
                </c:pt>
                <c:pt idx="4375">
                  <c:v>51.433999999999997</c:v>
                </c:pt>
                <c:pt idx="4376">
                  <c:v>51.406999999999996</c:v>
                </c:pt>
                <c:pt idx="4377">
                  <c:v>51.378</c:v>
                </c:pt>
                <c:pt idx="4378">
                  <c:v>51.350999999999999</c:v>
                </c:pt>
                <c:pt idx="4379">
                  <c:v>51.33</c:v>
                </c:pt>
                <c:pt idx="4380">
                  <c:v>51.314999999999998</c:v>
                </c:pt>
                <c:pt idx="4381">
                  <c:v>51.296999999999997</c:v>
                </c:pt>
                <c:pt idx="4382">
                  <c:v>51.277000000000001</c:v>
                </c:pt>
                <c:pt idx="4383">
                  <c:v>51.255000000000003</c:v>
                </c:pt>
                <c:pt idx="4384">
                  <c:v>51.234000000000002</c:v>
                </c:pt>
                <c:pt idx="4385">
                  <c:v>51.213999999999999</c:v>
                </c:pt>
                <c:pt idx="4386">
                  <c:v>51.201000000000001</c:v>
                </c:pt>
                <c:pt idx="4387">
                  <c:v>51.198</c:v>
                </c:pt>
                <c:pt idx="4388">
                  <c:v>51.197000000000003</c:v>
                </c:pt>
                <c:pt idx="4389">
                  <c:v>51.195999999999998</c:v>
                </c:pt>
                <c:pt idx="4390">
                  <c:v>51.192999999999998</c:v>
                </c:pt>
                <c:pt idx="4391">
                  <c:v>51.188000000000002</c:v>
                </c:pt>
                <c:pt idx="4392">
                  <c:v>51.183</c:v>
                </c:pt>
                <c:pt idx="4393">
                  <c:v>51.177</c:v>
                </c:pt>
                <c:pt idx="4394">
                  <c:v>51.17</c:v>
                </c:pt>
                <c:pt idx="4395">
                  <c:v>51.164999999999999</c:v>
                </c:pt>
                <c:pt idx="4396">
                  <c:v>51.167999999999999</c:v>
                </c:pt>
                <c:pt idx="4397">
                  <c:v>51.176000000000002</c:v>
                </c:pt>
                <c:pt idx="4398">
                  <c:v>51.183</c:v>
                </c:pt>
                <c:pt idx="4399">
                  <c:v>51.195999999999998</c:v>
                </c:pt>
                <c:pt idx="4400">
                  <c:v>51.213000000000001</c:v>
                </c:pt>
                <c:pt idx="4401">
                  <c:v>51.23</c:v>
                </c:pt>
                <c:pt idx="4402">
                  <c:v>51.250999999999998</c:v>
                </c:pt>
                <c:pt idx="4403">
                  <c:v>51.271999999999998</c:v>
                </c:pt>
                <c:pt idx="4404">
                  <c:v>51.287999999999997</c:v>
                </c:pt>
                <c:pt idx="4405">
                  <c:v>51.301000000000002</c:v>
                </c:pt>
                <c:pt idx="4406">
                  <c:v>51.314999999999998</c:v>
                </c:pt>
                <c:pt idx="4407">
                  <c:v>51.329000000000001</c:v>
                </c:pt>
                <c:pt idx="4408">
                  <c:v>51.34</c:v>
                </c:pt>
                <c:pt idx="4409">
                  <c:v>51.348999999999997</c:v>
                </c:pt>
                <c:pt idx="4410">
                  <c:v>51.36</c:v>
                </c:pt>
                <c:pt idx="4411">
                  <c:v>51.369</c:v>
                </c:pt>
                <c:pt idx="4412">
                  <c:v>51.377000000000002</c:v>
                </c:pt>
                <c:pt idx="4413">
                  <c:v>51.383000000000003</c:v>
                </c:pt>
                <c:pt idx="4414">
                  <c:v>51.390999999999998</c:v>
                </c:pt>
                <c:pt idx="4415">
                  <c:v>51.405999999999999</c:v>
                </c:pt>
                <c:pt idx="4416">
                  <c:v>51.421999999999997</c:v>
                </c:pt>
                <c:pt idx="4417">
                  <c:v>51.436</c:v>
                </c:pt>
                <c:pt idx="4418">
                  <c:v>51.453000000000003</c:v>
                </c:pt>
                <c:pt idx="4419">
                  <c:v>51.47</c:v>
                </c:pt>
                <c:pt idx="4420">
                  <c:v>51.493000000000002</c:v>
                </c:pt>
                <c:pt idx="4421">
                  <c:v>51.515000000000001</c:v>
                </c:pt>
                <c:pt idx="4422">
                  <c:v>51.529000000000003</c:v>
                </c:pt>
                <c:pt idx="4423">
                  <c:v>51.545000000000002</c:v>
                </c:pt>
                <c:pt idx="4424">
                  <c:v>51.564</c:v>
                </c:pt>
                <c:pt idx="4425">
                  <c:v>51.582999999999998</c:v>
                </c:pt>
                <c:pt idx="4426">
                  <c:v>51.603999999999999</c:v>
                </c:pt>
                <c:pt idx="4427">
                  <c:v>51.625999999999998</c:v>
                </c:pt>
                <c:pt idx="4428">
                  <c:v>51.648000000000003</c:v>
                </c:pt>
                <c:pt idx="4429">
                  <c:v>51.676000000000002</c:v>
                </c:pt>
                <c:pt idx="4430">
                  <c:v>51.71</c:v>
                </c:pt>
                <c:pt idx="4431">
                  <c:v>51.747</c:v>
                </c:pt>
                <c:pt idx="4432">
                  <c:v>51.784999999999997</c:v>
                </c:pt>
                <c:pt idx="4433">
                  <c:v>51.829000000000001</c:v>
                </c:pt>
                <c:pt idx="4434">
                  <c:v>51.877000000000002</c:v>
                </c:pt>
                <c:pt idx="4435">
                  <c:v>51.918999999999997</c:v>
                </c:pt>
                <c:pt idx="4436">
                  <c:v>51.96</c:v>
                </c:pt>
                <c:pt idx="4437">
                  <c:v>52</c:v>
                </c:pt>
                <c:pt idx="4438">
                  <c:v>52.039000000000001</c:v>
                </c:pt>
                <c:pt idx="4439">
                  <c:v>52.075000000000003</c:v>
                </c:pt>
                <c:pt idx="4440">
                  <c:v>52.11</c:v>
                </c:pt>
                <c:pt idx="4441">
                  <c:v>52.134999999999998</c:v>
                </c:pt>
                <c:pt idx="4442">
                  <c:v>52.161000000000001</c:v>
                </c:pt>
                <c:pt idx="4443">
                  <c:v>52.185000000000002</c:v>
                </c:pt>
                <c:pt idx="4444">
                  <c:v>52.198999999999998</c:v>
                </c:pt>
                <c:pt idx="4445">
                  <c:v>52.210999999999999</c:v>
                </c:pt>
                <c:pt idx="4446">
                  <c:v>52.21</c:v>
                </c:pt>
                <c:pt idx="4447">
                  <c:v>52.198999999999998</c:v>
                </c:pt>
                <c:pt idx="4448">
                  <c:v>52.174999999999997</c:v>
                </c:pt>
                <c:pt idx="4449">
                  <c:v>52.133000000000003</c:v>
                </c:pt>
                <c:pt idx="4450">
                  <c:v>52.079000000000001</c:v>
                </c:pt>
                <c:pt idx="4451">
                  <c:v>52.021000000000001</c:v>
                </c:pt>
                <c:pt idx="4452">
                  <c:v>51.976999999999997</c:v>
                </c:pt>
                <c:pt idx="4453">
                  <c:v>51.947000000000003</c:v>
                </c:pt>
                <c:pt idx="4454">
                  <c:v>51.924999999999997</c:v>
                </c:pt>
                <c:pt idx="4455">
                  <c:v>51.908000000000001</c:v>
                </c:pt>
                <c:pt idx="4456">
                  <c:v>51.902000000000001</c:v>
                </c:pt>
                <c:pt idx="4457">
                  <c:v>51.905999999999999</c:v>
                </c:pt>
                <c:pt idx="4458">
                  <c:v>51.91</c:v>
                </c:pt>
                <c:pt idx="4459">
                  <c:v>51.911000000000001</c:v>
                </c:pt>
                <c:pt idx="4460">
                  <c:v>51.9</c:v>
                </c:pt>
                <c:pt idx="4461">
                  <c:v>51.878</c:v>
                </c:pt>
                <c:pt idx="4462">
                  <c:v>51.853000000000002</c:v>
                </c:pt>
                <c:pt idx="4463">
                  <c:v>51.834000000000003</c:v>
                </c:pt>
                <c:pt idx="4464">
                  <c:v>51.81</c:v>
                </c:pt>
                <c:pt idx="4465">
                  <c:v>51.786000000000001</c:v>
                </c:pt>
                <c:pt idx="4466">
                  <c:v>51.762</c:v>
                </c:pt>
                <c:pt idx="4467">
                  <c:v>51.741</c:v>
                </c:pt>
                <c:pt idx="4468">
                  <c:v>51.716999999999999</c:v>
                </c:pt>
                <c:pt idx="4469">
                  <c:v>51.7</c:v>
                </c:pt>
                <c:pt idx="4470">
                  <c:v>51.692999999999998</c:v>
                </c:pt>
                <c:pt idx="4471">
                  <c:v>51.692</c:v>
                </c:pt>
                <c:pt idx="4472">
                  <c:v>51.703000000000003</c:v>
                </c:pt>
                <c:pt idx="4473">
                  <c:v>51.726999999999997</c:v>
                </c:pt>
                <c:pt idx="4474">
                  <c:v>51.755000000000003</c:v>
                </c:pt>
                <c:pt idx="4475">
                  <c:v>51.798000000000002</c:v>
                </c:pt>
                <c:pt idx="4476">
                  <c:v>51.845999999999997</c:v>
                </c:pt>
                <c:pt idx="4477">
                  <c:v>51.91</c:v>
                </c:pt>
                <c:pt idx="4478">
                  <c:v>51.984000000000002</c:v>
                </c:pt>
                <c:pt idx="4479">
                  <c:v>52.043999999999997</c:v>
                </c:pt>
                <c:pt idx="4480">
                  <c:v>52.082000000000001</c:v>
                </c:pt>
                <c:pt idx="4481">
                  <c:v>52.115000000000002</c:v>
                </c:pt>
                <c:pt idx="4482">
                  <c:v>52.137</c:v>
                </c:pt>
                <c:pt idx="4483">
                  <c:v>52.152000000000001</c:v>
                </c:pt>
                <c:pt idx="4484">
                  <c:v>52.158999999999999</c:v>
                </c:pt>
                <c:pt idx="4485">
                  <c:v>52.162999999999997</c:v>
                </c:pt>
                <c:pt idx="4486">
                  <c:v>52.161999999999999</c:v>
                </c:pt>
                <c:pt idx="4487">
                  <c:v>52.158999999999999</c:v>
                </c:pt>
                <c:pt idx="4488">
                  <c:v>52.161000000000001</c:v>
                </c:pt>
                <c:pt idx="4489">
                  <c:v>52.165999999999997</c:v>
                </c:pt>
                <c:pt idx="4490">
                  <c:v>52.174999999999997</c:v>
                </c:pt>
                <c:pt idx="4491">
                  <c:v>52.192</c:v>
                </c:pt>
                <c:pt idx="4492">
                  <c:v>52.212000000000003</c:v>
                </c:pt>
                <c:pt idx="4493">
                  <c:v>52.238</c:v>
                </c:pt>
                <c:pt idx="4494">
                  <c:v>52.265000000000001</c:v>
                </c:pt>
                <c:pt idx="4495">
                  <c:v>52.286000000000001</c:v>
                </c:pt>
                <c:pt idx="4496">
                  <c:v>52.302</c:v>
                </c:pt>
                <c:pt idx="4497">
                  <c:v>52.320999999999998</c:v>
                </c:pt>
                <c:pt idx="4498">
                  <c:v>52.34</c:v>
                </c:pt>
                <c:pt idx="4499">
                  <c:v>52.357999999999997</c:v>
                </c:pt>
                <c:pt idx="4500">
                  <c:v>52.375</c:v>
                </c:pt>
                <c:pt idx="4501">
                  <c:v>52.392000000000003</c:v>
                </c:pt>
                <c:pt idx="4502">
                  <c:v>52.406999999999996</c:v>
                </c:pt>
                <c:pt idx="4503">
                  <c:v>52.423000000000002</c:v>
                </c:pt>
                <c:pt idx="4504">
                  <c:v>52.438000000000002</c:v>
                </c:pt>
                <c:pt idx="4505">
                  <c:v>52.46</c:v>
                </c:pt>
                <c:pt idx="4506">
                  <c:v>52.488999999999997</c:v>
                </c:pt>
                <c:pt idx="4507">
                  <c:v>52.518999999999998</c:v>
                </c:pt>
                <c:pt idx="4508">
                  <c:v>52.543999999999997</c:v>
                </c:pt>
                <c:pt idx="4509">
                  <c:v>52.569000000000003</c:v>
                </c:pt>
                <c:pt idx="4510">
                  <c:v>52.6</c:v>
                </c:pt>
                <c:pt idx="4511">
                  <c:v>52.633000000000003</c:v>
                </c:pt>
                <c:pt idx="4512">
                  <c:v>52.67</c:v>
                </c:pt>
                <c:pt idx="4513">
                  <c:v>52.701000000000001</c:v>
                </c:pt>
                <c:pt idx="4514">
                  <c:v>52.731999999999999</c:v>
                </c:pt>
                <c:pt idx="4515">
                  <c:v>52.756999999999998</c:v>
                </c:pt>
                <c:pt idx="4516">
                  <c:v>52.780999999999999</c:v>
                </c:pt>
                <c:pt idx="4517">
                  <c:v>52.805</c:v>
                </c:pt>
                <c:pt idx="4518">
                  <c:v>52.829000000000001</c:v>
                </c:pt>
                <c:pt idx="4519">
                  <c:v>52.847000000000001</c:v>
                </c:pt>
                <c:pt idx="4520">
                  <c:v>52.863</c:v>
                </c:pt>
                <c:pt idx="4521">
                  <c:v>52.878</c:v>
                </c:pt>
                <c:pt idx="4522">
                  <c:v>52.893999999999998</c:v>
                </c:pt>
                <c:pt idx="4523">
                  <c:v>52.902999999999999</c:v>
                </c:pt>
                <c:pt idx="4524">
                  <c:v>52.906999999999996</c:v>
                </c:pt>
                <c:pt idx="4525">
                  <c:v>52.91</c:v>
                </c:pt>
                <c:pt idx="4526">
                  <c:v>52.912999999999997</c:v>
                </c:pt>
                <c:pt idx="4527">
                  <c:v>52.912999999999997</c:v>
                </c:pt>
                <c:pt idx="4528">
                  <c:v>52.908000000000001</c:v>
                </c:pt>
                <c:pt idx="4529">
                  <c:v>52.896999999999998</c:v>
                </c:pt>
                <c:pt idx="4530">
                  <c:v>52.884</c:v>
                </c:pt>
                <c:pt idx="4531">
                  <c:v>52.865000000000002</c:v>
                </c:pt>
                <c:pt idx="4532">
                  <c:v>52.841000000000001</c:v>
                </c:pt>
                <c:pt idx="4533">
                  <c:v>52.820999999999998</c:v>
                </c:pt>
                <c:pt idx="4534">
                  <c:v>52.805999999999997</c:v>
                </c:pt>
                <c:pt idx="4535">
                  <c:v>52.789000000000001</c:v>
                </c:pt>
                <c:pt idx="4536">
                  <c:v>52.774000000000001</c:v>
                </c:pt>
                <c:pt idx="4537">
                  <c:v>52.76</c:v>
                </c:pt>
                <c:pt idx="4538">
                  <c:v>52.750999999999998</c:v>
                </c:pt>
                <c:pt idx="4539">
                  <c:v>52.741999999999997</c:v>
                </c:pt>
                <c:pt idx="4540">
                  <c:v>52.731000000000002</c:v>
                </c:pt>
                <c:pt idx="4541">
                  <c:v>52.722999999999999</c:v>
                </c:pt>
                <c:pt idx="4542">
                  <c:v>52.713999999999999</c:v>
                </c:pt>
                <c:pt idx="4543">
                  <c:v>52.706000000000003</c:v>
                </c:pt>
                <c:pt idx="4544">
                  <c:v>52.701999999999998</c:v>
                </c:pt>
                <c:pt idx="4545">
                  <c:v>52.698999999999998</c:v>
                </c:pt>
                <c:pt idx="4546">
                  <c:v>52.698</c:v>
                </c:pt>
                <c:pt idx="4547">
                  <c:v>52.692999999999998</c:v>
                </c:pt>
                <c:pt idx="4548">
                  <c:v>52.692</c:v>
                </c:pt>
                <c:pt idx="4549">
                  <c:v>52.688000000000002</c:v>
                </c:pt>
                <c:pt idx="4550">
                  <c:v>52.68</c:v>
                </c:pt>
                <c:pt idx="4551">
                  <c:v>52.673000000000002</c:v>
                </c:pt>
                <c:pt idx="4552">
                  <c:v>52.665999999999997</c:v>
                </c:pt>
                <c:pt idx="4553">
                  <c:v>52.655000000000001</c:v>
                </c:pt>
                <c:pt idx="4554">
                  <c:v>52.643999999999998</c:v>
                </c:pt>
                <c:pt idx="4555">
                  <c:v>52.634</c:v>
                </c:pt>
                <c:pt idx="4556">
                  <c:v>52.624000000000002</c:v>
                </c:pt>
                <c:pt idx="4557">
                  <c:v>52.616</c:v>
                </c:pt>
                <c:pt idx="4558">
                  <c:v>52.601999999999997</c:v>
                </c:pt>
                <c:pt idx="4559">
                  <c:v>52.585000000000001</c:v>
                </c:pt>
                <c:pt idx="4560">
                  <c:v>52.569000000000003</c:v>
                </c:pt>
                <c:pt idx="4561">
                  <c:v>52.552</c:v>
                </c:pt>
                <c:pt idx="4562">
                  <c:v>52.537999999999997</c:v>
                </c:pt>
                <c:pt idx="4563">
                  <c:v>52.524000000000001</c:v>
                </c:pt>
                <c:pt idx="4564">
                  <c:v>52.514000000000003</c:v>
                </c:pt>
                <c:pt idx="4565">
                  <c:v>52.506</c:v>
                </c:pt>
                <c:pt idx="4566">
                  <c:v>52.502000000000002</c:v>
                </c:pt>
                <c:pt idx="4567">
                  <c:v>52.5</c:v>
                </c:pt>
                <c:pt idx="4568">
                  <c:v>52.5</c:v>
                </c:pt>
                <c:pt idx="4569">
                  <c:v>52.505000000000003</c:v>
                </c:pt>
                <c:pt idx="4570">
                  <c:v>52.506999999999998</c:v>
                </c:pt>
                <c:pt idx="4571">
                  <c:v>52.51</c:v>
                </c:pt>
                <c:pt idx="4572">
                  <c:v>52.508000000000003</c:v>
                </c:pt>
                <c:pt idx="4573">
                  <c:v>52.505000000000003</c:v>
                </c:pt>
                <c:pt idx="4574">
                  <c:v>52.497</c:v>
                </c:pt>
                <c:pt idx="4575">
                  <c:v>52.49</c:v>
                </c:pt>
                <c:pt idx="4576">
                  <c:v>52.488</c:v>
                </c:pt>
                <c:pt idx="4577">
                  <c:v>52.485999999999997</c:v>
                </c:pt>
                <c:pt idx="4578">
                  <c:v>52.484999999999999</c:v>
                </c:pt>
                <c:pt idx="4579">
                  <c:v>52.482999999999997</c:v>
                </c:pt>
                <c:pt idx="4580">
                  <c:v>52.478000000000002</c:v>
                </c:pt>
                <c:pt idx="4581">
                  <c:v>52.473999999999997</c:v>
                </c:pt>
                <c:pt idx="4582">
                  <c:v>52.472000000000001</c:v>
                </c:pt>
                <c:pt idx="4583">
                  <c:v>52.470999999999997</c:v>
                </c:pt>
                <c:pt idx="4584">
                  <c:v>52.472000000000001</c:v>
                </c:pt>
                <c:pt idx="4585">
                  <c:v>52.473999999999997</c:v>
                </c:pt>
                <c:pt idx="4586">
                  <c:v>52.472999999999999</c:v>
                </c:pt>
                <c:pt idx="4587">
                  <c:v>52.481000000000002</c:v>
                </c:pt>
                <c:pt idx="4588">
                  <c:v>52.488</c:v>
                </c:pt>
                <c:pt idx="4589">
                  <c:v>52.494999999999997</c:v>
                </c:pt>
                <c:pt idx="4590">
                  <c:v>52.497999999999998</c:v>
                </c:pt>
                <c:pt idx="4591">
                  <c:v>52.503</c:v>
                </c:pt>
                <c:pt idx="4592">
                  <c:v>52.503999999999998</c:v>
                </c:pt>
                <c:pt idx="4593">
                  <c:v>52.503999999999998</c:v>
                </c:pt>
                <c:pt idx="4594">
                  <c:v>52.5</c:v>
                </c:pt>
                <c:pt idx="4595">
                  <c:v>52.497</c:v>
                </c:pt>
                <c:pt idx="4596">
                  <c:v>52.491</c:v>
                </c:pt>
                <c:pt idx="4597">
                  <c:v>52.493000000000002</c:v>
                </c:pt>
                <c:pt idx="4598">
                  <c:v>52.5</c:v>
                </c:pt>
                <c:pt idx="4599">
                  <c:v>52.503999999999998</c:v>
                </c:pt>
                <c:pt idx="4600">
                  <c:v>52.517000000000003</c:v>
                </c:pt>
                <c:pt idx="4601">
                  <c:v>52.524999999999999</c:v>
                </c:pt>
                <c:pt idx="4602">
                  <c:v>52.530999999999999</c:v>
                </c:pt>
                <c:pt idx="4603">
                  <c:v>52.540999999999997</c:v>
                </c:pt>
                <c:pt idx="4604">
                  <c:v>52.545999999999999</c:v>
                </c:pt>
                <c:pt idx="4605">
                  <c:v>52.551000000000002</c:v>
                </c:pt>
                <c:pt idx="4606">
                  <c:v>52.555999999999997</c:v>
                </c:pt>
                <c:pt idx="4607">
                  <c:v>52.557000000000002</c:v>
                </c:pt>
                <c:pt idx="4608">
                  <c:v>52.558</c:v>
                </c:pt>
                <c:pt idx="4609">
                  <c:v>52.567999999999998</c:v>
                </c:pt>
                <c:pt idx="4610">
                  <c:v>52.584000000000003</c:v>
                </c:pt>
                <c:pt idx="4611">
                  <c:v>52.604999999999997</c:v>
                </c:pt>
                <c:pt idx="4612">
                  <c:v>52.634999999999998</c:v>
                </c:pt>
                <c:pt idx="4613">
                  <c:v>52.676000000000002</c:v>
                </c:pt>
                <c:pt idx="4614">
                  <c:v>52.731999999999999</c:v>
                </c:pt>
                <c:pt idx="4615">
                  <c:v>52.792999999999999</c:v>
                </c:pt>
                <c:pt idx="4616">
                  <c:v>52.856000000000002</c:v>
                </c:pt>
                <c:pt idx="4617">
                  <c:v>52.917000000000002</c:v>
                </c:pt>
                <c:pt idx="4618">
                  <c:v>52.981000000000002</c:v>
                </c:pt>
                <c:pt idx="4619">
                  <c:v>53.037999999999997</c:v>
                </c:pt>
                <c:pt idx="4620">
                  <c:v>53.109000000000002</c:v>
                </c:pt>
                <c:pt idx="4621">
                  <c:v>53.195999999999998</c:v>
                </c:pt>
                <c:pt idx="4622">
                  <c:v>53.284999999999997</c:v>
                </c:pt>
                <c:pt idx="4623">
                  <c:v>53.371000000000002</c:v>
                </c:pt>
                <c:pt idx="4624">
                  <c:v>53.463999999999999</c:v>
                </c:pt>
                <c:pt idx="4625">
                  <c:v>53.573999999999998</c:v>
                </c:pt>
                <c:pt idx="4626">
                  <c:v>53.686999999999998</c:v>
                </c:pt>
                <c:pt idx="4627">
                  <c:v>53.802999999999997</c:v>
                </c:pt>
                <c:pt idx="4628">
                  <c:v>53.921999999999997</c:v>
                </c:pt>
                <c:pt idx="4629">
                  <c:v>54.040999999999997</c:v>
                </c:pt>
                <c:pt idx="4630">
                  <c:v>54.165999999999997</c:v>
                </c:pt>
                <c:pt idx="4631">
                  <c:v>54.307000000000002</c:v>
                </c:pt>
                <c:pt idx="4632">
                  <c:v>54.427</c:v>
                </c:pt>
                <c:pt idx="4633">
                  <c:v>54.554000000000002</c:v>
                </c:pt>
                <c:pt idx="4634">
                  <c:v>54.689</c:v>
                </c:pt>
                <c:pt idx="4635">
                  <c:v>54.808999999999997</c:v>
                </c:pt>
                <c:pt idx="4636">
                  <c:v>54.914999999999999</c:v>
                </c:pt>
                <c:pt idx="4637">
                  <c:v>55.024999999999999</c:v>
                </c:pt>
                <c:pt idx="4638">
                  <c:v>55.139000000000003</c:v>
                </c:pt>
                <c:pt idx="4639">
                  <c:v>55.249000000000002</c:v>
                </c:pt>
                <c:pt idx="4640">
                  <c:v>55.344999999999999</c:v>
                </c:pt>
                <c:pt idx="4641">
                  <c:v>55.44</c:v>
                </c:pt>
                <c:pt idx="4642">
                  <c:v>55.545000000000002</c:v>
                </c:pt>
                <c:pt idx="4643">
                  <c:v>55.631</c:v>
                </c:pt>
                <c:pt idx="4644">
                  <c:v>55.697000000000003</c:v>
                </c:pt>
                <c:pt idx="4645">
                  <c:v>55.762999999999998</c:v>
                </c:pt>
                <c:pt idx="4646">
                  <c:v>55.84</c:v>
                </c:pt>
                <c:pt idx="4647">
                  <c:v>55.895000000000003</c:v>
                </c:pt>
                <c:pt idx="4648">
                  <c:v>55.932000000000002</c:v>
                </c:pt>
                <c:pt idx="4649">
                  <c:v>55.963999999999999</c:v>
                </c:pt>
                <c:pt idx="4650">
                  <c:v>55.978999999999999</c:v>
                </c:pt>
                <c:pt idx="4651">
                  <c:v>55.98</c:v>
                </c:pt>
                <c:pt idx="4652">
                  <c:v>55.968000000000004</c:v>
                </c:pt>
                <c:pt idx="4653">
                  <c:v>55.941000000000003</c:v>
                </c:pt>
                <c:pt idx="4654">
                  <c:v>55.905000000000001</c:v>
                </c:pt>
                <c:pt idx="4655">
                  <c:v>55.856999999999999</c:v>
                </c:pt>
                <c:pt idx="4656">
                  <c:v>55.804000000000002</c:v>
                </c:pt>
                <c:pt idx="4657">
                  <c:v>55.755000000000003</c:v>
                </c:pt>
                <c:pt idx="4658">
                  <c:v>55.72</c:v>
                </c:pt>
                <c:pt idx="4659">
                  <c:v>55.692999999999998</c:v>
                </c:pt>
                <c:pt idx="4660">
                  <c:v>55.677999999999997</c:v>
                </c:pt>
                <c:pt idx="4661">
                  <c:v>55.68</c:v>
                </c:pt>
                <c:pt idx="4662">
                  <c:v>55.7</c:v>
                </c:pt>
                <c:pt idx="4663">
                  <c:v>55.744999999999997</c:v>
                </c:pt>
                <c:pt idx="4664">
                  <c:v>55.808999999999997</c:v>
                </c:pt>
                <c:pt idx="4665">
                  <c:v>55.878</c:v>
                </c:pt>
                <c:pt idx="4666">
                  <c:v>55.96</c:v>
                </c:pt>
                <c:pt idx="4667">
                  <c:v>56.05</c:v>
                </c:pt>
                <c:pt idx="4668">
                  <c:v>56.134</c:v>
                </c:pt>
                <c:pt idx="4669">
                  <c:v>56.186999999999998</c:v>
                </c:pt>
                <c:pt idx="4670">
                  <c:v>56.228999999999999</c:v>
                </c:pt>
                <c:pt idx="4671">
                  <c:v>56.274999999999999</c:v>
                </c:pt>
                <c:pt idx="4672">
                  <c:v>56.308999999999997</c:v>
                </c:pt>
                <c:pt idx="4673">
                  <c:v>56.335999999999999</c:v>
                </c:pt>
                <c:pt idx="4674">
                  <c:v>56.371000000000002</c:v>
                </c:pt>
                <c:pt idx="4675">
                  <c:v>56.408999999999999</c:v>
                </c:pt>
                <c:pt idx="4676">
                  <c:v>56.454000000000001</c:v>
                </c:pt>
                <c:pt idx="4677">
                  <c:v>56.494</c:v>
                </c:pt>
                <c:pt idx="4678">
                  <c:v>56.551000000000002</c:v>
                </c:pt>
                <c:pt idx="4679">
                  <c:v>56.62</c:v>
                </c:pt>
                <c:pt idx="4680">
                  <c:v>56.683999999999997</c:v>
                </c:pt>
                <c:pt idx="4681">
                  <c:v>56.738999999999997</c:v>
                </c:pt>
                <c:pt idx="4682">
                  <c:v>56.795000000000002</c:v>
                </c:pt>
                <c:pt idx="4683">
                  <c:v>56.851999999999997</c:v>
                </c:pt>
                <c:pt idx="4684">
                  <c:v>56.895000000000003</c:v>
                </c:pt>
                <c:pt idx="4685">
                  <c:v>56.926000000000002</c:v>
                </c:pt>
                <c:pt idx="4686">
                  <c:v>56.945999999999998</c:v>
                </c:pt>
                <c:pt idx="4687">
                  <c:v>56.957000000000001</c:v>
                </c:pt>
                <c:pt idx="4688">
                  <c:v>56.962000000000003</c:v>
                </c:pt>
                <c:pt idx="4689">
                  <c:v>56.957000000000001</c:v>
                </c:pt>
                <c:pt idx="4690">
                  <c:v>56.942</c:v>
                </c:pt>
                <c:pt idx="4691">
                  <c:v>56.92</c:v>
                </c:pt>
                <c:pt idx="4692">
                  <c:v>56.901000000000003</c:v>
                </c:pt>
                <c:pt idx="4693">
                  <c:v>56.889000000000003</c:v>
                </c:pt>
                <c:pt idx="4694">
                  <c:v>56.87</c:v>
                </c:pt>
                <c:pt idx="4695">
                  <c:v>56.847999999999999</c:v>
                </c:pt>
                <c:pt idx="4696">
                  <c:v>56.83</c:v>
                </c:pt>
                <c:pt idx="4697">
                  <c:v>56.814</c:v>
                </c:pt>
                <c:pt idx="4698">
                  <c:v>56.802999999999997</c:v>
                </c:pt>
                <c:pt idx="4699">
                  <c:v>56.795999999999999</c:v>
                </c:pt>
                <c:pt idx="4700">
                  <c:v>56.807000000000002</c:v>
                </c:pt>
                <c:pt idx="4701">
                  <c:v>56.8</c:v>
                </c:pt>
                <c:pt idx="4702">
                  <c:v>56.81</c:v>
                </c:pt>
                <c:pt idx="4703">
                  <c:v>56.826999999999998</c:v>
                </c:pt>
                <c:pt idx="4704">
                  <c:v>56.844000000000001</c:v>
                </c:pt>
                <c:pt idx="4705">
                  <c:v>56.865000000000002</c:v>
                </c:pt>
                <c:pt idx="4706">
                  <c:v>56.89</c:v>
                </c:pt>
                <c:pt idx="4707">
                  <c:v>56.918999999999997</c:v>
                </c:pt>
                <c:pt idx="4708">
                  <c:v>56.956000000000003</c:v>
                </c:pt>
                <c:pt idx="4709">
                  <c:v>57.003</c:v>
                </c:pt>
                <c:pt idx="4710">
                  <c:v>57.055</c:v>
                </c:pt>
                <c:pt idx="4711">
                  <c:v>57.112000000000002</c:v>
                </c:pt>
                <c:pt idx="4712">
                  <c:v>57.171999999999997</c:v>
                </c:pt>
                <c:pt idx="4713">
                  <c:v>57.235999999999997</c:v>
                </c:pt>
                <c:pt idx="4714">
                  <c:v>57.295999999999999</c:v>
                </c:pt>
                <c:pt idx="4715">
                  <c:v>57.356000000000002</c:v>
                </c:pt>
                <c:pt idx="4716">
                  <c:v>57.408000000000001</c:v>
                </c:pt>
                <c:pt idx="4717">
                  <c:v>57.451999999999998</c:v>
                </c:pt>
                <c:pt idx="4718">
                  <c:v>57.481999999999999</c:v>
                </c:pt>
                <c:pt idx="4719">
                  <c:v>57.503</c:v>
                </c:pt>
                <c:pt idx="4720">
                  <c:v>57.524000000000001</c:v>
                </c:pt>
                <c:pt idx="4721">
                  <c:v>57.539000000000001</c:v>
                </c:pt>
                <c:pt idx="4722">
                  <c:v>57.54</c:v>
                </c:pt>
                <c:pt idx="4723">
                  <c:v>57.534999999999997</c:v>
                </c:pt>
                <c:pt idx="4724">
                  <c:v>57.53</c:v>
                </c:pt>
                <c:pt idx="4725">
                  <c:v>57.521999999999998</c:v>
                </c:pt>
                <c:pt idx="4726">
                  <c:v>57.512</c:v>
                </c:pt>
                <c:pt idx="4727">
                  <c:v>57.506</c:v>
                </c:pt>
                <c:pt idx="4728">
                  <c:v>57.499000000000002</c:v>
                </c:pt>
                <c:pt idx="4729">
                  <c:v>57.487000000000002</c:v>
                </c:pt>
                <c:pt idx="4730">
                  <c:v>57.476999999999997</c:v>
                </c:pt>
                <c:pt idx="4731">
                  <c:v>57.469000000000001</c:v>
                </c:pt>
                <c:pt idx="4732">
                  <c:v>57.46</c:v>
                </c:pt>
                <c:pt idx="4733">
                  <c:v>57.448999999999998</c:v>
                </c:pt>
                <c:pt idx="4734">
                  <c:v>57.43</c:v>
                </c:pt>
                <c:pt idx="4735">
                  <c:v>57.405999999999999</c:v>
                </c:pt>
                <c:pt idx="4736">
                  <c:v>57.384</c:v>
                </c:pt>
                <c:pt idx="4737">
                  <c:v>57.36</c:v>
                </c:pt>
                <c:pt idx="4738">
                  <c:v>57.332000000000001</c:v>
                </c:pt>
                <c:pt idx="4739">
                  <c:v>57.298000000000002</c:v>
                </c:pt>
                <c:pt idx="4740">
                  <c:v>57.255000000000003</c:v>
                </c:pt>
                <c:pt idx="4741">
                  <c:v>57.216000000000001</c:v>
                </c:pt>
                <c:pt idx="4742">
                  <c:v>57.186999999999998</c:v>
                </c:pt>
                <c:pt idx="4743">
                  <c:v>57.152999999999999</c:v>
                </c:pt>
                <c:pt idx="4744">
                  <c:v>57.116</c:v>
                </c:pt>
                <c:pt idx="4745">
                  <c:v>57.072000000000003</c:v>
                </c:pt>
                <c:pt idx="4746">
                  <c:v>57.027000000000001</c:v>
                </c:pt>
                <c:pt idx="4747">
                  <c:v>56.99</c:v>
                </c:pt>
                <c:pt idx="4748">
                  <c:v>56.965000000000003</c:v>
                </c:pt>
                <c:pt idx="4749">
                  <c:v>56.954999999999998</c:v>
                </c:pt>
                <c:pt idx="4750">
                  <c:v>56.951999999999998</c:v>
                </c:pt>
                <c:pt idx="4751">
                  <c:v>56.951999999999998</c:v>
                </c:pt>
                <c:pt idx="4752">
                  <c:v>56.953000000000003</c:v>
                </c:pt>
                <c:pt idx="4753">
                  <c:v>56.953000000000003</c:v>
                </c:pt>
                <c:pt idx="4754">
                  <c:v>56.954000000000001</c:v>
                </c:pt>
                <c:pt idx="4755">
                  <c:v>56.957999999999998</c:v>
                </c:pt>
                <c:pt idx="4756">
                  <c:v>56.966000000000001</c:v>
                </c:pt>
                <c:pt idx="4757">
                  <c:v>56.976999999999997</c:v>
                </c:pt>
                <c:pt idx="4758">
                  <c:v>56.984000000000002</c:v>
                </c:pt>
                <c:pt idx="4759">
                  <c:v>56.999000000000002</c:v>
                </c:pt>
                <c:pt idx="4760">
                  <c:v>57.03</c:v>
                </c:pt>
                <c:pt idx="4761">
                  <c:v>57.061</c:v>
                </c:pt>
                <c:pt idx="4762">
                  <c:v>57.087000000000003</c:v>
                </c:pt>
                <c:pt idx="4763">
                  <c:v>57.118000000000002</c:v>
                </c:pt>
                <c:pt idx="4764">
                  <c:v>57.149000000000001</c:v>
                </c:pt>
                <c:pt idx="4765">
                  <c:v>57.177</c:v>
                </c:pt>
                <c:pt idx="4766">
                  <c:v>57.212000000000003</c:v>
                </c:pt>
                <c:pt idx="4767">
                  <c:v>57.246000000000002</c:v>
                </c:pt>
                <c:pt idx="4768">
                  <c:v>57.274999999999999</c:v>
                </c:pt>
                <c:pt idx="4769">
                  <c:v>57.304000000000002</c:v>
                </c:pt>
                <c:pt idx="4770">
                  <c:v>57.332000000000001</c:v>
                </c:pt>
                <c:pt idx="4771">
                  <c:v>57.354999999999997</c:v>
                </c:pt>
                <c:pt idx="4772">
                  <c:v>57.384</c:v>
                </c:pt>
                <c:pt idx="4773">
                  <c:v>57.415999999999997</c:v>
                </c:pt>
                <c:pt idx="4774">
                  <c:v>57.444000000000003</c:v>
                </c:pt>
                <c:pt idx="4775">
                  <c:v>57.472000000000001</c:v>
                </c:pt>
                <c:pt idx="4776">
                  <c:v>57.496000000000002</c:v>
                </c:pt>
                <c:pt idx="4777">
                  <c:v>57.52</c:v>
                </c:pt>
                <c:pt idx="4778">
                  <c:v>57.543999999999997</c:v>
                </c:pt>
                <c:pt idx="4779">
                  <c:v>57.555999999999997</c:v>
                </c:pt>
                <c:pt idx="4780">
                  <c:v>57.561</c:v>
                </c:pt>
                <c:pt idx="4781">
                  <c:v>57.570999999999998</c:v>
                </c:pt>
                <c:pt idx="4782">
                  <c:v>57.58</c:v>
                </c:pt>
                <c:pt idx="4783">
                  <c:v>57.582999999999998</c:v>
                </c:pt>
                <c:pt idx="4784">
                  <c:v>57.585000000000001</c:v>
                </c:pt>
                <c:pt idx="4785">
                  <c:v>57.588999999999999</c:v>
                </c:pt>
                <c:pt idx="4786">
                  <c:v>57.587000000000003</c:v>
                </c:pt>
                <c:pt idx="4787">
                  <c:v>57.581000000000003</c:v>
                </c:pt>
                <c:pt idx="4788">
                  <c:v>57.570999999999998</c:v>
                </c:pt>
                <c:pt idx="4789">
                  <c:v>57.554000000000002</c:v>
                </c:pt>
                <c:pt idx="4790">
                  <c:v>57.539000000000001</c:v>
                </c:pt>
                <c:pt idx="4791">
                  <c:v>57.521000000000001</c:v>
                </c:pt>
                <c:pt idx="4792">
                  <c:v>57.500999999999998</c:v>
                </c:pt>
                <c:pt idx="4793">
                  <c:v>57.48</c:v>
                </c:pt>
                <c:pt idx="4794">
                  <c:v>57.456000000000003</c:v>
                </c:pt>
                <c:pt idx="4795">
                  <c:v>57.439</c:v>
                </c:pt>
                <c:pt idx="4796">
                  <c:v>57.427999999999997</c:v>
                </c:pt>
                <c:pt idx="4797">
                  <c:v>57.412999999999997</c:v>
                </c:pt>
                <c:pt idx="4798">
                  <c:v>57.402000000000001</c:v>
                </c:pt>
                <c:pt idx="4799">
                  <c:v>57.387999999999998</c:v>
                </c:pt>
                <c:pt idx="4800">
                  <c:v>57.372999999999998</c:v>
                </c:pt>
                <c:pt idx="4801">
                  <c:v>57.356000000000002</c:v>
                </c:pt>
                <c:pt idx="4802">
                  <c:v>57.334000000000003</c:v>
                </c:pt>
                <c:pt idx="4803">
                  <c:v>57.314</c:v>
                </c:pt>
                <c:pt idx="4804">
                  <c:v>57.296999999999997</c:v>
                </c:pt>
                <c:pt idx="4805">
                  <c:v>57.277999999999999</c:v>
                </c:pt>
                <c:pt idx="4806">
                  <c:v>57.267000000000003</c:v>
                </c:pt>
                <c:pt idx="4807">
                  <c:v>57.253</c:v>
                </c:pt>
                <c:pt idx="4808">
                  <c:v>57.241999999999997</c:v>
                </c:pt>
                <c:pt idx="4809">
                  <c:v>57.234000000000002</c:v>
                </c:pt>
                <c:pt idx="4810">
                  <c:v>57.23</c:v>
                </c:pt>
                <c:pt idx="4811">
                  <c:v>57.222999999999999</c:v>
                </c:pt>
                <c:pt idx="4812">
                  <c:v>57.22</c:v>
                </c:pt>
                <c:pt idx="4813">
                  <c:v>57.223999999999997</c:v>
                </c:pt>
                <c:pt idx="4814">
                  <c:v>57.234000000000002</c:v>
                </c:pt>
                <c:pt idx="4815">
                  <c:v>57.24</c:v>
                </c:pt>
                <c:pt idx="4816">
                  <c:v>57.247</c:v>
                </c:pt>
                <c:pt idx="4817">
                  <c:v>57.255000000000003</c:v>
                </c:pt>
                <c:pt idx="4818">
                  <c:v>57.255000000000003</c:v>
                </c:pt>
                <c:pt idx="4819">
                  <c:v>57.252000000000002</c:v>
                </c:pt>
                <c:pt idx="4820">
                  <c:v>57.247999999999998</c:v>
                </c:pt>
                <c:pt idx="4821">
                  <c:v>57.243000000000002</c:v>
                </c:pt>
                <c:pt idx="4822">
                  <c:v>57.237000000000002</c:v>
                </c:pt>
                <c:pt idx="4823">
                  <c:v>57.231999999999999</c:v>
                </c:pt>
                <c:pt idx="4824">
                  <c:v>57.228999999999999</c:v>
                </c:pt>
                <c:pt idx="4825">
                  <c:v>57.228000000000002</c:v>
                </c:pt>
                <c:pt idx="4826">
                  <c:v>57.23</c:v>
                </c:pt>
                <c:pt idx="4827">
                  <c:v>57.228999999999999</c:v>
                </c:pt>
                <c:pt idx="4828">
                  <c:v>57.234999999999999</c:v>
                </c:pt>
                <c:pt idx="4829">
                  <c:v>57.243000000000002</c:v>
                </c:pt>
                <c:pt idx="4830">
                  <c:v>57.253</c:v>
                </c:pt>
                <c:pt idx="4831">
                  <c:v>57.267000000000003</c:v>
                </c:pt>
                <c:pt idx="4832">
                  <c:v>57.280999999999999</c:v>
                </c:pt>
                <c:pt idx="4833">
                  <c:v>57.301000000000002</c:v>
                </c:pt>
                <c:pt idx="4834">
                  <c:v>57.322000000000003</c:v>
                </c:pt>
                <c:pt idx="4835">
                  <c:v>57.343000000000004</c:v>
                </c:pt>
                <c:pt idx="4836">
                  <c:v>57.363999999999997</c:v>
                </c:pt>
                <c:pt idx="4837">
                  <c:v>57.387</c:v>
                </c:pt>
                <c:pt idx="4838">
                  <c:v>57.406999999999996</c:v>
                </c:pt>
                <c:pt idx="4839">
                  <c:v>57.420999999999999</c:v>
                </c:pt>
                <c:pt idx="4840">
                  <c:v>57.427999999999997</c:v>
                </c:pt>
                <c:pt idx="4841">
                  <c:v>57.43</c:v>
                </c:pt>
                <c:pt idx="4842">
                  <c:v>57.438000000000002</c:v>
                </c:pt>
                <c:pt idx="4843">
                  <c:v>57.459000000000003</c:v>
                </c:pt>
                <c:pt idx="4844">
                  <c:v>57.481000000000002</c:v>
                </c:pt>
                <c:pt idx="4845">
                  <c:v>57.500999999999998</c:v>
                </c:pt>
                <c:pt idx="4846">
                  <c:v>57.515000000000001</c:v>
                </c:pt>
                <c:pt idx="4847">
                  <c:v>57.527000000000001</c:v>
                </c:pt>
                <c:pt idx="4848">
                  <c:v>57.533999999999999</c:v>
                </c:pt>
                <c:pt idx="4849">
                  <c:v>57.545999999999999</c:v>
                </c:pt>
                <c:pt idx="4850">
                  <c:v>57.558</c:v>
                </c:pt>
                <c:pt idx="4851">
                  <c:v>57.569000000000003</c:v>
                </c:pt>
                <c:pt idx="4852">
                  <c:v>57.594000000000001</c:v>
                </c:pt>
                <c:pt idx="4853">
                  <c:v>57.619</c:v>
                </c:pt>
                <c:pt idx="4854">
                  <c:v>57.65</c:v>
                </c:pt>
                <c:pt idx="4855">
                  <c:v>57.673000000000002</c:v>
                </c:pt>
                <c:pt idx="4856">
                  <c:v>57.677999999999997</c:v>
                </c:pt>
                <c:pt idx="4857">
                  <c:v>57.673999999999999</c:v>
                </c:pt>
                <c:pt idx="4858">
                  <c:v>57.667999999999999</c:v>
                </c:pt>
                <c:pt idx="4859">
                  <c:v>57.656999999999996</c:v>
                </c:pt>
                <c:pt idx="4860">
                  <c:v>57.665999999999997</c:v>
                </c:pt>
                <c:pt idx="4861">
                  <c:v>57.701000000000001</c:v>
                </c:pt>
                <c:pt idx="4862">
                  <c:v>57.747999999999998</c:v>
                </c:pt>
                <c:pt idx="4863">
                  <c:v>57.825000000000003</c:v>
                </c:pt>
                <c:pt idx="4864">
                  <c:v>57.920999999999999</c:v>
                </c:pt>
                <c:pt idx="4865">
                  <c:v>58.011000000000003</c:v>
                </c:pt>
                <c:pt idx="4866">
                  <c:v>58.113</c:v>
                </c:pt>
                <c:pt idx="4867">
                  <c:v>58.226999999999997</c:v>
                </c:pt>
                <c:pt idx="4868">
                  <c:v>58.34</c:v>
                </c:pt>
                <c:pt idx="4869">
                  <c:v>58.453000000000003</c:v>
                </c:pt>
                <c:pt idx="4870">
                  <c:v>58.545999999999999</c:v>
                </c:pt>
                <c:pt idx="4871">
                  <c:v>58.624000000000002</c:v>
                </c:pt>
                <c:pt idx="4872">
                  <c:v>58.7</c:v>
                </c:pt>
                <c:pt idx="4873">
                  <c:v>58.771000000000001</c:v>
                </c:pt>
                <c:pt idx="4874">
                  <c:v>58.835000000000001</c:v>
                </c:pt>
                <c:pt idx="4875">
                  <c:v>58.889000000000003</c:v>
                </c:pt>
                <c:pt idx="4876">
                  <c:v>58.954000000000001</c:v>
                </c:pt>
                <c:pt idx="4877">
                  <c:v>59.027000000000001</c:v>
                </c:pt>
                <c:pt idx="4878">
                  <c:v>59.093000000000004</c:v>
                </c:pt>
                <c:pt idx="4879">
                  <c:v>59.152000000000001</c:v>
                </c:pt>
                <c:pt idx="4880">
                  <c:v>59.212000000000003</c:v>
                </c:pt>
                <c:pt idx="4881">
                  <c:v>59.286000000000001</c:v>
                </c:pt>
                <c:pt idx="4882">
                  <c:v>59.378999999999998</c:v>
                </c:pt>
                <c:pt idx="4883">
                  <c:v>59.478999999999999</c:v>
                </c:pt>
                <c:pt idx="4884">
                  <c:v>59.573999999999998</c:v>
                </c:pt>
                <c:pt idx="4885">
                  <c:v>59.665999999999997</c:v>
                </c:pt>
                <c:pt idx="4886">
                  <c:v>59.756999999999998</c:v>
                </c:pt>
                <c:pt idx="4887">
                  <c:v>59.853999999999999</c:v>
                </c:pt>
                <c:pt idx="4888">
                  <c:v>59.942999999999998</c:v>
                </c:pt>
                <c:pt idx="4889">
                  <c:v>60.011000000000003</c:v>
                </c:pt>
                <c:pt idx="4890">
                  <c:v>60.07</c:v>
                </c:pt>
                <c:pt idx="4891">
                  <c:v>60.125</c:v>
                </c:pt>
                <c:pt idx="4892">
                  <c:v>60.161999999999999</c:v>
                </c:pt>
                <c:pt idx="4893">
                  <c:v>60.191000000000003</c:v>
                </c:pt>
                <c:pt idx="4894">
                  <c:v>60.213999999999999</c:v>
                </c:pt>
                <c:pt idx="4895">
                  <c:v>60.235999999999997</c:v>
                </c:pt>
                <c:pt idx="4896">
                  <c:v>60.259</c:v>
                </c:pt>
                <c:pt idx="4897">
                  <c:v>60.283999999999999</c:v>
                </c:pt>
                <c:pt idx="4898">
                  <c:v>60.304000000000002</c:v>
                </c:pt>
                <c:pt idx="4899">
                  <c:v>60.326000000000001</c:v>
                </c:pt>
                <c:pt idx="4900">
                  <c:v>60.362000000000002</c:v>
                </c:pt>
                <c:pt idx="4901">
                  <c:v>60.402999999999999</c:v>
                </c:pt>
                <c:pt idx="4902">
                  <c:v>60.447000000000003</c:v>
                </c:pt>
                <c:pt idx="4903">
                  <c:v>60.496000000000002</c:v>
                </c:pt>
                <c:pt idx="4904">
                  <c:v>60.54</c:v>
                </c:pt>
                <c:pt idx="4905">
                  <c:v>60.575000000000003</c:v>
                </c:pt>
                <c:pt idx="4906">
                  <c:v>60.604999999999997</c:v>
                </c:pt>
                <c:pt idx="4907">
                  <c:v>60.631999999999998</c:v>
                </c:pt>
                <c:pt idx="4908">
                  <c:v>60.652999999999999</c:v>
                </c:pt>
                <c:pt idx="4909">
                  <c:v>60.673999999999999</c:v>
                </c:pt>
                <c:pt idx="4910">
                  <c:v>60.691000000000003</c:v>
                </c:pt>
                <c:pt idx="4911">
                  <c:v>60.707000000000001</c:v>
                </c:pt>
                <c:pt idx="4912">
                  <c:v>60.716999999999999</c:v>
                </c:pt>
                <c:pt idx="4913">
                  <c:v>60.728000000000002</c:v>
                </c:pt>
                <c:pt idx="4914">
                  <c:v>60.744</c:v>
                </c:pt>
                <c:pt idx="4915">
                  <c:v>60.761000000000003</c:v>
                </c:pt>
                <c:pt idx="4916">
                  <c:v>60.787999999999997</c:v>
                </c:pt>
                <c:pt idx="4917">
                  <c:v>60.823999999999998</c:v>
                </c:pt>
                <c:pt idx="4918">
                  <c:v>60.862000000000002</c:v>
                </c:pt>
                <c:pt idx="4919">
                  <c:v>60.898000000000003</c:v>
                </c:pt>
                <c:pt idx="4920">
                  <c:v>60.929000000000002</c:v>
                </c:pt>
                <c:pt idx="4921">
                  <c:v>60.96</c:v>
                </c:pt>
                <c:pt idx="4922">
                  <c:v>60.991</c:v>
                </c:pt>
                <c:pt idx="4923">
                  <c:v>61.023000000000003</c:v>
                </c:pt>
                <c:pt idx="4924">
                  <c:v>61.051000000000002</c:v>
                </c:pt>
                <c:pt idx="4925">
                  <c:v>61.075000000000003</c:v>
                </c:pt>
                <c:pt idx="4926">
                  <c:v>61.095999999999997</c:v>
                </c:pt>
                <c:pt idx="4927">
                  <c:v>61.109000000000002</c:v>
                </c:pt>
                <c:pt idx="4928">
                  <c:v>61.119</c:v>
                </c:pt>
                <c:pt idx="4929">
                  <c:v>61.119</c:v>
                </c:pt>
                <c:pt idx="4930">
                  <c:v>61.116</c:v>
                </c:pt>
                <c:pt idx="4931">
                  <c:v>61.11</c:v>
                </c:pt>
                <c:pt idx="4932">
                  <c:v>61.1</c:v>
                </c:pt>
                <c:pt idx="4933">
                  <c:v>61.081000000000003</c:v>
                </c:pt>
                <c:pt idx="4934">
                  <c:v>61.058999999999997</c:v>
                </c:pt>
                <c:pt idx="4935">
                  <c:v>61.036000000000001</c:v>
                </c:pt>
                <c:pt idx="4936">
                  <c:v>61.011000000000003</c:v>
                </c:pt>
                <c:pt idx="4937">
                  <c:v>60.99</c:v>
                </c:pt>
                <c:pt idx="4938">
                  <c:v>60.972999999999999</c:v>
                </c:pt>
                <c:pt idx="4939">
                  <c:v>60.957999999999998</c:v>
                </c:pt>
                <c:pt idx="4940">
                  <c:v>60.942</c:v>
                </c:pt>
                <c:pt idx="4941">
                  <c:v>60.923999999999999</c:v>
                </c:pt>
                <c:pt idx="4942">
                  <c:v>60.908999999999999</c:v>
                </c:pt>
                <c:pt idx="4943">
                  <c:v>60.892000000000003</c:v>
                </c:pt>
                <c:pt idx="4944">
                  <c:v>60.877000000000002</c:v>
                </c:pt>
                <c:pt idx="4945">
                  <c:v>60.865000000000002</c:v>
                </c:pt>
                <c:pt idx="4946">
                  <c:v>60.857999999999997</c:v>
                </c:pt>
                <c:pt idx="4947">
                  <c:v>60.848999999999997</c:v>
                </c:pt>
                <c:pt idx="4948">
                  <c:v>60.850999999999999</c:v>
                </c:pt>
                <c:pt idx="4949">
                  <c:v>60.854999999999997</c:v>
                </c:pt>
                <c:pt idx="4950">
                  <c:v>60.86</c:v>
                </c:pt>
                <c:pt idx="4951">
                  <c:v>60.87</c:v>
                </c:pt>
                <c:pt idx="4952">
                  <c:v>60.884</c:v>
                </c:pt>
                <c:pt idx="4953">
                  <c:v>60.899000000000001</c:v>
                </c:pt>
                <c:pt idx="4954">
                  <c:v>60.912999999999997</c:v>
                </c:pt>
                <c:pt idx="4955">
                  <c:v>60.930999999999997</c:v>
                </c:pt>
                <c:pt idx="4956">
                  <c:v>60.95</c:v>
                </c:pt>
                <c:pt idx="4957">
                  <c:v>60.968000000000004</c:v>
                </c:pt>
                <c:pt idx="4958">
                  <c:v>60.985999999999997</c:v>
                </c:pt>
                <c:pt idx="4959">
                  <c:v>61.002000000000002</c:v>
                </c:pt>
                <c:pt idx="4960">
                  <c:v>61.029000000000003</c:v>
                </c:pt>
                <c:pt idx="4961">
                  <c:v>61.054000000000002</c:v>
                </c:pt>
                <c:pt idx="4962">
                  <c:v>61.08</c:v>
                </c:pt>
                <c:pt idx="4963">
                  <c:v>61.106999999999999</c:v>
                </c:pt>
                <c:pt idx="4964">
                  <c:v>61.13</c:v>
                </c:pt>
                <c:pt idx="4965">
                  <c:v>61.158000000000001</c:v>
                </c:pt>
                <c:pt idx="4966">
                  <c:v>61.182000000000002</c:v>
                </c:pt>
                <c:pt idx="4967">
                  <c:v>61.195</c:v>
                </c:pt>
                <c:pt idx="4968">
                  <c:v>61.206000000000003</c:v>
                </c:pt>
                <c:pt idx="4969">
                  <c:v>61.222999999999999</c:v>
                </c:pt>
                <c:pt idx="4970">
                  <c:v>61.244999999999997</c:v>
                </c:pt>
                <c:pt idx="4971">
                  <c:v>61.264000000000003</c:v>
                </c:pt>
                <c:pt idx="4972">
                  <c:v>61.283000000000001</c:v>
                </c:pt>
                <c:pt idx="4973">
                  <c:v>61.302</c:v>
                </c:pt>
                <c:pt idx="4974">
                  <c:v>61.320999999999998</c:v>
                </c:pt>
                <c:pt idx="4975">
                  <c:v>61.337000000000003</c:v>
                </c:pt>
                <c:pt idx="4976">
                  <c:v>61.351999999999997</c:v>
                </c:pt>
                <c:pt idx="4977">
                  <c:v>61.365000000000002</c:v>
                </c:pt>
                <c:pt idx="4978">
                  <c:v>61.378999999999998</c:v>
                </c:pt>
                <c:pt idx="4979">
                  <c:v>61.39</c:v>
                </c:pt>
                <c:pt idx="4980">
                  <c:v>61.402000000000001</c:v>
                </c:pt>
                <c:pt idx="4981">
                  <c:v>61.412999999999997</c:v>
                </c:pt>
                <c:pt idx="4982">
                  <c:v>61.426000000000002</c:v>
                </c:pt>
                <c:pt idx="4983">
                  <c:v>61.439</c:v>
                </c:pt>
                <c:pt idx="4984">
                  <c:v>61.453000000000003</c:v>
                </c:pt>
                <c:pt idx="4985">
                  <c:v>61.466999999999999</c:v>
                </c:pt>
                <c:pt idx="4986">
                  <c:v>61.481999999999999</c:v>
                </c:pt>
                <c:pt idx="4987">
                  <c:v>61.493000000000002</c:v>
                </c:pt>
                <c:pt idx="4988">
                  <c:v>61.505000000000003</c:v>
                </c:pt>
                <c:pt idx="4989">
                  <c:v>61.52</c:v>
                </c:pt>
                <c:pt idx="4990">
                  <c:v>61.533999999999999</c:v>
                </c:pt>
                <c:pt idx="4991">
                  <c:v>61.55</c:v>
                </c:pt>
                <c:pt idx="4992">
                  <c:v>61.569000000000003</c:v>
                </c:pt>
                <c:pt idx="4993">
                  <c:v>61.588999999999999</c:v>
                </c:pt>
                <c:pt idx="4994">
                  <c:v>61.604999999999997</c:v>
                </c:pt>
                <c:pt idx="4995">
                  <c:v>61.628999999999998</c:v>
                </c:pt>
                <c:pt idx="4996">
                  <c:v>61.655000000000001</c:v>
                </c:pt>
                <c:pt idx="4997">
                  <c:v>61.676000000000002</c:v>
                </c:pt>
                <c:pt idx="4998">
                  <c:v>61.697000000000003</c:v>
                </c:pt>
                <c:pt idx="4999">
                  <c:v>61.718000000000004</c:v>
                </c:pt>
                <c:pt idx="5000">
                  <c:v>61.738999999999997</c:v>
                </c:pt>
                <c:pt idx="5001">
                  <c:v>61.756999999999998</c:v>
                </c:pt>
                <c:pt idx="5002">
                  <c:v>61.768000000000001</c:v>
                </c:pt>
                <c:pt idx="5003">
                  <c:v>61.777000000000001</c:v>
                </c:pt>
                <c:pt idx="5004">
                  <c:v>61.784999999999997</c:v>
                </c:pt>
                <c:pt idx="5005">
                  <c:v>61.792000000000002</c:v>
                </c:pt>
                <c:pt idx="5006">
                  <c:v>61.8</c:v>
                </c:pt>
                <c:pt idx="5007">
                  <c:v>61.811999999999998</c:v>
                </c:pt>
                <c:pt idx="5008">
                  <c:v>61.82</c:v>
                </c:pt>
                <c:pt idx="5009">
                  <c:v>61.826999999999998</c:v>
                </c:pt>
                <c:pt idx="5010">
                  <c:v>61.834000000000003</c:v>
                </c:pt>
                <c:pt idx="5011">
                  <c:v>61.843000000000004</c:v>
                </c:pt>
                <c:pt idx="5012">
                  <c:v>61.853999999999999</c:v>
                </c:pt>
                <c:pt idx="5013">
                  <c:v>61.869</c:v>
                </c:pt>
                <c:pt idx="5014">
                  <c:v>61.88</c:v>
                </c:pt>
                <c:pt idx="5015">
                  <c:v>61.890999999999998</c:v>
                </c:pt>
                <c:pt idx="5016">
                  <c:v>61.901000000000003</c:v>
                </c:pt>
                <c:pt idx="5017">
                  <c:v>61.911000000000001</c:v>
                </c:pt>
                <c:pt idx="5018">
                  <c:v>61.917999999999999</c:v>
                </c:pt>
                <c:pt idx="5019">
                  <c:v>61.923999999999999</c:v>
                </c:pt>
                <c:pt idx="5020">
                  <c:v>61.930999999999997</c:v>
                </c:pt>
                <c:pt idx="5021">
                  <c:v>61.938000000000002</c:v>
                </c:pt>
                <c:pt idx="5022">
                  <c:v>61.945</c:v>
                </c:pt>
                <c:pt idx="5023">
                  <c:v>61.953000000000003</c:v>
                </c:pt>
                <c:pt idx="5024">
                  <c:v>61.956000000000003</c:v>
                </c:pt>
                <c:pt idx="5025">
                  <c:v>61.959000000000003</c:v>
                </c:pt>
                <c:pt idx="5026">
                  <c:v>61.963000000000001</c:v>
                </c:pt>
                <c:pt idx="5027">
                  <c:v>61.968000000000004</c:v>
                </c:pt>
                <c:pt idx="5028">
                  <c:v>61.963999999999999</c:v>
                </c:pt>
                <c:pt idx="5029">
                  <c:v>61.96</c:v>
                </c:pt>
                <c:pt idx="5030">
                  <c:v>61.953000000000003</c:v>
                </c:pt>
                <c:pt idx="5031">
                  <c:v>61.945999999999998</c:v>
                </c:pt>
                <c:pt idx="5032">
                  <c:v>61.939</c:v>
                </c:pt>
                <c:pt idx="5033">
                  <c:v>61.933999999999997</c:v>
                </c:pt>
                <c:pt idx="5034">
                  <c:v>61.93</c:v>
                </c:pt>
                <c:pt idx="5035">
                  <c:v>61.932000000000002</c:v>
                </c:pt>
                <c:pt idx="5036">
                  <c:v>61.929000000000002</c:v>
                </c:pt>
                <c:pt idx="5037">
                  <c:v>61.927</c:v>
                </c:pt>
                <c:pt idx="5038">
                  <c:v>61.926000000000002</c:v>
                </c:pt>
                <c:pt idx="5039">
                  <c:v>61.924999999999997</c:v>
                </c:pt>
                <c:pt idx="5040">
                  <c:v>61.920999999999999</c:v>
                </c:pt>
                <c:pt idx="5041">
                  <c:v>61.911999999999999</c:v>
                </c:pt>
                <c:pt idx="5042">
                  <c:v>61.895000000000003</c:v>
                </c:pt>
                <c:pt idx="5043">
                  <c:v>61.872999999999998</c:v>
                </c:pt>
                <c:pt idx="5044">
                  <c:v>61.847000000000001</c:v>
                </c:pt>
                <c:pt idx="5045">
                  <c:v>61.816000000000003</c:v>
                </c:pt>
                <c:pt idx="5046">
                  <c:v>61.78</c:v>
                </c:pt>
                <c:pt idx="5047">
                  <c:v>61.74</c:v>
                </c:pt>
                <c:pt idx="5048">
                  <c:v>61.695</c:v>
                </c:pt>
                <c:pt idx="5049">
                  <c:v>61.649000000000001</c:v>
                </c:pt>
                <c:pt idx="5050">
                  <c:v>61.6</c:v>
                </c:pt>
                <c:pt idx="5051">
                  <c:v>61.545000000000002</c:v>
                </c:pt>
                <c:pt idx="5052">
                  <c:v>61.491999999999997</c:v>
                </c:pt>
                <c:pt idx="5053">
                  <c:v>61.438000000000002</c:v>
                </c:pt>
                <c:pt idx="5054">
                  <c:v>61.372</c:v>
                </c:pt>
                <c:pt idx="5055">
                  <c:v>61.305999999999997</c:v>
                </c:pt>
                <c:pt idx="5056">
                  <c:v>61.244999999999997</c:v>
                </c:pt>
                <c:pt idx="5057">
                  <c:v>61.192</c:v>
                </c:pt>
                <c:pt idx="5058">
                  <c:v>61.143000000000001</c:v>
                </c:pt>
                <c:pt idx="5059">
                  <c:v>61.101999999999997</c:v>
                </c:pt>
                <c:pt idx="5060">
                  <c:v>61.07</c:v>
                </c:pt>
                <c:pt idx="5061">
                  <c:v>61.045000000000002</c:v>
                </c:pt>
                <c:pt idx="5062">
                  <c:v>61.033000000000001</c:v>
                </c:pt>
                <c:pt idx="5063">
                  <c:v>61.036000000000001</c:v>
                </c:pt>
                <c:pt idx="5064">
                  <c:v>61.06</c:v>
                </c:pt>
                <c:pt idx="5065">
                  <c:v>61.116</c:v>
                </c:pt>
                <c:pt idx="5066">
                  <c:v>61.180999999999997</c:v>
                </c:pt>
                <c:pt idx="5067">
                  <c:v>61.274999999999999</c:v>
                </c:pt>
                <c:pt idx="5068">
                  <c:v>61.38</c:v>
                </c:pt>
                <c:pt idx="5069">
                  <c:v>61.472999999999999</c:v>
                </c:pt>
                <c:pt idx="5070">
                  <c:v>61.573999999999998</c:v>
                </c:pt>
                <c:pt idx="5071">
                  <c:v>61.688000000000002</c:v>
                </c:pt>
                <c:pt idx="5072">
                  <c:v>61.780999999999999</c:v>
                </c:pt>
                <c:pt idx="5073">
                  <c:v>61.862000000000002</c:v>
                </c:pt>
                <c:pt idx="5074">
                  <c:v>61.954000000000001</c:v>
                </c:pt>
                <c:pt idx="5075">
                  <c:v>62.036000000000001</c:v>
                </c:pt>
                <c:pt idx="5076">
                  <c:v>62.110999999999997</c:v>
                </c:pt>
                <c:pt idx="5077">
                  <c:v>62.188000000000002</c:v>
                </c:pt>
                <c:pt idx="5078">
                  <c:v>62.287999999999997</c:v>
                </c:pt>
                <c:pt idx="5079">
                  <c:v>62.390999999999998</c:v>
                </c:pt>
                <c:pt idx="5080">
                  <c:v>62.491</c:v>
                </c:pt>
                <c:pt idx="5081">
                  <c:v>62.581000000000003</c:v>
                </c:pt>
                <c:pt idx="5082">
                  <c:v>62.673000000000002</c:v>
                </c:pt>
                <c:pt idx="5083">
                  <c:v>62.762</c:v>
                </c:pt>
                <c:pt idx="5084">
                  <c:v>62.835999999999999</c:v>
                </c:pt>
                <c:pt idx="5085">
                  <c:v>62.914000000000001</c:v>
                </c:pt>
                <c:pt idx="5086">
                  <c:v>62.973999999999997</c:v>
                </c:pt>
                <c:pt idx="5087">
                  <c:v>63.018000000000001</c:v>
                </c:pt>
                <c:pt idx="5088">
                  <c:v>63.058999999999997</c:v>
                </c:pt>
                <c:pt idx="5089">
                  <c:v>63.085999999999999</c:v>
                </c:pt>
                <c:pt idx="5090">
                  <c:v>63.095999999999997</c:v>
                </c:pt>
                <c:pt idx="5091">
                  <c:v>63.084000000000003</c:v>
                </c:pt>
                <c:pt idx="5092">
                  <c:v>63.057000000000002</c:v>
                </c:pt>
                <c:pt idx="5093">
                  <c:v>63.015999999999998</c:v>
                </c:pt>
                <c:pt idx="5094">
                  <c:v>62.97</c:v>
                </c:pt>
                <c:pt idx="5095">
                  <c:v>62.920999999999999</c:v>
                </c:pt>
                <c:pt idx="5096">
                  <c:v>62.860999999999997</c:v>
                </c:pt>
                <c:pt idx="5097">
                  <c:v>62.792999999999999</c:v>
                </c:pt>
                <c:pt idx="5098">
                  <c:v>62.738</c:v>
                </c:pt>
                <c:pt idx="5099">
                  <c:v>62.691000000000003</c:v>
                </c:pt>
                <c:pt idx="5100">
                  <c:v>62.637999999999998</c:v>
                </c:pt>
                <c:pt idx="5101">
                  <c:v>62.585999999999999</c:v>
                </c:pt>
                <c:pt idx="5102">
                  <c:v>62.552999999999997</c:v>
                </c:pt>
                <c:pt idx="5103">
                  <c:v>62.533999999999999</c:v>
                </c:pt>
                <c:pt idx="5104">
                  <c:v>62.521999999999998</c:v>
                </c:pt>
                <c:pt idx="5105">
                  <c:v>62.518000000000001</c:v>
                </c:pt>
                <c:pt idx="5106">
                  <c:v>62.52</c:v>
                </c:pt>
                <c:pt idx="5107">
                  <c:v>62.529000000000003</c:v>
                </c:pt>
                <c:pt idx="5108">
                  <c:v>62.542999999999999</c:v>
                </c:pt>
                <c:pt idx="5109">
                  <c:v>62.564</c:v>
                </c:pt>
                <c:pt idx="5110">
                  <c:v>62.591999999999999</c:v>
                </c:pt>
                <c:pt idx="5111">
                  <c:v>62.628999999999998</c:v>
                </c:pt>
                <c:pt idx="5112">
                  <c:v>62.676000000000002</c:v>
                </c:pt>
                <c:pt idx="5113">
                  <c:v>62.728000000000002</c:v>
                </c:pt>
                <c:pt idx="5114">
                  <c:v>62.771999999999998</c:v>
                </c:pt>
                <c:pt idx="5115">
                  <c:v>62.814</c:v>
                </c:pt>
                <c:pt idx="5116">
                  <c:v>62.868000000000002</c:v>
                </c:pt>
                <c:pt idx="5117">
                  <c:v>62.918999999999997</c:v>
                </c:pt>
                <c:pt idx="5118">
                  <c:v>62.957000000000001</c:v>
                </c:pt>
                <c:pt idx="5119">
                  <c:v>63.008000000000003</c:v>
                </c:pt>
                <c:pt idx="5120">
                  <c:v>63.064999999999998</c:v>
                </c:pt>
                <c:pt idx="5121">
                  <c:v>63.110999999999997</c:v>
                </c:pt>
                <c:pt idx="5122">
                  <c:v>63.146999999999998</c:v>
                </c:pt>
                <c:pt idx="5123">
                  <c:v>63.188000000000002</c:v>
                </c:pt>
                <c:pt idx="5124">
                  <c:v>63.223999999999997</c:v>
                </c:pt>
                <c:pt idx="5125">
                  <c:v>63.250999999999998</c:v>
                </c:pt>
                <c:pt idx="5126">
                  <c:v>63.274000000000001</c:v>
                </c:pt>
                <c:pt idx="5127">
                  <c:v>63.298000000000002</c:v>
                </c:pt>
                <c:pt idx="5128">
                  <c:v>63.319000000000003</c:v>
                </c:pt>
                <c:pt idx="5129">
                  <c:v>63.344000000000001</c:v>
                </c:pt>
                <c:pt idx="5130">
                  <c:v>63.377000000000002</c:v>
                </c:pt>
                <c:pt idx="5131">
                  <c:v>63.41</c:v>
                </c:pt>
                <c:pt idx="5132">
                  <c:v>63.442</c:v>
                </c:pt>
                <c:pt idx="5133">
                  <c:v>63.465000000000003</c:v>
                </c:pt>
                <c:pt idx="5134">
                  <c:v>63.485999999999997</c:v>
                </c:pt>
                <c:pt idx="5135">
                  <c:v>63.496000000000002</c:v>
                </c:pt>
                <c:pt idx="5136">
                  <c:v>63.493000000000002</c:v>
                </c:pt>
                <c:pt idx="5137">
                  <c:v>63.48</c:v>
                </c:pt>
                <c:pt idx="5138">
                  <c:v>63.459000000000003</c:v>
                </c:pt>
                <c:pt idx="5139">
                  <c:v>63.439</c:v>
                </c:pt>
                <c:pt idx="5140">
                  <c:v>63.423999999999999</c:v>
                </c:pt>
                <c:pt idx="5141">
                  <c:v>63.41</c:v>
                </c:pt>
                <c:pt idx="5142">
                  <c:v>63.39</c:v>
                </c:pt>
                <c:pt idx="5143">
                  <c:v>63.37</c:v>
                </c:pt>
                <c:pt idx="5144">
                  <c:v>63.353999999999999</c:v>
                </c:pt>
                <c:pt idx="5145">
                  <c:v>63.335000000000001</c:v>
                </c:pt>
                <c:pt idx="5146">
                  <c:v>63.308</c:v>
                </c:pt>
                <c:pt idx="5147">
                  <c:v>63.279000000000003</c:v>
                </c:pt>
                <c:pt idx="5148">
                  <c:v>63.246000000000002</c:v>
                </c:pt>
                <c:pt idx="5149">
                  <c:v>63.216999999999999</c:v>
                </c:pt>
                <c:pt idx="5150">
                  <c:v>63.198</c:v>
                </c:pt>
                <c:pt idx="5151">
                  <c:v>63.185000000000002</c:v>
                </c:pt>
                <c:pt idx="5152">
                  <c:v>63.173000000000002</c:v>
                </c:pt>
                <c:pt idx="5153">
                  <c:v>63.162999999999997</c:v>
                </c:pt>
                <c:pt idx="5154">
                  <c:v>63.148000000000003</c:v>
                </c:pt>
                <c:pt idx="5155">
                  <c:v>63.139000000000003</c:v>
                </c:pt>
                <c:pt idx="5156">
                  <c:v>63.133000000000003</c:v>
                </c:pt>
                <c:pt idx="5157">
                  <c:v>63.127000000000002</c:v>
                </c:pt>
                <c:pt idx="5158">
                  <c:v>63.12</c:v>
                </c:pt>
                <c:pt idx="5159">
                  <c:v>63.113999999999997</c:v>
                </c:pt>
                <c:pt idx="5160">
                  <c:v>63.113</c:v>
                </c:pt>
                <c:pt idx="5161">
                  <c:v>63.113999999999997</c:v>
                </c:pt>
                <c:pt idx="5162">
                  <c:v>63.116</c:v>
                </c:pt>
                <c:pt idx="5163">
                  <c:v>63.124000000000002</c:v>
                </c:pt>
                <c:pt idx="5164">
                  <c:v>63.139000000000003</c:v>
                </c:pt>
                <c:pt idx="5165">
                  <c:v>63.156999999999996</c:v>
                </c:pt>
                <c:pt idx="5166">
                  <c:v>63.174999999999997</c:v>
                </c:pt>
                <c:pt idx="5167">
                  <c:v>63.19</c:v>
                </c:pt>
                <c:pt idx="5168">
                  <c:v>63.207000000000001</c:v>
                </c:pt>
                <c:pt idx="5169">
                  <c:v>63.225999999999999</c:v>
                </c:pt>
                <c:pt idx="5170">
                  <c:v>63.244</c:v>
                </c:pt>
                <c:pt idx="5171">
                  <c:v>63.258000000000003</c:v>
                </c:pt>
                <c:pt idx="5172">
                  <c:v>63.277000000000001</c:v>
                </c:pt>
                <c:pt idx="5173">
                  <c:v>63.298999999999999</c:v>
                </c:pt>
                <c:pt idx="5174">
                  <c:v>63.32</c:v>
                </c:pt>
                <c:pt idx="5175">
                  <c:v>63.344999999999999</c:v>
                </c:pt>
                <c:pt idx="5176">
                  <c:v>63.366</c:v>
                </c:pt>
                <c:pt idx="5177">
                  <c:v>63.381999999999998</c:v>
                </c:pt>
                <c:pt idx="5178">
                  <c:v>63.396000000000001</c:v>
                </c:pt>
                <c:pt idx="5179">
                  <c:v>63.408000000000001</c:v>
                </c:pt>
                <c:pt idx="5180">
                  <c:v>63.423000000000002</c:v>
                </c:pt>
                <c:pt idx="5181">
                  <c:v>63.445</c:v>
                </c:pt>
                <c:pt idx="5182">
                  <c:v>63.472999999999999</c:v>
                </c:pt>
                <c:pt idx="5183">
                  <c:v>63.505000000000003</c:v>
                </c:pt>
                <c:pt idx="5184">
                  <c:v>63.542999999999999</c:v>
                </c:pt>
                <c:pt idx="5185">
                  <c:v>63.576999999999998</c:v>
                </c:pt>
                <c:pt idx="5186">
                  <c:v>63.604999999999997</c:v>
                </c:pt>
                <c:pt idx="5187">
                  <c:v>63.631999999999998</c:v>
                </c:pt>
                <c:pt idx="5188">
                  <c:v>63.652999999999999</c:v>
                </c:pt>
                <c:pt idx="5189">
                  <c:v>63.673000000000002</c:v>
                </c:pt>
                <c:pt idx="5190">
                  <c:v>63.688000000000002</c:v>
                </c:pt>
                <c:pt idx="5191">
                  <c:v>63.698</c:v>
                </c:pt>
                <c:pt idx="5192">
                  <c:v>63.704999999999998</c:v>
                </c:pt>
                <c:pt idx="5193">
                  <c:v>63.706000000000003</c:v>
                </c:pt>
                <c:pt idx="5194">
                  <c:v>63.704999999999998</c:v>
                </c:pt>
                <c:pt idx="5195">
                  <c:v>63.706000000000003</c:v>
                </c:pt>
                <c:pt idx="5196">
                  <c:v>63.703000000000003</c:v>
                </c:pt>
                <c:pt idx="5197">
                  <c:v>63.697000000000003</c:v>
                </c:pt>
                <c:pt idx="5198">
                  <c:v>63.692999999999998</c:v>
                </c:pt>
                <c:pt idx="5199">
                  <c:v>63.686999999999998</c:v>
                </c:pt>
                <c:pt idx="5200">
                  <c:v>63.680999999999997</c:v>
                </c:pt>
                <c:pt idx="5201">
                  <c:v>63.673999999999999</c:v>
                </c:pt>
                <c:pt idx="5202">
                  <c:v>63.665999999999997</c:v>
                </c:pt>
                <c:pt idx="5203">
                  <c:v>63.654000000000003</c:v>
                </c:pt>
                <c:pt idx="5204">
                  <c:v>63.642000000000003</c:v>
                </c:pt>
                <c:pt idx="5205">
                  <c:v>63.631999999999998</c:v>
                </c:pt>
                <c:pt idx="5206">
                  <c:v>63.625</c:v>
                </c:pt>
                <c:pt idx="5207">
                  <c:v>63.619</c:v>
                </c:pt>
                <c:pt idx="5208">
                  <c:v>63.61</c:v>
                </c:pt>
                <c:pt idx="5209">
                  <c:v>63.603000000000002</c:v>
                </c:pt>
                <c:pt idx="5210">
                  <c:v>63.597999999999999</c:v>
                </c:pt>
                <c:pt idx="5211">
                  <c:v>63.594000000000001</c:v>
                </c:pt>
                <c:pt idx="5212">
                  <c:v>63.588999999999999</c:v>
                </c:pt>
                <c:pt idx="5213">
                  <c:v>63.585999999999999</c:v>
                </c:pt>
                <c:pt idx="5214">
                  <c:v>63.585000000000001</c:v>
                </c:pt>
                <c:pt idx="5215">
                  <c:v>63.588999999999999</c:v>
                </c:pt>
                <c:pt idx="5216">
                  <c:v>63.593000000000004</c:v>
                </c:pt>
                <c:pt idx="5217">
                  <c:v>63.594999999999999</c:v>
                </c:pt>
                <c:pt idx="5218">
                  <c:v>63.600999999999999</c:v>
                </c:pt>
                <c:pt idx="5219">
                  <c:v>63.603000000000002</c:v>
                </c:pt>
                <c:pt idx="5220">
                  <c:v>63.601999999999997</c:v>
                </c:pt>
                <c:pt idx="5221">
                  <c:v>63.61</c:v>
                </c:pt>
                <c:pt idx="5222">
                  <c:v>63.624000000000002</c:v>
                </c:pt>
                <c:pt idx="5223">
                  <c:v>63.637999999999998</c:v>
                </c:pt>
                <c:pt idx="5224">
                  <c:v>63.655999999999999</c:v>
                </c:pt>
                <c:pt idx="5225">
                  <c:v>63.683</c:v>
                </c:pt>
                <c:pt idx="5226">
                  <c:v>63.718000000000004</c:v>
                </c:pt>
                <c:pt idx="5227">
                  <c:v>63.753</c:v>
                </c:pt>
                <c:pt idx="5228">
                  <c:v>63.792000000000002</c:v>
                </c:pt>
                <c:pt idx="5229">
                  <c:v>63.835999999999999</c:v>
                </c:pt>
                <c:pt idx="5230">
                  <c:v>63.893000000000001</c:v>
                </c:pt>
                <c:pt idx="5231">
                  <c:v>63.960999999999999</c:v>
                </c:pt>
                <c:pt idx="5232">
                  <c:v>64.022000000000006</c:v>
                </c:pt>
                <c:pt idx="5233">
                  <c:v>64.081000000000003</c:v>
                </c:pt>
                <c:pt idx="5234">
                  <c:v>64.150000000000006</c:v>
                </c:pt>
                <c:pt idx="5235">
                  <c:v>64.231999999999999</c:v>
                </c:pt>
                <c:pt idx="5236">
                  <c:v>64.325000000000003</c:v>
                </c:pt>
                <c:pt idx="5237">
                  <c:v>64.421000000000006</c:v>
                </c:pt>
                <c:pt idx="5238">
                  <c:v>64.527000000000001</c:v>
                </c:pt>
                <c:pt idx="5239">
                  <c:v>64.653000000000006</c:v>
                </c:pt>
                <c:pt idx="5240">
                  <c:v>64.769000000000005</c:v>
                </c:pt>
                <c:pt idx="5241">
                  <c:v>64.891999999999996</c:v>
                </c:pt>
                <c:pt idx="5242">
                  <c:v>65.028000000000006</c:v>
                </c:pt>
                <c:pt idx="5243">
                  <c:v>65.159000000000006</c:v>
                </c:pt>
                <c:pt idx="5244">
                  <c:v>65.290999999999997</c:v>
                </c:pt>
                <c:pt idx="5245">
                  <c:v>65.418000000000006</c:v>
                </c:pt>
                <c:pt idx="5246">
                  <c:v>65.55</c:v>
                </c:pt>
                <c:pt idx="5247">
                  <c:v>65.677000000000007</c:v>
                </c:pt>
                <c:pt idx="5248">
                  <c:v>65.801000000000002</c:v>
                </c:pt>
                <c:pt idx="5249">
                  <c:v>65.926000000000002</c:v>
                </c:pt>
                <c:pt idx="5250">
                  <c:v>66.048000000000002</c:v>
                </c:pt>
                <c:pt idx="5251">
                  <c:v>66.180000000000007</c:v>
                </c:pt>
                <c:pt idx="5252">
                  <c:v>66.293999999999997</c:v>
                </c:pt>
                <c:pt idx="5253">
                  <c:v>66.391999999999996</c:v>
                </c:pt>
                <c:pt idx="5254">
                  <c:v>66.47</c:v>
                </c:pt>
                <c:pt idx="5255">
                  <c:v>66.522000000000006</c:v>
                </c:pt>
                <c:pt idx="5256">
                  <c:v>66.552999999999997</c:v>
                </c:pt>
                <c:pt idx="5257">
                  <c:v>66.563999999999993</c:v>
                </c:pt>
                <c:pt idx="5258">
                  <c:v>66.563000000000002</c:v>
                </c:pt>
                <c:pt idx="5259">
                  <c:v>66.567999999999998</c:v>
                </c:pt>
                <c:pt idx="5260">
                  <c:v>66.581000000000003</c:v>
                </c:pt>
                <c:pt idx="5261">
                  <c:v>66.608000000000004</c:v>
                </c:pt>
                <c:pt idx="5262">
                  <c:v>66.656000000000006</c:v>
                </c:pt>
                <c:pt idx="5263">
                  <c:v>66.718000000000004</c:v>
                </c:pt>
                <c:pt idx="5264">
                  <c:v>66.798000000000002</c:v>
                </c:pt>
                <c:pt idx="5265">
                  <c:v>66.891999999999996</c:v>
                </c:pt>
                <c:pt idx="5266">
                  <c:v>66.989999999999995</c:v>
                </c:pt>
                <c:pt idx="5267">
                  <c:v>67.093999999999994</c:v>
                </c:pt>
                <c:pt idx="5268">
                  <c:v>67.191999999999993</c:v>
                </c:pt>
                <c:pt idx="5269">
                  <c:v>67.277000000000001</c:v>
                </c:pt>
                <c:pt idx="5270">
                  <c:v>67.375</c:v>
                </c:pt>
                <c:pt idx="5271">
                  <c:v>67.471000000000004</c:v>
                </c:pt>
                <c:pt idx="5272">
                  <c:v>67.558000000000007</c:v>
                </c:pt>
                <c:pt idx="5273">
                  <c:v>67.647000000000006</c:v>
                </c:pt>
                <c:pt idx="5274">
                  <c:v>67.739999999999995</c:v>
                </c:pt>
                <c:pt idx="5275">
                  <c:v>67.835999999999999</c:v>
                </c:pt>
                <c:pt idx="5276">
                  <c:v>67.927999999999997</c:v>
                </c:pt>
                <c:pt idx="5277">
                  <c:v>68.018000000000001</c:v>
                </c:pt>
                <c:pt idx="5278">
                  <c:v>68.113</c:v>
                </c:pt>
                <c:pt idx="5279">
                  <c:v>68.204999999999998</c:v>
                </c:pt>
                <c:pt idx="5280">
                  <c:v>68.281999999999996</c:v>
                </c:pt>
                <c:pt idx="5281">
                  <c:v>68.363</c:v>
                </c:pt>
                <c:pt idx="5282">
                  <c:v>68.444999999999993</c:v>
                </c:pt>
                <c:pt idx="5283">
                  <c:v>68.52</c:v>
                </c:pt>
                <c:pt idx="5284">
                  <c:v>68.594999999999999</c:v>
                </c:pt>
                <c:pt idx="5285">
                  <c:v>68.664000000000001</c:v>
                </c:pt>
                <c:pt idx="5286">
                  <c:v>68.721000000000004</c:v>
                </c:pt>
                <c:pt idx="5287">
                  <c:v>68.768000000000001</c:v>
                </c:pt>
                <c:pt idx="5288">
                  <c:v>68.81</c:v>
                </c:pt>
                <c:pt idx="5289">
                  <c:v>68.844999999999999</c:v>
                </c:pt>
                <c:pt idx="5290">
                  <c:v>68.867000000000004</c:v>
                </c:pt>
                <c:pt idx="5291">
                  <c:v>68.876999999999995</c:v>
                </c:pt>
                <c:pt idx="5292">
                  <c:v>68.872</c:v>
                </c:pt>
                <c:pt idx="5293">
                  <c:v>68.863</c:v>
                </c:pt>
                <c:pt idx="5294">
                  <c:v>68.844999999999999</c:v>
                </c:pt>
                <c:pt idx="5295">
                  <c:v>68.822000000000003</c:v>
                </c:pt>
                <c:pt idx="5296">
                  <c:v>68.8</c:v>
                </c:pt>
                <c:pt idx="5297">
                  <c:v>68.781000000000006</c:v>
                </c:pt>
                <c:pt idx="5298">
                  <c:v>68.757000000000005</c:v>
                </c:pt>
                <c:pt idx="5299">
                  <c:v>68.724000000000004</c:v>
                </c:pt>
                <c:pt idx="5300">
                  <c:v>68.683000000000007</c:v>
                </c:pt>
                <c:pt idx="5301">
                  <c:v>68.643000000000001</c:v>
                </c:pt>
                <c:pt idx="5302">
                  <c:v>68.606999999999999</c:v>
                </c:pt>
                <c:pt idx="5303">
                  <c:v>68.572000000000003</c:v>
                </c:pt>
                <c:pt idx="5304">
                  <c:v>68.528999999999996</c:v>
                </c:pt>
                <c:pt idx="5305">
                  <c:v>68.486999999999995</c:v>
                </c:pt>
                <c:pt idx="5306">
                  <c:v>68.442999999999998</c:v>
                </c:pt>
                <c:pt idx="5307">
                  <c:v>68.400000000000006</c:v>
                </c:pt>
                <c:pt idx="5308">
                  <c:v>68.350999999999999</c:v>
                </c:pt>
                <c:pt idx="5309">
                  <c:v>68.301000000000002</c:v>
                </c:pt>
                <c:pt idx="5310">
                  <c:v>68.257000000000005</c:v>
                </c:pt>
                <c:pt idx="5311">
                  <c:v>68.218000000000004</c:v>
                </c:pt>
                <c:pt idx="5312">
                  <c:v>68.180000000000007</c:v>
                </c:pt>
                <c:pt idx="5313">
                  <c:v>68.143000000000001</c:v>
                </c:pt>
                <c:pt idx="5314">
                  <c:v>68.111999999999995</c:v>
                </c:pt>
                <c:pt idx="5315">
                  <c:v>68.093000000000004</c:v>
                </c:pt>
                <c:pt idx="5316">
                  <c:v>68.076999999999998</c:v>
                </c:pt>
                <c:pt idx="5317">
                  <c:v>68.063999999999993</c:v>
                </c:pt>
                <c:pt idx="5318">
                  <c:v>68.06</c:v>
                </c:pt>
                <c:pt idx="5319">
                  <c:v>68.054000000000002</c:v>
                </c:pt>
                <c:pt idx="5320">
                  <c:v>68.046000000000006</c:v>
                </c:pt>
                <c:pt idx="5321">
                  <c:v>68.046000000000006</c:v>
                </c:pt>
                <c:pt idx="5322">
                  <c:v>68.046999999999997</c:v>
                </c:pt>
                <c:pt idx="5323">
                  <c:v>68.055000000000007</c:v>
                </c:pt>
                <c:pt idx="5324">
                  <c:v>68.061999999999998</c:v>
                </c:pt>
                <c:pt idx="5325">
                  <c:v>68.067999999999998</c:v>
                </c:pt>
                <c:pt idx="5326">
                  <c:v>68.075000000000003</c:v>
                </c:pt>
                <c:pt idx="5327">
                  <c:v>68.081000000000003</c:v>
                </c:pt>
                <c:pt idx="5328">
                  <c:v>68.09</c:v>
                </c:pt>
                <c:pt idx="5329">
                  <c:v>68.093999999999994</c:v>
                </c:pt>
                <c:pt idx="5330">
                  <c:v>68.097999999999999</c:v>
                </c:pt>
                <c:pt idx="5331">
                  <c:v>68.105999999999995</c:v>
                </c:pt>
                <c:pt idx="5332">
                  <c:v>68.108999999999995</c:v>
                </c:pt>
                <c:pt idx="5333">
                  <c:v>68.111000000000004</c:v>
                </c:pt>
                <c:pt idx="5334">
                  <c:v>68.113</c:v>
                </c:pt>
                <c:pt idx="5335">
                  <c:v>68.114000000000004</c:v>
                </c:pt>
                <c:pt idx="5336">
                  <c:v>68.114000000000004</c:v>
                </c:pt>
                <c:pt idx="5337">
                  <c:v>68.11</c:v>
                </c:pt>
                <c:pt idx="5338">
                  <c:v>68.108999999999995</c:v>
                </c:pt>
                <c:pt idx="5339">
                  <c:v>68.11</c:v>
                </c:pt>
                <c:pt idx="5340">
                  <c:v>68.114000000000004</c:v>
                </c:pt>
                <c:pt idx="5341">
                  <c:v>68.117000000000004</c:v>
                </c:pt>
                <c:pt idx="5342">
                  <c:v>68.113</c:v>
                </c:pt>
                <c:pt idx="5343">
                  <c:v>68.111999999999995</c:v>
                </c:pt>
                <c:pt idx="5344">
                  <c:v>68.111000000000004</c:v>
                </c:pt>
                <c:pt idx="5345">
                  <c:v>68.106999999999999</c:v>
                </c:pt>
                <c:pt idx="5346">
                  <c:v>68.106999999999999</c:v>
                </c:pt>
                <c:pt idx="5347">
                  <c:v>68.102999999999994</c:v>
                </c:pt>
                <c:pt idx="5348">
                  <c:v>68.100999999999999</c:v>
                </c:pt>
                <c:pt idx="5349">
                  <c:v>68.100999999999999</c:v>
                </c:pt>
                <c:pt idx="5350">
                  <c:v>68.102000000000004</c:v>
                </c:pt>
                <c:pt idx="5351">
                  <c:v>68.103999999999999</c:v>
                </c:pt>
                <c:pt idx="5352">
                  <c:v>68.102999999999994</c:v>
                </c:pt>
                <c:pt idx="5353">
                  <c:v>68.108999999999995</c:v>
                </c:pt>
                <c:pt idx="5354">
                  <c:v>68.12</c:v>
                </c:pt>
                <c:pt idx="5355">
                  <c:v>68.13</c:v>
                </c:pt>
                <c:pt idx="5356">
                  <c:v>68.132000000000005</c:v>
                </c:pt>
                <c:pt idx="5357">
                  <c:v>68.138999999999996</c:v>
                </c:pt>
                <c:pt idx="5358">
                  <c:v>68.144999999999996</c:v>
                </c:pt>
                <c:pt idx="5359">
                  <c:v>68.153999999999996</c:v>
                </c:pt>
                <c:pt idx="5360">
                  <c:v>68.167000000000002</c:v>
                </c:pt>
                <c:pt idx="5361">
                  <c:v>68.177999999999997</c:v>
                </c:pt>
                <c:pt idx="5362">
                  <c:v>68.188999999999993</c:v>
                </c:pt>
                <c:pt idx="5363">
                  <c:v>68.203000000000003</c:v>
                </c:pt>
                <c:pt idx="5364">
                  <c:v>68.213999999999999</c:v>
                </c:pt>
                <c:pt idx="5365">
                  <c:v>68.224000000000004</c:v>
                </c:pt>
                <c:pt idx="5366">
                  <c:v>68.233999999999995</c:v>
                </c:pt>
                <c:pt idx="5367">
                  <c:v>68.242000000000004</c:v>
                </c:pt>
                <c:pt idx="5368">
                  <c:v>68.245000000000005</c:v>
                </c:pt>
                <c:pt idx="5369">
                  <c:v>68.245999999999995</c:v>
                </c:pt>
                <c:pt idx="5370">
                  <c:v>68.245999999999995</c:v>
                </c:pt>
                <c:pt idx="5371">
                  <c:v>68.248000000000005</c:v>
                </c:pt>
                <c:pt idx="5372">
                  <c:v>68.251999999999995</c:v>
                </c:pt>
                <c:pt idx="5373">
                  <c:v>68.257000000000005</c:v>
                </c:pt>
                <c:pt idx="5374">
                  <c:v>68.260000000000005</c:v>
                </c:pt>
                <c:pt idx="5375">
                  <c:v>68.260999999999996</c:v>
                </c:pt>
                <c:pt idx="5376">
                  <c:v>68.260000000000005</c:v>
                </c:pt>
                <c:pt idx="5377">
                  <c:v>68.260000000000005</c:v>
                </c:pt>
                <c:pt idx="5378">
                  <c:v>68.266000000000005</c:v>
                </c:pt>
                <c:pt idx="5379">
                  <c:v>68.269000000000005</c:v>
                </c:pt>
                <c:pt idx="5380">
                  <c:v>68.277000000000001</c:v>
                </c:pt>
                <c:pt idx="5381">
                  <c:v>68.286000000000001</c:v>
                </c:pt>
                <c:pt idx="5382">
                  <c:v>68.293000000000006</c:v>
                </c:pt>
                <c:pt idx="5383">
                  <c:v>68.304000000000002</c:v>
                </c:pt>
                <c:pt idx="5384">
                  <c:v>68.313999999999993</c:v>
                </c:pt>
                <c:pt idx="5385">
                  <c:v>68.323999999999998</c:v>
                </c:pt>
                <c:pt idx="5386">
                  <c:v>68.332999999999998</c:v>
                </c:pt>
                <c:pt idx="5387">
                  <c:v>68.344999999999999</c:v>
                </c:pt>
                <c:pt idx="5388">
                  <c:v>68.36</c:v>
                </c:pt>
                <c:pt idx="5389">
                  <c:v>68.373000000000005</c:v>
                </c:pt>
                <c:pt idx="5390">
                  <c:v>68.388999999999996</c:v>
                </c:pt>
                <c:pt idx="5391">
                  <c:v>68.406000000000006</c:v>
                </c:pt>
                <c:pt idx="5392">
                  <c:v>68.421999999999997</c:v>
                </c:pt>
                <c:pt idx="5393">
                  <c:v>68.433000000000007</c:v>
                </c:pt>
                <c:pt idx="5394">
                  <c:v>68.441999999999993</c:v>
                </c:pt>
                <c:pt idx="5395">
                  <c:v>68.450999999999993</c:v>
                </c:pt>
                <c:pt idx="5396">
                  <c:v>68.454999999999998</c:v>
                </c:pt>
                <c:pt idx="5397">
                  <c:v>68.454999999999998</c:v>
                </c:pt>
                <c:pt idx="5398">
                  <c:v>68.459000000000003</c:v>
                </c:pt>
                <c:pt idx="5399">
                  <c:v>68.459999999999994</c:v>
                </c:pt>
                <c:pt idx="5400">
                  <c:v>68.457999999999998</c:v>
                </c:pt>
                <c:pt idx="5401">
                  <c:v>68.468000000000004</c:v>
                </c:pt>
                <c:pt idx="5402">
                  <c:v>68.480999999999995</c:v>
                </c:pt>
                <c:pt idx="5403">
                  <c:v>68.488</c:v>
                </c:pt>
                <c:pt idx="5404">
                  <c:v>68.497</c:v>
                </c:pt>
                <c:pt idx="5405">
                  <c:v>68.504999999999995</c:v>
                </c:pt>
                <c:pt idx="5406">
                  <c:v>68.516999999999996</c:v>
                </c:pt>
                <c:pt idx="5407">
                  <c:v>68.524000000000001</c:v>
                </c:pt>
                <c:pt idx="5408">
                  <c:v>68.528000000000006</c:v>
                </c:pt>
                <c:pt idx="5409">
                  <c:v>68.534000000000006</c:v>
                </c:pt>
                <c:pt idx="5410">
                  <c:v>68.540999999999997</c:v>
                </c:pt>
                <c:pt idx="5411">
                  <c:v>68.543000000000006</c:v>
                </c:pt>
                <c:pt idx="5412">
                  <c:v>68.540999999999997</c:v>
                </c:pt>
                <c:pt idx="5413">
                  <c:v>68.534999999999997</c:v>
                </c:pt>
                <c:pt idx="5414">
                  <c:v>68.525999999999996</c:v>
                </c:pt>
                <c:pt idx="5415">
                  <c:v>68.515000000000001</c:v>
                </c:pt>
                <c:pt idx="5416">
                  <c:v>68.501999999999995</c:v>
                </c:pt>
                <c:pt idx="5417">
                  <c:v>68.488</c:v>
                </c:pt>
                <c:pt idx="5418">
                  <c:v>68.48</c:v>
                </c:pt>
                <c:pt idx="5419">
                  <c:v>68.471999999999994</c:v>
                </c:pt>
                <c:pt idx="5420">
                  <c:v>68.468000000000004</c:v>
                </c:pt>
                <c:pt idx="5421">
                  <c:v>68.462999999999994</c:v>
                </c:pt>
                <c:pt idx="5422">
                  <c:v>68.463999999999999</c:v>
                </c:pt>
                <c:pt idx="5423">
                  <c:v>68.463999999999999</c:v>
                </c:pt>
                <c:pt idx="5424">
                  <c:v>68.462999999999994</c:v>
                </c:pt>
                <c:pt idx="5425">
                  <c:v>68.463999999999999</c:v>
                </c:pt>
                <c:pt idx="5426">
                  <c:v>68.462999999999994</c:v>
                </c:pt>
                <c:pt idx="5427">
                  <c:v>68.468000000000004</c:v>
                </c:pt>
                <c:pt idx="5428">
                  <c:v>68.465999999999994</c:v>
                </c:pt>
                <c:pt idx="5429">
                  <c:v>68.466999999999999</c:v>
                </c:pt>
                <c:pt idx="5430">
                  <c:v>68.468000000000004</c:v>
                </c:pt>
                <c:pt idx="5431">
                  <c:v>68.472999999999999</c:v>
                </c:pt>
                <c:pt idx="5432">
                  <c:v>68.477000000000004</c:v>
                </c:pt>
                <c:pt idx="5433">
                  <c:v>68.477000000000004</c:v>
                </c:pt>
                <c:pt idx="5434">
                  <c:v>68.477999999999994</c:v>
                </c:pt>
                <c:pt idx="5435">
                  <c:v>68.484999999999999</c:v>
                </c:pt>
                <c:pt idx="5436">
                  <c:v>68.489000000000004</c:v>
                </c:pt>
                <c:pt idx="5437">
                  <c:v>68.492000000000004</c:v>
                </c:pt>
                <c:pt idx="5438">
                  <c:v>68.495000000000005</c:v>
                </c:pt>
                <c:pt idx="5439">
                  <c:v>68.504999999999995</c:v>
                </c:pt>
                <c:pt idx="5440">
                  <c:v>68.510999999999996</c:v>
                </c:pt>
                <c:pt idx="5441">
                  <c:v>68.518000000000001</c:v>
                </c:pt>
                <c:pt idx="5442">
                  <c:v>68.522000000000006</c:v>
                </c:pt>
                <c:pt idx="5443">
                  <c:v>68.525000000000006</c:v>
                </c:pt>
                <c:pt idx="5444">
                  <c:v>68.534999999999997</c:v>
                </c:pt>
                <c:pt idx="5445">
                  <c:v>68.543000000000006</c:v>
                </c:pt>
                <c:pt idx="5446">
                  <c:v>68.554000000000002</c:v>
                </c:pt>
                <c:pt idx="5447">
                  <c:v>68.564999999999998</c:v>
                </c:pt>
                <c:pt idx="5448">
                  <c:v>68.570999999999998</c:v>
                </c:pt>
                <c:pt idx="5449">
                  <c:v>68.584000000000003</c:v>
                </c:pt>
                <c:pt idx="5450">
                  <c:v>68.605000000000004</c:v>
                </c:pt>
                <c:pt idx="5451">
                  <c:v>68.635000000000005</c:v>
                </c:pt>
                <c:pt idx="5452">
                  <c:v>68.667000000000002</c:v>
                </c:pt>
                <c:pt idx="5453">
                  <c:v>68.700999999999993</c:v>
                </c:pt>
                <c:pt idx="5454">
                  <c:v>68.739000000000004</c:v>
                </c:pt>
                <c:pt idx="5455">
                  <c:v>68.781999999999996</c:v>
                </c:pt>
                <c:pt idx="5456">
                  <c:v>68.813999999999993</c:v>
                </c:pt>
                <c:pt idx="5457">
                  <c:v>68.840999999999994</c:v>
                </c:pt>
                <c:pt idx="5458">
                  <c:v>68.88</c:v>
                </c:pt>
                <c:pt idx="5459">
                  <c:v>68.933999999999997</c:v>
                </c:pt>
                <c:pt idx="5460">
                  <c:v>68.978999999999999</c:v>
                </c:pt>
                <c:pt idx="5461">
                  <c:v>69.013000000000005</c:v>
                </c:pt>
                <c:pt idx="5462">
                  <c:v>69.049000000000007</c:v>
                </c:pt>
                <c:pt idx="5463">
                  <c:v>69.08</c:v>
                </c:pt>
                <c:pt idx="5464">
                  <c:v>69.102000000000004</c:v>
                </c:pt>
                <c:pt idx="5465">
                  <c:v>69.123999999999995</c:v>
                </c:pt>
                <c:pt idx="5466">
                  <c:v>69.150000000000006</c:v>
                </c:pt>
                <c:pt idx="5467">
                  <c:v>69.171999999999997</c:v>
                </c:pt>
                <c:pt idx="5468">
                  <c:v>69.182000000000002</c:v>
                </c:pt>
                <c:pt idx="5469">
                  <c:v>69.183999999999997</c:v>
                </c:pt>
                <c:pt idx="5470">
                  <c:v>69.180000000000007</c:v>
                </c:pt>
                <c:pt idx="5471">
                  <c:v>69.17</c:v>
                </c:pt>
                <c:pt idx="5472">
                  <c:v>69.156999999999996</c:v>
                </c:pt>
                <c:pt idx="5473">
                  <c:v>69.146000000000001</c:v>
                </c:pt>
                <c:pt idx="5474">
                  <c:v>69.132000000000005</c:v>
                </c:pt>
                <c:pt idx="5475">
                  <c:v>69.111999999999995</c:v>
                </c:pt>
                <c:pt idx="5476">
                  <c:v>69.093000000000004</c:v>
                </c:pt>
                <c:pt idx="5477">
                  <c:v>69.067999999999998</c:v>
                </c:pt>
                <c:pt idx="5478">
                  <c:v>69.042000000000002</c:v>
                </c:pt>
                <c:pt idx="5479">
                  <c:v>69.016999999999996</c:v>
                </c:pt>
                <c:pt idx="5480">
                  <c:v>68.988</c:v>
                </c:pt>
                <c:pt idx="5481">
                  <c:v>68.95</c:v>
                </c:pt>
                <c:pt idx="5482">
                  <c:v>68.912000000000006</c:v>
                </c:pt>
                <c:pt idx="5483">
                  <c:v>68.873999999999995</c:v>
                </c:pt>
                <c:pt idx="5484">
                  <c:v>68.834000000000003</c:v>
                </c:pt>
                <c:pt idx="5485">
                  <c:v>68.805000000000007</c:v>
                </c:pt>
                <c:pt idx="5486">
                  <c:v>68.772999999999996</c:v>
                </c:pt>
                <c:pt idx="5487">
                  <c:v>68.748000000000005</c:v>
                </c:pt>
                <c:pt idx="5488">
                  <c:v>68.724999999999994</c:v>
                </c:pt>
                <c:pt idx="5489">
                  <c:v>68.704999999999998</c:v>
                </c:pt>
                <c:pt idx="5490">
                  <c:v>68.688999999999993</c:v>
                </c:pt>
                <c:pt idx="5491">
                  <c:v>68.671000000000006</c:v>
                </c:pt>
                <c:pt idx="5492">
                  <c:v>68.656999999999996</c:v>
                </c:pt>
                <c:pt idx="5493">
                  <c:v>68.641000000000005</c:v>
                </c:pt>
                <c:pt idx="5494">
                  <c:v>68.634</c:v>
                </c:pt>
                <c:pt idx="5495">
                  <c:v>68.632999999999996</c:v>
                </c:pt>
                <c:pt idx="5496">
                  <c:v>68.626999999999995</c:v>
                </c:pt>
                <c:pt idx="5497">
                  <c:v>68.620999999999995</c:v>
                </c:pt>
                <c:pt idx="5498">
                  <c:v>68.614000000000004</c:v>
                </c:pt>
                <c:pt idx="5499">
                  <c:v>68.611000000000004</c:v>
                </c:pt>
                <c:pt idx="5500">
                  <c:v>68.617000000000004</c:v>
                </c:pt>
                <c:pt idx="5501">
                  <c:v>68.620999999999995</c:v>
                </c:pt>
                <c:pt idx="5502">
                  <c:v>68.622</c:v>
                </c:pt>
                <c:pt idx="5503">
                  <c:v>68.625</c:v>
                </c:pt>
                <c:pt idx="5504">
                  <c:v>68.631</c:v>
                </c:pt>
                <c:pt idx="5505">
                  <c:v>68.637</c:v>
                </c:pt>
                <c:pt idx="5506">
                  <c:v>68.643000000000001</c:v>
                </c:pt>
                <c:pt idx="5507">
                  <c:v>68.646000000000001</c:v>
                </c:pt>
                <c:pt idx="5508">
                  <c:v>68.644000000000005</c:v>
                </c:pt>
                <c:pt idx="5509">
                  <c:v>68.644999999999996</c:v>
                </c:pt>
                <c:pt idx="5510">
                  <c:v>68.646000000000001</c:v>
                </c:pt>
                <c:pt idx="5511">
                  <c:v>68.643000000000001</c:v>
                </c:pt>
                <c:pt idx="5512">
                  <c:v>68.64</c:v>
                </c:pt>
                <c:pt idx="5513">
                  <c:v>68.638999999999996</c:v>
                </c:pt>
                <c:pt idx="5514">
                  <c:v>68.634</c:v>
                </c:pt>
                <c:pt idx="5515">
                  <c:v>68.634</c:v>
                </c:pt>
                <c:pt idx="5516">
                  <c:v>68.632999999999996</c:v>
                </c:pt>
                <c:pt idx="5517">
                  <c:v>68.63</c:v>
                </c:pt>
                <c:pt idx="5518">
                  <c:v>68.626999999999995</c:v>
                </c:pt>
                <c:pt idx="5519">
                  <c:v>68.628</c:v>
                </c:pt>
                <c:pt idx="5520">
                  <c:v>68.631</c:v>
                </c:pt>
                <c:pt idx="5521">
                  <c:v>68.634</c:v>
                </c:pt>
                <c:pt idx="5522">
                  <c:v>68.641000000000005</c:v>
                </c:pt>
                <c:pt idx="5523">
                  <c:v>68.652000000000001</c:v>
                </c:pt>
                <c:pt idx="5524">
                  <c:v>68.667000000000002</c:v>
                </c:pt>
                <c:pt idx="5525">
                  <c:v>68.682000000000002</c:v>
                </c:pt>
                <c:pt idx="5526">
                  <c:v>68.701999999999998</c:v>
                </c:pt>
                <c:pt idx="5527">
                  <c:v>68.715000000000003</c:v>
                </c:pt>
                <c:pt idx="5528">
                  <c:v>68.730999999999995</c:v>
                </c:pt>
                <c:pt idx="5529">
                  <c:v>68.756</c:v>
                </c:pt>
                <c:pt idx="5530">
                  <c:v>68.798000000000002</c:v>
                </c:pt>
                <c:pt idx="5531">
                  <c:v>68.843999999999994</c:v>
                </c:pt>
                <c:pt idx="5532">
                  <c:v>68.88</c:v>
                </c:pt>
                <c:pt idx="5533">
                  <c:v>68.908000000000001</c:v>
                </c:pt>
                <c:pt idx="5534">
                  <c:v>68.936999999999998</c:v>
                </c:pt>
                <c:pt idx="5535">
                  <c:v>68.968999999999994</c:v>
                </c:pt>
                <c:pt idx="5536">
                  <c:v>69.004000000000005</c:v>
                </c:pt>
                <c:pt idx="5537">
                  <c:v>69.037000000000006</c:v>
                </c:pt>
                <c:pt idx="5538">
                  <c:v>69.075000000000003</c:v>
                </c:pt>
                <c:pt idx="5539">
                  <c:v>69.113</c:v>
                </c:pt>
                <c:pt idx="5540">
                  <c:v>69.138999999999996</c:v>
                </c:pt>
                <c:pt idx="5541">
                  <c:v>69.167000000000002</c:v>
                </c:pt>
                <c:pt idx="5542">
                  <c:v>69.197999999999993</c:v>
                </c:pt>
                <c:pt idx="5543">
                  <c:v>69.228999999999999</c:v>
                </c:pt>
                <c:pt idx="5544">
                  <c:v>69.257999999999996</c:v>
                </c:pt>
                <c:pt idx="5545">
                  <c:v>69.287000000000006</c:v>
                </c:pt>
                <c:pt idx="5546">
                  <c:v>69.317999999999998</c:v>
                </c:pt>
                <c:pt idx="5547">
                  <c:v>69.34</c:v>
                </c:pt>
                <c:pt idx="5548">
                  <c:v>69.364000000000004</c:v>
                </c:pt>
                <c:pt idx="5549">
                  <c:v>69.388999999999996</c:v>
                </c:pt>
                <c:pt idx="5550">
                  <c:v>69.414000000000001</c:v>
                </c:pt>
                <c:pt idx="5551">
                  <c:v>69.447000000000003</c:v>
                </c:pt>
                <c:pt idx="5552">
                  <c:v>69.486999999999995</c:v>
                </c:pt>
                <c:pt idx="5553">
                  <c:v>69.531000000000006</c:v>
                </c:pt>
                <c:pt idx="5554">
                  <c:v>69.578000000000003</c:v>
                </c:pt>
                <c:pt idx="5555">
                  <c:v>69.626000000000005</c:v>
                </c:pt>
                <c:pt idx="5556">
                  <c:v>69.682000000000002</c:v>
                </c:pt>
                <c:pt idx="5557">
                  <c:v>69.744</c:v>
                </c:pt>
                <c:pt idx="5558">
                  <c:v>69.796999999999997</c:v>
                </c:pt>
                <c:pt idx="5559">
                  <c:v>69.841999999999999</c:v>
                </c:pt>
                <c:pt idx="5560">
                  <c:v>69.888000000000005</c:v>
                </c:pt>
                <c:pt idx="5561">
                  <c:v>69.947999999999993</c:v>
                </c:pt>
                <c:pt idx="5562">
                  <c:v>70.007999999999996</c:v>
                </c:pt>
                <c:pt idx="5563">
                  <c:v>70.06</c:v>
                </c:pt>
                <c:pt idx="5564">
                  <c:v>70.108000000000004</c:v>
                </c:pt>
                <c:pt idx="5565">
                  <c:v>70.161000000000001</c:v>
                </c:pt>
                <c:pt idx="5566">
                  <c:v>70.210999999999999</c:v>
                </c:pt>
                <c:pt idx="5567">
                  <c:v>70.248999999999995</c:v>
                </c:pt>
                <c:pt idx="5568">
                  <c:v>70.283000000000001</c:v>
                </c:pt>
                <c:pt idx="5569">
                  <c:v>70.313000000000002</c:v>
                </c:pt>
                <c:pt idx="5570">
                  <c:v>70.34</c:v>
                </c:pt>
                <c:pt idx="5571">
                  <c:v>70.361999999999995</c:v>
                </c:pt>
                <c:pt idx="5572">
                  <c:v>70.382999999999996</c:v>
                </c:pt>
                <c:pt idx="5573">
                  <c:v>70.403000000000006</c:v>
                </c:pt>
                <c:pt idx="5574">
                  <c:v>70.421999999999997</c:v>
                </c:pt>
                <c:pt idx="5575">
                  <c:v>70.441999999999993</c:v>
                </c:pt>
                <c:pt idx="5576">
                  <c:v>70.459999999999994</c:v>
                </c:pt>
                <c:pt idx="5577">
                  <c:v>70.477000000000004</c:v>
                </c:pt>
                <c:pt idx="5578">
                  <c:v>70.488</c:v>
                </c:pt>
                <c:pt idx="5579">
                  <c:v>70.498000000000005</c:v>
                </c:pt>
                <c:pt idx="5580">
                  <c:v>70.506</c:v>
                </c:pt>
                <c:pt idx="5581">
                  <c:v>70.515000000000001</c:v>
                </c:pt>
                <c:pt idx="5582">
                  <c:v>70.528999999999996</c:v>
                </c:pt>
                <c:pt idx="5583">
                  <c:v>70.542000000000002</c:v>
                </c:pt>
                <c:pt idx="5584">
                  <c:v>70.552000000000007</c:v>
                </c:pt>
                <c:pt idx="5585">
                  <c:v>70.569999999999993</c:v>
                </c:pt>
                <c:pt idx="5586">
                  <c:v>70.596000000000004</c:v>
                </c:pt>
                <c:pt idx="5587">
                  <c:v>70.626000000000005</c:v>
                </c:pt>
                <c:pt idx="5588">
                  <c:v>70.656000000000006</c:v>
                </c:pt>
                <c:pt idx="5589">
                  <c:v>70.685000000000002</c:v>
                </c:pt>
                <c:pt idx="5590">
                  <c:v>70.715999999999994</c:v>
                </c:pt>
                <c:pt idx="5591">
                  <c:v>70.757000000000005</c:v>
                </c:pt>
                <c:pt idx="5592">
                  <c:v>70.802000000000007</c:v>
                </c:pt>
                <c:pt idx="5593">
                  <c:v>70.846999999999994</c:v>
                </c:pt>
                <c:pt idx="5594">
                  <c:v>70.888000000000005</c:v>
                </c:pt>
                <c:pt idx="5595">
                  <c:v>70.921000000000006</c:v>
                </c:pt>
                <c:pt idx="5596">
                  <c:v>70.95</c:v>
                </c:pt>
                <c:pt idx="5597">
                  <c:v>70.983999999999995</c:v>
                </c:pt>
                <c:pt idx="5598">
                  <c:v>71.021000000000001</c:v>
                </c:pt>
                <c:pt idx="5599">
                  <c:v>71.061999999999998</c:v>
                </c:pt>
                <c:pt idx="5600">
                  <c:v>71.091999999999999</c:v>
                </c:pt>
                <c:pt idx="5601">
                  <c:v>71.114999999999995</c:v>
                </c:pt>
                <c:pt idx="5602">
                  <c:v>71.144000000000005</c:v>
                </c:pt>
                <c:pt idx="5603">
                  <c:v>71.185000000000002</c:v>
                </c:pt>
                <c:pt idx="5604">
                  <c:v>71.221999999999994</c:v>
                </c:pt>
                <c:pt idx="5605">
                  <c:v>71.247</c:v>
                </c:pt>
                <c:pt idx="5606">
                  <c:v>71.271000000000001</c:v>
                </c:pt>
                <c:pt idx="5607">
                  <c:v>71.293999999999997</c:v>
                </c:pt>
                <c:pt idx="5608">
                  <c:v>71.325000000000003</c:v>
                </c:pt>
                <c:pt idx="5609">
                  <c:v>71.367000000000004</c:v>
                </c:pt>
                <c:pt idx="5610">
                  <c:v>71.414000000000001</c:v>
                </c:pt>
                <c:pt idx="5611">
                  <c:v>71.453000000000003</c:v>
                </c:pt>
                <c:pt idx="5612">
                  <c:v>71.486999999999995</c:v>
                </c:pt>
                <c:pt idx="5613">
                  <c:v>71.521000000000001</c:v>
                </c:pt>
                <c:pt idx="5614">
                  <c:v>71.563000000000002</c:v>
                </c:pt>
                <c:pt idx="5615">
                  <c:v>71.613</c:v>
                </c:pt>
                <c:pt idx="5616">
                  <c:v>71.662000000000006</c:v>
                </c:pt>
                <c:pt idx="5617">
                  <c:v>71.7</c:v>
                </c:pt>
                <c:pt idx="5618">
                  <c:v>71.733000000000004</c:v>
                </c:pt>
                <c:pt idx="5619">
                  <c:v>71.763000000000005</c:v>
                </c:pt>
                <c:pt idx="5620">
                  <c:v>71.790000000000006</c:v>
                </c:pt>
                <c:pt idx="5621">
                  <c:v>71.816999999999993</c:v>
                </c:pt>
                <c:pt idx="5622">
                  <c:v>71.840999999999994</c:v>
                </c:pt>
                <c:pt idx="5623">
                  <c:v>71.86</c:v>
                </c:pt>
                <c:pt idx="5624">
                  <c:v>71.875</c:v>
                </c:pt>
                <c:pt idx="5625">
                  <c:v>71.891000000000005</c:v>
                </c:pt>
                <c:pt idx="5626">
                  <c:v>71.91</c:v>
                </c:pt>
                <c:pt idx="5627">
                  <c:v>71.932000000000002</c:v>
                </c:pt>
                <c:pt idx="5628">
                  <c:v>71.954999999999998</c:v>
                </c:pt>
                <c:pt idx="5629">
                  <c:v>71.971000000000004</c:v>
                </c:pt>
                <c:pt idx="5630">
                  <c:v>71.977999999999994</c:v>
                </c:pt>
                <c:pt idx="5631">
                  <c:v>71.98</c:v>
                </c:pt>
                <c:pt idx="5632">
                  <c:v>71.977000000000004</c:v>
                </c:pt>
                <c:pt idx="5633">
                  <c:v>71.968000000000004</c:v>
                </c:pt>
                <c:pt idx="5634">
                  <c:v>71.953000000000003</c:v>
                </c:pt>
                <c:pt idx="5635">
                  <c:v>71.938999999999993</c:v>
                </c:pt>
                <c:pt idx="5636">
                  <c:v>71.927000000000007</c:v>
                </c:pt>
                <c:pt idx="5637">
                  <c:v>71.915000000000006</c:v>
                </c:pt>
                <c:pt idx="5638">
                  <c:v>71.899000000000001</c:v>
                </c:pt>
                <c:pt idx="5639">
                  <c:v>71.88</c:v>
                </c:pt>
                <c:pt idx="5640">
                  <c:v>71.86</c:v>
                </c:pt>
                <c:pt idx="5641">
                  <c:v>71.837999999999994</c:v>
                </c:pt>
                <c:pt idx="5642">
                  <c:v>71.811999999999998</c:v>
                </c:pt>
                <c:pt idx="5643">
                  <c:v>71.790999999999997</c:v>
                </c:pt>
                <c:pt idx="5644">
                  <c:v>71.769000000000005</c:v>
                </c:pt>
                <c:pt idx="5645">
                  <c:v>71.75</c:v>
                </c:pt>
                <c:pt idx="5646">
                  <c:v>71.739999999999995</c:v>
                </c:pt>
                <c:pt idx="5647">
                  <c:v>71.733999999999995</c:v>
                </c:pt>
                <c:pt idx="5648">
                  <c:v>71.733999999999995</c:v>
                </c:pt>
                <c:pt idx="5649">
                  <c:v>71.747</c:v>
                </c:pt>
                <c:pt idx="5650">
                  <c:v>71.763999999999996</c:v>
                </c:pt>
                <c:pt idx="5651">
                  <c:v>71.775000000000006</c:v>
                </c:pt>
                <c:pt idx="5652">
                  <c:v>71.78</c:v>
                </c:pt>
                <c:pt idx="5653">
                  <c:v>71.781999999999996</c:v>
                </c:pt>
                <c:pt idx="5654">
                  <c:v>71.784999999999997</c:v>
                </c:pt>
                <c:pt idx="5655">
                  <c:v>71.790999999999997</c:v>
                </c:pt>
                <c:pt idx="5656">
                  <c:v>71.792000000000002</c:v>
                </c:pt>
                <c:pt idx="5657">
                  <c:v>71.793000000000006</c:v>
                </c:pt>
                <c:pt idx="5658">
                  <c:v>71.799000000000007</c:v>
                </c:pt>
                <c:pt idx="5659">
                  <c:v>71.805999999999997</c:v>
                </c:pt>
                <c:pt idx="5660">
                  <c:v>71.81</c:v>
                </c:pt>
                <c:pt idx="5661">
                  <c:v>71.813000000000002</c:v>
                </c:pt>
                <c:pt idx="5662">
                  <c:v>71.819000000000003</c:v>
                </c:pt>
                <c:pt idx="5663">
                  <c:v>71.822999999999993</c:v>
                </c:pt>
                <c:pt idx="5664">
                  <c:v>71.832999999999998</c:v>
                </c:pt>
                <c:pt idx="5665">
                  <c:v>71.843000000000004</c:v>
                </c:pt>
                <c:pt idx="5666">
                  <c:v>71.855000000000004</c:v>
                </c:pt>
                <c:pt idx="5667">
                  <c:v>71.870999999999995</c:v>
                </c:pt>
                <c:pt idx="5668">
                  <c:v>71.882999999999996</c:v>
                </c:pt>
                <c:pt idx="5669">
                  <c:v>71.893000000000001</c:v>
                </c:pt>
                <c:pt idx="5670">
                  <c:v>71.899000000000001</c:v>
                </c:pt>
                <c:pt idx="5671">
                  <c:v>71.903000000000006</c:v>
                </c:pt>
                <c:pt idx="5672">
                  <c:v>71.905000000000001</c:v>
                </c:pt>
                <c:pt idx="5673">
                  <c:v>71.906000000000006</c:v>
                </c:pt>
                <c:pt idx="5674">
                  <c:v>71.905000000000001</c:v>
                </c:pt>
                <c:pt idx="5675">
                  <c:v>71.902000000000001</c:v>
                </c:pt>
                <c:pt idx="5676">
                  <c:v>71.900999999999996</c:v>
                </c:pt>
                <c:pt idx="5677">
                  <c:v>71.893000000000001</c:v>
                </c:pt>
                <c:pt idx="5678">
                  <c:v>71.885000000000005</c:v>
                </c:pt>
                <c:pt idx="5679">
                  <c:v>71.875</c:v>
                </c:pt>
                <c:pt idx="5680">
                  <c:v>71.863</c:v>
                </c:pt>
                <c:pt idx="5681">
                  <c:v>71.847999999999999</c:v>
                </c:pt>
                <c:pt idx="5682">
                  <c:v>71.831000000000003</c:v>
                </c:pt>
                <c:pt idx="5683">
                  <c:v>71.819000000000003</c:v>
                </c:pt>
                <c:pt idx="5684">
                  <c:v>71.802999999999997</c:v>
                </c:pt>
                <c:pt idx="5685">
                  <c:v>71.77</c:v>
                </c:pt>
                <c:pt idx="5686">
                  <c:v>71.734999999999999</c:v>
                </c:pt>
                <c:pt idx="5687">
                  <c:v>71.700999999999993</c:v>
                </c:pt>
                <c:pt idx="5688">
                  <c:v>71.677000000000007</c:v>
                </c:pt>
                <c:pt idx="5689">
                  <c:v>71.66</c:v>
                </c:pt>
                <c:pt idx="5690">
                  <c:v>71.634</c:v>
                </c:pt>
                <c:pt idx="5691">
                  <c:v>71.606999999999999</c:v>
                </c:pt>
                <c:pt idx="5692">
                  <c:v>71.581999999999994</c:v>
                </c:pt>
                <c:pt idx="5693">
                  <c:v>71.56</c:v>
                </c:pt>
                <c:pt idx="5694">
                  <c:v>71.542000000000002</c:v>
                </c:pt>
                <c:pt idx="5695">
                  <c:v>71.525999999999996</c:v>
                </c:pt>
                <c:pt idx="5696">
                  <c:v>71.510000000000005</c:v>
                </c:pt>
                <c:pt idx="5697">
                  <c:v>71.498000000000005</c:v>
                </c:pt>
                <c:pt idx="5698">
                  <c:v>71.488</c:v>
                </c:pt>
                <c:pt idx="5699">
                  <c:v>71.478999999999999</c:v>
                </c:pt>
                <c:pt idx="5700">
                  <c:v>71.471999999999994</c:v>
                </c:pt>
                <c:pt idx="5701">
                  <c:v>71.465000000000003</c:v>
                </c:pt>
                <c:pt idx="5702">
                  <c:v>71.463999999999999</c:v>
                </c:pt>
                <c:pt idx="5703">
                  <c:v>71.465999999999994</c:v>
                </c:pt>
                <c:pt idx="5704">
                  <c:v>71.471999999999994</c:v>
                </c:pt>
                <c:pt idx="5705">
                  <c:v>71.477999999999994</c:v>
                </c:pt>
                <c:pt idx="5706">
                  <c:v>71.489000000000004</c:v>
                </c:pt>
                <c:pt idx="5707">
                  <c:v>71.501000000000005</c:v>
                </c:pt>
                <c:pt idx="5708">
                  <c:v>71.509</c:v>
                </c:pt>
                <c:pt idx="5709">
                  <c:v>71.516000000000005</c:v>
                </c:pt>
                <c:pt idx="5710">
                  <c:v>71.528000000000006</c:v>
                </c:pt>
                <c:pt idx="5711">
                  <c:v>71.546999999999997</c:v>
                </c:pt>
                <c:pt idx="5712">
                  <c:v>71.569999999999993</c:v>
                </c:pt>
                <c:pt idx="5713">
                  <c:v>71.594999999999999</c:v>
                </c:pt>
                <c:pt idx="5714">
                  <c:v>71.62</c:v>
                </c:pt>
                <c:pt idx="5715">
                  <c:v>71.647999999999996</c:v>
                </c:pt>
                <c:pt idx="5716">
                  <c:v>71.680999999999997</c:v>
                </c:pt>
                <c:pt idx="5717">
                  <c:v>71.733000000000004</c:v>
                </c:pt>
                <c:pt idx="5718">
                  <c:v>71.783000000000001</c:v>
                </c:pt>
                <c:pt idx="5719">
                  <c:v>71.816000000000003</c:v>
                </c:pt>
                <c:pt idx="5720">
                  <c:v>71.849000000000004</c:v>
                </c:pt>
                <c:pt idx="5721">
                  <c:v>71.894000000000005</c:v>
                </c:pt>
                <c:pt idx="5722">
                  <c:v>71.938999999999993</c:v>
                </c:pt>
                <c:pt idx="5723">
                  <c:v>71.980999999999995</c:v>
                </c:pt>
                <c:pt idx="5724">
                  <c:v>72.015000000000001</c:v>
                </c:pt>
                <c:pt idx="5725">
                  <c:v>72.039000000000001</c:v>
                </c:pt>
                <c:pt idx="5726">
                  <c:v>72.054000000000002</c:v>
                </c:pt>
                <c:pt idx="5727">
                  <c:v>72.069999999999993</c:v>
                </c:pt>
                <c:pt idx="5728">
                  <c:v>72.082999999999998</c:v>
                </c:pt>
                <c:pt idx="5729">
                  <c:v>72.093999999999994</c:v>
                </c:pt>
                <c:pt idx="5730">
                  <c:v>72.106999999999999</c:v>
                </c:pt>
                <c:pt idx="5731">
                  <c:v>72.122</c:v>
                </c:pt>
                <c:pt idx="5732">
                  <c:v>72.135999999999996</c:v>
                </c:pt>
                <c:pt idx="5733">
                  <c:v>72.150999999999996</c:v>
                </c:pt>
                <c:pt idx="5734">
                  <c:v>72.167000000000002</c:v>
                </c:pt>
                <c:pt idx="5735">
                  <c:v>72.183999999999997</c:v>
                </c:pt>
                <c:pt idx="5736">
                  <c:v>72.198999999999998</c:v>
                </c:pt>
                <c:pt idx="5737">
                  <c:v>72.215999999999994</c:v>
                </c:pt>
                <c:pt idx="5738">
                  <c:v>72.234999999999999</c:v>
                </c:pt>
                <c:pt idx="5739">
                  <c:v>72.251000000000005</c:v>
                </c:pt>
                <c:pt idx="5740">
                  <c:v>72.272999999999996</c:v>
                </c:pt>
                <c:pt idx="5741">
                  <c:v>72.305999999999997</c:v>
                </c:pt>
                <c:pt idx="5742">
                  <c:v>72.344999999999999</c:v>
                </c:pt>
                <c:pt idx="5743">
                  <c:v>72.39</c:v>
                </c:pt>
                <c:pt idx="5744">
                  <c:v>72.44</c:v>
                </c:pt>
                <c:pt idx="5745">
                  <c:v>72.495000000000005</c:v>
                </c:pt>
                <c:pt idx="5746">
                  <c:v>72.557000000000002</c:v>
                </c:pt>
                <c:pt idx="5747">
                  <c:v>72.616</c:v>
                </c:pt>
                <c:pt idx="5748">
                  <c:v>72.679000000000002</c:v>
                </c:pt>
                <c:pt idx="5749">
                  <c:v>72.734999999999999</c:v>
                </c:pt>
                <c:pt idx="5750">
                  <c:v>72.787000000000006</c:v>
                </c:pt>
                <c:pt idx="5751">
                  <c:v>72.846999999999994</c:v>
                </c:pt>
                <c:pt idx="5752">
                  <c:v>72.899000000000001</c:v>
                </c:pt>
                <c:pt idx="5753">
                  <c:v>72.942999999999998</c:v>
                </c:pt>
                <c:pt idx="5754">
                  <c:v>72.995000000000005</c:v>
                </c:pt>
                <c:pt idx="5755">
                  <c:v>73.055000000000007</c:v>
                </c:pt>
                <c:pt idx="5756">
                  <c:v>73.113</c:v>
                </c:pt>
                <c:pt idx="5757">
                  <c:v>73.186999999999998</c:v>
                </c:pt>
                <c:pt idx="5758">
                  <c:v>73.27</c:v>
                </c:pt>
                <c:pt idx="5759">
                  <c:v>73.349999999999994</c:v>
                </c:pt>
                <c:pt idx="5760">
                  <c:v>73.427000000000007</c:v>
                </c:pt>
                <c:pt idx="5761">
                  <c:v>73.518000000000001</c:v>
                </c:pt>
                <c:pt idx="5762">
                  <c:v>73.605000000000004</c:v>
                </c:pt>
                <c:pt idx="5763">
                  <c:v>73.683999999999997</c:v>
                </c:pt>
                <c:pt idx="5764">
                  <c:v>73.762</c:v>
                </c:pt>
                <c:pt idx="5765">
                  <c:v>73.846000000000004</c:v>
                </c:pt>
                <c:pt idx="5766">
                  <c:v>73.921000000000006</c:v>
                </c:pt>
                <c:pt idx="5767">
                  <c:v>73.991</c:v>
                </c:pt>
                <c:pt idx="5768">
                  <c:v>74.051000000000002</c:v>
                </c:pt>
                <c:pt idx="5769">
                  <c:v>74.093000000000004</c:v>
                </c:pt>
                <c:pt idx="5770">
                  <c:v>74.12</c:v>
                </c:pt>
                <c:pt idx="5771">
                  <c:v>74.143000000000001</c:v>
                </c:pt>
                <c:pt idx="5772">
                  <c:v>74.171000000000006</c:v>
                </c:pt>
                <c:pt idx="5773">
                  <c:v>74.206000000000003</c:v>
                </c:pt>
                <c:pt idx="5774">
                  <c:v>74.242000000000004</c:v>
                </c:pt>
                <c:pt idx="5775">
                  <c:v>74.271000000000001</c:v>
                </c:pt>
                <c:pt idx="5776">
                  <c:v>74.301000000000002</c:v>
                </c:pt>
                <c:pt idx="5777">
                  <c:v>74.346000000000004</c:v>
                </c:pt>
                <c:pt idx="5778">
                  <c:v>74.393000000000001</c:v>
                </c:pt>
                <c:pt idx="5779">
                  <c:v>74.444999999999993</c:v>
                </c:pt>
                <c:pt idx="5780">
                  <c:v>74.509</c:v>
                </c:pt>
                <c:pt idx="5781">
                  <c:v>74.585999999999999</c:v>
                </c:pt>
                <c:pt idx="5782">
                  <c:v>74.668999999999997</c:v>
                </c:pt>
                <c:pt idx="5783">
                  <c:v>74.748000000000005</c:v>
                </c:pt>
                <c:pt idx="5784">
                  <c:v>74.834000000000003</c:v>
                </c:pt>
                <c:pt idx="5785">
                  <c:v>74.921999999999997</c:v>
                </c:pt>
                <c:pt idx="5786">
                  <c:v>75.006</c:v>
                </c:pt>
                <c:pt idx="5787">
                  <c:v>75.087000000000003</c:v>
                </c:pt>
                <c:pt idx="5788">
                  <c:v>75.171000000000006</c:v>
                </c:pt>
                <c:pt idx="5789">
                  <c:v>75.254999999999995</c:v>
                </c:pt>
                <c:pt idx="5790">
                  <c:v>75.319000000000003</c:v>
                </c:pt>
                <c:pt idx="5791">
                  <c:v>75.381</c:v>
                </c:pt>
                <c:pt idx="5792">
                  <c:v>75.457999999999998</c:v>
                </c:pt>
                <c:pt idx="5793">
                  <c:v>75.528999999999996</c:v>
                </c:pt>
                <c:pt idx="5794">
                  <c:v>75.605000000000004</c:v>
                </c:pt>
                <c:pt idx="5795">
                  <c:v>75.677999999999997</c:v>
                </c:pt>
                <c:pt idx="5796">
                  <c:v>75.748000000000005</c:v>
                </c:pt>
                <c:pt idx="5797">
                  <c:v>75.846000000000004</c:v>
                </c:pt>
                <c:pt idx="5798">
                  <c:v>75.944000000000003</c:v>
                </c:pt>
                <c:pt idx="5799">
                  <c:v>76.034000000000006</c:v>
                </c:pt>
                <c:pt idx="5800">
                  <c:v>76.132999999999996</c:v>
                </c:pt>
                <c:pt idx="5801">
                  <c:v>76.244</c:v>
                </c:pt>
                <c:pt idx="5802">
                  <c:v>76.355000000000004</c:v>
                </c:pt>
                <c:pt idx="5803">
                  <c:v>76.457999999999998</c:v>
                </c:pt>
                <c:pt idx="5804">
                  <c:v>76.58</c:v>
                </c:pt>
                <c:pt idx="5805">
                  <c:v>76.697000000000003</c:v>
                </c:pt>
                <c:pt idx="5806">
                  <c:v>76.816999999999993</c:v>
                </c:pt>
                <c:pt idx="5807">
                  <c:v>76.936999999999998</c:v>
                </c:pt>
                <c:pt idx="5808">
                  <c:v>77.052000000000007</c:v>
                </c:pt>
                <c:pt idx="5809">
                  <c:v>77.174000000000007</c:v>
                </c:pt>
                <c:pt idx="5810">
                  <c:v>77.293000000000006</c:v>
                </c:pt>
                <c:pt idx="5811">
                  <c:v>77.424000000000007</c:v>
                </c:pt>
                <c:pt idx="5812">
                  <c:v>77.540999999999997</c:v>
                </c:pt>
                <c:pt idx="5813">
                  <c:v>77.655000000000001</c:v>
                </c:pt>
                <c:pt idx="5814">
                  <c:v>77.766999999999996</c:v>
                </c:pt>
                <c:pt idx="5815">
                  <c:v>77.864000000000004</c:v>
                </c:pt>
                <c:pt idx="5816">
                  <c:v>77.959999999999994</c:v>
                </c:pt>
                <c:pt idx="5817">
                  <c:v>78.045000000000002</c:v>
                </c:pt>
                <c:pt idx="5818">
                  <c:v>78.114999999999995</c:v>
                </c:pt>
                <c:pt idx="5819">
                  <c:v>78.171000000000006</c:v>
                </c:pt>
                <c:pt idx="5820">
                  <c:v>78.222999999999999</c:v>
                </c:pt>
                <c:pt idx="5821">
                  <c:v>78.278999999999996</c:v>
                </c:pt>
                <c:pt idx="5822">
                  <c:v>78.335999999999999</c:v>
                </c:pt>
                <c:pt idx="5823">
                  <c:v>78.388000000000005</c:v>
                </c:pt>
                <c:pt idx="5824">
                  <c:v>78.436000000000007</c:v>
                </c:pt>
                <c:pt idx="5825">
                  <c:v>78.488</c:v>
                </c:pt>
                <c:pt idx="5826">
                  <c:v>78.537000000000006</c:v>
                </c:pt>
                <c:pt idx="5827">
                  <c:v>78.590999999999994</c:v>
                </c:pt>
                <c:pt idx="5828">
                  <c:v>78.647999999999996</c:v>
                </c:pt>
                <c:pt idx="5829">
                  <c:v>78.703999999999994</c:v>
                </c:pt>
                <c:pt idx="5830">
                  <c:v>78.762</c:v>
                </c:pt>
                <c:pt idx="5831">
                  <c:v>78.819000000000003</c:v>
                </c:pt>
                <c:pt idx="5832">
                  <c:v>78.882000000000005</c:v>
                </c:pt>
                <c:pt idx="5833">
                  <c:v>78.947999999999993</c:v>
                </c:pt>
                <c:pt idx="5834">
                  <c:v>79.009</c:v>
                </c:pt>
                <c:pt idx="5835">
                  <c:v>79.08</c:v>
                </c:pt>
                <c:pt idx="5836">
                  <c:v>79.162000000000006</c:v>
                </c:pt>
                <c:pt idx="5837">
                  <c:v>79.245000000000005</c:v>
                </c:pt>
                <c:pt idx="5838">
                  <c:v>79.316000000000003</c:v>
                </c:pt>
                <c:pt idx="5839">
                  <c:v>79.385999999999996</c:v>
                </c:pt>
                <c:pt idx="5840">
                  <c:v>79.465999999999994</c:v>
                </c:pt>
                <c:pt idx="5841">
                  <c:v>79.542000000000002</c:v>
                </c:pt>
                <c:pt idx="5842">
                  <c:v>79.606999999999999</c:v>
                </c:pt>
                <c:pt idx="5843">
                  <c:v>79.67</c:v>
                </c:pt>
                <c:pt idx="5844">
                  <c:v>79.724000000000004</c:v>
                </c:pt>
                <c:pt idx="5845">
                  <c:v>79.772999999999996</c:v>
                </c:pt>
                <c:pt idx="5846">
                  <c:v>79.816999999999993</c:v>
                </c:pt>
                <c:pt idx="5847">
                  <c:v>79.849999999999994</c:v>
                </c:pt>
                <c:pt idx="5848">
                  <c:v>79.881</c:v>
                </c:pt>
                <c:pt idx="5849">
                  <c:v>79.906999999999996</c:v>
                </c:pt>
                <c:pt idx="5850">
                  <c:v>79.92</c:v>
                </c:pt>
                <c:pt idx="5851">
                  <c:v>79.935000000000002</c:v>
                </c:pt>
                <c:pt idx="5852">
                  <c:v>79.944000000000003</c:v>
                </c:pt>
                <c:pt idx="5853">
                  <c:v>79.941000000000003</c:v>
                </c:pt>
                <c:pt idx="5854">
                  <c:v>79.933999999999997</c:v>
                </c:pt>
                <c:pt idx="5855">
                  <c:v>79.930999999999997</c:v>
                </c:pt>
                <c:pt idx="5856">
                  <c:v>79.927000000000007</c:v>
                </c:pt>
                <c:pt idx="5857">
                  <c:v>79.914000000000001</c:v>
                </c:pt>
                <c:pt idx="5858">
                  <c:v>79.900000000000006</c:v>
                </c:pt>
                <c:pt idx="5859">
                  <c:v>79.893000000000001</c:v>
                </c:pt>
                <c:pt idx="5860">
                  <c:v>79.884</c:v>
                </c:pt>
                <c:pt idx="5861">
                  <c:v>79.876000000000005</c:v>
                </c:pt>
                <c:pt idx="5862">
                  <c:v>79.873999999999995</c:v>
                </c:pt>
                <c:pt idx="5863">
                  <c:v>79.873000000000005</c:v>
                </c:pt>
                <c:pt idx="5864">
                  <c:v>79.881</c:v>
                </c:pt>
                <c:pt idx="5865">
                  <c:v>79.900000000000006</c:v>
                </c:pt>
                <c:pt idx="5866">
                  <c:v>79.918999999999997</c:v>
                </c:pt>
                <c:pt idx="5867">
                  <c:v>79.94</c:v>
                </c:pt>
                <c:pt idx="5868">
                  <c:v>79.963999999999999</c:v>
                </c:pt>
                <c:pt idx="5869">
                  <c:v>79.988</c:v>
                </c:pt>
                <c:pt idx="5870">
                  <c:v>80.018000000000001</c:v>
                </c:pt>
                <c:pt idx="5871">
                  <c:v>80.058000000000007</c:v>
                </c:pt>
                <c:pt idx="5872">
                  <c:v>80.096000000000004</c:v>
                </c:pt>
                <c:pt idx="5873">
                  <c:v>80.132000000000005</c:v>
                </c:pt>
                <c:pt idx="5874">
                  <c:v>80.168999999999997</c:v>
                </c:pt>
                <c:pt idx="5875">
                  <c:v>80.203999999999994</c:v>
                </c:pt>
                <c:pt idx="5876">
                  <c:v>80.233999999999995</c:v>
                </c:pt>
                <c:pt idx="5877">
                  <c:v>80.260999999999996</c:v>
                </c:pt>
                <c:pt idx="5878">
                  <c:v>80.283000000000001</c:v>
                </c:pt>
                <c:pt idx="5879">
                  <c:v>80.3</c:v>
                </c:pt>
                <c:pt idx="5880">
                  <c:v>80.316000000000003</c:v>
                </c:pt>
                <c:pt idx="5881">
                  <c:v>80.331000000000003</c:v>
                </c:pt>
                <c:pt idx="5882">
                  <c:v>80.344999999999999</c:v>
                </c:pt>
                <c:pt idx="5883">
                  <c:v>80.356999999999999</c:v>
                </c:pt>
                <c:pt idx="5884">
                  <c:v>80.373000000000005</c:v>
                </c:pt>
                <c:pt idx="5885">
                  <c:v>80.388000000000005</c:v>
                </c:pt>
                <c:pt idx="5886">
                  <c:v>80.402000000000001</c:v>
                </c:pt>
                <c:pt idx="5887">
                  <c:v>80.412000000000006</c:v>
                </c:pt>
                <c:pt idx="5888">
                  <c:v>80.42</c:v>
                </c:pt>
                <c:pt idx="5889">
                  <c:v>80.426000000000002</c:v>
                </c:pt>
                <c:pt idx="5890">
                  <c:v>80.430000000000007</c:v>
                </c:pt>
                <c:pt idx="5891">
                  <c:v>80.427000000000007</c:v>
                </c:pt>
                <c:pt idx="5892">
                  <c:v>80.421000000000006</c:v>
                </c:pt>
                <c:pt idx="5893">
                  <c:v>80.414000000000001</c:v>
                </c:pt>
                <c:pt idx="5894">
                  <c:v>80.403999999999996</c:v>
                </c:pt>
                <c:pt idx="5895">
                  <c:v>80.391999999999996</c:v>
                </c:pt>
                <c:pt idx="5896">
                  <c:v>80.382999999999996</c:v>
                </c:pt>
                <c:pt idx="5897">
                  <c:v>80.37</c:v>
                </c:pt>
                <c:pt idx="5898">
                  <c:v>80.356999999999999</c:v>
                </c:pt>
                <c:pt idx="5899">
                  <c:v>80.340999999999994</c:v>
                </c:pt>
                <c:pt idx="5900">
                  <c:v>80.322000000000003</c:v>
                </c:pt>
                <c:pt idx="5901">
                  <c:v>80.305999999999997</c:v>
                </c:pt>
                <c:pt idx="5902">
                  <c:v>80.290999999999997</c:v>
                </c:pt>
                <c:pt idx="5903">
                  <c:v>80.278000000000006</c:v>
                </c:pt>
                <c:pt idx="5904">
                  <c:v>80.269000000000005</c:v>
                </c:pt>
                <c:pt idx="5905">
                  <c:v>80.262</c:v>
                </c:pt>
                <c:pt idx="5906">
                  <c:v>80.254000000000005</c:v>
                </c:pt>
                <c:pt idx="5907">
                  <c:v>80.251000000000005</c:v>
                </c:pt>
                <c:pt idx="5908">
                  <c:v>80.242000000000004</c:v>
                </c:pt>
                <c:pt idx="5909">
                  <c:v>80.233000000000004</c:v>
                </c:pt>
                <c:pt idx="5910">
                  <c:v>80.224999999999994</c:v>
                </c:pt>
                <c:pt idx="5911">
                  <c:v>80.218000000000004</c:v>
                </c:pt>
                <c:pt idx="5912">
                  <c:v>80.212000000000003</c:v>
                </c:pt>
                <c:pt idx="5913">
                  <c:v>80.206000000000003</c:v>
                </c:pt>
                <c:pt idx="5914">
                  <c:v>80.2</c:v>
                </c:pt>
                <c:pt idx="5915">
                  <c:v>80.197999999999993</c:v>
                </c:pt>
                <c:pt idx="5916">
                  <c:v>80.19</c:v>
                </c:pt>
                <c:pt idx="5917">
                  <c:v>80.183999999999997</c:v>
                </c:pt>
                <c:pt idx="5918">
                  <c:v>80.180999999999997</c:v>
                </c:pt>
                <c:pt idx="5919">
                  <c:v>80.179000000000002</c:v>
                </c:pt>
                <c:pt idx="5920">
                  <c:v>80.174999999999997</c:v>
                </c:pt>
                <c:pt idx="5921">
                  <c:v>80.168000000000006</c:v>
                </c:pt>
                <c:pt idx="5922">
                  <c:v>80.165000000000006</c:v>
                </c:pt>
                <c:pt idx="5923">
                  <c:v>80.161000000000001</c:v>
                </c:pt>
                <c:pt idx="5924">
                  <c:v>80.158000000000001</c:v>
                </c:pt>
                <c:pt idx="5925">
                  <c:v>80.153000000000006</c:v>
                </c:pt>
                <c:pt idx="5926">
                  <c:v>80.150000000000006</c:v>
                </c:pt>
                <c:pt idx="5927">
                  <c:v>80.150000000000006</c:v>
                </c:pt>
                <c:pt idx="5928">
                  <c:v>80.150000000000006</c:v>
                </c:pt>
                <c:pt idx="5929">
                  <c:v>80.152000000000001</c:v>
                </c:pt>
                <c:pt idx="5930">
                  <c:v>80.153000000000006</c:v>
                </c:pt>
                <c:pt idx="5931">
                  <c:v>80.156000000000006</c:v>
                </c:pt>
                <c:pt idx="5932">
                  <c:v>80.162999999999997</c:v>
                </c:pt>
                <c:pt idx="5933">
                  <c:v>80.167000000000002</c:v>
                </c:pt>
                <c:pt idx="5934">
                  <c:v>80.168999999999997</c:v>
                </c:pt>
                <c:pt idx="5935">
                  <c:v>80.174999999999997</c:v>
                </c:pt>
                <c:pt idx="5936">
                  <c:v>80.183999999999997</c:v>
                </c:pt>
                <c:pt idx="5937">
                  <c:v>80.191999999999993</c:v>
                </c:pt>
                <c:pt idx="5938">
                  <c:v>80.195999999999998</c:v>
                </c:pt>
                <c:pt idx="5939">
                  <c:v>80.198999999999998</c:v>
                </c:pt>
                <c:pt idx="5940">
                  <c:v>80.203999999999994</c:v>
                </c:pt>
                <c:pt idx="5941">
                  <c:v>80.207999999999998</c:v>
                </c:pt>
                <c:pt idx="5942">
                  <c:v>80.207999999999998</c:v>
                </c:pt>
                <c:pt idx="5943">
                  <c:v>80.207999999999998</c:v>
                </c:pt>
                <c:pt idx="5944">
                  <c:v>80.209999999999994</c:v>
                </c:pt>
                <c:pt idx="5945">
                  <c:v>80.215000000000003</c:v>
                </c:pt>
                <c:pt idx="5946">
                  <c:v>80.22</c:v>
                </c:pt>
                <c:pt idx="5947">
                  <c:v>80.221999999999994</c:v>
                </c:pt>
                <c:pt idx="5948">
                  <c:v>80.224999999999994</c:v>
                </c:pt>
                <c:pt idx="5949">
                  <c:v>80.227999999999994</c:v>
                </c:pt>
                <c:pt idx="5950">
                  <c:v>80.233999999999995</c:v>
                </c:pt>
                <c:pt idx="5951">
                  <c:v>80.234999999999999</c:v>
                </c:pt>
                <c:pt idx="5952">
                  <c:v>80.233999999999995</c:v>
                </c:pt>
                <c:pt idx="5953">
                  <c:v>80.236999999999995</c:v>
                </c:pt>
                <c:pt idx="5954">
                  <c:v>80.236999999999995</c:v>
                </c:pt>
                <c:pt idx="5955">
                  <c:v>80.239000000000004</c:v>
                </c:pt>
                <c:pt idx="5956">
                  <c:v>80.239999999999995</c:v>
                </c:pt>
                <c:pt idx="5957">
                  <c:v>80.248999999999995</c:v>
                </c:pt>
                <c:pt idx="5958">
                  <c:v>80.257999999999996</c:v>
                </c:pt>
                <c:pt idx="5959">
                  <c:v>80.260000000000005</c:v>
                </c:pt>
                <c:pt idx="5960">
                  <c:v>80.272999999999996</c:v>
                </c:pt>
                <c:pt idx="5961">
                  <c:v>80.286000000000001</c:v>
                </c:pt>
                <c:pt idx="5962">
                  <c:v>80.305000000000007</c:v>
                </c:pt>
                <c:pt idx="5963">
                  <c:v>80.320999999999998</c:v>
                </c:pt>
                <c:pt idx="5964">
                  <c:v>80.332999999999998</c:v>
                </c:pt>
                <c:pt idx="5965">
                  <c:v>80.349000000000004</c:v>
                </c:pt>
                <c:pt idx="5966">
                  <c:v>80.367000000000004</c:v>
                </c:pt>
                <c:pt idx="5967">
                  <c:v>80.382000000000005</c:v>
                </c:pt>
                <c:pt idx="5968">
                  <c:v>80.403000000000006</c:v>
                </c:pt>
                <c:pt idx="5969">
                  <c:v>80.432000000000002</c:v>
                </c:pt>
                <c:pt idx="5970">
                  <c:v>80.457999999999998</c:v>
                </c:pt>
                <c:pt idx="5971">
                  <c:v>80.48</c:v>
                </c:pt>
                <c:pt idx="5972">
                  <c:v>80.503</c:v>
                </c:pt>
                <c:pt idx="5973">
                  <c:v>80.533000000000001</c:v>
                </c:pt>
                <c:pt idx="5974">
                  <c:v>80.566000000000003</c:v>
                </c:pt>
                <c:pt idx="5975">
                  <c:v>80.603999999999999</c:v>
                </c:pt>
                <c:pt idx="5976">
                  <c:v>80.644000000000005</c:v>
                </c:pt>
                <c:pt idx="5977">
                  <c:v>80.680999999999997</c:v>
                </c:pt>
                <c:pt idx="5978">
                  <c:v>80.712000000000003</c:v>
                </c:pt>
                <c:pt idx="5979">
                  <c:v>80.745000000000005</c:v>
                </c:pt>
                <c:pt idx="5980">
                  <c:v>80.781000000000006</c:v>
                </c:pt>
                <c:pt idx="5981">
                  <c:v>80.813999999999993</c:v>
                </c:pt>
                <c:pt idx="5982">
                  <c:v>80.846000000000004</c:v>
                </c:pt>
                <c:pt idx="5983">
                  <c:v>80.873999999999995</c:v>
                </c:pt>
                <c:pt idx="5984">
                  <c:v>80.903999999999996</c:v>
                </c:pt>
                <c:pt idx="5985">
                  <c:v>80.932000000000002</c:v>
                </c:pt>
                <c:pt idx="5986">
                  <c:v>80.953000000000003</c:v>
                </c:pt>
                <c:pt idx="5987">
                  <c:v>80.965000000000003</c:v>
                </c:pt>
                <c:pt idx="5988">
                  <c:v>80.974000000000004</c:v>
                </c:pt>
                <c:pt idx="5989">
                  <c:v>80.983000000000004</c:v>
                </c:pt>
                <c:pt idx="5990">
                  <c:v>80.981999999999999</c:v>
                </c:pt>
                <c:pt idx="5991">
                  <c:v>80.972999999999999</c:v>
                </c:pt>
                <c:pt idx="5992">
                  <c:v>80.959000000000003</c:v>
                </c:pt>
                <c:pt idx="5993">
                  <c:v>80.94</c:v>
                </c:pt>
                <c:pt idx="5994">
                  <c:v>80.912000000000006</c:v>
                </c:pt>
                <c:pt idx="5995">
                  <c:v>80.876000000000005</c:v>
                </c:pt>
                <c:pt idx="5996">
                  <c:v>80.834999999999994</c:v>
                </c:pt>
                <c:pt idx="5997">
                  <c:v>80.790000000000006</c:v>
                </c:pt>
                <c:pt idx="5998">
                  <c:v>80.741</c:v>
                </c:pt>
                <c:pt idx="5999">
                  <c:v>80.688999999999993</c:v>
                </c:pt>
                <c:pt idx="6000">
                  <c:v>80.637</c:v>
                </c:pt>
                <c:pt idx="6001">
                  <c:v>80.575000000000003</c:v>
                </c:pt>
                <c:pt idx="6002">
                  <c:v>80.516999999999996</c:v>
                </c:pt>
                <c:pt idx="6003">
                  <c:v>80.457999999999998</c:v>
                </c:pt>
                <c:pt idx="6004">
                  <c:v>80.399000000000001</c:v>
                </c:pt>
                <c:pt idx="6005">
                  <c:v>80.341999999999999</c:v>
                </c:pt>
                <c:pt idx="6006">
                  <c:v>80.287999999999997</c:v>
                </c:pt>
                <c:pt idx="6007">
                  <c:v>80.231999999999999</c:v>
                </c:pt>
                <c:pt idx="6008">
                  <c:v>80.183000000000007</c:v>
                </c:pt>
                <c:pt idx="6009">
                  <c:v>80.138000000000005</c:v>
                </c:pt>
                <c:pt idx="6010">
                  <c:v>80.096000000000004</c:v>
                </c:pt>
                <c:pt idx="6011">
                  <c:v>80.058999999999997</c:v>
                </c:pt>
                <c:pt idx="6012">
                  <c:v>80.024000000000001</c:v>
                </c:pt>
                <c:pt idx="6013">
                  <c:v>79.989000000000004</c:v>
                </c:pt>
                <c:pt idx="6014">
                  <c:v>79.956000000000003</c:v>
                </c:pt>
                <c:pt idx="6015">
                  <c:v>79.924000000000007</c:v>
                </c:pt>
                <c:pt idx="6016">
                  <c:v>79.887</c:v>
                </c:pt>
                <c:pt idx="6017">
                  <c:v>79.846000000000004</c:v>
                </c:pt>
                <c:pt idx="6018">
                  <c:v>79.802000000000007</c:v>
                </c:pt>
                <c:pt idx="6019">
                  <c:v>79.757000000000005</c:v>
                </c:pt>
                <c:pt idx="6020">
                  <c:v>79.715000000000003</c:v>
                </c:pt>
                <c:pt idx="6021">
                  <c:v>79.671999999999997</c:v>
                </c:pt>
                <c:pt idx="6022">
                  <c:v>79.632000000000005</c:v>
                </c:pt>
                <c:pt idx="6023">
                  <c:v>79.596000000000004</c:v>
                </c:pt>
                <c:pt idx="6024">
                  <c:v>79.563999999999993</c:v>
                </c:pt>
                <c:pt idx="6025">
                  <c:v>79.540999999999997</c:v>
                </c:pt>
                <c:pt idx="6026">
                  <c:v>79.522000000000006</c:v>
                </c:pt>
                <c:pt idx="6027">
                  <c:v>79.506</c:v>
                </c:pt>
                <c:pt idx="6028">
                  <c:v>79.497</c:v>
                </c:pt>
                <c:pt idx="6029">
                  <c:v>79.492000000000004</c:v>
                </c:pt>
                <c:pt idx="6030">
                  <c:v>79.491</c:v>
                </c:pt>
                <c:pt idx="6031">
                  <c:v>79.483999999999995</c:v>
                </c:pt>
                <c:pt idx="6032">
                  <c:v>79.477999999999994</c:v>
                </c:pt>
                <c:pt idx="6033">
                  <c:v>79.474000000000004</c:v>
                </c:pt>
                <c:pt idx="6034">
                  <c:v>79.472999999999999</c:v>
                </c:pt>
                <c:pt idx="6035">
                  <c:v>79.477000000000004</c:v>
                </c:pt>
                <c:pt idx="6036">
                  <c:v>79.494</c:v>
                </c:pt>
                <c:pt idx="6037">
                  <c:v>79.516000000000005</c:v>
                </c:pt>
                <c:pt idx="6038">
                  <c:v>79.537000000000006</c:v>
                </c:pt>
                <c:pt idx="6039">
                  <c:v>79.549000000000007</c:v>
                </c:pt>
                <c:pt idx="6040">
                  <c:v>79.557000000000002</c:v>
                </c:pt>
                <c:pt idx="6041">
                  <c:v>79.564999999999998</c:v>
                </c:pt>
                <c:pt idx="6042">
                  <c:v>79.573999999999998</c:v>
                </c:pt>
                <c:pt idx="6043">
                  <c:v>79.578999999999994</c:v>
                </c:pt>
                <c:pt idx="6044">
                  <c:v>79.58</c:v>
                </c:pt>
                <c:pt idx="6045">
                  <c:v>79.581999999999994</c:v>
                </c:pt>
                <c:pt idx="6046">
                  <c:v>79.581000000000003</c:v>
                </c:pt>
                <c:pt idx="6047">
                  <c:v>79.578999999999994</c:v>
                </c:pt>
                <c:pt idx="6048">
                  <c:v>79.573999999999998</c:v>
                </c:pt>
                <c:pt idx="6049">
                  <c:v>79.561000000000007</c:v>
                </c:pt>
                <c:pt idx="6050">
                  <c:v>79.549000000000007</c:v>
                </c:pt>
                <c:pt idx="6051">
                  <c:v>79.537999999999997</c:v>
                </c:pt>
                <c:pt idx="6052">
                  <c:v>79.525999999999996</c:v>
                </c:pt>
                <c:pt idx="6053">
                  <c:v>79.515000000000001</c:v>
                </c:pt>
                <c:pt idx="6054">
                  <c:v>79.504999999999995</c:v>
                </c:pt>
                <c:pt idx="6055">
                  <c:v>79.495999999999995</c:v>
                </c:pt>
                <c:pt idx="6056">
                  <c:v>79.486999999999995</c:v>
                </c:pt>
                <c:pt idx="6057">
                  <c:v>79.483000000000004</c:v>
                </c:pt>
                <c:pt idx="6058">
                  <c:v>79.48</c:v>
                </c:pt>
                <c:pt idx="6059">
                  <c:v>79.481999999999999</c:v>
                </c:pt>
                <c:pt idx="6060">
                  <c:v>79.477999999999994</c:v>
                </c:pt>
                <c:pt idx="6061">
                  <c:v>79.478999999999999</c:v>
                </c:pt>
                <c:pt idx="6062">
                  <c:v>79.474000000000004</c:v>
                </c:pt>
                <c:pt idx="6063">
                  <c:v>79.465999999999994</c:v>
                </c:pt>
                <c:pt idx="6064">
                  <c:v>79.454999999999998</c:v>
                </c:pt>
                <c:pt idx="6065">
                  <c:v>79.441999999999993</c:v>
                </c:pt>
                <c:pt idx="6066">
                  <c:v>79.433999999999997</c:v>
                </c:pt>
                <c:pt idx="6067">
                  <c:v>79.427000000000007</c:v>
                </c:pt>
                <c:pt idx="6068">
                  <c:v>79.418000000000006</c:v>
                </c:pt>
                <c:pt idx="6069">
                  <c:v>79.406999999999996</c:v>
                </c:pt>
                <c:pt idx="6070">
                  <c:v>79.394999999999996</c:v>
                </c:pt>
                <c:pt idx="6071">
                  <c:v>79.382999999999996</c:v>
                </c:pt>
                <c:pt idx="6072">
                  <c:v>79.358000000000004</c:v>
                </c:pt>
                <c:pt idx="6073">
                  <c:v>79.316000000000003</c:v>
                </c:pt>
                <c:pt idx="6074">
                  <c:v>79.283000000000001</c:v>
                </c:pt>
                <c:pt idx="6075">
                  <c:v>79.254999999999995</c:v>
                </c:pt>
                <c:pt idx="6076">
                  <c:v>79.212999999999994</c:v>
                </c:pt>
                <c:pt idx="6077">
                  <c:v>79.165999999999997</c:v>
                </c:pt>
                <c:pt idx="6078">
                  <c:v>79.120999999999995</c:v>
                </c:pt>
                <c:pt idx="6079">
                  <c:v>79.078000000000003</c:v>
                </c:pt>
                <c:pt idx="6080">
                  <c:v>79.037999999999997</c:v>
                </c:pt>
                <c:pt idx="6081">
                  <c:v>79.004000000000005</c:v>
                </c:pt>
                <c:pt idx="6082">
                  <c:v>78.977000000000004</c:v>
                </c:pt>
                <c:pt idx="6083">
                  <c:v>78.962999999999994</c:v>
                </c:pt>
                <c:pt idx="6084">
                  <c:v>78.957999999999998</c:v>
                </c:pt>
                <c:pt idx="6085">
                  <c:v>78.962000000000003</c:v>
                </c:pt>
                <c:pt idx="6086">
                  <c:v>78.974999999999994</c:v>
                </c:pt>
                <c:pt idx="6087">
                  <c:v>78.989000000000004</c:v>
                </c:pt>
                <c:pt idx="6088">
                  <c:v>79.004000000000005</c:v>
                </c:pt>
                <c:pt idx="6089">
                  <c:v>79.025000000000006</c:v>
                </c:pt>
                <c:pt idx="6090">
                  <c:v>79.052999999999997</c:v>
                </c:pt>
                <c:pt idx="6091">
                  <c:v>79.090999999999994</c:v>
                </c:pt>
                <c:pt idx="6092">
                  <c:v>79.126000000000005</c:v>
                </c:pt>
                <c:pt idx="6093">
                  <c:v>79.162999999999997</c:v>
                </c:pt>
                <c:pt idx="6094">
                  <c:v>79.218999999999994</c:v>
                </c:pt>
                <c:pt idx="6095">
                  <c:v>79.272999999999996</c:v>
                </c:pt>
                <c:pt idx="6096">
                  <c:v>79.331000000000003</c:v>
                </c:pt>
                <c:pt idx="6097">
                  <c:v>79.391999999999996</c:v>
                </c:pt>
                <c:pt idx="6098">
                  <c:v>79.454999999999998</c:v>
                </c:pt>
                <c:pt idx="6099">
                  <c:v>79.525000000000006</c:v>
                </c:pt>
                <c:pt idx="6100">
                  <c:v>79.597999999999999</c:v>
                </c:pt>
                <c:pt idx="6101">
                  <c:v>79.667000000000002</c:v>
                </c:pt>
                <c:pt idx="6102">
                  <c:v>79.733999999999995</c:v>
                </c:pt>
                <c:pt idx="6103">
                  <c:v>79.804000000000002</c:v>
                </c:pt>
                <c:pt idx="6104">
                  <c:v>79.875</c:v>
                </c:pt>
                <c:pt idx="6105">
                  <c:v>79.929000000000002</c:v>
                </c:pt>
                <c:pt idx="6106">
                  <c:v>79.977000000000004</c:v>
                </c:pt>
                <c:pt idx="6107">
                  <c:v>80.016000000000005</c:v>
                </c:pt>
                <c:pt idx="6108">
                  <c:v>80.043000000000006</c:v>
                </c:pt>
                <c:pt idx="6109">
                  <c:v>80.055999999999997</c:v>
                </c:pt>
                <c:pt idx="6110">
                  <c:v>80.058000000000007</c:v>
                </c:pt>
                <c:pt idx="6111">
                  <c:v>80.055000000000007</c:v>
                </c:pt>
                <c:pt idx="6112">
                  <c:v>80.046000000000006</c:v>
                </c:pt>
                <c:pt idx="6113">
                  <c:v>80.022999999999996</c:v>
                </c:pt>
                <c:pt idx="6114">
                  <c:v>79.995000000000005</c:v>
                </c:pt>
                <c:pt idx="6115">
                  <c:v>79.965999999999994</c:v>
                </c:pt>
                <c:pt idx="6116">
                  <c:v>79.929000000000002</c:v>
                </c:pt>
                <c:pt idx="6117">
                  <c:v>79.885999999999996</c:v>
                </c:pt>
                <c:pt idx="6118">
                  <c:v>79.852000000000004</c:v>
                </c:pt>
                <c:pt idx="6119">
                  <c:v>79.826999999999998</c:v>
                </c:pt>
                <c:pt idx="6120">
                  <c:v>79.796999999999997</c:v>
                </c:pt>
                <c:pt idx="6121">
                  <c:v>79.765000000000001</c:v>
                </c:pt>
                <c:pt idx="6122">
                  <c:v>79.734999999999999</c:v>
                </c:pt>
                <c:pt idx="6123">
                  <c:v>79.712999999999994</c:v>
                </c:pt>
                <c:pt idx="6124">
                  <c:v>79.69</c:v>
                </c:pt>
                <c:pt idx="6125">
                  <c:v>79.668000000000006</c:v>
                </c:pt>
                <c:pt idx="6126">
                  <c:v>79.643000000000001</c:v>
                </c:pt>
                <c:pt idx="6127">
                  <c:v>79.614999999999995</c:v>
                </c:pt>
                <c:pt idx="6128">
                  <c:v>79.591999999999999</c:v>
                </c:pt>
                <c:pt idx="6129">
                  <c:v>79.572999999999993</c:v>
                </c:pt>
                <c:pt idx="6130">
                  <c:v>79.563999999999993</c:v>
                </c:pt>
                <c:pt idx="6131">
                  <c:v>79.561999999999998</c:v>
                </c:pt>
                <c:pt idx="6132">
                  <c:v>79.563999999999993</c:v>
                </c:pt>
                <c:pt idx="6133">
                  <c:v>79.572999999999993</c:v>
                </c:pt>
                <c:pt idx="6134">
                  <c:v>79.593999999999994</c:v>
                </c:pt>
                <c:pt idx="6135">
                  <c:v>79.631</c:v>
                </c:pt>
                <c:pt idx="6136">
                  <c:v>79.671999999999997</c:v>
                </c:pt>
                <c:pt idx="6137">
                  <c:v>79.709000000000003</c:v>
                </c:pt>
                <c:pt idx="6138">
                  <c:v>79.753</c:v>
                </c:pt>
                <c:pt idx="6139">
                  <c:v>79.796999999999997</c:v>
                </c:pt>
                <c:pt idx="6140">
                  <c:v>79.840999999999994</c:v>
                </c:pt>
                <c:pt idx="6141">
                  <c:v>79.888000000000005</c:v>
                </c:pt>
                <c:pt idx="6142">
                  <c:v>79.924000000000007</c:v>
                </c:pt>
                <c:pt idx="6143">
                  <c:v>79.953000000000003</c:v>
                </c:pt>
                <c:pt idx="6144">
                  <c:v>79.980999999999995</c:v>
                </c:pt>
                <c:pt idx="6145">
                  <c:v>80.001999999999995</c:v>
                </c:pt>
                <c:pt idx="6146">
                  <c:v>80.018000000000001</c:v>
                </c:pt>
                <c:pt idx="6147">
                  <c:v>80.028999999999996</c:v>
                </c:pt>
                <c:pt idx="6148">
                  <c:v>80.033000000000001</c:v>
                </c:pt>
                <c:pt idx="6149">
                  <c:v>80.033000000000001</c:v>
                </c:pt>
                <c:pt idx="6150">
                  <c:v>80.025999999999996</c:v>
                </c:pt>
                <c:pt idx="6151">
                  <c:v>80.013000000000005</c:v>
                </c:pt>
                <c:pt idx="6152">
                  <c:v>79.992000000000004</c:v>
                </c:pt>
                <c:pt idx="6153">
                  <c:v>79.968000000000004</c:v>
                </c:pt>
                <c:pt idx="6154">
                  <c:v>79.938000000000002</c:v>
                </c:pt>
                <c:pt idx="6155">
                  <c:v>79.902000000000001</c:v>
                </c:pt>
                <c:pt idx="6156">
                  <c:v>79.858999999999995</c:v>
                </c:pt>
                <c:pt idx="6157">
                  <c:v>79.819000000000003</c:v>
                </c:pt>
                <c:pt idx="6158">
                  <c:v>79.787000000000006</c:v>
                </c:pt>
                <c:pt idx="6159">
                  <c:v>79.753</c:v>
                </c:pt>
                <c:pt idx="6160">
                  <c:v>79.706000000000003</c:v>
                </c:pt>
                <c:pt idx="6161">
                  <c:v>79.653000000000006</c:v>
                </c:pt>
                <c:pt idx="6162">
                  <c:v>79.608999999999995</c:v>
                </c:pt>
                <c:pt idx="6163">
                  <c:v>79.572000000000003</c:v>
                </c:pt>
                <c:pt idx="6164">
                  <c:v>79.542000000000002</c:v>
                </c:pt>
                <c:pt idx="6165">
                  <c:v>79.522000000000006</c:v>
                </c:pt>
                <c:pt idx="6166">
                  <c:v>79.504000000000005</c:v>
                </c:pt>
                <c:pt idx="6167">
                  <c:v>79.494</c:v>
                </c:pt>
                <c:pt idx="6168">
                  <c:v>79.492999999999995</c:v>
                </c:pt>
                <c:pt idx="6169">
                  <c:v>79.498999999999995</c:v>
                </c:pt>
                <c:pt idx="6170">
                  <c:v>79.510999999999996</c:v>
                </c:pt>
                <c:pt idx="6171">
                  <c:v>79.522000000000006</c:v>
                </c:pt>
                <c:pt idx="6172">
                  <c:v>79.540999999999997</c:v>
                </c:pt>
                <c:pt idx="6173">
                  <c:v>79.561999999999998</c:v>
                </c:pt>
                <c:pt idx="6174">
                  <c:v>79.587999999999994</c:v>
                </c:pt>
                <c:pt idx="6175">
                  <c:v>79.623999999999995</c:v>
                </c:pt>
                <c:pt idx="6176">
                  <c:v>79.674000000000007</c:v>
                </c:pt>
                <c:pt idx="6177">
                  <c:v>79.710999999999999</c:v>
                </c:pt>
                <c:pt idx="6178">
                  <c:v>79.727000000000004</c:v>
                </c:pt>
                <c:pt idx="6179">
                  <c:v>79.736000000000004</c:v>
                </c:pt>
                <c:pt idx="6180">
                  <c:v>79.75</c:v>
                </c:pt>
                <c:pt idx="6181">
                  <c:v>79.765000000000001</c:v>
                </c:pt>
                <c:pt idx="6182">
                  <c:v>79.772000000000006</c:v>
                </c:pt>
                <c:pt idx="6183">
                  <c:v>79.769000000000005</c:v>
                </c:pt>
                <c:pt idx="6184">
                  <c:v>79.763000000000005</c:v>
                </c:pt>
                <c:pt idx="6185">
                  <c:v>79.753</c:v>
                </c:pt>
                <c:pt idx="6186">
                  <c:v>79.742000000000004</c:v>
                </c:pt>
                <c:pt idx="6187">
                  <c:v>79.731999999999999</c:v>
                </c:pt>
                <c:pt idx="6188">
                  <c:v>79.718999999999994</c:v>
                </c:pt>
                <c:pt idx="6189">
                  <c:v>79.704999999999998</c:v>
                </c:pt>
                <c:pt idx="6190">
                  <c:v>79.692999999999998</c:v>
                </c:pt>
                <c:pt idx="6191">
                  <c:v>79.677999999999997</c:v>
                </c:pt>
                <c:pt idx="6192">
                  <c:v>79.667000000000002</c:v>
                </c:pt>
                <c:pt idx="6193">
                  <c:v>79.66</c:v>
                </c:pt>
                <c:pt idx="6194">
                  <c:v>79.652000000000001</c:v>
                </c:pt>
                <c:pt idx="6195">
                  <c:v>79.652000000000001</c:v>
                </c:pt>
                <c:pt idx="6196">
                  <c:v>79.655000000000001</c:v>
                </c:pt>
                <c:pt idx="6197">
                  <c:v>79.662999999999997</c:v>
                </c:pt>
                <c:pt idx="6198">
                  <c:v>79.679000000000002</c:v>
                </c:pt>
                <c:pt idx="6199">
                  <c:v>79.703999999999994</c:v>
                </c:pt>
                <c:pt idx="6200">
                  <c:v>79.727999999999994</c:v>
                </c:pt>
                <c:pt idx="6201">
                  <c:v>79.745999999999995</c:v>
                </c:pt>
                <c:pt idx="6202">
                  <c:v>79.756</c:v>
                </c:pt>
                <c:pt idx="6203">
                  <c:v>79.768000000000001</c:v>
                </c:pt>
                <c:pt idx="6204">
                  <c:v>79.786000000000001</c:v>
                </c:pt>
                <c:pt idx="6205">
                  <c:v>79.808999999999997</c:v>
                </c:pt>
                <c:pt idx="6206">
                  <c:v>79.834000000000003</c:v>
                </c:pt>
                <c:pt idx="6207">
                  <c:v>79.863</c:v>
                </c:pt>
                <c:pt idx="6208">
                  <c:v>79.885000000000005</c:v>
                </c:pt>
                <c:pt idx="6209">
                  <c:v>79.91</c:v>
                </c:pt>
                <c:pt idx="6210">
                  <c:v>79.941000000000003</c:v>
                </c:pt>
                <c:pt idx="6211">
                  <c:v>79.977999999999994</c:v>
                </c:pt>
                <c:pt idx="6212">
                  <c:v>80.007000000000005</c:v>
                </c:pt>
                <c:pt idx="6213">
                  <c:v>80.022999999999996</c:v>
                </c:pt>
                <c:pt idx="6214">
                  <c:v>80.036000000000001</c:v>
                </c:pt>
                <c:pt idx="6215">
                  <c:v>80.043999999999997</c:v>
                </c:pt>
                <c:pt idx="6216">
                  <c:v>80.054000000000002</c:v>
                </c:pt>
                <c:pt idx="6217">
                  <c:v>80.057000000000002</c:v>
                </c:pt>
                <c:pt idx="6218">
                  <c:v>80.058000000000007</c:v>
                </c:pt>
                <c:pt idx="6219">
                  <c:v>80.061000000000007</c:v>
                </c:pt>
                <c:pt idx="6220">
                  <c:v>80.067999999999998</c:v>
                </c:pt>
                <c:pt idx="6221">
                  <c:v>80.072000000000003</c:v>
                </c:pt>
                <c:pt idx="6222">
                  <c:v>80.075000000000003</c:v>
                </c:pt>
                <c:pt idx="6223">
                  <c:v>80.078999999999994</c:v>
                </c:pt>
                <c:pt idx="6224">
                  <c:v>80.08</c:v>
                </c:pt>
                <c:pt idx="6225">
                  <c:v>80.063000000000002</c:v>
                </c:pt>
                <c:pt idx="6226">
                  <c:v>80.045000000000002</c:v>
                </c:pt>
                <c:pt idx="6227">
                  <c:v>80.025000000000006</c:v>
                </c:pt>
                <c:pt idx="6228">
                  <c:v>79.997</c:v>
                </c:pt>
                <c:pt idx="6229">
                  <c:v>79.957999999999998</c:v>
                </c:pt>
                <c:pt idx="6230">
                  <c:v>79.930999999999997</c:v>
                </c:pt>
                <c:pt idx="6231">
                  <c:v>79.914000000000001</c:v>
                </c:pt>
                <c:pt idx="6232">
                  <c:v>79.897999999999996</c:v>
                </c:pt>
                <c:pt idx="6233">
                  <c:v>79.882999999999996</c:v>
                </c:pt>
                <c:pt idx="6234">
                  <c:v>79.864999999999995</c:v>
                </c:pt>
                <c:pt idx="6235">
                  <c:v>79.841999999999999</c:v>
                </c:pt>
                <c:pt idx="6236">
                  <c:v>79.819999999999993</c:v>
                </c:pt>
                <c:pt idx="6237">
                  <c:v>79.792000000000002</c:v>
                </c:pt>
                <c:pt idx="6238">
                  <c:v>79.762</c:v>
                </c:pt>
                <c:pt idx="6239">
                  <c:v>79.739999999999995</c:v>
                </c:pt>
                <c:pt idx="6240">
                  <c:v>79.72</c:v>
                </c:pt>
                <c:pt idx="6241">
                  <c:v>79.701999999999998</c:v>
                </c:pt>
                <c:pt idx="6242">
                  <c:v>79.688999999999993</c:v>
                </c:pt>
                <c:pt idx="6243">
                  <c:v>79.677000000000007</c:v>
                </c:pt>
                <c:pt idx="6244">
                  <c:v>79.673000000000002</c:v>
                </c:pt>
                <c:pt idx="6245">
                  <c:v>79.691000000000003</c:v>
                </c:pt>
                <c:pt idx="6246">
                  <c:v>79.713999999999999</c:v>
                </c:pt>
                <c:pt idx="6247">
                  <c:v>79.747</c:v>
                </c:pt>
                <c:pt idx="6248">
                  <c:v>79.792000000000002</c:v>
                </c:pt>
                <c:pt idx="6249">
                  <c:v>79.844999999999999</c:v>
                </c:pt>
                <c:pt idx="6250">
                  <c:v>79.903000000000006</c:v>
                </c:pt>
                <c:pt idx="6251">
                  <c:v>79.962999999999994</c:v>
                </c:pt>
                <c:pt idx="6252">
                  <c:v>80.034999999999997</c:v>
                </c:pt>
                <c:pt idx="6253">
                  <c:v>80.120999999999995</c:v>
                </c:pt>
                <c:pt idx="6254">
                  <c:v>80.2</c:v>
                </c:pt>
                <c:pt idx="6255">
                  <c:v>80.269000000000005</c:v>
                </c:pt>
                <c:pt idx="6256">
                  <c:v>80.328999999999994</c:v>
                </c:pt>
                <c:pt idx="6257">
                  <c:v>80.384</c:v>
                </c:pt>
                <c:pt idx="6258">
                  <c:v>80.444000000000003</c:v>
                </c:pt>
                <c:pt idx="6259">
                  <c:v>80.507000000000005</c:v>
                </c:pt>
                <c:pt idx="6260">
                  <c:v>80.576999999999998</c:v>
                </c:pt>
                <c:pt idx="6261">
                  <c:v>80.653999999999996</c:v>
                </c:pt>
                <c:pt idx="6262">
                  <c:v>80.730999999999995</c:v>
                </c:pt>
                <c:pt idx="6263">
                  <c:v>80.804000000000002</c:v>
                </c:pt>
                <c:pt idx="6264">
                  <c:v>80.876999999999995</c:v>
                </c:pt>
                <c:pt idx="6265">
                  <c:v>80.960999999999999</c:v>
                </c:pt>
                <c:pt idx="6266">
                  <c:v>81.055999999999997</c:v>
                </c:pt>
                <c:pt idx="6267">
                  <c:v>81.150999999999996</c:v>
                </c:pt>
                <c:pt idx="6268">
                  <c:v>81.251999999999995</c:v>
                </c:pt>
                <c:pt idx="6269">
                  <c:v>81.361000000000004</c:v>
                </c:pt>
                <c:pt idx="6270">
                  <c:v>81.47</c:v>
                </c:pt>
                <c:pt idx="6271">
                  <c:v>81.596999999999994</c:v>
                </c:pt>
                <c:pt idx="6272">
                  <c:v>81.736999999999995</c:v>
                </c:pt>
                <c:pt idx="6273">
                  <c:v>81.863</c:v>
                </c:pt>
                <c:pt idx="6274">
                  <c:v>81.986000000000004</c:v>
                </c:pt>
                <c:pt idx="6275">
                  <c:v>82.111000000000004</c:v>
                </c:pt>
                <c:pt idx="6276">
                  <c:v>82.24</c:v>
                </c:pt>
                <c:pt idx="6277">
                  <c:v>82.366</c:v>
                </c:pt>
                <c:pt idx="6278">
                  <c:v>82.486000000000004</c:v>
                </c:pt>
                <c:pt idx="6279">
                  <c:v>82.6</c:v>
                </c:pt>
                <c:pt idx="6280">
                  <c:v>82.721000000000004</c:v>
                </c:pt>
                <c:pt idx="6281">
                  <c:v>82.846000000000004</c:v>
                </c:pt>
                <c:pt idx="6282">
                  <c:v>82.971000000000004</c:v>
                </c:pt>
                <c:pt idx="6283">
                  <c:v>83.096000000000004</c:v>
                </c:pt>
                <c:pt idx="6284">
                  <c:v>83.212999999999994</c:v>
                </c:pt>
                <c:pt idx="6285">
                  <c:v>83.335999999999999</c:v>
                </c:pt>
                <c:pt idx="6286">
                  <c:v>83.453000000000003</c:v>
                </c:pt>
                <c:pt idx="6287">
                  <c:v>83.57</c:v>
                </c:pt>
                <c:pt idx="6288">
                  <c:v>83.688000000000002</c:v>
                </c:pt>
                <c:pt idx="6289">
                  <c:v>83.796000000000006</c:v>
                </c:pt>
                <c:pt idx="6290">
                  <c:v>83.89</c:v>
                </c:pt>
                <c:pt idx="6291">
                  <c:v>83.981999999999999</c:v>
                </c:pt>
                <c:pt idx="6292">
                  <c:v>84.070999999999998</c:v>
                </c:pt>
                <c:pt idx="6293">
                  <c:v>84.149000000000001</c:v>
                </c:pt>
                <c:pt idx="6294">
                  <c:v>84.209000000000003</c:v>
                </c:pt>
                <c:pt idx="6295">
                  <c:v>84.26</c:v>
                </c:pt>
                <c:pt idx="6296">
                  <c:v>84.313999999999993</c:v>
                </c:pt>
                <c:pt idx="6297">
                  <c:v>84.349000000000004</c:v>
                </c:pt>
                <c:pt idx="6298">
                  <c:v>84.375</c:v>
                </c:pt>
                <c:pt idx="6299">
                  <c:v>84.396000000000001</c:v>
                </c:pt>
                <c:pt idx="6300">
                  <c:v>84.417000000000002</c:v>
                </c:pt>
                <c:pt idx="6301">
                  <c:v>84.43</c:v>
                </c:pt>
                <c:pt idx="6302">
                  <c:v>84.433999999999997</c:v>
                </c:pt>
                <c:pt idx="6303">
                  <c:v>84.44</c:v>
                </c:pt>
                <c:pt idx="6304">
                  <c:v>84.45</c:v>
                </c:pt>
                <c:pt idx="6305">
                  <c:v>84.456000000000003</c:v>
                </c:pt>
                <c:pt idx="6306">
                  <c:v>84.450999999999993</c:v>
                </c:pt>
                <c:pt idx="6307">
                  <c:v>84.442999999999998</c:v>
                </c:pt>
                <c:pt idx="6308">
                  <c:v>84.436999999999998</c:v>
                </c:pt>
                <c:pt idx="6309">
                  <c:v>84.44</c:v>
                </c:pt>
                <c:pt idx="6310">
                  <c:v>84.441000000000003</c:v>
                </c:pt>
                <c:pt idx="6311">
                  <c:v>84.438000000000002</c:v>
                </c:pt>
                <c:pt idx="6312">
                  <c:v>84.421000000000006</c:v>
                </c:pt>
                <c:pt idx="6313">
                  <c:v>84.400999999999996</c:v>
                </c:pt>
                <c:pt idx="6314">
                  <c:v>84.373999999999995</c:v>
                </c:pt>
                <c:pt idx="6315">
                  <c:v>84.34</c:v>
                </c:pt>
                <c:pt idx="6316">
                  <c:v>84.302000000000007</c:v>
                </c:pt>
                <c:pt idx="6317">
                  <c:v>84.266000000000005</c:v>
                </c:pt>
                <c:pt idx="6318">
                  <c:v>84.233000000000004</c:v>
                </c:pt>
                <c:pt idx="6319">
                  <c:v>84.191000000000003</c:v>
                </c:pt>
                <c:pt idx="6320">
                  <c:v>84.144999999999996</c:v>
                </c:pt>
                <c:pt idx="6321">
                  <c:v>84.106999999999999</c:v>
                </c:pt>
                <c:pt idx="6322">
                  <c:v>84.075999999999993</c:v>
                </c:pt>
                <c:pt idx="6323">
                  <c:v>84.051000000000002</c:v>
                </c:pt>
                <c:pt idx="6324">
                  <c:v>84.028000000000006</c:v>
                </c:pt>
                <c:pt idx="6325">
                  <c:v>84.012</c:v>
                </c:pt>
                <c:pt idx="6326">
                  <c:v>83.998000000000005</c:v>
                </c:pt>
                <c:pt idx="6327">
                  <c:v>83.989000000000004</c:v>
                </c:pt>
                <c:pt idx="6328">
                  <c:v>83.983000000000004</c:v>
                </c:pt>
                <c:pt idx="6329">
                  <c:v>83.978999999999999</c:v>
                </c:pt>
                <c:pt idx="6330">
                  <c:v>83.97</c:v>
                </c:pt>
                <c:pt idx="6331">
                  <c:v>83.957999999999998</c:v>
                </c:pt>
                <c:pt idx="6332">
                  <c:v>83.953000000000003</c:v>
                </c:pt>
                <c:pt idx="6333">
                  <c:v>83.948999999999998</c:v>
                </c:pt>
                <c:pt idx="6334">
                  <c:v>83.953999999999994</c:v>
                </c:pt>
                <c:pt idx="6335">
                  <c:v>83.968999999999994</c:v>
                </c:pt>
                <c:pt idx="6336">
                  <c:v>83.992000000000004</c:v>
                </c:pt>
                <c:pt idx="6337">
                  <c:v>84.018000000000001</c:v>
                </c:pt>
                <c:pt idx="6338">
                  <c:v>84.049000000000007</c:v>
                </c:pt>
                <c:pt idx="6339">
                  <c:v>84.081000000000003</c:v>
                </c:pt>
                <c:pt idx="6340">
                  <c:v>84.113</c:v>
                </c:pt>
                <c:pt idx="6341">
                  <c:v>84.141999999999996</c:v>
                </c:pt>
                <c:pt idx="6342">
                  <c:v>84.165000000000006</c:v>
                </c:pt>
                <c:pt idx="6343">
                  <c:v>84.186999999999998</c:v>
                </c:pt>
                <c:pt idx="6344">
                  <c:v>84.209000000000003</c:v>
                </c:pt>
                <c:pt idx="6345">
                  <c:v>84.233999999999995</c:v>
                </c:pt>
                <c:pt idx="6346">
                  <c:v>84.262</c:v>
                </c:pt>
                <c:pt idx="6347">
                  <c:v>84.290999999999997</c:v>
                </c:pt>
                <c:pt idx="6348">
                  <c:v>84.322999999999993</c:v>
                </c:pt>
                <c:pt idx="6349">
                  <c:v>84.358999999999995</c:v>
                </c:pt>
                <c:pt idx="6350">
                  <c:v>84.403000000000006</c:v>
                </c:pt>
                <c:pt idx="6351">
                  <c:v>84.451999999999998</c:v>
                </c:pt>
                <c:pt idx="6352">
                  <c:v>84.504000000000005</c:v>
                </c:pt>
                <c:pt idx="6353">
                  <c:v>84.552000000000007</c:v>
                </c:pt>
                <c:pt idx="6354">
                  <c:v>84.608999999999995</c:v>
                </c:pt>
                <c:pt idx="6355">
                  <c:v>84.665999999999997</c:v>
                </c:pt>
                <c:pt idx="6356">
                  <c:v>84.727999999999994</c:v>
                </c:pt>
                <c:pt idx="6357">
                  <c:v>84.802000000000007</c:v>
                </c:pt>
                <c:pt idx="6358">
                  <c:v>84.881</c:v>
                </c:pt>
                <c:pt idx="6359">
                  <c:v>84.956000000000003</c:v>
                </c:pt>
                <c:pt idx="6360">
                  <c:v>85.024000000000001</c:v>
                </c:pt>
                <c:pt idx="6361">
                  <c:v>85.09</c:v>
                </c:pt>
                <c:pt idx="6362">
                  <c:v>85.159000000000006</c:v>
                </c:pt>
                <c:pt idx="6363">
                  <c:v>85.227000000000004</c:v>
                </c:pt>
                <c:pt idx="6364">
                  <c:v>85.284000000000006</c:v>
                </c:pt>
                <c:pt idx="6365">
                  <c:v>85.334999999999994</c:v>
                </c:pt>
                <c:pt idx="6366">
                  <c:v>85.391000000000005</c:v>
                </c:pt>
                <c:pt idx="6367">
                  <c:v>85.445999999999998</c:v>
                </c:pt>
                <c:pt idx="6368">
                  <c:v>85.491</c:v>
                </c:pt>
                <c:pt idx="6369">
                  <c:v>85.531999999999996</c:v>
                </c:pt>
                <c:pt idx="6370">
                  <c:v>85.567999999999998</c:v>
                </c:pt>
                <c:pt idx="6371">
                  <c:v>85.603999999999999</c:v>
                </c:pt>
                <c:pt idx="6372">
                  <c:v>85.638999999999996</c:v>
                </c:pt>
                <c:pt idx="6373">
                  <c:v>85.667000000000002</c:v>
                </c:pt>
                <c:pt idx="6374">
                  <c:v>85.694000000000003</c:v>
                </c:pt>
                <c:pt idx="6375">
                  <c:v>85.718999999999994</c:v>
                </c:pt>
                <c:pt idx="6376">
                  <c:v>85.734999999999999</c:v>
                </c:pt>
                <c:pt idx="6377">
                  <c:v>85.739000000000004</c:v>
                </c:pt>
                <c:pt idx="6378">
                  <c:v>85.738</c:v>
                </c:pt>
                <c:pt idx="6379">
                  <c:v>85.742999999999995</c:v>
                </c:pt>
                <c:pt idx="6380">
                  <c:v>85.742000000000004</c:v>
                </c:pt>
                <c:pt idx="6381">
                  <c:v>85.736999999999995</c:v>
                </c:pt>
                <c:pt idx="6382">
                  <c:v>85.741</c:v>
                </c:pt>
                <c:pt idx="6383">
                  <c:v>85.745999999999995</c:v>
                </c:pt>
                <c:pt idx="6384">
                  <c:v>85.751000000000005</c:v>
                </c:pt>
                <c:pt idx="6385">
                  <c:v>85.753</c:v>
                </c:pt>
                <c:pt idx="6386">
                  <c:v>85.754000000000005</c:v>
                </c:pt>
                <c:pt idx="6387">
                  <c:v>85.754999999999995</c:v>
                </c:pt>
                <c:pt idx="6388">
                  <c:v>85.757999999999996</c:v>
                </c:pt>
                <c:pt idx="6389">
                  <c:v>85.754999999999995</c:v>
                </c:pt>
                <c:pt idx="6390">
                  <c:v>85.754999999999995</c:v>
                </c:pt>
                <c:pt idx="6391">
                  <c:v>85.760999999999996</c:v>
                </c:pt>
                <c:pt idx="6392">
                  <c:v>85.772000000000006</c:v>
                </c:pt>
                <c:pt idx="6393">
                  <c:v>85.78</c:v>
                </c:pt>
                <c:pt idx="6394">
                  <c:v>85.787999999999997</c:v>
                </c:pt>
                <c:pt idx="6395">
                  <c:v>85.796999999999997</c:v>
                </c:pt>
                <c:pt idx="6396">
                  <c:v>85.805000000000007</c:v>
                </c:pt>
                <c:pt idx="6397">
                  <c:v>85.819000000000003</c:v>
                </c:pt>
                <c:pt idx="6398">
                  <c:v>85.832999999999998</c:v>
                </c:pt>
                <c:pt idx="6399">
                  <c:v>85.846000000000004</c:v>
                </c:pt>
                <c:pt idx="6400">
                  <c:v>85.858999999999995</c:v>
                </c:pt>
                <c:pt idx="6401">
                  <c:v>85.873000000000005</c:v>
                </c:pt>
                <c:pt idx="6402">
                  <c:v>85.887</c:v>
                </c:pt>
                <c:pt idx="6403">
                  <c:v>85.906000000000006</c:v>
                </c:pt>
                <c:pt idx="6404">
                  <c:v>85.923000000000002</c:v>
                </c:pt>
                <c:pt idx="6405">
                  <c:v>85.930999999999997</c:v>
                </c:pt>
                <c:pt idx="6406">
                  <c:v>85.941000000000003</c:v>
                </c:pt>
                <c:pt idx="6407">
                  <c:v>85.953999999999994</c:v>
                </c:pt>
                <c:pt idx="6408">
                  <c:v>85.968999999999994</c:v>
                </c:pt>
                <c:pt idx="6409">
                  <c:v>85.984999999999999</c:v>
                </c:pt>
                <c:pt idx="6410">
                  <c:v>86.004999999999995</c:v>
                </c:pt>
                <c:pt idx="6411">
                  <c:v>86.03</c:v>
                </c:pt>
                <c:pt idx="6412">
                  <c:v>86.058000000000007</c:v>
                </c:pt>
                <c:pt idx="6413">
                  <c:v>86.087000000000003</c:v>
                </c:pt>
                <c:pt idx="6414">
                  <c:v>86.117000000000004</c:v>
                </c:pt>
                <c:pt idx="6415">
                  <c:v>86.150999999999996</c:v>
                </c:pt>
                <c:pt idx="6416">
                  <c:v>86.186000000000007</c:v>
                </c:pt>
                <c:pt idx="6417">
                  <c:v>86.216999999999999</c:v>
                </c:pt>
                <c:pt idx="6418">
                  <c:v>86.248999999999995</c:v>
                </c:pt>
                <c:pt idx="6419">
                  <c:v>86.28</c:v>
                </c:pt>
                <c:pt idx="6420">
                  <c:v>86.307000000000002</c:v>
                </c:pt>
                <c:pt idx="6421">
                  <c:v>86.337999999999994</c:v>
                </c:pt>
                <c:pt idx="6422">
                  <c:v>86.369</c:v>
                </c:pt>
                <c:pt idx="6423">
                  <c:v>86.396000000000001</c:v>
                </c:pt>
                <c:pt idx="6424">
                  <c:v>86.415999999999997</c:v>
                </c:pt>
                <c:pt idx="6425">
                  <c:v>86.436999999999998</c:v>
                </c:pt>
                <c:pt idx="6426">
                  <c:v>86.453000000000003</c:v>
                </c:pt>
                <c:pt idx="6427">
                  <c:v>86.472999999999999</c:v>
                </c:pt>
                <c:pt idx="6428">
                  <c:v>86.495999999999995</c:v>
                </c:pt>
                <c:pt idx="6429">
                  <c:v>86.516000000000005</c:v>
                </c:pt>
                <c:pt idx="6430">
                  <c:v>86.534000000000006</c:v>
                </c:pt>
                <c:pt idx="6431">
                  <c:v>86.555000000000007</c:v>
                </c:pt>
                <c:pt idx="6432">
                  <c:v>86.581999999999994</c:v>
                </c:pt>
                <c:pt idx="6433">
                  <c:v>86.606999999999999</c:v>
                </c:pt>
                <c:pt idx="6434">
                  <c:v>86.620999999999995</c:v>
                </c:pt>
                <c:pt idx="6435">
                  <c:v>86.632999999999996</c:v>
                </c:pt>
                <c:pt idx="6436">
                  <c:v>86.641000000000005</c:v>
                </c:pt>
                <c:pt idx="6437">
                  <c:v>86.646000000000001</c:v>
                </c:pt>
                <c:pt idx="6438">
                  <c:v>86.656000000000006</c:v>
                </c:pt>
                <c:pt idx="6439">
                  <c:v>86.664000000000001</c:v>
                </c:pt>
                <c:pt idx="6440">
                  <c:v>86.67</c:v>
                </c:pt>
                <c:pt idx="6441">
                  <c:v>86.679000000000002</c:v>
                </c:pt>
                <c:pt idx="6442">
                  <c:v>86.686000000000007</c:v>
                </c:pt>
                <c:pt idx="6443">
                  <c:v>86.695999999999998</c:v>
                </c:pt>
                <c:pt idx="6444">
                  <c:v>86.694999999999993</c:v>
                </c:pt>
                <c:pt idx="6445">
                  <c:v>86.697000000000003</c:v>
                </c:pt>
                <c:pt idx="6446">
                  <c:v>86.713999999999999</c:v>
                </c:pt>
                <c:pt idx="6447">
                  <c:v>86.716999999999999</c:v>
                </c:pt>
                <c:pt idx="6448">
                  <c:v>86.712999999999994</c:v>
                </c:pt>
                <c:pt idx="6449">
                  <c:v>86.707999999999998</c:v>
                </c:pt>
                <c:pt idx="6450">
                  <c:v>86.703999999999994</c:v>
                </c:pt>
                <c:pt idx="6451">
                  <c:v>86.707999999999998</c:v>
                </c:pt>
                <c:pt idx="6452">
                  <c:v>86.715000000000003</c:v>
                </c:pt>
                <c:pt idx="6453">
                  <c:v>86.710999999999999</c:v>
                </c:pt>
                <c:pt idx="6454">
                  <c:v>86.712000000000003</c:v>
                </c:pt>
                <c:pt idx="6455">
                  <c:v>86.716999999999999</c:v>
                </c:pt>
                <c:pt idx="6456">
                  <c:v>86.718999999999994</c:v>
                </c:pt>
                <c:pt idx="6457">
                  <c:v>86.73</c:v>
                </c:pt>
                <c:pt idx="6458">
                  <c:v>86.738</c:v>
                </c:pt>
                <c:pt idx="6459">
                  <c:v>86.745000000000005</c:v>
                </c:pt>
                <c:pt idx="6460">
                  <c:v>86.760999999999996</c:v>
                </c:pt>
                <c:pt idx="6461">
                  <c:v>86.772000000000006</c:v>
                </c:pt>
                <c:pt idx="6462">
                  <c:v>86.786000000000001</c:v>
                </c:pt>
                <c:pt idx="6463">
                  <c:v>86.801000000000002</c:v>
                </c:pt>
                <c:pt idx="6464">
                  <c:v>86.813000000000002</c:v>
                </c:pt>
                <c:pt idx="6465">
                  <c:v>86.823999999999998</c:v>
                </c:pt>
                <c:pt idx="6466">
                  <c:v>86.828999999999994</c:v>
                </c:pt>
                <c:pt idx="6467">
                  <c:v>86.841999999999999</c:v>
                </c:pt>
                <c:pt idx="6468">
                  <c:v>86.858000000000004</c:v>
                </c:pt>
                <c:pt idx="6469">
                  <c:v>86.864999999999995</c:v>
                </c:pt>
                <c:pt idx="6470">
                  <c:v>86.870999999999995</c:v>
                </c:pt>
                <c:pt idx="6471">
                  <c:v>86.876000000000005</c:v>
                </c:pt>
                <c:pt idx="6472">
                  <c:v>86.882000000000005</c:v>
                </c:pt>
                <c:pt idx="6473">
                  <c:v>86.884</c:v>
                </c:pt>
                <c:pt idx="6474">
                  <c:v>86.88</c:v>
                </c:pt>
                <c:pt idx="6475">
                  <c:v>86.882000000000005</c:v>
                </c:pt>
                <c:pt idx="6476">
                  <c:v>86.878</c:v>
                </c:pt>
                <c:pt idx="6477">
                  <c:v>86.870999999999995</c:v>
                </c:pt>
                <c:pt idx="6478">
                  <c:v>86.86</c:v>
                </c:pt>
                <c:pt idx="6479">
                  <c:v>86.846999999999994</c:v>
                </c:pt>
                <c:pt idx="6480">
                  <c:v>86.843000000000004</c:v>
                </c:pt>
                <c:pt idx="6481">
                  <c:v>86.834000000000003</c:v>
                </c:pt>
                <c:pt idx="6482">
                  <c:v>86.820999999999998</c:v>
                </c:pt>
                <c:pt idx="6483">
                  <c:v>86.808000000000007</c:v>
                </c:pt>
                <c:pt idx="6484">
                  <c:v>86.796999999999997</c:v>
                </c:pt>
                <c:pt idx="6485">
                  <c:v>86.790999999999997</c:v>
                </c:pt>
                <c:pt idx="6486">
                  <c:v>86.781000000000006</c:v>
                </c:pt>
                <c:pt idx="6487">
                  <c:v>86.77</c:v>
                </c:pt>
                <c:pt idx="6488">
                  <c:v>86.762</c:v>
                </c:pt>
                <c:pt idx="6489">
                  <c:v>86.751000000000005</c:v>
                </c:pt>
                <c:pt idx="6490">
                  <c:v>86.736000000000004</c:v>
                </c:pt>
                <c:pt idx="6491">
                  <c:v>86.721000000000004</c:v>
                </c:pt>
                <c:pt idx="6492">
                  <c:v>86.703000000000003</c:v>
                </c:pt>
                <c:pt idx="6493">
                  <c:v>86.688000000000002</c:v>
                </c:pt>
                <c:pt idx="6494">
                  <c:v>86.679000000000002</c:v>
                </c:pt>
                <c:pt idx="6495">
                  <c:v>86.667000000000002</c:v>
                </c:pt>
                <c:pt idx="6496">
                  <c:v>86.661000000000001</c:v>
                </c:pt>
                <c:pt idx="6497">
                  <c:v>86.650999999999996</c:v>
                </c:pt>
                <c:pt idx="6498">
                  <c:v>86.649000000000001</c:v>
                </c:pt>
                <c:pt idx="6499">
                  <c:v>86.65</c:v>
                </c:pt>
                <c:pt idx="6500">
                  <c:v>86.656000000000006</c:v>
                </c:pt>
                <c:pt idx="6501">
                  <c:v>86.664000000000001</c:v>
                </c:pt>
                <c:pt idx="6502">
                  <c:v>86.677000000000007</c:v>
                </c:pt>
                <c:pt idx="6503">
                  <c:v>86.688000000000002</c:v>
                </c:pt>
                <c:pt idx="6504">
                  <c:v>86.700999999999993</c:v>
                </c:pt>
                <c:pt idx="6505">
                  <c:v>86.718999999999994</c:v>
                </c:pt>
                <c:pt idx="6506">
                  <c:v>86.724000000000004</c:v>
                </c:pt>
                <c:pt idx="6507">
                  <c:v>86.736000000000004</c:v>
                </c:pt>
                <c:pt idx="6508">
                  <c:v>86.754000000000005</c:v>
                </c:pt>
                <c:pt idx="6509">
                  <c:v>86.77</c:v>
                </c:pt>
                <c:pt idx="6510">
                  <c:v>86.784000000000006</c:v>
                </c:pt>
                <c:pt idx="6511">
                  <c:v>86.798000000000002</c:v>
                </c:pt>
                <c:pt idx="6512">
                  <c:v>86.808999999999997</c:v>
                </c:pt>
                <c:pt idx="6513">
                  <c:v>86.822000000000003</c:v>
                </c:pt>
                <c:pt idx="6514">
                  <c:v>86.831999999999994</c:v>
                </c:pt>
                <c:pt idx="6515">
                  <c:v>86.835999999999999</c:v>
                </c:pt>
                <c:pt idx="6516">
                  <c:v>86.840999999999994</c:v>
                </c:pt>
                <c:pt idx="6517">
                  <c:v>86.846000000000004</c:v>
                </c:pt>
                <c:pt idx="6518">
                  <c:v>86.85</c:v>
                </c:pt>
                <c:pt idx="6519">
                  <c:v>86.843000000000004</c:v>
                </c:pt>
                <c:pt idx="6520">
                  <c:v>86.84</c:v>
                </c:pt>
                <c:pt idx="6521">
                  <c:v>86.828999999999994</c:v>
                </c:pt>
                <c:pt idx="6522">
                  <c:v>86.81</c:v>
                </c:pt>
                <c:pt idx="6523">
                  <c:v>86.784000000000006</c:v>
                </c:pt>
                <c:pt idx="6524">
                  <c:v>86.747</c:v>
                </c:pt>
                <c:pt idx="6525">
                  <c:v>86.71</c:v>
                </c:pt>
                <c:pt idx="6526">
                  <c:v>86.671000000000006</c:v>
                </c:pt>
                <c:pt idx="6527">
                  <c:v>86.632000000000005</c:v>
                </c:pt>
                <c:pt idx="6528">
                  <c:v>86.596000000000004</c:v>
                </c:pt>
                <c:pt idx="6529">
                  <c:v>86.561999999999998</c:v>
                </c:pt>
                <c:pt idx="6530">
                  <c:v>86.516999999999996</c:v>
                </c:pt>
                <c:pt idx="6531">
                  <c:v>86.465000000000003</c:v>
                </c:pt>
                <c:pt idx="6532">
                  <c:v>86.417000000000002</c:v>
                </c:pt>
                <c:pt idx="6533">
                  <c:v>86.373000000000005</c:v>
                </c:pt>
                <c:pt idx="6534">
                  <c:v>86.322999999999993</c:v>
                </c:pt>
                <c:pt idx="6535">
                  <c:v>86.274000000000001</c:v>
                </c:pt>
                <c:pt idx="6536">
                  <c:v>86.221999999999994</c:v>
                </c:pt>
                <c:pt idx="6537">
                  <c:v>86.162999999999997</c:v>
                </c:pt>
                <c:pt idx="6538">
                  <c:v>86.100999999999999</c:v>
                </c:pt>
                <c:pt idx="6539">
                  <c:v>86.025999999999996</c:v>
                </c:pt>
                <c:pt idx="6540">
                  <c:v>85.942999999999998</c:v>
                </c:pt>
                <c:pt idx="6541">
                  <c:v>85.849000000000004</c:v>
                </c:pt>
                <c:pt idx="6542">
                  <c:v>85.751999999999995</c:v>
                </c:pt>
                <c:pt idx="6543">
                  <c:v>85.653999999999996</c:v>
                </c:pt>
                <c:pt idx="6544">
                  <c:v>85.558000000000007</c:v>
                </c:pt>
                <c:pt idx="6545">
                  <c:v>85.463999999999999</c:v>
                </c:pt>
                <c:pt idx="6546">
                  <c:v>85.367999999999995</c:v>
                </c:pt>
                <c:pt idx="6547">
                  <c:v>85.275000000000006</c:v>
                </c:pt>
                <c:pt idx="6548">
                  <c:v>85.174000000000007</c:v>
                </c:pt>
                <c:pt idx="6549">
                  <c:v>85.07</c:v>
                </c:pt>
                <c:pt idx="6550">
                  <c:v>84.975999999999999</c:v>
                </c:pt>
                <c:pt idx="6551">
                  <c:v>84.884</c:v>
                </c:pt>
                <c:pt idx="6552">
                  <c:v>84.789000000000001</c:v>
                </c:pt>
                <c:pt idx="6553">
                  <c:v>84.706000000000003</c:v>
                </c:pt>
                <c:pt idx="6554">
                  <c:v>84.617999999999995</c:v>
                </c:pt>
                <c:pt idx="6555">
                  <c:v>84.531000000000006</c:v>
                </c:pt>
                <c:pt idx="6556">
                  <c:v>84.465999999999994</c:v>
                </c:pt>
                <c:pt idx="6557">
                  <c:v>84.408000000000001</c:v>
                </c:pt>
                <c:pt idx="6558">
                  <c:v>84.353999999999999</c:v>
                </c:pt>
                <c:pt idx="6559">
                  <c:v>84.302999999999997</c:v>
                </c:pt>
                <c:pt idx="6560">
                  <c:v>84.25</c:v>
                </c:pt>
                <c:pt idx="6561">
                  <c:v>84.21</c:v>
                </c:pt>
                <c:pt idx="6562">
                  <c:v>84.185000000000002</c:v>
                </c:pt>
                <c:pt idx="6563">
                  <c:v>84.171999999999997</c:v>
                </c:pt>
                <c:pt idx="6564">
                  <c:v>84.162999999999997</c:v>
                </c:pt>
                <c:pt idx="6565">
                  <c:v>84.162000000000006</c:v>
                </c:pt>
                <c:pt idx="6566">
                  <c:v>84.176000000000002</c:v>
                </c:pt>
                <c:pt idx="6567">
                  <c:v>84.206999999999994</c:v>
                </c:pt>
                <c:pt idx="6568">
                  <c:v>84.239000000000004</c:v>
                </c:pt>
                <c:pt idx="6569">
                  <c:v>84.272999999999996</c:v>
                </c:pt>
                <c:pt idx="6570">
                  <c:v>84.322999999999993</c:v>
                </c:pt>
                <c:pt idx="6571">
                  <c:v>84.384</c:v>
                </c:pt>
                <c:pt idx="6572">
                  <c:v>84.44</c:v>
                </c:pt>
                <c:pt idx="6573">
                  <c:v>84.495999999999995</c:v>
                </c:pt>
                <c:pt idx="6574">
                  <c:v>84.561000000000007</c:v>
                </c:pt>
                <c:pt idx="6575">
                  <c:v>84.626999999999995</c:v>
                </c:pt>
                <c:pt idx="6576">
                  <c:v>84.671999999999997</c:v>
                </c:pt>
                <c:pt idx="6577">
                  <c:v>84.733000000000004</c:v>
                </c:pt>
                <c:pt idx="6578">
                  <c:v>84.796000000000006</c:v>
                </c:pt>
                <c:pt idx="6579">
                  <c:v>84.850999999999999</c:v>
                </c:pt>
                <c:pt idx="6580">
                  <c:v>84.899000000000001</c:v>
                </c:pt>
                <c:pt idx="6581">
                  <c:v>84.938999999999993</c:v>
                </c:pt>
                <c:pt idx="6582">
                  <c:v>84.98</c:v>
                </c:pt>
                <c:pt idx="6583">
                  <c:v>85.036000000000001</c:v>
                </c:pt>
                <c:pt idx="6584">
                  <c:v>85.088999999999999</c:v>
                </c:pt>
                <c:pt idx="6585">
                  <c:v>85.134</c:v>
                </c:pt>
                <c:pt idx="6586">
                  <c:v>85.177999999999997</c:v>
                </c:pt>
                <c:pt idx="6587">
                  <c:v>85.224000000000004</c:v>
                </c:pt>
                <c:pt idx="6588">
                  <c:v>85.29</c:v>
                </c:pt>
                <c:pt idx="6589">
                  <c:v>85.350999999999999</c:v>
                </c:pt>
                <c:pt idx="6590">
                  <c:v>85.414000000000001</c:v>
                </c:pt>
                <c:pt idx="6591">
                  <c:v>85.491</c:v>
                </c:pt>
                <c:pt idx="6592">
                  <c:v>85.558000000000007</c:v>
                </c:pt>
                <c:pt idx="6593">
                  <c:v>85.626999999999995</c:v>
                </c:pt>
                <c:pt idx="6594">
                  <c:v>85.715999999999994</c:v>
                </c:pt>
                <c:pt idx="6595">
                  <c:v>85.796999999999997</c:v>
                </c:pt>
                <c:pt idx="6596">
                  <c:v>85.879000000000005</c:v>
                </c:pt>
                <c:pt idx="6597">
                  <c:v>85.953999999999994</c:v>
                </c:pt>
                <c:pt idx="6598">
                  <c:v>86.036000000000001</c:v>
                </c:pt>
                <c:pt idx="6599">
                  <c:v>86.134</c:v>
                </c:pt>
                <c:pt idx="6600">
                  <c:v>86.212000000000003</c:v>
                </c:pt>
                <c:pt idx="6601">
                  <c:v>86.278999999999996</c:v>
                </c:pt>
                <c:pt idx="6602">
                  <c:v>86.343999999999994</c:v>
                </c:pt>
                <c:pt idx="6603">
                  <c:v>86.409000000000006</c:v>
                </c:pt>
                <c:pt idx="6604">
                  <c:v>86.47</c:v>
                </c:pt>
                <c:pt idx="6605">
                  <c:v>86.506</c:v>
                </c:pt>
                <c:pt idx="6606">
                  <c:v>86.531000000000006</c:v>
                </c:pt>
                <c:pt idx="6607">
                  <c:v>86.554000000000002</c:v>
                </c:pt>
                <c:pt idx="6608">
                  <c:v>86.570999999999998</c:v>
                </c:pt>
                <c:pt idx="6609">
                  <c:v>86.576999999999998</c:v>
                </c:pt>
                <c:pt idx="6610">
                  <c:v>86.581000000000003</c:v>
                </c:pt>
                <c:pt idx="6611">
                  <c:v>86.575000000000003</c:v>
                </c:pt>
                <c:pt idx="6612">
                  <c:v>86.563999999999993</c:v>
                </c:pt>
                <c:pt idx="6613">
                  <c:v>86.549000000000007</c:v>
                </c:pt>
                <c:pt idx="6614">
                  <c:v>86.534000000000006</c:v>
                </c:pt>
                <c:pt idx="6615">
                  <c:v>86.522000000000006</c:v>
                </c:pt>
                <c:pt idx="6616">
                  <c:v>86.509</c:v>
                </c:pt>
                <c:pt idx="6617">
                  <c:v>86.495999999999995</c:v>
                </c:pt>
                <c:pt idx="6618">
                  <c:v>86.488</c:v>
                </c:pt>
                <c:pt idx="6619">
                  <c:v>86.465000000000003</c:v>
                </c:pt>
                <c:pt idx="6620">
                  <c:v>86.491</c:v>
                </c:pt>
                <c:pt idx="6621">
                  <c:v>86.51</c:v>
                </c:pt>
                <c:pt idx="6622">
                  <c:v>86.528999999999996</c:v>
                </c:pt>
                <c:pt idx="6623">
                  <c:v>86.549000000000007</c:v>
                </c:pt>
                <c:pt idx="6624">
                  <c:v>86.573999999999998</c:v>
                </c:pt>
                <c:pt idx="6625">
                  <c:v>86.608999999999995</c:v>
                </c:pt>
                <c:pt idx="6626">
                  <c:v>86.644000000000005</c:v>
                </c:pt>
                <c:pt idx="6627">
                  <c:v>86.685000000000002</c:v>
                </c:pt>
                <c:pt idx="6628">
                  <c:v>86.721999999999994</c:v>
                </c:pt>
                <c:pt idx="6629">
                  <c:v>86.751999999999995</c:v>
                </c:pt>
                <c:pt idx="6630">
                  <c:v>86.795000000000002</c:v>
                </c:pt>
                <c:pt idx="6631">
                  <c:v>86.843000000000004</c:v>
                </c:pt>
                <c:pt idx="6632">
                  <c:v>86.88</c:v>
                </c:pt>
                <c:pt idx="6633">
                  <c:v>86.91</c:v>
                </c:pt>
                <c:pt idx="6634">
                  <c:v>86.941999999999993</c:v>
                </c:pt>
                <c:pt idx="6635">
                  <c:v>86.978999999999999</c:v>
                </c:pt>
                <c:pt idx="6636">
                  <c:v>87.018000000000001</c:v>
                </c:pt>
                <c:pt idx="6637">
                  <c:v>87.046000000000006</c:v>
                </c:pt>
                <c:pt idx="6638">
                  <c:v>87.049000000000007</c:v>
                </c:pt>
                <c:pt idx="6639">
                  <c:v>87.04</c:v>
                </c:pt>
                <c:pt idx="6640">
                  <c:v>87.021000000000001</c:v>
                </c:pt>
                <c:pt idx="6641">
                  <c:v>87.001999999999995</c:v>
                </c:pt>
                <c:pt idx="6642">
                  <c:v>86.977000000000004</c:v>
                </c:pt>
                <c:pt idx="6643">
                  <c:v>86.936999999999998</c:v>
                </c:pt>
                <c:pt idx="6644">
                  <c:v>86.89</c:v>
                </c:pt>
                <c:pt idx="6645">
                  <c:v>86.85</c:v>
                </c:pt>
                <c:pt idx="6646">
                  <c:v>86.816999999999993</c:v>
                </c:pt>
                <c:pt idx="6647">
                  <c:v>86.781999999999996</c:v>
                </c:pt>
                <c:pt idx="6648">
                  <c:v>86.738</c:v>
                </c:pt>
                <c:pt idx="6649">
                  <c:v>86.694000000000003</c:v>
                </c:pt>
                <c:pt idx="6650">
                  <c:v>86.649000000000001</c:v>
                </c:pt>
                <c:pt idx="6651">
                  <c:v>86.600999999999999</c:v>
                </c:pt>
                <c:pt idx="6652">
                  <c:v>86.558000000000007</c:v>
                </c:pt>
                <c:pt idx="6653">
                  <c:v>86.522000000000006</c:v>
                </c:pt>
                <c:pt idx="6654">
                  <c:v>86.494</c:v>
                </c:pt>
                <c:pt idx="6655">
                  <c:v>86.47</c:v>
                </c:pt>
                <c:pt idx="6656">
                  <c:v>86.445999999999998</c:v>
                </c:pt>
                <c:pt idx="6657">
                  <c:v>86.421000000000006</c:v>
                </c:pt>
                <c:pt idx="6658">
                  <c:v>86.399000000000001</c:v>
                </c:pt>
                <c:pt idx="6659">
                  <c:v>86.375</c:v>
                </c:pt>
                <c:pt idx="6660">
                  <c:v>86.358999999999995</c:v>
                </c:pt>
                <c:pt idx="6661">
                  <c:v>86.355000000000004</c:v>
                </c:pt>
                <c:pt idx="6662">
                  <c:v>86.355999999999995</c:v>
                </c:pt>
                <c:pt idx="6663">
                  <c:v>86.361000000000004</c:v>
                </c:pt>
                <c:pt idx="6664">
                  <c:v>86.379000000000005</c:v>
                </c:pt>
                <c:pt idx="6665">
                  <c:v>86.397000000000006</c:v>
                </c:pt>
                <c:pt idx="6666">
                  <c:v>86.41</c:v>
                </c:pt>
                <c:pt idx="6667">
                  <c:v>86.429000000000002</c:v>
                </c:pt>
                <c:pt idx="6668">
                  <c:v>86.45</c:v>
                </c:pt>
                <c:pt idx="6669">
                  <c:v>86.477000000000004</c:v>
                </c:pt>
                <c:pt idx="6670">
                  <c:v>86.504999999999995</c:v>
                </c:pt>
                <c:pt idx="6671">
                  <c:v>86.528999999999996</c:v>
                </c:pt>
                <c:pt idx="6672">
                  <c:v>86.552000000000007</c:v>
                </c:pt>
                <c:pt idx="6673">
                  <c:v>86.567999999999998</c:v>
                </c:pt>
                <c:pt idx="6674">
                  <c:v>86.581999999999994</c:v>
                </c:pt>
                <c:pt idx="6675">
                  <c:v>86.590999999999994</c:v>
                </c:pt>
                <c:pt idx="6676">
                  <c:v>86.593000000000004</c:v>
                </c:pt>
                <c:pt idx="6677">
                  <c:v>86.593999999999994</c:v>
                </c:pt>
                <c:pt idx="6678">
                  <c:v>86.59</c:v>
                </c:pt>
                <c:pt idx="6679">
                  <c:v>86.578999999999994</c:v>
                </c:pt>
                <c:pt idx="6680">
                  <c:v>86.563999999999993</c:v>
                </c:pt>
                <c:pt idx="6681">
                  <c:v>86.549000000000007</c:v>
                </c:pt>
                <c:pt idx="6682">
                  <c:v>86.533000000000001</c:v>
                </c:pt>
                <c:pt idx="6683">
                  <c:v>86.521000000000001</c:v>
                </c:pt>
                <c:pt idx="6684">
                  <c:v>86.504999999999995</c:v>
                </c:pt>
                <c:pt idx="6685">
                  <c:v>86.486999999999995</c:v>
                </c:pt>
                <c:pt idx="6686">
                  <c:v>86.47</c:v>
                </c:pt>
                <c:pt idx="6687">
                  <c:v>86.453999999999994</c:v>
                </c:pt>
                <c:pt idx="6688">
                  <c:v>86.433999999999997</c:v>
                </c:pt>
                <c:pt idx="6689">
                  <c:v>86.415000000000006</c:v>
                </c:pt>
                <c:pt idx="6690">
                  <c:v>86.397999999999996</c:v>
                </c:pt>
                <c:pt idx="6691">
                  <c:v>86.385000000000005</c:v>
                </c:pt>
                <c:pt idx="6692">
                  <c:v>86.376000000000005</c:v>
                </c:pt>
                <c:pt idx="6693">
                  <c:v>86.376000000000005</c:v>
                </c:pt>
                <c:pt idx="6694">
                  <c:v>86.378</c:v>
                </c:pt>
                <c:pt idx="6695">
                  <c:v>86.381</c:v>
                </c:pt>
                <c:pt idx="6696">
                  <c:v>86.385999999999996</c:v>
                </c:pt>
                <c:pt idx="6697">
                  <c:v>86.393000000000001</c:v>
                </c:pt>
                <c:pt idx="6698">
                  <c:v>86.394999999999996</c:v>
                </c:pt>
                <c:pt idx="6699">
                  <c:v>86.397000000000006</c:v>
                </c:pt>
                <c:pt idx="6700">
                  <c:v>86.402000000000001</c:v>
                </c:pt>
                <c:pt idx="6701">
                  <c:v>86.406000000000006</c:v>
                </c:pt>
                <c:pt idx="6702">
                  <c:v>86.415000000000006</c:v>
                </c:pt>
                <c:pt idx="6703">
                  <c:v>86.424999999999997</c:v>
                </c:pt>
                <c:pt idx="6704">
                  <c:v>86.438999999999993</c:v>
                </c:pt>
                <c:pt idx="6705">
                  <c:v>86.454999999999998</c:v>
                </c:pt>
                <c:pt idx="6706">
                  <c:v>86.468999999999994</c:v>
                </c:pt>
                <c:pt idx="6707">
                  <c:v>86.481999999999999</c:v>
                </c:pt>
                <c:pt idx="6708">
                  <c:v>86.494</c:v>
                </c:pt>
                <c:pt idx="6709">
                  <c:v>86.498999999999995</c:v>
                </c:pt>
                <c:pt idx="6710">
                  <c:v>86.504999999999995</c:v>
                </c:pt>
                <c:pt idx="6711">
                  <c:v>86.507999999999996</c:v>
                </c:pt>
                <c:pt idx="6712">
                  <c:v>86.512</c:v>
                </c:pt>
                <c:pt idx="6713">
                  <c:v>86.513000000000005</c:v>
                </c:pt>
                <c:pt idx="6714">
                  <c:v>86.506</c:v>
                </c:pt>
                <c:pt idx="6715">
                  <c:v>86.504000000000005</c:v>
                </c:pt>
                <c:pt idx="6716">
                  <c:v>86.501000000000005</c:v>
                </c:pt>
                <c:pt idx="6717">
                  <c:v>86.494</c:v>
                </c:pt>
                <c:pt idx="6718">
                  <c:v>86.486999999999995</c:v>
                </c:pt>
                <c:pt idx="6719">
                  <c:v>86.484999999999999</c:v>
                </c:pt>
                <c:pt idx="6720">
                  <c:v>86.481999999999999</c:v>
                </c:pt>
                <c:pt idx="6721">
                  <c:v>86.480999999999995</c:v>
                </c:pt>
                <c:pt idx="6722">
                  <c:v>86.48</c:v>
                </c:pt>
                <c:pt idx="6723">
                  <c:v>86.481999999999999</c:v>
                </c:pt>
                <c:pt idx="6724">
                  <c:v>86.48</c:v>
                </c:pt>
                <c:pt idx="6725">
                  <c:v>86.477999999999994</c:v>
                </c:pt>
                <c:pt idx="6726">
                  <c:v>86.47</c:v>
                </c:pt>
                <c:pt idx="6727">
                  <c:v>86.456000000000003</c:v>
                </c:pt>
                <c:pt idx="6728">
                  <c:v>86.442999999999998</c:v>
                </c:pt>
                <c:pt idx="6729">
                  <c:v>86.424999999999997</c:v>
                </c:pt>
                <c:pt idx="6730">
                  <c:v>86.41</c:v>
                </c:pt>
                <c:pt idx="6731">
                  <c:v>86.397000000000006</c:v>
                </c:pt>
                <c:pt idx="6732">
                  <c:v>86.385999999999996</c:v>
                </c:pt>
                <c:pt idx="6733">
                  <c:v>86.376000000000005</c:v>
                </c:pt>
                <c:pt idx="6734">
                  <c:v>86.372</c:v>
                </c:pt>
                <c:pt idx="6735">
                  <c:v>86.376999999999995</c:v>
                </c:pt>
                <c:pt idx="6736">
                  <c:v>86.385000000000005</c:v>
                </c:pt>
                <c:pt idx="6737">
                  <c:v>86.388999999999996</c:v>
                </c:pt>
                <c:pt idx="6738">
                  <c:v>86.39</c:v>
                </c:pt>
                <c:pt idx="6739">
                  <c:v>86.391000000000005</c:v>
                </c:pt>
                <c:pt idx="6740">
                  <c:v>86.394000000000005</c:v>
                </c:pt>
                <c:pt idx="6741">
                  <c:v>86.400999999999996</c:v>
                </c:pt>
                <c:pt idx="6742">
                  <c:v>86.41</c:v>
                </c:pt>
                <c:pt idx="6743">
                  <c:v>86.42</c:v>
                </c:pt>
                <c:pt idx="6744">
                  <c:v>86.436000000000007</c:v>
                </c:pt>
                <c:pt idx="6745">
                  <c:v>86.453000000000003</c:v>
                </c:pt>
                <c:pt idx="6746">
                  <c:v>86.472999999999999</c:v>
                </c:pt>
                <c:pt idx="6747">
                  <c:v>86.486000000000004</c:v>
                </c:pt>
                <c:pt idx="6748">
                  <c:v>86.498999999999995</c:v>
                </c:pt>
                <c:pt idx="6749">
                  <c:v>86.509</c:v>
                </c:pt>
                <c:pt idx="6750">
                  <c:v>86.516000000000005</c:v>
                </c:pt>
                <c:pt idx="6751">
                  <c:v>86.525000000000006</c:v>
                </c:pt>
                <c:pt idx="6752">
                  <c:v>86.534000000000006</c:v>
                </c:pt>
                <c:pt idx="6753">
                  <c:v>86.54</c:v>
                </c:pt>
                <c:pt idx="6754">
                  <c:v>86.549000000000007</c:v>
                </c:pt>
                <c:pt idx="6755">
                  <c:v>86.558000000000007</c:v>
                </c:pt>
                <c:pt idx="6756">
                  <c:v>86.569000000000003</c:v>
                </c:pt>
                <c:pt idx="6757">
                  <c:v>86.58</c:v>
                </c:pt>
                <c:pt idx="6758">
                  <c:v>86.584000000000003</c:v>
                </c:pt>
                <c:pt idx="6759">
                  <c:v>86.588999999999999</c:v>
                </c:pt>
                <c:pt idx="6760">
                  <c:v>86.588999999999999</c:v>
                </c:pt>
                <c:pt idx="6761">
                  <c:v>86.587999999999994</c:v>
                </c:pt>
                <c:pt idx="6762">
                  <c:v>86.584000000000003</c:v>
                </c:pt>
                <c:pt idx="6763">
                  <c:v>86.584999999999994</c:v>
                </c:pt>
                <c:pt idx="6764">
                  <c:v>86.587000000000003</c:v>
                </c:pt>
                <c:pt idx="6765">
                  <c:v>86.584000000000003</c:v>
                </c:pt>
                <c:pt idx="6766">
                  <c:v>86.575000000000003</c:v>
                </c:pt>
                <c:pt idx="6767">
                  <c:v>86.566999999999993</c:v>
                </c:pt>
                <c:pt idx="6768">
                  <c:v>86.555999999999997</c:v>
                </c:pt>
                <c:pt idx="6769">
                  <c:v>86.534999999999997</c:v>
                </c:pt>
                <c:pt idx="6770">
                  <c:v>86.516000000000005</c:v>
                </c:pt>
                <c:pt idx="6771">
                  <c:v>86.498999999999995</c:v>
                </c:pt>
                <c:pt idx="6772">
                  <c:v>86.486000000000004</c:v>
                </c:pt>
                <c:pt idx="6773">
                  <c:v>86.47</c:v>
                </c:pt>
                <c:pt idx="6774">
                  <c:v>86.459000000000003</c:v>
                </c:pt>
                <c:pt idx="6775">
                  <c:v>86.448999999999998</c:v>
                </c:pt>
                <c:pt idx="6776">
                  <c:v>86.44</c:v>
                </c:pt>
                <c:pt idx="6777">
                  <c:v>86.433999999999997</c:v>
                </c:pt>
                <c:pt idx="6778">
                  <c:v>86.429000000000002</c:v>
                </c:pt>
                <c:pt idx="6779">
                  <c:v>86.432000000000002</c:v>
                </c:pt>
                <c:pt idx="6780">
                  <c:v>86.441000000000003</c:v>
                </c:pt>
                <c:pt idx="6781">
                  <c:v>86.465999999999994</c:v>
                </c:pt>
                <c:pt idx="6782">
                  <c:v>86.5</c:v>
                </c:pt>
                <c:pt idx="6783">
                  <c:v>86.537999999999997</c:v>
                </c:pt>
                <c:pt idx="6784">
                  <c:v>86.584999999999994</c:v>
                </c:pt>
                <c:pt idx="6785">
                  <c:v>86.641000000000005</c:v>
                </c:pt>
                <c:pt idx="6786">
                  <c:v>86.703000000000003</c:v>
                </c:pt>
                <c:pt idx="6787">
                  <c:v>86.757999999999996</c:v>
                </c:pt>
                <c:pt idx="6788">
                  <c:v>86.813000000000002</c:v>
                </c:pt>
                <c:pt idx="6789">
                  <c:v>86.869</c:v>
                </c:pt>
                <c:pt idx="6790">
                  <c:v>86.921999999999997</c:v>
                </c:pt>
                <c:pt idx="6791">
                  <c:v>86.974000000000004</c:v>
                </c:pt>
                <c:pt idx="6792">
                  <c:v>87.028999999999996</c:v>
                </c:pt>
                <c:pt idx="6793">
                  <c:v>87.078999999999994</c:v>
                </c:pt>
                <c:pt idx="6794">
                  <c:v>87.116</c:v>
                </c:pt>
                <c:pt idx="6795">
                  <c:v>87.153999999999996</c:v>
                </c:pt>
                <c:pt idx="6796">
                  <c:v>87.212999999999994</c:v>
                </c:pt>
                <c:pt idx="6797">
                  <c:v>87.281999999999996</c:v>
                </c:pt>
                <c:pt idx="6798">
                  <c:v>87.349000000000004</c:v>
                </c:pt>
                <c:pt idx="6799">
                  <c:v>87.423000000000002</c:v>
                </c:pt>
                <c:pt idx="6800">
                  <c:v>87.509</c:v>
                </c:pt>
                <c:pt idx="6801">
                  <c:v>87.597999999999999</c:v>
                </c:pt>
                <c:pt idx="6802">
                  <c:v>87.683999999999997</c:v>
                </c:pt>
                <c:pt idx="6803">
                  <c:v>87.774000000000001</c:v>
                </c:pt>
                <c:pt idx="6804">
                  <c:v>87.867999999999995</c:v>
                </c:pt>
                <c:pt idx="6805">
                  <c:v>87.950999999999993</c:v>
                </c:pt>
                <c:pt idx="6806">
                  <c:v>88.04</c:v>
                </c:pt>
                <c:pt idx="6807">
                  <c:v>88.134</c:v>
                </c:pt>
                <c:pt idx="6808">
                  <c:v>88.218999999999994</c:v>
                </c:pt>
                <c:pt idx="6809">
                  <c:v>88.290999999999997</c:v>
                </c:pt>
                <c:pt idx="6810">
                  <c:v>88.355000000000004</c:v>
                </c:pt>
                <c:pt idx="6811">
                  <c:v>88.412000000000006</c:v>
                </c:pt>
                <c:pt idx="6812">
                  <c:v>88.462000000000003</c:v>
                </c:pt>
                <c:pt idx="6813">
                  <c:v>88.51</c:v>
                </c:pt>
                <c:pt idx="6814">
                  <c:v>88.555000000000007</c:v>
                </c:pt>
                <c:pt idx="6815">
                  <c:v>88.596999999999994</c:v>
                </c:pt>
                <c:pt idx="6816">
                  <c:v>88.631</c:v>
                </c:pt>
                <c:pt idx="6817">
                  <c:v>88.665000000000006</c:v>
                </c:pt>
                <c:pt idx="6818">
                  <c:v>88.695999999999998</c:v>
                </c:pt>
                <c:pt idx="6819">
                  <c:v>88.730999999999995</c:v>
                </c:pt>
                <c:pt idx="6820">
                  <c:v>88.772999999999996</c:v>
                </c:pt>
                <c:pt idx="6821">
                  <c:v>88.805999999999997</c:v>
                </c:pt>
                <c:pt idx="6822">
                  <c:v>88.843000000000004</c:v>
                </c:pt>
                <c:pt idx="6823">
                  <c:v>88.879000000000005</c:v>
                </c:pt>
                <c:pt idx="6824">
                  <c:v>88.912999999999997</c:v>
                </c:pt>
                <c:pt idx="6825">
                  <c:v>88.95</c:v>
                </c:pt>
                <c:pt idx="6826">
                  <c:v>88.98</c:v>
                </c:pt>
                <c:pt idx="6827">
                  <c:v>89.004000000000005</c:v>
                </c:pt>
                <c:pt idx="6828">
                  <c:v>89.028999999999996</c:v>
                </c:pt>
                <c:pt idx="6829">
                  <c:v>89.055000000000007</c:v>
                </c:pt>
                <c:pt idx="6830">
                  <c:v>89.078999999999994</c:v>
                </c:pt>
                <c:pt idx="6831">
                  <c:v>89.102000000000004</c:v>
                </c:pt>
                <c:pt idx="6832">
                  <c:v>89.126000000000005</c:v>
                </c:pt>
                <c:pt idx="6833">
                  <c:v>89.149000000000001</c:v>
                </c:pt>
                <c:pt idx="6834">
                  <c:v>89.161000000000001</c:v>
                </c:pt>
                <c:pt idx="6835">
                  <c:v>89.17</c:v>
                </c:pt>
                <c:pt idx="6836">
                  <c:v>89.177000000000007</c:v>
                </c:pt>
                <c:pt idx="6837">
                  <c:v>89.176000000000002</c:v>
                </c:pt>
                <c:pt idx="6838">
                  <c:v>89.18</c:v>
                </c:pt>
                <c:pt idx="6839">
                  <c:v>89.18</c:v>
                </c:pt>
                <c:pt idx="6840">
                  <c:v>89.180999999999997</c:v>
                </c:pt>
                <c:pt idx="6841">
                  <c:v>89.182000000000002</c:v>
                </c:pt>
                <c:pt idx="6842">
                  <c:v>89.185000000000002</c:v>
                </c:pt>
                <c:pt idx="6843">
                  <c:v>89.194999999999993</c:v>
                </c:pt>
                <c:pt idx="6844">
                  <c:v>89.204999999999998</c:v>
                </c:pt>
                <c:pt idx="6845">
                  <c:v>89.213999999999999</c:v>
                </c:pt>
                <c:pt idx="6846">
                  <c:v>89.222999999999999</c:v>
                </c:pt>
                <c:pt idx="6847">
                  <c:v>89.228999999999999</c:v>
                </c:pt>
                <c:pt idx="6848">
                  <c:v>89.236000000000004</c:v>
                </c:pt>
                <c:pt idx="6849">
                  <c:v>89.238</c:v>
                </c:pt>
                <c:pt idx="6850">
                  <c:v>89.241</c:v>
                </c:pt>
                <c:pt idx="6851">
                  <c:v>89.242000000000004</c:v>
                </c:pt>
                <c:pt idx="6852">
                  <c:v>89.239000000000004</c:v>
                </c:pt>
                <c:pt idx="6853">
                  <c:v>89.233000000000004</c:v>
                </c:pt>
                <c:pt idx="6854">
                  <c:v>89.225999999999999</c:v>
                </c:pt>
                <c:pt idx="6855">
                  <c:v>89.215000000000003</c:v>
                </c:pt>
                <c:pt idx="6856">
                  <c:v>89.206000000000003</c:v>
                </c:pt>
                <c:pt idx="6857">
                  <c:v>89.197999999999993</c:v>
                </c:pt>
                <c:pt idx="6858">
                  <c:v>89.185000000000002</c:v>
                </c:pt>
                <c:pt idx="6859">
                  <c:v>89.179000000000002</c:v>
                </c:pt>
                <c:pt idx="6860">
                  <c:v>89.173000000000002</c:v>
                </c:pt>
                <c:pt idx="6861">
                  <c:v>89.17</c:v>
                </c:pt>
                <c:pt idx="6862">
                  <c:v>89.164000000000001</c:v>
                </c:pt>
                <c:pt idx="6863">
                  <c:v>89.16</c:v>
                </c:pt>
                <c:pt idx="6864">
                  <c:v>89.16</c:v>
                </c:pt>
                <c:pt idx="6865">
                  <c:v>89.153999999999996</c:v>
                </c:pt>
                <c:pt idx="6866">
                  <c:v>89.147999999999996</c:v>
                </c:pt>
                <c:pt idx="6867">
                  <c:v>89.141000000000005</c:v>
                </c:pt>
                <c:pt idx="6868">
                  <c:v>89.131</c:v>
                </c:pt>
                <c:pt idx="6869">
                  <c:v>89.122</c:v>
                </c:pt>
                <c:pt idx="6870">
                  <c:v>89.111000000000004</c:v>
                </c:pt>
                <c:pt idx="6871">
                  <c:v>89.096000000000004</c:v>
                </c:pt>
                <c:pt idx="6872">
                  <c:v>89.084999999999994</c:v>
                </c:pt>
                <c:pt idx="6873">
                  <c:v>89.070999999999998</c:v>
                </c:pt>
                <c:pt idx="6874">
                  <c:v>89.058999999999997</c:v>
                </c:pt>
                <c:pt idx="6875">
                  <c:v>89.052000000000007</c:v>
                </c:pt>
                <c:pt idx="6876">
                  <c:v>89.037999999999997</c:v>
                </c:pt>
                <c:pt idx="6877">
                  <c:v>89.021000000000001</c:v>
                </c:pt>
                <c:pt idx="6878">
                  <c:v>89.001999999999995</c:v>
                </c:pt>
                <c:pt idx="6879">
                  <c:v>88.981999999999999</c:v>
                </c:pt>
                <c:pt idx="6880">
                  <c:v>88.962000000000003</c:v>
                </c:pt>
                <c:pt idx="6881">
                  <c:v>88.947999999999993</c:v>
                </c:pt>
                <c:pt idx="6882">
                  <c:v>88.938000000000002</c:v>
                </c:pt>
                <c:pt idx="6883">
                  <c:v>88.929000000000002</c:v>
                </c:pt>
                <c:pt idx="6884">
                  <c:v>88.915999999999997</c:v>
                </c:pt>
                <c:pt idx="6885">
                  <c:v>88.900999999999996</c:v>
                </c:pt>
                <c:pt idx="6886">
                  <c:v>88.89</c:v>
                </c:pt>
                <c:pt idx="6887">
                  <c:v>88.881</c:v>
                </c:pt>
                <c:pt idx="6888">
                  <c:v>88.867999999999995</c:v>
                </c:pt>
                <c:pt idx="6889">
                  <c:v>88.853999999999999</c:v>
                </c:pt>
                <c:pt idx="6890">
                  <c:v>88.84</c:v>
                </c:pt>
                <c:pt idx="6891">
                  <c:v>88.822999999999993</c:v>
                </c:pt>
                <c:pt idx="6892">
                  <c:v>88.808999999999997</c:v>
                </c:pt>
                <c:pt idx="6893">
                  <c:v>88.796000000000006</c:v>
                </c:pt>
                <c:pt idx="6894">
                  <c:v>88.778000000000006</c:v>
                </c:pt>
                <c:pt idx="6895">
                  <c:v>88.765000000000001</c:v>
                </c:pt>
                <c:pt idx="6896">
                  <c:v>88.751999999999995</c:v>
                </c:pt>
                <c:pt idx="6897">
                  <c:v>88.748000000000005</c:v>
                </c:pt>
                <c:pt idx="6898">
                  <c:v>88.748000000000005</c:v>
                </c:pt>
                <c:pt idx="6899">
                  <c:v>88.745999999999995</c:v>
                </c:pt>
                <c:pt idx="6900">
                  <c:v>88.751000000000005</c:v>
                </c:pt>
                <c:pt idx="6901">
                  <c:v>88.757999999999996</c:v>
                </c:pt>
                <c:pt idx="6902">
                  <c:v>88.763999999999996</c:v>
                </c:pt>
                <c:pt idx="6903">
                  <c:v>88.781000000000006</c:v>
                </c:pt>
                <c:pt idx="6904">
                  <c:v>88.802000000000007</c:v>
                </c:pt>
                <c:pt idx="6905">
                  <c:v>88.822000000000003</c:v>
                </c:pt>
                <c:pt idx="6906">
                  <c:v>88.843000000000004</c:v>
                </c:pt>
                <c:pt idx="6907">
                  <c:v>88.867999999999995</c:v>
                </c:pt>
                <c:pt idx="6908">
                  <c:v>88.893000000000001</c:v>
                </c:pt>
                <c:pt idx="6909">
                  <c:v>88.915999999999997</c:v>
                </c:pt>
                <c:pt idx="6910">
                  <c:v>88.933999999999997</c:v>
                </c:pt>
                <c:pt idx="6911">
                  <c:v>88.95</c:v>
                </c:pt>
                <c:pt idx="6912">
                  <c:v>88.97</c:v>
                </c:pt>
                <c:pt idx="6913">
                  <c:v>88.991</c:v>
                </c:pt>
                <c:pt idx="6914">
                  <c:v>89.01</c:v>
                </c:pt>
                <c:pt idx="6915">
                  <c:v>89.03</c:v>
                </c:pt>
                <c:pt idx="6916">
                  <c:v>89.049000000000007</c:v>
                </c:pt>
                <c:pt idx="6917">
                  <c:v>89.058999999999997</c:v>
                </c:pt>
                <c:pt idx="6918">
                  <c:v>89.061999999999998</c:v>
                </c:pt>
                <c:pt idx="6919">
                  <c:v>89.064999999999998</c:v>
                </c:pt>
                <c:pt idx="6920">
                  <c:v>89.066000000000003</c:v>
                </c:pt>
                <c:pt idx="6921">
                  <c:v>89.069000000000003</c:v>
                </c:pt>
                <c:pt idx="6922">
                  <c:v>89.070999999999998</c:v>
                </c:pt>
                <c:pt idx="6923">
                  <c:v>89.072000000000003</c:v>
                </c:pt>
                <c:pt idx="6924">
                  <c:v>89.067999999999998</c:v>
                </c:pt>
                <c:pt idx="6925">
                  <c:v>89.067999999999998</c:v>
                </c:pt>
                <c:pt idx="6926">
                  <c:v>89.066999999999993</c:v>
                </c:pt>
                <c:pt idx="6927">
                  <c:v>89.066999999999993</c:v>
                </c:pt>
                <c:pt idx="6928">
                  <c:v>89.073999999999998</c:v>
                </c:pt>
                <c:pt idx="6929">
                  <c:v>89.090999999999994</c:v>
                </c:pt>
                <c:pt idx="6930">
                  <c:v>89.102999999999994</c:v>
                </c:pt>
                <c:pt idx="6931">
                  <c:v>89.119</c:v>
                </c:pt>
                <c:pt idx="6932">
                  <c:v>89.141999999999996</c:v>
                </c:pt>
                <c:pt idx="6933">
                  <c:v>89.173000000000002</c:v>
                </c:pt>
                <c:pt idx="6934">
                  <c:v>89.206000000000003</c:v>
                </c:pt>
                <c:pt idx="6935">
                  <c:v>89.245999999999995</c:v>
                </c:pt>
                <c:pt idx="6936">
                  <c:v>89.296000000000006</c:v>
                </c:pt>
                <c:pt idx="6937">
                  <c:v>89.347999999999999</c:v>
                </c:pt>
                <c:pt idx="6938">
                  <c:v>89.391999999999996</c:v>
                </c:pt>
                <c:pt idx="6939">
                  <c:v>89.436000000000007</c:v>
                </c:pt>
                <c:pt idx="6940">
                  <c:v>89.475999999999999</c:v>
                </c:pt>
                <c:pt idx="6941">
                  <c:v>89.521000000000001</c:v>
                </c:pt>
                <c:pt idx="6942">
                  <c:v>89.572999999999993</c:v>
                </c:pt>
                <c:pt idx="6943">
                  <c:v>89.623999999999995</c:v>
                </c:pt>
                <c:pt idx="6944">
                  <c:v>89.676000000000002</c:v>
                </c:pt>
                <c:pt idx="6945">
                  <c:v>89.734999999999999</c:v>
                </c:pt>
                <c:pt idx="6946">
                  <c:v>89.789000000000001</c:v>
                </c:pt>
                <c:pt idx="6947">
                  <c:v>89.834999999999994</c:v>
                </c:pt>
                <c:pt idx="6948">
                  <c:v>89.878</c:v>
                </c:pt>
                <c:pt idx="6949">
                  <c:v>89.927000000000007</c:v>
                </c:pt>
                <c:pt idx="6950">
                  <c:v>89.97</c:v>
                </c:pt>
                <c:pt idx="6951">
                  <c:v>90.004000000000005</c:v>
                </c:pt>
                <c:pt idx="6952">
                  <c:v>90.027000000000001</c:v>
                </c:pt>
                <c:pt idx="6953">
                  <c:v>90.042000000000002</c:v>
                </c:pt>
                <c:pt idx="6954">
                  <c:v>90.052000000000007</c:v>
                </c:pt>
                <c:pt idx="6955">
                  <c:v>90.055999999999997</c:v>
                </c:pt>
                <c:pt idx="6956">
                  <c:v>90.057000000000002</c:v>
                </c:pt>
                <c:pt idx="6957">
                  <c:v>90.06</c:v>
                </c:pt>
                <c:pt idx="6958">
                  <c:v>90.063000000000002</c:v>
                </c:pt>
                <c:pt idx="6959">
                  <c:v>90.054000000000002</c:v>
                </c:pt>
                <c:pt idx="6960">
                  <c:v>90.040999999999997</c:v>
                </c:pt>
                <c:pt idx="6961">
                  <c:v>90.024000000000001</c:v>
                </c:pt>
                <c:pt idx="6962">
                  <c:v>90.007999999999996</c:v>
                </c:pt>
                <c:pt idx="6963">
                  <c:v>89.995999999999995</c:v>
                </c:pt>
                <c:pt idx="6964">
                  <c:v>89.974000000000004</c:v>
                </c:pt>
                <c:pt idx="6965">
                  <c:v>89.947000000000003</c:v>
                </c:pt>
                <c:pt idx="6966">
                  <c:v>89.918999999999997</c:v>
                </c:pt>
                <c:pt idx="6967">
                  <c:v>89.897999999999996</c:v>
                </c:pt>
                <c:pt idx="6968">
                  <c:v>89.879000000000005</c:v>
                </c:pt>
                <c:pt idx="6969">
                  <c:v>89.863</c:v>
                </c:pt>
                <c:pt idx="6970">
                  <c:v>89.85</c:v>
                </c:pt>
                <c:pt idx="6971">
                  <c:v>89.837000000000003</c:v>
                </c:pt>
                <c:pt idx="6972">
                  <c:v>89.823999999999998</c:v>
                </c:pt>
                <c:pt idx="6973">
                  <c:v>89.82</c:v>
                </c:pt>
                <c:pt idx="6974">
                  <c:v>89.819000000000003</c:v>
                </c:pt>
                <c:pt idx="6975">
                  <c:v>89.828000000000003</c:v>
                </c:pt>
                <c:pt idx="6976">
                  <c:v>89.840999999999994</c:v>
                </c:pt>
                <c:pt idx="6977">
                  <c:v>89.858000000000004</c:v>
                </c:pt>
                <c:pt idx="6978">
                  <c:v>89.876999999999995</c:v>
                </c:pt>
                <c:pt idx="6979">
                  <c:v>89.897999999999996</c:v>
                </c:pt>
                <c:pt idx="6980">
                  <c:v>89.918999999999997</c:v>
                </c:pt>
                <c:pt idx="6981">
                  <c:v>89.941000000000003</c:v>
                </c:pt>
                <c:pt idx="6982">
                  <c:v>89.968000000000004</c:v>
                </c:pt>
                <c:pt idx="6983">
                  <c:v>89.994</c:v>
                </c:pt>
                <c:pt idx="6984">
                  <c:v>90.022999999999996</c:v>
                </c:pt>
                <c:pt idx="6985">
                  <c:v>90.055999999999997</c:v>
                </c:pt>
                <c:pt idx="6986">
                  <c:v>90.084999999999994</c:v>
                </c:pt>
                <c:pt idx="6987">
                  <c:v>90.120999999999995</c:v>
                </c:pt>
                <c:pt idx="6988">
                  <c:v>90.162999999999997</c:v>
                </c:pt>
                <c:pt idx="6989">
                  <c:v>90.200999999999993</c:v>
                </c:pt>
                <c:pt idx="6990">
                  <c:v>90.245000000000005</c:v>
                </c:pt>
                <c:pt idx="6991">
                  <c:v>90.284999999999997</c:v>
                </c:pt>
                <c:pt idx="6992">
                  <c:v>90.319000000000003</c:v>
                </c:pt>
                <c:pt idx="6993">
                  <c:v>90.343000000000004</c:v>
                </c:pt>
                <c:pt idx="6994">
                  <c:v>90.364000000000004</c:v>
                </c:pt>
                <c:pt idx="6995">
                  <c:v>90.382000000000005</c:v>
                </c:pt>
                <c:pt idx="6996">
                  <c:v>90.393000000000001</c:v>
                </c:pt>
                <c:pt idx="6997">
                  <c:v>90.403999999999996</c:v>
                </c:pt>
                <c:pt idx="6998">
                  <c:v>90.41</c:v>
                </c:pt>
                <c:pt idx="6999">
                  <c:v>90.417000000000002</c:v>
                </c:pt>
                <c:pt idx="7000">
                  <c:v>90.421000000000006</c:v>
                </c:pt>
                <c:pt idx="7001">
                  <c:v>90.429000000000002</c:v>
                </c:pt>
                <c:pt idx="7002">
                  <c:v>90.435000000000002</c:v>
                </c:pt>
                <c:pt idx="7003">
                  <c:v>90.436999999999998</c:v>
                </c:pt>
                <c:pt idx="7004">
                  <c:v>90.447999999999993</c:v>
                </c:pt>
                <c:pt idx="7005">
                  <c:v>90.463999999999999</c:v>
                </c:pt>
                <c:pt idx="7006">
                  <c:v>90.478999999999999</c:v>
                </c:pt>
                <c:pt idx="7007">
                  <c:v>90.494</c:v>
                </c:pt>
                <c:pt idx="7008">
                  <c:v>90.507000000000005</c:v>
                </c:pt>
                <c:pt idx="7009">
                  <c:v>90.521000000000001</c:v>
                </c:pt>
                <c:pt idx="7010">
                  <c:v>90.533000000000001</c:v>
                </c:pt>
                <c:pt idx="7011">
                  <c:v>90.542000000000002</c:v>
                </c:pt>
                <c:pt idx="7012">
                  <c:v>90.548000000000002</c:v>
                </c:pt>
                <c:pt idx="7013">
                  <c:v>90.558999999999997</c:v>
                </c:pt>
                <c:pt idx="7014">
                  <c:v>90.564999999999998</c:v>
                </c:pt>
                <c:pt idx="7015">
                  <c:v>90.572000000000003</c:v>
                </c:pt>
                <c:pt idx="7016">
                  <c:v>90.575000000000003</c:v>
                </c:pt>
                <c:pt idx="7017">
                  <c:v>90.578000000000003</c:v>
                </c:pt>
                <c:pt idx="7018">
                  <c:v>90.575999999999993</c:v>
                </c:pt>
                <c:pt idx="7019">
                  <c:v>90.575000000000003</c:v>
                </c:pt>
                <c:pt idx="7020">
                  <c:v>90.575000000000003</c:v>
                </c:pt>
                <c:pt idx="7021">
                  <c:v>90.570999999999998</c:v>
                </c:pt>
                <c:pt idx="7022">
                  <c:v>90.569000000000003</c:v>
                </c:pt>
                <c:pt idx="7023">
                  <c:v>90.566999999999993</c:v>
                </c:pt>
                <c:pt idx="7024">
                  <c:v>90.561999999999998</c:v>
                </c:pt>
                <c:pt idx="7025">
                  <c:v>90.558999999999997</c:v>
                </c:pt>
                <c:pt idx="7026">
                  <c:v>90.558000000000007</c:v>
                </c:pt>
                <c:pt idx="7027">
                  <c:v>90.554000000000002</c:v>
                </c:pt>
                <c:pt idx="7028">
                  <c:v>90.55</c:v>
                </c:pt>
                <c:pt idx="7029">
                  <c:v>90.546999999999997</c:v>
                </c:pt>
                <c:pt idx="7030">
                  <c:v>90.545000000000002</c:v>
                </c:pt>
                <c:pt idx="7031">
                  <c:v>90.543000000000006</c:v>
                </c:pt>
                <c:pt idx="7032">
                  <c:v>90.542000000000002</c:v>
                </c:pt>
                <c:pt idx="7033">
                  <c:v>90.543999999999997</c:v>
                </c:pt>
                <c:pt idx="7034">
                  <c:v>90.551000000000002</c:v>
                </c:pt>
                <c:pt idx="7035">
                  <c:v>90.554000000000002</c:v>
                </c:pt>
                <c:pt idx="7036">
                  <c:v>90.563000000000002</c:v>
                </c:pt>
                <c:pt idx="7037">
                  <c:v>90.573999999999998</c:v>
                </c:pt>
                <c:pt idx="7038">
                  <c:v>90.584999999999994</c:v>
                </c:pt>
                <c:pt idx="7039">
                  <c:v>90.596999999999994</c:v>
                </c:pt>
                <c:pt idx="7040">
                  <c:v>90.61</c:v>
                </c:pt>
                <c:pt idx="7041">
                  <c:v>90.626000000000005</c:v>
                </c:pt>
                <c:pt idx="7042">
                  <c:v>90.646000000000001</c:v>
                </c:pt>
                <c:pt idx="7043">
                  <c:v>90.668000000000006</c:v>
                </c:pt>
                <c:pt idx="7044">
                  <c:v>90.688000000000002</c:v>
                </c:pt>
                <c:pt idx="7045">
                  <c:v>90.715000000000003</c:v>
                </c:pt>
                <c:pt idx="7046">
                  <c:v>90.739000000000004</c:v>
                </c:pt>
                <c:pt idx="7047">
                  <c:v>90.76</c:v>
                </c:pt>
                <c:pt idx="7048">
                  <c:v>90.781000000000006</c:v>
                </c:pt>
                <c:pt idx="7049">
                  <c:v>90.801000000000002</c:v>
                </c:pt>
                <c:pt idx="7050">
                  <c:v>90.814999999999998</c:v>
                </c:pt>
                <c:pt idx="7051">
                  <c:v>90.823999999999998</c:v>
                </c:pt>
                <c:pt idx="7052">
                  <c:v>90.837999999999994</c:v>
                </c:pt>
                <c:pt idx="7053">
                  <c:v>90.846000000000004</c:v>
                </c:pt>
                <c:pt idx="7054">
                  <c:v>90.856999999999999</c:v>
                </c:pt>
                <c:pt idx="7055">
                  <c:v>90.87</c:v>
                </c:pt>
                <c:pt idx="7056">
                  <c:v>90.879000000000005</c:v>
                </c:pt>
                <c:pt idx="7057">
                  <c:v>90.887</c:v>
                </c:pt>
                <c:pt idx="7058">
                  <c:v>90.888999999999996</c:v>
                </c:pt>
                <c:pt idx="7059">
                  <c:v>90.891000000000005</c:v>
                </c:pt>
                <c:pt idx="7060">
                  <c:v>90.891999999999996</c:v>
                </c:pt>
                <c:pt idx="7061">
                  <c:v>90.89</c:v>
                </c:pt>
                <c:pt idx="7062">
                  <c:v>90.882999999999996</c:v>
                </c:pt>
                <c:pt idx="7063">
                  <c:v>90.89</c:v>
                </c:pt>
                <c:pt idx="7064">
                  <c:v>90.891000000000005</c:v>
                </c:pt>
                <c:pt idx="7065">
                  <c:v>90.888000000000005</c:v>
                </c:pt>
                <c:pt idx="7066">
                  <c:v>90.88</c:v>
                </c:pt>
                <c:pt idx="7067">
                  <c:v>90.872</c:v>
                </c:pt>
                <c:pt idx="7068">
                  <c:v>90.864999999999995</c:v>
                </c:pt>
                <c:pt idx="7069">
                  <c:v>90.861000000000004</c:v>
                </c:pt>
                <c:pt idx="7070">
                  <c:v>90.855999999999995</c:v>
                </c:pt>
                <c:pt idx="7071">
                  <c:v>90.852999999999994</c:v>
                </c:pt>
                <c:pt idx="7072">
                  <c:v>90.858000000000004</c:v>
                </c:pt>
                <c:pt idx="7073">
                  <c:v>90.855999999999995</c:v>
                </c:pt>
                <c:pt idx="7074">
                  <c:v>90.852999999999994</c:v>
                </c:pt>
                <c:pt idx="7075">
                  <c:v>90.853999999999999</c:v>
                </c:pt>
                <c:pt idx="7076">
                  <c:v>90.858000000000004</c:v>
                </c:pt>
                <c:pt idx="7077">
                  <c:v>90.86</c:v>
                </c:pt>
                <c:pt idx="7078">
                  <c:v>90.861000000000004</c:v>
                </c:pt>
                <c:pt idx="7079">
                  <c:v>90.866</c:v>
                </c:pt>
                <c:pt idx="7080">
                  <c:v>90.87</c:v>
                </c:pt>
                <c:pt idx="7081">
                  <c:v>90.870999999999995</c:v>
                </c:pt>
                <c:pt idx="7082">
                  <c:v>90.873000000000005</c:v>
                </c:pt>
                <c:pt idx="7083">
                  <c:v>90.876000000000005</c:v>
                </c:pt>
                <c:pt idx="7084">
                  <c:v>90.878</c:v>
                </c:pt>
                <c:pt idx="7085">
                  <c:v>90.881</c:v>
                </c:pt>
                <c:pt idx="7086">
                  <c:v>90.881</c:v>
                </c:pt>
                <c:pt idx="7087">
                  <c:v>90.882999999999996</c:v>
                </c:pt>
                <c:pt idx="7088">
                  <c:v>90.888000000000005</c:v>
                </c:pt>
                <c:pt idx="7089">
                  <c:v>90.891000000000005</c:v>
                </c:pt>
                <c:pt idx="7090">
                  <c:v>90.894999999999996</c:v>
                </c:pt>
                <c:pt idx="7091">
                  <c:v>90.91</c:v>
                </c:pt>
                <c:pt idx="7092">
                  <c:v>90.927999999999997</c:v>
                </c:pt>
                <c:pt idx="7093">
                  <c:v>90.944000000000003</c:v>
                </c:pt>
                <c:pt idx="7094">
                  <c:v>90.953999999999994</c:v>
                </c:pt>
                <c:pt idx="7095">
                  <c:v>90.965000000000003</c:v>
                </c:pt>
                <c:pt idx="7096">
                  <c:v>90.99</c:v>
                </c:pt>
                <c:pt idx="7097">
                  <c:v>91.027000000000001</c:v>
                </c:pt>
                <c:pt idx="7098">
                  <c:v>91.066000000000003</c:v>
                </c:pt>
                <c:pt idx="7099">
                  <c:v>91.100999999999999</c:v>
                </c:pt>
                <c:pt idx="7100">
                  <c:v>91.135999999999996</c:v>
                </c:pt>
                <c:pt idx="7101">
                  <c:v>91.183999999999997</c:v>
                </c:pt>
                <c:pt idx="7102">
                  <c:v>91.241</c:v>
                </c:pt>
                <c:pt idx="7103">
                  <c:v>91.287000000000006</c:v>
                </c:pt>
                <c:pt idx="7104">
                  <c:v>91.322000000000003</c:v>
                </c:pt>
                <c:pt idx="7105">
                  <c:v>91.361999999999995</c:v>
                </c:pt>
                <c:pt idx="7106">
                  <c:v>91.387</c:v>
                </c:pt>
                <c:pt idx="7107">
                  <c:v>91.400999999999996</c:v>
                </c:pt>
                <c:pt idx="7108">
                  <c:v>91.42</c:v>
                </c:pt>
                <c:pt idx="7109">
                  <c:v>91.436000000000007</c:v>
                </c:pt>
                <c:pt idx="7110">
                  <c:v>91.436999999999998</c:v>
                </c:pt>
                <c:pt idx="7111">
                  <c:v>91.433000000000007</c:v>
                </c:pt>
                <c:pt idx="7112">
                  <c:v>91.42</c:v>
                </c:pt>
                <c:pt idx="7113">
                  <c:v>91.412000000000006</c:v>
                </c:pt>
                <c:pt idx="7114">
                  <c:v>91.406999999999996</c:v>
                </c:pt>
                <c:pt idx="7115">
                  <c:v>91.397999999999996</c:v>
                </c:pt>
                <c:pt idx="7116">
                  <c:v>91.388000000000005</c:v>
                </c:pt>
                <c:pt idx="7117">
                  <c:v>91.367000000000004</c:v>
                </c:pt>
                <c:pt idx="7118">
                  <c:v>91.343999999999994</c:v>
                </c:pt>
                <c:pt idx="7119">
                  <c:v>91.320999999999998</c:v>
                </c:pt>
                <c:pt idx="7120">
                  <c:v>91.287000000000006</c:v>
                </c:pt>
                <c:pt idx="7121">
                  <c:v>91.25</c:v>
                </c:pt>
                <c:pt idx="7122">
                  <c:v>91.215000000000003</c:v>
                </c:pt>
                <c:pt idx="7123">
                  <c:v>91.186999999999998</c:v>
                </c:pt>
                <c:pt idx="7124">
                  <c:v>91.156000000000006</c:v>
                </c:pt>
                <c:pt idx="7125">
                  <c:v>91.125</c:v>
                </c:pt>
                <c:pt idx="7126">
                  <c:v>91.106999999999999</c:v>
                </c:pt>
                <c:pt idx="7127">
                  <c:v>91.090999999999994</c:v>
                </c:pt>
                <c:pt idx="7128">
                  <c:v>91.072000000000003</c:v>
                </c:pt>
                <c:pt idx="7129">
                  <c:v>91.052999999999997</c:v>
                </c:pt>
                <c:pt idx="7130">
                  <c:v>91.037000000000006</c:v>
                </c:pt>
                <c:pt idx="7131">
                  <c:v>91.019000000000005</c:v>
                </c:pt>
                <c:pt idx="7132">
                  <c:v>90.994</c:v>
                </c:pt>
                <c:pt idx="7133">
                  <c:v>90.965000000000003</c:v>
                </c:pt>
                <c:pt idx="7134">
                  <c:v>90.941000000000003</c:v>
                </c:pt>
                <c:pt idx="7135">
                  <c:v>90.924999999999997</c:v>
                </c:pt>
                <c:pt idx="7136">
                  <c:v>90.91</c:v>
                </c:pt>
                <c:pt idx="7137">
                  <c:v>90.897000000000006</c:v>
                </c:pt>
                <c:pt idx="7138">
                  <c:v>90.893000000000001</c:v>
                </c:pt>
                <c:pt idx="7139">
                  <c:v>90.897000000000006</c:v>
                </c:pt>
                <c:pt idx="7140">
                  <c:v>90.897999999999996</c:v>
                </c:pt>
                <c:pt idx="7141">
                  <c:v>90.894999999999996</c:v>
                </c:pt>
                <c:pt idx="7142">
                  <c:v>90.891000000000005</c:v>
                </c:pt>
                <c:pt idx="7143">
                  <c:v>90.885999999999996</c:v>
                </c:pt>
                <c:pt idx="7144">
                  <c:v>90.885999999999996</c:v>
                </c:pt>
                <c:pt idx="7145">
                  <c:v>90.882999999999996</c:v>
                </c:pt>
                <c:pt idx="7146">
                  <c:v>90.876999999999995</c:v>
                </c:pt>
                <c:pt idx="7147">
                  <c:v>90.869</c:v>
                </c:pt>
                <c:pt idx="7148">
                  <c:v>90.866</c:v>
                </c:pt>
                <c:pt idx="7149">
                  <c:v>90.856999999999999</c:v>
                </c:pt>
                <c:pt idx="7150">
                  <c:v>90.850999999999999</c:v>
                </c:pt>
                <c:pt idx="7151">
                  <c:v>90.855999999999995</c:v>
                </c:pt>
                <c:pt idx="7152">
                  <c:v>90.861000000000004</c:v>
                </c:pt>
                <c:pt idx="7153">
                  <c:v>90.870999999999995</c:v>
                </c:pt>
                <c:pt idx="7154">
                  <c:v>90.89</c:v>
                </c:pt>
                <c:pt idx="7155">
                  <c:v>90.923000000000002</c:v>
                </c:pt>
                <c:pt idx="7156">
                  <c:v>90.956000000000003</c:v>
                </c:pt>
                <c:pt idx="7157">
                  <c:v>90.975999999999999</c:v>
                </c:pt>
                <c:pt idx="7158">
                  <c:v>91.012</c:v>
                </c:pt>
                <c:pt idx="7159">
                  <c:v>91.061999999999998</c:v>
                </c:pt>
                <c:pt idx="7160">
                  <c:v>91.111000000000004</c:v>
                </c:pt>
                <c:pt idx="7161">
                  <c:v>91.156000000000006</c:v>
                </c:pt>
                <c:pt idx="7162">
                  <c:v>91.2</c:v>
                </c:pt>
                <c:pt idx="7163">
                  <c:v>91.248999999999995</c:v>
                </c:pt>
                <c:pt idx="7164">
                  <c:v>91.295000000000002</c:v>
                </c:pt>
                <c:pt idx="7165">
                  <c:v>91.331000000000003</c:v>
                </c:pt>
                <c:pt idx="7166">
                  <c:v>91.364999999999995</c:v>
                </c:pt>
                <c:pt idx="7167">
                  <c:v>91.409000000000006</c:v>
                </c:pt>
                <c:pt idx="7168">
                  <c:v>91.457999999999998</c:v>
                </c:pt>
                <c:pt idx="7169">
                  <c:v>91.507999999999996</c:v>
                </c:pt>
                <c:pt idx="7170">
                  <c:v>91.555000000000007</c:v>
                </c:pt>
                <c:pt idx="7171">
                  <c:v>91.608000000000004</c:v>
                </c:pt>
                <c:pt idx="7172">
                  <c:v>91.658000000000001</c:v>
                </c:pt>
                <c:pt idx="7173">
                  <c:v>91.706999999999994</c:v>
                </c:pt>
                <c:pt idx="7174">
                  <c:v>91.769000000000005</c:v>
                </c:pt>
                <c:pt idx="7175">
                  <c:v>91.826999999999998</c:v>
                </c:pt>
                <c:pt idx="7176">
                  <c:v>91.88</c:v>
                </c:pt>
                <c:pt idx="7177">
                  <c:v>91.936999999999998</c:v>
                </c:pt>
                <c:pt idx="7178">
                  <c:v>91.998000000000005</c:v>
                </c:pt>
                <c:pt idx="7179">
                  <c:v>92.069000000000003</c:v>
                </c:pt>
                <c:pt idx="7180">
                  <c:v>92.131</c:v>
                </c:pt>
                <c:pt idx="7181">
                  <c:v>92.198999999999998</c:v>
                </c:pt>
                <c:pt idx="7182">
                  <c:v>92.272000000000006</c:v>
                </c:pt>
                <c:pt idx="7183">
                  <c:v>92.331000000000003</c:v>
                </c:pt>
                <c:pt idx="7184">
                  <c:v>92.382999999999996</c:v>
                </c:pt>
                <c:pt idx="7185">
                  <c:v>92.433999999999997</c:v>
                </c:pt>
                <c:pt idx="7186">
                  <c:v>92.498000000000005</c:v>
                </c:pt>
                <c:pt idx="7187">
                  <c:v>92.546000000000006</c:v>
                </c:pt>
                <c:pt idx="7188">
                  <c:v>92.573999999999998</c:v>
                </c:pt>
                <c:pt idx="7189">
                  <c:v>92.596000000000004</c:v>
                </c:pt>
                <c:pt idx="7190">
                  <c:v>92.614000000000004</c:v>
                </c:pt>
                <c:pt idx="7191">
                  <c:v>92.628</c:v>
                </c:pt>
                <c:pt idx="7192">
                  <c:v>92.629000000000005</c:v>
                </c:pt>
                <c:pt idx="7193">
                  <c:v>92.617000000000004</c:v>
                </c:pt>
                <c:pt idx="7194">
                  <c:v>92.594999999999999</c:v>
                </c:pt>
                <c:pt idx="7195">
                  <c:v>92.561000000000007</c:v>
                </c:pt>
                <c:pt idx="7196">
                  <c:v>92.522000000000006</c:v>
                </c:pt>
                <c:pt idx="7197">
                  <c:v>92.486999999999995</c:v>
                </c:pt>
                <c:pt idx="7198">
                  <c:v>92.453999999999994</c:v>
                </c:pt>
                <c:pt idx="7199">
                  <c:v>92.412000000000006</c:v>
                </c:pt>
                <c:pt idx="7200">
                  <c:v>92.355000000000004</c:v>
                </c:pt>
                <c:pt idx="7201">
                  <c:v>92.308000000000007</c:v>
                </c:pt>
                <c:pt idx="7202">
                  <c:v>92.272000000000006</c:v>
                </c:pt>
                <c:pt idx="7203">
                  <c:v>92.242999999999995</c:v>
                </c:pt>
                <c:pt idx="7204">
                  <c:v>92.221000000000004</c:v>
                </c:pt>
                <c:pt idx="7205">
                  <c:v>92.2</c:v>
                </c:pt>
                <c:pt idx="7206">
                  <c:v>92.177999999999997</c:v>
                </c:pt>
                <c:pt idx="7207">
                  <c:v>92.162000000000006</c:v>
                </c:pt>
                <c:pt idx="7208">
                  <c:v>92.153999999999996</c:v>
                </c:pt>
                <c:pt idx="7209">
                  <c:v>92.153999999999996</c:v>
                </c:pt>
                <c:pt idx="7210">
                  <c:v>92.165999999999997</c:v>
                </c:pt>
                <c:pt idx="7211">
                  <c:v>92.188999999999993</c:v>
                </c:pt>
                <c:pt idx="7212">
                  <c:v>92.204999999999998</c:v>
                </c:pt>
                <c:pt idx="7213">
                  <c:v>92.216999999999999</c:v>
                </c:pt>
                <c:pt idx="7214">
                  <c:v>92.236000000000004</c:v>
                </c:pt>
                <c:pt idx="7215">
                  <c:v>92.26</c:v>
                </c:pt>
                <c:pt idx="7216">
                  <c:v>92.281000000000006</c:v>
                </c:pt>
                <c:pt idx="7217">
                  <c:v>92.296999999999997</c:v>
                </c:pt>
                <c:pt idx="7218">
                  <c:v>92.313999999999993</c:v>
                </c:pt>
                <c:pt idx="7219">
                  <c:v>92.328999999999994</c:v>
                </c:pt>
                <c:pt idx="7220">
                  <c:v>92.334000000000003</c:v>
                </c:pt>
                <c:pt idx="7221">
                  <c:v>92.338999999999999</c:v>
                </c:pt>
                <c:pt idx="7222">
                  <c:v>92.353999999999999</c:v>
                </c:pt>
                <c:pt idx="7223">
                  <c:v>92.376999999999995</c:v>
                </c:pt>
                <c:pt idx="7224">
                  <c:v>92.403999999999996</c:v>
                </c:pt>
                <c:pt idx="7225">
                  <c:v>92.427999999999997</c:v>
                </c:pt>
                <c:pt idx="7226">
                  <c:v>92.456000000000003</c:v>
                </c:pt>
                <c:pt idx="7227">
                  <c:v>92.49</c:v>
                </c:pt>
                <c:pt idx="7228">
                  <c:v>92.525999999999996</c:v>
                </c:pt>
                <c:pt idx="7229">
                  <c:v>92.555999999999997</c:v>
                </c:pt>
                <c:pt idx="7230">
                  <c:v>92.576999999999998</c:v>
                </c:pt>
                <c:pt idx="7231">
                  <c:v>92.584999999999994</c:v>
                </c:pt>
                <c:pt idx="7232">
                  <c:v>92.587000000000003</c:v>
                </c:pt>
                <c:pt idx="7233">
                  <c:v>92.584000000000003</c:v>
                </c:pt>
                <c:pt idx="7234">
                  <c:v>92.576999999999998</c:v>
                </c:pt>
                <c:pt idx="7235">
                  <c:v>92.569000000000003</c:v>
                </c:pt>
                <c:pt idx="7236">
                  <c:v>92.557000000000002</c:v>
                </c:pt>
                <c:pt idx="7237">
                  <c:v>92.543000000000006</c:v>
                </c:pt>
                <c:pt idx="7238">
                  <c:v>92.525999999999996</c:v>
                </c:pt>
                <c:pt idx="7239">
                  <c:v>92.507000000000005</c:v>
                </c:pt>
                <c:pt idx="7240">
                  <c:v>92.49</c:v>
                </c:pt>
                <c:pt idx="7241">
                  <c:v>92.468000000000004</c:v>
                </c:pt>
                <c:pt idx="7242">
                  <c:v>92.447999999999993</c:v>
                </c:pt>
                <c:pt idx="7243">
                  <c:v>92.433999999999997</c:v>
                </c:pt>
                <c:pt idx="7244">
                  <c:v>92.424000000000007</c:v>
                </c:pt>
                <c:pt idx="7245">
                  <c:v>92.412000000000006</c:v>
                </c:pt>
                <c:pt idx="7246">
                  <c:v>92.397999999999996</c:v>
                </c:pt>
                <c:pt idx="7247">
                  <c:v>92.384</c:v>
                </c:pt>
                <c:pt idx="7248">
                  <c:v>92.375</c:v>
                </c:pt>
                <c:pt idx="7249">
                  <c:v>92.367999999999995</c:v>
                </c:pt>
                <c:pt idx="7250">
                  <c:v>92.361000000000004</c:v>
                </c:pt>
                <c:pt idx="7251">
                  <c:v>92.353999999999999</c:v>
                </c:pt>
                <c:pt idx="7252">
                  <c:v>92.35</c:v>
                </c:pt>
                <c:pt idx="7253">
                  <c:v>92.343999999999994</c:v>
                </c:pt>
                <c:pt idx="7254">
                  <c:v>92.331000000000003</c:v>
                </c:pt>
                <c:pt idx="7255">
                  <c:v>92.322999999999993</c:v>
                </c:pt>
                <c:pt idx="7256">
                  <c:v>92.316999999999993</c:v>
                </c:pt>
                <c:pt idx="7257">
                  <c:v>92.313999999999993</c:v>
                </c:pt>
                <c:pt idx="7258">
                  <c:v>92.308999999999997</c:v>
                </c:pt>
                <c:pt idx="7259">
                  <c:v>92.302999999999997</c:v>
                </c:pt>
                <c:pt idx="7260">
                  <c:v>92.296999999999997</c:v>
                </c:pt>
                <c:pt idx="7261">
                  <c:v>92.290999999999997</c:v>
                </c:pt>
                <c:pt idx="7262">
                  <c:v>92.286000000000001</c:v>
                </c:pt>
                <c:pt idx="7263">
                  <c:v>92.278999999999996</c:v>
                </c:pt>
                <c:pt idx="7264">
                  <c:v>92.272999999999996</c:v>
                </c:pt>
                <c:pt idx="7265">
                  <c:v>92.271000000000001</c:v>
                </c:pt>
                <c:pt idx="7266">
                  <c:v>92.272999999999996</c:v>
                </c:pt>
                <c:pt idx="7267">
                  <c:v>92.272999999999996</c:v>
                </c:pt>
                <c:pt idx="7268">
                  <c:v>92.271000000000001</c:v>
                </c:pt>
                <c:pt idx="7269">
                  <c:v>92.274000000000001</c:v>
                </c:pt>
                <c:pt idx="7270">
                  <c:v>92.275999999999996</c:v>
                </c:pt>
                <c:pt idx="7271">
                  <c:v>92.275000000000006</c:v>
                </c:pt>
                <c:pt idx="7272">
                  <c:v>92.275999999999996</c:v>
                </c:pt>
                <c:pt idx="7273">
                  <c:v>92.275999999999996</c:v>
                </c:pt>
                <c:pt idx="7274">
                  <c:v>92.275999999999996</c:v>
                </c:pt>
                <c:pt idx="7275">
                  <c:v>92.277000000000001</c:v>
                </c:pt>
                <c:pt idx="7276">
                  <c:v>92.278999999999996</c:v>
                </c:pt>
                <c:pt idx="7277">
                  <c:v>92.281000000000006</c:v>
                </c:pt>
                <c:pt idx="7278">
                  <c:v>92.286000000000001</c:v>
                </c:pt>
                <c:pt idx="7279">
                  <c:v>92.287000000000006</c:v>
                </c:pt>
                <c:pt idx="7280">
                  <c:v>92.286000000000001</c:v>
                </c:pt>
                <c:pt idx="7281">
                  <c:v>92.286000000000001</c:v>
                </c:pt>
                <c:pt idx="7282">
                  <c:v>92.281000000000006</c:v>
                </c:pt>
                <c:pt idx="7283">
                  <c:v>92.275000000000006</c:v>
                </c:pt>
                <c:pt idx="7284">
                  <c:v>92.266000000000005</c:v>
                </c:pt>
                <c:pt idx="7285">
                  <c:v>92.259</c:v>
                </c:pt>
                <c:pt idx="7286">
                  <c:v>92.259</c:v>
                </c:pt>
                <c:pt idx="7287">
                  <c:v>92.257000000000005</c:v>
                </c:pt>
                <c:pt idx="7288">
                  <c:v>92.256</c:v>
                </c:pt>
                <c:pt idx="7289">
                  <c:v>92.256</c:v>
                </c:pt>
                <c:pt idx="7290">
                  <c:v>92.259</c:v>
                </c:pt>
                <c:pt idx="7291">
                  <c:v>92.271000000000001</c:v>
                </c:pt>
                <c:pt idx="7292">
                  <c:v>92.281999999999996</c:v>
                </c:pt>
                <c:pt idx="7293">
                  <c:v>92.301000000000002</c:v>
                </c:pt>
                <c:pt idx="7294">
                  <c:v>92.322999999999993</c:v>
                </c:pt>
                <c:pt idx="7295">
                  <c:v>92.344999999999999</c:v>
                </c:pt>
                <c:pt idx="7296">
                  <c:v>92.363</c:v>
                </c:pt>
                <c:pt idx="7297">
                  <c:v>92.375</c:v>
                </c:pt>
                <c:pt idx="7298">
                  <c:v>92.382999999999996</c:v>
                </c:pt>
                <c:pt idx="7299">
                  <c:v>92.396000000000001</c:v>
                </c:pt>
                <c:pt idx="7300">
                  <c:v>92.406000000000006</c:v>
                </c:pt>
                <c:pt idx="7301">
                  <c:v>92.418000000000006</c:v>
                </c:pt>
                <c:pt idx="7302">
                  <c:v>92.433999999999997</c:v>
                </c:pt>
                <c:pt idx="7303">
                  <c:v>92.454999999999998</c:v>
                </c:pt>
                <c:pt idx="7304">
                  <c:v>92.478999999999999</c:v>
                </c:pt>
                <c:pt idx="7305">
                  <c:v>92.501999999999995</c:v>
                </c:pt>
                <c:pt idx="7306">
                  <c:v>92.52</c:v>
                </c:pt>
                <c:pt idx="7307">
                  <c:v>92.536000000000001</c:v>
                </c:pt>
                <c:pt idx="7308">
                  <c:v>92.555999999999997</c:v>
                </c:pt>
                <c:pt idx="7309">
                  <c:v>92.575999999999993</c:v>
                </c:pt>
                <c:pt idx="7310">
                  <c:v>92.591999999999999</c:v>
                </c:pt>
                <c:pt idx="7311">
                  <c:v>92.602999999999994</c:v>
                </c:pt>
                <c:pt idx="7312">
                  <c:v>92.611999999999995</c:v>
                </c:pt>
                <c:pt idx="7313">
                  <c:v>92.620999999999995</c:v>
                </c:pt>
                <c:pt idx="7314">
                  <c:v>92.635000000000005</c:v>
                </c:pt>
                <c:pt idx="7315">
                  <c:v>92.65</c:v>
                </c:pt>
                <c:pt idx="7316">
                  <c:v>92.664000000000001</c:v>
                </c:pt>
                <c:pt idx="7317">
                  <c:v>92.680999999999997</c:v>
                </c:pt>
                <c:pt idx="7318">
                  <c:v>92.698999999999998</c:v>
                </c:pt>
                <c:pt idx="7319">
                  <c:v>92.72</c:v>
                </c:pt>
                <c:pt idx="7320">
                  <c:v>92.745000000000005</c:v>
                </c:pt>
                <c:pt idx="7321">
                  <c:v>92.766999999999996</c:v>
                </c:pt>
                <c:pt idx="7322">
                  <c:v>92.787000000000006</c:v>
                </c:pt>
                <c:pt idx="7323">
                  <c:v>92.808999999999997</c:v>
                </c:pt>
                <c:pt idx="7324">
                  <c:v>92.85</c:v>
                </c:pt>
                <c:pt idx="7325">
                  <c:v>92.896000000000001</c:v>
                </c:pt>
                <c:pt idx="7326">
                  <c:v>92.95</c:v>
                </c:pt>
                <c:pt idx="7327">
                  <c:v>93.016999999999996</c:v>
                </c:pt>
                <c:pt idx="7328">
                  <c:v>93.097999999999999</c:v>
                </c:pt>
                <c:pt idx="7329">
                  <c:v>93.185000000000002</c:v>
                </c:pt>
                <c:pt idx="7330">
                  <c:v>93.272999999999996</c:v>
                </c:pt>
                <c:pt idx="7331">
                  <c:v>93.358999999999995</c:v>
                </c:pt>
                <c:pt idx="7332">
                  <c:v>93.448999999999998</c:v>
                </c:pt>
                <c:pt idx="7333">
                  <c:v>93.537999999999997</c:v>
                </c:pt>
                <c:pt idx="7334">
                  <c:v>93.622</c:v>
                </c:pt>
                <c:pt idx="7335">
                  <c:v>93.701999999999998</c:v>
                </c:pt>
                <c:pt idx="7336">
                  <c:v>93.789000000000001</c:v>
                </c:pt>
                <c:pt idx="7337">
                  <c:v>93.888999999999996</c:v>
                </c:pt>
                <c:pt idx="7338">
                  <c:v>93.986999999999995</c:v>
                </c:pt>
                <c:pt idx="7339">
                  <c:v>94.085999999999999</c:v>
                </c:pt>
                <c:pt idx="7340">
                  <c:v>94.194999999999993</c:v>
                </c:pt>
                <c:pt idx="7341">
                  <c:v>94.299000000000007</c:v>
                </c:pt>
                <c:pt idx="7342">
                  <c:v>94.397999999999996</c:v>
                </c:pt>
                <c:pt idx="7343">
                  <c:v>94.495000000000005</c:v>
                </c:pt>
                <c:pt idx="7344">
                  <c:v>94.6</c:v>
                </c:pt>
                <c:pt idx="7345">
                  <c:v>94.700999999999993</c:v>
                </c:pt>
                <c:pt idx="7346">
                  <c:v>94.801000000000002</c:v>
                </c:pt>
                <c:pt idx="7347">
                  <c:v>94.899000000000001</c:v>
                </c:pt>
                <c:pt idx="7348">
                  <c:v>95.003</c:v>
                </c:pt>
                <c:pt idx="7349">
                  <c:v>95.113</c:v>
                </c:pt>
                <c:pt idx="7350">
                  <c:v>95.221999999999994</c:v>
                </c:pt>
                <c:pt idx="7351">
                  <c:v>95.322000000000003</c:v>
                </c:pt>
                <c:pt idx="7352">
                  <c:v>95.418999999999997</c:v>
                </c:pt>
                <c:pt idx="7353">
                  <c:v>95.522000000000006</c:v>
                </c:pt>
                <c:pt idx="7354">
                  <c:v>95.62</c:v>
                </c:pt>
                <c:pt idx="7355">
                  <c:v>95.72</c:v>
                </c:pt>
                <c:pt idx="7356">
                  <c:v>95.823999999999998</c:v>
                </c:pt>
                <c:pt idx="7357">
                  <c:v>95.92</c:v>
                </c:pt>
                <c:pt idx="7358">
                  <c:v>96.009</c:v>
                </c:pt>
                <c:pt idx="7359">
                  <c:v>96.102000000000004</c:v>
                </c:pt>
                <c:pt idx="7360">
                  <c:v>96.185000000000002</c:v>
                </c:pt>
                <c:pt idx="7361">
                  <c:v>96.266000000000005</c:v>
                </c:pt>
                <c:pt idx="7362">
                  <c:v>96.346999999999994</c:v>
                </c:pt>
                <c:pt idx="7363">
                  <c:v>96.424999999999997</c:v>
                </c:pt>
                <c:pt idx="7364">
                  <c:v>96.506</c:v>
                </c:pt>
                <c:pt idx="7365">
                  <c:v>96.572000000000003</c:v>
                </c:pt>
                <c:pt idx="7366">
                  <c:v>96.644000000000005</c:v>
                </c:pt>
                <c:pt idx="7367">
                  <c:v>96.721000000000004</c:v>
                </c:pt>
                <c:pt idx="7368">
                  <c:v>96.793999999999997</c:v>
                </c:pt>
                <c:pt idx="7369">
                  <c:v>96.864999999999995</c:v>
                </c:pt>
                <c:pt idx="7370">
                  <c:v>96.933999999999997</c:v>
                </c:pt>
                <c:pt idx="7371">
                  <c:v>96.998999999999995</c:v>
                </c:pt>
                <c:pt idx="7372">
                  <c:v>97.06</c:v>
                </c:pt>
                <c:pt idx="7373">
                  <c:v>97.114999999999995</c:v>
                </c:pt>
                <c:pt idx="7374">
                  <c:v>97.165999999999997</c:v>
                </c:pt>
                <c:pt idx="7375">
                  <c:v>97.228999999999999</c:v>
                </c:pt>
                <c:pt idx="7376">
                  <c:v>97.289000000000001</c:v>
                </c:pt>
                <c:pt idx="7377">
                  <c:v>97.340999999999994</c:v>
                </c:pt>
                <c:pt idx="7378">
                  <c:v>97.385999999999996</c:v>
                </c:pt>
                <c:pt idx="7379">
                  <c:v>97.436000000000007</c:v>
                </c:pt>
                <c:pt idx="7380">
                  <c:v>97.488</c:v>
                </c:pt>
                <c:pt idx="7381">
                  <c:v>97.536000000000001</c:v>
                </c:pt>
                <c:pt idx="7382">
                  <c:v>97.582999999999998</c:v>
                </c:pt>
                <c:pt idx="7383">
                  <c:v>97.623999999999995</c:v>
                </c:pt>
                <c:pt idx="7384">
                  <c:v>97.674000000000007</c:v>
                </c:pt>
                <c:pt idx="7385">
                  <c:v>97.718999999999994</c:v>
                </c:pt>
                <c:pt idx="7386">
                  <c:v>97.763000000000005</c:v>
                </c:pt>
                <c:pt idx="7387">
                  <c:v>97.804000000000002</c:v>
                </c:pt>
                <c:pt idx="7388">
                  <c:v>97.846000000000004</c:v>
                </c:pt>
                <c:pt idx="7389">
                  <c:v>97.888000000000005</c:v>
                </c:pt>
                <c:pt idx="7390">
                  <c:v>97.933999999999997</c:v>
                </c:pt>
                <c:pt idx="7391">
                  <c:v>97.980999999999995</c:v>
                </c:pt>
                <c:pt idx="7392">
                  <c:v>98.028999999999996</c:v>
                </c:pt>
                <c:pt idx="7393">
                  <c:v>98.087999999999994</c:v>
                </c:pt>
                <c:pt idx="7394">
                  <c:v>98.147000000000006</c:v>
                </c:pt>
                <c:pt idx="7395">
                  <c:v>98.206999999999994</c:v>
                </c:pt>
                <c:pt idx="7396">
                  <c:v>98.274000000000001</c:v>
                </c:pt>
                <c:pt idx="7397">
                  <c:v>98.344999999999999</c:v>
                </c:pt>
                <c:pt idx="7398">
                  <c:v>98.41</c:v>
                </c:pt>
                <c:pt idx="7399">
                  <c:v>98.483000000000004</c:v>
                </c:pt>
                <c:pt idx="7400">
                  <c:v>98.558000000000007</c:v>
                </c:pt>
                <c:pt idx="7401">
                  <c:v>98.622</c:v>
                </c:pt>
                <c:pt idx="7402">
                  <c:v>98.68</c:v>
                </c:pt>
                <c:pt idx="7403">
                  <c:v>98.736000000000004</c:v>
                </c:pt>
                <c:pt idx="7404">
                  <c:v>98.795000000000002</c:v>
                </c:pt>
                <c:pt idx="7405">
                  <c:v>98.850999999999999</c:v>
                </c:pt>
                <c:pt idx="7406">
                  <c:v>98.9</c:v>
                </c:pt>
                <c:pt idx="7407">
                  <c:v>98.942999999999998</c:v>
                </c:pt>
                <c:pt idx="7408">
                  <c:v>98.971000000000004</c:v>
                </c:pt>
                <c:pt idx="7409">
                  <c:v>98.991</c:v>
                </c:pt>
                <c:pt idx="7410">
                  <c:v>99.007999999999996</c:v>
                </c:pt>
                <c:pt idx="7411">
                  <c:v>99.021000000000001</c:v>
                </c:pt>
                <c:pt idx="7412">
                  <c:v>99.040999999999997</c:v>
                </c:pt>
                <c:pt idx="7413">
                  <c:v>99.063000000000002</c:v>
                </c:pt>
                <c:pt idx="7414">
                  <c:v>99.084999999999994</c:v>
                </c:pt>
                <c:pt idx="7415">
                  <c:v>99.103999999999999</c:v>
                </c:pt>
                <c:pt idx="7416">
                  <c:v>99.12</c:v>
                </c:pt>
                <c:pt idx="7417">
                  <c:v>99.134</c:v>
                </c:pt>
                <c:pt idx="7418">
                  <c:v>99.158000000000001</c:v>
                </c:pt>
                <c:pt idx="7419">
                  <c:v>99.177000000000007</c:v>
                </c:pt>
                <c:pt idx="7420">
                  <c:v>99.198999999999998</c:v>
                </c:pt>
                <c:pt idx="7421">
                  <c:v>99.218000000000004</c:v>
                </c:pt>
                <c:pt idx="7422">
                  <c:v>99.244</c:v>
                </c:pt>
                <c:pt idx="7423">
                  <c:v>99.271000000000001</c:v>
                </c:pt>
                <c:pt idx="7424">
                  <c:v>99.298000000000002</c:v>
                </c:pt>
                <c:pt idx="7425">
                  <c:v>99.323999999999998</c:v>
                </c:pt>
                <c:pt idx="7426">
                  <c:v>99.352999999999994</c:v>
                </c:pt>
                <c:pt idx="7427">
                  <c:v>99.378</c:v>
                </c:pt>
                <c:pt idx="7428">
                  <c:v>99.406000000000006</c:v>
                </c:pt>
                <c:pt idx="7429">
                  <c:v>99.429000000000002</c:v>
                </c:pt>
                <c:pt idx="7430">
                  <c:v>99.445999999999998</c:v>
                </c:pt>
                <c:pt idx="7431">
                  <c:v>99.468000000000004</c:v>
                </c:pt>
                <c:pt idx="7432">
                  <c:v>99.486000000000004</c:v>
                </c:pt>
                <c:pt idx="7433">
                  <c:v>99.507999999999996</c:v>
                </c:pt>
                <c:pt idx="7434">
                  <c:v>99.534999999999997</c:v>
                </c:pt>
                <c:pt idx="7435">
                  <c:v>99.557000000000002</c:v>
                </c:pt>
                <c:pt idx="7436">
                  <c:v>99.587000000000003</c:v>
                </c:pt>
                <c:pt idx="7437">
                  <c:v>99.611000000000004</c:v>
                </c:pt>
                <c:pt idx="7438">
                  <c:v>99.635000000000005</c:v>
                </c:pt>
                <c:pt idx="7439">
                  <c:v>99.662000000000006</c:v>
                </c:pt>
                <c:pt idx="7440">
                  <c:v>99.688999999999993</c:v>
                </c:pt>
                <c:pt idx="7441">
                  <c:v>99.718999999999994</c:v>
                </c:pt>
                <c:pt idx="7442">
                  <c:v>99.751999999999995</c:v>
                </c:pt>
                <c:pt idx="7443">
                  <c:v>99.790999999999997</c:v>
                </c:pt>
                <c:pt idx="7444">
                  <c:v>99.831999999999994</c:v>
                </c:pt>
                <c:pt idx="7445">
                  <c:v>99.866</c:v>
                </c:pt>
                <c:pt idx="7446">
                  <c:v>99.899000000000001</c:v>
                </c:pt>
                <c:pt idx="7447">
                  <c:v>99.921999999999997</c:v>
                </c:pt>
                <c:pt idx="7448">
                  <c:v>99.936999999999998</c:v>
                </c:pt>
                <c:pt idx="7449">
                  <c:v>99.956000000000003</c:v>
                </c:pt>
                <c:pt idx="7450">
                  <c:v>99.968999999999994</c:v>
                </c:pt>
                <c:pt idx="7451">
                  <c:v>99.98</c:v>
                </c:pt>
                <c:pt idx="7452">
                  <c:v>99.984999999999999</c:v>
                </c:pt>
                <c:pt idx="7453">
                  <c:v>99.983000000000004</c:v>
                </c:pt>
                <c:pt idx="7454">
                  <c:v>99.981999999999999</c:v>
                </c:pt>
                <c:pt idx="7455">
                  <c:v>99.97</c:v>
                </c:pt>
                <c:pt idx="7456">
                  <c:v>99.957999999999998</c:v>
                </c:pt>
                <c:pt idx="7457">
                  <c:v>99.945999999999998</c:v>
                </c:pt>
                <c:pt idx="7458">
                  <c:v>99.933999999999997</c:v>
                </c:pt>
                <c:pt idx="7459">
                  <c:v>99.914000000000001</c:v>
                </c:pt>
                <c:pt idx="7460">
                  <c:v>99.897999999999996</c:v>
                </c:pt>
                <c:pt idx="7461">
                  <c:v>99.882000000000005</c:v>
                </c:pt>
                <c:pt idx="7462">
                  <c:v>99.872</c:v>
                </c:pt>
                <c:pt idx="7463">
                  <c:v>99.861000000000004</c:v>
                </c:pt>
                <c:pt idx="7464">
                  <c:v>99.846000000000004</c:v>
                </c:pt>
                <c:pt idx="7465">
                  <c:v>99.832999999999998</c:v>
                </c:pt>
                <c:pt idx="7466">
                  <c:v>99.828000000000003</c:v>
                </c:pt>
                <c:pt idx="7467">
                  <c:v>99.823999999999998</c:v>
                </c:pt>
                <c:pt idx="7468">
                  <c:v>99.820999999999998</c:v>
                </c:pt>
                <c:pt idx="7469">
                  <c:v>99.82</c:v>
                </c:pt>
                <c:pt idx="7470">
                  <c:v>99.825000000000003</c:v>
                </c:pt>
                <c:pt idx="7471">
                  <c:v>99.834000000000003</c:v>
                </c:pt>
                <c:pt idx="7472">
                  <c:v>99.844999999999999</c:v>
                </c:pt>
                <c:pt idx="7473">
                  <c:v>99.852999999999994</c:v>
                </c:pt>
                <c:pt idx="7474">
                  <c:v>99.855999999999995</c:v>
                </c:pt>
                <c:pt idx="7475">
                  <c:v>99.863</c:v>
                </c:pt>
                <c:pt idx="7476">
                  <c:v>99.875</c:v>
                </c:pt>
                <c:pt idx="7477">
                  <c:v>99.888999999999996</c:v>
                </c:pt>
                <c:pt idx="7478">
                  <c:v>99.902000000000001</c:v>
                </c:pt>
                <c:pt idx="7479">
                  <c:v>99.914000000000001</c:v>
                </c:pt>
                <c:pt idx="7480">
                  <c:v>99.921000000000006</c:v>
                </c:pt>
                <c:pt idx="7481">
                  <c:v>99.927999999999997</c:v>
                </c:pt>
                <c:pt idx="7482">
                  <c:v>99.930999999999997</c:v>
                </c:pt>
                <c:pt idx="7483">
                  <c:v>99.936999999999998</c:v>
                </c:pt>
                <c:pt idx="7484">
                  <c:v>99.941000000000003</c:v>
                </c:pt>
                <c:pt idx="7485">
                  <c:v>99.94</c:v>
                </c:pt>
                <c:pt idx="7486">
                  <c:v>99.941000000000003</c:v>
                </c:pt>
                <c:pt idx="7487">
                  <c:v>99.944000000000003</c:v>
                </c:pt>
                <c:pt idx="7488">
                  <c:v>99.944000000000003</c:v>
                </c:pt>
                <c:pt idx="7489">
                  <c:v>99.942999999999998</c:v>
                </c:pt>
                <c:pt idx="7490">
                  <c:v>99.942999999999998</c:v>
                </c:pt>
                <c:pt idx="7491">
                  <c:v>99.948999999999998</c:v>
                </c:pt>
                <c:pt idx="7492">
                  <c:v>99.947000000000003</c:v>
                </c:pt>
                <c:pt idx="7493">
                  <c:v>99.941000000000003</c:v>
                </c:pt>
                <c:pt idx="7494">
                  <c:v>99.933000000000007</c:v>
                </c:pt>
                <c:pt idx="7495">
                  <c:v>99.923000000000002</c:v>
                </c:pt>
                <c:pt idx="7496">
                  <c:v>99.912000000000006</c:v>
                </c:pt>
                <c:pt idx="7497">
                  <c:v>99.903000000000006</c:v>
                </c:pt>
                <c:pt idx="7498">
                  <c:v>99.894999999999996</c:v>
                </c:pt>
                <c:pt idx="7499">
                  <c:v>99.882000000000005</c:v>
                </c:pt>
                <c:pt idx="7500">
                  <c:v>99.873999999999995</c:v>
                </c:pt>
                <c:pt idx="7501">
                  <c:v>99.864000000000004</c:v>
                </c:pt>
                <c:pt idx="7502">
                  <c:v>99.85</c:v>
                </c:pt>
                <c:pt idx="7503">
                  <c:v>99.838999999999999</c:v>
                </c:pt>
                <c:pt idx="7504">
                  <c:v>99.83</c:v>
                </c:pt>
                <c:pt idx="7505">
                  <c:v>99.819000000000003</c:v>
                </c:pt>
                <c:pt idx="7506">
                  <c:v>99.811999999999998</c:v>
                </c:pt>
                <c:pt idx="7507">
                  <c:v>99.805999999999997</c:v>
                </c:pt>
                <c:pt idx="7508">
                  <c:v>99.799000000000007</c:v>
                </c:pt>
                <c:pt idx="7509">
                  <c:v>99.793999999999997</c:v>
                </c:pt>
                <c:pt idx="7510">
                  <c:v>99.796000000000006</c:v>
                </c:pt>
                <c:pt idx="7511">
                  <c:v>99.8</c:v>
                </c:pt>
                <c:pt idx="7512">
                  <c:v>99.798000000000002</c:v>
                </c:pt>
                <c:pt idx="7513">
                  <c:v>99.799000000000007</c:v>
                </c:pt>
                <c:pt idx="7514">
                  <c:v>99.802999999999997</c:v>
                </c:pt>
                <c:pt idx="7515">
                  <c:v>99.813000000000002</c:v>
                </c:pt>
                <c:pt idx="7516">
                  <c:v>99.816999999999993</c:v>
                </c:pt>
                <c:pt idx="7517">
                  <c:v>99.828000000000003</c:v>
                </c:pt>
                <c:pt idx="7518">
                  <c:v>99.840999999999994</c:v>
                </c:pt>
                <c:pt idx="7519">
                  <c:v>99.855000000000004</c:v>
                </c:pt>
                <c:pt idx="7520">
                  <c:v>99.867000000000004</c:v>
                </c:pt>
                <c:pt idx="7521">
                  <c:v>99.881</c:v>
                </c:pt>
                <c:pt idx="7522">
                  <c:v>99.893000000000001</c:v>
                </c:pt>
                <c:pt idx="7523">
                  <c:v>99.906000000000006</c:v>
                </c:pt>
                <c:pt idx="7524">
                  <c:v>99.923000000000002</c:v>
                </c:pt>
                <c:pt idx="7525">
                  <c:v>99.941000000000003</c:v>
                </c:pt>
                <c:pt idx="7526">
                  <c:v>99.954999999999998</c:v>
                </c:pt>
                <c:pt idx="7527">
                  <c:v>99.966999999999999</c:v>
                </c:pt>
                <c:pt idx="7528">
                  <c:v>99.977999999999994</c:v>
                </c:pt>
                <c:pt idx="7529">
                  <c:v>99.988</c:v>
                </c:pt>
                <c:pt idx="7530">
                  <c:v>99.997</c:v>
                </c:pt>
                <c:pt idx="7531">
                  <c:v>100</c:v>
                </c:pt>
                <c:pt idx="7532">
                  <c:v>100.01</c:v>
                </c:pt>
                <c:pt idx="7533">
                  <c:v>100.02</c:v>
                </c:pt>
                <c:pt idx="7534">
                  <c:v>100.02</c:v>
                </c:pt>
                <c:pt idx="7535">
                  <c:v>100.03</c:v>
                </c:pt>
                <c:pt idx="7536">
                  <c:v>100.03</c:v>
                </c:pt>
                <c:pt idx="7537">
                  <c:v>100.03</c:v>
                </c:pt>
                <c:pt idx="7538">
                  <c:v>100.03</c:v>
                </c:pt>
                <c:pt idx="7539">
                  <c:v>100.02</c:v>
                </c:pt>
                <c:pt idx="7540">
                  <c:v>100.01</c:v>
                </c:pt>
                <c:pt idx="7541">
                  <c:v>100</c:v>
                </c:pt>
                <c:pt idx="7542">
                  <c:v>99.991</c:v>
                </c:pt>
                <c:pt idx="7543">
                  <c:v>99.980999999999995</c:v>
                </c:pt>
                <c:pt idx="7544">
                  <c:v>99.972999999999999</c:v>
                </c:pt>
                <c:pt idx="7545">
                  <c:v>99.965999999999994</c:v>
                </c:pt>
                <c:pt idx="7546">
                  <c:v>99.960999999999999</c:v>
                </c:pt>
                <c:pt idx="7547">
                  <c:v>99.956999999999994</c:v>
                </c:pt>
                <c:pt idx="7548">
                  <c:v>99.956000000000003</c:v>
                </c:pt>
                <c:pt idx="7549">
                  <c:v>99.954999999999998</c:v>
                </c:pt>
                <c:pt idx="7550">
                  <c:v>99.956000000000003</c:v>
                </c:pt>
                <c:pt idx="7551">
                  <c:v>99.957999999999998</c:v>
                </c:pt>
                <c:pt idx="7552">
                  <c:v>99.962999999999994</c:v>
                </c:pt>
                <c:pt idx="7553">
                  <c:v>99.971000000000004</c:v>
                </c:pt>
                <c:pt idx="7554">
                  <c:v>99.978999999999999</c:v>
                </c:pt>
                <c:pt idx="7555">
                  <c:v>99.991</c:v>
                </c:pt>
                <c:pt idx="7556">
                  <c:v>100</c:v>
                </c:pt>
                <c:pt idx="7557">
                  <c:v>100.02</c:v>
                </c:pt>
                <c:pt idx="7558">
                  <c:v>100.03</c:v>
                </c:pt>
                <c:pt idx="7559">
                  <c:v>100.05</c:v>
                </c:pt>
                <c:pt idx="7560">
                  <c:v>100.06</c:v>
                </c:pt>
                <c:pt idx="7561">
                  <c:v>100.08</c:v>
                </c:pt>
                <c:pt idx="7562">
                  <c:v>100.1</c:v>
                </c:pt>
                <c:pt idx="7563">
                  <c:v>100.12</c:v>
                </c:pt>
                <c:pt idx="7564">
                  <c:v>100.13</c:v>
                </c:pt>
                <c:pt idx="7565">
                  <c:v>100.15</c:v>
                </c:pt>
                <c:pt idx="7566">
                  <c:v>100.17</c:v>
                </c:pt>
                <c:pt idx="7567">
                  <c:v>100.2</c:v>
                </c:pt>
                <c:pt idx="7568">
                  <c:v>100.21</c:v>
                </c:pt>
                <c:pt idx="7569">
                  <c:v>100.23</c:v>
                </c:pt>
                <c:pt idx="7570">
                  <c:v>100.25</c:v>
                </c:pt>
                <c:pt idx="7571">
                  <c:v>100.27</c:v>
                </c:pt>
                <c:pt idx="7572">
                  <c:v>100.3</c:v>
                </c:pt>
                <c:pt idx="7573">
                  <c:v>100.32</c:v>
                </c:pt>
                <c:pt idx="7574">
                  <c:v>100.33</c:v>
                </c:pt>
                <c:pt idx="7575">
                  <c:v>100.35</c:v>
                </c:pt>
                <c:pt idx="7576">
                  <c:v>100.36</c:v>
                </c:pt>
                <c:pt idx="7577">
                  <c:v>100.36</c:v>
                </c:pt>
                <c:pt idx="7578">
                  <c:v>100.37</c:v>
                </c:pt>
                <c:pt idx="7579">
                  <c:v>100.38</c:v>
                </c:pt>
                <c:pt idx="7580">
                  <c:v>100.41</c:v>
                </c:pt>
                <c:pt idx="7581">
                  <c:v>100.43</c:v>
                </c:pt>
                <c:pt idx="7582">
                  <c:v>100.45</c:v>
                </c:pt>
                <c:pt idx="7583">
                  <c:v>100.47</c:v>
                </c:pt>
                <c:pt idx="7584">
                  <c:v>100.51</c:v>
                </c:pt>
                <c:pt idx="7585">
                  <c:v>100.56</c:v>
                </c:pt>
                <c:pt idx="7586">
                  <c:v>100.63</c:v>
                </c:pt>
                <c:pt idx="7587">
                  <c:v>100.7</c:v>
                </c:pt>
                <c:pt idx="7588">
                  <c:v>100.79</c:v>
                </c:pt>
                <c:pt idx="7589">
                  <c:v>100.9</c:v>
                </c:pt>
                <c:pt idx="7590">
                  <c:v>101.01</c:v>
                </c:pt>
                <c:pt idx="7591">
                  <c:v>101.12</c:v>
                </c:pt>
                <c:pt idx="7592">
                  <c:v>101.24</c:v>
                </c:pt>
                <c:pt idx="7593">
                  <c:v>101.37</c:v>
                </c:pt>
                <c:pt idx="7594">
                  <c:v>101.52</c:v>
                </c:pt>
                <c:pt idx="7595">
                  <c:v>101.68</c:v>
                </c:pt>
                <c:pt idx="7596">
                  <c:v>101.85</c:v>
                </c:pt>
                <c:pt idx="7597">
                  <c:v>102.04</c:v>
                </c:pt>
                <c:pt idx="7598">
                  <c:v>102.24</c:v>
                </c:pt>
                <c:pt idx="7599">
                  <c:v>102.46</c:v>
                </c:pt>
                <c:pt idx="7600">
                  <c:v>102.67</c:v>
                </c:pt>
                <c:pt idx="7601">
                  <c:v>102.88</c:v>
                </c:pt>
                <c:pt idx="7602">
                  <c:v>103.11</c:v>
                </c:pt>
                <c:pt idx="7603">
                  <c:v>103.33</c:v>
                </c:pt>
                <c:pt idx="7604">
                  <c:v>103.55</c:v>
                </c:pt>
                <c:pt idx="7605">
                  <c:v>103.75</c:v>
                </c:pt>
                <c:pt idx="7606">
                  <c:v>103.93</c:v>
                </c:pt>
                <c:pt idx="7607">
                  <c:v>104.09</c:v>
                </c:pt>
                <c:pt idx="7608">
                  <c:v>104.22</c:v>
                </c:pt>
                <c:pt idx="7609">
                  <c:v>104.33</c:v>
                </c:pt>
                <c:pt idx="7610">
                  <c:v>104.41</c:v>
                </c:pt>
                <c:pt idx="7611">
                  <c:v>104.49</c:v>
                </c:pt>
                <c:pt idx="7612">
                  <c:v>104.54</c:v>
                </c:pt>
                <c:pt idx="7613">
                  <c:v>104.6</c:v>
                </c:pt>
                <c:pt idx="7614">
                  <c:v>104.65</c:v>
                </c:pt>
                <c:pt idx="7615">
                  <c:v>104.68</c:v>
                </c:pt>
                <c:pt idx="7616">
                  <c:v>104.71</c:v>
                </c:pt>
                <c:pt idx="7617">
                  <c:v>104.73</c:v>
                </c:pt>
                <c:pt idx="7618">
                  <c:v>104.75</c:v>
                </c:pt>
                <c:pt idx="7619">
                  <c:v>104.77</c:v>
                </c:pt>
                <c:pt idx="7620">
                  <c:v>104.78</c:v>
                </c:pt>
                <c:pt idx="7621">
                  <c:v>104.79</c:v>
                </c:pt>
                <c:pt idx="7622">
                  <c:v>104.82</c:v>
                </c:pt>
                <c:pt idx="7623">
                  <c:v>104.87</c:v>
                </c:pt>
                <c:pt idx="7624">
                  <c:v>104.93</c:v>
                </c:pt>
                <c:pt idx="7625">
                  <c:v>105</c:v>
                </c:pt>
                <c:pt idx="7626">
                  <c:v>105.09</c:v>
                </c:pt>
                <c:pt idx="7627">
                  <c:v>105.19</c:v>
                </c:pt>
                <c:pt idx="7628">
                  <c:v>105.29</c:v>
                </c:pt>
                <c:pt idx="7629">
                  <c:v>105.39</c:v>
                </c:pt>
                <c:pt idx="7630">
                  <c:v>105.48</c:v>
                </c:pt>
                <c:pt idx="7631">
                  <c:v>105.57</c:v>
                </c:pt>
                <c:pt idx="7632">
                  <c:v>105.65</c:v>
                </c:pt>
                <c:pt idx="7633">
                  <c:v>105.73</c:v>
                </c:pt>
                <c:pt idx="7634">
                  <c:v>105.81</c:v>
                </c:pt>
                <c:pt idx="7635">
                  <c:v>105.88</c:v>
                </c:pt>
                <c:pt idx="7636">
                  <c:v>105.95</c:v>
                </c:pt>
                <c:pt idx="7637">
                  <c:v>106.01</c:v>
                </c:pt>
                <c:pt idx="7638">
                  <c:v>106.05</c:v>
                </c:pt>
                <c:pt idx="7639">
                  <c:v>106.09</c:v>
                </c:pt>
                <c:pt idx="7640">
                  <c:v>106.13</c:v>
                </c:pt>
                <c:pt idx="7641">
                  <c:v>106.15</c:v>
                </c:pt>
                <c:pt idx="7642">
                  <c:v>106.17</c:v>
                </c:pt>
                <c:pt idx="7643">
                  <c:v>106.18</c:v>
                </c:pt>
                <c:pt idx="7644">
                  <c:v>106.2</c:v>
                </c:pt>
                <c:pt idx="7645">
                  <c:v>106.2</c:v>
                </c:pt>
                <c:pt idx="7646">
                  <c:v>106.21</c:v>
                </c:pt>
                <c:pt idx="7647">
                  <c:v>106.21</c:v>
                </c:pt>
                <c:pt idx="7648">
                  <c:v>106.22</c:v>
                </c:pt>
                <c:pt idx="7649">
                  <c:v>106.23</c:v>
                </c:pt>
                <c:pt idx="7650">
                  <c:v>106.23</c:v>
                </c:pt>
                <c:pt idx="7651">
                  <c:v>106.24</c:v>
                </c:pt>
                <c:pt idx="7652">
                  <c:v>106.24</c:v>
                </c:pt>
                <c:pt idx="7653">
                  <c:v>106.26</c:v>
                </c:pt>
                <c:pt idx="7654">
                  <c:v>106.27</c:v>
                </c:pt>
                <c:pt idx="7655">
                  <c:v>106.28</c:v>
                </c:pt>
                <c:pt idx="7656">
                  <c:v>106.28</c:v>
                </c:pt>
                <c:pt idx="7657">
                  <c:v>106.27</c:v>
                </c:pt>
                <c:pt idx="7658">
                  <c:v>106.25</c:v>
                </c:pt>
                <c:pt idx="7659">
                  <c:v>106.23</c:v>
                </c:pt>
                <c:pt idx="7660">
                  <c:v>106.21</c:v>
                </c:pt>
                <c:pt idx="7661">
                  <c:v>106.18</c:v>
                </c:pt>
                <c:pt idx="7662">
                  <c:v>106.15</c:v>
                </c:pt>
                <c:pt idx="7663">
                  <c:v>106.11</c:v>
                </c:pt>
                <c:pt idx="7664">
                  <c:v>106.06</c:v>
                </c:pt>
                <c:pt idx="7665">
                  <c:v>106.02</c:v>
                </c:pt>
                <c:pt idx="7666">
                  <c:v>105.97</c:v>
                </c:pt>
                <c:pt idx="7667">
                  <c:v>105.92</c:v>
                </c:pt>
                <c:pt idx="7668">
                  <c:v>105.88</c:v>
                </c:pt>
                <c:pt idx="7669">
                  <c:v>105.82</c:v>
                </c:pt>
                <c:pt idx="7670">
                  <c:v>105.78</c:v>
                </c:pt>
                <c:pt idx="7671">
                  <c:v>105.73</c:v>
                </c:pt>
                <c:pt idx="7672">
                  <c:v>105.68</c:v>
                </c:pt>
                <c:pt idx="7673">
                  <c:v>105.63</c:v>
                </c:pt>
                <c:pt idx="7674">
                  <c:v>105.59</c:v>
                </c:pt>
                <c:pt idx="7675">
                  <c:v>105.56</c:v>
                </c:pt>
                <c:pt idx="7676">
                  <c:v>105.52</c:v>
                </c:pt>
                <c:pt idx="7677">
                  <c:v>105.5</c:v>
                </c:pt>
                <c:pt idx="7678">
                  <c:v>105.48</c:v>
                </c:pt>
                <c:pt idx="7679">
                  <c:v>105.47</c:v>
                </c:pt>
                <c:pt idx="7680">
                  <c:v>105.47</c:v>
                </c:pt>
                <c:pt idx="7681">
                  <c:v>105.47</c:v>
                </c:pt>
                <c:pt idx="7682">
                  <c:v>105.48</c:v>
                </c:pt>
                <c:pt idx="7683">
                  <c:v>105.49</c:v>
                </c:pt>
                <c:pt idx="7684">
                  <c:v>105.51</c:v>
                </c:pt>
                <c:pt idx="7685">
                  <c:v>105.52</c:v>
                </c:pt>
                <c:pt idx="7686">
                  <c:v>105.54</c:v>
                </c:pt>
                <c:pt idx="7687">
                  <c:v>105.56</c:v>
                </c:pt>
                <c:pt idx="7688">
                  <c:v>105.58</c:v>
                </c:pt>
                <c:pt idx="7689">
                  <c:v>105.6</c:v>
                </c:pt>
                <c:pt idx="7690">
                  <c:v>105.63</c:v>
                </c:pt>
                <c:pt idx="7691">
                  <c:v>105.66</c:v>
                </c:pt>
                <c:pt idx="7692">
                  <c:v>105.69</c:v>
                </c:pt>
                <c:pt idx="7693">
                  <c:v>105.72</c:v>
                </c:pt>
                <c:pt idx="7694">
                  <c:v>105.75</c:v>
                </c:pt>
                <c:pt idx="7695">
                  <c:v>105.78</c:v>
                </c:pt>
                <c:pt idx="7696">
                  <c:v>105.8</c:v>
                </c:pt>
                <c:pt idx="7697">
                  <c:v>105.81</c:v>
                </c:pt>
                <c:pt idx="7698">
                  <c:v>105.81</c:v>
                </c:pt>
                <c:pt idx="7699">
                  <c:v>105.81</c:v>
                </c:pt>
                <c:pt idx="7700">
                  <c:v>105.82</c:v>
                </c:pt>
                <c:pt idx="7701">
                  <c:v>105.82</c:v>
                </c:pt>
                <c:pt idx="7702">
                  <c:v>105.81</c:v>
                </c:pt>
                <c:pt idx="7703">
                  <c:v>105.8</c:v>
                </c:pt>
                <c:pt idx="7704">
                  <c:v>105.78</c:v>
                </c:pt>
                <c:pt idx="7705">
                  <c:v>105.76</c:v>
                </c:pt>
                <c:pt idx="7706">
                  <c:v>105.74</c:v>
                </c:pt>
                <c:pt idx="7707">
                  <c:v>105.71</c:v>
                </c:pt>
                <c:pt idx="7708">
                  <c:v>105.68</c:v>
                </c:pt>
                <c:pt idx="7709">
                  <c:v>105.66</c:v>
                </c:pt>
                <c:pt idx="7710">
                  <c:v>105.63</c:v>
                </c:pt>
                <c:pt idx="7711">
                  <c:v>105.61</c:v>
                </c:pt>
                <c:pt idx="7712">
                  <c:v>105.58</c:v>
                </c:pt>
                <c:pt idx="7713">
                  <c:v>105.55</c:v>
                </c:pt>
                <c:pt idx="7714">
                  <c:v>105.53</c:v>
                </c:pt>
                <c:pt idx="7715">
                  <c:v>105.51</c:v>
                </c:pt>
                <c:pt idx="7716">
                  <c:v>105.49</c:v>
                </c:pt>
                <c:pt idx="7717">
                  <c:v>105.49</c:v>
                </c:pt>
                <c:pt idx="7718">
                  <c:v>105.48</c:v>
                </c:pt>
                <c:pt idx="7719">
                  <c:v>105.47</c:v>
                </c:pt>
                <c:pt idx="7720">
                  <c:v>105.46</c:v>
                </c:pt>
                <c:pt idx="7721">
                  <c:v>105.46</c:v>
                </c:pt>
                <c:pt idx="7722">
                  <c:v>105.45</c:v>
                </c:pt>
                <c:pt idx="7723">
                  <c:v>105.45</c:v>
                </c:pt>
                <c:pt idx="7724">
                  <c:v>105.44</c:v>
                </c:pt>
                <c:pt idx="7725">
                  <c:v>105.44</c:v>
                </c:pt>
                <c:pt idx="7726">
                  <c:v>105.44</c:v>
                </c:pt>
                <c:pt idx="7727">
                  <c:v>105.44</c:v>
                </c:pt>
                <c:pt idx="7728">
                  <c:v>105.44</c:v>
                </c:pt>
                <c:pt idx="7729">
                  <c:v>105.44</c:v>
                </c:pt>
                <c:pt idx="7730">
                  <c:v>105.43</c:v>
                </c:pt>
                <c:pt idx="7731">
                  <c:v>105.43</c:v>
                </c:pt>
                <c:pt idx="7732">
                  <c:v>105.42</c:v>
                </c:pt>
                <c:pt idx="7733">
                  <c:v>105.41</c:v>
                </c:pt>
                <c:pt idx="7734">
                  <c:v>105.39</c:v>
                </c:pt>
                <c:pt idx="7735">
                  <c:v>105.37</c:v>
                </c:pt>
                <c:pt idx="7736">
                  <c:v>105.35</c:v>
                </c:pt>
                <c:pt idx="7737">
                  <c:v>105.33</c:v>
                </c:pt>
                <c:pt idx="7738">
                  <c:v>105.3</c:v>
                </c:pt>
                <c:pt idx="7739">
                  <c:v>105.29</c:v>
                </c:pt>
                <c:pt idx="7740">
                  <c:v>105.27</c:v>
                </c:pt>
                <c:pt idx="7741">
                  <c:v>105.26</c:v>
                </c:pt>
                <c:pt idx="7742">
                  <c:v>105.24</c:v>
                </c:pt>
                <c:pt idx="7743">
                  <c:v>105.22</c:v>
                </c:pt>
                <c:pt idx="7744">
                  <c:v>105.21</c:v>
                </c:pt>
                <c:pt idx="7745">
                  <c:v>105.18</c:v>
                </c:pt>
                <c:pt idx="7746">
                  <c:v>105.17</c:v>
                </c:pt>
                <c:pt idx="7747">
                  <c:v>105.16</c:v>
                </c:pt>
                <c:pt idx="7748">
                  <c:v>105.15</c:v>
                </c:pt>
                <c:pt idx="7749">
                  <c:v>105.15</c:v>
                </c:pt>
                <c:pt idx="7750">
                  <c:v>105.15</c:v>
                </c:pt>
                <c:pt idx="7751">
                  <c:v>105.14</c:v>
                </c:pt>
                <c:pt idx="7752">
                  <c:v>105.15</c:v>
                </c:pt>
                <c:pt idx="7753">
                  <c:v>105.17</c:v>
                </c:pt>
                <c:pt idx="7754">
                  <c:v>105.17</c:v>
                </c:pt>
                <c:pt idx="7755">
                  <c:v>105.18</c:v>
                </c:pt>
                <c:pt idx="7756">
                  <c:v>105.19</c:v>
                </c:pt>
                <c:pt idx="7757">
                  <c:v>105.2</c:v>
                </c:pt>
                <c:pt idx="7758">
                  <c:v>105.2</c:v>
                </c:pt>
                <c:pt idx="7759">
                  <c:v>105.2</c:v>
                </c:pt>
                <c:pt idx="7760">
                  <c:v>105.19</c:v>
                </c:pt>
                <c:pt idx="7761">
                  <c:v>105.18</c:v>
                </c:pt>
                <c:pt idx="7762">
                  <c:v>105.17</c:v>
                </c:pt>
                <c:pt idx="7763">
                  <c:v>105.16</c:v>
                </c:pt>
                <c:pt idx="7764">
                  <c:v>105.16</c:v>
                </c:pt>
                <c:pt idx="7765">
                  <c:v>105.16</c:v>
                </c:pt>
                <c:pt idx="7766">
                  <c:v>105.16</c:v>
                </c:pt>
                <c:pt idx="7767">
                  <c:v>105.16</c:v>
                </c:pt>
                <c:pt idx="7768">
                  <c:v>105.15</c:v>
                </c:pt>
                <c:pt idx="7769">
                  <c:v>105.14</c:v>
                </c:pt>
                <c:pt idx="7770">
                  <c:v>105.13</c:v>
                </c:pt>
                <c:pt idx="7771">
                  <c:v>105.12</c:v>
                </c:pt>
                <c:pt idx="7772">
                  <c:v>105.11</c:v>
                </c:pt>
                <c:pt idx="7773">
                  <c:v>105.1</c:v>
                </c:pt>
                <c:pt idx="7774">
                  <c:v>105.08</c:v>
                </c:pt>
                <c:pt idx="7775">
                  <c:v>105.06</c:v>
                </c:pt>
                <c:pt idx="7776">
                  <c:v>105.05</c:v>
                </c:pt>
                <c:pt idx="7777">
                  <c:v>105.04</c:v>
                </c:pt>
                <c:pt idx="7778">
                  <c:v>105.04</c:v>
                </c:pt>
                <c:pt idx="7779">
                  <c:v>105.03</c:v>
                </c:pt>
                <c:pt idx="7780">
                  <c:v>105.03</c:v>
                </c:pt>
                <c:pt idx="7781">
                  <c:v>105.03</c:v>
                </c:pt>
                <c:pt idx="7782">
                  <c:v>105.02</c:v>
                </c:pt>
                <c:pt idx="7783">
                  <c:v>105.02</c:v>
                </c:pt>
                <c:pt idx="7784">
                  <c:v>105.02</c:v>
                </c:pt>
                <c:pt idx="7785">
                  <c:v>105.01</c:v>
                </c:pt>
                <c:pt idx="7786">
                  <c:v>105.02</c:v>
                </c:pt>
                <c:pt idx="7787">
                  <c:v>105.02</c:v>
                </c:pt>
                <c:pt idx="7788">
                  <c:v>105.03</c:v>
                </c:pt>
                <c:pt idx="7789">
                  <c:v>105.04</c:v>
                </c:pt>
                <c:pt idx="7790">
                  <c:v>105.06</c:v>
                </c:pt>
                <c:pt idx="7791">
                  <c:v>105.07</c:v>
                </c:pt>
                <c:pt idx="7792">
                  <c:v>105.09</c:v>
                </c:pt>
                <c:pt idx="7793">
                  <c:v>105.11</c:v>
                </c:pt>
                <c:pt idx="7794">
                  <c:v>105.13</c:v>
                </c:pt>
                <c:pt idx="7795">
                  <c:v>105.16</c:v>
                </c:pt>
                <c:pt idx="7796">
                  <c:v>105.17</c:v>
                </c:pt>
                <c:pt idx="7797">
                  <c:v>105.21</c:v>
                </c:pt>
                <c:pt idx="7798">
                  <c:v>105.27</c:v>
                </c:pt>
                <c:pt idx="7799">
                  <c:v>105.32</c:v>
                </c:pt>
                <c:pt idx="7800">
                  <c:v>105.36</c:v>
                </c:pt>
                <c:pt idx="7801">
                  <c:v>105.42</c:v>
                </c:pt>
                <c:pt idx="7802">
                  <c:v>105.48</c:v>
                </c:pt>
                <c:pt idx="7803">
                  <c:v>105.52</c:v>
                </c:pt>
                <c:pt idx="7804">
                  <c:v>105.56</c:v>
                </c:pt>
                <c:pt idx="7805">
                  <c:v>105.6</c:v>
                </c:pt>
                <c:pt idx="7806">
                  <c:v>105.63</c:v>
                </c:pt>
                <c:pt idx="7807">
                  <c:v>105.67</c:v>
                </c:pt>
                <c:pt idx="7808">
                  <c:v>105.69</c:v>
                </c:pt>
                <c:pt idx="7809">
                  <c:v>105.71</c:v>
                </c:pt>
                <c:pt idx="7810">
                  <c:v>105.72</c:v>
                </c:pt>
                <c:pt idx="7811">
                  <c:v>105.73</c:v>
                </c:pt>
                <c:pt idx="7812">
                  <c:v>105.74</c:v>
                </c:pt>
                <c:pt idx="7813">
                  <c:v>105.76</c:v>
                </c:pt>
                <c:pt idx="7814">
                  <c:v>105.76</c:v>
                </c:pt>
                <c:pt idx="7815">
                  <c:v>105.75</c:v>
                </c:pt>
                <c:pt idx="7816">
                  <c:v>105.74</c:v>
                </c:pt>
                <c:pt idx="7817">
                  <c:v>105.74</c:v>
                </c:pt>
                <c:pt idx="7818">
                  <c:v>105.73</c:v>
                </c:pt>
                <c:pt idx="7819">
                  <c:v>105.74</c:v>
                </c:pt>
                <c:pt idx="7820">
                  <c:v>105.75</c:v>
                </c:pt>
                <c:pt idx="7821">
                  <c:v>105.78</c:v>
                </c:pt>
                <c:pt idx="7822">
                  <c:v>105.81</c:v>
                </c:pt>
                <c:pt idx="7823">
                  <c:v>105.86</c:v>
                </c:pt>
                <c:pt idx="7824">
                  <c:v>105.92</c:v>
                </c:pt>
                <c:pt idx="7825">
                  <c:v>106</c:v>
                </c:pt>
                <c:pt idx="7826">
                  <c:v>106.09</c:v>
                </c:pt>
                <c:pt idx="7827">
                  <c:v>106.18</c:v>
                </c:pt>
                <c:pt idx="7828">
                  <c:v>106.28</c:v>
                </c:pt>
                <c:pt idx="7829">
                  <c:v>106.39</c:v>
                </c:pt>
                <c:pt idx="7830">
                  <c:v>106.5</c:v>
                </c:pt>
                <c:pt idx="7831">
                  <c:v>106.63</c:v>
                </c:pt>
                <c:pt idx="7832">
                  <c:v>106.76</c:v>
                </c:pt>
                <c:pt idx="7833">
                  <c:v>106.89</c:v>
                </c:pt>
                <c:pt idx="7834">
                  <c:v>107.03</c:v>
                </c:pt>
                <c:pt idx="7835">
                  <c:v>107.17</c:v>
                </c:pt>
                <c:pt idx="7836">
                  <c:v>107.31</c:v>
                </c:pt>
                <c:pt idx="7837">
                  <c:v>107.45</c:v>
                </c:pt>
                <c:pt idx="7838">
                  <c:v>107.59</c:v>
                </c:pt>
                <c:pt idx="7839">
                  <c:v>107.72</c:v>
                </c:pt>
                <c:pt idx="7840">
                  <c:v>107.85</c:v>
                </c:pt>
                <c:pt idx="7841">
                  <c:v>107.96</c:v>
                </c:pt>
                <c:pt idx="7842">
                  <c:v>108.08</c:v>
                </c:pt>
                <c:pt idx="7843">
                  <c:v>108.19</c:v>
                </c:pt>
                <c:pt idx="7844">
                  <c:v>108.29</c:v>
                </c:pt>
                <c:pt idx="7845">
                  <c:v>108.38</c:v>
                </c:pt>
                <c:pt idx="7846">
                  <c:v>108.44</c:v>
                </c:pt>
                <c:pt idx="7847">
                  <c:v>108.51</c:v>
                </c:pt>
                <c:pt idx="7848">
                  <c:v>108.58</c:v>
                </c:pt>
                <c:pt idx="7849">
                  <c:v>108.65</c:v>
                </c:pt>
                <c:pt idx="7850">
                  <c:v>108.71</c:v>
                </c:pt>
                <c:pt idx="7851">
                  <c:v>108.78</c:v>
                </c:pt>
                <c:pt idx="7852">
                  <c:v>108.85</c:v>
                </c:pt>
                <c:pt idx="7853">
                  <c:v>108.91</c:v>
                </c:pt>
                <c:pt idx="7854">
                  <c:v>108.97</c:v>
                </c:pt>
                <c:pt idx="7855">
                  <c:v>109.03</c:v>
                </c:pt>
                <c:pt idx="7856">
                  <c:v>109.1</c:v>
                </c:pt>
                <c:pt idx="7857">
                  <c:v>109.16</c:v>
                </c:pt>
                <c:pt idx="7858">
                  <c:v>109.23</c:v>
                </c:pt>
                <c:pt idx="7859">
                  <c:v>109.29</c:v>
                </c:pt>
                <c:pt idx="7860">
                  <c:v>109.35</c:v>
                </c:pt>
                <c:pt idx="7861">
                  <c:v>109.41</c:v>
                </c:pt>
                <c:pt idx="7862">
                  <c:v>109.47</c:v>
                </c:pt>
                <c:pt idx="7863">
                  <c:v>109.53</c:v>
                </c:pt>
                <c:pt idx="7864">
                  <c:v>109.59</c:v>
                </c:pt>
                <c:pt idx="7865">
                  <c:v>109.66</c:v>
                </c:pt>
                <c:pt idx="7866">
                  <c:v>109.74</c:v>
                </c:pt>
                <c:pt idx="7867">
                  <c:v>109.81</c:v>
                </c:pt>
                <c:pt idx="7868">
                  <c:v>109.89</c:v>
                </c:pt>
                <c:pt idx="7869">
                  <c:v>109.96</c:v>
                </c:pt>
                <c:pt idx="7870">
                  <c:v>110.03</c:v>
                </c:pt>
                <c:pt idx="7871">
                  <c:v>110.09</c:v>
                </c:pt>
                <c:pt idx="7872">
                  <c:v>110.15</c:v>
                </c:pt>
                <c:pt idx="7873">
                  <c:v>110.2</c:v>
                </c:pt>
                <c:pt idx="7874">
                  <c:v>110.26</c:v>
                </c:pt>
                <c:pt idx="7875">
                  <c:v>110.32</c:v>
                </c:pt>
                <c:pt idx="7876">
                  <c:v>110.38</c:v>
                </c:pt>
                <c:pt idx="7877">
                  <c:v>110.42</c:v>
                </c:pt>
                <c:pt idx="7878">
                  <c:v>110.46</c:v>
                </c:pt>
                <c:pt idx="7879">
                  <c:v>110.51</c:v>
                </c:pt>
                <c:pt idx="7880">
                  <c:v>110.56</c:v>
                </c:pt>
                <c:pt idx="7881">
                  <c:v>110.6</c:v>
                </c:pt>
                <c:pt idx="7882">
                  <c:v>110.65</c:v>
                </c:pt>
                <c:pt idx="7883">
                  <c:v>110.68</c:v>
                </c:pt>
                <c:pt idx="7884">
                  <c:v>110.72</c:v>
                </c:pt>
                <c:pt idx="7885">
                  <c:v>110.75</c:v>
                </c:pt>
                <c:pt idx="7886">
                  <c:v>110.78</c:v>
                </c:pt>
                <c:pt idx="7887">
                  <c:v>110.83</c:v>
                </c:pt>
                <c:pt idx="7888">
                  <c:v>110.87</c:v>
                </c:pt>
                <c:pt idx="7889">
                  <c:v>110.91</c:v>
                </c:pt>
                <c:pt idx="7890">
                  <c:v>110.96</c:v>
                </c:pt>
                <c:pt idx="7891">
                  <c:v>111.01</c:v>
                </c:pt>
                <c:pt idx="7892">
                  <c:v>111.05</c:v>
                </c:pt>
                <c:pt idx="7893">
                  <c:v>111.09</c:v>
                </c:pt>
                <c:pt idx="7894">
                  <c:v>111.12</c:v>
                </c:pt>
                <c:pt idx="7895">
                  <c:v>111.14</c:v>
                </c:pt>
                <c:pt idx="7896">
                  <c:v>111.15</c:v>
                </c:pt>
                <c:pt idx="7897">
                  <c:v>111.16</c:v>
                </c:pt>
                <c:pt idx="7898">
                  <c:v>111.17</c:v>
                </c:pt>
                <c:pt idx="7899">
                  <c:v>111.17</c:v>
                </c:pt>
                <c:pt idx="7900">
                  <c:v>111.16</c:v>
                </c:pt>
                <c:pt idx="7901">
                  <c:v>111.15</c:v>
                </c:pt>
                <c:pt idx="7902">
                  <c:v>111.14</c:v>
                </c:pt>
                <c:pt idx="7903">
                  <c:v>111.11</c:v>
                </c:pt>
                <c:pt idx="7904">
                  <c:v>111.09</c:v>
                </c:pt>
                <c:pt idx="7905">
                  <c:v>111.06</c:v>
                </c:pt>
                <c:pt idx="7906">
                  <c:v>111.02</c:v>
                </c:pt>
                <c:pt idx="7907">
                  <c:v>110.98</c:v>
                </c:pt>
                <c:pt idx="7908">
                  <c:v>110.93</c:v>
                </c:pt>
                <c:pt idx="7909">
                  <c:v>110.89</c:v>
                </c:pt>
                <c:pt idx="7910">
                  <c:v>110.84</c:v>
                </c:pt>
                <c:pt idx="7911">
                  <c:v>110.79</c:v>
                </c:pt>
                <c:pt idx="7912">
                  <c:v>110.75</c:v>
                </c:pt>
                <c:pt idx="7913">
                  <c:v>110.71</c:v>
                </c:pt>
                <c:pt idx="7914">
                  <c:v>110.67</c:v>
                </c:pt>
                <c:pt idx="7915">
                  <c:v>110.63</c:v>
                </c:pt>
                <c:pt idx="7916">
                  <c:v>110.61</c:v>
                </c:pt>
                <c:pt idx="7917">
                  <c:v>110.6</c:v>
                </c:pt>
                <c:pt idx="7918">
                  <c:v>110.6</c:v>
                </c:pt>
                <c:pt idx="7919">
                  <c:v>110.6</c:v>
                </c:pt>
                <c:pt idx="7920">
                  <c:v>110.61</c:v>
                </c:pt>
                <c:pt idx="7921">
                  <c:v>110.62</c:v>
                </c:pt>
                <c:pt idx="7922">
                  <c:v>110.63</c:v>
                </c:pt>
                <c:pt idx="7923">
                  <c:v>110.64</c:v>
                </c:pt>
                <c:pt idx="7924">
                  <c:v>110.65</c:v>
                </c:pt>
                <c:pt idx="7925">
                  <c:v>110.66</c:v>
                </c:pt>
                <c:pt idx="7926">
                  <c:v>110.67</c:v>
                </c:pt>
                <c:pt idx="7927">
                  <c:v>110.68</c:v>
                </c:pt>
                <c:pt idx="7928">
                  <c:v>110.68</c:v>
                </c:pt>
                <c:pt idx="7929">
                  <c:v>110.69</c:v>
                </c:pt>
                <c:pt idx="7930">
                  <c:v>110.69</c:v>
                </c:pt>
                <c:pt idx="7931">
                  <c:v>110.69</c:v>
                </c:pt>
                <c:pt idx="7932">
                  <c:v>110.68</c:v>
                </c:pt>
                <c:pt idx="7933">
                  <c:v>110.67</c:v>
                </c:pt>
                <c:pt idx="7934">
                  <c:v>110.65</c:v>
                </c:pt>
                <c:pt idx="7935">
                  <c:v>110.63</c:v>
                </c:pt>
                <c:pt idx="7936">
                  <c:v>110.63</c:v>
                </c:pt>
                <c:pt idx="7937">
                  <c:v>110.63</c:v>
                </c:pt>
                <c:pt idx="7938">
                  <c:v>110.62</c:v>
                </c:pt>
                <c:pt idx="7939">
                  <c:v>110.62</c:v>
                </c:pt>
                <c:pt idx="7940">
                  <c:v>110.62</c:v>
                </c:pt>
                <c:pt idx="7941">
                  <c:v>110.62</c:v>
                </c:pt>
                <c:pt idx="7942">
                  <c:v>110.61</c:v>
                </c:pt>
                <c:pt idx="7943">
                  <c:v>110.61</c:v>
                </c:pt>
                <c:pt idx="7944">
                  <c:v>110.61</c:v>
                </c:pt>
                <c:pt idx="7945">
                  <c:v>110.61</c:v>
                </c:pt>
                <c:pt idx="7946">
                  <c:v>110.61</c:v>
                </c:pt>
                <c:pt idx="7947">
                  <c:v>110.61</c:v>
                </c:pt>
                <c:pt idx="7948">
                  <c:v>110.6</c:v>
                </c:pt>
                <c:pt idx="7949">
                  <c:v>110.63</c:v>
                </c:pt>
                <c:pt idx="7950">
                  <c:v>110.63</c:v>
                </c:pt>
                <c:pt idx="7951">
                  <c:v>110.64</c:v>
                </c:pt>
                <c:pt idx="7952">
                  <c:v>110.65</c:v>
                </c:pt>
                <c:pt idx="7953">
                  <c:v>110.67</c:v>
                </c:pt>
                <c:pt idx="7954">
                  <c:v>110.69</c:v>
                </c:pt>
                <c:pt idx="7955">
                  <c:v>110.71</c:v>
                </c:pt>
                <c:pt idx="7956">
                  <c:v>110.73</c:v>
                </c:pt>
                <c:pt idx="7957">
                  <c:v>110.75</c:v>
                </c:pt>
                <c:pt idx="7958">
                  <c:v>110.78</c:v>
                </c:pt>
                <c:pt idx="7959">
                  <c:v>110.79</c:v>
                </c:pt>
                <c:pt idx="7960">
                  <c:v>110.82</c:v>
                </c:pt>
                <c:pt idx="7961">
                  <c:v>110.86</c:v>
                </c:pt>
                <c:pt idx="7962">
                  <c:v>110.89</c:v>
                </c:pt>
                <c:pt idx="7963">
                  <c:v>110.92</c:v>
                </c:pt>
                <c:pt idx="7964">
                  <c:v>110.95</c:v>
                </c:pt>
                <c:pt idx="7965">
                  <c:v>110.97</c:v>
                </c:pt>
                <c:pt idx="7966">
                  <c:v>110.98</c:v>
                </c:pt>
                <c:pt idx="7967">
                  <c:v>110.99</c:v>
                </c:pt>
                <c:pt idx="7968">
                  <c:v>111</c:v>
                </c:pt>
                <c:pt idx="7969">
                  <c:v>111.01</c:v>
                </c:pt>
                <c:pt idx="7970">
                  <c:v>111.01</c:v>
                </c:pt>
                <c:pt idx="7971">
                  <c:v>111.02</c:v>
                </c:pt>
                <c:pt idx="7972">
                  <c:v>111.02</c:v>
                </c:pt>
                <c:pt idx="7973">
                  <c:v>111.02</c:v>
                </c:pt>
                <c:pt idx="7974">
                  <c:v>111.01</c:v>
                </c:pt>
                <c:pt idx="7975">
                  <c:v>110.99</c:v>
                </c:pt>
                <c:pt idx="7976">
                  <c:v>110.98</c:v>
                </c:pt>
                <c:pt idx="7977">
                  <c:v>110.95</c:v>
                </c:pt>
                <c:pt idx="7978">
                  <c:v>110.93</c:v>
                </c:pt>
                <c:pt idx="7979">
                  <c:v>110.91</c:v>
                </c:pt>
                <c:pt idx="7980">
                  <c:v>110.89</c:v>
                </c:pt>
                <c:pt idx="7981">
                  <c:v>110.87</c:v>
                </c:pt>
                <c:pt idx="7982">
                  <c:v>110.86</c:v>
                </c:pt>
                <c:pt idx="7983">
                  <c:v>110.84</c:v>
                </c:pt>
                <c:pt idx="7984">
                  <c:v>110.84</c:v>
                </c:pt>
                <c:pt idx="7985">
                  <c:v>110.83</c:v>
                </c:pt>
                <c:pt idx="7986">
                  <c:v>110.83</c:v>
                </c:pt>
                <c:pt idx="7987">
                  <c:v>110.84</c:v>
                </c:pt>
                <c:pt idx="7988">
                  <c:v>110.86</c:v>
                </c:pt>
                <c:pt idx="7989">
                  <c:v>110.87</c:v>
                </c:pt>
                <c:pt idx="7990">
                  <c:v>110.9</c:v>
                </c:pt>
                <c:pt idx="7991">
                  <c:v>110.92</c:v>
                </c:pt>
                <c:pt idx="7992">
                  <c:v>110.96</c:v>
                </c:pt>
                <c:pt idx="7993">
                  <c:v>111.01</c:v>
                </c:pt>
                <c:pt idx="7994">
                  <c:v>111.06</c:v>
                </c:pt>
                <c:pt idx="7995">
                  <c:v>111.11</c:v>
                </c:pt>
                <c:pt idx="7996">
                  <c:v>111.16</c:v>
                </c:pt>
                <c:pt idx="7997">
                  <c:v>111.23</c:v>
                </c:pt>
                <c:pt idx="7998">
                  <c:v>111.29</c:v>
                </c:pt>
                <c:pt idx="7999">
                  <c:v>111.36</c:v>
                </c:pt>
                <c:pt idx="8000">
                  <c:v>111.44</c:v>
                </c:pt>
                <c:pt idx="8001">
                  <c:v>111.53</c:v>
                </c:pt>
                <c:pt idx="8002">
                  <c:v>111.61</c:v>
                </c:pt>
                <c:pt idx="8003">
                  <c:v>111.71</c:v>
                </c:pt>
                <c:pt idx="8004">
                  <c:v>111.82</c:v>
                </c:pt>
                <c:pt idx="8005">
                  <c:v>111.94</c:v>
                </c:pt>
                <c:pt idx="8006">
                  <c:v>112.06</c:v>
                </c:pt>
                <c:pt idx="8007">
                  <c:v>112.2</c:v>
                </c:pt>
                <c:pt idx="8008">
                  <c:v>112.33</c:v>
                </c:pt>
                <c:pt idx="8009">
                  <c:v>112.49</c:v>
                </c:pt>
                <c:pt idx="8010">
                  <c:v>112.66</c:v>
                </c:pt>
                <c:pt idx="8011">
                  <c:v>112.82</c:v>
                </c:pt>
                <c:pt idx="8012">
                  <c:v>113</c:v>
                </c:pt>
                <c:pt idx="8013">
                  <c:v>113.19</c:v>
                </c:pt>
                <c:pt idx="8014">
                  <c:v>113.39</c:v>
                </c:pt>
                <c:pt idx="8015">
                  <c:v>113.6</c:v>
                </c:pt>
                <c:pt idx="8016">
                  <c:v>113.82</c:v>
                </c:pt>
                <c:pt idx="8017">
                  <c:v>114.02</c:v>
                </c:pt>
                <c:pt idx="8018">
                  <c:v>114.24</c:v>
                </c:pt>
                <c:pt idx="8019">
                  <c:v>114.45</c:v>
                </c:pt>
                <c:pt idx="8020">
                  <c:v>114.66</c:v>
                </c:pt>
                <c:pt idx="8021">
                  <c:v>114.87</c:v>
                </c:pt>
                <c:pt idx="8022">
                  <c:v>115.08</c:v>
                </c:pt>
                <c:pt idx="8023">
                  <c:v>115.26</c:v>
                </c:pt>
                <c:pt idx="8024">
                  <c:v>115.43</c:v>
                </c:pt>
                <c:pt idx="8025">
                  <c:v>115.57</c:v>
                </c:pt>
                <c:pt idx="8026">
                  <c:v>115.69</c:v>
                </c:pt>
                <c:pt idx="8027">
                  <c:v>115.82</c:v>
                </c:pt>
                <c:pt idx="8028">
                  <c:v>115.92</c:v>
                </c:pt>
                <c:pt idx="8029">
                  <c:v>116.01</c:v>
                </c:pt>
                <c:pt idx="8030">
                  <c:v>116.1</c:v>
                </c:pt>
                <c:pt idx="8031">
                  <c:v>116.18</c:v>
                </c:pt>
                <c:pt idx="8032">
                  <c:v>116.23</c:v>
                </c:pt>
                <c:pt idx="8033">
                  <c:v>116.29</c:v>
                </c:pt>
                <c:pt idx="8034">
                  <c:v>116.33</c:v>
                </c:pt>
                <c:pt idx="8035">
                  <c:v>116.37</c:v>
                </c:pt>
                <c:pt idx="8036">
                  <c:v>116.41</c:v>
                </c:pt>
                <c:pt idx="8037">
                  <c:v>116.45</c:v>
                </c:pt>
                <c:pt idx="8038">
                  <c:v>116.47</c:v>
                </c:pt>
                <c:pt idx="8039">
                  <c:v>116.5</c:v>
                </c:pt>
                <c:pt idx="8040">
                  <c:v>116.54</c:v>
                </c:pt>
                <c:pt idx="8041">
                  <c:v>116.56</c:v>
                </c:pt>
                <c:pt idx="8042">
                  <c:v>116.6</c:v>
                </c:pt>
                <c:pt idx="8043">
                  <c:v>116.64</c:v>
                </c:pt>
                <c:pt idx="8044">
                  <c:v>116.68</c:v>
                </c:pt>
                <c:pt idx="8045">
                  <c:v>116.73</c:v>
                </c:pt>
                <c:pt idx="8046">
                  <c:v>116.79</c:v>
                </c:pt>
                <c:pt idx="8047">
                  <c:v>116.85</c:v>
                </c:pt>
                <c:pt idx="8048">
                  <c:v>116.92</c:v>
                </c:pt>
                <c:pt idx="8049">
                  <c:v>117</c:v>
                </c:pt>
                <c:pt idx="8050">
                  <c:v>117.08</c:v>
                </c:pt>
                <c:pt idx="8051">
                  <c:v>117.14</c:v>
                </c:pt>
                <c:pt idx="8052">
                  <c:v>117.21</c:v>
                </c:pt>
                <c:pt idx="8053">
                  <c:v>117.26</c:v>
                </c:pt>
                <c:pt idx="8054">
                  <c:v>117.31</c:v>
                </c:pt>
                <c:pt idx="8055">
                  <c:v>117.37</c:v>
                </c:pt>
                <c:pt idx="8056">
                  <c:v>117.41</c:v>
                </c:pt>
                <c:pt idx="8057">
                  <c:v>117.45</c:v>
                </c:pt>
                <c:pt idx="8058">
                  <c:v>117.5</c:v>
                </c:pt>
                <c:pt idx="8059">
                  <c:v>117.56</c:v>
                </c:pt>
                <c:pt idx="8060">
                  <c:v>117.61</c:v>
                </c:pt>
                <c:pt idx="8061">
                  <c:v>117.67</c:v>
                </c:pt>
                <c:pt idx="8062">
                  <c:v>117.74</c:v>
                </c:pt>
                <c:pt idx="8063">
                  <c:v>117.81</c:v>
                </c:pt>
                <c:pt idx="8064">
                  <c:v>117.88</c:v>
                </c:pt>
                <c:pt idx="8065">
                  <c:v>117.94</c:v>
                </c:pt>
                <c:pt idx="8066">
                  <c:v>118.02</c:v>
                </c:pt>
                <c:pt idx="8067">
                  <c:v>118.08</c:v>
                </c:pt>
                <c:pt idx="8068">
                  <c:v>118.16</c:v>
                </c:pt>
                <c:pt idx="8069">
                  <c:v>118.23</c:v>
                </c:pt>
                <c:pt idx="8070">
                  <c:v>118.29</c:v>
                </c:pt>
                <c:pt idx="8071">
                  <c:v>118.36</c:v>
                </c:pt>
                <c:pt idx="8072">
                  <c:v>118.41</c:v>
                </c:pt>
                <c:pt idx="8073">
                  <c:v>118.46</c:v>
                </c:pt>
                <c:pt idx="8074">
                  <c:v>118.5</c:v>
                </c:pt>
                <c:pt idx="8075">
                  <c:v>118.54</c:v>
                </c:pt>
                <c:pt idx="8076">
                  <c:v>118.56</c:v>
                </c:pt>
                <c:pt idx="8077">
                  <c:v>118.58</c:v>
                </c:pt>
                <c:pt idx="8078">
                  <c:v>118.59</c:v>
                </c:pt>
                <c:pt idx="8079">
                  <c:v>118.59</c:v>
                </c:pt>
                <c:pt idx="8080">
                  <c:v>118.59</c:v>
                </c:pt>
                <c:pt idx="8081">
                  <c:v>118.57</c:v>
                </c:pt>
                <c:pt idx="8082">
                  <c:v>118.54</c:v>
                </c:pt>
                <c:pt idx="8083">
                  <c:v>118.5</c:v>
                </c:pt>
                <c:pt idx="8084">
                  <c:v>118.45</c:v>
                </c:pt>
                <c:pt idx="8085">
                  <c:v>118.4</c:v>
                </c:pt>
                <c:pt idx="8086">
                  <c:v>118.34</c:v>
                </c:pt>
                <c:pt idx="8087">
                  <c:v>118.27</c:v>
                </c:pt>
                <c:pt idx="8088">
                  <c:v>118.21</c:v>
                </c:pt>
                <c:pt idx="8089">
                  <c:v>118.15</c:v>
                </c:pt>
                <c:pt idx="8090">
                  <c:v>118.09</c:v>
                </c:pt>
                <c:pt idx="8091">
                  <c:v>118.03</c:v>
                </c:pt>
                <c:pt idx="8092">
                  <c:v>117.98</c:v>
                </c:pt>
                <c:pt idx="8093">
                  <c:v>117.93</c:v>
                </c:pt>
                <c:pt idx="8094">
                  <c:v>117.88</c:v>
                </c:pt>
                <c:pt idx="8095">
                  <c:v>117.84</c:v>
                </c:pt>
                <c:pt idx="8096">
                  <c:v>117.81</c:v>
                </c:pt>
                <c:pt idx="8097">
                  <c:v>117.78</c:v>
                </c:pt>
                <c:pt idx="8098">
                  <c:v>117.76</c:v>
                </c:pt>
                <c:pt idx="8099">
                  <c:v>117.74</c:v>
                </c:pt>
                <c:pt idx="8100">
                  <c:v>117.72</c:v>
                </c:pt>
                <c:pt idx="8101">
                  <c:v>117.71</c:v>
                </c:pt>
                <c:pt idx="8102">
                  <c:v>117.69</c:v>
                </c:pt>
                <c:pt idx="8103">
                  <c:v>117.68</c:v>
                </c:pt>
                <c:pt idx="8104">
                  <c:v>117.66</c:v>
                </c:pt>
                <c:pt idx="8105">
                  <c:v>117.64</c:v>
                </c:pt>
                <c:pt idx="8106">
                  <c:v>117.63</c:v>
                </c:pt>
                <c:pt idx="8107">
                  <c:v>117.61</c:v>
                </c:pt>
                <c:pt idx="8108">
                  <c:v>117.6</c:v>
                </c:pt>
                <c:pt idx="8109">
                  <c:v>117.59</c:v>
                </c:pt>
                <c:pt idx="8110">
                  <c:v>117.57</c:v>
                </c:pt>
                <c:pt idx="8111">
                  <c:v>117.56</c:v>
                </c:pt>
                <c:pt idx="8112">
                  <c:v>117.55</c:v>
                </c:pt>
                <c:pt idx="8113">
                  <c:v>117.53</c:v>
                </c:pt>
                <c:pt idx="8114">
                  <c:v>117.51</c:v>
                </c:pt>
                <c:pt idx="8115">
                  <c:v>117.48</c:v>
                </c:pt>
                <c:pt idx="8116">
                  <c:v>117.46</c:v>
                </c:pt>
                <c:pt idx="8117">
                  <c:v>117.43</c:v>
                </c:pt>
                <c:pt idx="8118">
                  <c:v>117.41</c:v>
                </c:pt>
                <c:pt idx="8119">
                  <c:v>117.38</c:v>
                </c:pt>
                <c:pt idx="8120">
                  <c:v>117.36</c:v>
                </c:pt>
                <c:pt idx="8121">
                  <c:v>117.34</c:v>
                </c:pt>
                <c:pt idx="8122">
                  <c:v>117.31</c:v>
                </c:pt>
                <c:pt idx="8123">
                  <c:v>117.29</c:v>
                </c:pt>
                <c:pt idx="8124">
                  <c:v>117.27</c:v>
                </c:pt>
                <c:pt idx="8125">
                  <c:v>117.25</c:v>
                </c:pt>
                <c:pt idx="8126">
                  <c:v>117.23</c:v>
                </c:pt>
                <c:pt idx="8127">
                  <c:v>117.22</c:v>
                </c:pt>
                <c:pt idx="8128">
                  <c:v>117.21</c:v>
                </c:pt>
                <c:pt idx="8129">
                  <c:v>117.2</c:v>
                </c:pt>
                <c:pt idx="8130">
                  <c:v>117.19</c:v>
                </c:pt>
                <c:pt idx="8131">
                  <c:v>117.18</c:v>
                </c:pt>
                <c:pt idx="8132">
                  <c:v>117.17</c:v>
                </c:pt>
                <c:pt idx="8133">
                  <c:v>117.16</c:v>
                </c:pt>
                <c:pt idx="8134">
                  <c:v>117.15</c:v>
                </c:pt>
                <c:pt idx="8135">
                  <c:v>117.13</c:v>
                </c:pt>
                <c:pt idx="8136">
                  <c:v>117.12</c:v>
                </c:pt>
                <c:pt idx="8137">
                  <c:v>117.09</c:v>
                </c:pt>
                <c:pt idx="8138">
                  <c:v>117.06</c:v>
                </c:pt>
                <c:pt idx="8139">
                  <c:v>117.04</c:v>
                </c:pt>
                <c:pt idx="8140">
                  <c:v>117.01</c:v>
                </c:pt>
                <c:pt idx="8141">
                  <c:v>116.99</c:v>
                </c:pt>
                <c:pt idx="8142">
                  <c:v>116.96</c:v>
                </c:pt>
                <c:pt idx="8143">
                  <c:v>116.94</c:v>
                </c:pt>
                <c:pt idx="8144">
                  <c:v>116.91</c:v>
                </c:pt>
                <c:pt idx="8145">
                  <c:v>116.89</c:v>
                </c:pt>
                <c:pt idx="8146">
                  <c:v>116.87</c:v>
                </c:pt>
                <c:pt idx="8147">
                  <c:v>116.85</c:v>
                </c:pt>
                <c:pt idx="8148">
                  <c:v>116.83</c:v>
                </c:pt>
                <c:pt idx="8149">
                  <c:v>116.8</c:v>
                </c:pt>
                <c:pt idx="8150">
                  <c:v>116.78</c:v>
                </c:pt>
                <c:pt idx="8151">
                  <c:v>116.76</c:v>
                </c:pt>
                <c:pt idx="8152">
                  <c:v>116.73</c:v>
                </c:pt>
                <c:pt idx="8153">
                  <c:v>116.7</c:v>
                </c:pt>
                <c:pt idx="8154">
                  <c:v>116.66</c:v>
                </c:pt>
                <c:pt idx="8155">
                  <c:v>116.62</c:v>
                </c:pt>
                <c:pt idx="8156">
                  <c:v>116.58</c:v>
                </c:pt>
                <c:pt idx="8157">
                  <c:v>116.53</c:v>
                </c:pt>
                <c:pt idx="8158">
                  <c:v>116.49</c:v>
                </c:pt>
                <c:pt idx="8159">
                  <c:v>116.46</c:v>
                </c:pt>
                <c:pt idx="8160">
                  <c:v>116.44</c:v>
                </c:pt>
                <c:pt idx="8161">
                  <c:v>116.42</c:v>
                </c:pt>
                <c:pt idx="8162">
                  <c:v>116.4</c:v>
                </c:pt>
                <c:pt idx="8163">
                  <c:v>116.37</c:v>
                </c:pt>
                <c:pt idx="8164">
                  <c:v>116.36</c:v>
                </c:pt>
                <c:pt idx="8165">
                  <c:v>116.34</c:v>
                </c:pt>
                <c:pt idx="8166">
                  <c:v>116.33</c:v>
                </c:pt>
                <c:pt idx="8167">
                  <c:v>116.31</c:v>
                </c:pt>
                <c:pt idx="8168">
                  <c:v>116.31</c:v>
                </c:pt>
                <c:pt idx="8169">
                  <c:v>116.3</c:v>
                </c:pt>
                <c:pt idx="8170">
                  <c:v>116.29</c:v>
                </c:pt>
                <c:pt idx="8171">
                  <c:v>116.28</c:v>
                </c:pt>
                <c:pt idx="8172">
                  <c:v>116.28</c:v>
                </c:pt>
                <c:pt idx="8173">
                  <c:v>116.27</c:v>
                </c:pt>
                <c:pt idx="8174">
                  <c:v>116.27</c:v>
                </c:pt>
                <c:pt idx="8175">
                  <c:v>116.28</c:v>
                </c:pt>
                <c:pt idx="8176">
                  <c:v>116.27</c:v>
                </c:pt>
                <c:pt idx="8177">
                  <c:v>116.27</c:v>
                </c:pt>
                <c:pt idx="8178">
                  <c:v>116.26</c:v>
                </c:pt>
                <c:pt idx="8179">
                  <c:v>116.25</c:v>
                </c:pt>
                <c:pt idx="8180">
                  <c:v>116.23</c:v>
                </c:pt>
                <c:pt idx="8181">
                  <c:v>116.22</c:v>
                </c:pt>
                <c:pt idx="8182">
                  <c:v>116.2</c:v>
                </c:pt>
                <c:pt idx="8183">
                  <c:v>116.18</c:v>
                </c:pt>
                <c:pt idx="8184">
                  <c:v>116.16</c:v>
                </c:pt>
                <c:pt idx="8185">
                  <c:v>116.14</c:v>
                </c:pt>
                <c:pt idx="8186">
                  <c:v>116.12</c:v>
                </c:pt>
                <c:pt idx="8187">
                  <c:v>116.1</c:v>
                </c:pt>
                <c:pt idx="8188">
                  <c:v>116.08</c:v>
                </c:pt>
                <c:pt idx="8189">
                  <c:v>116.06</c:v>
                </c:pt>
                <c:pt idx="8190">
                  <c:v>116.05</c:v>
                </c:pt>
                <c:pt idx="8191">
                  <c:v>116.04</c:v>
                </c:pt>
                <c:pt idx="8192">
                  <c:v>116.03</c:v>
                </c:pt>
                <c:pt idx="8193">
                  <c:v>116.03</c:v>
                </c:pt>
                <c:pt idx="8194">
                  <c:v>116.02</c:v>
                </c:pt>
                <c:pt idx="8195">
                  <c:v>116.02</c:v>
                </c:pt>
                <c:pt idx="8196">
                  <c:v>116.01</c:v>
                </c:pt>
                <c:pt idx="8197">
                  <c:v>116</c:v>
                </c:pt>
                <c:pt idx="8198">
                  <c:v>115.99</c:v>
                </c:pt>
                <c:pt idx="8199">
                  <c:v>115.97</c:v>
                </c:pt>
                <c:pt idx="8200">
                  <c:v>115.94</c:v>
                </c:pt>
                <c:pt idx="8201">
                  <c:v>115.92</c:v>
                </c:pt>
                <c:pt idx="8202">
                  <c:v>115.89</c:v>
                </c:pt>
                <c:pt idx="8203">
                  <c:v>115.85</c:v>
                </c:pt>
                <c:pt idx="8204">
                  <c:v>115.8</c:v>
                </c:pt>
                <c:pt idx="8205">
                  <c:v>115.75</c:v>
                </c:pt>
                <c:pt idx="8206">
                  <c:v>115.71</c:v>
                </c:pt>
                <c:pt idx="8207">
                  <c:v>115.66</c:v>
                </c:pt>
                <c:pt idx="8208">
                  <c:v>115.61</c:v>
                </c:pt>
                <c:pt idx="8209">
                  <c:v>115.56</c:v>
                </c:pt>
                <c:pt idx="8210">
                  <c:v>115.52</c:v>
                </c:pt>
                <c:pt idx="8211">
                  <c:v>115.47</c:v>
                </c:pt>
                <c:pt idx="8212">
                  <c:v>115.41</c:v>
                </c:pt>
                <c:pt idx="8213">
                  <c:v>115.36</c:v>
                </c:pt>
                <c:pt idx="8214">
                  <c:v>115.33</c:v>
                </c:pt>
                <c:pt idx="8215">
                  <c:v>115.29</c:v>
                </c:pt>
                <c:pt idx="8216">
                  <c:v>115.25</c:v>
                </c:pt>
                <c:pt idx="8217">
                  <c:v>115.19</c:v>
                </c:pt>
                <c:pt idx="8218">
                  <c:v>115.15</c:v>
                </c:pt>
                <c:pt idx="8219">
                  <c:v>115.12</c:v>
                </c:pt>
                <c:pt idx="8220">
                  <c:v>115.09</c:v>
                </c:pt>
                <c:pt idx="8221">
                  <c:v>115.07</c:v>
                </c:pt>
                <c:pt idx="8222">
                  <c:v>115.04</c:v>
                </c:pt>
                <c:pt idx="8223">
                  <c:v>115.03</c:v>
                </c:pt>
                <c:pt idx="8224">
                  <c:v>115.01</c:v>
                </c:pt>
                <c:pt idx="8225">
                  <c:v>115</c:v>
                </c:pt>
                <c:pt idx="8226">
                  <c:v>114.98</c:v>
                </c:pt>
                <c:pt idx="8227">
                  <c:v>114.97</c:v>
                </c:pt>
                <c:pt idx="8228">
                  <c:v>114.95</c:v>
                </c:pt>
                <c:pt idx="8229">
                  <c:v>114.94</c:v>
                </c:pt>
                <c:pt idx="8230">
                  <c:v>114.93</c:v>
                </c:pt>
                <c:pt idx="8231">
                  <c:v>114.91</c:v>
                </c:pt>
                <c:pt idx="8232">
                  <c:v>114.9</c:v>
                </c:pt>
                <c:pt idx="8233">
                  <c:v>114.89</c:v>
                </c:pt>
                <c:pt idx="8234">
                  <c:v>114.88</c:v>
                </c:pt>
                <c:pt idx="8235">
                  <c:v>114.87</c:v>
                </c:pt>
                <c:pt idx="8236">
                  <c:v>114.87</c:v>
                </c:pt>
                <c:pt idx="8237">
                  <c:v>114.87</c:v>
                </c:pt>
                <c:pt idx="8238">
                  <c:v>114.87</c:v>
                </c:pt>
                <c:pt idx="8239">
                  <c:v>114.87</c:v>
                </c:pt>
                <c:pt idx="8240">
                  <c:v>114.87</c:v>
                </c:pt>
                <c:pt idx="8241">
                  <c:v>114.87</c:v>
                </c:pt>
                <c:pt idx="8242">
                  <c:v>114.86</c:v>
                </c:pt>
                <c:pt idx="8243">
                  <c:v>114.86</c:v>
                </c:pt>
                <c:pt idx="8244">
                  <c:v>114.87</c:v>
                </c:pt>
                <c:pt idx="8245">
                  <c:v>114.86</c:v>
                </c:pt>
                <c:pt idx="8246">
                  <c:v>114.86</c:v>
                </c:pt>
                <c:pt idx="8247">
                  <c:v>114.87</c:v>
                </c:pt>
                <c:pt idx="8248">
                  <c:v>114.87</c:v>
                </c:pt>
                <c:pt idx="8249">
                  <c:v>114.88</c:v>
                </c:pt>
                <c:pt idx="8250">
                  <c:v>114.87</c:v>
                </c:pt>
                <c:pt idx="8251">
                  <c:v>114.88</c:v>
                </c:pt>
                <c:pt idx="8252">
                  <c:v>114.88</c:v>
                </c:pt>
                <c:pt idx="8253">
                  <c:v>114.89</c:v>
                </c:pt>
                <c:pt idx="8254">
                  <c:v>114.91</c:v>
                </c:pt>
                <c:pt idx="8255">
                  <c:v>114.93</c:v>
                </c:pt>
                <c:pt idx="8256">
                  <c:v>114.96</c:v>
                </c:pt>
                <c:pt idx="8257">
                  <c:v>114.97</c:v>
                </c:pt>
                <c:pt idx="8258">
                  <c:v>114.98</c:v>
                </c:pt>
                <c:pt idx="8259">
                  <c:v>114.97</c:v>
                </c:pt>
                <c:pt idx="8260">
                  <c:v>114.96</c:v>
                </c:pt>
                <c:pt idx="8261">
                  <c:v>114.94</c:v>
                </c:pt>
                <c:pt idx="8262">
                  <c:v>114.91</c:v>
                </c:pt>
                <c:pt idx="8263">
                  <c:v>114.87</c:v>
                </c:pt>
                <c:pt idx="8264">
                  <c:v>114.83</c:v>
                </c:pt>
                <c:pt idx="8265">
                  <c:v>114.79</c:v>
                </c:pt>
                <c:pt idx="8266">
                  <c:v>114.76</c:v>
                </c:pt>
                <c:pt idx="8267">
                  <c:v>114.72</c:v>
                </c:pt>
                <c:pt idx="8268">
                  <c:v>114.69</c:v>
                </c:pt>
                <c:pt idx="8269">
                  <c:v>114.66</c:v>
                </c:pt>
                <c:pt idx="8270">
                  <c:v>114.64</c:v>
                </c:pt>
                <c:pt idx="8271">
                  <c:v>114.62</c:v>
                </c:pt>
                <c:pt idx="8272">
                  <c:v>114.61</c:v>
                </c:pt>
                <c:pt idx="8273">
                  <c:v>114.58</c:v>
                </c:pt>
                <c:pt idx="8274">
                  <c:v>114.54</c:v>
                </c:pt>
                <c:pt idx="8275">
                  <c:v>114.52</c:v>
                </c:pt>
                <c:pt idx="8276">
                  <c:v>114.5</c:v>
                </c:pt>
                <c:pt idx="8277">
                  <c:v>114.47</c:v>
                </c:pt>
                <c:pt idx="8278">
                  <c:v>114.45</c:v>
                </c:pt>
                <c:pt idx="8279">
                  <c:v>114.43</c:v>
                </c:pt>
                <c:pt idx="8280">
                  <c:v>114.41</c:v>
                </c:pt>
                <c:pt idx="8281">
                  <c:v>114.41</c:v>
                </c:pt>
                <c:pt idx="8282">
                  <c:v>114.42</c:v>
                </c:pt>
                <c:pt idx="8283">
                  <c:v>114.44</c:v>
                </c:pt>
                <c:pt idx="8284">
                  <c:v>114.47</c:v>
                </c:pt>
                <c:pt idx="8285">
                  <c:v>114.51</c:v>
                </c:pt>
                <c:pt idx="8286">
                  <c:v>114.55</c:v>
                </c:pt>
                <c:pt idx="8287">
                  <c:v>114.58</c:v>
                </c:pt>
                <c:pt idx="8288">
                  <c:v>114.63</c:v>
                </c:pt>
                <c:pt idx="8289">
                  <c:v>114.69</c:v>
                </c:pt>
                <c:pt idx="8290">
                  <c:v>114.76</c:v>
                </c:pt>
                <c:pt idx="8291">
                  <c:v>114.85</c:v>
                </c:pt>
                <c:pt idx="8292">
                  <c:v>114.93</c:v>
                </c:pt>
                <c:pt idx="8293">
                  <c:v>115.01</c:v>
                </c:pt>
                <c:pt idx="8294">
                  <c:v>115.1</c:v>
                </c:pt>
                <c:pt idx="8295">
                  <c:v>115.18</c:v>
                </c:pt>
                <c:pt idx="8296">
                  <c:v>115.25</c:v>
                </c:pt>
                <c:pt idx="8297">
                  <c:v>115.34</c:v>
                </c:pt>
                <c:pt idx="8298">
                  <c:v>115.43</c:v>
                </c:pt>
                <c:pt idx="8299">
                  <c:v>115.51</c:v>
                </c:pt>
                <c:pt idx="8300">
                  <c:v>115.58</c:v>
                </c:pt>
                <c:pt idx="8301">
                  <c:v>115.67</c:v>
                </c:pt>
                <c:pt idx="8302">
                  <c:v>115.74</c:v>
                </c:pt>
                <c:pt idx="8303">
                  <c:v>115.81</c:v>
                </c:pt>
                <c:pt idx="8304">
                  <c:v>115.86</c:v>
                </c:pt>
                <c:pt idx="8305">
                  <c:v>115.92</c:v>
                </c:pt>
                <c:pt idx="8306">
                  <c:v>115.97</c:v>
                </c:pt>
                <c:pt idx="8307">
                  <c:v>116.02</c:v>
                </c:pt>
                <c:pt idx="8308">
                  <c:v>116.05</c:v>
                </c:pt>
                <c:pt idx="8309">
                  <c:v>116.08</c:v>
                </c:pt>
                <c:pt idx="8310">
                  <c:v>116.11</c:v>
                </c:pt>
                <c:pt idx="8311">
                  <c:v>116.12</c:v>
                </c:pt>
                <c:pt idx="8312">
                  <c:v>116.15</c:v>
                </c:pt>
                <c:pt idx="8313">
                  <c:v>116.16</c:v>
                </c:pt>
                <c:pt idx="8314">
                  <c:v>116.17</c:v>
                </c:pt>
                <c:pt idx="8315">
                  <c:v>116.17</c:v>
                </c:pt>
                <c:pt idx="8316">
                  <c:v>116.19</c:v>
                </c:pt>
                <c:pt idx="8317">
                  <c:v>116.21</c:v>
                </c:pt>
                <c:pt idx="8318">
                  <c:v>116.22</c:v>
                </c:pt>
                <c:pt idx="8319">
                  <c:v>116.24</c:v>
                </c:pt>
                <c:pt idx="8320">
                  <c:v>116.25</c:v>
                </c:pt>
                <c:pt idx="8321">
                  <c:v>116.27</c:v>
                </c:pt>
                <c:pt idx="8322">
                  <c:v>116.28</c:v>
                </c:pt>
                <c:pt idx="8323">
                  <c:v>116.29</c:v>
                </c:pt>
                <c:pt idx="8324">
                  <c:v>116.3</c:v>
                </c:pt>
                <c:pt idx="8325">
                  <c:v>116.31</c:v>
                </c:pt>
                <c:pt idx="8326">
                  <c:v>116.31</c:v>
                </c:pt>
                <c:pt idx="8327">
                  <c:v>116.31</c:v>
                </c:pt>
                <c:pt idx="8328">
                  <c:v>116.31</c:v>
                </c:pt>
                <c:pt idx="8329">
                  <c:v>116.31</c:v>
                </c:pt>
                <c:pt idx="8330">
                  <c:v>116.31</c:v>
                </c:pt>
                <c:pt idx="8331">
                  <c:v>116.32</c:v>
                </c:pt>
                <c:pt idx="8332">
                  <c:v>116.34</c:v>
                </c:pt>
                <c:pt idx="8333">
                  <c:v>116.36</c:v>
                </c:pt>
                <c:pt idx="8334">
                  <c:v>116.38</c:v>
                </c:pt>
                <c:pt idx="8335">
                  <c:v>116.42</c:v>
                </c:pt>
                <c:pt idx="8336">
                  <c:v>116.45</c:v>
                </c:pt>
                <c:pt idx="8337">
                  <c:v>116.48</c:v>
                </c:pt>
                <c:pt idx="8338">
                  <c:v>116.52</c:v>
                </c:pt>
                <c:pt idx="8339">
                  <c:v>116.55</c:v>
                </c:pt>
                <c:pt idx="8340">
                  <c:v>116.58</c:v>
                </c:pt>
                <c:pt idx="8341">
                  <c:v>116.62</c:v>
                </c:pt>
                <c:pt idx="8342">
                  <c:v>116.66</c:v>
                </c:pt>
                <c:pt idx="8343">
                  <c:v>116.69</c:v>
                </c:pt>
                <c:pt idx="8344">
                  <c:v>116.71</c:v>
                </c:pt>
                <c:pt idx="8345">
                  <c:v>116.74</c:v>
                </c:pt>
                <c:pt idx="8346">
                  <c:v>116.76</c:v>
                </c:pt>
                <c:pt idx="8347">
                  <c:v>116.78</c:v>
                </c:pt>
                <c:pt idx="8348">
                  <c:v>116.8</c:v>
                </c:pt>
                <c:pt idx="8349">
                  <c:v>116.81</c:v>
                </c:pt>
                <c:pt idx="8350">
                  <c:v>116.82</c:v>
                </c:pt>
                <c:pt idx="8351">
                  <c:v>116.84</c:v>
                </c:pt>
                <c:pt idx="8352">
                  <c:v>116.85</c:v>
                </c:pt>
                <c:pt idx="8353">
                  <c:v>116.87</c:v>
                </c:pt>
                <c:pt idx="8354">
                  <c:v>116.89</c:v>
                </c:pt>
                <c:pt idx="8355">
                  <c:v>116.91</c:v>
                </c:pt>
                <c:pt idx="8356">
                  <c:v>116.92</c:v>
                </c:pt>
                <c:pt idx="8357">
                  <c:v>116.93</c:v>
                </c:pt>
                <c:pt idx="8358">
                  <c:v>116.94</c:v>
                </c:pt>
                <c:pt idx="8359">
                  <c:v>116.95</c:v>
                </c:pt>
                <c:pt idx="8360">
                  <c:v>116.96</c:v>
                </c:pt>
                <c:pt idx="8361">
                  <c:v>116.97</c:v>
                </c:pt>
                <c:pt idx="8362">
                  <c:v>116.99</c:v>
                </c:pt>
                <c:pt idx="8363">
                  <c:v>117</c:v>
                </c:pt>
                <c:pt idx="8364">
                  <c:v>117.01</c:v>
                </c:pt>
                <c:pt idx="8365">
                  <c:v>117.03</c:v>
                </c:pt>
                <c:pt idx="8366">
                  <c:v>117.05</c:v>
                </c:pt>
                <c:pt idx="8367">
                  <c:v>117.06</c:v>
                </c:pt>
                <c:pt idx="8368">
                  <c:v>117.08</c:v>
                </c:pt>
                <c:pt idx="8369">
                  <c:v>117.11</c:v>
                </c:pt>
                <c:pt idx="8370">
                  <c:v>117.14</c:v>
                </c:pt>
                <c:pt idx="8371">
                  <c:v>117.17</c:v>
                </c:pt>
                <c:pt idx="8372">
                  <c:v>117.2</c:v>
                </c:pt>
                <c:pt idx="8373">
                  <c:v>117.22</c:v>
                </c:pt>
                <c:pt idx="8374">
                  <c:v>117.25</c:v>
                </c:pt>
                <c:pt idx="8375">
                  <c:v>117.29</c:v>
                </c:pt>
                <c:pt idx="8376">
                  <c:v>117.32</c:v>
                </c:pt>
                <c:pt idx="8377">
                  <c:v>117.34</c:v>
                </c:pt>
                <c:pt idx="8378">
                  <c:v>117.37</c:v>
                </c:pt>
                <c:pt idx="8379">
                  <c:v>117.4</c:v>
                </c:pt>
                <c:pt idx="8380">
                  <c:v>117.42</c:v>
                </c:pt>
                <c:pt idx="8381">
                  <c:v>117.44</c:v>
                </c:pt>
                <c:pt idx="8382">
                  <c:v>117.46</c:v>
                </c:pt>
                <c:pt idx="8383">
                  <c:v>117.47</c:v>
                </c:pt>
                <c:pt idx="8384">
                  <c:v>117.48</c:v>
                </c:pt>
                <c:pt idx="8385">
                  <c:v>117.48</c:v>
                </c:pt>
                <c:pt idx="8386">
                  <c:v>117.47</c:v>
                </c:pt>
                <c:pt idx="8387">
                  <c:v>117.47</c:v>
                </c:pt>
                <c:pt idx="8388">
                  <c:v>117.46</c:v>
                </c:pt>
                <c:pt idx="8389">
                  <c:v>117.45</c:v>
                </c:pt>
                <c:pt idx="8390">
                  <c:v>117.41</c:v>
                </c:pt>
                <c:pt idx="8391">
                  <c:v>117.38</c:v>
                </c:pt>
                <c:pt idx="8392">
                  <c:v>117.36</c:v>
                </c:pt>
                <c:pt idx="8393">
                  <c:v>117.33</c:v>
                </c:pt>
                <c:pt idx="8394">
                  <c:v>117.31</c:v>
                </c:pt>
                <c:pt idx="8395">
                  <c:v>117.29</c:v>
                </c:pt>
                <c:pt idx="8396">
                  <c:v>117.27</c:v>
                </c:pt>
                <c:pt idx="8397">
                  <c:v>117.25</c:v>
                </c:pt>
                <c:pt idx="8398">
                  <c:v>117.23</c:v>
                </c:pt>
                <c:pt idx="8399">
                  <c:v>117.21</c:v>
                </c:pt>
                <c:pt idx="8400">
                  <c:v>117.19</c:v>
                </c:pt>
                <c:pt idx="8401">
                  <c:v>117.17</c:v>
                </c:pt>
                <c:pt idx="8402">
                  <c:v>117.15</c:v>
                </c:pt>
                <c:pt idx="8403">
                  <c:v>117.14</c:v>
                </c:pt>
                <c:pt idx="8404">
                  <c:v>117.13</c:v>
                </c:pt>
                <c:pt idx="8405">
                  <c:v>117.13</c:v>
                </c:pt>
                <c:pt idx="8406">
                  <c:v>117.14</c:v>
                </c:pt>
                <c:pt idx="8407">
                  <c:v>117.15</c:v>
                </c:pt>
                <c:pt idx="8408">
                  <c:v>117.17</c:v>
                </c:pt>
                <c:pt idx="8409">
                  <c:v>117.19</c:v>
                </c:pt>
                <c:pt idx="8410">
                  <c:v>117.21</c:v>
                </c:pt>
                <c:pt idx="8411">
                  <c:v>117.23</c:v>
                </c:pt>
                <c:pt idx="8412">
                  <c:v>117.25</c:v>
                </c:pt>
                <c:pt idx="8413">
                  <c:v>117.26</c:v>
                </c:pt>
                <c:pt idx="8414">
                  <c:v>117.28</c:v>
                </c:pt>
                <c:pt idx="8415">
                  <c:v>117.3</c:v>
                </c:pt>
                <c:pt idx="8416">
                  <c:v>117.32</c:v>
                </c:pt>
                <c:pt idx="8417">
                  <c:v>117.34</c:v>
                </c:pt>
                <c:pt idx="8418">
                  <c:v>117.35</c:v>
                </c:pt>
                <c:pt idx="8419">
                  <c:v>117.36</c:v>
                </c:pt>
                <c:pt idx="8420">
                  <c:v>117.37</c:v>
                </c:pt>
                <c:pt idx="8421">
                  <c:v>117.38</c:v>
                </c:pt>
                <c:pt idx="8422">
                  <c:v>117.39</c:v>
                </c:pt>
                <c:pt idx="8423">
                  <c:v>117.38</c:v>
                </c:pt>
                <c:pt idx="8424">
                  <c:v>117.37</c:v>
                </c:pt>
                <c:pt idx="8425">
                  <c:v>117.37</c:v>
                </c:pt>
                <c:pt idx="8426">
                  <c:v>117.36</c:v>
                </c:pt>
                <c:pt idx="8427">
                  <c:v>117.35</c:v>
                </c:pt>
                <c:pt idx="8428">
                  <c:v>117.34</c:v>
                </c:pt>
                <c:pt idx="8429">
                  <c:v>117.32</c:v>
                </c:pt>
                <c:pt idx="8430">
                  <c:v>117.3</c:v>
                </c:pt>
                <c:pt idx="8431">
                  <c:v>117.29</c:v>
                </c:pt>
                <c:pt idx="8432">
                  <c:v>117.27</c:v>
                </c:pt>
                <c:pt idx="8433">
                  <c:v>117.26</c:v>
                </c:pt>
                <c:pt idx="8434">
                  <c:v>117.26</c:v>
                </c:pt>
                <c:pt idx="8435">
                  <c:v>117.26</c:v>
                </c:pt>
                <c:pt idx="8436">
                  <c:v>117.26</c:v>
                </c:pt>
                <c:pt idx="8437">
                  <c:v>117.28</c:v>
                </c:pt>
                <c:pt idx="8438">
                  <c:v>117.29</c:v>
                </c:pt>
                <c:pt idx="8439">
                  <c:v>117.3</c:v>
                </c:pt>
                <c:pt idx="8440">
                  <c:v>117.31</c:v>
                </c:pt>
                <c:pt idx="8441">
                  <c:v>117.33</c:v>
                </c:pt>
                <c:pt idx="8442">
                  <c:v>117.34</c:v>
                </c:pt>
                <c:pt idx="8443">
                  <c:v>117.35</c:v>
                </c:pt>
                <c:pt idx="8444">
                  <c:v>117.37</c:v>
                </c:pt>
                <c:pt idx="8445">
                  <c:v>117.38</c:v>
                </c:pt>
                <c:pt idx="8446">
                  <c:v>117.4</c:v>
                </c:pt>
                <c:pt idx="8447">
                  <c:v>117.41</c:v>
                </c:pt>
                <c:pt idx="8448">
                  <c:v>117.42</c:v>
                </c:pt>
                <c:pt idx="8449">
                  <c:v>117.42</c:v>
                </c:pt>
                <c:pt idx="8450">
                  <c:v>117.42</c:v>
                </c:pt>
                <c:pt idx="8451">
                  <c:v>117.42</c:v>
                </c:pt>
                <c:pt idx="8452">
                  <c:v>117.43</c:v>
                </c:pt>
                <c:pt idx="8453">
                  <c:v>117.43</c:v>
                </c:pt>
                <c:pt idx="8454">
                  <c:v>117.43</c:v>
                </c:pt>
                <c:pt idx="8455">
                  <c:v>117.43</c:v>
                </c:pt>
                <c:pt idx="8456">
                  <c:v>117.43</c:v>
                </c:pt>
                <c:pt idx="8457">
                  <c:v>117.43</c:v>
                </c:pt>
                <c:pt idx="8458">
                  <c:v>117.44</c:v>
                </c:pt>
                <c:pt idx="8459">
                  <c:v>117.45</c:v>
                </c:pt>
                <c:pt idx="8460">
                  <c:v>117.46</c:v>
                </c:pt>
                <c:pt idx="8461">
                  <c:v>117.47</c:v>
                </c:pt>
                <c:pt idx="8462">
                  <c:v>117.49</c:v>
                </c:pt>
                <c:pt idx="8463">
                  <c:v>117.51</c:v>
                </c:pt>
                <c:pt idx="8464">
                  <c:v>117.53</c:v>
                </c:pt>
                <c:pt idx="8465">
                  <c:v>117.56</c:v>
                </c:pt>
                <c:pt idx="8466">
                  <c:v>117.59</c:v>
                </c:pt>
                <c:pt idx="8467">
                  <c:v>117.63</c:v>
                </c:pt>
                <c:pt idx="8468">
                  <c:v>117.67</c:v>
                </c:pt>
                <c:pt idx="8469">
                  <c:v>117.7</c:v>
                </c:pt>
                <c:pt idx="8470">
                  <c:v>117.74</c:v>
                </c:pt>
                <c:pt idx="8471">
                  <c:v>117.78</c:v>
                </c:pt>
                <c:pt idx="8472">
                  <c:v>117.81</c:v>
                </c:pt>
                <c:pt idx="8473">
                  <c:v>117.85</c:v>
                </c:pt>
                <c:pt idx="8474">
                  <c:v>117.9</c:v>
                </c:pt>
                <c:pt idx="8475">
                  <c:v>117.94</c:v>
                </c:pt>
                <c:pt idx="8476">
                  <c:v>117.98</c:v>
                </c:pt>
                <c:pt idx="8477">
                  <c:v>118.03</c:v>
                </c:pt>
                <c:pt idx="8478">
                  <c:v>118.06</c:v>
                </c:pt>
                <c:pt idx="8479">
                  <c:v>118.08</c:v>
                </c:pt>
                <c:pt idx="8480">
                  <c:v>118.11</c:v>
                </c:pt>
                <c:pt idx="8481">
                  <c:v>118.14</c:v>
                </c:pt>
                <c:pt idx="8482">
                  <c:v>118.16</c:v>
                </c:pt>
                <c:pt idx="8483">
                  <c:v>118.18</c:v>
                </c:pt>
                <c:pt idx="8484">
                  <c:v>118.2</c:v>
                </c:pt>
                <c:pt idx="8485">
                  <c:v>118.22</c:v>
                </c:pt>
                <c:pt idx="8486">
                  <c:v>118.23</c:v>
                </c:pt>
                <c:pt idx="8487">
                  <c:v>118.24</c:v>
                </c:pt>
                <c:pt idx="8488">
                  <c:v>118.25</c:v>
                </c:pt>
                <c:pt idx="8489">
                  <c:v>118.26</c:v>
                </c:pt>
                <c:pt idx="8490">
                  <c:v>118.28</c:v>
                </c:pt>
                <c:pt idx="8491">
                  <c:v>118.29</c:v>
                </c:pt>
                <c:pt idx="8492">
                  <c:v>118.31</c:v>
                </c:pt>
                <c:pt idx="8493">
                  <c:v>118.32</c:v>
                </c:pt>
                <c:pt idx="8494">
                  <c:v>118.33</c:v>
                </c:pt>
                <c:pt idx="8495">
                  <c:v>118.34</c:v>
                </c:pt>
                <c:pt idx="8496">
                  <c:v>118.34</c:v>
                </c:pt>
                <c:pt idx="8497">
                  <c:v>118.34</c:v>
                </c:pt>
                <c:pt idx="8498">
                  <c:v>118.33</c:v>
                </c:pt>
                <c:pt idx="8499">
                  <c:v>118.33</c:v>
                </c:pt>
                <c:pt idx="8500">
                  <c:v>118.32</c:v>
                </c:pt>
                <c:pt idx="8501">
                  <c:v>118.3</c:v>
                </c:pt>
                <c:pt idx="8502">
                  <c:v>118.28</c:v>
                </c:pt>
                <c:pt idx="8503">
                  <c:v>118.25</c:v>
                </c:pt>
                <c:pt idx="8504">
                  <c:v>118.21</c:v>
                </c:pt>
                <c:pt idx="8505">
                  <c:v>118.17</c:v>
                </c:pt>
                <c:pt idx="8506">
                  <c:v>118.11</c:v>
                </c:pt>
                <c:pt idx="8507">
                  <c:v>118.04</c:v>
                </c:pt>
                <c:pt idx="8508">
                  <c:v>117.96</c:v>
                </c:pt>
                <c:pt idx="8509">
                  <c:v>117.86</c:v>
                </c:pt>
                <c:pt idx="8510">
                  <c:v>117.75</c:v>
                </c:pt>
                <c:pt idx="8511">
                  <c:v>117.63</c:v>
                </c:pt>
                <c:pt idx="8512">
                  <c:v>117.5</c:v>
                </c:pt>
                <c:pt idx="8513">
                  <c:v>117.37</c:v>
                </c:pt>
                <c:pt idx="8514">
                  <c:v>117.23</c:v>
                </c:pt>
                <c:pt idx="8515">
                  <c:v>117.07</c:v>
                </c:pt>
                <c:pt idx="8516">
                  <c:v>116.9</c:v>
                </c:pt>
                <c:pt idx="8517">
                  <c:v>116.73</c:v>
                </c:pt>
                <c:pt idx="8518">
                  <c:v>116.55</c:v>
                </c:pt>
                <c:pt idx="8519">
                  <c:v>116.37</c:v>
                </c:pt>
                <c:pt idx="8520">
                  <c:v>116.17</c:v>
                </c:pt>
                <c:pt idx="8521">
                  <c:v>115.97</c:v>
                </c:pt>
                <c:pt idx="8522">
                  <c:v>115.77</c:v>
                </c:pt>
                <c:pt idx="8523">
                  <c:v>115.56</c:v>
                </c:pt>
                <c:pt idx="8524">
                  <c:v>115.36</c:v>
                </c:pt>
                <c:pt idx="8525">
                  <c:v>115.16</c:v>
                </c:pt>
                <c:pt idx="8526">
                  <c:v>114.96</c:v>
                </c:pt>
                <c:pt idx="8527">
                  <c:v>114.76</c:v>
                </c:pt>
                <c:pt idx="8528">
                  <c:v>114.56</c:v>
                </c:pt>
                <c:pt idx="8529">
                  <c:v>114.37</c:v>
                </c:pt>
                <c:pt idx="8530">
                  <c:v>114.17</c:v>
                </c:pt>
                <c:pt idx="8531">
                  <c:v>113.99</c:v>
                </c:pt>
                <c:pt idx="8532">
                  <c:v>113.8</c:v>
                </c:pt>
                <c:pt idx="8533">
                  <c:v>113.62</c:v>
                </c:pt>
                <c:pt idx="8534">
                  <c:v>113.44</c:v>
                </c:pt>
                <c:pt idx="8535">
                  <c:v>113.25</c:v>
                </c:pt>
                <c:pt idx="8536">
                  <c:v>113.06</c:v>
                </c:pt>
                <c:pt idx="8537">
                  <c:v>112.86</c:v>
                </c:pt>
                <c:pt idx="8538">
                  <c:v>112.66</c:v>
                </c:pt>
                <c:pt idx="8539">
                  <c:v>112.44</c:v>
                </c:pt>
                <c:pt idx="8540">
                  <c:v>112.22</c:v>
                </c:pt>
                <c:pt idx="8541">
                  <c:v>111.98</c:v>
                </c:pt>
                <c:pt idx="8542">
                  <c:v>111.74</c:v>
                </c:pt>
                <c:pt idx="8543">
                  <c:v>111.49</c:v>
                </c:pt>
                <c:pt idx="8544">
                  <c:v>111.24</c:v>
                </c:pt>
                <c:pt idx="8545">
                  <c:v>110.98</c:v>
                </c:pt>
                <c:pt idx="8546">
                  <c:v>110.72</c:v>
                </c:pt>
                <c:pt idx="8547">
                  <c:v>110.47</c:v>
                </c:pt>
                <c:pt idx="8548">
                  <c:v>110.22</c:v>
                </c:pt>
                <c:pt idx="8549">
                  <c:v>109.97</c:v>
                </c:pt>
                <c:pt idx="8550">
                  <c:v>109.72</c:v>
                </c:pt>
                <c:pt idx="8551">
                  <c:v>109.47</c:v>
                </c:pt>
                <c:pt idx="8552">
                  <c:v>109.25</c:v>
                </c:pt>
                <c:pt idx="8553">
                  <c:v>109.05</c:v>
                </c:pt>
                <c:pt idx="8554">
                  <c:v>108.84</c:v>
                </c:pt>
                <c:pt idx="8555">
                  <c:v>108.65</c:v>
                </c:pt>
                <c:pt idx="8556">
                  <c:v>108.47</c:v>
                </c:pt>
                <c:pt idx="8557">
                  <c:v>108.3</c:v>
                </c:pt>
                <c:pt idx="8558">
                  <c:v>108.14</c:v>
                </c:pt>
                <c:pt idx="8559">
                  <c:v>107.98</c:v>
                </c:pt>
                <c:pt idx="8560">
                  <c:v>107.84</c:v>
                </c:pt>
                <c:pt idx="8561">
                  <c:v>107.73</c:v>
                </c:pt>
                <c:pt idx="8562">
                  <c:v>107.62</c:v>
                </c:pt>
                <c:pt idx="8563">
                  <c:v>107.52</c:v>
                </c:pt>
                <c:pt idx="8564">
                  <c:v>107.44</c:v>
                </c:pt>
                <c:pt idx="8565">
                  <c:v>107.36</c:v>
                </c:pt>
                <c:pt idx="8566">
                  <c:v>107.29</c:v>
                </c:pt>
                <c:pt idx="8567">
                  <c:v>107.22</c:v>
                </c:pt>
                <c:pt idx="8568">
                  <c:v>107.15</c:v>
                </c:pt>
                <c:pt idx="8569">
                  <c:v>107.09</c:v>
                </c:pt>
                <c:pt idx="8570">
                  <c:v>107.03</c:v>
                </c:pt>
                <c:pt idx="8571">
                  <c:v>106.97</c:v>
                </c:pt>
                <c:pt idx="8572">
                  <c:v>106.92</c:v>
                </c:pt>
                <c:pt idx="8573">
                  <c:v>106.86</c:v>
                </c:pt>
                <c:pt idx="8574">
                  <c:v>106.81</c:v>
                </c:pt>
                <c:pt idx="8575">
                  <c:v>106.75</c:v>
                </c:pt>
                <c:pt idx="8576">
                  <c:v>106.7</c:v>
                </c:pt>
                <c:pt idx="8577">
                  <c:v>106.65</c:v>
                </c:pt>
                <c:pt idx="8578">
                  <c:v>106.58</c:v>
                </c:pt>
                <c:pt idx="8579">
                  <c:v>106.52</c:v>
                </c:pt>
                <c:pt idx="8580">
                  <c:v>106.46</c:v>
                </c:pt>
                <c:pt idx="8581">
                  <c:v>106.41</c:v>
                </c:pt>
                <c:pt idx="8582">
                  <c:v>106.36</c:v>
                </c:pt>
                <c:pt idx="8583">
                  <c:v>106.29</c:v>
                </c:pt>
                <c:pt idx="8584">
                  <c:v>106.23</c:v>
                </c:pt>
                <c:pt idx="8585">
                  <c:v>106.2</c:v>
                </c:pt>
                <c:pt idx="8586">
                  <c:v>106.16</c:v>
                </c:pt>
                <c:pt idx="8587">
                  <c:v>106.12</c:v>
                </c:pt>
                <c:pt idx="8588">
                  <c:v>106.08</c:v>
                </c:pt>
                <c:pt idx="8589">
                  <c:v>106.05</c:v>
                </c:pt>
                <c:pt idx="8590">
                  <c:v>106.03</c:v>
                </c:pt>
                <c:pt idx="8591">
                  <c:v>106</c:v>
                </c:pt>
                <c:pt idx="8592">
                  <c:v>105.98</c:v>
                </c:pt>
                <c:pt idx="8593">
                  <c:v>105.96</c:v>
                </c:pt>
                <c:pt idx="8594">
                  <c:v>105.94</c:v>
                </c:pt>
                <c:pt idx="8595">
                  <c:v>105.93</c:v>
                </c:pt>
                <c:pt idx="8596">
                  <c:v>105.92</c:v>
                </c:pt>
                <c:pt idx="8597">
                  <c:v>105.91</c:v>
                </c:pt>
                <c:pt idx="8598">
                  <c:v>105.91</c:v>
                </c:pt>
                <c:pt idx="8599">
                  <c:v>105.92</c:v>
                </c:pt>
                <c:pt idx="8600">
                  <c:v>105.93</c:v>
                </c:pt>
                <c:pt idx="8601">
                  <c:v>105.93</c:v>
                </c:pt>
                <c:pt idx="8602">
                  <c:v>105.94</c:v>
                </c:pt>
                <c:pt idx="8603">
                  <c:v>105.95</c:v>
                </c:pt>
                <c:pt idx="8604">
                  <c:v>105.96</c:v>
                </c:pt>
                <c:pt idx="8605">
                  <c:v>105.97</c:v>
                </c:pt>
                <c:pt idx="8606">
                  <c:v>105.98</c:v>
                </c:pt>
                <c:pt idx="8607">
                  <c:v>105.99</c:v>
                </c:pt>
                <c:pt idx="8608">
                  <c:v>105.99</c:v>
                </c:pt>
                <c:pt idx="8609">
                  <c:v>106</c:v>
                </c:pt>
                <c:pt idx="8610">
                  <c:v>106</c:v>
                </c:pt>
                <c:pt idx="8611">
                  <c:v>106.01</c:v>
                </c:pt>
                <c:pt idx="8612">
                  <c:v>106.01</c:v>
                </c:pt>
                <c:pt idx="8613">
                  <c:v>106</c:v>
                </c:pt>
                <c:pt idx="8614">
                  <c:v>105.99</c:v>
                </c:pt>
                <c:pt idx="8615">
                  <c:v>105.99</c:v>
                </c:pt>
                <c:pt idx="8616">
                  <c:v>105.98</c:v>
                </c:pt>
                <c:pt idx="8617">
                  <c:v>105.96</c:v>
                </c:pt>
                <c:pt idx="8618">
                  <c:v>105.95</c:v>
                </c:pt>
                <c:pt idx="8619">
                  <c:v>105.94</c:v>
                </c:pt>
                <c:pt idx="8620">
                  <c:v>105.92</c:v>
                </c:pt>
                <c:pt idx="8621">
                  <c:v>105.91</c:v>
                </c:pt>
                <c:pt idx="8622">
                  <c:v>105.9</c:v>
                </c:pt>
                <c:pt idx="8623">
                  <c:v>105.88</c:v>
                </c:pt>
                <c:pt idx="8624">
                  <c:v>105.87</c:v>
                </c:pt>
                <c:pt idx="8625">
                  <c:v>105.85</c:v>
                </c:pt>
                <c:pt idx="8626">
                  <c:v>105.84</c:v>
                </c:pt>
                <c:pt idx="8627">
                  <c:v>105.83</c:v>
                </c:pt>
                <c:pt idx="8628">
                  <c:v>105.81</c:v>
                </c:pt>
                <c:pt idx="8629">
                  <c:v>105.81</c:v>
                </c:pt>
                <c:pt idx="8630">
                  <c:v>105.81</c:v>
                </c:pt>
                <c:pt idx="8631">
                  <c:v>105.81</c:v>
                </c:pt>
                <c:pt idx="8632">
                  <c:v>105.82</c:v>
                </c:pt>
                <c:pt idx="8633">
                  <c:v>105.83</c:v>
                </c:pt>
                <c:pt idx="8634">
                  <c:v>105.83</c:v>
                </c:pt>
                <c:pt idx="8635">
                  <c:v>105.84</c:v>
                </c:pt>
                <c:pt idx="8636">
                  <c:v>105.85</c:v>
                </c:pt>
                <c:pt idx="8637">
                  <c:v>105.86</c:v>
                </c:pt>
                <c:pt idx="8638">
                  <c:v>105.87</c:v>
                </c:pt>
                <c:pt idx="8639">
                  <c:v>105.88</c:v>
                </c:pt>
                <c:pt idx="8640">
                  <c:v>105.89</c:v>
                </c:pt>
                <c:pt idx="8641">
                  <c:v>105.89</c:v>
                </c:pt>
                <c:pt idx="8642">
                  <c:v>105.89</c:v>
                </c:pt>
                <c:pt idx="8643">
                  <c:v>105.91</c:v>
                </c:pt>
                <c:pt idx="8644">
                  <c:v>105.92</c:v>
                </c:pt>
                <c:pt idx="8645">
                  <c:v>105.93</c:v>
                </c:pt>
                <c:pt idx="8646">
                  <c:v>105.95</c:v>
                </c:pt>
                <c:pt idx="8647">
                  <c:v>105.98</c:v>
                </c:pt>
                <c:pt idx="8648">
                  <c:v>106.01</c:v>
                </c:pt>
                <c:pt idx="8649">
                  <c:v>106.02</c:v>
                </c:pt>
                <c:pt idx="8650">
                  <c:v>106.02</c:v>
                </c:pt>
                <c:pt idx="8651">
                  <c:v>106.02</c:v>
                </c:pt>
                <c:pt idx="8652">
                  <c:v>106.02</c:v>
                </c:pt>
                <c:pt idx="8653">
                  <c:v>106.01</c:v>
                </c:pt>
                <c:pt idx="8654">
                  <c:v>106.01</c:v>
                </c:pt>
                <c:pt idx="8655">
                  <c:v>106</c:v>
                </c:pt>
                <c:pt idx="8656">
                  <c:v>105.99</c:v>
                </c:pt>
                <c:pt idx="8657">
                  <c:v>105.98</c:v>
                </c:pt>
                <c:pt idx="8658">
                  <c:v>105.96</c:v>
                </c:pt>
                <c:pt idx="8659">
                  <c:v>105.95</c:v>
                </c:pt>
                <c:pt idx="8660">
                  <c:v>105.94</c:v>
                </c:pt>
                <c:pt idx="8661">
                  <c:v>105.93</c:v>
                </c:pt>
                <c:pt idx="8662">
                  <c:v>105.93</c:v>
                </c:pt>
                <c:pt idx="8663">
                  <c:v>105.93</c:v>
                </c:pt>
                <c:pt idx="8664">
                  <c:v>105.93</c:v>
                </c:pt>
                <c:pt idx="8665">
                  <c:v>105.95</c:v>
                </c:pt>
                <c:pt idx="8666">
                  <c:v>105.96</c:v>
                </c:pt>
                <c:pt idx="8667">
                  <c:v>105.98</c:v>
                </c:pt>
                <c:pt idx="8668">
                  <c:v>106</c:v>
                </c:pt>
                <c:pt idx="8669">
                  <c:v>106.01</c:v>
                </c:pt>
                <c:pt idx="8670">
                  <c:v>106.02</c:v>
                </c:pt>
                <c:pt idx="8671">
                  <c:v>106.03</c:v>
                </c:pt>
                <c:pt idx="8672">
                  <c:v>106.04</c:v>
                </c:pt>
                <c:pt idx="8673">
                  <c:v>106.06</c:v>
                </c:pt>
                <c:pt idx="8674">
                  <c:v>106.09</c:v>
                </c:pt>
                <c:pt idx="8675">
                  <c:v>106.11</c:v>
                </c:pt>
                <c:pt idx="8676">
                  <c:v>106.14</c:v>
                </c:pt>
                <c:pt idx="8677">
                  <c:v>106.17</c:v>
                </c:pt>
                <c:pt idx="8678">
                  <c:v>106.18</c:v>
                </c:pt>
                <c:pt idx="8679">
                  <c:v>106.2</c:v>
                </c:pt>
                <c:pt idx="8680">
                  <c:v>106.23</c:v>
                </c:pt>
                <c:pt idx="8681">
                  <c:v>106.27</c:v>
                </c:pt>
                <c:pt idx="8682">
                  <c:v>106.3</c:v>
                </c:pt>
                <c:pt idx="8683">
                  <c:v>106.32</c:v>
                </c:pt>
                <c:pt idx="8684">
                  <c:v>106.33</c:v>
                </c:pt>
                <c:pt idx="8685">
                  <c:v>106.33</c:v>
                </c:pt>
                <c:pt idx="8686">
                  <c:v>106.33</c:v>
                </c:pt>
                <c:pt idx="8687">
                  <c:v>106.33</c:v>
                </c:pt>
                <c:pt idx="8688">
                  <c:v>106.34</c:v>
                </c:pt>
                <c:pt idx="8689">
                  <c:v>106.34</c:v>
                </c:pt>
                <c:pt idx="8690">
                  <c:v>106.35</c:v>
                </c:pt>
                <c:pt idx="8691">
                  <c:v>106.36</c:v>
                </c:pt>
                <c:pt idx="8692">
                  <c:v>106.39</c:v>
                </c:pt>
                <c:pt idx="8693">
                  <c:v>106.41</c:v>
                </c:pt>
                <c:pt idx="8694">
                  <c:v>106.44</c:v>
                </c:pt>
                <c:pt idx="8695">
                  <c:v>106.47</c:v>
                </c:pt>
                <c:pt idx="8696">
                  <c:v>106.52</c:v>
                </c:pt>
                <c:pt idx="8697">
                  <c:v>106.57</c:v>
                </c:pt>
                <c:pt idx="8698">
                  <c:v>106.6</c:v>
                </c:pt>
                <c:pt idx="8699">
                  <c:v>106.64</c:v>
                </c:pt>
                <c:pt idx="8700">
                  <c:v>106.67</c:v>
                </c:pt>
                <c:pt idx="8701">
                  <c:v>106.7</c:v>
                </c:pt>
                <c:pt idx="8702">
                  <c:v>106.74</c:v>
                </c:pt>
                <c:pt idx="8703">
                  <c:v>106.78</c:v>
                </c:pt>
                <c:pt idx="8704">
                  <c:v>106.81</c:v>
                </c:pt>
                <c:pt idx="8705">
                  <c:v>106.85</c:v>
                </c:pt>
                <c:pt idx="8706">
                  <c:v>106.89</c:v>
                </c:pt>
                <c:pt idx="8707">
                  <c:v>106.95</c:v>
                </c:pt>
                <c:pt idx="8708">
                  <c:v>107.01</c:v>
                </c:pt>
                <c:pt idx="8709">
                  <c:v>107.07</c:v>
                </c:pt>
                <c:pt idx="8710">
                  <c:v>107.14</c:v>
                </c:pt>
                <c:pt idx="8711">
                  <c:v>107.21</c:v>
                </c:pt>
                <c:pt idx="8712">
                  <c:v>107.28</c:v>
                </c:pt>
                <c:pt idx="8713">
                  <c:v>107.34</c:v>
                </c:pt>
                <c:pt idx="8714">
                  <c:v>107.41</c:v>
                </c:pt>
                <c:pt idx="8715">
                  <c:v>107.48</c:v>
                </c:pt>
                <c:pt idx="8716">
                  <c:v>107.54</c:v>
                </c:pt>
                <c:pt idx="8717">
                  <c:v>107.6</c:v>
                </c:pt>
                <c:pt idx="8718">
                  <c:v>107.66</c:v>
                </c:pt>
                <c:pt idx="8719">
                  <c:v>107.72</c:v>
                </c:pt>
                <c:pt idx="8720">
                  <c:v>107.77</c:v>
                </c:pt>
                <c:pt idx="8721">
                  <c:v>107.82</c:v>
                </c:pt>
                <c:pt idx="8722">
                  <c:v>107.87</c:v>
                </c:pt>
                <c:pt idx="8723">
                  <c:v>107.91</c:v>
                </c:pt>
                <c:pt idx="8724">
                  <c:v>107.93</c:v>
                </c:pt>
                <c:pt idx="8725">
                  <c:v>107.95</c:v>
                </c:pt>
                <c:pt idx="8726">
                  <c:v>107.96</c:v>
                </c:pt>
                <c:pt idx="8727">
                  <c:v>107.96</c:v>
                </c:pt>
                <c:pt idx="8728">
                  <c:v>107.95</c:v>
                </c:pt>
                <c:pt idx="8729">
                  <c:v>107.95</c:v>
                </c:pt>
                <c:pt idx="8730">
                  <c:v>107.95</c:v>
                </c:pt>
                <c:pt idx="8731">
                  <c:v>107.93</c:v>
                </c:pt>
                <c:pt idx="8732">
                  <c:v>107.91</c:v>
                </c:pt>
                <c:pt idx="8733">
                  <c:v>107.9</c:v>
                </c:pt>
                <c:pt idx="8734">
                  <c:v>107.89</c:v>
                </c:pt>
                <c:pt idx="8735">
                  <c:v>107.88</c:v>
                </c:pt>
                <c:pt idx="8736">
                  <c:v>107.86</c:v>
                </c:pt>
                <c:pt idx="8737">
                  <c:v>107.84</c:v>
                </c:pt>
                <c:pt idx="8738">
                  <c:v>107.8</c:v>
                </c:pt>
                <c:pt idx="8739">
                  <c:v>107.78</c:v>
                </c:pt>
                <c:pt idx="8740">
                  <c:v>107.75</c:v>
                </c:pt>
                <c:pt idx="8741">
                  <c:v>107.71</c:v>
                </c:pt>
                <c:pt idx="8742">
                  <c:v>107.68</c:v>
                </c:pt>
                <c:pt idx="8743">
                  <c:v>107.66</c:v>
                </c:pt>
                <c:pt idx="8744">
                  <c:v>107.64</c:v>
                </c:pt>
                <c:pt idx="8745">
                  <c:v>107.64</c:v>
                </c:pt>
                <c:pt idx="8746">
                  <c:v>107.65</c:v>
                </c:pt>
                <c:pt idx="8747">
                  <c:v>107.65</c:v>
                </c:pt>
                <c:pt idx="8748">
                  <c:v>107.66</c:v>
                </c:pt>
                <c:pt idx="8749">
                  <c:v>107.67</c:v>
                </c:pt>
                <c:pt idx="8750">
                  <c:v>107.69</c:v>
                </c:pt>
                <c:pt idx="8751">
                  <c:v>107.71</c:v>
                </c:pt>
                <c:pt idx="8752">
                  <c:v>107.73</c:v>
                </c:pt>
                <c:pt idx="8753">
                  <c:v>107.76</c:v>
                </c:pt>
                <c:pt idx="8754">
                  <c:v>107.78</c:v>
                </c:pt>
                <c:pt idx="8755">
                  <c:v>107.82</c:v>
                </c:pt>
                <c:pt idx="8756">
                  <c:v>107.85</c:v>
                </c:pt>
                <c:pt idx="8757">
                  <c:v>107.89</c:v>
                </c:pt>
                <c:pt idx="8758">
                  <c:v>107.93</c:v>
                </c:pt>
                <c:pt idx="8759">
                  <c:v>107.97</c:v>
                </c:pt>
                <c:pt idx="8760">
                  <c:v>108.02</c:v>
                </c:pt>
                <c:pt idx="8761">
                  <c:v>108.07</c:v>
                </c:pt>
                <c:pt idx="8762">
                  <c:v>108.13</c:v>
                </c:pt>
                <c:pt idx="8763">
                  <c:v>108.2</c:v>
                </c:pt>
                <c:pt idx="8764">
                  <c:v>108.27</c:v>
                </c:pt>
                <c:pt idx="8765">
                  <c:v>108.33</c:v>
                </c:pt>
                <c:pt idx="8766">
                  <c:v>108.39</c:v>
                </c:pt>
                <c:pt idx="8767">
                  <c:v>108.45</c:v>
                </c:pt>
                <c:pt idx="8768">
                  <c:v>108.5</c:v>
                </c:pt>
                <c:pt idx="8769">
                  <c:v>108.56</c:v>
                </c:pt>
                <c:pt idx="8770">
                  <c:v>108.62</c:v>
                </c:pt>
                <c:pt idx="8771">
                  <c:v>108.67</c:v>
                </c:pt>
                <c:pt idx="8772">
                  <c:v>108.72</c:v>
                </c:pt>
                <c:pt idx="8773">
                  <c:v>108.78</c:v>
                </c:pt>
                <c:pt idx="8774">
                  <c:v>108.84</c:v>
                </c:pt>
                <c:pt idx="8775">
                  <c:v>108.92</c:v>
                </c:pt>
                <c:pt idx="8776">
                  <c:v>108.98</c:v>
                </c:pt>
                <c:pt idx="8777">
                  <c:v>109.05</c:v>
                </c:pt>
                <c:pt idx="8778">
                  <c:v>109.13</c:v>
                </c:pt>
                <c:pt idx="8779">
                  <c:v>109.2</c:v>
                </c:pt>
                <c:pt idx="8780">
                  <c:v>109.27</c:v>
                </c:pt>
                <c:pt idx="8781">
                  <c:v>109.34</c:v>
                </c:pt>
                <c:pt idx="8782">
                  <c:v>109.4</c:v>
                </c:pt>
                <c:pt idx="8783">
                  <c:v>109.46</c:v>
                </c:pt>
                <c:pt idx="8784">
                  <c:v>109.52</c:v>
                </c:pt>
                <c:pt idx="8785">
                  <c:v>109.57</c:v>
                </c:pt>
                <c:pt idx="8786">
                  <c:v>109.64</c:v>
                </c:pt>
                <c:pt idx="8787">
                  <c:v>109.7</c:v>
                </c:pt>
                <c:pt idx="8788">
                  <c:v>109.76</c:v>
                </c:pt>
                <c:pt idx="8789">
                  <c:v>109.82</c:v>
                </c:pt>
                <c:pt idx="8790">
                  <c:v>109.87</c:v>
                </c:pt>
                <c:pt idx="8791">
                  <c:v>109.93</c:v>
                </c:pt>
                <c:pt idx="8792">
                  <c:v>109.99</c:v>
                </c:pt>
                <c:pt idx="8793">
                  <c:v>110.06</c:v>
                </c:pt>
                <c:pt idx="8794">
                  <c:v>110.13</c:v>
                </c:pt>
                <c:pt idx="8795">
                  <c:v>110.19</c:v>
                </c:pt>
                <c:pt idx="8796">
                  <c:v>110.25</c:v>
                </c:pt>
                <c:pt idx="8797">
                  <c:v>110.29</c:v>
                </c:pt>
                <c:pt idx="8798">
                  <c:v>110.33</c:v>
                </c:pt>
                <c:pt idx="8799">
                  <c:v>110.36</c:v>
                </c:pt>
                <c:pt idx="8800">
                  <c:v>110.38</c:v>
                </c:pt>
                <c:pt idx="8801">
                  <c:v>110.41</c:v>
                </c:pt>
                <c:pt idx="8802">
                  <c:v>110.44</c:v>
                </c:pt>
                <c:pt idx="8803">
                  <c:v>110.46</c:v>
                </c:pt>
                <c:pt idx="8804">
                  <c:v>110.49</c:v>
                </c:pt>
                <c:pt idx="8805">
                  <c:v>110.52</c:v>
                </c:pt>
                <c:pt idx="8806">
                  <c:v>110.53</c:v>
                </c:pt>
                <c:pt idx="8807">
                  <c:v>110.56</c:v>
                </c:pt>
                <c:pt idx="8808">
                  <c:v>110.58</c:v>
                </c:pt>
                <c:pt idx="8809">
                  <c:v>110.6</c:v>
                </c:pt>
                <c:pt idx="8810">
                  <c:v>110.63</c:v>
                </c:pt>
                <c:pt idx="8811">
                  <c:v>110.66</c:v>
                </c:pt>
                <c:pt idx="8812">
                  <c:v>110.69</c:v>
                </c:pt>
                <c:pt idx="8813">
                  <c:v>110.7</c:v>
                </c:pt>
                <c:pt idx="8814">
                  <c:v>110.71</c:v>
                </c:pt>
                <c:pt idx="8815">
                  <c:v>110.72</c:v>
                </c:pt>
                <c:pt idx="8816">
                  <c:v>110.72</c:v>
                </c:pt>
                <c:pt idx="8817">
                  <c:v>110.73</c:v>
                </c:pt>
                <c:pt idx="8818">
                  <c:v>110.73</c:v>
                </c:pt>
                <c:pt idx="8819">
                  <c:v>110.74</c:v>
                </c:pt>
                <c:pt idx="8820">
                  <c:v>110.75</c:v>
                </c:pt>
                <c:pt idx="8821">
                  <c:v>110.76</c:v>
                </c:pt>
                <c:pt idx="8822">
                  <c:v>110.77</c:v>
                </c:pt>
                <c:pt idx="8823">
                  <c:v>110.78</c:v>
                </c:pt>
                <c:pt idx="8824">
                  <c:v>110.79</c:v>
                </c:pt>
                <c:pt idx="8825">
                  <c:v>110.8</c:v>
                </c:pt>
                <c:pt idx="8826">
                  <c:v>110.82</c:v>
                </c:pt>
                <c:pt idx="8827">
                  <c:v>110.83</c:v>
                </c:pt>
                <c:pt idx="8828">
                  <c:v>110.83</c:v>
                </c:pt>
                <c:pt idx="8829">
                  <c:v>110.84</c:v>
                </c:pt>
                <c:pt idx="8830">
                  <c:v>110.86</c:v>
                </c:pt>
                <c:pt idx="8831">
                  <c:v>110.87</c:v>
                </c:pt>
                <c:pt idx="8832">
                  <c:v>110.89</c:v>
                </c:pt>
                <c:pt idx="8833">
                  <c:v>110.9</c:v>
                </c:pt>
                <c:pt idx="8834">
                  <c:v>110.91</c:v>
                </c:pt>
                <c:pt idx="8835">
                  <c:v>110.92</c:v>
                </c:pt>
                <c:pt idx="8836">
                  <c:v>110.93</c:v>
                </c:pt>
                <c:pt idx="8837">
                  <c:v>110.95</c:v>
                </c:pt>
                <c:pt idx="8838">
                  <c:v>110.96</c:v>
                </c:pt>
                <c:pt idx="8839">
                  <c:v>110.97</c:v>
                </c:pt>
                <c:pt idx="8840">
                  <c:v>110.97</c:v>
                </c:pt>
                <c:pt idx="8841">
                  <c:v>110.98</c:v>
                </c:pt>
                <c:pt idx="8842">
                  <c:v>110.99</c:v>
                </c:pt>
                <c:pt idx="8843">
                  <c:v>110.99</c:v>
                </c:pt>
                <c:pt idx="8844">
                  <c:v>110.99</c:v>
                </c:pt>
                <c:pt idx="8845">
                  <c:v>110.99</c:v>
                </c:pt>
                <c:pt idx="8846">
                  <c:v>110.99</c:v>
                </c:pt>
                <c:pt idx="8847">
                  <c:v>110.99</c:v>
                </c:pt>
                <c:pt idx="8848">
                  <c:v>110.99</c:v>
                </c:pt>
                <c:pt idx="8849">
                  <c:v>110.98</c:v>
                </c:pt>
                <c:pt idx="8850">
                  <c:v>110.98</c:v>
                </c:pt>
                <c:pt idx="8851">
                  <c:v>110.97</c:v>
                </c:pt>
                <c:pt idx="8852">
                  <c:v>110.97</c:v>
                </c:pt>
                <c:pt idx="8853">
                  <c:v>110.95</c:v>
                </c:pt>
                <c:pt idx="8854">
                  <c:v>110.94</c:v>
                </c:pt>
                <c:pt idx="8855">
                  <c:v>110.92</c:v>
                </c:pt>
                <c:pt idx="8856">
                  <c:v>110.9</c:v>
                </c:pt>
                <c:pt idx="8857">
                  <c:v>110.87</c:v>
                </c:pt>
                <c:pt idx="8858">
                  <c:v>110.84</c:v>
                </c:pt>
                <c:pt idx="8859">
                  <c:v>110.83</c:v>
                </c:pt>
                <c:pt idx="8860">
                  <c:v>110.81</c:v>
                </c:pt>
                <c:pt idx="8861">
                  <c:v>110.8</c:v>
                </c:pt>
                <c:pt idx="8862">
                  <c:v>110.79</c:v>
                </c:pt>
                <c:pt idx="8863">
                  <c:v>110.78</c:v>
                </c:pt>
                <c:pt idx="8864">
                  <c:v>110.78</c:v>
                </c:pt>
                <c:pt idx="8865">
                  <c:v>110.78</c:v>
                </c:pt>
                <c:pt idx="8866">
                  <c:v>110.77</c:v>
                </c:pt>
                <c:pt idx="8867">
                  <c:v>110.77</c:v>
                </c:pt>
                <c:pt idx="8868">
                  <c:v>110.78</c:v>
                </c:pt>
                <c:pt idx="8869">
                  <c:v>110.79</c:v>
                </c:pt>
                <c:pt idx="8870">
                  <c:v>110.79</c:v>
                </c:pt>
                <c:pt idx="8871">
                  <c:v>110.79</c:v>
                </c:pt>
                <c:pt idx="8872">
                  <c:v>110.8</c:v>
                </c:pt>
                <c:pt idx="8873">
                  <c:v>110.81</c:v>
                </c:pt>
                <c:pt idx="8874">
                  <c:v>110.81</c:v>
                </c:pt>
                <c:pt idx="8875">
                  <c:v>110.81</c:v>
                </c:pt>
                <c:pt idx="8876">
                  <c:v>110.8</c:v>
                </c:pt>
                <c:pt idx="8877">
                  <c:v>110.8</c:v>
                </c:pt>
                <c:pt idx="8878">
                  <c:v>110.8</c:v>
                </c:pt>
                <c:pt idx="8879">
                  <c:v>110.8</c:v>
                </c:pt>
                <c:pt idx="8880">
                  <c:v>110.8</c:v>
                </c:pt>
                <c:pt idx="8881">
                  <c:v>110.79</c:v>
                </c:pt>
                <c:pt idx="8882">
                  <c:v>110.79</c:v>
                </c:pt>
                <c:pt idx="8883">
                  <c:v>110.79</c:v>
                </c:pt>
                <c:pt idx="8884">
                  <c:v>110.79</c:v>
                </c:pt>
                <c:pt idx="8885">
                  <c:v>110.78</c:v>
                </c:pt>
                <c:pt idx="8886">
                  <c:v>110.77</c:v>
                </c:pt>
                <c:pt idx="8887">
                  <c:v>110.76</c:v>
                </c:pt>
                <c:pt idx="8888">
                  <c:v>110.76</c:v>
                </c:pt>
                <c:pt idx="8889">
                  <c:v>110.76</c:v>
                </c:pt>
                <c:pt idx="8890">
                  <c:v>110.75</c:v>
                </c:pt>
                <c:pt idx="8891">
                  <c:v>110.75</c:v>
                </c:pt>
                <c:pt idx="8892">
                  <c:v>110.75</c:v>
                </c:pt>
                <c:pt idx="8893">
                  <c:v>110.75</c:v>
                </c:pt>
                <c:pt idx="8894">
                  <c:v>110.76</c:v>
                </c:pt>
                <c:pt idx="8895">
                  <c:v>110.76</c:v>
                </c:pt>
                <c:pt idx="8896">
                  <c:v>110.77</c:v>
                </c:pt>
                <c:pt idx="8897">
                  <c:v>110.78</c:v>
                </c:pt>
                <c:pt idx="8898">
                  <c:v>110.8</c:v>
                </c:pt>
                <c:pt idx="8899">
                  <c:v>110.81</c:v>
                </c:pt>
                <c:pt idx="8900">
                  <c:v>110.84</c:v>
                </c:pt>
                <c:pt idx="8901">
                  <c:v>110.87</c:v>
                </c:pt>
                <c:pt idx="8902">
                  <c:v>110.89</c:v>
                </c:pt>
                <c:pt idx="8903">
                  <c:v>110.91</c:v>
                </c:pt>
                <c:pt idx="8904">
                  <c:v>110.93</c:v>
                </c:pt>
                <c:pt idx="8905">
                  <c:v>110.95</c:v>
                </c:pt>
                <c:pt idx="8906">
                  <c:v>110.97</c:v>
                </c:pt>
                <c:pt idx="8907">
                  <c:v>110.98</c:v>
                </c:pt>
                <c:pt idx="8908">
                  <c:v>110.99</c:v>
                </c:pt>
                <c:pt idx="8909">
                  <c:v>111</c:v>
                </c:pt>
                <c:pt idx="8910">
                  <c:v>111</c:v>
                </c:pt>
                <c:pt idx="8911">
                  <c:v>111</c:v>
                </c:pt>
                <c:pt idx="8912">
                  <c:v>110.99</c:v>
                </c:pt>
                <c:pt idx="8913">
                  <c:v>110.99</c:v>
                </c:pt>
                <c:pt idx="8914">
                  <c:v>110.98</c:v>
                </c:pt>
                <c:pt idx="8915">
                  <c:v>110.96</c:v>
                </c:pt>
                <c:pt idx="8916">
                  <c:v>110.95</c:v>
                </c:pt>
                <c:pt idx="8917">
                  <c:v>110.94</c:v>
                </c:pt>
                <c:pt idx="8918">
                  <c:v>110.92</c:v>
                </c:pt>
                <c:pt idx="8919">
                  <c:v>110.89</c:v>
                </c:pt>
                <c:pt idx="8920">
                  <c:v>110.86</c:v>
                </c:pt>
                <c:pt idx="8921">
                  <c:v>110.84</c:v>
                </c:pt>
                <c:pt idx="8922">
                  <c:v>110.81</c:v>
                </c:pt>
                <c:pt idx="8923">
                  <c:v>110.78</c:v>
                </c:pt>
                <c:pt idx="8924">
                  <c:v>110.74</c:v>
                </c:pt>
                <c:pt idx="8925">
                  <c:v>110.71</c:v>
                </c:pt>
                <c:pt idx="8926">
                  <c:v>110.67</c:v>
                </c:pt>
                <c:pt idx="8927">
                  <c:v>110.64</c:v>
                </c:pt>
                <c:pt idx="8928">
                  <c:v>110.61</c:v>
                </c:pt>
                <c:pt idx="8929">
                  <c:v>110.6</c:v>
                </c:pt>
                <c:pt idx="8930">
                  <c:v>110.58</c:v>
                </c:pt>
                <c:pt idx="8931">
                  <c:v>110.56</c:v>
                </c:pt>
                <c:pt idx="8932">
                  <c:v>110.54</c:v>
                </c:pt>
                <c:pt idx="8933">
                  <c:v>110.52</c:v>
                </c:pt>
                <c:pt idx="8934">
                  <c:v>110.51</c:v>
                </c:pt>
                <c:pt idx="8935">
                  <c:v>110.5</c:v>
                </c:pt>
                <c:pt idx="8936">
                  <c:v>110.49</c:v>
                </c:pt>
                <c:pt idx="8937">
                  <c:v>110.48</c:v>
                </c:pt>
                <c:pt idx="8938">
                  <c:v>110.48</c:v>
                </c:pt>
                <c:pt idx="8939">
                  <c:v>110.48</c:v>
                </c:pt>
                <c:pt idx="8940">
                  <c:v>110.48</c:v>
                </c:pt>
                <c:pt idx="8941">
                  <c:v>110.48</c:v>
                </c:pt>
                <c:pt idx="8942">
                  <c:v>110.47</c:v>
                </c:pt>
                <c:pt idx="8943">
                  <c:v>110.46</c:v>
                </c:pt>
                <c:pt idx="8944">
                  <c:v>110.46</c:v>
                </c:pt>
                <c:pt idx="8945">
                  <c:v>110.46</c:v>
                </c:pt>
                <c:pt idx="8946">
                  <c:v>110.45</c:v>
                </c:pt>
                <c:pt idx="8947">
                  <c:v>110.44</c:v>
                </c:pt>
                <c:pt idx="8948">
                  <c:v>110.44</c:v>
                </c:pt>
                <c:pt idx="8949">
                  <c:v>110.43</c:v>
                </c:pt>
                <c:pt idx="8950">
                  <c:v>110.41</c:v>
                </c:pt>
                <c:pt idx="8951">
                  <c:v>110.4</c:v>
                </c:pt>
                <c:pt idx="8952">
                  <c:v>110.38</c:v>
                </c:pt>
                <c:pt idx="8953">
                  <c:v>110.36</c:v>
                </c:pt>
                <c:pt idx="8954">
                  <c:v>110.34</c:v>
                </c:pt>
                <c:pt idx="8955">
                  <c:v>110.32</c:v>
                </c:pt>
                <c:pt idx="8956">
                  <c:v>110.3</c:v>
                </c:pt>
                <c:pt idx="8957">
                  <c:v>110.26</c:v>
                </c:pt>
                <c:pt idx="8958">
                  <c:v>110.23</c:v>
                </c:pt>
                <c:pt idx="8959">
                  <c:v>110.18</c:v>
                </c:pt>
                <c:pt idx="8960">
                  <c:v>110.14</c:v>
                </c:pt>
                <c:pt idx="8961">
                  <c:v>110.1</c:v>
                </c:pt>
                <c:pt idx="8962">
                  <c:v>110.05</c:v>
                </c:pt>
                <c:pt idx="8963">
                  <c:v>109.98</c:v>
                </c:pt>
                <c:pt idx="8964">
                  <c:v>109.9</c:v>
                </c:pt>
                <c:pt idx="8965">
                  <c:v>109.82</c:v>
                </c:pt>
                <c:pt idx="8966">
                  <c:v>109.72</c:v>
                </c:pt>
                <c:pt idx="8967">
                  <c:v>109.6</c:v>
                </c:pt>
                <c:pt idx="8968">
                  <c:v>109.5</c:v>
                </c:pt>
                <c:pt idx="8969">
                  <c:v>109.37</c:v>
                </c:pt>
                <c:pt idx="8970">
                  <c:v>109.23</c:v>
                </c:pt>
                <c:pt idx="8971">
                  <c:v>109.1</c:v>
                </c:pt>
                <c:pt idx="8972">
                  <c:v>108.95</c:v>
                </c:pt>
                <c:pt idx="8973">
                  <c:v>108.8</c:v>
                </c:pt>
                <c:pt idx="8974">
                  <c:v>108.64</c:v>
                </c:pt>
                <c:pt idx="8975">
                  <c:v>108.48</c:v>
                </c:pt>
                <c:pt idx="8976">
                  <c:v>108.33</c:v>
                </c:pt>
                <c:pt idx="8977">
                  <c:v>108.17</c:v>
                </c:pt>
                <c:pt idx="8978">
                  <c:v>108.01</c:v>
                </c:pt>
                <c:pt idx="8979">
                  <c:v>107.85</c:v>
                </c:pt>
                <c:pt idx="8980">
                  <c:v>107.69</c:v>
                </c:pt>
                <c:pt idx="8981">
                  <c:v>107.53</c:v>
                </c:pt>
                <c:pt idx="8982">
                  <c:v>107.36</c:v>
                </c:pt>
                <c:pt idx="8983">
                  <c:v>107.2</c:v>
                </c:pt>
                <c:pt idx="8984">
                  <c:v>107.04</c:v>
                </c:pt>
                <c:pt idx="8985">
                  <c:v>106.87</c:v>
                </c:pt>
                <c:pt idx="8986">
                  <c:v>106.71</c:v>
                </c:pt>
                <c:pt idx="8987">
                  <c:v>106.55</c:v>
                </c:pt>
                <c:pt idx="8988">
                  <c:v>106.38</c:v>
                </c:pt>
                <c:pt idx="8989">
                  <c:v>106.22</c:v>
                </c:pt>
                <c:pt idx="8990">
                  <c:v>106.05</c:v>
                </c:pt>
                <c:pt idx="8991">
                  <c:v>105.89</c:v>
                </c:pt>
                <c:pt idx="8992">
                  <c:v>105.73</c:v>
                </c:pt>
                <c:pt idx="8993">
                  <c:v>105.56</c:v>
                </c:pt>
                <c:pt idx="8994">
                  <c:v>105.42</c:v>
                </c:pt>
                <c:pt idx="8995">
                  <c:v>105.27</c:v>
                </c:pt>
                <c:pt idx="8996">
                  <c:v>105.11</c:v>
                </c:pt>
                <c:pt idx="8997">
                  <c:v>104.97</c:v>
                </c:pt>
                <c:pt idx="8998">
                  <c:v>104.84</c:v>
                </c:pt>
                <c:pt idx="8999">
                  <c:v>104.72</c:v>
                </c:pt>
              </c:numCache>
            </c:numRef>
          </c:val>
          <c:smooth val="0"/>
          <c:extLst>
            <c:ext xmlns:c16="http://schemas.microsoft.com/office/drawing/2014/chart" uri="{C3380CC4-5D6E-409C-BE32-E72D297353CC}">
              <c16:uniqueId val="{00000000-557C-4654-B03D-5FA83AB88B18}"/>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VV!$B$1</c:f>
              <c:strCache>
                <c:ptCount val="1"/>
                <c:pt idx="0">
                  <c:v>TF VV (deg)</c:v>
                </c:pt>
              </c:strCache>
            </c:strRef>
          </c:tx>
          <c:spPr>
            <a:ln w="28575" cap="rnd">
              <a:solidFill>
                <a:schemeClr val="accent2"/>
              </a:solidFill>
              <a:round/>
            </a:ln>
            <a:effectLst/>
          </c:spPr>
          <c:marker>
            <c:symbol val="none"/>
          </c:marker>
          <c:val>
            <c:numRef>
              <c:f>DU02_INTACT_KE_VV!$B$2:$B$9001</c:f>
              <c:numCache>
                <c:formatCode>General</c:formatCode>
                <c:ptCount val="9000"/>
                <c:pt idx="0">
                  <c:v>-2.7002999999999999</c:v>
                </c:pt>
                <c:pt idx="1">
                  <c:v>-2.6968000000000001</c:v>
                </c:pt>
                <c:pt idx="2">
                  <c:v>-2.6892999999999998</c:v>
                </c:pt>
                <c:pt idx="3">
                  <c:v>-2.6905000000000001</c:v>
                </c:pt>
                <c:pt idx="4">
                  <c:v>-2.6884999999999999</c:v>
                </c:pt>
                <c:pt idx="5">
                  <c:v>-2.6793</c:v>
                </c:pt>
                <c:pt idx="6">
                  <c:v>-2.6928999999999998</c:v>
                </c:pt>
                <c:pt idx="7">
                  <c:v>-2.7105000000000001</c:v>
                </c:pt>
                <c:pt idx="8">
                  <c:v>-2.7284000000000002</c:v>
                </c:pt>
                <c:pt idx="9">
                  <c:v>-2.7376</c:v>
                </c:pt>
                <c:pt idx="10">
                  <c:v>-2.7248999999999999</c:v>
                </c:pt>
                <c:pt idx="11">
                  <c:v>-2.7090999999999998</c:v>
                </c:pt>
                <c:pt idx="12">
                  <c:v>-2.7004999999999999</c:v>
                </c:pt>
                <c:pt idx="13">
                  <c:v>-2.6789000000000001</c:v>
                </c:pt>
                <c:pt idx="14">
                  <c:v>-2.6745999999999999</c:v>
                </c:pt>
                <c:pt idx="15">
                  <c:v>-2.6686999999999999</c:v>
                </c:pt>
                <c:pt idx="16">
                  <c:v>-2.6696</c:v>
                </c:pt>
                <c:pt idx="17">
                  <c:v>-2.6659999999999999</c:v>
                </c:pt>
                <c:pt idx="18">
                  <c:v>-2.6675</c:v>
                </c:pt>
                <c:pt idx="19">
                  <c:v>-2.6804999999999999</c:v>
                </c:pt>
                <c:pt idx="20">
                  <c:v>-2.6815000000000002</c:v>
                </c:pt>
                <c:pt idx="21">
                  <c:v>-2.6766999999999999</c:v>
                </c:pt>
                <c:pt idx="22">
                  <c:v>-2.6833999999999998</c:v>
                </c:pt>
                <c:pt idx="23">
                  <c:v>-2.6846999999999999</c:v>
                </c:pt>
                <c:pt idx="24">
                  <c:v>-2.6852</c:v>
                </c:pt>
                <c:pt idx="25">
                  <c:v>-2.6838000000000002</c:v>
                </c:pt>
                <c:pt idx="26">
                  <c:v>-2.6766999999999999</c:v>
                </c:pt>
                <c:pt idx="27">
                  <c:v>-2.6713</c:v>
                </c:pt>
                <c:pt idx="28">
                  <c:v>-2.6659999999999999</c:v>
                </c:pt>
                <c:pt idx="29">
                  <c:v>-2.6514000000000002</c:v>
                </c:pt>
                <c:pt idx="30">
                  <c:v>-2.6435</c:v>
                </c:pt>
                <c:pt idx="31">
                  <c:v>-2.6450999999999998</c:v>
                </c:pt>
                <c:pt idx="32">
                  <c:v>-2.6385999999999998</c:v>
                </c:pt>
                <c:pt idx="33">
                  <c:v>-2.6311</c:v>
                </c:pt>
                <c:pt idx="34">
                  <c:v>-2.6183000000000001</c:v>
                </c:pt>
                <c:pt idx="35">
                  <c:v>-2.5998000000000001</c:v>
                </c:pt>
                <c:pt idx="36">
                  <c:v>-2.6080000000000001</c:v>
                </c:pt>
                <c:pt idx="37">
                  <c:v>-2.6160000000000001</c:v>
                </c:pt>
                <c:pt idx="38">
                  <c:v>-2.6006</c:v>
                </c:pt>
                <c:pt idx="39">
                  <c:v>-2.5834000000000001</c:v>
                </c:pt>
                <c:pt idx="40">
                  <c:v>-2.5853999999999999</c:v>
                </c:pt>
                <c:pt idx="41">
                  <c:v>-2.5817999999999999</c:v>
                </c:pt>
                <c:pt idx="42">
                  <c:v>-2.6</c:v>
                </c:pt>
                <c:pt idx="43">
                  <c:v>-2.6349</c:v>
                </c:pt>
                <c:pt idx="44">
                  <c:v>-2.6804999999999999</c:v>
                </c:pt>
                <c:pt idx="45">
                  <c:v>-2.7475999999999998</c:v>
                </c:pt>
                <c:pt idx="46">
                  <c:v>-2.8269000000000002</c:v>
                </c:pt>
                <c:pt idx="47">
                  <c:v>-2.8997999999999999</c:v>
                </c:pt>
                <c:pt idx="48">
                  <c:v>-2.9333</c:v>
                </c:pt>
                <c:pt idx="49">
                  <c:v>-2.9618000000000002</c:v>
                </c:pt>
                <c:pt idx="50">
                  <c:v>-2.9597000000000002</c:v>
                </c:pt>
                <c:pt idx="51">
                  <c:v>-2.8740999999999999</c:v>
                </c:pt>
                <c:pt idx="52">
                  <c:v>-2.77</c:v>
                </c:pt>
                <c:pt idx="53">
                  <c:v>-2.6894</c:v>
                </c:pt>
                <c:pt idx="54">
                  <c:v>-2.6147</c:v>
                </c:pt>
                <c:pt idx="55">
                  <c:v>-2.5499000000000001</c:v>
                </c:pt>
                <c:pt idx="56">
                  <c:v>-2.5225</c:v>
                </c:pt>
                <c:pt idx="57">
                  <c:v>-2.5293999999999999</c:v>
                </c:pt>
                <c:pt idx="58">
                  <c:v>-2.5634999999999999</c:v>
                </c:pt>
                <c:pt idx="59">
                  <c:v>-2.5920999999999998</c:v>
                </c:pt>
                <c:pt idx="60">
                  <c:v>-2.6116999999999999</c:v>
                </c:pt>
                <c:pt idx="61">
                  <c:v>-2.6438999999999999</c:v>
                </c:pt>
                <c:pt idx="62">
                  <c:v>-2.6511999999999998</c:v>
                </c:pt>
                <c:pt idx="63">
                  <c:v>-2.6846000000000001</c:v>
                </c:pt>
                <c:pt idx="64">
                  <c:v>-2.7019000000000002</c:v>
                </c:pt>
                <c:pt idx="65">
                  <c:v>-2.7210000000000001</c:v>
                </c:pt>
                <c:pt idx="66">
                  <c:v>-2.7317</c:v>
                </c:pt>
                <c:pt idx="67">
                  <c:v>-2.7238000000000002</c:v>
                </c:pt>
                <c:pt idx="68">
                  <c:v>-2.7031999999999998</c:v>
                </c:pt>
                <c:pt idx="69">
                  <c:v>-2.6762000000000001</c:v>
                </c:pt>
                <c:pt idx="70">
                  <c:v>-2.6886000000000001</c:v>
                </c:pt>
                <c:pt idx="71">
                  <c:v>-2.6863999999999999</c:v>
                </c:pt>
                <c:pt idx="72">
                  <c:v>-2.6892</c:v>
                </c:pt>
                <c:pt idx="73">
                  <c:v>-2.7244000000000002</c:v>
                </c:pt>
                <c:pt idx="74">
                  <c:v>-2.7383000000000002</c:v>
                </c:pt>
                <c:pt idx="75">
                  <c:v>-2.7915999999999999</c:v>
                </c:pt>
                <c:pt idx="76">
                  <c:v>-2.8045</c:v>
                </c:pt>
                <c:pt idx="77">
                  <c:v>-2.7913000000000001</c:v>
                </c:pt>
                <c:pt idx="78">
                  <c:v>-2.8069999999999999</c:v>
                </c:pt>
                <c:pt idx="79">
                  <c:v>-2.7707999999999999</c:v>
                </c:pt>
                <c:pt idx="80">
                  <c:v>-2.7465999999999999</c:v>
                </c:pt>
                <c:pt idx="81">
                  <c:v>-2.7490999999999999</c:v>
                </c:pt>
                <c:pt idx="82">
                  <c:v>-2.7484999999999999</c:v>
                </c:pt>
                <c:pt idx="83">
                  <c:v>-2.7591999999999999</c:v>
                </c:pt>
                <c:pt idx="84">
                  <c:v>-2.7618</c:v>
                </c:pt>
                <c:pt idx="85">
                  <c:v>-2.8001</c:v>
                </c:pt>
                <c:pt idx="86">
                  <c:v>-2.8149000000000002</c:v>
                </c:pt>
                <c:pt idx="87">
                  <c:v>-2.8170999999999999</c:v>
                </c:pt>
                <c:pt idx="88">
                  <c:v>-2.8456999999999999</c:v>
                </c:pt>
                <c:pt idx="89">
                  <c:v>-2.8399000000000001</c:v>
                </c:pt>
                <c:pt idx="90">
                  <c:v>-2.8485</c:v>
                </c:pt>
                <c:pt idx="91">
                  <c:v>-2.8578000000000001</c:v>
                </c:pt>
                <c:pt idx="92">
                  <c:v>-2.8708999999999998</c:v>
                </c:pt>
                <c:pt idx="93">
                  <c:v>-2.8822000000000001</c:v>
                </c:pt>
                <c:pt idx="94">
                  <c:v>-2.8864000000000001</c:v>
                </c:pt>
                <c:pt idx="95">
                  <c:v>-2.9007999999999998</c:v>
                </c:pt>
                <c:pt idx="96">
                  <c:v>-2.9268999999999998</c:v>
                </c:pt>
                <c:pt idx="97">
                  <c:v>-2.9632000000000001</c:v>
                </c:pt>
                <c:pt idx="98">
                  <c:v>-2.9813999999999998</c:v>
                </c:pt>
                <c:pt idx="99">
                  <c:v>-3.0061</c:v>
                </c:pt>
                <c:pt idx="100">
                  <c:v>-3.0804999999999998</c:v>
                </c:pt>
                <c:pt idx="101">
                  <c:v>-3.1583999999999999</c:v>
                </c:pt>
                <c:pt idx="102">
                  <c:v>-3.1825999999999999</c:v>
                </c:pt>
                <c:pt idx="103">
                  <c:v>-3.1762000000000001</c:v>
                </c:pt>
                <c:pt idx="104">
                  <c:v>-3.1793</c:v>
                </c:pt>
                <c:pt idx="105">
                  <c:v>-3.1892</c:v>
                </c:pt>
                <c:pt idx="106">
                  <c:v>-3.2136999999999998</c:v>
                </c:pt>
                <c:pt idx="107">
                  <c:v>-3.2328999999999999</c:v>
                </c:pt>
                <c:pt idx="108">
                  <c:v>-3.2486999999999999</c:v>
                </c:pt>
                <c:pt idx="109">
                  <c:v>-3.2743000000000002</c:v>
                </c:pt>
                <c:pt idx="110">
                  <c:v>-3.3060999999999998</c:v>
                </c:pt>
                <c:pt idx="111">
                  <c:v>-3.3267000000000002</c:v>
                </c:pt>
                <c:pt idx="112">
                  <c:v>-3.3311000000000002</c:v>
                </c:pt>
                <c:pt idx="113">
                  <c:v>-3.3283</c:v>
                </c:pt>
                <c:pt idx="114">
                  <c:v>-3.3024</c:v>
                </c:pt>
                <c:pt idx="115">
                  <c:v>-3.2719999999999998</c:v>
                </c:pt>
                <c:pt idx="116">
                  <c:v>-3.2193999999999998</c:v>
                </c:pt>
                <c:pt idx="117">
                  <c:v>-3.1762999999999999</c:v>
                </c:pt>
                <c:pt idx="118">
                  <c:v>-3.1196999999999999</c:v>
                </c:pt>
                <c:pt idx="119">
                  <c:v>-3.0539999999999998</c:v>
                </c:pt>
                <c:pt idx="120">
                  <c:v>-2.9836</c:v>
                </c:pt>
                <c:pt idx="121">
                  <c:v>-2.9388000000000001</c:v>
                </c:pt>
                <c:pt idx="122">
                  <c:v>-2.9081999999999999</c:v>
                </c:pt>
                <c:pt idx="123">
                  <c:v>-2.8921000000000001</c:v>
                </c:pt>
                <c:pt idx="124">
                  <c:v>-2.8622999999999998</c:v>
                </c:pt>
                <c:pt idx="125">
                  <c:v>-2.8315000000000001</c:v>
                </c:pt>
                <c:pt idx="126">
                  <c:v>-2.8018999999999998</c:v>
                </c:pt>
                <c:pt idx="127">
                  <c:v>-2.7448999999999999</c:v>
                </c:pt>
                <c:pt idx="128">
                  <c:v>-2.6857000000000002</c:v>
                </c:pt>
                <c:pt idx="129">
                  <c:v>-2.6625000000000001</c:v>
                </c:pt>
                <c:pt idx="130">
                  <c:v>-2.6604000000000001</c:v>
                </c:pt>
                <c:pt idx="131">
                  <c:v>-2.6404000000000001</c:v>
                </c:pt>
                <c:pt idx="132">
                  <c:v>-2.6217000000000001</c:v>
                </c:pt>
                <c:pt idx="133">
                  <c:v>-2.5929000000000002</c:v>
                </c:pt>
                <c:pt idx="134">
                  <c:v>-2.5985999999999998</c:v>
                </c:pt>
                <c:pt idx="135">
                  <c:v>-2.5975999999999999</c:v>
                </c:pt>
                <c:pt idx="136">
                  <c:v>-2.5943999999999998</c:v>
                </c:pt>
                <c:pt idx="137">
                  <c:v>-2.5924</c:v>
                </c:pt>
                <c:pt idx="138">
                  <c:v>-2.6013999999999999</c:v>
                </c:pt>
                <c:pt idx="139">
                  <c:v>-2.6107999999999998</c:v>
                </c:pt>
                <c:pt idx="140">
                  <c:v>-2.5950000000000002</c:v>
                </c:pt>
                <c:pt idx="141">
                  <c:v>-2.6116000000000001</c:v>
                </c:pt>
                <c:pt idx="142">
                  <c:v>-2.6055999999999999</c:v>
                </c:pt>
                <c:pt idx="143">
                  <c:v>-2.5952000000000002</c:v>
                </c:pt>
                <c:pt idx="144">
                  <c:v>-2.5964999999999998</c:v>
                </c:pt>
                <c:pt idx="145">
                  <c:v>-2.5971000000000002</c:v>
                </c:pt>
                <c:pt idx="146">
                  <c:v>-2.5891000000000002</c:v>
                </c:pt>
                <c:pt idx="147">
                  <c:v>-2.5621999999999998</c:v>
                </c:pt>
                <c:pt idx="148">
                  <c:v>-2.5524</c:v>
                </c:pt>
                <c:pt idx="149">
                  <c:v>-2.5634000000000001</c:v>
                </c:pt>
                <c:pt idx="150">
                  <c:v>-2.5541</c:v>
                </c:pt>
                <c:pt idx="151">
                  <c:v>-2.5287000000000002</c:v>
                </c:pt>
                <c:pt idx="152">
                  <c:v>-2.5287999999999999</c:v>
                </c:pt>
                <c:pt idx="153">
                  <c:v>-2.5369000000000002</c:v>
                </c:pt>
                <c:pt idx="154">
                  <c:v>-2.5388999999999999</c:v>
                </c:pt>
                <c:pt idx="155">
                  <c:v>-2.5413000000000001</c:v>
                </c:pt>
                <c:pt idx="156">
                  <c:v>-2.5486</c:v>
                </c:pt>
                <c:pt idx="157">
                  <c:v>-2.5550999999999999</c:v>
                </c:pt>
                <c:pt idx="158">
                  <c:v>-2.5651000000000002</c:v>
                </c:pt>
                <c:pt idx="159">
                  <c:v>-2.5670999999999999</c:v>
                </c:pt>
                <c:pt idx="160">
                  <c:v>-2.5533999999999999</c:v>
                </c:pt>
                <c:pt idx="161">
                  <c:v>-2.5619000000000001</c:v>
                </c:pt>
                <c:pt idx="162">
                  <c:v>-2.597</c:v>
                </c:pt>
                <c:pt idx="163">
                  <c:v>-2.6027999999999998</c:v>
                </c:pt>
                <c:pt idx="164">
                  <c:v>-2.6042999999999998</c:v>
                </c:pt>
                <c:pt idx="165">
                  <c:v>-2.5987</c:v>
                </c:pt>
                <c:pt idx="166">
                  <c:v>-2.5922999999999998</c:v>
                </c:pt>
                <c:pt idx="167">
                  <c:v>-2.5908000000000002</c:v>
                </c:pt>
                <c:pt idx="168">
                  <c:v>-2.5827</c:v>
                </c:pt>
                <c:pt idx="169">
                  <c:v>-2.5848</c:v>
                </c:pt>
                <c:pt idx="170">
                  <c:v>-2.6173000000000002</c:v>
                </c:pt>
                <c:pt idx="171">
                  <c:v>-2.6381000000000001</c:v>
                </c:pt>
                <c:pt idx="172">
                  <c:v>-2.6621000000000001</c:v>
                </c:pt>
                <c:pt idx="173">
                  <c:v>-2.6896</c:v>
                </c:pt>
                <c:pt idx="174">
                  <c:v>-2.6966999999999999</c:v>
                </c:pt>
                <c:pt idx="175">
                  <c:v>-2.6938</c:v>
                </c:pt>
                <c:pt idx="176">
                  <c:v>-2.6989000000000001</c:v>
                </c:pt>
                <c:pt idx="177">
                  <c:v>-2.6855000000000002</c:v>
                </c:pt>
                <c:pt idx="178">
                  <c:v>-2.6999</c:v>
                </c:pt>
                <c:pt idx="179">
                  <c:v>-2.7195</c:v>
                </c:pt>
                <c:pt idx="180">
                  <c:v>-2.7521</c:v>
                </c:pt>
                <c:pt idx="181">
                  <c:v>-2.7949000000000002</c:v>
                </c:pt>
                <c:pt idx="182">
                  <c:v>-2.8197000000000001</c:v>
                </c:pt>
                <c:pt idx="183">
                  <c:v>-2.8689</c:v>
                </c:pt>
                <c:pt idx="184">
                  <c:v>-2.8643000000000001</c:v>
                </c:pt>
                <c:pt idx="185">
                  <c:v>-2.8753000000000002</c:v>
                </c:pt>
                <c:pt idx="186">
                  <c:v>-2.9138000000000002</c:v>
                </c:pt>
                <c:pt idx="187">
                  <c:v>-2.9260999999999999</c:v>
                </c:pt>
                <c:pt idx="188">
                  <c:v>-2.9561000000000002</c:v>
                </c:pt>
                <c:pt idx="189">
                  <c:v>-3.0017999999999998</c:v>
                </c:pt>
                <c:pt idx="190">
                  <c:v>-3.0350999999999999</c:v>
                </c:pt>
                <c:pt idx="191">
                  <c:v>-3.02</c:v>
                </c:pt>
                <c:pt idx="192">
                  <c:v>-3.0061</c:v>
                </c:pt>
                <c:pt idx="193">
                  <c:v>-3.0514000000000001</c:v>
                </c:pt>
                <c:pt idx="194">
                  <c:v>-3.1189</c:v>
                </c:pt>
                <c:pt idx="195">
                  <c:v>-3.1709999999999998</c:v>
                </c:pt>
                <c:pt idx="196">
                  <c:v>-3.1749000000000001</c:v>
                </c:pt>
                <c:pt idx="197">
                  <c:v>-3.1924000000000001</c:v>
                </c:pt>
                <c:pt idx="198">
                  <c:v>-3.2443</c:v>
                </c:pt>
                <c:pt idx="199">
                  <c:v>-3.3037000000000001</c:v>
                </c:pt>
                <c:pt idx="200">
                  <c:v>-3.3759999999999999</c:v>
                </c:pt>
                <c:pt idx="201">
                  <c:v>-3.44</c:v>
                </c:pt>
                <c:pt idx="202">
                  <c:v>-3.4647999999999999</c:v>
                </c:pt>
                <c:pt idx="203">
                  <c:v>-3.4826000000000001</c:v>
                </c:pt>
                <c:pt idx="204">
                  <c:v>-3.4958999999999998</c:v>
                </c:pt>
                <c:pt idx="205">
                  <c:v>-3.5425</c:v>
                </c:pt>
                <c:pt idx="206">
                  <c:v>-3.5604</c:v>
                </c:pt>
                <c:pt idx="207">
                  <c:v>-3.5589</c:v>
                </c:pt>
                <c:pt idx="208">
                  <c:v>-3.5607000000000002</c:v>
                </c:pt>
                <c:pt idx="209">
                  <c:v>-3.5950000000000002</c:v>
                </c:pt>
                <c:pt idx="210">
                  <c:v>-3.6574</c:v>
                </c:pt>
                <c:pt idx="211">
                  <c:v>-3.6798999999999999</c:v>
                </c:pt>
                <c:pt idx="212">
                  <c:v>-3.7349000000000001</c:v>
                </c:pt>
                <c:pt idx="213">
                  <c:v>-3.7951999999999999</c:v>
                </c:pt>
                <c:pt idx="214">
                  <c:v>-3.8403999999999998</c:v>
                </c:pt>
                <c:pt idx="215">
                  <c:v>-3.8759999999999999</c:v>
                </c:pt>
                <c:pt idx="216">
                  <c:v>-3.8963000000000001</c:v>
                </c:pt>
                <c:pt idx="217">
                  <c:v>-3.9432999999999998</c:v>
                </c:pt>
                <c:pt idx="218">
                  <c:v>-3.9906000000000001</c:v>
                </c:pt>
                <c:pt idx="219">
                  <c:v>-4.0007999999999999</c:v>
                </c:pt>
                <c:pt idx="220">
                  <c:v>-3.9904000000000002</c:v>
                </c:pt>
                <c:pt idx="221">
                  <c:v>-3.9462999999999999</c:v>
                </c:pt>
                <c:pt idx="222">
                  <c:v>-3.9016999999999999</c:v>
                </c:pt>
                <c:pt idx="223">
                  <c:v>-3.9203999999999999</c:v>
                </c:pt>
                <c:pt idx="224">
                  <c:v>-3.9197000000000002</c:v>
                </c:pt>
                <c:pt idx="225">
                  <c:v>-3.9076</c:v>
                </c:pt>
                <c:pt idx="226">
                  <c:v>-3.8754</c:v>
                </c:pt>
                <c:pt idx="227">
                  <c:v>-3.8519000000000001</c:v>
                </c:pt>
                <c:pt idx="228">
                  <c:v>-3.8759999999999999</c:v>
                </c:pt>
                <c:pt idx="229">
                  <c:v>-3.9218999999999999</c:v>
                </c:pt>
                <c:pt idx="230">
                  <c:v>-3.9588000000000001</c:v>
                </c:pt>
                <c:pt idx="231">
                  <c:v>-4.0053000000000001</c:v>
                </c:pt>
                <c:pt idx="232">
                  <c:v>-4.0503</c:v>
                </c:pt>
                <c:pt idx="233">
                  <c:v>-4.0651000000000002</c:v>
                </c:pt>
                <c:pt idx="234">
                  <c:v>-4.1150000000000002</c:v>
                </c:pt>
                <c:pt idx="235">
                  <c:v>-4.1717000000000004</c:v>
                </c:pt>
                <c:pt idx="236">
                  <c:v>-4.1638999999999999</c:v>
                </c:pt>
                <c:pt idx="237">
                  <c:v>-4.1508000000000003</c:v>
                </c:pt>
                <c:pt idx="238">
                  <c:v>-4.1395</c:v>
                </c:pt>
                <c:pt idx="239">
                  <c:v>-4.1295999999999999</c:v>
                </c:pt>
                <c:pt idx="240">
                  <c:v>-4.1444000000000001</c:v>
                </c:pt>
                <c:pt idx="241">
                  <c:v>-4.1257000000000001</c:v>
                </c:pt>
                <c:pt idx="242">
                  <c:v>-4.0789</c:v>
                </c:pt>
                <c:pt idx="243">
                  <c:v>-4.0987</c:v>
                </c:pt>
                <c:pt idx="244">
                  <c:v>-4.1265999999999998</c:v>
                </c:pt>
                <c:pt idx="245">
                  <c:v>-4.1315</c:v>
                </c:pt>
                <c:pt idx="246">
                  <c:v>-4.1942000000000004</c:v>
                </c:pt>
                <c:pt idx="247">
                  <c:v>-4.2287999999999997</c:v>
                </c:pt>
                <c:pt idx="248">
                  <c:v>-4.1994999999999996</c:v>
                </c:pt>
                <c:pt idx="249">
                  <c:v>-4.2030000000000003</c:v>
                </c:pt>
                <c:pt idx="250">
                  <c:v>-4.1985000000000001</c:v>
                </c:pt>
                <c:pt idx="251">
                  <c:v>-4.181</c:v>
                </c:pt>
                <c:pt idx="252">
                  <c:v>-4.2039</c:v>
                </c:pt>
                <c:pt idx="253">
                  <c:v>-4.2801</c:v>
                </c:pt>
                <c:pt idx="254">
                  <c:v>-4.3627000000000002</c:v>
                </c:pt>
                <c:pt idx="255">
                  <c:v>-4.4341999999999997</c:v>
                </c:pt>
                <c:pt idx="256">
                  <c:v>-4.4934000000000003</c:v>
                </c:pt>
                <c:pt idx="257">
                  <c:v>-4.5297999999999998</c:v>
                </c:pt>
                <c:pt idx="258">
                  <c:v>-4.5381</c:v>
                </c:pt>
                <c:pt idx="259">
                  <c:v>-4.5090000000000003</c:v>
                </c:pt>
                <c:pt idx="260">
                  <c:v>-4.5572999999999997</c:v>
                </c:pt>
                <c:pt idx="261">
                  <c:v>-4.6066000000000003</c:v>
                </c:pt>
                <c:pt idx="262">
                  <c:v>-4.6204000000000001</c:v>
                </c:pt>
                <c:pt idx="263">
                  <c:v>-4.6387</c:v>
                </c:pt>
                <c:pt idx="264">
                  <c:v>-4.6696</c:v>
                </c:pt>
                <c:pt idx="265">
                  <c:v>-4.6881000000000004</c:v>
                </c:pt>
                <c:pt idx="266">
                  <c:v>-4.7154999999999996</c:v>
                </c:pt>
                <c:pt idx="267">
                  <c:v>-4.7443999999999997</c:v>
                </c:pt>
                <c:pt idx="268">
                  <c:v>-4.7953000000000001</c:v>
                </c:pt>
                <c:pt idx="269">
                  <c:v>-4.8653000000000004</c:v>
                </c:pt>
                <c:pt idx="270">
                  <c:v>-4.9024999999999999</c:v>
                </c:pt>
                <c:pt idx="271">
                  <c:v>-4.9005999999999998</c:v>
                </c:pt>
                <c:pt idx="272">
                  <c:v>-4.9481000000000002</c:v>
                </c:pt>
                <c:pt idx="273">
                  <c:v>-4.9512999999999998</c:v>
                </c:pt>
                <c:pt idx="274">
                  <c:v>-4.9077000000000002</c:v>
                </c:pt>
                <c:pt idx="275">
                  <c:v>-4.9368999999999996</c:v>
                </c:pt>
                <c:pt idx="276">
                  <c:v>-4.9610000000000003</c:v>
                </c:pt>
                <c:pt idx="277">
                  <c:v>-4.9737</c:v>
                </c:pt>
                <c:pt idx="278">
                  <c:v>-4.9813000000000001</c:v>
                </c:pt>
                <c:pt idx="279">
                  <c:v>-4.9695999999999998</c:v>
                </c:pt>
                <c:pt idx="280">
                  <c:v>-4.9881000000000002</c:v>
                </c:pt>
                <c:pt idx="281">
                  <c:v>-4.9962999999999997</c:v>
                </c:pt>
                <c:pt idx="282">
                  <c:v>-4.9813000000000001</c:v>
                </c:pt>
                <c:pt idx="283">
                  <c:v>-5.0248999999999997</c:v>
                </c:pt>
                <c:pt idx="284">
                  <c:v>-5.0449999999999999</c:v>
                </c:pt>
                <c:pt idx="285">
                  <c:v>-5.0454999999999997</c:v>
                </c:pt>
                <c:pt idx="286">
                  <c:v>-5.0209999999999999</c:v>
                </c:pt>
                <c:pt idx="287">
                  <c:v>-5.0198999999999998</c:v>
                </c:pt>
                <c:pt idx="288">
                  <c:v>-5.0686</c:v>
                </c:pt>
                <c:pt idx="289">
                  <c:v>-5.0267999999999997</c:v>
                </c:pt>
                <c:pt idx="290">
                  <c:v>-4.9512</c:v>
                </c:pt>
                <c:pt idx="291">
                  <c:v>-4.9146000000000001</c:v>
                </c:pt>
                <c:pt idx="292">
                  <c:v>-4.9402999999999997</c:v>
                </c:pt>
                <c:pt idx="293">
                  <c:v>-4.9756</c:v>
                </c:pt>
                <c:pt idx="294">
                  <c:v>-4.9733999999999998</c:v>
                </c:pt>
                <c:pt idx="295">
                  <c:v>-4.9328000000000003</c:v>
                </c:pt>
                <c:pt idx="296">
                  <c:v>-4.8715999999999999</c:v>
                </c:pt>
                <c:pt idx="297">
                  <c:v>-4.8381999999999996</c:v>
                </c:pt>
                <c:pt idx="298">
                  <c:v>-4.8379000000000003</c:v>
                </c:pt>
                <c:pt idx="299">
                  <c:v>-4.8532000000000002</c:v>
                </c:pt>
                <c:pt idx="300">
                  <c:v>-4.8746</c:v>
                </c:pt>
                <c:pt idx="301">
                  <c:v>-4.8954000000000004</c:v>
                </c:pt>
                <c:pt idx="302">
                  <c:v>-4.8869999999999996</c:v>
                </c:pt>
                <c:pt idx="303">
                  <c:v>-4.9080000000000004</c:v>
                </c:pt>
                <c:pt idx="304">
                  <c:v>-4.9100999999999999</c:v>
                </c:pt>
                <c:pt idx="305">
                  <c:v>-4.9471999999999996</c:v>
                </c:pt>
                <c:pt idx="306">
                  <c:v>-5.0015999999999998</c:v>
                </c:pt>
                <c:pt idx="307">
                  <c:v>-4.9969999999999999</c:v>
                </c:pt>
                <c:pt idx="308">
                  <c:v>-5.0088999999999997</c:v>
                </c:pt>
                <c:pt idx="309">
                  <c:v>-5.0331000000000001</c:v>
                </c:pt>
                <c:pt idx="310">
                  <c:v>-5.0434999999999999</c:v>
                </c:pt>
                <c:pt idx="311">
                  <c:v>-5.0640000000000001</c:v>
                </c:pt>
                <c:pt idx="312">
                  <c:v>-5.0968</c:v>
                </c:pt>
                <c:pt idx="313">
                  <c:v>-5.1243999999999996</c:v>
                </c:pt>
                <c:pt idx="314">
                  <c:v>-5.1577999999999999</c:v>
                </c:pt>
                <c:pt idx="315">
                  <c:v>-5.1879</c:v>
                </c:pt>
                <c:pt idx="316">
                  <c:v>-5.1996000000000002</c:v>
                </c:pt>
                <c:pt idx="317">
                  <c:v>-5.1886000000000001</c:v>
                </c:pt>
                <c:pt idx="318">
                  <c:v>-5.1577000000000002</c:v>
                </c:pt>
                <c:pt idx="319">
                  <c:v>-5.1401000000000003</c:v>
                </c:pt>
                <c:pt idx="320">
                  <c:v>-5.1351000000000004</c:v>
                </c:pt>
                <c:pt idx="321">
                  <c:v>-5.1388999999999996</c:v>
                </c:pt>
                <c:pt idx="322">
                  <c:v>-5.1528</c:v>
                </c:pt>
                <c:pt idx="323">
                  <c:v>-5.1246</c:v>
                </c:pt>
                <c:pt idx="324">
                  <c:v>-5.1005000000000003</c:v>
                </c:pt>
                <c:pt idx="325">
                  <c:v>-5.0758999999999999</c:v>
                </c:pt>
                <c:pt idx="326">
                  <c:v>-5.0404</c:v>
                </c:pt>
                <c:pt idx="327">
                  <c:v>-4.9710999999999999</c:v>
                </c:pt>
                <c:pt idx="328">
                  <c:v>-4.9745999999999997</c:v>
                </c:pt>
                <c:pt idx="329">
                  <c:v>-4.9600999999999997</c:v>
                </c:pt>
                <c:pt idx="330">
                  <c:v>-4.9157000000000002</c:v>
                </c:pt>
                <c:pt idx="331">
                  <c:v>-4.8848000000000003</c:v>
                </c:pt>
                <c:pt idx="332">
                  <c:v>-4.8071999999999999</c:v>
                </c:pt>
                <c:pt idx="333">
                  <c:v>-4.7756999999999996</c:v>
                </c:pt>
                <c:pt idx="334">
                  <c:v>-4.7657999999999996</c:v>
                </c:pt>
                <c:pt idx="335">
                  <c:v>-4.7446000000000002</c:v>
                </c:pt>
                <c:pt idx="336">
                  <c:v>-4.7645999999999997</c:v>
                </c:pt>
                <c:pt idx="337">
                  <c:v>-4.7483000000000004</c:v>
                </c:pt>
                <c:pt idx="338">
                  <c:v>-4.7573999999999996</c:v>
                </c:pt>
                <c:pt idx="339">
                  <c:v>-4.8017000000000003</c:v>
                </c:pt>
                <c:pt idx="340">
                  <c:v>-4.8026999999999997</c:v>
                </c:pt>
                <c:pt idx="341">
                  <c:v>-4.8086000000000002</c:v>
                </c:pt>
                <c:pt idx="342">
                  <c:v>-4.8227000000000002</c:v>
                </c:pt>
                <c:pt idx="343">
                  <c:v>-4.7892999999999999</c:v>
                </c:pt>
                <c:pt idx="344">
                  <c:v>-4.7850000000000001</c:v>
                </c:pt>
                <c:pt idx="345">
                  <c:v>-4.7507000000000001</c:v>
                </c:pt>
                <c:pt idx="346">
                  <c:v>-4.7126999999999999</c:v>
                </c:pt>
                <c:pt idx="347">
                  <c:v>-4.7340999999999998</c:v>
                </c:pt>
                <c:pt idx="348">
                  <c:v>-4.7887000000000004</c:v>
                </c:pt>
                <c:pt idx="349">
                  <c:v>-4.8311999999999999</c:v>
                </c:pt>
                <c:pt idx="350">
                  <c:v>-4.8914999999999997</c:v>
                </c:pt>
                <c:pt idx="351">
                  <c:v>-4.9332000000000003</c:v>
                </c:pt>
                <c:pt idx="352">
                  <c:v>-4.9481999999999999</c:v>
                </c:pt>
                <c:pt idx="353">
                  <c:v>-4.9668999999999999</c:v>
                </c:pt>
                <c:pt idx="354">
                  <c:v>-4.9589999999999996</c:v>
                </c:pt>
                <c:pt idx="355">
                  <c:v>-4.9298000000000002</c:v>
                </c:pt>
                <c:pt idx="356">
                  <c:v>-4.9175000000000004</c:v>
                </c:pt>
                <c:pt idx="357">
                  <c:v>-4.9032999999999998</c:v>
                </c:pt>
                <c:pt idx="358">
                  <c:v>-4.8685</c:v>
                </c:pt>
                <c:pt idx="359">
                  <c:v>-4.8493000000000004</c:v>
                </c:pt>
                <c:pt idx="360">
                  <c:v>-4.8239999999999998</c:v>
                </c:pt>
                <c:pt idx="361">
                  <c:v>-4.7538999999999998</c:v>
                </c:pt>
                <c:pt idx="362">
                  <c:v>-4.7018000000000004</c:v>
                </c:pt>
                <c:pt idx="363">
                  <c:v>-4.6551</c:v>
                </c:pt>
                <c:pt idx="364">
                  <c:v>-4.6284999999999998</c:v>
                </c:pt>
                <c:pt idx="365">
                  <c:v>-4.5670000000000002</c:v>
                </c:pt>
                <c:pt idx="366">
                  <c:v>-4.5163000000000002</c:v>
                </c:pt>
                <c:pt idx="367">
                  <c:v>-4.4794</c:v>
                </c:pt>
                <c:pt idx="368">
                  <c:v>-4.4588000000000001</c:v>
                </c:pt>
                <c:pt idx="369">
                  <c:v>-4.4569000000000001</c:v>
                </c:pt>
                <c:pt idx="370">
                  <c:v>-4.4615</c:v>
                </c:pt>
                <c:pt idx="371">
                  <c:v>-4.4896000000000003</c:v>
                </c:pt>
                <c:pt idx="372">
                  <c:v>-4.4721000000000002</c:v>
                </c:pt>
                <c:pt idx="373">
                  <c:v>-4.4432999999999998</c:v>
                </c:pt>
                <c:pt idx="374">
                  <c:v>-4.4486999999999997</c:v>
                </c:pt>
                <c:pt idx="375">
                  <c:v>-4.4749999999999996</c:v>
                </c:pt>
                <c:pt idx="376">
                  <c:v>-4.5305999999999997</c:v>
                </c:pt>
                <c:pt idx="377">
                  <c:v>-4.5766999999999998</c:v>
                </c:pt>
                <c:pt idx="378">
                  <c:v>-4.6277999999999997</c:v>
                </c:pt>
                <c:pt idx="379">
                  <c:v>-4.6665000000000001</c:v>
                </c:pt>
                <c:pt idx="380">
                  <c:v>-4.6871999999999998</c:v>
                </c:pt>
                <c:pt idx="381">
                  <c:v>-4.7196999999999996</c:v>
                </c:pt>
                <c:pt idx="382">
                  <c:v>-4.7405999999999997</c:v>
                </c:pt>
                <c:pt idx="383">
                  <c:v>-4.7443999999999997</c:v>
                </c:pt>
                <c:pt idx="384">
                  <c:v>-4.7419000000000002</c:v>
                </c:pt>
                <c:pt idx="385">
                  <c:v>-4.7408999999999999</c:v>
                </c:pt>
                <c:pt idx="386">
                  <c:v>-4.7691999999999997</c:v>
                </c:pt>
                <c:pt idx="387">
                  <c:v>-4.7835000000000001</c:v>
                </c:pt>
                <c:pt idx="388">
                  <c:v>-4.7782999999999998</c:v>
                </c:pt>
                <c:pt idx="389">
                  <c:v>-4.7754000000000003</c:v>
                </c:pt>
                <c:pt idx="390">
                  <c:v>-4.7808000000000002</c:v>
                </c:pt>
                <c:pt idx="391">
                  <c:v>-4.7575000000000003</c:v>
                </c:pt>
                <c:pt idx="392">
                  <c:v>-4.7431000000000001</c:v>
                </c:pt>
                <c:pt idx="393">
                  <c:v>-4.7582000000000004</c:v>
                </c:pt>
                <c:pt idx="394">
                  <c:v>-4.7816000000000001</c:v>
                </c:pt>
                <c:pt idx="395">
                  <c:v>-4.7906000000000004</c:v>
                </c:pt>
                <c:pt idx="396">
                  <c:v>-4.7979000000000003</c:v>
                </c:pt>
                <c:pt idx="397">
                  <c:v>-4.8312999999999997</c:v>
                </c:pt>
                <c:pt idx="398">
                  <c:v>-4.8558000000000003</c:v>
                </c:pt>
                <c:pt idx="399">
                  <c:v>-4.8525</c:v>
                </c:pt>
                <c:pt idx="400">
                  <c:v>-4.8689999999999998</c:v>
                </c:pt>
                <c:pt idx="401">
                  <c:v>-4.8803999999999998</c:v>
                </c:pt>
                <c:pt idx="402">
                  <c:v>-4.8483000000000001</c:v>
                </c:pt>
                <c:pt idx="403">
                  <c:v>-4.7965</c:v>
                </c:pt>
                <c:pt idx="404">
                  <c:v>-4.7519999999999998</c:v>
                </c:pt>
                <c:pt idx="405">
                  <c:v>-4.6970000000000001</c:v>
                </c:pt>
                <c:pt idx="406">
                  <c:v>-4.6298000000000004</c:v>
                </c:pt>
                <c:pt idx="407">
                  <c:v>-4.5900999999999996</c:v>
                </c:pt>
                <c:pt idx="408">
                  <c:v>-4.5556999999999999</c:v>
                </c:pt>
                <c:pt idx="409">
                  <c:v>-4.5566000000000004</c:v>
                </c:pt>
                <c:pt idx="410">
                  <c:v>-4.5633999999999997</c:v>
                </c:pt>
                <c:pt idx="411">
                  <c:v>-4.5652999999999997</c:v>
                </c:pt>
                <c:pt idx="412">
                  <c:v>-4.5705</c:v>
                </c:pt>
                <c:pt idx="413">
                  <c:v>-4.5571000000000002</c:v>
                </c:pt>
                <c:pt idx="414">
                  <c:v>-4.5339999999999998</c:v>
                </c:pt>
                <c:pt idx="415">
                  <c:v>-4.4915000000000003</c:v>
                </c:pt>
                <c:pt idx="416">
                  <c:v>-4.4577</c:v>
                </c:pt>
                <c:pt idx="417">
                  <c:v>-4.4526000000000003</c:v>
                </c:pt>
                <c:pt idx="418">
                  <c:v>-4.4508000000000001</c:v>
                </c:pt>
                <c:pt idx="419">
                  <c:v>-4.4763000000000002</c:v>
                </c:pt>
                <c:pt idx="420">
                  <c:v>-4.5076000000000001</c:v>
                </c:pt>
                <c:pt idx="421">
                  <c:v>-4.5435999999999996</c:v>
                </c:pt>
                <c:pt idx="422">
                  <c:v>-4.5933000000000002</c:v>
                </c:pt>
                <c:pt idx="423">
                  <c:v>-4.6231</c:v>
                </c:pt>
                <c:pt idx="424">
                  <c:v>-4.6177999999999999</c:v>
                </c:pt>
                <c:pt idx="425">
                  <c:v>-4.5528000000000004</c:v>
                </c:pt>
                <c:pt idx="426">
                  <c:v>-4.4964000000000004</c:v>
                </c:pt>
                <c:pt idx="427">
                  <c:v>-4.4427000000000003</c:v>
                </c:pt>
                <c:pt idx="428">
                  <c:v>-4.4097</c:v>
                </c:pt>
                <c:pt idx="429">
                  <c:v>-4.4013</c:v>
                </c:pt>
                <c:pt idx="430">
                  <c:v>-4.4349999999999996</c:v>
                </c:pt>
                <c:pt idx="431">
                  <c:v>-4.4570999999999996</c:v>
                </c:pt>
                <c:pt idx="432">
                  <c:v>-4.4602000000000004</c:v>
                </c:pt>
                <c:pt idx="433">
                  <c:v>-4.4546000000000001</c:v>
                </c:pt>
                <c:pt idx="434">
                  <c:v>-4.4298000000000002</c:v>
                </c:pt>
                <c:pt idx="435">
                  <c:v>-4.3978999999999999</c:v>
                </c:pt>
                <c:pt idx="436">
                  <c:v>-4.3658000000000001</c:v>
                </c:pt>
                <c:pt idx="437">
                  <c:v>-4.3367000000000004</c:v>
                </c:pt>
                <c:pt idx="438">
                  <c:v>-4.3227000000000002</c:v>
                </c:pt>
                <c:pt idx="439">
                  <c:v>-4.3746</c:v>
                </c:pt>
                <c:pt idx="440">
                  <c:v>-4.4024999999999999</c:v>
                </c:pt>
                <c:pt idx="441">
                  <c:v>-4.4515000000000002</c:v>
                </c:pt>
                <c:pt idx="442">
                  <c:v>-4.516</c:v>
                </c:pt>
                <c:pt idx="443">
                  <c:v>-4.5492999999999997</c:v>
                </c:pt>
                <c:pt idx="444">
                  <c:v>-4.5521000000000003</c:v>
                </c:pt>
                <c:pt idx="445">
                  <c:v>-4.6048999999999998</c:v>
                </c:pt>
                <c:pt idx="446">
                  <c:v>-4.6436000000000002</c:v>
                </c:pt>
                <c:pt idx="447">
                  <c:v>-4.6699000000000002</c:v>
                </c:pt>
                <c:pt idx="448">
                  <c:v>-4.7234999999999996</c:v>
                </c:pt>
                <c:pt idx="449">
                  <c:v>-4.7638999999999996</c:v>
                </c:pt>
                <c:pt idx="450">
                  <c:v>-4.7918000000000003</c:v>
                </c:pt>
                <c:pt idx="451">
                  <c:v>-4.8125999999999998</c:v>
                </c:pt>
                <c:pt idx="452">
                  <c:v>-4.7690999999999999</c:v>
                </c:pt>
                <c:pt idx="453">
                  <c:v>-4.6950000000000003</c:v>
                </c:pt>
                <c:pt idx="454">
                  <c:v>-4.6414999999999997</c:v>
                </c:pt>
                <c:pt idx="455">
                  <c:v>-4.6287000000000003</c:v>
                </c:pt>
                <c:pt idx="456">
                  <c:v>-4.5853999999999999</c:v>
                </c:pt>
                <c:pt idx="457">
                  <c:v>-4.5396999999999998</c:v>
                </c:pt>
                <c:pt idx="458">
                  <c:v>-4.5433000000000003</c:v>
                </c:pt>
                <c:pt idx="459">
                  <c:v>-4.5326000000000004</c:v>
                </c:pt>
                <c:pt idx="460">
                  <c:v>-4.5180999999999996</c:v>
                </c:pt>
                <c:pt idx="461">
                  <c:v>-4.4973000000000001</c:v>
                </c:pt>
                <c:pt idx="462">
                  <c:v>-4.5358999999999998</c:v>
                </c:pt>
                <c:pt idx="463">
                  <c:v>-4.5590000000000002</c:v>
                </c:pt>
                <c:pt idx="464">
                  <c:v>-4.5841000000000003</c:v>
                </c:pt>
                <c:pt idx="465">
                  <c:v>-4.6054000000000004</c:v>
                </c:pt>
                <c:pt idx="466">
                  <c:v>-4.6395</c:v>
                </c:pt>
                <c:pt idx="467">
                  <c:v>-4.6802999999999999</c:v>
                </c:pt>
                <c:pt idx="468">
                  <c:v>-4.7195999999999998</c:v>
                </c:pt>
                <c:pt idx="469">
                  <c:v>-4.7683</c:v>
                </c:pt>
                <c:pt idx="470">
                  <c:v>-4.8014000000000001</c:v>
                </c:pt>
                <c:pt idx="471">
                  <c:v>-4.8236999999999997</c:v>
                </c:pt>
                <c:pt idx="472">
                  <c:v>-4.8234000000000004</c:v>
                </c:pt>
                <c:pt idx="473">
                  <c:v>-4.8472</c:v>
                </c:pt>
                <c:pt idx="474">
                  <c:v>-4.8422000000000001</c:v>
                </c:pt>
                <c:pt idx="475">
                  <c:v>-4.8182999999999998</c:v>
                </c:pt>
                <c:pt idx="476">
                  <c:v>-4.8471000000000002</c:v>
                </c:pt>
                <c:pt idx="477">
                  <c:v>-4.8357000000000001</c:v>
                </c:pt>
                <c:pt idx="478">
                  <c:v>-4.8239999999999998</c:v>
                </c:pt>
                <c:pt idx="479">
                  <c:v>-4.8091999999999997</c:v>
                </c:pt>
                <c:pt idx="480">
                  <c:v>-4.7671999999999999</c:v>
                </c:pt>
                <c:pt idx="481">
                  <c:v>-4.7552000000000003</c:v>
                </c:pt>
                <c:pt idx="482">
                  <c:v>-4.7637</c:v>
                </c:pt>
                <c:pt idx="483">
                  <c:v>-4.7554999999999996</c:v>
                </c:pt>
                <c:pt idx="484">
                  <c:v>-4.7417999999999996</c:v>
                </c:pt>
                <c:pt idx="485">
                  <c:v>-4.7750000000000004</c:v>
                </c:pt>
                <c:pt idx="486">
                  <c:v>-4.7689000000000004</c:v>
                </c:pt>
                <c:pt idx="487">
                  <c:v>-4.7855999999999996</c:v>
                </c:pt>
                <c:pt idx="488">
                  <c:v>-4.8177000000000003</c:v>
                </c:pt>
                <c:pt idx="489">
                  <c:v>-4.8480999999999996</c:v>
                </c:pt>
                <c:pt idx="490">
                  <c:v>-4.8482000000000003</c:v>
                </c:pt>
                <c:pt idx="491">
                  <c:v>-4.8440000000000003</c:v>
                </c:pt>
                <c:pt idx="492">
                  <c:v>-4.8745000000000003</c:v>
                </c:pt>
                <c:pt idx="493">
                  <c:v>-4.8707000000000003</c:v>
                </c:pt>
                <c:pt idx="494">
                  <c:v>-4.8842999999999996</c:v>
                </c:pt>
                <c:pt idx="495">
                  <c:v>-4.8845000000000001</c:v>
                </c:pt>
                <c:pt idx="496">
                  <c:v>-4.8772000000000002</c:v>
                </c:pt>
                <c:pt idx="497">
                  <c:v>-4.8674999999999997</c:v>
                </c:pt>
                <c:pt idx="498">
                  <c:v>-4.8474000000000004</c:v>
                </c:pt>
                <c:pt idx="499">
                  <c:v>-4.8417000000000003</c:v>
                </c:pt>
                <c:pt idx="500">
                  <c:v>-4.8563999999999998</c:v>
                </c:pt>
                <c:pt idx="501">
                  <c:v>-4.8662000000000001</c:v>
                </c:pt>
                <c:pt idx="502">
                  <c:v>-4.8658999999999999</c:v>
                </c:pt>
                <c:pt idx="503">
                  <c:v>-4.8585000000000003</c:v>
                </c:pt>
                <c:pt idx="504">
                  <c:v>-4.8461999999999996</c:v>
                </c:pt>
                <c:pt idx="505">
                  <c:v>-4.8311999999999999</c:v>
                </c:pt>
                <c:pt idx="506">
                  <c:v>-4.8170000000000002</c:v>
                </c:pt>
                <c:pt idx="507">
                  <c:v>-4.8227000000000002</c:v>
                </c:pt>
                <c:pt idx="508">
                  <c:v>-4.8177000000000003</c:v>
                </c:pt>
                <c:pt idx="509">
                  <c:v>-4.8242000000000003</c:v>
                </c:pt>
                <c:pt idx="510">
                  <c:v>-4.8284000000000002</c:v>
                </c:pt>
                <c:pt idx="511">
                  <c:v>-4.8113000000000001</c:v>
                </c:pt>
                <c:pt idx="512">
                  <c:v>-4.8014999999999999</c:v>
                </c:pt>
                <c:pt idx="513">
                  <c:v>-4.7884000000000002</c:v>
                </c:pt>
                <c:pt idx="514">
                  <c:v>-4.7663000000000002</c:v>
                </c:pt>
                <c:pt idx="515">
                  <c:v>-4.7793999999999999</c:v>
                </c:pt>
                <c:pt idx="516">
                  <c:v>-4.7839</c:v>
                </c:pt>
                <c:pt idx="517">
                  <c:v>-4.7939999999999996</c:v>
                </c:pt>
                <c:pt idx="518">
                  <c:v>-4.7629999999999999</c:v>
                </c:pt>
                <c:pt idx="519">
                  <c:v>-4.7378999999999998</c:v>
                </c:pt>
                <c:pt idx="520">
                  <c:v>-4.7287999999999997</c:v>
                </c:pt>
                <c:pt idx="521">
                  <c:v>-4.7217000000000002</c:v>
                </c:pt>
                <c:pt idx="522">
                  <c:v>-4.7352999999999996</c:v>
                </c:pt>
                <c:pt idx="523">
                  <c:v>-4.7789000000000001</c:v>
                </c:pt>
                <c:pt idx="524">
                  <c:v>-4.8247</c:v>
                </c:pt>
                <c:pt idx="525">
                  <c:v>-4.8262</c:v>
                </c:pt>
                <c:pt idx="526">
                  <c:v>-4.8259999999999996</c:v>
                </c:pt>
                <c:pt idx="527">
                  <c:v>-4.8417000000000003</c:v>
                </c:pt>
                <c:pt idx="528">
                  <c:v>-4.8438999999999997</c:v>
                </c:pt>
                <c:pt idx="529">
                  <c:v>-4.8490000000000002</c:v>
                </c:pt>
                <c:pt idx="530">
                  <c:v>-4.8909000000000002</c:v>
                </c:pt>
                <c:pt idx="531">
                  <c:v>-4.9263000000000003</c:v>
                </c:pt>
                <c:pt idx="532">
                  <c:v>-4.9397000000000002</c:v>
                </c:pt>
                <c:pt idx="533">
                  <c:v>-4.9476000000000004</c:v>
                </c:pt>
                <c:pt idx="534">
                  <c:v>-4.9699</c:v>
                </c:pt>
                <c:pt idx="535">
                  <c:v>-5.0052000000000003</c:v>
                </c:pt>
                <c:pt idx="536">
                  <c:v>-5.0111999999999997</c:v>
                </c:pt>
                <c:pt idx="537">
                  <c:v>-5.0418000000000003</c:v>
                </c:pt>
                <c:pt idx="538">
                  <c:v>-5.0279999999999996</c:v>
                </c:pt>
                <c:pt idx="539">
                  <c:v>-5.0214999999999996</c:v>
                </c:pt>
                <c:pt idx="540">
                  <c:v>-5.0240999999999998</c:v>
                </c:pt>
                <c:pt idx="541">
                  <c:v>-5.0187999999999997</c:v>
                </c:pt>
                <c:pt idx="542">
                  <c:v>-5.0327999999999999</c:v>
                </c:pt>
                <c:pt idx="543">
                  <c:v>-5.0648</c:v>
                </c:pt>
                <c:pt idx="544">
                  <c:v>-5.0612000000000004</c:v>
                </c:pt>
                <c:pt idx="545">
                  <c:v>-5.0186999999999999</c:v>
                </c:pt>
                <c:pt idx="546">
                  <c:v>-5.0380000000000003</c:v>
                </c:pt>
                <c:pt idx="547">
                  <c:v>-5.0511999999999997</c:v>
                </c:pt>
                <c:pt idx="548">
                  <c:v>-5.0637999999999996</c:v>
                </c:pt>
                <c:pt idx="549">
                  <c:v>-5.1227999999999998</c:v>
                </c:pt>
                <c:pt idx="550">
                  <c:v>-5.1435000000000004</c:v>
                </c:pt>
                <c:pt idx="551">
                  <c:v>-5.1226000000000003</c:v>
                </c:pt>
                <c:pt idx="552">
                  <c:v>-5.0856000000000003</c:v>
                </c:pt>
                <c:pt idx="553">
                  <c:v>-5.0911</c:v>
                </c:pt>
                <c:pt idx="554">
                  <c:v>-5.1337000000000002</c:v>
                </c:pt>
                <c:pt idx="555">
                  <c:v>-5.1592000000000002</c:v>
                </c:pt>
                <c:pt idx="556">
                  <c:v>-5.1814</c:v>
                </c:pt>
                <c:pt idx="557">
                  <c:v>-5.1896000000000004</c:v>
                </c:pt>
                <c:pt idx="558">
                  <c:v>-5.1881000000000004</c:v>
                </c:pt>
                <c:pt idx="559">
                  <c:v>-5.1704999999999997</c:v>
                </c:pt>
                <c:pt idx="560">
                  <c:v>-5.1976000000000004</c:v>
                </c:pt>
                <c:pt idx="561">
                  <c:v>-5.2394999999999996</c:v>
                </c:pt>
                <c:pt idx="562">
                  <c:v>-5.2172999999999998</c:v>
                </c:pt>
                <c:pt idx="563">
                  <c:v>-5.23</c:v>
                </c:pt>
                <c:pt idx="564">
                  <c:v>-5.2430000000000003</c:v>
                </c:pt>
                <c:pt idx="565">
                  <c:v>-5.2030000000000003</c:v>
                </c:pt>
                <c:pt idx="566">
                  <c:v>-5.1927000000000003</c:v>
                </c:pt>
                <c:pt idx="567">
                  <c:v>-5.2134</c:v>
                </c:pt>
                <c:pt idx="568">
                  <c:v>-5.2363</c:v>
                </c:pt>
                <c:pt idx="569">
                  <c:v>-5.2268999999999997</c:v>
                </c:pt>
                <c:pt idx="570">
                  <c:v>-5.2392000000000003</c:v>
                </c:pt>
                <c:pt idx="571">
                  <c:v>-5.2689000000000004</c:v>
                </c:pt>
                <c:pt idx="572">
                  <c:v>-5.2901999999999996</c:v>
                </c:pt>
                <c:pt idx="573">
                  <c:v>-5.2786999999999997</c:v>
                </c:pt>
                <c:pt idx="574">
                  <c:v>-5.2527999999999997</c:v>
                </c:pt>
                <c:pt idx="575">
                  <c:v>-5.2561999999999998</c:v>
                </c:pt>
                <c:pt idx="576">
                  <c:v>-5.3074000000000003</c:v>
                </c:pt>
                <c:pt idx="577">
                  <c:v>-5.3131000000000004</c:v>
                </c:pt>
                <c:pt idx="578">
                  <c:v>-5.3067000000000002</c:v>
                </c:pt>
                <c:pt idx="579">
                  <c:v>-5.3231000000000002</c:v>
                </c:pt>
                <c:pt idx="580">
                  <c:v>-5.3231999999999999</c:v>
                </c:pt>
                <c:pt idx="581">
                  <c:v>-5.2888000000000002</c:v>
                </c:pt>
                <c:pt idx="582">
                  <c:v>-5.2651000000000003</c:v>
                </c:pt>
                <c:pt idx="583">
                  <c:v>-5.2919</c:v>
                </c:pt>
                <c:pt idx="584">
                  <c:v>-5.2724000000000002</c:v>
                </c:pt>
                <c:pt idx="585">
                  <c:v>-5.2531999999999996</c:v>
                </c:pt>
                <c:pt idx="586">
                  <c:v>-5.2506000000000004</c:v>
                </c:pt>
                <c:pt idx="587">
                  <c:v>-5.2378999999999998</c:v>
                </c:pt>
                <c:pt idx="588">
                  <c:v>-5.2262000000000004</c:v>
                </c:pt>
                <c:pt idx="589">
                  <c:v>-5.2191000000000001</c:v>
                </c:pt>
                <c:pt idx="590">
                  <c:v>-5.1814999999999998</c:v>
                </c:pt>
                <c:pt idx="591">
                  <c:v>-5.1150000000000002</c:v>
                </c:pt>
                <c:pt idx="592">
                  <c:v>-5.1052999999999997</c:v>
                </c:pt>
                <c:pt idx="593">
                  <c:v>-5.1841999999999997</c:v>
                </c:pt>
                <c:pt idx="594">
                  <c:v>-5.2058</c:v>
                </c:pt>
                <c:pt idx="595">
                  <c:v>-5.173</c:v>
                </c:pt>
                <c:pt idx="596">
                  <c:v>-5.1807999999999996</c:v>
                </c:pt>
                <c:pt idx="597">
                  <c:v>-5.2249999999999996</c:v>
                </c:pt>
                <c:pt idx="598">
                  <c:v>-5.2009999999999996</c:v>
                </c:pt>
                <c:pt idx="599">
                  <c:v>-5.1683000000000003</c:v>
                </c:pt>
                <c:pt idx="600">
                  <c:v>-5.1692999999999998</c:v>
                </c:pt>
                <c:pt idx="601">
                  <c:v>-5.1532999999999998</c:v>
                </c:pt>
                <c:pt idx="602">
                  <c:v>-5.1576000000000004</c:v>
                </c:pt>
                <c:pt idx="603">
                  <c:v>-5.1894999999999998</c:v>
                </c:pt>
                <c:pt idx="604">
                  <c:v>-5.1871</c:v>
                </c:pt>
                <c:pt idx="605">
                  <c:v>-5.1227999999999998</c:v>
                </c:pt>
                <c:pt idx="606">
                  <c:v>-5.1050000000000004</c:v>
                </c:pt>
                <c:pt idx="607">
                  <c:v>-5.1283000000000003</c:v>
                </c:pt>
                <c:pt idx="608">
                  <c:v>-5.1528999999999998</c:v>
                </c:pt>
                <c:pt idx="609">
                  <c:v>-5.1574</c:v>
                </c:pt>
                <c:pt idx="610">
                  <c:v>-5.1260000000000003</c:v>
                </c:pt>
                <c:pt idx="611">
                  <c:v>-5.1506999999999996</c:v>
                </c:pt>
                <c:pt idx="612">
                  <c:v>-5.1921999999999997</c:v>
                </c:pt>
                <c:pt idx="613">
                  <c:v>-5.1637000000000004</c:v>
                </c:pt>
                <c:pt idx="614">
                  <c:v>-5.1268000000000002</c:v>
                </c:pt>
                <c:pt idx="615">
                  <c:v>-5.1578999999999997</c:v>
                </c:pt>
                <c:pt idx="616">
                  <c:v>-5.1916000000000002</c:v>
                </c:pt>
                <c:pt idx="617">
                  <c:v>-5.1273</c:v>
                </c:pt>
                <c:pt idx="618">
                  <c:v>-5.1135000000000002</c:v>
                </c:pt>
                <c:pt idx="619">
                  <c:v>-5.1214000000000004</c:v>
                </c:pt>
                <c:pt idx="620">
                  <c:v>-5.1325000000000003</c:v>
                </c:pt>
                <c:pt idx="621">
                  <c:v>-5.1333000000000002</c:v>
                </c:pt>
                <c:pt idx="622">
                  <c:v>-5.1595000000000004</c:v>
                </c:pt>
                <c:pt idx="623">
                  <c:v>-5.1734999999999998</c:v>
                </c:pt>
                <c:pt idx="624">
                  <c:v>-5.1654</c:v>
                </c:pt>
                <c:pt idx="625">
                  <c:v>-5.1631999999999998</c:v>
                </c:pt>
                <c:pt idx="626">
                  <c:v>-5.1673999999999998</c:v>
                </c:pt>
                <c:pt idx="627">
                  <c:v>-5.2049000000000003</c:v>
                </c:pt>
                <c:pt idx="628">
                  <c:v>-5.1950000000000003</c:v>
                </c:pt>
                <c:pt idx="629">
                  <c:v>-5.1997999999999998</c:v>
                </c:pt>
                <c:pt idx="630">
                  <c:v>-5.2001999999999997</c:v>
                </c:pt>
                <c:pt idx="631">
                  <c:v>-5.1898999999999997</c:v>
                </c:pt>
                <c:pt idx="632">
                  <c:v>-5.2228000000000003</c:v>
                </c:pt>
                <c:pt idx="633">
                  <c:v>-5.2416999999999998</c:v>
                </c:pt>
                <c:pt idx="634">
                  <c:v>-5.2293000000000003</c:v>
                </c:pt>
                <c:pt idx="635">
                  <c:v>-5.2689000000000004</c:v>
                </c:pt>
                <c:pt idx="636">
                  <c:v>-5.3095999999999997</c:v>
                </c:pt>
                <c:pt idx="637">
                  <c:v>-5.3105000000000002</c:v>
                </c:pt>
                <c:pt idx="638">
                  <c:v>-5.3541999999999996</c:v>
                </c:pt>
                <c:pt idx="639">
                  <c:v>-5.3907999999999996</c:v>
                </c:pt>
                <c:pt idx="640">
                  <c:v>-5.4705000000000004</c:v>
                </c:pt>
                <c:pt idx="641">
                  <c:v>-5.4894999999999996</c:v>
                </c:pt>
                <c:pt idx="642">
                  <c:v>-5.4912000000000001</c:v>
                </c:pt>
                <c:pt idx="643">
                  <c:v>-5.5107999999999997</c:v>
                </c:pt>
                <c:pt idx="644">
                  <c:v>-5.5331999999999999</c:v>
                </c:pt>
                <c:pt idx="645">
                  <c:v>-5.5839999999999996</c:v>
                </c:pt>
                <c:pt idx="646">
                  <c:v>-5.5732999999999997</c:v>
                </c:pt>
                <c:pt idx="647">
                  <c:v>-5.5892999999999997</c:v>
                </c:pt>
                <c:pt idx="648">
                  <c:v>-5.6375000000000002</c:v>
                </c:pt>
                <c:pt idx="649">
                  <c:v>-5.5949999999999998</c:v>
                </c:pt>
                <c:pt idx="650">
                  <c:v>-5.5925000000000002</c:v>
                </c:pt>
                <c:pt idx="651">
                  <c:v>-5.6483999999999996</c:v>
                </c:pt>
                <c:pt idx="652">
                  <c:v>-5.6138000000000003</c:v>
                </c:pt>
                <c:pt idx="653">
                  <c:v>-5.5743</c:v>
                </c:pt>
                <c:pt idx="654">
                  <c:v>-5.5456000000000003</c:v>
                </c:pt>
                <c:pt idx="655">
                  <c:v>-5.4661</c:v>
                </c:pt>
                <c:pt idx="656">
                  <c:v>-5.3983999999999996</c:v>
                </c:pt>
                <c:pt idx="657">
                  <c:v>-5.3731</c:v>
                </c:pt>
                <c:pt idx="658">
                  <c:v>-5.2975000000000003</c:v>
                </c:pt>
                <c:pt idx="659">
                  <c:v>-5.2020999999999997</c:v>
                </c:pt>
                <c:pt idx="660">
                  <c:v>-5.1475999999999997</c:v>
                </c:pt>
                <c:pt idx="661">
                  <c:v>-5.0461999999999998</c:v>
                </c:pt>
                <c:pt idx="662">
                  <c:v>-4.9583000000000004</c:v>
                </c:pt>
                <c:pt idx="663">
                  <c:v>-4.8827999999999996</c:v>
                </c:pt>
                <c:pt idx="664">
                  <c:v>-4.7930999999999999</c:v>
                </c:pt>
                <c:pt idx="665">
                  <c:v>-4.7168999999999999</c:v>
                </c:pt>
                <c:pt idx="666">
                  <c:v>-4.7172000000000001</c:v>
                </c:pt>
                <c:pt idx="667">
                  <c:v>-4.7004999999999999</c:v>
                </c:pt>
                <c:pt idx="668">
                  <c:v>-4.6666999999999996</c:v>
                </c:pt>
                <c:pt idx="669">
                  <c:v>-4.5702999999999996</c:v>
                </c:pt>
                <c:pt idx="670">
                  <c:v>-4.47</c:v>
                </c:pt>
                <c:pt idx="671">
                  <c:v>-4.4435000000000002</c:v>
                </c:pt>
                <c:pt idx="672">
                  <c:v>-4.4215999999999998</c:v>
                </c:pt>
                <c:pt idx="673">
                  <c:v>-4.3482000000000003</c:v>
                </c:pt>
                <c:pt idx="674">
                  <c:v>-4.2874999999999996</c:v>
                </c:pt>
                <c:pt idx="675">
                  <c:v>-4.2411000000000003</c:v>
                </c:pt>
                <c:pt idx="676">
                  <c:v>-4.2229000000000001</c:v>
                </c:pt>
                <c:pt idx="677">
                  <c:v>-4.22</c:v>
                </c:pt>
                <c:pt idx="678">
                  <c:v>-4.1814</c:v>
                </c:pt>
                <c:pt idx="679">
                  <c:v>-4.1551999999999998</c:v>
                </c:pt>
                <c:pt idx="680">
                  <c:v>-4.1219000000000001</c:v>
                </c:pt>
                <c:pt idx="681">
                  <c:v>-4.0831999999999997</c:v>
                </c:pt>
                <c:pt idx="682">
                  <c:v>-4.0967000000000002</c:v>
                </c:pt>
                <c:pt idx="683">
                  <c:v>-4.0831</c:v>
                </c:pt>
                <c:pt idx="684">
                  <c:v>-4.0113000000000003</c:v>
                </c:pt>
                <c:pt idx="685">
                  <c:v>-3.9601000000000002</c:v>
                </c:pt>
                <c:pt idx="686">
                  <c:v>-3.9386999999999999</c:v>
                </c:pt>
                <c:pt idx="687">
                  <c:v>-3.8837999999999999</c:v>
                </c:pt>
                <c:pt idx="688">
                  <c:v>-3.8450000000000002</c:v>
                </c:pt>
                <c:pt idx="689">
                  <c:v>-3.8386</c:v>
                </c:pt>
                <c:pt idx="690">
                  <c:v>-3.7835000000000001</c:v>
                </c:pt>
                <c:pt idx="691">
                  <c:v>-3.6987999999999999</c:v>
                </c:pt>
                <c:pt idx="692">
                  <c:v>-3.6602000000000001</c:v>
                </c:pt>
                <c:pt idx="693">
                  <c:v>-3.6534</c:v>
                </c:pt>
                <c:pt idx="694">
                  <c:v>-3.5918999999999999</c:v>
                </c:pt>
                <c:pt idx="695">
                  <c:v>-3.5413000000000001</c:v>
                </c:pt>
                <c:pt idx="696">
                  <c:v>-3.476</c:v>
                </c:pt>
                <c:pt idx="697">
                  <c:v>-3.3578999999999999</c:v>
                </c:pt>
                <c:pt idx="698">
                  <c:v>-3.2793999999999999</c:v>
                </c:pt>
                <c:pt idx="699">
                  <c:v>-3.2482000000000002</c:v>
                </c:pt>
                <c:pt idx="700">
                  <c:v>-3.2033</c:v>
                </c:pt>
                <c:pt idx="701">
                  <c:v>-3.1581999999999999</c:v>
                </c:pt>
                <c:pt idx="702">
                  <c:v>-3.0882999999999998</c:v>
                </c:pt>
                <c:pt idx="703">
                  <c:v>-3.0327999999999999</c:v>
                </c:pt>
                <c:pt idx="704">
                  <c:v>-2.9921000000000002</c:v>
                </c:pt>
                <c:pt idx="705">
                  <c:v>-2.9075000000000002</c:v>
                </c:pt>
                <c:pt idx="706">
                  <c:v>-2.8065000000000002</c:v>
                </c:pt>
                <c:pt idx="707">
                  <c:v>-2.7612000000000001</c:v>
                </c:pt>
                <c:pt idx="708">
                  <c:v>-2.75</c:v>
                </c:pt>
                <c:pt idx="709">
                  <c:v>-2.7498</c:v>
                </c:pt>
                <c:pt idx="710">
                  <c:v>-2.7347000000000001</c:v>
                </c:pt>
                <c:pt idx="711">
                  <c:v>-2.7229999999999999</c:v>
                </c:pt>
                <c:pt idx="712">
                  <c:v>-2.6808999999999998</c:v>
                </c:pt>
                <c:pt idx="713">
                  <c:v>-2.6248</c:v>
                </c:pt>
                <c:pt idx="714">
                  <c:v>-2.5859999999999999</c:v>
                </c:pt>
                <c:pt idx="715">
                  <c:v>-2.5672000000000001</c:v>
                </c:pt>
                <c:pt idx="716">
                  <c:v>-2.5518999999999998</c:v>
                </c:pt>
                <c:pt idx="717">
                  <c:v>-2.5668000000000002</c:v>
                </c:pt>
                <c:pt idx="718">
                  <c:v>-2.5750000000000002</c:v>
                </c:pt>
                <c:pt idx="719">
                  <c:v>-2.5589</c:v>
                </c:pt>
                <c:pt idx="720">
                  <c:v>-2.5476999999999999</c:v>
                </c:pt>
                <c:pt idx="721">
                  <c:v>-2.5076000000000001</c:v>
                </c:pt>
                <c:pt idx="722">
                  <c:v>-2.4802</c:v>
                </c:pt>
                <c:pt idx="723">
                  <c:v>-2.5003000000000002</c:v>
                </c:pt>
                <c:pt idx="724">
                  <c:v>-2.5165999999999999</c:v>
                </c:pt>
                <c:pt idx="725">
                  <c:v>-2.5024000000000002</c:v>
                </c:pt>
                <c:pt idx="726">
                  <c:v>-2.5057999999999998</c:v>
                </c:pt>
                <c:pt idx="727">
                  <c:v>-2.5066000000000002</c:v>
                </c:pt>
                <c:pt idx="728">
                  <c:v>-2.5078</c:v>
                </c:pt>
                <c:pt idx="729">
                  <c:v>-2.5091000000000001</c:v>
                </c:pt>
                <c:pt idx="730">
                  <c:v>-2.5091000000000001</c:v>
                </c:pt>
                <c:pt idx="731">
                  <c:v>-2.5059999999999998</c:v>
                </c:pt>
                <c:pt idx="732">
                  <c:v>-2.4910000000000001</c:v>
                </c:pt>
                <c:pt idx="733">
                  <c:v>-2.4860000000000002</c:v>
                </c:pt>
                <c:pt idx="734">
                  <c:v>-2.4904000000000002</c:v>
                </c:pt>
                <c:pt idx="735">
                  <c:v>-2.5004</c:v>
                </c:pt>
                <c:pt idx="736">
                  <c:v>-2.5078</c:v>
                </c:pt>
                <c:pt idx="737">
                  <c:v>-2.4847000000000001</c:v>
                </c:pt>
                <c:pt idx="738">
                  <c:v>-2.4815999999999998</c:v>
                </c:pt>
                <c:pt idx="739">
                  <c:v>-2.5038</c:v>
                </c:pt>
                <c:pt idx="740">
                  <c:v>-2.5023</c:v>
                </c:pt>
                <c:pt idx="741">
                  <c:v>-2.5297999999999998</c:v>
                </c:pt>
                <c:pt idx="742">
                  <c:v>-2.5341</c:v>
                </c:pt>
                <c:pt idx="743">
                  <c:v>-2.5430999999999999</c:v>
                </c:pt>
                <c:pt idx="744">
                  <c:v>-2.5354999999999999</c:v>
                </c:pt>
                <c:pt idx="745">
                  <c:v>-2.5266999999999999</c:v>
                </c:pt>
                <c:pt idx="746">
                  <c:v>-2.5432000000000001</c:v>
                </c:pt>
                <c:pt idx="747">
                  <c:v>-2.5581999999999998</c:v>
                </c:pt>
                <c:pt idx="748">
                  <c:v>-2.5897999999999999</c:v>
                </c:pt>
                <c:pt idx="749">
                  <c:v>-2.6160000000000001</c:v>
                </c:pt>
                <c:pt idx="750">
                  <c:v>-2.6313</c:v>
                </c:pt>
                <c:pt idx="751">
                  <c:v>-2.6427</c:v>
                </c:pt>
                <c:pt idx="752">
                  <c:v>-2.6469</c:v>
                </c:pt>
                <c:pt idx="753">
                  <c:v>-2.6755</c:v>
                </c:pt>
                <c:pt idx="754">
                  <c:v>-2.6837</c:v>
                </c:pt>
                <c:pt idx="755">
                  <c:v>-2.6680000000000001</c:v>
                </c:pt>
                <c:pt idx="756">
                  <c:v>-2.6642999999999999</c:v>
                </c:pt>
                <c:pt idx="757">
                  <c:v>-2.6738</c:v>
                </c:pt>
                <c:pt idx="758">
                  <c:v>-2.7090000000000001</c:v>
                </c:pt>
                <c:pt idx="759">
                  <c:v>-2.7684000000000002</c:v>
                </c:pt>
                <c:pt idx="760">
                  <c:v>-2.8315000000000001</c:v>
                </c:pt>
                <c:pt idx="761">
                  <c:v>-2.8563000000000001</c:v>
                </c:pt>
                <c:pt idx="762">
                  <c:v>-2.8468</c:v>
                </c:pt>
                <c:pt idx="763">
                  <c:v>-2.8778999999999999</c:v>
                </c:pt>
                <c:pt idx="764">
                  <c:v>-2.9186999999999999</c:v>
                </c:pt>
                <c:pt idx="765">
                  <c:v>-2.9125000000000001</c:v>
                </c:pt>
                <c:pt idx="766">
                  <c:v>-2.8769</c:v>
                </c:pt>
                <c:pt idx="767">
                  <c:v>-2.8746</c:v>
                </c:pt>
                <c:pt idx="768">
                  <c:v>-2.8881000000000001</c:v>
                </c:pt>
                <c:pt idx="769">
                  <c:v>-2.8874</c:v>
                </c:pt>
                <c:pt idx="770">
                  <c:v>-2.9209000000000001</c:v>
                </c:pt>
                <c:pt idx="771">
                  <c:v>-2.9691000000000001</c:v>
                </c:pt>
                <c:pt idx="772">
                  <c:v>-3.0133999999999999</c:v>
                </c:pt>
                <c:pt idx="773">
                  <c:v>-3.0306000000000002</c:v>
                </c:pt>
                <c:pt idx="774">
                  <c:v>-3.0112999999999999</c:v>
                </c:pt>
                <c:pt idx="775">
                  <c:v>-3.0200999999999998</c:v>
                </c:pt>
                <c:pt idx="776">
                  <c:v>-3.0268000000000002</c:v>
                </c:pt>
                <c:pt idx="777">
                  <c:v>-3.0038</c:v>
                </c:pt>
                <c:pt idx="778">
                  <c:v>-2.9971000000000001</c:v>
                </c:pt>
                <c:pt idx="779">
                  <c:v>-3.0163000000000002</c:v>
                </c:pt>
                <c:pt idx="780">
                  <c:v>-3.0186999999999999</c:v>
                </c:pt>
                <c:pt idx="781">
                  <c:v>-3.0192999999999999</c:v>
                </c:pt>
                <c:pt idx="782">
                  <c:v>-3.0385</c:v>
                </c:pt>
                <c:pt idx="783">
                  <c:v>-3.0266999999999999</c:v>
                </c:pt>
                <c:pt idx="784">
                  <c:v>-2.9819</c:v>
                </c:pt>
                <c:pt idx="785">
                  <c:v>-2.9830000000000001</c:v>
                </c:pt>
                <c:pt idx="786">
                  <c:v>-3.0139</c:v>
                </c:pt>
                <c:pt idx="787">
                  <c:v>-3.0182000000000002</c:v>
                </c:pt>
                <c:pt idx="788">
                  <c:v>-3.0099</c:v>
                </c:pt>
                <c:pt idx="789">
                  <c:v>-3.0177</c:v>
                </c:pt>
                <c:pt idx="790">
                  <c:v>-3.0337999999999998</c:v>
                </c:pt>
                <c:pt idx="791">
                  <c:v>-3.0644999999999998</c:v>
                </c:pt>
                <c:pt idx="792">
                  <c:v>-3.0924</c:v>
                </c:pt>
                <c:pt idx="793">
                  <c:v>-3.0867</c:v>
                </c:pt>
                <c:pt idx="794">
                  <c:v>-3.0663</c:v>
                </c:pt>
                <c:pt idx="795">
                  <c:v>-3.0688</c:v>
                </c:pt>
                <c:pt idx="796">
                  <c:v>-3.0857999999999999</c:v>
                </c:pt>
                <c:pt idx="797">
                  <c:v>-3.1095999999999999</c:v>
                </c:pt>
                <c:pt idx="798">
                  <c:v>-3.1459000000000001</c:v>
                </c:pt>
                <c:pt idx="799">
                  <c:v>-3.1823000000000001</c:v>
                </c:pt>
                <c:pt idx="800">
                  <c:v>-3.1774</c:v>
                </c:pt>
                <c:pt idx="801">
                  <c:v>-3.1711999999999998</c:v>
                </c:pt>
                <c:pt idx="802">
                  <c:v>-3.1608000000000001</c:v>
                </c:pt>
                <c:pt idx="803">
                  <c:v>-3.1698</c:v>
                </c:pt>
                <c:pt idx="804">
                  <c:v>-3.1859999999999999</c:v>
                </c:pt>
                <c:pt idx="805">
                  <c:v>-3.1896</c:v>
                </c:pt>
                <c:pt idx="806">
                  <c:v>-3.2263000000000002</c:v>
                </c:pt>
                <c:pt idx="807">
                  <c:v>-3.2599</c:v>
                </c:pt>
                <c:pt idx="808">
                  <c:v>-3.2799</c:v>
                </c:pt>
                <c:pt idx="809">
                  <c:v>-3.2721</c:v>
                </c:pt>
                <c:pt idx="810">
                  <c:v>-3.2791000000000001</c:v>
                </c:pt>
                <c:pt idx="811">
                  <c:v>-3.3151000000000002</c:v>
                </c:pt>
                <c:pt idx="812">
                  <c:v>-3.3791000000000002</c:v>
                </c:pt>
                <c:pt idx="813">
                  <c:v>-3.4287999999999998</c:v>
                </c:pt>
                <c:pt idx="814">
                  <c:v>-3.4289999999999998</c:v>
                </c:pt>
                <c:pt idx="815">
                  <c:v>-3.3534999999999999</c:v>
                </c:pt>
                <c:pt idx="816">
                  <c:v>-3.3189000000000002</c:v>
                </c:pt>
                <c:pt idx="817">
                  <c:v>-3.3763999999999998</c:v>
                </c:pt>
                <c:pt idx="818">
                  <c:v>-3.4350999999999998</c:v>
                </c:pt>
                <c:pt idx="819">
                  <c:v>-3.4394999999999998</c:v>
                </c:pt>
                <c:pt idx="820">
                  <c:v>-3.4529999999999998</c:v>
                </c:pt>
                <c:pt idx="821">
                  <c:v>-3.4826000000000001</c:v>
                </c:pt>
                <c:pt idx="822">
                  <c:v>-3.5125000000000002</c:v>
                </c:pt>
                <c:pt idx="823">
                  <c:v>-3.5228000000000002</c:v>
                </c:pt>
                <c:pt idx="824">
                  <c:v>-3.5554000000000001</c:v>
                </c:pt>
                <c:pt idx="825">
                  <c:v>-3.6019999999999999</c:v>
                </c:pt>
                <c:pt idx="826">
                  <c:v>-3.6240000000000001</c:v>
                </c:pt>
                <c:pt idx="827">
                  <c:v>-3.6225999999999998</c:v>
                </c:pt>
                <c:pt idx="828">
                  <c:v>-3.6522999999999999</c:v>
                </c:pt>
                <c:pt idx="829">
                  <c:v>-3.7158000000000002</c:v>
                </c:pt>
                <c:pt idx="830">
                  <c:v>-3.7381000000000002</c:v>
                </c:pt>
                <c:pt idx="831">
                  <c:v>-3.7561</c:v>
                </c:pt>
                <c:pt idx="832">
                  <c:v>-3.7925</c:v>
                </c:pt>
                <c:pt idx="833">
                  <c:v>-3.7997999999999998</c:v>
                </c:pt>
                <c:pt idx="834">
                  <c:v>-3.8224999999999998</c:v>
                </c:pt>
                <c:pt idx="835">
                  <c:v>-3.851</c:v>
                </c:pt>
                <c:pt idx="836">
                  <c:v>-3.8841999999999999</c:v>
                </c:pt>
                <c:pt idx="837">
                  <c:v>-3.9459</c:v>
                </c:pt>
                <c:pt idx="838">
                  <c:v>-3.9569000000000001</c:v>
                </c:pt>
                <c:pt idx="839">
                  <c:v>-3.9822000000000002</c:v>
                </c:pt>
                <c:pt idx="840">
                  <c:v>-3.9860000000000002</c:v>
                </c:pt>
                <c:pt idx="841">
                  <c:v>-4.0147000000000004</c:v>
                </c:pt>
                <c:pt idx="842">
                  <c:v>-4.0469999999999997</c:v>
                </c:pt>
                <c:pt idx="843">
                  <c:v>-4.0796999999999999</c:v>
                </c:pt>
                <c:pt idx="844">
                  <c:v>-4.1516999999999999</c:v>
                </c:pt>
                <c:pt idx="845">
                  <c:v>-4.1742999999999997</c:v>
                </c:pt>
                <c:pt idx="846">
                  <c:v>-4.1750999999999996</c:v>
                </c:pt>
                <c:pt idx="847">
                  <c:v>-4.1826999999999996</c:v>
                </c:pt>
                <c:pt idx="848">
                  <c:v>-4.202</c:v>
                </c:pt>
                <c:pt idx="849">
                  <c:v>-4.2361000000000004</c:v>
                </c:pt>
                <c:pt idx="850">
                  <c:v>-4.2027000000000001</c:v>
                </c:pt>
                <c:pt idx="851">
                  <c:v>-4.1948999999999996</c:v>
                </c:pt>
                <c:pt idx="852">
                  <c:v>-4.2713999999999999</c:v>
                </c:pt>
                <c:pt idx="853">
                  <c:v>-4.3158000000000003</c:v>
                </c:pt>
                <c:pt idx="854">
                  <c:v>-4.3299000000000003</c:v>
                </c:pt>
                <c:pt idx="855">
                  <c:v>-4.3708</c:v>
                </c:pt>
                <c:pt idx="856">
                  <c:v>-4.3971999999999998</c:v>
                </c:pt>
                <c:pt idx="857">
                  <c:v>-4.4077000000000002</c:v>
                </c:pt>
                <c:pt idx="858">
                  <c:v>-4.4447999999999999</c:v>
                </c:pt>
                <c:pt idx="859">
                  <c:v>-4.4989999999999997</c:v>
                </c:pt>
                <c:pt idx="860">
                  <c:v>-4.5121000000000002</c:v>
                </c:pt>
                <c:pt idx="861">
                  <c:v>-4.5045000000000002</c:v>
                </c:pt>
                <c:pt idx="862">
                  <c:v>-4.5164</c:v>
                </c:pt>
                <c:pt idx="863">
                  <c:v>-4.5495000000000001</c:v>
                </c:pt>
                <c:pt idx="864">
                  <c:v>-4.6097000000000001</c:v>
                </c:pt>
                <c:pt idx="865">
                  <c:v>-4.6106999999999996</c:v>
                </c:pt>
                <c:pt idx="866">
                  <c:v>-4.6024000000000003</c:v>
                </c:pt>
                <c:pt idx="867">
                  <c:v>-4.5968999999999998</c:v>
                </c:pt>
                <c:pt idx="868">
                  <c:v>-4.5827</c:v>
                </c:pt>
                <c:pt idx="869">
                  <c:v>-4.5885999999999996</c:v>
                </c:pt>
                <c:pt idx="870">
                  <c:v>-4.6318999999999999</c:v>
                </c:pt>
                <c:pt idx="871">
                  <c:v>-4.6878000000000002</c:v>
                </c:pt>
                <c:pt idx="872">
                  <c:v>-4.7103000000000002</c:v>
                </c:pt>
                <c:pt idx="873">
                  <c:v>-4.7106000000000003</c:v>
                </c:pt>
                <c:pt idx="874">
                  <c:v>-4.7230999999999996</c:v>
                </c:pt>
                <c:pt idx="875">
                  <c:v>-4.7590000000000003</c:v>
                </c:pt>
                <c:pt idx="876">
                  <c:v>-4.8026</c:v>
                </c:pt>
                <c:pt idx="877">
                  <c:v>-4.8125999999999998</c:v>
                </c:pt>
                <c:pt idx="878">
                  <c:v>-4.8277999999999999</c:v>
                </c:pt>
                <c:pt idx="879">
                  <c:v>-4.8703000000000003</c:v>
                </c:pt>
                <c:pt idx="880">
                  <c:v>-4.8754999999999997</c:v>
                </c:pt>
                <c:pt idx="881">
                  <c:v>-4.8685</c:v>
                </c:pt>
                <c:pt idx="882">
                  <c:v>-4.8460999999999999</c:v>
                </c:pt>
                <c:pt idx="883">
                  <c:v>-4.8771000000000004</c:v>
                </c:pt>
                <c:pt idx="884">
                  <c:v>-4.9414999999999996</c:v>
                </c:pt>
                <c:pt idx="885">
                  <c:v>-4.9720000000000004</c:v>
                </c:pt>
                <c:pt idx="886">
                  <c:v>-4.9432</c:v>
                </c:pt>
                <c:pt idx="887">
                  <c:v>-4.9405999999999999</c:v>
                </c:pt>
                <c:pt idx="888">
                  <c:v>-4.9588999999999999</c:v>
                </c:pt>
                <c:pt idx="889">
                  <c:v>-4.9987000000000004</c:v>
                </c:pt>
                <c:pt idx="890">
                  <c:v>-5.0312000000000001</c:v>
                </c:pt>
                <c:pt idx="891">
                  <c:v>-5.0378999999999996</c:v>
                </c:pt>
                <c:pt idx="892">
                  <c:v>-5.0450999999999997</c:v>
                </c:pt>
                <c:pt idx="893">
                  <c:v>-5.0574000000000003</c:v>
                </c:pt>
                <c:pt idx="894">
                  <c:v>-5.0934999999999997</c:v>
                </c:pt>
                <c:pt idx="895">
                  <c:v>-5.1204000000000001</c:v>
                </c:pt>
                <c:pt idx="896">
                  <c:v>-5.1421000000000001</c:v>
                </c:pt>
                <c:pt idx="897">
                  <c:v>-5.1006</c:v>
                </c:pt>
                <c:pt idx="898">
                  <c:v>-5.0633999999999997</c:v>
                </c:pt>
                <c:pt idx="899">
                  <c:v>-5.0791000000000004</c:v>
                </c:pt>
                <c:pt idx="900">
                  <c:v>-5.1428000000000003</c:v>
                </c:pt>
                <c:pt idx="901">
                  <c:v>-5.1333000000000002</c:v>
                </c:pt>
                <c:pt idx="902">
                  <c:v>-5.1277999999999997</c:v>
                </c:pt>
                <c:pt idx="903">
                  <c:v>-5.1391999999999998</c:v>
                </c:pt>
                <c:pt idx="904">
                  <c:v>-5.1494999999999997</c:v>
                </c:pt>
                <c:pt idx="905">
                  <c:v>-5.1779000000000002</c:v>
                </c:pt>
                <c:pt idx="906">
                  <c:v>-5.1730999999999998</c:v>
                </c:pt>
                <c:pt idx="907">
                  <c:v>-5.1759000000000004</c:v>
                </c:pt>
                <c:pt idx="908">
                  <c:v>-5.2070999999999996</c:v>
                </c:pt>
                <c:pt idx="909">
                  <c:v>-5.1632999999999996</c:v>
                </c:pt>
                <c:pt idx="910">
                  <c:v>-5.1189999999999998</c:v>
                </c:pt>
                <c:pt idx="911">
                  <c:v>-5.1692999999999998</c:v>
                </c:pt>
                <c:pt idx="912">
                  <c:v>-5.2114000000000003</c:v>
                </c:pt>
                <c:pt idx="913">
                  <c:v>-5.1604000000000001</c:v>
                </c:pt>
                <c:pt idx="914">
                  <c:v>-5.1193999999999997</c:v>
                </c:pt>
                <c:pt idx="915">
                  <c:v>-5.1409000000000002</c:v>
                </c:pt>
                <c:pt idx="916">
                  <c:v>-5.1736000000000004</c:v>
                </c:pt>
                <c:pt idx="917">
                  <c:v>-5.1798999999999999</c:v>
                </c:pt>
                <c:pt idx="918">
                  <c:v>-5.1238999999999999</c:v>
                </c:pt>
                <c:pt idx="919">
                  <c:v>-5.1144999999999996</c:v>
                </c:pt>
                <c:pt idx="920">
                  <c:v>-5.109</c:v>
                </c:pt>
                <c:pt idx="921">
                  <c:v>-5.1416000000000004</c:v>
                </c:pt>
                <c:pt idx="922">
                  <c:v>-5.1253000000000002</c:v>
                </c:pt>
                <c:pt idx="923">
                  <c:v>-5.1093000000000002</c:v>
                </c:pt>
                <c:pt idx="924">
                  <c:v>-5.1338999999999997</c:v>
                </c:pt>
                <c:pt idx="925">
                  <c:v>-5.1611000000000002</c:v>
                </c:pt>
                <c:pt idx="926">
                  <c:v>-5.1520000000000001</c:v>
                </c:pt>
                <c:pt idx="927">
                  <c:v>-5.1703999999999999</c:v>
                </c:pt>
                <c:pt idx="928">
                  <c:v>-5.1489000000000003</c:v>
                </c:pt>
                <c:pt idx="929">
                  <c:v>-5.1395</c:v>
                </c:pt>
                <c:pt idx="930">
                  <c:v>-5.1208</c:v>
                </c:pt>
                <c:pt idx="931">
                  <c:v>-5.1289999999999996</c:v>
                </c:pt>
                <c:pt idx="932">
                  <c:v>-5.1623000000000001</c:v>
                </c:pt>
                <c:pt idx="933">
                  <c:v>-5.1448999999999998</c:v>
                </c:pt>
                <c:pt idx="934">
                  <c:v>-5.1355000000000004</c:v>
                </c:pt>
                <c:pt idx="935">
                  <c:v>-5.1097000000000001</c:v>
                </c:pt>
                <c:pt idx="936">
                  <c:v>-5.1283000000000003</c:v>
                </c:pt>
                <c:pt idx="937">
                  <c:v>-5.1620999999999997</c:v>
                </c:pt>
                <c:pt idx="938">
                  <c:v>-5.1432000000000002</c:v>
                </c:pt>
                <c:pt idx="939">
                  <c:v>-5.1553000000000004</c:v>
                </c:pt>
                <c:pt idx="940">
                  <c:v>-5.1576000000000004</c:v>
                </c:pt>
                <c:pt idx="941">
                  <c:v>-5.1473000000000004</c:v>
                </c:pt>
                <c:pt idx="942">
                  <c:v>-5.1237000000000004</c:v>
                </c:pt>
                <c:pt idx="943">
                  <c:v>-5.0871000000000004</c:v>
                </c:pt>
                <c:pt idx="944">
                  <c:v>-5.0907</c:v>
                </c:pt>
                <c:pt idx="945">
                  <c:v>-5.1153000000000004</c:v>
                </c:pt>
                <c:pt idx="946">
                  <c:v>-5.1055000000000001</c:v>
                </c:pt>
                <c:pt idx="947">
                  <c:v>-5.0894000000000004</c:v>
                </c:pt>
                <c:pt idx="948">
                  <c:v>-5.0853999999999999</c:v>
                </c:pt>
                <c:pt idx="949">
                  <c:v>-5.0754000000000001</c:v>
                </c:pt>
                <c:pt idx="950">
                  <c:v>-5.0750000000000002</c:v>
                </c:pt>
                <c:pt idx="951">
                  <c:v>-5.0575999999999999</c:v>
                </c:pt>
                <c:pt idx="952">
                  <c:v>-5.0571000000000002</c:v>
                </c:pt>
                <c:pt idx="953">
                  <c:v>-5.0830000000000002</c:v>
                </c:pt>
                <c:pt idx="954">
                  <c:v>-5.1113</c:v>
                </c:pt>
                <c:pt idx="955">
                  <c:v>-5.1117999999999997</c:v>
                </c:pt>
                <c:pt idx="956">
                  <c:v>-5.0979000000000001</c:v>
                </c:pt>
                <c:pt idx="957">
                  <c:v>-5.0677000000000003</c:v>
                </c:pt>
                <c:pt idx="958">
                  <c:v>-5.0583</c:v>
                </c:pt>
                <c:pt idx="959">
                  <c:v>-5.0693000000000001</c:v>
                </c:pt>
                <c:pt idx="960">
                  <c:v>-5.0807000000000002</c:v>
                </c:pt>
                <c:pt idx="961">
                  <c:v>-5.0589000000000004</c:v>
                </c:pt>
                <c:pt idx="962">
                  <c:v>-5.0646000000000004</c:v>
                </c:pt>
                <c:pt idx="963">
                  <c:v>-5.0650000000000004</c:v>
                </c:pt>
                <c:pt idx="964">
                  <c:v>-5.0652999999999997</c:v>
                </c:pt>
                <c:pt idx="965">
                  <c:v>-5.0724999999999998</c:v>
                </c:pt>
                <c:pt idx="966">
                  <c:v>-5.0915999999999997</c:v>
                </c:pt>
                <c:pt idx="967">
                  <c:v>-5.0730000000000004</c:v>
                </c:pt>
                <c:pt idx="968">
                  <c:v>-5.0180999999999996</c:v>
                </c:pt>
                <c:pt idx="969">
                  <c:v>-5.0106999999999999</c:v>
                </c:pt>
                <c:pt idx="970">
                  <c:v>-5.0229999999999997</c:v>
                </c:pt>
                <c:pt idx="971">
                  <c:v>-5.0149999999999997</c:v>
                </c:pt>
                <c:pt idx="972">
                  <c:v>-5.0003000000000002</c:v>
                </c:pt>
                <c:pt idx="973">
                  <c:v>-5.0137</c:v>
                </c:pt>
                <c:pt idx="974">
                  <c:v>-5.0342000000000002</c:v>
                </c:pt>
                <c:pt idx="975">
                  <c:v>-5.0320999999999998</c:v>
                </c:pt>
                <c:pt idx="976">
                  <c:v>-5.0170000000000003</c:v>
                </c:pt>
                <c:pt idx="977">
                  <c:v>-5.0180999999999996</c:v>
                </c:pt>
                <c:pt idx="978">
                  <c:v>-5.0148999999999999</c:v>
                </c:pt>
                <c:pt idx="979">
                  <c:v>-4.9945000000000004</c:v>
                </c:pt>
                <c:pt idx="980">
                  <c:v>-4.9863999999999997</c:v>
                </c:pt>
                <c:pt idx="981">
                  <c:v>-5.0026000000000002</c:v>
                </c:pt>
                <c:pt idx="982">
                  <c:v>-5.0145</c:v>
                </c:pt>
                <c:pt idx="983">
                  <c:v>-5.0044000000000004</c:v>
                </c:pt>
                <c:pt idx="984">
                  <c:v>-5.0035999999999996</c:v>
                </c:pt>
                <c:pt idx="985">
                  <c:v>-5.0077999999999996</c:v>
                </c:pt>
                <c:pt idx="986">
                  <c:v>-4.9839000000000002</c:v>
                </c:pt>
                <c:pt idx="987">
                  <c:v>-4.9508000000000001</c:v>
                </c:pt>
                <c:pt idx="988">
                  <c:v>-4.9435000000000002</c:v>
                </c:pt>
                <c:pt idx="989">
                  <c:v>-4.9546000000000001</c:v>
                </c:pt>
                <c:pt idx="990">
                  <c:v>-4.9874000000000001</c:v>
                </c:pt>
                <c:pt idx="991">
                  <c:v>-4.9820000000000002</c:v>
                </c:pt>
                <c:pt idx="992">
                  <c:v>-4.96</c:v>
                </c:pt>
                <c:pt idx="993">
                  <c:v>-4.9573999999999998</c:v>
                </c:pt>
                <c:pt idx="994">
                  <c:v>-4.9603000000000002</c:v>
                </c:pt>
                <c:pt idx="995">
                  <c:v>-4.9579000000000004</c:v>
                </c:pt>
                <c:pt idx="996">
                  <c:v>-4.9720000000000004</c:v>
                </c:pt>
                <c:pt idx="997">
                  <c:v>-4.9882999999999997</c:v>
                </c:pt>
                <c:pt idx="998">
                  <c:v>-4.9996</c:v>
                </c:pt>
                <c:pt idx="999">
                  <c:v>-4.9989999999999997</c:v>
                </c:pt>
                <c:pt idx="1000">
                  <c:v>-4.9855999999999998</c:v>
                </c:pt>
                <c:pt idx="1001">
                  <c:v>-4.9633000000000003</c:v>
                </c:pt>
                <c:pt idx="1002">
                  <c:v>-4.9482999999999997</c:v>
                </c:pt>
                <c:pt idx="1003">
                  <c:v>-4.9436</c:v>
                </c:pt>
                <c:pt idx="1004">
                  <c:v>-4.9528999999999996</c:v>
                </c:pt>
                <c:pt idx="1005">
                  <c:v>-4.9603000000000002</c:v>
                </c:pt>
                <c:pt idx="1006">
                  <c:v>-4.9432999999999998</c:v>
                </c:pt>
                <c:pt idx="1007">
                  <c:v>-4.9226999999999999</c:v>
                </c:pt>
                <c:pt idx="1008">
                  <c:v>-4.9173</c:v>
                </c:pt>
                <c:pt idx="1009">
                  <c:v>-4.9051</c:v>
                </c:pt>
                <c:pt idx="1010">
                  <c:v>-4.8948999999999998</c:v>
                </c:pt>
                <c:pt idx="1011">
                  <c:v>-4.9017999999999997</c:v>
                </c:pt>
                <c:pt idx="1012">
                  <c:v>-4.9196999999999997</c:v>
                </c:pt>
                <c:pt idx="1013">
                  <c:v>-4.9272999999999998</c:v>
                </c:pt>
                <c:pt idx="1014">
                  <c:v>-4.9393000000000002</c:v>
                </c:pt>
                <c:pt idx="1015">
                  <c:v>-4.9436999999999998</c:v>
                </c:pt>
                <c:pt idx="1016">
                  <c:v>-4.9329000000000001</c:v>
                </c:pt>
                <c:pt idx="1017">
                  <c:v>-4.9218999999999999</c:v>
                </c:pt>
                <c:pt idx="1018">
                  <c:v>-4.915</c:v>
                </c:pt>
                <c:pt idx="1019">
                  <c:v>-4.9322999999999997</c:v>
                </c:pt>
                <c:pt idx="1020">
                  <c:v>-4.9326999999999996</c:v>
                </c:pt>
                <c:pt idx="1021">
                  <c:v>-4.9321999999999999</c:v>
                </c:pt>
                <c:pt idx="1022">
                  <c:v>-4.9375999999999998</c:v>
                </c:pt>
                <c:pt idx="1023">
                  <c:v>-4.9394999999999998</c:v>
                </c:pt>
                <c:pt idx="1024">
                  <c:v>-4.9195000000000002</c:v>
                </c:pt>
                <c:pt idx="1025">
                  <c:v>-4.9230999999999998</c:v>
                </c:pt>
                <c:pt idx="1026">
                  <c:v>-4.9485000000000001</c:v>
                </c:pt>
                <c:pt idx="1027">
                  <c:v>-4.95</c:v>
                </c:pt>
                <c:pt idx="1028">
                  <c:v>-4.9404000000000003</c:v>
                </c:pt>
                <c:pt idx="1029">
                  <c:v>-4.9340000000000002</c:v>
                </c:pt>
                <c:pt idx="1030">
                  <c:v>-4.9379999999999997</c:v>
                </c:pt>
                <c:pt idx="1031">
                  <c:v>-4.9428999999999998</c:v>
                </c:pt>
                <c:pt idx="1032">
                  <c:v>-4.9352</c:v>
                </c:pt>
                <c:pt idx="1033">
                  <c:v>-4.9486999999999997</c:v>
                </c:pt>
                <c:pt idx="1034">
                  <c:v>-4.9511000000000003</c:v>
                </c:pt>
                <c:pt idx="1035">
                  <c:v>-4.9579000000000004</c:v>
                </c:pt>
                <c:pt idx="1036">
                  <c:v>-4.9682000000000004</c:v>
                </c:pt>
                <c:pt idx="1037">
                  <c:v>-4.9856999999999996</c:v>
                </c:pt>
                <c:pt idx="1038">
                  <c:v>-4.9924999999999997</c:v>
                </c:pt>
                <c:pt idx="1039">
                  <c:v>-4.9946000000000002</c:v>
                </c:pt>
                <c:pt idx="1040">
                  <c:v>-5.0065</c:v>
                </c:pt>
                <c:pt idx="1041">
                  <c:v>-5.0163000000000002</c:v>
                </c:pt>
                <c:pt idx="1042">
                  <c:v>-5.0250000000000004</c:v>
                </c:pt>
                <c:pt idx="1043">
                  <c:v>-5.0425000000000004</c:v>
                </c:pt>
                <c:pt idx="1044">
                  <c:v>-5.0594999999999999</c:v>
                </c:pt>
                <c:pt idx="1045">
                  <c:v>-5.0534999999999997</c:v>
                </c:pt>
                <c:pt idx="1046">
                  <c:v>-5.0492999999999997</c:v>
                </c:pt>
                <c:pt idx="1047">
                  <c:v>-5.0688000000000004</c:v>
                </c:pt>
                <c:pt idx="1048">
                  <c:v>-5.0762</c:v>
                </c:pt>
                <c:pt idx="1049">
                  <c:v>-5.048</c:v>
                </c:pt>
                <c:pt idx="1050">
                  <c:v>-5.0632999999999999</c:v>
                </c:pt>
                <c:pt idx="1051">
                  <c:v>-5.0587</c:v>
                </c:pt>
                <c:pt idx="1052">
                  <c:v>-5.0746000000000002</c:v>
                </c:pt>
                <c:pt idx="1053">
                  <c:v>-5.0712000000000002</c:v>
                </c:pt>
                <c:pt idx="1054">
                  <c:v>-5.0407000000000002</c:v>
                </c:pt>
                <c:pt idx="1055">
                  <c:v>-5.0472000000000001</c:v>
                </c:pt>
                <c:pt idx="1056">
                  <c:v>-5.0627000000000004</c:v>
                </c:pt>
                <c:pt idx="1057">
                  <c:v>-5.0609000000000002</c:v>
                </c:pt>
                <c:pt idx="1058">
                  <c:v>-5.0602</c:v>
                </c:pt>
                <c:pt idx="1059">
                  <c:v>-5.0713999999999997</c:v>
                </c:pt>
                <c:pt idx="1060">
                  <c:v>-5.0894000000000004</c:v>
                </c:pt>
                <c:pt idx="1061">
                  <c:v>-5.1086</c:v>
                </c:pt>
                <c:pt idx="1062">
                  <c:v>-5.1214000000000004</c:v>
                </c:pt>
                <c:pt idx="1063">
                  <c:v>-5.1429999999999998</c:v>
                </c:pt>
                <c:pt idx="1064">
                  <c:v>-5.1738</c:v>
                </c:pt>
                <c:pt idx="1065">
                  <c:v>-5.1990999999999996</c:v>
                </c:pt>
                <c:pt idx="1066">
                  <c:v>-5.1878000000000002</c:v>
                </c:pt>
                <c:pt idx="1067">
                  <c:v>-5.1962000000000002</c:v>
                </c:pt>
                <c:pt idx="1068">
                  <c:v>-5.2122000000000002</c:v>
                </c:pt>
                <c:pt idx="1069">
                  <c:v>-5.2184999999999997</c:v>
                </c:pt>
                <c:pt idx="1070">
                  <c:v>-5.2530999999999999</c:v>
                </c:pt>
                <c:pt idx="1071">
                  <c:v>-5.2622</c:v>
                </c:pt>
                <c:pt idx="1072">
                  <c:v>-5.2529000000000003</c:v>
                </c:pt>
                <c:pt idx="1073">
                  <c:v>-5.2721999999999998</c:v>
                </c:pt>
                <c:pt idx="1074">
                  <c:v>-5.2625999999999999</c:v>
                </c:pt>
                <c:pt idx="1075">
                  <c:v>-5.2845000000000004</c:v>
                </c:pt>
                <c:pt idx="1076">
                  <c:v>-5.3174000000000001</c:v>
                </c:pt>
                <c:pt idx="1077">
                  <c:v>-5.3779000000000003</c:v>
                </c:pt>
                <c:pt idx="1078">
                  <c:v>-5.4067999999999996</c:v>
                </c:pt>
                <c:pt idx="1079">
                  <c:v>-5.3880999999999997</c:v>
                </c:pt>
                <c:pt idx="1080">
                  <c:v>-5.4131</c:v>
                </c:pt>
                <c:pt idx="1081">
                  <c:v>-5.4333999999999998</c:v>
                </c:pt>
                <c:pt idx="1082">
                  <c:v>-5.4402999999999997</c:v>
                </c:pt>
                <c:pt idx="1083">
                  <c:v>-5.4516</c:v>
                </c:pt>
                <c:pt idx="1084">
                  <c:v>-5.4625000000000004</c:v>
                </c:pt>
                <c:pt idx="1085">
                  <c:v>-5.4409999999999998</c:v>
                </c:pt>
                <c:pt idx="1086">
                  <c:v>-5.4435000000000002</c:v>
                </c:pt>
                <c:pt idx="1087">
                  <c:v>-5.4196</c:v>
                </c:pt>
                <c:pt idx="1088">
                  <c:v>-5.3829000000000002</c:v>
                </c:pt>
                <c:pt idx="1089">
                  <c:v>-5.3773999999999997</c:v>
                </c:pt>
                <c:pt idx="1090">
                  <c:v>-5.4160000000000004</c:v>
                </c:pt>
                <c:pt idx="1091">
                  <c:v>-5.4637000000000002</c:v>
                </c:pt>
                <c:pt idx="1092">
                  <c:v>-5.4592000000000001</c:v>
                </c:pt>
                <c:pt idx="1093">
                  <c:v>-5.4692999999999996</c:v>
                </c:pt>
                <c:pt idx="1094">
                  <c:v>-5.4890999999999996</c:v>
                </c:pt>
                <c:pt idx="1095">
                  <c:v>-5.4861000000000004</c:v>
                </c:pt>
                <c:pt idx="1096">
                  <c:v>-5.4992999999999999</c:v>
                </c:pt>
                <c:pt idx="1097">
                  <c:v>-5.5110000000000001</c:v>
                </c:pt>
                <c:pt idx="1098">
                  <c:v>-5.5258000000000003</c:v>
                </c:pt>
                <c:pt idx="1099">
                  <c:v>-5.5468999999999999</c:v>
                </c:pt>
                <c:pt idx="1100">
                  <c:v>-5.5724999999999998</c:v>
                </c:pt>
                <c:pt idx="1101">
                  <c:v>-5.5697999999999999</c:v>
                </c:pt>
                <c:pt idx="1102">
                  <c:v>-5.5900999999999996</c:v>
                </c:pt>
                <c:pt idx="1103">
                  <c:v>-5.6502999999999997</c:v>
                </c:pt>
                <c:pt idx="1104">
                  <c:v>-5.657</c:v>
                </c:pt>
                <c:pt idx="1105">
                  <c:v>-5.6607000000000003</c:v>
                </c:pt>
                <c:pt idx="1106">
                  <c:v>-5.7050000000000001</c:v>
                </c:pt>
                <c:pt idx="1107">
                  <c:v>-5.7670000000000003</c:v>
                </c:pt>
                <c:pt idx="1108">
                  <c:v>-5.7698999999999998</c:v>
                </c:pt>
                <c:pt idx="1109">
                  <c:v>-5.7592999999999996</c:v>
                </c:pt>
                <c:pt idx="1110">
                  <c:v>-5.8089000000000004</c:v>
                </c:pt>
                <c:pt idx="1111">
                  <c:v>-5.8952</c:v>
                </c:pt>
                <c:pt idx="1112">
                  <c:v>-5.9715999999999996</c:v>
                </c:pt>
                <c:pt idx="1113">
                  <c:v>-6.0204000000000004</c:v>
                </c:pt>
                <c:pt idx="1114">
                  <c:v>-6.0438000000000001</c:v>
                </c:pt>
                <c:pt idx="1115">
                  <c:v>-6.0506000000000002</c:v>
                </c:pt>
                <c:pt idx="1116">
                  <c:v>-6.0819000000000001</c:v>
                </c:pt>
                <c:pt idx="1117">
                  <c:v>-6.1604000000000001</c:v>
                </c:pt>
                <c:pt idx="1118">
                  <c:v>-6.2295999999999996</c:v>
                </c:pt>
                <c:pt idx="1119">
                  <c:v>-6.2573999999999996</c:v>
                </c:pt>
                <c:pt idx="1120">
                  <c:v>-6.2691999999999997</c:v>
                </c:pt>
                <c:pt idx="1121">
                  <c:v>-6.3108000000000004</c:v>
                </c:pt>
                <c:pt idx="1122">
                  <c:v>-6.3346</c:v>
                </c:pt>
                <c:pt idx="1123">
                  <c:v>-6.3686999999999996</c:v>
                </c:pt>
                <c:pt idx="1124">
                  <c:v>-6.3921000000000001</c:v>
                </c:pt>
                <c:pt idx="1125">
                  <c:v>-6.4097</c:v>
                </c:pt>
                <c:pt idx="1126">
                  <c:v>-6.4138999999999999</c:v>
                </c:pt>
                <c:pt idx="1127">
                  <c:v>-6.4279000000000002</c:v>
                </c:pt>
                <c:pt idx="1128">
                  <c:v>-6.4419000000000004</c:v>
                </c:pt>
                <c:pt idx="1129">
                  <c:v>-6.4458000000000002</c:v>
                </c:pt>
                <c:pt idx="1130">
                  <c:v>-6.4939999999999998</c:v>
                </c:pt>
                <c:pt idx="1131">
                  <c:v>-6.5434999999999999</c:v>
                </c:pt>
                <c:pt idx="1132">
                  <c:v>-6.4924999999999997</c:v>
                </c:pt>
                <c:pt idx="1133">
                  <c:v>-6.4382999999999999</c:v>
                </c:pt>
                <c:pt idx="1134">
                  <c:v>-6.4657</c:v>
                </c:pt>
                <c:pt idx="1135">
                  <c:v>-6.4682000000000004</c:v>
                </c:pt>
                <c:pt idx="1136">
                  <c:v>-6.4794</c:v>
                </c:pt>
                <c:pt idx="1137">
                  <c:v>-6.4885999999999999</c:v>
                </c:pt>
                <c:pt idx="1138">
                  <c:v>-6.4458000000000002</c:v>
                </c:pt>
                <c:pt idx="1139">
                  <c:v>-6.4450000000000003</c:v>
                </c:pt>
                <c:pt idx="1140">
                  <c:v>-6.4737</c:v>
                </c:pt>
                <c:pt idx="1141">
                  <c:v>-6.5034000000000001</c:v>
                </c:pt>
                <c:pt idx="1142">
                  <c:v>-6.4627999999999997</c:v>
                </c:pt>
                <c:pt idx="1143">
                  <c:v>-6.4375999999999998</c:v>
                </c:pt>
                <c:pt idx="1144">
                  <c:v>-6.4348000000000001</c:v>
                </c:pt>
                <c:pt idx="1145">
                  <c:v>-6.3650000000000002</c:v>
                </c:pt>
                <c:pt idx="1146">
                  <c:v>-6.3353000000000002</c:v>
                </c:pt>
                <c:pt idx="1147">
                  <c:v>-6.2995999999999999</c:v>
                </c:pt>
                <c:pt idx="1148">
                  <c:v>-6.2545000000000002</c:v>
                </c:pt>
                <c:pt idx="1149">
                  <c:v>-6.2234999999999996</c:v>
                </c:pt>
                <c:pt idx="1150">
                  <c:v>-6.1890999999999998</c:v>
                </c:pt>
                <c:pt idx="1151">
                  <c:v>-6.1977000000000002</c:v>
                </c:pt>
                <c:pt idx="1152">
                  <c:v>-6.1719999999999997</c:v>
                </c:pt>
                <c:pt idx="1153">
                  <c:v>-6.0910000000000002</c:v>
                </c:pt>
                <c:pt idx="1154">
                  <c:v>-6.0624000000000002</c:v>
                </c:pt>
                <c:pt idx="1155">
                  <c:v>-6.0382999999999996</c:v>
                </c:pt>
                <c:pt idx="1156">
                  <c:v>-6.0063000000000004</c:v>
                </c:pt>
                <c:pt idx="1157">
                  <c:v>-5.9598000000000004</c:v>
                </c:pt>
                <c:pt idx="1158">
                  <c:v>-5.9157000000000002</c:v>
                </c:pt>
                <c:pt idx="1159">
                  <c:v>-5.8872</c:v>
                </c:pt>
                <c:pt idx="1160">
                  <c:v>-5.8436000000000003</c:v>
                </c:pt>
                <c:pt idx="1161">
                  <c:v>-5.8278999999999996</c:v>
                </c:pt>
                <c:pt idx="1162">
                  <c:v>-5.8136000000000001</c:v>
                </c:pt>
                <c:pt idx="1163">
                  <c:v>-5.7472000000000003</c:v>
                </c:pt>
                <c:pt idx="1164">
                  <c:v>-5.7511000000000001</c:v>
                </c:pt>
                <c:pt idx="1165">
                  <c:v>-5.7393000000000001</c:v>
                </c:pt>
                <c:pt idx="1166">
                  <c:v>-5.7218999999999998</c:v>
                </c:pt>
                <c:pt idx="1167">
                  <c:v>-5.7236000000000002</c:v>
                </c:pt>
                <c:pt idx="1168">
                  <c:v>-5.7011000000000003</c:v>
                </c:pt>
                <c:pt idx="1169">
                  <c:v>-5.7249999999999996</c:v>
                </c:pt>
                <c:pt idx="1170">
                  <c:v>-5.7038000000000002</c:v>
                </c:pt>
                <c:pt idx="1171">
                  <c:v>-5.6299000000000001</c:v>
                </c:pt>
                <c:pt idx="1172">
                  <c:v>-5.5941000000000001</c:v>
                </c:pt>
                <c:pt idx="1173">
                  <c:v>-5.6336000000000004</c:v>
                </c:pt>
                <c:pt idx="1174">
                  <c:v>-5.6707999999999998</c:v>
                </c:pt>
                <c:pt idx="1175">
                  <c:v>-5.6055000000000001</c:v>
                </c:pt>
                <c:pt idx="1176">
                  <c:v>-5.5819999999999999</c:v>
                </c:pt>
                <c:pt idx="1177">
                  <c:v>-5.5885999999999996</c:v>
                </c:pt>
                <c:pt idx="1178">
                  <c:v>-5.5461999999999998</c:v>
                </c:pt>
                <c:pt idx="1179">
                  <c:v>-5.5468000000000002</c:v>
                </c:pt>
                <c:pt idx="1180">
                  <c:v>-5.5476000000000001</c:v>
                </c:pt>
                <c:pt idx="1181">
                  <c:v>-5.5309999999999997</c:v>
                </c:pt>
                <c:pt idx="1182">
                  <c:v>-5.5195999999999996</c:v>
                </c:pt>
                <c:pt idx="1183">
                  <c:v>-5.5010000000000003</c:v>
                </c:pt>
                <c:pt idx="1184">
                  <c:v>-5.4546999999999999</c:v>
                </c:pt>
                <c:pt idx="1185">
                  <c:v>-5.4161000000000001</c:v>
                </c:pt>
                <c:pt idx="1186">
                  <c:v>-5.4568000000000003</c:v>
                </c:pt>
                <c:pt idx="1187">
                  <c:v>-5.4356999999999998</c:v>
                </c:pt>
                <c:pt idx="1188">
                  <c:v>-5.3987999999999996</c:v>
                </c:pt>
                <c:pt idx="1189">
                  <c:v>-5.3846999999999996</c:v>
                </c:pt>
                <c:pt idx="1190">
                  <c:v>-5.2972999999999999</c:v>
                </c:pt>
                <c:pt idx="1191">
                  <c:v>-5.2481999999999998</c:v>
                </c:pt>
                <c:pt idx="1192">
                  <c:v>-5.1990999999999996</c:v>
                </c:pt>
                <c:pt idx="1193">
                  <c:v>-5.1464999999999996</c:v>
                </c:pt>
                <c:pt idx="1194">
                  <c:v>-5.1128</c:v>
                </c:pt>
                <c:pt idx="1195">
                  <c:v>-5.0479000000000003</c:v>
                </c:pt>
                <c:pt idx="1196">
                  <c:v>-4.9889000000000001</c:v>
                </c:pt>
                <c:pt idx="1197">
                  <c:v>-4.9679000000000002</c:v>
                </c:pt>
                <c:pt idx="1198">
                  <c:v>-4.9593999999999996</c:v>
                </c:pt>
                <c:pt idx="1199">
                  <c:v>-4.9005999999999998</c:v>
                </c:pt>
                <c:pt idx="1200">
                  <c:v>-4.8198999999999996</c:v>
                </c:pt>
                <c:pt idx="1201">
                  <c:v>-4.7771999999999997</c:v>
                </c:pt>
                <c:pt idx="1202">
                  <c:v>-4.7461000000000002</c:v>
                </c:pt>
                <c:pt idx="1203">
                  <c:v>-4.7241</c:v>
                </c:pt>
                <c:pt idx="1204">
                  <c:v>-4.6562999999999999</c:v>
                </c:pt>
                <c:pt idx="1205">
                  <c:v>-4.5838000000000001</c:v>
                </c:pt>
                <c:pt idx="1206">
                  <c:v>-4.5541999999999998</c:v>
                </c:pt>
                <c:pt idx="1207">
                  <c:v>-4.5270000000000001</c:v>
                </c:pt>
                <c:pt idx="1208">
                  <c:v>-4.4888000000000003</c:v>
                </c:pt>
                <c:pt idx="1209">
                  <c:v>-4.4653999999999998</c:v>
                </c:pt>
                <c:pt idx="1210">
                  <c:v>-4.3966000000000003</c:v>
                </c:pt>
                <c:pt idx="1211">
                  <c:v>-4.3451000000000004</c:v>
                </c:pt>
                <c:pt idx="1212">
                  <c:v>-4.3150000000000004</c:v>
                </c:pt>
                <c:pt idx="1213">
                  <c:v>-4.2923</c:v>
                </c:pt>
                <c:pt idx="1214">
                  <c:v>-4.2477999999999998</c:v>
                </c:pt>
                <c:pt idx="1215">
                  <c:v>-4.1954000000000002</c:v>
                </c:pt>
                <c:pt idx="1216">
                  <c:v>-4.1468999999999996</c:v>
                </c:pt>
                <c:pt idx="1217">
                  <c:v>-4.1184000000000003</c:v>
                </c:pt>
                <c:pt idx="1218">
                  <c:v>-4.0728999999999997</c:v>
                </c:pt>
                <c:pt idx="1219">
                  <c:v>-4.0095999999999998</c:v>
                </c:pt>
                <c:pt idx="1220">
                  <c:v>-3.9662999999999999</c:v>
                </c:pt>
                <c:pt idx="1221">
                  <c:v>-3.9506999999999999</c:v>
                </c:pt>
                <c:pt idx="1222">
                  <c:v>-3.9083000000000001</c:v>
                </c:pt>
                <c:pt idx="1223">
                  <c:v>-3.8050999999999999</c:v>
                </c:pt>
                <c:pt idx="1224">
                  <c:v>-3.7121</c:v>
                </c:pt>
                <c:pt idx="1225">
                  <c:v>-3.6854</c:v>
                </c:pt>
                <c:pt idx="1226">
                  <c:v>-3.6636000000000002</c:v>
                </c:pt>
                <c:pt idx="1227">
                  <c:v>-3.6122000000000001</c:v>
                </c:pt>
                <c:pt idx="1228">
                  <c:v>-3.5632999999999999</c:v>
                </c:pt>
                <c:pt idx="1229">
                  <c:v>-3.5268000000000002</c:v>
                </c:pt>
                <c:pt idx="1230">
                  <c:v>-3.4293999999999998</c:v>
                </c:pt>
                <c:pt idx="1231">
                  <c:v>-3.3262</c:v>
                </c:pt>
                <c:pt idx="1232">
                  <c:v>-3.2519999999999998</c:v>
                </c:pt>
                <c:pt idx="1233">
                  <c:v>-3.2134</c:v>
                </c:pt>
                <c:pt idx="1234">
                  <c:v>-3.1608000000000001</c:v>
                </c:pt>
                <c:pt idx="1235">
                  <c:v>-3.1017000000000001</c:v>
                </c:pt>
                <c:pt idx="1236">
                  <c:v>-3.0884999999999998</c:v>
                </c:pt>
                <c:pt idx="1237">
                  <c:v>-3.0762</c:v>
                </c:pt>
                <c:pt idx="1238">
                  <c:v>-3.0276999999999998</c:v>
                </c:pt>
                <c:pt idx="1239">
                  <c:v>-2.9912000000000001</c:v>
                </c:pt>
                <c:pt idx="1240">
                  <c:v>-2.9464999999999999</c:v>
                </c:pt>
                <c:pt idx="1241">
                  <c:v>-2.9026999999999998</c:v>
                </c:pt>
                <c:pt idx="1242">
                  <c:v>-2.8601999999999999</c:v>
                </c:pt>
                <c:pt idx="1243">
                  <c:v>-2.8153999999999999</c:v>
                </c:pt>
                <c:pt idx="1244">
                  <c:v>-2.7841999999999998</c:v>
                </c:pt>
                <c:pt idx="1245">
                  <c:v>-2.7875000000000001</c:v>
                </c:pt>
                <c:pt idx="1246">
                  <c:v>-2.7964000000000002</c:v>
                </c:pt>
                <c:pt idx="1247">
                  <c:v>-2.8058000000000001</c:v>
                </c:pt>
                <c:pt idx="1248">
                  <c:v>-2.7923</c:v>
                </c:pt>
                <c:pt idx="1249">
                  <c:v>-2.7744</c:v>
                </c:pt>
                <c:pt idx="1250">
                  <c:v>-2.7606000000000002</c:v>
                </c:pt>
                <c:pt idx="1251">
                  <c:v>-2.7288000000000001</c:v>
                </c:pt>
                <c:pt idx="1252">
                  <c:v>-2.7002999999999999</c:v>
                </c:pt>
                <c:pt idx="1253">
                  <c:v>-2.6905000000000001</c:v>
                </c:pt>
                <c:pt idx="1254">
                  <c:v>-2.6482000000000001</c:v>
                </c:pt>
                <c:pt idx="1255">
                  <c:v>-2.5836000000000001</c:v>
                </c:pt>
                <c:pt idx="1256">
                  <c:v>-2.57</c:v>
                </c:pt>
                <c:pt idx="1257">
                  <c:v>-2.5722999999999998</c:v>
                </c:pt>
                <c:pt idx="1258">
                  <c:v>-2.5453999999999999</c:v>
                </c:pt>
                <c:pt idx="1259">
                  <c:v>-2.5392000000000001</c:v>
                </c:pt>
                <c:pt idx="1260">
                  <c:v>-2.5577000000000001</c:v>
                </c:pt>
                <c:pt idx="1261">
                  <c:v>-2.5362</c:v>
                </c:pt>
                <c:pt idx="1262">
                  <c:v>-2.5329000000000002</c:v>
                </c:pt>
                <c:pt idx="1263">
                  <c:v>-2.5369999999999999</c:v>
                </c:pt>
                <c:pt idx="1264">
                  <c:v>-2.5413999999999999</c:v>
                </c:pt>
                <c:pt idx="1265">
                  <c:v>-2.5387</c:v>
                </c:pt>
                <c:pt idx="1266">
                  <c:v>-2.5375999999999999</c:v>
                </c:pt>
                <c:pt idx="1267">
                  <c:v>-2.5392999999999999</c:v>
                </c:pt>
                <c:pt idx="1268">
                  <c:v>-2.5466000000000002</c:v>
                </c:pt>
                <c:pt idx="1269">
                  <c:v>-2.5488</c:v>
                </c:pt>
                <c:pt idx="1270">
                  <c:v>-2.5478999999999998</c:v>
                </c:pt>
                <c:pt idx="1271">
                  <c:v>-2.5491000000000001</c:v>
                </c:pt>
                <c:pt idx="1272">
                  <c:v>-2.5371000000000001</c:v>
                </c:pt>
                <c:pt idx="1273">
                  <c:v>-2.5337999999999998</c:v>
                </c:pt>
                <c:pt idx="1274">
                  <c:v>-2.5396000000000001</c:v>
                </c:pt>
                <c:pt idx="1275">
                  <c:v>-2.5228999999999999</c:v>
                </c:pt>
                <c:pt idx="1276">
                  <c:v>-2.5171999999999999</c:v>
                </c:pt>
                <c:pt idx="1277">
                  <c:v>-2.5261999999999998</c:v>
                </c:pt>
                <c:pt idx="1278">
                  <c:v>-2.5508999999999999</c:v>
                </c:pt>
                <c:pt idx="1279">
                  <c:v>-2.5798999999999999</c:v>
                </c:pt>
                <c:pt idx="1280">
                  <c:v>-2.5910000000000002</c:v>
                </c:pt>
                <c:pt idx="1281">
                  <c:v>-2.6280999999999999</c:v>
                </c:pt>
                <c:pt idx="1282">
                  <c:v>-2.6339000000000001</c:v>
                </c:pt>
                <c:pt idx="1283">
                  <c:v>-2.6435</c:v>
                </c:pt>
                <c:pt idx="1284">
                  <c:v>-2.6722000000000001</c:v>
                </c:pt>
                <c:pt idx="1285">
                  <c:v>-2.6709999999999998</c:v>
                </c:pt>
                <c:pt idx="1286">
                  <c:v>-2.6665000000000001</c:v>
                </c:pt>
                <c:pt idx="1287">
                  <c:v>-2.6585999999999999</c:v>
                </c:pt>
                <c:pt idx="1288">
                  <c:v>-2.6419999999999999</c:v>
                </c:pt>
                <c:pt idx="1289">
                  <c:v>-2.6143000000000001</c:v>
                </c:pt>
                <c:pt idx="1290">
                  <c:v>-2.6141000000000001</c:v>
                </c:pt>
                <c:pt idx="1291">
                  <c:v>-2.5956000000000001</c:v>
                </c:pt>
                <c:pt idx="1292">
                  <c:v>-2.6034999999999999</c:v>
                </c:pt>
                <c:pt idx="1293">
                  <c:v>-2.6280000000000001</c:v>
                </c:pt>
                <c:pt idx="1294">
                  <c:v>-2.6597</c:v>
                </c:pt>
                <c:pt idx="1295">
                  <c:v>-2.6831</c:v>
                </c:pt>
                <c:pt idx="1296">
                  <c:v>-2.7065000000000001</c:v>
                </c:pt>
                <c:pt idx="1297">
                  <c:v>-2.7185000000000001</c:v>
                </c:pt>
                <c:pt idx="1298">
                  <c:v>-2.7132999999999998</c:v>
                </c:pt>
                <c:pt idx="1299">
                  <c:v>-2.7084999999999999</c:v>
                </c:pt>
                <c:pt idx="1300">
                  <c:v>-2.7174999999999998</c:v>
                </c:pt>
                <c:pt idx="1301">
                  <c:v>-2.7501000000000002</c:v>
                </c:pt>
                <c:pt idx="1302">
                  <c:v>-2.7462</c:v>
                </c:pt>
                <c:pt idx="1303">
                  <c:v>-2.7521</c:v>
                </c:pt>
                <c:pt idx="1304">
                  <c:v>-2.7458</c:v>
                </c:pt>
                <c:pt idx="1305">
                  <c:v>-2.72</c:v>
                </c:pt>
                <c:pt idx="1306">
                  <c:v>-2.7094</c:v>
                </c:pt>
                <c:pt idx="1307">
                  <c:v>-2.7403</c:v>
                </c:pt>
                <c:pt idx="1308">
                  <c:v>-2.7787000000000002</c:v>
                </c:pt>
                <c:pt idx="1309">
                  <c:v>-2.7685</c:v>
                </c:pt>
                <c:pt idx="1310">
                  <c:v>-2.7736000000000001</c:v>
                </c:pt>
                <c:pt idx="1311">
                  <c:v>-2.8001</c:v>
                </c:pt>
                <c:pt idx="1312">
                  <c:v>-2.8277000000000001</c:v>
                </c:pt>
                <c:pt idx="1313">
                  <c:v>-2.8412999999999999</c:v>
                </c:pt>
                <c:pt idx="1314">
                  <c:v>-2.8458999999999999</c:v>
                </c:pt>
                <c:pt idx="1315">
                  <c:v>-2.8536999999999999</c:v>
                </c:pt>
                <c:pt idx="1316">
                  <c:v>-2.8483999999999998</c:v>
                </c:pt>
                <c:pt idx="1317">
                  <c:v>-2.8275999999999999</c:v>
                </c:pt>
                <c:pt idx="1318">
                  <c:v>-2.8144</c:v>
                </c:pt>
                <c:pt idx="1319">
                  <c:v>-2.8123</c:v>
                </c:pt>
                <c:pt idx="1320">
                  <c:v>-2.7963</c:v>
                </c:pt>
                <c:pt idx="1321">
                  <c:v>-2.7740999999999998</c:v>
                </c:pt>
                <c:pt idx="1322">
                  <c:v>-2.7507999999999999</c:v>
                </c:pt>
                <c:pt idx="1323">
                  <c:v>-2.7395</c:v>
                </c:pt>
                <c:pt idx="1324">
                  <c:v>-2.7372000000000001</c:v>
                </c:pt>
                <c:pt idx="1325">
                  <c:v>-2.7296999999999998</c:v>
                </c:pt>
                <c:pt idx="1326">
                  <c:v>-2.7521</c:v>
                </c:pt>
                <c:pt idx="1327">
                  <c:v>-2.7888999999999999</c:v>
                </c:pt>
                <c:pt idx="1328">
                  <c:v>-2.8412999999999999</c:v>
                </c:pt>
                <c:pt idx="1329">
                  <c:v>-2.8416000000000001</c:v>
                </c:pt>
                <c:pt idx="1330">
                  <c:v>-2.8292999999999999</c:v>
                </c:pt>
                <c:pt idx="1331">
                  <c:v>-2.8485</c:v>
                </c:pt>
                <c:pt idx="1332">
                  <c:v>-2.8748</c:v>
                </c:pt>
                <c:pt idx="1333">
                  <c:v>-2.8883000000000001</c:v>
                </c:pt>
                <c:pt idx="1334">
                  <c:v>-2.8902999999999999</c:v>
                </c:pt>
                <c:pt idx="1335">
                  <c:v>-2.8948</c:v>
                </c:pt>
                <c:pt idx="1336">
                  <c:v>-2.8978999999999999</c:v>
                </c:pt>
                <c:pt idx="1337">
                  <c:v>-2.9321999999999999</c:v>
                </c:pt>
                <c:pt idx="1338">
                  <c:v>-2.9205999999999999</c:v>
                </c:pt>
                <c:pt idx="1339">
                  <c:v>-2.8932000000000002</c:v>
                </c:pt>
                <c:pt idx="1340">
                  <c:v>-2.9180999999999999</c:v>
                </c:pt>
                <c:pt idx="1341">
                  <c:v>-2.9666000000000001</c:v>
                </c:pt>
                <c:pt idx="1342">
                  <c:v>-3.0200999999999998</c:v>
                </c:pt>
                <c:pt idx="1343">
                  <c:v>-3.0605000000000002</c:v>
                </c:pt>
                <c:pt idx="1344">
                  <c:v>-3.0924</c:v>
                </c:pt>
                <c:pt idx="1345">
                  <c:v>-3.1303000000000001</c:v>
                </c:pt>
                <c:pt idx="1346">
                  <c:v>-3.1617999999999999</c:v>
                </c:pt>
                <c:pt idx="1347">
                  <c:v>-3.1831999999999998</c:v>
                </c:pt>
                <c:pt idx="1348">
                  <c:v>-3.1812</c:v>
                </c:pt>
                <c:pt idx="1349">
                  <c:v>-3.1945000000000001</c:v>
                </c:pt>
                <c:pt idx="1350">
                  <c:v>-3.2259000000000002</c:v>
                </c:pt>
                <c:pt idx="1351">
                  <c:v>-3.2363</c:v>
                </c:pt>
                <c:pt idx="1352">
                  <c:v>-3.2643</c:v>
                </c:pt>
                <c:pt idx="1353">
                  <c:v>-3.3119999999999998</c:v>
                </c:pt>
                <c:pt idx="1354">
                  <c:v>-3.3275999999999999</c:v>
                </c:pt>
                <c:pt idx="1355">
                  <c:v>-3.32</c:v>
                </c:pt>
                <c:pt idx="1356">
                  <c:v>-3.3477999999999999</c:v>
                </c:pt>
                <c:pt idx="1357">
                  <c:v>-3.3742000000000001</c:v>
                </c:pt>
                <c:pt idx="1358">
                  <c:v>-3.3864999999999998</c:v>
                </c:pt>
                <c:pt idx="1359">
                  <c:v>-3.4049999999999998</c:v>
                </c:pt>
                <c:pt idx="1360">
                  <c:v>-3.4369000000000001</c:v>
                </c:pt>
                <c:pt idx="1361">
                  <c:v>-3.4731000000000001</c:v>
                </c:pt>
                <c:pt idx="1362">
                  <c:v>-3.4708999999999999</c:v>
                </c:pt>
                <c:pt idx="1363">
                  <c:v>-3.4504999999999999</c:v>
                </c:pt>
                <c:pt idx="1364">
                  <c:v>-3.4584999999999999</c:v>
                </c:pt>
                <c:pt idx="1365">
                  <c:v>-3.4601000000000002</c:v>
                </c:pt>
                <c:pt idx="1366">
                  <c:v>-3.4718</c:v>
                </c:pt>
                <c:pt idx="1367">
                  <c:v>-3.484</c:v>
                </c:pt>
                <c:pt idx="1368">
                  <c:v>-3.4754</c:v>
                </c:pt>
                <c:pt idx="1369">
                  <c:v>-3.4811999999999999</c:v>
                </c:pt>
                <c:pt idx="1370">
                  <c:v>-3.4994999999999998</c:v>
                </c:pt>
                <c:pt idx="1371">
                  <c:v>-3.4937999999999998</c:v>
                </c:pt>
                <c:pt idx="1372">
                  <c:v>-3.4777999999999998</c:v>
                </c:pt>
                <c:pt idx="1373">
                  <c:v>-3.4666999999999999</c:v>
                </c:pt>
                <c:pt idx="1374">
                  <c:v>-3.4449000000000001</c:v>
                </c:pt>
                <c:pt idx="1375">
                  <c:v>-3.4175</c:v>
                </c:pt>
                <c:pt idx="1376">
                  <c:v>-3.4134000000000002</c:v>
                </c:pt>
                <c:pt idx="1377">
                  <c:v>-3.3786999999999998</c:v>
                </c:pt>
                <c:pt idx="1378">
                  <c:v>-3.3553999999999999</c:v>
                </c:pt>
                <c:pt idx="1379">
                  <c:v>-3.3241000000000001</c:v>
                </c:pt>
                <c:pt idx="1380">
                  <c:v>-3.2810999999999999</c:v>
                </c:pt>
                <c:pt idx="1381">
                  <c:v>-3.2534999999999998</c:v>
                </c:pt>
                <c:pt idx="1382">
                  <c:v>-3.2357999999999998</c:v>
                </c:pt>
                <c:pt idx="1383">
                  <c:v>-3.2233000000000001</c:v>
                </c:pt>
                <c:pt idx="1384">
                  <c:v>-3.2075999999999998</c:v>
                </c:pt>
                <c:pt idx="1385">
                  <c:v>-3.1924999999999999</c:v>
                </c:pt>
                <c:pt idx="1386">
                  <c:v>-3.1953</c:v>
                </c:pt>
                <c:pt idx="1387">
                  <c:v>-3.2052999999999998</c:v>
                </c:pt>
                <c:pt idx="1388">
                  <c:v>-3.2321</c:v>
                </c:pt>
                <c:pt idx="1389">
                  <c:v>-3.2408000000000001</c:v>
                </c:pt>
                <c:pt idx="1390">
                  <c:v>-3.2555000000000001</c:v>
                </c:pt>
                <c:pt idx="1391">
                  <c:v>-3.2812999999999999</c:v>
                </c:pt>
                <c:pt idx="1392">
                  <c:v>-3.3239999999999998</c:v>
                </c:pt>
                <c:pt idx="1393">
                  <c:v>-3.3479000000000001</c:v>
                </c:pt>
                <c:pt idx="1394">
                  <c:v>-3.3512</c:v>
                </c:pt>
                <c:pt idx="1395">
                  <c:v>-3.3549000000000002</c:v>
                </c:pt>
                <c:pt idx="1396">
                  <c:v>-3.3336999999999999</c:v>
                </c:pt>
                <c:pt idx="1397">
                  <c:v>-3.3056000000000001</c:v>
                </c:pt>
                <c:pt idx="1398">
                  <c:v>-3.2757999999999998</c:v>
                </c:pt>
                <c:pt idx="1399">
                  <c:v>-3.2385000000000002</c:v>
                </c:pt>
                <c:pt idx="1400">
                  <c:v>-3.2063000000000001</c:v>
                </c:pt>
                <c:pt idx="1401">
                  <c:v>-3.1602000000000001</c:v>
                </c:pt>
                <c:pt idx="1402">
                  <c:v>-3.1173000000000002</c:v>
                </c:pt>
                <c:pt idx="1403">
                  <c:v>-3.0659000000000001</c:v>
                </c:pt>
                <c:pt idx="1404">
                  <c:v>-3.0179</c:v>
                </c:pt>
                <c:pt idx="1405">
                  <c:v>-2.9742000000000002</c:v>
                </c:pt>
                <c:pt idx="1406">
                  <c:v>-2.93</c:v>
                </c:pt>
                <c:pt idx="1407">
                  <c:v>-2.9100999999999999</c:v>
                </c:pt>
                <c:pt idx="1408">
                  <c:v>-2.9283000000000001</c:v>
                </c:pt>
                <c:pt idx="1409">
                  <c:v>-2.9594999999999998</c:v>
                </c:pt>
                <c:pt idx="1410">
                  <c:v>-3.0200999999999998</c:v>
                </c:pt>
                <c:pt idx="1411">
                  <c:v>-3.0840000000000001</c:v>
                </c:pt>
                <c:pt idx="1412">
                  <c:v>-3.1482999999999999</c:v>
                </c:pt>
                <c:pt idx="1413">
                  <c:v>-3.2021999999999999</c:v>
                </c:pt>
                <c:pt idx="1414">
                  <c:v>-3.2566000000000002</c:v>
                </c:pt>
                <c:pt idx="1415">
                  <c:v>-3.3088000000000002</c:v>
                </c:pt>
                <c:pt idx="1416">
                  <c:v>-3.3336000000000001</c:v>
                </c:pt>
                <c:pt idx="1417">
                  <c:v>-3.3563000000000001</c:v>
                </c:pt>
                <c:pt idx="1418">
                  <c:v>-3.4121000000000001</c:v>
                </c:pt>
                <c:pt idx="1419">
                  <c:v>-3.4468999999999999</c:v>
                </c:pt>
                <c:pt idx="1420">
                  <c:v>-3.4300999999999999</c:v>
                </c:pt>
                <c:pt idx="1421">
                  <c:v>-3.3881000000000001</c:v>
                </c:pt>
                <c:pt idx="1422">
                  <c:v>-3.3311000000000002</c:v>
                </c:pt>
                <c:pt idx="1423">
                  <c:v>-3.2667000000000002</c:v>
                </c:pt>
                <c:pt idx="1424">
                  <c:v>-3.1659000000000002</c:v>
                </c:pt>
                <c:pt idx="1425">
                  <c:v>-3.0941000000000001</c:v>
                </c:pt>
                <c:pt idx="1426">
                  <c:v>-3.0392999999999999</c:v>
                </c:pt>
                <c:pt idx="1427">
                  <c:v>-2.9681000000000002</c:v>
                </c:pt>
                <c:pt idx="1428">
                  <c:v>-2.9409999999999998</c:v>
                </c:pt>
                <c:pt idx="1429">
                  <c:v>-2.9348999999999998</c:v>
                </c:pt>
                <c:pt idx="1430">
                  <c:v>-2.9607999999999999</c:v>
                </c:pt>
                <c:pt idx="1431">
                  <c:v>-2.9893999999999998</c:v>
                </c:pt>
                <c:pt idx="1432">
                  <c:v>-3.0228000000000002</c:v>
                </c:pt>
                <c:pt idx="1433">
                  <c:v>-3.0878000000000001</c:v>
                </c:pt>
                <c:pt idx="1434">
                  <c:v>-3.1118000000000001</c:v>
                </c:pt>
                <c:pt idx="1435">
                  <c:v>-3.1297999999999999</c:v>
                </c:pt>
                <c:pt idx="1436">
                  <c:v>-3.1890999999999998</c:v>
                </c:pt>
                <c:pt idx="1437">
                  <c:v>-3.2259000000000002</c:v>
                </c:pt>
                <c:pt idx="1438">
                  <c:v>-3.2658999999999998</c:v>
                </c:pt>
                <c:pt idx="1439">
                  <c:v>-3.3128000000000002</c:v>
                </c:pt>
                <c:pt idx="1440">
                  <c:v>-3.3298000000000001</c:v>
                </c:pt>
                <c:pt idx="1441">
                  <c:v>-3.3573</c:v>
                </c:pt>
                <c:pt idx="1442">
                  <c:v>-3.3538000000000001</c:v>
                </c:pt>
                <c:pt idx="1443">
                  <c:v>-3.3513000000000002</c:v>
                </c:pt>
                <c:pt idx="1444">
                  <c:v>-3.3815</c:v>
                </c:pt>
                <c:pt idx="1445">
                  <c:v>-3.3824999999999998</c:v>
                </c:pt>
                <c:pt idx="1446">
                  <c:v>-3.3864999999999998</c:v>
                </c:pt>
                <c:pt idx="1447">
                  <c:v>-3.4226999999999999</c:v>
                </c:pt>
                <c:pt idx="1448">
                  <c:v>-3.4441000000000002</c:v>
                </c:pt>
                <c:pt idx="1449">
                  <c:v>-3.4615</c:v>
                </c:pt>
                <c:pt idx="1450">
                  <c:v>-3.4956</c:v>
                </c:pt>
                <c:pt idx="1451">
                  <c:v>-3.5045000000000002</c:v>
                </c:pt>
                <c:pt idx="1452">
                  <c:v>-3.5211999999999999</c:v>
                </c:pt>
                <c:pt idx="1453">
                  <c:v>-3.5445000000000002</c:v>
                </c:pt>
                <c:pt idx="1454">
                  <c:v>-3.5488</c:v>
                </c:pt>
                <c:pt idx="1455">
                  <c:v>-3.5943000000000001</c:v>
                </c:pt>
                <c:pt idx="1456">
                  <c:v>-3.6215000000000002</c:v>
                </c:pt>
                <c:pt idx="1457">
                  <c:v>-3.6320999999999999</c:v>
                </c:pt>
                <c:pt idx="1458">
                  <c:v>-3.6457000000000002</c:v>
                </c:pt>
                <c:pt idx="1459">
                  <c:v>-3.6755</c:v>
                </c:pt>
                <c:pt idx="1460">
                  <c:v>-3.6932999999999998</c:v>
                </c:pt>
                <c:pt idx="1461">
                  <c:v>-3.7120000000000002</c:v>
                </c:pt>
                <c:pt idx="1462">
                  <c:v>-3.7254</c:v>
                </c:pt>
                <c:pt idx="1463">
                  <c:v>-3.7319</c:v>
                </c:pt>
                <c:pt idx="1464">
                  <c:v>-3.7364999999999999</c:v>
                </c:pt>
                <c:pt idx="1465">
                  <c:v>-3.7541000000000002</c:v>
                </c:pt>
                <c:pt idx="1466">
                  <c:v>-3.7858000000000001</c:v>
                </c:pt>
                <c:pt idx="1467">
                  <c:v>-3.8227000000000002</c:v>
                </c:pt>
                <c:pt idx="1468">
                  <c:v>-3.8569</c:v>
                </c:pt>
                <c:pt idx="1469">
                  <c:v>-3.9009</c:v>
                </c:pt>
                <c:pt idx="1470">
                  <c:v>-3.9597000000000002</c:v>
                </c:pt>
                <c:pt idx="1471">
                  <c:v>-4.0243000000000002</c:v>
                </c:pt>
                <c:pt idx="1472">
                  <c:v>-4.0936000000000003</c:v>
                </c:pt>
                <c:pt idx="1473">
                  <c:v>-4.17</c:v>
                </c:pt>
                <c:pt idx="1474">
                  <c:v>-4.2233000000000001</c:v>
                </c:pt>
                <c:pt idx="1475">
                  <c:v>-4.2755000000000001</c:v>
                </c:pt>
                <c:pt idx="1476">
                  <c:v>-4.3411999999999997</c:v>
                </c:pt>
                <c:pt idx="1477">
                  <c:v>-4.4097999999999997</c:v>
                </c:pt>
                <c:pt idx="1478">
                  <c:v>-4.4610000000000003</c:v>
                </c:pt>
                <c:pt idx="1479">
                  <c:v>-4.5147000000000004</c:v>
                </c:pt>
                <c:pt idx="1480">
                  <c:v>-4.5567000000000002</c:v>
                </c:pt>
                <c:pt idx="1481">
                  <c:v>-4.5895999999999999</c:v>
                </c:pt>
                <c:pt idx="1482">
                  <c:v>-4.6109</c:v>
                </c:pt>
                <c:pt idx="1483">
                  <c:v>-4.6360000000000001</c:v>
                </c:pt>
                <c:pt idx="1484">
                  <c:v>-4.6657999999999999</c:v>
                </c:pt>
                <c:pt idx="1485">
                  <c:v>-4.6917999999999997</c:v>
                </c:pt>
                <c:pt idx="1486">
                  <c:v>-4.6924000000000001</c:v>
                </c:pt>
                <c:pt idx="1487">
                  <c:v>-4.68</c:v>
                </c:pt>
                <c:pt idx="1488">
                  <c:v>-4.6741999999999999</c:v>
                </c:pt>
                <c:pt idx="1489">
                  <c:v>-4.6528</c:v>
                </c:pt>
                <c:pt idx="1490">
                  <c:v>-4.6230000000000002</c:v>
                </c:pt>
                <c:pt idx="1491">
                  <c:v>-4.5808</c:v>
                </c:pt>
                <c:pt idx="1492">
                  <c:v>-4.5608000000000004</c:v>
                </c:pt>
                <c:pt idx="1493">
                  <c:v>-4.5644999999999998</c:v>
                </c:pt>
                <c:pt idx="1494">
                  <c:v>-4.5266000000000002</c:v>
                </c:pt>
                <c:pt idx="1495">
                  <c:v>-4.5088999999999997</c:v>
                </c:pt>
                <c:pt idx="1496">
                  <c:v>-4.4764999999999997</c:v>
                </c:pt>
                <c:pt idx="1497">
                  <c:v>-4.4188000000000001</c:v>
                </c:pt>
                <c:pt idx="1498">
                  <c:v>-4.3792</c:v>
                </c:pt>
                <c:pt idx="1499">
                  <c:v>-4.3749000000000002</c:v>
                </c:pt>
                <c:pt idx="1500">
                  <c:v>-4.3644999999999996</c:v>
                </c:pt>
                <c:pt idx="1501">
                  <c:v>-4.3537999999999997</c:v>
                </c:pt>
                <c:pt idx="1502">
                  <c:v>-4.3274999999999997</c:v>
                </c:pt>
                <c:pt idx="1503">
                  <c:v>-4.2911999999999999</c:v>
                </c:pt>
                <c:pt idx="1504">
                  <c:v>-4.2839999999999998</c:v>
                </c:pt>
                <c:pt idx="1505">
                  <c:v>-4.2972999999999999</c:v>
                </c:pt>
                <c:pt idx="1506">
                  <c:v>-4.2918000000000003</c:v>
                </c:pt>
                <c:pt idx="1507">
                  <c:v>-4.3236999999999997</c:v>
                </c:pt>
                <c:pt idx="1508">
                  <c:v>-4.3681999999999999</c:v>
                </c:pt>
                <c:pt idx="1509">
                  <c:v>-4.383</c:v>
                </c:pt>
                <c:pt idx="1510">
                  <c:v>-4.3895</c:v>
                </c:pt>
                <c:pt idx="1511">
                  <c:v>-4.4280999999999997</c:v>
                </c:pt>
                <c:pt idx="1512">
                  <c:v>-4.4782999999999999</c:v>
                </c:pt>
                <c:pt idx="1513">
                  <c:v>-4.5221</c:v>
                </c:pt>
                <c:pt idx="1514">
                  <c:v>-4.5763999999999996</c:v>
                </c:pt>
                <c:pt idx="1515">
                  <c:v>-4.6501000000000001</c:v>
                </c:pt>
                <c:pt idx="1516">
                  <c:v>-4.7211999999999996</c:v>
                </c:pt>
                <c:pt idx="1517">
                  <c:v>-4.8037000000000001</c:v>
                </c:pt>
                <c:pt idx="1518">
                  <c:v>-4.8773</c:v>
                </c:pt>
                <c:pt idx="1519">
                  <c:v>-4.9489000000000001</c:v>
                </c:pt>
                <c:pt idx="1520">
                  <c:v>-4.9983000000000004</c:v>
                </c:pt>
                <c:pt idx="1521">
                  <c:v>-5.0479000000000003</c:v>
                </c:pt>
                <c:pt idx="1522">
                  <c:v>-5.1067</c:v>
                </c:pt>
                <c:pt idx="1523">
                  <c:v>-5.1501999999999999</c:v>
                </c:pt>
                <c:pt idx="1524">
                  <c:v>-5.2022000000000004</c:v>
                </c:pt>
                <c:pt idx="1525">
                  <c:v>-5.2515999999999998</c:v>
                </c:pt>
                <c:pt idx="1526">
                  <c:v>-5.2961</c:v>
                </c:pt>
                <c:pt idx="1527">
                  <c:v>-5.3745000000000003</c:v>
                </c:pt>
                <c:pt idx="1528">
                  <c:v>-5.4611000000000001</c:v>
                </c:pt>
                <c:pt idx="1529">
                  <c:v>-5.5031999999999996</c:v>
                </c:pt>
                <c:pt idx="1530">
                  <c:v>-5.5509000000000004</c:v>
                </c:pt>
                <c:pt idx="1531">
                  <c:v>-5.6241000000000003</c:v>
                </c:pt>
                <c:pt idx="1532">
                  <c:v>-5.6513999999999998</c:v>
                </c:pt>
                <c:pt idx="1533">
                  <c:v>-5.6641000000000004</c:v>
                </c:pt>
                <c:pt idx="1534">
                  <c:v>-5.6943000000000001</c:v>
                </c:pt>
                <c:pt idx="1535">
                  <c:v>-5.7146999999999997</c:v>
                </c:pt>
                <c:pt idx="1536">
                  <c:v>-5.7465000000000002</c:v>
                </c:pt>
                <c:pt idx="1537">
                  <c:v>-5.7716000000000003</c:v>
                </c:pt>
                <c:pt idx="1538">
                  <c:v>-5.8022</c:v>
                </c:pt>
                <c:pt idx="1539">
                  <c:v>-5.8297999999999996</c:v>
                </c:pt>
                <c:pt idx="1540">
                  <c:v>-5.8563999999999998</c:v>
                </c:pt>
                <c:pt idx="1541">
                  <c:v>-5.8949999999999996</c:v>
                </c:pt>
                <c:pt idx="1542">
                  <c:v>-5.9709000000000003</c:v>
                </c:pt>
                <c:pt idx="1543">
                  <c:v>-6.0049999999999999</c:v>
                </c:pt>
                <c:pt idx="1544">
                  <c:v>-6.0499000000000001</c:v>
                </c:pt>
                <c:pt idx="1545">
                  <c:v>-6.1155999999999997</c:v>
                </c:pt>
                <c:pt idx="1546">
                  <c:v>-6.1429999999999998</c:v>
                </c:pt>
                <c:pt idx="1547">
                  <c:v>-6.2125000000000004</c:v>
                </c:pt>
                <c:pt idx="1548">
                  <c:v>-6.2717000000000001</c:v>
                </c:pt>
                <c:pt idx="1549">
                  <c:v>-6.3216999999999999</c:v>
                </c:pt>
                <c:pt idx="1550">
                  <c:v>-6.3632999999999997</c:v>
                </c:pt>
                <c:pt idx="1551">
                  <c:v>-6.4123000000000001</c:v>
                </c:pt>
                <c:pt idx="1552">
                  <c:v>-6.4520999999999997</c:v>
                </c:pt>
                <c:pt idx="1553">
                  <c:v>-6.5004</c:v>
                </c:pt>
                <c:pt idx="1554">
                  <c:v>-6.5376000000000003</c:v>
                </c:pt>
                <c:pt idx="1555">
                  <c:v>-6.5598000000000001</c:v>
                </c:pt>
                <c:pt idx="1556">
                  <c:v>-6.6192000000000002</c:v>
                </c:pt>
                <c:pt idx="1557">
                  <c:v>-6.6608000000000001</c:v>
                </c:pt>
                <c:pt idx="1558">
                  <c:v>-6.6971999999999996</c:v>
                </c:pt>
                <c:pt idx="1559">
                  <c:v>-6.7474999999999996</c:v>
                </c:pt>
                <c:pt idx="1560">
                  <c:v>-6.7732999999999999</c:v>
                </c:pt>
                <c:pt idx="1561">
                  <c:v>-6.8155999999999999</c:v>
                </c:pt>
                <c:pt idx="1562">
                  <c:v>-6.8841000000000001</c:v>
                </c:pt>
                <c:pt idx="1563">
                  <c:v>-6.9127000000000001</c:v>
                </c:pt>
                <c:pt idx="1564">
                  <c:v>-6.9425999999999997</c:v>
                </c:pt>
                <c:pt idx="1565">
                  <c:v>-6.9882</c:v>
                </c:pt>
                <c:pt idx="1566">
                  <c:v>-7.0021000000000004</c:v>
                </c:pt>
                <c:pt idx="1567">
                  <c:v>-7.0419999999999998</c:v>
                </c:pt>
                <c:pt idx="1568">
                  <c:v>-7.0861999999999998</c:v>
                </c:pt>
                <c:pt idx="1569">
                  <c:v>-7.0952999999999999</c:v>
                </c:pt>
                <c:pt idx="1570">
                  <c:v>-7.1078999999999999</c:v>
                </c:pt>
                <c:pt idx="1571">
                  <c:v>-7.1146000000000003</c:v>
                </c:pt>
                <c:pt idx="1572">
                  <c:v>-7.1223000000000001</c:v>
                </c:pt>
                <c:pt idx="1573">
                  <c:v>-7.1210000000000004</c:v>
                </c:pt>
                <c:pt idx="1574">
                  <c:v>-7.1310000000000002</c:v>
                </c:pt>
                <c:pt idx="1575">
                  <c:v>-7.1337000000000002</c:v>
                </c:pt>
                <c:pt idx="1576">
                  <c:v>-7.1443000000000003</c:v>
                </c:pt>
                <c:pt idx="1577">
                  <c:v>-7.1634000000000002</c:v>
                </c:pt>
                <c:pt idx="1578">
                  <c:v>-7.1859999999999999</c:v>
                </c:pt>
                <c:pt idx="1579">
                  <c:v>-7.1978999999999997</c:v>
                </c:pt>
                <c:pt idx="1580">
                  <c:v>-7.2093999999999996</c:v>
                </c:pt>
                <c:pt idx="1581">
                  <c:v>-7.2121000000000004</c:v>
                </c:pt>
                <c:pt idx="1582">
                  <c:v>-7.2226999999999997</c:v>
                </c:pt>
                <c:pt idx="1583">
                  <c:v>-7.2308000000000003</c:v>
                </c:pt>
                <c:pt idx="1584">
                  <c:v>-7.2201000000000004</c:v>
                </c:pt>
                <c:pt idx="1585">
                  <c:v>-7.2244000000000002</c:v>
                </c:pt>
                <c:pt idx="1586">
                  <c:v>-7.2542</c:v>
                </c:pt>
                <c:pt idx="1587">
                  <c:v>-7.2912999999999997</c:v>
                </c:pt>
                <c:pt idx="1588">
                  <c:v>-7.2977999999999996</c:v>
                </c:pt>
                <c:pt idx="1589">
                  <c:v>-7.2685000000000004</c:v>
                </c:pt>
                <c:pt idx="1590">
                  <c:v>-7.2680999999999996</c:v>
                </c:pt>
                <c:pt idx="1591">
                  <c:v>-7.2900999999999998</c:v>
                </c:pt>
                <c:pt idx="1592">
                  <c:v>-7.3086000000000002</c:v>
                </c:pt>
                <c:pt idx="1593">
                  <c:v>-7.3015999999999996</c:v>
                </c:pt>
                <c:pt idx="1594">
                  <c:v>-7.2717000000000001</c:v>
                </c:pt>
                <c:pt idx="1595">
                  <c:v>-7.2241</c:v>
                </c:pt>
                <c:pt idx="1596">
                  <c:v>-7.1825000000000001</c:v>
                </c:pt>
                <c:pt idx="1597">
                  <c:v>-7.1494</c:v>
                </c:pt>
                <c:pt idx="1598">
                  <c:v>-7.1127000000000002</c:v>
                </c:pt>
                <c:pt idx="1599">
                  <c:v>-7.0576999999999996</c:v>
                </c:pt>
                <c:pt idx="1600">
                  <c:v>-7.0008999999999997</c:v>
                </c:pt>
                <c:pt idx="1601">
                  <c:v>-6.9436999999999998</c:v>
                </c:pt>
                <c:pt idx="1602">
                  <c:v>-6.9008000000000003</c:v>
                </c:pt>
                <c:pt idx="1603">
                  <c:v>-6.8437000000000001</c:v>
                </c:pt>
                <c:pt idx="1604">
                  <c:v>-6.7728999999999999</c:v>
                </c:pt>
                <c:pt idx="1605">
                  <c:v>-6.7107000000000001</c:v>
                </c:pt>
                <c:pt idx="1606">
                  <c:v>-6.6352000000000002</c:v>
                </c:pt>
                <c:pt idx="1607">
                  <c:v>-6.5297000000000001</c:v>
                </c:pt>
                <c:pt idx="1608">
                  <c:v>-6.4092000000000002</c:v>
                </c:pt>
                <c:pt idx="1609">
                  <c:v>-6.3148999999999997</c:v>
                </c:pt>
                <c:pt idx="1610">
                  <c:v>-6.1746999999999996</c:v>
                </c:pt>
                <c:pt idx="1611">
                  <c:v>-6.0476000000000001</c:v>
                </c:pt>
                <c:pt idx="1612">
                  <c:v>-5.9230999999999998</c:v>
                </c:pt>
                <c:pt idx="1613">
                  <c:v>-5.7792000000000003</c:v>
                </c:pt>
                <c:pt idx="1614">
                  <c:v>-5.6433999999999997</c:v>
                </c:pt>
                <c:pt idx="1615">
                  <c:v>-5.4977999999999998</c:v>
                </c:pt>
                <c:pt idx="1616">
                  <c:v>-5.3273000000000001</c:v>
                </c:pt>
                <c:pt idx="1617">
                  <c:v>-5.1840000000000002</c:v>
                </c:pt>
                <c:pt idx="1618">
                  <c:v>-5.0441000000000003</c:v>
                </c:pt>
                <c:pt idx="1619">
                  <c:v>-4.8834999999999997</c:v>
                </c:pt>
                <c:pt idx="1620">
                  <c:v>-4.7432999999999996</c:v>
                </c:pt>
                <c:pt idx="1621">
                  <c:v>-4.6567999999999996</c:v>
                </c:pt>
                <c:pt idx="1622">
                  <c:v>-4.5453000000000001</c:v>
                </c:pt>
                <c:pt idx="1623">
                  <c:v>-4.3574999999999999</c:v>
                </c:pt>
                <c:pt idx="1624">
                  <c:v>-4.1631</c:v>
                </c:pt>
                <c:pt idx="1625">
                  <c:v>-3.9893999999999998</c:v>
                </c:pt>
                <c:pt idx="1626">
                  <c:v>-3.8422999999999998</c:v>
                </c:pt>
                <c:pt idx="1627">
                  <c:v>-3.6909000000000001</c:v>
                </c:pt>
                <c:pt idx="1628">
                  <c:v>-3.5306000000000002</c:v>
                </c:pt>
                <c:pt idx="1629">
                  <c:v>-3.3668999999999998</c:v>
                </c:pt>
                <c:pt idx="1630">
                  <c:v>-3.1875</c:v>
                </c:pt>
                <c:pt idx="1631">
                  <c:v>-3.0388999999999999</c:v>
                </c:pt>
                <c:pt idx="1632">
                  <c:v>-2.9409999999999998</c:v>
                </c:pt>
                <c:pt idx="1633">
                  <c:v>-2.8740000000000001</c:v>
                </c:pt>
                <c:pt idx="1634">
                  <c:v>-2.8342999999999998</c:v>
                </c:pt>
                <c:pt idx="1635">
                  <c:v>-2.8262999999999998</c:v>
                </c:pt>
                <c:pt idx="1636">
                  <c:v>-2.8355999999999999</c:v>
                </c:pt>
                <c:pt idx="1637">
                  <c:v>-2.8666</c:v>
                </c:pt>
                <c:pt idx="1638">
                  <c:v>-2.8847</c:v>
                </c:pt>
                <c:pt idx="1639">
                  <c:v>-2.8934000000000002</c:v>
                </c:pt>
                <c:pt idx="1640">
                  <c:v>-2.9018999999999999</c:v>
                </c:pt>
                <c:pt idx="1641">
                  <c:v>-2.8801999999999999</c:v>
                </c:pt>
                <c:pt idx="1642">
                  <c:v>-2.8382000000000001</c:v>
                </c:pt>
                <c:pt idx="1643">
                  <c:v>-2.8033999999999999</c:v>
                </c:pt>
                <c:pt idx="1644">
                  <c:v>-2.8024</c:v>
                </c:pt>
                <c:pt idx="1645">
                  <c:v>-2.774</c:v>
                </c:pt>
                <c:pt idx="1646">
                  <c:v>-2.7307999999999999</c:v>
                </c:pt>
                <c:pt idx="1647">
                  <c:v>-2.7021999999999999</c:v>
                </c:pt>
                <c:pt idx="1648">
                  <c:v>-2.69</c:v>
                </c:pt>
                <c:pt idx="1649">
                  <c:v>-2.6852999999999998</c:v>
                </c:pt>
                <c:pt idx="1650">
                  <c:v>-2.6755</c:v>
                </c:pt>
                <c:pt idx="1651">
                  <c:v>-2.6833999999999998</c:v>
                </c:pt>
                <c:pt idx="1652">
                  <c:v>-2.6968000000000001</c:v>
                </c:pt>
                <c:pt idx="1653">
                  <c:v>-2.7216</c:v>
                </c:pt>
                <c:pt idx="1654">
                  <c:v>-2.7290000000000001</c:v>
                </c:pt>
                <c:pt idx="1655">
                  <c:v>-2.7021999999999999</c:v>
                </c:pt>
                <c:pt idx="1656">
                  <c:v>-2.6817000000000002</c:v>
                </c:pt>
                <c:pt idx="1657">
                  <c:v>-2.6882999999999999</c:v>
                </c:pt>
                <c:pt idx="1658">
                  <c:v>-2.6713</c:v>
                </c:pt>
                <c:pt idx="1659">
                  <c:v>-2.6438000000000001</c:v>
                </c:pt>
                <c:pt idx="1660">
                  <c:v>-2.6013999999999999</c:v>
                </c:pt>
                <c:pt idx="1661">
                  <c:v>-2.5646</c:v>
                </c:pt>
                <c:pt idx="1662">
                  <c:v>-2.5427</c:v>
                </c:pt>
                <c:pt idx="1663">
                  <c:v>-2.5379</c:v>
                </c:pt>
                <c:pt idx="1664">
                  <c:v>-2.5381999999999998</c:v>
                </c:pt>
                <c:pt idx="1665">
                  <c:v>-2.5406</c:v>
                </c:pt>
                <c:pt idx="1666">
                  <c:v>-2.5091999999999999</c:v>
                </c:pt>
                <c:pt idx="1667">
                  <c:v>-2.4767000000000001</c:v>
                </c:pt>
                <c:pt idx="1668">
                  <c:v>-2.46</c:v>
                </c:pt>
                <c:pt idx="1669">
                  <c:v>-2.4508999999999999</c:v>
                </c:pt>
                <c:pt idx="1670">
                  <c:v>-2.4398</c:v>
                </c:pt>
                <c:pt idx="1671">
                  <c:v>-2.4373999999999998</c:v>
                </c:pt>
                <c:pt idx="1672">
                  <c:v>-2.4302999999999999</c:v>
                </c:pt>
                <c:pt idx="1673">
                  <c:v>-2.4169</c:v>
                </c:pt>
                <c:pt idx="1674">
                  <c:v>-2.3948</c:v>
                </c:pt>
                <c:pt idx="1675">
                  <c:v>-2.4005000000000001</c:v>
                </c:pt>
                <c:pt idx="1676">
                  <c:v>-2.3986000000000001</c:v>
                </c:pt>
                <c:pt idx="1677">
                  <c:v>-2.3934000000000002</c:v>
                </c:pt>
                <c:pt idx="1678">
                  <c:v>-2.3868</c:v>
                </c:pt>
                <c:pt idx="1679">
                  <c:v>-2.3963999999999999</c:v>
                </c:pt>
                <c:pt idx="1680">
                  <c:v>-2.4089</c:v>
                </c:pt>
                <c:pt idx="1681">
                  <c:v>-2.3893</c:v>
                </c:pt>
                <c:pt idx="1682">
                  <c:v>-2.3567</c:v>
                </c:pt>
                <c:pt idx="1683">
                  <c:v>-2.3491</c:v>
                </c:pt>
                <c:pt idx="1684">
                  <c:v>-2.339</c:v>
                </c:pt>
                <c:pt idx="1685">
                  <c:v>-2.2827000000000002</c:v>
                </c:pt>
                <c:pt idx="1686">
                  <c:v>-2.23</c:v>
                </c:pt>
                <c:pt idx="1687">
                  <c:v>-2.1947999999999999</c:v>
                </c:pt>
                <c:pt idx="1688">
                  <c:v>-2.1667000000000001</c:v>
                </c:pt>
                <c:pt idx="1689">
                  <c:v>-2.1215000000000002</c:v>
                </c:pt>
                <c:pt idx="1690">
                  <c:v>-2.0655999999999999</c:v>
                </c:pt>
                <c:pt idx="1691">
                  <c:v>-2.0095000000000001</c:v>
                </c:pt>
                <c:pt idx="1692">
                  <c:v>-1.9515</c:v>
                </c:pt>
                <c:pt idx="1693">
                  <c:v>-1.9051</c:v>
                </c:pt>
                <c:pt idx="1694">
                  <c:v>-1.8647</c:v>
                </c:pt>
                <c:pt idx="1695">
                  <c:v>-1.8392999999999999</c:v>
                </c:pt>
                <c:pt idx="1696">
                  <c:v>-1.8086</c:v>
                </c:pt>
                <c:pt idx="1697">
                  <c:v>-1.7899</c:v>
                </c:pt>
                <c:pt idx="1698">
                  <c:v>-1.7648999999999999</c:v>
                </c:pt>
                <c:pt idx="1699">
                  <c:v>-1.752</c:v>
                </c:pt>
                <c:pt idx="1700">
                  <c:v>-1.7701</c:v>
                </c:pt>
                <c:pt idx="1701">
                  <c:v>-1.7457</c:v>
                </c:pt>
                <c:pt idx="1702">
                  <c:v>-1.6857</c:v>
                </c:pt>
                <c:pt idx="1703">
                  <c:v>-1.6258999999999999</c:v>
                </c:pt>
                <c:pt idx="1704">
                  <c:v>-1.6196999999999999</c:v>
                </c:pt>
                <c:pt idx="1705">
                  <c:v>-1.5968</c:v>
                </c:pt>
                <c:pt idx="1706">
                  <c:v>-1.5373000000000001</c:v>
                </c:pt>
                <c:pt idx="1707">
                  <c:v>-1.4892000000000001</c:v>
                </c:pt>
                <c:pt idx="1708">
                  <c:v>-1.47</c:v>
                </c:pt>
                <c:pt idx="1709">
                  <c:v>-1.4365000000000001</c:v>
                </c:pt>
                <c:pt idx="1710">
                  <c:v>-1.393</c:v>
                </c:pt>
                <c:pt idx="1711">
                  <c:v>-1.3359000000000001</c:v>
                </c:pt>
                <c:pt idx="1712">
                  <c:v>-1.2946</c:v>
                </c:pt>
                <c:pt idx="1713">
                  <c:v>-1.2790999999999999</c:v>
                </c:pt>
                <c:pt idx="1714">
                  <c:v>-1.2677</c:v>
                </c:pt>
                <c:pt idx="1715">
                  <c:v>-1.2376</c:v>
                </c:pt>
                <c:pt idx="1716">
                  <c:v>-1.1982999999999999</c:v>
                </c:pt>
                <c:pt idx="1717">
                  <c:v>-1.1791</c:v>
                </c:pt>
                <c:pt idx="1718">
                  <c:v>-1.1940999999999999</c:v>
                </c:pt>
                <c:pt idx="1719">
                  <c:v>-1.1398999999999999</c:v>
                </c:pt>
                <c:pt idx="1720">
                  <c:v>-1.1061000000000001</c:v>
                </c:pt>
                <c:pt idx="1721">
                  <c:v>-1.147</c:v>
                </c:pt>
                <c:pt idx="1722">
                  <c:v>-1.1668000000000001</c:v>
                </c:pt>
                <c:pt idx="1723">
                  <c:v>-1.1591</c:v>
                </c:pt>
                <c:pt idx="1724">
                  <c:v>-1.1628000000000001</c:v>
                </c:pt>
                <c:pt idx="1725">
                  <c:v>-1.1626000000000001</c:v>
                </c:pt>
                <c:pt idx="1726">
                  <c:v>-1.1435999999999999</c:v>
                </c:pt>
                <c:pt idx="1727">
                  <c:v>-1.1155999999999999</c:v>
                </c:pt>
                <c:pt idx="1728">
                  <c:v>-1.1077999999999999</c:v>
                </c:pt>
                <c:pt idx="1729">
                  <c:v>-1.1012999999999999</c:v>
                </c:pt>
                <c:pt idx="1730">
                  <c:v>-1.0941000000000001</c:v>
                </c:pt>
                <c:pt idx="1731">
                  <c:v>-1.0751999999999999</c:v>
                </c:pt>
                <c:pt idx="1732">
                  <c:v>-1.0487</c:v>
                </c:pt>
                <c:pt idx="1733">
                  <c:v>-1.0286</c:v>
                </c:pt>
                <c:pt idx="1734">
                  <c:v>-1.0145999999999999</c:v>
                </c:pt>
                <c:pt idx="1735">
                  <c:v>-1.0093000000000001</c:v>
                </c:pt>
                <c:pt idx="1736">
                  <c:v>-1.0004999999999999</c:v>
                </c:pt>
                <c:pt idx="1737">
                  <c:v>-0.99495</c:v>
                </c:pt>
                <c:pt idx="1738">
                  <c:v>-0.98731999999999998</c:v>
                </c:pt>
                <c:pt idx="1739">
                  <c:v>-0.98868</c:v>
                </c:pt>
                <c:pt idx="1740">
                  <c:v>-0.98584000000000005</c:v>
                </c:pt>
                <c:pt idx="1741">
                  <c:v>-0.98897000000000002</c:v>
                </c:pt>
                <c:pt idx="1742">
                  <c:v>-0.99826000000000004</c:v>
                </c:pt>
                <c:pt idx="1743">
                  <c:v>-0.99360000000000004</c:v>
                </c:pt>
                <c:pt idx="1744">
                  <c:v>-0.98660999999999999</c:v>
                </c:pt>
                <c:pt idx="1745">
                  <c:v>-0.97794999999999999</c:v>
                </c:pt>
                <c:pt idx="1746">
                  <c:v>-0.96823999999999999</c:v>
                </c:pt>
                <c:pt idx="1747">
                  <c:v>-0.96235999999999999</c:v>
                </c:pt>
                <c:pt idx="1748">
                  <c:v>-0.94216</c:v>
                </c:pt>
                <c:pt idx="1749">
                  <c:v>-0.92188999999999999</c:v>
                </c:pt>
                <c:pt idx="1750">
                  <c:v>-0.90158000000000005</c:v>
                </c:pt>
                <c:pt idx="1751">
                  <c:v>-0.89056000000000002</c:v>
                </c:pt>
                <c:pt idx="1752">
                  <c:v>-0.90276000000000001</c:v>
                </c:pt>
                <c:pt idx="1753">
                  <c:v>-0.92701</c:v>
                </c:pt>
                <c:pt idx="1754">
                  <c:v>-0.95391000000000004</c:v>
                </c:pt>
                <c:pt idx="1755">
                  <c:v>-0.95425000000000004</c:v>
                </c:pt>
                <c:pt idx="1756">
                  <c:v>-0.93623999999999996</c:v>
                </c:pt>
                <c:pt idx="1757">
                  <c:v>-0.93269999999999997</c:v>
                </c:pt>
                <c:pt idx="1758">
                  <c:v>-0.90720999999999996</c:v>
                </c:pt>
                <c:pt idx="1759">
                  <c:v>-0.88932</c:v>
                </c:pt>
                <c:pt idx="1760">
                  <c:v>-0.88619000000000003</c:v>
                </c:pt>
                <c:pt idx="1761">
                  <c:v>-0.87097999999999998</c:v>
                </c:pt>
                <c:pt idx="1762">
                  <c:v>-0.84779000000000004</c:v>
                </c:pt>
                <c:pt idx="1763">
                  <c:v>-0.83477999999999997</c:v>
                </c:pt>
                <c:pt idx="1764">
                  <c:v>-0.83813000000000004</c:v>
                </c:pt>
                <c:pt idx="1765">
                  <c:v>-0.84211000000000003</c:v>
                </c:pt>
                <c:pt idx="1766">
                  <c:v>-0.85758999999999996</c:v>
                </c:pt>
                <c:pt idx="1767">
                  <c:v>-0.87666999999999995</c:v>
                </c:pt>
                <c:pt idx="1768">
                  <c:v>-0.90903</c:v>
                </c:pt>
                <c:pt idx="1769">
                  <c:v>-0.94435999999999998</c:v>
                </c:pt>
                <c:pt idx="1770">
                  <c:v>-0.99397999999999997</c:v>
                </c:pt>
                <c:pt idx="1771">
                  <c:v>-1.0765</c:v>
                </c:pt>
                <c:pt idx="1772">
                  <c:v>-1.159</c:v>
                </c:pt>
                <c:pt idx="1773">
                  <c:v>-1.2403999999999999</c:v>
                </c:pt>
                <c:pt idx="1774">
                  <c:v>-1.3392999999999999</c:v>
                </c:pt>
                <c:pt idx="1775">
                  <c:v>-1.4599</c:v>
                </c:pt>
                <c:pt idx="1776">
                  <c:v>-1.5794999999999999</c:v>
                </c:pt>
                <c:pt idx="1777">
                  <c:v>-1.7233000000000001</c:v>
                </c:pt>
                <c:pt idx="1778">
                  <c:v>-1.837</c:v>
                </c:pt>
                <c:pt idx="1779">
                  <c:v>-1.9636</c:v>
                </c:pt>
                <c:pt idx="1780">
                  <c:v>-2.1175000000000002</c:v>
                </c:pt>
                <c:pt idx="1781">
                  <c:v>-2.2330000000000001</c:v>
                </c:pt>
                <c:pt idx="1782">
                  <c:v>-2.3319999999999999</c:v>
                </c:pt>
                <c:pt idx="1783">
                  <c:v>-2.4329999999999998</c:v>
                </c:pt>
                <c:pt idx="1784">
                  <c:v>-2.5089000000000001</c:v>
                </c:pt>
                <c:pt idx="1785">
                  <c:v>-2.5543999999999998</c:v>
                </c:pt>
                <c:pt idx="1786">
                  <c:v>-2.5922999999999998</c:v>
                </c:pt>
                <c:pt idx="1787">
                  <c:v>-2.6341999999999999</c:v>
                </c:pt>
                <c:pt idx="1788">
                  <c:v>-2.6551</c:v>
                </c:pt>
                <c:pt idx="1789">
                  <c:v>-2.6623999999999999</c:v>
                </c:pt>
                <c:pt idx="1790">
                  <c:v>-2.6562999999999999</c:v>
                </c:pt>
                <c:pt idx="1791">
                  <c:v>-2.6600999999999999</c:v>
                </c:pt>
                <c:pt idx="1792">
                  <c:v>-2.6917</c:v>
                </c:pt>
                <c:pt idx="1793">
                  <c:v>-2.7408999999999999</c:v>
                </c:pt>
                <c:pt idx="1794">
                  <c:v>-2.8045</c:v>
                </c:pt>
                <c:pt idx="1795">
                  <c:v>-2.9005999999999998</c:v>
                </c:pt>
                <c:pt idx="1796">
                  <c:v>-3.0030999999999999</c:v>
                </c:pt>
                <c:pt idx="1797">
                  <c:v>-3.1048</c:v>
                </c:pt>
                <c:pt idx="1798">
                  <c:v>-3.2332999999999998</c:v>
                </c:pt>
                <c:pt idx="1799">
                  <c:v>-3.3635999999999999</c:v>
                </c:pt>
                <c:pt idx="1800">
                  <c:v>-3.4866000000000001</c:v>
                </c:pt>
                <c:pt idx="1801">
                  <c:v>-3.6067</c:v>
                </c:pt>
                <c:pt idx="1802">
                  <c:v>-3.7475999999999998</c:v>
                </c:pt>
                <c:pt idx="1803">
                  <c:v>-3.9104999999999999</c:v>
                </c:pt>
                <c:pt idx="1804">
                  <c:v>-4.0787000000000004</c:v>
                </c:pt>
                <c:pt idx="1805">
                  <c:v>-4.2511999999999999</c:v>
                </c:pt>
                <c:pt idx="1806">
                  <c:v>-4.4035000000000002</c:v>
                </c:pt>
                <c:pt idx="1807">
                  <c:v>-4.5507999999999997</c:v>
                </c:pt>
                <c:pt idx="1808">
                  <c:v>-4.6947999999999999</c:v>
                </c:pt>
                <c:pt idx="1809">
                  <c:v>-4.8133999999999997</c:v>
                </c:pt>
                <c:pt idx="1810">
                  <c:v>-4.9126000000000003</c:v>
                </c:pt>
                <c:pt idx="1811">
                  <c:v>-4.9966999999999997</c:v>
                </c:pt>
                <c:pt idx="1812">
                  <c:v>-5.0568</c:v>
                </c:pt>
                <c:pt idx="1813">
                  <c:v>-5.0902000000000003</c:v>
                </c:pt>
                <c:pt idx="1814">
                  <c:v>-5.1032000000000002</c:v>
                </c:pt>
                <c:pt idx="1815">
                  <c:v>-5.1105999999999998</c:v>
                </c:pt>
                <c:pt idx="1816">
                  <c:v>-5.1154999999999999</c:v>
                </c:pt>
                <c:pt idx="1817">
                  <c:v>-5.1096000000000004</c:v>
                </c:pt>
                <c:pt idx="1818">
                  <c:v>-5.1271000000000004</c:v>
                </c:pt>
                <c:pt idx="1819">
                  <c:v>-5.1867000000000001</c:v>
                </c:pt>
                <c:pt idx="1820">
                  <c:v>-5.2576999999999998</c:v>
                </c:pt>
                <c:pt idx="1821">
                  <c:v>-5.3117999999999999</c:v>
                </c:pt>
                <c:pt idx="1822">
                  <c:v>-5.3708999999999998</c:v>
                </c:pt>
                <c:pt idx="1823">
                  <c:v>-5.4371</c:v>
                </c:pt>
                <c:pt idx="1824">
                  <c:v>-5.4908000000000001</c:v>
                </c:pt>
                <c:pt idx="1825">
                  <c:v>-5.5396999999999998</c:v>
                </c:pt>
                <c:pt idx="1826">
                  <c:v>-5.5811999999999999</c:v>
                </c:pt>
                <c:pt idx="1827">
                  <c:v>-5.6158000000000001</c:v>
                </c:pt>
                <c:pt idx="1828">
                  <c:v>-5.6387999999999998</c:v>
                </c:pt>
                <c:pt idx="1829">
                  <c:v>-5.6512000000000002</c:v>
                </c:pt>
                <c:pt idx="1830">
                  <c:v>-5.6509999999999998</c:v>
                </c:pt>
                <c:pt idx="1831">
                  <c:v>-5.6275000000000004</c:v>
                </c:pt>
                <c:pt idx="1832">
                  <c:v>-5.6215999999999999</c:v>
                </c:pt>
                <c:pt idx="1833">
                  <c:v>-5.6250999999999998</c:v>
                </c:pt>
                <c:pt idx="1834">
                  <c:v>-5.6463999999999999</c:v>
                </c:pt>
                <c:pt idx="1835">
                  <c:v>-5.6787999999999998</c:v>
                </c:pt>
                <c:pt idx="1836">
                  <c:v>-5.6985000000000001</c:v>
                </c:pt>
                <c:pt idx="1837">
                  <c:v>-5.7234999999999996</c:v>
                </c:pt>
                <c:pt idx="1838">
                  <c:v>-5.7487000000000004</c:v>
                </c:pt>
                <c:pt idx="1839">
                  <c:v>-5.7675999999999998</c:v>
                </c:pt>
                <c:pt idx="1840">
                  <c:v>-5.7885</c:v>
                </c:pt>
                <c:pt idx="1841">
                  <c:v>-5.8179999999999996</c:v>
                </c:pt>
                <c:pt idx="1842">
                  <c:v>-5.8647</c:v>
                </c:pt>
                <c:pt idx="1843">
                  <c:v>-5.8996000000000004</c:v>
                </c:pt>
                <c:pt idx="1844">
                  <c:v>-5.9211</c:v>
                </c:pt>
                <c:pt idx="1845">
                  <c:v>-5.9645999999999999</c:v>
                </c:pt>
                <c:pt idx="1846">
                  <c:v>-6.0033000000000003</c:v>
                </c:pt>
                <c:pt idx="1847">
                  <c:v>-6.0148999999999999</c:v>
                </c:pt>
                <c:pt idx="1848">
                  <c:v>-6.0381999999999998</c:v>
                </c:pt>
                <c:pt idx="1849">
                  <c:v>-6.0880000000000001</c:v>
                </c:pt>
                <c:pt idx="1850">
                  <c:v>-6.1317000000000004</c:v>
                </c:pt>
                <c:pt idx="1851">
                  <c:v>-6.1425000000000001</c:v>
                </c:pt>
                <c:pt idx="1852">
                  <c:v>-6.1590999999999996</c:v>
                </c:pt>
                <c:pt idx="1853">
                  <c:v>-6.1756000000000002</c:v>
                </c:pt>
                <c:pt idx="1854">
                  <c:v>-6.22</c:v>
                </c:pt>
                <c:pt idx="1855">
                  <c:v>-6.2916999999999996</c:v>
                </c:pt>
                <c:pt idx="1856">
                  <c:v>-6.3372000000000002</c:v>
                </c:pt>
                <c:pt idx="1857">
                  <c:v>-6.3484999999999996</c:v>
                </c:pt>
                <c:pt idx="1858">
                  <c:v>-6.3746</c:v>
                </c:pt>
                <c:pt idx="1859">
                  <c:v>-6.4339000000000004</c:v>
                </c:pt>
                <c:pt idx="1860">
                  <c:v>-6.4699</c:v>
                </c:pt>
                <c:pt idx="1861">
                  <c:v>-6.4943</c:v>
                </c:pt>
                <c:pt idx="1862">
                  <c:v>-6.5023</c:v>
                </c:pt>
                <c:pt idx="1863">
                  <c:v>-6.5242000000000004</c:v>
                </c:pt>
                <c:pt idx="1864">
                  <c:v>-6.5419999999999998</c:v>
                </c:pt>
                <c:pt idx="1865">
                  <c:v>-6.5464000000000002</c:v>
                </c:pt>
                <c:pt idx="1866">
                  <c:v>-6.5411999999999999</c:v>
                </c:pt>
                <c:pt idx="1867">
                  <c:v>-6.524</c:v>
                </c:pt>
                <c:pt idx="1868">
                  <c:v>-6.5156000000000001</c:v>
                </c:pt>
                <c:pt idx="1869">
                  <c:v>-6.5263</c:v>
                </c:pt>
                <c:pt idx="1870">
                  <c:v>-6.5324</c:v>
                </c:pt>
                <c:pt idx="1871">
                  <c:v>-6.5471000000000004</c:v>
                </c:pt>
                <c:pt idx="1872">
                  <c:v>-6.5946999999999996</c:v>
                </c:pt>
                <c:pt idx="1873">
                  <c:v>-6.6512000000000002</c:v>
                </c:pt>
                <c:pt idx="1874">
                  <c:v>-6.7015000000000002</c:v>
                </c:pt>
                <c:pt idx="1875">
                  <c:v>-6.7488999999999999</c:v>
                </c:pt>
                <c:pt idx="1876">
                  <c:v>-6.7821999999999996</c:v>
                </c:pt>
                <c:pt idx="1877">
                  <c:v>-6.8083</c:v>
                </c:pt>
                <c:pt idx="1878">
                  <c:v>-6.8305999999999996</c:v>
                </c:pt>
                <c:pt idx="1879">
                  <c:v>-6.8463000000000003</c:v>
                </c:pt>
                <c:pt idx="1880">
                  <c:v>-6.8456999999999999</c:v>
                </c:pt>
                <c:pt idx="1881">
                  <c:v>-6.8476999999999997</c:v>
                </c:pt>
                <c:pt idx="1882">
                  <c:v>-6.8472999999999997</c:v>
                </c:pt>
                <c:pt idx="1883">
                  <c:v>-6.8460999999999999</c:v>
                </c:pt>
                <c:pt idx="1884">
                  <c:v>-6.8509000000000002</c:v>
                </c:pt>
                <c:pt idx="1885">
                  <c:v>-6.8708</c:v>
                </c:pt>
                <c:pt idx="1886">
                  <c:v>-6.8851000000000004</c:v>
                </c:pt>
                <c:pt idx="1887">
                  <c:v>-6.8947000000000003</c:v>
                </c:pt>
                <c:pt idx="1888">
                  <c:v>-6.8941999999999997</c:v>
                </c:pt>
                <c:pt idx="1889">
                  <c:v>-6.9016000000000002</c:v>
                </c:pt>
                <c:pt idx="1890">
                  <c:v>-6.8909000000000002</c:v>
                </c:pt>
                <c:pt idx="1891">
                  <c:v>-6.8867000000000003</c:v>
                </c:pt>
                <c:pt idx="1892">
                  <c:v>-6.8890000000000002</c:v>
                </c:pt>
                <c:pt idx="1893">
                  <c:v>-6.9016000000000002</c:v>
                </c:pt>
                <c:pt idx="1894">
                  <c:v>-6.9225000000000003</c:v>
                </c:pt>
                <c:pt idx="1895">
                  <c:v>-6.9553000000000003</c:v>
                </c:pt>
                <c:pt idx="1896">
                  <c:v>-6.9635999999999996</c:v>
                </c:pt>
                <c:pt idx="1897">
                  <c:v>-6.9835000000000003</c:v>
                </c:pt>
                <c:pt idx="1898">
                  <c:v>-7.0030999999999999</c:v>
                </c:pt>
                <c:pt idx="1899">
                  <c:v>-7.0213000000000001</c:v>
                </c:pt>
                <c:pt idx="1900">
                  <c:v>-7.0247000000000002</c:v>
                </c:pt>
                <c:pt idx="1901">
                  <c:v>-7.0274999999999999</c:v>
                </c:pt>
                <c:pt idx="1902">
                  <c:v>-7.0380000000000003</c:v>
                </c:pt>
                <c:pt idx="1903">
                  <c:v>-7.0557999999999996</c:v>
                </c:pt>
                <c:pt idx="1904">
                  <c:v>-7.0730000000000004</c:v>
                </c:pt>
                <c:pt idx="1905">
                  <c:v>-7.0853000000000002</c:v>
                </c:pt>
                <c:pt idx="1906">
                  <c:v>-7.0721999999999996</c:v>
                </c:pt>
                <c:pt idx="1907">
                  <c:v>-7.0602999999999998</c:v>
                </c:pt>
                <c:pt idx="1908">
                  <c:v>-7.0891999999999999</c:v>
                </c:pt>
                <c:pt idx="1909">
                  <c:v>-7.1280999999999999</c:v>
                </c:pt>
                <c:pt idx="1910">
                  <c:v>-7.1566999999999998</c:v>
                </c:pt>
                <c:pt idx="1911">
                  <c:v>-7.1656000000000004</c:v>
                </c:pt>
                <c:pt idx="1912">
                  <c:v>-7.1676000000000002</c:v>
                </c:pt>
                <c:pt idx="1913">
                  <c:v>-7.1599000000000004</c:v>
                </c:pt>
                <c:pt idx="1914">
                  <c:v>-7.1395999999999997</c:v>
                </c:pt>
                <c:pt idx="1915">
                  <c:v>-7.1291000000000002</c:v>
                </c:pt>
                <c:pt idx="1916">
                  <c:v>-7.1082999999999998</c:v>
                </c:pt>
                <c:pt idx="1917">
                  <c:v>-7.0670999999999999</c:v>
                </c:pt>
                <c:pt idx="1918">
                  <c:v>-7.05</c:v>
                </c:pt>
                <c:pt idx="1919">
                  <c:v>-7.0407999999999999</c:v>
                </c:pt>
                <c:pt idx="1920">
                  <c:v>-7.0304000000000002</c:v>
                </c:pt>
                <c:pt idx="1921">
                  <c:v>-6.9848999999999997</c:v>
                </c:pt>
                <c:pt idx="1922">
                  <c:v>-6.9236000000000004</c:v>
                </c:pt>
                <c:pt idx="1923">
                  <c:v>-6.8490000000000002</c:v>
                </c:pt>
                <c:pt idx="1924">
                  <c:v>-6.7736000000000001</c:v>
                </c:pt>
                <c:pt idx="1925">
                  <c:v>-6.7213000000000003</c:v>
                </c:pt>
                <c:pt idx="1926">
                  <c:v>-6.6886999999999999</c:v>
                </c:pt>
                <c:pt idx="1927">
                  <c:v>-6.6340000000000003</c:v>
                </c:pt>
                <c:pt idx="1928">
                  <c:v>-6.5533000000000001</c:v>
                </c:pt>
                <c:pt idx="1929">
                  <c:v>-6.4701000000000004</c:v>
                </c:pt>
                <c:pt idx="1930">
                  <c:v>-6.4086999999999996</c:v>
                </c:pt>
                <c:pt idx="1931">
                  <c:v>-6.3410000000000002</c:v>
                </c:pt>
                <c:pt idx="1932">
                  <c:v>-6.2355999999999998</c:v>
                </c:pt>
                <c:pt idx="1933">
                  <c:v>-6.1002999999999998</c:v>
                </c:pt>
                <c:pt idx="1934">
                  <c:v>-5.9901</c:v>
                </c:pt>
                <c:pt idx="1935">
                  <c:v>-5.8897000000000004</c:v>
                </c:pt>
                <c:pt idx="1936">
                  <c:v>-5.7698</c:v>
                </c:pt>
                <c:pt idx="1937">
                  <c:v>-5.6388999999999996</c:v>
                </c:pt>
                <c:pt idx="1938">
                  <c:v>-5.5393999999999997</c:v>
                </c:pt>
                <c:pt idx="1939">
                  <c:v>-5.4604999999999997</c:v>
                </c:pt>
                <c:pt idx="1940">
                  <c:v>-5.3569000000000004</c:v>
                </c:pt>
                <c:pt idx="1941">
                  <c:v>-5.2518000000000002</c:v>
                </c:pt>
                <c:pt idx="1942">
                  <c:v>-5.1675000000000004</c:v>
                </c:pt>
                <c:pt idx="1943">
                  <c:v>-5.0761000000000003</c:v>
                </c:pt>
                <c:pt idx="1944">
                  <c:v>-4.9843999999999999</c:v>
                </c:pt>
                <c:pt idx="1945">
                  <c:v>-4.8784000000000001</c:v>
                </c:pt>
                <c:pt idx="1946">
                  <c:v>-4.7667999999999999</c:v>
                </c:pt>
                <c:pt idx="1947">
                  <c:v>-4.6691000000000003</c:v>
                </c:pt>
                <c:pt idx="1948">
                  <c:v>-4.5545</c:v>
                </c:pt>
                <c:pt idx="1949">
                  <c:v>-4.4261999999999997</c:v>
                </c:pt>
                <c:pt idx="1950">
                  <c:v>-4.3151999999999999</c:v>
                </c:pt>
                <c:pt idx="1951">
                  <c:v>-4.2103000000000002</c:v>
                </c:pt>
                <c:pt idx="1952">
                  <c:v>-4.1085000000000003</c:v>
                </c:pt>
                <c:pt idx="1953">
                  <c:v>-4.0156000000000001</c:v>
                </c:pt>
                <c:pt idx="1954">
                  <c:v>-3.8940000000000001</c:v>
                </c:pt>
                <c:pt idx="1955">
                  <c:v>-3.7614000000000001</c:v>
                </c:pt>
                <c:pt idx="1956">
                  <c:v>-3.6320000000000001</c:v>
                </c:pt>
                <c:pt idx="1957">
                  <c:v>-3.5131000000000001</c:v>
                </c:pt>
                <c:pt idx="1958">
                  <c:v>-3.4001000000000001</c:v>
                </c:pt>
                <c:pt idx="1959">
                  <c:v>-3.2906</c:v>
                </c:pt>
                <c:pt idx="1960">
                  <c:v>-3.1715</c:v>
                </c:pt>
                <c:pt idx="1961">
                  <c:v>-3.0661</c:v>
                </c:pt>
                <c:pt idx="1962">
                  <c:v>-2.9691000000000001</c:v>
                </c:pt>
                <c:pt idx="1963">
                  <c:v>-2.8740999999999999</c:v>
                </c:pt>
                <c:pt idx="1964">
                  <c:v>-2.7879</c:v>
                </c:pt>
                <c:pt idx="1965">
                  <c:v>-2.7204999999999999</c:v>
                </c:pt>
                <c:pt idx="1966">
                  <c:v>-2.6901999999999999</c:v>
                </c:pt>
                <c:pt idx="1967">
                  <c:v>-2.6937000000000002</c:v>
                </c:pt>
                <c:pt idx="1968">
                  <c:v>-2.7174</c:v>
                </c:pt>
                <c:pt idx="1969">
                  <c:v>-2.7587999999999999</c:v>
                </c:pt>
                <c:pt idx="1970">
                  <c:v>-2.7759999999999998</c:v>
                </c:pt>
                <c:pt idx="1971">
                  <c:v>-2.7803</c:v>
                </c:pt>
                <c:pt idx="1972">
                  <c:v>-2.7778999999999998</c:v>
                </c:pt>
                <c:pt idx="1973">
                  <c:v>-2.7654999999999998</c:v>
                </c:pt>
                <c:pt idx="1974">
                  <c:v>-2.7456</c:v>
                </c:pt>
                <c:pt idx="1975">
                  <c:v>-2.7115999999999998</c:v>
                </c:pt>
                <c:pt idx="1976">
                  <c:v>-2.6703999999999999</c:v>
                </c:pt>
                <c:pt idx="1977">
                  <c:v>-2.6236000000000002</c:v>
                </c:pt>
                <c:pt idx="1978">
                  <c:v>-2.5865999999999998</c:v>
                </c:pt>
                <c:pt idx="1979">
                  <c:v>-2.5451999999999999</c:v>
                </c:pt>
                <c:pt idx="1980">
                  <c:v>-2.5084</c:v>
                </c:pt>
                <c:pt idx="1981">
                  <c:v>-2.4956999999999998</c:v>
                </c:pt>
                <c:pt idx="1982">
                  <c:v>-2.4796999999999998</c:v>
                </c:pt>
                <c:pt idx="1983">
                  <c:v>-2.4582999999999999</c:v>
                </c:pt>
                <c:pt idx="1984">
                  <c:v>-2.4451999999999998</c:v>
                </c:pt>
                <c:pt idx="1985">
                  <c:v>-2.4428000000000001</c:v>
                </c:pt>
                <c:pt idx="1986">
                  <c:v>-2.4257</c:v>
                </c:pt>
                <c:pt idx="1987">
                  <c:v>-2.4058999999999999</c:v>
                </c:pt>
                <c:pt idx="1988">
                  <c:v>-2.3816000000000002</c:v>
                </c:pt>
                <c:pt idx="1989">
                  <c:v>-2.3588</c:v>
                </c:pt>
                <c:pt idx="1990">
                  <c:v>-2.3332999999999999</c:v>
                </c:pt>
                <c:pt idx="1991">
                  <c:v>-2.3105000000000002</c:v>
                </c:pt>
                <c:pt idx="1992">
                  <c:v>-2.2810000000000001</c:v>
                </c:pt>
                <c:pt idx="1993">
                  <c:v>-2.2551999999999999</c:v>
                </c:pt>
                <c:pt idx="1994">
                  <c:v>-2.2271000000000001</c:v>
                </c:pt>
                <c:pt idx="1995">
                  <c:v>-2.1939000000000002</c:v>
                </c:pt>
                <c:pt idx="1996">
                  <c:v>-2.1576</c:v>
                </c:pt>
                <c:pt idx="1997">
                  <c:v>-2.1284999999999998</c:v>
                </c:pt>
                <c:pt idx="1998">
                  <c:v>-2.0832999999999999</c:v>
                </c:pt>
                <c:pt idx="1999">
                  <c:v>-2.0306999999999999</c:v>
                </c:pt>
                <c:pt idx="2000">
                  <c:v>-1.9831000000000001</c:v>
                </c:pt>
                <c:pt idx="2001">
                  <c:v>-1.9399</c:v>
                </c:pt>
                <c:pt idx="2002">
                  <c:v>-1.8958999999999999</c:v>
                </c:pt>
                <c:pt idx="2003">
                  <c:v>-1.8593999999999999</c:v>
                </c:pt>
                <c:pt idx="2004">
                  <c:v>-1.8373999999999999</c:v>
                </c:pt>
                <c:pt idx="2005">
                  <c:v>-1.8179000000000001</c:v>
                </c:pt>
                <c:pt idx="2006">
                  <c:v>-1.7809999999999999</c:v>
                </c:pt>
                <c:pt idx="2007">
                  <c:v>-1.7323</c:v>
                </c:pt>
                <c:pt idx="2008">
                  <c:v>-1.6856</c:v>
                </c:pt>
                <c:pt idx="2009">
                  <c:v>-1.643</c:v>
                </c:pt>
                <c:pt idx="2010">
                  <c:v>-1.5905</c:v>
                </c:pt>
                <c:pt idx="2011">
                  <c:v>-1.5448999999999999</c:v>
                </c:pt>
                <c:pt idx="2012">
                  <c:v>-1.524</c:v>
                </c:pt>
                <c:pt idx="2013">
                  <c:v>-1.5092000000000001</c:v>
                </c:pt>
                <c:pt idx="2014">
                  <c:v>-1.4816</c:v>
                </c:pt>
                <c:pt idx="2015">
                  <c:v>-1.4605999999999999</c:v>
                </c:pt>
                <c:pt idx="2016">
                  <c:v>-1.43</c:v>
                </c:pt>
                <c:pt idx="2017">
                  <c:v>-1.4033</c:v>
                </c:pt>
                <c:pt idx="2018">
                  <c:v>-1.3788</c:v>
                </c:pt>
                <c:pt idx="2019">
                  <c:v>-1.3581000000000001</c:v>
                </c:pt>
                <c:pt idx="2020">
                  <c:v>-1.3385</c:v>
                </c:pt>
                <c:pt idx="2021">
                  <c:v>-1.3151999999999999</c:v>
                </c:pt>
                <c:pt idx="2022">
                  <c:v>-1.2775000000000001</c:v>
                </c:pt>
                <c:pt idx="2023">
                  <c:v>-1.2330000000000001</c:v>
                </c:pt>
                <c:pt idx="2024">
                  <c:v>-1.1940999999999999</c:v>
                </c:pt>
                <c:pt idx="2025">
                  <c:v>-1.1664000000000001</c:v>
                </c:pt>
                <c:pt idx="2026">
                  <c:v>-1.1581999999999999</c:v>
                </c:pt>
                <c:pt idx="2027">
                  <c:v>-1.1594</c:v>
                </c:pt>
                <c:pt idx="2028">
                  <c:v>-1.1468</c:v>
                </c:pt>
                <c:pt idx="2029">
                  <c:v>-1.1252</c:v>
                </c:pt>
                <c:pt idx="2030">
                  <c:v>-1.1185</c:v>
                </c:pt>
                <c:pt idx="2031">
                  <c:v>-1.1027</c:v>
                </c:pt>
                <c:pt idx="2032">
                  <c:v>-1.0803</c:v>
                </c:pt>
                <c:pt idx="2033">
                  <c:v>-1.0454000000000001</c:v>
                </c:pt>
                <c:pt idx="2034">
                  <c:v>-1.0133000000000001</c:v>
                </c:pt>
                <c:pt idx="2035">
                  <c:v>-0.98490999999999995</c:v>
                </c:pt>
                <c:pt idx="2036">
                  <c:v>-0.95840000000000003</c:v>
                </c:pt>
                <c:pt idx="2037">
                  <c:v>-0.9345</c:v>
                </c:pt>
                <c:pt idx="2038">
                  <c:v>-0.9083</c:v>
                </c:pt>
                <c:pt idx="2039">
                  <c:v>-0.88812000000000002</c:v>
                </c:pt>
                <c:pt idx="2040">
                  <c:v>-0.86882000000000004</c:v>
                </c:pt>
                <c:pt idx="2041">
                  <c:v>-0.85006000000000004</c:v>
                </c:pt>
                <c:pt idx="2042">
                  <c:v>-0.82938000000000001</c:v>
                </c:pt>
                <c:pt idx="2043">
                  <c:v>-0.81364000000000003</c:v>
                </c:pt>
                <c:pt idx="2044">
                  <c:v>-0.80464999999999998</c:v>
                </c:pt>
                <c:pt idx="2045">
                  <c:v>-0.78381000000000001</c:v>
                </c:pt>
                <c:pt idx="2046">
                  <c:v>-0.76332999999999995</c:v>
                </c:pt>
                <c:pt idx="2047">
                  <c:v>-0.73599999999999999</c:v>
                </c:pt>
                <c:pt idx="2048">
                  <c:v>-0.70491000000000004</c:v>
                </c:pt>
                <c:pt idx="2049">
                  <c:v>-0.67981999999999998</c:v>
                </c:pt>
                <c:pt idx="2050">
                  <c:v>-0.65895000000000004</c:v>
                </c:pt>
                <c:pt idx="2051">
                  <c:v>-0.63449</c:v>
                </c:pt>
                <c:pt idx="2052">
                  <c:v>-0.623</c:v>
                </c:pt>
                <c:pt idx="2053">
                  <c:v>-0.61895</c:v>
                </c:pt>
                <c:pt idx="2054">
                  <c:v>-0.62395</c:v>
                </c:pt>
                <c:pt idx="2055">
                  <c:v>-0.63592000000000004</c:v>
                </c:pt>
                <c:pt idx="2056">
                  <c:v>-0.62602999999999998</c:v>
                </c:pt>
                <c:pt idx="2057">
                  <c:v>-0.62356</c:v>
                </c:pt>
                <c:pt idx="2058">
                  <c:v>-0.62887000000000004</c:v>
                </c:pt>
                <c:pt idx="2059">
                  <c:v>-0.61306000000000005</c:v>
                </c:pt>
                <c:pt idx="2060">
                  <c:v>-0.59392999999999996</c:v>
                </c:pt>
                <c:pt idx="2061">
                  <c:v>-0.58674999999999999</c:v>
                </c:pt>
                <c:pt idx="2062">
                  <c:v>-0.57738</c:v>
                </c:pt>
                <c:pt idx="2063">
                  <c:v>-0.56320000000000003</c:v>
                </c:pt>
                <c:pt idx="2064">
                  <c:v>-0.56037999999999999</c:v>
                </c:pt>
                <c:pt idx="2065">
                  <c:v>-0.54374</c:v>
                </c:pt>
                <c:pt idx="2066">
                  <c:v>-0.52947</c:v>
                </c:pt>
                <c:pt idx="2067">
                  <c:v>-0.53042</c:v>
                </c:pt>
                <c:pt idx="2068">
                  <c:v>-0.51041999999999998</c:v>
                </c:pt>
                <c:pt idx="2069">
                  <c:v>-0.49719000000000002</c:v>
                </c:pt>
                <c:pt idx="2070">
                  <c:v>-0.48579</c:v>
                </c:pt>
                <c:pt idx="2071">
                  <c:v>-0.47278999999999999</c:v>
                </c:pt>
                <c:pt idx="2072">
                  <c:v>-0.45595000000000002</c:v>
                </c:pt>
                <c:pt idx="2073">
                  <c:v>-0.44644</c:v>
                </c:pt>
                <c:pt idx="2074">
                  <c:v>-0.43176999999999999</c:v>
                </c:pt>
                <c:pt idx="2075">
                  <c:v>-0.40860000000000002</c:v>
                </c:pt>
                <c:pt idx="2076">
                  <c:v>-0.39887</c:v>
                </c:pt>
                <c:pt idx="2077">
                  <c:v>-0.37886999999999998</c:v>
                </c:pt>
                <c:pt idx="2078">
                  <c:v>-0.37206</c:v>
                </c:pt>
                <c:pt idx="2079">
                  <c:v>-0.38246999999999998</c:v>
                </c:pt>
                <c:pt idx="2080">
                  <c:v>-0.39789999999999998</c:v>
                </c:pt>
                <c:pt idx="2081">
                  <c:v>-0.40506999999999999</c:v>
                </c:pt>
                <c:pt idx="2082">
                  <c:v>-0.40490999999999999</c:v>
                </c:pt>
                <c:pt idx="2083">
                  <c:v>-0.39298</c:v>
                </c:pt>
                <c:pt idx="2084">
                  <c:v>-0.37735999999999997</c:v>
                </c:pt>
                <c:pt idx="2085">
                  <c:v>-0.35686000000000001</c:v>
                </c:pt>
                <c:pt idx="2086">
                  <c:v>-0.34591</c:v>
                </c:pt>
                <c:pt idx="2087">
                  <c:v>-0.33082</c:v>
                </c:pt>
                <c:pt idx="2088">
                  <c:v>-0.31073000000000001</c:v>
                </c:pt>
                <c:pt idx="2089">
                  <c:v>-0.30247000000000002</c:v>
                </c:pt>
                <c:pt idx="2090">
                  <c:v>-0.28388999999999998</c:v>
                </c:pt>
                <c:pt idx="2091">
                  <c:v>-0.26254</c:v>
                </c:pt>
                <c:pt idx="2092">
                  <c:v>-0.25628000000000001</c:v>
                </c:pt>
                <c:pt idx="2093">
                  <c:v>-0.2581</c:v>
                </c:pt>
                <c:pt idx="2094">
                  <c:v>-0.25557999999999997</c:v>
                </c:pt>
                <c:pt idx="2095">
                  <c:v>-0.26641999999999999</c:v>
                </c:pt>
                <c:pt idx="2096">
                  <c:v>-0.27106000000000002</c:v>
                </c:pt>
                <c:pt idx="2097">
                  <c:v>-0.26655000000000001</c:v>
                </c:pt>
                <c:pt idx="2098">
                  <c:v>-0.26802999999999999</c:v>
                </c:pt>
                <c:pt idx="2099">
                  <c:v>-0.26854</c:v>
                </c:pt>
                <c:pt idx="2100">
                  <c:v>-0.25383</c:v>
                </c:pt>
                <c:pt idx="2101">
                  <c:v>-0.24052999999999999</c:v>
                </c:pt>
                <c:pt idx="2102">
                  <c:v>-0.22569</c:v>
                </c:pt>
                <c:pt idx="2103">
                  <c:v>-0.21002000000000001</c:v>
                </c:pt>
                <c:pt idx="2104">
                  <c:v>-0.19985</c:v>
                </c:pt>
                <c:pt idx="2105">
                  <c:v>-0.19844000000000001</c:v>
                </c:pt>
                <c:pt idx="2106">
                  <c:v>-0.19181000000000001</c:v>
                </c:pt>
                <c:pt idx="2107">
                  <c:v>-0.19098999999999999</c:v>
                </c:pt>
                <c:pt idx="2108">
                  <c:v>-0.18678</c:v>
                </c:pt>
                <c:pt idx="2109">
                  <c:v>-0.17724999999999999</c:v>
                </c:pt>
                <c:pt idx="2110">
                  <c:v>-0.16325999999999999</c:v>
                </c:pt>
                <c:pt idx="2111">
                  <c:v>-0.14249999999999999</c:v>
                </c:pt>
                <c:pt idx="2112">
                  <c:v>-0.13375999999999999</c:v>
                </c:pt>
                <c:pt idx="2113">
                  <c:v>-0.13400999999999999</c:v>
                </c:pt>
                <c:pt idx="2114">
                  <c:v>-0.12842999999999999</c:v>
                </c:pt>
                <c:pt idx="2115">
                  <c:v>-0.12359000000000001</c:v>
                </c:pt>
                <c:pt idx="2116">
                  <c:v>-0.13952999999999999</c:v>
                </c:pt>
                <c:pt idx="2117">
                  <c:v>-0.15956999999999999</c:v>
                </c:pt>
                <c:pt idx="2118">
                  <c:v>-0.189</c:v>
                </c:pt>
                <c:pt idx="2119">
                  <c:v>-0.23882</c:v>
                </c:pt>
                <c:pt idx="2120">
                  <c:v>-0.29171000000000002</c:v>
                </c:pt>
                <c:pt idx="2121">
                  <c:v>-0.34153</c:v>
                </c:pt>
                <c:pt idx="2122">
                  <c:v>-0.36975999999999998</c:v>
                </c:pt>
                <c:pt idx="2123">
                  <c:v>-0.39781</c:v>
                </c:pt>
                <c:pt idx="2124">
                  <c:v>-0.43153999999999998</c:v>
                </c:pt>
                <c:pt idx="2125">
                  <c:v>-0.46417000000000003</c:v>
                </c:pt>
                <c:pt idx="2126">
                  <c:v>-0.50548000000000004</c:v>
                </c:pt>
                <c:pt idx="2127">
                  <c:v>-0.55606</c:v>
                </c:pt>
                <c:pt idx="2128">
                  <c:v>-0.63249</c:v>
                </c:pt>
                <c:pt idx="2129">
                  <c:v>-0.73058999999999996</c:v>
                </c:pt>
                <c:pt idx="2130">
                  <c:v>-0.84143000000000001</c:v>
                </c:pt>
                <c:pt idx="2131">
                  <c:v>-0.96050000000000002</c:v>
                </c:pt>
                <c:pt idx="2132">
                  <c:v>-1.1086</c:v>
                </c:pt>
                <c:pt idx="2133">
                  <c:v>-1.2571000000000001</c:v>
                </c:pt>
                <c:pt idx="2134">
                  <c:v>-1.3754999999999999</c:v>
                </c:pt>
                <c:pt idx="2135">
                  <c:v>-1.5154000000000001</c:v>
                </c:pt>
                <c:pt idx="2136">
                  <c:v>-1.6415999999999999</c:v>
                </c:pt>
                <c:pt idx="2137">
                  <c:v>-1.7634000000000001</c:v>
                </c:pt>
                <c:pt idx="2138">
                  <c:v>-1.8683000000000001</c:v>
                </c:pt>
                <c:pt idx="2139">
                  <c:v>-1.9534</c:v>
                </c:pt>
                <c:pt idx="2140">
                  <c:v>-2.0238999999999998</c:v>
                </c:pt>
                <c:pt idx="2141">
                  <c:v>-2.0712999999999999</c:v>
                </c:pt>
                <c:pt idx="2142">
                  <c:v>-2.1095000000000002</c:v>
                </c:pt>
                <c:pt idx="2143">
                  <c:v>-2.1459000000000001</c:v>
                </c:pt>
                <c:pt idx="2144">
                  <c:v>-2.1907000000000001</c:v>
                </c:pt>
                <c:pt idx="2145">
                  <c:v>-2.2277</c:v>
                </c:pt>
                <c:pt idx="2146">
                  <c:v>-2.2725</c:v>
                </c:pt>
                <c:pt idx="2147">
                  <c:v>-2.3119000000000001</c:v>
                </c:pt>
                <c:pt idx="2148">
                  <c:v>-2.3559999999999999</c:v>
                </c:pt>
                <c:pt idx="2149">
                  <c:v>-2.4073000000000002</c:v>
                </c:pt>
                <c:pt idx="2150">
                  <c:v>-2.4609000000000001</c:v>
                </c:pt>
                <c:pt idx="2151">
                  <c:v>-2.5036</c:v>
                </c:pt>
                <c:pt idx="2152">
                  <c:v>-2.5404</c:v>
                </c:pt>
                <c:pt idx="2153">
                  <c:v>-2.5720999999999998</c:v>
                </c:pt>
                <c:pt idx="2154">
                  <c:v>-2.5918999999999999</c:v>
                </c:pt>
                <c:pt idx="2155">
                  <c:v>-2.6267999999999998</c:v>
                </c:pt>
                <c:pt idx="2156">
                  <c:v>-2.6634000000000002</c:v>
                </c:pt>
                <c:pt idx="2157">
                  <c:v>-2.6932</c:v>
                </c:pt>
                <c:pt idx="2158">
                  <c:v>-2.7014</c:v>
                </c:pt>
                <c:pt idx="2159">
                  <c:v>-2.7067999999999999</c:v>
                </c:pt>
                <c:pt idx="2160">
                  <c:v>-2.7191999999999998</c:v>
                </c:pt>
                <c:pt idx="2161">
                  <c:v>-2.7372999999999998</c:v>
                </c:pt>
                <c:pt idx="2162">
                  <c:v>-2.7587999999999999</c:v>
                </c:pt>
                <c:pt idx="2163">
                  <c:v>-2.786</c:v>
                </c:pt>
                <c:pt idx="2164">
                  <c:v>-2.823</c:v>
                </c:pt>
                <c:pt idx="2165">
                  <c:v>-2.8454999999999999</c:v>
                </c:pt>
                <c:pt idx="2166">
                  <c:v>-2.8658999999999999</c:v>
                </c:pt>
                <c:pt idx="2167">
                  <c:v>-2.883</c:v>
                </c:pt>
                <c:pt idx="2168">
                  <c:v>-2.9114</c:v>
                </c:pt>
                <c:pt idx="2169">
                  <c:v>-2.9443999999999999</c:v>
                </c:pt>
                <c:pt idx="2170">
                  <c:v>-2.9643000000000002</c:v>
                </c:pt>
                <c:pt idx="2171">
                  <c:v>-2.9817999999999998</c:v>
                </c:pt>
                <c:pt idx="2172">
                  <c:v>-3.0007999999999999</c:v>
                </c:pt>
                <c:pt idx="2173">
                  <c:v>-3.0287000000000002</c:v>
                </c:pt>
                <c:pt idx="2174">
                  <c:v>-3.0632999999999999</c:v>
                </c:pt>
                <c:pt idx="2175">
                  <c:v>-3.0987</c:v>
                </c:pt>
                <c:pt idx="2176">
                  <c:v>-3.1453000000000002</c:v>
                </c:pt>
                <c:pt idx="2177">
                  <c:v>-3.2057000000000002</c:v>
                </c:pt>
                <c:pt idx="2178">
                  <c:v>-3.2709999999999999</c:v>
                </c:pt>
                <c:pt idx="2179">
                  <c:v>-3.3391000000000002</c:v>
                </c:pt>
                <c:pt idx="2180">
                  <c:v>-3.4119999999999999</c:v>
                </c:pt>
                <c:pt idx="2181">
                  <c:v>-3.4971999999999999</c:v>
                </c:pt>
                <c:pt idx="2182">
                  <c:v>-3.5985999999999998</c:v>
                </c:pt>
                <c:pt idx="2183">
                  <c:v>-3.7050999999999998</c:v>
                </c:pt>
                <c:pt idx="2184">
                  <c:v>-3.8109000000000002</c:v>
                </c:pt>
                <c:pt idx="2185">
                  <c:v>-3.9114</c:v>
                </c:pt>
                <c:pt idx="2186">
                  <c:v>-4.0236999999999998</c:v>
                </c:pt>
                <c:pt idx="2187">
                  <c:v>-4.1418999999999997</c:v>
                </c:pt>
                <c:pt idx="2188">
                  <c:v>-4.2502000000000004</c:v>
                </c:pt>
                <c:pt idx="2189">
                  <c:v>-4.3528000000000002</c:v>
                </c:pt>
                <c:pt idx="2190">
                  <c:v>-4.4401999999999999</c:v>
                </c:pt>
                <c:pt idx="2191">
                  <c:v>-4.5155000000000003</c:v>
                </c:pt>
                <c:pt idx="2192">
                  <c:v>-4.5975999999999999</c:v>
                </c:pt>
                <c:pt idx="2193">
                  <c:v>-4.6632999999999996</c:v>
                </c:pt>
                <c:pt idx="2194">
                  <c:v>-4.7199</c:v>
                </c:pt>
                <c:pt idx="2195">
                  <c:v>-4.7782999999999998</c:v>
                </c:pt>
                <c:pt idx="2196">
                  <c:v>-4.8071999999999999</c:v>
                </c:pt>
                <c:pt idx="2197">
                  <c:v>-4.8437000000000001</c:v>
                </c:pt>
                <c:pt idx="2198">
                  <c:v>-4.8689999999999998</c:v>
                </c:pt>
                <c:pt idx="2199">
                  <c:v>-4.8956</c:v>
                </c:pt>
                <c:pt idx="2200">
                  <c:v>-4.9177</c:v>
                </c:pt>
                <c:pt idx="2201">
                  <c:v>-4.9226000000000001</c:v>
                </c:pt>
                <c:pt idx="2202">
                  <c:v>-4.9295</c:v>
                </c:pt>
                <c:pt idx="2203">
                  <c:v>-4.9686000000000003</c:v>
                </c:pt>
                <c:pt idx="2204">
                  <c:v>-5.0216000000000003</c:v>
                </c:pt>
                <c:pt idx="2205">
                  <c:v>-5.0743999999999998</c:v>
                </c:pt>
                <c:pt idx="2206">
                  <c:v>-5.1269</c:v>
                </c:pt>
                <c:pt idx="2207">
                  <c:v>-5.1821999999999999</c:v>
                </c:pt>
                <c:pt idx="2208">
                  <c:v>-5.2343000000000002</c:v>
                </c:pt>
                <c:pt idx="2209">
                  <c:v>-5.2973999999999997</c:v>
                </c:pt>
                <c:pt idx="2210">
                  <c:v>-5.3582000000000001</c:v>
                </c:pt>
                <c:pt idx="2211">
                  <c:v>-5.4076000000000004</c:v>
                </c:pt>
                <c:pt idx="2212">
                  <c:v>-5.4393000000000002</c:v>
                </c:pt>
                <c:pt idx="2213">
                  <c:v>-5.4650999999999996</c:v>
                </c:pt>
                <c:pt idx="2214">
                  <c:v>-5.5072000000000001</c:v>
                </c:pt>
                <c:pt idx="2215">
                  <c:v>-5.5426000000000002</c:v>
                </c:pt>
                <c:pt idx="2216">
                  <c:v>-5.5723000000000003</c:v>
                </c:pt>
                <c:pt idx="2217">
                  <c:v>-5.5964</c:v>
                </c:pt>
                <c:pt idx="2218">
                  <c:v>-5.6139999999999999</c:v>
                </c:pt>
                <c:pt idx="2219">
                  <c:v>-5.6196000000000002</c:v>
                </c:pt>
                <c:pt idx="2220">
                  <c:v>-5.6313000000000004</c:v>
                </c:pt>
                <c:pt idx="2221">
                  <c:v>-5.6501999999999999</c:v>
                </c:pt>
                <c:pt idx="2222">
                  <c:v>-5.6669999999999998</c:v>
                </c:pt>
                <c:pt idx="2223">
                  <c:v>-5.6962999999999999</c:v>
                </c:pt>
                <c:pt idx="2224">
                  <c:v>-5.7317</c:v>
                </c:pt>
                <c:pt idx="2225">
                  <c:v>-5.7878999999999996</c:v>
                </c:pt>
                <c:pt idx="2226">
                  <c:v>-5.8326000000000002</c:v>
                </c:pt>
                <c:pt idx="2227">
                  <c:v>-5.8658000000000001</c:v>
                </c:pt>
                <c:pt idx="2228">
                  <c:v>-5.9016999999999999</c:v>
                </c:pt>
                <c:pt idx="2229">
                  <c:v>-5.9518000000000004</c:v>
                </c:pt>
                <c:pt idx="2230">
                  <c:v>-5.9981</c:v>
                </c:pt>
                <c:pt idx="2231">
                  <c:v>-6.0395000000000003</c:v>
                </c:pt>
                <c:pt idx="2232">
                  <c:v>-6.0698999999999996</c:v>
                </c:pt>
                <c:pt idx="2233">
                  <c:v>-6.0800999999999998</c:v>
                </c:pt>
                <c:pt idx="2234">
                  <c:v>-6.0894000000000004</c:v>
                </c:pt>
                <c:pt idx="2235">
                  <c:v>-6.0777000000000001</c:v>
                </c:pt>
                <c:pt idx="2236">
                  <c:v>-6.0644</c:v>
                </c:pt>
                <c:pt idx="2237">
                  <c:v>-6.0442</c:v>
                </c:pt>
                <c:pt idx="2238">
                  <c:v>-6.0388000000000002</c:v>
                </c:pt>
                <c:pt idx="2239">
                  <c:v>-6.0563000000000002</c:v>
                </c:pt>
                <c:pt idx="2240">
                  <c:v>-6.0670000000000002</c:v>
                </c:pt>
                <c:pt idx="2241">
                  <c:v>-6.0655000000000001</c:v>
                </c:pt>
                <c:pt idx="2242">
                  <c:v>-6.0895999999999999</c:v>
                </c:pt>
                <c:pt idx="2243">
                  <c:v>-6.1401000000000003</c:v>
                </c:pt>
                <c:pt idx="2244">
                  <c:v>-6.2129000000000003</c:v>
                </c:pt>
                <c:pt idx="2245">
                  <c:v>-6.2716000000000003</c:v>
                </c:pt>
                <c:pt idx="2246">
                  <c:v>-6.2977999999999996</c:v>
                </c:pt>
                <c:pt idx="2247">
                  <c:v>-6.3611000000000004</c:v>
                </c:pt>
                <c:pt idx="2248">
                  <c:v>-6.4292999999999996</c:v>
                </c:pt>
                <c:pt idx="2249">
                  <c:v>-6.4809000000000001</c:v>
                </c:pt>
                <c:pt idx="2250">
                  <c:v>-6.4924999999999997</c:v>
                </c:pt>
                <c:pt idx="2251">
                  <c:v>-6.4915000000000003</c:v>
                </c:pt>
                <c:pt idx="2252">
                  <c:v>-6.5141</c:v>
                </c:pt>
                <c:pt idx="2253">
                  <c:v>-6.5403000000000002</c:v>
                </c:pt>
                <c:pt idx="2254">
                  <c:v>-6.5346000000000002</c:v>
                </c:pt>
                <c:pt idx="2255">
                  <c:v>-6.5311000000000003</c:v>
                </c:pt>
                <c:pt idx="2256">
                  <c:v>-6.5285000000000002</c:v>
                </c:pt>
                <c:pt idx="2257">
                  <c:v>-6.5232000000000001</c:v>
                </c:pt>
                <c:pt idx="2258">
                  <c:v>-6.5275999999999996</c:v>
                </c:pt>
                <c:pt idx="2259">
                  <c:v>-6.5377000000000001</c:v>
                </c:pt>
                <c:pt idx="2260">
                  <c:v>-6.5697999999999999</c:v>
                </c:pt>
                <c:pt idx="2261">
                  <c:v>-6.6058000000000003</c:v>
                </c:pt>
                <c:pt idx="2262">
                  <c:v>-6.6463000000000001</c:v>
                </c:pt>
                <c:pt idx="2263">
                  <c:v>-6.6687000000000003</c:v>
                </c:pt>
                <c:pt idx="2264">
                  <c:v>-6.6817000000000002</c:v>
                </c:pt>
                <c:pt idx="2265">
                  <c:v>-6.7043999999999997</c:v>
                </c:pt>
                <c:pt idx="2266">
                  <c:v>-6.7188999999999997</c:v>
                </c:pt>
                <c:pt idx="2267">
                  <c:v>-6.7233999999999998</c:v>
                </c:pt>
                <c:pt idx="2268">
                  <c:v>-6.7340999999999998</c:v>
                </c:pt>
                <c:pt idx="2269">
                  <c:v>-6.7496</c:v>
                </c:pt>
                <c:pt idx="2270">
                  <c:v>-6.7591999999999999</c:v>
                </c:pt>
                <c:pt idx="2271">
                  <c:v>-6.7670000000000003</c:v>
                </c:pt>
                <c:pt idx="2272">
                  <c:v>-6.7720000000000002</c:v>
                </c:pt>
                <c:pt idx="2273">
                  <c:v>-6.7671999999999999</c:v>
                </c:pt>
                <c:pt idx="2274">
                  <c:v>-6.7682000000000002</c:v>
                </c:pt>
                <c:pt idx="2275">
                  <c:v>-6.7725</c:v>
                </c:pt>
                <c:pt idx="2276">
                  <c:v>-6.7781000000000002</c:v>
                </c:pt>
                <c:pt idx="2277">
                  <c:v>-6.7922000000000002</c:v>
                </c:pt>
                <c:pt idx="2278">
                  <c:v>-6.7983000000000002</c:v>
                </c:pt>
                <c:pt idx="2279">
                  <c:v>-6.8148</c:v>
                </c:pt>
                <c:pt idx="2280">
                  <c:v>-6.8399000000000001</c:v>
                </c:pt>
                <c:pt idx="2281">
                  <c:v>-6.8483999999999998</c:v>
                </c:pt>
                <c:pt idx="2282">
                  <c:v>-6.8593999999999999</c:v>
                </c:pt>
                <c:pt idx="2283">
                  <c:v>-6.8704999999999998</c:v>
                </c:pt>
                <c:pt idx="2284">
                  <c:v>-6.8781999999999996</c:v>
                </c:pt>
                <c:pt idx="2285">
                  <c:v>-6.8653000000000004</c:v>
                </c:pt>
                <c:pt idx="2286">
                  <c:v>-6.8798000000000004</c:v>
                </c:pt>
                <c:pt idx="2287">
                  <c:v>-6.8960999999999997</c:v>
                </c:pt>
                <c:pt idx="2288">
                  <c:v>-6.9147999999999996</c:v>
                </c:pt>
                <c:pt idx="2289">
                  <c:v>-6.9226999999999999</c:v>
                </c:pt>
                <c:pt idx="2290">
                  <c:v>-6.9245999999999999</c:v>
                </c:pt>
                <c:pt idx="2291">
                  <c:v>-6.93</c:v>
                </c:pt>
                <c:pt idx="2292">
                  <c:v>-6.9398</c:v>
                </c:pt>
                <c:pt idx="2293">
                  <c:v>-6.9419000000000004</c:v>
                </c:pt>
                <c:pt idx="2294">
                  <c:v>-6.9355000000000002</c:v>
                </c:pt>
                <c:pt idx="2295">
                  <c:v>-6.9391999999999996</c:v>
                </c:pt>
                <c:pt idx="2296">
                  <c:v>-6.9551999999999996</c:v>
                </c:pt>
                <c:pt idx="2297">
                  <c:v>-6.9739000000000004</c:v>
                </c:pt>
                <c:pt idx="2298">
                  <c:v>-6.9928999999999997</c:v>
                </c:pt>
                <c:pt idx="2299">
                  <c:v>-7.0174000000000003</c:v>
                </c:pt>
                <c:pt idx="2300">
                  <c:v>-7.0251999999999999</c:v>
                </c:pt>
                <c:pt idx="2301">
                  <c:v>-7.0263</c:v>
                </c:pt>
                <c:pt idx="2302">
                  <c:v>-7.0263</c:v>
                </c:pt>
                <c:pt idx="2303">
                  <c:v>-7.0311000000000003</c:v>
                </c:pt>
                <c:pt idx="2304">
                  <c:v>-7.0349000000000004</c:v>
                </c:pt>
                <c:pt idx="2305">
                  <c:v>-7.0548999999999999</c:v>
                </c:pt>
                <c:pt idx="2306">
                  <c:v>-7.0627000000000004</c:v>
                </c:pt>
                <c:pt idx="2307">
                  <c:v>-7.0728999999999997</c:v>
                </c:pt>
                <c:pt idx="2308">
                  <c:v>-7.0735999999999999</c:v>
                </c:pt>
                <c:pt idx="2309">
                  <c:v>-7.0861999999999998</c:v>
                </c:pt>
                <c:pt idx="2310">
                  <c:v>-7.0911999999999997</c:v>
                </c:pt>
                <c:pt idx="2311">
                  <c:v>-7.1096000000000004</c:v>
                </c:pt>
                <c:pt idx="2312">
                  <c:v>-7.1348000000000003</c:v>
                </c:pt>
                <c:pt idx="2313">
                  <c:v>-7.1615000000000002</c:v>
                </c:pt>
                <c:pt idx="2314">
                  <c:v>-7.1703999999999999</c:v>
                </c:pt>
                <c:pt idx="2315">
                  <c:v>-7.1768999999999998</c:v>
                </c:pt>
                <c:pt idx="2316">
                  <c:v>-7.2011000000000003</c:v>
                </c:pt>
                <c:pt idx="2317">
                  <c:v>-7.2153</c:v>
                </c:pt>
                <c:pt idx="2318">
                  <c:v>-7.2142999999999997</c:v>
                </c:pt>
                <c:pt idx="2319">
                  <c:v>-7.2161999999999997</c:v>
                </c:pt>
                <c:pt idx="2320">
                  <c:v>-7.2041000000000004</c:v>
                </c:pt>
                <c:pt idx="2321">
                  <c:v>-7.1909000000000001</c:v>
                </c:pt>
                <c:pt idx="2322">
                  <c:v>-7.1745000000000001</c:v>
                </c:pt>
                <c:pt idx="2323">
                  <c:v>-7.1365999999999996</c:v>
                </c:pt>
                <c:pt idx="2324">
                  <c:v>-7.1226000000000003</c:v>
                </c:pt>
                <c:pt idx="2325">
                  <c:v>-7.1441999999999997</c:v>
                </c:pt>
                <c:pt idx="2326">
                  <c:v>-7.1616999999999997</c:v>
                </c:pt>
                <c:pt idx="2327">
                  <c:v>-7.1627999999999998</c:v>
                </c:pt>
                <c:pt idx="2328">
                  <c:v>-7.1749000000000001</c:v>
                </c:pt>
                <c:pt idx="2329">
                  <c:v>-7.2118000000000002</c:v>
                </c:pt>
                <c:pt idx="2330">
                  <c:v>-7.2603999999999997</c:v>
                </c:pt>
                <c:pt idx="2331">
                  <c:v>-7.2786</c:v>
                </c:pt>
                <c:pt idx="2332">
                  <c:v>-7.2794999999999996</c:v>
                </c:pt>
                <c:pt idx="2333">
                  <c:v>-7.2870999999999997</c:v>
                </c:pt>
                <c:pt idx="2334">
                  <c:v>-7.2934000000000001</c:v>
                </c:pt>
                <c:pt idx="2335">
                  <c:v>-7.2972000000000001</c:v>
                </c:pt>
                <c:pt idx="2336">
                  <c:v>-7.2967000000000004</c:v>
                </c:pt>
                <c:pt idx="2337">
                  <c:v>-7.2798999999999996</c:v>
                </c:pt>
                <c:pt idx="2338">
                  <c:v>-7.2582000000000004</c:v>
                </c:pt>
                <c:pt idx="2339">
                  <c:v>-7.2262000000000004</c:v>
                </c:pt>
                <c:pt idx="2340">
                  <c:v>-7.1913</c:v>
                </c:pt>
                <c:pt idx="2341">
                  <c:v>-7.1471999999999998</c:v>
                </c:pt>
                <c:pt idx="2342">
                  <c:v>-7.109</c:v>
                </c:pt>
                <c:pt idx="2343">
                  <c:v>-7.0625999999999998</c:v>
                </c:pt>
                <c:pt idx="2344">
                  <c:v>-7.0358000000000001</c:v>
                </c:pt>
                <c:pt idx="2345">
                  <c:v>-7.0011000000000001</c:v>
                </c:pt>
                <c:pt idx="2346">
                  <c:v>-6.9672000000000001</c:v>
                </c:pt>
                <c:pt idx="2347">
                  <c:v>-6.9294000000000002</c:v>
                </c:pt>
                <c:pt idx="2348">
                  <c:v>-6.8924000000000003</c:v>
                </c:pt>
                <c:pt idx="2349">
                  <c:v>-6.8521999999999998</c:v>
                </c:pt>
                <c:pt idx="2350">
                  <c:v>-6.8023999999999996</c:v>
                </c:pt>
                <c:pt idx="2351">
                  <c:v>-6.7355999999999998</c:v>
                </c:pt>
                <c:pt idx="2352">
                  <c:v>-6.6543000000000001</c:v>
                </c:pt>
                <c:pt idx="2353">
                  <c:v>-6.5734000000000004</c:v>
                </c:pt>
                <c:pt idx="2354">
                  <c:v>-6.5091000000000001</c:v>
                </c:pt>
                <c:pt idx="2355">
                  <c:v>-6.4424000000000001</c:v>
                </c:pt>
                <c:pt idx="2356">
                  <c:v>-6.3639000000000001</c:v>
                </c:pt>
                <c:pt idx="2357">
                  <c:v>-6.2815000000000003</c:v>
                </c:pt>
                <c:pt idx="2358">
                  <c:v>-6.2073</c:v>
                </c:pt>
                <c:pt idx="2359">
                  <c:v>-6.1413000000000002</c:v>
                </c:pt>
                <c:pt idx="2360">
                  <c:v>-6.0662000000000003</c:v>
                </c:pt>
                <c:pt idx="2361">
                  <c:v>-5.9596</c:v>
                </c:pt>
                <c:pt idx="2362">
                  <c:v>-5.8375000000000004</c:v>
                </c:pt>
                <c:pt idx="2363">
                  <c:v>-5.7252999999999998</c:v>
                </c:pt>
                <c:pt idx="2364">
                  <c:v>-5.609</c:v>
                </c:pt>
                <c:pt idx="2365">
                  <c:v>-5.4843999999999999</c:v>
                </c:pt>
                <c:pt idx="2366">
                  <c:v>-5.3640999999999996</c:v>
                </c:pt>
                <c:pt idx="2367">
                  <c:v>-5.2670000000000003</c:v>
                </c:pt>
                <c:pt idx="2368">
                  <c:v>-5.1538000000000004</c:v>
                </c:pt>
                <c:pt idx="2369">
                  <c:v>-5.0555000000000003</c:v>
                </c:pt>
                <c:pt idx="2370">
                  <c:v>-4.9668000000000001</c:v>
                </c:pt>
                <c:pt idx="2371">
                  <c:v>-4.8681999999999999</c:v>
                </c:pt>
                <c:pt idx="2372">
                  <c:v>-4.7603999999999997</c:v>
                </c:pt>
                <c:pt idx="2373">
                  <c:v>-4.6589999999999998</c:v>
                </c:pt>
                <c:pt idx="2374">
                  <c:v>-4.5331999999999999</c:v>
                </c:pt>
                <c:pt idx="2375">
                  <c:v>-4.4074999999999998</c:v>
                </c:pt>
                <c:pt idx="2376">
                  <c:v>-4.3120000000000003</c:v>
                </c:pt>
                <c:pt idx="2377">
                  <c:v>-4.2229999999999999</c:v>
                </c:pt>
                <c:pt idx="2378">
                  <c:v>-4.1055000000000001</c:v>
                </c:pt>
                <c:pt idx="2379">
                  <c:v>-3.9893999999999998</c:v>
                </c:pt>
                <c:pt idx="2380">
                  <c:v>-3.8534999999999999</c:v>
                </c:pt>
                <c:pt idx="2381">
                  <c:v>-3.7526999999999999</c:v>
                </c:pt>
                <c:pt idx="2382">
                  <c:v>-3.6341000000000001</c:v>
                </c:pt>
                <c:pt idx="2383">
                  <c:v>-3.4885000000000002</c:v>
                </c:pt>
                <c:pt idx="2384">
                  <c:v>-3.3367</c:v>
                </c:pt>
                <c:pt idx="2385">
                  <c:v>-3.1472000000000002</c:v>
                </c:pt>
                <c:pt idx="2386">
                  <c:v>-3.0055000000000001</c:v>
                </c:pt>
                <c:pt idx="2387">
                  <c:v>-2.8791000000000002</c:v>
                </c:pt>
                <c:pt idx="2388">
                  <c:v>-2.8130999999999999</c:v>
                </c:pt>
                <c:pt idx="2389">
                  <c:v>-2.7812999999999999</c:v>
                </c:pt>
                <c:pt idx="2390">
                  <c:v>-2.7250000000000001</c:v>
                </c:pt>
                <c:pt idx="2391">
                  <c:v>-2.7121</c:v>
                </c:pt>
                <c:pt idx="2392">
                  <c:v>-2.7524999999999999</c:v>
                </c:pt>
                <c:pt idx="2393">
                  <c:v>-2.7974000000000001</c:v>
                </c:pt>
                <c:pt idx="2394">
                  <c:v>-2.8161</c:v>
                </c:pt>
                <c:pt idx="2395">
                  <c:v>-2.8412999999999999</c:v>
                </c:pt>
                <c:pt idx="2396">
                  <c:v>-2.8330000000000002</c:v>
                </c:pt>
                <c:pt idx="2397">
                  <c:v>-2.8296000000000001</c:v>
                </c:pt>
                <c:pt idx="2398">
                  <c:v>-2.8275000000000001</c:v>
                </c:pt>
                <c:pt idx="2399">
                  <c:v>-2.8254000000000001</c:v>
                </c:pt>
                <c:pt idx="2400">
                  <c:v>-2.7643</c:v>
                </c:pt>
                <c:pt idx="2401">
                  <c:v>-2.6960999999999999</c:v>
                </c:pt>
                <c:pt idx="2402">
                  <c:v>-2.6543000000000001</c:v>
                </c:pt>
                <c:pt idx="2403">
                  <c:v>-2.5958000000000001</c:v>
                </c:pt>
                <c:pt idx="2404">
                  <c:v>-2.5649999999999999</c:v>
                </c:pt>
                <c:pt idx="2405">
                  <c:v>-2.5510999999999999</c:v>
                </c:pt>
                <c:pt idx="2406">
                  <c:v>-2.5186000000000002</c:v>
                </c:pt>
                <c:pt idx="2407">
                  <c:v>-2.4826000000000001</c:v>
                </c:pt>
                <c:pt idx="2408">
                  <c:v>-2.4712000000000001</c:v>
                </c:pt>
                <c:pt idx="2409">
                  <c:v>-2.4306999999999999</c:v>
                </c:pt>
                <c:pt idx="2410">
                  <c:v>-2.4064000000000001</c:v>
                </c:pt>
                <c:pt idx="2411">
                  <c:v>-2.3864000000000001</c:v>
                </c:pt>
                <c:pt idx="2412">
                  <c:v>-2.3571</c:v>
                </c:pt>
                <c:pt idx="2413">
                  <c:v>-2.3037000000000001</c:v>
                </c:pt>
                <c:pt idx="2414">
                  <c:v>-2.2608000000000001</c:v>
                </c:pt>
                <c:pt idx="2415">
                  <c:v>-2.2315999999999998</c:v>
                </c:pt>
                <c:pt idx="2416">
                  <c:v>-2.1699000000000002</c:v>
                </c:pt>
                <c:pt idx="2417">
                  <c:v>-2.1227999999999998</c:v>
                </c:pt>
                <c:pt idx="2418">
                  <c:v>-2.0952000000000002</c:v>
                </c:pt>
                <c:pt idx="2419">
                  <c:v>-2.0926</c:v>
                </c:pt>
                <c:pt idx="2420">
                  <c:v>-2.0488</c:v>
                </c:pt>
                <c:pt idx="2421">
                  <c:v>-2.0093999999999999</c:v>
                </c:pt>
                <c:pt idx="2422">
                  <c:v>-1.9573</c:v>
                </c:pt>
                <c:pt idx="2423">
                  <c:v>-1.8894</c:v>
                </c:pt>
                <c:pt idx="2424">
                  <c:v>-1.857</c:v>
                </c:pt>
                <c:pt idx="2425">
                  <c:v>-1.8411</c:v>
                </c:pt>
                <c:pt idx="2426">
                  <c:v>-1.7839</c:v>
                </c:pt>
                <c:pt idx="2427">
                  <c:v>-1.734</c:v>
                </c:pt>
                <c:pt idx="2428">
                  <c:v>-1.7053</c:v>
                </c:pt>
                <c:pt idx="2429">
                  <c:v>-1.6937</c:v>
                </c:pt>
                <c:pt idx="2430">
                  <c:v>-1.6863999999999999</c:v>
                </c:pt>
                <c:pt idx="2431">
                  <c:v>-1.6621999999999999</c:v>
                </c:pt>
                <c:pt idx="2432">
                  <c:v>-1.6265000000000001</c:v>
                </c:pt>
                <c:pt idx="2433">
                  <c:v>-1.6065</c:v>
                </c:pt>
                <c:pt idx="2434">
                  <c:v>-1.59</c:v>
                </c:pt>
                <c:pt idx="2435">
                  <c:v>-1.5705</c:v>
                </c:pt>
                <c:pt idx="2436">
                  <c:v>-1.5565</c:v>
                </c:pt>
                <c:pt idx="2437">
                  <c:v>-1.5407999999999999</c:v>
                </c:pt>
                <c:pt idx="2438">
                  <c:v>-1.5267999999999999</c:v>
                </c:pt>
                <c:pt idx="2439">
                  <c:v>-1.5062</c:v>
                </c:pt>
                <c:pt idx="2440">
                  <c:v>-1.4866999999999999</c:v>
                </c:pt>
                <c:pt idx="2441">
                  <c:v>-1.4642999999999999</c:v>
                </c:pt>
                <c:pt idx="2442">
                  <c:v>-1.4365000000000001</c:v>
                </c:pt>
                <c:pt idx="2443">
                  <c:v>-1.4015</c:v>
                </c:pt>
                <c:pt idx="2444">
                  <c:v>-1.3603000000000001</c:v>
                </c:pt>
                <c:pt idx="2445">
                  <c:v>-1.3230999999999999</c:v>
                </c:pt>
                <c:pt idx="2446">
                  <c:v>-1.2982</c:v>
                </c:pt>
                <c:pt idx="2447">
                  <c:v>-1.2733000000000001</c:v>
                </c:pt>
                <c:pt idx="2448">
                  <c:v>-1.2403999999999999</c:v>
                </c:pt>
                <c:pt idx="2449">
                  <c:v>-1.2159</c:v>
                </c:pt>
                <c:pt idx="2450">
                  <c:v>-1.2165999999999999</c:v>
                </c:pt>
                <c:pt idx="2451">
                  <c:v>-1.2125999999999999</c:v>
                </c:pt>
                <c:pt idx="2452">
                  <c:v>-1.2042999999999999</c:v>
                </c:pt>
                <c:pt idx="2453">
                  <c:v>-1.1879999999999999</c:v>
                </c:pt>
                <c:pt idx="2454">
                  <c:v>-1.1742999999999999</c:v>
                </c:pt>
                <c:pt idx="2455">
                  <c:v>-1.1526000000000001</c:v>
                </c:pt>
                <c:pt idx="2456">
                  <c:v>-1.1352</c:v>
                </c:pt>
                <c:pt idx="2457">
                  <c:v>-1.1084000000000001</c:v>
                </c:pt>
                <c:pt idx="2458">
                  <c:v>-1.0716000000000001</c:v>
                </c:pt>
                <c:pt idx="2459">
                  <c:v>-1.0518000000000001</c:v>
                </c:pt>
                <c:pt idx="2460">
                  <c:v>-1.0196000000000001</c:v>
                </c:pt>
                <c:pt idx="2461">
                  <c:v>-0.98867000000000005</c:v>
                </c:pt>
                <c:pt idx="2462">
                  <c:v>-0.95340000000000003</c:v>
                </c:pt>
                <c:pt idx="2463">
                  <c:v>-0.91056000000000004</c:v>
                </c:pt>
                <c:pt idx="2464">
                  <c:v>-0.88202000000000003</c:v>
                </c:pt>
                <c:pt idx="2465">
                  <c:v>-0.86260000000000003</c:v>
                </c:pt>
                <c:pt idx="2466">
                  <c:v>-0.84279000000000004</c:v>
                </c:pt>
                <c:pt idx="2467">
                  <c:v>-0.82308999999999999</c:v>
                </c:pt>
                <c:pt idx="2468">
                  <c:v>-0.81455</c:v>
                </c:pt>
                <c:pt idx="2469">
                  <c:v>-0.82725000000000004</c:v>
                </c:pt>
                <c:pt idx="2470">
                  <c:v>-0.83694000000000002</c:v>
                </c:pt>
                <c:pt idx="2471">
                  <c:v>-0.83760000000000001</c:v>
                </c:pt>
                <c:pt idx="2472">
                  <c:v>-0.86348999999999998</c:v>
                </c:pt>
                <c:pt idx="2473">
                  <c:v>-0.87583</c:v>
                </c:pt>
                <c:pt idx="2474">
                  <c:v>-0.86397000000000002</c:v>
                </c:pt>
                <c:pt idx="2475">
                  <c:v>-0.84852000000000005</c:v>
                </c:pt>
                <c:pt idx="2476">
                  <c:v>-0.81789000000000001</c:v>
                </c:pt>
                <c:pt idx="2477">
                  <c:v>-0.77222999999999997</c:v>
                </c:pt>
                <c:pt idx="2478">
                  <c:v>-0.73831000000000002</c:v>
                </c:pt>
                <c:pt idx="2479">
                  <c:v>-0.70615000000000006</c:v>
                </c:pt>
                <c:pt idx="2480">
                  <c:v>-0.66832999999999998</c:v>
                </c:pt>
                <c:pt idx="2481">
                  <c:v>-0.62304999999999999</c:v>
                </c:pt>
                <c:pt idx="2482">
                  <c:v>-0.60811999999999999</c:v>
                </c:pt>
                <c:pt idx="2483">
                  <c:v>-0.66339999999999999</c:v>
                </c:pt>
                <c:pt idx="2484">
                  <c:v>-0.72748000000000002</c:v>
                </c:pt>
                <c:pt idx="2485">
                  <c:v>-0.74267000000000005</c:v>
                </c:pt>
                <c:pt idx="2486">
                  <c:v>-0.75351999999999997</c:v>
                </c:pt>
                <c:pt idx="2487">
                  <c:v>-0.76588000000000001</c:v>
                </c:pt>
                <c:pt idx="2488">
                  <c:v>-0.76544000000000001</c:v>
                </c:pt>
                <c:pt idx="2489">
                  <c:v>-0.76505999999999996</c:v>
                </c:pt>
                <c:pt idx="2490">
                  <c:v>-0.75549999999999995</c:v>
                </c:pt>
                <c:pt idx="2491">
                  <c:v>-0.73321000000000003</c:v>
                </c:pt>
                <c:pt idx="2492">
                  <c:v>-0.70025000000000004</c:v>
                </c:pt>
                <c:pt idx="2493">
                  <c:v>-0.66635</c:v>
                </c:pt>
                <c:pt idx="2494">
                  <c:v>-0.64117000000000002</c:v>
                </c:pt>
                <c:pt idx="2495">
                  <c:v>-0.59846999999999995</c:v>
                </c:pt>
                <c:pt idx="2496">
                  <c:v>-0.55045999999999995</c:v>
                </c:pt>
                <c:pt idx="2497">
                  <c:v>-0.53595999999999999</c:v>
                </c:pt>
                <c:pt idx="2498">
                  <c:v>-0.53771000000000002</c:v>
                </c:pt>
                <c:pt idx="2499">
                  <c:v>-0.55188000000000004</c:v>
                </c:pt>
                <c:pt idx="2500">
                  <c:v>-0.55311999999999995</c:v>
                </c:pt>
                <c:pt idx="2501">
                  <c:v>-0.52132000000000001</c:v>
                </c:pt>
                <c:pt idx="2502">
                  <c:v>-0.48642000000000002</c:v>
                </c:pt>
                <c:pt idx="2503">
                  <c:v>-0.47827999999999998</c:v>
                </c:pt>
                <c:pt idx="2504">
                  <c:v>-0.4793</c:v>
                </c:pt>
                <c:pt idx="2505">
                  <c:v>-0.47283999999999998</c:v>
                </c:pt>
                <c:pt idx="2506">
                  <c:v>-0.46948000000000001</c:v>
                </c:pt>
                <c:pt idx="2507">
                  <c:v>-0.45519999999999999</c:v>
                </c:pt>
                <c:pt idx="2508">
                  <c:v>-0.43573000000000001</c:v>
                </c:pt>
                <c:pt idx="2509">
                  <c:v>-0.43149999999999999</c:v>
                </c:pt>
                <c:pt idx="2510">
                  <c:v>-0.43941000000000002</c:v>
                </c:pt>
                <c:pt idx="2511">
                  <c:v>-0.44062000000000001</c:v>
                </c:pt>
                <c:pt idx="2512">
                  <c:v>-0.42222999999999999</c:v>
                </c:pt>
                <c:pt idx="2513">
                  <c:v>-0.41300999999999999</c:v>
                </c:pt>
                <c:pt idx="2514">
                  <c:v>-0.41757</c:v>
                </c:pt>
                <c:pt idx="2515">
                  <c:v>-0.42055999999999999</c:v>
                </c:pt>
                <c:pt idx="2516">
                  <c:v>-0.44219999999999998</c:v>
                </c:pt>
                <c:pt idx="2517">
                  <c:v>-0.47000999999999998</c:v>
                </c:pt>
                <c:pt idx="2518">
                  <c:v>-0.44252000000000002</c:v>
                </c:pt>
                <c:pt idx="2519">
                  <c:v>-0.41026000000000001</c:v>
                </c:pt>
                <c:pt idx="2520">
                  <c:v>-0.41203000000000001</c:v>
                </c:pt>
                <c:pt idx="2521">
                  <c:v>-0.39972000000000002</c:v>
                </c:pt>
                <c:pt idx="2522">
                  <c:v>-0.38650000000000001</c:v>
                </c:pt>
                <c:pt idx="2523">
                  <c:v>-0.37885000000000002</c:v>
                </c:pt>
                <c:pt idx="2524">
                  <c:v>-0.37425000000000003</c:v>
                </c:pt>
                <c:pt idx="2525">
                  <c:v>-0.40582000000000001</c:v>
                </c:pt>
                <c:pt idx="2526">
                  <c:v>-0.45366000000000001</c:v>
                </c:pt>
                <c:pt idx="2527">
                  <c:v>-0.49458000000000002</c:v>
                </c:pt>
                <c:pt idx="2528">
                  <c:v>-0.52851000000000004</c:v>
                </c:pt>
                <c:pt idx="2529">
                  <c:v>-0.60948999999999998</c:v>
                </c:pt>
                <c:pt idx="2530">
                  <c:v>-0.71143000000000001</c:v>
                </c:pt>
                <c:pt idx="2531">
                  <c:v>-0.81011</c:v>
                </c:pt>
                <c:pt idx="2532">
                  <c:v>-0.94608000000000003</c:v>
                </c:pt>
                <c:pt idx="2533">
                  <c:v>-1.1040000000000001</c:v>
                </c:pt>
                <c:pt idx="2534">
                  <c:v>-1.2496</c:v>
                </c:pt>
                <c:pt idx="2535">
                  <c:v>-1.3895</c:v>
                </c:pt>
                <c:pt idx="2536">
                  <c:v>-1.5396000000000001</c:v>
                </c:pt>
                <c:pt idx="2537">
                  <c:v>-1.7282</c:v>
                </c:pt>
                <c:pt idx="2538">
                  <c:v>-1.8974</c:v>
                </c:pt>
                <c:pt idx="2539">
                  <c:v>-2.0369000000000002</c:v>
                </c:pt>
                <c:pt idx="2540">
                  <c:v>-2.2065999999999999</c:v>
                </c:pt>
                <c:pt idx="2541">
                  <c:v>-2.3723000000000001</c:v>
                </c:pt>
                <c:pt idx="2542">
                  <c:v>-2.5112999999999999</c:v>
                </c:pt>
                <c:pt idx="2543">
                  <c:v>-2.6762999999999999</c:v>
                </c:pt>
                <c:pt idx="2544">
                  <c:v>-2.8635000000000002</c:v>
                </c:pt>
                <c:pt idx="2545">
                  <c:v>-3.0045999999999999</c:v>
                </c:pt>
                <c:pt idx="2546">
                  <c:v>-3.0983000000000001</c:v>
                </c:pt>
                <c:pt idx="2547">
                  <c:v>-3.1722999999999999</c:v>
                </c:pt>
                <c:pt idx="2548">
                  <c:v>-3.2269999999999999</c:v>
                </c:pt>
                <c:pt idx="2549">
                  <c:v>-3.2292000000000001</c:v>
                </c:pt>
                <c:pt idx="2550">
                  <c:v>-3.2319</c:v>
                </c:pt>
                <c:pt idx="2551">
                  <c:v>-3.2610999999999999</c:v>
                </c:pt>
                <c:pt idx="2552">
                  <c:v>-3.2770999999999999</c:v>
                </c:pt>
                <c:pt idx="2553">
                  <c:v>-3.2945000000000002</c:v>
                </c:pt>
                <c:pt idx="2554">
                  <c:v>-3.3473999999999999</c:v>
                </c:pt>
                <c:pt idx="2555">
                  <c:v>-3.3997999999999999</c:v>
                </c:pt>
                <c:pt idx="2556">
                  <c:v>-3.4716</c:v>
                </c:pt>
                <c:pt idx="2557">
                  <c:v>-3.5819999999999999</c:v>
                </c:pt>
                <c:pt idx="2558">
                  <c:v>-3.7063999999999999</c:v>
                </c:pt>
                <c:pt idx="2559">
                  <c:v>-3.8443000000000001</c:v>
                </c:pt>
                <c:pt idx="2560">
                  <c:v>-4.0088999999999997</c:v>
                </c:pt>
                <c:pt idx="2561">
                  <c:v>-4.1932</c:v>
                </c:pt>
                <c:pt idx="2562">
                  <c:v>-4.3620999999999999</c:v>
                </c:pt>
                <c:pt idx="2563">
                  <c:v>-4.5556999999999999</c:v>
                </c:pt>
                <c:pt idx="2564">
                  <c:v>-4.7613000000000003</c:v>
                </c:pt>
                <c:pt idx="2565">
                  <c:v>-4.9695</c:v>
                </c:pt>
                <c:pt idx="2566">
                  <c:v>-5.1901999999999999</c:v>
                </c:pt>
                <c:pt idx="2567">
                  <c:v>-5.4229000000000003</c:v>
                </c:pt>
                <c:pt idx="2568">
                  <c:v>-5.6464999999999996</c:v>
                </c:pt>
                <c:pt idx="2569">
                  <c:v>-5.8856999999999999</c:v>
                </c:pt>
                <c:pt idx="2570">
                  <c:v>-6.0932000000000004</c:v>
                </c:pt>
                <c:pt idx="2571">
                  <c:v>-6.2630999999999997</c:v>
                </c:pt>
                <c:pt idx="2572">
                  <c:v>-6.3951000000000002</c:v>
                </c:pt>
                <c:pt idx="2573">
                  <c:v>-6.4877000000000002</c:v>
                </c:pt>
                <c:pt idx="2574">
                  <c:v>-6.5627000000000004</c:v>
                </c:pt>
                <c:pt idx="2575">
                  <c:v>-6.6063999999999998</c:v>
                </c:pt>
                <c:pt idx="2576">
                  <c:v>-6.6189999999999998</c:v>
                </c:pt>
                <c:pt idx="2577">
                  <c:v>-6.6143999999999998</c:v>
                </c:pt>
                <c:pt idx="2578">
                  <c:v>-6.6018999999999997</c:v>
                </c:pt>
                <c:pt idx="2579">
                  <c:v>-6.5823999999999998</c:v>
                </c:pt>
                <c:pt idx="2580">
                  <c:v>-6.5644</c:v>
                </c:pt>
                <c:pt idx="2581">
                  <c:v>-6.5498000000000003</c:v>
                </c:pt>
                <c:pt idx="2582">
                  <c:v>-6.5541999999999998</c:v>
                </c:pt>
                <c:pt idx="2583">
                  <c:v>-6.5849000000000002</c:v>
                </c:pt>
                <c:pt idx="2584">
                  <c:v>-6.6508000000000003</c:v>
                </c:pt>
                <c:pt idx="2585">
                  <c:v>-6.7122999999999999</c:v>
                </c:pt>
                <c:pt idx="2586">
                  <c:v>-6.7770999999999999</c:v>
                </c:pt>
                <c:pt idx="2587">
                  <c:v>-6.8840000000000003</c:v>
                </c:pt>
                <c:pt idx="2588">
                  <c:v>-6.9897</c:v>
                </c:pt>
                <c:pt idx="2589">
                  <c:v>-7.0427</c:v>
                </c:pt>
                <c:pt idx="2590">
                  <c:v>-7.0831</c:v>
                </c:pt>
                <c:pt idx="2591">
                  <c:v>-7.1409000000000002</c:v>
                </c:pt>
                <c:pt idx="2592">
                  <c:v>-7.1902999999999997</c:v>
                </c:pt>
                <c:pt idx="2593">
                  <c:v>-7.2264999999999997</c:v>
                </c:pt>
                <c:pt idx="2594">
                  <c:v>-7.2556000000000003</c:v>
                </c:pt>
                <c:pt idx="2595">
                  <c:v>-7.2766000000000002</c:v>
                </c:pt>
                <c:pt idx="2596">
                  <c:v>-7.2751999999999999</c:v>
                </c:pt>
                <c:pt idx="2597">
                  <c:v>-7.2557</c:v>
                </c:pt>
                <c:pt idx="2598">
                  <c:v>-7.2565999999999997</c:v>
                </c:pt>
                <c:pt idx="2599">
                  <c:v>-7.2489999999999997</c:v>
                </c:pt>
                <c:pt idx="2600">
                  <c:v>-7.2632000000000003</c:v>
                </c:pt>
                <c:pt idx="2601">
                  <c:v>-7.2839999999999998</c:v>
                </c:pt>
                <c:pt idx="2602">
                  <c:v>-7.3181000000000003</c:v>
                </c:pt>
                <c:pt idx="2603">
                  <c:v>-7.35</c:v>
                </c:pt>
                <c:pt idx="2604">
                  <c:v>-7.3787000000000003</c:v>
                </c:pt>
                <c:pt idx="2605">
                  <c:v>-7.4036</c:v>
                </c:pt>
                <c:pt idx="2606">
                  <c:v>-7.4283000000000001</c:v>
                </c:pt>
                <c:pt idx="2607">
                  <c:v>-7.4542999999999999</c:v>
                </c:pt>
                <c:pt idx="2608">
                  <c:v>-7.4858000000000002</c:v>
                </c:pt>
                <c:pt idx="2609">
                  <c:v>-7.5155000000000003</c:v>
                </c:pt>
                <c:pt idx="2610">
                  <c:v>-7.5452000000000004</c:v>
                </c:pt>
                <c:pt idx="2611">
                  <c:v>-7.5815000000000001</c:v>
                </c:pt>
                <c:pt idx="2612">
                  <c:v>-7.6109999999999998</c:v>
                </c:pt>
                <c:pt idx="2613">
                  <c:v>-7.6296999999999997</c:v>
                </c:pt>
                <c:pt idx="2614">
                  <c:v>-7.6421999999999999</c:v>
                </c:pt>
                <c:pt idx="2615">
                  <c:v>-7.6417000000000002</c:v>
                </c:pt>
                <c:pt idx="2616">
                  <c:v>-7.6432000000000002</c:v>
                </c:pt>
                <c:pt idx="2617">
                  <c:v>-7.6604000000000001</c:v>
                </c:pt>
                <c:pt idx="2618">
                  <c:v>-7.6978</c:v>
                </c:pt>
                <c:pt idx="2619">
                  <c:v>-7.7375999999999996</c:v>
                </c:pt>
                <c:pt idx="2620">
                  <c:v>-7.7537000000000003</c:v>
                </c:pt>
                <c:pt idx="2621">
                  <c:v>-7.7668999999999997</c:v>
                </c:pt>
                <c:pt idx="2622">
                  <c:v>-7.7790999999999997</c:v>
                </c:pt>
                <c:pt idx="2623">
                  <c:v>-7.7865000000000002</c:v>
                </c:pt>
                <c:pt idx="2624">
                  <c:v>-7.7995999999999999</c:v>
                </c:pt>
                <c:pt idx="2625">
                  <c:v>-7.8140999999999998</c:v>
                </c:pt>
                <c:pt idx="2626">
                  <c:v>-7.8216000000000001</c:v>
                </c:pt>
                <c:pt idx="2627">
                  <c:v>-7.8353000000000002</c:v>
                </c:pt>
                <c:pt idx="2628">
                  <c:v>-7.8602999999999996</c:v>
                </c:pt>
                <c:pt idx="2629">
                  <c:v>-7.8789999999999996</c:v>
                </c:pt>
                <c:pt idx="2630">
                  <c:v>-7.8986000000000001</c:v>
                </c:pt>
                <c:pt idx="2631">
                  <c:v>-7.9108999999999998</c:v>
                </c:pt>
                <c:pt idx="2632">
                  <c:v>-7.9306999999999999</c:v>
                </c:pt>
                <c:pt idx="2633">
                  <c:v>-7.9577</c:v>
                </c:pt>
                <c:pt idx="2634">
                  <c:v>-7.9668000000000001</c:v>
                </c:pt>
                <c:pt idx="2635">
                  <c:v>-7.9570999999999996</c:v>
                </c:pt>
                <c:pt idx="2636">
                  <c:v>-7.9682000000000004</c:v>
                </c:pt>
                <c:pt idx="2637">
                  <c:v>-7.9877000000000002</c:v>
                </c:pt>
                <c:pt idx="2638">
                  <c:v>-8.0038</c:v>
                </c:pt>
                <c:pt idx="2639">
                  <c:v>-8.0211000000000006</c:v>
                </c:pt>
                <c:pt idx="2640">
                  <c:v>-8.0395000000000003</c:v>
                </c:pt>
                <c:pt idx="2641">
                  <c:v>-8.0525000000000002</c:v>
                </c:pt>
                <c:pt idx="2642">
                  <c:v>-8.0691000000000006</c:v>
                </c:pt>
                <c:pt idx="2643">
                  <c:v>-8.0714000000000006</c:v>
                </c:pt>
                <c:pt idx="2644">
                  <c:v>-8.0676000000000005</c:v>
                </c:pt>
                <c:pt idx="2645">
                  <c:v>-8.0667000000000009</c:v>
                </c:pt>
                <c:pt idx="2646">
                  <c:v>-8.0580999999999996</c:v>
                </c:pt>
                <c:pt idx="2647">
                  <c:v>-8.0510000000000002</c:v>
                </c:pt>
                <c:pt idx="2648">
                  <c:v>-8.0472999999999999</c:v>
                </c:pt>
                <c:pt idx="2649">
                  <c:v>-8.0521999999999991</c:v>
                </c:pt>
                <c:pt idx="2650">
                  <c:v>-8.0719999999999992</c:v>
                </c:pt>
                <c:pt idx="2651">
                  <c:v>-8.0957000000000008</c:v>
                </c:pt>
                <c:pt idx="2652">
                  <c:v>-8.0949000000000009</c:v>
                </c:pt>
                <c:pt idx="2653">
                  <c:v>-8.0898000000000003</c:v>
                </c:pt>
                <c:pt idx="2654">
                  <c:v>-8.0801999999999996</c:v>
                </c:pt>
                <c:pt idx="2655">
                  <c:v>-8.0631000000000004</c:v>
                </c:pt>
                <c:pt idx="2656">
                  <c:v>-8.06</c:v>
                </c:pt>
                <c:pt idx="2657">
                  <c:v>-8.0391999999999992</c:v>
                </c:pt>
                <c:pt idx="2658">
                  <c:v>-8.0342000000000002</c:v>
                </c:pt>
                <c:pt idx="2659">
                  <c:v>-8.0379000000000005</c:v>
                </c:pt>
                <c:pt idx="2660">
                  <c:v>-8.0336999999999996</c:v>
                </c:pt>
                <c:pt idx="2661">
                  <c:v>-8.0411000000000001</c:v>
                </c:pt>
                <c:pt idx="2662">
                  <c:v>-8.0501000000000005</c:v>
                </c:pt>
                <c:pt idx="2663">
                  <c:v>-8.0536999999999992</c:v>
                </c:pt>
                <c:pt idx="2664">
                  <c:v>-8.0511999999999997</c:v>
                </c:pt>
                <c:pt idx="2665">
                  <c:v>-8.0584000000000007</c:v>
                </c:pt>
                <c:pt idx="2666">
                  <c:v>-8.0763999999999996</c:v>
                </c:pt>
                <c:pt idx="2667">
                  <c:v>-8.0774000000000008</c:v>
                </c:pt>
                <c:pt idx="2668">
                  <c:v>-8.0848999999999993</c:v>
                </c:pt>
                <c:pt idx="2669">
                  <c:v>-8.0917999999999992</c:v>
                </c:pt>
                <c:pt idx="2670">
                  <c:v>-8.0968999999999998</c:v>
                </c:pt>
                <c:pt idx="2671">
                  <c:v>-8.0818999999999992</c:v>
                </c:pt>
                <c:pt idx="2672">
                  <c:v>-8.0601000000000003</c:v>
                </c:pt>
                <c:pt idx="2673">
                  <c:v>-8.0296000000000003</c:v>
                </c:pt>
                <c:pt idx="2674">
                  <c:v>-8.0142000000000007</c:v>
                </c:pt>
                <c:pt idx="2675">
                  <c:v>-8.0341000000000005</c:v>
                </c:pt>
                <c:pt idx="2676">
                  <c:v>-8.0676000000000005</c:v>
                </c:pt>
                <c:pt idx="2677">
                  <c:v>-8.1105999999999998</c:v>
                </c:pt>
                <c:pt idx="2678">
                  <c:v>-8.1411999999999995</c:v>
                </c:pt>
                <c:pt idx="2679">
                  <c:v>-8.1502999999999997</c:v>
                </c:pt>
                <c:pt idx="2680">
                  <c:v>-8.1387999999999998</c:v>
                </c:pt>
                <c:pt idx="2681">
                  <c:v>-8.1402999999999999</c:v>
                </c:pt>
                <c:pt idx="2682">
                  <c:v>-8.1478000000000002</c:v>
                </c:pt>
                <c:pt idx="2683">
                  <c:v>-8.1622000000000003</c:v>
                </c:pt>
                <c:pt idx="2684">
                  <c:v>-8.1732999999999993</c:v>
                </c:pt>
                <c:pt idx="2685">
                  <c:v>-8.1705000000000005</c:v>
                </c:pt>
                <c:pt idx="2686">
                  <c:v>-8.1782000000000004</c:v>
                </c:pt>
                <c:pt idx="2687">
                  <c:v>-8.1814</c:v>
                </c:pt>
                <c:pt idx="2688">
                  <c:v>-8.1973000000000003</c:v>
                </c:pt>
                <c:pt idx="2689">
                  <c:v>-8.2207000000000008</c:v>
                </c:pt>
                <c:pt idx="2690">
                  <c:v>-8.2375000000000007</c:v>
                </c:pt>
                <c:pt idx="2691">
                  <c:v>-8.2158999999999995</c:v>
                </c:pt>
                <c:pt idx="2692">
                  <c:v>-8.1904000000000003</c:v>
                </c:pt>
                <c:pt idx="2693">
                  <c:v>-8.1593999999999998</c:v>
                </c:pt>
                <c:pt idx="2694">
                  <c:v>-8.1507000000000005</c:v>
                </c:pt>
                <c:pt idx="2695">
                  <c:v>-8.1675000000000004</c:v>
                </c:pt>
                <c:pt idx="2696">
                  <c:v>-8.1791</c:v>
                </c:pt>
                <c:pt idx="2697">
                  <c:v>-8.1896000000000004</c:v>
                </c:pt>
                <c:pt idx="2698">
                  <c:v>-8.1822999999999997</c:v>
                </c:pt>
                <c:pt idx="2699">
                  <c:v>-8.1638999999999999</c:v>
                </c:pt>
                <c:pt idx="2700">
                  <c:v>-8.1607000000000003</c:v>
                </c:pt>
                <c:pt idx="2701">
                  <c:v>-8.1745999999999999</c:v>
                </c:pt>
                <c:pt idx="2702">
                  <c:v>-8.1887000000000008</c:v>
                </c:pt>
                <c:pt idx="2703">
                  <c:v>-8.1948000000000008</c:v>
                </c:pt>
                <c:pt idx="2704">
                  <c:v>-8.2089999999999996</c:v>
                </c:pt>
                <c:pt idx="2705">
                  <c:v>-8.2119</c:v>
                </c:pt>
                <c:pt idx="2706">
                  <c:v>-8.2082999999999995</c:v>
                </c:pt>
                <c:pt idx="2707">
                  <c:v>-8.2045999999999992</c:v>
                </c:pt>
                <c:pt idx="2708">
                  <c:v>-8.1931999999999992</c:v>
                </c:pt>
                <c:pt idx="2709">
                  <c:v>-8.1732999999999993</c:v>
                </c:pt>
                <c:pt idx="2710">
                  <c:v>-8.1660000000000004</c:v>
                </c:pt>
                <c:pt idx="2711">
                  <c:v>-8.1513000000000009</c:v>
                </c:pt>
                <c:pt idx="2712">
                  <c:v>-8.1178000000000008</c:v>
                </c:pt>
                <c:pt idx="2713">
                  <c:v>-8.0867000000000004</c:v>
                </c:pt>
                <c:pt idx="2714">
                  <c:v>-8.0563000000000002</c:v>
                </c:pt>
                <c:pt idx="2715">
                  <c:v>-8.0158000000000005</c:v>
                </c:pt>
                <c:pt idx="2716">
                  <c:v>-7.9694000000000003</c:v>
                </c:pt>
                <c:pt idx="2717">
                  <c:v>-7.9143999999999997</c:v>
                </c:pt>
                <c:pt idx="2718">
                  <c:v>-7.8468999999999998</c:v>
                </c:pt>
                <c:pt idx="2719">
                  <c:v>-7.7881</c:v>
                </c:pt>
                <c:pt idx="2720">
                  <c:v>-7.7180999999999997</c:v>
                </c:pt>
                <c:pt idx="2721">
                  <c:v>-7.6333000000000002</c:v>
                </c:pt>
                <c:pt idx="2722">
                  <c:v>-7.5477999999999996</c:v>
                </c:pt>
                <c:pt idx="2723">
                  <c:v>-7.4676999999999998</c:v>
                </c:pt>
                <c:pt idx="2724">
                  <c:v>-7.3897000000000004</c:v>
                </c:pt>
                <c:pt idx="2725">
                  <c:v>-7.3067000000000002</c:v>
                </c:pt>
                <c:pt idx="2726">
                  <c:v>-7.2298</c:v>
                </c:pt>
                <c:pt idx="2727">
                  <c:v>-7.1435000000000004</c:v>
                </c:pt>
                <c:pt idx="2728">
                  <c:v>-7.0616000000000003</c:v>
                </c:pt>
                <c:pt idx="2729">
                  <c:v>-6.9829999999999997</c:v>
                </c:pt>
                <c:pt idx="2730">
                  <c:v>-6.9116999999999997</c:v>
                </c:pt>
                <c:pt idx="2731">
                  <c:v>-6.8215000000000003</c:v>
                </c:pt>
                <c:pt idx="2732">
                  <c:v>-6.7489999999999997</c:v>
                </c:pt>
                <c:pt idx="2733">
                  <c:v>-6.6851000000000003</c:v>
                </c:pt>
                <c:pt idx="2734">
                  <c:v>-6.6082999999999998</c:v>
                </c:pt>
                <c:pt idx="2735">
                  <c:v>-6.5418000000000003</c:v>
                </c:pt>
                <c:pt idx="2736">
                  <c:v>-6.4661999999999997</c:v>
                </c:pt>
                <c:pt idx="2737">
                  <c:v>-6.3875000000000002</c:v>
                </c:pt>
                <c:pt idx="2738">
                  <c:v>-6.3282999999999996</c:v>
                </c:pt>
                <c:pt idx="2739">
                  <c:v>-6.2885</c:v>
                </c:pt>
                <c:pt idx="2740">
                  <c:v>-6.2362000000000002</c:v>
                </c:pt>
                <c:pt idx="2741">
                  <c:v>-6.1814</c:v>
                </c:pt>
                <c:pt idx="2742">
                  <c:v>-6.1269999999999998</c:v>
                </c:pt>
                <c:pt idx="2743">
                  <c:v>-6.0659999999999998</c:v>
                </c:pt>
                <c:pt idx="2744">
                  <c:v>-5.9865000000000004</c:v>
                </c:pt>
                <c:pt idx="2745">
                  <c:v>-5.9004000000000003</c:v>
                </c:pt>
                <c:pt idx="2746">
                  <c:v>-5.8129999999999997</c:v>
                </c:pt>
                <c:pt idx="2747">
                  <c:v>-5.7031000000000001</c:v>
                </c:pt>
                <c:pt idx="2748">
                  <c:v>-5.5986000000000002</c:v>
                </c:pt>
                <c:pt idx="2749">
                  <c:v>-5.4718</c:v>
                </c:pt>
                <c:pt idx="2750">
                  <c:v>-5.3201000000000001</c:v>
                </c:pt>
                <c:pt idx="2751">
                  <c:v>-5.1958000000000002</c:v>
                </c:pt>
                <c:pt idx="2752">
                  <c:v>-5.0529000000000002</c:v>
                </c:pt>
                <c:pt idx="2753">
                  <c:v>-4.8753000000000002</c:v>
                </c:pt>
                <c:pt idx="2754">
                  <c:v>-4.6959</c:v>
                </c:pt>
                <c:pt idx="2755">
                  <c:v>-4.5448000000000004</c:v>
                </c:pt>
                <c:pt idx="2756">
                  <c:v>-4.3993000000000002</c:v>
                </c:pt>
                <c:pt idx="2757">
                  <c:v>-4.2282999999999999</c:v>
                </c:pt>
                <c:pt idx="2758">
                  <c:v>-4.0578000000000003</c:v>
                </c:pt>
                <c:pt idx="2759">
                  <c:v>-3.8984000000000001</c:v>
                </c:pt>
                <c:pt idx="2760">
                  <c:v>-3.7595000000000001</c:v>
                </c:pt>
                <c:pt idx="2761">
                  <c:v>-3.6354000000000002</c:v>
                </c:pt>
                <c:pt idx="2762">
                  <c:v>-3.5177</c:v>
                </c:pt>
                <c:pt idx="2763">
                  <c:v>-3.4243999999999999</c:v>
                </c:pt>
                <c:pt idx="2764">
                  <c:v>-3.3711000000000002</c:v>
                </c:pt>
                <c:pt idx="2765">
                  <c:v>-3.3584999999999998</c:v>
                </c:pt>
                <c:pt idx="2766">
                  <c:v>-3.3485999999999998</c:v>
                </c:pt>
                <c:pt idx="2767">
                  <c:v>-3.3675000000000002</c:v>
                </c:pt>
                <c:pt idx="2768">
                  <c:v>-3.3875999999999999</c:v>
                </c:pt>
                <c:pt idx="2769">
                  <c:v>-3.4077999999999999</c:v>
                </c:pt>
                <c:pt idx="2770">
                  <c:v>-3.423</c:v>
                </c:pt>
                <c:pt idx="2771">
                  <c:v>-3.4220000000000002</c:v>
                </c:pt>
                <c:pt idx="2772">
                  <c:v>-3.4068999999999998</c:v>
                </c:pt>
                <c:pt idx="2773">
                  <c:v>-3.3685999999999998</c:v>
                </c:pt>
                <c:pt idx="2774">
                  <c:v>-3.3283999999999998</c:v>
                </c:pt>
                <c:pt idx="2775">
                  <c:v>-3.3</c:v>
                </c:pt>
                <c:pt idx="2776">
                  <c:v>-3.2443</c:v>
                </c:pt>
                <c:pt idx="2777">
                  <c:v>-3.2141000000000002</c:v>
                </c:pt>
                <c:pt idx="2778">
                  <c:v>-3.2044999999999999</c:v>
                </c:pt>
                <c:pt idx="2779">
                  <c:v>-3.1745999999999999</c:v>
                </c:pt>
                <c:pt idx="2780">
                  <c:v>-3.1295000000000002</c:v>
                </c:pt>
                <c:pt idx="2781">
                  <c:v>-3.089</c:v>
                </c:pt>
                <c:pt idx="2782">
                  <c:v>-3.0871</c:v>
                </c:pt>
                <c:pt idx="2783">
                  <c:v>-3.0836999999999999</c:v>
                </c:pt>
                <c:pt idx="2784">
                  <c:v>-3.0415000000000001</c:v>
                </c:pt>
                <c:pt idx="2785">
                  <c:v>-2.9828999999999999</c:v>
                </c:pt>
                <c:pt idx="2786">
                  <c:v>-2.9396</c:v>
                </c:pt>
                <c:pt idx="2787">
                  <c:v>-2.9062000000000001</c:v>
                </c:pt>
                <c:pt idx="2788">
                  <c:v>-2.8740999999999999</c:v>
                </c:pt>
                <c:pt idx="2789">
                  <c:v>-2.83</c:v>
                </c:pt>
                <c:pt idx="2790">
                  <c:v>-2.7826</c:v>
                </c:pt>
                <c:pt idx="2791">
                  <c:v>-2.7368000000000001</c:v>
                </c:pt>
                <c:pt idx="2792">
                  <c:v>-2.6863000000000001</c:v>
                </c:pt>
                <c:pt idx="2793">
                  <c:v>-2.6352000000000002</c:v>
                </c:pt>
                <c:pt idx="2794">
                  <c:v>-2.5855000000000001</c:v>
                </c:pt>
                <c:pt idx="2795">
                  <c:v>-2.5369999999999999</c:v>
                </c:pt>
                <c:pt idx="2796">
                  <c:v>-2.4952999999999999</c:v>
                </c:pt>
                <c:pt idx="2797">
                  <c:v>-2.4401999999999999</c:v>
                </c:pt>
                <c:pt idx="2798">
                  <c:v>-2.3774999999999999</c:v>
                </c:pt>
                <c:pt idx="2799">
                  <c:v>-2.3136999999999999</c:v>
                </c:pt>
                <c:pt idx="2800">
                  <c:v>-2.2532000000000001</c:v>
                </c:pt>
                <c:pt idx="2801">
                  <c:v>-2.1949999999999998</c:v>
                </c:pt>
                <c:pt idx="2802">
                  <c:v>-2.1419000000000001</c:v>
                </c:pt>
                <c:pt idx="2803">
                  <c:v>-2.0895999999999999</c:v>
                </c:pt>
                <c:pt idx="2804">
                  <c:v>-2.0476999999999999</c:v>
                </c:pt>
                <c:pt idx="2805">
                  <c:v>-2.0177</c:v>
                </c:pt>
                <c:pt idx="2806">
                  <c:v>-1.992</c:v>
                </c:pt>
                <c:pt idx="2807">
                  <c:v>-1.9220999999999999</c:v>
                </c:pt>
                <c:pt idx="2808">
                  <c:v>-1.8411</c:v>
                </c:pt>
                <c:pt idx="2809">
                  <c:v>-1.8131999999999999</c:v>
                </c:pt>
                <c:pt idx="2810">
                  <c:v>-1.8047</c:v>
                </c:pt>
                <c:pt idx="2811">
                  <c:v>-1.7858000000000001</c:v>
                </c:pt>
                <c:pt idx="2812">
                  <c:v>-1.7457</c:v>
                </c:pt>
                <c:pt idx="2813">
                  <c:v>-1.708</c:v>
                </c:pt>
                <c:pt idx="2814">
                  <c:v>-1.6915</c:v>
                </c:pt>
                <c:pt idx="2815">
                  <c:v>-1.647</c:v>
                </c:pt>
                <c:pt idx="2816">
                  <c:v>-1.5876999999999999</c:v>
                </c:pt>
                <c:pt idx="2817">
                  <c:v>-1.5481</c:v>
                </c:pt>
                <c:pt idx="2818">
                  <c:v>-1.5116000000000001</c:v>
                </c:pt>
                <c:pt idx="2819">
                  <c:v>-1.4786999999999999</c:v>
                </c:pt>
                <c:pt idx="2820">
                  <c:v>-1.4466000000000001</c:v>
                </c:pt>
                <c:pt idx="2821">
                  <c:v>-1.4184000000000001</c:v>
                </c:pt>
                <c:pt idx="2822">
                  <c:v>-1.3696999999999999</c:v>
                </c:pt>
                <c:pt idx="2823">
                  <c:v>-1.3445</c:v>
                </c:pt>
                <c:pt idx="2824">
                  <c:v>-1.3160000000000001</c:v>
                </c:pt>
                <c:pt idx="2825">
                  <c:v>-1.2715000000000001</c:v>
                </c:pt>
                <c:pt idx="2826">
                  <c:v>-1.2242</c:v>
                </c:pt>
                <c:pt idx="2827">
                  <c:v>-1.1976</c:v>
                </c:pt>
                <c:pt idx="2828">
                  <c:v>-1.1783999999999999</c:v>
                </c:pt>
                <c:pt idx="2829">
                  <c:v>-1.1647000000000001</c:v>
                </c:pt>
                <c:pt idx="2830">
                  <c:v>-1.1546000000000001</c:v>
                </c:pt>
                <c:pt idx="2831">
                  <c:v>-1.1541999999999999</c:v>
                </c:pt>
                <c:pt idx="2832">
                  <c:v>-1.1559999999999999</c:v>
                </c:pt>
                <c:pt idx="2833">
                  <c:v>-1.1617999999999999</c:v>
                </c:pt>
                <c:pt idx="2834">
                  <c:v>-1.1525000000000001</c:v>
                </c:pt>
                <c:pt idx="2835">
                  <c:v>-1.1472</c:v>
                </c:pt>
                <c:pt idx="2836">
                  <c:v>-1.1419999999999999</c:v>
                </c:pt>
                <c:pt idx="2837">
                  <c:v>-1.1398999999999999</c:v>
                </c:pt>
                <c:pt idx="2838">
                  <c:v>-1.1305000000000001</c:v>
                </c:pt>
                <c:pt idx="2839">
                  <c:v>-1.1244000000000001</c:v>
                </c:pt>
                <c:pt idx="2840">
                  <c:v>-1.1191</c:v>
                </c:pt>
                <c:pt idx="2841">
                  <c:v>-1.1121000000000001</c:v>
                </c:pt>
                <c:pt idx="2842">
                  <c:v>-1.0822000000000001</c:v>
                </c:pt>
                <c:pt idx="2843">
                  <c:v>-1.0569999999999999</c:v>
                </c:pt>
                <c:pt idx="2844">
                  <c:v>-1.0524</c:v>
                </c:pt>
                <c:pt idx="2845">
                  <c:v>-1.0351999999999999</c:v>
                </c:pt>
                <c:pt idx="2846">
                  <c:v>-1.0196000000000001</c:v>
                </c:pt>
                <c:pt idx="2847">
                  <c:v>-1.0219</c:v>
                </c:pt>
                <c:pt idx="2848">
                  <c:v>-1.0225</c:v>
                </c:pt>
                <c:pt idx="2849">
                  <c:v>-1.0172000000000001</c:v>
                </c:pt>
                <c:pt idx="2850">
                  <c:v>-1.0107999999999999</c:v>
                </c:pt>
                <c:pt idx="2851">
                  <c:v>-1.0163</c:v>
                </c:pt>
                <c:pt idx="2852">
                  <c:v>-1.0099</c:v>
                </c:pt>
                <c:pt idx="2853">
                  <c:v>-0.99136999999999997</c:v>
                </c:pt>
                <c:pt idx="2854">
                  <c:v>-0.97421999999999997</c:v>
                </c:pt>
                <c:pt idx="2855">
                  <c:v>-0.97706000000000004</c:v>
                </c:pt>
                <c:pt idx="2856">
                  <c:v>-0.97935000000000005</c:v>
                </c:pt>
                <c:pt idx="2857">
                  <c:v>-0.96992999999999996</c:v>
                </c:pt>
                <c:pt idx="2858">
                  <c:v>-0.97043000000000001</c:v>
                </c:pt>
                <c:pt idx="2859">
                  <c:v>-0.97719</c:v>
                </c:pt>
                <c:pt idx="2860">
                  <c:v>-0.97141999999999995</c:v>
                </c:pt>
                <c:pt idx="2861">
                  <c:v>-0.95459000000000005</c:v>
                </c:pt>
                <c:pt idx="2862">
                  <c:v>-0.91095999999999999</c:v>
                </c:pt>
                <c:pt idx="2863">
                  <c:v>-0.85804999999999998</c:v>
                </c:pt>
                <c:pt idx="2864">
                  <c:v>-0.82088000000000005</c:v>
                </c:pt>
                <c:pt idx="2865">
                  <c:v>-0.81098999999999999</c:v>
                </c:pt>
                <c:pt idx="2866">
                  <c:v>-0.80952999999999997</c:v>
                </c:pt>
                <c:pt idx="2867">
                  <c:v>-0.82567000000000002</c:v>
                </c:pt>
                <c:pt idx="2868">
                  <c:v>-0.82908000000000004</c:v>
                </c:pt>
                <c:pt idx="2869">
                  <c:v>-0.83074999999999999</c:v>
                </c:pt>
                <c:pt idx="2870">
                  <c:v>-0.82010000000000005</c:v>
                </c:pt>
                <c:pt idx="2871">
                  <c:v>-0.79940999999999995</c:v>
                </c:pt>
                <c:pt idx="2872">
                  <c:v>-0.78439000000000003</c:v>
                </c:pt>
                <c:pt idx="2873">
                  <c:v>-0.77668000000000004</c:v>
                </c:pt>
                <c:pt idx="2874">
                  <c:v>-0.76726000000000005</c:v>
                </c:pt>
                <c:pt idx="2875">
                  <c:v>-0.77003999999999995</c:v>
                </c:pt>
                <c:pt idx="2876">
                  <c:v>-0.77383000000000002</c:v>
                </c:pt>
                <c:pt idx="2877">
                  <c:v>-0.77400000000000002</c:v>
                </c:pt>
                <c:pt idx="2878">
                  <c:v>-0.76287000000000005</c:v>
                </c:pt>
                <c:pt idx="2879">
                  <c:v>-0.75356000000000001</c:v>
                </c:pt>
                <c:pt idx="2880">
                  <c:v>-0.75333000000000006</c:v>
                </c:pt>
                <c:pt idx="2881">
                  <c:v>-0.74775000000000003</c:v>
                </c:pt>
                <c:pt idx="2882">
                  <c:v>-0.75460000000000005</c:v>
                </c:pt>
                <c:pt idx="2883">
                  <c:v>-0.75758999999999999</c:v>
                </c:pt>
                <c:pt idx="2884">
                  <c:v>-0.75419999999999998</c:v>
                </c:pt>
                <c:pt idx="2885">
                  <c:v>-0.74714000000000003</c:v>
                </c:pt>
                <c:pt idx="2886">
                  <c:v>-0.74126000000000003</c:v>
                </c:pt>
                <c:pt idx="2887">
                  <c:v>-0.72370999999999996</c:v>
                </c:pt>
                <c:pt idx="2888">
                  <c:v>-0.70592999999999995</c:v>
                </c:pt>
                <c:pt idx="2889">
                  <c:v>-0.69920000000000004</c:v>
                </c:pt>
                <c:pt idx="2890">
                  <c:v>-0.68206999999999995</c:v>
                </c:pt>
                <c:pt idx="2891">
                  <c:v>-0.65729000000000004</c:v>
                </c:pt>
                <c:pt idx="2892">
                  <c:v>-0.63773000000000002</c:v>
                </c:pt>
                <c:pt idx="2893">
                  <c:v>-0.63453999999999999</c:v>
                </c:pt>
                <c:pt idx="2894">
                  <c:v>-0.63827</c:v>
                </c:pt>
                <c:pt idx="2895">
                  <c:v>-0.62722</c:v>
                </c:pt>
                <c:pt idx="2896">
                  <c:v>-0.62424000000000002</c:v>
                </c:pt>
                <c:pt idx="2897">
                  <c:v>-0.63085000000000002</c:v>
                </c:pt>
                <c:pt idx="2898">
                  <c:v>-0.63678999999999997</c:v>
                </c:pt>
                <c:pt idx="2899">
                  <c:v>-0.64165000000000005</c:v>
                </c:pt>
                <c:pt idx="2900">
                  <c:v>-0.64964999999999995</c:v>
                </c:pt>
                <c:pt idx="2901">
                  <c:v>-0.66303000000000001</c:v>
                </c:pt>
                <c:pt idx="2902">
                  <c:v>-0.66932999999999998</c:v>
                </c:pt>
                <c:pt idx="2903">
                  <c:v>-0.67015000000000002</c:v>
                </c:pt>
                <c:pt idx="2904">
                  <c:v>-0.66286999999999996</c:v>
                </c:pt>
                <c:pt idx="2905">
                  <c:v>-0.66239000000000003</c:v>
                </c:pt>
                <c:pt idx="2906">
                  <c:v>-0.66141000000000005</c:v>
                </c:pt>
                <c:pt idx="2907">
                  <c:v>-0.65639000000000003</c:v>
                </c:pt>
                <c:pt idx="2908">
                  <c:v>-0.66069</c:v>
                </c:pt>
                <c:pt idx="2909">
                  <c:v>-0.66117000000000004</c:v>
                </c:pt>
                <c:pt idx="2910">
                  <c:v>-0.67096999999999996</c:v>
                </c:pt>
                <c:pt idx="2911">
                  <c:v>-0.67323999999999995</c:v>
                </c:pt>
                <c:pt idx="2912">
                  <c:v>-0.68047999999999997</c:v>
                </c:pt>
                <c:pt idx="2913">
                  <c:v>-0.69540999999999997</c:v>
                </c:pt>
                <c:pt idx="2914">
                  <c:v>-0.69015000000000004</c:v>
                </c:pt>
                <c:pt idx="2915">
                  <c:v>-0.67937999999999998</c:v>
                </c:pt>
                <c:pt idx="2916">
                  <c:v>-0.67542999999999997</c:v>
                </c:pt>
                <c:pt idx="2917">
                  <c:v>-0.65658000000000005</c:v>
                </c:pt>
                <c:pt idx="2918">
                  <c:v>-0.64664999999999995</c:v>
                </c:pt>
                <c:pt idx="2919">
                  <c:v>-0.63427</c:v>
                </c:pt>
                <c:pt idx="2920">
                  <c:v>-0.62011000000000005</c:v>
                </c:pt>
                <c:pt idx="2921">
                  <c:v>-0.63197999999999999</c:v>
                </c:pt>
                <c:pt idx="2922">
                  <c:v>-0.66983000000000004</c:v>
                </c:pt>
                <c:pt idx="2923">
                  <c:v>-0.71889999999999998</c:v>
                </c:pt>
                <c:pt idx="2924">
                  <c:v>-0.76893</c:v>
                </c:pt>
                <c:pt idx="2925">
                  <c:v>-0.80654999999999999</c:v>
                </c:pt>
                <c:pt idx="2926">
                  <c:v>-0.89232999999999996</c:v>
                </c:pt>
                <c:pt idx="2927">
                  <c:v>-1.0143</c:v>
                </c:pt>
                <c:pt idx="2928">
                  <c:v>-1.1079000000000001</c:v>
                </c:pt>
                <c:pt idx="2929">
                  <c:v>-1.2255</c:v>
                </c:pt>
                <c:pt idx="2930">
                  <c:v>-1.3465</c:v>
                </c:pt>
                <c:pt idx="2931">
                  <c:v>-1.4777</c:v>
                </c:pt>
                <c:pt idx="2932">
                  <c:v>-1.6027</c:v>
                </c:pt>
                <c:pt idx="2933">
                  <c:v>-1.702</c:v>
                </c:pt>
                <c:pt idx="2934">
                  <c:v>-1.8340000000000001</c:v>
                </c:pt>
                <c:pt idx="2935">
                  <c:v>-1.9883999999999999</c:v>
                </c:pt>
                <c:pt idx="2936">
                  <c:v>-2.1177999999999999</c:v>
                </c:pt>
                <c:pt idx="2937">
                  <c:v>-2.2473000000000001</c:v>
                </c:pt>
                <c:pt idx="2938">
                  <c:v>-2.3972000000000002</c:v>
                </c:pt>
                <c:pt idx="2939">
                  <c:v>-2.5413999999999999</c:v>
                </c:pt>
                <c:pt idx="2940">
                  <c:v>-2.6661000000000001</c:v>
                </c:pt>
                <c:pt idx="2941">
                  <c:v>-2.7852999999999999</c:v>
                </c:pt>
                <c:pt idx="2942">
                  <c:v>-2.9325999999999999</c:v>
                </c:pt>
                <c:pt idx="2943">
                  <c:v>-3.0977000000000001</c:v>
                </c:pt>
                <c:pt idx="2944">
                  <c:v>-3.2103999999999999</c:v>
                </c:pt>
                <c:pt idx="2945">
                  <c:v>-3.2989000000000002</c:v>
                </c:pt>
                <c:pt idx="2946">
                  <c:v>-3.3975</c:v>
                </c:pt>
                <c:pt idx="2947">
                  <c:v>-3.4708000000000001</c:v>
                </c:pt>
                <c:pt idx="2948">
                  <c:v>-3.5286</c:v>
                </c:pt>
                <c:pt idx="2949">
                  <c:v>-3.5621999999999998</c:v>
                </c:pt>
                <c:pt idx="2950">
                  <c:v>-3.6021999999999998</c:v>
                </c:pt>
                <c:pt idx="2951">
                  <c:v>-3.6644000000000001</c:v>
                </c:pt>
                <c:pt idx="2952">
                  <c:v>-3.6890999999999998</c:v>
                </c:pt>
                <c:pt idx="2953">
                  <c:v>-3.7378999999999998</c:v>
                </c:pt>
                <c:pt idx="2954">
                  <c:v>-3.7829000000000002</c:v>
                </c:pt>
                <c:pt idx="2955">
                  <c:v>-3.8237999999999999</c:v>
                </c:pt>
                <c:pt idx="2956">
                  <c:v>-3.8712</c:v>
                </c:pt>
                <c:pt idx="2957">
                  <c:v>-3.9329999999999998</c:v>
                </c:pt>
                <c:pt idx="2958">
                  <c:v>-3.9811000000000001</c:v>
                </c:pt>
                <c:pt idx="2959">
                  <c:v>-4.0260999999999996</c:v>
                </c:pt>
                <c:pt idx="2960">
                  <c:v>-4.0937000000000001</c:v>
                </c:pt>
                <c:pt idx="2961">
                  <c:v>-4.1689999999999996</c:v>
                </c:pt>
                <c:pt idx="2962">
                  <c:v>-4.2633999999999999</c:v>
                </c:pt>
                <c:pt idx="2963">
                  <c:v>-4.3559999999999999</c:v>
                </c:pt>
                <c:pt idx="2964">
                  <c:v>-4.4561999999999999</c:v>
                </c:pt>
                <c:pt idx="2965">
                  <c:v>-4.5450999999999997</c:v>
                </c:pt>
                <c:pt idx="2966">
                  <c:v>-4.6478000000000002</c:v>
                </c:pt>
                <c:pt idx="2967">
                  <c:v>-4.7742000000000004</c:v>
                </c:pt>
                <c:pt idx="2968">
                  <c:v>-4.8903999999999996</c:v>
                </c:pt>
                <c:pt idx="2969">
                  <c:v>-5.0148000000000001</c:v>
                </c:pt>
                <c:pt idx="2970">
                  <c:v>-5.1356999999999999</c:v>
                </c:pt>
                <c:pt idx="2971">
                  <c:v>-5.2824</c:v>
                </c:pt>
                <c:pt idx="2972">
                  <c:v>-5.4175000000000004</c:v>
                </c:pt>
                <c:pt idx="2973">
                  <c:v>-5.5542999999999996</c:v>
                </c:pt>
                <c:pt idx="2974">
                  <c:v>-5.7106000000000003</c:v>
                </c:pt>
                <c:pt idx="2975">
                  <c:v>-5.8653000000000004</c:v>
                </c:pt>
                <c:pt idx="2976">
                  <c:v>-6.0015000000000001</c:v>
                </c:pt>
                <c:pt idx="2977">
                  <c:v>-6.1277999999999997</c:v>
                </c:pt>
                <c:pt idx="2978">
                  <c:v>-6.2694999999999999</c:v>
                </c:pt>
                <c:pt idx="2979">
                  <c:v>-6.3646000000000003</c:v>
                </c:pt>
                <c:pt idx="2980">
                  <c:v>-6.4413</c:v>
                </c:pt>
                <c:pt idx="2981">
                  <c:v>-6.5193000000000003</c:v>
                </c:pt>
                <c:pt idx="2982">
                  <c:v>-6.5945999999999998</c:v>
                </c:pt>
                <c:pt idx="2983">
                  <c:v>-6.5960999999999999</c:v>
                </c:pt>
                <c:pt idx="2984">
                  <c:v>-6.6021000000000001</c:v>
                </c:pt>
                <c:pt idx="2985">
                  <c:v>-6.6231</c:v>
                </c:pt>
                <c:pt idx="2986">
                  <c:v>-6.6177999999999999</c:v>
                </c:pt>
                <c:pt idx="2987">
                  <c:v>-6.6032999999999999</c:v>
                </c:pt>
                <c:pt idx="2988">
                  <c:v>-6.5868000000000002</c:v>
                </c:pt>
                <c:pt idx="2989">
                  <c:v>-6.5824999999999996</c:v>
                </c:pt>
                <c:pt idx="2990">
                  <c:v>-6.6040000000000001</c:v>
                </c:pt>
                <c:pt idx="2991">
                  <c:v>-6.6464999999999996</c:v>
                </c:pt>
                <c:pt idx="2992">
                  <c:v>-6.7039999999999997</c:v>
                </c:pt>
                <c:pt idx="2993">
                  <c:v>-6.7855999999999996</c:v>
                </c:pt>
                <c:pt idx="2994">
                  <c:v>-6.8730000000000002</c:v>
                </c:pt>
                <c:pt idx="2995">
                  <c:v>-6.9683000000000002</c:v>
                </c:pt>
                <c:pt idx="2996">
                  <c:v>-7.0709</c:v>
                </c:pt>
                <c:pt idx="2997">
                  <c:v>-7.1952999999999996</c:v>
                </c:pt>
                <c:pt idx="2998">
                  <c:v>-7.2812000000000001</c:v>
                </c:pt>
                <c:pt idx="2999">
                  <c:v>-7.3162000000000003</c:v>
                </c:pt>
                <c:pt idx="3000">
                  <c:v>-7.3674999999999997</c:v>
                </c:pt>
                <c:pt idx="3001">
                  <c:v>-7.4196999999999997</c:v>
                </c:pt>
                <c:pt idx="3002">
                  <c:v>-7.4452999999999996</c:v>
                </c:pt>
                <c:pt idx="3003">
                  <c:v>-7.4760999999999997</c:v>
                </c:pt>
                <c:pt idx="3004">
                  <c:v>-7.4763000000000002</c:v>
                </c:pt>
                <c:pt idx="3005">
                  <c:v>-7.4648000000000003</c:v>
                </c:pt>
                <c:pt idx="3006">
                  <c:v>-7.4356</c:v>
                </c:pt>
                <c:pt idx="3007">
                  <c:v>-7.4095000000000004</c:v>
                </c:pt>
                <c:pt idx="3008">
                  <c:v>-7.391</c:v>
                </c:pt>
                <c:pt idx="3009">
                  <c:v>-7.3574000000000002</c:v>
                </c:pt>
                <c:pt idx="3010">
                  <c:v>-7.34</c:v>
                </c:pt>
                <c:pt idx="3011">
                  <c:v>-7.3331</c:v>
                </c:pt>
                <c:pt idx="3012">
                  <c:v>-7.3338999999999999</c:v>
                </c:pt>
                <c:pt idx="3013">
                  <c:v>-7.3643999999999998</c:v>
                </c:pt>
                <c:pt idx="3014">
                  <c:v>-7.3997999999999999</c:v>
                </c:pt>
                <c:pt idx="3015">
                  <c:v>-7.4432</c:v>
                </c:pt>
                <c:pt idx="3016">
                  <c:v>-7.5145</c:v>
                </c:pt>
                <c:pt idx="3017">
                  <c:v>-7.5804999999999998</c:v>
                </c:pt>
                <c:pt idx="3018">
                  <c:v>-7.6329000000000002</c:v>
                </c:pt>
                <c:pt idx="3019">
                  <c:v>-7.6826999999999996</c:v>
                </c:pt>
                <c:pt idx="3020">
                  <c:v>-7.7305999999999999</c:v>
                </c:pt>
                <c:pt idx="3021">
                  <c:v>-7.7656999999999998</c:v>
                </c:pt>
                <c:pt idx="3022">
                  <c:v>-7.7942999999999998</c:v>
                </c:pt>
                <c:pt idx="3023">
                  <c:v>-7.8371000000000004</c:v>
                </c:pt>
                <c:pt idx="3024">
                  <c:v>-7.8666999999999998</c:v>
                </c:pt>
                <c:pt idx="3025">
                  <c:v>-7.8640999999999996</c:v>
                </c:pt>
                <c:pt idx="3026">
                  <c:v>-7.8685</c:v>
                </c:pt>
                <c:pt idx="3027">
                  <c:v>-7.8673000000000002</c:v>
                </c:pt>
                <c:pt idx="3028">
                  <c:v>-7.8685999999999998</c:v>
                </c:pt>
                <c:pt idx="3029">
                  <c:v>-7.8903999999999996</c:v>
                </c:pt>
                <c:pt idx="3030">
                  <c:v>-7.9040999999999997</c:v>
                </c:pt>
                <c:pt idx="3031">
                  <c:v>-7.9188000000000001</c:v>
                </c:pt>
                <c:pt idx="3032">
                  <c:v>-7.9591000000000003</c:v>
                </c:pt>
                <c:pt idx="3033">
                  <c:v>-8.0058000000000007</c:v>
                </c:pt>
                <c:pt idx="3034">
                  <c:v>-8.0372000000000003</c:v>
                </c:pt>
                <c:pt idx="3035">
                  <c:v>-8.0704999999999991</c:v>
                </c:pt>
                <c:pt idx="3036">
                  <c:v>-8.1074999999999999</c:v>
                </c:pt>
                <c:pt idx="3037">
                  <c:v>-8.1364000000000001</c:v>
                </c:pt>
                <c:pt idx="3038">
                  <c:v>-8.1853999999999996</c:v>
                </c:pt>
                <c:pt idx="3039">
                  <c:v>-8.2355</c:v>
                </c:pt>
                <c:pt idx="3040">
                  <c:v>-8.2815999999999992</c:v>
                </c:pt>
                <c:pt idx="3041">
                  <c:v>-8.3115000000000006</c:v>
                </c:pt>
                <c:pt idx="3042">
                  <c:v>-8.3104999999999993</c:v>
                </c:pt>
                <c:pt idx="3043">
                  <c:v>-8.3149999999999995</c:v>
                </c:pt>
                <c:pt idx="3044">
                  <c:v>-8.3309999999999995</c:v>
                </c:pt>
                <c:pt idx="3045">
                  <c:v>-8.3423999999999996</c:v>
                </c:pt>
                <c:pt idx="3046">
                  <c:v>-8.3495000000000008</c:v>
                </c:pt>
                <c:pt idx="3047">
                  <c:v>-8.3526000000000007</c:v>
                </c:pt>
                <c:pt idx="3048">
                  <c:v>-8.3603000000000005</c:v>
                </c:pt>
                <c:pt idx="3049">
                  <c:v>-8.3744999999999994</c:v>
                </c:pt>
                <c:pt idx="3050">
                  <c:v>-8.3849999999999998</c:v>
                </c:pt>
                <c:pt idx="3051">
                  <c:v>-8.3893000000000004</c:v>
                </c:pt>
                <c:pt idx="3052">
                  <c:v>-8.3941999999999997</c:v>
                </c:pt>
                <c:pt idx="3053">
                  <c:v>-8.3908000000000005</c:v>
                </c:pt>
                <c:pt idx="3054">
                  <c:v>-8.3994</c:v>
                </c:pt>
                <c:pt idx="3055">
                  <c:v>-8.4202999999999992</c:v>
                </c:pt>
                <c:pt idx="3056">
                  <c:v>-8.4222000000000001</c:v>
                </c:pt>
                <c:pt idx="3057">
                  <c:v>-8.4403000000000006</c:v>
                </c:pt>
                <c:pt idx="3058">
                  <c:v>-8.4646000000000008</c:v>
                </c:pt>
                <c:pt idx="3059">
                  <c:v>-8.4887999999999995</c:v>
                </c:pt>
                <c:pt idx="3060">
                  <c:v>-8.5043000000000006</c:v>
                </c:pt>
                <c:pt idx="3061">
                  <c:v>-8.5079999999999991</c:v>
                </c:pt>
                <c:pt idx="3062">
                  <c:v>-8.5212000000000003</c:v>
                </c:pt>
                <c:pt idx="3063">
                  <c:v>-8.5361999999999991</c:v>
                </c:pt>
                <c:pt idx="3064">
                  <c:v>-8.5401000000000007</c:v>
                </c:pt>
                <c:pt idx="3065">
                  <c:v>-8.5485000000000007</c:v>
                </c:pt>
                <c:pt idx="3066">
                  <c:v>-8.5516000000000005</c:v>
                </c:pt>
                <c:pt idx="3067">
                  <c:v>-8.5527999999999995</c:v>
                </c:pt>
                <c:pt idx="3068">
                  <c:v>-8.5503</c:v>
                </c:pt>
                <c:pt idx="3069">
                  <c:v>-8.5587</c:v>
                </c:pt>
                <c:pt idx="3070">
                  <c:v>-8.5602999999999998</c:v>
                </c:pt>
                <c:pt idx="3071">
                  <c:v>-8.5798000000000005</c:v>
                </c:pt>
                <c:pt idx="3072">
                  <c:v>-8.5939999999999994</c:v>
                </c:pt>
                <c:pt idx="3073">
                  <c:v>-8.5860000000000003</c:v>
                </c:pt>
                <c:pt idx="3074">
                  <c:v>-8.5893999999999995</c:v>
                </c:pt>
                <c:pt idx="3075">
                  <c:v>-8.5837000000000003</c:v>
                </c:pt>
                <c:pt idx="3076">
                  <c:v>-8.5710999999999995</c:v>
                </c:pt>
                <c:pt idx="3077">
                  <c:v>-8.5670999999999999</c:v>
                </c:pt>
                <c:pt idx="3078">
                  <c:v>-8.5693000000000001</c:v>
                </c:pt>
                <c:pt idx="3079">
                  <c:v>-8.5707000000000004</c:v>
                </c:pt>
                <c:pt idx="3080">
                  <c:v>-8.59</c:v>
                </c:pt>
                <c:pt idx="3081">
                  <c:v>-8.6206999999999994</c:v>
                </c:pt>
                <c:pt idx="3082">
                  <c:v>-8.6455000000000002</c:v>
                </c:pt>
                <c:pt idx="3083">
                  <c:v>-8.6663999999999994</c:v>
                </c:pt>
                <c:pt idx="3084">
                  <c:v>-8.6965000000000003</c:v>
                </c:pt>
                <c:pt idx="3085">
                  <c:v>-8.7006999999999994</c:v>
                </c:pt>
                <c:pt idx="3086">
                  <c:v>-8.7104999999999997</c:v>
                </c:pt>
                <c:pt idx="3087">
                  <c:v>-8.7233000000000001</c:v>
                </c:pt>
                <c:pt idx="3088">
                  <c:v>-8.7117000000000004</c:v>
                </c:pt>
                <c:pt idx="3089">
                  <c:v>-8.7045999999999992</c:v>
                </c:pt>
                <c:pt idx="3090">
                  <c:v>-8.7030999999999992</c:v>
                </c:pt>
                <c:pt idx="3091">
                  <c:v>-8.6858000000000004</c:v>
                </c:pt>
                <c:pt idx="3092">
                  <c:v>-8.6742000000000008</c:v>
                </c:pt>
                <c:pt idx="3093">
                  <c:v>-8.6783999999999999</c:v>
                </c:pt>
                <c:pt idx="3094">
                  <c:v>-8.6875999999999998</c:v>
                </c:pt>
                <c:pt idx="3095">
                  <c:v>-8.7081999999999997</c:v>
                </c:pt>
                <c:pt idx="3096">
                  <c:v>-8.74</c:v>
                </c:pt>
                <c:pt idx="3097">
                  <c:v>-8.7508999999999997</c:v>
                </c:pt>
                <c:pt idx="3098">
                  <c:v>-8.7268000000000008</c:v>
                </c:pt>
                <c:pt idx="3099">
                  <c:v>-8.7174999999999994</c:v>
                </c:pt>
                <c:pt idx="3100">
                  <c:v>-8.7461000000000002</c:v>
                </c:pt>
                <c:pt idx="3101">
                  <c:v>-8.7795000000000005</c:v>
                </c:pt>
                <c:pt idx="3102">
                  <c:v>-8.7744</c:v>
                </c:pt>
                <c:pt idx="3103">
                  <c:v>-8.7667000000000002</c:v>
                </c:pt>
                <c:pt idx="3104">
                  <c:v>-8.7574000000000005</c:v>
                </c:pt>
                <c:pt idx="3105">
                  <c:v>-8.7360000000000007</c:v>
                </c:pt>
                <c:pt idx="3106">
                  <c:v>-8.7157999999999998</c:v>
                </c:pt>
                <c:pt idx="3107">
                  <c:v>-8.7102000000000004</c:v>
                </c:pt>
                <c:pt idx="3108">
                  <c:v>-8.6760000000000002</c:v>
                </c:pt>
                <c:pt idx="3109">
                  <c:v>-8.6334999999999997</c:v>
                </c:pt>
                <c:pt idx="3110">
                  <c:v>-8.5845000000000002</c:v>
                </c:pt>
                <c:pt idx="3111">
                  <c:v>-8.5606000000000009</c:v>
                </c:pt>
                <c:pt idx="3112">
                  <c:v>-8.5485000000000007</c:v>
                </c:pt>
                <c:pt idx="3113">
                  <c:v>-8.5175999999999998</c:v>
                </c:pt>
                <c:pt idx="3114">
                  <c:v>-8.4868000000000006</c:v>
                </c:pt>
                <c:pt idx="3115">
                  <c:v>-8.4527999999999999</c:v>
                </c:pt>
                <c:pt idx="3116">
                  <c:v>-8.4147999999999996</c:v>
                </c:pt>
                <c:pt idx="3117">
                  <c:v>-8.3688000000000002</c:v>
                </c:pt>
                <c:pt idx="3118">
                  <c:v>-8.3140999999999998</c:v>
                </c:pt>
                <c:pt idx="3119">
                  <c:v>-8.2301000000000002</c:v>
                </c:pt>
                <c:pt idx="3120">
                  <c:v>-8.1159999999999997</c:v>
                </c:pt>
                <c:pt idx="3121">
                  <c:v>-8.0202000000000009</c:v>
                </c:pt>
                <c:pt idx="3122">
                  <c:v>-7.9188999999999998</c:v>
                </c:pt>
                <c:pt idx="3123">
                  <c:v>-7.7933000000000003</c:v>
                </c:pt>
                <c:pt idx="3124">
                  <c:v>-7.6410999999999998</c:v>
                </c:pt>
                <c:pt idx="3125">
                  <c:v>-7.5129000000000001</c:v>
                </c:pt>
                <c:pt idx="3126">
                  <c:v>-7.3893000000000004</c:v>
                </c:pt>
                <c:pt idx="3127">
                  <c:v>-7.2361000000000004</c:v>
                </c:pt>
                <c:pt idx="3128">
                  <c:v>-7.1098999999999997</c:v>
                </c:pt>
                <c:pt idx="3129">
                  <c:v>-6.9672999999999998</c:v>
                </c:pt>
                <c:pt idx="3130">
                  <c:v>-6.8106</c:v>
                </c:pt>
                <c:pt idx="3131">
                  <c:v>-6.6524000000000001</c:v>
                </c:pt>
                <c:pt idx="3132">
                  <c:v>-6.5144000000000002</c:v>
                </c:pt>
                <c:pt idx="3133">
                  <c:v>-6.4028999999999998</c:v>
                </c:pt>
                <c:pt idx="3134">
                  <c:v>-6.2477</c:v>
                </c:pt>
                <c:pt idx="3135">
                  <c:v>-6.0503999999999998</c:v>
                </c:pt>
                <c:pt idx="3136">
                  <c:v>-5.8655999999999997</c:v>
                </c:pt>
                <c:pt idx="3137">
                  <c:v>-5.6993999999999998</c:v>
                </c:pt>
                <c:pt idx="3138">
                  <c:v>-5.5415999999999999</c:v>
                </c:pt>
                <c:pt idx="3139">
                  <c:v>-5.3574999999999999</c:v>
                </c:pt>
                <c:pt idx="3140">
                  <c:v>-5.1721000000000004</c:v>
                </c:pt>
                <c:pt idx="3141">
                  <c:v>-4.9634999999999998</c:v>
                </c:pt>
                <c:pt idx="3142">
                  <c:v>-4.7295999999999996</c:v>
                </c:pt>
                <c:pt idx="3143">
                  <c:v>-4.4812000000000003</c:v>
                </c:pt>
                <c:pt idx="3144">
                  <c:v>-4.2466999999999997</c:v>
                </c:pt>
                <c:pt idx="3145">
                  <c:v>-4.0365000000000002</c:v>
                </c:pt>
                <c:pt idx="3146">
                  <c:v>-3.8530000000000002</c:v>
                </c:pt>
                <c:pt idx="3147">
                  <c:v>-3.7275</c:v>
                </c:pt>
                <c:pt idx="3148">
                  <c:v>-3.6568999999999998</c:v>
                </c:pt>
                <c:pt idx="3149">
                  <c:v>-3.6387999999999998</c:v>
                </c:pt>
                <c:pt idx="3150">
                  <c:v>-3.6478999999999999</c:v>
                </c:pt>
                <c:pt idx="3151">
                  <c:v>-3.6819999999999999</c:v>
                </c:pt>
                <c:pt idx="3152">
                  <c:v>-3.7265999999999999</c:v>
                </c:pt>
                <c:pt idx="3153">
                  <c:v>-3.7743000000000002</c:v>
                </c:pt>
                <c:pt idx="3154">
                  <c:v>-3.8052999999999999</c:v>
                </c:pt>
                <c:pt idx="3155">
                  <c:v>-3.8033000000000001</c:v>
                </c:pt>
                <c:pt idx="3156">
                  <c:v>-3.7791000000000001</c:v>
                </c:pt>
                <c:pt idx="3157">
                  <c:v>-3.7273999999999998</c:v>
                </c:pt>
                <c:pt idx="3158">
                  <c:v>-3.6711999999999998</c:v>
                </c:pt>
                <c:pt idx="3159">
                  <c:v>-3.6391</c:v>
                </c:pt>
                <c:pt idx="3160">
                  <c:v>-3.5605000000000002</c:v>
                </c:pt>
                <c:pt idx="3161">
                  <c:v>-3.4693999999999998</c:v>
                </c:pt>
                <c:pt idx="3162">
                  <c:v>-3.4058000000000002</c:v>
                </c:pt>
                <c:pt idx="3163">
                  <c:v>-3.3534000000000002</c:v>
                </c:pt>
                <c:pt idx="3164">
                  <c:v>-3.2894999999999999</c:v>
                </c:pt>
                <c:pt idx="3165">
                  <c:v>-3.2206000000000001</c:v>
                </c:pt>
                <c:pt idx="3166">
                  <c:v>-3.1617999999999999</c:v>
                </c:pt>
                <c:pt idx="3167">
                  <c:v>-3.1009000000000002</c:v>
                </c:pt>
                <c:pt idx="3168">
                  <c:v>-3.0323000000000002</c:v>
                </c:pt>
                <c:pt idx="3169">
                  <c:v>-2.9691000000000001</c:v>
                </c:pt>
                <c:pt idx="3170">
                  <c:v>-2.9037000000000002</c:v>
                </c:pt>
                <c:pt idx="3171">
                  <c:v>-2.8443999999999998</c:v>
                </c:pt>
                <c:pt idx="3172">
                  <c:v>-2.7715999999999998</c:v>
                </c:pt>
                <c:pt idx="3173">
                  <c:v>-2.7031999999999998</c:v>
                </c:pt>
                <c:pt idx="3174">
                  <c:v>-2.6269</c:v>
                </c:pt>
                <c:pt idx="3175">
                  <c:v>-2.5629</c:v>
                </c:pt>
                <c:pt idx="3176">
                  <c:v>-2.5152000000000001</c:v>
                </c:pt>
                <c:pt idx="3177">
                  <c:v>-2.4719000000000002</c:v>
                </c:pt>
                <c:pt idx="3178">
                  <c:v>-2.4470999999999998</c:v>
                </c:pt>
                <c:pt idx="3179">
                  <c:v>-2.4211999999999998</c:v>
                </c:pt>
                <c:pt idx="3180">
                  <c:v>-2.3843000000000001</c:v>
                </c:pt>
                <c:pt idx="3181">
                  <c:v>-2.3557000000000001</c:v>
                </c:pt>
                <c:pt idx="3182">
                  <c:v>-2.3289</c:v>
                </c:pt>
                <c:pt idx="3183">
                  <c:v>-2.3056999999999999</c:v>
                </c:pt>
                <c:pt idx="3184">
                  <c:v>-2.2844000000000002</c:v>
                </c:pt>
                <c:pt idx="3185">
                  <c:v>-2.2553000000000001</c:v>
                </c:pt>
                <c:pt idx="3186">
                  <c:v>-2.2355999999999998</c:v>
                </c:pt>
                <c:pt idx="3187">
                  <c:v>-2.2023999999999999</c:v>
                </c:pt>
                <c:pt idx="3188">
                  <c:v>-2.1465999999999998</c:v>
                </c:pt>
                <c:pt idx="3189">
                  <c:v>-2.09</c:v>
                </c:pt>
                <c:pt idx="3190">
                  <c:v>-2.0478000000000001</c:v>
                </c:pt>
                <c:pt idx="3191">
                  <c:v>-1.9982</c:v>
                </c:pt>
                <c:pt idx="3192">
                  <c:v>-1.9551000000000001</c:v>
                </c:pt>
                <c:pt idx="3193">
                  <c:v>-1.9218999999999999</c:v>
                </c:pt>
                <c:pt idx="3194">
                  <c:v>-1.8835</c:v>
                </c:pt>
                <c:pt idx="3195">
                  <c:v>-1.8529</c:v>
                </c:pt>
                <c:pt idx="3196">
                  <c:v>-1.8193999999999999</c:v>
                </c:pt>
                <c:pt idx="3197">
                  <c:v>-1.7838000000000001</c:v>
                </c:pt>
                <c:pt idx="3198">
                  <c:v>-1.7644</c:v>
                </c:pt>
                <c:pt idx="3199">
                  <c:v>-1.7353000000000001</c:v>
                </c:pt>
                <c:pt idx="3200">
                  <c:v>-1.7358</c:v>
                </c:pt>
                <c:pt idx="3201">
                  <c:v>-1.7376</c:v>
                </c:pt>
                <c:pt idx="3202">
                  <c:v>-1.7325999999999999</c:v>
                </c:pt>
                <c:pt idx="3203">
                  <c:v>-1.7388999999999999</c:v>
                </c:pt>
                <c:pt idx="3204">
                  <c:v>-1.7229000000000001</c:v>
                </c:pt>
                <c:pt idx="3205">
                  <c:v>-1.7153</c:v>
                </c:pt>
                <c:pt idx="3206">
                  <c:v>-1.7234</c:v>
                </c:pt>
                <c:pt idx="3207">
                  <c:v>-1.7096</c:v>
                </c:pt>
                <c:pt idx="3208">
                  <c:v>-1.6919</c:v>
                </c:pt>
                <c:pt idx="3209">
                  <c:v>-1.6802999999999999</c:v>
                </c:pt>
                <c:pt idx="3210">
                  <c:v>-1.6414</c:v>
                </c:pt>
                <c:pt idx="3211">
                  <c:v>-1.5871</c:v>
                </c:pt>
                <c:pt idx="3212">
                  <c:v>-1.5516000000000001</c:v>
                </c:pt>
                <c:pt idx="3213">
                  <c:v>-1.5264</c:v>
                </c:pt>
                <c:pt idx="3214">
                  <c:v>-1.4835</c:v>
                </c:pt>
                <c:pt idx="3215">
                  <c:v>-1.4514</c:v>
                </c:pt>
                <c:pt idx="3216">
                  <c:v>-1.4318</c:v>
                </c:pt>
                <c:pt idx="3217">
                  <c:v>-1.4319</c:v>
                </c:pt>
                <c:pt idx="3218">
                  <c:v>-1.4218</c:v>
                </c:pt>
                <c:pt idx="3219">
                  <c:v>-1.4209000000000001</c:v>
                </c:pt>
                <c:pt idx="3220">
                  <c:v>-1.4201999999999999</c:v>
                </c:pt>
                <c:pt idx="3221">
                  <c:v>-1.405</c:v>
                </c:pt>
                <c:pt idx="3222">
                  <c:v>-1.3939999999999999</c:v>
                </c:pt>
                <c:pt idx="3223">
                  <c:v>-1.3778999999999999</c:v>
                </c:pt>
                <c:pt idx="3224">
                  <c:v>-1.3623000000000001</c:v>
                </c:pt>
                <c:pt idx="3225">
                  <c:v>-1.3306</c:v>
                </c:pt>
                <c:pt idx="3226">
                  <c:v>-1.3051999999999999</c:v>
                </c:pt>
                <c:pt idx="3227">
                  <c:v>-1.2923</c:v>
                </c:pt>
                <c:pt idx="3228">
                  <c:v>-1.2675000000000001</c:v>
                </c:pt>
                <c:pt idx="3229">
                  <c:v>-1.238</c:v>
                </c:pt>
                <c:pt idx="3230">
                  <c:v>-1.2041999999999999</c:v>
                </c:pt>
                <c:pt idx="3231">
                  <c:v>-1.1734</c:v>
                </c:pt>
                <c:pt idx="3232">
                  <c:v>-1.1525000000000001</c:v>
                </c:pt>
                <c:pt idx="3233">
                  <c:v>-1.1339999999999999</c:v>
                </c:pt>
                <c:pt idx="3234">
                  <c:v>-1.1277999999999999</c:v>
                </c:pt>
                <c:pt idx="3235">
                  <c:v>-1.121</c:v>
                </c:pt>
                <c:pt idx="3236">
                  <c:v>-1.1257999999999999</c:v>
                </c:pt>
                <c:pt idx="3237">
                  <c:v>-1.1234999999999999</c:v>
                </c:pt>
                <c:pt idx="3238">
                  <c:v>-1.1211</c:v>
                </c:pt>
                <c:pt idx="3239">
                  <c:v>-1.1177999999999999</c:v>
                </c:pt>
                <c:pt idx="3240">
                  <c:v>-1.1073999999999999</c:v>
                </c:pt>
                <c:pt idx="3241">
                  <c:v>-1.1022000000000001</c:v>
                </c:pt>
                <c:pt idx="3242">
                  <c:v>-1.1028</c:v>
                </c:pt>
                <c:pt idx="3243">
                  <c:v>-1.0951</c:v>
                </c:pt>
                <c:pt idx="3244">
                  <c:v>-1.0822000000000001</c:v>
                </c:pt>
                <c:pt idx="3245">
                  <c:v>-1.0632999999999999</c:v>
                </c:pt>
                <c:pt idx="3246">
                  <c:v>-1.0477000000000001</c:v>
                </c:pt>
                <c:pt idx="3247">
                  <c:v>-1.0353000000000001</c:v>
                </c:pt>
                <c:pt idx="3248">
                  <c:v>-1.0146999999999999</c:v>
                </c:pt>
                <c:pt idx="3249">
                  <c:v>-1.0004999999999999</c:v>
                </c:pt>
                <c:pt idx="3250">
                  <c:v>-0.98707</c:v>
                </c:pt>
                <c:pt idx="3251">
                  <c:v>-0.98558999999999997</c:v>
                </c:pt>
                <c:pt idx="3252">
                  <c:v>-0.97997999999999996</c:v>
                </c:pt>
                <c:pt idx="3253">
                  <c:v>-0.97735000000000005</c:v>
                </c:pt>
                <c:pt idx="3254">
                  <c:v>-0.97294000000000003</c:v>
                </c:pt>
                <c:pt idx="3255">
                  <c:v>-0.97365999999999997</c:v>
                </c:pt>
                <c:pt idx="3256">
                  <c:v>-0.97516000000000003</c:v>
                </c:pt>
                <c:pt idx="3257">
                  <c:v>-0.97084999999999999</c:v>
                </c:pt>
                <c:pt idx="3258">
                  <c:v>-0.96269000000000005</c:v>
                </c:pt>
                <c:pt idx="3259">
                  <c:v>-0.94843</c:v>
                </c:pt>
                <c:pt idx="3260">
                  <c:v>-0.94023000000000001</c:v>
                </c:pt>
                <c:pt idx="3261">
                  <c:v>-0.92808999999999997</c:v>
                </c:pt>
                <c:pt idx="3262">
                  <c:v>-0.90031000000000005</c:v>
                </c:pt>
                <c:pt idx="3263">
                  <c:v>-0.87895000000000001</c:v>
                </c:pt>
                <c:pt idx="3264">
                  <c:v>-0.86341999999999997</c:v>
                </c:pt>
                <c:pt idx="3265">
                  <c:v>-0.86133999999999999</c:v>
                </c:pt>
                <c:pt idx="3266">
                  <c:v>-0.86111000000000004</c:v>
                </c:pt>
                <c:pt idx="3267">
                  <c:v>-0.87851000000000001</c:v>
                </c:pt>
                <c:pt idx="3268">
                  <c:v>-0.89088000000000001</c:v>
                </c:pt>
                <c:pt idx="3269">
                  <c:v>-0.90429999999999999</c:v>
                </c:pt>
                <c:pt idx="3270">
                  <c:v>-0.90822000000000003</c:v>
                </c:pt>
                <c:pt idx="3271">
                  <c:v>-0.90664999999999996</c:v>
                </c:pt>
                <c:pt idx="3272">
                  <c:v>-0.90851999999999999</c:v>
                </c:pt>
                <c:pt idx="3273">
                  <c:v>-0.89907000000000004</c:v>
                </c:pt>
                <c:pt idx="3274">
                  <c:v>-0.89702000000000004</c:v>
                </c:pt>
                <c:pt idx="3275">
                  <c:v>-0.88407000000000002</c:v>
                </c:pt>
                <c:pt idx="3276">
                  <c:v>-0.86761999999999995</c:v>
                </c:pt>
                <c:pt idx="3277">
                  <c:v>-0.85170999999999997</c:v>
                </c:pt>
                <c:pt idx="3278">
                  <c:v>-0.82433999999999996</c:v>
                </c:pt>
                <c:pt idx="3279">
                  <c:v>-0.80310999999999999</c:v>
                </c:pt>
                <c:pt idx="3280">
                  <c:v>-0.79257</c:v>
                </c:pt>
                <c:pt idx="3281">
                  <c:v>-0.77393000000000001</c:v>
                </c:pt>
                <c:pt idx="3282">
                  <c:v>-0.76171</c:v>
                </c:pt>
                <c:pt idx="3283">
                  <c:v>-0.75266999999999995</c:v>
                </c:pt>
                <c:pt idx="3284">
                  <c:v>-0.74629000000000001</c:v>
                </c:pt>
                <c:pt idx="3285">
                  <c:v>-0.74919999999999998</c:v>
                </c:pt>
                <c:pt idx="3286">
                  <c:v>-0.75595000000000001</c:v>
                </c:pt>
                <c:pt idx="3287">
                  <c:v>-0.76919999999999999</c:v>
                </c:pt>
                <c:pt idx="3288">
                  <c:v>-0.78171000000000002</c:v>
                </c:pt>
                <c:pt idx="3289">
                  <c:v>-0.78483999999999998</c:v>
                </c:pt>
                <c:pt idx="3290">
                  <c:v>-0.78224000000000005</c:v>
                </c:pt>
                <c:pt idx="3291">
                  <c:v>-0.77215999999999996</c:v>
                </c:pt>
                <c:pt idx="3292">
                  <c:v>-0.75734999999999997</c:v>
                </c:pt>
                <c:pt idx="3293">
                  <c:v>-0.76144999999999996</c:v>
                </c:pt>
                <c:pt idx="3294">
                  <c:v>-0.76566999999999996</c:v>
                </c:pt>
                <c:pt idx="3295">
                  <c:v>-0.76380999999999999</c:v>
                </c:pt>
                <c:pt idx="3296">
                  <c:v>-0.78044000000000002</c:v>
                </c:pt>
                <c:pt idx="3297">
                  <c:v>-0.78488000000000002</c:v>
                </c:pt>
                <c:pt idx="3298">
                  <c:v>-0.80786999999999998</c:v>
                </c:pt>
                <c:pt idx="3299">
                  <c:v>-0.84118999999999999</c:v>
                </c:pt>
                <c:pt idx="3300">
                  <c:v>-0.87622</c:v>
                </c:pt>
                <c:pt idx="3301">
                  <c:v>-0.91981999999999997</c:v>
                </c:pt>
                <c:pt idx="3302">
                  <c:v>-0.97804999999999997</c:v>
                </c:pt>
                <c:pt idx="3303">
                  <c:v>-1.0692999999999999</c:v>
                </c:pt>
                <c:pt idx="3304">
                  <c:v>-1.1924999999999999</c:v>
                </c:pt>
                <c:pt idx="3305">
                  <c:v>-1.2741</c:v>
                </c:pt>
                <c:pt idx="3306">
                  <c:v>-1.3938999999999999</c:v>
                </c:pt>
                <c:pt idx="3307">
                  <c:v>-1.5457000000000001</c:v>
                </c:pt>
                <c:pt idx="3308">
                  <c:v>-1.6889000000000001</c:v>
                </c:pt>
                <c:pt idx="3309">
                  <c:v>-1.8238000000000001</c:v>
                </c:pt>
                <c:pt idx="3310">
                  <c:v>-1.9837</c:v>
                </c:pt>
                <c:pt idx="3311">
                  <c:v>-2.1573000000000002</c:v>
                </c:pt>
                <c:pt idx="3312">
                  <c:v>-2.3294000000000001</c:v>
                </c:pt>
                <c:pt idx="3313">
                  <c:v>-2.5352000000000001</c:v>
                </c:pt>
                <c:pt idx="3314">
                  <c:v>-2.7183000000000002</c:v>
                </c:pt>
                <c:pt idx="3315">
                  <c:v>-2.8841000000000001</c:v>
                </c:pt>
                <c:pt idx="3316">
                  <c:v>-3.0063</c:v>
                </c:pt>
                <c:pt idx="3317">
                  <c:v>-3.1109</c:v>
                </c:pt>
                <c:pt idx="3318">
                  <c:v>-3.2639</c:v>
                </c:pt>
                <c:pt idx="3319">
                  <c:v>-3.4243000000000001</c:v>
                </c:pt>
                <c:pt idx="3320">
                  <c:v>-3.5663</c:v>
                </c:pt>
                <c:pt idx="3321">
                  <c:v>-3.6545000000000001</c:v>
                </c:pt>
                <c:pt idx="3322">
                  <c:v>-3.7303000000000002</c:v>
                </c:pt>
                <c:pt idx="3323">
                  <c:v>-3.8317999999999999</c:v>
                </c:pt>
                <c:pt idx="3324">
                  <c:v>-3.87</c:v>
                </c:pt>
                <c:pt idx="3325">
                  <c:v>-3.9043000000000001</c:v>
                </c:pt>
                <c:pt idx="3326">
                  <c:v>-3.9885000000000002</c:v>
                </c:pt>
                <c:pt idx="3327">
                  <c:v>-4.0263</c:v>
                </c:pt>
                <c:pt idx="3328">
                  <c:v>-4.0479000000000003</c:v>
                </c:pt>
                <c:pt idx="3329">
                  <c:v>-4.0712999999999999</c:v>
                </c:pt>
                <c:pt idx="3330">
                  <c:v>-4.1044</c:v>
                </c:pt>
                <c:pt idx="3331">
                  <c:v>-4.1227</c:v>
                </c:pt>
                <c:pt idx="3332">
                  <c:v>-4.1243999999999996</c:v>
                </c:pt>
                <c:pt idx="3333">
                  <c:v>-4.1779000000000002</c:v>
                </c:pt>
                <c:pt idx="3334">
                  <c:v>-4.2599</c:v>
                </c:pt>
                <c:pt idx="3335">
                  <c:v>-4.3442999999999996</c:v>
                </c:pt>
                <c:pt idx="3336">
                  <c:v>-4.4248000000000003</c:v>
                </c:pt>
                <c:pt idx="3337">
                  <c:v>-4.5464000000000002</c:v>
                </c:pt>
                <c:pt idx="3338">
                  <c:v>-4.6792999999999996</c:v>
                </c:pt>
                <c:pt idx="3339">
                  <c:v>-4.7929000000000004</c:v>
                </c:pt>
                <c:pt idx="3340">
                  <c:v>-4.9739000000000004</c:v>
                </c:pt>
                <c:pt idx="3341">
                  <c:v>-5.1464999999999996</c:v>
                </c:pt>
                <c:pt idx="3342">
                  <c:v>-5.3457999999999997</c:v>
                </c:pt>
                <c:pt idx="3343">
                  <c:v>-5.5593000000000004</c:v>
                </c:pt>
                <c:pt idx="3344">
                  <c:v>-5.7922000000000002</c:v>
                </c:pt>
                <c:pt idx="3345">
                  <c:v>-6.0502000000000002</c:v>
                </c:pt>
                <c:pt idx="3346">
                  <c:v>-6.2594000000000003</c:v>
                </c:pt>
                <c:pt idx="3347">
                  <c:v>-6.4839000000000002</c:v>
                </c:pt>
                <c:pt idx="3348">
                  <c:v>-6.7070999999999996</c:v>
                </c:pt>
                <c:pt idx="3349">
                  <c:v>-6.9036999999999997</c:v>
                </c:pt>
                <c:pt idx="3350">
                  <c:v>-7.0789</c:v>
                </c:pt>
                <c:pt idx="3351">
                  <c:v>-7.2271000000000001</c:v>
                </c:pt>
                <c:pt idx="3352">
                  <c:v>-7.3098000000000001</c:v>
                </c:pt>
                <c:pt idx="3353">
                  <c:v>-7.3464999999999998</c:v>
                </c:pt>
                <c:pt idx="3354">
                  <c:v>-7.3810000000000002</c:v>
                </c:pt>
                <c:pt idx="3355">
                  <c:v>-7.3921999999999999</c:v>
                </c:pt>
                <c:pt idx="3356">
                  <c:v>-7.3766999999999996</c:v>
                </c:pt>
                <c:pt idx="3357">
                  <c:v>-7.3578999999999999</c:v>
                </c:pt>
                <c:pt idx="3358">
                  <c:v>-7.3263999999999996</c:v>
                </c:pt>
                <c:pt idx="3359">
                  <c:v>-7.2992999999999997</c:v>
                </c:pt>
                <c:pt idx="3360">
                  <c:v>-7.2831000000000001</c:v>
                </c:pt>
                <c:pt idx="3361">
                  <c:v>-7.2775999999999996</c:v>
                </c:pt>
                <c:pt idx="3362">
                  <c:v>-7.2686999999999999</c:v>
                </c:pt>
                <c:pt idx="3363">
                  <c:v>-7.2663000000000002</c:v>
                </c:pt>
                <c:pt idx="3364">
                  <c:v>-7.2670000000000003</c:v>
                </c:pt>
                <c:pt idx="3365">
                  <c:v>-7.2748999999999997</c:v>
                </c:pt>
                <c:pt idx="3366">
                  <c:v>-7.3201000000000001</c:v>
                </c:pt>
                <c:pt idx="3367">
                  <c:v>-7.3841000000000001</c:v>
                </c:pt>
                <c:pt idx="3368">
                  <c:v>-7.4439000000000002</c:v>
                </c:pt>
                <c:pt idx="3369">
                  <c:v>-7.4980000000000002</c:v>
                </c:pt>
                <c:pt idx="3370">
                  <c:v>-7.5537999999999998</c:v>
                </c:pt>
                <c:pt idx="3371">
                  <c:v>-7.6186999999999996</c:v>
                </c:pt>
                <c:pt idx="3372">
                  <c:v>-7.6871</c:v>
                </c:pt>
                <c:pt idx="3373">
                  <c:v>-7.7591000000000001</c:v>
                </c:pt>
                <c:pt idx="3374">
                  <c:v>-7.8243999999999998</c:v>
                </c:pt>
                <c:pt idx="3375">
                  <c:v>-7.8672000000000004</c:v>
                </c:pt>
                <c:pt idx="3376">
                  <c:v>-7.8864999999999998</c:v>
                </c:pt>
                <c:pt idx="3377">
                  <c:v>-7.8975999999999997</c:v>
                </c:pt>
                <c:pt idx="3378">
                  <c:v>-7.8996000000000004</c:v>
                </c:pt>
                <c:pt idx="3379">
                  <c:v>-7.9001999999999999</c:v>
                </c:pt>
                <c:pt idx="3380">
                  <c:v>-7.9175000000000004</c:v>
                </c:pt>
                <c:pt idx="3381">
                  <c:v>-7.9402999999999997</c:v>
                </c:pt>
                <c:pt idx="3382">
                  <c:v>-7.9607000000000001</c:v>
                </c:pt>
                <c:pt idx="3383">
                  <c:v>-7.9760999999999997</c:v>
                </c:pt>
                <c:pt idx="3384">
                  <c:v>-7.9699</c:v>
                </c:pt>
                <c:pt idx="3385">
                  <c:v>-7.9587000000000003</c:v>
                </c:pt>
                <c:pt idx="3386">
                  <c:v>-7.9888000000000003</c:v>
                </c:pt>
                <c:pt idx="3387">
                  <c:v>-8.0251999999999999</c:v>
                </c:pt>
                <c:pt idx="3388">
                  <c:v>-8.0559999999999992</c:v>
                </c:pt>
                <c:pt idx="3389">
                  <c:v>-8.0730000000000004</c:v>
                </c:pt>
                <c:pt idx="3390">
                  <c:v>-8.1003000000000007</c:v>
                </c:pt>
                <c:pt idx="3391">
                  <c:v>-8.1306999999999992</c:v>
                </c:pt>
                <c:pt idx="3392">
                  <c:v>-8.1601999999999997</c:v>
                </c:pt>
                <c:pt idx="3393">
                  <c:v>-8.1770999999999994</c:v>
                </c:pt>
                <c:pt idx="3394">
                  <c:v>-8.1702999999999992</c:v>
                </c:pt>
                <c:pt idx="3395">
                  <c:v>-8.1826000000000008</c:v>
                </c:pt>
                <c:pt idx="3396">
                  <c:v>-8.1940000000000008</c:v>
                </c:pt>
                <c:pt idx="3397">
                  <c:v>-8.2173999999999996</c:v>
                </c:pt>
                <c:pt idx="3398">
                  <c:v>-8.2140000000000004</c:v>
                </c:pt>
                <c:pt idx="3399">
                  <c:v>-8.2147000000000006</c:v>
                </c:pt>
                <c:pt idx="3400">
                  <c:v>-8.2062000000000008</c:v>
                </c:pt>
                <c:pt idx="3401">
                  <c:v>-8.1873000000000005</c:v>
                </c:pt>
                <c:pt idx="3402">
                  <c:v>-8.1614000000000004</c:v>
                </c:pt>
                <c:pt idx="3403">
                  <c:v>-8.1473999999999993</c:v>
                </c:pt>
                <c:pt idx="3404">
                  <c:v>-8.1494999999999997</c:v>
                </c:pt>
                <c:pt idx="3405">
                  <c:v>-8.1641999999999992</c:v>
                </c:pt>
                <c:pt idx="3406">
                  <c:v>-8.1921999999999997</c:v>
                </c:pt>
                <c:pt idx="3407">
                  <c:v>-8.2110000000000003</c:v>
                </c:pt>
                <c:pt idx="3408">
                  <c:v>-8.2368000000000006</c:v>
                </c:pt>
                <c:pt idx="3409">
                  <c:v>-8.2593999999999994</c:v>
                </c:pt>
                <c:pt idx="3410">
                  <c:v>-8.3021999999999991</c:v>
                </c:pt>
                <c:pt idx="3411">
                  <c:v>-8.3407</c:v>
                </c:pt>
                <c:pt idx="3412">
                  <c:v>-8.3907000000000007</c:v>
                </c:pt>
                <c:pt idx="3413">
                  <c:v>-8.4144000000000005</c:v>
                </c:pt>
                <c:pt idx="3414">
                  <c:v>-8.4207000000000001</c:v>
                </c:pt>
                <c:pt idx="3415">
                  <c:v>-8.4160000000000004</c:v>
                </c:pt>
                <c:pt idx="3416">
                  <c:v>-8.4268000000000001</c:v>
                </c:pt>
                <c:pt idx="3417">
                  <c:v>-8.4179999999999993</c:v>
                </c:pt>
                <c:pt idx="3418">
                  <c:v>-8.3991000000000007</c:v>
                </c:pt>
                <c:pt idx="3419">
                  <c:v>-8.3735999999999997</c:v>
                </c:pt>
                <c:pt idx="3420">
                  <c:v>-8.3460000000000001</c:v>
                </c:pt>
                <c:pt idx="3421">
                  <c:v>-8.3272999999999993</c:v>
                </c:pt>
                <c:pt idx="3422">
                  <c:v>-8.3194999999999997</c:v>
                </c:pt>
                <c:pt idx="3423">
                  <c:v>-8.3278999999999996</c:v>
                </c:pt>
                <c:pt idx="3424">
                  <c:v>-8.3396000000000008</c:v>
                </c:pt>
                <c:pt idx="3425">
                  <c:v>-8.3361999999999998</c:v>
                </c:pt>
                <c:pt idx="3426">
                  <c:v>-8.3320000000000007</c:v>
                </c:pt>
                <c:pt idx="3427">
                  <c:v>-8.3411000000000008</c:v>
                </c:pt>
                <c:pt idx="3428">
                  <c:v>-8.3774999999999995</c:v>
                </c:pt>
                <c:pt idx="3429">
                  <c:v>-8.4040999999999997</c:v>
                </c:pt>
                <c:pt idx="3430">
                  <c:v>-8.3902000000000001</c:v>
                </c:pt>
                <c:pt idx="3431">
                  <c:v>-8.3719000000000001</c:v>
                </c:pt>
                <c:pt idx="3432">
                  <c:v>-8.3881999999999994</c:v>
                </c:pt>
                <c:pt idx="3433">
                  <c:v>-8.4178999999999995</c:v>
                </c:pt>
                <c:pt idx="3434">
                  <c:v>-8.4319000000000006</c:v>
                </c:pt>
                <c:pt idx="3435">
                  <c:v>-8.4464000000000006</c:v>
                </c:pt>
                <c:pt idx="3436">
                  <c:v>-8.4566999999999997</c:v>
                </c:pt>
                <c:pt idx="3437">
                  <c:v>-8.4687999999999999</c:v>
                </c:pt>
                <c:pt idx="3438">
                  <c:v>-8.4814000000000007</c:v>
                </c:pt>
                <c:pt idx="3439">
                  <c:v>-8.4689999999999994</c:v>
                </c:pt>
                <c:pt idx="3440">
                  <c:v>-8.4511000000000003</c:v>
                </c:pt>
                <c:pt idx="3441">
                  <c:v>-8.4295000000000009</c:v>
                </c:pt>
                <c:pt idx="3442">
                  <c:v>-8.4145000000000003</c:v>
                </c:pt>
                <c:pt idx="3443">
                  <c:v>-8.4128000000000007</c:v>
                </c:pt>
                <c:pt idx="3444">
                  <c:v>-8.4289000000000005</c:v>
                </c:pt>
                <c:pt idx="3445">
                  <c:v>-8.4315999999999995</c:v>
                </c:pt>
                <c:pt idx="3446">
                  <c:v>-8.4663000000000004</c:v>
                </c:pt>
                <c:pt idx="3447">
                  <c:v>-8.5035000000000007</c:v>
                </c:pt>
                <c:pt idx="3448">
                  <c:v>-8.5099</c:v>
                </c:pt>
                <c:pt idx="3449">
                  <c:v>-8.5265000000000004</c:v>
                </c:pt>
                <c:pt idx="3450">
                  <c:v>-8.5420999999999996</c:v>
                </c:pt>
                <c:pt idx="3451">
                  <c:v>-8.5482999999999993</c:v>
                </c:pt>
                <c:pt idx="3452">
                  <c:v>-8.5576000000000008</c:v>
                </c:pt>
                <c:pt idx="3453">
                  <c:v>-8.5746000000000002</c:v>
                </c:pt>
                <c:pt idx="3454">
                  <c:v>-8.5973000000000006</c:v>
                </c:pt>
                <c:pt idx="3455">
                  <c:v>-8.5978999999999992</c:v>
                </c:pt>
                <c:pt idx="3456">
                  <c:v>-8.5909999999999993</c:v>
                </c:pt>
                <c:pt idx="3457">
                  <c:v>-8.5943000000000005</c:v>
                </c:pt>
                <c:pt idx="3458">
                  <c:v>-8.5913000000000004</c:v>
                </c:pt>
                <c:pt idx="3459">
                  <c:v>-8.5792000000000002</c:v>
                </c:pt>
                <c:pt idx="3460">
                  <c:v>-8.5716999999999999</c:v>
                </c:pt>
                <c:pt idx="3461">
                  <c:v>-8.5728000000000009</c:v>
                </c:pt>
                <c:pt idx="3462">
                  <c:v>-8.5823999999999998</c:v>
                </c:pt>
                <c:pt idx="3463">
                  <c:v>-8.5852000000000004</c:v>
                </c:pt>
                <c:pt idx="3464">
                  <c:v>-8.5917999999999992</c:v>
                </c:pt>
                <c:pt idx="3465">
                  <c:v>-8.5968</c:v>
                </c:pt>
                <c:pt idx="3466">
                  <c:v>-8.5893999999999995</c:v>
                </c:pt>
                <c:pt idx="3467">
                  <c:v>-8.5924999999999994</c:v>
                </c:pt>
                <c:pt idx="3468">
                  <c:v>-8.6001999999999992</c:v>
                </c:pt>
                <c:pt idx="3469">
                  <c:v>-8.6029999999999998</c:v>
                </c:pt>
                <c:pt idx="3470">
                  <c:v>-8.5986999999999991</c:v>
                </c:pt>
                <c:pt idx="3471">
                  <c:v>-8.6091999999999995</c:v>
                </c:pt>
                <c:pt idx="3472">
                  <c:v>-8.6156000000000006</c:v>
                </c:pt>
                <c:pt idx="3473">
                  <c:v>-8.6029</c:v>
                </c:pt>
                <c:pt idx="3474">
                  <c:v>-8.6057000000000006</c:v>
                </c:pt>
                <c:pt idx="3475">
                  <c:v>-8.5991</c:v>
                </c:pt>
                <c:pt idx="3476">
                  <c:v>-8.6114999999999995</c:v>
                </c:pt>
                <c:pt idx="3477">
                  <c:v>-8.6248000000000005</c:v>
                </c:pt>
                <c:pt idx="3478">
                  <c:v>-8.6353000000000009</c:v>
                </c:pt>
                <c:pt idx="3479">
                  <c:v>-8.6370000000000005</c:v>
                </c:pt>
                <c:pt idx="3480">
                  <c:v>-8.6445000000000007</c:v>
                </c:pt>
                <c:pt idx="3481">
                  <c:v>-8.6446000000000005</c:v>
                </c:pt>
                <c:pt idx="3482">
                  <c:v>-8.6381999999999994</c:v>
                </c:pt>
                <c:pt idx="3483">
                  <c:v>-8.6370000000000005</c:v>
                </c:pt>
                <c:pt idx="3484">
                  <c:v>-8.6295999999999999</c:v>
                </c:pt>
                <c:pt idx="3485">
                  <c:v>-8.6178000000000008</c:v>
                </c:pt>
                <c:pt idx="3486">
                  <c:v>-8.6152999999999995</c:v>
                </c:pt>
                <c:pt idx="3487">
                  <c:v>-8.5914999999999999</c:v>
                </c:pt>
                <c:pt idx="3488">
                  <c:v>-8.5408000000000008</c:v>
                </c:pt>
                <c:pt idx="3489">
                  <c:v>-8.4809999999999999</c:v>
                </c:pt>
                <c:pt idx="3490">
                  <c:v>-8.4269999999999996</c:v>
                </c:pt>
                <c:pt idx="3491">
                  <c:v>-8.3714999999999993</c:v>
                </c:pt>
                <c:pt idx="3492">
                  <c:v>-8.3350000000000009</c:v>
                </c:pt>
                <c:pt idx="3493">
                  <c:v>-8.3094999999999999</c:v>
                </c:pt>
                <c:pt idx="3494">
                  <c:v>-8.2614999999999998</c:v>
                </c:pt>
                <c:pt idx="3495">
                  <c:v>-8.1607000000000003</c:v>
                </c:pt>
                <c:pt idx="3496">
                  <c:v>-8.0645000000000007</c:v>
                </c:pt>
                <c:pt idx="3497">
                  <c:v>-7.9680999999999997</c:v>
                </c:pt>
                <c:pt idx="3498">
                  <c:v>-7.8792999999999997</c:v>
                </c:pt>
                <c:pt idx="3499">
                  <c:v>-7.8095999999999997</c:v>
                </c:pt>
                <c:pt idx="3500">
                  <c:v>-7.7351000000000001</c:v>
                </c:pt>
                <c:pt idx="3501">
                  <c:v>-7.6759000000000004</c:v>
                </c:pt>
                <c:pt idx="3502">
                  <c:v>-7.6201999999999996</c:v>
                </c:pt>
                <c:pt idx="3503">
                  <c:v>-7.5949</c:v>
                </c:pt>
                <c:pt idx="3504">
                  <c:v>-7.5769000000000002</c:v>
                </c:pt>
                <c:pt idx="3505">
                  <c:v>-7.5423999999999998</c:v>
                </c:pt>
                <c:pt idx="3506">
                  <c:v>-7.5384000000000002</c:v>
                </c:pt>
                <c:pt idx="3507">
                  <c:v>-7.5162000000000004</c:v>
                </c:pt>
                <c:pt idx="3508">
                  <c:v>-7.4667000000000003</c:v>
                </c:pt>
                <c:pt idx="3509">
                  <c:v>-7.4085000000000001</c:v>
                </c:pt>
                <c:pt idx="3510">
                  <c:v>-7.3613</c:v>
                </c:pt>
                <c:pt idx="3511">
                  <c:v>-7.3120000000000003</c:v>
                </c:pt>
                <c:pt idx="3512">
                  <c:v>-7.2525000000000004</c:v>
                </c:pt>
                <c:pt idx="3513">
                  <c:v>-7.1638000000000002</c:v>
                </c:pt>
                <c:pt idx="3514">
                  <c:v>-7.0983000000000001</c:v>
                </c:pt>
                <c:pt idx="3515">
                  <c:v>-6.9897</c:v>
                </c:pt>
                <c:pt idx="3516">
                  <c:v>-6.8756000000000004</c:v>
                </c:pt>
                <c:pt idx="3517">
                  <c:v>-6.7534999999999998</c:v>
                </c:pt>
                <c:pt idx="3518">
                  <c:v>-6.6375999999999999</c:v>
                </c:pt>
                <c:pt idx="3519">
                  <c:v>-6.5354000000000001</c:v>
                </c:pt>
                <c:pt idx="3520">
                  <c:v>-6.3738000000000001</c:v>
                </c:pt>
                <c:pt idx="3521">
                  <c:v>-6.2199</c:v>
                </c:pt>
                <c:pt idx="3522">
                  <c:v>-6.0890000000000004</c:v>
                </c:pt>
                <c:pt idx="3523">
                  <c:v>-6.0105000000000004</c:v>
                </c:pt>
                <c:pt idx="3524">
                  <c:v>-5.9367000000000001</c:v>
                </c:pt>
                <c:pt idx="3525">
                  <c:v>-5.8056999999999999</c:v>
                </c:pt>
                <c:pt idx="3526">
                  <c:v>-5.7047999999999996</c:v>
                </c:pt>
                <c:pt idx="3527">
                  <c:v>-5.5984999999999996</c:v>
                </c:pt>
                <c:pt idx="3528">
                  <c:v>-5.4714</c:v>
                </c:pt>
                <c:pt idx="3529">
                  <c:v>-5.3738999999999999</c:v>
                </c:pt>
                <c:pt idx="3530">
                  <c:v>-5.2765000000000004</c:v>
                </c:pt>
                <c:pt idx="3531">
                  <c:v>-5.1794000000000002</c:v>
                </c:pt>
                <c:pt idx="3532">
                  <c:v>-5.0906000000000002</c:v>
                </c:pt>
                <c:pt idx="3533">
                  <c:v>-4.9485000000000001</c:v>
                </c:pt>
                <c:pt idx="3534">
                  <c:v>-4.8061999999999996</c:v>
                </c:pt>
                <c:pt idx="3535">
                  <c:v>-4.6818</c:v>
                </c:pt>
                <c:pt idx="3536">
                  <c:v>-4.5465999999999998</c:v>
                </c:pt>
                <c:pt idx="3537">
                  <c:v>-4.4009</c:v>
                </c:pt>
                <c:pt idx="3538">
                  <c:v>-4.2903000000000002</c:v>
                </c:pt>
                <c:pt idx="3539">
                  <c:v>-4.2282000000000002</c:v>
                </c:pt>
                <c:pt idx="3540">
                  <c:v>-4.1962999999999999</c:v>
                </c:pt>
                <c:pt idx="3541">
                  <c:v>-4.1736000000000004</c:v>
                </c:pt>
                <c:pt idx="3542">
                  <c:v>-4.1764999999999999</c:v>
                </c:pt>
                <c:pt idx="3543">
                  <c:v>-4.2037000000000004</c:v>
                </c:pt>
                <c:pt idx="3544">
                  <c:v>-4.2367999999999997</c:v>
                </c:pt>
                <c:pt idx="3545">
                  <c:v>-4.2717000000000001</c:v>
                </c:pt>
                <c:pt idx="3546">
                  <c:v>-4.2977999999999996</c:v>
                </c:pt>
                <c:pt idx="3547">
                  <c:v>-4.3110999999999997</c:v>
                </c:pt>
                <c:pt idx="3548">
                  <c:v>-4.2965999999999998</c:v>
                </c:pt>
                <c:pt idx="3549">
                  <c:v>-4.2858000000000001</c:v>
                </c:pt>
                <c:pt idx="3550">
                  <c:v>-4.2812000000000001</c:v>
                </c:pt>
                <c:pt idx="3551">
                  <c:v>-4.2446999999999999</c:v>
                </c:pt>
                <c:pt idx="3552">
                  <c:v>-4.1939000000000002</c:v>
                </c:pt>
                <c:pt idx="3553">
                  <c:v>-4.1791</c:v>
                </c:pt>
                <c:pt idx="3554">
                  <c:v>-4.1577999999999999</c:v>
                </c:pt>
                <c:pt idx="3555">
                  <c:v>-4.1281999999999996</c:v>
                </c:pt>
                <c:pt idx="3556">
                  <c:v>-4.0952000000000002</c:v>
                </c:pt>
                <c:pt idx="3557">
                  <c:v>-4.0721999999999996</c:v>
                </c:pt>
                <c:pt idx="3558">
                  <c:v>-4.0628000000000002</c:v>
                </c:pt>
                <c:pt idx="3559">
                  <c:v>-4.0471000000000004</c:v>
                </c:pt>
                <c:pt idx="3560">
                  <c:v>-4.0285000000000002</c:v>
                </c:pt>
                <c:pt idx="3561">
                  <c:v>-3.9904000000000002</c:v>
                </c:pt>
                <c:pt idx="3562">
                  <c:v>-3.9563999999999999</c:v>
                </c:pt>
                <c:pt idx="3563">
                  <c:v>-3.9232</c:v>
                </c:pt>
                <c:pt idx="3564">
                  <c:v>-3.9030999999999998</c:v>
                </c:pt>
                <c:pt idx="3565">
                  <c:v>-3.8698000000000001</c:v>
                </c:pt>
                <c:pt idx="3566">
                  <c:v>-3.8041999999999998</c:v>
                </c:pt>
                <c:pt idx="3567">
                  <c:v>-3.7568999999999999</c:v>
                </c:pt>
                <c:pt idx="3568">
                  <c:v>-3.6760999999999999</c:v>
                </c:pt>
                <c:pt idx="3569">
                  <c:v>-3.6166999999999998</c:v>
                </c:pt>
                <c:pt idx="3570">
                  <c:v>-3.5598999999999998</c:v>
                </c:pt>
                <c:pt idx="3571">
                  <c:v>-3.5215999999999998</c:v>
                </c:pt>
                <c:pt idx="3572">
                  <c:v>-3.4878</c:v>
                </c:pt>
                <c:pt idx="3573">
                  <c:v>-3.4441000000000002</c:v>
                </c:pt>
                <c:pt idx="3574">
                  <c:v>-3.3866000000000001</c:v>
                </c:pt>
                <c:pt idx="3575">
                  <c:v>-3.3365</c:v>
                </c:pt>
                <c:pt idx="3576">
                  <c:v>-3.2980999999999998</c:v>
                </c:pt>
                <c:pt idx="3577">
                  <c:v>-3.2677999999999998</c:v>
                </c:pt>
                <c:pt idx="3578">
                  <c:v>-3.2242999999999999</c:v>
                </c:pt>
                <c:pt idx="3579">
                  <c:v>-3.1810999999999998</c:v>
                </c:pt>
                <c:pt idx="3580">
                  <c:v>-3.1507999999999998</c:v>
                </c:pt>
                <c:pt idx="3581">
                  <c:v>-3.1069</c:v>
                </c:pt>
                <c:pt idx="3582">
                  <c:v>-3.0773999999999999</c:v>
                </c:pt>
                <c:pt idx="3583">
                  <c:v>-3.0356999999999998</c:v>
                </c:pt>
                <c:pt idx="3584">
                  <c:v>-3.0110000000000001</c:v>
                </c:pt>
                <c:pt idx="3585">
                  <c:v>-2.9668000000000001</c:v>
                </c:pt>
                <c:pt idx="3586">
                  <c:v>-2.9156</c:v>
                </c:pt>
                <c:pt idx="3587">
                  <c:v>-2.8881000000000001</c:v>
                </c:pt>
                <c:pt idx="3588">
                  <c:v>-2.8628</c:v>
                </c:pt>
                <c:pt idx="3589">
                  <c:v>-2.8216999999999999</c:v>
                </c:pt>
                <c:pt idx="3590">
                  <c:v>-2.7896999999999998</c:v>
                </c:pt>
                <c:pt idx="3591">
                  <c:v>-2.7698</c:v>
                </c:pt>
                <c:pt idx="3592">
                  <c:v>-2.7437</c:v>
                </c:pt>
                <c:pt idx="3593">
                  <c:v>-2.7014999999999998</c:v>
                </c:pt>
                <c:pt idx="3594">
                  <c:v>-2.6827000000000001</c:v>
                </c:pt>
                <c:pt idx="3595">
                  <c:v>-2.6518999999999999</c:v>
                </c:pt>
                <c:pt idx="3596">
                  <c:v>-2.6162000000000001</c:v>
                </c:pt>
                <c:pt idx="3597">
                  <c:v>-2.5838000000000001</c:v>
                </c:pt>
                <c:pt idx="3598">
                  <c:v>-2.5306000000000002</c:v>
                </c:pt>
                <c:pt idx="3599">
                  <c:v>-2.4721000000000002</c:v>
                </c:pt>
                <c:pt idx="3600">
                  <c:v>-2.4651999999999998</c:v>
                </c:pt>
                <c:pt idx="3601">
                  <c:v>-2.4563000000000001</c:v>
                </c:pt>
                <c:pt idx="3602">
                  <c:v>-2.4437000000000002</c:v>
                </c:pt>
                <c:pt idx="3603">
                  <c:v>-2.4437000000000002</c:v>
                </c:pt>
                <c:pt idx="3604">
                  <c:v>-2.4285000000000001</c:v>
                </c:pt>
                <c:pt idx="3605">
                  <c:v>-2.4260999999999999</c:v>
                </c:pt>
                <c:pt idx="3606">
                  <c:v>-2.4081999999999999</c:v>
                </c:pt>
                <c:pt idx="3607">
                  <c:v>-2.3904000000000001</c:v>
                </c:pt>
                <c:pt idx="3608">
                  <c:v>-2.371</c:v>
                </c:pt>
                <c:pt idx="3609">
                  <c:v>-2.3504999999999998</c:v>
                </c:pt>
                <c:pt idx="3610">
                  <c:v>-2.3281000000000001</c:v>
                </c:pt>
                <c:pt idx="3611">
                  <c:v>-2.2980999999999998</c:v>
                </c:pt>
                <c:pt idx="3612">
                  <c:v>-2.2738</c:v>
                </c:pt>
                <c:pt idx="3613">
                  <c:v>-2.2465000000000002</c:v>
                </c:pt>
                <c:pt idx="3614">
                  <c:v>-2.2223999999999999</c:v>
                </c:pt>
                <c:pt idx="3615">
                  <c:v>-2.1955</c:v>
                </c:pt>
                <c:pt idx="3616">
                  <c:v>-2.1743999999999999</c:v>
                </c:pt>
                <c:pt idx="3617">
                  <c:v>-2.1379000000000001</c:v>
                </c:pt>
                <c:pt idx="3618">
                  <c:v>-2.1078000000000001</c:v>
                </c:pt>
                <c:pt idx="3619">
                  <c:v>-2.0634000000000001</c:v>
                </c:pt>
                <c:pt idx="3620">
                  <c:v>-2.0175999999999998</c:v>
                </c:pt>
                <c:pt idx="3621">
                  <c:v>-1.9890000000000001</c:v>
                </c:pt>
                <c:pt idx="3622">
                  <c:v>-1.9656</c:v>
                </c:pt>
                <c:pt idx="3623">
                  <c:v>-1.9450000000000001</c:v>
                </c:pt>
                <c:pt idx="3624">
                  <c:v>-1.9486000000000001</c:v>
                </c:pt>
                <c:pt idx="3625">
                  <c:v>-1.95</c:v>
                </c:pt>
                <c:pt idx="3626">
                  <c:v>-1.9491000000000001</c:v>
                </c:pt>
                <c:pt idx="3627">
                  <c:v>-1.9403999999999999</c:v>
                </c:pt>
                <c:pt idx="3628">
                  <c:v>-1.9161999999999999</c:v>
                </c:pt>
                <c:pt idx="3629">
                  <c:v>-1.8892</c:v>
                </c:pt>
                <c:pt idx="3630">
                  <c:v>-1.8415999999999999</c:v>
                </c:pt>
                <c:pt idx="3631">
                  <c:v>-1.8078000000000001</c:v>
                </c:pt>
                <c:pt idx="3632">
                  <c:v>-1.7644</c:v>
                </c:pt>
                <c:pt idx="3633">
                  <c:v>-1.7518</c:v>
                </c:pt>
                <c:pt idx="3634">
                  <c:v>-1.7439</c:v>
                </c:pt>
                <c:pt idx="3635">
                  <c:v>-1.7361</c:v>
                </c:pt>
                <c:pt idx="3636">
                  <c:v>-1.7403</c:v>
                </c:pt>
                <c:pt idx="3637">
                  <c:v>-1.7287999999999999</c:v>
                </c:pt>
                <c:pt idx="3638">
                  <c:v>-1.7307999999999999</c:v>
                </c:pt>
                <c:pt idx="3639">
                  <c:v>-1.746</c:v>
                </c:pt>
                <c:pt idx="3640">
                  <c:v>-1.7490000000000001</c:v>
                </c:pt>
                <c:pt idx="3641">
                  <c:v>-1.7623</c:v>
                </c:pt>
                <c:pt idx="3642">
                  <c:v>-1.7788999999999999</c:v>
                </c:pt>
                <c:pt idx="3643">
                  <c:v>-1.7764</c:v>
                </c:pt>
                <c:pt idx="3644">
                  <c:v>-1.752</c:v>
                </c:pt>
                <c:pt idx="3645">
                  <c:v>-1.736</c:v>
                </c:pt>
                <c:pt idx="3646">
                  <c:v>-1.7108000000000001</c:v>
                </c:pt>
                <c:pt idx="3647">
                  <c:v>-1.6939</c:v>
                </c:pt>
                <c:pt idx="3648">
                  <c:v>-1.6785000000000001</c:v>
                </c:pt>
                <c:pt idx="3649">
                  <c:v>-1.6495</c:v>
                </c:pt>
                <c:pt idx="3650">
                  <c:v>-1.6249</c:v>
                </c:pt>
                <c:pt idx="3651">
                  <c:v>-1.6191</c:v>
                </c:pt>
                <c:pt idx="3652">
                  <c:v>-1.6071</c:v>
                </c:pt>
                <c:pt idx="3653">
                  <c:v>-1.5951</c:v>
                </c:pt>
                <c:pt idx="3654">
                  <c:v>-1.5996999999999999</c:v>
                </c:pt>
                <c:pt idx="3655">
                  <c:v>-1.6077999999999999</c:v>
                </c:pt>
                <c:pt idx="3656">
                  <c:v>-1.6060000000000001</c:v>
                </c:pt>
                <c:pt idx="3657">
                  <c:v>-1.5951</c:v>
                </c:pt>
                <c:pt idx="3658">
                  <c:v>-1.6028</c:v>
                </c:pt>
                <c:pt idx="3659">
                  <c:v>-1.6069</c:v>
                </c:pt>
                <c:pt idx="3660">
                  <c:v>-1.6105</c:v>
                </c:pt>
                <c:pt idx="3661">
                  <c:v>-1.6122000000000001</c:v>
                </c:pt>
                <c:pt idx="3662">
                  <c:v>-1.6049</c:v>
                </c:pt>
                <c:pt idx="3663">
                  <c:v>-1.5868</c:v>
                </c:pt>
                <c:pt idx="3664">
                  <c:v>-1.5812999999999999</c:v>
                </c:pt>
                <c:pt idx="3665">
                  <c:v>-1.5753999999999999</c:v>
                </c:pt>
                <c:pt idx="3666">
                  <c:v>-1.5591999999999999</c:v>
                </c:pt>
                <c:pt idx="3667">
                  <c:v>-1.5391999999999999</c:v>
                </c:pt>
                <c:pt idx="3668">
                  <c:v>-1.5342</c:v>
                </c:pt>
                <c:pt idx="3669">
                  <c:v>-1.5507</c:v>
                </c:pt>
                <c:pt idx="3670">
                  <c:v>-1.5492999999999999</c:v>
                </c:pt>
                <c:pt idx="3671">
                  <c:v>-1.5577000000000001</c:v>
                </c:pt>
                <c:pt idx="3672">
                  <c:v>-1.5525</c:v>
                </c:pt>
                <c:pt idx="3673">
                  <c:v>-1.5370999999999999</c:v>
                </c:pt>
                <c:pt idx="3674">
                  <c:v>-1.5366</c:v>
                </c:pt>
                <c:pt idx="3675">
                  <c:v>-1.5168999999999999</c:v>
                </c:pt>
                <c:pt idx="3676">
                  <c:v>-1.4953000000000001</c:v>
                </c:pt>
                <c:pt idx="3677">
                  <c:v>-1.49</c:v>
                </c:pt>
                <c:pt idx="3678">
                  <c:v>-1.4850000000000001</c:v>
                </c:pt>
                <c:pt idx="3679">
                  <c:v>-1.468</c:v>
                </c:pt>
                <c:pt idx="3680">
                  <c:v>-1.4554</c:v>
                </c:pt>
                <c:pt idx="3681">
                  <c:v>-1.4502999999999999</c:v>
                </c:pt>
                <c:pt idx="3682">
                  <c:v>-1.4520999999999999</c:v>
                </c:pt>
                <c:pt idx="3683">
                  <c:v>-1.4437</c:v>
                </c:pt>
                <c:pt idx="3684">
                  <c:v>-1.446</c:v>
                </c:pt>
                <c:pt idx="3685">
                  <c:v>-1.4298</c:v>
                </c:pt>
                <c:pt idx="3686">
                  <c:v>-1.4089</c:v>
                </c:pt>
                <c:pt idx="3687">
                  <c:v>-1.3996</c:v>
                </c:pt>
                <c:pt idx="3688">
                  <c:v>-1.3868</c:v>
                </c:pt>
                <c:pt idx="3689">
                  <c:v>-1.3965000000000001</c:v>
                </c:pt>
                <c:pt idx="3690">
                  <c:v>-1.4145000000000001</c:v>
                </c:pt>
                <c:pt idx="3691">
                  <c:v>-1.4214</c:v>
                </c:pt>
                <c:pt idx="3692">
                  <c:v>-1.4470000000000001</c:v>
                </c:pt>
                <c:pt idx="3693">
                  <c:v>-1.4810000000000001</c:v>
                </c:pt>
                <c:pt idx="3694">
                  <c:v>-1.502</c:v>
                </c:pt>
                <c:pt idx="3695">
                  <c:v>-1.5226999999999999</c:v>
                </c:pt>
                <c:pt idx="3696">
                  <c:v>-1.5521</c:v>
                </c:pt>
                <c:pt idx="3697">
                  <c:v>-1.5955999999999999</c:v>
                </c:pt>
                <c:pt idx="3698">
                  <c:v>-1.649</c:v>
                </c:pt>
                <c:pt idx="3699">
                  <c:v>-1.7161</c:v>
                </c:pt>
                <c:pt idx="3700">
                  <c:v>-1.7922</c:v>
                </c:pt>
                <c:pt idx="3701">
                  <c:v>-1.889</c:v>
                </c:pt>
                <c:pt idx="3702">
                  <c:v>-1.9787999999999999</c:v>
                </c:pt>
                <c:pt idx="3703">
                  <c:v>-2.0813000000000001</c:v>
                </c:pt>
                <c:pt idx="3704">
                  <c:v>-2.2126000000000001</c:v>
                </c:pt>
                <c:pt idx="3705">
                  <c:v>-2.3357999999999999</c:v>
                </c:pt>
                <c:pt idx="3706">
                  <c:v>-2.4342999999999999</c:v>
                </c:pt>
                <c:pt idx="3707">
                  <c:v>-2.5251000000000001</c:v>
                </c:pt>
                <c:pt idx="3708">
                  <c:v>-2.5958999999999999</c:v>
                </c:pt>
                <c:pt idx="3709">
                  <c:v>-2.7113999999999998</c:v>
                </c:pt>
                <c:pt idx="3710">
                  <c:v>-2.8502000000000001</c:v>
                </c:pt>
                <c:pt idx="3711">
                  <c:v>-2.9426999999999999</c:v>
                </c:pt>
                <c:pt idx="3712">
                  <c:v>-3.0204</c:v>
                </c:pt>
                <c:pt idx="3713">
                  <c:v>-3.0981999999999998</c:v>
                </c:pt>
                <c:pt idx="3714">
                  <c:v>-3.1815000000000002</c:v>
                </c:pt>
                <c:pt idx="3715">
                  <c:v>-3.2585000000000002</c:v>
                </c:pt>
                <c:pt idx="3716">
                  <c:v>-3.3422999999999998</c:v>
                </c:pt>
                <c:pt idx="3717">
                  <c:v>-3.4392</c:v>
                </c:pt>
                <c:pt idx="3718">
                  <c:v>-3.5327000000000002</c:v>
                </c:pt>
                <c:pt idx="3719">
                  <c:v>-3.6280000000000001</c:v>
                </c:pt>
                <c:pt idx="3720">
                  <c:v>-3.7471999999999999</c:v>
                </c:pt>
                <c:pt idx="3721">
                  <c:v>-3.8601000000000001</c:v>
                </c:pt>
                <c:pt idx="3722">
                  <c:v>-3.9516</c:v>
                </c:pt>
                <c:pt idx="3723">
                  <c:v>-3.9948999999999999</c:v>
                </c:pt>
                <c:pt idx="3724">
                  <c:v>-4.0271999999999997</c:v>
                </c:pt>
                <c:pt idx="3725">
                  <c:v>-4.0232999999999999</c:v>
                </c:pt>
                <c:pt idx="3726">
                  <c:v>-4.0262000000000002</c:v>
                </c:pt>
                <c:pt idx="3727">
                  <c:v>-4.0140000000000002</c:v>
                </c:pt>
                <c:pt idx="3728">
                  <c:v>-3.9988000000000001</c:v>
                </c:pt>
                <c:pt idx="3729">
                  <c:v>-4.0317999999999996</c:v>
                </c:pt>
                <c:pt idx="3730">
                  <c:v>-4.0701999999999998</c:v>
                </c:pt>
                <c:pt idx="3731">
                  <c:v>-4.0909000000000004</c:v>
                </c:pt>
                <c:pt idx="3732">
                  <c:v>-4.1205999999999996</c:v>
                </c:pt>
                <c:pt idx="3733">
                  <c:v>-4.1593999999999998</c:v>
                </c:pt>
                <c:pt idx="3734">
                  <c:v>-4.2427999999999999</c:v>
                </c:pt>
                <c:pt idx="3735">
                  <c:v>-4.3194999999999997</c:v>
                </c:pt>
                <c:pt idx="3736">
                  <c:v>-4.3891</c:v>
                </c:pt>
                <c:pt idx="3737">
                  <c:v>-4.4431000000000003</c:v>
                </c:pt>
                <c:pt idx="3738">
                  <c:v>-4.5129999999999999</c:v>
                </c:pt>
                <c:pt idx="3739">
                  <c:v>-4.5646000000000004</c:v>
                </c:pt>
                <c:pt idx="3740">
                  <c:v>-4.5945</c:v>
                </c:pt>
                <c:pt idx="3741">
                  <c:v>-4.5952999999999999</c:v>
                </c:pt>
                <c:pt idx="3742">
                  <c:v>-4.5842000000000001</c:v>
                </c:pt>
                <c:pt idx="3743">
                  <c:v>-4.5796000000000001</c:v>
                </c:pt>
                <c:pt idx="3744">
                  <c:v>-4.6051000000000002</c:v>
                </c:pt>
                <c:pt idx="3745">
                  <c:v>-4.6082000000000001</c:v>
                </c:pt>
                <c:pt idx="3746">
                  <c:v>-4.5888</c:v>
                </c:pt>
                <c:pt idx="3747">
                  <c:v>-4.5824999999999996</c:v>
                </c:pt>
                <c:pt idx="3748">
                  <c:v>-4.5816999999999997</c:v>
                </c:pt>
                <c:pt idx="3749">
                  <c:v>-4.5820999999999996</c:v>
                </c:pt>
                <c:pt idx="3750">
                  <c:v>-4.6060999999999996</c:v>
                </c:pt>
                <c:pt idx="3751">
                  <c:v>-4.6277999999999997</c:v>
                </c:pt>
                <c:pt idx="3752">
                  <c:v>-4.6588000000000003</c:v>
                </c:pt>
                <c:pt idx="3753">
                  <c:v>-4.6924000000000001</c:v>
                </c:pt>
                <c:pt idx="3754">
                  <c:v>-4.7267999999999999</c:v>
                </c:pt>
                <c:pt idx="3755">
                  <c:v>-4.7958999999999996</c:v>
                </c:pt>
                <c:pt idx="3756">
                  <c:v>-4.8766999999999996</c:v>
                </c:pt>
                <c:pt idx="3757">
                  <c:v>-4.9631999999999996</c:v>
                </c:pt>
                <c:pt idx="3758">
                  <c:v>-5.0509000000000004</c:v>
                </c:pt>
                <c:pt idx="3759">
                  <c:v>-5.1444999999999999</c:v>
                </c:pt>
                <c:pt idx="3760">
                  <c:v>-5.2455999999999996</c:v>
                </c:pt>
                <c:pt idx="3761">
                  <c:v>-5.3571</c:v>
                </c:pt>
                <c:pt idx="3762">
                  <c:v>-5.4850000000000003</c:v>
                </c:pt>
                <c:pt idx="3763">
                  <c:v>-5.6387999999999998</c:v>
                </c:pt>
                <c:pt idx="3764">
                  <c:v>-5.8003</c:v>
                </c:pt>
                <c:pt idx="3765">
                  <c:v>-5.9604999999999997</c:v>
                </c:pt>
                <c:pt idx="3766">
                  <c:v>-6.1218000000000004</c:v>
                </c:pt>
                <c:pt idx="3767">
                  <c:v>-6.29</c:v>
                </c:pt>
                <c:pt idx="3768">
                  <c:v>-6.4640000000000004</c:v>
                </c:pt>
                <c:pt idx="3769">
                  <c:v>-6.6161000000000003</c:v>
                </c:pt>
                <c:pt idx="3770">
                  <c:v>-6.7747999999999999</c:v>
                </c:pt>
                <c:pt idx="3771">
                  <c:v>-6.9166999999999996</c:v>
                </c:pt>
                <c:pt idx="3772">
                  <c:v>-7.0202999999999998</c:v>
                </c:pt>
                <c:pt idx="3773">
                  <c:v>-7.0934999999999997</c:v>
                </c:pt>
                <c:pt idx="3774">
                  <c:v>-7.1304999999999996</c:v>
                </c:pt>
                <c:pt idx="3775">
                  <c:v>-7.1464999999999996</c:v>
                </c:pt>
                <c:pt idx="3776">
                  <c:v>-7.15</c:v>
                </c:pt>
                <c:pt idx="3777">
                  <c:v>-7.1321000000000003</c:v>
                </c:pt>
                <c:pt idx="3778">
                  <c:v>-7.0923999999999996</c:v>
                </c:pt>
                <c:pt idx="3779">
                  <c:v>-7.0536000000000003</c:v>
                </c:pt>
                <c:pt idx="3780">
                  <c:v>-7.0351999999999997</c:v>
                </c:pt>
                <c:pt idx="3781">
                  <c:v>-7.0472000000000001</c:v>
                </c:pt>
                <c:pt idx="3782">
                  <c:v>-7.0723000000000003</c:v>
                </c:pt>
                <c:pt idx="3783">
                  <c:v>-7.1032999999999999</c:v>
                </c:pt>
                <c:pt idx="3784">
                  <c:v>-7.1538000000000004</c:v>
                </c:pt>
                <c:pt idx="3785">
                  <c:v>-7.1947999999999999</c:v>
                </c:pt>
                <c:pt idx="3786">
                  <c:v>-7.2431000000000001</c:v>
                </c:pt>
                <c:pt idx="3787">
                  <c:v>-7.3064999999999998</c:v>
                </c:pt>
                <c:pt idx="3788">
                  <c:v>-7.4131999999999998</c:v>
                </c:pt>
                <c:pt idx="3789">
                  <c:v>-7.5273000000000003</c:v>
                </c:pt>
                <c:pt idx="3790">
                  <c:v>-7.6458000000000004</c:v>
                </c:pt>
                <c:pt idx="3791">
                  <c:v>-7.766</c:v>
                </c:pt>
                <c:pt idx="3792">
                  <c:v>-7.8868999999999998</c:v>
                </c:pt>
                <c:pt idx="3793">
                  <c:v>-7.9827000000000004</c:v>
                </c:pt>
                <c:pt idx="3794">
                  <c:v>-8.0462000000000007</c:v>
                </c:pt>
                <c:pt idx="3795">
                  <c:v>-8.0913000000000004</c:v>
                </c:pt>
                <c:pt idx="3796">
                  <c:v>-8.1286000000000005</c:v>
                </c:pt>
                <c:pt idx="3797">
                  <c:v>-8.1666000000000007</c:v>
                </c:pt>
                <c:pt idx="3798">
                  <c:v>-8.1791999999999998</c:v>
                </c:pt>
                <c:pt idx="3799">
                  <c:v>-8.2049000000000003</c:v>
                </c:pt>
                <c:pt idx="3800">
                  <c:v>-8.2469999999999999</c:v>
                </c:pt>
                <c:pt idx="3801">
                  <c:v>-8.2515000000000001</c:v>
                </c:pt>
                <c:pt idx="3802">
                  <c:v>-8.2217000000000002</c:v>
                </c:pt>
                <c:pt idx="3803">
                  <c:v>-8.1959</c:v>
                </c:pt>
                <c:pt idx="3804">
                  <c:v>-8.1701999999999995</c:v>
                </c:pt>
                <c:pt idx="3805">
                  <c:v>-8.1547000000000001</c:v>
                </c:pt>
                <c:pt idx="3806">
                  <c:v>-8.1397999999999993</c:v>
                </c:pt>
                <c:pt idx="3807">
                  <c:v>-8.1402999999999999</c:v>
                </c:pt>
                <c:pt idx="3808">
                  <c:v>-8.1446000000000005</c:v>
                </c:pt>
                <c:pt idx="3809">
                  <c:v>-8.16</c:v>
                </c:pt>
                <c:pt idx="3810">
                  <c:v>-8.2037999999999993</c:v>
                </c:pt>
                <c:pt idx="3811">
                  <c:v>-8.2673000000000005</c:v>
                </c:pt>
                <c:pt idx="3812">
                  <c:v>-8.3316999999999997</c:v>
                </c:pt>
                <c:pt idx="3813">
                  <c:v>-8.3924000000000003</c:v>
                </c:pt>
                <c:pt idx="3814">
                  <c:v>-8.4425000000000008</c:v>
                </c:pt>
                <c:pt idx="3815">
                  <c:v>-8.4905000000000008</c:v>
                </c:pt>
                <c:pt idx="3816">
                  <c:v>-8.5326000000000004</c:v>
                </c:pt>
                <c:pt idx="3817">
                  <c:v>-8.5548999999999999</c:v>
                </c:pt>
                <c:pt idx="3818">
                  <c:v>-8.5686999999999998</c:v>
                </c:pt>
                <c:pt idx="3819">
                  <c:v>-8.5779999999999994</c:v>
                </c:pt>
                <c:pt idx="3820">
                  <c:v>-8.6165000000000003</c:v>
                </c:pt>
                <c:pt idx="3821">
                  <c:v>-8.6323000000000008</c:v>
                </c:pt>
                <c:pt idx="3822">
                  <c:v>-8.6462000000000003</c:v>
                </c:pt>
                <c:pt idx="3823">
                  <c:v>-8.6735000000000007</c:v>
                </c:pt>
                <c:pt idx="3824">
                  <c:v>-8.6968999999999994</c:v>
                </c:pt>
                <c:pt idx="3825">
                  <c:v>-8.6988000000000003</c:v>
                </c:pt>
                <c:pt idx="3826">
                  <c:v>-8.7132000000000005</c:v>
                </c:pt>
                <c:pt idx="3827">
                  <c:v>-8.7276000000000007</c:v>
                </c:pt>
                <c:pt idx="3828">
                  <c:v>-8.7142999999999997</c:v>
                </c:pt>
                <c:pt idx="3829">
                  <c:v>-8.6969999999999992</c:v>
                </c:pt>
                <c:pt idx="3830">
                  <c:v>-8.6818000000000008</c:v>
                </c:pt>
                <c:pt idx="3831">
                  <c:v>-8.6758000000000006</c:v>
                </c:pt>
                <c:pt idx="3832">
                  <c:v>-8.6791999999999998</c:v>
                </c:pt>
                <c:pt idx="3833">
                  <c:v>-8.6994000000000007</c:v>
                </c:pt>
                <c:pt idx="3834">
                  <c:v>-8.7361000000000004</c:v>
                </c:pt>
                <c:pt idx="3835">
                  <c:v>-8.7550000000000008</c:v>
                </c:pt>
                <c:pt idx="3836">
                  <c:v>-8.7706999999999997</c:v>
                </c:pt>
                <c:pt idx="3837">
                  <c:v>-8.7693999999999992</c:v>
                </c:pt>
                <c:pt idx="3838">
                  <c:v>-8.7477</c:v>
                </c:pt>
                <c:pt idx="3839">
                  <c:v>-8.7556999999999992</c:v>
                </c:pt>
                <c:pt idx="3840">
                  <c:v>-8.7779000000000007</c:v>
                </c:pt>
                <c:pt idx="3841">
                  <c:v>-8.8123000000000005</c:v>
                </c:pt>
                <c:pt idx="3842">
                  <c:v>-8.8224999999999998</c:v>
                </c:pt>
                <c:pt idx="3843">
                  <c:v>-8.8054000000000006</c:v>
                </c:pt>
                <c:pt idx="3844">
                  <c:v>-8.7735000000000003</c:v>
                </c:pt>
                <c:pt idx="3845">
                  <c:v>-8.7551000000000005</c:v>
                </c:pt>
                <c:pt idx="3846">
                  <c:v>-8.7521000000000004</c:v>
                </c:pt>
                <c:pt idx="3847">
                  <c:v>-8.7726000000000006</c:v>
                </c:pt>
                <c:pt idx="3848">
                  <c:v>-8.8055000000000003</c:v>
                </c:pt>
                <c:pt idx="3849">
                  <c:v>-8.8279999999999994</c:v>
                </c:pt>
                <c:pt idx="3850">
                  <c:v>-8.8618000000000006</c:v>
                </c:pt>
                <c:pt idx="3851">
                  <c:v>-8.8636999999999997</c:v>
                </c:pt>
                <c:pt idx="3852">
                  <c:v>-8.8660999999999994</c:v>
                </c:pt>
                <c:pt idx="3853">
                  <c:v>-8.8686000000000007</c:v>
                </c:pt>
                <c:pt idx="3854">
                  <c:v>-8.8712999999999997</c:v>
                </c:pt>
                <c:pt idx="3855">
                  <c:v>-8.8687000000000005</c:v>
                </c:pt>
                <c:pt idx="3856">
                  <c:v>-8.8643000000000001</c:v>
                </c:pt>
                <c:pt idx="3857">
                  <c:v>-8.8678000000000008</c:v>
                </c:pt>
                <c:pt idx="3858">
                  <c:v>-8.8793000000000006</c:v>
                </c:pt>
                <c:pt idx="3859">
                  <c:v>-8.8678000000000008</c:v>
                </c:pt>
                <c:pt idx="3860">
                  <c:v>-8.8651</c:v>
                </c:pt>
                <c:pt idx="3861">
                  <c:v>-8.8630999999999993</c:v>
                </c:pt>
                <c:pt idx="3862">
                  <c:v>-8.8667999999999996</c:v>
                </c:pt>
                <c:pt idx="3863">
                  <c:v>-8.8541000000000007</c:v>
                </c:pt>
                <c:pt idx="3864">
                  <c:v>-8.8231000000000002</c:v>
                </c:pt>
                <c:pt idx="3865">
                  <c:v>-8.7858000000000001</c:v>
                </c:pt>
                <c:pt idx="3866">
                  <c:v>-8.7841000000000005</c:v>
                </c:pt>
                <c:pt idx="3867">
                  <c:v>-8.8158999999999992</c:v>
                </c:pt>
                <c:pt idx="3868">
                  <c:v>-8.8323999999999998</c:v>
                </c:pt>
                <c:pt idx="3869">
                  <c:v>-8.8314000000000004</c:v>
                </c:pt>
                <c:pt idx="3870">
                  <c:v>-8.8337000000000003</c:v>
                </c:pt>
                <c:pt idx="3871">
                  <c:v>-8.8265999999999991</c:v>
                </c:pt>
                <c:pt idx="3872">
                  <c:v>-8.8039000000000005</c:v>
                </c:pt>
                <c:pt idx="3873">
                  <c:v>-8.7774000000000001</c:v>
                </c:pt>
                <c:pt idx="3874">
                  <c:v>-8.7536000000000005</c:v>
                </c:pt>
                <c:pt idx="3875">
                  <c:v>-8.7536000000000005</c:v>
                </c:pt>
                <c:pt idx="3876">
                  <c:v>-8.7506000000000004</c:v>
                </c:pt>
                <c:pt idx="3877">
                  <c:v>-8.7333999999999996</c:v>
                </c:pt>
                <c:pt idx="3878">
                  <c:v>-8.7194000000000003</c:v>
                </c:pt>
                <c:pt idx="3879">
                  <c:v>-8.6971000000000007</c:v>
                </c:pt>
                <c:pt idx="3880">
                  <c:v>-8.6709999999999994</c:v>
                </c:pt>
                <c:pt idx="3881">
                  <c:v>-8.6538000000000004</c:v>
                </c:pt>
                <c:pt idx="3882">
                  <c:v>-8.6405999999999992</c:v>
                </c:pt>
                <c:pt idx="3883">
                  <c:v>-8.6152999999999995</c:v>
                </c:pt>
                <c:pt idx="3884">
                  <c:v>-8.5806000000000004</c:v>
                </c:pt>
                <c:pt idx="3885">
                  <c:v>-8.5219000000000005</c:v>
                </c:pt>
                <c:pt idx="3886">
                  <c:v>-8.4456000000000007</c:v>
                </c:pt>
                <c:pt idx="3887">
                  <c:v>-8.3619000000000003</c:v>
                </c:pt>
                <c:pt idx="3888">
                  <c:v>-8.2940000000000005</c:v>
                </c:pt>
                <c:pt idx="3889">
                  <c:v>-8.2352000000000007</c:v>
                </c:pt>
                <c:pt idx="3890">
                  <c:v>-8.1532</c:v>
                </c:pt>
                <c:pt idx="3891">
                  <c:v>-8.0791000000000004</c:v>
                </c:pt>
                <c:pt idx="3892">
                  <c:v>-8.0175999999999998</c:v>
                </c:pt>
                <c:pt idx="3893">
                  <c:v>-7.9481000000000002</c:v>
                </c:pt>
                <c:pt idx="3894">
                  <c:v>-7.8531000000000004</c:v>
                </c:pt>
                <c:pt idx="3895">
                  <c:v>-7.7519999999999998</c:v>
                </c:pt>
                <c:pt idx="3896">
                  <c:v>-7.6936999999999998</c:v>
                </c:pt>
                <c:pt idx="3897">
                  <c:v>-7.6662999999999997</c:v>
                </c:pt>
                <c:pt idx="3898">
                  <c:v>-7.5891999999999999</c:v>
                </c:pt>
                <c:pt idx="3899">
                  <c:v>-7.4935999999999998</c:v>
                </c:pt>
                <c:pt idx="3900">
                  <c:v>-7.4679000000000002</c:v>
                </c:pt>
                <c:pt idx="3901">
                  <c:v>-7.4295999999999998</c:v>
                </c:pt>
                <c:pt idx="3902">
                  <c:v>-7.3368000000000002</c:v>
                </c:pt>
                <c:pt idx="3903">
                  <c:v>-7.2516999999999996</c:v>
                </c:pt>
                <c:pt idx="3904">
                  <c:v>-7.1676000000000002</c:v>
                </c:pt>
                <c:pt idx="3905">
                  <c:v>-7.1144999999999996</c:v>
                </c:pt>
                <c:pt idx="3906">
                  <c:v>-7.0473999999999997</c:v>
                </c:pt>
                <c:pt idx="3907">
                  <c:v>-6.9625000000000004</c:v>
                </c:pt>
                <c:pt idx="3908">
                  <c:v>-6.8838999999999997</c:v>
                </c:pt>
                <c:pt idx="3909">
                  <c:v>-6.7805999999999997</c:v>
                </c:pt>
                <c:pt idx="3910">
                  <c:v>-6.6814999999999998</c:v>
                </c:pt>
                <c:pt idx="3911">
                  <c:v>-6.5751999999999997</c:v>
                </c:pt>
                <c:pt idx="3912">
                  <c:v>-6.4660000000000002</c:v>
                </c:pt>
                <c:pt idx="3913">
                  <c:v>-6.3548</c:v>
                </c:pt>
                <c:pt idx="3914">
                  <c:v>-6.2480000000000002</c:v>
                </c:pt>
                <c:pt idx="3915">
                  <c:v>-6.1128999999999998</c:v>
                </c:pt>
                <c:pt idx="3916">
                  <c:v>-5.9724000000000004</c:v>
                </c:pt>
                <c:pt idx="3917">
                  <c:v>-5.8388999999999998</c:v>
                </c:pt>
                <c:pt idx="3918">
                  <c:v>-5.68</c:v>
                </c:pt>
                <c:pt idx="3919">
                  <c:v>-5.5315000000000003</c:v>
                </c:pt>
                <c:pt idx="3920">
                  <c:v>-5.3639999999999999</c:v>
                </c:pt>
                <c:pt idx="3921">
                  <c:v>-5.2005999999999997</c:v>
                </c:pt>
                <c:pt idx="3922">
                  <c:v>-5.0328999999999997</c:v>
                </c:pt>
                <c:pt idx="3923">
                  <c:v>-4.8731999999999998</c:v>
                </c:pt>
                <c:pt idx="3924">
                  <c:v>-4.7066999999999997</c:v>
                </c:pt>
                <c:pt idx="3925">
                  <c:v>-4.5609999999999999</c:v>
                </c:pt>
                <c:pt idx="3926">
                  <c:v>-4.4607000000000001</c:v>
                </c:pt>
                <c:pt idx="3927">
                  <c:v>-4.3864999999999998</c:v>
                </c:pt>
                <c:pt idx="3928">
                  <c:v>-4.3337000000000003</c:v>
                </c:pt>
                <c:pt idx="3929">
                  <c:v>-4.3380000000000001</c:v>
                </c:pt>
                <c:pt idx="3930">
                  <c:v>-4.3780999999999999</c:v>
                </c:pt>
                <c:pt idx="3931">
                  <c:v>-4.4157999999999999</c:v>
                </c:pt>
                <c:pt idx="3932">
                  <c:v>-4.4527000000000001</c:v>
                </c:pt>
                <c:pt idx="3933">
                  <c:v>-4.4855</c:v>
                </c:pt>
                <c:pt idx="3934">
                  <c:v>-4.5110999999999999</c:v>
                </c:pt>
                <c:pt idx="3935">
                  <c:v>-4.5235000000000003</c:v>
                </c:pt>
                <c:pt idx="3936">
                  <c:v>-4.4805000000000001</c:v>
                </c:pt>
                <c:pt idx="3937">
                  <c:v>-4.4710000000000001</c:v>
                </c:pt>
                <c:pt idx="3938">
                  <c:v>-4.4729000000000001</c:v>
                </c:pt>
                <c:pt idx="3939">
                  <c:v>-4.3914</c:v>
                </c:pt>
                <c:pt idx="3940">
                  <c:v>-4.3238000000000003</c:v>
                </c:pt>
                <c:pt idx="3941">
                  <c:v>-4.3150000000000004</c:v>
                </c:pt>
                <c:pt idx="3942">
                  <c:v>-4.3007</c:v>
                </c:pt>
                <c:pt idx="3943">
                  <c:v>-4.2633000000000001</c:v>
                </c:pt>
                <c:pt idx="3944">
                  <c:v>-4.2275999999999998</c:v>
                </c:pt>
                <c:pt idx="3945">
                  <c:v>-4.2248000000000001</c:v>
                </c:pt>
                <c:pt idx="3946">
                  <c:v>-4.2211999999999996</c:v>
                </c:pt>
                <c:pt idx="3947">
                  <c:v>-4.2008999999999999</c:v>
                </c:pt>
                <c:pt idx="3948">
                  <c:v>-4.1837999999999997</c:v>
                </c:pt>
                <c:pt idx="3949">
                  <c:v>-4.1654999999999998</c:v>
                </c:pt>
                <c:pt idx="3950">
                  <c:v>-4.1334</c:v>
                </c:pt>
                <c:pt idx="3951">
                  <c:v>-4.0734000000000004</c:v>
                </c:pt>
                <c:pt idx="3952">
                  <c:v>-3.9878999999999998</c:v>
                </c:pt>
                <c:pt idx="3953">
                  <c:v>-3.899</c:v>
                </c:pt>
                <c:pt idx="3954">
                  <c:v>-3.8157999999999999</c:v>
                </c:pt>
                <c:pt idx="3955">
                  <c:v>-3.7484000000000002</c:v>
                </c:pt>
                <c:pt idx="3956">
                  <c:v>-3.6968000000000001</c:v>
                </c:pt>
                <c:pt idx="3957">
                  <c:v>-3.6413000000000002</c:v>
                </c:pt>
                <c:pt idx="3958">
                  <c:v>-3.5861000000000001</c:v>
                </c:pt>
                <c:pt idx="3959">
                  <c:v>-3.5246</c:v>
                </c:pt>
                <c:pt idx="3960">
                  <c:v>-3.4716999999999998</c:v>
                </c:pt>
                <c:pt idx="3961">
                  <c:v>-3.4056999999999999</c:v>
                </c:pt>
                <c:pt idx="3962">
                  <c:v>-3.3571</c:v>
                </c:pt>
                <c:pt idx="3963">
                  <c:v>-3.319</c:v>
                </c:pt>
                <c:pt idx="3964">
                  <c:v>-3.2856000000000001</c:v>
                </c:pt>
                <c:pt idx="3965">
                  <c:v>-3.2477</c:v>
                </c:pt>
                <c:pt idx="3966">
                  <c:v>-3.2088999999999999</c:v>
                </c:pt>
                <c:pt idx="3967">
                  <c:v>-3.1818</c:v>
                </c:pt>
                <c:pt idx="3968">
                  <c:v>-3.1575000000000002</c:v>
                </c:pt>
                <c:pt idx="3969">
                  <c:v>-3.1389999999999998</c:v>
                </c:pt>
                <c:pt idx="3970">
                  <c:v>-3.1164999999999998</c:v>
                </c:pt>
                <c:pt idx="3971">
                  <c:v>-3.0714000000000001</c:v>
                </c:pt>
                <c:pt idx="3972">
                  <c:v>-3.0253000000000001</c:v>
                </c:pt>
                <c:pt idx="3973">
                  <c:v>-2.9822000000000002</c:v>
                </c:pt>
                <c:pt idx="3974">
                  <c:v>-2.9232</c:v>
                </c:pt>
                <c:pt idx="3975">
                  <c:v>-2.8662999999999998</c:v>
                </c:pt>
                <c:pt idx="3976">
                  <c:v>-2.8292000000000002</c:v>
                </c:pt>
                <c:pt idx="3977">
                  <c:v>-2.8029999999999999</c:v>
                </c:pt>
                <c:pt idx="3978">
                  <c:v>-2.7787000000000002</c:v>
                </c:pt>
                <c:pt idx="3979">
                  <c:v>-2.7829000000000002</c:v>
                </c:pt>
                <c:pt idx="3980">
                  <c:v>-2.7972999999999999</c:v>
                </c:pt>
                <c:pt idx="3981">
                  <c:v>-2.8028</c:v>
                </c:pt>
                <c:pt idx="3982">
                  <c:v>-2.8039000000000001</c:v>
                </c:pt>
                <c:pt idx="3983">
                  <c:v>-2.7917999999999998</c:v>
                </c:pt>
                <c:pt idx="3984">
                  <c:v>-2.7816999999999998</c:v>
                </c:pt>
                <c:pt idx="3985">
                  <c:v>-2.7705000000000002</c:v>
                </c:pt>
                <c:pt idx="3986">
                  <c:v>-2.7677</c:v>
                </c:pt>
                <c:pt idx="3987">
                  <c:v>-2.7471000000000001</c:v>
                </c:pt>
                <c:pt idx="3988">
                  <c:v>-2.7282000000000002</c:v>
                </c:pt>
                <c:pt idx="3989">
                  <c:v>-2.6960000000000002</c:v>
                </c:pt>
                <c:pt idx="3990">
                  <c:v>-2.6472000000000002</c:v>
                </c:pt>
                <c:pt idx="3991">
                  <c:v>-2.5977000000000001</c:v>
                </c:pt>
                <c:pt idx="3992">
                  <c:v>-2.5724</c:v>
                </c:pt>
                <c:pt idx="3993">
                  <c:v>-2.5594999999999999</c:v>
                </c:pt>
                <c:pt idx="3994">
                  <c:v>-2.5518000000000001</c:v>
                </c:pt>
                <c:pt idx="3995">
                  <c:v>-2.5455999999999999</c:v>
                </c:pt>
                <c:pt idx="3996">
                  <c:v>-2.5323000000000002</c:v>
                </c:pt>
                <c:pt idx="3997">
                  <c:v>-2.5133999999999999</c:v>
                </c:pt>
                <c:pt idx="3998">
                  <c:v>-2.5102000000000002</c:v>
                </c:pt>
                <c:pt idx="3999">
                  <c:v>-2.5070999999999999</c:v>
                </c:pt>
                <c:pt idx="4000">
                  <c:v>-2.5036</c:v>
                </c:pt>
                <c:pt idx="4001">
                  <c:v>-2.5108000000000001</c:v>
                </c:pt>
                <c:pt idx="4002">
                  <c:v>-2.4944999999999999</c:v>
                </c:pt>
                <c:pt idx="4003">
                  <c:v>-2.472</c:v>
                </c:pt>
                <c:pt idx="4004">
                  <c:v>-2.4531000000000001</c:v>
                </c:pt>
                <c:pt idx="4005">
                  <c:v>-2.4140000000000001</c:v>
                </c:pt>
                <c:pt idx="4006">
                  <c:v>-2.3622000000000001</c:v>
                </c:pt>
                <c:pt idx="4007">
                  <c:v>-2.3214999999999999</c:v>
                </c:pt>
                <c:pt idx="4008">
                  <c:v>-2.2875999999999999</c:v>
                </c:pt>
                <c:pt idx="4009">
                  <c:v>-2.2503000000000002</c:v>
                </c:pt>
                <c:pt idx="4010">
                  <c:v>-2.2263999999999999</c:v>
                </c:pt>
                <c:pt idx="4011">
                  <c:v>-2.2170999999999998</c:v>
                </c:pt>
                <c:pt idx="4012">
                  <c:v>-2.2029000000000001</c:v>
                </c:pt>
                <c:pt idx="4013">
                  <c:v>-2.2124999999999999</c:v>
                </c:pt>
                <c:pt idx="4014">
                  <c:v>-2.2040999999999999</c:v>
                </c:pt>
                <c:pt idx="4015">
                  <c:v>-2.1768999999999998</c:v>
                </c:pt>
                <c:pt idx="4016">
                  <c:v>-2.1486000000000001</c:v>
                </c:pt>
                <c:pt idx="4017">
                  <c:v>-2.1044</c:v>
                </c:pt>
                <c:pt idx="4018">
                  <c:v>-2.0583</c:v>
                </c:pt>
                <c:pt idx="4019">
                  <c:v>-2.0192000000000001</c:v>
                </c:pt>
                <c:pt idx="4020">
                  <c:v>-1.9662999999999999</c:v>
                </c:pt>
                <c:pt idx="4021">
                  <c:v>-1.9308000000000001</c:v>
                </c:pt>
                <c:pt idx="4022">
                  <c:v>-1.9104000000000001</c:v>
                </c:pt>
                <c:pt idx="4023">
                  <c:v>-1.8944000000000001</c:v>
                </c:pt>
                <c:pt idx="4024">
                  <c:v>-1.8825000000000001</c:v>
                </c:pt>
                <c:pt idx="4025">
                  <c:v>-1.8453999999999999</c:v>
                </c:pt>
                <c:pt idx="4026">
                  <c:v>-1.8199000000000001</c:v>
                </c:pt>
                <c:pt idx="4027">
                  <c:v>-1.8145</c:v>
                </c:pt>
                <c:pt idx="4028">
                  <c:v>-1.8206</c:v>
                </c:pt>
                <c:pt idx="4029">
                  <c:v>-1.8163</c:v>
                </c:pt>
                <c:pt idx="4030">
                  <c:v>-1.8452999999999999</c:v>
                </c:pt>
                <c:pt idx="4031">
                  <c:v>-1.8596999999999999</c:v>
                </c:pt>
                <c:pt idx="4032">
                  <c:v>-1.8408</c:v>
                </c:pt>
                <c:pt idx="4033">
                  <c:v>-1.8385</c:v>
                </c:pt>
                <c:pt idx="4034">
                  <c:v>-1.8142</c:v>
                </c:pt>
                <c:pt idx="4035">
                  <c:v>-1.7845</c:v>
                </c:pt>
                <c:pt idx="4036">
                  <c:v>-1.7662</c:v>
                </c:pt>
                <c:pt idx="4037">
                  <c:v>-1.7356</c:v>
                </c:pt>
                <c:pt idx="4038">
                  <c:v>-1.7151000000000001</c:v>
                </c:pt>
                <c:pt idx="4039">
                  <c:v>-1.7151000000000001</c:v>
                </c:pt>
                <c:pt idx="4040">
                  <c:v>-1.6944999999999999</c:v>
                </c:pt>
                <c:pt idx="4041">
                  <c:v>-1.6846000000000001</c:v>
                </c:pt>
                <c:pt idx="4042">
                  <c:v>-1.6657</c:v>
                </c:pt>
                <c:pt idx="4043">
                  <c:v>-1.6576</c:v>
                </c:pt>
                <c:pt idx="4044">
                  <c:v>-1.6565000000000001</c:v>
                </c:pt>
                <c:pt idx="4045">
                  <c:v>-1.6708000000000001</c:v>
                </c:pt>
                <c:pt idx="4046">
                  <c:v>-1.7021999999999999</c:v>
                </c:pt>
                <c:pt idx="4047">
                  <c:v>-1.708</c:v>
                </c:pt>
                <c:pt idx="4048">
                  <c:v>-1.722</c:v>
                </c:pt>
                <c:pt idx="4049">
                  <c:v>-1.7153</c:v>
                </c:pt>
                <c:pt idx="4050">
                  <c:v>-1.7179</c:v>
                </c:pt>
                <c:pt idx="4051">
                  <c:v>-1.7169000000000001</c:v>
                </c:pt>
                <c:pt idx="4052">
                  <c:v>-1.7029000000000001</c:v>
                </c:pt>
                <c:pt idx="4053">
                  <c:v>-1.6833</c:v>
                </c:pt>
                <c:pt idx="4054">
                  <c:v>-1.6625000000000001</c:v>
                </c:pt>
                <c:pt idx="4055">
                  <c:v>-1.6459999999999999</c:v>
                </c:pt>
                <c:pt idx="4056">
                  <c:v>-1.6288</c:v>
                </c:pt>
                <c:pt idx="4057">
                  <c:v>-1.6404000000000001</c:v>
                </c:pt>
                <c:pt idx="4058">
                  <c:v>-1.6294999999999999</c:v>
                </c:pt>
                <c:pt idx="4059">
                  <c:v>-1.6439999999999999</c:v>
                </c:pt>
                <c:pt idx="4060">
                  <c:v>-1.6574</c:v>
                </c:pt>
                <c:pt idx="4061">
                  <c:v>-1.6619999999999999</c:v>
                </c:pt>
                <c:pt idx="4062">
                  <c:v>-1.6496</c:v>
                </c:pt>
                <c:pt idx="4063">
                  <c:v>-1.6422000000000001</c:v>
                </c:pt>
                <c:pt idx="4064">
                  <c:v>-1.6243000000000001</c:v>
                </c:pt>
                <c:pt idx="4065">
                  <c:v>-1.6104000000000001</c:v>
                </c:pt>
                <c:pt idx="4066">
                  <c:v>-1.5879000000000001</c:v>
                </c:pt>
                <c:pt idx="4067">
                  <c:v>-1.5845</c:v>
                </c:pt>
                <c:pt idx="4068">
                  <c:v>-1.5895999999999999</c:v>
                </c:pt>
                <c:pt idx="4069">
                  <c:v>-1.6132</c:v>
                </c:pt>
                <c:pt idx="4070">
                  <c:v>-1.6355</c:v>
                </c:pt>
                <c:pt idx="4071">
                  <c:v>-1.6962999999999999</c:v>
                </c:pt>
                <c:pt idx="4072">
                  <c:v>-1.7568999999999999</c:v>
                </c:pt>
                <c:pt idx="4073">
                  <c:v>-1.8098000000000001</c:v>
                </c:pt>
                <c:pt idx="4074">
                  <c:v>-1.8813</c:v>
                </c:pt>
                <c:pt idx="4075">
                  <c:v>-1.9754</c:v>
                </c:pt>
                <c:pt idx="4076">
                  <c:v>-2.0779999999999998</c:v>
                </c:pt>
                <c:pt idx="4077">
                  <c:v>-2.1964000000000001</c:v>
                </c:pt>
                <c:pt idx="4078">
                  <c:v>-2.3206000000000002</c:v>
                </c:pt>
                <c:pt idx="4079">
                  <c:v>-2.4033000000000002</c:v>
                </c:pt>
                <c:pt idx="4080">
                  <c:v>-2.4883000000000002</c:v>
                </c:pt>
                <c:pt idx="4081">
                  <c:v>-2.6131000000000002</c:v>
                </c:pt>
                <c:pt idx="4082">
                  <c:v>-2.7315</c:v>
                </c:pt>
                <c:pt idx="4083">
                  <c:v>-2.8557999999999999</c:v>
                </c:pt>
                <c:pt idx="4084">
                  <c:v>-3.0078</c:v>
                </c:pt>
                <c:pt idx="4085">
                  <c:v>-3.1516000000000002</c:v>
                </c:pt>
                <c:pt idx="4086">
                  <c:v>-3.3180000000000001</c:v>
                </c:pt>
                <c:pt idx="4087">
                  <c:v>-3.4828000000000001</c:v>
                </c:pt>
                <c:pt idx="4088">
                  <c:v>-3.6714000000000002</c:v>
                </c:pt>
                <c:pt idx="4089">
                  <c:v>-3.8273000000000001</c:v>
                </c:pt>
                <c:pt idx="4090">
                  <c:v>-3.9449999999999998</c:v>
                </c:pt>
                <c:pt idx="4091">
                  <c:v>-4.0488</c:v>
                </c:pt>
                <c:pt idx="4092">
                  <c:v>-4.1528</c:v>
                </c:pt>
                <c:pt idx="4093">
                  <c:v>-4.2850000000000001</c:v>
                </c:pt>
                <c:pt idx="4094">
                  <c:v>-4.4020000000000001</c:v>
                </c:pt>
                <c:pt idx="4095">
                  <c:v>-4.4660000000000002</c:v>
                </c:pt>
                <c:pt idx="4096">
                  <c:v>-4.5107999999999997</c:v>
                </c:pt>
                <c:pt idx="4097">
                  <c:v>-4.5488999999999997</c:v>
                </c:pt>
                <c:pt idx="4098">
                  <c:v>-4.5620000000000003</c:v>
                </c:pt>
                <c:pt idx="4099">
                  <c:v>-4.5648</c:v>
                </c:pt>
                <c:pt idx="4100">
                  <c:v>-4.5503</c:v>
                </c:pt>
                <c:pt idx="4101">
                  <c:v>-4.5625999999999998</c:v>
                </c:pt>
                <c:pt idx="4102">
                  <c:v>-4.5736999999999997</c:v>
                </c:pt>
                <c:pt idx="4103">
                  <c:v>-4.6218000000000004</c:v>
                </c:pt>
                <c:pt idx="4104">
                  <c:v>-4.6473000000000004</c:v>
                </c:pt>
                <c:pt idx="4105">
                  <c:v>-4.6432000000000002</c:v>
                </c:pt>
                <c:pt idx="4106">
                  <c:v>-4.6714000000000002</c:v>
                </c:pt>
                <c:pt idx="4107">
                  <c:v>-4.7375999999999996</c:v>
                </c:pt>
                <c:pt idx="4108">
                  <c:v>-4.8117000000000001</c:v>
                </c:pt>
                <c:pt idx="4109">
                  <c:v>-4.9565000000000001</c:v>
                </c:pt>
                <c:pt idx="4110">
                  <c:v>-5.1207000000000003</c:v>
                </c:pt>
                <c:pt idx="4111">
                  <c:v>-5.2662000000000004</c:v>
                </c:pt>
                <c:pt idx="4112">
                  <c:v>-5.3963000000000001</c:v>
                </c:pt>
                <c:pt idx="4113">
                  <c:v>-5.5857000000000001</c:v>
                </c:pt>
                <c:pt idx="4114">
                  <c:v>-5.7648000000000001</c:v>
                </c:pt>
                <c:pt idx="4115">
                  <c:v>-5.9532999999999996</c:v>
                </c:pt>
                <c:pt idx="4116">
                  <c:v>-6.1638999999999999</c:v>
                </c:pt>
                <c:pt idx="4117">
                  <c:v>-6.3749000000000002</c:v>
                </c:pt>
                <c:pt idx="4118">
                  <c:v>-6.6132</c:v>
                </c:pt>
                <c:pt idx="4119">
                  <c:v>-6.8368000000000002</c:v>
                </c:pt>
                <c:pt idx="4120">
                  <c:v>-7.0369999999999999</c:v>
                </c:pt>
                <c:pt idx="4121">
                  <c:v>-7.2077999999999998</c:v>
                </c:pt>
                <c:pt idx="4122">
                  <c:v>-7.3628</c:v>
                </c:pt>
                <c:pt idx="4123">
                  <c:v>-7.5255000000000001</c:v>
                </c:pt>
                <c:pt idx="4124">
                  <c:v>-7.6345999999999998</c:v>
                </c:pt>
                <c:pt idx="4125">
                  <c:v>-7.7129000000000003</c:v>
                </c:pt>
                <c:pt idx="4126">
                  <c:v>-7.7937000000000003</c:v>
                </c:pt>
                <c:pt idx="4127">
                  <c:v>-7.8390000000000004</c:v>
                </c:pt>
                <c:pt idx="4128">
                  <c:v>-7.859</c:v>
                </c:pt>
                <c:pt idx="4129">
                  <c:v>-7.8559999999999999</c:v>
                </c:pt>
                <c:pt idx="4130">
                  <c:v>-7.8594999999999997</c:v>
                </c:pt>
                <c:pt idx="4131">
                  <c:v>-7.8609</c:v>
                </c:pt>
                <c:pt idx="4132">
                  <c:v>-7.8583999999999996</c:v>
                </c:pt>
                <c:pt idx="4133">
                  <c:v>-7.8455000000000004</c:v>
                </c:pt>
                <c:pt idx="4134">
                  <c:v>-7.8136000000000001</c:v>
                </c:pt>
                <c:pt idx="4135">
                  <c:v>-7.7988</c:v>
                </c:pt>
                <c:pt idx="4136">
                  <c:v>-7.8209999999999997</c:v>
                </c:pt>
                <c:pt idx="4137">
                  <c:v>-7.8901000000000003</c:v>
                </c:pt>
                <c:pt idx="4138">
                  <c:v>-7.9328000000000003</c:v>
                </c:pt>
                <c:pt idx="4139">
                  <c:v>-7.9508000000000001</c:v>
                </c:pt>
                <c:pt idx="4140">
                  <c:v>-7.9833999999999996</c:v>
                </c:pt>
                <c:pt idx="4141">
                  <c:v>-8.0521999999999991</c:v>
                </c:pt>
                <c:pt idx="4142">
                  <c:v>-8.1481999999999992</c:v>
                </c:pt>
                <c:pt idx="4143">
                  <c:v>-8.2464999999999993</c:v>
                </c:pt>
                <c:pt idx="4144">
                  <c:v>-8.3300999999999998</c:v>
                </c:pt>
                <c:pt idx="4145">
                  <c:v>-8.4065999999999992</c:v>
                </c:pt>
                <c:pt idx="4146">
                  <c:v>-8.4639000000000006</c:v>
                </c:pt>
                <c:pt idx="4147">
                  <c:v>-8.5071999999999992</c:v>
                </c:pt>
                <c:pt idx="4148">
                  <c:v>-8.5351999999999997</c:v>
                </c:pt>
                <c:pt idx="4149">
                  <c:v>-8.5665999999999993</c:v>
                </c:pt>
                <c:pt idx="4150">
                  <c:v>-8.6003000000000007</c:v>
                </c:pt>
                <c:pt idx="4151">
                  <c:v>-8.6437000000000008</c:v>
                </c:pt>
                <c:pt idx="4152">
                  <c:v>-8.6585999999999999</c:v>
                </c:pt>
                <c:pt idx="4153">
                  <c:v>-8.6731999999999996</c:v>
                </c:pt>
                <c:pt idx="4154">
                  <c:v>-8.6837999999999997</c:v>
                </c:pt>
                <c:pt idx="4155">
                  <c:v>-8.6775000000000002</c:v>
                </c:pt>
                <c:pt idx="4156">
                  <c:v>-8.6705000000000005</c:v>
                </c:pt>
                <c:pt idx="4157">
                  <c:v>-8.6913</c:v>
                </c:pt>
                <c:pt idx="4158">
                  <c:v>-8.7327999999999992</c:v>
                </c:pt>
                <c:pt idx="4159">
                  <c:v>-8.7687000000000008</c:v>
                </c:pt>
                <c:pt idx="4160">
                  <c:v>-8.7966999999999995</c:v>
                </c:pt>
                <c:pt idx="4161">
                  <c:v>-8.8353000000000002</c:v>
                </c:pt>
                <c:pt idx="4162">
                  <c:v>-8.8504000000000005</c:v>
                </c:pt>
                <c:pt idx="4163">
                  <c:v>-8.8673000000000002</c:v>
                </c:pt>
                <c:pt idx="4164">
                  <c:v>-8.9022000000000006</c:v>
                </c:pt>
                <c:pt idx="4165">
                  <c:v>-8.9598999999999993</c:v>
                </c:pt>
                <c:pt idx="4166">
                  <c:v>-8.9964999999999993</c:v>
                </c:pt>
                <c:pt idx="4167">
                  <c:v>-9.0174000000000003</c:v>
                </c:pt>
                <c:pt idx="4168">
                  <c:v>-9.0502000000000002</c:v>
                </c:pt>
                <c:pt idx="4169">
                  <c:v>-9.0754000000000001</c:v>
                </c:pt>
                <c:pt idx="4170">
                  <c:v>-9.1013999999999999</c:v>
                </c:pt>
                <c:pt idx="4171">
                  <c:v>-9.0975000000000001</c:v>
                </c:pt>
                <c:pt idx="4172">
                  <c:v>-9.1077999999999992</c:v>
                </c:pt>
                <c:pt idx="4173">
                  <c:v>-9.1004000000000005</c:v>
                </c:pt>
                <c:pt idx="4174">
                  <c:v>-9.0916999999999994</c:v>
                </c:pt>
                <c:pt idx="4175">
                  <c:v>-9.1037999999999997</c:v>
                </c:pt>
                <c:pt idx="4176">
                  <c:v>-9.1229999999999993</c:v>
                </c:pt>
                <c:pt idx="4177">
                  <c:v>-9.1362000000000005</c:v>
                </c:pt>
                <c:pt idx="4178">
                  <c:v>-9.1710999999999991</c:v>
                </c:pt>
                <c:pt idx="4179">
                  <c:v>-9.2241</c:v>
                </c:pt>
                <c:pt idx="4180">
                  <c:v>-9.2661999999999995</c:v>
                </c:pt>
                <c:pt idx="4181">
                  <c:v>-9.2881</c:v>
                </c:pt>
                <c:pt idx="4182">
                  <c:v>-9.2910000000000004</c:v>
                </c:pt>
                <c:pt idx="4183">
                  <c:v>-9.2882999999999996</c:v>
                </c:pt>
                <c:pt idx="4184">
                  <c:v>-9.3049999999999997</c:v>
                </c:pt>
                <c:pt idx="4185">
                  <c:v>-9.3208000000000002</c:v>
                </c:pt>
                <c:pt idx="4186">
                  <c:v>-9.3453999999999997</c:v>
                </c:pt>
                <c:pt idx="4187">
                  <c:v>-9.3415999999999997</c:v>
                </c:pt>
                <c:pt idx="4188">
                  <c:v>-9.3558000000000003</c:v>
                </c:pt>
                <c:pt idx="4189">
                  <c:v>-9.3571000000000009</c:v>
                </c:pt>
                <c:pt idx="4190">
                  <c:v>-9.3445999999999998</c:v>
                </c:pt>
                <c:pt idx="4191">
                  <c:v>-9.3443000000000005</c:v>
                </c:pt>
                <c:pt idx="4192">
                  <c:v>-9.3485999999999994</c:v>
                </c:pt>
                <c:pt idx="4193">
                  <c:v>-9.3462999999999994</c:v>
                </c:pt>
                <c:pt idx="4194">
                  <c:v>-9.3468999999999998</c:v>
                </c:pt>
                <c:pt idx="4195">
                  <c:v>-9.3644999999999996</c:v>
                </c:pt>
                <c:pt idx="4196">
                  <c:v>-9.3651999999999997</c:v>
                </c:pt>
                <c:pt idx="4197">
                  <c:v>-9.3849999999999998</c:v>
                </c:pt>
                <c:pt idx="4198">
                  <c:v>-9.3886000000000003</c:v>
                </c:pt>
                <c:pt idx="4199">
                  <c:v>-9.3892000000000007</c:v>
                </c:pt>
                <c:pt idx="4200">
                  <c:v>-9.4086999999999996</c:v>
                </c:pt>
                <c:pt idx="4201">
                  <c:v>-9.4077000000000002</c:v>
                </c:pt>
                <c:pt idx="4202">
                  <c:v>-9.4197000000000006</c:v>
                </c:pt>
                <c:pt idx="4203">
                  <c:v>-9.4360999999999997</c:v>
                </c:pt>
                <c:pt idx="4204">
                  <c:v>-9.4575999999999993</c:v>
                </c:pt>
                <c:pt idx="4205">
                  <c:v>-9.4710000000000001</c:v>
                </c:pt>
                <c:pt idx="4206">
                  <c:v>-9.4931000000000001</c:v>
                </c:pt>
                <c:pt idx="4207">
                  <c:v>-9.4992999999999999</c:v>
                </c:pt>
                <c:pt idx="4208">
                  <c:v>-9.5121000000000002</c:v>
                </c:pt>
                <c:pt idx="4209">
                  <c:v>-9.5196000000000005</c:v>
                </c:pt>
                <c:pt idx="4210">
                  <c:v>-9.5161999999999995</c:v>
                </c:pt>
                <c:pt idx="4211">
                  <c:v>-9.5045000000000002</c:v>
                </c:pt>
                <c:pt idx="4212">
                  <c:v>-9.4883000000000006</c:v>
                </c:pt>
                <c:pt idx="4213">
                  <c:v>-9.4757999999999996</c:v>
                </c:pt>
                <c:pt idx="4214">
                  <c:v>-9.4657</c:v>
                </c:pt>
                <c:pt idx="4215">
                  <c:v>-9.4724000000000004</c:v>
                </c:pt>
                <c:pt idx="4216">
                  <c:v>-9.4947999999999997</c:v>
                </c:pt>
                <c:pt idx="4217">
                  <c:v>-9.5350999999999999</c:v>
                </c:pt>
                <c:pt idx="4218">
                  <c:v>-9.5914999999999999</c:v>
                </c:pt>
                <c:pt idx="4219">
                  <c:v>-9.6244999999999994</c:v>
                </c:pt>
                <c:pt idx="4220">
                  <c:v>-9.6430000000000007</c:v>
                </c:pt>
                <c:pt idx="4221">
                  <c:v>-9.6483000000000008</c:v>
                </c:pt>
                <c:pt idx="4222">
                  <c:v>-9.6637000000000004</c:v>
                </c:pt>
                <c:pt idx="4223">
                  <c:v>-9.6636000000000006</c:v>
                </c:pt>
                <c:pt idx="4224">
                  <c:v>-9.6483000000000008</c:v>
                </c:pt>
                <c:pt idx="4225">
                  <c:v>-9.6420999999999992</c:v>
                </c:pt>
                <c:pt idx="4226">
                  <c:v>-9.6427999999999994</c:v>
                </c:pt>
                <c:pt idx="4227">
                  <c:v>-9.6305999999999994</c:v>
                </c:pt>
                <c:pt idx="4228">
                  <c:v>-9.6380999999999997</c:v>
                </c:pt>
                <c:pt idx="4229">
                  <c:v>-9.6468000000000007</c:v>
                </c:pt>
                <c:pt idx="4230">
                  <c:v>-9.6351999999999993</c:v>
                </c:pt>
                <c:pt idx="4231">
                  <c:v>-9.6446000000000005</c:v>
                </c:pt>
                <c:pt idx="4232">
                  <c:v>-9.6531000000000002</c:v>
                </c:pt>
                <c:pt idx="4233">
                  <c:v>-9.6578999999999997</c:v>
                </c:pt>
                <c:pt idx="4234">
                  <c:v>-9.6814999999999998</c:v>
                </c:pt>
                <c:pt idx="4235">
                  <c:v>-9.6959999999999997</c:v>
                </c:pt>
                <c:pt idx="4236">
                  <c:v>-9.7070000000000007</c:v>
                </c:pt>
                <c:pt idx="4237">
                  <c:v>-9.7175999999999991</c:v>
                </c:pt>
                <c:pt idx="4238">
                  <c:v>-9.7277000000000005</c:v>
                </c:pt>
                <c:pt idx="4239">
                  <c:v>-9.7238000000000007</c:v>
                </c:pt>
                <c:pt idx="4240">
                  <c:v>-9.7174999999999994</c:v>
                </c:pt>
                <c:pt idx="4241">
                  <c:v>-9.6976999999999993</c:v>
                </c:pt>
                <c:pt idx="4242">
                  <c:v>-9.7048000000000005</c:v>
                </c:pt>
                <c:pt idx="4243">
                  <c:v>-9.7103000000000002</c:v>
                </c:pt>
                <c:pt idx="4244">
                  <c:v>-9.6974999999999998</c:v>
                </c:pt>
                <c:pt idx="4245">
                  <c:v>-9.6828000000000003</c:v>
                </c:pt>
                <c:pt idx="4246">
                  <c:v>-9.6561000000000003</c:v>
                </c:pt>
                <c:pt idx="4247">
                  <c:v>-9.6341000000000001</c:v>
                </c:pt>
                <c:pt idx="4248">
                  <c:v>-9.6374999999999993</c:v>
                </c:pt>
                <c:pt idx="4249">
                  <c:v>-9.6279000000000003</c:v>
                </c:pt>
                <c:pt idx="4250">
                  <c:v>-9.5905000000000005</c:v>
                </c:pt>
                <c:pt idx="4251">
                  <c:v>-9.5089000000000006</c:v>
                </c:pt>
                <c:pt idx="4252">
                  <c:v>-9.4611999999999998</c:v>
                </c:pt>
                <c:pt idx="4253">
                  <c:v>-9.4559999999999995</c:v>
                </c:pt>
                <c:pt idx="4254">
                  <c:v>-9.4390999999999998</c:v>
                </c:pt>
                <c:pt idx="4255">
                  <c:v>-9.3887999999999998</c:v>
                </c:pt>
                <c:pt idx="4256">
                  <c:v>-9.3468</c:v>
                </c:pt>
                <c:pt idx="4257">
                  <c:v>-9.3130000000000006</c:v>
                </c:pt>
                <c:pt idx="4258">
                  <c:v>-9.2668999999999997</c:v>
                </c:pt>
                <c:pt idx="4259">
                  <c:v>-9.2050999999999998</c:v>
                </c:pt>
                <c:pt idx="4260">
                  <c:v>-9.1599000000000004</c:v>
                </c:pt>
                <c:pt idx="4261">
                  <c:v>-9.1286000000000005</c:v>
                </c:pt>
                <c:pt idx="4262">
                  <c:v>-9.0464000000000002</c:v>
                </c:pt>
                <c:pt idx="4263">
                  <c:v>-8.9659999999999993</c:v>
                </c:pt>
                <c:pt idx="4264">
                  <c:v>-8.8966999999999992</c:v>
                </c:pt>
                <c:pt idx="4265">
                  <c:v>-8.8284000000000002</c:v>
                </c:pt>
                <c:pt idx="4266">
                  <c:v>-8.7876999999999992</c:v>
                </c:pt>
                <c:pt idx="4267">
                  <c:v>-8.7332000000000001</c:v>
                </c:pt>
                <c:pt idx="4268">
                  <c:v>-8.7093000000000007</c:v>
                </c:pt>
                <c:pt idx="4269">
                  <c:v>-8.6946999999999992</c:v>
                </c:pt>
                <c:pt idx="4270">
                  <c:v>-8.6418999999999997</c:v>
                </c:pt>
                <c:pt idx="4271">
                  <c:v>-8.5531000000000006</c:v>
                </c:pt>
                <c:pt idx="4272">
                  <c:v>-8.4529999999999994</c:v>
                </c:pt>
                <c:pt idx="4273">
                  <c:v>-8.3704000000000001</c:v>
                </c:pt>
                <c:pt idx="4274">
                  <c:v>-8.2761999999999993</c:v>
                </c:pt>
                <c:pt idx="4275">
                  <c:v>-8.1755999999999993</c:v>
                </c:pt>
                <c:pt idx="4276">
                  <c:v>-8.1114999999999995</c:v>
                </c:pt>
                <c:pt idx="4277">
                  <c:v>-8.0394000000000005</c:v>
                </c:pt>
                <c:pt idx="4278">
                  <c:v>-7.9451999999999998</c:v>
                </c:pt>
                <c:pt idx="4279">
                  <c:v>-7.8792</c:v>
                </c:pt>
                <c:pt idx="4280">
                  <c:v>-7.7916999999999996</c:v>
                </c:pt>
                <c:pt idx="4281">
                  <c:v>-7.7237999999999998</c:v>
                </c:pt>
                <c:pt idx="4282">
                  <c:v>-7.6212</c:v>
                </c:pt>
                <c:pt idx="4283">
                  <c:v>-7.4831000000000003</c:v>
                </c:pt>
                <c:pt idx="4284">
                  <c:v>-7.3722000000000003</c:v>
                </c:pt>
                <c:pt idx="4285">
                  <c:v>-7.2515000000000001</c:v>
                </c:pt>
                <c:pt idx="4286">
                  <c:v>-7.1372999999999998</c:v>
                </c:pt>
                <c:pt idx="4287">
                  <c:v>-7.0091999999999999</c:v>
                </c:pt>
                <c:pt idx="4288">
                  <c:v>-6.8532999999999999</c:v>
                </c:pt>
                <c:pt idx="4289">
                  <c:v>-6.7037000000000004</c:v>
                </c:pt>
                <c:pt idx="4290">
                  <c:v>-6.5239000000000003</c:v>
                </c:pt>
                <c:pt idx="4291">
                  <c:v>-6.3170999999999999</c:v>
                </c:pt>
                <c:pt idx="4292">
                  <c:v>-6.1211000000000002</c:v>
                </c:pt>
                <c:pt idx="4293">
                  <c:v>-5.9352</c:v>
                </c:pt>
                <c:pt idx="4294">
                  <c:v>-5.7007000000000003</c:v>
                </c:pt>
                <c:pt idx="4295">
                  <c:v>-5.4443999999999999</c:v>
                </c:pt>
                <c:pt idx="4296">
                  <c:v>-5.2035</c:v>
                </c:pt>
                <c:pt idx="4297">
                  <c:v>-4.96</c:v>
                </c:pt>
                <c:pt idx="4298">
                  <c:v>-4.7705000000000002</c:v>
                </c:pt>
                <c:pt idx="4299">
                  <c:v>-4.6150000000000002</c:v>
                </c:pt>
                <c:pt idx="4300">
                  <c:v>-4.4976000000000003</c:v>
                </c:pt>
                <c:pt idx="4301">
                  <c:v>-4.4791999999999996</c:v>
                </c:pt>
                <c:pt idx="4302">
                  <c:v>-4.5068000000000001</c:v>
                </c:pt>
                <c:pt idx="4303">
                  <c:v>-4.5552999999999999</c:v>
                </c:pt>
                <c:pt idx="4304">
                  <c:v>-4.6223999999999998</c:v>
                </c:pt>
                <c:pt idx="4305">
                  <c:v>-4.6947999999999999</c:v>
                </c:pt>
                <c:pt idx="4306">
                  <c:v>-4.7652000000000001</c:v>
                </c:pt>
                <c:pt idx="4307">
                  <c:v>-4.8103999999999996</c:v>
                </c:pt>
                <c:pt idx="4308">
                  <c:v>-4.8518999999999997</c:v>
                </c:pt>
                <c:pt idx="4309">
                  <c:v>-4.8776000000000002</c:v>
                </c:pt>
                <c:pt idx="4310">
                  <c:v>-4.7971000000000004</c:v>
                </c:pt>
                <c:pt idx="4311">
                  <c:v>-4.7252000000000001</c:v>
                </c:pt>
                <c:pt idx="4312">
                  <c:v>-4.6868999999999996</c:v>
                </c:pt>
                <c:pt idx="4313">
                  <c:v>-4.5738000000000003</c:v>
                </c:pt>
                <c:pt idx="4314">
                  <c:v>-4.4870000000000001</c:v>
                </c:pt>
                <c:pt idx="4315">
                  <c:v>-4.4393000000000002</c:v>
                </c:pt>
                <c:pt idx="4316">
                  <c:v>-4.3795000000000002</c:v>
                </c:pt>
                <c:pt idx="4317">
                  <c:v>-4.3121999999999998</c:v>
                </c:pt>
                <c:pt idx="4318">
                  <c:v>-4.2765000000000004</c:v>
                </c:pt>
                <c:pt idx="4319">
                  <c:v>-4.2683999999999997</c:v>
                </c:pt>
                <c:pt idx="4320">
                  <c:v>-4.2481</c:v>
                </c:pt>
                <c:pt idx="4321">
                  <c:v>-4.2150999999999996</c:v>
                </c:pt>
                <c:pt idx="4322">
                  <c:v>-4.1881000000000004</c:v>
                </c:pt>
                <c:pt idx="4323">
                  <c:v>-4.1736000000000004</c:v>
                </c:pt>
                <c:pt idx="4324">
                  <c:v>-4.1128999999999998</c:v>
                </c:pt>
                <c:pt idx="4325">
                  <c:v>-4.0683999999999996</c:v>
                </c:pt>
                <c:pt idx="4326">
                  <c:v>-3.9965000000000002</c:v>
                </c:pt>
                <c:pt idx="4327">
                  <c:v>-3.895</c:v>
                </c:pt>
                <c:pt idx="4328">
                  <c:v>-3.8494000000000002</c:v>
                </c:pt>
                <c:pt idx="4329">
                  <c:v>-3.7831999999999999</c:v>
                </c:pt>
                <c:pt idx="4330">
                  <c:v>-3.6825999999999999</c:v>
                </c:pt>
                <c:pt idx="4331">
                  <c:v>-3.5863999999999998</c:v>
                </c:pt>
                <c:pt idx="4332">
                  <c:v>-3.496</c:v>
                </c:pt>
                <c:pt idx="4333">
                  <c:v>-3.4392999999999998</c:v>
                </c:pt>
                <c:pt idx="4334">
                  <c:v>-3.3919000000000001</c:v>
                </c:pt>
                <c:pt idx="4335">
                  <c:v>-3.3136999999999999</c:v>
                </c:pt>
                <c:pt idx="4336">
                  <c:v>-3.2515000000000001</c:v>
                </c:pt>
                <c:pt idx="4337">
                  <c:v>-3.2160000000000002</c:v>
                </c:pt>
                <c:pt idx="4338">
                  <c:v>-3.2039</c:v>
                </c:pt>
                <c:pt idx="4339">
                  <c:v>-3.2078000000000002</c:v>
                </c:pt>
                <c:pt idx="4340">
                  <c:v>-3.2000999999999999</c:v>
                </c:pt>
                <c:pt idx="4341">
                  <c:v>-3.1934999999999998</c:v>
                </c:pt>
                <c:pt idx="4342">
                  <c:v>-3.1844000000000001</c:v>
                </c:pt>
                <c:pt idx="4343">
                  <c:v>-3.1674000000000002</c:v>
                </c:pt>
                <c:pt idx="4344">
                  <c:v>-3.1356000000000002</c:v>
                </c:pt>
                <c:pt idx="4345">
                  <c:v>-3.0663999999999998</c:v>
                </c:pt>
                <c:pt idx="4346">
                  <c:v>-2.9964</c:v>
                </c:pt>
                <c:pt idx="4347">
                  <c:v>-2.9015</c:v>
                </c:pt>
                <c:pt idx="4348">
                  <c:v>-2.8062</c:v>
                </c:pt>
                <c:pt idx="4349">
                  <c:v>-2.7225999999999999</c:v>
                </c:pt>
                <c:pt idx="4350">
                  <c:v>-2.6751</c:v>
                </c:pt>
                <c:pt idx="4351">
                  <c:v>-2.6520000000000001</c:v>
                </c:pt>
                <c:pt idx="4352">
                  <c:v>-2.6332</c:v>
                </c:pt>
                <c:pt idx="4353">
                  <c:v>-2.6356000000000002</c:v>
                </c:pt>
                <c:pt idx="4354">
                  <c:v>-2.6533000000000002</c:v>
                </c:pt>
                <c:pt idx="4355">
                  <c:v>-2.63</c:v>
                </c:pt>
                <c:pt idx="4356">
                  <c:v>-2.5979999999999999</c:v>
                </c:pt>
                <c:pt idx="4357">
                  <c:v>-2.6021000000000001</c:v>
                </c:pt>
                <c:pt idx="4358">
                  <c:v>-2.6259000000000001</c:v>
                </c:pt>
                <c:pt idx="4359">
                  <c:v>-2.6472000000000002</c:v>
                </c:pt>
                <c:pt idx="4360">
                  <c:v>-2.6642999999999999</c:v>
                </c:pt>
                <c:pt idx="4361">
                  <c:v>-2.6903000000000001</c:v>
                </c:pt>
                <c:pt idx="4362">
                  <c:v>-2.6857000000000002</c:v>
                </c:pt>
                <c:pt idx="4363">
                  <c:v>-2.6857000000000002</c:v>
                </c:pt>
                <c:pt idx="4364">
                  <c:v>-2.6741999999999999</c:v>
                </c:pt>
                <c:pt idx="4365">
                  <c:v>-2.649</c:v>
                </c:pt>
                <c:pt idx="4366">
                  <c:v>-2.6160000000000001</c:v>
                </c:pt>
                <c:pt idx="4367">
                  <c:v>-2.5604</c:v>
                </c:pt>
                <c:pt idx="4368">
                  <c:v>-2.5074000000000001</c:v>
                </c:pt>
                <c:pt idx="4369">
                  <c:v>-2.4731000000000001</c:v>
                </c:pt>
                <c:pt idx="4370">
                  <c:v>-2.4521999999999999</c:v>
                </c:pt>
                <c:pt idx="4371">
                  <c:v>-2.4258999999999999</c:v>
                </c:pt>
                <c:pt idx="4372">
                  <c:v>-2.4075000000000002</c:v>
                </c:pt>
                <c:pt idx="4373">
                  <c:v>-2.4098000000000002</c:v>
                </c:pt>
                <c:pt idx="4374">
                  <c:v>-2.4134000000000002</c:v>
                </c:pt>
                <c:pt idx="4375">
                  <c:v>-2.4247000000000001</c:v>
                </c:pt>
                <c:pt idx="4376">
                  <c:v>-2.427</c:v>
                </c:pt>
                <c:pt idx="4377">
                  <c:v>-2.3896999999999999</c:v>
                </c:pt>
                <c:pt idx="4378">
                  <c:v>-2.3462999999999998</c:v>
                </c:pt>
                <c:pt idx="4379">
                  <c:v>-2.2999000000000001</c:v>
                </c:pt>
                <c:pt idx="4380">
                  <c:v>-2.2776999999999998</c:v>
                </c:pt>
                <c:pt idx="4381">
                  <c:v>-2.2572999999999999</c:v>
                </c:pt>
                <c:pt idx="4382">
                  <c:v>-2.2709000000000001</c:v>
                </c:pt>
                <c:pt idx="4383">
                  <c:v>-2.2837999999999998</c:v>
                </c:pt>
                <c:pt idx="4384">
                  <c:v>-2.2917999999999998</c:v>
                </c:pt>
                <c:pt idx="4385">
                  <c:v>-2.2847</c:v>
                </c:pt>
                <c:pt idx="4386">
                  <c:v>-2.2704</c:v>
                </c:pt>
                <c:pt idx="4387">
                  <c:v>-2.2686000000000002</c:v>
                </c:pt>
                <c:pt idx="4388">
                  <c:v>-2.2702</c:v>
                </c:pt>
                <c:pt idx="4389">
                  <c:v>-2.2641</c:v>
                </c:pt>
                <c:pt idx="4390">
                  <c:v>-2.2707999999999999</c:v>
                </c:pt>
                <c:pt idx="4391">
                  <c:v>-2.2618</c:v>
                </c:pt>
                <c:pt idx="4392">
                  <c:v>-2.2458999999999998</c:v>
                </c:pt>
                <c:pt idx="4393">
                  <c:v>-2.2452000000000001</c:v>
                </c:pt>
                <c:pt idx="4394">
                  <c:v>-2.2412000000000001</c:v>
                </c:pt>
                <c:pt idx="4395">
                  <c:v>-2.2282999999999999</c:v>
                </c:pt>
                <c:pt idx="4396">
                  <c:v>-2.2324999999999999</c:v>
                </c:pt>
                <c:pt idx="4397">
                  <c:v>-2.2279</c:v>
                </c:pt>
                <c:pt idx="4398">
                  <c:v>-2.2162000000000002</c:v>
                </c:pt>
                <c:pt idx="4399">
                  <c:v>-2.2235</c:v>
                </c:pt>
                <c:pt idx="4400">
                  <c:v>-2.2305999999999999</c:v>
                </c:pt>
                <c:pt idx="4401">
                  <c:v>-2.2475000000000001</c:v>
                </c:pt>
                <c:pt idx="4402">
                  <c:v>-2.2713999999999999</c:v>
                </c:pt>
                <c:pt idx="4403">
                  <c:v>-2.2945000000000002</c:v>
                </c:pt>
                <c:pt idx="4404">
                  <c:v>-2.3060999999999998</c:v>
                </c:pt>
                <c:pt idx="4405">
                  <c:v>-2.3010000000000002</c:v>
                </c:pt>
                <c:pt idx="4406">
                  <c:v>-2.2930999999999999</c:v>
                </c:pt>
                <c:pt idx="4407">
                  <c:v>-2.2892999999999999</c:v>
                </c:pt>
                <c:pt idx="4408">
                  <c:v>-2.2782</c:v>
                </c:pt>
                <c:pt idx="4409">
                  <c:v>-2.2763</c:v>
                </c:pt>
                <c:pt idx="4410">
                  <c:v>-2.2717000000000001</c:v>
                </c:pt>
                <c:pt idx="4411">
                  <c:v>-2.2545999999999999</c:v>
                </c:pt>
                <c:pt idx="4412">
                  <c:v>-2.2488000000000001</c:v>
                </c:pt>
                <c:pt idx="4413">
                  <c:v>-2.2263999999999999</c:v>
                </c:pt>
                <c:pt idx="4414">
                  <c:v>-2.2244999999999999</c:v>
                </c:pt>
                <c:pt idx="4415">
                  <c:v>-2.2376999999999998</c:v>
                </c:pt>
                <c:pt idx="4416">
                  <c:v>-2.2642000000000002</c:v>
                </c:pt>
                <c:pt idx="4417">
                  <c:v>-2.2702</c:v>
                </c:pt>
                <c:pt idx="4418">
                  <c:v>-2.274</c:v>
                </c:pt>
                <c:pt idx="4419">
                  <c:v>-2.2953999999999999</c:v>
                </c:pt>
                <c:pt idx="4420">
                  <c:v>-2.3237000000000001</c:v>
                </c:pt>
                <c:pt idx="4421">
                  <c:v>-2.3616000000000001</c:v>
                </c:pt>
                <c:pt idx="4422">
                  <c:v>-2.3965999999999998</c:v>
                </c:pt>
                <c:pt idx="4423">
                  <c:v>-2.4323999999999999</c:v>
                </c:pt>
                <c:pt idx="4424">
                  <c:v>-2.4634999999999998</c:v>
                </c:pt>
                <c:pt idx="4425">
                  <c:v>-2.4864999999999999</c:v>
                </c:pt>
                <c:pt idx="4426">
                  <c:v>-2.5297000000000001</c:v>
                </c:pt>
                <c:pt idx="4427">
                  <c:v>-2.5712000000000002</c:v>
                </c:pt>
                <c:pt idx="4428">
                  <c:v>-2.6261000000000001</c:v>
                </c:pt>
                <c:pt idx="4429">
                  <c:v>-2.6960000000000002</c:v>
                </c:pt>
                <c:pt idx="4430">
                  <c:v>-2.7330000000000001</c:v>
                </c:pt>
                <c:pt idx="4431">
                  <c:v>-2.7909000000000002</c:v>
                </c:pt>
                <c:pt idx="4432">
                  <c:v>-2.8803000000000001</c:v>
                </c:pt>
                <c:pt idx="4433">
                  <c:v>-2.9773000000000001</c:v>
                </c:pt>
                <c:pt idx="4434">
                  <c:v>-3.0973000000000002</c:v>
                </c:pt>
                <c:pt idx="4435">
                  <c:v>-3.2132000000000001</c:v>
                </c:pt>
                <c:pt idx="4436">
                  <c:v>-3.3611</c:v>
                </c:pt>
                <c:pt idx="4437">
                  <c:v>-3.4895999999999998</c:v>
                </c:pt>
                <c:pt idx="4438">
                  <c:v>-3.6421000000000001</c:v>
                </c:pt>
                <c:pt idx="4439">
                  <c:v>-3.7820999999999998</c:v>
                </c:pt>
                <c:pt idx="4440">
                  <c:v>-3.9278</c:v>
                </c:pt>
                <c:pt idx="4441">
                  <c:v>-4.0994999999999999</c:v>
                </c:pt>
                <c:pt idx="4442">
                  <c:v>-4.2938999999999998</c:v>
                </c:pt>
                <c:pt idx="4443">
                  <c:v>-4.4710999999999999</c:v>
                </c:pt>
                <c:pt idx="4444">
                  <c:v>-4.5964</c:v>
                </c:pt>
                <c:pt idx="4445">
                  <c:v>-4.6661000000000001</c:v>
                </c:pt>
                <c:pt idx="4446">
                  <c:v>-4.6925999999999997</c:v>
                </c:pt>
                <c:pt idx="4447">
                  <c:v>-4.7534999999999998</c:v>
                </c:pt>
                <c:pt idx="4448">
                  <c:v>-4.8312999999999997</c:v>
                </c:pt>
                <c:pt idx="4449">
                  <c:v>-4.8491999999999997</c:v>
                </c:pt>
                <c:pt idx="4450">
                  <c:v>-4.8819999999999997</c:v>
                </c:pt>
                <c:pt idx="4451">
                  <c:v>-4.9322999999999997</c:v>
                </c:pt>
                <c:pt idx="4452">
                  <c:v>-4.9635999999999996</c:v>
                </c:pt>
                <c:pt idx="4453">
                  <c:v>-5.0006000000000004</c:v>
                </c:pt>
                <c:pt idx="4454">
                  <c:v>-5.0496999999999996</c:v>
                </c:pt>
                <c:pt idx="4455">
                  <c:v>-5.1029</c:v>
                </c:pt>
                <c:pt idx="4456">
                  <c:v>-5.1859999999999999</c:v>
                </c:pt>
                <c:pt idx="4457">
                  <c:v>-5.2293000000000003</c:v>
                </c:pt>
                <c:pt idx="4458">
                  <c:v>-5.3163999999999998</c:v>
                </c:pt>
                <c:pt idx="4459">
                  <c:v>-5.4019000000000004</c:v>
                </c:pt>
                <c:pt idx="4460">
                  <c:v>-5.4875999999999996</c:v>
                </c:pt>
                <c:pt idx="4461">
                  <c:v>-5.5909000000000004</c:v>
                </c:pt>
                <c:pt idx="4462">
                  <c:v>-5.6917</c:v>
                </c:pt>
                <c:pt idx="4463">
                  <c:v>-5.8178999999999998</c:v>
                </c:pt>
                <c:pt idx="4464">
                  <c:v>-5.9303999999999997</c:v>
                </c:pt>
                <c:pt idx="4465">
                  <c:v>-6.0365000000000002</c:v>
                </c:pt>
                <c:pt idx="4466">
                  <c:v>-6.1388999999999996</c:v>
                </c:pt>
                <c:pt idx="4467">
                  <c:v>-6.2542</c:v>
                </c:pt>
                <c:pt idx="4468">
                  <c:v>-6.3620999999999999</c:v>
                </c:pt>
                <c:pt idx="4469">
                  <c:v>-6.5159000000000002</c:v>
                </c:pt>
                <c:pt idx="4470">
                  <c:v>-6.6619999999999999</c:v>
                </c:pt>
                <c:pt idx="4471">
                  <c:v>-6.8018999999999998</c:v>
                </c:pt>
                <c:pt idx="4472">
                  <c:v>-6.9745999999999997</c:v>
                </c:pt>
                <c:pt idx="4473">
                  <c:v>-7.1711</c:v>
                </c:pt>
                <c:pt idx="4474">
                  <c:v>-7.3479000000000001</c:v>
                </c:pt>
                <c:pt idx="4475">
                  <c:v>-7.5060000000000002</c:v>
                </c:pt>
                <c:pt idx="4476">
                  <c:v>-7.6913</c:v>
                </c:pt>
                <c:pt idx="4477">
                  <c:v>-7.8727999999999998</c:v>
                </c:pt>
                <c:pt idx="4478">
                  <c:v>-8.0006000000000004</c:v>
                </c:pt>
                <c:pt idx="4479">
                  <c:v>-8.1343999999999994</c:v>
                </c:pt>
                <c:pt idx="4480">
                  <c:v>-8.2604000000000006</c:v>
                </c:pt>
                <c:pt idx="4481">
                  <c:v>-8.3598999999999997</c:v>
                </c:pt>
                <c:pt idx="4482">
                  <c:v>-8.4136000000000006</c:v>
                </c:pt>
                <c:pt idx="4483">
                  <c:v>-8.4724000000000004</c:v>
                </c:pt>
                <c:pt idx="4484">
                  <c:v>-8.5069999999999997</c:v>
                </c:pt>
                <c:pt idx="4485">
                  <c:v>-8.5440000000000005</c:v>
                </c:pt>
                <c:pt idx="4486">
                  <c:v>-8.5444999999999993</c:v>
                </c:pt>
                <c:pt idx="4487">
                  <c:v>-8.5540000000000003</c:v>
                </c:pt>
                <c:pt idx="4488">
                  <c:v>-8.5632000000000001</c:v>
                </c:pt>
                <c:pt idx="4489">
                  <c:v>-8.5888000000000009</c:v>
                </c:pt>
                <c:pt idx="4490">
                  <c:v>-8.6173000000000002</c:v>
                </c:pt>
                <c:pt idx="4491">
                  <c:v>-8.6508000000000003</c:v>
                </c:pt>
                <c:pt idx="4492">
                  <c:v>-8.7094000000000005</c:v>
                </c:pt>
                <c:pt idx="4493">
                  <c:v>-8.7497000000000007</c:v>
                </c:pt>
                <c:pt idx="4494">
                  <c:v>-8.7870000000000008</c:v>
                </c:pt>
                <c:pt idx="4495">
                  <c:v>-8.8324999999999996</c:v>
                </c:pt>
                <c:pt idx="4496">
                  <c:v>-8.8543000000000003</c:v>
                </c:pt>
                <c:pt idx="4497">
                  <c:v>-8.8941999999999997</c:v>
                </c:pt>
                <c:pt idx="4498">
                  <c:v>-8.9262999999999995</c:v>
                </c:pt>
                <c:pt idx="4499">
                  <c:v>-8.9723000000000006</c:v>
                </c:pt>
                <c:pt idx="4500">
                  <c:v>-9.0050000000000008</c:v>
                </c:pt>
                <c:pt idx="4501">
                  <c:v>-9.0411999999999999</c:v>
                </c:pt>
                <c:pt idx="4502">
                  <c:v>-9.0731999999999999</c:v>
                </c:pt>
                <c:pt idx="4503">
                  <c:v>-9.0861000000000001</c:v>
                </c:pt>
                <c:pt idx="4504">
                  <c:v>-9.1107999999999993</c:v>
                </c:pt>
                <c:pt idx="4505">
                  <c:v>-9.1373999999999995</c:v>
                </c:pt>
                <c:pt idx="4506">
                  <c:v>-9.1548999999999996</c:v>
                </c:pt>
                <c:pt idx="4507">
                  <c:v>-9.1870999999999992</c:v>
                </c:pt>
                <c:pt idx="4508">
                  <c:v>-9.2213999999999992</c:v>
                </c:pt>
                <c:pt idx="4509">
                  <c:v>-9.2515000000000001</c:v>
                </c:pt>
                <c:pt idx="4510">
                  <c:v>-9.2960999999999991</c:v>
                </c:pt>
                <c:pt idx="4511">
                  <c:v>-9.3363999999999994</c:v>
                </c:pt>
                <c:pt idx="4512">
                  <c:v>-9.3750999999999998</c:v>
                </c:pt>
                <c:pt idx="4513">
                  <c:v>-9.4236000000000004</c:v>
                </c:pt>
                <c:pt idx="4514">
                  <c:v>-9.4489999999999998</c:v>
                </c:pt>
                <c:pt idx="4515">
                  <c:v>-9.4693000000000005</c:v>
                </c:pt>
                <c:pt idx="4516">
                  <c:v>-9.4953000000000003</c:v>
                </c:pt>
                <c:pt idx="4517">
                  <c:v>-9.5225000000000009</c:v>
                </c:pt>
                <c:pt idx="4518">
                  <c:v>-9.5515000000000008</c:v>
                </c:pt>
                <c:pt idx="4519">
                  <c:v>-9.5893999999999995</c:v>
                </c:pt>
                <c:pt idx="4520">
                  <c:v>-9.6069999999999993</c:v>
                </c:pt>
                <c:pt idx="4521">
                  <c:v>-9.6329999999999991</c:v>
                </c:pt>
                <c:pt idx="4522">
                  <c:v>-9.6768999999999998</c:v>
                </c:pt>
                <c:pt idx="4523">
                  <c:v>-9.6972000000000005</c:v>
                </c:pt>
                <c:pt idx="4524">
                  <c:v>-9.7070000000000007</c:v>
                </c:pt>
                <c:pt idx="4525">
                  <c:v>-9.7166999999999994</c:v>
                </c:pt>
                <c:pt idx="4526">
                  <c:v>-9.7322000000000006</c:v>
                </c:pt>
                <c:pt idx="4527">
                  <c:v>-9.7426999999999992</c:v>
                </c:pt>
                <c:pt idx="4528">
                  <c:v>-9.7575000000000003</c:v>
                </c:pt>
                <c:pt idx="4529">
                  <c:v>-9.7634000000000007</c:v>
                </c:pt>
                <c:pt idx="4530">
                  <c:v>-9.7579999999999991</c:v>
                </c:pt>
                <c:pt idx="4531">
                  <c:v>-9.7606000000000002</c:v>
                </c:pt>
                <c:pt idx="4532">
                  <c:v>-9.7527000000000008</c:v>
                </c:pt>
                <c:pt idx="4533">
                  <c:v>-9.7609999999999992</c:v>
                </c:pt>
                <c:pt idx="4534">
                  <c:v>-9.7741000000000007</c:v>
                </c:pt>
                <c:pt idx="4535">
                  <c:v>-9.7741000000000007</c:v>
                </c:pt>
                <c:pt idx="4536">
                  <c:v>-9.7841000000000005</c:v>
                </c:pt>
                <c:pt idx="4537">
                  <c:v>-9.7850999999999999</c:v>
                </c:pt>
                <c:pt idx="4538">
                  <c:v>-9.8050999999999995</c:v>
                </c:pt>
                <c:pt idx="4539">
                  <c:v>-9.7963000000000005</c:v>
                </c:pt>
                <c:pt idx="4540">
                  <c:v>-9.7969000000000008</c:v>
                </c:pt>
                <c:pt idx="4541">
                  <c:v>-9.7951999999999995</c:v>
                </c:pt>
                <c:pt idx="4542">
                  <c:v>-9.7891999999999992</c:v>
                </c:pt>
                <c:pt idx="4543">
                  <c:v>-9.7904999999999998</c:v>
                </c:pt>
                <c:pt idx="4544">
                  <c:v>-9.7899999999999991</c:v>
                </c:pt>
                <c:pt idx="4545">
                  <c:v>-9.7888000000000002</c:v>
                </c:pt>
                <c:pt idx="4546">
                  <c:v>-9.7971000000000004</c:v>
                </c:pt>
                <c:pt idx="4547">
                  <c:v>-9.8129000000000008</c:v>
                </c:pt>
                <c:pt idx="4548">
                  <c:v>-9.8309999999999995</c:v>
                </c:pt>
                <c:pt idx="4549">
                  <c:v>-9.8285999999999998</c:v>
                </c:pt>
                <c:pt idx="4550">
                  <c:v>-9.8446999999999996</c:v>
                </c:pt>
                <c:pt idx="4551">
                  <c:v>-9.8718000000000004</c:v>
                </c:pt>
                <c:pt idx="4552">
                  <c:v>-9.9068000000000005</c:v>
                </c:pt>
                <c:pt idx="4553">
                  <c:v>-9.9303000000000008</c:v>
                </c:pt>
                <c:pt idx="4554">
                  <c:v>-9.9478000000000009</c:v>
                </c:pt>
                <c:pt idx="4555">
                  <c:v>-9.9731000000000005</c:v>
                </c:pt>
                <c:pt idx="4556">
                  <c:v>-9.9837000000000007</c:v>
                </c:pt>
                <c:pt idx="4557">
                  <c:v>-9.9725000000000001</c:v>
                </c:pt>
                <c:pt idx="4558">
                  <c:v>-9.9746000000000006</c:v>
                </c:pt>
                <c:pt idx="4559">
                  <c:v>-9.9687000000000001</c:v>
                </c:pt>
                <c:pt idx="4560">
                  <c:v>-9.9634</c:v>
                </c:pt>
                <c:pt idx="4561">
                  <c:v>-9.9471000000000007</c:v>
                </c:pt>
                <c:pt idx="4562">
                  <c:v>-9.9307999999999996</c:v>
                </c:pt>
                <c:pt idx="4563">
                  <c:v>-9.9260999999999999</c:v>
                </c:pt>
                <c:pt idx="4564">
                  <c:v>-9.9280000000000008</c:v>
                </c:pt>
                <c:pt idx="4565">
                  <c:v>-9.9304000000000006</c:v>
                </c:pt>
                <c:pt idx="4566">
                  <c:v>-9.9283999999999999</c:v>
                </c:pt>
                <c:pt idx="4567">
                  <c:v>-9.9415999999999993</c:v>
                </c:pt>
                <c:pt idx="4568">
                  <c:v>-9.9423999999999992</c:v>
                </c:pt>
                <c:pt idx="4569">
                  <c:v>-9.9587000000000003</c:v>
                </c:pt>
                <c:pt idx="4570">
                  <c:v>-9.9884000000000004</c:v>
                </c:pt>
                <c:pt idx="4571">
                  <c:v>-10.016999999999999</c:v>
                </c:pt>
                <c:pt idx="4572">
                  <c:v>-10.021000000000001</c:v>
                </c:pt>
                <c:pt idx="4573">
                  <c:v>-10.038</c:v>
                </c:pt>
                <c:pt idx="4574">
                  <c:v>-10.052</c:v>
                </c:pt>
                <c:pt idx="4575">
                  <c:v>-10.074</c:v>
                </c:pt>
                <c:pt idx="4576">
                  <c:v>-10.089</c:v>
                </c:pt>
                <c:pt idx="4577">
                  <c:v>-10.093999999999999</c:v>
                </c:pt>
                <c:pt idx="4578">
                  <c:v>-10.106999999999999</c:v>
                </c:pt>
                <c:pt idx="4579">
                  <c:v>-10.103</c:v>
                </c:pt>
                <c:pt idx="4580">
                  <c:v>-10.086</c:v>
                </c:pt>
                <c:pt idx="4581">
                  <c:v>-10.1</c:v>
                </c:pt>
                <c:pt idx="4582">
                  <c:v>-10.092000000000001</c:v>
                </c:pt>
                <c:pt idx="4583">
                  <c:v>-10.077</c:v>
                </c:pt>
                <c:pt idx="4584">
                  <c:v>-10.1</c:v>
                </c:pt>
                <c:pt idx="4585">
                  <c:v>-10.117000000000001</c:v>
                </c:pt>
                <c:pt idx="4586">
                  <c:v>-10.151999999999999</c:v>
                </c:pt>
                <c:pt idx="4587">
                  <c:v>-10.172000000000001</c:v>
                </c:pt>
                <c:pt idx="4588">
                  <c:v>-10.180999999999999</c:v>
                </c:pt>
                <c:pt idx="4589">
                  <c:v>-10.209</c:v>
                </c:pt>
                <c:pt idx="4590">
                  <c:v>-10.236000000000001</c:v>
                </c:pt>
                <c:pt idx="4591">
                  <c:v>-10.234</c:v>
                </c:pt>
                <c:pt idx="4592">
                  <c:v>-10.247999999999999</c:v>
                </c:pt>
                <c:pt idx="4593">
                  <c:v>-10.247</c:v>
                </c:pt>
                <c:pt idx="4594">
                  <c:v>-10.247999999999999</c:v>
                </c:pt>
                <c:pt idx="4595">
                  <c:v>-10.254</c:v>
                </c:pt>
                <c:pt idx="4596">
                  <c:v>-10.257</c:v>
                </c:pt>
                <c:pt idx="4597">
                  <c:v>-10.282999999999999</c:v>
                </c:pt>
                <c:pt idx="4598">
                  <c:v>-10.29</c:v>
                </c:pt>
                <c:pt idx="4599">
                  <c:v>-10.29</c:v>
                </c:pt>
                <c:pt idx="4600">
                  <c:v>-10.311</c:v>
                </c:pt>
                <c:pt idx="4601">
                  <c:v>-10.334</c:v>
                </c:pt>
                <c:pt idx="4602">
                  <c:v>-10.337999999999999</c:v>
                </c:pt>
                <c:pt idx="4603">
                  <c:v>-10.351000000000001</c:v>
                </c:pt>
                <c:pt idx="4604">
                  <c:v>-10.361000000000001</c:v>
                </c:pt>
                <c:pt idx="4605">
                  <c:v>-10.366</c:v>
                </c:pt>
                <c:pt idx="4606">
                  <c:v>-10.365</c:v>
                </c:pt>
                <c:pt idx="4607">
                  <c:v>-10.353999999999999</c:v>
                </c:pt>
                <c:pt idx="4608">
                  <c:v>-10.339</c:v>
                </c:pt>
                <c:pt idx="4609">
                  <c:v>-10.334</c:v>
                </c:pt>
                <c:pt idx="4610">
                  <c:v>-10.324999999999999</c:v>
                </c:pt>
                <c:pt idx="4611">
                  <c:v>-10.327</c:v>
                </c:pt>
                <c:pt idx="4612">
                  <c:v>-10.337999999999999</c:v>
                </c:pt>
                <c:pt idx="4613">
                  <c:v>-10.359</c:v>
                </c:pt>
                <c:pt idx="4614">
                  <c:v>-10.397</c:v>
                </c:pt>
                <c:pt idx="4615">
                  <c:v>-10.397</c:v>
                </c:pt>
                <c:pt idx="4616">
                  <c:v>-10.362</c:v>
                </c:pt>
                <c:pt idx="4617">
                  <c:v>-10.385</c:v>
                </c:pt>
                <c:pt idx="4618">
                  <c:v>-10.377000000000001</c:v>
                </c:pt>
                <c:pt idx="4619">
                  <c:v>-10.308</c:v>
                </c:pt>
                <c:pt idx="4620">
                  <c:v>-10.266999999999999</c:v>
                </c:pt>
                <c:pt idx="4621">
                  <c:v>-10.214</c:v>
                </c:pt>
                <c:pt idx="4622">
                  <c:v>-10.154999999999999</c:v>
                </c:pt>
                <c:pt idx="4623">
                  <c:v>-10.083</c:v>
                </c:pt>
                <c:pt idx="4624">
                  <c:v>-10.018000000000001</c:v>
                </c:pt>
                <c:pt idx="4625">
                  <c:v>-9.9716000000000005</c:v>
                </c:pt>
                <c:pt idx="4626">
                  <c:v>-9.8999000000000006</c:v>
                </c:pt>
                <c:pt idx="4627">
                  <c:v>-9.8364999999999991</c:v>
                </c:pt>
                <c:pt idx="4628">
                  <c:v>-9.7528000000000006</c:v>
                </c:pt>
                <c:pt idx="4629">
                  <c:v>-9.6652000000000005</c:v>
                </c:pt>
                <c:pt idx="4630">
                  <c:v>-9.5710999999999995</c:v>
                </c:pt>
                <c:pt idx="4631">
                  <c:v>-9.4684000000000008</c:v>
                </c:pt>
                <c:pt idx="4632">
                  <c:v>-9.3399000000000001</c:v>
                </c:pt>
                <c:pt idx="4633">
                  <c:v>-9.2569999999999997</c:v>
                </c:pt>
                <c:pt idx="4634">
                  <c:v>-9.2075999999999993</c:v>
                </c:pt>
                <c:pt idx="4635">
                  <c:v>-9.0806000000000004</c:v>
                </c:pt>
                <c:pt idx="4636">
                  <c:v>-8.9718999999999998</c:v>
                </c:pt>
                <c:pt idx="4637">
                  <c:v>-8.8239999999999998</c:v>
                </c:pt>
                <c:pt idx="4638">
                  <c:v>-8.6448</c:v>
                </c:pt>
                <c:pt idx="4639">
                  <c:v>-8.4943000000000008</c:v>
                </c:pt>
                <c:pt idx="4640">
                  <c:v>-8.3711000000000002</c:v>
                </c:pt>
                <c:pt idx="4641">
                  <c:v>-8.2360000000000007</c:v>
                </c:pt>
                <c:pt idx="4642">
                  <c:v>-8.1164000000000005</c:v>
                </c:pt>
                <c:pt idx="4643">
                  <c:v>-7.9535</c:v>
                </c:pt>
                <c:pt idx="4644">
                  <c:v>-7.7864000000000004</c:v>
                </c:pt>
                <c:pt idx="4645">
                  <c:v>-7.6237000000000004</c:v>
                </c:pt>
                <c:pt idx="4646">
                  <c:v>-7.4486999999999997</c:v>
                </c:pt>
                <c:pt idx="4647">
                  <c:v>-7.3022</c:v>
                </c:pt>
                <c:pt idx="4648">
                  <c:v>-7.1368</c:v>
                </c:pt>
                <c:pt idx="4649">
                  <c:v>-6.9657999999999998</c:v>
                </c:pt>
                <c:pt idx="4650">
                  <c:v>-6.7629000000000001</c:v>
                </c:pt>
                <c:pt idx="4651">
                  <c:v>-6.5689000000000002</c:v>
                </c:pt>
                <c:pt idx="4652">
                  <c:v>-6.3728999999999996</c:v>
                </c:pt>
                <c:pt idx="4653">
                  <c:v>-6.1562999999999999</c:v>
                </c:pt>
                <c:pt idx="4654">
                  <c:v>-5.9442000000000004</c:v>
                </c:pt>
                <c:pt idx="4655">
                  <c:v>-5.7096999999999998</c:v>
                </c:pt>
                <c:pt idx="4656">
                  <c:v>-5.4935999999999998</c:v>
                </c:pt>
                <c:pt idx="4657">
                  <c:v>-5.2484999999999999</c:v>
                </c:pt>
                <c:pt idx="4658">
                  <c:v>-5.0608000000000004</c:v>
                </c:pt>
                <c:pt idx="4659">
                  <c:v>-4.9311999999999996</c:v>
                </c:pt>
                <c:pt idx="4660">
                  <c:v>-4.8483000000000001</c:v>
                </c:pt>
                <c:pt idx="4661">
                  <c:v>-4.8083999999999998</c:v>
                </c:pt>
                <c:pt idx="4662">
                  <c:v>-4.8175999999999997</c:v>
                </c:pt>
                <c:pt idx="4663">
                  <c:v>-4.8701999999999996</c:v>
                </c:pt>
                <c:pt idx="4664">
                  <c:v>-4.9252000000000002</c:v>
                </c:pt>
                <c:pt idx="4665">
                  <c:v>-5.0168999999999997</c:v>
                </c:pt>
                <c:pt idx="4666">
                  <c:v>-5.0922000000000001</c:v>
                </c:pt>
                <c:pt idx="4667">
                  <c:v>-5.1128</c:v>
                </c:pt>
                <c:pt idx="4668">
                  <c:v>-5.1165000000000003</c:v>
                </c:pt>
                <c:pt idx="4669">
                  <c:v>-5.0743999999999998</c:v>
                </c:pt>
                <c:pt idx="4670">
                  <c:v>-5.0288000000000004</c:v>
                </c:pt>
                <c:pt idx="4671">
                  <c:v>-4.9871999999999996</c:v>
                </c:pt>
                <c:pt idx="4672">
                  <c:v>-4.9244000000000003</c:v>
                </c:pt>
                <c:pt idx="4673">
                  <c:v>-4.8341000000000003</c:v>
                </c:pt>
                <c:pt idx="4674">
                  <c:v>-4.7458999999999998</c:v>
                </c:pt>
                <c:pt idx="4675">
                  <c:v>-4.6665999999999999</c:v>
                </c:pt>
                <c:pt idx="4676">
                  <c:v>-4.6291000000000002</c:v>
                </c:pt>
                <c:pt idx="4677">
                  <c:v>-4.6135999999999999</c:v>
                </c:pt>
                <c:pt idx="4678">
                  <c:v>-4.5999999999999996</c:v>
                </c:pt>
                <c:pt idx="4679">
                  <c:v>-4.5842000000000001</c:v>
                </c:pt>
                <c:pt idx="4680">
                  <c:v>-4.5701999999999998</c:v>
                </c:pt>
                <c:pt idx="4681">
                  <c:v>-4.5537000000000001</c:v>
                </c:pt>
                <c:pt idx="4682">
                  <c:v>-4.5274999999999999</c:v>
                </c:pt>
                <c:pt idx="4683">
                  <c:v>-4.4866000000000001</c:v>
                </c:pt>
                <c:pt idx="4684">
                  <c:v>-4.4546000000000001</c:v>
                </c:pt>
                <c:pt idx="4685">
                  <c:v>-4.4194000000000004</c:v>
                </c:pt>
                <c:pt idx="4686">
                  <c:v>-4.3480999999999996</c:v>
                </c:pt>
                <c:pt idx="4687">
                  <c:v>-4.2480000000000002</c:v>
                </c:pt>
                <c:pt idx="4688">
                  <c:v>-4.1615000000000002</c:v>
                </c:pt>
                <c:pt idx="4689">
                  <c:v>-4.0789999999999997</c:v>
                </c:pt>
                <c:pt idx="4690">
                  <c:v>-3.9952000000000001</c:v>
                </c:pt>
                <c:pt idx="4691">
                  <c:v>-3.8858999999999999</c:v>
                </c:pt>
                <c:pt idx="4692">
                  <c:v>-3.7948</c:v>
                </c:pt>
                <c:pt idx="4693">
                  <c:v>-3.7347999999999999</c:v>
                </c:pt>
                <c:pt idx="4694">
                  <c:v>-3.6514000000000002</c:v>
                </c:pt>
                <c:pt idx="4695">
                  <c:v>-3.5872000000000002</c:v>
                </c:pt>
                <c:pt idx="4696">
                  <c:v>-3.5478999999999998</c:v>
                </c:pt>
                <c:pt idx="4697">
                  <c:v>-3.4971999999999999</c:v>
                </c:pt>
                <c:pt idx="4698">
                  <c:v>-3.4401000000000002</c:v>
                </c:pt>
                <c:pt idx="4699">
                  <c:v>-3.3893</c:v>
                </c:pt>
                <c:pt idx="4700">
                  <c:v>-3.3121</c:v>
                </c:pt>
                <c:pt idx="4701">
                  <c:v>-3.3384</c:v>
                </c:pt>
                <c:pt idx="4702">
                  <c:v>-3.3027000000000002</c:v>
                </c:pt>
                <c:pt idx="4703">
                  <c:v>-3.2706</c:v>
                </c:pt>
                <c:pt idx="4704">
                  <c:v>-3.2469000000000001</c:v>
                </c:pt>
                <c:pt idx="4705">
                  <c:v>-3.2139000000000002</c:v>
                </c:pt>
                <c:pt idx="4706">
                  <c:v>-3.1993999999999998</c:v>
                </c:pt>
                <c:pt idx="4707">
                  <c:v>-3.1716000000000002</c:v>
                </c:pt>
                <c:pt idx="4708">
                  <c:v>-3.1404000000000001</c:v>
                </c:pt>
                <c:pt idx="4709">
                  <c:v>-3.1013000000000002</c:v>
                </c:pt>
                <c:pt idx="4710">
                  <c:v>-3.0459999999999998</c:v>
                </c:pt>
                <c:pt idx="4711">
                  <c:v>-2.9887000000000001</c:v>
                </c:pt>
                <c:pt idx="4712">
                  <c:v>-2.9394999999999998</c:v>
                </c:pt>
                <c:pt idx="4713">
                  <c:v>-2.9226999999999999</c:v>
                </c:pt>
                <c:pt idx="4714">
                  <c:v>-2.9445000000000001</c:v>
                </c:pt>
                <c:pt idx="4715">
                  <c:v>-2.9996999999999998</c:v>
                </c:pt>
                <c:pt idx="4716">
                  <c:v>-2.9994999999999998</c:v>
                </c:pt>
                <c:pt idx="4717">
                  <c:v>-2.9895999999999998</c:v>
                </c:pt>
                <c:pt idx="4718">
                  <c:v>-2.9805999999999999</c:v>
                </c:pt>
                <c:pt idx="4719">
                  <c:v>-2.9722</c:v>
                </c:pt>
                <c:pt idx="4720">
                  <c:v>-2.9624000000000001</c:v>
                </c:pt>
                <c:pt idx="4721">
                  <c:v>-2.9251999999999998</c:v>
                </c:pt>
                <c:pt idx="4722">
                  <c:v>-2.9016000000000002</c:v>
                </c:pt>
                <c:pt idx="4723">
                  <c:v>-2.8740000000000001</c:v>
                </c:pt>
                <c:pt idx="4724">
                  <c:v>-2.8340999999999998</c:v>
                </c:pt>
                <c:pt idx="4725">
                  <c:v>-2.7610000000000001</c:v>
                </c:pt>
                <c:pt idx="4726">
                  <c:v>-2.6911</c:v>
                </c:pt>
                <c:pt idx="4727">
                  <c:v>-2.6419999999999999</c:v>
                </c:pt>
                <c:pt idx="4728">
                  <c:v>-2.6154000000000002</c:v>
                </c:pt>
                <c:pt idx="4729">
                  <c:v>-2.6091000000000002</c:v>
                </c:pt>
                <c:pt idx="4730">
                  <c:v>-2.5929000000000002</c:v>
                </c:pt>
                <c:pt idx="4731">
                  <c:v>-2.5840000000000001</c:v>
                </c:pt>
                <c:pt idx="4732">
                  <c:v>-2.5878999999999999</c:v>
                </c:pt>
                <c:pt idx="4733">
                  <c:v>-2.5922999999999998</c:v>
                </c:pt>
                <c:pt idx="4734">
                  <c:v>-2.6049000000000002</c:v>
                </c:pt>
                <c:pt idx="4735">
                  <c:v>-2.6276000000000002</c:v>
                </c:pt>
                <c:pt idx="4736">
                  <c:v>-2.6505999999999998</c:v>
                </c:pt>
                <c:pt idx="4737">
                  <c:v>-2.6657999999999999</c:v>
                </c:pt>
                <c:pt idx="4738">
                  <c:v>-2.6564000000000001</c:v>
                </c:pt>
                <c:pt idx="4739">
                  <c:v>-2.6276999999999999</c:v>
                </c:pt>
                <c:pt idx="4740">
                  <c:v>-2.5912000000000002</c:v>
                </c:pt>
                <c:pt idx="4741">
                  <c:v>-2.5510000000000002</c:v>
                </c:pt>
                <c:pt idx="4742">
                  <c:v>-2.5228000000000002</c:v>
                </c:pt>
                <c:pt idx="4743">
                  <c:v>-2.4849999999999999</c:v>
                </c:pt>
                <c:pt idx="4744">
                  <c:v>-2.4407000000000001</c:v>
                </c:pt>
                <c:pt idx="4745">
                  <c:v>-2.4064000000000001</c:v>
                </c:pt>
                <c:pt idx="4746">
                  <c:v>-2.3794</c:v>
                </c:pt>
                <c:pt idx="4747">
                  <c:v>-2.3397000000000001</c:v>
                </c:pt>
                <c:pt idx="4748">
                  <c:v>-2.3469000000000002</c:v>
                </c:pt>
                <c:pt idx="4749">
                  <c:v>-2.4022000000000001</c:v>
                </c:pt>
                <c:pt idx="4750">
                  <c:v>-2.4487999999999999</c:v>
                </c:pt>
                <c:pt idx="4751">
                  <c:v>-2.4643999999999999</c:v>
                </c:pt>
                <c:pt idx="4752">
                  <c:v>-2.4655</c:v>
                </c:pt>
                <c:pt idx="4753">
                  <c:v>-2.4843999999999999</c:v>
                </c:pt>
                <c:pt idx="4754">
                  <c:v>-2.4754999999999998</c:v>
                </c:pt>
                <c:pt idx="4755">
                  <c:v>-2.4432999999999998</c:v>
                </c:pt>
                <c:pt idx="4756">
                  <c:v>-2.4228000000000001</c:v>
                </c:pt>
                <c:pt idx="4757">
                  <c:v>-2.3855</c:v>
                </c:pt>
                <c:pt idx="4758">
                  <c:v>-2.3268</c:v>
                </c:pt>
                <c:pt idx="4759">
                  <c:v>-2.2803</c:v>
                </c:pt>
                <c:pt idx="4760">
                  <c:v>-2.2562000000000002</c:v>
                </c:pt>
                <c:pt idx="4761">
                  <c:v>-2.2484999999999999</c:v>
                </c:pt>
                <c:pt idx="4762">
                  <c:v>-2.2480000000000002</c:v>
                </c:pt>
                <c:pt idx="4763">
                  <c:v>-2.2566000000000002</c:v>
                </c:pt>
                <c:pt idx="4764">
                  <c:v>-2.2589000000000001</c:v>
                </c:pt>
                <c:pt idx="4765">
                  <c:v>-2.2526999999999999</c:v>
                </c:pt>
                <c:pt idx="4766">
                  <c:v>-2.258</c:v>
                </c:pt>
                <c:pt idx="4767">
                  <c:v>-2.2505999999999999</c:v>
                </c:pt>
                <c:pt idx="4768">
                  <c:v>-2.2541000000000002</c:v>
                </c:pt>
                <c:pt idx="4769">
                  <c:v>-2.2646000000000002</c:v>
                </c:pt>
                <c:pt idx="4770">
                  <c:v>-2.2682000000000002</c:v>
                </c:pt>
                <c:pt idx="4771">
                  <c:v>-2.2612999999999999</c:v>
                </c:pt>
                <c:pt idx="4772">
                  <c:v>-2.2597</c:v>
                </c:pt>
                <c:pt idx="4773">
                  <c:v>-2.2490999999999999</c:v>
                </c:pt>
                <c:pt idx="4774">
                  <c:v>-2.2343000000000002</c:v>
                </c:pt>
                <c:pt idx="4775">
                  <c:v>-2.2330999999999999</c:v>
                </c:pt>
                <c:pt idx="4776">
                  <c:v>-2.2305999999999999</c:v>
                </c:pt>
                <c:pt idx="4777">
                  <c:v>-2.2435999999999998</c:v>
                </c:pt>
                <c:pt idx="4778">
                  <c:v>-2.2679999999999998</c:v>
                </c:pt>
                <c:pt idx="4779">
                  <c:v>-2.2744</c:v>
                </c:pt>
                <c:pt idx="4780">
                  <c:v>-2.2599</c:v>
                </c:pt>
                <c:pt idx="4781">
                  <c:v>-2.2715000000000001</c:v>
                </c:pt>
                <c:pt idx="4782">
                  <c:v>-2.2759</c:v>
                </c:pt>
                <c:pt idx="4783">
                  <c:v>-2.2706</c:v>
                </c:pt>
                <c:pt idx="4784">
                  <c:v>-2.2349999999999999</c:v>
                </c:pt>
                <c:pt idx="4785">
                  <c:v>-2.2286999999999999</c:v>
                </c:pt>
                <c:pt idx="4786">
                  <c:v>-2.2275</c:v>
                </c:pt>
                <c:pt idx="4787">
                  <c:v>-2.1991000000000001</c:v>
                </c:pt>
                <c:pt idx="4788">
                  <c:v>-2.1821999999999999</c:v>
                </c:pt>
                <c:pt idx="4789">
                  <c:v>-2.1574</c:v>
                </c:pt>
                <c:pt idx="4790">
                  <c:v>-2.1448999999999998</c:v>
                </c:pt>
                <c:pt idx="4791">
                  <c:v>-2.1196999999999999</c:v>
                </c:pt>
                <c:pt idx="4792">
                  <c:v>-2.0964999999999998</c:v>
                </c:pt>
                <c:pt idx="4793">
                  <c:v>-2.1015000000000001</c:v>
                </c:pt>
                <c:pt idx="4794">
                  <c:v>-2.1162999999999998</c:v>
                </c:pt>
                <c:pt idx="4795">
                  <c:v>-2.1362999999999999</c:v>
                </c:pt>
                <c:pt idx="4796">
                  <c:v>-2.1573000000000002</c:v>
                </c:pt>
                <c:pt idx="4797">
                  <c:v>-2.1932</c:v>
                </c:pt>
                <c:pt idx="4798">
                  <c:v>-2.2147999999999999</c:v>
                </c:pt>
                <c:pt idx="4799">
                  <c:v>-2.2197</c:v>
                </c:pt>
                <c:pt idx="4800">
                  <c:v>-2.2252999999999998</c:v>
                </c:pt>
                <c:pt idx="4801">
                  <c:v>-2.2109000000000001</c:v>
                </c:pt>
                <c:pt idx="4802">
                  <c:v>-2.1896</c:v>
                </c:pt>
                <c:pt idx="4803">
                  <c:v>-2.1627999999999998</c:v>
                </c:pt>
                <c:pt idx="4804">
                  <c:v>-2.1450999999999998</c:v>
                </c:pt>
                <c:pt idx="4805">
                  <c:v>-2.1063000000000001</c:v>
                </c:pt>
                <c:pt idx="4806">
                  <c:v>-2.0941999999999998</c:v>
                </c:pt>
                <c:pt idx="4807">
                  <c:v>-2.0630000000000002</c:v>
                </c:pt>
                <c:pt idx="4808">
                  <c:v>-2.0470999999999999</c:v>
                </c:pt>
                <c:pt idx="4809">
                  <c:v>-2.0392999999999999</c:v>
                </c:pt>
                <c:pt idx="4810">
                  <c:v>-2.0432999999999999</c:v>
                </c:pt>
                <c:pt idx="4811">
                  <c:v>-2.0352000000000001</c:v>
                </c:pt>
                <c:pt idx="4812">
                  <c:v>-2.036</c:v>
                </c:pt>
                <c:pt idx="4813">
                  <c:v>-2.0581999999999998</c:v>
                </c:pt>
                <c:pt idx="4814">
                  <c:v>-2.0908000000000002</c:v>
                </c:pt>
                <c:pt idx="4815">
                  <c:v>-2.1093000000000002</c:v>
                </c:pt>
                <c:pt idx="4816">
                  <c:v>-2.1153</c:v>
                </c:pt>
                <c:pt idx="4817">
                  <c:v>-2.1288999999999998</c:v>
                </c:pt>
                <c:pt idx="4818">
                  <c:v>-2.12</c:v>
                </c:pt>
                <c:pt idx="4819">
                  <c:v>-2.1021000000000001</c:v>
                </c:pt>
                <c:pt idx="4820">
                  <c:v>-2.1063000000000001</c:v>
                </c:pt>
                <c:pt idx="4821">
                  <c:v>-2.1240000000000001</c:v>
                </c:pt>
                <c:pt idx="4822">
                  <c:v>-2.1337999999999999</c:v>
                </c:pt>
                <c:pt idx="4823">
                  <c:v>-2.1358999999999999</c:v>
                </c:pt>
                <c:pt idx="4824">
                  <c:v>-2.1261999999999999</c:v>
                </c:pt>
                <c:pt idx="4825">
                  <c:v>-2.1128</c:v>
                </c:pt>
                <c:pt idx="4826">
                  <c:v>-2.1073</c:v>
                </c:pt>
                <c:pt idx="4827">
                  <c:v>-2.1025</c:v>
                </c:pt>
                <c:pt idx="4828">
                  <c:v>-2.1269999999999998</c:v>
                </c:pt>
                <c:pt idx="4829">
                  <c:v>-2.1581999999999999</c:v>
                </c:pt>
                <c:pt idx="4830">
                  <c:v>-2.2080000000000002</c:v>
                </c:pt>
                <c:pt idx="4831">
                  <c:v>-2.2637999999999998</c:v>
                </c:pt>
                <c:pt idx="4832">
                  <c:v>-2.3250999999999999</c:v>
                </c:pt>
                <c:pt idx="4833">
                  <c:v>-2.3856999999999999</c:v>
                </c:pt>
                <c:pt idx="4834">
                  <c:v>-2.4329000000000001</c:v>
                </c:pt>
                <c:pt idx="4835">
                  <c:v>-2.5024000000000002</c:v>
                </c:pt>
                <c:pt idx="4836">
                  <c:v>-2.5788000000000002</c:v>
                </c:pt>
                <c:pt idx="4837">
                  <c:v>-2.6625999999999999</c:v>
                </c:pt>
                <c:pt idx="4838">
                  <c:v>-2.7486999999999999</c:v>
                </c:pt>
                <c:pt idx="4839">
                  <c:v>-2.8601999999999999</c:v>
                </c:pt>
                <c:pt idx="4840">
                  <c:v>-2.9876999999999998</c:v>
                </c:pt>
                <c:pt idx="4841">
                  <c:v>-3.0912999999999999</c:v>
                </c:pt>
                <c:pt idx="4842">
                  <c:v>-3.2056</c:v>
                </c:pt>
                <c:pt idx="4843">
                  <c:v>-3.3527999999999998</c:v>
                </c:pt>
                <c:pt idx="4844">
                  <c:v>-3.4952000000000001</c:v>
                </c:pt>
                <c:pt idx="4845">
                  <c:v>-3.6703000000000001</c:v>
                </c:pt>
                <c:pt idx="4846">
                  <c:v>-3.8368000000000002</c:v>
                </c:pt>
                <c:pt idx="4847">
                  <c:v>-3.9758</c:v>
                </c:pt>
                <c:pt idx="4848">
                  <c:v>-4.1001000000000003</c:v>
                </c:pt>
                <c:pt idx="4849">
                  <c:v>-4.2561</c:v>
                </c:pt>
                <c:pt idx="4850">
                  <c:v>-4.383</c:v>
                </c:pt>
                <c:pt idx="4851">
                  <c:v>-4.5007999999999999</c:v>
                </c:pt>
                <c:pt idx="4852">
                  <c:v>-4.6353</c:v>
                </c:pt>
                <c:pt idx="4853">
                  <c:v>-4.7451999999999996</c:v>
                </c:pt>
                <c:pt idx="4854">
                  <c:v>-4.7769000000000004</c:v>
                </c:pt>
                <c:pt idx="4855">
                  <c:v>-4.7553999999999998</c:v>
                </c:pt>
                <c:pt idx="4856">
                  <c:v>-4.8033000000000001</c:v>
                </c:pt>
                <c:pt idx="4857">
                  <c:v>-4.8555999999999999</c:v>
                </c:pt>
                <c:pt idx="4858">
                  <c:v>-4.8693</c:v>
                </c:pt>
                <c:pt idx="4859">
                  <c:v>-4.9027000000000003</c:v>
                </c:pt>
                <c:pt idx="4860">
                  <c:v>-4.9848999999999997</c:v>
                </c:pt>
                <c:pt idx="4861">
                  <c:v>-5.0582000000000003</c:v>
                </c:pt>
                <c:pt idx="4862">
                  <c:v>-5.0960000000000001</c:v>
                </c:pt>
                <c:pt idx="4863">
                  <c:v>-5.1463999999999999</c:v>
                </c:pt>
                <c:pt idx="4864">
                  <c:v>-5.2320000000000002</c:v>
                </c:pt>
                <c:pt idx="4865">
                  <c:v>-5.3254000000000001</c:v>
                </c:pt>
                <c:pt idx="4866">
                  <c:v>-5.4405000000000001</c:v>
                </c:pt>
                <c:pt idx="4867">
                  <c:v>-5.5883000000000003</c:v>
                </c:pt>
                <c:pt idx="4868">
                  <c:v>-5.7344999999999997</c:v>
                </c:pt>
                <c:pt idx="4869">
                  <c:v>-5.8865999999999996</c:v>
                </c:pt>
                <c:pt idx="4870">
                  <c:v>-6.0450999999999997</c:v>
                </c:pt>
                <c:pt idx="4871">
                  <c:v>-6.1368999999999998</c:v>
                </c:pt>
                <c:pt idx="4872">
                  <c:v>-6.2449000000000003</c:v>
                </c:pt>
                <c:pt idx="4873">
                  <c:v>-6.4028999999999998</c:v>
                </c:pt>
                <c:pt idx="4874">
                  <c:v>-6.5678999999999998</c:v>
                </c:pt>
                <c:pt idx="4875">
                  <c:v>-6.7106000000000003</c:v>
                </c:pt>
                <c:pt idx="4876">
                  <c:v>-6.8346</c:v>
                </c:pt>
                <c:pt idx="4877">
                  <c:v>-7.0023999999999997</c:v>
                </c:pt>
                <c:pt idx="4878">
                  <c:v>-7.1539999999999999</c:v>
                </c:pt>
                <c:pt idx="4879">
                  <c:v>-7.282</c:v>
                </c:pt>
                <c:pt idx="4880">
                  <c:v>-7.4</c:v>
                </c:pt>
                <c:pt idx="4881">
                  <c:v>-7.5194000000000001</c:v>
                </c:pt>
                <c:pt idx="4882">
                  <c:v>-7.6589</c:v>
                </c:pt>
                <c:pt idx="4883">
                  <c:v>-7.8037000000000001</c:v>
                </c:pt>
                <c:pt idx="4884">
                  <c:v>-7.9249999999999998</c:v>
                </c:pt>
                <c:pt idx="4885">
                  <c:v>-8.0277999999999992</c:v>
                </c:pt>
                <c:pt idx="4886">
                  <c:v>-8.1143000000000001</c:v>
                </c:pt>
                <c:pt idx="4887">
                  <c:v>-8.1988000000000003</c:v>
                </c:pt>
                <c:pt idx="4888">
                  <c:v>-8.2781000000000002</c:v>
                </c:pt>
                <c:pt idx="4889">
                  <c:v>-8.3412000000000006</c:v>
                </c:pt>
                <c:pt idx="4890">
                  <c:v>-8.3928999999999991</c:v>
                </c:pt>
                <c:pt idx="4891">
                  <c:v>-8.4389000000000003</c:v>
                </c:pt>
                <c:pt idx="4892">
                  <c:v>-8.4443999999999999</c:v>
                </c:pt>
                <c:pt idx="4893">
                  <c:v>-8.4448000000000008</c:v>
                </c:pt>
                <c:pt idx="4894">
                  <c:v>-8.4529999999999994</c:v>
                </c:pt>
                <c:pt idx="4895">
                  <c:v>-8.4861000000000004</c:v>
                </c:pt>
                <c:pt idx="4896">
                  <c:v>-8.5145999999999997</c:v>
                </c:pt>
                <c:pt idx="4897">
                  <c:v>-8.5526</c:v>
                </c:pt>
                <c:pt idx="4898">
                  <c:v>-8.5745000000000005</c:v>
                </c:pt>
                <c:pt idx="4899">
                  <c:v>-8.6076999999999995</c:v>
                </c:pt>
                <c:pt idx="4900">
                  <c:v>-8.6698000000000004</c:v>
                </c:pt>
                <c:pt idx="4901">
                  <c:v>-8.7392000000000003</c:v>
                </c:pt>
                <c:pt idx="4902">
                  <c:v>-8.8216999999999999</c:v>
                </c:pt>
                <c:pt idx="4903">
                  <c:v>-8.9121000000000006</c:v>
                </c:pt>
                <c:pt idx="4904">
                  <c:v>-8.9869000000000003</c:v>
                </c:pt>
                <c:pt idx="4905">
                  <c:v>-9.0334000000000003</c:v>
                </c:pt>
                <c:pt idx="4906">
                  <c:v>-9.0619999999999994</c:v>
                </c:pt>
                <c:pt idx="4907">
                  <c:v>-9.1062999999999992</c:v>
                </c:pt>
                <c:pt idx="4908">
                  <c:v>-9.1302000000000003</c:v>
                </c:pt>
                <c:pt idx="4909">
                  <c:v>-9.1583000000000006</c:v>
                </c:pt>
                <c:pt idx="4910">
                  <c:v>-9.1860999999999997</c:v>
                </c:pt>
                <c:pt idx="4911">
                  <c:v>-9.2217000000000002</c:v>
                </c:pt>
                <c:pt idx="4912">
                  <c:v>-9.2414000000000005</c:v>
                </c:pt>
                <c:pt idx="4913">
                  <c:v>-9.2786000000000008</c:v>
                </c:pt>
                <c:pt idx="4914">
                  <c:v>-9.2965</c:v>
                </c:pt>
                <c:pt idx="4915">
                  <c:v>-9.3177000000000003</c:v>
                </c:pt>
                <c:pt idx="4916">
                  <c:v>-9.3513999999999999</c:v>
                </c:pt>
                <c:pt idx="4917">
                  <c:v>-9.3743999999999996</c:v>
                </c:pt>
                <c:pt idx="4918">
                  <c:v>-9.4032</c:v>
                </c:pt>
                <c:pt idx="4919">
                  <c:v>-9.4578000000000007</c:v>
                </c:pt>
                <c:pt idx="4920">
                  <c:v>-9.5053999999999998</c:v>
                </c:pt>
                <c:pt idx="4921">
                  <c:v>-9.5487000000000002</c:v>
                </c:pt>
                <c:pt idx="4922">
                  <c:v>-9.5799000000000003</c:v>
                </c:pt>
                <c:pt idx="4923">
                  <c:v>-9.5985999999999994</c:v>
                </c:pt>
                <c:pt idx="4924">
                  <c:v>-9.6056000000000008</c:v>
                </c:pt>
                <c:pt idx="4925">
                  <c:v>-9.6026000000000007</c:v>
                </c:pt>
                <c:pt idx="4926">
                  <c:v>-9.6173999999999999</c:v>
                </c:pt>
                <c:pt idx="4927">
                  <c:v>-9.6221999999999994</c:v>
                </c:pt>
                <c:pt idx="4928">
                  <c:v>-9.6397999999999993</c:v>
                </c:pt>
                <c:pt idx="4929">
                  <c:v>-9.6423000000000005</c:v>
                </c:pt>
                <c:pt idx="4930">
                  <c:v>-9.6456999999999997</c:v>
                </c:pt>
                <c:pt idx="4931">
                  <c:v>-9.6722000000000001</c:v>
                </c:pt>
                <c:pt idx="4932">
                  <c:v>-9.7155000000000005</c:v>
                </c:pt>
                <c:pt idx="4933">
                  <c:v>-9.7296999999999993</c:v>
                </c:pt>
                <c:pt idx="4934">
                  <c:v>-9.7481000000000009</c:v>
                </c:pt>
                <c:pt idx="4935">
                  <c:v>-9.7736000000000001</c:v>
                </c:pt>
                <c:pt idx="4936">
                  <c:v>-9.7928999999999995</c:v>
                </c:pt>
                <c:pt idx="4937">
                  <c:v>-9.7982999999999993</c:v>
                </c:pt>
                <c:pt idx="4938">
                  <c:v>-9.8072999999999997</c:v>
                </c:pt>
                <c:pt idx="4939">
                  <c:v>-9.8354999999999997</c:v>
                </c:pt>
                <c:pt idx="4940">
                  <c:v>-9.8534000000000006</c:v>
                </c:pt>
                <c:pt idx="4941">
                  <c:v>-9.8802000000000003</c:v>
                </c:pt>
                <c:pt idx="4942">
                  <c:v>-9.9214000000000002</c:v>
                </c:pt>
                <c:pt idx="4943">
                  <c:v>-9.9435000000000002</c:v>
                </c:pt>
                <c:pt idx="4944">
                  <c:v>-9.9505999999999997</c:v>
                </c:pt>
                <c:pt idx="4945">
                  <c:v>-9.9708000000000006</c:v>
                </c:pt>
                <c:pt idx="4946">
                  <c:v>-9.9916</c:v>
                </c:pt>
                <c:pt idx="4947">
                  <c:v>-9.9695</c:v>
                </c:pt>
                <c:pt idx="4948">
                  <c:v>-9.9848999999999997</c:v>
                </c:pt>
                <c:pt idx="4949">
                  <c:v>-9.9949999999999992</c:v>
                </c:pt>
                <c:pt idx="4950">
                  <c:v>-10.005000000000001</c:v>
                </c:pt>
                <c:pt idx="4951">
                  <c:v>-10.016999999999999</c:v>
                </c:pt>
                <c:pt idx="4952">
                  <c:v>-10.015000000000001</c:v>
                </c:pt>
                <c:pt idx="4953">
                  <c:v>-10.018000000000001</c:v>
                </c:pt>
                <c:pt idx="4954">
                  <c:v>-10.026</c:v>
                </c:pt>
                <c:pt idx="4955">
                  <c:v>-10.041</c:v>
                </c:pt>
                <c:pt idx="4956">
                  <c:v>-10.058999999999999</c:v>
                </c:pt>
                <c:pt idx="4957">
                  <c:v>-10.064</c:v>
                </c:pt>
                <c:pt idx="4958">
                  <c:v>-10.086</c:v>
                </c:pt>
                <c:pt idx="4959">
                  <c:v>-10.101000000000001</c:v>
                </c:pt>
                <c:pt idx="4960">
                  <c:v>-10.113</c:v>
                </c:pt>
                <c:pt idx="4961">
                  <c:v>-10.135999999999999</c:v>
                </c:pt>
                <c:pt idx="4962">
                  <c:v>-10.15</c:v>
                </c:pt>
                <c:pt idx="4963">
                  <c:v>-10.151999999999999</c:v>
                </c:pt>
                <c:pt idx="4964">
                  <c:v>-10.164</c:v>
                </c:pt>
                <c:pt idx="4965">
                  <c:v>-10.173</c:v>
                </c:pt>
                <c:pt idx="4966">
                  <c:v>-10.170999999999999</c:v>
                </c:pt>
                <c:pt idx="4967">
                  <c:v>-10.177</c:v>
                </c:pt>
                <c:pt idx="4968">
                  <c:v>-10.163</c:v>
                </c:pt>
                <c:pt idx="4969">
                  <c:v>-10.161</c:v>
                </c:pt>
                <c:pt idx="4970">
                  <c:v>-10.17</c:v>
                </c:pt>
                <c:pt idx="4971">
                  <c:v>-10.173999999999999</c:v>
                </c:pt>
                <c:pt idx="4972">
                  <c:v>-10.163</c:v>
                </c:pt>
                <c:pt idx="4973">
                  <c:v>-10.159000000000001</c:v>
                </c:pt>
                <c:pt idx="4974">
                  <c:v>-10.18</c:v>
                </c:pt>
                <c:pt idx="4975">
                  <c:v>-10.19</c:v>
                </c:pt>
                <c:pt idx="4976">
                  <c:v>-10.19</c:v>
                </c:pt>
                <c:pt idx="4977">
                  <c:v>-10.183</c:v>
                </c:pt>
                <c:pt idx="4978">
                  <c:v>-10.209</c:v>
                </c:pt>
                <c:pt idx="4979">
                  <c:v>-10.218999999999999</c:v>
                </c:pt>
                <c:pt idx="4980">
                  <c:v>-10.227</c:v>
                </c:pt>
                <c:pt idx="4981">
                  <c:v>-10.233000000000001</c:v>
                </c:pt>
                <c:pt idx="4982">
                  <c:v>-10.236000000000001</c:v>
                </c:pt>
                <c:pt idx="4983">
                  <c:v>-10.212999999999999</c:v>
                </c:pt>
                <c:pt idx="4984">
                  <c:v>-10.212</c:v>
                </c:pt>
                <c:pt idx="4985">
                  <c:v>-10.202</c:v>
                </c:pt>
                <c:pt idx="4986">
                  <c:v>-10.206</c:v>
                </c:pt>
                <c:pt idx="4987">
                  <c:v>-10.217000000000001</c:v>
                </c:pt>
                <c:pt idx="4988">
                  <c:v>-10.217000000000001</c:v>
                </c:pt>
                <c:pt idx="4989">
                  <c:v>-10.214</c:v>
                </c:pt>
                <c:pt idx="4990">
                  <c:v>-10.205</c:v>
                </c:pt>
                <c:pt idx="4991">
                  <c:v>-10.195</c:v>
                </c:pt>
                <c:pt idx="4992">
                  <c:v>-10.204000000000001</c:v>
                </c:pt>
                <c:pt idx="4993">
                  <c:v>-10.218999999999999</c:v>
                </c:pt>
                <c:pt idx="4994">
                  <c:v>-10.228999999999999</c:v>
                </c:pt>
                <c:pt idx="4995">
                  <c:v>-10.242000000000001</c:v>
                </c:pt>
                <c:pt idx="4996">
                  <c:v>-10.266</c:v>
                </c:pt>
                <c:pt idx="4997">
                  <c:v>-10.29</c:v>
                </c:pt>
                <c:pt idx="4998">
                  <c:v>-10.291</c:v>
                </c:pt>
                <c:pt idx="4999">
                  <c:v>-10.28</c:v>
                </c:pt>
                <c:pt idx="5000">
                  <c:v>-10.269</c:v>
                </c:pt>
                <c:pt idx="5001">
                  <c:v>-10.26</c:v>
                </c:pt>
                <c:pt idx="5002">
                  <c:v>-10.234</c:v>
                </c:pt>
                <c:pt idx="5003">
                  <c:v>-10.204000000000001</c:v>
                </c:pt>
                <c:pt idx="5004">
                  <c:v>-10.176</c:v>
                </c:pt>
                <c:pt idx="5005">
                  <c:v>-10.172000000000001</c:v>
                </c:pt>
                <c:pt idx="5006">
                  <c:v>-10.162000000000001</c:v>
                </c:pt>
                <c:pt idx="5007">
                  <c:v>-10.175000000000001</c:v>
                </c:pt>
                <c:pt idx="5008">
                  <c:v>-10.179</c:v>
                </c:pt>
                <c:pt idx="5009">
                  <c:v>-10.182</c:v>
                </c:pt>
                <c:pt idx="5010">
                  <c:v>-10.186</c:v>
                </c:pt>
                <c:pt idx="5011">
                  <c:v>-10.176</c:v>
                </c:pt>
                <c:pt idx="5012">
                  <c:v>-10.167999999999999</c:v>
                </c:pt>
                <c:pt idx="5013">
                  <c:v>-10.166</c:v>
                </c:pt>
                <c:pt idx="5014">
                  <c:v>-10.154999999999999</c:v>
                </c:pt>
                <c:pt idx="5015">
                  <c:v>-10.146000000000001</c:v>
                </c:pt>
                <c:pt idx="5016">
                  <c:v>-10.147</c:v>
                </c:pt>
                <c:pt idx="5017">
                  <c:v>-10.141999999999999</c:v>
                </c:pt>
                <c:pt idx="5018">
                  <c:v>-10.108000000000001</c:v>
                </c:pt>
                <c:pt idx="5019">
                  <c:v>-10.085000000000001</c:v>
                </c:pt>
                <c:pt idx="5020">
                  <c:v>-10.066000000000001</c:v>
                </c:pt>
                <c:pt idx="5021">
                  <c:v>-10.032</c:v>
                </c:pt>
                <c:pt idx="5022">
                  <c:v>-10.016</c:v>
                </c:pt>
                <c:pt idx="5023">
                  <c:v>-9.9799000000000007</c:v>
                </c:pt>
                <c:pt idx="5024">
                  <c:v>-9.9338999999999995</c:v>
                </c:pt>
                <c:pt idx="5025">
                  <c:v>-9.8483999999999998</c:v>
                </c:pt>
                <c:pt idx="5026">
                  <c:v>-9.7774999999999999</c:v>
                </c:pt>
                <c:pt idx="5027">
                  <c:v>-9.7194000000000003</c:v>
                </c:pt>
                <c:pt idx="5028">
                  <c:v>-9.6163000000000007</c:v>
                </c:pt>
                <c:pt idx="5029">
                  <c:v>-9.4876000000000005</c:v>
                </c:pt>
                <c:pt idx="5030">
                  <c:v>-9.3812999999999995</c:v>
                </c:pt>
                <c:pt idx="5031">
                  <c:v>-9.2719000000000005</c:v>
                </c:pt>
                <c:pt idx="5032">
                  <c:v>-9.1351999999999993</c:v>
                </c:pt>
                <c:pt idx="5033">
                  <c:v>-9.0157000000000007</c:v>
                </c:pt>
                <c:pt idx="5034">
                  <c:v>-8.9547000000000008</c:v>
                </c:pt>
                <c:pt idx="5035">
                  <c:v>-8.8597999999999999</c:v>
                </c:pt>
                <c:pt idx="5036">
                  <c:v>-8.7598000000000003</c:v>
                </c:pt>
                <c:pt idx="5037">
                  <c:v>-8.6572999999999993</c:v>
                </c:pt>
                <c:pt idx="5038">
                  <c:v>-8.5763999999999996</c:v>
                </c:pt>
                <c:pt idx="5039">
                  <c:v>-8.5120000000000005</c:v>
                </c:pt>
                <c:pt idx="5040">
                  <c:v>-8.4247999999999994</c:v>
                </c:pt>
                <c:pt idx="5041">
                  <c:v>-8.3370999999999995</c:v>
                </c:pt>
                <c:pt idx="5042">
                  <c:v>-8.2380999999999993</c:v>
                </c:pt>
                <c:pt idx="5043">
                  <c:v>-8.1134000000000004</c:v>
                </c:pt>
                <c:pt idx="5044">
                  <c:v>-7.9878</c:v>
                </c:pt>
                <c:pt idx="5045">
                  <c:v>-7.8737000000000004</c:v>
                </c:pt>
                <c:pt idx="5046">
                  <c:v>-7.7655000000000003</c:v>
                </c:pt>
                <c:pt idx="5047">
                  <c:v>-7.6223000000000001</c:v>
                </c:pt>
                <c:pt idx="5048">
                  <c:v>-7.4505999999999997</c:v>
                </c:pt>
                <c:pt idx="5049">
                  <c:v>-7.2938999999999998</c:v>
                </c:pt>
                <c:pt idx="5050">
                  <c:v>-7.1539000000000001</c:v>
                </c:pt>
                <c:pt idx="5051">
                  <c:v>-6.9641999999999999</c:v>
                </c:pt>
                <c:pt idx="5052">
                  <c:v>-6.7991999999999999</c:v>
                </c:pt>
                <c:pt idx="5053">
                  <c:v>-6.6254</c:v>
                </c:pt>
                <c:pt idx="5054">
                  <c:v>-6.4156000000000004</c:v>
                </c:pt>
                <c:pt idx="5055">
                  <c:v>-6.1902999999999997</c:v>
                </c:pt>
                <c:pt idx="5056">
                  <c:v>-6.0012999999999996</c:v>
                </c:pt>
                <c:pt idx="5057">
                  <c:v>-5.8388</c:v>
                </c:pt>
                <c:pt idx="5058">
                  <c:v>-5.6369999999999996</c:v>
                </c:pt>
                <c:pt idx="5059">
                  <c:v>-5.4443000000000001</c:v>
                </c:pt>
                <c:pt idx="5060">
                  <c:v>-5.2850000000000001</c:v>
                </c:pt>
                <c:pt idx="5061">
                  <c:v>-5.1311</c:v>
                </c:pt>
                <c:pt idx="5062">
                  <c:v>-5.0442</c:v>
                </c:pt>
                <c:pt idx="5063">
                  <c:v>-5.0000999999999998</c:v>
                </c:pt>
                <c:pt idx="5064">
                  <c:v>-4.9615999999999998</c:v>
                </c:pt>
                <c:pt idx="5065">
                  <c:v>-4.9516999999999998</c:v>
                </c:pt>
                <c:pt idx="5066">
                  <c:v>-4.9861000000000004</c:v>
                </c:pt>
                <c:pt idx="5067">
                  <c:v>-5.0353000000000003</c:v>
                </c:pt>
                <c:pt idx="5068">
                  <c:v>-5.0761000000000003</c:v>
                </c:pt>
                <c:pt idx="5069">
                  <c:v>-5.0994000000000002</c:v>
                </c:pt>
                <c:pt idx="5070">
                  <c:v>-5.0853999999999999</c:v>
                </c:pt>
                <c:pt idx="5071">
                  <c:v>-5.0629999999999997</c:v>
                </c:pt>
                <c:pt idx="5072">
                  <c:v>-5.0491999999999999</c:v>
                </c:pt>
                <c:pt idx="5073">
                  <c:v>-5.0049999999999999</c:v>
                </c:pt>
                <c:pt idx="5074">
                  <c:v>-4.9637000000000002</c:v>
                </c:pt>
                <c:pt idx="5075">
                  <c:v>-4.8956999999999997</c:v>
                </c:pt>
                <c:pt idx="5076">
                  <c:v>-4.7949999999999999</c:v>
                </c:pt>
                <c:pt idx="5077">
                  <c:v>-4.7587999999999999</c:v>
                </c:pt>
                <c:pt idx="5078">
                  <c:v>-4.7382</c:v>
                </c:pt>
                <c:pt idx="5079">
                  <c:v>-4.6684999999999999</c:v>
                </c:pt>
                <c:pt idx="5080">
                  <c:v>-4.6322000000000001</c:v>
                </c:pt>
                <c:pt idx="5081">
                  <c:v>-4.6170999999999998</c:v>
                </c:pt>
                <c:pt idx="5082">
                  <c:v>-4.5834000000000001</c:v>
                </c:pt>
                <c:pt idx="5083">
                  <c:v>-4.5660999999999996</c:v>
                </c:pt>
                <c:pt idx="5084">
                  <c:v>-4.5326000000000004</c:v>
                </c:pt>
                <c:pt idx="5085">
                  <c:v>-4.4692999999999996</c:v>
                </c:pt>
                <c:pt idx="5086">
                  <c:v>-4.3883999999999999</c:v>
                </c:pt>
                <c:pt idx="5087">
                  <c:v>-4.3341000000000003</c:v>
                </c:pt>
                <c:pt idx="5088">
                  <c:v>-4.2824</c:v>
                </c:pt>
                <c:pt idx="5089">
                  <c:v>-4.2187999999999999</c:v>
                </c:pt>
                <c:pt idx="5090">
                  <c:v>-4.1464999999999996</c:v>
                </c:pt>
                <c:pt idx="5091">
                  <c:v>-4.0576999999999996</c:v>
                </c:pt>
                <c:pt idx="5092">
                  <c:v>-3.9733999999999998</c:v>
                </c:pt>
                <c:pt idx="5093">
                  <c:v>-3.8948999999999998</c:v>
                </c:pt>
                <c:pt idx="5094">
                  <c:v>-3.8235999999999999</c:v>
                </c:pt>
                <c:pt idx="5095">
                  <c:v>-3.7465000000000002</c:v>
                </c:pt>
                <c:pt idx="5096">
                  <c:v>-3.6697000000000002</c:v>
                </c:pt>
                <c:pt idx="5097">
                  <c:v>-3.6255999999999999</c:v>
                </c:pt>
                <c:pt idx="5098">
                  <c:v>-3.6021000000000001</c:v>
                </c:pt>
                <c:pt idx="5099">
                  <c:v>-3.5619000000000001</c:v>
                </c:pt>
                <c:pt idx="5100">
                  <c:v>-3.4946000000000002</c:v>
                </c:pt>
                <c:pt idx="5101">
                  <c:v>-3.4285000000000001</c:v>
                </c:pt>
                <c:pt idx="5102">
                  <c:v>-3.4125000000000001</c:v>
                </c:pt>
                <c:pt idx="5103">
                  <c:v>-3.4066000000000001</c:v>
                </c:pt>
                <c:pt idx="5104">
                  <c:v>-3.3815</c:v>
                </c:pt>
                <c:pt idx="5105">
                  <c:v>-3.3616999999999999</c:v>
                </c:pt>
                <c:pt idx="5106">
                  <c:v>-3.3439999999999999</c:v>
                </c:pt>
                <c:pt idx="5107">
                  <c:v>-3.2606999999999999</c:v>
                </c:pt>
                <c:pt idx="5108">
                  <c:v>-3.1608999999999998</c:v>
                </c:pt>
                <c:pt idx="5109">
                  <c:v>-3.0876000000000001</c:v>
                </c:pt>
                <c:pt idx="5110">
                  <c:v>-3.0461</c:v>
                </c:pt>
                <c:pt idx="5111">
                  <c:v>-3.0289000000000001</c:v>
                </c:pt>
                <c:pt idx="5112">
                  <c:v>-3.0274999999999999</c:v>
                </c:pt>
                <c:pt idx="5113">
                  <c:v>-3.0228999999999999</c:v>
                </c:pt>
                <c:pt idx="5114">
                  <c:v>-3.0015999999999998</c:v>
                </c:pt>
                <c:pt idx="5115">
                  <c:v>-2.9891000000000001</c:v>
                </c:pt>
                <c:pt idx="5116">
                  <c:v>-2.9874000000000001</c:v>
                </c:pt>
                <c:pt idx="5117">
                  <c:v>-2.9744999999999999</c:v>
                </c:pt>
                <c:pt idx="5118">
                  <c:v>-2.9805999999999999</c:v>
                </c:pt>
                <c:pt idx="5119">
                  <c:v>-2.992</c:v>
                </c:pt>
                <c:pt idx="5120">
                  <c:v>-2.9803000000000002</c:v>
                </c:pt>
                <c:pt idx="5121">
                  <c:v>-2.9548000000000001</c:v>
                </c:pt>
                <c:pt idx="5122">
                  <c:v>-2.9466000000000001</c:v>
                </c:pt>
                <c:pt idx="5123">
                  <c:v>-2.9146999999999998</c:v>
                </c:pt>
                <c:pt idx="5124">
                  <c:v>-2.8443000000000001</c:v>
                </c:pt>
                <c:pt idx="5125">
                  <c:v>-2.7568999999999999</c:v>
                </c:pt>
                <c:pt idx="5126">
                  <c:v>-2.6905999999999999</c:v>
                </c:pt>
                <c:pt idx="5127">
                  <c:v>-2.6844000000000001</c:v>
                </c:pt>
                <c:pt idx="5128">
                  <c:v>-2.6789999999999998</c:v>
                </c:pt>
                <c:pt idx="5129">
                  <c:v>-2.6581000000000001</c:v>
                </c:pt>
                <c:pt idx="5130">
                  <c:v>-2.6509999999999998</c:v>
                </c:pt>
                <c:pt idx="5131">
                  <c:v>-2.6621999999999999</c:v>
                </c:pt>
                <c:pt idx="5132">
                  <c:v>-2.6890999999999998</c:v>
                </c:pt>
                <c:pt idx="5133">
                  <c:v>-2.6880000000000002</c:v>
                </c:pt>
                <c:pt idx="5134">
                  <c:v>-2.7031000000000001</c:v>
                </c:pt>
                <c:pt idx="5135">
                  <c:v>-2.6993999999999998</c:v>
                </c:pt>
                <c:pt idx="5136">
                  <c:v>-2.7204999999999999</c:v>
                </c:pt>
                <c:pt idx="5137">
                  <c:v>-2.7216</c:v>
                </c:pt>
                <c:pt idx="5138">
                  <c:v>-2.6949999999999998</c:v>
                </c:pt>
                <c:pt idx="5139">
                  <c:v>-2.6703999999999999</c:v>
                </c:pt>
                <c:pt idx="5140">
                  <c:v>-2.6536</c:v>
                </c:pt>
                <c:pt idx="5141">
                  <c:v>-2.6301999999999999</c:v>
                </c:pt>
                <c:pt idx="5142">
                  <c:v>-2.6036999999999999</c:v>
                </c:pt>
                <c:pt idx="5143">
                  <c:v>-2.5602</c:v>
                </c:pt>
                <c:pt idx="5144">
                  <c:v>-2.5733000000000001</c:v>
                </c:pt>
                <c:pt idx="5145">
                  <c:v>-2.6046</c:v>
                </c:pt>
                <c:pt idx="5146">
                  <c:v>-2.5903999999999998</c:v>
                </c:pt>
                <c:pt idx="5147">
                  <c:v>-2.5964999999999998</c:v>
                </c:pt>
                <c:pt idx="5148">
                  <c:v>-2.6198000000000001</c:v>
                </c:pt>
                <c:pt idx="5149">
                  <c:v>-2.6238000000000001</c:v>
                </c:pt>
                <c:pt idx="5150">
                  <c:v>-2.6331000000000002</c:v>
                </c:pt>
                <c:pt idx="5151">
                  <c:v>-2.6371000000000002</c:v>
                </c:pt>
                <c:pt idx="5152">
                  <c:v>-2.6453000000000002</c:v>
                </c:pt>
                <c:pt idx="5153">
                  <c:v>-2.6417999999999999</c:v>
                </c:pt>
                <c:pt idx="5154">
                  <c:v>-2.6305999999999998</c:v>
                </c:pt>
                <c:pt idx="5155">
                  <c:v>-2.6187999999999998</c:v>
                </c:pt>
                <c:pt idx="5156">
                  <c:v>-2.6214</c:v>
                </c:pt>
                <c:pt idx="5157">
                  <c:v>-2.6255999999999999</c:v>
                </c:pt>
                <c:pt idx="5158">
                  <c:v>-2.6147999999999998</c:v>
                </c:pt>
                <c:pt idx="5159">
                  <c:v>-2.6038000000000001</c:v>
                </c:pt>
                <c:pt idx="5160">
                  <c:v>-2.5918000000000001</c:v>
                </c:pt>
                <c:pt idx="5161">
                  <c:v>-2.5819000000000001</c:v>
                </c:pt>
                <c:pt idx="5162">
                  <c:v>-2.5575999999999999</c:v>
                </c:pt>
                <c:pt idx="5163">
                  <c:v>-2.5455000000000001</c:v>
                </c:pt>
                <c:pt idx="5164">
                  <c:v>-2.5493999999999999</c:v>
                </c:pt>
                <c:pt idx="5165">
                  <c:v>-2.5421</c:v>
                </c:pt>
                <c:pt idx="5166">
                  <c:v>-2.5604</c:v>
                </c:pt>
                <c:pt idx="5167">
                  <c:v>-2.5623999999999998</c:v>
                </c:pt>
                <c:pt idx="5168">
                  <c:v>-2.5686</c:v>
                </c:pt>
                <c:pt idx="5169">
                  <c:v>-2.5789</c:v>
                </c:pt>
                <c:pt idx="5170">
                  <c:v>-2.5891000000000002</c:v>
                </c:pt>
                <c:pt idx="5171">
                  <c:v>-2.5726</c:v>
                </c:pt>
                <c:pt idx="5172">
                  <c:v>-2.5687000000000002</c:v>
                </c:pt>
                <c:pt idx="5173">
                  <c:v>-2.5565000000000002</c:v>
                </c:pt>
                <c:pt idx="5174">
                  <c:v>-2.5484</c:v>
                </c:pt>
                <c:pt idx="5175">
                  <c:v>-2.528</c:v>
                </c:pt>
                <c:pt idx="5176">
                  <c:v>-2.5068000000000001</c:v>
                </c:pt>
                <c:pt idx="5177">
                  <c:v>-2.5055999999999998</c:v>
                </c:pt>
                <c:pt idx="5178">
                  <c:v>-2.5108999999999999</c:v>
                </c:pt>
                <c:pt idx="5179">
                  <c:v>-2.4923999999999999</c:v>
                </c:pt>
                <c:pt idx="5180">
                  <c:v>-2.4927000000000001</c:v>
                </c:pt>
                <c:pt idx="5181">
                  <c:v>-2.4754999999999998</c:v>
                </c:pt>
                <c:pt idx="5182">
                  <c:v>-2.4805000000000001</c:v>
                </c:pt>
                <c:pt idx="5183">
                  <c:v>-2.4902000000000002</c:v>
                </c:pt>
                <c:pt idx="5184">
                  <c:v>-2.5045999999999999</c:v>
                </c:pt>
                <c:pt idx="5185">
                  <c:v>-2.5087999999999999</c:v>
                </c:pt>
                <c:pt idx="5186">
                  <c:v>-2.5093999999999999</c:v>
                </c:pt>
                <c:pt idx="5187">
                  <c:v>-2.5259</c:v>
                </c:pt>
                <c:pt idx="5188">
                  <c:v>-2.5352999999999999</c:v>
                </c:pt>
                <c:pt idx="5189">
                  <c:v>-2.5259</c:v>
                </c:pt>
                <c:pt idx="5190">
                  <c:v>-2.5011000000000001</c:v>
                </c:pt>
                <c:pt idx="5191">
                  <c:v>-2.4925999999999999</c:v>
                </c:pt>
                <c:pt idx="5192">
                  <c:v>-2.4765999999999999</c:v>
                </c:pt>
                <c:pt idx="5193">
                  <c:v>-2.46</c:v>
                </c:pt>
                <c:pt idx="5194">
                  <c:v>-2.4317000000000002</c:v>
                </c:pt>
                <c:pt idx="5195">
                  <c:v>-2.4218000000000002</c:v>
                </c:pt>
                <c:pt idx="5196">
                  <c:v>-2.415</c:v>
                </c:pt>
                <c:pt idx="5197">
                  <c:v>-2.41</c:v>
                </c:pt>
                <c:pt idx="5198">
                  <c:v>-2.4079000000000002</c:v>
                </c:pt>
                <c:pt idx="5199">
                  <c:v>-2.4054000000000002</c:v>
                </c:pt>
                <c:pt idx="5200">
                  <c:v>-2.4110999999999998</c:v>
                </c:pt>
                <c:pt idx="5201">
                  <c:v>-2.4224999999999999</c:v>
                </c:pt>
                <c:pt idx="5202">
                  <c:v>-2.4495</c:v>
                </c:pt>
                <c:pt idx="5203">
                  <c:v>-2.4506000000000001</c:v>
                </c:pt>
                <c:pt idx="5204">
                  <c:v>-2.4512</c:v>
                </c:pt>
                <c:pt idx="5205">
                  <c:v>-2.4510000000000001</c:v>
                </c:pt>
                <c:pt idx="5206">
                  <c:v>-2.4552</c:v>
                </c:pt>
                <c:pt idx="5207">
                  <c:v>-2.4457</c:v>
                </c:pt>
                <c:pt idx="5208">
                  <c:v>-2.4177</c:v>
                </c:pt>
                <c:pt idx="5209">
                  <c:v>-2.3986000000000001</c:v>
                </c:pt>
                <c:pt idx="5210">
                  <c:v>-2.4094000000000002</c:v>
                </c:pt>
                <c:pt idx="5211">
                  <c:v>-2.4291</c:v>
                </c:pt>
                <c:pt idx="5212">
                  <c:v>-2.4333</c:v>
                </c:pt>
                <c:pt idx="5213">
                  <c:v>-2.4508000000000001</c:v>
                </c:pt>
                <c:pt idx="5214">
                  <c:v>-2.4575999999999998</c:v>
                </c:pt>
                <c:pt idx="5215">
                  <c:v>-2.4628999999999999</c:v>
                </c:pt>
                <c:pt idx="5216">
                  <c:v>-2.4588000000000001</c:v>
                </c:pt>
                <c:pt idx="5217">
                  <c:v>-2.4401999999999999</c:v>
                </c:pt>
                <c:pt idx="5218">
                  <c:v>-2.4546000000000001</c:v>
                </c:pt>
                <c:pt idx="5219">
                  <c:v>-2.4474</c:v>
                </c:pt>
                <c:pt idx="5220">
                  <c:v>-2.4380999999999999</c:v>
                </c:pt>
                <c:pt idx="5221">
                  <c:v>-2.4325000000000001</c:v>
                </c:pt>
                <c:pt idx="5222">
                  <c:v>-2.4110999999999998</c:v>
                </c:pt>
                <c:pt idx="5223">
                  <c:v>-2.3980999999999999</c:v>
                </c:pt>
                <c:pt idx="5224">
                  <c:v>-2.3788</c:v>
                </c:pt>
                <c:pt idx="5225">
                  <c:v>-2.3854000000000002</c:v>
                </c:pt>
                <c:pt idx="5226">
                  <c:v>-2.3938999999999999</c:v>
                </c:pt>
                <c:pt idx="5227">
                  <c:v>-2.4260999999999999</c:v>
                </c:pt>
                <c:pt idx="5228">
                  <c:v>-2.4657</c:v>
                </c:pt>
                <c:pt idx="5229">
                  <c:v>-2.5019999999999998</c:v>
                </c:pt>
                <c:pt idx="5230">
                  <c:v>-2.5297999999999998</c:v>
                </c:pt>
                <c:pt idx="5231">
                  <c:v>-2.5758999999999999</c:v>
                </c:pt>
                <c:pt idx="5232">
                  <c:v>-2.6255999999999999</c:v>
                </c:pt>
                <c:pt idx="5233">
                  <c:v>-2.6776</c:v>
                </c:pt>
                <c:pt idx="5234">
                  <c:v>-2.7509999999999999</c:v>
                </c:pt>
                <c:pt idx="5235">
                  <c:v>-2.8168000000000002</c:v>
                </c:pt>
                <c:pt idx="5236">
                  <c:v>-2.9024999999999999</c:v>
                </c:pt>
                <c:pt idx="5237">
                  <c:v>-2.9868000000000001</c:v>
                </c:pt>
                <c:pt idx="5238">
                  <c:v>-3.0634999999999999</c:v>
                </c:pt>
                <c:pt idx="5239">
                  <c:v>-3.1566000000000001</c:v>
                </c:pt>
                <c:pt idx="5240">
                  <c:v>-3.2254999999999998</c:v>
                </c:pt>
                <c:pt idx="5241">
                  <c:v>-3.3043</c:v>
                </c:pt>
                <c:pt idx="5242">
                  <c:v>-3.4169999999999998</c:v>
                </c:pt>
                <c:pt idx="5243">
                  <c:v>-3.5522</c:v>
                </c:pt>
                <c:pt idx="5244">
                  <c:v>-3.6738</c:v>
                </c:pt>
                <c:pt idx="5245">
                  <c:v>-3.8346</c:v>
                </c:pt>
                <c:pt idx="5246">
                  <c:v>-4.0143000000000004</c:v>
                </c:pt>
                <c:pt idx="5247">
                  <c:v>-4.1614000000000004</c:v>
                </c:pt>
                <c:pt idx="5248">
                  <c:v>-4.2790999999999997</c:v>
                </c:pt>
                <c:pt idx="5249">
                  <c:v>-4.4080000000000004</c:v>
                </c:pt>
                <c:pt idx="5250">
                  <c:v>-4.5407999999999999</c:v>
                </c:pt>
                <c:pt idx="5251">
                  <c:v>-4.6997</c:v>
                </c:pt>
                <c:pt idx="5252">
                  <c:v>-4.8823999999999996</c:v>
                </c:pt>
                <c:pt idx="5253">
                  <c:v>-5.0042999999999997</c:v>
                </c:pt>
                <c:pt idx="5254">
                  <c:v>-5.0244</c:v>
                </c:pt>
                <c:pt idx="5255">
                  <c:v>-5.0933000000000002</c:v>
                </c:pt>
                <c:pt idx="5256">
                  <c:v>-5.1539000000000001</c:v>
                </c:pt>
                <c:pt idx="5257">
                  <c:v>-5.1672000000000002</c:v>
                </c:pt>
                <c:pt idx="5258">
                  <c:v>-5.2279999999999998</c:v>
                </c:pt>
                <c:pt idx="5259">
                  <c:v>-5.2615999999999996</c:v>
                </c:pt>
                <c:pt idx="5260">
                  <c:v>-5.3010000000000002</c:v>
                </c:pt>
                <c:pt idx="5261">
                  <c:v>-5.3804999999999996</c:v>
                </c:pt>
                <c:pt idx="5262">
                  <c:v>-5.4970999999999997</c:v>
                </c:pt>
                <c:pt idx="5263">
                  <c:v>-5.6223999999999998</c:v>
                </c:pt>
                <c:pt idx="5264">
                  <c:v>-5.7507000000000001</c:v>
                </c:pt>
                <c:pt idx="5265">
                  <c:v>-5.8663999999999996</c:v>
                </c:pt>
                <c:pt idx="5266">
                  <c:v>-6.0297999999999998</c:v>
                </c:pt>
                <c:pt idx="5267">
                  <c:v>-6.1951000000000001</c:v>
                </c:pt>
                <c:pt idx="5268">
                  <c:v>-6.3638000000000003</c:v>
                </c:pt>
                <c:pt idx="5269">
                  <c:v>-6.5221</c:v>
                </c:pt>
                <c:pt idx="5270">
                  <c:v>-6.6669999999999998</c:v>
                </c:pt>
                <c:pt idx="5271">
                  <c:v>-6.8484999999999996</c:v>
                </c:pt>
                <c:pt idx="5272">
                  <c:v>-7.0326000000000004</c:v>
                </c:pt>
                <c:pt idx="5273">
                  <c:v>-7.1864999999999997</c:v>
                </c:pt>
                <c:pt idx="5274">
                  <c:v>-7.3421000000000003</c:v>
                </c:pt>
                <c:pt idx="5275">
                  <c:v>-7.5433000000000003</c:v>
                </c:pt>
                <c:pt idx="5276">
                  <c:v>-7.7351999999999999</c:v>
                </c:pt>
                <c:pt idx="5277">
                  <c:v>-7.8842999999999996</c:v>
                </c:pt>
                <c:pt idx="5278">
                  <c:v>-8.0332000000000008</c:v>
                </c:pt>
                <c:pt idx="5279">
                  <c:v>-8.1804000000000006</c:v>
                </c:pt>
                <c:pt idx="5280">
                  <c:v>-8.3041</c:v>
                </c:pt>
                <c:pt idx="5281">
                  <c:v>-8.4190000000000005</c:v>
                </c:pt>
                <c:pt idx="5282">
                  <c:v>-8.5475999999999992</c:v>
                </c:pt>
                <c:pt idx="5283">
                  <c:v>-8.6728000000000005</c:v>
                </c:pt>
                <c:pt idx="5284">
                  <c:v>-8.7843999999999998</c:v>
                </c:pt>
                <c:pt idx="5285">
                  <c:v>-8.8657000000000004</c:v>
                </c:pt>
                <c:pt idx="5286">
                  <c:v>-8.9488000000000003</c:v>
                </c:pt>
                <c:pt idx="5287">
                  <c:v>-9.0198</c:v>
                </c:pt>
                <c:pt idx="5288">
                  <c:v>-9.0602</c:v>
                </c:pt>
                <c:pt idx="5289">
                  <c:v>-9.0894999999999992</c:v>
                </c:pt>
                <c:pt idx="5290">
                  <c:v>-9.1173999999999999</c:v>
                </c:pt>
                <c:pt idx="5291">
                  <c:v>-9.1311</c:v>
                </c:pt>
                <c:pt idx="5292">
                  <c:v>-9.1525999999999996</c:v>
                </c:pt>
                <c:pt idx="5293">
                  <c:v>-9.1582000000000008</c:v>
                </c:pt>
                <c:pt idx="5294">
                  <c:v>-9.1626999999999992</c:v>
                </c:pt>
                <c:pt idx="5295">
                  <c:v>-9.1638999999999999</c:v>
                </c:pt>
                <c:pt idx="5296">
                  <c:v>-9.1775000000000002</c:v>
                </c:pt>
                <c:pt idx="5297">
                  <c:v>-9.2003000000000004</c:v>
                </c:pt>
                <c:pt idx="5298">
                  <c:v>-9.2223000000000006</c:v>
                </c:pt>
                <c:pt idx="5299">
                  <c:v>-9.2361000000000004</c:v>
                </c:pt>
                <c:pt idx="5300">
                  <c:v>-9.2620000000000005</c:v>
                </c:pt>
                <c:pt idx="5301">
                  <c:v>-9.2959999999999994</c:v>
                </c:pt>
                <c:pt idx="5302">
                  <c:v>-9.3172999999999995</c:v>
                </c:pt>
                <c:pt idx="5303">
                  <c:v>-9.3445999999999998</c:v>
                </c:pt>
                <c:pt idx="5304">
                  <c:v>-9.3734999999999999</c:v>
                </c:pt>
                <c:pt idx="5305">
                  <c:v>-9.4156999999999993</c:v>
                </c:pt>
                <c:pt idx="5306">
                  <c:v>-9.4278999999999993</c:v>
                </c:pt>
                <c:pt idx="5307">
                  <c:v>-9.4099000000000004</c:v>
                </c:pt>
                <c:pt idx="5308">
                  <c:v>-9.4033999999999995</c:v>
                </c:pt>
                <c:pt idx="5309">
                  <c:v>-9.3986999999999998</c:v>
                </c:pt>
                <c:pt idx="5310">
                  <c:v>-9.4117999999999995</c:v>
                </c:pt>
                <c:pt idx="5311">
                  <c:v>-9.4335000000000004</c:v>
                </c:pt>
                <c:pt idx="5312">
                  <c:v>-9.4656000000000002</c:v>
                </c:pt>
                <c:pt idx="5313">
                  <c:v>-9.4920000000000009</c:v>
                </c:pt>
                <c:pt idx="5314">
                  <c:v>-9.5047999999999995</c:v>
                </c:pt>
                <c:pt idx="5315">
                  <c:v>-9.5184999999999995</c:v>
                </c:pt>
                <c:pt idx="5316">
                  <c:v>-9.5140999999999991</c:v>
                </c:pt>
                <c:pt idx="5317">
                  <c:v>-9.5241000000000007</c:v>
                </c:pt>
                <c:pt idx="5318">
                  <c:v>-9.5471000000000004</c:v>
                </c:pt>
                <c:pt idx="5319">
                  <c:v>-9.5652000000000008</c:v>
                </c:pt>
                <c:pt idx="5320">
                  <c:v>-9.5740999999999996</c:v>
                </c:pt>
                <c:pt idx="5321">
                  <c:v>-9.5996000000000006</c:v>
                </c:pt>
                <c:pt idx="5322">
                  <c:v>-9.6245999999999992</c:v>
                </c:pt>
                <c:pt idx="5323">
                  <c:v>-9.6583000000000006</c:v>
                </c:pt>
                <c:pt idx="5324">
                  <c:v>-9.6606000000000005</c:v>
                </c:pt>
                <c:pt idx="5325">
                  <c:v>-9.6707000000000001</c:v>
                </c:pt>
                <c:pt idx="5326">
                  <c:v>-9.6782000000000004</c:v>
                </c:pt>
                <c:pt idx="5327">
                  <c:v>-9.7025000000000006</c:v>
                </c:pt>
                <c:pt idx="5328">
                  <c:v>-9.7239000000000004</c:v>
                </c:pt>
                <c:pt idx="5329">
                  <c:v>-9.7174999999999994</c:v>
                </c:pt>
                <c:pt idx="5330">
                  <c:v>-9.7140000000000004</c:v>
                </c:pt>
                <c:pt idx="5331">
                  <c:v>-9.7413000000000007</c:v>
                </c:pt>
                <c:pt idx="5332">
                  <c:v>-9.7567000000000004</c:v>
                </c:pt>
                <c:pt idx="5333">
                  <c:v>-9.7704000000000004</c:v>
                </c:pt>
                <c:pt idx="5334">
                  <c:v>-9.7859999999999996</c:v>
                </c:pt>
                <c:pt idx="5335">
                  <c:v>-9.8094000000000001</c:v>
                </c:pt>
                <c:pt idx="5336">
                  <c:v>-9.8331999999999997</c:v>
                </c:pt>
                <c:pt idx="5337">
                  <c:v>-9.8388000000000009</c:v>
                </c:pt>
                <c:pt idx="5338">
                  <c:v>-9.8422000000000001</c:v>
                </c:pt>
                <c:pt idx="5339">
                  <c:v>-9.8559000000000001</c:v>
                </c:pt>
                <c:pt idx="5340">
                  <c:v>-9.8758999999999997</c:v>
                </c:pt>
                <c:pt idx="5341">
                  <c:v>-9.8984000000000005</c:v>
                </c:pt>
                <c:pt idx="5342">
                  <c:v>-9.9110999999999994</c:v>
                </c:pt>
                <c:pt idx="5343">
                  <c:v>-9.9138000000000002</c:v>
                </c:pt>
                <c:pt idx="5344">
                  <c:v>-9.9194999999999993</c:v>
                </c:pt>
                <c:pt idx="5345">
                  <c:v>-9.9260000000000002</c:v>
                </c:pt>
                <c:pt idx="5346">
                  <c:v>-9.9162999999999997</c:v>
                </c:pt>
                <c:pt idx="5347">
                  <c:v>-9.9155999999999995</c:v>
                </c:pt>
                <c:pt idx="5348">
                  <c:v>-9.9144000000000005</c:v>
                </c:pt>
                <c:pt idx="5349">
                  <c:v>-9.9094999999999995</c:v>
                </c:pt>
                <c:pt idx="5350">
                  <c:v>-9.9145000000000003</c:v>
                </c:pt>
                <c:pt idx="5351">
                  <c:v>-9.9349000000000007</c:v>
                </c:pt>
                <c:pt idx="5352">
                  <c:v>-9.9374000000000002</c:v>
                </c:pt>
                <c:pt idx="5353">
                  <c:v>-9.9518000000000004</c:v>
                </c:pt>
                <c:pt idx="5354">
                  <c:v>-9.9692000000000007</c:v>
                </c:pt>
                <c:pt idx="5355">
                  <c:v>-10.000999999999999</c:v>
                </c:pt>
                <c:pt idx="5356">
                  <c:v>-10</c:v>
                </c:pt>
                <c:pt idx="5357">
                  <c:v>-10.015000000000001</c:v>
                </c:pt>
                <c:pt idx="5358">
                  <c:v>-10.034000000000001</c:v>
                </c:pt>
                <c:pt idx="5359">
                  <c:v>-10.058</c:v>
                </c:pt>
                <c:pt idx="5360">
                  <c:v>-10.093</c:v>
                </c:pt>
                <c:pt idx="5361">
                  <c:v>-10.122999999999999</c:v>
                </c:pt>
                <c:pt idx="5362">
                  <c:v>-10.128</c:v>
                </c:pt>
                <c:pt idx="5363">
                  <c:v>-10.137</c:v>
                </c:pt>
                <c:pt idx="5364">
                  <c:v>-10.148999999999999</c:v>
                </c:pt>
                <c:pt idx="5365">
                  <c:v>-10.157</c:v>
                </c:pt>
                <c:pt idx="5366">
                  <c:v>-10.17</c:v>
                </c:pt>
                <c:pt idx="5367">
                  <c:v>-10.185</c:v>
                </c:pt>
                <c:pt idx="5368">
                  <c:v>-10.166</c:v>
                </c:pt>
                <c:pt idx="5369">
                  <c:v>-10.180999999999999</c:v>
                </c:pt>
                <c:pt idx="5370">
                  <c:v>-10.175000000000001</c:v>
                </c:pt>
                <c:pt idx="5371">
                  <c:v>-10.176</c:v>
                </c:pt>
                <c:pt idx="5372">
                  <c:v>-10.18</c:v>
                </c:pt>
                <c:pt idx="5373">
                  <c:v>-10.195</c:v>
                </c:pt>
                <c:pt idx="5374">
                  <c:v>-10.199</c:v>
                </c:pt>
                <c:pt idx="5375">
                  <c:v>-10.210000000000001</c:v>
                </c:pt>
                <c:pt idx="5376">
                  <c:v>-10.217000000000001</c:v>
                </c:pt>
                <c:pt idx="5377">
                  <c:v>-10.207000000000001</c:v>
                </c:pt>
                <c:pt idx="5378">
                  <c:v>-10.220000000000001</c:v>
                </c:pt>
                <c:pt idx="5379">
                  <c:v>-10.227</c:v>
                </c:pt>
                <c:pt idx="5380">
                  <c:v>-10.247</c:v>
                </c:pt>
                <c:pt idx="5381">
                  <c:v>-10.263999999999999</c:v>
                </c:pt>
                <c:pt idx="5382">
                  <c:v>-10.268000000000001</c:v>
                </c:pt>
                <c:pt idx="5383">
                  <c:v>-10.28</c:v>
                </c:pt>
                <c:pt idx="5384">
                  <c:v>-10.291</c:v>
                </c:pt>
                <c:pt idx="5385">
                  <c:v>-10.287000000000001</c:v>
                </c:pt>
                <c:pt idx="5386">
                  <c:v>-10.302</c:v>
                </c:pt>
                <c:pt idx="5387">
                  <c:v>-10.327</c:v>
                </c:pt>
                <c:pt idx="5388">
                  <c:v>-10.361000000000001</c:v>
                </c:pt>
                <c:pt idx="5389">
                  <c:v>-10.372</c:v>
                </c:pt>
                <c:pt idx="5390">
                  <c:v>-10.382</c:v>
                </c:pt>
                <c:pt idx="5391">
                  <c:v>-10.401</c:v>
                </c:pt>
                <c:pt idx="5392">
                  <c:v>-10.417</c:v>
                </c:pt>
                <c:pt idx="5393">
                  <c:v>-10.417999999999999</c:v>
                </c:pt>
                <c:pt idx="5394">
                  <c:v>-10.417999999999999</c:v>
                </c:pt>
                <c:pt idx="5395">
                  <c:v>-10.409000000000001</c:v>
                </c:pt>
                <c:pt idx="5396">
                  <c:v>-10.401999999999999</c:v>
                </c:pt>
                <c:pt idx="5397">
                  <c:v>-10.378</c:v>
                </c:pt>
                <c:pt idx="5398">
                  <c:v>-10.363</c:v>
                </c:pt>
                <c:pt idx="5399">
                  <c:v>-10.345000000000001</c:v>
                </c:pt>
                <c:pt idx="5400">
                  <c:v>-10.331</c:v>
                </c:pt>
                <c:pt idx="5401">
                  <c:v>-10.339</c:v>
                </c:pt>
                <c:pt idx="5402">
                  <c:v>-10.333</c:v>
                </c:pt>
                <c:pt idx="5403">
                  <c:v>-10.321999999999999</c:v>
                </c:pt>
                <c:pt idx="5404">
                  <c:v>-10.349</c:v>
                </c:pt>
                <c:pt idx="5405">
                  <c:v>-10.375</c:v>
                </c:pt>
                <c:pt idx="5406">
                  <c:v>-10.401999999999999</c:v>
                </c:pt>
                <c:pt idx="5407">
                  <c:v>-10.43</c:v>
                </c:pt>
                <c:pt idx="5408">
                  <c:v>-10.449</c:v>
                </c:pt>
                <c:pt idx="5409">
                  <c:v>-10.475</c:v>
                </c:pt>
                <c:pt idx="5410">
                  <c:v>-10.496</c:v>
                </c:pt>
                <c:pt idx="5411">
                  <c:v>-10.510999999999999</c:v>
                </c:pt>
                <c:pt idx="5412">
                  <c:v>-10.507999999999999</c:v>
                </c:pt>
                <c:pt idx="5413">
                  <c:v>-10.509</c:v>
                </c:pt>
                <c:pt idx="5414">
                  <c:v>-10.484</c:v>
                </c:pt>
                <c:pt idx="5415">
                  <c:v>-10.472</c:v>
                </c:pt>
                <c:pt idx="5416">
                  <c:v>-10.464</c:v>
                </c:pt>
                <c:pt idx="5417">
                  <c:v>-10.438000000000001</c:v>
                </c:pt>
                <c:pt idx="5418">
                  <c:v>-10.432</c:v>
                </c:pt>
                <c:pt idx="5419">
                  <c:v>-10.449</c:v>
                </c:pt>
                <c:pt idx="5420">
                  <c:v>-10.449</c:v>
                </c:pt>
                <c:pt idx="5421">
                  <c:v>-10.45</c:v>
                </c:pt>
                <c:pt idx="5422">
                  <c:v>-10.465</c:v>
                </c:pt>
                <c:pt idx="5423">
                  <c:v>-10.47</c:v>
                </c:pt>
                <c:pt idx="5424">
                  <c:v>-10.484999999999999</c:v>
                </c:pt>
                <c:pt idx="5425">
                  <c:v>-10.484</c:v>
                </c:pt>
                <c:pt idx="5426">
                  <c:v>-10.462999999999999</c:v>
                </c:pt>
                <c:pt idx="5427">
                  <c:v>-10.487</c:v>
                </c:pt>
                <c:pt idx="5428">
                  <c:v>-10.478999999999999</c:v>
                </c:pt>
                <c:pt idx="5429">
                  <c:v>-10.487</c:v>
                </c:pt>
                <c:pt idx="5430">
                  <c:v>-10.502000000000001</c:v>
                </c:pt>
                <c:pt idx="5431">
                  <c:v>-10.503</c:v>
                </c:pt>
                <c:pt idx="5432">
                  <c:v>-10.51</c:v>
                </c:pt>
                <c:pt idx="5433">
                  <c:v>-10.489000000000001</c:v>
                </c:pt>
                <c:pt idx="5434">
                  <c:v>-10.474</c:v>
                </c:pt>
                <c:pt idx="5435">
                  <c:v>-10.472</c:v>
                </c:pt>
                <c:pt idx="5436">
                  <c:v>-10.451000000000001</c:v>
                </c:pt>
                <c:pt idx="5437">
                  <c:v>-10.425000000000001</c:v>
                </c:pt>
                <c:pt idx="5438">
                  <c:v>-10.414</c:v>
                </c:pt>
                <c:pt idx="5439">
                  <c:v>-10.388</c:v>
                </c:pt>
                <c:pt idx="5440">
                  <c:v>-10.358000000000001</c:v>
                </c:pt>
                <c:pt idx="5441">
                  <c:v>-10.319000000000001</c:v>
                </c:pt>
                <c:pt idx="5442">
                  <c:v>-10.282</c:v>
                </c:pt>
                <c:pt idx="5443">
                  <c:v>-10.244999999999999</c:v>
                </c:pt>
                <c:pt idx="5444">
                  <c:v>-10.188000000000001</c:v>
                </c:pt>
                <c:pt idx="5445">
                  <c:v>-10.125999999999999</c:v>
                </c:pt>
                <c:pt idx="5446">
                  <c:v>-10.069000000000001</c:v>
                </c:pt>
                <c:pt idx="5447">
                  <c:v>-9.9883000000000006</c:v>
                </c:pt>
                <c:pt idx="5448">
                  <c:v>-9.9011999999999993</c:v>
                </c:pt>
                <c:pt idx="5449">
                  <c:v>-9.8321000000000005</c:v>
                </c:pt>
                <c:pt idx="5450">
                  <c:v>-9.7457999999999991</c:v>
                </c:pt>
                <c:pt idx="5451">
                  <c:v>-9.6585999999999999</c:v>
                </c:pt>
                <c:pt idx="5452">
                  <c:v>-9.5838000000000001</c:v>
                </c:pt>
                <c:pt idx="5453">
                  <c:v>-9.5417000000000005</c:v>
                </c:pt>
                <c:pt idx="5454">
                  <c:v>-9.4544999999999995</c:v>
                </c:pt>
                <c:pt idx="5455">
                  <c:v>-9.3539999999999992</c:v>
                </c:pt>
                <c:pt idx="5456">
                  <c:v>-9.2673000000000005</c:v>
                </c:pt>
                <c:pt idx="5457">
                  <c:v>-9.1865000000000006</c:v>
                </c:pt>
                <c:pt idx="5458">
                  <c:v>-9.1219999999999999</c:v>
                </c:pt>
                <c:pt idx="5459">
                  <c:v>-9.0775000000000006</c:v>
                </c:pt>
                <c:pt idx="5460">
                  <c:v>-9.0258000000000003</c:v>
                </c:pt>
                <c:pt idx="5461">
                  <c:v>-8.9581</c:v>
                </c:pt>
                <c:pt idx="5462">
                  <c:v>-8.8903999999999996</c:v>
                </c:pt>
                <c:pt idx="5463">
                  <c:v>-8.8109000000000002</c:v>
                </c:pt>
                <c:pt idx="5464">
                  <c:v>-8.7218</c:v>
                </c:pt>
                <c:pt idx="5465">
                  <c:v>-8.6780000000000008</c:v>
                </c:pt>
                <c:pt idx="5466">
                  <c:v>-8.6571999999999996</c:v>
                </c:pt>
                <c:pt idx="5467">
                  <c:v>-8.6149000000000004</c:v>
                </c:pt>
                <c:pt idx="5468">
                  <c:v>-8.5272000000000006</c:v>
                </c:pt>
                <c:pt idx="5469">
                  <c:v>-8.4390999999999998</c:v>
                </c:pt>
                <c:pt idx="5470">
                  <c:v>-8.3701000000000008</c:v>
                </c:pt>
                <c:pt idx="5471">
                  <c:v>-8.3019999999999996</c:v>
                </c:pt>
                <c:pt idx="5472">
                  <c:v>-8.2067999999999994</c:v>
                </c:pt>
                <c:pt idx="5473">
                  <c:v>-8.1219000000000001</c:v>
                </c:pt>
                <c:pt idx="5474">
                  <c:v>-8.0305</c:v>
                </c:pt>
                <c:pt idx="5475">
                  <c:v>-7.9494999999999996</c:v>
                </c:pt>
                <c:pt idx="5476">
                  <c:v>-7.8742000000000001</c:v>
                </c:pt>
                <c:pt idx="5477">
                  <c:v>-7.8022</c:v>
                </c:pt>
                <c:pt idx="5478">
                  <c:v>-7.7365000000000004</c:v>
                </c:pt>
                <c:pt idx="5479">
                  <c:v>-7.6437999999999997</c:v>
                </c:pt>
                <c:pt idx="5480">
                  <c:v>-7.5602999999999998</c:v>
                </c:pt>
                <c:pt idx="5481">
                  <c:v>-7.4702000000000002</c:v>
                </c:pt>
                <c:pt idx="5482">
                  <c:v>-7.3859000000000004</c:v>
                </c:pt>
                <c:pt idx="5483">
                  <c:v>-7.2969999999999997</c:v>
                </c:pt>
                <c:pt idx="5484">
                  <c:v>-7.2187000000000001</c:v>
                </c:pt>
                <c:pt idx="5485">
                  <c:v>-7.1551</c:v>
                </c:pt>
                <c:pt idx="5486">
                  <c:v>-7.0486000000000004</c:v>
                </c:pt>
                <c:pt idx="5487">
                  <c:v>-6.9425999999999997</c:v>
                </c:pt>
                <c:pt idx="5488">
                  <c:v>-6.8567999999999998</c:v>
                </c:pt>
                <c:pt idx="5489">
                  <c:v>-6.8098999999999998</c:v>
                </c:pt>
                <c:pt idx="5490">
                  <c:v>-6.7569999999999997</c:v>
                </c:pt>
                <c:pt idx="5491">
                  <c:v>-6.6650999999999998</c:v>
                </c:pt>
                <c:pt idx="5492">
                  <c:v>-6.5820999999999996</c:v>
                </c:pt>
                <c:pt idx="5493">
                  <c:v>-6.4774000000000003</c:v>
                </c:pt>
                <c:pt idx="5494">
                  <c:v>-6.4085000000000001</c:v>
                </c:pt>
                <c:pt idx="5495">
                  <c:v>-6.3699000000000003</c:v>
                </c:pt>
                <c:pt idx="5496">
                  <c:v>-6.3106999999999998</c:v>
                </c:pt>
                <c:pt idx="5497">
                  <c:v>-6.2545999999999999</c:v>
                </c:pt>
                <c:pt idx="5498">
                  <c:v>-6.16</c:v>
                </c:pt>
                <c:pt idx="5499">
                  <c:v>-6.0717999999999996</c:v>
                </c:pt>
                <c:pt idx="5500">
                  <c:v>-6.0235000000000003</c:v>
                </c:pt>
                <c:pt idx="5501">
                  <c:v>-5.9661999999999997</c:v>
                </c:pt>
                <c:pt idx="5502">
                  <c:v>-5.9147999999999996</c:v>
                </c:pt>
                <c:pt idx="5503">
                  <c:v>-5.8688000000000002</c:v>
                </c:pt>
                <c:pt idx="5504">
                  <c:v>-5.8003</c:v>
                </c:pt>
                <c:pt idx="5505">
                  <c:v>-5.7531999999999996</c:v>
                </c:pt>
                <c:pt idx="5506">
                  <c:v>-5.7084999999999999</c:v>
                </c:pt>
                <c:pt idx="5507">
                  <c:v>-5.6647999999999996</c:v>
                </c:pt>
                <c:pt idx="5508">
                  <c:v>-5.6101000000000001</c:v>
                </c:pt>
                <c:pt idx="5509">
                  <c:v>-5.5494000000000003</c:v>
                </c:pt>
                <c:pt idx="5510">
                  <c:v>-5.4934000000000003</c:v>
                </c:pt>
                <c:pt idx="5511">
                  <c:v>-5.4375</c:v>
                </c:pt>
                <c:pt idx="5512">
                  <c:v>-5.3924000000000003</c:v>
                </c:pt>
                <c:pt idx="5513">
                  <c:v>-5.3670999999999998</c:v>
                </c:pt>
                <c:pt idx="5514">
                  <c:v>-5.3288000000000002</c:v>
                </c:pt>
                <c:pt idx="5515">
                  <c:v>-5.3182999999999998</c:v>
                </c:pt>
                <c:pt idx="5516">
                  <c:v>-5.2869999999999999</c:v>
                </c:pt>
                <c:pt idx="5517">
                  <c:v>-5.2504</c:v>
                </c:pt>
                <c:pt idx="5518">
                  <c:v>-5.2306999999999997</c:v>
                </c:pt>
                <c:pt idx="5519">
                  <c:v>-5.2285000000000004</c:v>
                </c:pt>
                <c:pt idx="5520">
                  <c:v>-5.2206999999999999</c:v>
                </c:pt>
                <c:pt idx="5521">
                  <c:v>-5.2054</c:v>
                </c:pt>
                <c:pt idx="5522">
                  <c:v>-5.2077999999999998</c:v>
                </c:pt>
                <c:pt idx="5523">
                  <c:v>-5.1971999999999996</c:v>
                </c:pt>
                <c:pt idx="5524">
                  <c:v>-5.1723999999999997</c:v>
                </c:pt>
                <c:pt idx="5525">
                  <c:v>-5.1521999999999997</c:v>
                </c:pt>
                <c:pt idx="5526">
                  <c:v>-5.1273999999999997</c:v>
                </c:pt>
                <c:pt idx="5527">
                  <c:v>-5.0812999999999997</c:v>
                </c:pt>
                <c:pt idx="5528">
                  <c:v>-5.0644</c:v>
                </c:pt>
                <c:pt idx="5529">
                  <c:v>-5.0411999999999999</c:v>
                </c:pt>
                <c:pt idx="5530">
                  <c:v>-5.0377999999999998</c:v>
                </c:pt>
                <c:pt idx="5531">
                  <c:v>-5.0373000000000001</c:v>
                </c:pt>
                <c:pt idx="5532">
                  <c:v>-5.0305999999999997</c:v>
                </c:pt>
                <c:pt idx="5533">
                  <c:v>-5.0117000000000003</c:v>
                </c:pt>
                <c:pt idx="5534">
                  <c:v>-5.0000999999999998</c:v>
                </c:pt>
                <c:pt idx="5535">
                  <c:v>-4.9993999999999996</c:v>
                </c:pt>
                <c:pt idx="5536">
                  <c:v>-4.9909999999999997</c:v>
                </c:pt>
                <c:pt idx="5537">
                  <c:v>-4.9783999999999997</c:v>
                </c:pt>
                <c:pt idx="5538">
                  <c:v>-4.9927999999999999</c:v>
                </c:pt>
                <c:pt idx="5539">
                  <c:v>-5.0141999999999998</c:v>
                </c:pt>
                <c:pt idx="5540">
                  <c:v>-5.0209000000000001</c:v>
                </c:pt>
                <c:pt idx="5541">
                  <c:v>-5.0053999999999998</c:v>
                </c:pt>
                <c:pt idx="5542">
                  <c:v>-5.0077999999999996</c:v>
                </c:pt>
                <c:pt idx="5543">
                  <c:v>-4.9992999999999999</c:v>
                </c:pt>
                <c:pt idx="5544">
                  <c:v>-4.9766000000000004</c:v>
                </c:pt>
                <c:pt idx="5545">
                  <c:v>-4.9482999999999997</c:v>
                </c:pt>
                <c:pt idx="5546">
                  <c:v>-4.9321999999999999</c:v>
                </c:pt>
                <c:pt idx="5547">
                  <c:v>-4.9249999999999998</c:v>
                </c:pt>
                <c:pt idx="5548">
                  <c:v>-4.9066999999999998</c:v>
                </c:pt>
                <c:pt idx="5549">
                  <c:v>-4.8898000000000001</c:v>
                </c:pt>
                <c:pt idx="5550">
                  <c:v>-4.8689999999999998</c:v>
                </c:pt>
                <c:pt idx="5551">
                  <c:v>-4.8795000000000002</c:v>
                </c:pt>
                <c:pt idx="5552">
                  <c:v>-4.8678999999999997</c:v>
                </c:pt>
                <c:pt idx="5553">
                  <c:v>-4.8255999999999997</c:v>
                </c:pt>
                <c:pt idx="5554">
                  <c:v>-4.7965</c:v>
                </c:pt>
                <c:pt idx="5555">
                  <c:v>-4.8089000000000004</c:v>
                </c:pt>
                <c:pt idx="5556">
                  <c:v>-4.8013000000000003</c:v>
                </c:pt>
                <c:pt idx="5557">
                  <c:v>-4.7816999999999998</c:v>
                </c:pt>
                <c:pt idx="5558">
                  <c:v>-4.7328000000000001</c:v>
                </c:pt>
                <c:pt idx="5559">
                  <c:v>-4.6928999999999998</c:v>
                </c:pt>
                <c:pt idx="5560">
                  <c:v>-4.6780999999999997</c:v>
                </c:pt>
                <c:pt idx="5561">
                  <c:v>-4.6749999999999998</c:v>
                </c:pt>
                <c:pt idx="5562">
                  <c:v>-4.6470000000000002</c:v>
                </c:pt>
                <c:pt idx="5563">
                  <c:v>-4.6012000000000004</c:v>
                </c:pt>
                <c:pt idx="5564">
                  <c:v>-4.5456000000000003</c:v>
                </c:pt>
                <c:pt idx="5565">
                  <c:v>-4.4897999999999998</c:v>
                </c:pt>
                <c:pt idx="5566">
                  <c:v>-4.4542000000000002</c:v>
                </c:pt>
                <c:pt idx="5567">
                  <c:v>-4.4260000000000002</c:v>
                </c:pt>
                <c:pt idx="5568">
                  <c:v>-4.4036999999999997</c:v>
                </c:pt>
                <c:pt idx="5569">
                  <c:v>-4.3606999999999996</c:v>
                </c:pt>
                <c:pt idx="5570">
                  <c:v>-4.3158000000000003</c:v>
                </c:pt>
                <c:pt idx="5571">
                  <c:v>-4.28</c:v>
                </c:pt>
                <c:pt idx="5572">
                  <c:v>-4.2412999999999998</c:v>
                </c:pt>
                <c:pt idx="5573">
                  <c:v>-4.2230999999999996</c:v>
                </c:pt>
                <c:pt idx="5574">
                  <c:v>-4.1672000000000002</c:v>
                </c:pt>
                <c:pt idx="5575">
                  <c:v>-4.1142000000000003</c:v>
                </c:pt>
                <c:pt idx="5576">
                  <c:v>-4.0663999999999998</c:v>
                </c:pt>
                <c:pt idx="5577">
                  <c:v>-4.0340999999999996</c:v>
                </c:pt>
                <c:pt idx="5578">
                  <c:v>-3.9889999999999999</c:v>
                </c:pt>
                <c:pt idx="5579">
                  <c:v>-3.9329999999999998</c:v>
                </c:pt>
                <c:pt idx="5580">
                  <c:v>-3.8761999999999999</c:v>
                </c:pt>
                <c:pt idx="5581">
                  <c:v>-3.8346</c:v>
                </c:pt>
                <c:pt idx="5582">
                  <c:v>-3.8066</c:v>
                </c:pt>
                <c:pt idx="5583">
                  <c:v>-3.7629000000000001</c:v>
                </c:pt>
                <c:pt idx="5584">
                  <c:v>-3.7098</c:v>
                </c:pt>
                <c:pt idx="5585">
                  <c:v>-3.6703000000000001</c:v>
                </c:pt>
                <c:pt idx="5586">
                  <c:v>-3.6211000000000002</c:v>
                </c:pt>
                <c:pt idx="5587">
                  <c:v>-3.5480999999999998</c:v>
                </c:pt>
                <c:pt idx="5588">
                  <c:v>-3.4830999999999999</c:v>
                </c:pt>
                <c:pt idx="5589">
                  <c:v>-3.4445000000000001</c:v>
                </c:pt>
                <c:pt idx="5590">
                  <c:v>-3.4066000000000001</c:v>
                </c:pt>
                <c:pt idx="5591">
                  <c:v>-3.3595000000000002</c:v>
                </c:pt>
                <c:pt idx="5592">
                  <c:v>-3.3006000000000002</c:v>
                </c:pt>
                <c:pt idx="5593">
                  <c:v>-3.2530999999999999</c:v>
                </c:pt>
                <c:pt idx="5594">
                  <c:v>-3.2227000000000001</c:v>
                </c:pt>
                <c:pt idx="5595">
                  <c:v>-3.173</c:v>
                </c:pt>
                <c:pt idx="5596">
                  <c:v>-3.1181999999999999</c:v>
                </c:pt>
                <c:pt idx="5597">
                  <c:v>-3.0878000000000001</c:v>
                </c:pt>
                <c:pt idx="5598">
                  <c:v>-3.0465</c:v>
                </c:pt>
                <c:pt idx="5599">
                  <c:v>-3.0042</c:v>
                </c:pt>
                <c:pt idx="5600">
                  <c:v>-2.9662000000000002</c:v>
                </c:pt>
                <c:pt idx="5601">
                  <c:v>-2.9489000000000001</c:v>
                </c:pt>
                <c:pt idx="5602">
                  <c:v>-2.9175</c:v>
                </c:pt>
                <c:pt idx="5603">
                  <c:v>-2.8765000000000001</c:v>
                </c:pt>
                <c:pt idx="5604">
                  <c:v>-2.8111999999999999</c:v>
                </c:pt>
                <c:pt idx="5605">
                  <c:v>-2.7355999999999998</c:v>
                </c:pt>
                <c:pt idx="5606">
                  <c:v>-2.6941000000000002</c:v>
                </c:pt>
                <c:pt idx="5607">
                  <c:v>-2.6486000000000001</c:v>
                </c:pt>
                <c:pt idx="5608">
                  <c:v>-2.6242000000000001</c:v>
                </c:pt>
                <c:pt idx="5609">
                  <c:v>-2.6345999999999998</c:v>
                </c:pt>
                <c:pt idx="5610">
                  <c:v>-2.6482999999999999</c:v>
                </c:pt>
                <c:pt idx="5611">
                  <c:v>-2.6526999999999998</c:v>
                </c:pt>
                <c:pt idx="5612">
                  <c:v>-2.6509</c:v>
                </c:pt>
                <c:pt idx="5613">
                  <c:v>-2.6410999999999998</c:v>
                </c:pt>
                <c:pt idx="5614">
                  <c:v>-2.6246999999999998</c:v>
                </c:pt>
                <c:pt idx="5615">
                  <c:v>-2.6259999999999999</c:v>
                </c:pt>
                <c:pt idx="5616">
                  <c:v>-2.6316000000000002</c:v>
                </c:pt>
                <c:pt idx="5617">
                  <c:v>-2.6442000000000001</c:v>
                </c:pt>
                <c:pt idx="5618">
                  <c:v>-2.605</c:v>
                </c:pt>
                <c:pt idx="5619">
                  <c:v>-2.5266000000000002</c:v>
                </c:pt>
                <c:pt idx="5620">
                  <c:v>-2.4803000000000002</c:v>
                </c:pt>
                <c:pt idx="5621">
                  <c:v>-2.4596</c:v>
                </c:pt>
                <c:pt idx="5622">
                  <c:v>-2.4599000000000002</c:v>
                </c:pt>
                <c:pt idx="5623">
                  <c:v>-2.4355000000000002</c:v>
                </c:pt>
                <c:pt idx="5624">
                  <c:v>-2.4224000000000001</c:v>
                </c:pt>
                <c:pt idx="5625">
                  <c:v>-2.3974000000000002</c:v>
                </c:pt>
                <c:pt idx="5626">
                  <c:v>-2.3653</c:v>
                </c:pt>
                <c:pt idx="5627">
                  <c:v>-2.3534999999999999</c:v>
                </c:pt>
                <c:pt idx="5628">
                  <c:v>-2.3573</c:v>
                </c:pt>
                <c:pt idx="5629">
                  <c:v>-2.3420999999999998</c:v>
                </c:pt>
                <c:pt idx="5630">
                  <c:v>-2.3193999999999999</c:v>
                </c:pt>
                <c:pt idx="5631">
                  <c:v>-2.3144</c:v>
                </c:pt>
                <c:pt idx="5632">
                  <c:v>-2.3146</c:v>
                </c:pt>
                <c:pt idx="5633">
                  <c:v>-2.3245</c:v>
                </c:pt>
                <c:pt idx="5634">
                  <c:v>-2.3216000000000001</c:v>
                </c:pt>
                <c:pt idx="5635">
                  <c:v>-2.3130000000000002</c:v>
                </c:pt>
                <c:pt idx="5636">
                  <c:v>-2.3167</c:v>
                </c:pt>
                <c:pt idx="5637">
                  <c:v>-2.3258000000000001</c:v>
                </c:pt>
                <c:pt idx="5638">
                  <c:v>-2.3159999999999998</c:v>
                </c:pt>
                <c:pt idx="5639">
                  <c:v>-2.2837000000000001</c:v>
                </c:pt>
                <c:pt idx="5640">
                  <c:v>-2.2402000000000002</c:v>
                </c:pt>
                <c:pt idx="5641">
                  <c:v>-2.1947000000000001</c:v>
                </c:pt>
                <c:pt idx="5642">
                  <c:v>-2.133</c:v>
                </c:pt>
                <c:pt idx="5643">
                  <c:v>-2.1200999999999999</c:v>
                </c:pt>
                <c:pt idx="5644">
                  <c:v>-2.0979999999999999</c:v>
                </c:pt>
                <c:pt idx="5645">
                  <c:v>-2.1065</c:v>
                </c:pt>
                <c:pt idx="5646">
                  <c:v>-2.1015000000000001</c:v>
                </c:pt>
                <c:pt idx="5647">
                  <c:v>-2.0952000000000002</c:v>
                </c:pt>
                <c:pt idx="5648">
                  <c:v>-2.0876999999999999</c:v>
                </c:pt>
                <c:pt idx="5649">
                  <c:v>-2.1190000000000002</c:v>
                </c:pt>
                <c:pt idx="5650">
                  <c:v>-2.1261999999999999</c:v>
                </c:pt>
                <c:pt idx="5651">
                  <c:v>-2.1187</c:v>
                </c:pt>
                <c:pt idx="5652">
                  <c:v>-2.1107999999999998</c:v>
                </c:pt>
                <c:pt idx="5653">
                  <c:v>-2.1027</c:v>
                </c:pt>
                <c:pt idx="5654">
                  <c:v>-2.1110000000000002</c:v>
                </c:pt>
                <c:pt idx="5655">
                  <c:v>-2.1093000000000002</c:v>
                </c:pt>
                <c:pt idx="5656">
                  <c:v>-2.1032999999999999</c:v>
                </c:pt>
                <c:pt idx="5657">
                  <c:v>-2.0918999999999999</c:v>
                </c:pt>
                <c:pt idx="5658">
                  <c:v>-2.0783</c:v>
                </c:pt>
                <c:pt idx="5659">
                  <c:v>-2.0647000000000002</c:v>
                </c:pt>
                <c:pt idx="5660">
                  <c:v>-2.0446</c:v>
                </c:pt>
                <c:pt idx="5661">
                  <c:v>-2.0371999999999999</c:v>
                </c:pt>
                <c:pt idx="5662">
                  <c:v>-2.0430000000000001</c:v>
                </c:pt>
                <c:pt idx="5663">
                  <c:v>-2.0326</c:v>
                </c:pt>
                <c:pt idx="5664">
                  <c:v>-2.0223</c:v>
                </c:pt>
                <c:pt idx="5665">
                  <c:v>-1.9991000000000001</c:v>
                </c:pt>
                <c:pt idx="5666">
                  <c:v>-1.9883</c:v>
                </c:pt>
                <c:pt idx="5667">
                  <c:v>-1.9795</c:v>
                </c:pt>
                <c:pt idx="5668">
                  <c:v>-1.9486000000000001</c:v>
                </c:pt>
                <c:pt idx="5669">
                  <c:v>-1.9286000000000001</c:v>
                </c:pt>
                <c:pt idx="5670">
                  <c:v>-1.9083000000000001</c:v>
                </c:pt>
                <c:pt idx="5671">
                  <c:v>-1.8969</c:v>
                </c:pt>
                <c:pt idx="5672">
                  <c:v>-1.8692</c:v>
                </c:pt>
                <c:pt idx="5673">
                  <c:v>-1.8557999999999999</c:v>
                </c:pt>
                <c:pt idx="5674">
                  <c:v>-1.8482000000000001</c:v>
                </c:pt>
                <c:pt idx="5675">
                  <c:v>-1.8357000000000001</c:v>
                </c:pt>
                <c:pt idx="5676">
                  <c:v>-1.8541000000000001</c:v>
                </c:pt>
                <c:pt idx="5677">
                  <c:v>-1.8505</c:v>
                </c:pt>
                <c:pt idx="5678">
                  <c:v>-1.8485</c:v>
                </c:pt>
                <c:pt idx="5679">
                  <c:v>-1.8413999999999999</c:v>
                </c:pt>
                <c:pt idx="5680">
                  <c:v>-1.8424</c:v>
                </c:pt>
                <c:pt idx="5681">
                  <c:v>-1.8394999999999999</c:v>
                </c:pt>
                <c:pt idx="5682">
                  <c:v>-1.823</c:v>
                </c:pt>
                <c:pt idx="5683">
                  <c:v>-1.8169</c:v>
                </c:pt>
                <c:pt idx="5684">
                  <c:v>-1.8174999999999999</c:v>
                </c:pt>
                <c:pt idx="5685">
                  <c:v>-1.8004</c:v>
                </c:pt>
                <c:pt idx="5686">
                  <c:v>-1.8028999999999999</c:v>
                </c:pt>
                <c:pt idx="5687">
                  <c:v>-1.8022</c:v>
                </c:pt>
                <c:pt idx="5688">
                  <c:v>-1.8063</c:v>
                </c:pt>
                <c:pt idx="5689">
                  <c:v>-1.8129999999999999</c:v>
                </c:pt>
                <c:pt idx="5690">
                  <c:v>-1.8079000000000001</c:v>
                </c:pt>
                <c:pt idx="5691">
                  <c:v>-1.8129</c:v>
                </c:pt>
                <c:pt idx="5692">
                  <c:v>-1.7883</c:v>
                </c:pt>
                <c:pt idx="5693">
                  <c:v>-1.776</c:v>
                </c:pt>
                <c:pt idx="5694">
                  <c:v>-1.7855000000000001</c:v>
                </c:pt>
                <c:pt idx="5695">
                  <c:v>-1.7722</c:v>
                </c:pt>
                <c:pt idx="5696">
                  <c:v>-1.7399</c:v>
                </c:pt>
                <c:pt idx="5697">
                  <c:v>-1.7189000000000001</c:v>
                </c:pt>
                <c:pt idx="5698">
                  <c:v>-1.7142999999999999</c:v>
                </c:pt>
                <c:pt idx="5699">
                  <c:v>-1.6919999999999999</c:v>
                </c:pt>
                <c:pt idx="5700">
                  <c:v>-1.6880999999999999</c:v>
                </c:pt>
                <c:pt idx="5701">
                  <c:v>-1.6897</c:v>
                </c:pt>
                <c:pt idx="5702">
                  <c:v>-1.6890000000000001</c:v>
                </c:pt>
                <c:pt idx="5703">
                  <c:v>-1.6757</c:v>
                </c:pt>
                <c:pt idx="5704">
                  <c:v>-1.6813</c:v>
                </c:pt>
                <c:pt idx="5705">
                  <c:v>-1.6632</c:v>
                </c:pt>
                <c:pt idx="5706">
                  <c:v>-1.641</c:v>
                </c:pt>
                <c:pt idx="5707">
                  <c:v>-1.6417999999999999</c:v>
                </c:pt>
                <c:pt idx="5708">
                  <c:v>-1.6536999999999999</c:v>
                </c:pt>
                <c:pt idx="5709">
                  <c:v>-1.6611</c:v>
                </c:pt>
                <c:pt idx="5710">
                  <c:v>-1.6614</c:v>
                </c:pt>
                <c:pt idx="5711">
                  <c:v>-1.6543000000000001</c:v>
                </c:pt>
                <c:pt idx="5712">
                  <c:v>-1.6158999999999999</c:v>
                </c:pt>
                <c:pt idx="5713">
                  <c:v>-1.5863</c:v>
                </c:pt>
                <c:pt idx="5714">
                  <c:v>-1.5475000000000001</c:v>
                </c:pt>
                <c:pt idx="5715">
                  <c:v>-1.5304</c:v>
                </c:pt>
                <c:pt idx="5716">
                  <c:v>-1.5406</c:v>
                </c:pt>
                <c:pt idx="5717">
                  <c:v>-1.5637000000000001</c:v>
                </c:pt>
                <c:pt idx="5718">
                  <c:v>-1.5948</c:v>
                </c:pt>
                <c:pt idx="5719">
                  <c:v>-1.6222000000000001</c:v>
                </c:pt>
                <c:pt idx="5720">
                  <c:v>-1.6529</c:v>
                </c:pt>
                <c:pt idx="5721">
                  <c:v>-1.6778999999999999</c:v>
                </c:pt>
                <c:pt idx="5722">
                  <c:v>-1.6728000000000001</c:v>
                </c:pt>
                <c:pt idx="5723">
                  <c:v>-1.6815</c:v>
                </c:pt>
                <c:pt idx="5724">
                  <c:v>-1.7098</c:v>
                </c:pt>
                <c:pt idx="5725">
                  <c:v>-1.7096</c:v>
                </c:pt>
                <c:pt idx="5726">
                  <c:v>-1.7219</c:v>
                </c:pt>
                <c:pt idx="5727">
                  <c:v>-1.7705</c:v>
                </c:pt>
                <c:pt idx="5728">
                  <c:v>-1.82</c:v>
                </c:pt>
                <c:pt idx="5729">
                  <c:v>-1.9</c:v>
                </c:pt>
                <c:pt idx="5730">
                  <c:v>-1.9797</c:v>
                </c:pt>
                <c:pt idx="5731">
                  <c:v>-2.0562</c:v>
                </c:pt>
                <c:pt idx="5732">
                  <c:v>-2.1274000000000002</c:v>
                </c:pt>
                <c:pt idx="5733">
                  <c:v>-2.2305999999999999</c:v>
                </c:pt>
                <c:pt idx="5734">
                  <c:v>-2.3378999999999999</c:v>
                </c:pt>
                <c:pt idx="5735">
                  <c:v>-2.4376000000000002</c:v>
                </c:pt>
                <c:pt idx="5736">
                  <c:v>-2.5548000000000002</c:v>
                </c:pt>
                <c:pt idx="5737">
                  <c:v>-2.6981999999999999</c:v>
                </c:pt>
                <c:pt idx="5738">
                  <c:v>-2.8410000000000002</c:v>
                </c:pt>
                <c:pt idx="5739">
                  <c:v>-2.9819</c:v>
                </c:pt>
                <c:pt idx="5740">
                  <c:v>-3.1379999999999999</c:v>
                </c:pt>
                <c:pt idx="5741">
                  <c:v>-3.2690000000000001</c:v>
                </c:pt>
                <c:pt idx="5742">
                  <c:v>-3.3632</c:v>
                </c:pt>
                <c:pt idx="5743">
                  <c:v>-3.4508000000000001</c:v>
                </c:pt>
                <c:pt idx="5744">
                  <c:v>-3.5384000000000002</c:v>
                </c:pt>
                <c:pt idx="5745">
                  <c:v>-3.6307</c:v>
                </c:pt>
                <c:pt idx="5746">
                  <c:v>-3.7269000000000001</c:v>
                </c:pt>
                <c:pt idx="5747">
                  <c:v>-3.8451</c:v>
                </c:pt>
                <c:pt idx="5748">
                  <c:v>-3.9550999999999998</c:v>
                </c:pt>
                <c:pt idx="5749">
                  <c:v>-4.0492999999999997</c:v>
                </c:pt>
                <c:pt idx="5750">
                  <c:v>-4.1670999999999996</c:v>
                </c:pt>
                <c:pt idx="5751">
                  <c:v>-4.2587999999999999</c:v>
                </c:pt>
                <c:pt idx="5752">
                  <c:v>-4.3037999999999998</c:v>
                </c:pt>
                <c:pt idx="5753">
                  <c:v>-4.3423999999999996</c:v>
                </c:pt>
                <c:pt idx="5754">
                  <c:v>-4.5026999999999999</c:v>
                </c:pt>
                <c:pt idx="5755">
                  <c:v>-4.6242999999999999</c:v>
                </c:pt>
                <c:pt idx="5756">
                  <c:v>-4.6513999999999998</c:v>
                </c:pt>
                <c:pt idx="5757">
                  <c:v>-4.6745999999999999</c:v>
                </c:pt>
                <c:pt idx="5758">
                  <c:v>-4.7407000000000004</c:v>
                </c:pt>
                <c:pt idx="5759">
                  <c:v>-4.8158000000000003</c:v>
                </c:pt>
                <c:pt idx="5760">
                  <c:v>-4.8507999999999996</c:v>
                </c:pt>
                <c:pt idx="5761">
                  <c:v>-4.9028999999999998</c:v>
                </c:pt>
                <c:pt idx="5762">
                  <c:v>-4.9424999999999999</c:v>
                </c:pt>
                <c:pt idx="5763">
                  <c:v>-4.9932999999999996</c:v>
                </c:pt>
                <c:pt idx="5764">
                  <c:v>-5.0293999999999999</c:v>
                </c:pt>
                <c:pt idx="5765">
                  <c:v>-5.0875000000000004</c:v>
                </c:pt>
                <c:pt idx="5766">
                  <c:v>-5.1323999999999996</c:v>
                </c:pt>
                <c:pt idx="5767">
                  <c:v>-5.1492000000000004</c:v>
                </c:pt>
                <c:pt idx="5768">
                  <c:v>-5.1424000000000003</c:v>
                </c:pt>
                <c:pt idx="5769">
                  <c:v>-5.1349</c:v>
                </c:pt>
                <c:pt idx="5770">
                  <c:v>-5.1559999999999997</c:v>
                </c:pt>
                <c:pt idx="5771">
                  <c:v>-5.1863999999999999</c:v>
                </c:pt>
                <c:pt idx="5772">
                  <c:v>-5.1726999999999999</c:v>
                </c:pt>
                <c:pt idx="5773">
                  <c:v>-5.1619000000000002</c:v>
                </c:pt>
                <c:pt idx="5774">
                  <c:v>-5.1333000000000002</c:v>
                </c:pt>
                <c:pt idx="5775">
                  <c:v>-5.0831999999999997</c:v>
                </c:pt>
                <c:pt idx="5776">
                  <c:v>-5.0991999999999997</c:v>
                </c:pt>
                <c:pt idx="5777">
                  <c:v>-5.1482999999999999</c:v>
                </c:pt>
                <c:pt idx="5778">
                  <c:v>-5.1779000000000002</c:v>
                </c:pt>
                <c:pt idx="5779">
                  <c:v>-5.2055999999999996</c:v>
                </c:pt>
                <c:pt idx="5780">
                  <c:v>-5.2396000000000003</c:v>
                </c:pt>
                <c:pt idx="5781">
                  <c:v>-5.2575000000000003</c:v>
                </c:pt>
                <c:pt idx="5782">
                  <c:v>-5.3059000000000003</c:v>
                </c:pt>
                <c:pt idx="5783">
                  <c:v>-5.3356000000000003</c:v>
                </c:pt>
                <c:pt idx="5784">
                  <c:v>-5.3674999999999997</c:v>
                </c:pt>
                <c:pt idx="5785">
                  <c:v>-5.3666</c:v>
                </c:pt>
                <c:pt idx="5786">
                  <c:v>-5.4063999999999997</c:v>
                </c:pt>
                <c:pt idx="5787">
                  <c:v>-5.4669999999999996</c:v>
                </c:pt>
                <c:pt idx="5788">
                  <c:v>-5.5000999999999998</c:v>
                </c:pt>
                <c:pt idx="5789">
                  <c:v>-5.5346000000000002</c:v>
                </c:pt>
                <c:pt idx="5790">
                  <c:v>-5.5557999999999996</c:v>
                </c:pt>
                <c:pt idx="5791">
                  <c:v>-5.5717999999999996</c:v>
                </c:pt>
                <c:pt idx="5792">
                  <c:v>-5.5942999999999996</c:v>
                </c:pt>
                <c:pt idx="5793">
                  <c:v>-5.6113</c:v>
                </c:pt>
                <c:pt idx="5794">
                  <c:v>-5.6387999999999998</c:v>
                </c:pt>
                <c:pt idx="5795">
                  <c:v>-5.6699000000000002</c:v>
                </c:pt>
                <c:pt idx="5796">
                  <c:v>-5.6809000000000003</c:v>
                </c:pt>
                <c:pt idx="5797">
                  <c:v>-5.6981999999999999</c:v>
                </c:pt>
                <c:pt idx="5798">
                  <c:v>-5.7126999999999999</c:v>
                </c:pt>
                <c:pt idx="5799">
                  <c:v>-5.7252999999999998</c:v>
                </c:pt>
                <c:pt idx="5800">
                  <c:v>-5.7237999999999998</c:v>
                </c:pt>
                <c:pt idx="5801">
                  <c:v>-5.7187999999999999</c:v>
                </c:pt>
                <c:pt idx="5802">
                  <c:v>-5.7321</c:v>
                </c:pt>
                <c:pt idx="5803">
                  <c:v>-5.73</c:v>
                </c:pt>
                <c:pt idx="5804">
                  <c:v>-5.7291999999999996</c:v>
                </c:pt>
                <c:pt idx="5805">
                  <c:v>-5.7430000000000003</c:v>
                </c:pt>
                <c:pt idx="5806">
                  <c:v>-5.7653999999999996</c:v>
                </c:pt>
                <c:pt idx="5807">
                  <c:v>-5.7587999999999999</c:v>
                </c:pt>
                <c:pt idx="5808">
                  <c:v>-5.7409999999999997</c:v>
                </c:pt>
                <c:pt idx="5809">
                  <c:v>-5.7262000000000004</c:v>
                </c:pt>
                <c:pt idx="5810">
                  <c:v>-5.7220000000000004</c:v>
                </c:pt>
                <c:pt idx="5811">
                  <c:v>-5.7529000000000003</c:v>
                </c:pt>
                <c:pt idx="5812">
                  <c:v>-5.7346000000000004</c:v>
                </c:pt>
                <c:pt idx="5813">
                  <c:v>-5.7023999999999999</c:v>
                </c:pt>
                <c:pt idx="5814">
                  <c:v>-5.6919000000000004</c:v>
                </c:pt>
                <c:pt idx="5815">
                  <c:v>-5.7042000000000002</c:v>
                </c:pt>
                <c:pt idx="5816">
                  <c:v>-5.7257999999999996</c:v>
                </c:pt>
                <c:pt idx="5817">
                  <c:v>-5.7587999999999999</c:v>
                </c:pt>
                <c:pt idx="5818">
                  <c:v>-5.7882999999999996</c:v>
                </c:pt>
                <c:pt idx="5819">
                  <c:v>-5.8013000000000003</c:v>
                </c:pt>
                <c:pt idx="5820">
                  <c:v>-5.83</c:v>
                </c:pt>
                <c:pt idx="5821">
                  <c:v>-5.8746</c:v>
                </c:pt>
                <c:pt idx="5822">
                  <c:v>-5.9039000000000001</c:v>
                </c:pt>
                <c:pt idx="5823">
                  <c:v>-5.9215</c:v>
                </c:pt>
                <c:pt idx="5824">
                  <c:v>-5.9333999999999998</c:v>
                </c:pt>
                <c:pt idx="5825">
                  <c:v>-5.9855999999999998</c:v>
                </c:pt>
                <c:pt idx="5826">
                  <c:v>-6.0251000000000001</c:v>
                </c:pt>
                <c:pt idx="5827">
                  <c:v>-6.0789</c:v>
                </c:pt>
                <c:pt idx="5828">
                  <c:v>-6.1313000000000004</c:v>
                </c:pt>
                <c:pt idx="5829">
                  <c:v>-6.1745999999999999</c:v>
                </c:pt>
                <c:pt idx="5830">
                  <c:v>-6.2317</c:v>
                </c:pt>
                <c:pt idx="5831">
                  <c:v>-6.3018000000000001</c:v>
                </c:pt>
                <c:pt idx="5832">
                  <c:v>-6.4225000000000003</c:v>
                </c:pt>
                <c:pt idx="5833">
                  <c:v>-6.5393999999999997</c:v>
                </c:pt>
                <c:pt idx="5834">
                  <c:v>-6.6360999999999999</c:v>
                </c:pt>
                <c:pt idx="5835">
                  <c:v>-6.7107999999999999</c:v>
                </c:pt>
                <c:pt idx="5836">
                  <c:v>-6.8269000000000002</c:v>
                </c:pt>
                <c:pt idx="5837">
                  <c:v>-6.9885000000000002</c:v>
                </c:pt>
                <c:pt idx="5838">
                  <c:v>-7.1227999999999998</c:v>
                </c:pt>
                <c:pt idx="5839">
                  <c:v>-7.2511000000000001</c:v>
                </c:pt>
                <c:pt idx="5840">
                  <c:v>-7.3887</c:v>
                </c:pt>
                <c:pt idx="5841">
                  <c:v>-7.5410000000000004</c:v>
                </c:pt>
                <c:pt idx="5842">
                  <c:v>-7.6806999999999999</c:v>
                </c:pt>
                <c:pt idx="5843">
                  <c:v>-7.7973999999999997</c:v>
                </c:pt>
                <c:pt idx="5844">
                  <c:v>-7.9165000000000001</c:v>
                </c:pt>
                <c:pt idx="5845">
                  <c:v>-8.0282</c:v>
                </c:pt>
                <c:pt idx="5846">
                  <c:v>-8.1097999999999999</c:v>
                </c:pt>
                <c:pt idx="5847">
                  <c:v>-8.1960999999999995</c:v>
                </c:pt>
                <c:pt idx="5848">
                  <c:v>-8.3081999999999994</c:v>
                </c:pt>
                <c:pt idx="5849">
                  <c:v>-8.3886000000000003</c:v>
                </c:pt>
                <c:pt idx="5850">
                  <c:v>-8.4426000000000005</c:v>
                </c:pt>
                <c:pt idx="5851">
                  <c:v>-8.5376999999999992</c:v>
                </c:pt>
                <c:pt idx="5852">
                  <c:v>-8.6295999999999999</c:v>
                </c:pt>
                <c:pt idx="5853">
                  <c:v>-8.6708999999999996</c:v>
                </c:pt>
                <c:pt idx="5854">
                  <c:v>-8.6974999999999998</c:v>
                </c:pt>
                <c:pt idx="5855">
                  <c:v>-8.7743000000000002</c:v>
                </c:pt>
                <c:pt idx="5856">
                  <c:v>-8.8656000000000006</c:v>
                </c:pt>
                <c:pt idx="5857">
                  <c:v>-8.9292999999999996</c:v>
                </c:pt>
                <c:pt idx="5858">
                  <c:v>-8.9766999999999992</c:v>
                </c:pt>
                <c:pt idx="5859">
                  <c:v>-9.0320999999999998</c:v>
                </c:pt>
                <c:pt idx="5860">
                  <c:v>-9.0906000000000002</c:v>
                </c:pt>
                <c:pt idx="5861">
                  <c:v>-9.1547999999999998</c:v>
                </c:pt>
                <c:pt idx="5862">
                  <c:v>-9.2073999999999998</c:v>
                </c:pt>
                <c:pt idx="5863">
                  <c:v>-9.2382000000000009</c:v>
                </c:pt>
                <c:pt idx="5864">
                  <c:v>-9.3081999999999994</c:v>
                </c:pt>
                <c:pt idx="5865">
                  <c:v>-9.3559999999999999</c:v>
                </c:pt>
                <c:pt idx="5866">
                  <c:v>-9.3996999999999993</c:v>
                </c:pt>
                <c:pt idx="5867">
                  <c:v>-9.4367999999999999</c:v>
                </c:pt>
                <c:pt idx="5868">
                  <c:v>-9.4831000000000003</c:v>
                </c:pt>
                <c:pt idx="5869">
                  <c:v>-9.5162999999999993</c:v>
                </c:pt>
                <c:pt idx="5870">
                  <c:v>-9.5381</c:v>
                </c:pt>
                <c:pt idx="5871">
                  <c:v>-9.5739000000000001</c:v>
                </c:pt>
                <c:pt idx="5872">
                  <c:v>-9.6113999999999997</c:v>
                </c:pt>
                <c:pt idx="5873">
                  <c:v>-9.6522000000000006</c:v>
                </c:pt>
                <c:pt idx="5874">
                  <c:v>-9.6760999999999999</c:v>
                </c:pt>
                <c:pt idx="5875">
                  <c:v>-9.7068999999999992</c:v>
                </c:pt>
                <c:pt idx="5876">
                  <c:v>-9.7218999999999998</c:v>
                </c:pt>
                <c:pt idx="5877">
                  <c:v>-9.7399000000000004</c:v>
                </c:pt>
                <c:pt idx="5878">
                  <c:v>-9.7472999999999992</c:v>
                </c:pt>
                <c:pt idx="5879">
                  <c:v>-9.7664000000000009</c:v>
                </c:pt>
                <c:pt idx="5880">
                  <c:v>-9.8111999999999995</c:v>
                </c:pt>
                <c:pt idx="5881">
                  <c:v>-9.8234999999999992</c:v>
                </c:pt>
                <c:pt idx="5882">
                  <c:v>-9.8278999999999996</c:v>
                </c:pt>
                <c:pt idx="5883">
                  <c:v>-9.8463999999999992</c:v>
                </c:pt>
                <c:pt idx="5884">
                  <c:v>-9.8839000000000006</c:v>
                </c:pt>
                <c:pt idx="5885">
                  <c:v>-9.8989999999999991</c:v>
                </c:pt>
                <c:pt idx="5886">
                  <c:v>-9.9306000000000001</c:v>
                </c:pt>
                <c:pt idx="5887">
                  <c:v>-9.9556000000000004</c:v>
                </c:pt>
                <c:pt idx="5888">
                  <c:v>-9.9899000000000004</c:v>
                </c:pt>
                <c:pt idx="5889">
                  <c:v>-10.013</c:v>
                </c:pt>
                <c:pt idx="5890">
                  <c:v>-10.026999999999999</c:v>
                </c:pt>
                <c:pt idx="5891">
                  <c:v>-10.051</c:v>
                </c:pt>
                <c:pt idx="5892">
                  <c:v>-10.074</c:v>
                </c:pt>
                <c:pt idx="5893">
                  <c:v>-10.084</c:v>
                </c:pt>
                <c:pt idx="5894">
                  <c:v>-10.086</c:v>
                </c:pt>
                <c:pt idx="5895">
                  <c:v>-10.1</c:v>
                </c:pt>
                <c:pt idx="5896">
                  <c:v>-10.11</c:v>
                </c:pt>
                <c:pt idx="5897">
                  <c:v>-10.109</c:v>
                </c:pt>
                <c:pt idx="5898">
                  <c:v>-10.115</c:v>
                </c:pt>
                <c:pt idx="5899">
                  <c:v>-10.122</c:v>
                </c:pt>
                <c:pt idx="5900">
                  <c:v>-10.119</c:v>
                </c:pt>
                <c:pt idx="5901">
                  <c:v>-10.125</c:v>
                </c:pt>
                <c:pt idx="5902">
                  <c:v>-10.138</c:v>
                </c:pt>
                <c:pt idx="5903">
                  <c:v>-10.151</c:v>
                </c:pt>
                <c:pt idx="5904">
                  <c:v>-10.173</c:v>
                </c:pt>
                <c:pt idx="5905">
                  <c:v>-10.195</c:v>
                </c:pt>
                <c:pt idx="5906">
                  <c:v>-10.210000000000001</c:v>
                </c:pt>
                <c:pt idx="5907">
                  <c:v>-10.246</c:v>
                </c:pt>
                <c:pt idx="5908">
                  <c:v>-10.260999999999999</c:v>
                </c:pt>
                <c:pt idx="5909">
                  <c:v>-10.268000000000001</c:v>
                </c:pt>
                <c:pt idx="5910">
                  <c:v>-10.282</c:v>
                </c:pt>
                <c:pt idx="5911">
                  <c:v>-10.292999999999999</c:v>
                </c:pt>
                <c:pt idx="5912">
                  <c:v>-10.295999999999999</c:v>
                </c:pt>
                <c:pt idx="5913">
                  <c:v>-10.302</c:v>
                </c:pt>
                <c:pt idx="5914">
                  <c:v>-10.33</c:v>
                </c:pt>
                <c:pt idx="5915">
                  <c:v>-10.321999999999999</c:v>
                </c:pt>
                <c:pt idx="5916">
                  <c:v>-10.343</c:v>
                </c:pt>
                <c:pt idx="5917">
                  <c:v>-10.367000000000001</c:v>
                </c:pt>
                <c:pt idx="5918">
                  <c:v>-10.379</c:v>
                </c:pt>
                <c:pt idx="5919">
                  <c:v>-10.404999999999999</c:v>
                </c:pt>
                <c:pt idx="5920">
                  <c:v>-10.423999999999999</c:v>
                </c:pt>
                <c:pt idx="5921">
                  <c:v>-10.439</c:v>
                </c:pt>
                <c:pt idx="5922">
                  <c:v>-10.429</c:v>
                </c:pt>
                <c:pt idx="5923">
                  <c:v>-10.443</c:v>
                </c:pt>
                <c:pt idx="5924">
                  <c:v>-10.465</c:v>
                </c:pt>
                <c:pt idx="5925">
                  <c:v>-10.473000000000001</c:v>
                </c:pt>
                <c:pt idx="5926">
                  <c:v>-10.484</c:v>
                </c:pt>
                <c:pt idx="5927">
                  <c:v>-10.5</c:v>
                </c:pt>
                <c:pt idx="5928">
                  <c:v>-10.519</c:v>
                </c:pt>
                <c:pt idx="5929">
                  <c:v>-10.522</c:v>
                </c:pt>
                <c:pt idx="5930">
                  <c:v>-10.522</c:v>
                </c:pt>
                <c:pt idx="5931">
                  <c:v>-10.539</c:v>
                </c:pt>
                <c:pt idx="5932">
                  <c:v>-10.548999999999999</c:v>
                </c:pt>
                <c:pt idx="5933">
                  <c:v>-10.563000000000001</c:v>
                </c:pt>
                <c:pt idx="5934">
                  <c:v>-10.56</c:v>
                </c:pt>
                <c:pt idx="5935">
                  <c:v>-10.561</c:v>
                </c:pt>
                <c:pt idx="5936">
                  <c:v>-10.566000000000001</c:v>
                </c:pt>
                <c:pt idx="5937">
                  <c:v>-10.574999999999999</c:v>
                </c:pt>
                <c:pt idx="5938">
                  <c:v>-10.574</c:v>
                </c:pt>
                <c:pt idx="5939">
                  <c:v>-10.574</c:v>
                </c:pt>
                <c:pt idx="5940">
                  <c:v>-10.57</c:v>
                </c:pt>
                <c:pt idx="5941">
                  <c:v>-10.58</c:v>
                </c:pt>
                <c:pt idx="5942">
                  <c:v>-10.579000000000001</c:v>
                </c:pt>
                <c:pt idx="5943">
                  <c:v>-10.582000000000001</c:v>
                </c:pt>
                <c:pt idx="5944">
                  <c:v>-10.598000000000001</c:v>
                </c:pt>
                <c:pt idx="5945">
                  <c:v>-10.61</c:v>
                </c:pt>
                <c:pt idx="5946">
                  <c:v>-10.63</c:v>
                </c:pt>
                <c:pt idx="5947">
                  <c:v>-10.634</c:v>
                </c:pt>
                <c:pt idx="5948">
                  <c:v>-10.621</c:v>
                </c:pt>
                <c:pt idx="5949">
                  <c:v>-10.614000000000001</c:v>
                </c:pt>
                <c:pt idx="5950">
                  <c:v>-10.628</c:v>
                </c:pt>
                <c:pt idx="5951">
                  <c:v>-10.645</c:v>
                </c:pt>
                <c:pt idx="5952">
                  <c:v>-10.653</c:v>
                </c:pt>
                <c:pt idx="5953">
                  <c:v>-10.659000000000001</c:v>
                </c:pt>
                <c:pt idx="5954">
                  <c:v>-10.651</c:v>
                </c:pt>
                <c:pt idx="5955">
                  <c:v>-10.646000000000001</c:v>
                </c:pt>
                <c:pt idx="5956">
                  <c:v>-10.648999999999999</c:v>
                </c:pt>
                <c:pt idx="5957">
                  <c:v>-10.67</c:v>
                </c:pt>
                <c:pt idx="5958">
                  <c:v>-10.67</c:v>
                </c:pt>
                <c:pt idx="5959">
                  <c:v>-10.664</c:v>
                </c:pt>
                <c:pt idx="5960">
                  <c:v>-10.675000000000001</c:v>
                </c:pt>
                <c:pt idx="5961">
                  <c:v>-10.675000000000001</c:v>
                </c:pt>
                <c:pt idx="5962">
                  <c:v>-10.683</c:v>
                </c:pt>
                <c:pt idx="5963">
                  <c:v>-10.683</c:v>
                </c:pt>
                <c:pt idx="5964">
                  <c:v>-10.673999999999999</c:v>
                </c:pt>
                <c:pt idx="5965">
                  <c:v>-10.676</c:v>
                </c:pt>
                <c:pt idx="5966">
                  <c:v>-10.672000000000001</c:v>
                </c:pt>
                <c:pt idx="5967">
                  <c:v>-10.66</c:v>
                </c:pt>
                <c:pt idx="5968">
                  <c:v>-10.648999999999999</c:v>
                </c:pt>
                <c:pt idx="5969">
                  <c:v>-10.661</c:v>
                </c:pt>
                <c:pt idx="5970">
                  <c:v>-10.675000000000001</c:v>
                </c:pt>
                <c:pt idx="5971">
                  <c:v>-10.673</c:v>
                </c:pt>
                <c:pt idx="5972">
                  <c:v>-10.667</c:v>
                </c:pt>
                <c:pt idx="5973">
                  <c:v>-10.683</c:v>
                </c:pt>
                <c:pt idx="5974">
                  <c:v>-10.7</c:v>
                </c:pt>
                <c:pt idx="5975">
                  <c:v>-10.71</c:v>
                </c:pt>
                <c:pt idx="5976">
                  <c:v>-10.711</c:v>
                </c:pt>
                <c:pt idx="5977">
                  <c:v>-10.7</c:v>
                </c:pt>
                <c:pt idx="5978">
                  <c:v>-10.702</c:v>
                </c:pt>
                <c:pt idx="5979">
                  <c:v>-10.696</c:v>
                </c:pt>
                <c:pt idx="5980">
                  <c:v>-10.672000000000001</c:v>
                </c:pt>
                <c:pt idx="5981">
                  <c:v>-10.654999999999999</c:v>
                </c:pt>
                <c:pt idx="5982">
                  <c:v>-10.653</c:v>
                </c:pt>
                <c:pt idx="5983">
                  <c:v>-10.641</c:v>
                </c:pt>
                <c:pt idx="5984">
                  <c:v>-10.617000000000001</c:v>
                </c:pt>
                <c:pt idx="5985">
                  <c:v>-10.601000000000001</c:v>
                </c:pt>
                <c:pt idx="5986">
                  <c:v>-10.564</c:v>
                </c:pt>
                <c:pt idx="5987">
                  <c:v>-10.48</c:v>
                </c:pt>
                <c:pt idx="5988">
                  <c:v>-10.414</c:v>
                </c:pt>
                <c:pt idx="5989">
                  <c:v>-10.39</c:v>
                </c:pt>
                <c:pt idx="5990">
                  <c:v>-10.345000000000001</c:v>
                </c:pt>
                <c:pt idx="5991">
                  <c:v>-10.234999999999999</c:v>
                </c:pt>
                <c:pt idx="5992">
                  <c:v>-10.125999999999999</c:v>
                </c:pt>
                <c:pt idx="5993">
                  <c:v>-10.032999999999999</c:v>
                </c:pt>
                <c:pt idx="5994">
                  <c:v>-9.9289000000000005</c:v>
                </c:pt>
                <c:pt idx="5995">
                  <c:v>-9.7896000000000001</c:v>
                </c:pt>
                <c:pt idx="5996">
                  <c:v>-9.64</c:v>
                </c:pt>
                <c:pt idx="5997">
                  <c:v>-9.5</c:v>
                </c:pt>
                <c:pt idx="5998">
                  <c:v>-9.3574999999999999</c:v>
                </c:pt>
                <c:pt idx="5999">
                  <c:v>-9.2151999999999994</c:v>
                </c:pt>
                <c:pt idx="6000">
                  <c:v>-9.1046999999999993</c:v>
                </c:pt>
                <c:pt idx="6001">
                  <c:v>-8.9873999999999992</c:v>
                </c:pt>
                <c:pt idx="6002">
                  <c:v>-8.8928999999999991</c:v>
                </c:pt>
                <c:pt idx="6003">
                  <c:v>-8.7769999999999992</c:v>
                </c:pt>
                <c:pt idx="6004">
                  <c:v>-8.6738999999999997</c:v>
                </c:pt>
                <c:pt idx="6005">
                  <c:v>-8.5556999999999999</c:v>
                </c:pt>
                <c:pt idx="6006">
                  <c:v>-8.4589999999999996</c:v>
                </c:pt>
                <c:pt idx="6007">
                  <c:v>-8.3888999999999996</c:v>
                </c:pt>
                <c:pt idx="6008">
                  <c:v>-8.3135999999999992</c:v>
                </c:pt>
                <c:pt idx="6009">
                  <c:v>-8.2338000000000005</c:v>
                </c:pt>
                <c:pt idx="6010">
                  <c:v>-8.1624999999999996</c:v>
                </c:pt>
                <c:pt idx="6011">
                  <c:v>-8.0951000000000004</c:v>
                </c:pt>
                <c:pt idx="6012">
                  <c:v>-8.0252999999999997</c:v>
                </c:pt>
                <c:pt idx="6013">
                  <c:v>-7.9272</c:v>
                </c:pt>
                <c:pt idx="6014">
                  <c:v>-7.8524000000000003</c:v>
                </c:pt>
                <c:pt idx="6015">
                  <c:v>-7.7881999999999998</c:v>
                </c:pt>
                <c:pt idx="6016">
                  <c:v>-7.6811999999999996</c:v>
                </c:pt>
                <c:pt idx="6017">
                  <c:v>-7.5715000000000003</c:v>
                </c:pt>
                <c:pt idx="6018">
                  <c:v>-7.4676999999999998</c:v>
                </c:pt>
                <c:pt idx="6019">
                  <c:v>-7.3716999999999997</c:v>
                </c:pt>
                <c:pt idx="6020">
                  <c:v>-7.2572000000000001</c:v>
                </c:pt>
                <c:pt idx="6021">
                  <c:v>-7.1403999999999996</c:v>
                </c:pt>
                <c:pt idx="6022">
                  <c:v>-7.0358000000000001</c:v>
                </c:pt>
                <c:pt idx="6023">
                  <c:v>-6.931</c:v>
                </c:pt>
                <c:pt idx="6024">
                  <c:v>-6.8197999999999999</c:v>
                </c:pt>
                <c:pt idx="6025">
                  <c:v>-6.7262000000000004</c:v>
                </c:pt>
                <c:pt idx="6026">
                  <c:v>-6.6125999999999996</c:v>
                </c:pt>
                <c:pt idx="6027">
                  <c:v>-6.5019999999999998</c:v>
                </c:pt>
                <c:pt idx="6028">
                  <c:v>-6.3895999999999997</c:v>
                </c:pt>
                <c:pt idx="6029">
                  <c:v>-6.3071000000000002</c:v>
                </c:pt>
                <c:pt idx="6030">
                  <c:v>-6.2217000000000002</c:v>
                </c:pt>
                <c:pt idx="6031">
                  <c:v>-6.1223000000000001</c:v>
                </c:pt>
                <c:pt idx="6032">
                  <c:v>-6.0289999999999999</c:v>
                </c:pt>
                <c:pt idx="6033">
                  <c:v>-5.9527999999999999</c:v>
                </c:pt>
                <c:pt idx="6034">
                  <c:v>-5.8859000000000004</c:v>
                </c:pt>
                <c:pt idx="6035">
                  <c:v>-5.8140999999999998</c:v>
                </c:pt>
                <c:pt idx="6036">
                  <c:v>-5.7592999999999996</c:v>
                </c:pt>
                <c:pt idx="6037">
                  <c:v>-5.7175000000000002</c:v>
                </c:pt>
                <c:pt idx="6038">
                  <c:v>-5.6801000000000004</c:v>
                </c:pt>
                <c:pt idx="6039">
                  <c:v>-5.6496000000000004</c:v>
                </c:pt>
                <c:pt idx="6040">
                  <c:v>-5.5915999999999997</c:v>
                </c:pt>
                <c:pt idx="6041">
                  <c:v>-5.5361000000000002</c:v>
                </c:pt>
                <c:pt idx="6042">
                  <c:v>-5.4821999999999997</c:v>
                </c:pt>
                <c:pt idx="6043">
                  <c:v>-5.4405000000000001</c:v>
                </c:pt>
                <c:pt idx="6044">
                  <c:v>-5.3856999999999999</c:v>
                </c:pt>
                <c:pt idx="6045">
                  <c:v>-5.3555000000000001</c:v>
                </c:pt>
                <c:pt idx="6046">
                  <c:v>-5.3192000000000004</c:v>
                </c:pt>
                <c:pt idx="6047">
                  <c:v>-5.2667999999999999</c:v>
                </c:pt>
                <c:pt idx="6048">
                  <c:v>-5.2020999999999997</c:v>
                </c:pt>
                <c:pt idx="6049">
                  <c:v>-5.1414999999999997</c:v>
                </c:pt>
                <c:pt idx="6050">
                  <c:v>-5.0997000000000003</c:v>
                </c:pt>
                <c:pt idx="6051">
                  <c:v>-5.0805999999999996</c:v>
                </c:pt>
                <c:pt idx="6052">
                  <c:v>-5.0548999999999999</c:v>
                </c:pt>
                <c:pt idx="6053">
                  <c:v>-5.0387000000000004</c:v>
                </c:pt>
                <c:pt idx="6054">
                  <c:v>-5.0244</c:v>
                </c:pt>
                <c:pt idx="6055">
                  <c:v>-4.9988999999999999</c:v>
                </c:pt>
                <c:pt idx="6056">
                  <c:v>-4.9751000000000003</c:v>
                </c:pt>
                <c:pt idx="6057">
                  <c:v>-4.9542000000000002</c:v>
                </c:pt>
                <c:pt idx="6058">
                  <c:v>-4.9343000000000004</c:v>
                </c:pt>
                <c:pt idx="6059">
                  <c:v>-4.9305000000000003</c:v>
                </c:pt>
                <c:pt idx="6060">
                  <c:v>-4.8864000000000001</c:v>
                </c:pt>
                <c:pt idx="6061">
                  <c:v>-4.8897000000000004</c:v>
                </c:pt>
                <c:pt idx="6062">
                  <c:v>-4.8573000000000004</c:v>
                </c:pt>
                <c:pt idx="6063">
                  <c:v>-4.8151999999999999</c:v>
                </c:pt>
                <c:pt idx="6064">
                  <c:v>-4.7647000000000004</c:v>
                </c:pt>
                <c:pt idx="6065">
                  <c:v>-4.6933999999999996</c:v>
                </c:pt>
                <c:pt idx="6066">
                  <c:v>-4.6521999999999997</c:v>
                </c:pt>
                <c:pt idx="6067">
                  <c:v>-4.6035000000000004</c:v>
                </c:pt>
                <c:pt idx="6068">
                  <c:v>-4.5568</c:v>
                </c:pt>
                <c:pt idx="6069">
                  <c:v>-4.5151000000000003</c:v>
                </c:pt>
                <c:pt idx="6070">
                  <c:v>-4.4378000000000002</c:v>
                </c:pt>
                <c:pt idx="6071">
                  <c:v>-4.3361999999999998</c:v>
                </c:pt>
                <c:pt idx="6072">
                  <c:v>-4.2569999999999997</c:v>
                </c:pt>
                <c:pt idx="6073">
                  <c:v>-4.1955</c:v>
                </c:pt>
                <c:pt idx="6074">
                  <c:v>-4.1249000000000002</c:v>
                </c:pt>
                <c:pt idx="6075">
                  <c:v>-4.0387000000000004</c:v>
                </c:pt>
                <c:pt idx="6076">
                  <c:v>-3.9632999999999998</c:v>
                </c:pt>
                <c:pt idx="6077">
                  <c:v>-3.9167000000000001</c:v>
                </c:pt>
                <c:pt idx="6078">
                  <c:v>-3.8776000000000002</c:v>
                </c:pt>
                <c:pt idx="6079">
                  <c:v>-3.8321999999999998</c:v>
                </c:pt>
                <c:pt idx="6080">
                  <c:v>-3.7751999999999999</c:v>
                </c:pt>
                <c:pt idx="6081">
                  <c:v>-3.7334000000000001</c:v>
                </c:pt>
                <c:pt idx="6082">
                  <c:v>-3.6896</c:v>
                </c:pt>
                <c:pt idx="6083">
                  <c:v>-3.649</c:v>
                </c:pt>
                <c:pt idx="6084">
                  <c:v>-3.6092</c:v>
                </c:pt>
                <c:pt idx="6085">
                  <c:v>-3.5697000000000001</c:v>
                </c:pt>
                <c:pt idx="6086">
                  <c:v>-3.5322</c:v>
                </c:pt>
                <c:pt idx="6087">
                  <c:v>-3.4860000000000002</c:v>
                </c:pt>
                <c:pt idx="6088">
                  <c:v>-3.4213</c:v>
                </c:pt>
                <c:pt idx="6089">
                  <c:v>-3.3540999999999999</c:v>
                </c:pt>
                <c:pt idx="6090">
                  <c:v>-3.2826</c:v>
                </c:pt>
                <c:pt idx="6091">
                  <c:v>-3.2454000000000001</c:v>
                </c:pt>
                <c:pt idx="6092">
                  <c:v>-3.1945000000000001</c:v>
                </c:pt>
                <c:pt idx="6093">
                  <c:v>-3.1318000000000001</c:v>
                </c:pt>
                <c:pt idx="6094">
                  <c:v>-3.0819000000000001</c:v>
                </c:pt>
                <c:pt idx="6095">
                  <c:v>-3.0225</c:v>
                </c:pt>
                <c:pt idx="6096">
                  <c:v>-2.9662999999999999</c:v>
                </c:pt>
                <c:pt idx="6097">
                  <c:v>-2.9005999999999998</c:v>
                </c:pt>
                <c:pt idx="6098">
                  <c:v>-2.8368000000000002</c:v>
                </c:pt>
                <c:pt idx="6099">
                  <c:v>-2.8007</c:v>
                </c:pt>
                <c:pt idx="6100">
                  <c:v>-2.7492000000000001</c:v>
                </c:pt>
                <c:pt idx="6101">
                  <c:v>-2.7082000000000002</c:v>
                </c:pt>
                <c:pt idx="6102">
                  <c:v>-2.6696</c:v>
                </c:pt>
                <c:pt idx="6103">
                  <c:v>-2.629</c:v>
                </c:pt>
                <c:pt idx="6104">
                  <c:v>-2.5983000000000001</c:v>
                </c:pt>
                <c:pt idx="6105">
                  <c:v>-2.5283000000000002</c:v>
                </c:pt>
                <c:pt idx="6106">
                  <c:v>-2.4864999999999999</c:v>
                </c:pt>
                <c:pt idx="6107">
                  <c:v>-2.4339</c:v>
                </c:pt>
                <c:pt idx="6108">
                  <c:v>-2.3708999999999998</c:v>
                </c:pt>
                <c:pt idx="6109">
                  <c:v>-2.3241000000000001</c:v>
                </c:pt>
                <c:pt idx="6110">
                  <c:v>-2.2888000000000002</c:v>
                </c:pt>
                <c:pt idx="6111">
                  <c:v>-2.2648999999999999</c:v>
                </c:pt>
                <c:pt idx="6112">
                  <c:v>-2.2705000000000002</c:v>
                </c:pt>
                <c:pt idx="6113">
                  <c:v>-2.2715000000000001</c:v>
                </c:pt>
                <c:pt idx="6114">
                  <c:v>-2.2635999999999998</c:v>
                </c:pt>
                <c:pt idx="6115">
                  <c:v>-2.2193999999999998</c:v>
                </c:pt>
                <c:pt idx="6116">
                  <c:v>-2.1705999999999999</c:v>
                </c:pt>
                <c:pt idx="6117">
                  <c:v>-2.1335999999999999</c:v>
                </c:pt>
                <c:pt idx="6118">
                  <c:v>-2.0771999999999999</c:v>
                </c:pt>
                <c:pt idx="6119">
                  <c:v>-2.0748000000000002</c:v>
                </c:pt>
                <c:pt idx="6120">
                  <c:v>-2.1324999999999998</c:v>
                </c:pt>
                <c:pt idx="6121">
                  <c:v>-2.1625000000000001</c:v>
                </c:pt>
                <c:pt idx="6122">
                  <c:v>-2.1516000000000002</c:v>
                </c:pt>
                <c:pt idx="6123">
                  <c:v>-2.1385000000000001</c:v>
                </c:pt>
                <c:pt idx="6124">
                  <c:v>-2.1196000000000002</c:v>
                </c:pt>
                <c:pt idx="6125">
                  <c:v>-2.1095999999999999</c:v>
                </c:pt>
                <c:pt idx="6126">
                  <c:v>-2.0598000000000001</c:v>
                </c:pt>
                <c:pt idx="6127">
                  <c:v>-2.0261999999999998</c:v>
                </c:pt>
                <c:pt idx="6128">
                  <c:v>-1.9893000000000001</c:v>
                </c:pt>
                <c:pt idx="6129">
                  <c:v>-1.9542999999999999</c:v>
                </c:pt>
                <c:pt idx="6130">
                  <c:v>-1.9089</c:v>
                </c:pt>
                <c:pt idx="6131">
                  <c:v>-1.8757999999999999</c:v>
                </c:pt>
                <c:pt idx="6132">
                  <c:v>-1.8292999999999999</c:v>
                </c:pt>
                <c:pt idx="6133">
                  <c:v>-1.7826</c:v>
                </c:pt>
                <c:pt idx="6134">
                  <c:v>-1.7422</c:v>
                </c:pt>
                <c:pt idx="6135">
                  <c:v>-1.7073</c:v>
                </c:pt>
                <c:pt idx="6136">
                  <c:v>-1.6872</c:v>
                </c:pt>
                <c:pt idx="6137">
                  <c:v>-1.6635</c:v>
                </c:pt>
                <c:pt idx="6138">
                  <c:v>-1.6429</c:v>
                </c:pt>
                <c:pt idx="6139">
                  <c:v>-1.6309</c:v>
                </c:pt>
                <c:pt idx="6140">
                  <c:v>-1.6164000000000001</c:v>
                </c:pt>
                <c:pt idx="6141">
                  <c:v>-1.5759000000000001</c:v>
                </c:pt>
                <c:pt idx="6142">
                  <c:v>-1.5646</c:v>
                </c:pt>
                <c:pt idx="6143">
                  <c:v>-1.5317000000000001</c:v>
                </c:pt>
                <c:pt idx="6144">
                  <c:v>-1.4926999999999999</c:v>
                </c:pt>
                <c:pt idx="6145">
                  <c:v>-1.4544999999999999</c:v>
                </c:pt>
                <c:pt idx="6146">
                  <c:v>-1.4289000000000001</c:v>
                </c:pt>
                <c:pt idx="6147">
                  <c:v>-1.4020999999999999</c:v>
                </c:pt>
                <c:pt idx="6148">
                  <c:v>-1.3845000000000001</c:v>
                </c:pt>
                <c:pt idx="6149">
                  <c:v>-1.3665</c:v>
                </c:pt>
                <c:pt idx="6150">
                  <c:v>-1.3329</c:v>
                </c:pt>
                <c:pt idx="6151">
                  <c:v>-1.3042</c:v>
                </c:pt>
                <c:pt idx="6152">
                  <c:v>-1.2905</c:v>
                </c:pt>
                <c:pt idx="6153">
                  <c:v>-1.2764</c:v>
                </c:pt>
                <c:pt idx="6154">
                  <c:v>-1.2782</c:v>
                </c:pt>
                <c:pt idx="6155">
                  <c:v>-1.2741</c:v>
                </c:pt>
                <c:pt idx="6156">
                  <c:v>-1.2661</c:v>
                </c:pt>
                <c:pt idx="6157">
                  <c:v>-1.2645999999999999</c:v>
                </c:pt>
                <c:pt idx="6158">
                  <c:v>-1.2563</c:v>
                </c:pt>
                <c:pt idx="6159">
                  <c:v>-1.2434000000000001</c:v>
                </c:pt>
                <c:pt idx="6160">
                  <c:v>-1.2337</c:v>
                </c:pt>
                <c:pt idx="6161">
                  <c:v>-1.2202</c:v>
                </c:pt>
                <c:pt idx="6162">
                  <c:v>-1.2239</c:v>
                </c:pt>
                <c:pt idx="6163">
                  <c:v>-1.2030000000000001</c:v>
                </c:pt>
                <c:pt idx="6164">
                  <c:v>-1.1760999999999999</c:v>
                </c:pt>
                <c:pt idx="6165">
                  <c:v>-1.1613</c:v>
                </c:pt>
                <c:pt idx="6166">
                  <c:v>-1.1392</c:v>
                </c:pt>
                <c:pt idx="6167">
                  <c:v>-1.1049</c:v>
                </c:pt>
                <c:pt idx="6168">
                  <c:v>-1.0908</c:v>
                </c:pt>
                <c:pt idx="6169">
                  <c:v>-1.0939000000000001</c:v>
                </c:pt>
                <c:pt idx="6170">
                  <c:v>-1.0936999999999999</c:v>
                </c:pt>
                <c:pt idx="6171">
                  <c:v>-1.0911</c:v>
                </c:pt>
                <c:pt idx="6172">
                  <c:v>-1.08</c:v>
                </c:pt>
                <c:pt idx="6173">
                  <c:v>-1.0674999999999999</c:v>
                </c:pt>
                <c:pt idx="6174">
                  <c:v>-1.0575000000000001</c:v>
                </c:pt>
                <c:pt idx="6175">
                  <c:v>-1.0464</c:v>
                </c:pt>
                <c:pt idx="6176">
                  <c:v>-1.0584</c:v>
                </c:pt>
                <c:pt idx="6177">
                  <c:v>-1.0757000000000001</c:v>
                </c:pt>
                <c:pt idx="6178">
                  <c:v>-1.0858000000000001</c:v>
                </c:pt>
                <c:pt idx="6179">
                  <c:v>-1.0912999999999999</c:v>
                </c:pt>
                <c:pt idx="6180">
                  <c:v>-1.0872999999999999</c:v>
                </c:pt>
                <c:pt idx="6181">
                  <c:v>-1.0778000000000001</c:v>
                </c:pt>
                <c:pt idx="6182">
                  <c:v>-1.0486</c:v>
                </c:pt>
                <c:pt idx="6183">
                  <c:v>-1.0152000000000001</c:v>
                </c:pt>
                <c:pt idx="6184">
                  <c:v>-1.0092000000000001</c:v>
                </c:pt>
                <c:pt idx="6185">
                  <c:v>-1.0077</c:v>
                </c:pt>
                <c:pt idx="6186">
                  <c:v>-0.99363999999999997</c:v>
                </c:pt>
                <c:pt idx="6187">
                  <c:v>-0.98926999999999998</c:v>
                </c:pt>
                <c:pt idx="6188">
                  <c:v>-0.98280999999999996</c:v>
                </c:pt>
                <c:pt idx="6189">
                  <c:v>-0.97389999999999999</c:v>
                </c:pt>
                <c:pt idx="6190">
                  <c:v>-0.98424999999999996</c:v>
                </c:pt>
                <c:pt idx="6191">
                  <c:v>-0.99943000000000004</c:v>
                </c:pt>
                <c:pt idx="6192">
                  <c:v>-1.0019</c:v>
                </c:pt>
                <c:pt idx="6193">
                  <c:v>-0.99436000000000002</c:v>
                </c:pt>
                <c:pt idx="6194">
                  <c:v>-0.98687999999999998</c:v>
                </c:pt>
                <c:pt idx="6195">
                  <c:v>-1.0016</c:v>
                </c:pt>
                <c:pt idx="6196">
                  <c:v>-1.0203</c:v>
                </c:pt>
                <c:pt idx="6197">
                  <c:v>-1.0315000000000001</c:v>
                </c:pt>
                <c:pt idx="6198">
                  <c:v>-1.0444</c:v>
                </c:pt>
                <c:pt idx="6199">
                  <c:v>-1.0782</c:v>
                </c:pt>
                <c:pt idx="6200">
                  <c:v>-1.0765</c:v>
                </c:pt>
                <c:pt idx="6201">
                  <c:v>-1.0783</c:v>
                </c:pt>
                <c:pt idx="6202">
                  <c:v>-1.0643</c:v>
                </c:pt>
                <c:pt idx="6203">
                  <c:v>-1.0738000000000001</c:v>
                </c:pt>
                <c:pt idx="6204">
                  <c:v>-1.1161000000000001</c:v>
                </c:pt>
                <c:pt idx="6205">
                  <c:v>-1.1233</c:v>
                </c:pt>
                <c:pt idx="6206">
                  <c:v>-1.1082000000000001</c:v>
                </c:pt>
                <c:pt idx="6207">
                  <c:v>-1.1124000000000001</c:v>
                </c:pt>
                <c:pt idx="6208">
                  <c:v>-1.1105</c:v>
                </c:pt>
                <c:pt idx="6209">
                  <c:v>-1.1207</c:v>
                </c:pt>
                <c:pt idx="6210">
                  <c:v>-1.1331</c:v>
                </c:pt>
                <c:pt idx="6211">
                  <c:v>-1.1488</c:v>
                </c:pt>
                <c:pt idx="6212">
                  <c:v>-1.1501999999999999</c:v>
                </c:pt>
                <c:pt idx="6213">
                  <c:v>-1.1599999999999999</c:v>
                </c:pt>
                <c:pt idx="6214">
                  <c:v>-1.1700999999999999</c:v>
                </c:pt>
                <c:pt idx="6215">
                  <c:v>-1.1788000000000001</c:v>
                </c:pt>
                <c:pt idx="6216">
                  <c:v>-1.2016</c:v>
                </c:pt>
                <c:pt idx="6217">
                  <c:v>-1.2258</c:v>
                </c:pt>
                <c:pt idx="6218">
                  <c:v>-1.2403999999999999</c:v>
                </c:pt>
                <c:pt idx="6219">
                  <c:v>-1.2636000000000001</c:v>
                </c:pt>
                <c:pt idx="6220">
                  <c:v>-1.3160000000000001</c:v>
                </c:pt>
                <c:pt idx="6221">
                  <c:v>-1.3808</c:v>
                </c:pt>
                <c:pt idx="6222">
                  <c:v>-1.4452</c:v>
                </c:pt>
                <c:pt idx="6223">
                  <c:v>-1.5237000000000001</c:v>
                </c:pt>
                <c:pt idx="6224">
                  <c:v>-1.6375</c:v>
                </c:pt>
                <c:pt idx="6225">
                  <c:v>-1.7128000000000001</c:v>
                </c:pt>
                <c:pt idx="6226">
                  <c:v>-1.7724</c:v>
                </c:pt>
                <c:pt idx="6227">
                  <c:v>-1.8694999999999999</c:v>
                </c:pt>
                <c:pt idx="6228">
                  <c:v>-1.9807999999999999</c:v>
                </c:pt>
                <c:pt idx="6229">
                  <c:v>-2.0821999999999998</c:v>
                </c:pt>
                <c:pt idx="6230">
                  <c:v>-2.1932999999999998</c:v>
                </c:pt>
                <c:pt idx="6231">
                  <c:v>-2.2995999999999999</c:v>
                </c:pt>
                <c:pt idx="6232">
                  <c:v>-2.4287000000000001</c:v>
                </c:pt>
                <c:pt idx="6233">
                  <c:v>-2.5642999999999998</c:v>
                </c:pt>
                <c:pt idx="6234">
                  <c:v>-2.6977000000000002</c:v>
                </c:pt>
                <c:pt idx="6235">
                  <c:v>-2.8287</c:v>
                </c:pt>
                <c:pt idx="6236">
                  <c:v>-2.9996999999999998</c:v>
                </c:pt>
                <c:pt idx="6237">
                  <c:v>-3.1225999999999998</c:v>
                </c:pt>
                <c:pt idx="6238">
                  <c:v>-3.1913</c:v>
                </c:pt>
                <c:pt idx="6239">
                  <c:v>-3.2736000000000001</c:v>
                </c:pt>
                <c:pt idx="6240">
                  <c:v>-3.3972000000000002</c:v>
                </c:pt>
                <c:pt idx="6241">
                  <c:v>-3.4908999999999999</c:v>
                </c:pt>
                <c:pt idx="6242">
                  <c:v>-3.5287000000000002</c:v>
                </c:pt>
                <c:pt idx="6243">
                  <c:v>-3.5470999999999999</c:v>
                </c:pt>
                <c:pt idx="6244">
                  <c:v>-3.5979999999999999</c:v>
                </c:pt>
                <c:pt idx="6245">
                  <c:v>-3.6983000000000001</c:v>
                </c:pt>
                <c:pt idx="6246">
                  <c:v>-3.7986</c:v>
                </c:pt>
                <c:pt idx="6247">
                  <c:v>-3.8744999999999998</c:v>
                </c:pt>
                <c:pt idx="6248">
                  <c:v>-3.956</c:v>
                </c:pt>
                <c:pt idx="6249">
                  <c:v>-4.0274000000000001</c:v>
                </c:pt>
                <c:pt idx="6250">
                  <c:v>-4.1327999999999996</c:v>
                </c:pt>
                <c:pt idx="6251">
                  <c:v>-4.2186000000000003</c:v>
                </c:pt>
                <c:pt idx="6252">
                  <c:v>-4.2934999999999999</c:v>
                </c:pt>
                <c:pt idx="6253">
                  <c:v>-4.3875000000000002</c:v>
                </c:pt>
                <c:pt idx="6254">
                  <c:v>-4.4532999999999996</c:v>
                </c:pt>
                <c:pt idx="6255">
                  <c:v>-4.5175999999999998</c:v>
                </c:pt>
                <c:pt idx="6256">
                  <c:v>-4.593</c:v>
                </c:pt>
                <c:pt idx="6257">
                  <c:v>-4.6326000000000001</c:v>
                </c:pt>
                <c:pt idx="6258">
                  <c:v>-4.6684999999999999</c:v>
                </c:pt>
                <c:pt idx="6259">
                  <c:v>-4.6731999999999996</c:v>
                </c:pt>
                <c:pt idx="6260">
                  <c:v>-4.6897000000000002</c:v>
                </c:pt>
                <c:pt idx="6261">
                  <c:v>-4.7093999999999996</c:v>
                </c:pt>
                <c:pt idx="6262">
                  <c:v>-4.7298999999999998</c:v>
                </c:pt>
                <c:pt idx="6263">
                  <c:v>-4.7168000000000001</c:v>
                </c:pt>
                <c:pt idx="6264">
                  <c:v>-4.7157999999999998</c:v>
                </c:pt>
                <c:pt idx="6265">
                  <c:v>-4.7508999999999997</c:v>
                </c:pt>
                <c:pt idx="6266">
                  <c:v>-4.7807000000000004</c:v>
                </c:pt>
                <c:pt idx="6267">
                  <c:v>-4.8029000000000002</c:v>
                </c:pt>
                <c:pt idx="6268">
                  <c:v>-4.8266999999999998</c:v>
                </c:pt>
                <c:pt idx="6269">
                  <c:v>-4.8358999999999996</c:v>
                </c:pt>
                <c:pt idx="6270">
                  <c:v>-4.8695000000000004</c:v>
                </c:pt>
                <c:pt idx="6271">
                  <c:v>-4.8868999999999998</c:v>
                </c:pt>
                <c:pt idx="6272">
                  <c:v>-4.9031000000000002</c:v>
                </c:pt>
                <c:pt idx="6273">
                  <c:v>-4.9150999999999998</c:v>
                </c:pt>
                <c:pt idx="6274">
                  <c:v>-4.9298000000000002</c:v>
                </c:pt>
                <c:pt idx="6275">
                  <c:v>-4.9492000000000003</c:v>
                </c:pt>
                <c:pt idx="6276">
                  <c:v>-4.9729999999999999</c:v>
                </c:pt>
                <c:pt idx="6277">
                  <c:v>-5.0021000000000004</c:v>
                </c:pt>
                <c:pt idx="6278">
                  <c:v>-5.0227000000000004</c:v>
                </c:pt>
                <c:pt idx="6279">
                  <c:v>-4.9894999999999996</c:v>
                </c:pt>
                <c:pt idx="6280">
                  <c:v>-4.9583000000000004</c:v>
                </c:pt>
                <c:pt idx="6281">
                  <c:v>-4.9654999999999996</c:v>
                </c:pt>
                <c:pt idx="6282">
                  <c:v>-4.9699</c:v>
                </c:pt>
                <c:pt idx="6283">
                  <c:v>-5.0011999999999999</c:v>
                </c:pt>
                <c:pt idx="6284">
                  <c:v>-5.0282999999999998</c:v>
                </c:pt>
                <c:pt idx="6285">
                  <c:v>-5.0103999999999997</c:v>
                </c:pt>
                <c:pt idx="6286">
                  <c:v>-5.0080999999999998</c:v>
                </c:pt>
                <c:pt idx="6287">
                  <c:v>-5.0091000000000001</c:v>
                </c:pt>
                <c:pt idx="6288">
                  <c:v>-5.0153999999999996</c:v>
                </c:pt>
                <c:pt idx="6289">
                  <c:v>-5.0218999999999996</c:v>
                </c:pt>
                <c:pt idx="6290">
                  <c:v>-5.0251999999999999</c:v>
                </c:pt>
                <c:pt idx="6291">
                  <c:v>-5.0270000000000001</c:v>
                </c:pt>
                <c:pt idx="6292">
                  <c:v>-5.0347999999999997</c:v>
                </c:pt>
                <c:pt idx="6293">
                  <c:v>-5.0738000000000003</c:v>
                </c:pt>
                <c:pt idx="6294">
                  <c:v>-5.0525000000000002</c:v>
                </c:pt>
                <c:pt idx="6295">
                  <c:v>-5.0576999999999996</c:v>
                </c:pt>
                <c:pt idx="6296">
                  <c:v>-5.1230000000000002</c:v>
                </c:pt>
                <c:pt idx="6297">
                  <c:v>-5.1185</c:v>
                </c:pt>
                <c:pt idx="6298">
                  <c:v>-5.0686999999999998</c:v>
                </c:pt>
                <c:pt idx="6299">
                  <c:v>-5.0716999999999999</c:v>
                </c:pt>
                <c:pt idx="6300">
                  <c:v>-5.1017999999999999</c:v>
                </c:pt>
                <c:pt idx="6301">
                  <c:v>-5.1230000000000002</c:v>
                </c:pt>
                <c:pt idx="6302">
                  <c:v>-5.1135999999999999</c:v>
                </c:pt>
                <c:pt idx="6303">
                  <c:v>-5.1204999999999998</c:v>
                </c:pt>
                <c:pt idx="6304">
                  <c:v>-5.1818999999999997</c:v>
                </c:pt>
                <c:pt idx="6305">
                  <c:v>-5.2396000000000003</c:v>
                </c:pt>
                <c:pt idx="6306">
                  <c:v>-5.2671999999999999</c:v>
                </c:pt>
                <c:pt idx="6307">
                  <c:v>-5.2535999999999996</c:v>
                </c:pt>
                <c:pt idx="6308">
                  <c:v>-5.2409999999999997</c:v>
                </c:pt>
                <c:pt idx="6309">
                  <c:v>-5.3014999999999999</c:v>
                </c:pt>
                <c:pt idx="6310">
                  <c:v>-5.3742999999999999</c:v>
                </c:pt>
                <c:pt idx="6311">
                  <c:v>-5.4179000000000004</c:v>
                </c:pt>
                <c:pt idx="6312">
                  <c:v>-5.4257999999999997</c:v>
                </c:pt>
                <c:pt idx="6313">
                  <c:v>-5.4345999999999997</c:v>
                </c:pt>
                <c:pt idx="6314">
                  <c:v>-5.4485000000000001</c:v>
                </c:pt>
                <c:pt idx="6315">
                  <c:v>-5.4927000000000001</c:v>
                </c:pt>
                <c:pt idx="6316">
                  <c:v>-5.5061</c:v>
                </c:pt>
                <c:pt idx="6317">
                  <c:v>-5.4999000000000002</c:v>
                </c:pt>
                <c:pt idx="6318">
                  <c:v>-5.4904999999999999</c:v>
                </c:pt>
                <c:pt idx="6319">
                  <c:v>-5.5183</c:v>
                </c:pt>
                <c:pt idx="6320">
                  <c:v>-5.5479000000000003</c:v>
                </c:pt>
                <c:pt idx="6321">
                  <c:v>-5.5766</c:v>
                </c:pt>
                <c:pt idx="6322">
                  <c:v>-5.6018999999999997</c:v>
                </c:pt>
                <c:pt idx="6323">
                  <c:v>-5.6314000000000002</c:v>
                </c:pt>
                <c:pt idx="6324">
                  <c:v>-5.6757999999999997</c:v>
                </c:pt>
                <c:pt idx="6325">
                  <c:v>-5.7122000000000002</c:v>
                </c:pt>
                <c:pt idx="6326">
                  <c:v>-5.7503000000000002</c:v>
                </c:pt>
                <c:pt idx="6327">
                  <c:v>-5.7868000000000004</c:v>
                </c:pt>
                <c:pt idx="6328">
                  <c:v>-5.8095999999999997</c:v>
                </c:pt>
                <c:pt idx="6329">
                  <c:v>-5.8474000000000004</c:v>
                </c:pt>
                <c:pt idx="6330">
                  <c:v>-5.8949999999999996</c:v>
                </c:pt>
                <c:pt idx="6331">
                  <c:v>-5.9301000000000004</c:v>
                </c:pt>
                <c:pt idx="6332">
                  <c:v>-5.9888000000000003</c:v>
                </c:pt>
                <c:pt idx="6333">
                  <c:v>-6.0082000000000004</c:v>
                </c:pt>
                <c:pt idx="6334">
                  <c:v>-6.0332999999999997</c:v>
                </c:pt>
                <c:pt idx="6335">
                  <c:v>-6.0753000000000004</c:v>
                </c:pt>
                <c:pt idx="6336">
                  <c:v>-6.1135000000000002</c:v>
                </c:pt>
                <c:pt idx="6337">
                  <c:v>-6.1715</c:v>
                </c:pt>
                <c:pt idx="6338">
                  <c:v>-6.2145999999999999</c:v>
                </c:pt>
                <c:pt idx="6339">
                  <c:v>-6.2615999999999996</c:v>
                </c:pt>
                <c:pt idx="6340">
                  <c:v>-6.3173000000000004</c:v>
                </c:pt>
                <c:pt idx="6341">
                  <c:v>-6.3716999999999997</c:v>
                </c:pt>
                <c:pt idx="6342">
                  <c:v>-6.4116999999999997</c:v>
                </c:pt>
                <c:pt idx="6343">
                  <c:v>-6.4465000000000003</c:v>
                </c:pt>
                <c:pt idx="6344">
                  <c:v>-6.4987000000000004</c:v>
                </c:pt>
                <c:pt idx="6345">
                  <c:v>-6.5572999999999997</c:v>
                </c:pt>
                <c:pt idx="6346">
                  <c:v>-6.6208</c:v>
                </c:pt>
                <c:pt idx="6347">
                  <c:v>-6.6871999999999998</c:v>
                </c:pt>
                <c:pt idx="6348">
                  <c:v>-6.7591999999999999</c:v>
                </c:pt>
                <c:pt idx="6349">
                  <c:v>-6.8261000000000003</c:v>
                </c:pt>
                <c:pt idx="6350">
                  <c:v>-6.9177</c:v>
                </c:pt>
                <c:pt idx="6351">
                  <c:v>-7.0319000000000003</c:v>
                </c:pt>
                <c:pt idx="6352">
                  <c:v>-7.1321000000000003</c:v>
                </c:pt>
                <c:pt idx="6353">
                  <c:v>-7.194</c:v>
                </c:pt>
                <c:pt idx="6354">
                  <c:v>-7.2820999999999998</c:v>
                </c:pt>
                <c:pt idx="6355">
                  <c:v>-7.3963000000000001</c:v>
                </c:pt>
                <c:pt idx="6356">
                  <c:v>-7.5088999999999997</c:v>
                </c:pt>
                <c:pt idx="6357">
                  <c:v>-7.6102999999999996</c:v>
                </c:pt>
                <c:pt idx="6358">
                  <c:v>-7.7134</c:v>
                </c:pt>
                <c:pt idx="6359">
                  <c:v>-7.8097000000000003</c:v>
                </c:pt>
                <c:pt idx="6360">
                  <c:v>-7.9027000000000003</c:v>
                </c:pt>
                <c:pt idx="6361">
                  <c:v>-7.9641000000000002</c:v>
                </c:pt>
                <c:pt idx="6362">
                  <c:v>-8.0540000000000003</c:v>
                </c:pt>
                <c:pt idx="6363">
                  <c:v>-8.1586999999999996</c:v>
                </c:pt>
                <c:pt idx="6364">
                  <c:v>-8.2311999999999994</c:v>
                </c:pt>
                <c:pt idx="6365">
                  <c:v>-8.2994000000000003</c:v>
                </c:pt>
                <c:pt idx="6366">
                  <c:v>-8.4101999999999997</c:v>
                </c:pt>
                <c:pt idx="6367">
                  <c:v>-8.5286000000000008</c:v>
                </c:pt>
                <c:pt idx="6368">
                  <c:v>-8.5899000000000001</c:v>
                </c:pt>
                <c:pt idx="6369">
                  <c:v>-8.6548999999999996</c:v>
                </c:pt>
                <c:pt idx="6370">
                  <c:v>-8.7177000000000007</c:v>
                </c:pt>
                <c:pt idx="6371">
                  <c:v>-8.8002000000000002</c:v>
                </c:pt>
                <c:pt idx="6372">
                  <c:v>-8.8864000000000001</c:v>
                </c:pt>
                <c:pt idx="6373">
                  <c:v>-8.9510000000000005</c:v>
                </c:pt>
                <c:pt idx="6374">
                  <c:v>-8.9970999999999997</c:v>
                </c:pt>
                <c:pt idx="6375">
                  <c:v>-9.0548000000000002</c:v>
                </c:pt>
                <c:pt idx="6376">
                  <c:v>-9.1138999999999992</c:v>
                </c:pt>
                <c:pt idx="6377">
                  <c:v>-9.1245999999999992</c:v>
                </c:pt>
                <c:pt idx="6378">
                  <c:v>-9.1408000000000005</c:v>
                </c:pt>
                <c:pt idx="6379">
                  <c:v>-9.1929999999999996</c:v>
                </c:pt>
                <c:pt idx="6380">
                  <c:v>-9.2411999999999992</c:v>
                </c:pt>
                <c:pt idx="6381">
                  <c:v>-9.2799999999999994</c:v>
                </c:pt>
                <c:pt idx="6382">
                  <c:v>-9.3457000000000008</c:v>
                </c:pt>
                <c:pt idx="6383">
                  <c:v>-9.4167000000000005</c:v>
                </c:pt>
                <c:pt idx="6384">
                  <c:v>-9.4692000000000007</c:v>
                </c:pt>
                <c:pt idx="6385">
                  <c:v>-9.5185999999999993</c:v>
                </c:pt>
                <c:pt idx="6386">
                  <c:v>-9.5612999999999992</c:v>
                </c:pt>
                <c:pt idx="6387">
                  <c:v>-9.6110000000000007</c:v>
                </c:pt>
                <c:pt idx="6388">
                  <c:v>-9.6603999999999992</c:v>
                </c:pt>
                <c:pt idx="6389">
                  <c:v>-9.6853999999999996</c:v>
                </c:pt>
                <c:pt idx="6390">
                  <c:v>-9.7159999999999993</c:v>
                </c:pt>
                <c:pt idx="6391">
                  <c:v>-9.7311999999999994</c:v>
                </c:pt>
                <c:pt idx="6392">
                  <c:v>-9.7512000000000008</c:v>
                </c:pt>
                <c:pt idx="6393">
                  <c:v>-9.7771000000000008</c:v>
                </c:pt>
                <c:pt idx="6394">
                  <c:v>-9.7966999999999995</c:v>
                </c:pt>
                <c:pt idx="6395">
                  <c:v>-9.8271999999999995</c:v>
                </c:pt>
                <c:pt idx="6396">
                  <c:v>-9.8592999999999993</c:v>
                </c:pt>
                <c:pt idx="6397">
                  <c:v>-9.9047000000000001</c:v>
                </c:pt>
                <c:pt idx="6398">
                  <c:v>-9.9434000000000005</c:v>
                </c:pt>
                <c:pt idx="6399">
                  <c:v>-9.9795999999999996</c:v>
                </c:pt>
                <c:pt idx="6400">
                  <c:v>-10.002000000000001</c:v>
                </c:pt>
                <c:pt idx="6401">
                  <c:v>-10.035</c:v>
                </c:pt>
                <c:pt idx="6402">
                  <c:v>-10.058</c:v>
                </c:pt>
                <c:pt idx="6403">
                  <c:v>-10.090999999999999</c:v>
                </c:pt>
                <c:pt idx="6404">
                  <c:v>-10.106</c:v>
                </c:pt>
                <c:pt idx="6405">
                  <c:v>-10.125</c:v>
                </c:pt>
                <c:pt idx="6406">
                  <c:v>-10.154</c:v>
                </c:pt>
                <c:pt idx="6407">
                  <c:v>-10.201000000000001</c:v>
                </c:pt>
                <c:pt idx="6408">
                  <c:v>-10.228999999999999</c:v>
                </c:pt>
                <c:pt idx="6409">
                  <c:v>-10.269</c:v>
                </c:pt>
                <c:pt idx="6410">
                  <c:v>-10.311999999999999</c:v>
                </c:pt>
                <c:pt idx="6411">
                  <c:v>-10.337</c:v>
                </c:pt>
                <c:pt idx="6412">
                  <c:v>-10.36</c:v>
                </c:pt>
                <c:pt idx="6413">
                  <c:v>-10.385</c:v>
                </c:pt>
                <c:pt idx="6414">
                  <c:v>-10.401999999999999</c:v>
                </c:pt>
                <c:pt idx="6415">
                  <c:v>-10.422000000000001</c:v>
                </c:pt>
                <c:pt idx="6416">
                  <c:v>-10.441000000000001</c:v>
                </c:pt>
                <c:pt idx="6417">
                  <c:v>-10.455</c:v>
                </c:pt>
                <c:pt idx="6418">
                  <c:v>-10.474</c:v>
                </c:pt>
                <c:pt idx="6419">
                  <c:v>-10.506</c:v>
                </c:pt>
                <c:pt idx="6420">
                  <c:v>-10.513999999999999</c:v>
                </c:pt>
                <c:pt idx="6421">
                  <c:v>-10.539</c:v>
                </c:pt>
                <c:pt idx="6422">
                  <c:v>-10.554</c:v>
                </c:pt>
                <c:pt idx="6423">
                  <c:v>-10.567</c:v>
                </c:pt>
                <c:pt idx="6424">
                  <c:v>-10.571999999999999</c:v>
                </c:pt>
                <c:pt idx="6425">
                  <c:v>-10.582000000000001</c:v>
                </c:pt>
                <c:pt idx="6426">
                  <c:v>-10.601000000000001</c:v>
                </c:pt>
                <c:pt idx="6427">
                  <c:v>-10.609</c:v>
                </c:pt>
                <c:pt idx="6428">
                  <c:v>-10.608000000000001</c:v>
                </c:pt>
                <c:pt idx="6429">
                  <c:v>-10.627000000000001</c:v>
                </c:pt>
                <c:pt idx="6430">
                  <c:v>-10.625999999999999</c:v>
                </c:pt>
                <c:pt idx="6431">
                  <c:v>-10.631</c:v>
                </c:pt>
                <c:pt idx="6432">
                  <c:v>-10.632999999999999</c:v>
                </c:pt>
                <c:pt idx="6433">
                  <c:v>-10.648</c:v>
                </c:pt>
                <c:pt idx="6434">
                  <c:v>-10.64</c:v>
                </c:pt>
                <c:pt idx="6435">
                  <c:v>-10.646000000000001</c:v>
                </c:pt>
                <c:pt idx="6436">
                  <c:v>-10.646000000000001</c:v>
                </c:pt>
                <c:pt idx="6437">
                  <c:v>-10.648</c:v>
                </c:pt>
                <c:pt idx="6438">
                  <c:v>-10.656000000000001</c:v>
                </c:pt>
                <c:pt idx="6439">
                  <c:v>-10.679</c:v>
                </c:pt>
                <c:pt idx="6440">
                  <c:v>-10.659000000000001</c:v>
                </c:pt>
                <c:pt idx="6441">
                  <c:v>-10.667</c:v>
                </c:pt>
                <c:pt idx="6442">
                  <c:v>-10.702999999999999</c:v>
                </c:pt>
                <c:pt idx="6443">
                  <c:v>-10.742000000000001</c:v>
                </c:pt>
                <c:pt idx="6444">
                  <c:v>-10.747999999999999</c:v>
                </c:pt>
                <c:pt idx="6445">
                  <c:v>-10.768000000000001</c:v>
                </c:pt>
                <c:pt idx="6446">
                  <c:v>-10.754</c:v>
                </c:pt>
                <c:pt idx="6447">
                  <c:v>-10.706</c:v>
                </c:pt>
                <c:pt idx="6448">
                  <c:v>-10.724</c:v>
                </c:pt>
                <c:pt idx="6449">
                  <c:v>-10.733000000000001</c:v>
                </c:pt>
                <c:pt idx="6450">
                  <c:v>-10.686</c:v>
                </c:pt>
                <c:pt idx="6451">
                  <c:v>-10.707000000000001</c:v>
                </c:pt>
                <c:pt idx="6452">
                  <c:v>-10.712</c:v>
                </c:pt>
                <c:pt idx="6453">
                  <c:v>-10.682</c:v>
                </c:pt>
                <c:pt idx="6454">
                  <c:v>-10.638</c:v>
                </c:pt>
                <c:pt idx="6455">
                  <c:v>-10.632</c:v>
                </c:pt>
                <c:pt idx="6456">
                  <c:v>-10.693</c:v>
                </c:pt>
                <c:pt idx="6457">
                  <c:v>-10.708</c:v>
                </c:pt>
                <c:pt idx="6458">
                  <c:v>-10.677</c:v>
                </c:pt>
                <c:pt idx="6459">
                  <c:v>-10.669</c:v>
                </c:pt>
                <c:pt idx="6460">
                  <c:v>-10.714</c:v>
                </c:pt>
                <c:pt idx="6461">
                  <c:v>-10.737</c:v>
                </c:pt>
                <c:pt idx="6462">
                  <c:v>-10.731</c:v>
                </c:pt>
                <c:pt idx="6463">
                  <c:v>-10.727</c:v>
                </c:pt>
                <c:pt idx="6464">
                  <c:v>-10.734999999999999</c:v>
                </c:pt>
                <c:pt idx="6465">
                  <c:v>-10.739000000000001</c:v>
                </c:pt>
                <c:pt idx="6466">
                  <c:v>-10.768000000000001</c:v>
                </c:pt>
                <c:pt idx="6467">
                  <c:v>-10.759</c:v>
                </c:pt>
                <c:pt idx="6468">
                  <c:v>-10.760999999999999</c:v>
                </c:pt>
                <c:pt idx="6469">
                  <c:v>-10.76</c:v>
                </c:pt>
                <c:pt idx="6470">
                  <c:v>-10.784000000000001</c:v>
                </c:pt>
                <c:pt idx="6471">
                  <c:v>-10.773999999999999</c:v>
                </c:pt>
                <c:pt idx="6472">
                  <c:v>-10.763999999999999</c:v>
                </c:pt>
                <c:pt idx="6473">
                  <c:v>-10.766</c:v>
                </c:pt>
                <c:pt idx="6474">
                  <c:v>-10.762</c:v>
                </c:pt>
                <c:pt idx="6475">
                  <c:v>-10.78</c:v>
                </c:pt>
                <c:pt idx="6476">
                  <c:v>-10.785</c:v>
                </c:pt>
                <c:pt idx="6477">
                  <c:v>-10.787000000000001</c:v>
                </c:pt>
                <c:pt idx="6478">
                  <c:v>-10.778</c:v>
                </c:pt>
                <c:pt idx="6479">
                  <c:v>-10.744</c:v>
                </c:pt>
                <c:pt idx="6480">
                  <c:v>-10.76</c:v>
                </c:pt>
                <c:pt idx="6481">
                  <c:v>-10.763</c:v>
                </c:pt>
                <c:pt idx="6482">
                  <c:v>-10.782</c:v>
                </c:pt>
                <c:pt idx="6483">
                  <c:v>-10.789</c:v>
                </c:pt>
                <c:pt idx="6484">
                  <c:v>-10.791</c:v>
                </c:pt>
                <c:pt idx="6485">
                  <c:v>-10.818</c:v>
                </c:pt>
                <c:pt idx="6486">
                  <c:v>-10.842000000000001</c:v>
                </c:pt>
                <c:pt idx="6487">
                  <c:v>-10.840999999999999</c:v>
                </c:pt>
                <c:pt idx="6488">
                  <c:v>-10.833</c:v>
                </c:pt>
                <c:pt idx="6489">
                  <c:v>-10.817</c:v>
                </c:pt>
                <c:pt idx="6490">
                  <c:v>-10.821</c:v>
                </c:pt>
                <c:pt idx="6491">
                  <c:v>-10.839</c:v>
                </c:pt>
                <c:pt idx="6492">
                  <c:v>-10.858000000000001</c:v>
                </c:pt>
                <c:pt idx="6493">
                  <c:v>-10.879</c:v>
                </c:pt>
                <c:pt idx="6494">
                  <c:v>-10.885999999999999</c:v>
                </c:pt>
                <c:pt idx="6495">
                  <c:v>-10.871</c:v>
                </c:pt>
                <c:pt idx="6496">
                  <c:v>-10.839</c:v>
                </c:pt>
                <c:pt idx="6497">
                  <c:v>-10.784000000000001</c:v>
                </c:pt>
                <c:pt idx="6498">
                  <c:v>-10.79</c:v>
                </c:pt>
                <c:pt idx="6499">
                  <c:v>-10.823</c:v>
                </c:pt>
                <c:pt idx="6500">
                  <c:v>-10.832000000000001</c:v>
                </c:pt>
                <c:pt idx="6501">
                  <c:v>-10.836</c:v>
                </c:pt>
                <c:pt idx="6502">
                  <c:v>-10.852</c:v>
                </c:pt>
                <c:pt idx="6503">
                  <c:v>-10.865</c:v>
                </c:pt>
                <c:pt idx="6504">
                  <c:v>-10.858000000000001</c:v>
                </c:pt>
                <c:pt idx="6505">
                  <c:v>-10.852</c:v>
                </c:pt>
                <c:pt idx="6506">
                  <c:v>-10.807</c:v>
                </c:pt>
                <c:pt idx="6507">
                  <c:v>-10.792999999999999</c:v>
                </c:pt>
                <c:pt idx="6508">
                  <c:v>-10.805</c:v>
                </c:pt>
                <c:pt idx="6509">
                  <c:v>-10.802</c:v>
                </c:pt>
                <c:pt idx="6510">
                  <c:v>-10.803000000000001</c:v>
                </c:pt>
                <c:pt idx="6511">
                  <c:v>-10.801</c:v>
                </c:pt>
                <c:pt idx="6512">
                  <c:v>-10.798999999999999</c:v>
                </c:pt>
                <c:pt idx="6513">
                  <c:v>-10.792</c:v>
                </c:pt>
                <c:pt idx="6514">
                  <c:v>-10.768000000000001</c:v>
                </c:pt>
                <c:pt idx="6515">
                  <c:v>-10.711</c:v>
                </c:pt>
                <c:pt idx="6516">
                  <c:v>-10.662000000000001</c:v>
                </c:pt>
                <c:pt idx="6517">
                  <c:v>-10.619</c:v>
                </c:pt>
                <c:pt idx="6518">
                  <c:v>-10.592000000000001</c:v>
                </c:pt>
                <c:pt idx="6519">
                  <c:v>-10.523999999999999</c:v>
                </c:pt>
                <c:pt idx="6520">
                  <c:v>-10.436999999999999</c:v>
                </c:pt>
                <c:pt idx="6521">
                  <c:v>-10.317</c:v>
                </c:pt>
                <c:pt idx="6522">
                  <c:v>-10.193</c:v>
                </c:pt>
                <c:pt idx="6523">
                  <c:v>-10.1</c:v>
                </c:pt>
                <c:pt idx="6524">
                  <c:v>-9.98</c:v>
                </c:pt>
                <c:pt idx="6525">
                  <c:v>-9.8576999999999995</c:v>
                </c:pt>
                <c:pt idx="6526">
                  <c:v>-9.7601999999999993</c:v>
                </c:pt>
                <c:pt idx="6527">
                  <c:v>-9.6585000000000001</c:v>
                </c:pt>
                <c:pt idx="6528">
                  <c:v>-9.5387000000000004</c:v>
                </c:pt>
                <c:pt idx="6529">
                  <c:v>-9.4321999999999999</c:v>
                </c:pt>
                <c:pt idx="6530">
                  <c:v>-9.3208000000000002</c:v>
                </c:pt>
                <c:pt idx="6531">
                  <c:v>-9.1934000000000005</c:v>
                </c:pt>
                <c:pt idx="6532">
                  <c:v>-9.0784000000000002</c:v>
                </c:pt>
                <c:pt idx="6533">
                  <c:v>-8.968</c:v>
                </c:pt>
                <c:pt idx="6534">
                  <c:v>-8.8428000000000004</c:v>
                </c:pt>
                <c:pt idx="6535">
                  <c:v>-8.7066999999999997</c:v>
                </c:pt>
                <c:pt idx="6536">
                  <c:v>-8.5855999999999995</c:v>
                </c:pt>
                <c:pt idx="6537">
                  <c:v>-8.4643999999999995</c:v>
                </c:pt>
                <c:pt idx="6538">
                  <c:v>-8.3674999999999997</c:v>
                </c:pt>
                <c:pt idx="6539">
                  <c:v>-8.2498000000000005</c:v>
                </c:pt>
                <c:pt idx="6540">
                  <c:v>-8.1091999999999995</c:v>
                </c:pt>
                <c:pt idx="6541">
                  <c:v>-7.9832999999999998</c:v>
                </c:pt>
                <c:pt idx="6542">
                  <c:v>-7.8634000000000004</c:v>
                </c:pt>
                <c:pt idx="6543">
                  <c:v>-7.7245999999999997</c:v>
                </c:pt>
                <c:pt idx="6544">
                  <c:v>-7.5956000000000001</c:v>
                </c:pt>
                <c:pt idx="6545">
                  <c:v>-7.4770000000000003</c:v>
                </c:pt>
                <c:pt idx="6546">
                  <c:v>-7.3715999999999999</c:v>
                </c:pt>
                <c:pt idx="6547">
                  <c:v>-7.2847</c:v>
                </c:pt>
                <c:pt idx="6548">
                  <c:v>-7.1359000000000004</c:v>
                </c:pt>
                <c:pt idx="6549">
                  <c:v>-6.9863999999999997</c:v>
                </c:pt>
                <c:pt idx="6550">
                  <c:v>-6.8716999999999997</c:v>
                </c:pt>
                <c:pt idx="6551">
                  <c:v>-6.7356999999999996</c:v>
                </c:pt>
                <c:pt idx="6552">
                  <c:v>-6.6212</c:v>
                </c:pt>
                <c:pt idx="6553">
                  <c:v>-6.5106000000000002</c:v>
                </c:pt>
                <c:pt idx="6554">
                  <c:v>-6.3914</c:v>
                </c:pt>
                <c:pt idx="6555">
                  <c:v>-6.2788000000000004</c:v>
                </c:pt>
                <c:pt idx="6556">
                  <c:v>-6.1824000000000003</c:v>
                </c:pt>
                <c:pt idx="6557">
                  <c:v>-6.0768000000000004</c:v>
                </c:pt>
                <c:pt idx="6558">
                  <c:v>-5.9630999999999998</c:v>
                </c:pt>
                <c:pt idx="6559">
                  <c:v>-5.8723000000000001</c:v>
                </c:pt>
                <c:pt idx="6560">
                  <c:v>-5.7500999999999998</c:v>
                </c:pt>
                <c:pt idx="6561">
                  <c:v>-5.6384999999999996</c:v>
                </c:pt>
                <c:pt idx="6562">
                  <c:v>-5.5385999999999997</c:v>
                </c:pt>
                <c:pt idx="6563">
                  <c:v>-5.4698000000000002</c:v>
                </c:pt>
                <c:pt idx="6564">
                  <c:v>-5.3722000000000003</c:v>
                </c:pt>
                <c:pt idx="6565">
                  <c:v>-5.2629999999999999</c:v>
                </c:pt>
                <c:pt idx="6566">
                  <c:v>-5.1795999999999998</c:v>
                </c:pt>
                <c:pt idx="6567">
                  <c:v>-5.1235999999999997</c:v>
                </c:pt>
                <c:pt idx="6568">
                  <c:v>-5.1096000000000004</c:v>
                </c:pt>
                <c:pt idx="6569">
                  <c:v>-5.1097999999999999</c:v>
                </c:pt>
                <c:pt idx="6570">
                  <c:v>-5.1024000000000003</c:v>
                </c:pt>
                <c:pt idx="6571">
                  <c:v>-5.0731000000000002</c:v>
                </c:pt>
                <c:pt idx="6572">
                  <c:v>-5.0404</c:v>
                </c:pt>
                <c:pt idx="6573">
                  <c:v>-5.0199999999999996</c:v>
                </c:pt>
                <c:pt idx="6574">
                  <c:v>-4.9885000000000002</c:v>
                </c:pt>
                <c:pt idx="6575">
                  <c:v>-4.9660000000000002</c:v>
                </c:pt>
                <c:pt idx="6576">
                  <c:v>-4.9218000000000002</c:v>
                </c:pt>
                <c:pt idx="6577">
                  <c:v>-4.8788</c:v>
                </c:pt>
                <c:pt idx="6578">
                  <c:v>-4.8470000000000004</c:v>
                </c:pt>
                <c:pt idx="6579">
                  <c:v>-4.8319000000000001</c:v>
                </c:pt>
                <c:pt idx="6580">
                  <c:v>-4.8094999999999999</c:v>
                </c:pt>
                <c:pt idx="6581">
                  <c:v>-4.7923999999999998</c:v>
                </c:pt>
                <c:pt idx="6582">
                  <c:v>-4.7735000000000003</c:v>
                </c:pt>
                <c:pt idx="6583">
                  <c:v>-4.7563000000000004</c:v>
                </c:pt>
                <c:pt idx="6584">
                  <c:v>-4.7416</c:v>
                </c:pt>
                <c:pt idx="6585">
                  <c:v>-4.7343000000000002</c:v>
                </c:pt>
                <c:pt idx="6586">
                  <c:v>-4.7404999999999999</c:v>
                </c:pt>
                <c:pt idx="6587">
                  <c:v>-4.7503000000000002</c:v>
                </c:pt>
                <c:pt idx="6588">
                  <c:v>-4.7786</c:v>
                </c:pt>
                <c:pt idx="6589">
                  <c:v>-4.7683</c:v>
                </c:pt>
                <c:pt idx="6590">
                  <c:v>-4.7606999999999999</c:v>
                </c:pt>
                <c:pt idx="6591">
                  <c:v>-4.7271999999999998</c:v>
                </c:pt>
                <c:pt idx="6592">
                  <c:v>-4.6783999999999999</c:v>
                </c:pt>
                <c:pt idx="6593">
                  <c:v>-4.6619999999999999</c:v>
                </c:pt>
                <c:pt idx="6594">
                  <c:v>-4.6544999999999996</c:v>
                </c:pt>
                <c:pt idx="6595">
                  <c:v>-4.6523000000000003</c:v>
                </c:pt>
                <c:pt idx="6596">
                  <c:v>-4.6448</c:v>
                </c:pt>
                <c:pt idx="6597">
                  <c:v>-4.6265999999999998</c:v>
                </c:pt>
                <c:pt idx="6598">
                  <c:v>-4.6078999999999999</c:v>
                </c:pt>
                <c:pt idx="6599">
                  <c:v>-4.6022999999999996</c:v>
                </c:pt>
                <c:pt idx="6600">
                  <c:v>-4.5945</c:v>
                </c:pt>
                <c:pt idx="6601">
                  <c:v>-4.5614999999999997</c:v>
                </c:pt>
                <c:pt idx="6602">
                  <c:v>-4.5624000000000002</c:v>
                </c:pt>
                <c:pt idx="6603">
                  <c:v>-4.5613999999999999</c:v>
                </c:pt>
                <c:pt idx="6604">
                  <c:v>-4.5373999999999999</c:v>
                </c:pt>
                <c:pt idx="6605">
                  <c:v>-4.4980000000000002</c:v>
                </c:pt>
                <c:pt idx="6606">
                  <c:v>-4.4550000000000001</c:v>
                </c:pt>
                <c:pt idx="6607">
                  <c:v>-4.3829000000000002</c:v>
                </c:pt>
                <c:pt idx="6608">
                  <c:v>-4.3369999999999997</c:v>
                </c:pt>
                <c:pt idx="6609">
                  <c:v>-4.2819000000000003</c:v>
                </c:pt>
                <c:pt idx="6610">
                  <c:v>-4.2568000000000001</c:v>
                </c:pt>
                <c:pt idx="6611">
                  <c:v>-4.2146999999999997</c:v>
                </c:pt>
                <c:pt idx="6612">
                  <c:v>-4.1855000000000002</c:v>
                </c:pt>
                <c:pt idx="6613">
                  <c:v>-4.1642000000000001</c:v>
                </c:pt>
                <c:pt idx="6614">
                  <c:v>-4.1212999999999997</c:v>
                </c:pt>
                <c:pt idx="6615">
                  <c:v>-4.0872999999999999</c:v>
                </c:pt>
                <c:pt idx="6616">
                  <c:v>-4.0209999999999999</c:v>
                </c:pt>
                <c:pt idx="6617">
                  <c:v>-3.9460000000000002</c:v>
                </c:pt>
                <c:pt idx="6618">
                  <c:v>-3.8868</c:v>
                </c:pt>
                <c:pt idx="6619">
                  <c:v>-3.8149000000000002</c:v>
                </c:pt>
                <c:pt idx="6620">
                  <c:v>-3.7305999999999999</c:v>
                </c:pt>
                <c:pt idx="6621">
                  <c:v>-3.7139000000000002</c:v>
                </c:pt>
                <c:pt idx="6622">
                  <c:v>-3.6583999999999999</c:v>
                </c:pt>
                <c:pt idx="6623">
                  <c:v>-3.5790999999999999</c:v>
                </c:pt>
                <c:pt idx="6624">
                  <c:v>-3.5131000000000001</c:v>
                </c:pt>
                <c:pt idx="6625">
                  <c:v>-3.4018999999999999</c:v>
                </c:pt>
                <c:pt idx="6626">
                  <c:v>-3.3411</c:v>
                </c:pt>
                <c:pt idx="6627">
                  <c:v>-3.3094999999999999</c:v>
                </c:pt>
                <c:pt idx="6628">
                  <c:v>-3.2258</c:v>
                </c:pt>
                <c:pt idx="6629">
                  <c:v>-3.1564000000000001</c:v>
                </c:pt>
                <c:pt idx="6630">
                  <c:v>-3.1343000000000001</c:v>
                </c:pt>
                <c:pt idx="6631">
                  <c:v>-3.1061999999999999</c:v>
                </c:pt>
                <c:pt idx="6632">
                  <c:v>-3.0358000000000001</c:v>
                </c:pt>
                <c:pt idx="6633">
                  <c:v>-2.9790999999999999</c:v>
                </c:pt>
                <c:pt idx="6634">
                  <c:v>-2.9266000000000001</c:v>
                </c:pt>
                <c:pt idx="6635">
                  <c:v>-2.8811</c:v>
                </c:pt>
                <c:pt idx="6636">
                  <c:v>-2.8428</c:v>
                </c:pt>
                <c:pt idx="6637">
                  <c:v>-2.8174999999999999</c:v>
                </c:pt>
                <c:pt idx="6638">
                  <c:v>-2.7585999999999999</c:v>
                </c:pt>
                <c:pt idx="6639">
                  <c:v>-2.6932</c:v>
                </c:pt>
                <c:pt idx="6640">
                  <c:v>-2.6208999999999998</c:v>
                </c:pt>
                <c:pt idx="6641">
                  <c:v>-2.5651000000000002</c:v>
                </c:pt>
                <c:pt idx="6642">
                  <c:v>-2.5182000000000002</c:v>
                </c:pt>
                <c:pt idx="6643">
                  <c:v>-2.4876999999999998</c:v>
                </c:pt>
                <c:pt idx="6644">
                  <c:v>-2.4706000000000001</c:v>
                </c:pt>
                <c:pt idx="6645">
                  <c:v>-2.4643999999999999</c:v>
                </c:pt>
                <c:pt idx="6646">
                  <c:v>-2.44</c:v>
                </c:pt>
                <c:pt idx="6647">
                  <c:v>-2.4283999999999999</c:v>
                </c:pt>
                <c:pt idx="6648">
                  <c:v>-2.4112</c:v>
                </c:pt>
                <c:pt idx="6649">
                  <c:v>-2.3826999999999998</c:v>
                </c:pt>
                <c:pt idx="6650">
                  <c:v>-2.3395999999999999</c:v>
                </c:pt>
                <c:pt idx="6651">
                  <c:v>-2.3224999999999998</c:v>
                </c:pt>
                <c:pt idx="6652">
                  <c:v>-2.2970999999999999</c:v>
                </c:pt>
                <c:pt idx="6653">
                  <c:v>-2.2559999999999998</c:v>
                </c:pt>
                <c:pt idx="6654">
                  <c:v>-2.2206000000000001</c:v>
                </c:pt>
                <c:pt idx="6655">
                  <c:v>-2.1920999999999999</c:v>
                </c:pt>
                <c:pt idx="6656">
                  <c:v>-2.1581999999999999</c:v>
                </c:pt>
                <c:pt idx="6657">
                  <c:v>-2.1242000000000001</c:v>
                </c:pt>
                <c:pt idx="6658">
                  <c:v>-2.1031</c:v>
                </c:pt>
                <c:pt idx="6659">
                  <c:v>-2.0583</c:v>
                </c:pt>
                <c:pt idx="6660">
                  <c:v>-2.0152999999999999</c:v>
                </c:pt>
                <c:pt idx="6661">
                  <c:v>-1.9851000000000001</c:v>
                </c:pt>
                <c:pt idx="6662">
                  <c:v>-1.9373</c:v>
                </c:pt>
                <c:pt idx="6663">
                  <c:v>-1.8821000000000001</c:v>
                </c:pt>
                <c:pt idx="6664">
                  <c:v>-1.8633</c:v>
                </c:pt>
                <c:pt idx="6665">
                  <c:v>-1.8402000000000001</c:v>
                </c:pt>
                <c:pt idx="6666">
                  <c:v>-1.8151999999999999</c:v>
                </c:pt>
                <c:pt idx="6667">
                  <c:v>-1.8348</c:v>
                </c:pt>
                <c:pt idx="6668">
                  <c:v>-1.8419000000000001</c:v>
                </c:pt>
                <c:pt idx="6669">
                  <c:v>-1.8292999999999999</c:v>
                </c:pt>
                <c:pt idx="6670">
                  <c:v>-1.8140000000000001</c:v>
                </c:pt>
                <c:pt idx="6671">
                  <c:v>-1.7862</c:v>
                </c:pt>
                <c:pt idx="6672">
                  <c:v>-1.7883</c:v>
                </c:pt>
                <c:pt idx="6673">
                  <c:v>-1.7795000000000001</c:v>
                </c:pt>
                <c:pt idx="6674">
                  <c:v>-1.7622</c:v>
                </c:pt>
                <c:pt idx="6675">
                  <c:v>-1.7450000000000001</c:v>
                </c:pt>
                <c:pt idx="6676">
                  <c:v>-1.7262999999999999</c:v>
                </c:pt>
                <c:pt idx="6677">
                  <c:v>-1.7171000000000001</c:v>
                </c:pt>
                <c:pt idx="6678">
                  <c:v>-1.7034</c:v>
                </c:pt>
                <c:pt idx="6679">
                  <c:v>-1.7115</c:v>
                </c:pt>
                <c:pt idx="6680">
                  <c:v>-1.7092000000000001</c:v>
                </c:pt>
                <c:pt idx="6681">
                  <c:v>-1.7010000000000001</c:v>
                </c:pt>
                <c:pt idx="6682">
                  <c:v>-1.6727000000000001</c:v>
                </c:pt>
                <c:pt idx="6683">
                  <c:v>-1.6573</c:v>
                </c:pt>
                <c:pt idx="6684">
                  <c:v>-1.6434</c:v>
                </c:pt>
                <c:pt idx="6685">
                  <c:v>-1.6188</c:v>
                </c:pt>
                <c:pt idx="6686">
                  <c:v>-1.5992999999999999</c:v>
                </c:pt>
                <c:pt idx="6687">
                  <c:v>-1.5923</c:v>
                </c:pt>
                <c:pt idx="6688">
                  <c:v>-1.5835999999999999</c:v>
                </c:pt>
                <c:pt idx="6689">
                  <c:v>-1.573</c:v>
                </c:pt>
                <c:pt idx="6690">
                  <c:v>-1.5680000000000001</c:v>
                </c:pt>
                <c:pt idx="6691">
                  <c:v>-1.5707</c:v>
                </c:pt>
                <c:pt idx="6692">
                  <c:v>-1.5677000000000001</c:v>
                </c:pt>
                <c:pt idx="6693">
                  <c:v>-1.5712999999999999</c:v>
                </c:pt>
                <c:pt idx="6694">
                  <c:v>-1.5712999999999999</c:v>
                </c:pt>
                <c:pt idx="6695">
                  <c:v>-1.5619000000000001</c:v>
                </c:pt>
                <c:pt idx="6696">
                  <c:v>-1.5644</c:v>
                </c:pt>
                <c:pt idx="6697">
                  <c:v>-1.5643</c:v>
                </c:pt>
                <c:pt idx="6698">
                  <c:v>-1.5596000000000001</c:v>
                </c:pt>
                <c:pt idx="6699">
                  <c:v>-1.5551999999999999</c:v>
                </c:pt>
                <c:pt idx="6700">
                  <c:v>-1.5523</c:v>
                </c:pt>
                <c:pt idx="6701">
                  <c:v>-1.5584</c:v>
                </c:pt>
                <c:pt idx="6702">
                  <c:v>-1.554</c:v>
                </c:pt>
                <c:pt idx="6703">
                  <c:v>-1.5468999999999999</c:v>
                </c:pt>
                <c:pt idx="6704">
                  <c:v>-1.554</c:v>
                </c:pt>
                <c:pt idx="6705">
                  <c:v>-1.5525</c:v>
                </c:pt>
                <c:pt idx="6706">
                  <c:v>-1.5314000000000001</c:v>
                </c:pt>
                <c:pt idx="6707">
                  <c:v>-1.4966999999999999</c:v>
                </c:pt>
                <c:pt idx="6708">
                  <c:v>-1.4795</c:v>
                </c:pt>
                <c:pt idx="6709">
                  <c:v>-1.4703999999999999</c:v>
                </c:pt>
                <c:pt idx="6710">
                  <c:v>-1.4544999999999999</c:v>
                </c:pt>
                <c:pt idx="6711">
                  <c:v>-1.4417</c:v>
                </c:pt>
                <c:pt idx="6712">
                  <c:v>-1.4452</c:v>
                </c:pt>
                <c:pt idx="6713">
                  <c:v>-1.4429000000000001</c:v>
                </c:pt>
                <c:pt idx="6714">
                  <c:v>-1.4044000000000001</c:v>
                </c:pt>
                <c:pt idx="6715">
                  <c:v>-1.3940999999999999</c:v>
                </c:pt>
                <c:pt idx="6716">
                  <c:v>-1.3767</c:v>
                </c:pt>
                <c:pt idx="6717">
                  <c:v>-1.3757999999999999</c:v>
                </c:pt>
                <c:pt idx="6718">
                  <c:v>-1.361</c:v>
                </c:pt>
                <c:pt idx="6719">
                  <c:v>-1.3753</c:v>
                </c:pt>
                <c:pt idx="6720">
                  <c:v>-1.4018999999999999</c:v>
                </c:pt>
                <c:pt idx="6721">
                  <c:v>-1.4260999999999999</c:v>
                </c:pt>
                <c:pt idx="6722">
                  <c:v>-1.4574</c:v>
                </c:pt>
                <c:pt idx="6723">
                  <c:v>-1.4850000000000001</c:v>
                </c:pt>
                <c:pt idx="6724">
                  <c:v>-1.4765999999999999</c:v>
                </c:pt>
                <c:pt idx="6725">
                  <c:v>-1.47</c:v>
                </c:pt>
                <c:pt idx="6726">
                  <c:v>-1.4490000000000001</c:v>
                </c:pt>
                <c:pt idx="6727">
                  <c:v>-1.4138999999999999</c:v>
                </c:pt>
                <c:pt idx="6728">
                  <c:v>-1.4152</c:v>
                </c:pt>
                <c:pt idx="6729">
                  <c:v>-1.3998999999999999</c:v>
                </c:pt>
                <c:pt idx="6730">
                  <c:v>-1.3919999999999999</c:v>
                </c:pt>
                <c:pt idx="6731">
                  <c:v>-1.3902000000000001</c:v>
                </c:pt>
                <c:pt idx="6732">
                  <c:v>-1.3784000000000001</c:v>
                </c:pt>
                <c:pt idx="6733">
                  <c:v>-1.3489</c:v>
                </c:pt>
                <c:pt idx="6734">
                  <c:v>-1.3323</c:v>
                </c:pt>
                <c:pt idx="6735">
                  <c:v>-1.3359000000000001</c:v>
                </c:pt>
                <c:pt idx="6736">
                  <c:v>-1.3594999999999999</c:v>
                </c:pt>
                <c:pt idx="6737">
                  <c:v>-1.3746</c:v>
                </c:pt>
                <c:pt idx="6738">
                  <c:v>-1.3771</c:v>
                </c:pt>
                <c:pt idx="6739">
                  <c:v>-1.3761000000000001</c:v>
                </c:pt>
                <c:pt idx="6740">
                  <c:v>-1.3644000000000001</c:v>
                </c:pt>
                <c:pt idx="6741">
                  <c:v>-1.3511</c:v>
                </c:pt>
                <c:pt idx="6742">
                  <c:v>-1.3427</c:v>
                </c:pt>
                <c:pt idx="6743">
                  <c:v>-1.3508</c:v>
                </c:pt>
                <c:pt idx="6744">
                  <c:v>-1.3648</c:v>
                </c:pt>
                <c:pt idx="6745">
                  <c:v>-1.3807</c:v>
                </c:pt>
                <c:pt idx="6746">
                  <c:v>-1.4013</c:v>
                </c:pt>
                <c:pt idx="6747">
                  <c:v>-1.4023000000000001</c:v>
                </c:pt>
                <c:pt idx="6748">
                  <c:v>-1.4072</c:v>
                </c:pt>
                <c:pt idx="6749">
                  <c:v>-1.4046000000000001</c:v>
                </c:pt>
                <c:pt idx="6750">
                  <c:v>-1.4095</c:v>
                </c:pt>
                <c:pt idx="6751">
                  <c:v>-1.4242999999999999</c:v>
                </c:pt>
                <c:pt idx="6752">
                  <c:v>-1.4591000000000001</c:v>
                </c:pt>
                <c:pt idx="6753">
                  <c:v>-1.4859</c:v>
                </c:pt>
                <c:pt idx="6754">
                  <c:v>-1.5215000000000001</c:v>
                </c:pt>
                <c:pt idx="6755">
                  <c:v>-1.5685</c:v>
                </c:pt>
                <c:pt idx="6756">
                  <c:v>-1.6326000000000001</c:v>
                </c:pt>
                <c:pt idx="6757">
                  <c:v>-1.7000999999999999</c:v>
                </c:pt>
                <c:pt idx="6758">
                  <c:v>-1.7335</c:v>
                </c:pt>
                <c:pt idx="6759">
                  <c:v>-1.8101</c:v>
                </c:pt>
                <c:pt idx="6760">
                  <c:v>-1.89</c:v>
                </c:pt>
                <c:pt idx="6761">
                  <c:v>-1.9631000000000001</c:v>
                </c:pt>
                <c:pt idx="6762">
                  <c:v>-2.0529000000000002</c:v>
                </c:pt>
                <c:pt idx="6763">
                  <c:v>-2.1791999999999998</c:v>
                </c:pt>
                <c:pt idx="6764">
                  <c:v>-2.3233000000000001</c:v>
                </c:pt>
                <c:pt idx="6765">
                  <c:v>-2.4620000000000002</c:v>
                </c:pt>
                <c:pt idx="6766">
                  <c:v>-2.5802999999999998</c:v>
                </c:pt>
                <c:pt idx="6767">
                  <c:v>-2.7153</c:v>
                </c:pt>
                <c:pt idx="6768">
                  <c:v>-2.8475999999999999</c:v>
                </c:pt>
                <c:pt idx="6769">
                  <c:v>-2.9759000000000002</c:v>
                </c:pt>
                <c:pt idx="6770">
                  <c:v>-3.097</c:v>
                </c:pt>
                <c:pt idx="6771">
                  <c:v>-3.1892</c:v>
                </c:pt>
                <c:pt idx="6772">
                  <c:v>-3.2833999999999999</c:v>
                </c:pt>
                <c:pt idx="6773">
                  <c:v>-3.4037999999999999</c:v>
                </c:pt>
                <c:pt idx="6774">
                  <c:v>-3.5516999999999999</c:v>
                </c:pt>
                <c:pt idx="6775">
                  <c:v>-3.7166999999999999</c:v>
                </c:pt>
                <c:pt idx="6776">
                  <c:v>-3.8506</c:v>
                </c:pt>
                <c:pt idx="6777">
                  <c:v>-3.9466000000000001</c:v>
                </c:pt>
                <c:pt idx="6778">
                  <c:v>-4.0045999999999999</c:v>
                </c:pt>
                <c:pt idx="6779">
                  <c:v>-4.0891000000000002</c:v>
                </c:pt>
                <c:pt idx="6780">
                  <c:v>-4.2026000000000003</c:v>
                </c:pt>
                <c:pt idx="6781">
                  <c:v>-4.3174000000000001</c:v>
                </c:pt>
                <c:pt idx="6782">
                  <c:v>-4.4145000000000003</c:v>
                </c:pt>
                <c:pt idx="6783">
                  <c:v>-4.516</c:v>
                </c:pt>
                <c:pt idx="6784">
                  <c:v>-4.6074000000000002</c:v>
                </c:pt>
                <c:pt idx="6785">
                  <c:v>-4.6877000000000004</c:v>
                </c:pt>
                <c:pt idx="6786">
                  <c:v>-4.7988999999999997</c:v>
                </c:pt>
                <c:pt idx="6787">
                  <c:v>-4.8578000000000001</c:v>
                </c:pt>
                <c:pt idx="6788">
                  <c:v>-4.8853</c:v>
                </c:pt>
                <c:pt idx="6789">
                  <c:v>-4.9444999999999997</c:v>
                </c:pt>
                <c:pt idx="6790">
                  <c:v>-4.9981</c:v>
                </c:pt>
                <c:pt idx="6791">
                  <c:v>-5.0510999999999999</c:v>
                </c:pt>
                <c:pt idx="6792">
                  <c:v>-5.0911999999999997</c:v>
                </c:pt>
                <c:pt idx="6793">
                  <c:v>-5.1117999999999997</c:v>
                </c:pt>
                <c:pt idx="6794">
                  <c:v>-5.1390000000000002</c:v>
                </c:pt>
                <c:pt idx="6795">
                  <c:v>-5.1403999999999996</c:v>
                </c:pt>
                <c:pt idx="6796">
                  <c:v>-5.1657000000000002</c:v>
                </c:pt>
                <c:pt idx="6797">
                  <c:v>-5.2430000000000003</c:v>
                </c:pt>
                <c:pt idx="6798">
                  <c:v>-5.3150000000000004</c:v>
                </c:pt>
                <c:pt idx="6799">
                  <c:v>-5.3445999999999998</c:v>
                </c:pt>
                <c:pt idx="6800">
                  <c:v>-5.4057000000000004</c:v>
                </c:pt>
                <c:pt idx="6801">
                  <c:v>-5.4528999999999996</c:v>
                </c:pt>
                <c:pt idx="6802">
                  <c:v>-5.5096999999999996</c:v>
                </c:pt>
                <c:pt idx="6803">
                  <c:v>-5.5731000000000002</c:v>
                </c:pt>
                <c:pt idx="6804">
                  <c:v>-5.6467999999999998</c:v>
                </c:pt>
                <c:pt idx="6805">
                  <c:v>-5.7111000000000001</c:v>
                </c:pt>
                <c:pt idx="6806">
                  <c:v>-5.7920999999999996</c:v>
                </c:pt>
                <c:pt idx="6807">
                  <c:v>-5.8723999999999998</c:v>
                </c:pt>
                <c:pt idx="6808">
                  <c:v>-5.9236000000000004</c:v>
                </c:pt>
                <c:pt idx="6809">
                  <c:v>-5.9507000000000003</c:v>
                </c:pt>
                <c:pt idx="6810">
                  <c:v>-6.0008999999999997</c:v>
                </c:pt>
                <c:pt idx="6811">
                  <c:v>-6.0914999999999999</c:v>
                </c:pt>
                <c:pt idx="6812">
                  <c:v>-6.1577000000000002</c:v>
                </c:pt>
                <c:pt idx="6813">
                  <c:v>-6.2249999999999996</c:v>
                </c:pt>
                <c:pt idx="6814">
                  <c:v>-6.3166000000000002</c:v>
                </c:pt>
                <c:pt idx="6815">
                  <c:v>-6.4330999999999996</c:v>
                </c:pt>
                <c:pt idx="6816">
                  <c:v>-6.5149999999999997</c:v>
                </c:pt>
                <c:pt idx="6817">
                  <c:v>-6.6116999999999999</c:v>
                </c:pt>
                <c:pt idx="6818">
                  <c:v>-6.6980000000000004</c:v>
                </c:pt>
                <c:pt idx="6819">
                  <c:v>-6.7690000000000001</c:v>
                </c:pt>
                <c:pt idx="6820">
                  <c:v>-6.8703000000000003</c:v>
                </c:pt>
                <c:pt idx="6821">
                  <c:v>-6.9541000000000004</c:v>
                </c:pt>
                <c:pt idx="6822">
                  <c:v>-7.0488999999999997</c:v>
                </c:pt>
                <c:pt idx="6823">
                  <c:v>-7.1487999999999996</c:v>
                </c:pt>
                <c:pt idx="6824">
                  <c:v>-7.2404999999999999</c:v>
                </c:pt>
                <c:pt idx="6825">
                  <c:v>-7.327</c:v>
                </c:pt>
                <c:pt idx="6826">
                  <c:v>-7.4081999999999999</c:v>
                </c:pt>
                <c:pt idx="6827">
                  <c:v>-7.4720000000000004</c:v>
                </c:pt>
                <c:pt idx="6828">
                  <c:v>-7.5365000000000002</c:v>
                </c:pt>
                <c:pt idx="6829">
                  <c:v>-7.6188000000000002</c:v>
                </c:pt>
                <c:pt idx="6830">
                  <c:v>-7.7237</c:v>
                </c:pt>
                <c:pt idx="6831">
                  <c:v>-7.8036000000000003</c:v>
                </c:pt>
                <c:pt idx="6832">
                  <c:v>-7.8665000000000003</c:v>
                </c:pt>
                <c:pt idx="6833">
                  <c:v>-7.9344999999999999</c:v>
                </c:pt>
                <c:pt idx="6834">
                  <c:v>-7.9842000000000004</c:v>
                </c:pt>
                <c:pt idx="6835">
                  <c:v>-8.0359999999999996</c:v>
                </c:pt>
                <c:pt idx="6836">
                  <c:v>-8.0854999999999997</c:v>
                </c:pt>
                <c:pt idx="6837">
                  <c:v>-8.1136999999999997</c:v>
                </c:pt>
                <c:pt idx="6838">
                  <c:v>-8.1411999999999995</c:v>
                </c:pt>
                <c:pt idx="6839">
                  <c:v>-8.1792999999999996</c:v>
                </c:pt>
                <c:pt idx="6840">
                  <c:v>-8.2021999999999995</c:v>
                </c:pt>
                <c:pt idx="6841">
                  <c:v>-8.2156000000000002</c:v>
                </c:pt>
                <c:pt idx="6842">
                  <c:v>-8.2464999999999993</c:v>
                </c:pt>
                <c:pt idx="6843">
                  <c:v>-8.3019999999999996</c:v>
                </c:pt>
                <c:pt idx="6844">
                  <c:v>-8.3519000000000005</c:v>
                </c:pt>
                <c:pt idx="6845">
                  <c:v>-8.4039000000000001</c:v>
                </c:pt>
                <c:pt idx="6846">
                  <c:v>-8.4420000000000002</c:v>
                </c:pt>
                <c:pt idx="6847">
                  <c:v>-8.4725000000000001</c:v>
                </c:pt>
                <c:pt idx="6848">
                  <c:v>-8.4992000000000001</c:v>
                </c:pt>
                <c:pt idx="6849">
                  <c:v>-8.5013000000000005</c:v>
                </c:pt>
                <c:pt idx="6850">
                  <c:v>-8.5329999999999995</c:v>
                </c:pt>
                <c:pt idx="6851">
                  <c:v>-8.5594999999999999</c:v>
                </c:pt>
                <c:pt idx="6852">
                  <c:v>-8.5570000000000004</c:v>
                </c:pt>
                <c:pt idx="6853">
                  <c:v>-8.5607000000000006</c:v>
                </c:pt>
                <c:pt idx="6854">
                  <c:v>-8.5801999999999996</c:v>
                </c:pt>
                <c:pt idx="6855">
                  <c:v>-8.5769000000000002</c:v>
                </c:pt>
                <c:pt idx="6856">
                  <c:v>-8.5836000000000006</c:v>
                </c:pt>
                <c:pt idx="6857">
                  <c:v>-8.6144999999999996</c:v>
                </c:pt>
                <c:pt idx="6858">
                  <c:v>-8.5978999999999992</c:v>
                </c:pt>
                <c:pt idx="6859">
                  <c:v>-8.5943000000000005</c:v>
                </c:pt>
                <c:pt idx="6860">
                  <c:v>-8.6077999999999992</c:v>
                </c:pt>
                <c:pt idx="6861">
                  <c:v>-8.6256000000000004</c:v>
                </c:pt>
                <c:pt idx="6862">
                  <c:v>-8.6344999999999992</c:v>
                </c:pt>
                <c:pt idx="6863">
                  <c:v>-8.6346000000000007</c:v>
                </c:pt>
                <c:pt idx="6864">
                  <c:v>-8.6389999999999993</c:v>
                </c:pt>
                <c:pt idx="6865">
                  <c:v>-8.6326000000000001</c:v>
                </c:pt>
                <c:pt idx="6866">
                  <c:v>-8.6316000000000006</c:v>
                </c:pt>
                <c:pt idx="6867">
                  <c:v>-8.6443999999999992</c:v>
                </c:pt>
                <c:pt idx="6868">
                  <c:v>-8.6392000000000007</c:v>
                </c:pt>
                <c:pt idx="6869">
                  <c:v>-8.6335999999999995</c:v>
                </c:pt>
                <c:pt idx="6870">
                  <c:v>-8.6288</c:v>
                </c:pt>
                <c:pt idx="6871">
                  <c:v>-8.6057000000000006</c:v>
                </c:pt>
                <c:pt idx="6872">
                  <c:v>-8.6168999999999993</c:v>
                </c:pt>
                <c:pt idx="6873">
                  <c:v>-8.6138999999999992</c:v>
                </c:pt>
                <c:pt idx="6874">
                  <c:v>-8.6100999999999992</c:v>
                </c:pt>
                <c:pt idx="6875">
                  <c:v>-8.6312999999999995</c:v>
                </c:pt>
                <c:pt idx="6876">
                  <c:v>-8.6104000000000003</c:v>
                </c:pt>
                <c:pt idx="6877">
                  <c:v>-8.5969999999999995</c:v>
                </c:pt>
                <c:pt idx="6878">
                  <c:v>-8.6021000000000001</c:v>
                </c:pt>
                <c:pt idx="6879">
                  <c:v>-8.5883000000000003</c:v>
                </c:pt>
                <c:pt idx="6880">
                  <c:v>-8.6006</c:v>
                </c:pt>
                <c:pt idx="6881">
                  <c:v>-8.6204999999999998</c:v>
                </c:pt>
                <c:pt idx="6882">
                  <c:v>-8.6271000000000004</c:v>
                </c:pt>
                <c:pt idx="6883">
                  <c:v>-8.6187000000000005</c:v>
                </c:pt>
                <c:pt idx="6884">
                  <c:v>-8.6136999999999997</c:v>
                </c:pt>
                <c:pt idx="6885">
                  <c:v>-8.5931999999999995</c:v>
                </c:pt>
                <c:pt idx="6886">
                  <c:v>-8.5846</c:v>
                </c:pt>
                <c:pt idx="6887">
                  <c:v>-8.5884999999999998</c:v>
                </c:pt>
                <c:pt idx="6888">
                  <c:v>-8.5934000000000008</c:v>
                </c:pt>
                <c:pt idx="6889">
                  <c:v>-8.5966000000000005</c:v>
                </c:pt>
                <c:pt idx="6890">
                  <c:v>-8.5914999999999999</c:v>
                </c:pt>
                <c:pt idx="6891">
                  <c:v>-8.5809999999999995</c:v>
                </c:pt>
                <c:pt idx="6892">
                  <c:v>-8.5723000000000003</c:v>
                </c:pt>
                <c:pt idx="6893">
                  <c:v>-8.5846</c:v>
                </c:pt>
                <c:pt idx="6894">
                  <c:v>-8.5554000000000006</c:v>
                </c:pt>
                <c:pt idx="6895">
                  <c:v>-8.5440000000000005</c:v>
                </c:pt>
                <c:pt idx="6896">
                  <c:v>-8.5427</c:v>
                </c:pt>
                <c:pt idx="6897">
                  <c:v>-8.5589999999999993</c:v>
                </c:pt>
                <c:pt idx="6898">
                  <c:v>-8.5675000000000008</c:v>
                </c:pt>
                <c:pt idx="6899">
                  <c:v>-8.5662000000000003</c:v>
                </c:pt>
                <c:pt idx="6900">
                  <c:v>-8.5841999999999992</c:v>
                </c:pt>
                <c:pt idx="6901">
                  <c:v>-8.6071000000000009</c:v>
                </c:pt>
                <c:pt idx="6902">
                  <c:v>-8.6229999999999993</c:v>
                </c:pt>
                <c:pt idx="6903">
                  <c:v>-8.6486999999999998</c:v>
                </c:pt>
                <c:pt idx="6904">
                  <c:v>-8.6920000000000002</c:v>
                </c:pt>
                <c:pt idx="6905">
                  <c:v>-8.7193000000000005</c:v>
                </c:pt>
                <c:pt idx="6906">
                  <c:v>-8.7495999999999992</c:v>
                </c:pt>
                <c:pt idx="6907">
                  <c:v>-8.7898999999999994</c:v>
                </c:pt>
                <c:pt idx="6908">
                  <c:v>-8.8216999999999999</c:v>
                </c:pt>
                <c:pt idx="6909">
                  <c:v>-8.8449000000000009</c:v>
                </c:pt>
                <c:pt idx="6910">
                  <c:v>-8.8678000000000008</c:v>
                </c:pt>
                <c:pt idx="6911">
                  <c:v>-8.8878000000000004</c:v>
                </c:pt>
                <c:pt idx="6912">
                  <c:v>-8.9069000000000003</c:v>
                </c:pt>
                <c:pt idx="6913">
                  <c:v>-8.9133999999999993</c:v>
                </c:pt>
                <c:pt idx="6914">
                  <c:v>-8.9347999999999992</c:v>
                </c:pt>
                <c:pt idx="6915">
                  <c:v>-8.9640000000000004</c:v>
                </c:pt>
                <c:pt idx="6916">
                  <c:v>-8.9883000000000006</c:v>
                </c:pt>
                <c:pt idx="6917">
                  <c:v>-9.0235000000000003</c:v>
                </c:pt>
                <c:pt idx="6918">
                  <c:v>-9.0550999999999995</c:v>
                </c:pt>
                <c:pt idx="6919">
                  <c:v>-9.0817999999999994</c:v>
                </c:pt>
                <c:pt idx="6920">
                  <c:v>-9.0972000000000008</c:v>
                </c:pt>
                <c:pt idx="6921">
                  <c:v>-9.1509999999999998</c:v>
                </c:pt>
                <c:pt idx="6922">
                  <c:v>-9.1893999999999991</c:v>
                </c:pt>
                <c:pt idx="6923">
                  <c:v>-9.2346000000000004</c:v>
                </c:pt>
                <c:pt idx="6924">
                  <c:v>-9.2696000000000005</c:v>
                </c:pt>
                <c:pt idx="6925">
                  <c:v>-9.3065999999999995</c:v>
                </c:pt>
                <c:pt idx="6926">
                  <c:v>-9.3376000000000001</c:v>
                </c:pt>
                <c:pt idx="6927">
                  <c:v>-9.3580000000000005</c:v>
                </c:pt>
                <c:pt idx="6928">
                  <c:v>-9.3991000000000007</c:v>
                </c:pt>
                <c:pt idx="6929">
                  <c:v>-9.4486000000000008</c:v>
                </c:pt>
                <c:pt idx="6930">
                  <c:v>-9.4785000000000004</c:v>
                </c:pt>
                <c:pt idx="6931">
                  <c:v>-9.5304000000000002</c:v>
                </c:pt>
                <c:pt idx="6932">
                  <c:v>-9.5894999999999992</c:v>
                </c:pt>
                <c:pt idx="6933">
                  <c:v>-9.657</c:v>
                </c:pt>
                <c:pt idx="6934">
                  <c:v>-9.6937999999999995</c:v>
                </c:pt>
                <c:pt idx="6935">
                  <c:v>-9.7174999999999994</c:v>
                </c:pt>
                <c:pt idx="6936">
                  <c:v>-9.7631999999999994</c:v>
                </c:pt>
                <c:pt idx="6937">
                  <c:v>-9.7971000000000004</c:v>
                </c:pt>
                <c:pt idx="6938">
                  <c:v>-9.8161000000000005</c:v>
                </c:pt>
                <c:pt idx="6939">
                  <c:v>-9.8465000000000007</c:v>
                </c:pt>
                <c:pt idx="6940">
                  <c:v>-9.8564000000000007</c:v>
                </c:pt>
                <c:pt idx="6941">
                  <c:v>-9.8704999999999998</c:v>
                </c:pt>
                <c:pt idx="6942">
                  <c:v>-9.8954000000000004</c:v>
                </c:pt>
                <c:pt idx="6943">
                  <c:v>-9.9118999999999993</c:v>
                </c:pt>
                <c:pt idx="6944">
                  <c:v>-9.9309999999999992</c:v>
                </c:pt>
                <c:pt idx="6945">
                  <c:v>-9.9527999999999999</c:v>
                </c:pt>
                <c:pt idx="6946">
                  <c:v>-9.9781999999999993</c:v>
                </c:pt>
                <c:pt idx="6947">
                  <c:v>-10.021000000000001</c:v>
                </c:pt>
                <c:pt idx="6948">
                  <c:v>-10.044</c:v>
                </c:pt>
                <c:pt idx="6949">
                  <c:v>-10.083</c:v>
                </c:pt>
                <c:pt idx="6950">
                  <c:v>-10.102</c:v>
                </c:pt>
                <c:pt idx="6951">
                  <c:v>-10.129</c:v>
                </c:pt>
                <c:pt idx="6952">
                  <c:v>-10.157999999999999</c:v>
                </c:pt>
                <c:pt idx="6953">
                  <c:v>-10.183</c:v>
                </c:pt>
                <c:pt idx="6954">
                  <c:v>-10.208</c:v>
                </c:pt>
                <c:pt idx="6955">
                  <c:v>-10.214</c:v>
                </c:pt>
                <c:pt idx="6956">
                  <c:v>-10.218999999999999</c:v>
                </c:pt>
                <c:pt idx="6957">
                  <c:v>-10.256</c:v>
                </c:pt>
                <c:pt idx="6958">
                  <c:v>-10.297000000000001</c:v>
                </c:pt>
                <c:pt idx="6959">
                  <c:v>-10.308</c:v>
                </c:pt>
                <c:pt idx="6960">
                  <c:v>-10.332000000000001</c:v>
                </c:pt>
                <c:pt idx="6961">
                  <c:v>-10.346</c:v>
                </c:pt>
                <c:pt idx="6962">
                  <c:v>-10.352</c:v>
                </c:pt>
                <c:pt idx="6963">
                  <c:v>-10.385</c:v>
                </c:pt>
                <c:pt idx="6964">
                  <c:v>-10.412000000000001</c:v>
                </c:pt>
                <c:pt idx="6965">
                  <c:v>-10.423999999999999</c:v>
                </c:pt>
                <c:pt idx="6966">
                  <c:v>-10.449</c:v>
                </c:pt>
                <c:pt idx="6967">
                  <c:v>-10.484999999999999</c:v>
                </c:pt>
                <c:pt idx="6968">
                  <c:v>-10.507999999999999</c:v>
                </c:pt>
                <c:pt idx="6969">
                  <c:v>-10.541</c:v>
                </c:pt>
                <c:pt idx="6970">
                  <c:v>-10.581</c:v>
                </c:pt>
                <c:pt idx="6971">
                  <c:v>-10.606</c:v>
                </c:pt>
                <c:pt idx="6972">
                  <c:v>-10.608000000000001</c:v>
                </c:pt>
                <c:pt idx="6973">
                  <c:v>-10.634</c:v>
                </c:pt>
                <c:pt idx="6974">
                  <c:v>-10.651999999999999</c:v>
                </c:pt>
                <c:pt idx="6975">
                  <c:v>-10.69</c:v>
                </c:pt>
                <c:pt idx="6976">
                  <c:v>-10.704000000000001</c:v>
                </c:pt>
                <c:pt idx="6977">
                  <c:v>-10.744</c:v>
                </c:pt>
                <c:pt idx="6978">
                  <c:v>-10.759</c:v>
                </c:pt>
                <c:pt idx="6979">
                  <c:v>-10.776</c:v>
                </c:pt>
                <c:pt idx="6980">
                  <c:v>-10.802</c:v>
                </c:pt>
                <c:pt idx="6981">
                  <c:v>-10.8</c:v>
                </c:pt>
                <c:pt idx="6982">
                  <c:v>-10.813000000000001</c:v>
                </c:pt>
                <c:pt idx="6983">
                  <c:v>-10.832000000000001</c:v>
                </c:pt>
                <c:pt idx="6984">
                  <c:v>-10.853</c:v>
                </c:pt>
                <c:pt idx="6985">
                  <c:v>-10.874000000000001</c:v>
                </c:pt>
                <c:pt idx="6986">
                  <c:v>-10.888999999999999</c:v>
                </c:pt>
                <c:pt idx="6987">
                  <c:v>-10.91</c:v>
                </c:pt>
                <c:pt idx="6988">
                  <c:v>-10.930999999999999</c:v>
                </c:pt>
                <c:pt idx="6989">
                  <c:v>-10.956</c:v>
                </c:pt>
                <c:pt idx="6990">
                  <c:v>-10.984999999999999</c:v>
                </c:pt>
                <c:pt idx="6991">
                  <c:v>-11.023999999999999</c:v>
                </c:pt>
                <c:pt idx="6992">
                  <c:v>-11.053000000000001</c:v>
                </c:pt>
                <c:pt idx="6993">
                  <c:v>-11.055999999999999</c:v>
                </c:pt>
                <c:pt idx="6994">
                  <c:v>-11.057</c:v>
                </c:pt>
                <c:pt idx="6995">
                  <c:v>-11.045999999999999</c:v>
                </c:pt>
                <c:pt idx="6996">
                  <c:v>-11.03</c:v>
                </c:pt>
                <c:pt idx="6997">
                  <c:v>-11.022</c:v>
                </c:pt>
                <c:pt idx="6998">
                  <c:v>-11.013</c:v>
                </c:pt>
                <c:pt idx="6999">
                  <c:v>-11.013999999999999</c:v>
                </c:pt>
                <c:pt idx="7000">
                  <c:v>-11</c:v>
                </c:pt>
                <c:pt idx="7001">
                  <c:v>-10.992000000000001</c:v>
                </c:pt>
                <c:pt idx="7002">
                  <c:v>-10.994999999999999</c:v>
                </c:pt>
                <c:pt idx="7003">
                  <c:v>-10.992000000000001</c:v>
                </c:pt>
                <c:pt idx="7004">
                  <c:v>-11.006</c:v>
                </c:pt>
                <c:pt idx="7005">
                  <c:v>-11.02</c:v>
                </c:pt>
                <c:pt idx="7006">
                  <c:v>-11.036</c:v>
                </c:pt>
                <c:pt idx="7007">
                  <c:v>-11.037000000000001</c:v>
                </c:pt>
                <c:pt idx="7008">
                  <c:v>-11.04</c:v>
                </c:pt>
                <c:pt idx="7009">
                  <c:v>-11.057</c:v>
                </c:pt>
                <c:pt idx="7010">
                  <c:v>-11.077</c:v>
                </c:pt>
                <c:pt idx="7011">
                  <c:v>-11.085000000000001</c:v>
                </c:pt>
                <c:pt idx="7012">
                  <c:v>-11.086</c:v>
                </c:pt>
                <c:pt idx="7013">
                  <c:v>-11.103999999999999</c:v>
                </c:pt>
                <c:pt idx="7014">
                  <c:v>-11.115</c:v>
                </c:pt>
                <c:pt idx="7015">
                  <c:v>-11.119</c:v>
                </c:pt>
                <c:pt idx="7016">
                  <c:v>-11.128</c:v>
                </c:pt>
                <c:pt idx="7017">
                  <c:v>-11.135999999999999</c:v>
                </c:pt>
                <c:pt idx="7018">
                  <c:v>-11.131</c:v>
                </c:pt>
                <c:pt idx="7019">
                  <c:v>-11.134</c:v>
                </c:pt>
                <c:pt idx="7020">
                  <c:v>-11.143000000000001</c:v>
                </c:pt>
                <c:pt idx="7021">
                  <c:v>-11.147</c:v>
                </c:pt>
                <c:pt idx="7022">
                  <c:v>-11.148999999999999</c:v>
                </c:pt>
                <c:pt idx="7023">
                  <c:v>-11.156000000000001</c:v>
                </c:pt>
                <c:pt idx="7024">
                  <c:v>-11.16</c:v>
                </c:pt>
                <c:pt idx="7025">
                  <c:v>-11.164</c:v>
                </c:pt>
                <c:pt idx="7026">
                  <c:v>-11.166</c:v>
                </c:pt>
                <c:pt idx="7027">
                  <c:v>-11.170999999999999</c:v>
                </c:pt>
                <c:pt idx="7028">
                  <c:v>-11.167</c:v>
                </c:pt>
                <c:pt idx="7029">
                  <c:v>-11.167</c:v>
                </c:pt>
                <c:pt idx="7030">
                  <c:v>-11.163</c:v>
                </c:pt>
                <c:pt idx="7031">
                  <c:v>-11.157999999999999</c:v>
                </c:pt>
                <c:pt idx="7032">
                  <c:v>-11.166</c:v>
                </c:pt>
                <c:pt idx="7033">
                  <c:v>-11.159000000000001</c:v>
                </c:pt>
                <c:pt idx="7034">
                  <c:v>-11.185</c:v>
                </c:pt>
                <c:pt idx="7035">
                  <c:v>-11.167</c:v>
                </c:pt>
                <c:pt idx="7036">
                  <c:v>-11.159000000000001</c:v>
                </c:pt>
                <c:pt idx="7037">
                  <c:v>-11.18</c:v>
                </c:pt>
                <c:pt idx="7038">
                  <c:v>-11.195</c:v>
                </c:pt>
                <c:pt idx="7039">
                  <c:v>-11.192</c:v>
                </c:pt>
                <c:pt idx="7040">
                  <c:v>-11.193</c:v>
                </c:pt>
                <c:pt idx="7041">
                  <c:v>-11.206</c:v>
                </c:pt>
                <c:pt idx="7042">
                  <c:v>-11.205</c:v>
                </c:pt>
                <c:pt idx="7043">
                  <c:v>-11.204000000000001</c:v>
                </c:pt>
                <c:pt idx="7044">
                  <c:v>-11.198</c:v>
                </c:pt>
                <c:pt idx="7045">
                  <c:v>-11.217000000000001</c:v>
                </c:pt>
                <c:pt idx="7046">
                  <c:v>-11.218999999999999</c:v>
                </c:pt>
                <c:pt idx="7047">
                  <c:v>-11.212999999999999</c:v>
                </c:pt>
                <c:pt idx="7048">
                  <c:v>-11.223000000000001</c:v>
                </c:pt>
                <c:pt idx="7049">
                  <c:v>-11.218</c:v>
                </c:pt>
                <c:pt idx="7050">
                  <c:v>-11.223000000000001</c:v>
                </c:pt>
                <c:pt idx="7051">
                  <c:v>-11.221</c:v>
                </c:pt>
                <c:pt idx="7052">
                  <c:v>-11.209</c:v>
                </c:pt>
                <c:pt idx="7053">
                  <c:v>-11.196</c:v>
                </c:pt>
                <c:pt idx="7054">
                  <c:v>-11.194000000000001</c:v>
                </c:pt>
                <c:pt idx="7055">
                  <c:v>-11.19</c:v>
                </c:pt>
                <c:pt idx="7056">
                  <c:v>-11.176</c:v>
                </c:pt>
                <c:pt idx="7057">
                  <c:v>-11.161</c:v>
                </c:pt>
                <c:pt idx="7058">
                  <c:v>-11.148999999999999</c:v>
                </c:pt>
                <c:pt idx="7059">
                  <c:v>-11.154</c:v>
                </c:pt>
                <c:pt idx="7060">
                  <c:v>-11.138</c:v>
                </c:pt>
                <c:pt idx="7061">
                  <c:v>-11.118</c:v>
                </c:pt>
                <c:pt idx="7062">
                  <c:v>-11.122</c:v>
                </c:pt>
                <c:pt idx="7063">
                  <c:v>-11.109</c:v>
                </c:pt>
                <c:pt idx="7064">
                  <c:v>-11.122</c:v>
                </c:pt>
                <c:pt idx="7065">
                  <c:v>-11.118</c:v>
                </c:pt>
                <c:pt idx="7066">
                  <c:v>-11.106</c:v>
                </c:pt>
                <c:pt idx="7067">
                  <c:v>-11.102</c:v>
                </c:pt>
                <c:pt idx="7068">
                  <c:v>-11.103</c:v>
                </c:pt>
                <c:pt idx="7069">
                  <c:v>-11.119</c:v>
                </c:pt>
                <c:pt idx="7070">
                  <c:v>-11.116</c:v>
                </c:pt>
                <c:pt idx="7071">
                  <c:v>-11.111000000000001</c:v>
                </c:pt>
                <c:pt idx="7072">
                  <c:v>-11.127000000000001</c:v>
                </c:pt>
                <c:pt idx="7073">
                  <c:v>-11.12</c:v>
                </c:pt>
                <c:pt idx="7074">
                  <c:v>-11.097</c:v>
                </c:pt>
                <c:pt idx="7075">
                  <c:v>-11.089</c:v>
                </c:pt>
                <c:pt idx="7076">
                  <c:v>-11.076000000000001</c:v>
                </c:pt>
                <c:pt idx="7077">
                  <c:v>-11.081</c:v>
                </c:pt>
                <c:pt idx="7078">
                  <c:v>-11.068</c:v>
                </c:pt>
                <c:pt idx="7079">
                  <c:v>-11.064</c:v>
                </c:pt>
                <c:pt idx="7080">
                  <c:v>-11.048</c:v>
                </c:pt>
                <c:pt idx="7081">
                  <c:v>-11.032999999999999</c:v>
                </c:pt>
                <c:pt idx="7082">
                  <c:v>-11.023</c:v>
                </c:pt>
                <c:pt idx="7083">
                  <c:v>-11.016</c:v>
                </c:pt>
                <c:pt idx="7084">
                  <c:v>-10.988</c:v>
                </c:pt>
                <c:pt idx="7085">
                  <c:v>-10.964</c:v>
                </c:pt>
                <c:pt idx="7086">
                  <c:v>-10.944000000000001</c:v>
                </c:pt>
                <c:pt idx="7087">
                  <c:v>-10.917999999999999</c:v>
                </c:pt>
                <c:pt idx="7088">
                  <c:v>-10.913</c:v>
                </c:pt>
                <c:pt idx="7089">
                  <c:v>-10.888</c:v>
                </c:pt>
                <c:pt idx="7090">
                  <c:v>-10.843</c:v>
                </c:pt>
                <c:pt idx="7091">
                  <c:v>-10.818</c:v>
                </c:pt>
                <c:pt idx="7092">
                  <c:v>-10.79</c:v>
                </c:pt>
                <c:pt idx="7093">
                  <c:v>-10.754</c:v>
                </c:pt>
                <c:pt idx="7094">
                  <c:v>-10.699</c:v>
                </c:pt>
                <c:pt idx="7095">
                  <c:v>-10.632999999999999</c:v>
                </c:pt>
                <c:pt idx="7096">
                  <c:v>-10.583</c:v>
                </c:pt>
                <c:pt idx="7097">
                  <c:v>-10.536</c:v>
                </c:pt>
                <c:pt idx="7098">
                  <c:v>-10.475</c:v>
                </c:pt>
                <c:pt idx="7099">
                  <c:v>-10.427</c:v>
                </c:pt>
                <c:pt idx="7100">
                  <c:v>-10.368</c:v>
                </c:pt>
                <c:pt idx="7101">
                  <c:v>-10.317</c:v>
                </c:pt>
                <c:pt idx="7102">
                  <c:v>-10.224</c:v>
                </c:pt>
                <c:pt idx="7103">
                  <c:v>-10.132999999999999</c:v>
                </c:pt>
                <c:pt idx="7104">
                  <c:v>-10.025</c:v>
                </c:pt>
                <c:pt idx="7105">
                  <c:v>-9.9036000000000008</c:v>
                </c:pt>
                <c:pt idx="7106">
                  <c:v>-9.7894000000000005</c:v>
                </c:pt>
                <c:pt idx="7107">
                  <c:v>-9.6823999999999995</c:v>
                </c:pt>
                <c:pt idx="7108">
                  <c:v>-9.5745000000000005</c:v>
                </c:pt>
                <c:pt idx="7109">
                  <c:v>-9.4585000000000008</c:v>
                </c:pt>
                <c:pt idx="7110">
                  <c:v>-9.3331</c:v>
                </c:pt>
                <c:pt idx="7111">
                  <c:v>-9.1982999999999997</c:v>
                </c:pt>
                <c:pt idx="7112">
                  <c:v>-9.0625</c:v>
                </c:pt>
                <c:pt idx="7113">
                  <c:v>-8.9535</c:v>
                </c:pt>
                <c:pt idx="7114">
                  <c:v>-8.8396000000000008</c:v>
                </c:pt>
                <c:pt idx="7115">
                  <c:v>-8.7180999999999997</c:v>
                </c:pt>
                <c:pt idx="7116">
                  <c:v>-8.6341999999999999</c:v>
                </c:pt>
                <c:pt idx="7117">
                  <c:v>-8.5355000000000008</c:v>
                </c:pt>
                <c:pt idx="7118">
                  <c:v>-8.4306000000000001</c:v>
                </c:pt>
                <c:pt idx="7119">
                  <c:v>-8.3512000000000004</c:v>
                </c:pt>
                <c:pt idx="7120">
                  <c:v>-8.2324999999999999</c:v>
                </c:pt>
                <c:pt idx="7121">
                  <c:v>-8.0783000000000005</c:v>
                </c:pt>
                <c:pt idx="7122">
                  <c:v>-7.9904000000000002</c:v>
                </c:pt>
                <c:pt idx="7123">
                  <c:v>-7.9264999999999999</c:v>
                </c:pt>
                <c:pt idx="7124">
                  <c:v>-7.8403</c:v>
                </c:pt>
                <c:pt idx="7125">
                  <c:v>-7.7218999999999998</c:v>
                </c:pt>
                <c:pt idx="7126">
                  <c:v>-7.6569000000000003</c:v>
                </c:pt>
                <c:pt idx="7127">
                  <c:v>-7.5822000000000003</c:v>
                </c:pt>
                <c:pt idx="7128">
                  <c:v>-7.4607999999999999</c:v>
                </c:pt>
                <c:pt idx="7129">
                  <c:v>-7.3567</c:v>
                </c:pt>
                <c:pt idx="7130">
                  <c:v>-7.2535999999999996</c:v>
                </c:pt>
                <c:pt idx="7131">
                  <c:v>-7.1547000000000001</c:v>
                </c:pt>
                <c:pt idx="7132">
                  <c:v>-7.0313999999999997</c:v>
                </c:pt>
                <c:pt idx="7133">
                  <c:v>-6.9036999999999997</c:v>
                </c:pt>
                <c:pt idx="7134">
                  <c:v>-6.7958999999999996</c:v>
                </c:pt>
                <c:pt idx="7135">
                  <c:v>-6.7187000000000001</c:v>
                </c:pt>
                <c:pt idx="7136">
                  <c:v>-6.6318000000000001</c:v>
                </c:pt>
                <c:pt idx="7137">
                  <c:v>-6.5030999999999999</c:v>
                </c:pt>
                <c:pt idx="7138">
                  <c:v>-6.4088000000000003</c:v>
                </c:pt>
                <c:pt idx="7139">
                  <c:v>-6.3285999999999998</c:v>
                </c:pt>
                <c:pt idx="7140">
                  <c:v>-6.2004000000000001</c:v>
                </c:pt>
                <c:pt idx="7141">
                  <c:v>-6.0778999999999996</c:v>
                </c:pt>
                <c:pt idx="7142">
                  <c:v>-5.9794</c:v>
                </c:pt>
                <c:pt idx="7143">
                  <c:v>-5.8670999999999998</c:v>
                </c:pt>
                <c:pt idx="7144">
                  <c:v>-5.7624000000000004</c:v>
                </c:pt>
                <c:pt idx="7145">
                  <c:v>-5.6280999999999999</c:v>
                </c:pt>
                <c:pt idx="7146">
                  <c:v>-5.49</c:v>
                </c:pt>
                <c:pt idx="7147">
                  <c:v>-5.3628</c:v>
                </c:pt>
                <c:pt idx="7148">
                  <c:v>-5.2417999999999996</c:v>
                </c:pt>
                <c:pt idx="7149">
                  <c:v>-5.1010999999999997</c:v>
                </c:pt>
                <c:pt idx="7150">
                  <c:v>-4.9946000000000002</c:v>
                </c:pt>
                <c:pt idx="7151">
                  <c:v>-4.9077999999999999</c:v>
                </c:pt>
                <c:pt idx="7152">
                  <c:v>-4.8086000000000002</c:v>
                </c:pt>
                <c:pt idx="7153">
                  <c:v>-4.7492000000000001</c:v>
                </c:pt>
                <c:pt idx="7154">
                  <c:v>-4.7069999999999999</c:v>
                </c:pt>
                <c:pt idx="7155">
                  <c:v>-4.6772999999999998</c:v>
                </c:pt>
                <c:pt idx="7156">
                  <c:v>-4.6637000000000004</c:v>
                </c:pt>
                <c:pt idx="7157">
                  <c:v>-4.6524000000000001</c:v>
                </c:pt>
                <c:pt idx="7158">
                  <c:v>-4.6326000000000001</c:v>
                </c:pt>
                <c:pt idx="7159">
                  <c:v>-4.5960000000000001</c:v>
                </c:pt>
                <c:pt idx="7160">
                  <c:v>-4.5517000000000003</c:v>
                </c:pt>
                <c:pt idx="7161">
                  <c:v>-4.5069999999999997</c:v>
                </c:pt>
                <c:pt idx="7162">
                  <c:v>-4.4455</c:v>
                </c:pt>
                <c:pt idx="7163">
                  <c:v>-4.3971</c:v>
                </c:pt>
                <c:pt idx="7164">
                  <c:v>-4.3525</c:v>
                </c:pt>
                <c:pt idx="7165">
                  <c:v>-4.2782</c:v>
                </c:pt>
                <c:pt idx="7166">
                  <c:v>-4.1733000000000002</c:v>
                </c:pt>
                <c:pt idx="7167">
                  <c:v>-4.1276000000000002</c:v>
                </c:pt>
                <c:pt idx="7168">
                  <c:v>-4.0747999999999998</c:v>
                </c:pt>
                <c:pt idx="7169">
                  <c:v>-3.9958</c:v>
                </c:pt>
                <c:pt idx="7170">
                  <c:v>-3.9016999999999999</c:v>
                </c:pt>
                <c:pt idx="7171">
                  <c:v>-3.8361999999999998</c:v>
                </c:pt>
                <c:pt idx="7172">
                  <c:v>-3.7913000000000001</c:v>
                </c:pt>
                <c:pt idx="7173">
                  <c:v>-3.7450999999999999</c:v>
                </c:pt>
                <c:pt idx="7174">
                  <c:v>-3.6671999999999998</c:v>
                </c:pt>
                <c:pt idx="7175">
                  <c:v>-3.5977000000000001</c:v>
                </c:pt>
                <c:pt idx="7176">
                  <c:v>-3.5409999999999999</c:v>
                </c:pt>
                <c:pt idx="7177">
                  <c:v>-3.4624999999999999</c:v>
                </c:pt>
                <c:pt idx="7178">
                  <c:v>-3.3885999999999998</c:v>
                </c:pt>
                <c:pt idx="7179">
                  <c:v>-3.3279000000000001</c:v>
                </c:pt>
                <c:pt idx="7180">
                  <c:v>-3.2610000000000001</c:v>
                </c:pt>
                <c:pt idx="7181">
                  <c:v>-3.2216999999999998</c:v>
                </c:pt>
                <c:pt idx="7182">
                  <c:v>-3.1920999999999999</c:v>
                </c:pt>
                <c:pt idx="7183">
                  <c:v>-3.1522000000000001</c:v>
                </c:pt>
                <c:pt idx="7184">
                  <c:v>-3.0882000000000001</c:v>
                </c:pt>
                <c:pt idx="7185">
                  <c:v>-3.0148999999999999</c:v>
                </c:pt>
                <c:pt idx="7186">
                  <c:v>-2.9512</c:v>
                </c:pt>
                <c:pt idx="7187">
                  <c:v>-2.8912</c:v>
                </c:pt>
                <c:pt idx="7188">
                  <c:v>-2.8672</c:v>
                </c:pt>
                <c:pt idx="7189">
                  <c:v>-2.8279999999999998</c:v>
                </c:pt>
                <c:pt idx="7190">
                  <c:v>-2.7747999999999999</c:v>
                </c:pt>
                <c:pt idx="7191">
                  <c:v>-2.7321</c:v>
                </c:pt>
                <c:pt idx="7192">
                  <c:v>-2.6879</c:v>
                </c:pt>
                <c:pt idx="7193">
                  <c:v>-2.6454</c:v>
                </c:pt>
                <c:pt idx="7194">
                  <c:v>-2.6196000000000002</c:v>
                </c:pt>
                <c:pt idx="7195">
                  <c:v>-2.5687000000000002</c:v>
                </c:pt>
                <c:pt idx="7196">
                  <c:v>-2.5105</c:v>
                </c:pt>
                <c:pt idx="7197">
                  <c:v>-2.4597000000000002</c:v>
                </c:pt>
                <c:pt idx="7198">
                  <c:v>-2.4066000000000001</c:v>
                </c:pt>
                <c:pt idx="7199">
                  <c:v>-2.3731</c:v>
                </c:pt>
                <c:pt idx="7200">
                  <c:v>-2.33</c:v>
                </c:pt>
                <c:pt idx="7201">
                  <c:v>-2.3025000000000002</c:v>
                </c:pt>
                <c:pt idx="7202">
                  <c:v>-2.2667000000000002</c:v>
                </c:pt>
                <c:pt idx="7203">
                  <c:v>-2.2263999999999999</c:v>
                </c:pt>
                <c:pt idx="7204">
                  <c:v>-2.1957</c:v>
                </c:pt>
                <c:pt idx="7205">
                  <c:v>-2.1738</c:v>
                </c:pt>
                <c:pt idx="7206">
                  <c:v>-2.1391</c:v>
                </c:pt>
                <c:pt idx="7207">
                  <c:v>-2.1242999999999999</c:v>
                </c:pt>
                <c:pt idx="7208">
                  <c:v>-2.1202000000000001</c:v>
                </c:pt>
                <c:pt idx="7209">
                  <c:v>-2.1080999999999999</c:v>
                </c:pt>
                <c:pt idx="7210">
                  <c:v>-2.0943000000000001</c:v>
                </c:pt>
                <c:pt idx="7211">
                  <c:v>-2.0729000000000002</c:v>
                </c:pt>
                <c:pt idx="7212">
                  <c:v>-2.0373999999999999</c:v>
                </c:pt>
                <c:pt idx="7213">
                  <c:v>-2.0011000000000001</c:v>
                </c:pt>
                <c:pt idx="7214">
                  <c:v>-1.9505999999999999</c:v>
                </c:pt>
                <c:pt idx="7215">
                  <c:v>-1.8892</c:v>
                </c:pt>
                <c:pt idx="7216">
                  <c:v>-1.8347</c:v>
                </c:pt>
                <c:pt idx="7217">
                  <c:v>-1.8024</c:v>
                </c:pt>
                <c:pt idx="7218">
                  <c:v>-1.7678</c:v>
                </c:pt>
                <c:pt idx="7219">
                  <c:v>-1.7262999999999999</c:v>
                </c:pt>
                <c:pt idx="7220">
                  <c:v>-1.6697</c:v>
                </c:pt>
                <c:pt idx="7221">
                  <c:v>-1.615</c:v>
                </c:pt>
                <c:pt idx="7222">
                  <c:v>-1.5943000000000001</c:v>
                </c:pt>
                <c:pt idx="7223">
                  <c:v>-1.5644</c:v>
                </c:pt>
                <c:pt idx="7224">
                  <c:v>-1.5575000000000001</c:v>
                </c:pt>
                <c:pt idx="7225">
                  <c:v>-1.5468</c:v>
                </c:pt>
                <c:pt idx="7226">
                  <c:v>-1.5485</c:v>
                </c:pt>
                <c:pt idx="7227">
                  <c:v>-1.5481</c:v>
                </c:pt>
                <c:pt idx="7228">
                  <c:v>-1.5671999999999999</c:v>
                </c:pt>
                <c:pt idx="7229">
                  <c:v>-1.5968</c:v>
                </c:pt>
                <c:pt idx="7230">
                  <c:v>-1.6047</c:v>
                </c:pt>
                <c:pt idx="7231">
                  <c:v>-1.6240000000000001</c:v>
                </c:pt>
                <c:pt idx="7232">
                  <c:v>-1.6181000000000001</c:v>
                </c:pt>
                <c:pt idx="7233">
                  <c:v>-1.5888</c:v>
                </c:pt>
                <c:pt idx="7234">
                  <c:v>-1.5610999999999999</c:v>
                </c:pt>
                <c:pt idx="7235">
                  <c:v>-1.5414000000000001</c:v>
                </c:pt>
                <c:pt idx="7236">
                  <c:v>-1.5044</c:v>
                </c:pt>
                <c:pt idx="7237">
                  <c:v>-1.4918</c:v>
                </c:pt>
                <c:pt idx="7238">
                  <c:v>-1.4791000000000001</c:v>
                </c:pt>
                <c:pt idx="7239">
                  <c:v>-1.4766999999999999</c:v>
                </c:pt>
                <c:pt idx="7240">
                  <c:v>-1.4973000000000001</c:v>
                </c:pt>
                <c:pt idx="7241">
                  <c:v>-1.5025999999999999</c:v>
                </c:pt>
                <c:pt idx="7242">
                  <c:v>-1.5099</c:v>
                </c:pt>
                <c:pt idx="7243">
                  <c:v>-1.5149999999999999</c:v>
                </c:pt>
                <c:pt idx="7244">
                  <c:v>-1.5150999999999999</c:v>
                </c:pt>
                <c:pt idx="7245">
                  <c:v>-1.5193000000000001</c:v>
                </c:pt>
                <c:pt idx="7246">
                  <c:v>-1.5163</c:v>
                </c:pt>
                <c:pt idx="7247">
                  <c:v>-1.4956</c:v>
                </c:pt>
                <c:pt idx="7248">
                  <c:v>-1.5049999999999999</c:v>
                </c:pt>
                <c:pt idx="7249">
                  <c:v>-1.4986999999999999</c:v>
                </c:pt>
                <c:pt idx="7250">
                  <c:v>-1.4924999999999999</c:v>
                </c:pt>
                <c:pt idx="7251">
                  <c:v>-1.4871000000000001</c:v>
                </c:pt>
                <c:pt idx="7252">
                  <c:v>-1.4750000000000001</c:v>
                </c:pt>
                <c:pt idx="7253">
                  <c:v>-1.4722</c:v>
                </c:pt>
                <c:pt idx="7254">
                  <c:v>-1.4679</c:v>
                </c:pt>
                <c:pt idx="7255">
                  <c:v>-1.4492</c:v>
                </c:pt>
                <c:pt idx="7256">
                  <c:v>-1.4466000000000001</c:v>
                </c:pt>
                <c:pt idx="7257">
                  <c:v>-1.4421999999999999</c:v>
                </c:pt>
                <c:pt idx="7258">
                  <c:v>-1.4272</c:v>
                </c:pt>
                <c:pt idx="7259">
                  <c:v>-1.4287000000000001</c:v>
                </c:pt>
                <c:pt idx="7260">
                  <c:v>-1.4198999999999999</c:v>
                </c:pt>
                <c:pt idx="7261">
                  <c:v>-1.4256</c:v>
                </c:pt>
                <c:pt idx="7262">
                  <c:v>-1.4127000000000001</c:v>
                </c:pt>
                <c:pt idx="7263">
                  <c:v>-1.4044000000000001</c:v>
                </c:pt>
                <c:pt idx="7264">
                  <c:v>-1.4161999999999999</c:v>
                </c:pt>
                <c:pt idx="7265">
                  <c:v>-1.4167000000000001</c:v>
                </c:pt>
                <c:pt idx="7266">
                  <c:v>-1.4078999999999999</c:v>
                </c:pt>
                <c:pt idx="7267">
                  <c:v>-1.3906000000000001</c:v>
                </c:pt>
                <c:pt idx="7268">
                  <c:v>-1.3803000000000001</c:v>
                </c:pt>
                <c:pt idx="7269">
                  <c:v>-1.3786</c:v>
                </c:pt>
                <c:pt idx="7270">
                  <c:v>-1.3777999999999999</c:v>
                </c:pt>
                <c:pt idx="7271">
                  <c:v>-1.3636999999999999</c:v>
                </c:pt>
                <c:pt idx="7272">
                  <c:v>-1.3345</c:v>
                </c:pt>
                <c:pt idx="7273">
                  <c:v>-1.3179000000000001</c:v>
                </c:pt>
                <c:pt idx="7274">
                  <c:v>-1.3211999999999999</c:v>
                </c:pt>
                <c:pt idx="7275">
                  <c:v>-1.3211999999999999</c:v>
                </c:pt>
                <c:pt idx="7276">
                  <c:v>-1.3244</c:v>
                </c:pt>
                <c:pt idx="7277">
                  <c:v>-1.3224</c:v>
                </c:pt>
                <c:pt idx="7278">
                  <c:v>-1.3335999999999999</c:v>
                </c:pt>
                <c:pt idx="7279">
                  <c:v>-1.3274999999999999</c:v>
                </c:pt>
                <c:pt idx="7280">
                  <c:v>-1.3343</c:v>
                </c:pt>
                <c:pt idx="7281">
                  <c:v>-1.3421000000000001</c:v>
                </c:pt>
                <c:pt idx="7282">
                  <c:v>-1.3255999999999999</c:v>
                </c:pt>
                <c:pt idx="7283">
                  <c:v>-1.3334999999999999</c:v>
                </c:pt>
                <c:pt idx="7284">
                  <c:v>-1.3358000000000001</c:v>
                </c:pt>
                <c:pt idx="7285">
                  <c:v>-1.3474999999999999</c:v>
                </c:pt>
                <c:pt idx="7286">
                  <c:v>-1.3492</c:v>
                </c:pt>
                <c:pt idx="7287">
                  <c:v>-1.3349</c:v>
                </c:pt>
                <c:pt idx="7288">
                  <c:v>-1.3254999999999999</c:v>
                </c:pt>
                <c:pt idx="7289">
                  <c:v>-1.3188</c:v>
                </c:pt>
                <c:pt idx="7290">
                  <c:v>-1.3146</c:v>
                </c:pt>
                <c:pt idx="7291">
                  <c:v>-1.3029999999999999</c:v>
                </c:pt>
                <c:pt idx="7292">
                  <c:v>-1.3024</c:v>
                </c:pt>
                <c:pt idx="7293">
                  <c:v>-1.3201000000000001</c:v>
                </c:pt>
                <c:pt idx="7294">
                  <c:v>-1.3366</c:v>
                </c:pt>
                <c:pt idx="7295">
                  <c:v>-1.3563000000000001</c:v>
                </c:pt>
                <c:pt idx="7296">
                  <c:v>-1.3455999999999999</c:v>
                </c:pt>
                <c:pt idx="7297">
                  <c:v>-1.3286</c:v>
                </c:pt>
                <c:pt idx="7298">
                  <c:v>-1.3006</c:v>
                </c:pt>
                <c:pt idx="7299">
                  <c:v>-1.3009999999999999</c:v>
                </c:pt>
                <c:pt idx="7300">
                  <c:v>-1.3056000000000001</c:v>
                </c:pt>
                <c:pt idx="7301">
                  <c:v>-1.3258000000000001</c:v>
                </c:pt>
                <c:pt idx="7302">
                  <c:v>-1.3498000000000001</c:v>
                </c:pt>
                <c:pt idx="7303">
                  <c:v>-1.3897999999999999</c:v>
                </c:pt>
                <c:pt idx="7304">
                  <c:v>-1.4514</c:v>
                </c:pt>
                <c:pt idx="7305">
                  <c:v>-1.5127999999999999</c:v>
                </c:pt>
                <c:pt idx="7306">
                  <c:v>-1.5579000000000001</c:v>
                </c:pt>
                <c:pt idx="7307">
                  <c:v>-1.5690999999999999</c:v>
                </c:pt>
                <c:pt idx="7308">
                  <c:v>-1.6291</c:v>
                </c:pt>
                <c:pt idx="7309">
                  <c:v>-1.6955</c:v>
                </c:pt>
                <c:pt idx="7310">
                  <c:v>-1.7701</c:v>
                </c:pt>
                <c:pt idx="7311">
                  <c:v>-1.8572</c:v>
                </c:pt>
                <c:pt idx="7312">
                  <c:v>-1.9286000000000001</c:v>
                </c:pt>
                <c:pt idx="7313">
                  <c:v>-1.9987999999999999</c:v>
                </c:pt>
                <c:pt idx="7314">
                  <c:v>-2.0960999999999999</c:v>
                </c:pt>
                <c:pt idx="7315">
                  <c:v>-2.2012999999999998</c:v>
                </c:pt>
                <c:pt idx="7316">
                  <c:v>-2.2961999999999998</c:v>
                </c:pt>
                <c:pt idx="7317">
                  <c:v>-2.3673999999999999</c:v>
                </c:pt>
                <c:pt idx="7318">
                  <c:v>-2.4588000000000001</c:v>
                </c:pt>
                <c:pt idx="7319">
                  <c:v>-2.5985999999999998</c:v>
                </c:pt>
                <c:pt idx="7320">
                  <c:v>-2.7610000000000001</c:v>
                </c:pt>
                <c:pt idx="7321">
                  <c:v>-2.8693</c:v>
                </c:pt>
                <c:pt idx="7322">
                  <c:v>-2.9266999999999999</c:v>
                </c:pt>
                <c:pt idx="7323">
                  <c:v>-3</c:v>
                </c:pt>
                <c:pt idx="7324">
                  <c:v>-3.1234999999999999</c:v>
                </c:pt>
                <c:pt idx="7325">
                  <c:v>-3.2357999999999998</c:v>
                </c:pt>
                <c:pt idx="7326">
                  <c:v>-3.331</c:v>
                </c:pt>
                <c:pt idx="7327">
                  <c:v>-3.4512999999999998</c:v>
                </c:pt>
                <c:pt idx="7328">
                  <c:v>-3.5535999999999999</c:v>
                </c:pt>
                <c:pt idx="7329">
                  <c:v>-3.6274999999999999</c:v>
                </c:pt>
                <c:pt idx="7330">
                  <c:v>-3.7046000000000001</c:v>
                </c:pt>
                <c:pt idx="7331">
                  <c:v>-3.7730999999999999</c:v>
                </c:pt>
                <c:pt idx="7332">
                  <c:v>-3.8603000000000001</c:v>
                </c:pt>
                <c:pt idx="7333">
                  <c:v>-3.9479000000000002</c:v>
                </c:pt>
                <c:pt idx="7334">
                  <c:v>-4.0259999999999998</c:v>
                </c:pt>
                <c:pt idx="7335">
                  <c:v>-4.1075999999999997</c:v>
                </c:pt>
                <c:pt idx="7336">
                  <c:v>-4.2244000000000002</c:v>
                </c:pt>
                <c:pt idx="7337">
                  <c:v>-4.3452000000000002</c:v>
                </c:pt>
                <c:pt idx="7338">
                  <c:v>-4.407</c:v>
                </c:pt>
                <c:pt idx="7339">
                  <c:v>-4.4730999999999996</c:v>
                </c:pt>
                <c:pt idx="7340">
                  <c:v>-4.5711000000000004</c:v>
                </c:pt>
                <c:pt idx="7341">
                  <c:v>-4.6494999999999997</c:v>
                </c:pt>
                <c:pt idx="7342">
                  <c:v>-4.6877000000000004</c:v>
                </c:pt>
                <c:pt idx="7343">
                  <c:v>-4.7122000000000002</c:v>
                </c:pt>
                <c:pt idx="7344">
                  <c:v>-4.7629000000000001</c:v>
                </c:pt>
                <c:pt idx="7345">
                  <c:v>-4.8216000000000001</c:v>
                </c:pt>
                <c:pt idx="7346">
                  <c:v>-4.8623000000000003</c:v>
                </c:pt>
                <c:pt idx="7347">
                  <c:v>-4.8756000000000004</c:v>
                </c:pt>
                <c:pt idx="7348">
                  <c:v>-4.8932000000000002</c:v>
                </c:pt>
                <c:pt idx="7349">
                  <c:v>-4.9229000000000003</c:v>
                </c:pt>
                <c:pt idx="7350">
                  <c:v>-4.9366000000000003</c:v>
                </c:pt>
                <c:pt idx="7351">
                  <c:v>-4.9474</c:v>
                </c:pt>
                <c:pt idx="7352">
                  <c:v>-4.9644000000000004</c:v>
                </c:pt>
                <c:pt idx="7353">
                  <c:v>-4.9732000000000003</c:v>
                </c:pt>
                <c:pt idx="7354">
                  <c:v>-4.9856999999999996</c:v>
                </c:pt>
                <c:pt idx="7355">
                  <c:v>-5.0180999999999996</c:v>
                </c:pt>
                <c:pt idx="7356">
                  <c:v>-5.0587</c:v>
                </c:pt>
                <c:pt idx="7357">
                  <c:v>-5.0972</c:v>
                </c:pt>
                <c:pt idx="7358">
                  <c:v>-5.1539999999999999</c:v>
                </c:pt>
                <c:pt idx="7359">
                  <c:v>-5.1928000000000001</c:v>
                </c:pt>
                <c:pt idx="7360">
                  <c:v>-5.2210999999999999</c:v>
                </c:pt>
                <c:pt idx="7361">
                  <c:v>-5.2409999999999997</c:v>
                </c:pt>
                <c:pt idx="7362">
                  <c:v>-5.2827999999999999</c:v>
                </c:pt>
                <c:pt idx="7363">
                  <c:v>-5.3186</c:v>
                </c:pt>
                <c:pt idx="7364">
                  <c:v>-5.3583999999999996</c:v>
                </c:pt>
                <c:pt idx="7365">
                  <c:v>-5.4183000000000003</c:v>
                </c:pt>
                <c:pt idx="7366">
                  <c:v>-5.4786000000000001</c:v>
                </c:pt>
                <c:pt idx="7367">
                  <c:v>-5.5168999999999997</c:v>
                </c:pt>
                <c:pt idx="7368">
                  <c:v>-5.5747</c:v>
                </c:pt>
                <c:pt idx="7369">
                  <c:v>-5.6387</c:v>
                </c:pt>
                <c:pt idx="7370">
                  <c:v>-5.7035999999999998</c:v>
                </c:pt>
                <c:pt idx="7371">
                  <c:v>-5.7736999999999998</c:v>
                </c:pt>
                <c:pt idx="7372">
                  <c:v>-5.8422999999999998</c:v>
                </c:pt>
                <c:pt idx="7373">
                  <c:v>-5.9013</c:v>
                </c:pt>
                <c:pt idx="7374">
                  <c:v>-5.9398999999999997</c:v>
                </c:pt>
                <c:pt idx="7375">
                  <c:v>-5.9905999999999997</c:v>
                </c:pt>
                <c:pt idx="7376">
                  <c:v>-6.0758000000000001</c:v>
                </c:pt>
                <c:pt idx="7377">
                  <c:v>-6.1596000000000002</c:v>
                </c:pt>
                <c:pt idx="7378">
                  <c:v>-6.2325999999999997</c:v>
                </c:pt>
                <c:pt idx="7379">
                  <c:v>-6.3230000000000004</c:v>
                </c:pt>
                <c:pt idx="7380">
                  <c:v>-6.3905000000000003</c:v>
                </c:pt>
                <c:pt idx="7381">
                  <c:v>-6.4702999999999999</c:v>
                </c:pt>
                <c:pt idx="7382">
                  <c:v>-6.5510999999999999</c:v>
                </c:pt>
                <c:pt idx="7383">
                  <c:v>-6.5884999999999998</c:v>
                </c:pt>
                <c:pt idx="7384">
                  <c:v>-6.6679000000000004</c:v>
                </c:pt>
                <c:pt idx="7385">
                  <c:v>-6.7553000000000001</c:v>
                </c:pt>
                <c:pt idx="7386">
                  <c:v>-6.8350999999999997</c:v>
                </c:pt>
                <c:pt idx="7387">
                  <c:v>-6.8735999999999997</c:v>
                </c:pt>
                <c:pt idx="7388">
                  <c:v>-6.9067999999999996</c:v>
                </c:pt>
                <c:pt idx="7389">
                  <c:v>-6.9778000000000002</c:v>
                </c:pt>
                <c:pt idx="7390">
                  <c:v>-7.056</c:v>
                </c:pt>
                <c:pt idx="7391">
                  <c:v>-7.1154999999999999</c:v>
                </c:pt>
                <c:pt idx="7392">
                  <c:v>-7.1897000000000002</c:v>
                </c:pt>
                <c:pt idx="7393">
                  <c:v>-7.2777000000000003</c:v>
                </c:pt>
                <c:pt idx="7394">
                  <c:v>-7.3369</c:v>
                </c:pt>
                <c:pt idx="7395">
                  <c:v>-7.3945999999999996</c:v>
                </c:pt>
                <c:pt idx="7396">
                  <c:v>-7.4653</c:v>
                </c:pt>
                <c:pt idx="7397">
                  <c:v>-7.5526999999999997</c:v>
                </c:pt>
                <c:pt idx="7398">
                  <c:v>-7.6029</c:v>
                </c:pt>
                <c:pt idx="7399">
                  <c:v>-7.6680000000000001</c:v>
                </c:pt>
                <c:pt idx="7400">
                  <c:v>-7.7519999999999998</c:v>
                </c:pt>
                <c:pt idx="7401">
                  <c:v>-7.8192000000000004</c:v>
                </c:pt>
                <c:pt idx="7402">
                  <c:v>-7.8676000000000004</c:v>
                </c:pt>
                <c:pt idx="7403">
                  <c:v>-7.9081000000000001</c:v>
                </c:pt>
                <c:pt idx="7404">
                  <c:v>-7.9656000000000002</c:v>
                </c:pt>
                <c:pt idx="7405">
                  <c:v>-8.0160999999999998</c:v>
                </c:pt>
                <c:pt idx="7406">
                  <c:v>-8.0767000000000007</c:v>
                </c:pt>
                <c:pt idx="7407">
                  <c:v>-8.1343999999999994</c:v>
                </c:pt>
                <c:pt idx="7408">
                  <c:v>-8.1832999999999991</c:v>
                </c:pt>
                <c:pt idx="7409">
                  <c:v>-8.2007999999999992</c:v>
                </c:pt>
                <c:pt idx="7410">
                  <c:v>-8.2408000000000001</c:v>
                </c:pt>
                <c:pt idx="7411">
                  <c:v>-8.3059999999999992</c:v>
                </c:pt>
                <c:pt idx="7412">
                  <c:v>-8.3801000000000005</c:v>
                </c:pt>
                <c:pt idx="7413">
                  <c:v>-8.4619</c:v>
                </c:pt>
                <c:pt idx="7414">
                  <c:v>-8.5449999999999999</c:v>
                </c:pt>
                <c:pt idx="7415">
                  <c:v>-8.6072000000000006</c:v>
                </c:pt>
                <c:pt idx="7416">
                  <c:v>-8.6568000000000005</c:v>
                </c:pt>
                <c:pt idx="7417">
                  <c:v>-8.7028999999999996</c:v>
                </c:pt>
                <c:pt idx="7418">
                  <c:v>-8.7797000000000001</c:v>
                </c:pt>
                <c:pt idx="7419">
                  <c:v>-8.8533000000000008</c:v>
                </c:pt>
                <c:pt idx="7420">
                  <c:v>-8.9013000000000009</c:v>
                </c:pt>
                <c:pt idx="7421">
                  <c:v>-8.9382000000000001</c:v>
                </c:pt>
                <c:pt idx="7422">
                  <c:v>-8.9771999999999998</c:v>
                </c:pt>
                <c:pt idx="7423">
                  <c:v>-9.0396999999999998</c:v>
                </c:pt>
                <c:pt idx="7424">
                  <c:v>-9.1083999999999996</c:v>
                </c:pt>
                <c:pt idx="7425">
                  <c:v>-9.1356999999999999</c:v>
                </c:pt>
                <c:pt idx="7426">
                  <c:v>-9.1723999999999997</c:v>
                </c:pt>
                <c:pt idx="7427">
                  <c:v>-9.1969999999999992</c:v>
                </c:pt>
                <c:pt idx="7428">
                  <c:v>-9.2241999999999997</c:v>
                </c:pt>
                <c:pt idx="7429">
                  <c:v>-9.2591999999999999</c:v>
                </c:pt>
                <c:pt idx="7430">
                  <c:v>-9.2729999999999997</c:v>
                </c:pt>
                <c:pt idx="7431">
                  <c:v>-9.3071000000000002</c:v>
                </c:pt>
                <c:pt idx="7432">
                  <c:v>-9.3350000000000009</c:v>
                </c:pt>
                <c:pt idx="7433">
                  <c:v>-9.3573000000000004</c:v>
                </c:pt>
                <c:pt idx="7434">
                  <c:v>-9.3865999999999996</c:v>
                </c:pt>
                <c:pt idx="7435">
                  <c:v>-9.4136000000000006</c:v>
                </c:pt>
                <c:pt idx="7436">
                  <c:v>-9.4590999999999994</c:v>
                </c:pt>
                <c:pt idx="7437">
                  <c:v>-9.4875000000000007</c:v>
                </c:pt>
                <c:pt idx="7438">
                  <c:v>-9.5093999999999994</c:v>
                </c:pt>
                <c:pt idx="7439">
                  <c:v>-9.5380000000000003</c:v>
                </c:pt>
                <c:pt idx="7440">
                  <c:v>-9.5524000000000004</c:v>
                </c:pt>
                <c:pt idx="7441">
                  <c:v>-9.5640999999999998</c:v>
                </c:pt>
                <c:pt idx="7442">
                  <c:v>-9.5782000000000007</c:v>
                </c:pt>
                <c:pt idx="7443">
                  <c:v>-9.6026000000000007</c:v>
                </c:pt>
                <c:pt idx="7444">
                  <c:v>-9.6625999999999994</c:v>
                </c:pt>
                <c:pt idx="7445">
                  <c:v>-9.7093000000000007</c:v>
                </c:pt>
                <c:pt idx="7446">
                  <c:v>-9.7293000000000003</c:v>
                </c:pt>
                <c:pt idx="7447">
                  <c:v>-9.7516999999999996</c:v>
                </c:pt>
                <c:pt idx="7448">
                  <c:v>-9.7516999999999996</c:v>
                </c:pt>
                <c:pt idx="7449">
                  <c:v>-9.7738999999999994</c:v>
                </c:pt>
                <c:pt idx="7450">
                  <c:v>-9.8199000000000005</c:v>
                </c:pt>
                <c:pt idx="7451">
                  <c:v>-9.8515999999999995</c:v>
                </c:pt>
                <c:pt idx="7452">
                  <c:v>-9.8817000000000004</c:v>
                </c:pt>
                <c:pt idx="7453">
                  <c:v>-9.9124999999999996</c:v>
                </c:pt>
                <c:pt idx="7454">
                  <c:v>-9.9410000000000007</c:v>
                </c:pt>
                <c:pt idx="7455">
                  <c:v>-9.9625000000000004</c:v>
                </c:pt>
                <c:pt idx="7456">
                  <c:v>-9.9872999999999994</c:v>
                </c:pt>
                <c:pt idx="7457">
                  <c:v>-10.010999999999999</c:v>
                </c:pt>
                <c:pt idx="7458">
                  <c:v>-10.031000000000001</c:v>
                </c:pt>
                <c:pt idx="7459">
                  <c:v>-10.036</c:v>
                </c:pt>
                <c:pt idx="7460">
                  <c:v>-10.052</c:v>
                </c:pt>
                <c:pt idx="7461">
                  <c:v>-10.076000000000001</c:v>
                </c:pt>
                <c:pt idx="7462">
                  <c:v>-10.106</c:v>
                </c:pt>
                <c:pt idx="7463">
                  <c:v>-10.122</c:v>
                </c:pt>
                <c:pt idx="7464">
                  <c:v>-10.130000000000001</c:v>
                </c:pt>
                <c:pt idx="7465">
                  <c:v>-10.135</c:v>
                </c:pt>
                <c:pt idx="7466">
                  <c:v>-10.16</c:v>
                </c:pt>
                <c:pt idx="7467">
                  <c:v>-10.178000000000001</c:v>
                </c:pt>
                <c:pt idx="7468">
                  <c:v>-10.192</c:v>
                </c:pt>
                <c:pt idx="7469">
                  <c:v>-10.199</c:v>
                </c:pt>
                <c:pt idx="7470">
                  <c:v>-10.231</c:v>
                </c:pt>
                <c:pt idx="7471">
                  <c:v>-10.259</c:v>
                </c:pt>
                <c:pt idx="7472">
                  <c:v>-10.281000000000001</c:v>
                </c:pt>
                <c:pt idx="7473">
                  <c:v>-10.291</c:v>
                </c:pt>
                <c:pt idx="7474">
                  <c:v>-10.287000000000001</c:v>
                </c:pt>
                <c:pt idx="7475">
                  <c:v>-10.295999999999999</c:v>
                </c:pt>
                <c:pt idx="7476">
                  <c:v>-10.305999999999999</c:v>
                </c:pt>
                <c:pt idx="7477">
                  <c:v>-10.319000000000001</c:v>
                </c:pt>
                <c:pt idx="7478">
                  <c:v>-10.343999999999999</c:v>
                </c:pt>
                <c:pt idx="7479">
                  <c:v>-10.361000000000001</c:v>
                </c:pt>
                <c:pt idx="7480">
                  <c:v>-10.356</c:v>
                </c:pt>
                <c:pt idx="7481">
                  <c:v>-10.37</c:v>
                </c:pt>
                <c:pt idx="7482">
                  <c:v>-10.374000000000001</c:v>
                </c:pt>
                <c:pt idx="7483">
                  <c:v>-10.385999999999999</c:v>
                </c:pt>
                <c:pt idx="7484">
                  <c:v>-10.391999999999999</c:v>
                </c:pt>
                <c:pt idx="7485">
                  <c:v>-10.388999999999999</c:v>
                </c:pt>
                <c:pt idx="7486">
                  <c:v>-10.406000000000001</c:v>
                </c:pt>
                <c:pt idx="7487">
                  <c:v>-10.423999999999999</c:v>
                </c:pt>
                <c:pt idx="7488">
                  <c:v>-10.419</c:v>
                </c:pt>
                <c:pt idx="7489">
                  <c:v>-10.423999999999999</c:v>
                </c:pt>
                <c:pt idx="7490">
                  <c:v>-10.429</c:v>
                </c:pt>
                <c:pt idx="7491">
                  <c:v>-10.461</c:v>
                </c:pt>
                <c:pt idx="7492">
                  <c:v>-10.468999999999999</c:v>
                </c:pt>
                <c:pt idx="7493">
                  <c:v>-10.457000000000001</c:v>
                </c:pt>
                <c:pt idx="7494">
                  <c:v>-10.457000000000001</c:v>
                </c:pt>
                <c:pt idx="7495">
                  <c:v>-10.46</c:v>
                </c:pt>
                <c:pt idx="7496">
                  <c:v>-10.461</c:v>
                </c:pt>
                <c:pt idx="7497">
                  <c:v>-10.467000000000001</c:v>
                </c:pt>
                <c:pt idx="7498">
                  <c:v>-10.478999999999999</c:v>
                </c:pt>
                <c:pt idx="7499">
                  <c:v>-10.478</c:v>
                </c:pt>
                <c:pt idx="7500">
                  <c:v>-10.491</c:v>
                </c:pt>
                <c:pt idx="7501">
                  <c:v>-10.487</c:v>
                </c:pt>
                <c:pt idx="7502">
                  <c:v>-10.487</c:v>
                </c:pt>
                <c:pt idx="7503">
                  <c:v>-10.494999999999999</c:v>
                </c:pt>
                <c:pt idx="7504">
                  <c:v>-10.510999999999999</c:v>
                </c:pt>
                <c:pt idx="7505">
                  <c:v>-10.509</c:v>
                </c:pt>
                <c:pt idx="7506">
                  <c:v>-10.513</c:v>
                </c:pt>
                <c:pt idx="7507">
                  <c:v>-10.509</c:v>
                </c:pt>
                <c:pt idx="7508">
                  <c:v>-10.512</c:v>
                </c:pt>
                <c:pt idx="7509">
                  <c:v>-10.506</c:v>
                </c:pt>
                <c:pt idx="7510">
                  <c:v>-10.522</c:v>
                </c:pt>
                <c:pt idx="7511">
                  <c:v>-10.523999999999999</c:v>
                </c:pt>
                <c:pt idx="7512">
                  <c:v>-10.52</c:v>
                </c:pt>
                <c:pt idx="7513">
                  <c:v>-10.516</c:v>
                </c:pt>
                <c:pt idx="7514">
                  <c:v>-10.507</c:v>
                </c:pt>
                <c:pt idx="7515">
                  <c:v>-10.516</c:v>
                </c:pt>
                <c:pt idx="7516">
                  <c:v>-10.507999999999999</c:v>
                </c:pt>
                <c:pt idx="7517">
                  <c:v>-10.503</c:v>
                </c:pt>
                <c:pt idx="7518">
                  <c:v>-10.515000000000001</c:v>
                </c:pt>
                <c:pt idx="7519">
                  <c:v>-10.523</c:v>
                </c:pt>
                <c:pt idx="7520">
                  <c:v>-10.518000000000001</c:v>
                </c:pt>
                <c:pt idx="7521">
                  <c:v>-10.525</c:v>
                </c:pt>
                <c:pt idx="7522">
                  <c:v>-10.521000000000001</c:v>
                </c:pt>
                <c:pt idx="7523">
                  <c:v>-10.518000000000001</c:v>
                </c:pt>
                <c:pt idx="7524">
                  <c:v>-10.528</c:v>
                </c:pt>
                <c:pt idx="7525">
                  <c:v>-10.531000000000001</c:v>
                </c:pt>
                <c:pt idx="7526">
                  <c:v>-10.531000000000001</c:v>
                </c:pt>
                <c:pt idx="7527">
                  <c:v>-10.529</c:v>
                </c:pt>
                <c:pt idx="7528">
                  <c:v>-10.516999999999999</c:v>
                </c:pt>
                <c:pt idx="7529">
                  <c:v>-10.519</c:v>
                </c:pt>
                <c:pt idx="7530">
                  <c:v>-10.516</c:v>
                </c:pt>
                <c:pt idx="7531">
                  <c:v>-10.51</c:v>
                </c:pt>
                <c:pt idx="7532">
                  <c:v>-10.513999999999999</c:v>
                </c:pt>
                <c:pt idx="7533">
                  <c:v>-10.516</c:v>
                </c:pt>
                <c:pt idx="7534">
                  <c:v>-10.529</c:v>
                </c:pt>
                <c:pt idx="7535">
                  <c:v>-10.531000000000001</c:v>
                </c:pt>
                <c:pt idx="7536">
                  <c:v>-10.542</c:v>
                </c:pt>
                <c:pt idx="7537">
                  <c:v>-10.544</c:v>
                </c:pt>
                <c:pt idx="7538">
                  <c:v>-10.542</c:v>
                </c:pt>
                <c:pt idx="7539">
                  <c:v>-10.535</c:v>
                </c:pt>
                <c:pt idx="7540">
                  <c:v>-10.532999999999999</c:v>
                </c:pt>
                <c:pt idx="7541">
                  <c:v>-10.542999999999999</c:v>
                </c:pt>
                <c:pt idx="7542">
                  <c:v>-10.541</c:v>
                </c:pt>
                <c:pt idx="7543">
                  <c:v>-10.55</c:v>
                </c:pt>
                <c:pt idx="7544">
                  <c:v>-10.552</c:v>
                </c:pt>
                <c:pt idx="7545">
                  <c:v>-10.544</c:v>
                </c:pt>
                <c:pt idx="7546">
                  <c:v>-10.538</c:v>
                </c:pt>
                <c:pt idx="7547">
                  <c:v>-10.541</c:v>
                </c:pt>
                <c:pt idx="7548">
                  <c:v>-10.55</c:v>
                </c:pt>
                <c:pt idx="7549">
                  <c:v>-10.538</c:v>
                </c:pt>
                <c:pt idx="7550">
                  <c:v>-10.537000000000001</c:v>
                </c:pt>
                <c:pt idx="7551">
                  <c:v>-10.544</c:v>
                </c:pt>
                <c:pt idx="7552">
                  <c:v>-10.536</c:v>
                </c:pt>
                <c:pt idx="7553">
                  <c:v>-10.539</c:v>
                </c:pt>
                <c:pt idx="7554">
                  <c:v>-10.544</c:v>
                </c:pt>
                <c:pt idx="7555">
                  <c:v>-10.542</c:v>
                </c:pt>
                <c:pt idx="7556">
                  <c:v>-10.536</c:v>
                </c:pt>
                <c:pt idx="7557">
                  <c:v>-10.548999999999999</c:v>
                </c:pt>
                <c:pt idx="7558">
                  <c:v>-10.548</c:v>
                </c:pt>
                <c:pt idx="7559">
                  <c:v>-10.555999999999999</c:v>
                </c:pt>
                <c:pt idx="7560">
                  <c:v>-10.555</c:v>
                </c:pt>
                <c:pt idx="7561">
                  <c:v>-10.557</c:v>
                </c:pt>
                <c:pt idx="7562">
                  <c:v>-10.567</c:v>
                </c:pt>
                <c:pt idx="7563">
                  <c:v>-10.57</c:v>
                </c:pt>
                <c:pt idx="7564">
                  <c:v>-10.567</c:v>
                </c:pt>
                <c:pt idx="7565">
                  <c:v>-10.557</c:v>
                </c:pt>
                <c:pt idx="7566">
                  <c:v>-10.548</c:v>
                </c:pt>
                <c:pt idx="7567">
                  <c:v>-10.565</c:v>
                </c:pt>
                <c:pt idx="7568">
                  <c:v>-10.54</c:v>
                </c:pt>
                <c:pt idx="7569">
                  <c:v>-10.537000000000001</c:v>
                </c:pt>
                <c:pt idx="7570">
                  <c:v>-10.519</c:v>
                </c:pt>
                <c:pt idx="7571">
                  <c:v>-10.512</c:v>
                </c:pt>
                <c:pt idx="7572">
                  <c:v>-10.497999999999999</c:v>
                </c:pt>
                <c:pt idx="7573">
                  <c:v>-10.509</c:v>
                </c:pt>
                <c:pt idx="7574">
                  <c:v>-10.487</c:v>
                </c:pt>
                <c:pt idx="7575">
                  <c:v>-10.452999999999999</c:v>
                </c:pt>
                <c:pt idx="7576">
                  <c:v>-10.419</c:v>
                </c:pt>
                <c:pt idx="7577">
                  <c:v>-10.365</c:v>
                </c:pt>
                <c:pt idx="7578">
                  <c:v>-10.308</c:v>
                </c:pt>
                <c:pt idx="7579">
                  <c:v>-10.273</c:v>
                </c:pt>
                <c:pt idx="7580">
                  <c:v>-10.247</c:v>
                </c:pt>
                <c:pt idx="7581">
                  <c:v>-10.212999999999999</c:v>
                </c:pt>
                <c:pt idx="7582">
                  <c:v>-10.148999999999999</c:v>
                </c:pt>
                <c:pt idx="7583">
                  <c:v>-10.074999999999999</c:v>
                </c:pt>
                <c:pt idx="7584">
                  <c:v>-10.004</c:v>
                </c:pt>
                <c:pt idx="7585">
                  <c:v>-9.9565999999999999</c:v>
                </c:pt>
                <c:pt idx="7586">
                  <c:v>-9.8620999999999999</c:v>
                </c:pt>
                <c:pt idx="7587">
                  <c:v>-9.7706999999999997</c:v>
                </c:pt>
                <c:pt idx="7588">
                  <c:v>-9.6960999999999995</c:v>
                </c:pt>
                <c:pt idx="7589">
                  <c:v>-9.6243999999999996</c:v>
                </c:pt>
                <c:pt idx="7590">
                  <c:v>-9.5443999999999996</c:v>
                </c:pt>
                <c:pt idx="7591">
                  <c:v>-9.4221000000000004</c:v>
                </c:pt>
                <c:pt idx="7592">
                  <c:v>-9.3213000000000008</c:v>
                </c:pt>
                <c:pt idx="7593">
                  <c:v>-9.2120999999999995</c:v>
                </c:pt>
                <c:pt idx="7594">
                  <c:v>-9.1144999999999996</c:v>
                </c:pt>
                <c:pt idx="7595">
                  <c:v>-9.0098000000000003</c:v>
                </c:pt>
                <c:pt idx="7596">
                  <c:v>-8.9274000000000004</c:v>
                </c:pt>
                <c:pt idx="7597">
                  <c:v>-8.8196999999999992</c:v>
                </c:pt>
                <c:pt idx="7598">
                  <c:v>-8.6882999999999999</c:v>
                </c:pt>
                <c:pt idx="7599">
                  <c:v>-8.5805000000000007</c:v>
                </c:pt>
                <c:pt idx="7600">
                  <c:v>-8.4677000000000007</c:v>
                </c:pt>
                <c:pt idx="7601">
                  <c:v>-8.3620000000000001</c:v>
                </c:pt>
                <c:pt idx="7602">
                  <c:v>-8.2589000000000006</c:v>
                </c:pt>
                <c:pt idx="7603">
                  <c:v>-8.1522000000000006</c:v>
                </c:pt>
                <c:pt idx="7604">
                  <c:v>-8.0367999999999995</c:v>
                </c:pt>
                <c:pt idx="7605">
                  <c:v>-7.9279999999999999</c:v>
                </c:pt>
                <c:pt idx="7606">
                  <c:v>-7.8216999999999999</c:v>
                </c:pt>
                <c:pt idx="7607">
                  <c:v>-7.7054</c:v>
                </c:pt>
                <c:pt idx="7608">
                  <c:v>-7.5568999999999997</c:v>
                </c:pt>
                <c:pt idx="7609">
                  <c:v>-7.4043000000000001</c:v>
                </c:pt>
                <c:pt idx="7610">
                  <c:v>-7.2687999999999997</c:v>
                </c:pt>
                <c:pt idx="7611">
                  <c:v>-7.1252000000000004</c:v>
                </c:pt>
                <c:pt idx="7612">
                  <c:v>-6.9725000000000001</c:v>
                </c:pt>
                <c:pt idx="7613">
                  <c:v>-6.8003</c:v>
                </c:pt>
                <c:pt idx="7614">
                  <c:v>-6.6383999999999999</c:v>
                </c:pt>
                <c:pt idx="7615">
                  <c:v>-6.4416000000000002</c:v>
                </c:pt>
                <c:pt idx="7616">
                  <c:v>-6.2487000000000004</c:v>
                </c:pt>
                <c:pt idx="7617">
                  <c:v>-6.0523999999999996</c:v>
                </c:pt>
                <c:pt idx="7618">
                  <c:v>-5.8670999999999998</c:v>
                </c:pt>
                <c:pt idx="7619">
                  <c:v>-5.6651999999999996</c:v>
                </c:pt>
                <c:pt idx="7620">
                  <c:v>-5.4470999999999998</c:v>
                </c:pt>
                <c:pt idx="7621">
                  <c:v>-5.2282000000000002</c:v>
                </c:pt>
                <c:pt idx="7622">
                  <c:v>-5.0465999999999998</c:v>
                </c:pt>
                <c:pt idx="7623">
                  <c:v>-4.8857999999999997</c:v>
                </c:pt>
                <c:pt idx="7624">
                  <c:v>-4.7317999999999998</c:v>
                </c:pt>
                <c:pt idx="7625">
                  <c:v>-4.5742000000000003</c:v>
                </c:pt>
                <c:pt idx="7626">
                  <c:v>-4.4664999999999999</c:v>
                </c:pt>
                <c:pt idx="7627">
                  <c:v>-4.3840000000000003</c:v>
                </c:pt>
                <c:pt idx="7628">
                  <c:v>-4.2830000000000004</c:v>
                </c:pt>
                <c:pt idx="7629">
                  <c:v>-4.1902999999999997</c:v>
                </c:pt>
                <c:pt idx="7630">
                  <c:v>-4.1205999999999996</c:v>
                </c:pt>
                <c:pt idx="7631">
                  <c:v>-4.0419999999999998</c:v>
                </c:pt>
                <c:pt idx="7632">
                  <c:v>-3.9603999999999999</c:v>
                </c:pt>
                <c:pt idx="7633">
                  <c:v>-3.8874</c:v>
                </c:pt>
                <c:pt idx="7634">
                  <c:v>-3.8117000000000001</c:v>
                </c:pt>
                <c:pt idx="7635">
                  <c:v>-3.7717999999999998</c:v>
                </c:pt>
                <c:pt idx="7636">
                  <c:v>-3.7303000000000002</c:v>
                </c:pt>
                <c:pt idx="7637">
                  <c:v>-3.6646999999999998</c:v>
                </c:pt>
                <c:pt idx="7638">
                  <c:v>-3.59</c:v>
                </c:pt>
                <c:pt idx="7639">
                  <c:v>-3.5139999999999998</c:v>
                </c:pt>
                <c:pt idx="7640">
                  <c:v>-3.4272</c:v>
                </c:pt>
                <c:pt idx="7641">
                  <c:v>-3.3302</c:v>
                </c:pt>
                <c:pt idx="7642">
                  <c:v>-3.2227000000000001</c:v>
                </c:pt>
                <c:pt idx="7643">
                  <c:v>-3.1560999999999999</c:v>
                </c:pt>
                <c:pt idx="7644">
                  <c:v>-3.1023999999999998</c:v>
                </c:pt>
                <c:pt idx="7645">
                  <c:v>-3.0148999999999999</c:v>
                </c:pt>
                <c:pt idx="7646">
                  <c:v>-2.9361000000000002</c:v>
                </c:pt>
                <c:pt idx="7647">
                  <c:v>-2.8795999999999999</c:v>
                </c:pt>
                <c:pt idx="7648">
                  <c:v>-2.8197999999999999</c:v>
                </c:pt>
                <c:pt idx="7649">
                  <c:v>-2.7746</c:v>
                </c:pt>
                <c:pt idx="7650">
                  <c:v>-2.7183000000000002</c:v>
                </c:pt>
                <c:pt idx="7651">
                  <c:v>-2.6577000000000002</c:v>
                </c:pt>
                <c:pt idx="7652">
                  <c:v>-2.5863999999999998</c:v>
                </c:pt>
                <c:pt idx="7653">
                  <c:v>-2.5444</c:v>
                </c:pt>
                <c:pt idx="7654">
                  <c:v>-2.5044</c:v>
                </c:pt>
                <c:pt idx="7655">
                  <c:v>-2.4731000000000001</c:v>
                </c:pt>
                <c:pt idx="7656">
                  <c:v>-2.4449999999999998</c:v>
                </c:pt>
                <c:pt idx="7657">
                  <c:v>-2.4089999999999998</c:v>
                </c:pt>
                <c:pt idx="7658">
                  <c:v>-2.3458000000000001</c:v>
                </c:pt>
                <c:pt idx="7659">
                  <c:v>-2.2877999999999998</c:v>
                </c:pt>
                <c:pt idx="7660">
                  <c:v>-2.2662</c:v>
                </c:pt>
                <c:pt idx="7661">
                  <c:v>-2.2176</c:v>
                </c:pt>
                <c:pt idx="7662">
                  <c:v>-2.1741999999999999</c:v>
                </c:pt>
                <c:pt idx="7663">
                  <c:v>-2.1339000000000001</c:v>
                </c:pt>
                <c:pt idx="7664">
                  <c:v>-2.1168999999999998</c:v>
                </c:pt>
                <c:pt idx="7665">
                  <c:v>-2.1000999999999999</c:v>
                </c:pt>
                <c:pt idx="7666">
                  <c:v>-2.0482999999999998</c:v>
                </c:pt>
                <c:pt idx="7667">
                  <c:v>-2.0203000000000002</c:v>
                </c:pt>
                <c:pt idx="7668">
                  <c:v>-2.0270999999999999</c:v>
                </c:pt>
                <c:pt idx="7669">
                  <c:v>-2.0207000000000002</c:v>
                </c:pt>
                <c:pt idx="7670">
                  <c:v>-2.0036</c:v>
                </c:pt>
                <c:pt idx="7671">
                  <c:v>-2.0150999999999999</c:v>
                </c:pt>
                <c:pt idx="7672">
                  <c:v>-2.0345</c:v>
                </c:pt>
                <c:pt idx="7673">
                  <c:v>-2.0394000000000001</c:v>
                </c:pt>
                <c:pt idx="7674">
                  <c:v>-2.0377000000000001</c:v>
                </c:pt>
                <c:pt idx="7675">
                  <c:v>-2.0310000000000001</c:v>
                </c:pt>
                <c:pt idx="7676">
                  <c:v>-2.0175000000000001</c:v>
                </c:pt>
                <c:pt idx="7677">
                  <c:v>-2.0047000000000001</c:v>
                </c:pt>
                <c:pt idx="7678">
                  <c:v>-1.9903999999999999</c:v>
                </c:pt>
                <c:pt idx="7679">
                  <c:v>-1.9906999999999999</c:v>
                </c:pt>
                <c:pt idx="7680">
                  <c:v>-1.9907999999999999</c:v>
                </c:pt>
                <c:pt idx="7681">
                  <c:v>-1.9629000000000001</c:v>
                </c:pt>
                <c:pt idx="7682">
                  <c:v>-1.9622999999999999</c:v>
                </c:pt>
                <c:pt idx="7683">
                  <c:v>-1.9389000000000001</c:v>
                </c:pt>
                <c:pt idx="7684">
                  <c:v>-1.9248000000000001</c:v>
                </c:pt>
                <c:pt idx="7685">
                  <c:v>-1.9124000000000001</c:v>
                </c:pt>
                <c:pt idx="7686">
                  <c:v>-1.8806</c:v>
                </c:pt>
                <c:pt idx="7687">
                  <c:v>-1.851</c:v>
                </c:pt>
                <c:pt idx="7688">
                  <c:v>-1.8188</c:v>
                </c:pt>
                <c:pt idx="7689">
                  <c:v>-1.7989999999999999</c:v>
                </c:pt>
                <c:pt idx="7690">
                  <c:v>-1.7836000000000001</c:v>
                </c:pt>
                <c:pt idx="7691">
                  <c:v>-1.7672000000000001</c:v>
                </c:pt>
                <c:pt idx="7692">
                  <c:v>-1.7676000000000001</c:v>
                </c:pt>
                <c:pt idx="7693">
                  <c:v>-1.7529999999999999</c:v>
                </c:pt>
                <c:pt idx="7694">
                  <c:v>-1.7333000000000001</c:v>
                </c:pt>
                <c:pt idx="7695">
                  <c:v>-1.7104999999999999</c:v>
                </c:pt>
                <c:pt idx="7696">
                  <c:v>-1.6862999999999999</c:v>
                </c:pt>
                <c:pt idx="7697">
                  <c:v>-1.6576</c:v>
                </c:pt>
                <c:pt idx="7698">
                  <c:v>-1.635</c:v>
                </c:pt>
                <c:pt idx="7699">
                  <c:v>-1.6251</c:v>
                </c:pt>
                <c:pt idx="7700">
                  <c:v>-1.6201000000000001</c:v>
                </c:pt>
                <c:pt idx="7701">
                  <c:v>-1.6081000000000001</c:v>
                </c:pt>
                <c:pt idx="7702">
                  <c:v>-1.5808</c:v>
                </c:pt>
                <c:pt idx="7703">
                  <c:v>-1.5591999999999999</c:v>
                </c:pt>
                <c:pt idx="7704">
                  <c:v>-1.5527</c:v>
                </c:pt>
                <c:pt idx="7705">
                  <c:v>-1.5436000000000001</c:v>
                </c:pt>
                <c:pt idx="7706">
                  <c:v>-1.5322</c:v>
                </c:pt>
                <c:pt idx="7707">
                  <c:v>-1.5199</c:v>
                </c:pt>
                <c:pt idx="7708">
                  <c:v>-1.5188999999999999</c:v>
                </c:pt>
                <c:pt idx="7709">
                  <c:v>-1.5236000000000001</c:v>
                </c:pt>
                <c:pt idx="7710">
                  <c:v>-1.5203</c:v>
                </c:pt>
                <c:pt idx="7711">
                  <c:v>-1.5037</c:v>
                </c:pt>
                <c:pt idx="7712">
                  <c:v>-1.4955000000000001</c:v>
                </c:pt>
                <c:pt idx="7713">
                  <c:v>-1.4911000000000001</c:v>
                </c:pt>
                <c:pt idx="7714">
                  <c:v>-1.4911000000000001</c:v>
                </c:pt>
                <c:pt idx="7715">
                  <c:v>-1.4975000000000001</c:v>
                </c:pt>
                <c:pt idx="7716">
                  <c:v>-1.5002</c:v>
                </c:pt>
                <c:pt idx="7717">
                  <c:v>-1.5022</c:v>
                </c:pt>
                <c:pt idx="7718">
                  <c:v>-1.4959</c:v>
                </c:pt>
                <c:pt idx="7719">
                  <c:v>-1.4829000000000001</c:v>
                </c:pt>
                <c:pt idx="7720">
                  <c:v>-1.4598</c:v>
                </c:pt>
                <c:pt idx="7721">
                  <c:v>-1.4331</c:v>
                </c:pt>
                <c:pt idx="7722">
                  <c:v>-1.4034</c:v>
                </c:pt>
                <c:pt idx="7723">
                  <c:v>-1.3694999999999999</c:v>
                </c:pt>
                <c:pt idx="7724">
                  <c:v>-1.3464</c:v>
                </c:pt>
                <c:pt idx="7725">
                  <c:v>-1.3312999999999999</c:v>
                </c:pt>
                <c:pt idx="7726">
                  <c:v>-1.3317000000000001</c:v>
                </c:pt>
                <c:pt idx="7727">
                  <c:v>-1.3381000000000001</c:v>
                </c:pt>
                <c:pt idx="7728">
                  <c:v>-1.3546</c:v>
                </c:pt>
                <c:pt idx="7729">
                  <c:v>-1.3431</c:v>
                </c:pt>
                <c:pt idx="7730">
                  <c:v>-1.3533999999999999</c:v>
                </c:pt>
                <c:pt idx="7731">
                  <c:v>-1.3537999999999999</c:v>
                </c:pt>
                <c:pt idx="7732">
                  <c:v>-1.3512</c:v>
                </c:pt>
                <c:pt idx="7733">
                  <c:v>-1.3491</c:v>
                </c:pt>
                <c:pt idx="7734">
                  <c:v>-1.3425</c:v>
                </c:pt>
                <c:pt idx="7735">
                  <c:v>-1.3345</c:v>
                </c:pt>
                <c:pt idx="7736">
                  <c:v>-1.3277000000000001</c:v>
                </c:pt>
                <c:pt idx="7737">
                  <c:v>-1.3353999999999999</c:v>
                </c:pt>
                <c:pt idx="7738">
                  <c:v>-1.33</c:v>
                </c:pt>
                <c:pt idx="7739">
                  <c:v>-1.3289</c:v>
                </c:pt>
                <c:pt idx="7740">
                  <c:v>-1.3142</c:v>
                </c:pt>
                <c:pt idx="7741">
                  <c:v>-1.3085</c:v>
                </c:pt>
                <c:pt idx="7742">
                  <c:v>-1.3061</c:v>
                </c:pt>
                <c:pt idx="7743">
                  <c:v>-1.2970999999999999</c:v>
                </c:pt>
                <c:pt idx="7744">
                  <c:v>-1.2846</c:v>
                </c:pt>
                <c:pt idx="7745">
                  <c:v>-1.2690999999999999</c:v>
                </c:pt>
                <c:pt idx="7746">
                  <c:v>-1.2725</c:v>
                </c:pt>
                <c:pt idx="7747">
                  <c:v>-1.2673000000000001</c:v>
                </c:pt>
                <c:pt idx="7748">
                  <c:v>-1.2741</c:v>
                </c:pt>
                <c:pt idx="7749">
                  <c:v>-1.2685999999999999</c:v>
                </c:pt>
                <c:pt idx="7750">
                  <c:v>-1.2485999999999999</c:v>
                </c:pt>
                <c:pt idx="7751">
                  <c:v>-1.246</c:v>
                </c:pt>
                <c:pt idx="7752">
                  <c:v>-1.2439</c:v>
                </c:pt>
                <c:pt idx="7753">
                  <c:v>-1.2544999999999999</c:v>
                </c:pt>
                <c:pt idx="7754">
                  <c:v>-1.2388999999999999</c:v>
                </c:pt>
                <c:pt idx="7755">
                  <c:v>-1.2334000000000001</c:v>
                </c:pt>
                <c:pt idx="7756">
                  <c:v>-1.2345999999999999</c:v>
                </c:pt>
                <c:pt idx="7757">
                  <c:v>-1.252</c:v>
                </c:pt>
                <c:pt idx="7758">
                  <c:v>-1.2391000000000001</c:v>
                </c:pt>
                <c:pt idx="7759">
                  <c:v>-1.2353000000000001</c:v>
                </c:pt>
                <c:pt idx="7760">
                  <c:v>-1.2068000000000001</c:v>
                </c:pt>
                <c:pt idx="7761">
                  <c:v>-1.1928000000000001</c:v>
                </c:pt>
                <c:pt idx="7762">
                  <c:v>-1.1854</c:v>
                </c:pt>
                <c:pt idx="7763">
                  <c:v>-1.1842999999999999</c:v>
                </c:pt>
                <c:pt idx="7764">
                  <c:v>-1.1826000000000001</c:v>
                </c:pt>
                <c:pt idx="7765">
                  <c:v>-1.2032</c:v>
                </c:pt>
                <c:pt idx="7766">
                  <c:v>-1.2034</c:v>
                </c:pt>
                <c:pt idx="7767">
                  <c:v>-1.1948000000000001</c:v>
                </c:pt>
                <c:pt idx="7768">
                  <c:v>-1.1751</c:v>
                </c:pt>
                <c:pt idx="7769">
                  <c:v>-1.1828000000000001</c:v>
                </c:pt>
                <c:pt idx="7770">
                  <c:v>-1.1705000000000001</c:v>
                </c:pt>
                <c:pt idx="7771">
                  <c:v>-1.1600999999999999</c:v>
                </c:pt>
                <c:pt idx="7772">
                  <c:v>-1.1533</c:v>
                </c:pt>
                <c:pt idx="7773">
                  <c:v>-1.1503000000000001</c:v>
                </c:pt>
                <c:pt idx="7774">
                  <c:v>-1.1480999999999999</c:v>
                </c:pt>
                <c:pt idx="7775">
                  <c:v>-1.1568000000000001</c:v>
                </c:pt>
                <c:pt idx="7776">
                  <c:v>-1.155</c:v>
                </c:pt>
                <c:pt idx="7777">
                  <c:v>-1.1657999999999999</c:v>
                </c:pt>
                <c:pt idx="7778">
                  <c:v>-1.1823999999999999</c:v>
                </c:pt>
                <c:pt idx="7779">
                  <c:v>-1.1749000000000001</c:v>
                </c:pt>
                <c:pt idx="7780">
                  <c:v>-1.1740999999999999</c:v>
                </c:pt>
                <c:pt idx="7781">
                  <c:v>-1.1575</c:v>
                </c:pt>
                <c:pt idx="7782">
                  <c:v>-1.1528</c:v>
                </c:pt>
                <c:pt idx="7783">
                  <c:v>-1.1715</c:v>
                </c:pt>
                <c:pt idx="7784">
                  <c:v>-1.1523000000000001</c:v>
                </c:pt>
                <c:pt idx="7785">
                  <c:v>-1.1516</c:v>
                </c:pt>
                <c:pt idx="7786">
                  <c:v>-1.1657999999999999</c:v>
                </c:pt>
                <c:pt idx="7787">
                  <c:v>-1.1779999999999999</c:v>
                </c:pt>
                <c:pt idx="7788">
                  <c:v>-1.1747000000000001</c:v>
                </c:pt>
                <c:pt idx="7789">
                  <c:v>-1.1947000000000001</c:v>
                </c:pt>
                <c:pt idx="7790">
                  <c:v>-1.2202</c:v>
                </c:pt>
                <c:pt idx="7791">
                  <c:v>-1.2203999999999999</c:v>
                </c:pt>
                <c:pt idx="7792">
                  <c:v>-1.2272000000000001</c:v>
                </c:pt>
                <c:pt idx="7793">
                  <c:v>-1.2421</c:v>
                </c:pt>
                <c:pt idx="7794">
                  <c:v>-1.2774000000000001</c:v>
                </c:pt>
                <c:pt idx="7795">
                  <c:v>-1.3252999999999999</c:v>
                </c:pt>
                <c:pt idx="7796">
                  <c:v>-1.3712</c:v>
                </c:pt>
                <c:pt idx="7797">
                  <c:v>-1.4377</c:v>
                </c:pt>
                <c:pt idx="7798">
                  <c:v>-1.5212000000000001</c:v>
                </c:pt>
                <c:pt idx="7799">
                  <c:v>-1.6195999999999999</c:v>
                </c:pt>
                <c:pt idx="7800">
                  <c:v>-1.6904999999999999</c:v>
                </c:pt>
                <c:pt idx="7801">
                  <c:v>-1.8078000000000001</c:v>
                </c:pt>
                <c:pt idx="7802">
                  <c:v>-1.944</c:v>
                </c:pt>
                <c:pt idx="7803">
                  <c:v>-2.0516999999999999</c:v>
                </c:pt>
                <c:pt idx="7804">
                  <c:v>-2.1939000000000002</c:v>
                </c:pt>
                <c:pt idx="7805">
                  <c:v>-2.3563000000000001</c:v>
                </c:pt>
                <c:pt idx="7806">
                  <c:v>-2.4918999999999998</c:v>
                </c:pt>
                <c:pt idx="7807">
                  <c:v>-2.6543999999999999</c:v>
                </c:pt>
                <c:pt idx="7808">
                  <c:v>-2.8132999999999999</c:v>
                </c:pt>
                <c:pt idx="7809">
                  <c:v>-2.9832000000000001</c:v>
                </c:pt>
                <c:pt idx="7810">
                  <c:v>-3.1739000000000002</c:v>
                </c:pt>
                <c:pt idx="7811">
                  <c:v>-3.3609</c:v>
                </c:pt>
                <c:pt idx="7812">
                  <c:v>-3.5476000000000001</c:v>
                </c:pt>
                <c:pt idx="7813">
                  <c:v>-3.73</c:v>
                </c:pt>
                <c:pt idx="7814">
                  <c:v>-3.8906000000000001</c:v>
                </c:pt>
                <c:pt idx="7815">
                  <c:v>-4.0461</c:v>
                </c:pt>
                <c:pt idx="7816">
                  <c:v>-4.1722999999999999</c:v>
                </c:pt>
                <c:pt idx="7817">
                  <c:v>-4.3064</c:v>
                </c:pt>
                <c:pt idx="7818">
                  <c:v>-4.4226999999999999</c:v>
                </c:pt>
                <c:pt idx="7819">
                  <c:v>-4.5621999999999998</c:v>
                </c:pt>
                <c:pt idx="7820">
                  <c:v>-4.7041000000000004</c:v>
                </c:pt>
                <c:pt idx="7821">
                  <c:v>-4.7935999999999996</c:v>
                </c:pt>
                <c:pt idx="7822">
                  <c:v>-4.8517999999999999</c:v>
                </c:pt>
                <c:pt idx="7823">
                  <c:v>-4.9396000000000004</c:v>
                </c:pt>
                <c:pt idx="7824">
                  <c:v>-5.0221</c:v>
                </c:pt>
                <c:pt idx="7825">
                  <c:v>-5.0819999999999999</c:v>
                </c:pt>
                <c:pt idx="7826">
                  <c:v>-5.0852000000000004</c:v>
                </c:pt>
                <c:pt idx="7827">
                  <c:v>-5.1101999999999999</c:v>
                </c:pt>
                <c:pt idx="7828">
                  <c:v>-5.1523000000000003</c:v>
                </c:pt>
                <c:pt idx="7829">
                  <c:v>-5.1971999999999996</c:v>
                </c:pt>
                <c:pt idx="7830">
                  <c:v>-5.2449000000000003</c:v>
                </c:pt>
                <c:pt idx="7831">
                  <c:v>-5.2967000000000004</c:v>
                </c:pt>
                <c:pt idx="7832">
                  <c:v>-5.3182999999999998</c:v>
                </c:pt>
                <c:pt idx="7833">
                  <c:v>-5.3434999999999997</c:v>
                </c:pt>
                <c:pt idx="7834">
                  <c:v>-5.3879000000000001</c:v>
                </c:pt>
                <c:pt idx="7835">
                  <c:v>-5.4116</c:v>
                </c:pt>
                <c:pt idx="7836">
                  <c:v>-5.4290000000000003</c:v>
                </c:pt>
                <c:pt idx="7837">
                  <c:v>-5.4813999999999998</c:v>
                </c:pt>
                <c:pt idx="7838">
                  <c:v>-5.5339</c:v>
                </c:pt>
                <c:pt idx="7839">
                  <c:v>-5.6085000000000003</c:v>
                </c:pt>
                <c:pt idx="7840">
                  <c:v>-5.6627000000000001</c:v>
                </c:pt>
                <c:pt idx="7841">
                  <c:v>-5.7229000000000001</c:v>
                </c:pt>
                <c:pt idx="7842">
                  <c:v>-5.8055000000000003</c:v>
                </c:pt>
                <c:pt idx="7843">
                  <c:v>-5.9038000000000004</c:v>
                </c:pt>
                <c:pt idx="7844">
                  <c:v>-5.9682000000000004</c:v>
                </c:pt>
                <c:pt idx="7845">
                  <c:v>-6.0486000000000004</c:v>
                </c:pt>
                <c:pt idx="7846">
                  <c:v>-6.1059000000000001</c:v>
                </c:pt>
                <c:pt idx="7847">
                  <c:v>-6.1870000000000003</c:v>
                </c:pt>
                <c:pt idx="7848">
                  <c:v>-6.2857000000000003</c:v>
                </c:pt>
                <c:pt idx="7849">
                  <c:v>-6.3711000000000002</c:v>
                </c:pt>
                <c:pt idx="7850">
                  <c:v>-6.4349999999999996</c:v>
                </c:pt>
                <c:pt idx="7851">
                  <c:v>-6.5118999999999998</c:v>
                </c:pt>
                <c:pt idx="7852">
                  <c:v>-6.6212999999999997</c:v>
                </c:pt>
                <c:pt idx="7853">
                  <c:v>-6.7272999999999996</c:v>
                </c:pt>
                <c:pt idx="7854">
                  <c:v>-6.8118999999999996</c:v>
                </c:pt>
                <c:pt idx="7855">
                  <c:v>-6.9234</c:v>
                </c:pt>
                <c:pt idx="7856">
                  <c:v>-7.0587</c:v>
                </c:pt>
                <c:pt idx="7857">
                  <c:v>-7.1637000000000004</c:v>
                </c:pt>
                <c:pt idx="7858">
                  <c:v>-7.2556000000000003</c:v>
                </c:pt>
                <c:pt idx="7859">
                  <c:v>-7.3642000000000003</c:v>
                </c:pt>
                <c:pt idx="7860">
                  <c:v>-7.4484000000000004</c:v>
                </c:pt>
                <c:pt idx="7861">
                  <c:v>-7.5178000000000003</c:v>
                </c:pt>
                <c:pt idx="7862">
                  <c:v>-7.5868000000000002</c:v>
                </c:pt>
                <c:pt idx="7863">
                  <c:v>-7.6772999999999998</c:v>
                </c:pt>
                <c:pt idx="7864">
                  <c:v>-7.782</c:v>
                </c:pt>
                <c:pt idx="7865">
                  <c:v>-7.8879000000000001</c:v>
                </c:pt>
                <c:pt idx="7866">
                  <c:v>-7.9907000000000004</c:v>
                </c:pt>
                <c:pt idx="7867">
                  <c:v>-8.1019000000000005</c:v>
                </c:pt>
                <c:pt idx="7868">
                  <c:v>-8.2050999999999998</c:v>
                </c:pt>
                <c:pt idx="7869">
                  <c:v>-8.3016000000000005</c:v>
                </c:pt>
                <c:pt idx="7870">
                  <c:v>-8.3963999999999999</c:v>
                </c:pt>
                <c:pt idx="7871">
                  <c:v>-8.4760000000000009</c:v>
                </c:pt>
                <c:pt idx="7872">
                  <c:v>-8.5496999999999996</c:v>
                </c:pt>
                <c:pt idx="7873">
                  <c:v>-8.6258999999999997</c:v>
                </c:pt>
                <c:pt idx="7874">
                  <c:v>-8.7073</c:v>
                </c:pt>
                <c:pt idx="7875">
                  <c:v>-8.7911999999999999</c:v>
                </c:pt>
                <c:pt idx="7876">
                  <c:v>-8.8386999999999993</c:v>
                </c:pt>
                <c:pt idx="7877">
                  <c:v>-8.8798999999999992</c:v>
                </c:pt>
                <c:pt idx="7878">
                  <c:v>-8.9441000000000006</c:v>
                </c:pt>
                <c:pt idx="7879">
                  <c:v>-8.9913000000000007</c:v>
                </c:pt>
                <c:pt idx="7880">
                  <c:v>-9.0410000000000004</c:v>
                </c:pt>
                <c:pt idx="7881">
                  <c:v>-9.0950000000000006</c:v>
                </c:pt>
                <c:pt idx="7882">
                  <c:v>-9.1349999999999998</c:v>
                </c:pt>
                <c:pt idx="7883">
                  <c:v>-9.1628000000000007</c:v>
                </c:pt>
                <c:pt idx="7884">
                  <c:v>-9.1888000000000005</c:v>
                </c:pt>
                <c:pt idx="7885">
                  <c:v>-9.2071000000000005</c:v>
                </c:pt>
                <c:pt idx="7886">
                  <c:v>-9.2294</c:v>
                </c:pt>
                <c:pt idx="7887">
                  <c:v>-9.2692999999999994</c:v>
                </c:pt>
                <c:pt idx="7888">
                  <c:v>-9.3084000000000007</c:v>
                </c:pt>
                <c:pt idx="7889">
                  <c:v>-9.3285999999999998</c:v>
                </c:pt>
                <c:pt idx="7890">
                  <c:v>-9.3594000000000008</c:v>
                </c:pt>
                <c:pt idx="7891">
                  <c:v>-9.3918999999999997</c:v>
                </c:pt>
                <c:pt idx="7892">
                  <c:v>-9.3918999999999997</c:v>
                </c:pt>
                <c:pt idx="7893">
                  <c:v>-9.4055</c:v>
                </c:pt>
                <c:pt idx="7894">
                  <c:v>-9.4101999999999997</c:v>
                </c:pt>
                <c:pt idx="7895">
                  <c:v>-9.4052000000000007</c:v>
                </c:pt>
                <c:pt idx="7896">
                  <c:v>-9.4030000000000005</c:v>
                </c:pt>
                <c:pt idx="7897">
                  <c:v>-9.3804999999999996</c:v>
                </c:pt>
                <c:pt idx="7898">
                  <c:v>-9.3861000000000008</c:v>
                </c:pt>
                <c:pt idx="7899">
                  <c:v>-9.4078999999999997</c:v>
                </c:pt>
                <c:pt idx="7900">
                  <c:v>-9.4205000000000005</c:v>
                </c:pt>
                <c:pt idx="7901">
                  <c:v>-9.4318000000000008</c:v>
                </c:pt>
                <c:pt idx="7902">
                  <c:v>-9.4527999999999999</c:v>
                </c:pt>
                <c:pt idx="7903">
                  <c:v>-9.4696999999999996</c:v>
                </c:pt>
                <c:pt idx="7904">
                  <c:v>-9.4810999999999996</c:v>
                </c:pt>
                <c:pt idx="7905">
                  <c:v>-9.5145999999999997</c:v>
                </c:pt>
                <c:pt idx="7906">
                  <c:v>-9.5459999999999994</c:v>
                </c:pt>
                <c:pt idx="7907">
                  <c:v>-9.5744000000000007</c:v>
                </c:pt>
                <c:pt idx="7908">
                  <c:v>-9.5927000000000007</c:v>
                </c:pt>
                <c:pt idx="7909">
                  <c:v>-9.6219000000000001</c:v>
                </c:pt>
                <c:pt idx="7910">
                  <c:v>-9.6536000000000008</c:v>
                </c:pt>
                <c:pt idx="7911">
                  <c:v>-9.7005999999999997</c:v>
                </c:pt>
                <c:pt idx="7912">
                  <c:v>-9.7324999999999999</c:v>
                </c:pt>
                <c:pt idx="7913">
                  <c:v>-9.75</c:v>
                </c:pt>
                <c:pt idx="7914">
                  <c:v>-9.7676999999999996</c:v>
                </c:pt>
                <c:pt idx="7915">
                  <c:v>-9.7763000000000009</c:v>
                </c:pt>
                <c:pt idx="7916">
                  <c:v>-9.7948000000000004</c:v>
                </c:pt>
                <c:pt idx="7917">
                  <c:v>-9.8103999999999996</c:v>
                </c:pt>
                <c:pt idx="7918">
                  <c:v>-9.8091000000000008</c:v>
                </c:pt>
                <c:pt idx="7919">
                  <c:v>-9.8142999999999994</c:v>
                </c:pt>
                <c:pt idx="7920">
                  <c:v>-9.8277999999999999</c:v>
                </c:pt>
                <c:pt idx="7921">
                  <c:v>-9.8388000000000009</c:v>
                </c:pt>
                <c:pt idx="7922">
                  <c:v>-9.8336000000000006</c:v>
                </c:pt>
                <c:pt idx="7923">
                  <c:v>-9.8331</c:v>
                </c:pt>
                <c:pt idx="7924">
                  <c:v>-9.8453999999999997</c:v>
                </c:pt>
                <c:pt idx="7925">
                  <c:v>-9.8493999999999993</c:v>
                </c:pt>
                <c:pt idx="7926">
                  <c:v>-9.8465000000000007</c:v>
                </c:pt>
                <c:pt idx="7927">
                  <c:v>-9.8516999999999992</c:v>
                </c:pt>
                <c:pt idx="7928">
                  <c:v>-9.8534000000000006</c:v>
                </c:pt>
                <c:pt idx="7929">
                  <c:v>-9.8630999999999993</c:v>
                </c:pt>
                <c:pt idx="7930">
                  <c:v>-9.8907000000000007</c:v>
                </c:pt>
                <c:pt idx="7931">
                  <c:v>-9.9041999999999994</c:v>
                </c:pt>
                <c:pt idx="7932">
                  <c:v>-9.8970000000000002</c:v>
                </c:pt>
                <c:pt idx="7933">
                  <c:v>-9.9098000000000006</c:v>
                </c:pt>
                <c:pt idx="7934">
                  <c:v>-9.9140999999999995</c:v>
                </c:pt>
                <c:pt idx="7935">
                  <c:v>-9.9208999999999996</c:v>
                </c:pt>
                <c:pt idx="7936">
                  <c:v>-9.9323999999999995</c:v>
                </c:pt>
                <c:pt idx="7937">
                  <c:v>-9.9662000000000006</c:v>
                </c:pt>
                <c:pt idx="7938">
                  <c:v>-9.9898000000000007</c:v>
                </c:pt>
                <c:pt idx="7939">
                  <c:v>-10.003</c:v>
                </c:pt>
                <c:pt idx="7940">
                  <c:v>-10.013999999999999</c:v>
                </c:pt>
                <c:pt idx="7941">
                  <c:v>-10.032999999999999</c:v>
                </c:pt>
                <c:pt idx="7942">
                  <c:v>-10.039</c:v>
                </c:pt>
                <c:pt idx="7943">
                  <c:v>-10.032</c:v>
                </c:pt>
                <c:pt idx="7944">
                  <c:v>-10.042999999999999</c:v>
                </c:pt>
                <c:pt idx="7945">
                  <c:v>-10.055999999999999</c:v>
                </c:pt>
                <c:pt idx="7946">
                  <c:v>-10.077</c:v>
                </c:pt>
                <c:pt idx="7947">
                  <c:v>-10.087999999999999</c:v>
                </c:pt>
                <c:pt idx="7948">
                  <c:v>-10.097</c:v>
                </c:pt>
                <c:pt idx="7949">
                  <c:v>-10.087</c:v>
                </c:pt>
                <c:pt idx="7950">
                  <c:v>-10.079000000000001</c:v>
                </c:pt>
                <c:pt idx="7951">
                  <c:v>-10.102</c:v>
                </c:pt>
                <c:pt idx="7952">
                  <c:v>-10.092000000000001</c:v>
                </c:pt>
                <c:pt idx="7953">
                  <c:v>-10.093999999999999</c:v>
                </c:pt>
                <c:pt idx="7954">
                  <c:v>-10.081</c:v>
                </c:pt>
                <c:pt idx="7955">
                  <c:v>-10.093999999999999</c:v>
                </c:pt>
                <c:pt idx="7956">
                  <c:v>-10.089</c:v>
                </c:pt>
                <c:pt idx="7957">
                  <c:v>-10.071</c:v>
                </c:pt>
                <c:pt idx="7958">
                  <c:v>-10.071999999999999</c:v>
                </c:pt>
                <c:pt idx="7959">
                  <c:v>-10.061</c:v>
                </c:pt>
                <c:pt idx="7960">
                  <c:v>-10.051</c:v>
                </c:pt>
                <c:pt idx="7961">
                  <c:v>-10.053000000000001</c:v>
                </c:pt>
                <c:pt idx="7962">
                  <c:v>-10.063000000000001</c:v>
                </c:pt>
                <c:pt idx="7963">
                  <c:v>-10.057</c:v>
                </c:pt>
                <c:pt idx="7964">
                  <c:v>-10.067</c:v>
                </c:pt>
                <c:pt idx="7965">
                  <c:v>-10.067</c:v>
                </c:pt>
                <c:pt idx="7966">
                  <c:v>-10.074</c:v>
                </c:pt>
                <c:pt idx="7967">
                  <c:v>-10.07</c:v>
                </c:pt>
                <c:pt idx="7968">
                  <c:v>-10.061999999999999</c:v>
                </c:pt>
                <c:pt idx="7969">
                  <c:v>-10.071999999999999</c:v>
                </c:pt>
                <c:pt idx="7970">
                  <c:v>-10.079000000000001</c:v>
                </c:pt>
                <c:pt idx="7971">
                  <c:v>-10.081</c:v>
                </c:pt>
                <c:pt idx="7972">
                  <c:v>-10.093999999999999</c:v>
                </c:pt>
                <c:pt idx="7973">
                  <c:v>-10.103999999999999</c:v>
                </c:pt>
                <c:pt idx="7974">
                  <c:v>-10.118</c:v>
                </c:pt>
                <c:pt idx="7975">
                  <c:v>-10.130000000000001</c:v>
                </c:pt>
                <c:pt idx="7976">
                  <c:v>-10.135</c:v>
                </c:pt>
                <c:pt idx="7977">
                  <c:v>-10.116</c:v>
                </c:pt>
                <c:pt idx="7978">
                  <c:v>-10.117000000000001</c:v>
                </c:pt>
                <c:pt idx="7979">
                  <c:v>-10.125999999999999</c:v>
                </c:pt>
                <c:pt idx="7980">
                  <c:v>-10.15</c:v>
                </c:pt>
                <c:pt idx="7981">
                  <c:v>-10.164</c:v>
                </c:pt>
                <c:pt idx="7982">
                  <c:v>-10.16</c:v>
                </c:pt>
                <c:pt idx="7983">
                  <c:v>-10.16</c:v>
                </c:pt>
                <c:pt idx="7984">
                  <c:v>-10.175000000000001</c:v>
                </c:pt>
                <c:pt idx="7985">
                  <c:v>-10.177</c:v>
                </c:pt>
                <c:pt idx="7986">
                  <c:v>-10.177</c:v>
                </c:pt>
                <c:pt idx="7987">
                  <c:v>-10.186999999999999</c:v>
                </c:pt>
                <c:pt idx="7988">
                  <c:v>-10.193</c:v>
                </c:pt>
                <c:pt idx="7989">
                  <c:v>-10.177</c:v>
                </c:pt>
                <c:pt idx="7990">
                  <c:v>-10.172000000000001</c:v>
                </c:pt>
                <c:pt idx="7991">
                  <c:v>-10.16</c:v>
                </c:pt>
                <c:pt idx="7992">
                  <c:v>-10.15</c:v>
                </c:pt>
                <c:pt idx="7993">
                  <c:v>-10.141999999999999</c:v>
                </c:pt>
                <c:pt idx="7994">
                  <c:v>-10.137</c:v>
                </c:pt>
                <c:pt idx="7995">
                  <c:v>-10.106</c:v>
                </c:pt>
                <c:pt idx="7996">
                  <c:v>-10.085000000000001</c:v>
                </c:pt>
                <c:pt idx="7997">
                  <c:v>-10.039999999999999</c:v>
                </c:pt>
                <c:pt idx="7998">
                  <c:v>-9.9966000000000008</c:v>
                </c:pt>
                <c:pt idx="7999">
                  <c:v>-9.9638000000000009</c:v>
                </c:pt>
                <c:pt idx="8000">
                  <c:v>-9.9191000000000003</c:v>
                </c:pt>
                <c:pt idx="8001">
                  <c:v>-9.8652999999999995</c:v>
                </c:pt>
                <c:pt idx="8002">
                  <c:v>-9.7897999999999996</c:v>
                </c:pt>
                <c:pt idx="8003">
                  <c:v>-9.7323000000000004</c:v>
                </c:pt>
                <c:pt idx="8004">
                  <c:v>-9.6738999999999997</c:v>
                </c:pt>
                <c:pt idx="8005">
                  <c:v>-9.6340000000000003</c:v>
                </c:pt>
                <c:pt idx="8006">
                  <c:v>-9.5885999999999996</c:v>
                </c:pt>
                <c:pt idx="8007">
                  <c:v>-9.5200999999999993</c:v>
                </c:pt>
                <c:pt idx="8008">
                  <c:v>-9.4332999999999991</c:v>
                </c:pt>
                <c:pt idx="8009">
                  <c:v>-9.3452000000000002</c:v>
                </c:pt>
                <c:pt idx="8010">
                  <c:v>-9.2446999999999999</c:v>
                </c:pt>
                <c:pt idx="8011">
                  <c:v>-9.1341999999999999</c:v>
                </c:pt>
                <c:pt idx="8012">
                  <c:v>-9.0433000000000003</c:v>
                </c:pt>
                <c:pt idx="8013">
                  <c:v>-8.9497</c:v>
                </c:pt>
                <c:pt idx="8014">
                  <c:v>-8.8287999999999993</c:v>
                </c:pt>
                <c:pt idx="8015">
                  <c:v>-8.7144999999999992</c:v>
                </c:pt>
                <c:pt idx="8016">
                  <c:v>-8.6067999999999998</c:v>
                </c:pt>
                <c:pt idx="8017">
                  <c:v>-8.4806000000000008</c:v>
                </c:pt>
                <c:pt idx="8018">
                  <c:v>-8.3768999999999991</c:v>
                </c:pt>
                <c:pt idx="8019">
                  <c:v>-8.2568000000000001</c:v>
                </c:pt>
                <c:pt idx="8020">
                  <c:v>-8.1609999999999996</c:v>
                </c:pt>
                <c:pt idx="8021">
                  <c:v>-8.0684000000000005</c:v>
                </c:pt>
                <c:pt idx="8022">
                  <c:v>-7.9665999999999997</c:v>
                </c:pt>
                <c:pt idx="8023">
                  <c:v>-7.8697999999999997</c:v>
                </c:pt>
                <c:pt idx="8024">
                  <c:v>-7.7401999999999997</c:v>
                </c:pt>
                <c:pt idx="8025">
                  <c:v>-7.6260000000000003</c:v>
                </c:pt>
                <c:pt idx="8026">
                  <c:v>-7.5180999999999996</c:v>
                </c:pt>
                <c:pt idx="8027">
                  <c:v>-7.4489000000000001</c:v>
                </c:pt>
                <c:pt idx="8028">
                  <c:v>-7.3522999999999996</c:v>
                </c:pt>
                <c:pt idx="8029">
                  <c:v>-7.2241999999999997</c:v>
                </c:pt>
                <c:pt idx="8030">
                  <c:v>-7.1154000000000002</c:v>
                </c:pt>
                <c:pt idx="8031">
                  <c:v>-7.0098000000000003</c:v>
                </c:pt>
                <c:pt idx="8032">
                  <c:v>-6.8948</c:v>
                </c:pt>
                <c:pt idx="8033">
                  <c:v>-6.7865000000000002</c:v>
                </c:pt>
                <c:pt idx="8034">
                  <c:v>-6.6779000000000002</c:v>
                </c:pt>
                <c:pt idx="8035">
                  <c:v>-6.5670000000000002</c:v>
                </c:pt>
                <c:pt idx="8036">
                  <c:v>-6.4602000000000004</c:v>
                </c:pt>
                <c:pt idx="8037">
                  <c:v>-6.3372999999999999</c:v>
                </c:pt>
                <c:pt idx="8038">
                  <c:v>-6.1924000000000001</c:v>
                </c:pt>
                <c:pt idx="8039">
                  <c:v>-6.0548999999999999</c:v>
                </c:pt>
                <c:pt idx="8040">
                  <c:v>-5.9024999999999999</c:v>
                </c:pt>
                <c:pt idx="8041">
                  <c:v>-5.7504999999999997</c:v>
                </c:pt>
                <c:pt idx="8042">
                  <c:v>-5.6520999999999999</c:v>
                </c:pt>
                <c:pt idx="8043">
                  <c:v>-5.5019</c:v>
                </c:pt>
                <c:pt idx="8044">
                  <c:v>-5.3433999999999999</c:v>
                </c:pt>
                <c:pt idx="8045">
                  <c:v>-5.2255000000000003</c:v>
                </c:pt>
                <c:pt idx="8046">
                  <c:v>-5.0833000000000004</c:v>
                </c:pt>
                <c:pt idx="8047">
                  <c:v>-4.9210000000000003</c:v>
                </c:pt>
                <c:pt idx="8048">
                  <c:v>-4.8121999999999998</c:v>
                </c:pt>
                <c:pt idx="8049">
                  <c:v>-4.7077999999999998</c:v>
                </c:pt>
                <c:pt idx="8050">
                  <c:v>-4.5885999999999996</c:v>
                </c:pt>
                <c:pt idx="8051">
                  <c:v>-4.5019999999999998</c:v>
                </c:pt>
                <c:pt idx="8052">
                  <c:v>-4.4065000000000003</c:v>
                </c:pt>
                <c:pt idx="8053">
                  <c:v>-4.2873999999999999</c:v>
                </c:pt>
                <c:pt idx="8054">
                  <c:v>-4.1927000000000003</c:v>
                </c:pt>
                <c:pt idx="8055">
                  <c:v>-4.0948000000000002</c:v>
                </c:pt>
                <c:pt idx="8056">
                  <c:v>-3.9933000000000001</c:v>
                </c:pt>
                <c:pt idx="8057">
                  <c:v>-3.8868</c:v>
                </c:pt>
                <c:pt idx="8058">
                  <c:v>-3.8043999999999998</c:v>
                </c:pt>
                <c:pt idx="8059">
                  <c:v>-3.7004999999999999</c:v>
                </c:pt>
                <c:pt idx="8060">
                  <c:v>-3.6082999999999998</c:v>
                </c:pt>
                <c:pt idx="8061">
                  <c:v>-3.5192000000000001</c:v>
                </c:pt>
                <c:pt idx="8062">
                  <c:v>-3.4177</c:v>
                </c:pt>
                <c:pt idx="8063">
                  <c:v>-3.3336000000000001</c:v>
                </c:pt>
                <c:pt idx="8064">
                  <c:v>-3.2332999999999998</c:v>
                </c:pt>
                <c:pt idx="8065">
                  <c:v>-3.1334</c:v>
                </c:pt>
                <c:pt idx="8066">
                  <c:v>-3.0129999999999999</c:v>
                </c:pt>
                <c:pt idx="8067">
                  <c:v>-2.9079999999999999</c:v>
                </c:pt>
                <c:pt idx="8068">
                  <c:v>-2.8</c:v>
                </c:pt>
                <c:pt idx="8069">
                  <c:v>-2.6907999999999999</c:v>
                </c:pt>
                <c:pt idx="8070">
                  <c:v>-2.5918999999999999</c:v>
                </c:pt>
                <c:pt idx="8071">
                  <c:v>-2.5122</c:v>
                </c:pt>
                <c:pt idx="8072">
                  <c:v>-2.4339</c:v>
                </c:pt>
                <c:pt idx="8073">
                  <c:v>-2.3517999999999999</c:v>
                </c:pt>
                <c:pt idx="8074">
                  <c:v>-2.2618</c:v>
                </c:pt>
                <c:pt idx="8075">
                  <c:v>-2.1781000000000001</c:v>
                </c:pt>
                <c:pt idx="8076">
                  <c:v>-2.1124000000000001</c:v>
                </c:pt>
                <c:pt idx="8077">
                  <c:v>-2.0619000000000001</c:v>
                </c:pt>
                <c:pt idx="8078">
                  <c:v>-2.0253999999999999</c:v>
                </c:pt>
                <c:pt idx="8079">
                  <c:v>-1.9793000000000001</c:v>
                </c:pt>
                <c:pt idx="8080">
                  <c:v>-1.9516</c:v>
                </c:pt>
                <c:pt idx="8081">
                  <c:v>-1.9008</c:v>
                </c:pt>
                <c:pt idx="8082">
                  <c:v>-1.8554999999999999</c:v>
                </c:pt>
                <c:pt idx="8083">
                  <c:v>-1.8306</c:v>
                </c:pt>
                <c:pt idx="8084">
                  <c:v>-1.8091999999999999</c:v>
                </c:pt>
                <c:pt idx="8085">
                  <c:v>-1.7994000000000001</c:v>
                </c:pt>
                <c:pt idx="8086">
                  <c:v>-1.7888999999999999</c:v>
                </c:pt>
                <c:pt idx="8087">
                  <c:v>-1.7571000000000001</c:v>
                </c:pt>
                <c:pt idx="8088">
                  <c:v>-1.7514000000000001</c:v>
                </c:pt>
                <c:pt idx="8089">
                  <c:v>-1.7404999999999999</c:v>
                </c:pt>
                <c:pt idx="8090">
                  <c:v>-1.7278</c:v>
                </c:pt>
                <c:pt idx="8091">
                  <c:v>-1.7048000000000001</c:v>
                </c:pt>
                <c:pt idx="8092">
                  <c:v>-1.6767000000000001</c:v>
                </c:pt>
                <c:pt idx="8093">
                  <c:v>-1.6485000000000001</c:v>
                </c:pt>
                <c:pt idx="8094">
                  <c:v>-1.6394</c:v>
                </c:pt>
                <c:pt idx="8095">
                  <c:v>-1.6398999999999999</c:v>
                </c:pt>
                <c:pt idx="8096">
                  <c:v>-1.6112</c:v>
                </c:pt>
                <c:pt idx="8097">
                  <c:v>-1.5616000000000001</c:v>
                </c:pt>
                <c:pt idx="8098">
                  <c:v>-1.5136000000000001</c:v>
                </c:pt>
                <c:pt idx="8099">
                  <c:v>-1.4887999999999999</c:v>
                </c:pt>
                <c:pt idx="8100">
                  <c:v>-1.4582999999999999</c:v>
                </c:pt>
                <c:pt idx="8101">
                  <c:v>-1.4280999999999999</c:v>
                </c:pt>
                <c:pt idx="8102">
                  <c:v>-1.4021999999999999</c:v>
                </c:pt>
                <c:pt idx="8103">
                  <c:v>-1.3956999999999999</c:v>
                </c:pt>
                <c:pt idx="8104">
                  <c:v>-1.3793</c:v>
                </c:pt>
                <c:pt idx="8105">
                  <c:v>-1.3672</c:v>
                </c:pt>
                <c:pt idx="8106">
                  <c:v>-1.3444</c:v>
                </c:pt>
                <c:pt idx="8107">
                  <c:v>-1.3278000000000001</c:v>
                </c:pt>
                <c:pt idx="8108">
                  <c:v>-1.3219000000000001</c:v>
                </c:pt>
                <c:pt idx="8109">
                  <c:v>-1.3211999999999999</c:v>
                </c:pt>
                <c:pt idx="8110">
                  <c:v>-1.3223</c:v>
                </c:pt>
                <c:pt idx="8111">
                  <c:v>-1.3158000000000001</c:v>
                </c:pt>
                <c:pt idx="8112">
                  <c:v>-1.3108</c:v>
                </c:pt>
                <c:pt idx="8113">
                  <c:v>-1.3031999999999999</c:v>
                </c:pt>
                <c:pt idx="8114">
                  <c:v>-1.2897000000000001</c:v>
                </c:pt>
                <c:pt idx="8115">
                  <c:v>-1.2622</c:v>
                </c:pt>
                <c:pt idx="8116">
                  <c:v>-1.2587999999999999</c:v>
                </c:pt>
                <c:pt idx="8117">
                  <c:v>-1.2503</c:v>
                </c:pt>
                <c:pt idx="8118">
                  <c:v>-1.2583</c:v>
                </c:pt>
                <c:pt idx="8119">
                  <c:v>-1.2438</c:v>
                </c:pt>
                <c:pt idx="8120">
                  <c:v>-1.2287999999999999</c:v>
                </c:pt>
                <c:pt idx="8121">
                  <c:v>-1.2224999999999999</c:v>
                </c:pt>
                <c:pt idx="8122">
                  <c:v>-1.2217</c:v>
                </c:pt>
                <c:pt idx="8123">
                  <c:v>-1.2060999999999999</c:v>
                </c:pt>
                <c:pt idx="8124">
                  <c:v>-1.2058</c:v>
                </c:pt>
                <c:pt idx="8125">
                  <c:v>-1.2125999999999999</c:v>
                </c:pt>
                <c:pt idx="8126">
                  <c:v>-1.2089000000000001</c:v>
                </c:pt>
                <c:pt idx="8127">
                  <c:v>-1.2047000000000001</c:v>
                </c:pt>
                <c:pt idx="8128">
                  <c:v>-1.2135</c:v>
                </c:pt>
                <c:pt idx="8129">
                  <c:v>-1.2302</c:v>
                </c:pt>
                <c:pt idx="8130">
                  <c:v>-1.2428999999999999</c:v>
                </c:pt>
                <c:pt idx="8131">
                  <c:v>-1.2576000000000001</c:v>
                </c:pt>
                <c:pt idx="8132">
                  <c:v>-1.274</c:v>
                </c:pt>
                <c:pt idx="8133">
                  <c:v>-1.2696000000000001</c:v>
                </c:pt>
                <c:pt idx="8134">
                  <c:v>-1.288</c:v>
                </c:pt>
                <c:pt idx="8135">
                  <c:v>-1.2976000000000001</c:v>
                </c:pt>
                <c:pt idx="8136">
                  <c:v>-1.2962</c:v>
                </c:pt>
                <c:pt idx="8137">
                  <c:v>-1.3025</c:v>
                </c:pt>
                <c:pt idx="8138">
                  <c:v>-1.3282</c:v>
                </c:pt>
                <c:pt idx="8139">
                  <c:v>-1.3384</c:v>
                </c:pt>
                <c:pt idx="8140">
                  <c:v>-1.3548</c:v>
                </c:pt>
                <c:pt idx="8141">
                  <c:v>-1.3508</c:v>
                </c:pt>
                <c:pt idx="8142">
                  <c:v>-1.371</c:v>
                </c:pt>
                <c:pt idx="8143">
                  <c:v>-1.4111</c:v>
                </c:pt>
                <c:pt idx="8144">
                  <c:v>-1.4186000000000001</c:v>
                </c:pt>
                <c:pt idx="8145">
                  <c:v>-1.4313</c:v>
                </c:pt>
                <c:pt idx="8146">
                  <c:v>-1.4470000000000001</c:v>
                </c:pt>
                <c:pt idx="8147">
                  <c:v>-1.4552</c:v>
                </c:pt>
                <c:pt idx="8148">
                  <c:v>-1.4662999999999999</c:v>
                </c:pt>
                <c:pt idx="8149">
                  <c:v>-1.4911000000000001</c:v>
                </c:pt>
                <c:pt idx="8150">
                  <c:v>-1.4948999999999999</c:v>
                </c:pt>
                <c:pt idx="8151">
                  <c:v>-1.4932000000000001</c:v>
                </c:pt>
                <c:pt idx="8152">
                  <c:v>-1.4854000000000001</c:v>
                </c:pt>
                <c:pt idx="8153">
                  <c:v>-1.474</c:v>
                </c:pt>
                <c:pt idx="8154">
                  <c:v>-1.4561999999999999</c:v>
                </c:pt>
                <c:pt idx="8155">
                  <c:v>-1.4181999999999999</c:v>
                </c:pt>
                <c:pt idx="8156">
                  <c:v>-1.3877999999999999</c:v>
                </c:pt>
                <c:pt idx="8157">
                  <c:v>-1.3636999999999999</c:v>
                </c:pt>
                <c:pt idx="8158">
                  <c:v>-1.3772</c:v>
                </c:pt>
                <c:pt idx="8159">
                  <c:v>-1.3804000000000001</c:v>
                </c:pt>
                <c:pt idx="8160">
                  <c:v>-1.3904000000000001</c:v>
                </c:pt>
                <c:pt idx="8161">
                  <c:v>-1.4012</c:v>
                </c:pt>
                <c:pt idx="8162">
                  <c:v>-1.3864000000000001</c:v>
                </c:pt>
                <c:pt idx="8163">
                  <c:v>-1.3728</c:v>
                </c:pt>
                <c:pt idx="8164">
                  <c:v>-1.3768</c:v>
                </c:pt>
                <c:pt idx="8165">
                  <c:v>-1.3822000000000001</c:v>
                </c:pt>
                <c:pt idx="8166">
                  <c:v>-1.3669</c:v>
                </c:pt>
                <c:pt idx="8167">
                  <c:v>-1.3573999999999999</c:v>
                </c:pt>
                <c:pt idx="8168">
                  <c:v>-1.3622000000000001</c:v>
                </c:pt>
                <c:pt idx="8169">
                  <c:v>-1.3409</c:v>
                </c:pt>
                <c:pt idx="8170">
                  <c:v>-1.3211999999999999</c:v>
                </c:pt>
                <c:pt idx="8171">
                  <c:v>-1.2949999999999999</c:v>
                </c:pt>
                <c:pt idx="8172">
                  <c:v>-1.2996000000000001</c:v>
                </c:pt>
                <c:pt idx="8173">
                  <c:v>-1.2957000000000001</c:v>
                </c:pt>
                <c:pt idx="8174">
                  <c:v>-1.2978000000000001</c:v>
                </c:pt>
                <c:pt idx="8175">
                  <c:v>-1.3179000000000001</c:v>
                </c:pt>
                <c:pt idx="8176">
                  <c:v>-1.3007</c:v>
                </c:pt>
                <c:pt idx="8177">
                  <c:v>-1.2747999999999999</c:v>
                </c:pt>
                <c:pt idx="8178">
                  <c:v>-1.2608999999999999</c:v>
                </c:pt>
                <c:pt idx="8179">
                  <c:v>-1.264</c:v>
                </c:pt>
                <c:pt idx="8180">
                  <c:v>-1.2537</c:v>
                </c:pt>
                <c:pt idx="8181">
                  <c:v>-1.2613000000000001</c:v>
                </c:pt>
                <c:pt idx="8182">
                  <c:v>-1.2665999999999999</c:v>
                </c:pt>
                <c:pt idx="8183">
                  <c:v>-1.2523</c:v>
                </c:pt>
                <c:pt idx="8184">
                  <c:v>-1.2290000000000001</c:v>
                </c:pt>
                <c:pt idx="8185">
                  <c:v>-1.2099</c:v>
                </c:pt>
                <c:pt idx="8186">
                  <c:v>-1.1738</c:v>
                </c:pt>
                <c:pt idx="8187">
                  <c:v>-1.1306</c:v>
                </c:pt>
                <c:pt idx="8188">
                  <c:v>-1.081</c:v>
                </c:pt>
                <c:pt idx="8189">
                  <c:v>-1.0383</c:v>
                </c:pt>
                <c:pt idx="8190">
                  <c:v>-0.99124999999999996</c:v>
                </c:pt>
                <c:pt idx="8191">
                  <c:v>-0.94164000000000003</c:v>
                </c:pt>
                <c:pt idx="8192">
                  <c:v>-0.91637000000000002</c:v>
                </c:pt>
                <c:pt idx="8193">
                  <c:v>-0.88748000000000005</c:v>
                </c:pt>
                <c:pt idx="8194">
                  <c:v>-0.83987000000000001</c:v>
                </c:pt>
                <c:pt idx="8195">
                  <c:v>-0.80237999999999998</c:v>
                </c:pt>
                <c:pt idx="8196">
                  <c:v>-0.75143000000000004</c:v>
                </c:pt>
                <c:pt idx="8197">
                  <c:v>-0.70531999999999995</c:v>
                </c:pt>
                <c:pt idx="8198">
                  <c:v>-0.68154999999999999</c:v>
                </c:pt>
                <c:pt idx="8199">
                  <c:v>-0.65020999999999995</c:v>
                </c:pt>
                <c:pt idx="8200">
                  <c:v>-0.63124000000000002</c:v>
                </c:pt>
                <c:pt idx="8201">
                  <c:v>-0.59679000000000004</c:v>
                </c:pt>
                <c:pt idx="8202">
                  <c:v>-0.58809</c:v>
                </c:pt>
                <c:pt idx="8203">
                  <c:v>-0.56918999999999997</c:v>
                </c:pt>
                <c:pt idx="8204">
                  <c:v>-0.54554999999999998</c:v>
                </c:pt>
                <c:pt idx="8205">
                  <c:v>-0.51468999999999998</c:v>
                </c:pt>
                <c:pt idx="8206">
                  <c:v>-0.4985</c:v>
                </c:pt>
                <c:pt idx="8207">
                  <c:v>-0.50790999999999997</c:v>
                </c:pt>
                <c:pt idx="8208">
                  <c:v>-0.50268000000000002</c:v>
                </c:pt>
                <c:pt idx="8209">
                  <c:v>-0.46603</c:v>
                </c:pt>
                <c:pt idx="8210">
                  <c:v>-0.45180999999999999</c:v>
                </c:pt>
                <c:pt idx="8211">
                  <c:v>-0.43762000000000001</c:v>
                </c:pt>
                <c:pt idx="8212">
                  <c:v>-0.43051</c:v>
                </c:pt>
                <c:pt idx="8213">
                  <c:v>-0.42836999999999997</c:v>
                </c:pt>
                <c:pt idx="8214">
                  <c:v>-0.4073</c:v>
                </c:pt>
                <c:pt idx="8215">
                  <c:v>-0.39807999999999999</c:v>
                </c:pt>
                <c:pt idx="8216">
                  <c:v>-0.37662000000000001</c:v>
                </c:pt>
                <c:pt idx="8217">
                  <c:v>-0.34217999999999998</c:v>
                </c:pt>
                <c:pt idx="8218">
                  <c:v>-0.32344000000000001</c:v>
                </c:pt>
                <c:pt idx="8219">
                  <c:v>-0.30112</c:v>
                </c:pt>
                <c:pt idx="8220">
                  <c:v>-0.28421000000000002</c:v>
                </c:pt>
                <c:pt idx="8221">
                  <c:v>-0.26534999999999997</c:v>
                </c:pt>
                <c:pt idx="8222">
                  <c:v>-0.24948999999999999</c:v>
                </c:pt>
                <c:pt idx="8223">
                  <c:v>-0.25885999999999998</c:v>
                </c:pt>
                <c:pt idx="8224">
                  <c:v>-0.26073000000000002</c:v>
                </c:pt>
                <c:pt idx="8225">
                  <c:v>-0.25480999999999998</c:v>
                </c:pt>
                <c:pt idx="8226">
                  <c:v>-0.25297999999999998</c:v>
                </c:pt>
                <c:pt idx="8227">
                  <c:v>-0.25885999999999998</c:v>
                </c:pt>
                <c:pt idx="8228">
                  <c:v>-0.25323000000000001</c:v>
                </c:pt>
                <c:pt idx="8229">
                  <c:v>-0.23735000000000001</c:v>
                </c:pt>
                <c:pt idx="8230">
                  <c:v>-0.23144999999999999</c:v>
                </c:pt>
                <c:pt idx="8231">
                  <c:v>-0.22978000000000001</c:v>
                </c:pt>
                <c:pt idx="8232">
                  <c:v>-0.21809999999999999</c:v>
                </c:pt>
                <c:pt idx="8233">
                  <c:v>-0.20613000000000001</c:v>
                </c:pt>
                <c:pt idx="8234">
                  <c:v>-0.18182000000000001</c:v>
                </c:pt>
                <c:pt idx="8235">
                  <c:v>-0.17351</c:v>
                </c:pt>
                <c:pt idx="8236">
                  <c:v>-0.17785000000000001</c:v>
                </c:pt>
                <c:pt idx="8237">
                  <c:v>-0.17143</c:v>
                </c:pt>
                <c:pt idx="8238">
                  <c:v>-0.17544999999999999</c:v>
                </c:pt>
                <c:pt idx="8239">
                  <c:v>-0.19366</c:v>
                </c:pt>
                <c:pt idx="8240">
                  <c:v>-0.18567</c:v>
                </c:pt>
                <c:pt idx="8241">
                  <c:v>-0.20194000000000001</c:v>
                </c:pt>
                <c:pt idx="8242">
                  <c:v>-0.17776</c:v>
                </c:pt>
                <c:pt idx="8243">
                  <c:v>-0.19374</c:v>
                </c:pt>
                <c:pt idx="8244">
                  <c:v>-0.17927999999999999</c:v>
                </c:pt>
                <c:pt idx="8245">
                  <c:v>-0.14992</c:v>
                </c:pt>
                <c:pt idx="8246">
                  <c:v>-0.13653999999999999</c:v>
                </c:pt>
                <c:pt idx="8247">
                  <c:v>-0.11885999999999999</c:v>
                </c:pt>
                <c:pt idx="8248">
                  <c:v>-0.10378</c:v>
                </c:pt>
                <c:pt idx="8249">
                  <c:v>-0.10323</c:v>
                </c:pt>
                <c:pt idx="8250">
                  <c:v>-9.5446000000000003E-2</c:v>
                </c:pt>
                <c:pt idx="8251">
                  <c:v>-0.12018</c:v>
                </c:pt>
                <c:pt idx="8252">
                  <c:v>-0.14271</c:v>
                </c:pt>
                <c:pt idx="8253">
                  <c:v>-0.14818000000000001</c:v>
                </c:pt>
                <c:pt idx="8254">
                  <c:v>-0.17634</c:v>
                </c:pt>
                <c:pt idx="8255">
                  <c:v>-0.21493999999999999</c:v>
                </c:pt>
                <c:pt idx="8256">
                  <c:v>-0.27239999999999998</c:v>
                </c:pt>
                <c:pt idx="8257">
                  <c:v>-0.31956000000000001</c:v>
                </c:pt>
                <c:pt idx="8258">
                  <c:v>-0.34821999999999997</c:v>
                </c:pt>
                <c:pt idx="8259">
                  <c:v>-0.39831</c:v>
                </c:pt>
                <c:pt idx="8260">
                  <c:v>-0.46068999999999999</c:v>
                </c:pt>
                <c:pt idx="8261">
                  <c:v>-0.53341000000000005</c:v>
                </c:pt>
                <c:pt idx="8262">
                  <c:v>-0.62370000000000003</c:v>
                </c:pt>
                <c:pt idx="8263">
                  <c:v>-0.69815000000000005</c:v>
                </c:pt>
                <c:pt idx="8264">
                  <c:v>-0.77829000000000004</c:v>
                </c:pt>
                <c:pt idx="8265">
                  <c:v>-0.89824999999999999</c:v>
                </c:pt>
                <c:pt idx="8266">
                  <c:v>-1.0613999999999999</c:v>
                </c:pt>
                <c:pt idx="8267">
                  <c:v>-1.1866000000000001</c:v>
                </c:pt>
                <c:pt idx="8268">
                  <c:v>-1.2907</c:v>
                </c:pt>
                <c:pt idx="8269">
                  <c:v>-1.417</c:v>
                </c:pt>
                <c:pt idx="8270">
                  <c:v>-1.5722</c:v>
                </c:pt>
                <c:pt idx="8271">
                  <c:v>-1.7763</c:v>
                </c:pt>
                <c:pt idx="8272">
                  <c:v>-1.9955000000000001</c:v>
                </c:pt>
                <c:pt idx="8273">
                  <c:v>-2.1436000000000002</c:v>
                </c:pt>
                <c:pt idx="8274">
                  <c:v>-2.2654000000000001</c:v>
                </c:pt>
                <c:pt idx="8275">
                  <c:v>-2.4167000000000001</c:v>
                </c:pt>
                <c:pt idx="8276">
                  <c:v>-2.6097999999999999</c:v>
                </c:pt>
                <c:pt idx="8277">
                  <c:v>-2.7780999999999998</c:v>
                </c:pt>
                <c:pt idx="8278">
                  <c:v>-2.9247000000000001</c:v>
                </c:pt>
                <c:pt idx="8279">
                  <c:v>-3.11</c:v>
                </c:pt>
                <c:pt idx="8280">
                  <c:v>-3.2700999999999998</c:v>
                </c:pt>
                <c:pt idx="8281">
                  <c:v>-3.4100999999999999</c:v>
                </c:pt>
                <c:pt idx="8282">
                  <c:v>-3.5657999999999999</c:v>
                </c:pt>
                <c:pt idx="8283">
                  <c:v>-3.7149999999999999</c:v>
                </c:pt>
                <c:pt idx="8284">
                  <c:v>-3.8433000000000002</c:v>
                </c:pt>
                <c:pt idx="8285">
                  <c:v>-3.9870999999999999</c:v>
                </c:pt>
                <c:pt idx="8286">
                  <c:v>-4.1322000000000001</c:v>
                </c:pt>
                <c:pt idx="8287">
                  <c:v>-4.2644000000000002</c:v>
                </c:pt>
                <c:pt idx="8288">
                  <c:v>-4.4156000000000004</c:v>
                </c:pt>
                <c:pt idx="8289">
                  <c:v>-4.5517000000000003</c:v>
                </c:pt>
                <c:pt idx="8290">
                  <c:v>-4.6707999999999998</c:v>
                </c:pt>
                <c:pt idx="8291">
                  <c:v>-4.8194999999999997</c:v>
                </c:pt>
                <c:pt idx="8292">
                  <c:v>-4.9729999999999999</c:v>
                </c:pt>
                <c:pt idx="8293">
                  <c:v>-5.0848000000000004</c:v>
                </c:pt>
                <c:pt idx="8294">
                  <c:v>-5.1856999999999998</c:v>
                </c:pt>
                <c:pt idx="8295">
                  <c:v>-5.2930999999999999</c:v>
                </c:pt>
                <c:pt idx="8296">
                  <c:v>-5.3758999999999997</c:v>
                </c:pt>
                <c:pt idx="8297">
                  <c:v>-5.4692999999999996</c:v>
                </c:pt>
                <c:pt idx="8298">
                  <c:v>-5.5629</c:v>
                </c:pt>
                <c:pt idx="8299">
                  <c:v>-5.6546000000000003</c:v>
                </c:pt>
                <c:pt idx="8300">
                  <c:v>-5.6908000000000003</c:v>
                </c:pt>
                <c:pt idx="8301">
                  <c:v>-5.7032999999999996</c:v>
                </c:pt>
                <c:pt idx="8302">
                  <c:v>-5.7572000000000001</c:v>
                </c:pt>
                <c:pt idx="8303">
                  <c:v>-5.8217999999999996</c:v>
                </c:pt>
                <c:pt idx="8304">
                  <c:v>-5.8558000000000003</c:v>
                </c:pt>
                <c:pt idx="8305">
                  <c:v>-5.8939000000000004</c:v>
                </c:pt>
                <c:pt idx="8306">
                  <c:v>-5.9382999999999999</c:v>
                </c:pt>
                <c:pt idx="8307">
                  <c:v>-5.9785000000000004</c:v>
                </c:pt>
                <c:pt idx="8308">
                  <c:v>-6.0256999999999996</c:v>
                </c:pt>
                <c:pt idx="8309">
                  <c:v>-6.0720000000000001</c:v>
                </c:pt>
                <c:pt idx="8310">
                  <c:v>-6.1093000000000002</c:v>
                </c:pt>
                <c:pt idx="8311">
                  <c:v>-6.1698000000000004</c:v>
                </c:pt>
                <c:pt idx="8312">
                  <c:v>-6.2652999999999999</c:v>
                </c:pt>
                <c:pt idx="8313">
                  <c:v>-6.3367000000000004</c:v>
                </c:pt>
                <c:pt idx="8314">
                  <c:v>-6.3963999999999999</c:v>
                </c:pt>
                <c:pt idx="8315">
                  <c:v>-6.4618000000000002</c:v>
                </c:pt>
                <c:pt idx="8316">
                  <c:v>-6.5553999999999997</c:v>
                </c:pt>
                <c:pt idx="8317">
                  <c:v>-6.6336000000000004</c:v>
                </c:pt>
                <c:pt idx="8318">
                  <c:v>-6.7022000000000004</c:v>
                </c:pt>
                <c:pt idx="8319">
                  <c:v>-6.7981999999999996</c:v>
                </c:pt>
                <c:pt idx="8320">
                  <c:v>-6.9081999999999999</c:v>
                </c:pt>
                <c:pt idx="8321">
                  <c:v>-7.0134999999999996</c:v>
                </c:pt>
                <c:pt idx="8322">
                  <c:v>-7.1181999999999999</c:v>
                </c:pt>
                <c:pt idx="8323">
                  <c:v>-7.2123999999999997</c:v>
                </c:pt>
                <c:pt idx="8324">
                  <c:v>-7.3132000000000001</c:v>
                </c:pt>
                <c:pt idx="8325">
                  <c:v>-7.4276999999999997</c:v>
                </c:pt>
                <c:pt idx="8326">
                  <c:v>-7.5244</c:v>
                </c:pt>
                <c:pt idx="8327">
                  <c:v>-7.6167999999999996</c:v>
                </c:pt>
                <c:pt idx="8328">
                  <c:v>-7.7031000000000001</c:v>
                </c:pt>
                <c:pt idx="8329">
                  <c:v>-7.7636000000000003</c:v>
                </c:pt>
                <c:pt idx="8330">
                  <c:v>-7.8472</c:v>
                </c:pt>
                <c:pt idx="8331">
                  <c:v>-7.9493999999999998</c:v>
                </c:pt>
                <c:pt idx="8332">
                  <c:v>-8.0417000000000005</c:v>
                </c:pt>
                <c:pt idx="8333">
                  <c:v>-8.1053999999999995</c:v>
                </c:pt>
                <c:pt idx="8334">
                  <c:v>-8.1646999999999998</c:v>
                </c:pt>
                <c:pt idx="8335">
                  <c:v>-8.2515000000000001</c:v>
                </c:pt>
                <c:pt idx="8336">
                  <c:v>-8.3381000000000007</c:v>
                </c:pt>
                <c:pt idx="8337">
                  <c:v>-8.4368999999999996</c:v>
                </c:pt>
                <c:pt idx="8338">
                  <c:v>-8.5349000000000004</c:v>
                </c:pt>
                <c:pt idx="8339">
                  <c:v>-8.5973000000000006</c:v>
                </c:pt>
                <c:pt idx="8340">
                  <c:v>-8.6509</c:v>
                </c:pt>
                <c:pt idx="8341">
                  <c:v>-8.7378999999999998</c:v>
                </c:pt>
                <c:pt idx="8342">
                  <c:v>-8.8427000000000007</c:v>
                </c:pt>
                <c:pt idx="8343">
                  <c:v>-8.8917000000000002</c:v>
                </c:pt>
                <c:pt idx="8344">
                  <c:v>-8.9298000000000002</c:v>
                </c:pt>
                <c:pt idx="8345">
                  <c:v>-8.9932999999999996</c:v>
                </c:pt>
                <c:pt idx="8346">
                  <c:v>-9.0447000000000006</c:v>
                </c:pt>
                <c:pt idx="8347">
                  <c:v>-9.0958000000000006</c:v>
                </c:pt>
                <c:pt idx="8348">
                  <c:v>-9.1423000000000005</c:v>
                </c:pt>
                <c:pt idx="8349">
                  <c:v>-9.1743000000000006</c:v>
                </c:pt>
                <c:pt idx="8350">
                  <c:v>-9.2113999999999994</c:v>
                </c:pt>
                <c:pt idx="8351">
                  <c:v>-9.2393000000000001</c:v>
                </c:pt>
                <c:pt idx="8352">
                  <c:v>-9.2865000000000002</c:v>
                </c:pt>
                <c:pt idx="8353">
                  <c:v>-9.3170999999999999</c:v>
                </c:pt>
                <c:pt idx="8354">
                  <c:v>-9.3536999999999999</c:v>
                </c:pt>
                <c:pt idx="8355">
                  <c:v>-9.3888999999999996</c:v>
                </c:pt>
                <c:pt idx="8356">
                  <c:v>-9.4062999999999999</c:v>
                </c:pt>
                <c:pt idx="8357">
                  <c:v>-9.4121000000000006</c:v>
                </c:pt>
                <c:pt idx="8358">
                  <c:v>-9.4246999999999996</c:v>
                </c:pt>
                <c:pt idx="8359">
                  <c:v>-9.4504999999999999</c:v>
                </c:pt>
                <c:pt idx="8360">
                  <c:v>-9.4906000000000006</c:v>
                </c:pt>
                <c:pt idx="8361">
                  <c:v>-9.5344999999999995</c:v>
                </c:pt>
                <c:pt idx="8362">
                  <c:v>-9.5494000000000003</c:v>
                </c:pt>
                <c:pt idx="8363">
                  <c:v>-9.5764999999999993</c:v>
                </c:pt>
                <c:pt idx="8364">
                  <c:v>-9.5947999999999993</c:v>
                </c:pt>
                <c:pt idx="8365">
                  <c:v>-9.6166999999999998</c:v>
                </c:pt>
                <c:pt idx="8366">
                  <c:v>-9.6156000000000006</c:v>
                </c:pt>
                <c:pt idx="8367">
                  <c:v>-9.6280999999999999</c:v>
                </c:pt>
                <c:pt idx="8368">
                  <c:v>-9.6401000000000003</c:v>
                </c:pt>
                <c:pt idx="8369">
                  <c:v>-9.6744000000000003</c:v>
                </c:pt>
                <c:pt idx="8370">
                  <c:v>-9.7009000000000007</c:v>
                </c:pt>
                <c:pt idx="8371">
                  <c:v>-9.7175999999999991</c:v>
                </c:pt>
                <c:pt idx="8372">
                  <c:v>-9.7355</c:v>
                </c:pt>
                <c:pt idx="8373">
                  <c:v>-9.7457999999999991</c:v>
                </c:pt>
                <c:pt idx="8374">
                  <c:v>-9.7607999999999997</c:v>
                </c:pt>
                <c:pt idx="8375">
                  <c:v>-9.7753999999999994</c:v>
                </c:pt>
                <c:pt idx="8376">
                  <c:v>-9.7746999999999993</c:v>
                </c:pt>
                <c:pt idx="8377">
                  <c:v>-9.7751999999999999</c:v>
                </c:pt>
                <c:pt idx="8378">
                  <c:v>-9.7842000000000002</c:v>
                </c:pt>
                <c:pt idx="8379">
                  <c:v>-9.7990999999999993</c:v>
                </c:pt>
                <c:pt idx="8380">
                  <c:v>-9.8204999999999991</c:v>
                </c:pt>
                <c:pt idx="8381">
                  <c:v>-9.8445</c:v>
                </c:pt>
                <c:pt idx="8382">
                  <c:v>-9.8529999999999998</c:v>
                </c:pt>
                <c:pt idx="8383">
                  <c:v>-9.8673999999999999</c:v>
                </c:pt>
                <c:pt idx="8384">
                  <c:v>-9.8887</c:v>
                </c:pt>
                <c:pt idx="8385">
                  <c:v>-9.8955000000000002</c:v>
                </c:pt>
                <c:pt idx="8386">
                  <c:v>-9.8912999999999993</c:v>
                </c:pt>
                <c:pt idx="8387">
                  <c:v>-9.9131</c:v>
                </c:pt>
                <c:pt idx="8388">
                  <c:v>-9.9349000000000007</c:v>
                </c:pt>
                <c:pt idx="8389">
                  <c:v>-9.9464000000000006</c:v>
                </c:pt>
                <c:pt idx="8390">
                  <c:v>-9.9568999999999992</c:v>
                </c:pt>
                <c:pt idx="8391">
                  <c:v>-9.9716000000000005</c:v>
                </c:pt>
                <c:pt idx="8392">
                  <c:v>-9.9916999999999998</c:v>
                </c:pt>
                <c:pt idx="8393">
                  <c:v>-9.9969999999999999</c:v>
                </c:pt>
                <c:pt idx="8394">
                  <c:v>-10</c:v>
                </c:pt>
                <c:pt idx="8395">
                  <c:v>-9.9995999999999992</c:v>
                </c:pt>
                <c:pt idx="8396">
                  <c:v>-10.012</c:v>
                </c:pt>
                <c:pt idx="8397">
                  <c:v>-10.026</c:v>
                </c:pt>
                <c:pt idx="8398">
                  <c:v>-10.048999999999999</c:v>
                </c:pt>
                <c:pt idx="8399">
                  <c:v>-10.044</c:v>
                </c:pt>
                <c:pt idx="8400">
                  <c:v>-10.064</c:v>
                </c:pt>
                <c:pt idx="8401">
                  <c:v>-10.086</c:v>
                </c:pt>
                <c:pt idx="8402">
                  <c:v>-10.079000000000001</c:v>
                </c:pt>
                <c:pt idx="8403">
                  <c:v>-10.074</c:v>
                </c:pt>
                <c:pt idx="8404">
                  <c:v>-10.073</c:v>
                </c:pt>
                <c:pt idx="8405">
                  <c:v>-10.087</c:v>
                </c:pt>
                <c:pt idx="8406">
                  <c:v>-10.099</c:v>
                </c:pt>
                <c:pt idx="8407">
                  <c:v>-10.106999999999999</c:v>
                </c:pt>
                <c:pt idx="8408">
                  <c:v>-10.125999999999999</c:v>
                </c:pt>
                <c:pt idx="8409">
                  <c:v>-10.129</c:v>
                </c:pt>
                <c:pt idx="8410">
                  <c:v>-10.129</c:v>
                </c:pt>
                <c:pt idx="8411">
                  <c:v>-10.130000000000001</c:v>
                </c:pt>
                <c:pt idx="8412">
                  <c:v>-10.129</c:v>
                </c:pt>
                <c:pt idx="8413">
                  <c:v>-10.099</c:v>
                </c:pt>
                <c:pt idx="8414">
                  <c:v>-10.103</c:v>
                </c:pt>
                <c:pt idx="8415">
                  <c:v>-10.096</c:v>
                </c:pt>
                <c:pt idx="8416">
                  <c:v>-10.103</c:v>
                </c:pt>
                <c:pt idx="8417">
                  <c:v>-10.129</c:v>
                </c:pt>
                <c:pt idx="8418">
                  <c:v>-10.132999999999999</c:v>
                </c:pt>
                <c:pt idx="8419">
                  <c:v>-10.147</c:v>
                </c:pt>
                <c:pt idx="8420">
                  <c:v>-10.180999999999999</c:v>
                </c:pt>
                <c:pt idx="8421">
                  <c:v>-10.206</c:v>
                </c:pt>
                <c:pt idx="8422">
                  <c:v>-10.237</c:v>
                </c:pt>
                <c:pt idx="8423">
                  <c:v>-10.243</c:v>
                </c:pt>
                <c:pt idx="8424">
                  <c:v>-10.23</c:v>
                </c:pt>
                <c:pt idx="8425">
                  <c:v>-10.247</c:v>
                </c:pt>
                <c:pt idx="8426">
                  <c:v>-10.257999999999999</c:v>
                </c:pt>
                <c:pt idx="8427">
                  <c:v>-10.25</c:v>
                </c:pt>
                <c:pt idx="8428">
                  <c:v>-10.242000000000001</c:v>
                </c:pt>
                <c:pt idx="8429">
                  <c:v>-10.233000000000001</c:v>
                </c:pt>
                <c:pt idx="8430">
                  <c:v>-10.254</c:v>
                </c:pt>
                <c:pt idx="8431">
                  <c:v>-10.259</c:v>
                </c:pt>
                <c:pt idx="8432">
                  <c:v>-10.256</c:v>
                </c:pt>
                <c:pt idx="8433">
                  <c:v>-10.260999999999999</c:v>
                </c:pt>
                <c:pt idx="8434">
                  <c:v>-10.262</c:v>
                </c:pt>
                <c:pt idx="8435">
                  <c:v>-10.259</c:v>
                </c:pt>
                <c:pt idx="8436">
                  <c:v>-10.259</c:v>
                </c:pt>
                <c:pt idx="8437">
                  <c:v>-10.273</c:v>
                </c:pt>
                <c:pt idx="8438">
                  <c:v>-10.281000000000001</c:v>
                </c:pt>
                <c:pt idx="8439">
                  <c:v>-10.281000000000001</c:v>
                </c:pt>
                <c:pt idx="8440">
                  <c:v>-10.286</c:v>
                </c:pt>
                <c:pt idx="8441">
                  <c:v>-10.276999999999999</c:v>
                </c:pt>
                <c:pt idx="8442">
                  <c:v>-10.268000000000001</c:v>
                </c:pt>
                <c:pt idx="8443">
                  <c:v>-10.266</c:v>
                </c:pt>
                <c:pt idx="8444">
                  <c:v>-10.269</c:v>
                </c:pt>
                <c:pt idx="8445">
                  <c:v>-10.295</c:v>
                </c:pt>
                <c:pt idx="8446">
                  <c:v>-10.318</c:v>
                </c:pt>
                <c:pt idx="8447">
                  <c:v>-10.329000000000001</c:v>
                </c:pt>
                <c:pt idx="8448">
                  <c:v>-10.36</c:v>
                </c:pt>
                <c:pt idx="8449">
                  <c:v>-10.367000000000001</c:v>
                </c:pt>
                <c:pt idx="8450">
                  <c:v>-10.37</c:v>
                </c:pt>
                <c:pt idx="8451">
                  <c:v>-10.368</c:v>
                </c:pt>
                <c:pt idx="8452">
                  <c:v>-10.364000000000001</c:v>
                </c:pt>
                <c:pt idx="8453">
                  <c:v>-10.374000000000001</c:v>
                </c:pt>
                <c:pt idx="8454">
                  <c:v>-10.375</c:v>
                </c:pt>
                <c:pt idx="8455">
                  <c:v>-10.382999999999999</c:v>
                </c:pt>
                <c:pt idx="8456">
                  <c:v>-10.37</c:v>
                </c:pt>
                <c:pt idx="8457">
                  <c:v>-10.378</c:v>
                </c:pt>
                <c:pt idx="8458">
                  <c:v>-10.382</c:v>
                </c:pt>
                <c:pt idx="8459">
                  <c:v>-10.385999999999999</c:v>
                </c:pt>
                <c:pt idx="8460">
                  <c:v>-10.382</c:v>
                </c:pt>
                <c:pt idx="8461">
                  <c:v>-10.394</c:v>
                </c:pt>
                <c:pt idx="8462">
                  <c:v>-10.396000000000001</c:v>
                </c:pt>
                <c:pt idx="8463">
                  <c:v>-10.388999999999999</c:v>
                </c:pt>
                <c:pt idx="8464">
                  <c:v>-10.388</c:v>
                </c:pt>
                <c:pt idx="8465">
                  <c:v>-10.393000000000001</c:v>
                </c:pt>
                <c:pt idx="8466">
                  <c:v>-10.385</c:v>
                </c:pt>
                <c:pt idx="8467">
                  <c:v>-10.385</c:v>
                </c:pt>
                <c:pt idx="8468">
                  <c:v>-10.36</c:v>
                </c:pt>
                <c:pt idx="8469">
                  <c:v>-10.343</c:v>
                </c:pt>
                <c:pt idx="8470">
                  <c:v>-10.346</c:v>
                </c:pt>
                <c:pt idx="8471">
                  <c:v>-10.337999999999999</c:v>
                </c:pt>
                <c:pt idx="8472">
                  <c:v>-10.319000000000001</c:v>
                </c:pt>
                <c:pt idx="8473">
                  <c:v>-10.314</c:v>
                </c:pt>
                <c:pt idx="8474">
                  <c:v>-10.297000000000001</c:v>
                </c:pt>
                <c:pt idx="8475">
                  <c:v>-10.285</c:v>
                </c:pt>
                <c:pt idx="8476">
                  <c:v>-10.28</c:v>
                </c:pt>
                <c:pt idx="8477">
                  <c:v>-10.266</c:v>
                </c:pt>
                <c:pt idx="8478">
                  <c:v>-10.257</c:v>
                </c:pt>
                <c:pt idx="8479">
                  <c:v>-10.250999999999999</c:v>
                </c:pt>
                <c:pt idx="8480">
                  <c:v>-10.243</c:v>
                </c:pt>
                <c:pt idx="8481">
                  <c:v>-10.234</c:v>
                </c:pt>
                <c:pt idx="8482">
                  <c:v>-10.225</c:v>
                </c:pt>
                <c:pt idx="8483">
                  <c:v>-10.211</c:v>
                </c:pt>
                <c:pt idx="8484">
                  <c:v>-10.186999999999999</c:v>
                </c:pt>
                <c:pt idx="8485">
                  <c:v>-10.154</c:v>
                </c:pt>
                <c:pt idx="8486">
                  <c:v>-10.135999999999999</c:v>
                </c:pt>
                <c:pt idx="8487">
                  <c:v>-10.1</c:v>
                </c:pt>
                <c:pt idx="8488">
                  <c:v>-10.053000000000001</c:v>
                </c:pt>
                <c:pt idx="8489">
                  <c:v>-10.003</c:v>
                </c:pt>
                <c:pt idx="8490">
                  <c:v>-9.9382000000000001</c:v>
                </c:pt>
                <c:pt idx="8491">
                  <c:v>-9.8626000000000005</c:v>
                </c:pt>
                <c:pt idx="8492">
                  <c:v>-9.798</c:v>
                </c:pt>
                <c:pt idx="8493">
                  <c:v>-9.7317</c:v>
                </c:pt>
                <c:pt idx="8494">
                  <c:v>-9.6456999999999997</c:v>
                </c:pt>
                <c:pt idx="8495">
                  <c:v>-9.5434999999999999</c:v>
                </c:pt>
                <c:pt idx="8496">
                  <c:v>-9.4225999999999992</c:v>
                </c:pt>
                <c:pt idx="8497">
                  <c:v>-9.3007000000000009</c:v>
                </c:pt>
                <c:pt idx="8498">
                  <c:v>-9.1853999999999996</c:v>
                </c:pt>
                <c:pt idx="8499">
                  <c:v>-9.0681999999999992</c:v>
                </c:pt>
                <c:pt idx="8500">
                  <c:v>-8.9761000000000006</c:v>
                </c:pt>
                <c:pt idx="8501">
                  <c:v>-8.8481000000000005</c:v>
                </c:pt>
                <c:pt idx="8502">
                  <c:v>-8.7169000000000008</c:v>
                </c:pt>
                <c:pt idx="8503">
                  <c:v>-8.5975999999999999</c:v>
                </c:pt>
                <c:pt idx="8504">
                  <c:v>-8.4643999999999995</c:v>
                </c:pt>
                <c:pt idx="8505">
                  <c:v>-8.3439999999999994</c:v>
                </c:pt>
                <c:pt idx="8506">
                  <c:v>-8.2029999999999994</c:v>
                </c:pt>
                <c:pt idx="8507">
                  <c:v>-8.0779999999999994</c:v>
                </c:pt>
                <c:pt idx="8508">
                  <c:v>-7.9158999999999997</c:v>
                </c:pt>
                <c:pt idx="8509">
                  <c:v>-7.7461000000000002</c:v>
                </c:pt>
                <c:pt idx="8510">
                  <c:v>-7.6208</c:v>
                </c:pt>
                <c:pt idx="8511">
                  <c:v>-7.4831000000000003</c:v>
                </c:pt>
                <c:pt idx="8512">
                  <c:v>-7.3547000000000002</c:v>
                </c:pt>
                <c:pt idx="8513">
                  <c:v>-7.2465000000000002</c:v>
                </c:pt>
                <c:pt idx="8514">
                  <c:v>-7.1048</c:v>
                </c:pt>
                <c:pt idx="8515">
                  <c:v>-6.9542999999999999</c:v>
                </c:pt>
                <c:pt idx="8516">
                  <c:v>-6.8136000000000001</c:v>
                </c:pt>
                <c:pt idx="8517">
                  <c:v>-6.7108999999999996</c:v>
                </c:pt>
                <c:pt idx="8518">
                  <c:v>-6.5930999999999997</c:v>
                </c:pt>
                <c:pt idx="8519">
                  <c:v>-6.4737</c:v>
                </c:pt>
                <c:pt idx="8520">
                  <c:v>-6.3617999999999997</c:v>
                </c:pt>
                <c:pt idx="8521">
                  <c:v>-6.2565</c:v>
                </c:pt>
                <c:pt idx="8522">
                  <c:v>-6.1402999999999999</c:v>
                </c:pt>
                <c:pt idx="8523">
                  <c:v>-6.0721999999999996</c:v>
                </c:pt>
                <c:pt idx="8524">
                  <c:v>-5.9915000000000003</c:v>
                </c:pt>
                <c:pt idx="8525">
                  <c:v>-5.8677000000000001</c:v>
                </c:pt>
                <c:pt idx="8526">
                  <c:v>-5.7672999999999996</c:v>
                </c:pt>
                <c:pt idx="8527">
                  <c:v>-5.6379999999999999</c:v>
                </c:pt>
                <c:pt idx="8528">
                  <c:v>-5.5179999999999998</c:v>
                </c:pt>
                <c:pt idx="8529">
                  <c:v>-5.4062000000000001</c:v>
                </c:pt>
                <c:pt idx="8530">
                  <c:v>-5.2771999999999997</c:v>
                </c:pt>
                <c:pt idx="8531">
                  <c:v>-5.1471999999999998</c:v>
                </c:pt>
                <c:pt idx="8532">
                  <c:v>-5.0373999999999999</c:v>
                </c:pt>
                <c:pt idx="8533">
                  <c:v>-4.9447999999999999</c:v>
                </c:pt>
                <c:pt idx="8534">
                  <c:v>-4.8446999999999996</c:v>
                </c:pt>
                <c:pt idx="8535">
                  <c:v>-4.7473999999999998</c:v>
                </c:pt>
                <c:pt idx="8536">
                  <c:v>-4.6788999999999996</c:v>
                </c:pt>
                <c:pt idx="8537">
                  <c:v>-4.6380999999999997</c:v>
                </c:pt>
                <c:pt idx="8538">
                  <c:v>-4.5975999999999999</c:v>
                </c:pt>
                <c:pt idx="8539">
                  <c:v>-4.5712000000000002</c:v>
                </c:pt>
                <c:pt idx="8540">
                  <c:v>-4.5252999999999997</c:v>
                </c:pt>
                <c:pt idx="8541">
                  <c:v>-4.4904000000000002</c:v>
                </c:pt>
                <c:pt idx="8542">
                  <c:v>-4.4863999999999997</c:v>
                </c:pt>
                <c:pt idx="8543">
                  <c:v>-4.4627999999999997</c:v>
                </c:pt>
                <c:pt idx="8544">
                  <c:v>-4.3884999999999996</c:v>
                </c:pt>
                <c:pt idx="8545">
                  <c:v>-4.3449</c:v>
                </c:pt>
                <c:pt idx="8546">
                  <c:v>-4.3292000000000002</c:v>
                </c:pt>
                <c:pt idx="8547">
                  <c:v>-4.3174000000000001</c:v>
                </c:pt>
                <c:pt idx="8548">
                  <c:v>-4.2892999999999999</c:v>
                </c:pt>
                <c:pt idx="8549">
                  <c:v>-4.2694000000000001</c:v>
                </c:pt>
                <c:pt idx="8550">
                  <c:v>-4.2443999999999997</c:v>
                </c:pt>
                <c:pt idx="8551">
                  <c:v>-4.2233999999999998</c:v>
                </c:pt>
                <c:pt idx="8552">
                  <c:v>-4.1925999999999997</c:v>
                </c:pt>
                <c:pt idx="8553">
                  <c:v>-4.1234999999999999</c:v>
                </c:pt>
                <c:pt idx="8554">
                  <c:v>-4.0735000000000001</c:v>
                </c:pt>
                <c:pt idx="8555">
                  <c:v>-4.0021000000000004</c:v>
                </c:pt>
                <c:pt idx="8556">
                  <c:v>-3.9174000000000002</c:v>
                </c:pt>
                <c:pt idx="8557">
                  <c:v>-3.8597000000000001</c:v>
                </c:pt>
                <c:pt idx="8558">
                  <c:v>-3.8319999999999999</c:v>
                </c:pt>
                <c:pt idx="8559">
                  <c:v>-3.7553999999999998</c:v>
                </c:pt>
                <c:pt idx="8560">
                  <c:v>-3.7040999999999999</c:v>
                </c:pt>
                <c:pt idx="8561">
                  <c:v>-3.6595</c:v>
                </c:pt>
                <c:pt idx="8562">
                  <c:v>-3.5632000000000001</c:v>
                </c:pt>
                <c:pt idx="8563">
                  <c:v>-3.4823</c:v>
                </c:pt>
                <c:pt idx="8564">
                  <c:v>-3.4077000000000002</c:v>
                </c:pt>
                <c:pt idx="8565">
                  <c:v>-3.3395000000000001</c:v>
                </c:pt>
                <c:pt idx="8566">
                  <c:v>-3.2986</c:v>
                </c:pt>
                <c:pt idx="8567">
                  <c:v>-3.2362000000000002</c:v>
                </c:pt>
                <c:pt idx="8568">
                  <c:v>-3.1634000000000002</c:v>
                </c:pt>
                <c:pt idx="8569">
                  <c:v>-3.1128</c:v>
                </c:pt>
                <c:pt idx="8570">
                  <c:v>-3.0495000000000001</c:v>
                </c:pt>
                <c:pt idx="8571">
                  <c:v>-2.94</c:v>
                </c:pt>
                <c:pt idx="8572">
                  <c:v>-2.8591000000000002</c:v>
                </c:pt>
                <c:pt idx="8573">
                  <c:v>-2.8111000000000002</c:v>
                </c:pt>
                <c:pt idx="8574">
                  <c:v>-2.7545000000000002</c:v>
                </c:pt>
                <c:pt idx="8575">
                  <c:v>-2.6656</c:v>
                </c:pt>
                <c:pt idx="8576">
                  <c:v>-2.5840999999999998</c:v>
                </c:pt>
                <c:pt idx="8577">
                  <c:v>-2.5285000000000002</c:v>
                </c:pt>
                <c:pt idx="8578">
                  <c:v>-2.5145</c:v>
                </c:pt>
                <c:pt idx="8579">
                  <c:v>-2.4931999999999999</c:v>
                </c:pt>
                <c:pt idx="8580">
                  <c:v>-2.4630999999999998</c:v>
                </c:pt>
                <c:pt idx="8581">
                  <c:v>-2.4253</c:v>
                </c:pt>
                <c:pt idx="8582">
                  <c:v>-2.4178000000000002</c:v>
                </c:pt>
                <c:pt idx="8583">
                  <c:v>-2.3689</c:v>
                </c:pt>
                <c:pt idx="8584">
                  <c:v>-2.3431999999999999</c:v>
                </c:pt>
                <c:pt idx="8585">
                  <c:v>-2.3050000000000002</c:v>
                </c:pt>
                <c:pt idx="8586">
                  <c:v>-2.2688999999999999</c:v>
                </c:pt>
                <c:pt idx="8587">
                  <c:v>-2.2265000000000001</c:v>
                </c:pt>
                <c:pt idx="8588">
                  <c:v>-2.2044999999999999</c:v>
                </c:pt>
                <c:pt idx="8589">
                  <c:v>-2.1652</c:v>
                </c:pt>
                <c:pt idx="8590">
                  <c:v>-2.1472000000000002</c:v>
                </c:pt>
                <c:pt idx="8591">
                  <c:v>-2.1017999999999999</c:v>
                </c:pt>
                <c:pt idx="8592">
                  <c:v>-2.0589</c:v>
                </c:pt>
                <c:pt idx="8593">
                  <c:v>-2.0236999999999998</c:v>
                </c:pt>
                <c:pt idx="8594">
                  <c:v>-1.9716</c:v>
                </c:pt>
                <c:pt idx="8595">
                  <c:v>-1.9024000000000001</c:v>
                </c:pt>
                <c:pt idx="8596">
                  <c:v>-1.8463000000000001</c:v>
                </c:pt>
                <c:pt idx="8597">
                  <c:v>-1.7941</c:v>
                </c:pt>
                <c:pt idx="8598">
                  <c:v>-1.7398</c:v>
                </c:pt>
                <c:pt idx="8599">
                  <c:v>-1.7236</c:v>
                </c:pt>
                <c:pt idx="8600">
                  <c:v>-1.7063999999999999</c:v>
                </c:pt>
                <c:pt idx="8601">
                  <c:v>-1.6897</c:v>
                </c:pt>
                <c:pt idx="8602">
                  <c:v>-1.6789000000000001</c:v>
                </c:pt>
                <c:pt idx="8603">
                  <c:v>-1.6615</c:v>
                </c:pt>
                <c:pt idx="8604">
                  <c:v>-1.6402000000000001</c:v>
                </c:pt>
                <c:pt idx="8605">
                  <c:v>-1.6415999999999999</c:v>
                </c:pt>
                <c:pt idx="8606">
                  <c:v>-1.6349</c:v>
                </c:pt>
                <c:pt idx="8607">
                  <c:v>-1.6333</c:v>
                </c:pt>
                <c:pt idx="8608">
                  <c:v>-1.6331</c:v>
                </c:pt>
                <c:pt idx="8609">
                  <c:v>-1.6085</c:v>
                </c:pt>
                <c:pt idx="8610">
                  <c:v>-1.6084000000000001</c:v>
                </c:pt>
                <c:pt idx="8611">
                  <c:v>-1.6093</c:v>
                </c:pt>
                <c:pt idx="8612">
                  <c:v>-1.6019000000000001</c:v>
                </c:pt>
                <c:pt idx="8613">
                  <c:v>-1.5789</c:v>
                </c:pt>
                <c:pt idx="8614">
                  <c:v>-1.5676000000000001</c:v>
                </c:pt>
                <c:pt idx="8615">
                  <c:v>-1.5606</c:v>
                </c:pt>
                <c:pt idx="8616">
                  <c:v>-1.5334000000000001</c:v>
                </c:pt>
                <c:pt idx="8617">
                  <c:v>-1.494</c:v>
                </c:pt>
                <c:pt idx="8618">
                  <c:v>-1.5</c:v>
                </c:pt>
                <c:pt idx="8619">
                  <c:v>-1.4887999999999999</c:v>
                </c:pt>
                <c:pt idx="8620">
                  <c:v>-1.4822</c:v>
                </c:pt>
                <c:pt idx="8621">
                  <c:v>-1.4744999999999999</c:v>
                </c:pt>
                <c:pt idx="8622">
                  <c:v>-1.4565999999999999</c:v>
                </c:pt>
                <c:pt idx="8623">
                  <c:v>-1.472</c:v>
                </c:pt>
                <c:pt idx="8624">
                  <c:v>-1.4651000000000001</c:v>
                </c:pt>
                <c:pt idx="8625">
                  <c:v>-1.4572000000000001</c:v>
                </c:pt>
                <c:pt idx="8626">
                  <c:v>-1.4567000000000001</c:v>
                </c:pt>
                <c:pt idx="8627">
                  <c:v>-1.4530000000000001</c:v>
                </c:pt>
                <c:pt idx="8628">
                  <c:v>-1.4415</c:v>
                </c:pt>
                <c:pt idx="8629">
                  <c:v>-1.4349000000000001</c:v>
                </c:pt>
                <c:pt idx="8630">
                  <c:v>-1.4341999999999999</c:v>
                </c:pt>
                <c:pt idx="8631">
                  <c:v>-1.4154</c:v>
                </c:pt>
                <c:pt idx="8632">
                  <c:v>-1.3936999999999999</c:v>
                </c:pt>
                <c:pt idx="8633">
                  <c:v>-1.3697999999999999</c:v>
                </c:pt>
                <c:pt idx="8634">
                  <c:v>-1.3406</c:v>
                </c:pt>
                <c:pt idx="8635">
                  <c:v>-1.3362000000000001</c:v>
                </c:pt>
                <c:pt idx="8636">
                  <c:v>-1.3259000000000001</c:v>
                </c:pt>
                <c:pt idx="8637">
                  <c:v>-1.2939000000000001</c:v>
                </c:pt>
                <c:pt idx="8638">
                  <c:v>-1.2806999999999999</c:v>
                </c:pt>
                <c:pt idx="8639">
                  <c:v>-1.2521</c:v>
                </c:pt>
                <c:pt idx="8640">
                  <c:v>-1.2476</c:v>
                </c:pt>
                <c:pt idx="8641">
                  <c:v>-1.2249000000000001</c:v>
                </c:pt>
                <c:pt idx="8642">
                  <c:v>-1.1989000000000001</c:v>
                </c:pt>
                <c:pt idx="8643">
                  <c:v>-1.1740999999999999</c:v>
                </c:pt>
                <c:pt idx="8644">
                  <c:v>-1.1628000000000001</c:v>
                </c:pt>
                <c:pt idx="8645">
                  <c:v>-1.181</c:v>
                </c:pt>
                <c:pt idx="8646">
                  <c:v>-1.1826000000000001</c:v>
                </c:pt>
                <c:pt idx="8647">
                  <c:v>-1.1872</c:v>
                </c:pt>
                <c:pt idx="8648">
                  <c:v>-1.2053</c:v>
                </c:pt>
                <c:pt idx="8649">
                  <c:v>-1.1982999999999999</c:v>
                </c:pt>
                <c:pt idx="8650">
                  <c:v>-1.1666000000000001</c:v>
                </c:pt>
                <c:pt idx="8651">
                  <c:v>-1.1479999999999999</c:v>
                </c:pt>
                <c:pt idx="8652">
                  <c:v>-1.1173999999999999</c:v>
                </c:pt>
                <c:pt idx="8653">
                  <c:v>-1.1255999999999999</c:v>
                </c:pt>
                <c:pt idx="8654">
                  <c:v>-1.1383000000000001</c:v>
                </c:pt>
                <c:pt idx="8655">
                  <c:v>-1.1485000000000001</c:v>
                </c:pt>
                <c:pt idx="8656">
                  <c:v>-1.1392</c:v>
                </c:pt>
                <c:pt idx="8657">
                  <c:v>-1.1625000000000001</c:v>
                </c:pt>
                <c:pt idx="8658">
                  <c:v>-1.1681999999999999</c:v>
                </c:pt>
                <c:pt idx="8659">
                  <c:v>-1.1488</c:v>
                </c:pt>
                <c:pt idx="8660">
                  <c:v>-1.1418999999999999</c:v>
                </c:pt>
                <c:pt idx="8661">
                  <c:v>-1.1318999999999999</c:v>
                </c:pt>
                <c:pt idx="8662">
                  <c:v>-1.1309</c:v>
                </c:pt>
                <c:pt idx="8663">
                  <c:v>-1.1457999999999999</c:v>
                </c:pt>
                <c:pt idx="8664">
                  <c:v>-1.1480999999999999</c:v>
                </c:pt>
                <c:pt idx="8665">
                  <c:v>-1.1555</c:v>
                </c:pt>
                <c:pt idx="8666">
                  <c:v>-1.1812</c:v>
                </c:pt>
                <c:pt idx="8667">
                  <c:v>-1.1894</c:v>
                </c:pt>
                <c:pt idx="8668">
                  <c:v>-1.1693</c:v>
                </c:pt>
                <c:pt idx="8669">
                  <c:v>-1.1568000000000001</c:v>
                </c:pt>
                <c:pt idx="8670">
                  <c:v>-1.1305000000000001</c:v>
                </c:pt>
                <c:pt idx="8671">
                  <c:v>-1.1124000000000001</c:v>
                </c:pt>
                <c:pt idx="8672">
                  <c:v>-1.0928</c:v>
                </c:pt>
                <c:pt idx="8673">
                  <c:v>-1.0948</c:v>
                </c:pt>
                <c:pt idx="8674">
                  <c:v>-1.0883</c:v>
                </c:pt>
                <c:pt idx="8675">
                  <c:v>-1.1023000000000001</c:v>
                </c:pt>
                <c:pt idx="8676">
                  <c:v>-1.1093</c:v>
                </c:pt>
                <c:pt idx="8677">
                  <c:v>-1.1148</c:v>
                </c:pt>
                <c:pt idx="8678">
                  <c:v>-1.0902000000000001</c:v>
                </c:pt>
                <c:pt idx="8679">
                  <c:v>-1.0629999999999999</c:v>
                </c:pt>
                <c:pt idx="8680">
                  <c:v>-1.0471999999999999</c:v>
                </c:pt>
                <c:pt idx="8681">
                  <c:v>-1.0527</c:v>
                </c:pt>
                <c:pt idx="8682">
                  <c:v>-1.0547</c:v>
                </c:pt>
                <c:pt idx="8683">
                  <c:v>-1.0469999999999999</c:v>
                </c:pt>
                <c:pt idx="8684">
                  <c:v>-1.0505</c:v>
                </c:pt>
                <c:pt idx="8685">
                  <c:v>-1.073</c:v>
                </c:pt>
                <c:pt idx="8686">
                  <c:v>-1.0672999999999999</c:v>
                </c:pt>
                <c:pt idx="8687">
                  <c:v>-1.0925</c:v>
                </c:pt>
                <c:pt idx="8688">
                  <c:v>-1.0813999999999999</c:v>
                </c:pt>
                <c:pt idx="8689">
                  <c:v>-1.0815999999999999</c:v>
                </c:pt>
                <c:pt idx="8690">
                  <c:v>-1.0791999999999999</c:v>
                </c:pt>
                <c:pt idx="8691">
                  <c:v>-1.1017999999999999</c:v>
                </c:pt>
                <c:pt idx="8692">
                  <c:v>-1.1395</c:v>
                </c:pt>
                <c:pt idx="8693">
                  <c:v>-1.1569</c:v>
                </c:pt>
                <c:pt idx="8694">
                  <c:v>-1.1813</c:v>
                </c:pt>
                <c:pt idx="8695">
                  <c:v>-1.2089000000000001</c:v>
                </c:pt>
                <c:pt idx="8696">
                  <c:v>-1.2297</c:v>
                </c:pt>
                <c:pt idx="8697">
                  <c:v>-1.2401</c:v>
                </c:pt>
                <c:pt idx="8698">
                  <c:v>-1.2519</c:v>
                </c:pt>
                <c:pt idx="8699">
                  <c:v>-1.2637</c:v>
                </c:pt>
                <c:pt idx="8700">
                  <c:v>-1.2558</c:v>
                </c:pt>
                <c:pt idx="8701">
                  <c:v>-1.258</c:v>
                </c:pt>
                <c:pt idx="8702">
                  <c:v>-1.2558</c:v>
                </c:pt>
                <c:pt idx="8703">
                  <c:v>-1.2946</c:v>
                </c:pt>
                <c:pt idx="8704">
                  <c:v>-1.3312999999999999</c:v>
                </c:pt>
                <c:pt idx="8705">
                  <c:v>-1.3827</c:v>
                </c:pt>
                <c:pt idx="8706">
                  <c:v>-1.4074</c:v>
                </c:pt>
                <c:pt idx="8707">
                  <c:v>-1.4209000000000001</c:v>
                </c:pt>
                <c:pt idx="8708">
                  <c:v>-1.4784999999999999</c:v>
                </c:pt>
                <c:pt idx="8709">
                  <c:v>-1.5214000000000001</c:v>
                </c:pt>
                <c:pt idx="8710">
                  <c:v>-1.5513999999999999</c:v>
                </c:pt>
                <c:pt idx="8711">
                  <c:v>-1.5904</c:v>
                </c:pt>
                <c:pt idx="8712">
                  <c:v>-1.6527000000000001</c:v>
                </c:pt>
                <c:pt idx="8713">
                  <c:v>-1.7174</c:v>
                </c:pt>
                <c:pt idx="8714">
                  <c:v>-1.7670999999999999</c:v>
                </c:pt>
                <c:pt idx="8715">
                  <c:v>-1.8531</c:v>
                </c:pt>
                <c:pt idx="8716">
                  <c:v>-1.9440999999999999</c:v>
                </c:pt>
                <c:pt idx="8717">
                  <c:v>-2.0531000000000001</c:v>
                </c:pt>
                <c:pt idx="8718">
                  <c:v>-2.1242000000000001</c:v>
                </c:pt>
                <c:pt idx="8719">
                  <c:v>-2.2349999999999999</c:v>
                </c:pt>
                <c:pt idx="8720">
                  <c:v>-2.3214000000000001</c:v>
                </c:pt>
                <c:pt idx="8721">
                  <c:v>-2.3896000000000002</c:v>
                </c:pt>
                <c:pt idx="8722">
                  <c:v>-2.4961000000000002</c:v>
                </c:pt>
                <c:pt idx="8723">
                  <c:v>-2.6009000000000002</c:v>
                </c:pt>
                <c:pt idx="8724">
                  <c:v>-2.6857000000000002</c:v>
                </c:pt>
                <c:pt idx="8725">
                  <c:v>-2.7905000000000002</c:v>
                </c:pt>
                <c:pt idx="8726">
                  <c:v>-2.8536000000000001</c:v>
                </c:pt>
                <c:pt idx="8727">
                  <c:v>-2.9396</c:v>
                </c:pt>
                <c:pt idx="8728">
                  <c:v>-3.0402</c:v>
                </c:pt>
                <c:pt idx="8729">
                  <c:v>-3.1299000000000001</c:v>
                </c:pt>
                <c:pt idx="8730">
                  <c:v>-3.2250000000000001</c:v>
                </c:pt>
                <c:pt idx="8731">
                  <c:v>-3.2976999999999999</c:v>
                </c:pt>
                <c:pt idx="8732">
                  <c:v>-3.3856999999999999</c:v>
                </c:pt>
                <c:pt idx="8733">
                  <c:v>-3.5009000000000001</c:v>
                </c:pt>
                <c:pt idx="8734">
                  <c:v>-3.6061999999999999</c:v>
                </c:pt>
                <c:pt idx="8735">
                  <c:v>-3.6972999999999998</c:v>
                </c:pt>
                <c:pt idx="8736">
                  <c:v>-3.774</c:v>
                </c:pt>
                <c:pt idx="8737">
                  <c:v>-3.8797999999999999</c:v>
                </c:pt>
                <c:pt idx="8738">
                  <c:v>-3.9801000000000002</c:v>
                </c:pt>
                <c:pt idx="8739">
                  <c:v>-4.0613999999999999</c:v>
                </c:pt>
                <c:pt idx="8740">
                  <c:v>-4.1554000000000002</c:v>
                </c:pt>
                <c:pt idx="8741">
                  <c:v>-4.2384000000000004</c:v>
                </c:pt>
                <c:pt idx="8742">
                  <c:v>-4.3578000000000001</c:v>
                </c:pt>
                <c:pt idx="8743">
                  <c:v>-4.4452999999999996</c:v>
                </c:pt>
                <c:pt idx="8744">
                  <c:v>-4.5209999999999999</c:v>
                </c:pt>
                <c:pt idx="8745">
                  <c:v>-4.6322999999999999</c:v>
                </c:pt>
                <c:pt idx="8746">
                  <c:v>-4.7224000000000004</c:v>
                </c:pt>
                <c:pt idx="8747">
                  <c:v>-4.7948000000000004</c:v>
                </c:pt>
                <c:pt idx="8748">
                  <c:v>-4.8377999999999997</c:v>
                </c:pt>
                <c:pt idx="8749">
                  <c:v>-4.8963999999999999</c:v>
                </c:pt>
                <c:pt idx="8750">
                  <c:v>-4.9580000000000002</c:v>
                </c:pt>
                <c:pt idx="8751">
                  <c:v>-5.0054999999999996</c:v>
                </c:pt>
                <c:pt idx="8752">
                  <c:v>-5.0461</c:v>
                </c:pt>
                <c:pt idx="8753">
                  <c:v>-5.0961999999999996</c:v>
                </c:pt>
                <c:pt idx="8754">
                  <c:v>-5.1458000000000004</c:v>
                </c:pt>
                <c:pt idx="8755">
                  <c:v>-5.2016</c:v>
                </c:pt>
                <c:pt idx="8756">
                  <c:v>-5.2480000000000002</c:v>
                </c:pt>
                <c:pt idx="8757">
                  <c:v>-5.3217999999999996</c:v>
                </c:pt>
                <c:pt idx="8758">
                  <c:v>-5.3954000000000004</c:v>
                </c:pt>
                <c:pt idx="8759">
                  <c:v>-5.4615999999999998</c:v>
                </c:pt>
                <c:pt idx="8760">
                  <c:v>-5.5724999999999998</c:v>
                </c:pt>
                <c:pt idx="8761">
                  <c:v>-5.6662999999999997</c:v>
                </c:pt>
                <c:pt idx="8762">
                  <c:v>-5.7544000000000004</c:v>
                </c:pt>
                <c:pt idx="8763">
                  <c:v>-5.851</c:v>
                </c:pt>
                <c:pt idx="8764">
                  <c:v>-5.9874999999999998</c:v>
                </c:pt>
                <c:pt idx="8765">
                  <c:v>-6.1151999999999997</c:v>
                </c:pt>
                <c:pt idx="8766">
                  <c:v>-6.2343000000000002</c:v>
                </c:pt>
                <c:pt idx="8767">
                  <c:v>-6.3635999999999999</c:v>
                </c:pt>
                <c:pt idx="8768">
                  <c:v>-6.4966999999999997</c:v>
                </c:pt>
                <c:pt idx="8769">
                  <c:v>-6.6281999999999996</c:v>
                </c:pt>
                <c:pt idx="8770">
                  <c:v>-6.7904999999999998</c:v>
                </c:pt>
                <c:pt idx="8771">
                  <c:v>-6.9481999999999999</c:v>
                </c:pt>
                <c:pt idx="8772">
                  <c:v>-7.0934999999999997</c:v>
                </c:pt>
                <c:pt idx="8773">
                  <c:v>-7.2496</c:v>
                </c:pt>
                <c:pt idx="8774">
                  <c:v>-7.3933</c:v>
                </c:pt>
                <c:pt idx="8775">
                  <c:v>-7.5587999999999997</c:v>
                </c:pt>
                <c:pt idx="8776">
                  <c:v>-7.7096999999999998</c:v>
                </c:pt>
                <c:pt idx="8777">
                  <c:v>-7.84</c:v>
                </c:pt>
                <c:pt idx="8778">
                  <c:v>-7.9851999999999999</c:v>
                </c:pt>
                <c:pt idx="8779">
                  <c:v>-8.1076999999999995</c:v>
                </c:pt>
                <c:pt idx="8780">
                  <c:v>-8.2144999999999992</c:v>
                </c:pt>
                <c:pt idx="8781">
                  <c:v>-8.3004999999999995</c:v>
                </c:pt>
                <c:pt idx="8782">
                  <c:v>-8.3889999999999993</c:v>
                </c:pt>
                <c:pt idx="8783">
                  <c:v>-8.4739000000000004</c:v>
                </c:pt>
                <c:pt idx="8784">
                  <c:v>-8.5494000000000003</c:v>
                </c:pt>
                <c:pt idx="8785">
                  <c:v>-8.5991999999999997</c:v>
                </c:pt>
                <c:pt idx="8786">
                  <c:v>-8.6565999999999992</c:v>
                </c:pt>
                <c:pt idx="8787">
                  <c:v>-8.7167999999999992</c:v>
                </c:pt>
                <c:pt idx="8788">
                  <c:v>-8.7751000000000001</c:v>
                </c:pt>
                <c:pt idx="8789">
                  <c:v>-8.8156999999999996</c:v>
                </c:pt>
                <c:pt idx="8790">
                  <c:v>-8.8766999999999996</c:v>
                </c:pt>
                <c:pt idx="8791">
                  <c:v>-8.9301999999999992</c:v>
                </c:pt>
                <c:pt idx="8792">
                  <c:v>-8.9732000000000003</c:v>
                </c:pt>
                <c:pt idx="8793">
                  <c:v>-9.0405999999999995</c:v>
                </c:pt>
                <c:pt idx="8794">
                  <c:v>-9.1117000000000008</c:v>
                </c:pt>
                <c:pt idx="8795">
                  <c:v>-9.1727000000000007</c:v>
                </c:pt>
                <c:pt idx="8796">
                  <c:v>-9.2428000000000008</c:v>
                </c:pt>
                <c:pt idx="8797">
                  <c:v>-9.3046000000000006</c:v>
                </c:pt>
                <c:pt idx="8798">
                  <c:v>-9.3495000000000008</c:v>
                </c:pt>
                <c:pt idx="8799">
                  <c:v>-9.3842999999999996</c:v>
                </c:pt>
                <c:pt idx="8800">
                  <c:v>-9.4223999999999997</c:v>
                </c:pt>
                <c:pt idx="8801">
                  <c:v>-9.4634</c:v>
                </c:pt>
                <c:pt idx="8802">
                  <c:v>-9.5114000000000001</c:v>
                </c:pt>
                <c:pt idx="8803">
                  <c:v>-9.5530000000000008</c:v>
                </c:pt>
                <c:pt idx="8804">
                  <c:v>-9.5861000000000001</c:v>
                </c:pt>
                <c:pt idx="8805">
                  <c:v>-9.6216000000000008</c:v>
                </c:pt>
                <c:pt idx="8806">
                  <c:v>-9.6387</c:v>
                </c:pt>
                <c:pt idx="8807">
                  <c:v>-9.6638000000000002</c:v>
                </c:pt>
                <c:pt idx="8808">
                  <c:v>-9.6887000000000008</c:v>
                </c:pt>
                <c:pt idx="8809">
                  <c:v>-9.7240000000000002</c:v>
                </c:pt>
                <c:pt idx="8810">
                  <c:v>-9.7928999999999995</c:v>
                </c:pt>
                <c:pt idx="8811">
                  <c:v>-9.8354999999999997</c:v>
                </c:pt>
                <c:pt idx="8812">
                  <c:v>-9.8695000000000004</c:v>
                </c:pt>
                <c:pt idx="8813">
                  <c:v>-9.8966999999999992</c:v>
                </c:pt>
                <c:pt idx="8814">
                  <c:v>-9.9130000000000003</c:v>
                </c:pt>
                <c:pt idx="8815">
                  <c:v>-9.9295000000000009</c:v>
                </c:pt>
                <c:pt idx="8816">
                  <c:v>-9.9453999999999994</c:v>
                </c:pt>
                <c:pt idx="8817">
                  <c:v>-9.9601000000000006</c:v>
                </c:pt>
                <c:pt idx="8818">
                  <c:v>-9.9639000000000006</c:v>
                </c:pt>
                <c:pt idx="8819">
                  <c:v>-9.9824000000000002</c:v>
                </c:pt>
                <c:pt idx="8820">
                  <c:v>-10.023</c:v>
                </c:pt>
                <c:pt idx="8821">
                  <c:v>-10.042</c:v>
                </c:pt>
                <c:pt idx="8822">
                  <c:v>-10.077</c:v>
                </c:pt>
                <c:pt idx="8823">
                  <c:v>-10.098000000000001</c:v>
                </c:pt>
                <c:pt idx="8824">
                  <c:v>-10.11</c:v>
                </c:pt>
                <c:pt idx="8825">
                  <c:v>-10.135</c:v>
                </c:pt>
                <c:pt idx="8826">
                  <c:v>-10.157999999999999</c:v>
                </c:pt>
                <c:pt idx="8827">
                  <c:v>-10.178000000000001</c:v>
                </c:pt>
                <c:pt idx="8828">
                  <c:v>-10.191000000000001</c:v>
                </c:pt>
                <c:pt idx="8829">
                  <c:v>-10.194000000000001</c:v>
                </c:pt>
                <c:pt idx="8830">
                  <c:v>-10.218</c:v>
                </c:pt>
                <c:pt idx="8831">
                  <c:v>-10.252000000000001</c:v>
                </c:pt>
                <c:pt idx="8832">
                  <c:v>-10.268000000000001</c:v>
                </c:pt>
                <c:pt idx="8833">
                  <c:v>-10.295</c:v>
                </c:pt>
                <c:pt idx="8834">
                  <c:v>-10.303000000000001</c:v>
                </c:pt>
                <c:pt idx="8835">
                  <c:v>-10.308</c:v>
                </c:pt>
                <c:pt idx="8836">
                  <c:v>-10.324999999999999</c:v>
                </c:pt>
                <c:pt idx="8837">
                  <c:v>-10.337</c:v>
                </c:pt>
                <c:pt idx="8838">
                  <c:v>-10.355</c:v>
                </c:pt>
                <c:pt idx="8839">
                  <c:v>-10.356999999999999</c:v>
                </c:pt>
                <c:pt idx="8840">
                  <c:v>-10.37</c:v>
                </c:pt>
                <c:pt idx="8841">
                  <c:v>-10.384</c:v>
                </c:pt>
                <c:pt idx="8842">
                  <c:v>-10.4</c:v>
                </c:pt>
                <c:pt idx="8843">
                  <c:v>-10.414999999999999</c:v>
                </c:pt>
                <c:pt idx="8844">
                  <c:v>-10.435</c:v>
                </c:pt>
                <c:pt idx="8845">
                  <c:v>-10.446</c:v>
                </c:pt>
                <c:pt idx="8846">
                  <c:v>-10.454000000000001</c:v>
                </c:pt>
                <c:pt idx="8847">
                  <c:v>-10.468999999999999</c:v>
                </c:pt>
                <c:pt idx="8848">
                  <c:v>-10.481</c:v>
                </c:pt>
                <c:pt idx="8849">
                  <c:v>-10.489000000000001</c:v>
                </c:pt>
                <c:pt idx="8850">
                  <c:v>-10.507</c:v>
                </c:pt>
                <c:pt idx="8851">
                  <c:v>-10.515000000000001</c:v>
                </c:pt>
                <c:pt idx="8852">
                  <c:v>-10.526</c:v>
                </c:pt>
                <c:pt idx="8853">
                  <c:v>-10.516999999999999</c:v>
                </c:pt>
                <c:pt idx="8854">
                  <c:v>-10.529</c:v>
                </c:pt>
                <c:pt idx="8855">
                  <c:v>-10.541</c:v>
                </c:pt>
                <c:pt idx="8856">
                  <c:v>-10.553000000000001</c:v>
                </c:pt>
                <c:pt idx="8857">
                  <c:v>-10.552</c:v>
                </c:pt>
                <c:pt idx="8858">
                  <c:v>-10.574</c:v>
                </c:pt>
                <c:pt idx="8859">
                  <c:v>-10.586</c:v>
                </c:pt>
                <c:pt idx="8860">
                  <c:v>-10.587</c:v>
                </c:pt>
                <c:pt idx="8861">
                  <c:v>-10.597</c:v>
                </c:pt>
                <c:pt idx="8862">
                  <c:v>-10.612</c:v>
                </c:pt>
                <c:pt idx="8863">
                  <c:v>-10.614000000000001</c:v>
                </c:pt>
                <c:pt idx="8864">
                  <c:v>-10.614000000000001</c:v>
                </c:pt>
                <c:pt idx="8865">
                  <c:v>-10.627000000000001</c:v>
                </c:pt>
                <c:pt idx="8866">
                  <c:v>-10.628</c:v>
                </c:pt>
                <c:pt idx="8867">
                  <c:v>-10.615</c:v>
                </c:pt>
                <c:pt idx="8868">
                  <c:v>-10.611000000000001</c:v>
                </c:pt>
                <c:pt idx="8869">
                  <c:v>-10.622999999999999</c:v>
                </c:pt>
                <c:pt idx="8870">
                  <c:v>-10.632</c:v>
                </c:pt>
                <c:pt idx="8871">
                  <c:v>-10.612</c:v>
                </c:pt>
                <c:pt idx="8872">
                  <c:v>-10.632</c:v>
                </c:pt>
                <c:pt idx="8873">
                  <c:v>-10.63</c:v>
                </c:pt>
                <c:pt idx="8874">
                  <c:v>-10.625</c:v>
                </c:pt>
                <c:pt idx="8875">
                  <c:v>-10.631</c:v>
                </c:pt>
                <c:pt idx="8876">
                  <c:v>-10.631</c:v>
                </c:pt>
                <c:pt idx="8877">
                  <c:v>-10.634</c:v>
                </c:pt>
                <c:pt idx="8878">
                  <c:v>-10.651</c:v>
                </c:pt>
                <c:pt idx="8879">
                  <c:v>-10.656000000000001</c:v>
                </c:pt>
                <c:pt idx="8880">
                  <c:v>-10.661</c:v>
                </c:pt>
                <c:pt idx="8881">
                  <c:v>-10.65</c:v>
                </c:pt>
                <c:pt idx="8882">
                  <c:v>-10.663</c:v>
                </c:pt>
                <c:pt idx="8883">
                  <c:v>-10.663</c:v>
                </c:pt>
                <c:pt idx="8884">
                  <c:v>-10.682</c:v>
                </c:pt>
                <c:pt idx="8885">
                  <c:v>-10.686</c:v>
                </c:pt>
                <c:pt idx="8886">
                  <c:v>-10.670999999999999</c:v>
                </c:pt>
                <c:pt idx="8887">
                  <c:v>-10.673</c:v>
                </c:pt>
                <c:pt idx="8888">
                  <c:v>-10.685</c:v>
                </c:pt>
                <c:pt idx="8889">
                  <c:v>-10.683</c:v>
                </c:pt>
                <c:pt idx="8890">
                  <c:v>-10.68</c:v>
                </c:pt>
                <c:pt idx="8891">
                  <c:v>-10.67</c:v>
                </c:pt>
                <c:pt idx="8892">
                  <c:v>-10.661</c:v>
                </c:pt>
                <c:pt idx="8893">
                  <c:v>-10.646000000000001</c:v>
                </c:pt>
                <c:pt idx="8894">
                  <c:v>-10.621</c:v>
                </c:pt>
                <c:pt idx="8895">
                  <c:v>-10.611000000000001</c:v>
                </c:pt>
                <c:pt idx="8896">
                  <c:v>-10.589</c:v>
                </c:pt>
                <c:pt idx="8897">
                  <c:v>-10.59</c:v>
                </c:pt>
                <c:pt idx="8898">
                  <c:v>-10.58</c:v>
                </c:pt>
                <c:pt idx="8899">
                  <c:v>-10.561</c:v>
                </c:pt>
                <c:pt idx="8900">
                  <c:v>-10.558</c:v>
                </c:pt>
                <c:pt idx="8901">
                  <c:v>-10.548999999999999</c:v>
                </c:pt>
                <c:pt idx="8902">
                  <c:v>-10.538</c:v>
                </c:pt>
                <c:pt idx="8903">
                  <c:v>-10.512</c:v>
                </c:pt>
                <c:pt idx="8904">
                  <c:v>-10.494</c:v>
                </c:pt>
                <c:pt idx="8905">
                  <c:v>-10.468</c:v>
                </c:pt>
                <c:pt idx="8906">
                  <c:v>-10.45</c:v>
                </c:pt>
                <c:pt idx="8907">
                  <c:v>-10.433</c:v>
                </c:pt>
                <c:pt idx="8908">
                  <c:v>-10.42</c:v>
                </c:pt>
                <c:pt idx="8909">
                  <c:v>-10.403</c:v>
                </c:pt>
                <c:pt idx="8910">
                  <c:v>-10.375999999999999</c:v>
                </c:pt>
                <c:pt idx="8911">
                  <c:v>-10.355</c:v>
                </c:pt>
                <c:pt idx="8912">
                  <c:v>-10.317</c:v>
                </c:pt>
                <c:pt idx="8913">
                  <c:v>-10.282999999999999</c:v>
                </c:pt>
                <c:pt idx="8914">
                  <c:v>-10.239000000000001</c:v>
                </c:pt>
                <c:pt idx="8915">
                  <c:v>-10.186</c:v>
                </c:pt>
                <c:pt idx="8916">
                  <c:v>-10.157999999999999</c:v>
                </c:pt>
                <c:pt idx="8917">
                  <c:v>-10.122</c:v>
                </c:pt>
                <c:pt idx="8918">
                  <c:v>-10.074999999999999</c:v>
                </c:pt>
                <c:pt idx="8919">
                  <c:v>-10.029999999999999</c:v>
                </c:pt>
                <c:pt idx="8920">
                  <c:v>-9.9885999999999999</c:v>
                </c:pt>
                <c:pt idx="8921">
                  <c:v>-9.9697999999999993</c:v>
                </c:pt>
                <c:pt idx="8922">
                  <c:v>-9.9522999999999993</c:v>
                </c:pt>
                <c:pt idx="8923">
                  <c:v>-9.9215</c:v>
                </c:pt>
                <c:pt idx="8924">
                  <c:v>-9.8862000000000005</c:v>
                </c:pt>
                <c:pt idx="8925">
                  <c:v>-9.8369999999999997</c:v>
                </c:pt>
                <c:pt idx="8926">
                  <c:v>-9.7792999999999992</c:v>
                </c:pt>
                <c:pt idx="8927">
                  <c:v>-9.7287999999999997</c:v>
                </c:pt>
                <c:pt idx="8928">
                  <c:v>-9.6989000000000001</c:v>
                </c:pt>
                <c:pt idx="8929">
                  <c:v>-9.6768000000000001</c:v>
                </c:pt>
                <c:pt idx="8930">
                  <c:v>-9.6456999999999997</c:v>
                </c:pt>
                <c:pt idx="8931">
                  <c:v>-9.5946999999999996</c:v>
                </c:pt>
                <c:pt idx="8932">
                  <c:v>-9.5500000000000007</c:v>
                </c:pt>
                <c:pt idx="8933">
                  <c:v>-9.5054999999999996</c:v>
                </c:pt>
                <c:pt idx="8934">
                  <c:v>-9.4581</c:v>
                </c:pt>
                <c:pt idx="8935">
                  <c:v>-9.423</c:v>
                </c:pt>
                <c:pt idx="8936">
                  <c:v>-9.3483000000000001</c:v>
                </c:pt>
                <c:pt idx="8937">
                  <c:v>-9.2820999999999998</c:v>
                </c:pt>
                <c:pt idx="8938">
                  <c:v>-9.2166999999999994</c:v>
                </c:pt>
                <c:pt idx="8939">
                  <c:v>-9.1928000000000001</c:v>
                </c:pt>
                <c:pt idx="8940">
                  <c:v>-9.1524999999999999</c:v>
                </c:pt>
                <c:pt idx="8941">
                  <c:v>-9.0997000000000003</c:v>
                </c:pt>
                <c:pt idx="8942">
                  <c:v>-9.0463000000000005</c:v>
                </c:pt>
                <c:pt idx="8943">
                  <c:v>-8.9971999999999994</c:v>
                </c:pt>
                <c:pt idx="8944">
                  <c:v>-8.9460999999999995</c:v>
                </c:pt>
                <c:pt idx="8945">
                  <c:v>-8.8971</c:v>
                </c:pt>
                <c:pt idx="8946">
                  <c:v>-8.8453999999999997</c:v>
                </c:pt>
                <c:pt idx="8947">
                  <c:v>-8.7943999999999996</c:v>
                </c:pt>
                <c:pt idx="8948">
                  <c:v>-8.7485999999999997</c:v>
                </c:pt>
                <c:pt idx="8949">
                  <c:v>-8.6953999999999994</c:v>
                </c:pt>
                <c:pt idx="8950">
                  <c:v>-8.6318000000000001</c:v>
                </c:pt>
                <c:pt idx="8951">
                  <c:v>-8.5983999999999998</c:v>
                </c:pt>
                <c:pt idx="8952">
                  <c:v>-8.5658999999999992</c:v>
                </c:pt>
                <c:pt idx="8953">
                  <c:v>-8.5306999999999995</c:v>
                </c:pt>
                <c:pt idx="8954">
                  <c:v>-8.4626999999999999</c:v>
                </c:pt>
                <c:pt idx="8955">
                  <c:v>-8.3923000000000005</c:v>
                </c:pt>
                <c:pt idx="8956">
                  <c:v>-8.3469999999999995</c:v>
                </c:pt>
                <c:pt idx="8957">
                  <c:v>-8.2950999999999997</c:v>
                </c:pt>
                <c:pt idx="8958">
                  <c:v>-8.2348999999999997</c:v>
                </c:pt>
                <c:pt idx="8959">
                  <c:v>-8.1715999999999998</c:v>
                </c:pt>
                <c:pt idx="8960">
                  <c:v>-8.0990000000000002</c:v>
                </c:pt>
                <c:pt idx="8961">
                  <c:v>-8.0310000000000006</c:v>
                </c:pt>
                <c:pt idx="8962">
                  <c:v>-8.0094999999999992</c:v>
                </c:pt>
                <c:pt idx="8963">
                  <c:v>-7.9387999999999996</c:v>
                </c:pt>
                <c:pt idx="8964">
                  <c:v>-7.8320999999999996</c:v>
                </c:pt>
                <c:pt idx="8965">
                  <c:v>-7.7718999999999996</c:v>
                </c:pt>
                <c:pt idx="8966">
                  <c:v>-7.7293000000000003</c:v>
                </c:pt>
                <c:pt idx="8967">
                  <c:v>-7.6558999999999999</c:v>
                </c:pt>
                <c:pt idx="8968">
                  <c:v>-7.5932000000000004</c:v>
                </c:pt>
                <c:pt idx="8969">
                  <c:v>-7.5022000000000002</c:v>
                </c:pt>
                <c:pt idx="8970">
                  <c:v>-7.4086999999999996</c:v>
                </c:pt>
                <c:pt idx="8971">
                  <c:v>-7.3129999999999997</c:v>
                </c:pt>
                <c:pt idx="8972">
                  <c:v>-7.2107999999999999</c:v>
                </c:pt>
                <c:pt idx="8973">
                  <c:v>-7.0814000000000004</c:v>
                </c:pt>
                <c:pt idx="8974">
                  <c:v>-6.9851000000000001</c:v>
                </c:pt>
                <c:pt idx="8975">
                  <c:v>-6.8959000000000001</c:v>
                </c:pt>
                <c:pt idx="8976">
                  <c:v>-6.7949000000000002</c:v>
                </c:pt>
                <c:pt idx="8977">
                  <c:v>-6.7141000000000002</c:v>
                </c:pt>
                <c:pt idx="8978">
                  <c:v>-6.6304999999999996</c:v>
                </c:pt>
                <c:pt idx="8979">
                  <c:v>-6.5289000000000001</c:v>
                </c:pt>
                <c:pt idx="8980">
                  <c:v>-6.4554999999999998</c:v>
                </c:pt>
                <c:pt idx="8981">
                  <c:v>-6.4009999999999998</c:v>
                </c:pt>
                <c:pt idx="8982">
                  <c:v>-6.3068</c:v>
                </c:pt>
                <c:pt idx="8983">
                  <c:v>-6.2289000000000003</c:v>
                </c:pt>
                <c:pt idx="8984">
                  <c:v>-6.1646999999999998</c:v>
                </c:pt>
                <c:pt idx="8985">
                  <c:v>-6.0925000000000002</c:v>
                </c:pt>
                <c:pt idx="8986">
                  <c:v>-5.9802999999999997</c:v>
                </c:pt>
                <c:pt idx="8987">
                  <c:v>-5.8928000000000003</c:v>
                </c:pt>
                <c:pt idx="8988">
                  <c:v>-5.8182999999999998</c:v>
                </c:pt>
                <c:pt idx="8989">
                  <c:v>-5.7306999999999997</c:v>
                </c:pt>
                <c:pt idx="8990">
                  <c:v>-5.6237000000000004</c:v>
                </c:pt>
                <c:pt idx="8991">
                  <c:v>-5.5076000000000001</c:v>
                </c:pt>
                <c:pt idx="8992">
                  <c:v>-5.4177</c:v>
                </c:pt>
                <c:pt idx="8993">
                  <c:v>-5.3151999999999999</c:v>
                </c:pt>
                <c:pt idx="8994">
                  <c:v>-5.2290000000000001</c:v>
                </c:pt>
                <c:pt idx="8995">
                  <c:v>-5.1605999999999996</c:v>
                </c:pt>
                <c:pt idx="8996">
                  <c:v>-5.0595999999999997</c:v>
                </c:pt>
                <c:pt idx="8997">
                  <c:v>-4.9633000000000003</c:v>
                </c:pt>
                <c:pt idx="8998">
                  <c:v>-4.8822000000000001</c:v>
                </c:pt>
                <c:pt idx="8999">
                  <c:v>-4.8097000000000003</c:v>
                </c:pt>
              </c:numCache>
            </c:numRef>
          </c:val>
          <c:smooth val="0"/>
          <c:extLst>
            <c:ext xmlns:c16="http://schemas.microsoft.com/office/drawing/2014/chart" uri="{C3380CC4-5D6E-409C-BE32-E72D297353CC}">
              <c16:uniqueId val="{00000001-557C-4654-B03D-5FA83AB88B18}"/>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VV rotation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39472632146149"/>
          <c:y val="0.14119280104745843"/>
          <c:w val="0.74930750378057065"/>
          <c:h val="0.82038463624319835"/>
        </c:manualLayout>
      </c:layout>
      <c:lineChart>
        <c:grouping val="standard"/>
        <c:varyColors val="0"/>
        <c:ser>
          <c:idx val="0"/>
          <c:order val="0"/>
          <c:tx>
            <c:strRef>
              <c:f>DU02_INTACT_KE_IE!$A$1</c:f>
              <c:strCache>
                <c:ptCount val="1"/>
                <c:pt idx="0">
                  <c:v>TF FE (deg)</c:v>
                </c:pt>
              </c:strCache>
            </c:strRef>
          </c:tx>
          <c:spPr>
            <a:ln w="28575" cap="rnd">
              <a:solidFill>
                <a:schemeClr val="accent1"/>
              </a:solidFill>
              <a:round/>
            </a:ln>
            <a:effectLst/>
          </c:spPr>
          <c:marker>
            <c:symbol val="none"/>
          </c:marker>
          <c:val>
            <c:numRef>
              <c:f>DU02_INTACT_KE_IE!$A$2:$A$9001</c:f>
              <c:numCache>
                <c:formatCode>General</c:formatCode>
                <c:ptCount val="9000"/>
                <c:pt idx="0">
                  <c:v>4.1853999999999996</c:v>
                </c:pt>
                <c:pt idx="1">
                  <c:v>4.1802000000000001</c:v>
                </c:pt>
                <c:pt idx="2">
                  <c:v>4.1687000000000003</c:v>
                </c:pt>
                <c:pt idx="3">
                  <c:v>4.1588000000000003</c:v>
                </c:pt>
                <c:pt idx="4">
                  <c:v>4.1513</c:v>
                </c:pt>
                <c:pt idx="5">
                  <c:v>4.1448999999999998</c:v>
                </c:pt>
                <c:pt idx="6">
                  <c:v>4.1333000000000002</c:v>
                </c:pt>
                <c:pt idx="7">
                  <c:v>4.1242999999999999</c:v>
                </c:pt>
                <c:pt idx="8">
                  <c:v>4.1188000000000002</c:v>
                </c:pt>
                <c:pt idx="9">
                  <c:v>4.1159999999999997</c:v>
                </c:pt>
                <c:pt idx="10">
                  <c:v>4.1127000000000002</c:v>
                </c:pt>
                <c:pt idx="11">
                  <c:v>4.1128999999999998</c:v>
                </c:pt>
                <c:pt idx="12">
                  <c:v>4.1135000000000002</c:v>
                </c:pt>
                <c:pt idx="13">
                  <c:v>4.1154999999999999</c:v>
                </c:pt>
                <c:pt idx="14">
                  <c:v>4.1212999999999997</c:v>
                </c:pt>
                <c:pt idx="15">
                  <c:v>4.1261000000000001</c:v>
                </c:pt>
                <c:pt idx="16">
                  <c:v>4.1308999999999996</c:v>
                </c:pt>
                <c:pt idx="17">
                  <c:v>4.1379000000000001</c:v>
                </c:pt>
                <c:pt idx="18">
                  <c:v>4.1464999999999996</c:v>
                </c:pt>
                <c:pt idx="19">
                  <c:v>4.1524000000000001</c:v>
                </c:pt>
                <c:pt idx="20">
                  <c:v>4.1581999999999999</c:v>
                </c:pt>
                <c:pt idx="21">
                  <c:v>4.1614000000000004</c:v>
                </c:pt>
                <c:pt idx="22">
                  <c:v>4.1673</c:v>
                </c:pt>
                <c:pt idx="23">
                  <c:v>4.1698000000000004</c:v>
                </c:pt>
                <c:pt idx="24">
                  <c:v>4.17</c:v>
                </c:pt>
                <c:pt idx="25">
                  <c:v>4.1752000000000002</c:v>
                </c:pt>
                <c:pt idx="26">
                  <c:v>4.1783999999999999</c:v>
                </c:pt>
                <c:pt idx="27">
                  <c:v>4.1772</c:v>
                </c:pt>
                <c:pt idx="28">
                  <c:v>4.1771000000000003</c:v>
                </c:pt>
                <c:pt idx="29">
                  <c:v>4.1776999999999997</c:v>
                </c:pt>
                <c:pt idx="30">
                  <c:v>4.1798000000000002</c:v>
                </c:pt>
                <c:pt idx="31">
                  <c:v>4.1772</c:v>
                </c:pt>
                <c:pt idx="32">
                  <c:v>4.1726000000000001</c:v>
                </c:pt>
                <c:pt idx="33">
                  <c:v>4.1696999999999997</c:v>
                </c:pt>
                <c:pt idx="34">
                  <c:v>4.1696999999999997</c:v>
                </c:pt>
                <c:pt idx="35">
                  <c:v>4.1696999999999997</c:v>
                </c:pt>
                <c:pt idx="36">
                  <c:v>4.1703999999999999</c:v>
                </c:pt>
                <c:pt idx="37">
                  <c:v>4.1651999999999996</c:v>
                </c:pt>
                <c:pt idx="38">
                  <c:v>4.1597999999999997</c:v>
                </c:pt>
                <c:pt idx="39">
                  <c:v>4.1532999999999998</c:v>
                </c:pt>
                <c:pt idx="40">
                  <c:v>4.1393000000000004</c:v>
                </c:pt>
                <c:pt idx="41">
                  <c:v>4.1283000000000003</c:v>
                </c:pt>
                <c:pt idx="42">
                  <c:v>4.1191000000000004</c:v>
                </c:pt>
                <c:pt idx="43">
                  <c:v>4.1078000000000001</c:v>
                </c:pt>
                <c:pt idx="44">
                  <c:v>4.0953999999999997</c:v>
                </c:pt>
                <c:pt idx="45">
                  <c:v>4.0833000000000004</c:v>
                </c:pt>
                <c:pt idx="46">
                  <c:v>4.0720000000000001</c:v>
                </c:pt>
                <c:pt idx="47">
                  <c:v>4.0575000000000001</c:v>
                </c:pt>
                <c:pt idx="48">
                  <c:v>4.0415000000000001</c:v>
                </c:pt>
                <c:pt idx="49">
                  <c:v>4.0298999999999996</c:v>
                </c:pt>
                <c:pt idx="50">
                  <c:v>4.0198</c:v>
                </c:pt>
                <c:pt idx="51">
                  <c:v>4.0067000000000004</c:v>
                </c:pt>
                <c:pt idx="52">
                  <c:v>3.9910999999999999</c:v>
                </c:pt>
                <c:pt idx="53">
                  <c:v>3.9756999999999998</c:v>
                </c:pt>
                <c:pt idx="54">
                  <c:v>3.9634</c:v>
                </c:pt>
                <c:pt idx="55">
                  <c:v>3.9514</c:v>
                </c:pt>
                <c:pt idx="56">
                  <c:v>3.9394999999999998</c:v>
                </c:pt>
                <c:pt idx="57">
                  <c:v>3.9306000000000001</c:v>
                </c:pt>
                <c:pt idx="58">
                  <c:v>3.9232</c:v>
                </c:pt>
                <c:pt idx="59">
                  <c:v>3.9165000000000001</c:v>
                </c:pt>
                <c:pt idx="60">
                  <c:v>3.9077000000000002</c:v>
                </c:pt>
                <c:pt idx="61">
                  <c:v>3.9003000000000001</c:v>
                </c:pt>
                <c:pt idx="62">
                  <c:v>3.8959999999999999</c:v>
                </c:pt>
                <c:pt idx="63">
                  <c:v>3.8929999999999998</c:v>
                </c:pt>
                <c:pt idx="64">
                  <c:v>3.8862000000000001</c:v>
                </c:pt>
                <c:pt idx="65">
                  <c:v>3.8784999999999998</c:v>
                </c:pt>
                <c:pt idx="66">
                  <c:v>3.8744999999999998</c:v>
                </c:pt>
                <c:pt idx="67">
                  <c:v>3.8662999999999998</c:v>
                </c:pt>
                <c:pt idx="68">
                  <c:v>3.8586</c:v>
                </c:pt>
                <c:pt idx="69">
                  <c:v>3.8492000000000002</c:v>
                </c:pt>
                <c:pt idx="70">
                  <c:v>3.8321999999999998</c:v>
                </c:pt>
                <c:pt idx="71">
                  <c:v>3.8132999999999999</c:v>
                </c:pt>
                <c:pt idx="72">
                  <c:v>3.7890000000000001</c:v>
                </c:pt>
                <c:pt idx="73">
                  <c:v>3.7599</c:v>
                </c:pt>
                <c:pt idx="74">
                  <c:v>3.7263000000000002</c:v>
                </c:pt>
                <c:pt idx="75">
                  <c:v>3.6753999999999998</c:v>
                </c:pt>
                <c:pt idx="76">
                  <c:v>3.6152000000000002</c:v>
                </c:pt>
                <c:pt idx="77">
                  <c:v>3.5575000000000001</c:v>
                </c:pt>
                <c:pt idx="78">
                  <c:v>3.5061</c:v>
                </c:pt>
                <c:pt idx="79">
                  <c:v>3.4558</c:v>
                </c:pt>
                <c:pt idx="80">
                  <c:v>3.4108999999999998</c:v>
                </c:pt>
                <c:pt idx="81">
                  <c:v>3.3694000000000002</c:v>
                </c:pt>
                <c:pt idx="82">
                  <c:v>3.3279000000000001</c:v>
                </c:pt>
                <c:pt idx="83">
                  <c:v>3.2841</c:v>
                </c:pt>
                <c:pt idx="84">
                  <c:v>3.2307000000000001</c:v>
                </c:pt>
                <c:pt idx="85">
                  <c:v>3.1671999999999998</c:v>
                </c:pt>
                <c:pt idx="86">
                  <c:v>3.0935999999999999</c:v>
                </c:pt>
                <c:pt idx="87">
                  <c:v>3.0167000000000002</c:v>
                </c:pt>
                <c:pt idx="88">
                  <c:v>2.9379</c:v>
                </c:pt>
                <c:pt idx="89">
                  <c:v>2.8580999999999999</c:v>
                </c:pt>
                <c:pt idx="90">
                  <c:v>2.7814999999999999</c:v>
                </c:pt>
                <c:pt idx="91">
                  <c:v>2.7040999999999999</c:v>
                </c:pt>
                <c:pt idx="92">
                  <c:v>2.6177000000000001</c:v>
                </c:pt>
                <c:pt idx="93">
                  <c:v>2.5261</c:v>
                </c:pt>
                <c:pt idx="94">
                  <c:v>2.4209999999999998</c:v>
                </c:pt>
                <c:pt idx="95">
                  <c:v>2.3115999999999999</c:v>
                </c:pt>
                <c:pt idx="96">
                  <c:v>2.1934</c:v>
                </c:pt>
                <c:pt idx="97">
                  <c:v>2.0651999999999999</c:v>
                </c:pt>
                <c:pt idx="98">
                  <c:v>1.9368000000000001</c:v>
                </c:pt>
                <c:pt idx="99">
                  <c:v>1.8167</c:v>
                </c:pt>
                <c:pt idx="100">
                  <c:v>1.6974</c:v>
                </c:pt>
                <c:pt idx="101">
                  <c:v>1.5865</c:v>
                </c:pt>
                <c:pt idx="102">
                  <c:v>1.4754</c:v>
                </c:pt>
                <c:pt idx="103">
                  <c:v>1.3611</c:v>
                </c:pt>
                <c:pt idx="104">
                  <c:v>1.2528999999999999</c:v>
                </c:pt>
                <c:pt idx="105">
                  <c:v>1.1400999999999999</c:v>
                </c:pt>
                <c:pt idx="106">
                  <c:v>1.0365</c:v>
                </c:pt>
                <c:pt idx="107">
                  <c:v>0.92849000000000004</c:v>
                </c:pt>
                <c:pt idx="108">
                  <c:v>0.82150000000000001</c:v>
                </c:pt>
                <c:pt idx="109">
                  <c:v>0.72057000000000004</c:v>
                </c:pt>
                <c:pt idx="110">
                  <c:v>0.61080999999999996</c:v>
                </c:pt>
                <c:pt idx="111">
                  <c:v>0.50956000000000001</c:v>
                </c:pt>
                <c:pt idx="112">
                  <c:v>0.40928999999999999</c:v>
                </c:pt>
                <c:pt idx="113">
                  <c:v>0.31911</c:v>
                </c:pt>
                <c:pt idx="114">
                  <c:v>0.23627999999999999</c:v>
                </c:pt>
                <c:pt idx="115">
                  <c:v>0.15475</c:v>
                </c:pt>
                <c:pt idx="116">
                  <c:v>8.3588999999999997E-2</c:v>
                </c:pt>
                <c:pt idx="117">
                  <c:v>1.3376000000000001E-2</c:v>
                </c:pt>
                <c:pt idx="118">
                  <c:v>-5.4758000000000001E-2</c:v>
                </c:pt>
                <c:pt idx="119">
                  <c:v>-0.12681999999999999</c:v>
                </c:pt>
                <c:pt idx="120">
                  <c:v>-0.19134000000000001</c:v>
                </c:pt>
                <c:pt idx="121">
                  <c:v>-0.25590000000000002</c:v>
                </c:pt>
                <c:pt idx="122">
                  <c:v>-0.31903999999999999</c:v>
                </c:pt>
                <c:pt idx="123">
                  <c:v>-0.37390000000000001</c:v>
                </c:pt>
                <c:pt idx="124">
                  <c:v>-0.42498000000000002</c:v>
                </c:pt>
                <c:pt idx="125">
                  <c:v>-0.47067999999999999</c:v>
                </c:pt>
                <c:pt idx="126">
                  <c:v>-0.51207000000000003</c:v>
                </c:pt>
                <c:pt idx="127">
                  <c:v>-0.54300999999999999</c:v>
                </c:pt>
                <c:pt idx="128">
                  <c:v>-0.56545000000000001</c:v>
                </c:pt>
                <c:pt idx="129">
                  <c:v>-0.58526</c:v>
                </c:pt>
                <c:pt idx="130">
                  <c:v>-0.60163999999999995</c:v>
                </c:pt>
                <c:pt idx="131">
                  <c:v>-0.61329</c:v>
                </c:pt>
                <c:pt idx="132">
                  <c:v>-0.62380000000000002</c:v>
                </c:pt>
                <c:pt idx="133">
                  <c:v>-0.62939999999999996</c:v>
                </c:pt>
                <c:pt idx="134">
                  <c:v>-0.62607000000000002</c:v>
                </c:pt>
                <c:pt idx="135">
                  <c:v>-0.61387999999999998</c:v>
                </c:pt>
                <c:pt idx="136">
                  <c:v>-0.59323000000000004</c:v>
                </c:pt>
                <c:pt idx="137">
                  <c:v>-0.56423000000000001</c:v>
                </c:pt>
                <c:pt idx="138">
                  <c:v>-0.51949000000000001</c:v>
                </c:pt>
                <c:pt idx="139">
                  <c:v>-0.45755000000000001</c:v>
                </c:pt>
                <c:pt idx="140">
                  <c:v>-0.38685000000000003</c:v>
                </c:pt>
                <c:pt idx="141">
                  <c:v>-0.30359000000000003</c:v>
                </c:pt>
                <c:pt idx="142">
                  <c:v>-0.21459</c:v>
                </c:pt>
                <c:pt idx="143">
                  <c:v>-0.12103999999999999</c:v>
                </c:pt>
                <c:pt idx="144">
                  <c:v>-1.7208999999999999E-2</c:v>
                </c:pt>
                <c:pt idx="145">
                  <c:v>8.0523999999999998E-2</c:v>
                </c:pt>
                <c:pt idx="146">
                  <c:v>0.18239</c:v>
                </c:pt>
                <c:pt idx="147">
                  <c:v>0.28682999999999997</c:v>
                </c:pt>
                <c:pt idx="148">
                  <c:v>0.38974999999999999</c:v>
                </c:pt>
                <c:pt idx="149">
                  <c:v>0.50072000000000005</c:v>
                </c:pt>
                <c:pt idx="150">
                  <c:v>0.60318000000000005</c:v>
                </c:pt>
                <c:pt idx="151">
                  <c:v>0.69372999999999996</c:v>
                </c:pt>
                <c:pt idx="152">
                  <c:v>0.77588000000000001</c:v>
                </c:pt>
                <c:pt idx="153">
                  <c:v>0.84267999999999998</c:v>
                </c:pt>
                <c:pt idx="154">
                  <c:v>0.89815999999999996</c:v>
                </c:pt>
                <c:pt idx="155">
                  <c:v>0.95201999999999998</c:v>
                </c:pt>
                <c:pt idx="156">
                  <c:v>0.99145000000000005</c:v>
                </c:pt>
                <c:pt idx="157">
                  <c:v>1.0197000000000001</c:v>
                </c:pt>
                <c:pt idx="158">
                  <c:v>1.0565</c:v>
                </c:pt>
                <c:pt idx="159">
                  <c:v>1.0961000000000001</c:v>
                </c:pt>
                <c:pt idx="160">
                  <c:v>1.1326000000000001</c:v>
                </c:pt>
                <c:pt idx="161">
                  <c:v>1.1648000000000001</c:v>
                </c:pt>
                <c:pt idx="162">
                  <c:v>1.1903999999999999</c:v>
                </c:pt>
                <c:pt idx="163">
                  <c:v>1.2090000000000001</c:v>
                </c:pt>
                <c:pt idx="164">
                  <c:v>1.2270000000000001</c:v>
                </c:pt>
                <c:pt idx="165">
                  <c:v>1.2424999999999999</c:v>
                </c:pt>
                <c:pt idx="166">
                  <c:v>1.2533000000000001</c:v>
                </c:pt>
                <c:pt idx="167">
                  <c:v>1.2713000000000001</c:v>
                </c:pt>
                <c:pt idx="168">
                  <c:v>1.2951999999999999</c:v>
                </c:pt>
                <c:pt idx="169">
                  <c:v>1.3209</c:v>
                </c:pt>
                <c:pt idx="170">
                  <c:v>1.3454999999999999</c:v>
                </c:pt>
                <c:pt idx="171">
                  <c:v>1.3685</c:v>
                </c:pt>
                <c:pt idx="172">
                  <c:v>1.3954</c:v>
                </c:pt>
                <c:pt idx="173">
                  <c:v>1.4248000000000001</c:v>
                </c:pt>
                <c:pt idx="174">
                  <c:v>1.4643999999999999</c:v>
                </c:pt>
                <c:pt idx="175">
                  <c:v>1.5124</c:v>
                </c:pt>
                <c:pt idx="176">
                  <c:v>1.5606</c:v>
                </c:pt>
                <c:pt idx="177">
                  <c:v>1.6140000000000001</c:v>
                </c:pt>
                <c:pt idx="178">
                  <c:v>1.6711</c:v>
                </c:pt>
                <c:pt idx="179">
                  <c:v>1.7319</c:v>
                </c:pt>
                <c:pt idx="180">
                  <c:v>1.8004</c:v>
                </c:pt>
                <c:pt idx="181">
                  <c:v>1.8701000000000001</c:v>
                </c:pt>
                <c:pt idx="182">
                  <c:v>1.9296</c:v>
                </c:pt>
                <c:pt idx="183">
                  <c:v>1.9918</c:v>
                </c:pt>
                <c:pt idx="184">
                  <c:v>2.0632999999999999</c:v>
                </c:pt>
                <c:pt idx="185">
                  <c:v>2.1221000000000001</c:v>
                </c:pt>
                <c:pt idx="186">
                  <c:v>2.1772999999999998</c:v>
                </c:pt>
                <c:pt idx="187">
                  <c:v>2.2374000000000001</c:v>
                </c:pt>
                <c:pt idx="188">
                  <c:v>2.2887</c:v>
                </c:pt>
                <c:pt idx="189">
                  <c:v>2.3313000000000001</c:v>
                </c:pt>
                <c:pt idx="190">
                  <c:v>2.3784999999999998</c:v>
                </c:pt>
                <c:pt idx="191">
                  <c:v>2.4230999999999998</c:v>
                </c:pt>
                <c:pt idx="192">
                  <c:v>2.4695</c:v>
                </c:pt>
                <c:pt idx="193">
                  <c:v>2.5059999999999998</c:v>
                </c:pt>
                <c:pt idx="194">
                  <c:v>2.5367000000000002</c:v>
                </c:pt>
                <c:pt idx="195">
                  <c:v>2.5640999999999998</c:v>
                </c:pt>
                <c:pt idx="196">
                  <c:v>2.5842000000000001</c:v>
                </c:pt>
                <c:pt idx="197">
                  <c:v>2.6</c:v>
                </c:pt>
                <c:pt idx="198">
                  <c:v>2.6131000000000002</c:v>
                </c:pt>
                <c:pt idx="199">
                  <c:v>2.6278999999999999</c:v>
                </c:pt>
                <c:pt idx="200">
                  <c:v>2.6453000000000002</c:v>
                </c:pt>
                <c:pt idx="201">
                  <c:v>2.6602000000000001</c:v>
                </c:pt>
                <c:pt idx="202">
                  <c:v>2.6779000000000002</c:v>
                </c:pt>
                <c:pt idx="203">
                  <c:v>2.7069000000000001</c:v>
                </c:pt>
                <c:pt idx="204">
                  <c:v>2.7431000000000001</c:v>
                </c:pt>
                <c:pt idx="205">
                  <c:v>2.7865000000000002</c:v>
                </c:pt>
                <c:pt idx="206">
                  <c:v>2.8391000000000002</c:v>
                </c:pt>
                <c:pt idx="207">
                  <c:v>2.8982999999999999</c:v>
                </c:pt>
                <c:pt idx="208">
                  <c:v>2.9615</c:v>
                </c:pt>
                <c:pt idx="209">
                  <c:v>3.0289000000000001</c:v>
                </c:pt>
                <c:pt idx="210">
                  <c:v>3.0951</c:v>
                </c:pt>
                <c:pt idx="211">
                  <c:v>3.1616</c:v>
                </c:pt>
                <c:pt idx="212">
                  <c:v>3.2324999999999999</c:v>
                </c:pt>
                <c:pt idx="213">
                  <c:v>3.3012000000000001</c:v>
                </c:pt>
                <c:pt idx="214">
                  <c:v>3.3641000000000001</c:v>
                </c:pt>
                <c:pt idx="215">
                  <c:v>3.4304999999999999</c:v>
                </c:pt>
                <c:pt idx="216">
                  <c:v>3.4933999999999998</c:v>
                </c:pt>
                <c:pt idx="217">
                  <c:v>3.5465</c:v>
                </c:pt>
                <c:pt idx="218">
                  <c:v>3.5939000000000001</c:v>
                </c:pt>
                <c:pt idx="219">
                  <c:v>3.6331000000000002</c:v>
                </c:pt>
                <c:pt idx="220">
                  <c:v>3.6615000000000002</c:v>
                </c:pt>
                <c:pt idx="221">
                  <c:v>3.6909000000000001</c:v>
                </c:pt>
                <c:pt idx="222">
                  <c:v>3.7212999999999998</c:v>
                </c:pt>
                <c:pt idx="223">
                  <c:v>3.7439</c:v>
                </c:pt>
                <c:pt idx="224">
                  <c:v>3.7658</c:v>
                </c:pt>
                <c:pt idx="225">
                  <c:v>3.7904</c:v>
                </c:pt>
                <c:pt idx="226">
                  <c:v>3.8085</c:v>
                </c:pt>
                <c:pt idx="227">
                  <c:v>3.8233999999999999</c:v>
                </c:pt>
                <c:pt idx="228">
                  <c:v>3.8361000000000001</c:v>
                </c:pt>
                <c:pt idx="229">
                  <c:v>3.8472</c:v>
                </c:pt>
                <c:pt idx="230">
                  <c:v>3.86</c:v>
                </c:pt>
                <c:pt idx="231">
                  <c:v>3.8734999999999999</c:v>
                </c:pt>
                <c:pt idx="232">
                  <c:v>3.8818000000000001</c:v>
                </c:pt>
                <c:pt idx="233">
                  <c:v>3.8881000000000001</c:v>
                </c:pt>
                <c:pt idx="234">
                  <c:v>3.8872</c:v>
                </c:pt>
                <c:pt idx="235">
                  <c:v>3.8820000000000001</c:v>
                </c:pt>
                <c:pt idx="236">
                  <c:v>3.8675000000000002</c:v>
                </c:pt>
                <c:pt idx="237">
                  <c:v>3.8525</c:v>
                </c:pt>
                <c:pt idx="238">
                  <c:v>3.8376000000000001</c:v>
                </c:pt>
                <c:pt idx="239">
                  <c:v>3.8256999999999999</c:v>
                </c:pt>
                <c:pt idx="240">
                  <c:v>3.8210000000000002</c:v>
                </c:pt>
                <c:pt idx="241">
                  <c:v>3.8176000000000001</c:v>
                </c:pt>
                <c:pt idx="242">
                  <c:v>3.8214000000000001</c:v>
                </c:pt>
                <c:pt idx="243">
                  <c:v>3.8328000000000002</c:v>
                </c:pt>
                <c:pt idx="244">
                  <c:v>3.8502999999999998</c:v>
                </c:pt>
                <c:pt idx="245">
                  <c:v>3.8767</c:v>
                </c:pt>
                <c:pt idx="246">
                  <c:v>3.9058000000000002</c:v>
                </c:pt>
                <c:pt idx="247">
                  <c:v>3.9293999999999998</c:v>
                </c:pt>
                <c:pt idx="248">
                  <c:v>3.9464000000000001</c:v>
                </c:pt>
                <c:pt idx="249">
                  <c:v>3.9679000000000002</c:v>
                </c:pt>
                <c:pt idx="250">
                  <c:v>3.9849999999999999</c:v>
                </c:pt>
                <c:pt idx="251">
                  <c:v>3.9988000000000001</c:v>
                </c:pt>
                <c:pt idx="252">
                  <c:v>4.0079000000000002</c:v>
                </c:pt>
                <c:pt idx="253">
                  <c:v>4.0153999999999996</c:v>
                </c:pt>
                <c:pt idx="254">
                  <c:v>4.0162000000000004</c:v>
                </c:pt>
                <c:pt idx="255">
                  <c:v>4.0147000000000004</c:v>
                </c:pt>
                <c:pt idx="256">
                  <c:v>4.0119999999999996</c:v>
                </c:pt>
                <c:pt idx="257">
                  <c:v>4.0087999999999999</c:v>
                </c:pt>
                <c:pt idx="258">
                  <c:v>4.0060000000000002</c:v>
                </c:pt>
                <c:pt idx="259">
                  <c:v>4.0049999999999999</c:v>
                </c:pt>
                <c:pt idx="260">
                  <c:v>4.0063000000000004</c:v>
                </c:pt>
                <c:pt idx="261">
                  <c:v>4.0095000000000001</c:v>
                </c:pt>
                <c:pt idx="262">
                  <c:v>4.0148000000000001</c:v>
                </c:pt>
                <c:pt idx="263">
                  <c:v>4.0236999999999998</c:v>
                </c:pt>
                <c:pt idx="264">
                  <c:v>4.0353000000000003</c:v>
                </c:pt>
                <c:pt idx="265">
                  <c:v>4.0481999999999996</c:v>
                </c:pt>
                <c:pt idx="266">
                  <c:v>4.0663</c:v>
                </c:pt>
                <c:pt idx="267">
                  <c:v>4.0877999999999997</c:v>
                </c:pt>
                <c:pt idx="268">
                  <c:v>4.1120000000000001</c:v>
                </c:pt>
                <c:pt idx="269">
                  <c:v>4.1364999999999998</c:v>
                </c:pt>
                <c:pt idx="270">
                  <c:v>4.1571999999999996</c:v>
                </c:pt>
                <c:pt idx="271">
                  <c:v>4.1744000000000003</c:v>
                </c:pt>
                <c:pt idx="272">
                  <c:v>4.1900000000000004</c:v>
                </c:pt>
                <c:pt idx="273">
                  <c:v>4.2065000000000001</c:v>
                </c:pt>
                <c:pt idx="274">
                  <c:v>4.2213000000000003</c:v>
                </c:pt>
                <c:pt idx="275">
                  <c:v>4.2321</c:v>
                </c:pt>
                <c:pt idx="276">
                  <c:v>4.2397</c:v>
                </c:pt>
                <c:pt idx="277">
                  <c:v>4.2469000000000001</c:v>
                </c:pt>
                <c:pt idx="278">
                  <c:v>4.2545999999999999</c:v>
                </c:pt>
                <c:pt idx="279">
                  <c:v>4.2630999999999997</c:v>
                </c:pt>
                <c:pt idx="280">
                  <c:v>4.2739000000000003</c:v>
                </c:pt>
                <c:pt idx="281">
                  <c:v>4.2873000000000001</c:v>
                </c:pt>
                <c:pt idx="282">
                  <c:v>4.3064</c:v>
                </c:pt>
                <c:pt idx="283">
                  <c:v>4.3201999999999998</c:v>
                </c:pt>
                <c:pt idx="284">
                  <c:v>4.3331999999999997</c:v>
                </c:pt>
                <c:pt idx="285">
                  <c:v>4.3456999999999999</c:v>
                </c:pt>
                <c:pt idx="286">
                  <c:v>4.3555000000000001</c:v>
                </c:pt>
                <c:pt idx="287">
                  <c:v>4.3617999999999997</c:v>
                </c:pt>
                <c:pt idx="288">
                  <c:v>4.3691000000000004</c:v>
                </c:pt>
                <c:pt idx="289">
                  <c:v>4.3776999999999999</c:v>
                </c:pt>
                <c:pt idx="290">
                  <c:v>4.3869999999999996</c:v>
                </c:pt>
                <c:pt idx="291">
                  <c:v>4.4020999999999999</c:v>
                </c:pt>
                <c:pt idx="292">
                  <c:v>4.4135999999999997</c:v>
                </c:pt>
                <c:pt idx="293">
                  <c:v>4.4237000000000002</c:v>
                </c:pt>
                <c:pt idx="294">
                  <c:v>4.4309000000000003</c:v>
                </c:pt>
                <c:pt idx="295">
                  <c:v>4.4347000000000003</c:v>
                </c:pt>
                <c:pt idx="296">
                  <c:v>4.4432999999999998</c:v>
                </c:pt>
                <c:pt idx="297">
                  <c:v>4.45</c:v>
                </c:pt>
                <c:pt idx="298">
                  <c:v>4.4549000000000003</c:v>
                </c:pt>
                <c:pt idx="299">
                  <c:v>4.4641999999999999</c:v>
                </c:pt>
                <c:pt idx="300">
                  <c:v>4.4702999999999999</c:v>
                </c:pt>
                <c:pt idx="301">
                  <c:v>4.4786999999999999</c:v>
                </c:pt>
                <c:pt idx="302">
                  <c:v>4.4939</c:v>
                </c:pt>
                <c:pt idx="303">
                  <c:v>4.5091000000000001</c:v>
                </c:pt>
                <c:pt idx="304">
                  <c:v>4.5277000000000003</c:v>
                </c:pt>
                <c:pt idx="305">
                  <c:v>4.5461</c:v>
                </c:pt>
                <c:pt idx="306">
                  <c:v>4.5606</c:v>
                </c:pt>
                <c:pt idx="307">
                  <c:v>4.5677000000000003</c:v>
                </c:pt>
                <c:pt idx="308">
                  <c:v>4.5697999999999999</c:v>
                </c:pt>
                <c:pt idx="309">
                  <c:v>4.5709</c:v>
                </c:pt>
                <c:pt idx="310">
                  <c:v>4.5750999999999999</c:v>
                </c:pt>
                <c:pt idx="311">
                  <c:v>4.5761000000000003</c:v>
                </c:pt>
                <c:pt idx="312">
                  <c:v>4.5759999999999996</c:v>
                </c:pt>
                <c:pt idx="313">
                  <c:v>4.5804</c:v>
                </c:pt>
                <c:pt idx="314">
                  <c:v>4.5841000000000003</c:v>
                </c:pt>
                <c:pt idx="315">
                  <c:v>4.5872999999999999</c:v>
                </c:pt>
                <c:pt idx="316">
                  <c:v>4.5906000000000002</c:v>
                </c:pt>
                <c:pt idx="317">
                  <c:v>4.6006</c:v>
                </c:pt>
                <c:pt idx="318">
                  <c:v>4.6120000000000001</c:v>
                </c:pt>
                <c:pt idx="319">
                  <c:v>4.6257000000000001</c:v>
                </c:pt>
                <c:pt idx="320">
                  <c:v>4.6420000000000003</c:v>
                </c:pt>
                <c:pt idx="321">
                  <c:v>4.6557000000000004</c:v>
                </c:pt>
                <c:pt idx="322">
                  <c:v>4.6726000000000001</c:v>
                </c:pt>
                <c:pt idx="323">
                  <c:v>4.6893000000000002</c:v>
                </c:pt>
                <c:pt idx="324">
                  <c:v>4.7069999999999999</c:v>
                </c:pt>
                <c:pt idx="325">
                  <c:v>4.7278000000000002</c:v>
                </c:pt>
                <c:pt idx="326">
                  <c:v>4.7434000000000003</c:v>
                </c:pt>
                <c:pt idx="327">
                  <c:v>4.7530999999999999</c:v>
                </c:pt>
                <c:pt idx="328">
                  <c:v>4.7526000000000002</c:v>
                </c:pt>
                <c:pt idx="329">
                  <c:v>4.7412000000000001</c:v>
                </c:pt>
                <c:pt idx="330">
                  <c:v>4.7275999999999998</c:v>
                </c:pt>
                <c:pt idx="331">
                  <c:v>4.7160000000000002</c:v>
                </c:pt>
                <c:pt idx="332">
                  <c:v>4.7039</c:v>
                </c:pt>
                <c:pt idx="333">
                  <c:v>4.7055999999999996</c:v>
                </c:pt>
                <c:pt idx="334">
                  <c:v>4.7301000000000002</c:v>
                </c:pt>
                <c:pt idx="335">
                  <c:v>4.7632000000000003</c:v>
                </c:pt>
                <c:pt idx="336">
                  <c:v>4.8010999999999999</c:v>
                </c:pt>
                <c:pt idx="337">
                  <c:v>4.8489000000000004</c:v>
                </c:pt>
                <c:pt idx="338">
                  <c:v>4.9043000000000001</c:v>
                </c:pt>
                <c:pt idx="339">
                  <c:v>4.9630000000000001</c:v>
                </c:pt>
                <c:pt idx="340">
                  <c:v>5.0149999999999997</c:v>
                </c:pt>
                <c:pt idx="341">
                  <c:v>5.0669000000000004</c:v>
                </c:pt>
                <c:pt idx="342">
                  <c:v>5.1087999999999996</c:v>
                </c:pt>
                <c:pt idx="343">
                  <c:v>5.1356999999999999</c:v>
                </c:pt>
                <c:pt idx="344">
                  <c:v>5.15</c:v>
                </c:pt>
                <c:pt idx="345">
                  <c:v>5.1477000000000004</c:v>
                </c:pt>
                <c:pt idx="346">
                  <c:v>5.1344000000000003</c:v>
                </c:pt>
                <c:pt idx="347">
                  <c:v>5.1077000000000004</c:v>
                </c:pt>
                <c:pt idx="348">
                  <c:v>5.0625999999999998</c:v>
                </c:pt>
                <c:pt idx="349">
                  <c:v>5.0153999999999996</c:v>
                </c:pt>
                <c:pt idx="350">
                  <c:v>4.9660000000000002</c:v>
                </c:pt>
                <c:pt idx="351">
                  <c:v>4.9116</c:v>
                </c:pt>
                <c:pt idx="352">
                  <c:v>4.8509000000000002</c:v>
                </c:pt>
                <c:pt idx="353">
                  <c:v>4.7931999999999997</c:v>
                </c:pt>
                <c:pt idx="354">
                  <c:v>4.7332000000000001</c:v>
                </c:pt>
                <c:pt idx="355">
                  <c:v>4.6764000000000001</c:v>
                </c:pt>
                <c:pt idx="356">
                  <c:v>4.6200999999999999</c:v>
                </c:pt>
                <c:pt idx="357">
                  <c:v>4.5612000000000004</c:v>
                </c:pt>
                <c:pt idx="358">
                  <c:v>4.508</c:v>
                </c:pt>
                <c:pt idx="359">
                  <c:v>4.4421999999999997</c:v>
                </c:pt>
                <c:pt idx="360">
                  <c:v>4.3677000000000001</c:v>
                </c:pt>
                <c:pt idx="361">
                  <c:v>4.2824</c:v>
                </c:pt>
                <c:pt idx="362">
                  <c:v>4.1882999999999999</c:v>
                </c:pt>
                <c:pt idx="363">
                  <c:v>4.0861000000000001</c:v>
                </c:pt>
                <c:pt idx="364">
                  <c:v>3.9927999999999999</c:v>
                </c:pt>
                <c:pt idx="365">
                  <c:v>3.9089</c:v>
                </c:pt>
                <c:pt idx="366">
                  <c:v>3.8207</c:v>
                </c:pt>
                <c:pt idx="367">
                  <c:v>3.7303000000000002</c:v>
                </c:pt>
                <c:pt idx="368">
                  <c:v>3.6583000000000001</c:v>
                </c:pt>
                <c:pt idx="369">
                  <c:v>3.5983999999999998</c:v>
                </c:pt>
                <c:pt idx="370">
                  <c:v>3.5404</c:v>
                </c:pt>
                <c:pt idx="371">
                  <c:v>3.4836999999999998</c:v>
                </c:pt>
                <c:pt idx="372">
                  <c:v>3.4285999999999999</c:v>
                </c:pt>
                <c:pt idx="373">
                  <c:v>3.3811</c:v>
                </c:pt>
                <c:pt idx="374">
                  <c:v>3.3353999999999999</c:v>
                </c:pt>
                <c:pt idx="375">
                  <c:v>3.2930000000000001</c:v>
                </c:pt>
                <c:pt idx="376">
                  <c:v>3.2477999999999998</c:v>
                </c:pt>
                <c:pt idx="377">
                  <c:v>3.1899000000000002</c:v>
                </c:pt>
                <c:pt idx="378">
                  <c:v>3.1284999999999998</c:v>
                </c:pt>
                <c:pt idx="379">
                  <c:v>3.0680000000000001</c:v>
                </c:pt>
                <c:pt idx="380">
                  <c:v>3.0236000000000001</c:v>
                </c:pt>
                <c:pt idx="381">
                  <c:v>2.9834000000000001</c:v>
                </c:pt>
                <c:pt idx="382">
                  <c:v>2.9443000000000001</c:v>
                </c:pt>
                <c:pt idx="383">
                  <c:v>2.9119000000000002</c:v>
                </c:pt>
                <c:pt idx="384">
                  <c:v>2.8892000000000002</c:v>
                </c:pt>
                <c:pt idx="385">
                  <c:v>2.8632</c:v>
                </c:pt>
                <c:pt idx="386">
                  <c:v>2.8334999999999999</c:v>
                </c:pt>
                <c:pt idx="387">
                  <c:v>2.8083999999999998</c:v>
                </c:pt>
                <c:pt idx="388">
                  <c:v>2.7795999999999998</c:v>
                </c:pt>
                <c:pt idx="389">
                  <c:v>2.7515999999999998</c:v>
                </c:pt>
                <c:pt idx="390">
                  <c:v>2.7296</c:v>
                </c:pt>
                <c:pt idx="391">
                  <c:v>2.6936</c:v>
                </c:pt>
                <c:pt idx="392">
                  <c:v>2.6606000000000001</c:v>
                </c:pt>
                <c:pt idx="393">
                  <c:v>2.6301999999999999</c:v>
                </c:pt>
                <c:pt idx="394">
                  <c:v>2.5811000000000002</c:v>
                </c:pt>
                <c:pt idx="395">
                  <c:v>2.5249999999999999</c:v>
                </c:pt>
                <c:pt idx="396">
                  <c:v>2.4777999999999998</c:v>
                </c:pt>
                <c:pt idx="397">
                  <c:v>2.4297</c:v>
                </c:pt>
                <c:pt idx="398">
                  <c:v>2.3757999999999999</c:v>
                </c:pt>
                <c:pt idx="399">
                  <c:v>2.3298000000000001</c:v>
                </c:pt>
                <c:pt idx="400">
                  <c:v>2.2877999999999998</c:v>
                </c:pt>
                <c:pt idx="401">
                  <c:v>2.2441</c:v>
                </c:pt>
                <c:pt idx="402">
                  <c:v>2.206</c:v>
                </c:pt>
                <c:pt idx="403">
                  <c:v>2.1676000000000002</c:v>
                </c:pt>
                <c:pt idx="404">
                  <c:v>2.1288999999999998</c:v>
                </c:pt>
                <c:pt idx="405">
                  <c:v>2.0916999999999999</c:v>
                </c:pt>
                <c:pt idx="406">
                  <c:v>2.0535999999999999</c:v>
                </c:pt>
                <c:pt idx="407">
                  <c:v>2.0182000000000002</c:v>
                </c:pt>
                <c:pt idx="408">
                  <c:v>1.9792000000000001</c:v>
                </c:pt>
                <c:pt idx="409">
                  <c:v>1.9516</c:v>
                </c:pt>
                <c:pt idx="410">
                  <c:v>1.9318</c:v>
                </c:pt>
                <c:pt idx="411">
                  <c:v>1.9093</c:v>
                </c:pt>
                <c:pt idx="412">
                  <c:v>1.8967000000000001</c:v>
                </c:pt>
                <c:pt idx="413">
                  <c:v>1.8920999999999999</c:v>
                </c:pt>
                <c:pt idx="414">
                  <c:v>1.8942000000000001</c:v>
                </c:pt>
                <c:pt idx="415">
                  <c:v>1.9051</c:v>
                </c:pt>
                <c:pt idx="416">
                  <c:v>1.9221999999999999</c:v>
                </c:pt>
                <c:pt idx="417">
                  <c:v>1.9371</c:v>
                </c:pt>
                <c:pt idx="418">
                  <c:v>1.9480999999999999</c:v>
                </c:pt>
                <c:pt idx="419">
                  <c:v>1.9573</c:v>
                </c:pt>
                <c:pt idx="420">
                  <c:v>1.9665999999999999</c:v>
                </c:pt>
                <c:pt idx="421">
                  <c:v>1.9685999999999999</c:v>
                </c:pt>
                <c:pt idx="422">
                  <c:v>1.9584999999999999</c:v>
                </c:pt>
                <c:pt idx="423">
                  <c:v>1.9398</c:v>
                </c:pt>
                <c:pt idx="424">
                  <c:v>1.9188000000000001</c:v>
                </c:pt>
                <c:pt idx="425">
                  <c:v>1.901</c:v>
                </c:pt>
                <c:pt idx="426">
                  <c:v>1.8940999999999999</c:v>
                </c:pt>
                <c:pt idx="427">
                  <c:v>1.8859999999999999</c:v>
                </c:pt>
                <c:pt idx="428">
                  <c:v>1.8712</c:v>
                </c:pt>
                <c:pt idx="429">
                  <c:v>1.8488</c:v>
                </c:pt>
                <c:pt idx="430">
                  <c:v>1.8193999999999999</c:v>
                </c:pt>
                <c:pt idx="431">
                  <c:v>1.7934000000000001</c:v>
                </c:pt>
                <c:pt idx="432">
                  <c:v>1.7819</c:v>
                </c:pt>
                <c:pt idx="433">
                  <c:v>1.7781</c:v>
                </c:pt>
                <c:pt idx="434">
                  <c:v>1.7757000000000001</c:v>
                </c:pt>
                <c:pt idx="435">
                  <c:v>1.7730999999999999</c:v>
                </c:pt>
                <c:pt idx="436">
                  <c:v>1.7696000000000001</c:v>
                </c:pt>
                <c:pt idx="437">
                  <c:v>1.7642</c:v>
                </c:pt>
                <c:pt idx="438">
                  <c:v>1.7564</c:v>
                </c:pt>
                <c:pt idx="439">
                  <c:v>1.7503</c:v>
                </c:pt>
                <c:pt idx="440">
                  <c:v>1.744</c:v>
                </c:pt>
                <c:pt idx="441">
                  <c:v>1.7367999999999999</c:v>
                </c:pt>
                <c:pt idx="442">
                  <c:v>1.7339</c:v>
                </c:pt>
                <c:pt idx="443">
                  <c:v>1.7364999999999999</c:v>
                </c:pt>
                <c:pt idx="444">
                  <c:v>1.7433000000000001</c:v>
                </c:pt>
                <c:pt idx="445">
                  <c:v>1.7541</c:v>
                </c:pt>
                <c:pt idx="446">
                  <c:v>1.7703</c:v>
                </c:pt>
                <c:pt idx="447">
                  <c:v>1.788</c:v>
                </c:pt>
                <c:pt idx="448">
                  <c:v>1.8069</c:v>
                </c:pt>
                <c:pt idx="449">
                  <c:v>1.8268</c:v>
                </c:pt>
                <c:pt idx="450">
                  <c:v>1.8449</c:v>
                </c:pt>
                <c:pt idx="451">
                  <c:v>1.8562000000000001</c:v>
                </c:pt>
                <c:pt idx="452">
                  <c:v>1.8562000000000001</c:v>
                </c:pt>
                <c:pt idx="453">
                  <c:v>1.8506</c:v>
                </c:pt>
                <c:pt idx="454">
                  <c:v>1.8420000000000001</c:v>
                </c:pt>
                <c:pt idx="455">
                  <c:v>1.8287</c:v>
                </c:pt>
                <c:pt idx="456">
                  <c:v>1.8151999999999999</c:v>
                </c:pt>
                <c:pt idx="457">
                  <c:v>1.8046</c:v>
                </c:pt>
                <c:pt idx="458">
                  <c:v>1.7979000000000001</c:v>
                </c:pt>
                <c:pt idx="459">
                  <c:v>1.8013999999999999</c:v>
                </c:pt>
                <c:pt idx="460">
                  <c:v>1.8052999999999999</c:v>
                </c:pt>
                <c:pt idx="461">
                  <c:v>1.8075000000000001</c:v>
                </c:pt>
                <c:pt idx="462">
                  <c:v>1.8066</c:v>
                </c:pt>
                <c:pt idx="463">
                  <c:v>1.8035000000000001</c:v>
                </c:pt>
                <c:pt idx="464">
                  <c:v>1.8002</c:v>
                </c:pt>
                <c:pt idx="465">
                  <c:v>1.7931999999999999</c:v>
                </c:pt>
                <c:pt idx="466">
                  <c:v>1.7838000000000001</c:v>
                </c:pt>
                <c:pt idx="467">
                  <c:v>1.7794000000000001</c:v>
                </c:pt>
                <c:pt idx="468">
                  <c:v>1.7803</c:v>
                </c:pt>
                <c:pt idx="469">
                  <c:v>1.7831999999999999</c:v>
                </c:pt>
                <c:pt idx="470">
                  <c:v>1.7844</c:v>
                </c:pt>
                <c:pt idx="471">
                  <c:v>1.7828999999999999</c:v>
                </c:pt>
                <c:pt idx="472">
                  <c:v>1.7875000000000001</c:v>
                </c:pt>
                <c:pt idx="473">
                  <c:v>1.7932999999999999</c:v>
                </c:pt>
                <c:pt idx="474">
                  <c:v>1.7935000000000001</c:v>
                </c:pt>
                <c:pt idx="475">
                  <c:v>1.7944</c:v>
                </c:pt>
                <c:pt idx="476">
                  <c:v>1.8007</c:v>
                </c:pt>
                <c:pt idx="477">
                  <c:v>1.8104</c:v>
                </c:pt>
                <c:pt idx="478">
                  <c:v>1.8251999999999999</c:v>
                </c:pt>
                <c:pt idx="479">
                  <c:v>1.8391999999999999</c:v>
                </c:pt>
                <c:pt idx="480">
                  <c:v>1.8532999999999999</c:v>
                </c:pt>
                <c:pt idx="481">
                  <c:v>1.8657999999999999</c:v>
                </c:pt>
                <c:pt idx="482">
                  <c:v>1.8731</c:v>
                </c:pt>
                <c:pt idx="483">
                  <c:v>1.8809</c:v>
                </c:pt>
                <c:pt idx="484">
                  <c:v>1.8815</c:v>
                </c:pt>
                <c:pt idx="485">
                  <c:v>1.8697999999999999</c:v>
                </c:pt>
                <c:pt idx="486">
                  <c:v>1.857</c:v>
                </c:pt>
                <c:pt idx="487">
                  <c:v>1.851</c:v>
                </c:pt>
                <c:pt idx="488">
                  <c:v>1.8517999999999999</c:v>
                </c:pt>
                <c:pt idx="489">
                  <c:v>1.8556999999999999</c:v>
                </c:pt>
                <c:pt idx="490">
                  <c:v>1.8609</c:v>
                </c:pt>
                <c:pt idx="491">
                  <c:v>1.8649</c:v>
                </c:pt>
                <c:pt idx="492">
                  <c:v>1.8657999999999999</c:v>
                </c:pt>
                <c:pt idx="493">
                  <c:v>1.8633</c:v>
                </c:pt>
                <c:pt idx="494">
                  <c:v>1.8563000000000001</c:v>
                </c:pt>
                <c:pt idx="495">
                  <c:v>1.8488</c:v>
                </c:pt>
                <c:pt idx="496">
                  <c:v>1.8439000000000001</c:v>
                </c:pt>
                <c:pt idx="497">
                  <c:v>1.8416999999999999</c:v>
                </c:pt>
                <c:pt idx="498">
                  <c:v>1.8441000000000001</c:v>
                </c:pt>
                <c:pt idx="499">
                  <c:v>1.859</c:v>
                </c:pt>
                <c:pt idx="500">
                  <c:v>1.8823000000000001</c:v>
                </c:pt>
                <c:pt idx="501">
                  <c:v>1.9049</c:v>
                </c:pt>
                <c:pt idx="502">
                  <c:v>1.9271</c:v>
                </c:pt>
                <c:pt idx="503">
                  <c:v>1.9460999999999999</c:v>
                </c:pt>
                <c:pt idx="504">
                  <c:v>1.9631000000000001</c:v>
                </c:pt>
                <c:pt idx="505">
                  <c:v>1.9764999999999999</c:v>
                </c:pt>
                <c:pt idx="506">
                  <c:v>1.9818</c:v>
                </c:pt>
                <c:pt idx="507">
                  <c:v>1.9790000000000001</c:v>
                </c:pt>
                <c:pt idx="508">
                  <c:v>1.9716</c:v>
                </c:pt>
                <c:pt idx="509">
                  <c:v>1.9657</c:v>
                </c:pt>
                <c:pt idx="510">
                  <c:v>1.964</c:v>
                </c:pt>
                <c:pt idx="511">
                  <c:v>1.9670000000000001</c:v>
                </c:pt>
                <c:pt idx="512">
                  <c:v>1.9713000000000001</c:v>
                </c:pt>
                <c:pt idx="513">
                  <c:v>1.9699</c:v>
                </c:pt>
                <c:pt idx="514">
                  <c:v>1.9672000000000001</c:v>
                </c:pt>
                <c:pt idx="515">
                  <c:v>1.9603999999999999</c:v>
                </c:pt>
                <c:pt idx="516">
                  <c:v>1.9490000000000001</c:v>
                </c:pt>
                <c:pt idx="517">
                  <c:v>1.9383999999999999</c:v>
                </c:pt>
                <c:pt idx="518">
                  <c:v>1.9348000000000001</c:v>
                </c:pt>
                <c:pt idx="519">
                  <c:v>1.944</c:v>
                </c:pt>
                <c:pt idx="520">
                  <c:v>1.9555</c:v>
                </c:pt>
                <c:pt idx="521">
                  <c:v>1.97</c:v>
                </c:pt>
                <c:pt idx="522">
                  <c:v>1.988</c:v>
                </c:pt>
                <c:pt idx="523">
                  <c:v>2.0036999999999998</c:v>
                </c:pt>
                <c:pt idx="524">
                  <c:v>2.0146999999999999</c:v>
                </c:pt>
                <c:pt idx="525">
                  <c:v>2.0188999999999999</c:v>
                </c:pt>
                <c:pt idx="526">
                  <c:v>2.0224000000000002</c:v>
                </c:pt>
                <c:pt idx="527">
                  <c:v>2.0274000000000001</c:v>
                </c:pt>
                <c:pt idx="528">
                  <c:v>2.0354000000000001</c:v>
                </c:pt>
                <c:pt idx="529">
                  <c:v>2.0373999999999999</c:v>
                </c:pt>
                <c:pt idx="530">
                  <c:v>2.0386000000000002</c:v>
                </c:pt>
                <c:pt idx="531">
                  <c:v>2.0371000000000001</c:v>
                </c:pt>
                <c:pt idx="532">
                  <c:v>2.0304000000000002</c:v>
                </c:pt>
                <c:pt idx="533">
                  <c:v>2.0182000000000002</c:v>
                </c:pt>
                <c:pt idx="534">
                  <c:v>2.0124</c:v>
                </c:pt>
                <c:pt idx="535">
                  <c:v>2.0087000000000002</c:v>
                </c:pt>
                <c:pt idx="536">
                  <c:v>2.008</c:v>
                </c:pt>
                <c:pt idx="537">
                  <c:v>2.0179999999999998</c:v>
                </c:pt>
                <c:pt idx="538">
                  <c:v>2.0308000000000002</c:v>
                </c:pt>
                <c:pt idx="539">
                  <c:v>2.0451999999999999</c:v>
                </c:pt>
                <c:pt idx="540">
                  <c:v>2.0665</c:v>
                </c:pt>
                <c:pt idx="541">
                  <c:v>2.0880999999999998</c:v>
                </c:pt>
                <c:pt idx="542">
                  <c:v>2.1074999999999999</c:v>
                </c:pt>
                <c:pt idx="543">
                  <c:v>2.1278999999999999</c:v>
                </c:pt>
                <c:pt idx="544">
                  <c:v>2.1474000000000002</c:v>
                </c:pt>
                <c:pt idx="545">
                  <c:v>2.1640000000000001</c:v>
                </c:pt>
                <c:pt idx="546">
                  <c:v>2.1802999999999999</c:v>
                </c:pt>
                <c:pt idx="547">
                  <c:v>2.2031000000000001</c:v>
                </c:pt>
                <c:pt idx="548">
                  <c:v>2.2235999999999998</c:v>
                </c:pt>
                <c:pt idx="549">
                  <c:v>2.2429000000000001</c:v>
                </c:pt>
                <c:pt idx="550">
                  <c:v>2.2574000000000001</c:v>
                </c:pt>
                <c:pt idx="551">
                  <c:v>2.2692000000000001</c:v>
                </c:pt>
                <c:pt idx="552">
                  <c:v>2.2747999999999999</c:v>
                </c:pt>
                <c:pt idx="553">
                  <c:v>2.2786</c:v>
                </c:pt>
                <c:pt idx="554">
                  <c:v>2.2808000000000002</c:v>
                </c:pt>
                <c:pt idx="555">
                  <c:v>2.282</c:v>
                </c:pt>
                <c:pt idx="556">
                  <c:v>2.2814999999999999</c:v>
                </c:pt>
                <c:pt idx="557">
                  <c:v>2.2804000000000002</c:v>
                </c:pt>
                <c:pt idx="558">
                  <c:v>2.2753999999999999</c:v>
                </c:pt>
                <c:pt idx="559">
                  <c:v>2.2629999999999999</c:v>
                </c:pt>
                <c:pt idx="560">
                  <c:v>2.2416999999999998</c:v>
                </c:pt>
                <c:pt idx="561">
                  <c:v>2.2107000000000001</c:v>
                </c:pt>
                <c:pt idx="562">
                  <c:v>2.1636000000000002</c:v>
                </c:pt>
                <c:pt idx="563">
                  <c:v>2.1055999999999999</c:v>
                </c:pt>
                <c:pt idx="564">
                  <c:v>2.0527000000000002</c:v>
                </c:pt>
                <c:pt idx="565">
                  <c:v>1.986</c:v>
                </c:pt>
                <c:pt idx="566">
                  <c:v>1.9108000000000001</c:v>
                </c:pt>
                <c:pt idx="567">
                  <c:v>1.8363</c:v>
                </c:pt>
                <c:pt idx="568">
                  <c:v>1.7669999999999999</c:v>
                </c:pt>
                <c:pt idx="569">
                  <c:v>1.6978</c:v>
                </c:pt>
                <c:pt idx="570">
                  <c:v>1.6274999999999999</c:v>
                </c:pt>
                <c:pt idx="571">
                  <c:v>1.5595000000000001</c:v>
                </c:pt>
                <c:pt idx="572">
                  <c:v>1.4922</c:v>
                </c:pt>
                <c:pt idx="573">
                  <c:v>1.4323999999999999</c:v>
                </c:pt>
                <c:pt idx="574">
                  <c:v>1.3802000000000001</c:v>
                </c:pt>
                <c:pt idx="575">
                  <c:v>1.3391999999999999</c:v>
                </c:pt>
                <c:pt idx="576">
                  <c:v>1.3043</c:v>
                </c:pt>
                <c:pt idx="577">
                  <c:v>1.2699</c:v>
                </c:pt>
                <c:pt idx="578">
                  <c:v>1.2424999999999999</c:v>
                </c:pt>
                <c:pt idx="579">
                  <c:v>1.2264999999999999</c:v>
                </c:pt>
                <c:pt idx="580">
                  <c:v>1.2231000000000001</c:v>
                </c:pt>
                <c:pt idx="581">
                  <c:v>1.22</c:v>
                </c:pt>
                <c:pt idx="582">
                  <c:v>1.2150000000000001</c:v>
                </c:pt>
                <c:pt idx="583">
                  <c:v>1.2164999999999999</c:v>
                </c:pt>
                <c:pt idx="584">
                  <c:v>1.2250000000000001</c:v>
                </c:pt>
                <c:pt idx="585">
                  <c:v>1.2403999999999999</c:v>
                </c:pt>
                <c:pt idx="586">
                  <c:v>1.2628999999999999</c:v>
                </c:pt>
                <c:pt idx="587">
                  <c:v>1.2892999999999999</c:v>
                </c:pt>
                <c:pt idx="588">
                  <c:v>1.3229</c:v>
                </c:pt>
                <c:pt idx="589">
                  <c:v>1.3594999999999999</c:v>
                </c:pt>
                <c:pt idx="590">
                  <c:v>1.3985000000000001</c:v>
                </c:pt>
                <c:pt idx="591">
                  <c:v>1.4354</c:v>
                </c:pt>
                <c:pt idx="592">
                  <c:v>1.4629000000000001</c:v>
                </c:pt>
                <c:pt idx="593">
                  <c:v>1.4998</c:v>
                </c:pt>
                <c:pt idx="594">
                  <c:v>1.5368999999999999</c:v>
                </c:pt>
                <c:pt idx="595">
                  <c:v>1.5831</c:v>
                </c:pt>
                <c:pt idx="596">
                  <c:v>1.6354</c:v>
                </c:pt>
                <c:pt idx="597">
                  <c:v>1.6808000000000001</c:v>
                </c:pt>
                <c:pt idx="598">
                  <c:v>1.7302</c:v>
                </c:pt>
                <c:pt idx="599">
                  <c:v>1.772</c:v>
                </c:pt>
                <c:pt idx="600">
                  <c:v>1.8082</c:v>
                </c:pt>
                <c:pt idx="601">
                  <c:v>1.84</c:v>
                </c:pt>
                <c:pt idx="602">
                  <c:v>1.8608</c:v>
                </c:pt>
                <c:pt idx="603">
                  <c:v>1.8814</c:v>
                </c:pt>
                <c:pt idx="604">
                  <c:v>1.8983000000000001</c:v>
                </c:pt>
                <c:pt idx="605">
                  <c:v>1.9116</c:v>
                </c:pt>
                <c:pt idx="606">
                  <c:v>1.9279999999999999</c:v>
                </c:pt>
                <c:pt idx="607">
                  <c:v>1.9448000000000001</c:v>
                </c:pt>
                <c:pt idx="608">
                  <c:v>1.96</c:v>
                </c:pt>
                <c:pt idx="609">
                  <c:v>1.9779</c:v>
                </c:pt>
                <c:pt idx="610">
                  <c:v>1.9939</c:v>
                </c:pt>
                <c:pt idx="611">
                  <c:v>2.0042</c:v>
                </c:pt>
                <c:pt idx="612">
                  <c:v>2.0135000000000001</c:v>
                </c:pt>
                <c:pt idx="613">
                  <c:v>2.0240999999999998</c:v>
                </c:pt>
                <c:pt idx="614">
                  <c:v>2.0406</c:v>
                </c:pt>
                <c:pt idx="615">
                  <c:v>2.0644</c:v>
                </c:pt>
                <c:pt idx="616">
                  <c:v>2.0908000000000002</c:v>
                </c:pt>
                <c:pt idx="617">
                  <c:v>2.1076000000000001</c:v>
                </c:pt>
                <c:pt idx="618">
                  <c:v>2.1324999999999998</c:v>
                </c:pt>
                <c:pt idx="619">
                  <c:v>2.1711</c:v>
                </c:pt>
                <c:pt idx="620">
                  <c:v>2.2033</c:v>
                </c:pt>
                <c:pt idx="621">
                  <c:v>2.238</c:v>
                </c:pt>
                <c:pt idx="622">
                  <c:v>2.2766999999999999</c:v>
                </c:pt>
                <c:pt idx="623">
                  <c:v>2.3176000000000001</c:v>
                </c:pt>
                <c:pt idx="624">
                  <c:v>2.3576000000000001</c:v>
                </c:pt>
                <c:pt idx="625">
                  <c:v>2.3976999999999999</c:v>
                </c:pt>
                <c:pt idx="626">
                  <c:v>2.4428000000000001</c:v>
                </c:pt>
                <c:pt idx="627">
                  <c:v>2.4912999999999998</c:v>
                </c:pt>
                <c:pt idx="628">
                  <c:v>2.5312999999999999</c:v>
                </c:pt>
                <c:pt idx="629">
                  <c:v>2.5608</c:v>
                </c:pt>
                <c:pt idx="630">
                  <c:v>2.581</c:v>
                </c:pt>
                <c:pt idx="631">
                  <c:v>2.5954999999999999</c:v>
                </c:pt>
                <c:pt idx="632">
                  <c:v>2.5981000000000001</c:v>
                </c:pt>
                <c:pt idx="633">
                  <c:v>2.5977999999999999</c:v>
                </c:pt>
                <c:pt idx="634">
                  <c:v>2.5914000000000001</c:v>
                </c:pt>
                <c:pt idx="635">
                  <c:v>2.5851999999999999</c:v>
                </c:pt>
                <c:pt idx="636">
                  <c:v>2.5800999999999998</c:v>
                </c:pt>
                <c:pt idx="637">
                  <c:v>2.5808</c:v>
                </c:pt>
                <c:pt idx="638">
                  <c:v>2.5882999999999998</c:v>
                </c:pt>
                <c:pt idx="639">
                  <c:v>2.5981999999999998</c:v>
                </c:pt>
                <c:pt idx="640">
                  <c:v>2.6133000000000002</c:v>
                </c:pt>
                <c:pt idx="641">
                  <c:v>2.6347</c:v>
                </c:pt>
                <c:pt idx="642">
                  <c:v>2.6608999999999998</c:v>
                </c:pt>
                <c:pt idx="643">
                  <c:v>2.6863000000000001</c:v>
                </c:pt>
                <c:pt idx="644">
                  <c:v>2.7168000000000001</c:v>
                </c:pt>
                <c:pt idx="645">
                  <c:v>2.7521</c:v>
                </c:pt>
                <c:pt idx="646">
                  <c:v>2.7866</c:v>
                </c:pt>
                <c:pt idx="647">
                  <c:v>2.8243</c:v>
                </c:pt>
                <c:pt idx="648">
                  <c:v>2.8561999999999999</c:v>
                </c:pt>
                <c:pt idx="649">
                  <c:v>2.8824000000000001</c:v>
                </c:pt>
                <c:pt idx="650">
                  <c:v>2.9083000000000001</c:v>
                </c:pt>
                <c:pt idx="651">
                  <c:v>2.9276</c:v>
                </c:pt>
                <c:pt idx="652">
                  <c:v>2.9342000000000001</c:v>
                </c:pt>
                <c:pt idx="653">
                  <c:v>2.9405999999999999</c:v>
                </c:pt>
                <c:pt idx="654">
                  <c:v>2.9487000000000001</c:v>
                </c:pt>
                <c:pt idx="655">
                  <c:v>2.9548000000000001</c:v>
                </c:pt>
                <c:pt idx="656">
                  <c:v>2.9607999999999999</c:v>
                </c:pt>
                <c:pt idx="657">
                  <c:v>2.9632999999999998</c:v>
                </c:pt>
                <c:pt idx="658">
                  <c:v>2.9659</c:v>
                </c:pt>
                <c:pt idx="659">
                  <c:v>2.9689000000000001</c:v>
                </c:pt>
                <c:pt idx="660">
                  <c:v>2.9693000000000001</c:v>
                </c:pt>
                <c:pt idx="661">
                  <c:v>2.9666000000000001</c:v>
                </c:pt>
                <c:pt idx="662">
                  <c:v>2.9626000000000001</c:v>
                </c:pt>
                <c:pt idx="663">
                  <c:v>2.9611000000000001</c:v>
                </c:pt>
                <c:pt idx="664">
                  <c:v>2.9605999999999999</c:v>
                </c:pt>
                <c:pt idx="665">
                  <c:v>2.9594999999999998</c:v>
                </c:pt>
                <c:pt idx="666">
                  <c:v>2.9601999999999999</c:v>
                </c:pt>
                <c:pt idx="667">
                  <c:v>2.9634</c:v>
                </c:pt>
                <c:pt idx="668">
                  <c:v>2.9670000000000001</c:v>
                </c:pt>
                <c:pt idx="669">
                  <c:v>2.9729999999999999</c:v>
                </c:pt>
                <c:pt idx="670">
                  <c:v>2.9792999999999998</c:v>
                </c:pt>
                <c:pt idx="671">
                  <c:v>2.9885000000000002</c:v>
                </c:pt>
                <c:pt idx="672">
                  <c:v>3.0036999999999998</c:v>
                </c:pt>
                <c:pt idx="673">
                  <c:v>3.0188000000000001</c:v>
                </c:pt>
                <c:pt idx="674">
                  <c:v>3.0337999999999998</c:v>
                </c:pt>
                <c:pt idx="675">
                  <c:v>3.0526</c:v>
                </c:pt>
                <c:pt idx="676">
                  <c:v>3.0836999999999999</c:v>
                </c:pt>
                <c:pt idx="677">
                  <c:v>3.1168</c:v>
                </c:pt>
                <c:pt idx="678">
                  <c:v>3.1520999999999999</c:v>
                </c:pt>
                <c:pt idx="679">
                  <c:v>3.1920000000000002</c:v>
                </c:pt>
                <c:pt idx="680">
                  <c:v>3.2370999999999999</c:v>
                </c:pt>
                <c:pt idx="681">
                  <c:v>3.2839</c:v>
                </c:pt>
                <c:pt idx="682">
                  <c:v>3.3296000000000001</c:v>
                </c:pt>
                <c:pt idx="683">
                  <c:v>3.3643000000000001</c:v>
                </c:pt>
                <c:pt idx="684">
                  <c:v>3.3879999999999999</c:v>
                </c:pt>
                <c:pt idx="685">
                  <c:v>3.4018999999999999</c:v>
                </c:pt>
                <c:pt idx="686">
                  <c:v>3.4056000000000002</c:v>
                </c:pt>
                <c:pt idx="687">
                  <c:v>3.4060999999999999</c:v>
                </c:pt>
                <c:pt idx="688">
                  <c:v>3.4060999999999999</c:v>
                </c:pt>
                <c:pt idx="689">
                  <c:v>3.4062999999999999</c:v>
                </c:pt>
                <c:pt idx="690">
                  <c:v>3.4041999999999999</c:v>
                </c:pt>
                <c:pt idx="691">
                  <c:v>3.4037000000000002</c:v>
                </c:pt>
                <c:pt idx="692">
                  <c:v>3.4085999999999999</c:v>
                </c:pt>
                <c:pt idx="693">
                  <c:v>3.4113000000000002</c:v>
                </c:pt>
                <c:pt idx="694">
                  <c:v>3.4123999999999999</c:v>
                </c:pt>
                <c:pt idx="695">
                  <c:v>3.4142000000000001</c:v>
                </c:pt>
                <c:pt idx="696">
                  <c:v>3.4165000000000001</c:v>
                </c:pt>
                <c:pt idx="697">
                  <c:v>3.4156</c:v>
                </c:pt>
                <c:pt idx="698">
                  <c:v>3.4148999999999998</c:v>
                </c:pt>
                <c:pt idx="699">
                  <c:v>3.4116</c:v>
                </c:pt>
                <c:pt idx="700">
                  <c:v>3.4098000000000002</c:v>
                </c:pt>
                <c:pt idx="701">
                  <c:v>3.4108999999999998</c:v>
                </c:pt>
                <c:pt idx="702">
                  <c:v>3.4171</c:v>
                </c:pt>
                <c:pt idx="703">
                  <c:v>3.4289000000000001</c:v>
                </c:pt>
                <c:pt idx="704">
                  <c:v>3.4415</c:v>
                </c:pt>
                <c:pt idx="705">
                  <c:v>3.4535999999999998</c:v>
                </c:pt>
                <c:pt idx="706">
                  <c:v>3.4681000000000002</c:v>
                </c:pt>
                <c:pt idx="707">
                  <c:v>3.4857999999999998</c:v>
                </c:pt>
                <c:pt idx="708">
                  <c:v>3.5066000000000002</c:v>
                </c:pt>
                <c:pt idx="709">
                  <c:v>3.5261999999999998</c:v>
                </c:pt>
                <c:pt idx="710">
                  <c:v>3.5442</c:v>
                </c:pt>
                <c:pt idx="711">
                  <c:v>3.5600999999999998</c:v>
                </c:pt>
                <c:pt idx="712">
                  <c:v>3.5756000000000001</c:v>
                </c:pt>
                <c:pt idx="713">
                  <c:v>3.589</c:v>
                </c:pt>
                <c:pt idx="714">
                  <c:v>3.6011000000000002</c:v>
                </c:pt>
                <c:pt idx="715">
                  <c:v>3.6120000000000001</c:v>
                </c:pt>
                <c:pt idx="716">
                  <c:v>3.6311</c:v>
                </c:pt>
                <c:pt idx="717">
                  <c:v>3.6637</c:v>
                </c:pt>
                <c:pt idx="718">
                  <c:v>3.7054999999999998</c:v>
                </c:pt>
                <c:pt idx="719">
                  <c:v>3.7597999999999998</c:v>
                </c:pt>
                <c:pt idx="720">
                  <c:v>3.8359999999999999</c:v>
                </c:pt>
                <c:pt idx="721">
                  <c:v>3.9357000000000002</c:v>
                </c:pt>
                <c:pt idx="722">
                  <c:v>4.0425000000000004</c:v>
                </c:pt>
                <c:pt idx="723">
                  <c:v>4.1619000000000002</c:v>
                </c:pt>
                <c:pt idx="724">
                  <c:v>4.2910000000000004</c:v>
                </c:pt>
                <c:pt idx="725">
                  <c:v>4.4302999999999999</c:v>
                </c:pt>
                <c:pt idx="726">
                  <c:v>4.5872000000000002</c:v>
                </c:pt>
                <c:pt idx="727">
                  <c:v>4.7454999999999998</c:v>
                </c:pt>
                <c:pt idx="728">
                  <c:v>4.9028999999999998</c:v>
                </c:pt>
                <c:pt idx="729">
                  <c:v>5.0693999999999999</c:v>
                </c:pt>
                <c:pt idx="730">
                  <c:v>5.2491000000000003</c:v>
                </c:pt>
                <c:pt idx="731">
                  <c:v>5.4500999999999999</c:v>
                </c:pt>
                <c:pt idx="732">
                  <c:v>5.6691000000000003</c:v>
                </c:pt>
                <c:pt idx="733">
                  <c:v>5.8986999999999998</c:v>
                </c:pt>
                <c:pt idx="734">
                  <c:v>6.1310000000000002</c:v>
                </c:pt>
                <c:pt idx="735">
                  <c:v>6.3559000000000001</c:v>
                </c:pt>
                <c:pt idx="736">
                  <c:v>6.5708000000000002</c:v>
                </c:pt>
                <c:pt idx="737">
                  <c:v>6.7716000000000003</c:v>
                </c:pt>
                <c:pt idx="738">
                  <c:v>6.9649000000000001</c:v>
                </c:pt>
                <c:pt idx="739">
                  <c:v>7.1456999999999997</c:v>
                </c:pt>
                <c:pt idx="740">
                  <c:v>7.3125</c:v>
                </c:pt>
                <c:pt idx="741">
                  <c:v>7.4585999999999997</c:v>
                </c:pt>
                <c:pt idx="742">
                  <c:v>7.5834999999999999</c:v>
                </c:pt>
                <c:pt idx="743">
                  <c:v>7.6841999999999997</c:v>
                </c:pt>
                <c:pt idx="744">
                  <c:v>7.7584</c:v>
                </c:pt>
                <c:pt idx="745">
                  <c:v>7.8236999999999997</c:v>
                </c:pt>
                <c:pt idx="746">
                  <c:v>7.8818000000000001</c:v>
                </c:pt>
                <c:pt idx="747">
                  <c:v>7.9436</c:v>
                </c:pt>
                <c:pt idx="748">
                  <c:v>8.0107999999999997</c:v>
                </c:pt>
                <c:pt idx="749">
                  <c:v>8.0822000000000003</c:v>
                </c:pt>
                <c:pt idx="750">
                  <c:v>8.1621000000000006</c:v>
                </c:pt>
                <c:pt idx="751">
                  <c:v>8.2539999999999996</c:v>
                </c:pt>
                <c:pt idx="752">
                  <c:v>8.3492999999999995</c:v>
                </c:pt>
                <c:pt idx="753">
                  <c:v>8.4460999999999995</c:v>
                </c:pt>
                <c:pt idx="754">
                  <c:v>8.5326000000000004</c:v>
                </c:pt>
                <c:pt idx="755">
                  <c:v>8.6173000000000002</c:v>
                </c:pt>
                <c:pt idx="756">
                  <c:v>8.6997999999999998</c:v>
                </c:pt>
                <c:pt idx="757">
                  <c:v>8.7715999999999994</c:v>
                </c:pt>
                <c:pt idx="758">
                  <c:v>8.8427000000000007</c:v>
                </c:pt>
                <c:pt idx="759">
                  <c:v>8.9267000000000003</c:v>
                </c:pt>
                <c:pt idx="760">
                  <c:v>9.0052000000000003</c:v>
                </c:pt>
                <c:pt idx="761">
                  <c:v>9.0846999999999998</c:v>
                </c:pt>
                <c:pt idx="762">
                  <c:v>9.1872000000000007</c:v>
                </c:pt>
                <c:pt idx="763">
                  <c:v>9.3023000000000007</c:v>
                </c:pt>
                <c:pt idx="764">
                  <c:v>9.4214000000000002</c:v>
                </c:pt>
                <c:pt idx="765">
                  <c:v>9.5457999999999998</c:v>
                </c:pt>
                <c:pt idx="766">
                  <c:v>9.6819000000000006</c:v>
                </c:pt>
                <c:pt idx="767">
                  <c:v>9.8143999999999991</c:v>
                </c:pt>
                <c:pt idx="768">
                  <c:v>9.9544999999999995</c:v>
                </c:pt>
                <c:pt idx="769">
                  <c:v>10.089</c:v>
                </c:pt>
                <c:pt idx="770">
                  <c:v>10.224</c:v>
                </c:pt>
                <c:pt idx="771">
                  <c:v>10.361000000000001</c:v>
                </c:pt>
                <c:pt idx="772">
                  <c:v>10.49</c:v>
                </c:pt>
                <c:pt idx="773">
                  <c:v>10.621</c:v>
                </c:pt>
                <c:pt idx="774">
                  <c:v>10.752000000000001</c:v>
                </c:pt>
                <c:pt idx="775">
                  <c:v>10.875999999999999</c:v>
                </c:pt>
                <c:pt idx="776">
                  <c:v>10.997999999999999</c:v>
                </c:pt>
                <c:pt idx="777">
                  <c:v>11.116</c:v>
                </c:pt>
                <c:pt idx="778">
                  <c:v>11.231999999999999</c:v>
                </c:pt>
                <c:pt idx="779">
                  <c:v>11.335000000000001</c:v>
                </c:pt>
                <c:pt idx="780">
                  <c:v>11.433</c:v>
                </c:pt>
                <c:pt idx="781">
                  <c:v>11.523</c:v>
                </c:pt>
                <c:pt idx="782">
                  <c:v>11.614000000000001</c:v>
                </c:pt>
                <c:pt idx="783">
                  <c:v>11.69</c:v>
                </c:pt>
                <c:pt idx="784">
                  <c:v>11.747</c:v>
                </c:pt>
                <c:pt idx="785">
                  <c:v>11.789</c:v>
                </c:pt>
                <c:pt idx="786">
                  <c:v>11.823</c:v>
                </c:pt>
                <c:pt idx="787">
                  <c:v>11.846</c:v>
                </c:pt>
                <c:pt idx="788">
                  <c:v>11.86</c:v>
                </c:pt>
                <c:pt idx="789">
                  <c:v>11.88</c:v>
                </c:pt>
                <c:pt idx="790">
                  <c:v>11.903</c:v>
                </c:pt>
                <c:pt idx="791">
                  <c:v>11.919</c:v>
                </c:pt>
                <c:pt idx="792">
                  <c:v>11.935</c:v>
                </c:pt>
                <c:pt idx="793">
                  <c:v>11.942</c:v>
                </c:pt>
                <c:pt idx="794">
                  <c:v>11.94</c:v>
                </c:pt>
                <c:pt idx="795">
                  <c:v>11.938000000000001</c:v>
                </c:pt>
                <c:pt idx="796">
                  <c:v>11.933</c:v>
                </c:pt>
                <c:pt idx="797">
                  <c:v>11.928000000000001</c:v>
                </c:pt>
                <c:pt idx="798">
                  <c:v>11.922000000000001</c:v>
                </c:pt>
                <c:pt idx="799">
                  <c:v>11.917</c:v>
                </c:pt>
                <c:pt idx="800">
                  <c:v>11.916</c:v>
                </c:pt>
                <c:pt idx="801">
                  <c:v>11.906000000000001</c:v>
                </c:pt>
                <c:pt idx="802">
                  <c:v>11.901</c:v>
                </c:pt>
                <c:pt idx="803">
                  <c:v>11.903</c:v>
                </c:pt>
                <c:pt idx="804">
                  <c:v>11.9</c:v>
                </c:pt>
                <c:pt idx="805">
                  <c:v>11.887</c:v>
                </c:pt>
                <c:pt idx="806">
                  <c:v>11.872999999999999</c:v>
                </c:pt>
                <c:pt idx="807">
                  <c:v>11.861000000000001</c:v>
                </c:pt>
                <c:pt idx="808">
                  <c:v>11.853</c:v>
                </c:pt>
                <c:pt idx="809">
                  <c:v>11.845000000000001</c:v>
                </c:pt>
                <c:pt idx="810">
                  <c:v>11.833</c:v>
                </c:pt>
                <c:pt idx="811">
                  <c:v>11.811</c:v>
                </c:pt>
                <c:pt idx="812">
                  <c:v>11.787000000000001</c:v>
                </c:pt>
                <c:pt idx="813">
                  <c:v>11.769</c:v>
                </c:pt>
                <c:pt idx="814">
                  <c:v>11.753</c:v>
                </c:pt>
                <c:pt idx="815">
                  <c:v>11.723000000000001</c:v>
                </c:pt>
                <c:pt idx="816">
                  <c:v>11.678000000000001</c:v>
                </c:pt>
                <c:pt idx="817">
                  <c:v>11.632</c:v>
                </c:pt>
                <c:pt idx="818">
                  <c:v>11.599</c:v>
                </c:pt>
                <c:pt idx="819">
                  <c:v>11.571</c:v>
                </c:pt>
                <c:pt idx="820">
                  <c:v>11.541</c:v>
                </c:pt>
                <c:pt idx="821">
                  <c:v>11.515000000000001</c:v>
                </c:pt>
                <c:pt idx="822">
                  <c:v>11.497999999999999</c:v>
                </c:pt>
                <c:pt idx="823">
                  <c:v>11.48</c:v>
                </c:pt>
                <c:pt idx="824">
                  <c:v>11.45</c:v>
                </c:pt>
                <c:pt idx="825">
                  <c:v>11.417999999999999</c:v>
                </c:pt>
                <c:pt idx="826">
                  <c:v>11.394</c:v>
                </c:pt>
                <c:pt idx="827">
                  <c:v>11.372</c:v>
                </c:pt>
                <c:pt idx="828">
                  <c:v>11.351000000000001</c:v>
                </c:pt>
                <c:pt idx="829">
                  <c:v>11.337</c:v>
                </c:pt>
                <c:pt idx="830">
                  <c:v>11.333</c:v>
                </c:pt>
                <c:pt idx="831">
                  <c:v>11.339</c:v>
                </c:pt>
                <c:pt idx="832">
                  <c:v>11.348000000000001</c:v>
                </c:pt>
                <c:pt idx="833">
                  <c:v>11.358000000000001</c:v>
                </c:pt>
                <c:pt idx="834">
                  <c:v>11.367000000000001</c:v>
                </c:pt>
                <c:pt idx="835">
                  <c:v>11.372</c:v>
                </c:pt>
                <c:pt idx="836">
                  <c:v>11.375</c:v>
                </c:pt>
                <c:pt idx="837">
                  <c:v>11.377000000000001</c:v>
                </c:pt>
                <c:pt idx="838">
                  <c:v>11.37</c:v>
                </c:pt>
                <c:pt idx="839">
                  <c:v>11.356999999999999</c:v>
                </c:pt>
                <c:pt idx="840">
                  <c:v>11.342000000000001</c:v>
                </c:pt>
                <c:pt idx="841">
                  <c:v>11.324999999999999</c:v>
                </c:pt>
                <c:pt idx="842">
                  <c:v>11.318</c:v>
                </c:pt>
                <c:pt idx="843">
                  <c:v>11.317</c:v>
                </c:pt>
                <c:pt idx="844">
                  <c:v>11.308</c:v>
                </c:pt>
                <c:pt idx="845">
                  <c:v>11.303000000000001</c:v>
                </c:pt>
                <c:pt idx="846">
                  <c:v>11.295999999999999</c:v>
                </c:pt>
                <c:pt idx="847">
                  <c:v>11.297000000000001</c:v>
                </c:pt>
                <c:pt idx="848">
                  <c:v>11.305</c:v>
                </c:pt>
                <c:pt idx="849">
                  <c:v>11.308</c:v>
                </c:pt>
                <c:pt idx="850">
                  <c:v>11.305</c:v>
                </c:pt>
                <c:pt idx="851">
                  <c:v>11.302</c:v>
                </c:pt>
                <c:pt idx="852">
                  <c:v>11.294</c:v>
                </c:pt>
                <c:pt idx="853">
                  <c:v>11.284000000000001</c:v>
                </c:pt>
                <c:pt idx="854">
                  <c:v>11.282999999999999</c:v>
                </c:pt>
                <c:pt idx="855">
                  <c:v>11.292</c:v>
                </c:pt>
                <c:pt idx="856">
                  <c:v>11.302</c:v>
                </c:pt>
                <c:pt idx="857">
                  <c:v>11.305999999999999</c:v>
                </c:pt>
                <c:pt idx="858">
                  <c:v>11.311</c:v>
                </c:pt>
                <c:pt idx="859">
                  <c:v>11.307</c:v>
                </c:pt>
                <c:pt idx="860">
                  <c:v>11.288</c:v>
                </c:pt>
                <c:pt idx="861">
                  <c:v>11.257999999999999</c:v>
                </c:pt>
                <c:pt idx="862">
                  <c:v>11.224</c:v>
                </c:pt>
                <c:pt idx="863">
                  <c:v>11.196999999999999</c:v>
                </c:pt>
                <c:pt idx="864">
                  <c:v>11.175000000000001</c:v>
                </c:pt>
                <c:pt idx="865">
                  <c:v>11.154</c:v>
                </c:pt>
                <c:pt idx="866">
                  <c:v>11.143000000000001</c:v>
                </c:pt>
                <c:pt idx="867">
                  <c:v>11.137</c:v>
                </c:pt>
                <c:pt idx="868">
                  <c:v>11.132</c:v>
                </c:pt>
                <c:pt idx="869">
                  <c:v>11.129</c:v>
                </c:pt>
                <c:pt idx="870">
                  <c:v>11.128</c:v>
                </c:pt>
                <c:pt idx="871">
                  <c:v>11.116</c:v>
                </c:pt>
                <c:pt idx="872">
                  <c:v>11.106</c:v>
                </c:pt>
                <c:pt idx="873">
                  <c:v>11.096</c:v>
                </c:pt>
                <c:pt idx="874">
                  <c:v>11.086</c:v>
                </c:pt>
                <c:pt idx="875">
                  <c:v>11.073</c:v>
                </c:pt>
                <c:pt idx="876">
                  <c:v>11.065</c:v>
                </c:pt>
                <c:pt idx="877">
                  <c:v>11.055999999999999</c:v>
                </c:pt>
                <c:pt idx="878">
                  <c:v>11.045</c:v>
                </c:pt>
                <c:pt idx="879">
                  <c:v>11.04</c:v>
                </c:pt>
                <c:pt idx="880">
                  <c:v>11.039</c:v>
                </c:pt>
                <c:pt idx="881">
                  <c:v>11.035</c:v>
                </c:pt>
                <c:pt idx="882">
                  <c:v>11.036</c:v>
                </c:pt>
                <c:pt idx="883">
                  <c:v>11.037000000000001</c:v>
                </c:pt>
                <c:pt idx="884">
                  <c:v>11.038</c:v>
                </c:pt>
                <c:pt idx="885">
                  <c:v>11.032</c:v>
                </c:pt>
                <c:pt idx="886">
                  <c:v>11.026</c:v>
                </c:pt>
                <c:pt idx="887">
                  <c:v>11.023</c:v>
                </c:pt>
                <c:pt idx="888">
                  <c:v>11.023999999999999</c:v>
                </c:pt>
                <c:pt idx="889">
                  <c:v>11.032</c:v>
                </c:pt>
                <c:pt idx="890">
                  <c:v>11.032999999999999</c:v>
                </c:pt>
                <c:pt idx="891">
                  <c:v>11.032</c:v>
                </c:pt>
                <c:pt idx="892">
                  <c:v>11.037000000000001</c:v>
                </c:pt>
                <c:pt idx="893">
                  <c:v>11.037000000000001</c:v>
                </c:pt>
                <c:pt idx="894">
                  <c:v>11.032999999999999</c:v>
                </c:pt>
                <c:pt idx="895">
                  <c:v>11.029</c:v>
                </c:pt>
                <c:pt idx="896">
                  <c:v>11.025</c:v>
                </c:pt>
                <c:pt idx="897">
                  <c:v>11.018000000000001</c:v>
                </c:pt>
                <c:pt idx="898">
                  <c:v>11.007999999999999</c:v>
                </c:pt>
                <c:pt idx="899">
                  <c:v>10.994999999999999</c:v>
                </c:pt>
                <c:pt idx="900">
                  <c:v>10.981</c:v>
                </c:pt>
                <c:pt idx="901">
                  <c:v>10.973000000000001</c:v>
                </c:pt>
                <c:pt idx="902">
                  <c:v>10.968999999999999</c:v>
                </c:pt>
                <c:pt idx="903">
                  <c:v>10.967000000000001</c:v>
                </c:pt>
                <c:pt idx="904">
                  <c:v>10.968999999999999</c:v>
                </c:pt>
                <c:pt idx="905">
                  <c:v>10.972</c:v>
                </c:pt>
                <c:pt idx="906">
                  <c:v>10.974</c:v>
                </c:pt>
                <c:pt idx="907">
                  <c:v>10.973000000000001</c:v>
                </c:pt>
                <c:pt idx="908">
                  <c:v>10.978</c:v>
                </c:pt>
                <c:pt idx="909">
                  <c:v>10.99</c:v>
                </c:pt>
                <c:pt idx="910">
                  <c:v>11.009</c:v>
                </c:pt>
                <c:pt idx="911">
                  <c:v>11.028</c:v>
                </c:pt>
                <c:pt idx="912">
                  <c:v>11.055999999999999</c:v>
                </c:pt>
                <c:pt idx="913">
                  <c:v>11.086</c:v>
                </c:pt>
                <c:pt idx="914">
                  <c:v>11.109</c:v>
                </c:pt>
                <c:pt idx="915">
                  <c:v>11.125</c:v>
                </c:pt>
                <c:pt idx="916">
                  <c:v>11.141999999999999</c:v>
                </c:pt>
                <c:pt idx="917">
                  <c:v>11.163</c:v>
                </c:pt>
                <c:pt idx="918">
                  <c:v>11.188000000000001</c:v>
                </c:pt>
                <c:pt idx="919">
                  <c:v>11.212</c:v>
                </c:pt>
                <c:pt idx="920">
                  <c:v>11.237</c:v>
                </c:pt>
                <c:pt idx="921">
                  <c:v>11.26</c:v>
                </c:pt>
                <c:pt idx="922">
                  <c:v>11.282</c:v>
                </c:pt>
                <c:pt idx="923">
                  <c:v>11.3</c:v>
                </c:pt>
                <c:pt idx="924">
                  <c:v>11.323</c:v>
                </c:pt>
                <c:pt idx="925">
                  <c:v>11.361000000000001</c:v>
                </c:pt>
                <c:pt idx="926">
                  <c:v>11.413</c:v>
                </c:pt>
                <c:pt idx="927">
                  <c:v>11.456</c:v>
                </c:pt>
                <c:pt idx="928">
                  <c:v>11.497</c:v>
                </c:pt>
                <c:pt idx="929">
                  <c:v>11.528</c:v>
                </c:pt>
                <c:pt idx="930">
                  <c:v>11.547000000000001</c:v>
                </c:pt>
                <c:pt idx="931">
                  <c:v>11.564</c:v>
                </c:pt>
                <c:pt idx="932">
                  <c:v>11.561999999999999</c:v>
                </c:pt>
                <c:pt idx="933">
                  <c:v>11.525</c:v>
                </c:pt>
                <c:pt idx="934">
                  <c:v>11.478</c:v>
                </c:pt>
                <c:pt idx="935">
                  <c:v>11.420999999999999</c:v>
                </c:pt>
                <c:pt idx="936">
                  <c:v>11.349</c:v>
                </c:pt>
                <c:pt idx="937">
                  <c:v>11.273</c:v>
                </c:pt>
                <c:pt idx="938">
                  <c:v>11.211</c:v>
                </c:pt>
                <c:pt idx="939">
                  <c:v>11.151999999999999</c:v>
                </c:pt>
                <c:pt idx="940">
                  <c:v>11.101000000000001</c:v>
                </c:pt>
                <c:pt idx="941">
                  <c:v>11.052</c:v>
                </c:pt>
                <c:pt idx="942">
                  <c:v>11.01</c:v>
                </c:pt>
                <c:pt idx="943">
                  <c:v>10.991</c:v>
                </c:pt>
                <c:pt idx="944">
                  <c:v>10.986000000000001</c:v>
                </c:pt>
                <c:pt idx="945">
                  <c:v>10.986000000000001</c:v>
                </c:pt>
                <c:pt idx="946">
                  <c:v>10.993</c:v>
                </c:pt>
                <c:pt idx="947">
                  <c:v>11.013999999999999</c:v>
                </c:pt>
                <c:pt idx="948">
                  <c:v>11.038</c:v>
                </c:pt>
                <c:pt idx="949">
                  <c:v>11.065</c:v>
                </c:pt>
                <c:pt idx="950">
                  <c:v>11.093999999999999</c:v>
                </c:pt>
                <c:pt idx="951">
                  <c:v>11.118</c:v>
                </c:pt>
                <c:pt idx="952">
                  <c:v>11.141</c:v>
                </c:pt>
                <c:pt idx="953">
                  <c:v>11.157</c:v>
                </c:pt>
                <c:pt idx="954">
                  <c:v>11.179</c:v>
                </c:pt>
                <c:pt idx="955">
                  <c:v>11.2</c:v>
                </c:pt>
                <c:pt idx="956">
                  <c:v>11.21</c:v>
                </c:pt>
                <c:pt idx="957">
                  <c:v>11.221</c:v>
                </c:pt>
                <c:pt idx="958">
                  <c:v>11.231</c:v>
                </c:pt>
                <c:pt idx="959">
                  <c:v>11.24</c:v>
                </c:pt>
                <c:pt idx="960">
                  <c:v>11.254</c:v>
                </c:pt>
                <c:pt idx="961">
                  <c:v>11.266</c:v>
                </c:pt>
                <c:pt idx="962">
                  <c:v>11.286</c:v>
                </c:pt>
                <c:pt idx="963">
                  <c:v>11.303000000000001</c:v>
                </c:pt>
                <c:pt idx="964">
                  <c:v>11.321</c:v>
                </c:pt>
                <c:pt idx="965">
                  <c:v>11.332000000000001</c:v>
                </c:pt>
                <c:pt idx="966">
                  <c:v>11.336</c:v>
                </c:pt>
                <c:pt idx="967">
                  <c:v>11.337</c:v>
                </c:pt>
                <c:pt idx="968">
                  <c:v>11.332000000000001</c:v>
                </c:pt>
                <c:pt idx="969">
                  <c:v>11.332000000000001</c:v>
                </c:pt>
                <c:pt idx="970">
                  <c:v>11.342000000000001</c:v>
                </c:pt>
                <c:pt idx="971">
                  <c:v>11.352</c:v>
                </c:pt>
                <c:pt idx="972">
                  <c:v>11.361000000000001</c:v>
                </c:pt>
                <c:pt idx="973">
                  <c:v>11.367000000000001</c:v>
                </c:pt>
                <c:pt idx="974">
                  <c:v>11.38</c:v>
                </c:pt>
                <c:pt idx="975">
                  <c:v>11.398</c:v>
                </c:pt>
                <c:pt idx="976">
                  <c:v>11.406000000000001</c:v>
                </c:pt>
                <c:pt idx="977">
                  <c:v>11.411</c:v>
                </c:pt>
                <c:pt idx="978">
                  <c:v>11.417999999999999</c:v>
                </c:pt>
                <c:pt idx="979">
                  <c:v>11.425000000000001</c:v>
                </c:pt>
                <c:pt idx="980">
                  <c:v>11.429</c:v>
                </c:pt>
                <c:pt idx="981">
                  <c:v>11.432</c:v>
                </c:pt>
                <c:pt idx="982">
                  <c:v>11.443</c:v>
                </c:pt>
                <c:pt idx="983">
                  <c:v>11.445</c:v>
                </c:pt>
                <c:pt idx="984">
                  <c:v>11.448</c:v>
                </c:pt>
                <c:pt idx="985">
                  <c:v>11.456</c:v>
                </c:pt>
                <c:pt idx="986">
                  <c:v>11.459</c:v>
                </c:pt>
                <c:pt idx="987">
                  <c:v>11.456</c:v>
                </c:pt>
                <c:pt idx="988">
                  <c:v>11.47</c:v>
                </c:pt>
                <c:pt idx="989">
                  <c:v>11.494999999999999</c:v>
                </c:pt>
                <c:pt idx="990">
                  <c:v>11.513999999999999</c:v>
                </c:pt>
                <c:pt idx="991">
                  <c:v>11.544</c:v>
                </c:pt>
                <c:pt idx="992">
                  <c:v>11.577999999999999</c:v>
                </c:pt>
                <c:pt idx="993">
                  <c:v>11.602</c:v>
                </c:pt>
                <c:pt idx="994">
                  <c:v>11.628</c:v>
                </c:pt>
                <c:pt idx="995">
                  <c:v>11.66</c:v>
                </c:pt>
                <c:pt idx="996">
                  <c:v>11.677</c:v>
                </c:pt>
                <c:pt idx="997">
                  <c:v>11.695</c:v>
                </c:pt>
                <c:pt idx="998">
                  <c:v>11.718999999999999</c:v>
                </c:pt>
                <c:pt idx="999">
                  <c:v>11.743</c:v>
                </c:pt>
                <c:pt idx="1000">
                  <c:v>11.765000000000001</c:v>
                </c:pt>
                <c:pt idx="1001">
                  <c:v>11.792999999999999</c:v>
                </c:pt>
                <c:pt idx="1002">
                  <c:v>11.824</c:v>
                </c:pt>
                <c:pt idx="1003">
                  <c:v>11.853</c:v>
                </c:pt>
                <c:pt idx="1004">
                  <c:v>11.885</c:v>
                </c:pt>
                <c:pt idx="1005">
                  <c:v>11.917</c:v>
                </c:pt>
                <c:pt idx="1006">
                  <c:v>11.941000000000001</c:v>
                </c:pt>
                <c:pt idx="1007">
                  <c:v>11.964</c:v>
                </c:pt>
                <c:pt idx="1008">
                  <c:v>11.989000000000001</c:v>
                </c:pt>
                <c:pt idx="1009">
                  <c:v>12.013</c:v>
                </c:pt>
                <c:pt idx="1010">
                  <c:v>12.029</c:v>
                </c:pt>
                <c:pt idx="1011">
                  <c:v>12.042</c:v>
                </c:pt>
                <c:pt idx="1012">
                  <c:v>12.06</c:v>
                </c:pt>
                <c:pt idx="1013">
                  <c:v>12.077999999999999</c:v>
                </c:pt>
                <c:pt idx="1014">
                  <c:v>12.09</c:v>
                </c:pt>
                <c:pt idx="1015">
                  <c:v>12.093999999999999</c:v>
                </c:pt>
                <c:pt idx="1016">
                  <c:v>12.092000000000001</c:v>
                </c:pt>
                <c:pt idx="1017">
                  <c:v>12.085000000000001</c:v>
                </c:pt>
                <c:pt idx="1018">
                  <c:v>12.08</c:v>
                </c:pt>
                <c:pt idx="1019">
                  <c:v>12.068</c:v>
                </c:pt>
                <c:pt idx="1020">
                  <c:v>12.055</c:v>
                </c:pt>
                <c:pt idx="1021">
                  <c:v>12.045999999999999</c:v>
                </c:pt>
                <c:pt idx="1022">
                  <c:v>12.036</c:v>
                </c:pt>
                <c:pt idx="1023">
                  <c:v>12.028</c:v>
                </c:pt>
                <c:pt idx="1024">
                  <c:v>12.023</c:v>
                </c:pt>
                <c:pt idx="1025">
                  <c:v>12.023</c:v>
                </c:pt>
                <c:pt idx="1026">
                  <c:v>12.026999999999999</c:v>
                </c:pt>
                <c:pt idx="1027">
                  <c:v>12.031000000000001</c:v>
                </c:pt>
                <c:pt idx="1028">
                  <c:v>12.034000000000001</c:v>
                </c:pt>
                <c:pt idx="1029">
                  <c:v>12.044</c:v>
                </c:pt>
                <c:pt idx="1030">
                  <c:v>12.053000000000001</c:v>
                </c:pt>
                <c:pt idx="1031">
                  <c:v>12.065</c:v>
                </c:pt>
                <c:pt idx="1032">
                  <c:v>12.074999999999999</c:v>
                </c:pt>
                <c:pt idx="1033">
                  <c:v>12.086</c:v>
                </c:pt>
                <c:pt idx="1034">
                  <c:v>12.096</c:v>
                </c:pt>
                <c:pt idx="1035">
                  <c:v>12.101000000000001</c:v>
                </c:pt>
                <c:pt idx="1036">
                  <c:v>12.105</c:v>
                </c:pt>
                <c:pt idx="1037">
                  <c:v>12.103999999999999</c:v>
                </c:pt>
                <c:pt idx="1038">
                  <c:v>12.102</c:v>
                </c:pt>
                <c:pt idx="1039">
                  <c:v>12.103999999999999</c:v>
                </c:pt>
                <c:pt idx="1040">
                  <c:v>12.105</c:v>
                </c:pt>
                <c:pt idx="1041">
                  <c:v>12.105</c:v>
                </c:pt>
                <c:pt idx="1042">
                  <c:v>12.105</c:v>
                </c:pt>
                <c:pt idx="1043">
                  <c:v>12.103</c:v>
                </c:pt>
                <c:pt idx="1044">
                  <c:v>12.103</c:v>
                </c:pt>
                <c:pt idx="1045">
                  <c:v>12.1</c:v>
                </c:pt>
                <c:pt idx="1046">
                  <c:v>12.099</c:v>
                </c:pt>
                <c:pt idx="1047">
                  <c:v>12.103</c:v>
                </c:pt>
                <c:pt idx="1048">
                  <c:v>12.108000000000001</c:v>
                </c:pt>
                <c:pt idx="1049">
                  <c:v>12.119</c:v>
                </c:pt>
                <c:pt idx="1050">
                  <c:v>12.137</c:v>
                </c:pt>
                <c:pt idx="1051">
                  <c:v>12.153</c:v>
                </c:pt>
                <c:pt idx="1052">
                  <c:v>12.167</c:v>
                </c:pt>
                <c:pt idx="1053">
                  <c:v>12.180999999999999</c:v>
                </c:pt>
                <c:pt idx="1054">
                  <c:v>12.195</c:v>
                </c:pt>
                <c:pt idx="1055">
                  <c:v>12.205</c:v>
                </c:pt>
                <c:pt idx="1056">
                  <c:v>12.215</c:v>
                </c:pt>
                <c:pt idx="1057">
                  <c:v>12.224</c:v>
                </c:pt>
                <c:pt idx="1058">
                  <c:v>12.234</c:v>
                </c:pt>
                <c:pt idx="1059">
                  <c:v>12.24</c:v>
                </c:pt>
                <c:pt idx="1060">
                  <c:v>12.244</c:v>
                </c:pt>
                <c:pt idx="1061">
                  <c:v>12.244999999999999</c:v>
                </c:pt>
                <c:pt idx="1062">
                  <c:v>12.243</c:v>
                </c:pt>
                <c:pt idx="1063">
                  <c:v>12.244</c:v>
                </c:pt>
                <c:pt idx="1064">
                  <c:v>12.244999999999999</c:v>
                </c:pt>
                <c:pt idx="1065">
                  <c:v>12.244</c:v>
                </c:pt>
                <c:pt idx="1066">
                  <c:v>12.244</c:v>
                </c:pt>
                <c:pt idx="1067">
                  <c:v>12.24</c:v>
                </c:pt>
                <c:pt idx="1068">
                  <c:v>12.234</c:v>
                </c:pt>
                <c:pt idx="1069">
                  <c:v>12.228999999999999</c:v>
                </c:pt>
                <c:pt idx="1070">
                  <c:v>12.23</c:v>
                </c:pt>
                <c:pt idx="1071">
                  <c:v>12.231</c:v>
                </c:pt>
                <c:pt idx="1072">
                  <c:v>12.238</c:v>
                </c:pt>
                <c:pt idx="1073">
                  <c:v>12.244999999999999</c:v>
                </c:pt>
                <c:pt idx="1074">
                  <c:v>12.25</c:v>
                </c:pt>
                <c:pt idx="1075">
                  <c:v>12.257</c:v>
                </c:pt>
                <c:pt idx="1076">
                  <c:v>12.265000000000001</c:v>
                </c:pt>
                <c:pt idx="1077">
                  <c:v>12.268000000000001</c:v>
                </c:pt>
                <c:pt idx="1078">
                  <c:v>12.272</c:v>
                </c:pt>
                <c:pt idx="1079">
                  <c:v>12.276</c:v>
                </c:pt>
                <c:pt idx="1080">
                  <c:v>12.285</c:v>
                </c:pt>
                <c:pt idx="1081">
                  <c:v>12.292</c:v>
                </c:pt>
                <c:pt idx="1082">
                  <c:v>12.295999999999999</c:v>
                </c:pt>
                <c:pt idx="1083">
                  <c:v>12.304</c:v>
                </c:pt>
                <c:pt idx="1084">
                  <c:v>12.308999999999999</c:v>
                </c:pt>
                <c:pt idx="1085">
                  <c:v>12.318</c:v>
                </c:pt>
                <c:pt idx="1086">
                  <c:v>12.329000000000001</c:v>
                </c:pt>
                <c:pt idx="1087">
                  <c:v>12.337999999999999</c:v>
                </c:pt>
                <c:pt idx="1088">
                  <c:v>12.347</c:v>
                </c:pt>
                <c:pt idx="1089">
                  <c:v>12.351000000000001</c:v>
                </c:pt>
                <c:pt idx="1090">
                  <c:v>12.356</c:v>
                </c:pt>
                <c:pt idx="1091">
                  <c:v>12.365</c:v>
                </c:pt>
                <c:pt idx="1092">
                  <c:v>12.372</c:v>
                </c:pt>
                <c:pt idx="1093">
                  <c:v>12.375</c:v>
                </c:pt>
                <c:pt idx="1094">
                  <c:v>12.377000000000001</c:v>
                </c:pt>
                <c:pt idx="1095">
                  <c:v>12.375999999999999</c:v>
                </c:pt>
                <c:pt idx="1096">
                  <c:v>12.37</c:v>
                </c:pt>
                <c:pt idx="1097">
                  <c:v>12.36</c:v>
                </c:pt>
                <c:pt idx="1098">
                  <c:v>12.351000000000001</c:v>
                </c:pt>
                <c:pt idx="1099">
                  <c:v>12.346</c:v>
                </c:pt>
                <c:pt idx="1100">
                  <c:v>12.343999999999999</c:v>
                </c:pt>
                <c:pt idx="1101">
                  <c:v>12.343</c:v>
                </c:pt>
                <c:pt idx="1102">
                  <c:v>12.342000000000001</c:v>
                </c:pt>
                <c:pt idx="1103">
                  <c:v>12.346</c:v>
                </c:pt>
                <c:pt idx="1104">
                  <c:v>12.351000000000001</c:v>
                </c:pt>
                <c:pt idx="1105">
                  <c:v>12.358000000000001</c:v>
                </c:pt>
                <c:pt idx="1106">
                  <c:v>12.366</c:v>
                </c:pt>
                <c:pt idx="1107">
                  <c:v>12.374000000000001</c:v>
                </c:pt>
                <c:pt idx="1108">
                  <c:v>12.382</c:v>
                </c:pt>
                <c:pt idx="1109">
                  <c:v>12.391999999999999</c:v>
                </c:pt>
                <c:pt idx="1110">
                  <c:v>12.4</c:v>
                </c:pt>
                <c:pt idx="1111">
                  <c:v>12.407999999999999</c:v>
                </c:pt>
                <c:pt idx="1112">
                  <c:v>12.423</c:v>
                </c:pt>
                <c:pt idx="1113">
                  <c:v>12.441000000000001</c:v>
                </c:pt>
                <c:pt idx="1114">
                  <c:v>12.462999999999999</c:v>
                </c:pt>
                <c:pt idx="1115">
                  <c:v>12.486000000000001</c:v>
                </c:pt>
                <c:pt idx="1116">
                  <c:v>12.512</c:v>
                </c:pt>
                <c:pt idx="1117">
                  <c:v>12.534000000000001</c:v>
                </c:pt>
                <c:pt idx="1118">
                  <c:v>12.55</c:v>
                </c:pt>
                <c:pt idx="1119">
                  <c:v>12.554</c:v>
                </c:pt>
                <c:pt idx="1120">
                  <c:v>12.551</c:v>
                </c:pt>
                <c:pt idx="1121">
                  <c:v>12.542999999999999</c:v>
                </c:pt>
                <c:pt idx="1122">
                  <c:v>12.529</c:v>
                </c:pt>
                <c:pt idx="1123">
                  <c:v>12.507999999999999</c:v>
                </c:pt>
                <c:pt idx="1124">
                  <c:v>12.481999999999999</c:v>
                </c:pt>
                <c:pt idx="1125">
                  <c:v>12.467000000000001</c:v>
                </c:pt>
                <c:pt idx="1126">
                  <c:v>12.464</c:v>
                </c:pt>
                <c:pt idx="1127">
                  <c:v>12.471</c:v>
                </c:pt>
                <c:pt idx="1128">
                  <c:v>12.481999999999999</c:v>
                </c:pt>
                <c:pt idx="1129">
                  <c:v>12.502000000000001</c:v>
                </c:pt>
                <c:pt idx="1130">
                  <c:v>12.531000000000001</c:v>
                </c:pt>
                <c:pt idx="1131">
                  <c:v>12.561999999999999</c:v>
                </c:pt>
                <c:pt idx="1132">
                  <c:v>12.585000000000001</c:v>
                </c:pt>
                <c:pt idx="1133">
                  <c:v>12.613</c:v>
                </c:pt>
                <c:pt idx="1134">
                  <c:v>12.643000000000001</c:v>
                </c:pt>
                <c:pt idx="1135">
                  <c:v>12.673999999999999</c:v>
                </c:pt>
                <c:pt idx="1136">
                  <c:v>12.698</c:v>
                </c:pt>
                <c:pt idx="1137">
                  <c:v>12.707000000000001</c:v>
                </c:pt>
                <c:pt idx="1138">
                  <c:v>12.71</c:v>
                </c:pt>
                <c:pt idx="1139">
                  <c:v>12.714</c:v>
                </c:pt>
                <c:pt idx="1140">
                  <c:v>12.714</c:v>
                </c:pt>
                <c:pt idx="1141">
                  <c:v>12.717000000000001</c:v>
                </c:pt>
                <c:pt idx="1142">
                  <c:v>12.715</c:v>
                </c:pt>
                <c:pt idx="1143">
                  <c:v>12.707000000000001</c:v>
                </c:pt>
                <c:pt idx="1144">
                  <c:v>12.696999999999999</c:v>
                </c:pt>
                <c:pt idx="1145">
                  <c:v>12.688000000000001</c:v>
                </c:pt>
                <c:pt idx="1146">
                  <c:v>12.683</c:v>
                </c:pt>
                <c:pt idx="1147">
                  <c:v>12.676</c:v>
                </c:pt>
                <c:pt idx="1148">
                  <c:v>12.664</c:v>
                </c:pt>
                <c:pt idx="1149">
                  <c:v>12.661</c:v>
                </c:pt>
                <c:pt idx="1150">
                  <c:v>12.667</c:v>
                </c:pt>
                <c:pt idx="1151">
                  <c:v>12.680999999999999</c:v>
                </c:pt>
                <c:pt idx="1152">
                  <c:v>12.707000000000001</c:v>
                </c:pt>
                <c:pt idx="1153">
                  <c:v>12.74</c:v>
                </c:pt>
                <c:pt idx="1154">
                  <c:v>12.78</c:v>
                </c:pt>
                <c:pt idx="1155">
                  <c:v>12.82</c:v>
                </c:pt>
                <c:pt idx="1156">
                  <c:v>12.858000000000001</c:v>
                </c:pt>
                <c:pt idx="1157">
                  <c:v>12.898999999999999</c:v>
                </c:pt>
                <c:pt idx="1158">
                  <c:v>12.951000000000001</c:v>
                </c:pt>
                <c:pt idx="1159">
                  <c:v>13.010999999999999</c:v>
                </c:pt>
                <c:pt idx="1160">
                  <c:v>13.076000000000001</c:v>
                </c:pt>
                <c:pt idx="1161">
                  <c:v>13.154999999999999</c:v>
                </c:pt>
                <c:pt idx="1162">
                  <c:v>13.246</c:v>
                </c:pt>
                <c:pt idx="1163">
                  <c:v>13.346</c:v>
                </c:pt>
                <c:pt idx="1164">
                  <c:v>13.457000000000001</c:v>
                </c:pt>
                <c:pt idx="1165">
                  <c:v>13.564</c:v>
                </c:pt>
                <c:pt idx="1166">
                  <c:v>13.67</c:v>
                </c:pt>
                <c:pt idx="1167">
                  <c:v>13.782</c:v>
                </c:pt>
                <c:pt idx="1168">
                  <c:v>13.888</c:v>
                </c:pt>
                <c:pt idx="1169">
                  <c:v>13.994</c:v>
                </c:pt>
                <c:pt idx="1170">
                  <c:v>14.098000000000001</c:v>
                </c:pt>
                <c:pt idx="1171">
                  <c:v>14.193</c:v>
                </c:pt>
                <c:pt idx="1172">
                  <c:v>14.284000000000001</c:v>
                </c:pt>
                <c:pt idx="1173">
                  <c:v>14.372</c:v>
                </c:pt>
                <c:pt idx="1174">
                  <c:v>14.459</c:v>
                </c:pt>
                <c:pt idx="1175">
                  <c:v>14.538</c:v>
                </c:pt>
                <c:pt idx="1176">
                  <c:v>14.601000000000001</c:v>
                </c:pt>
                <c:pt idx="1177">
                  <c:v>14.654999999999999</c:v>
                </c:pt>
                <c:pt idx="1178">
                  <c:v>14.706</c:v>
                </c:pt>
                <c:pt idx="1179">
                  <c:v>14.755000000000001</c:v>
                </c:pt>
                <c:pt idx="1180">
                  <c:v>14.797000000000001</c:v>
                </c:pt>
                <c:pt idx="1181">
                  <c:v>14.832000000000001</c:v>
                </c:pt>
                <c:pt idx="1182">
                  <c:v>14.862</c:v>
                </c:pt>
                <c:pt idx="1183">
                  <c:v>14.885</c:v>
                </c:pt>
                <c:pt idx="1184">
                  <c:v>14.903</c:v>
                </c:pt>
                <c:pt idx="1185">
                  <c:v>14.917</c:v>
                </c:pt>
                <c:pt idx="1186">
                  <c:v>14.929</c:v>
                </c:pt>
                <c:pt idx="1187">
                  <c:v>14.943</c:v>
                </c:pt>
                <c:pt idx="1188">
                  <c:v>14.956</c:v>
                </c:pt>
                <c:pt idx="1189">
                  <c:v>14.972</c:v>
                </c:pt>
                <c:pt idx="1190">
                  <c:v>14.989000000000001</c:v>
                </c:pt>
                <c:pt idx="1191">
                  <c:v>15.007</c:v>
                </c:pt>
                <c:pt idx="1192">
                  <c:v>15.026</c:v>
                </c:pt>
                <c:pt idx="1193">
                  <c:v>15.048</c:v>
                </c:pt>
                <c:pt idx="1194">
                  <c:v>15.071999999999999</c:v>
                </c:pt>
                <c:pt idx="1195">
                  <c:v>15.097</c:v>
                </c:pt>
                <c:pt idx="1196">
                  <c:v>15.128</c:v>
                </c:pt>
                <c:pt idx="1197">
                  <c:v>15.164999999999999</c:v>
                </c:pt>
                <c:pt idx="1198">
                  <c:v>15.205</c:v>
                </c:pt>
                <c:pt idx="1199">
                  <c:v>15.247</c:v>
                </c:pt>
                <c:pt idx="1200">
                  <c:v>15.288</c:v>
                </c:pt>
                <c:pt idx="1201">
                  <c:v>15.33</c:v>
                </c:pt>
                <c:pt idx="1202">
                  <c:v>15.371</c:v>
                </c:pt>
                <c:pt idx="1203">
                  <c:v>15.411</c:v>
                </c:pt>
                <c:pt idx="1204">
                  <c:v>15.455</c:v>
                </c:pt>
                <c:pt idx="1205">
                  <c:v>15.5</c:v>
                </c:pt>
                <c:pt idx="1206">
                  <c:v>15.542999999999999</c:v>
                </c:pt>
                <c:pt idx="1207">
                  <c:v>15.584</c:v>
                </c:pt>
                <c:pt idx="1208">
                  <c:v>15.625999999999999</c:v>
                </c:pt>
                <c:pt idx="1209">
                  <c:v>15.664999999999999</c:v>
                </c:pt>
                <c:pt idx="1210">
                  <c:v>15.701000000000001</c:v>
                </c:pt>
                <c:pt idx="1211">
                  <c:v>15.737</c:v>
                </c:pt>
                <c:pt idx="1212">
                  <c:v>15.778</c:v>
                </c:pt>
                <c:pt idx="1213">
                  <c:v>15.816000000000001</c:v>
                </c:pt>
                <c:pt idx="1214">
                  <c:v>15.848000000000001</c:v>
                </c:pt>
                <c:pt idx="1215">
                  <c:v>15.875</c:v>
                </c:pt>
                <c:pt idx="1216">
                  <c:v>15.896000000000001</c:v>
                </c:pt>
                <c:pt idx="1217">
                  <c:v>15.913</c:v>
                </c:pt>
                <c:pt idx="1218">
                  <c:v>15.930999999999999</c:v>
                </c:pt>
                <c:pt idx="1219">
                  <c:v>15.946</c:v>
                </c:pt>
                <c:pt idx="1220">
                  <c:v>15.961</c:v>
                </c:pt>
                <c:pt idx="1221">
                  <c:v>15.975</c:v>
                </c:pt>
                <c:pt idx="1222">
                  <c:v>15.987</c:v>
                </c:pt>
                <c:pt idx="1223">
                  <c:v>16</c:v>
                </c:pt>
                <c:pt idx="1224">
                  <c:v>16.009</c:v>
                </c:pt>
                <c:pt idx="1225">
                  <c:v>16.021999999999998</c:v>
                </c:pt>
                <c:pt idx="1226">
                  <c:v>16.038</c:v>
                </c:pt>
                <c:pt idx="1227">
                  <c:v>16.050999999999998</c:v>
                </c:pt>
                <c:pt idx="1228">
                  <c:v>16.071000000000002</c:v>
                </c:pt>
                <c:pt idx="1229">
                  <c:v>16.094000000000001</c:v>
                </c:pt>
                <c:pt idx="1230">
                  <c:v>16.113</c:v>
                </c:pt>
                <c:pt idx="1231">
                  <c:v>16.132000000000001</c:v>
                </c:pt>
                <c:pt idx="1232">
                  <c:v>16.146000000000001</c:v>
                </c:pt>
                <c:pt idx="1233">
                  <c:v>16.155999999999999</c:v>
                </c:pt>
                <c:pt idx="1234">
                  <c:v>16.166</c:v>
                </c:pt>
                <c:pt idx="1235">
                  <c:v>16.170000000000002</c:v>
                </c:pt>
                <c:pt idx="1236">
                  <c:v>16.172999999999998</c:v>
                </c:pt>
                <c:pt idx="1237">
                  <c:v>16.172999999999998</c:v>
                </c:pt>
                <c:pt idx="1238">
                  <c:v>16.172000000000001</c:v>
                </c:pt>
                <c:pt idx="1239">
                  <c:v>16.167000000000002</c:v>
                </c:pt>
                <c:pt idx="1240">
                  <c:v>16.164000000000001</c:v>
                </c:pt>
                <c:pt idx="1241">
                  <c:v>16.167999999999999</c:v>
                </c:pt>
                <c:pt idx="1242">
                  <c:v>16.170000000000002</c:v>
                </c:pt>
                <c:pt idx="1243">
                  <c:v>16.170999999999999</c:v>
                </c:pt>
                <c:pt idx="1244">
                  <c:v>16.170000000000002</c:v>
                </c:pt>
                <c:pt idx="1245">
                  <c:v>16.167000000000002</c:v>
                </c:pt>
                <c:pt idx="1246">
                  <c:v>16.164999999999999</c:v>
                </c:pt>
                <c:pt idx="1247">
                  <c:v>16.158000000000001</c:v>
                </c:pt>
                <c:pt idx="1248">
                  <c:v>16.151</c:v>
                </c:pt>
                <c:pt idx="1249">
                  <c:v>16.13</c:v>
                </c:pt>
                <c:pt idx="1250">
                  <c:v>16.114999999999998</c:v>
                </c:pt>
                <c:pt idx="1251">
                  <c:v>16.108000000000001</c:v>
                </c:pt>
                <c:pt idx="1252">
                  <c:v>16.105</c:v>
                </c:pt>
                <c:pt idx="1253">
                  <c:v>16.114999999999998</c:v>
                </c:pt>
                <c:pt idx="1254">
                  <c:v>16.12</c:v>
                </c:pt>
                <c:pt idx="1255">
                  <c:v>16.126999999999999</c:v>
                </c:pt>
                <c:pt idx="1256">
                  <c:v>16.149000000000001</c:v>
                </c:pt>
                <c:pt idx="1257">
                  <c:v>16.184999999999999</c:v>
                </c:pt>
                <c:pt idx="1258">
                  <c:v>16.216999999999999</c:v>
                </c:pt>
                <c:pt idx="1259">
                  <c:v>16.256</c:v>
                </c:pt>
                <c:pt idx="1260">
                  <c:v>16.309000000000001</c:v>
                </c:pt>
                <c:pt idx="1261">
                  <c:v>16.373000000000001</c:v>
                </c:pt>
                <c:pt idx="1262">
                  <c:v>16.425000000000001</c:v>
                </c:pt>
                <c:pt idx="1263">
                  <c:v>16.466999999999999</c:v>
                </c:pt>
                <c:pt idx="1264">
                  <c:v>16.515999999999998</c:v>
                </c:pt>
                <c:pt idx="1265">
                  <c:v>16.562999999999999</c:v>
                </c:pt>
                <c:pt idx="1266">
                  <c:v>16.603000000000002</c:v>
                </c:pt>
                <c:pt idx="1267">
                  <c:v>16.632999999999999</c:v>
                </c:pt>
                <c:pt idx="1268">
                  <c:v>16.655999999999999</c:v>
                </c:pt>
                <c:pt idx="1269">
                  <c:v>16.666</c:v>
                </c:pt>
                <c:pt idx="1270">
                  <c:v>16.68</c:v>
                </c:pt>
                <c:pt idx="1271">
                  <c:v>16.690999999999999</c:v>
                </c:pt>
                <c:pt idx="1272">
                  <c:v>16.681999999999999</c:v>
                </c:pt>
                <c:pt idx="1273">
                  <c:v>16.666</c:v>
                </c:pt>
                <c:pt idx="1274">
                  <c:v>16.652000000000001</c:v>
                </c:pt>
                <c:pt idx="1275">
                  <c:v>16.628</c:v>
                </c:pt>
                <c:pt idx="1276">
                  <c:v>16.603000000000002</c:v>
                </c:pt>
                <c:pt idx="1277">
                  <c:v>16.588999999999999</c:v>
                </c:pt>
                <c:pt idx="1278">
                  <c:v>16.581</c:v>
                </c:pt>
                <c:pt idx="1279">
                  <c:v>16.573</c:v>
                </c:pt>
                <c:pt idx="1280">
                  <c:v>16.577000000000002</c:v>
                </c:pt>
                <c:pt idx="1281">
                  <c:v>16.594999999999999</c:v>
                </c:pt>
                <c:pt idx="1282">
                  <c:v>16.617000000000001</c:v>
                </c:pt>
                <c:pt idx="1283">
                  <c:v>16.634</c:v>
                </c:pt>
                <c:pt idx="1284">
                  <c:v>16.655000000000001</c:v>
                </c:pt>
                <c:pt idx="1285">
                  <c:v>16.681000000000001</c:v>
                </c:pt>
                <c:pt idx="1286">
                  <c:v>16.707999999999998</c:v>
                </c:pt>
                <c:pt idx="1287">
                  <c:v>16.738</c:v>
                </c:pt>
                <c:pt idx="1288">
                  <c:v>16.763000000000002</c:v>
                </c:pt>
                <c:pt idx="1289">
                  <c:v>16.788</c:v>
                </c:pt>
                <c:pt idx="1290">
                  <c:v>16.815000000000001</c:v>
                </c:pt>
                <c:pt idx="1291">
                  <c:v>16.847999999999999</c:v>
                </c:pt>
                <c:pt idx="1292">
                  <c:v>16.876000000000001</c:v>
                </c:pt>
                <c:pt idx="1293">
                  <c:v>16.899999999999999</c:v>
                </c:pt>
                <c:pt idx="1294">
                  <c:v>16.922000000000001</c:v>
                </c:pt>
                <c:pt idx="1295">
                  <c:v>16.940999999999999</c:v>
                </c:pt>
                <c:pt idx="1296">
                  <c:v>16.951000000000001</c:v>
                </c:pt>
                <c:pt idx="1297">
                  <c:v>16.956</c:v>
                </c:pt>
                <c:pt idx="1298">
                  <c:v>16.954999999999998</c:v>
                </c:pt>
                <c:pt idx="1299">
                  <c:v>16.946999999999999</c:v>
                </c:pt>
                <c:pt idx="1300">
                  <c:v>16.934999999999999</c:v>
                </c:pt>
                <c:pt idx="1301">
                  <c:v>16.917000000000002</c:v>
                </c:pt>
                <c:pt idx="1302">
                  <c:v>16.899999999999999</c:v>
                </c:pt>
                <c:pt idx="1303">
                  <c:v>16.891999999999999</c:v>
                </c:pt>
                <c:pt idx="1304">
                  <c:v>16.884</c:v>
                </c:pt>
                <c:pt idx="1305">
                  <c:v>16.873999999999999</c:v>
                </c:pt>
                <c:pt idx="1306">
                  <c:v>16.861999999999998</c:v>
                </c:pt>
                <c:pt idx="1307">
                  <c:v>16.858000000000001</c:v>
                </c:pt>
                <c:pt idx="1308">
                  <c:v>16.859000000000002</c:v>
                </c:pt>
                <c:pt idx="1309">
                  <c:v>16.869</c:v>
                </c:pt>
                <c:pt idx="1310">
                  <c:v>16.89</c:v>
                </c:pt>
                <c:pt idx="1311">
                  <c:v>16.908999999999999</c:v>
                </c:pt>
                <c:pt idx="1312">
                  <c:v>16.925999999999998</c:v>
                </c:pt>
                <c:pt idx="1313">
                  <c:v>16.940000000000001</c:v>
                </c:pt>
                <c:pt idx="1314">
                  <c:v>16.957000000000001</c:v>
                </c:pt>
                <c:pt idx="1315">
                  <c:v>16.98</c:v>
                </c:pt>
                <c:pt idx="1316">
                  <c:v>17.007999999999999</c:v>
                </c:pt>
                <c:pt idx="1317">
                  <c:v>17.027999999999999</c:v>
                </c:pt>
                <c:pt idx="1318">
                  <c:v>17.045000000000002</c:v>
                </c:pt>
                <c:pt idx="1319">
                  <c:v>17.061</c:v>
                </c:pt>
                <c:pt idx="1320">
                  <c:v>17.07</c:v>
                </c:pt>
                <c:pt idx="1321">
                  <c:v>17.074000000000002</c:v>
                </c:pt>
                <c:pt idx="1322">
                  <c:v>17.077999999999999</c:v>
                </c:pt>
                <c:pt idx="1323">
                  <c:v>17.079000000000001</c:v>
                </c:pt>
                <c:pt idx="1324">
                  <c:v>17.071999999999999</c:v>
                </c:pt>
                <c:pt idx="1325">
                  <c:v>17.068999999999999</c:v>
                </c:pt>
                <c:pt idx="1326">
                  <c:v>17.062000000000001</c:v>
                </c:pt>
                <c:pt idx="1327">
                  <c:v>17.052</c:v>
                </c:pt>
                <c:pt idx="1328">
                  <c:v>17.042999999999999</c:v>
                </c:pt>
                <c:pt idx="1329">
                  <c:v>17.033999999999999</c:v>
                </c:pt>
                <c:pt idx="1330">
                  <c:v>17.021999999999998</c:v>
                </c:pt>
                <c:pt idx="1331">
                  <c:v>17.016999999999999</c:v>
                </c:pt>
                <c:pt idx="1332">
                  <c:v>17.013999999999999</c:v>
                </c:pt>
                <c:pt idx="1333">
                  <c:v>17.013000000000002</c:v>
                </c:pt>
                <c:pt idx="1334">
                  <c:v>17.021999999999998</c:v>
                </c:pt>
                <c:pt idx="1335">
                  <c:v>17.03</c:v>
                </c:pt>
                <c:pt idx="1336">
                  <c:v>17.04</c:v>
                </c:pt>
                <c:pt idx="1337">
                  <c:v>17.050999999999998</c:v>
                </c:pt>
                <c:pt idx="1338">
                  <c:v>17.059999999999999</c:v>
                </c:pt>
                <c:pt idx="1339">
                  <c:v>17.071000000000002</c:v>
                </c:pt>
                <c:pt idx="1340">
                  <c:v>17.079999999999998</c:v>
                </c:pt>
                <c:pt idx="1341">
                  <c:v>17.09</c:v>
                </c:pt>
                <c:pt idx="1342">
                  <c:v>17.100999999999999</c:v>
                </c:pt>
                <c:pt idx="1343">
                  <c:v>17.108000000000001</c:v>
                </c:pt>
                <c:pt idx="1344">
                  <c:v>17.111000000000001</c:v>
                </c:pt>
                <c:pt idx="1345">
                  <c:v>17.11</c:v>
                </c:pt>
                <c:pt idx="1346">
                  <c:v>17.106999999999999</c:v>
                </c:pt>
                <c:pt idx="1347">
                  <c:v>17.102</c:v>
                </c:pt>
                <c:pt idx="1348">
                  <c:v>17.103999999999999</c:v>
                </c:pt>
                <c:pt idx="1349">
                  <c:v>17.108000000000001</c:v>
                </c:pt>
                <c:pt idx="1350">
                  <c:v>17.117000000000001</c:v>
                </c:pt>
                <c:pt idx="1351">
                  <c:v>17.129000000000001</c:v>
                </c:pt>
                <c:pt idx="1352">
                  <c:v>17.146000000000001</c:v>
                </c:pt>
                <c:pt idx="1353">
                  <c:v>17.164000000000001</c:v>
                </c:pt>
                <c:pt idx="1354">
                  <c:v>17.184000000000001</c:v>
                </c:pt>
                <c:pt idx="1355">
                  <c:v>17.202999999999999</c:v>
                </c:pt>
                <c:pt idx="1356">
                  <c:v>17.222000000000001</c:v>
                </c:pt>
                <c:pt idx="1357">
                  <c:v>17.244</c:v>
                </c:pt>
                <c:pt idx="1358">
                  <c:v>17.265999999999998</c:v>
                </c:pt>
                <c:pt idx="1359">
                  <c:v>17.285</c:v>
                </c:pt>
                <c:pt idx="1360">
                  <c:v>17.297999999999998</c:v>
                </c:pt>
                <c:pt idx="1361">
                  <c:v>17.306999999999999</c:v>
                </c:pt>
                <c:pt idx="1362">
                  <c:v>17.324999999999999</c:v>
                </c:pt>
                <c:pt idx="1363">
                  <c:v>17.36</c:v>
                </c:pt>
                <c:pt idx="1364">
                  <c:v>17.381</c:v>
                </c:pt>
                <c:pt idx="1365">
                  <c:v>17.387</c:v>
                </c:pt>
                <c:pt idx="1366">
                  <c:v>17.416</c:v>
                </c:pt>
                <c:pt idx="1367">
                  <c:v>17.463999999999999</c:v>
                </c:pt>
                <c:pt idx="1368">
                  <c:v>17.486999999999998</c:v>
                </c:pt>
                <c:pt idx="1369">
                  <c:v>17.5</c:v>
                </c:pt>
                <c:pt idx="1370">
                  <c:v>17.527999999999999</c:v>
                </c:pt>
                <c:pt idx="1371">
                  <c:v>17.541</c:v>
                </c:pt>
                <c:pt idx="1372">
                  <c:v>17.547999999999998</c:v>
                </c:pt>
                <c:pt idx="1373">
                  <c:v>17.538</c:v>
                </c:pt>
                <c:pt idx="1374">
                  <c:v>17.515999999999998</c:v>
                </c:pt>
                <c:pt idx="1375">
                  <c:v>17.492999999999999</c:v>
                </c:pt>
                <c:pt idx="1376">
                  <c:v>17.463999999999999</c:v>
                </c:pt>
                <c:pt idx="1377">
                  <c:v>17.414999999999999</c:v>
                </c:pt>
                <c:pt idx="1378">
                  <c:v>17.376000000000001</c:v>
                </c:pt>
                <c:pt idx="1379">
                  <c:v>17.334</c:v>
                </c:pt>
                <c:pt idx="1380">
                  <c:v>17.298999999999999</c:v>
                </c:pt>
                <c:pt idx="1381">
                  <c:v>17.257999999999999</c:v>
                </c:pt>
                <c:pt idx="1382">
                  <c:v>17.216999999999999</c:v>
                </c:pt>
                <c:pt idx="1383">
                  <c:v>17.170000000000002</c:v>
                </c:pt>
                <c:pt idx="1384">
                  <c:v>17.123000000000001</c:v>
                </c:pt>
                <c:pt idx="1385">
                  <c:v>17.074999999999999</c:v>
                </c:pt>
                <c:pt idx="1386">
                  <c:v>17.027999999999999</c:v>
                </c:pt>
                <c:pt idx="1387">
                  <c:v>16.992000000000001</c:v>
                </c:pt>
                <c:pt idx="1388">
                  <c:v>16.965</c:v>
                </c:pt>
                <c:pt idx="1389">
                  <c:v>16.943000000000001</c:v>
                </c:pt>
                <c:pt idx="1390">
                  <c:v>16.95</c:v>
                </c:pt>
                <c:pt idx="1391">
                  <c:v>16.972000000000001</c:v>
                </c:pt>
                <c:pt idx="1392">
                  <c:v>17.003</c:v>
                </c:pt>
                <c:pt idx="1393">
                  <c:v>17.038</c:v>
                </c:pt>
                <c:pt idx="1394">
                  <c:v>17.081</c:v>
                </c:pt>
                <c:pt idx="1395">
                  <c:v>17.123000000000001</c:v>
                </c:pt>
                <c:pt idx="1396">
                  <c:v>17.166</c:v>
                </c:pt>
                <c:pt idx="1397">
                  <c:v>17.207999999999998</c:v>
                </c:pt>
                <c:pt idx="1398">
                  <c:v>17.247</c:v>
                </c:pt>
                <c:pt idx="1399">
                  <c:v>17.292999999999999</c:v>
                </c:pt>
                <c:pt idx="1400">
                  <c:v>17.324999999999999</c:v>
                </c:pt>
                <c:pt idx="1401">
                  <c:v>17.364000000000001</c:v>
                </c:pt>
                <c:pt idx="1402">
                  <c:v>17.407</c:v>
                </c:pt>
                <c:pt idx="1403">
                  <c:v>17.443000000000001</c:v>
                </c:pt>
                <c:pt idx="1404">
                  <c:v>17.483000000000001</c:v>
                </c:pt>
                <c:pt idx="1405">
                  <c:v>17.523</c:v>
                </c:pt>
                <c:pt idx="1406">
                  <c:v>17.556000000000001</c:v>
                </c:pt>
                <c:pt idx="1407">
                  <c:v>17.581</c:v>
                </c:pt>
                <c:pt idx="1408">
                  <c:v>17.600000000000001</c:v>
                </c:pt>
                <c:pt idx="1409">
                  <c:v>17.614999999999998</c:v>
                </c:pt>
                <c:pt idx="1410">
                  <c:v>17.62</c:v>
                </c:pt>
                <c:pt idx="1411">
                  <c:v>17.611000000000001</c:v>
                </c:pt>
                <c:pt idx="1412">
                  <c:v>17.594000000000001</c:v>
                </c:pt>
                <c:pt idx="1413">
                  <c:v>17.576000000000001</c:v>
                </c:pt>
                <c:pt idx="1414">
                  <c:v>17.550999999999998</c:v>
                </c:pt>
                <c:pt idx="1415">
                  <c:v>17.524000000000001</c:v>
                </c:pt>
                <c:pt idx="1416">
                  <c:v>17.492999999999999</c:v>
                </c:pt>
                <c:pt idx="1417">
                  <c:v>17.457999999999998</c:v>
                </c:pt>
                <c:pt idx="1418">
                  <c:v>17.428000000000001</c:v>
                </c:pt>
                <c:pt idx="1419">
                  <c:v>17.399999999999999</c:v>
                </c:pt>
                <c:pt idx="1420">
                  <c:v>17.373000000000001</c:v>
                </c:pt>
                <c:pt idx="1421">
                  <c:v>17.347000000000001</c:v>
                </c:pt>
                <c:pt idx="1422">
                  <c:v>17.323</c:v>
                </c:pt>
                <c:pt idx="1423">
                  <c:v>17.298999999999999</c:v>
                </c:pt>
                <c:pt idx="1424">
                  <c:v>17.274999999999999</c:v>
                </c:pt>
                <c:pt idx="1425">
                  <c:v>17.257999999999999</c:v>
                </c:pt>
                <c:pt idx="1426">
                  <c:v>17.245999999999999</c:v>
                </c:pt>
                <c:pt idx="1427">
                  <c:v>17.242000000000001</c:v>
                </c:pt>
                <c:pt idx="1428">
                  <c:v>17.241</c:v>
                </c:pt>
                <c:pt idx="1429">
                  <c:v>17.236999999999998</c:v>
                </c:pt>
                <c:pt idx="1430">
                  <c:v>17.234999999999999</c:v>
                </c:pt>
                <c:pt idx="1431">
                  <c:v>17.238</c:v>
                </c:pt>
                <c:pt idx="1432">
                  <c:v>17.241</c:v>
                </c:pt>
                <c:pt idx="1433">
                  <c:v>17.244</c:v>
                </c:pt>
                <c:pt idx="1434">
                  <c:v>17.238</c:v>
                </c:pt>
                <c:pt idx="1435">
                  <c:v>17.231000000000002</c:v>
                </c:pt>
                <c:pt idx="1436">
                  <c:v>17.225000000000001</c:v>
                </c:pt>
                <c:pt idx="1437">
                  <c:v>17.216999999999999</c:v>
                </c:pt>
                <c:pt idx="1438">
                  <c:v>17.2</c:v>
                </c:pt>
                <c:pt idx="1439">
                  <c:v>17.183</c:v>
                </c:pt>
                <c:pt idx="1440">
                  <c:v>17.164000000000001</c:v>
                </c:pt>
                <c:pt idx="1441">
                  <c:v>17.143999999999998</c:v>
                </c:pt>
                <c:pt idx="1442">
                  <c:v>17.117000000000001</c:v>
                </c:pt>
                <c:pt idx="1443">
                  <c:v>17.085999999999999</c:v>
                </c:pt>
                <c:pt idx="1444">
                  <c:v>17.056999999999999</c:v>
                </c:pt>
                <c:pt idx="1445">
                  <c:v>17.03</c:v>
                </c:pt>
                <c:pt idx="1446">
                  <c:v>17</c:v>
                </c:pt>
                <c:pt idx="1447">
                  <c:v>16.972000000000001</c:v>
                </c:pt>
                <c:pt idx="1448">
                  <c:v>16.954000000000001</c:v>
                </c:pt>
                <c:pt idx="1449">
                  <c:v>16.937999999999999</c:v>
                </c:pt>
                <c:pt idx="1450">
                  <c:v>16.917999999999999</c:v>
                </c:pt>
                <c:pt idx="1451">
                  <c:v>16.899000000000001</c:v>
                </c:pt>
                <c:pt idx="1452">
                  <c:v>16.879000000000001</c:v>
                </c:pt>
                <c:pt idx="1453">
                  <c:v>16.856000000000002</c:v>
                </c:pt>
                <c:pt idx="1454">
                  <c:v>16.832999999999998</c:v>
                </c:pt>
                <c:pt idx="1455">
                  <c:v>16.814</c:v>
                </c:pt>
                <c:pt idx="1456">
                  <c:v>16.792000000000002</c:v>
                </c:pt>
                <c:pt idx="1457">
                  <c:v>16.773</c:v>
                </c:pt>
                <c:pt idx="1458">
                  <c:v>16.765000000000001</c:v>
                </c:pt>
                <c:pt idx="1459">
                  <c:v>16.760999999999999</c:v>
                </c:pt>
                <c:pt idx="1460">
                  <c:v>16.753</c:v>
                </c:pt>
                <c:pt idx="1461">
                  <c:v>16.751999999999999</c:v>
                </c:pt>
                <c:pt idx="1462">
                  <c:v>16.759</c:v>
                </c:pt>
                <c:pt idx="1463">
                  <c:v>16.765000000000001</c:v>
                </c:pt>
                <c:pt idx="1464">
                  <c:v>16.771999999999998</c:v>
                </c:pt>
                <c:pt idx="1465">
                  <c:v>16.786999999999999</c:v>
                </c:pt>
                <c:pt idx="1466">
                  <c:v>16.8</c:v>
                </c:pt>
                <c:pt idx="1467">
                  <c:v>16.818000000000001</c:v>
                </c:pt>
                <c:pt idx="1468">
                  <c:v>16.843</c:v>
                </c:pt>
                <c:pt idx="1469">
                  <c:v>16.867999999999999</c:v>
                </c:pt>
                <c:pt idx="1470">
                  <c:v>16.899000000000001</c:v>
                </c:pt>
                <c:pt idx="1471">
                  <c:v>16.934999999999999</c:v>
                </c:pt>
                <c:pt idx="1472">
                  <c:v>16.97</c:v>
                </c:pt>
                <c:pt idx="1473">
                  <c:v>17.009</c:v>
                </c:pt>
                <c:pt idx="1474">
                  <c:v>17.045999999999999</c:v>
                </c:pt>
                <c:pt idx="1475">
                  <c:v>17.081</c:v>
                </c:pt>
                <c:pt idx="1476">
                  <c:v>17.119</c:v>
                </c:pt>
                <c:pt idx="1477">
                  <c:v>17.145</c:v>
                </c:pt>
                <c:pt idx="1478">
                  <c:v>17.178999999999998</c:v>
                </c:pt>
                <c:pt idx="1479">
                  <c:v>17.218</c:v>
                </c:pt>
                <c:pt idx="1480">
                  <c:v>17.247</c:v>
                </c:pt>
                <c:pt idx="1481">
                  <c:v>17.285</c:v>
                </c:pt>
                <c:pt idx="1482">
                  <c:v>17.327000000000002</c:v>
                </c:pt>
                <c:pt idx="1483">
                  <c:v>17.367000000000001</c:v>
                </c:pt>
                <c:pt idx="1484">
                  <c:v>17.402999999999999</c:v>
                </c:pt>
                <c:pt idx="1485">
                  <c:v>17.440000000000001</c:v>
                </c:pt>
                <c:pt idx="1486">
                  <c:v>17.474</c:v>
                </c:pt>
                <c:pt idx="1487">
                  <c:v>17.504000000000001</c:v>
                </c:pt>
                <c:pt idx="1488">
                  <c:v>17.524000000000001</c:v>
                </c:pt>
                <c:pt idx="1489">
                  <c:v>17.54</c:v>
                </c:pt>
                <c:pt idx="1490">
                  <c:v>17.547000000000001</c:v>
                </c:pt>
                <c:pt idx="1491">
                  <c:v>17.547999999999998</c:v>
                </c:pt>
                <c:pt idx="1492">
                  <c:v>17.54</c:v>
                </c:pt>
                <c:pt idx="1493">
                  <c:v>17.524000000000001</c:v>
                </c:pt>
                <c:pt idx="1494">
                  <c:v>17.509</c:v>
                </c:pt>
                <c:pt idx="1495">
                  <c:v>17.497</c:v>
                </c:pt>
                <c:pt idx="1496">
                  <c:v>17.489000000000001</c:v>
                </c:pt>
                <c:pt idx="1497">
                  <c:v>17.483000000000001</c:v>
                </c:pt>
                <c:pt idx="1498">
                  <c:v>17.475000000000001</c:v>
                </c:pt>
                <c:pt idx="1499">
                  <c:v>17.475000000000001</c:v>
                </c:pt>
                <c:pt idx="1500">
                  <c:v>17.478999999999999</c:v>
                </c:pt>
                <c:pt idx="1501">
                  <c:v>17.491</c:v>
                </c:pt>
                <c:pt idx="1502">
                  <c:v>17.498999999999999</c:v>
                </c:pt>
                <c:pt idx="1503">
                  <c:v>17.510999999999999</c:v>
                </c:pt>
                <c:pt idx="1504">
                  <c:v>17.529</c:v>
                </c:pt>
                <c:pt idx="1505">
                  <c:v>17.553000000000001</c:v>
                </c:pt>
                <c:pt idx="1506">
                  <c:v>17.581</c:v>
                </c:pt>
                <c:pt idx="1507">
                  <c:v>17.613</c:v>
                </c:pt>
                <c:pt idx="1508">
                  <c:v>17.651</c:v>
                </c:pt>
                <c:pt idx="1509">
                  <c:v>17.690000000000001</c:v>
                </c:pt>
                <c:pt idx="1510">
                  <c:v>17.725999999999999</c:v>
                </c:pt>
                <c:pt idx="1511">
                  <c:v>17.757999999999999</c:v>
                </c:pt>
                <c:pt idx="1512">
                  <c:v>17.782</c:v>
                </c:pt>
                <c:pt idx="1513">
                  <c:v>17.797000000000001</c:v>
                </c:pt>
                <c:pt idx="1514">
                  <c:v>17.806999999999999</c:v>
                </c:pt>
                <c:pt idx="1515">
                  <c:v>17.806999999999999</c:v>
                </c:pt>
                <c:pt idx="1516">
                  <c:v>17.805</c:v>
                </c:pt>
                <c:pt idx="1517">
                  <c:v>17.8</c:v>
                </c:pt>
                <c:pt idx="1518">
                  <c:v>17.789000000000001</c:v>
                </c:pt>
                <c:pt idx="1519">
                  <c:v>17.777999999999999</c:v>
                </c:pt>
                <c:pt idx="1520">
                  <c:v>17.765999999999998</c:v>
                </c:pt>
                <c:pt idx="1521">
                  <c:v>17.754999999999999</c:v>
                </c:pt>
                <c:pt idx="1522">
                  <c:v>17.739000000000001</c:v>
                </c:pt>
                <c:pt idx="1523">
                  <c:v>17.719000000000001</c:v>
                </c:pt>
                <c:pt idx="1524">
                  <c:v>17.698</c:v>
                </c:pt>
                <c:pt idx="1525">
                  <c:v>17.677</c:v>
                </c:pt>
                <c:pt idx="1526">
                  <c:v>17.657</c:v>
                </c:pt>
                <c:pt idx="1527">
                  <c:v>17.638999999999999</c:v>
                </c:pt>
                <c:pt idx="1528">
                  <c:v>17.625</c:v>
                </c:pt>
                <c:pt idx="1529">
                  <c:v>17.62</c:v>
                </c:pt>
                <c:pt idx="1530">
                  <c:v>17.623000000000001</c:v>
                </c:pt>
                <c:pt idx="1531">
                  <c:v>17.631</c:v>
                </c:pt>
                <c:pt idx="1532">
                  <c:v>17.637</c:v>
                </c:pt>
                <c:pt idx="1533">
                  <c:v>17.652999999999999</c:v>
                </c:pt>
                <c:pt idx="1534">
                  <c:v>17.673999999999999</c:v>
                </c:pt>
                <c:pt idx="1535">
                  <c:v>17.693999999999999</c:v>
                </c:pt>
                <c:pt idx="1536">
                  <c:v>17.713000000000001</c:v>
                </c:pt>
                <c:pt idx="1537">
                  <c:v>17.728999999999999</c:v>
                </c:pt>
                <c:pt idx="1538">
                  <c:v>17.744</c:v>
                </c:pt>
                <c:pt idx="1539">
                  <c:v>17.754999999999999</c:v>
                </c:pt>
                <c:pt idx="1540">
                  <c:v>17.759</c:v>
                </c:pt>
                <c:pt idx="1541">
                  <c:v>17.757999999999999</c:v>
                </c:pt>
                <c:pt idx="1542">
                  <c:v>17.756</c:v>
                </c:pt>
                <c:pt idx="1543">
                  <c:v>17.751999999999999</c:v>
                </c:pt>
                <c:pt idx="1544">
                  <c:v>17.744</c:v>
                </c:pt>
                <c:pt idx="1545">
                  <c:v>17.736000000000001</c:v>
                </c:pt>
                <c:pt idx="1546">
                  <c:v>17.724</c:v>
                </c:pt>
                <c:pt idx="1547">
                  <c:v>17.712</c:v>
                </c:pt>
                <c:pt idx="1548">
                  <c:v>17.704000000000001</c:v>
                </c:pt>
                <c:pt idx="1549">
                  <c:v>17.695</c:v>
                </c:pt>
                <c:pt idx="1550">
                  <c:v>17.687999999999999</c:v>
                </c:pt>
                <c:pt idx="1551">
                  <c:v>17.687000000000001</c:v>
                </c:pt>
                <c:pt idx="1552">
                  <c:v>17.683</c:v>
                </c:pt>
                <c:pt idx="1553">
                  <c:v>17.681000000000001</c:v>
                </c:pt>
                <c:pt idx="1554">
                  <c:v>17.678000000000001</c:v>
                </c:pt>
                <c:pt idx="1555">
                  <c:v>17.678000000000001</c:v>
                </c:pt>
                <c:pt idx="1556">
                  <c:v>17.678000000000001</c:v>
                </c:pt>
                <c:pt idx="1557">
                  <c:v>17.68</c:v>
                </c:pt>
                <c:pt idx="1558">
                  <c:v>17.684000000000001</c:v>
                </c:pt>
                <c:pt idx="1559">
                  <c:v>17.687000000000001</c:v>
                </c:pt>
                <c:pt idx="1560">
                  <c:v>17.690000000000001</c:v>
                </c:pt>
                <c:pt idx="1561">
                  <c:v>17.695</c:v>
                </c:pt>
                <c:pt idx="1562">
                  <c:v>17.696999999999999</c:v>
                </c:pt>
                <c:pt idx="1563">
                  <c:v>17.701000000000001</c:v>
                </c:pt>
                <c:pt idx="1564">
                  <c:v>17.704000000000001</c:v>
                </c:pt>
                <c:pt idx="1565">
                  <c:v>17.712</c:v>
                </c:pt>
                <c:pt idx="1566">
                  <c:v>17.713000000000001</c:v>
                </c:pt>
                <c:pt idx="1567">
                  <c:v>17.71</c:v>
                </c:pt>
                <c:pt idx="1568">
                  <c:v>17.702000000000002</c:v>
                </c:pt>
                <c:pt idx="1569">
                  <c:v>17.690999999999999</c:v>
                </c:pt>
                <c:pt idx="1570">
                  <c:v>17.678000000000001</c:v>
                </c:pt>
                <c:pt idx="1571">
                  <c:v>17.661000000000001</c:v>
                </c:pt>
                <c:pt idx="1572">
                  <c:v>17.649999999999999</c:v>
                </c:pt>
                <c:pt idx="1573">
                  <c:v>17.635000000000002</c:v>
                </c:pt>
                <c:pt idx="1574">
                  <c:v>17.623000000000001</c:v>
                </c:pt>
                <c:pt idx="1575">
                  <c:v>17.609000000000002</c:v>
                </c:pt>
                <c:pt idx="1576">
                  <c:v>17.600000000000001</c:v>
                </c:pt>
                <c:pt idx="1577">
                  <c:v>17.591999999999999</c:v>
                </c:pt>
                <c:pt idx="1578">
                  <c:v>17.588999999999999</c:v>
                </c:pt>
                <c:pt idx="1579">
                  <c:v>17.588000000000001</c:v>
                </c:pt>
                <c:pt idx="1580">
                  <c:v>17.591000000000001</c:v>
                </c:pt>
                <c:pt idx="1581">
                  <c:v>17.588000000000001</c:v>
                </c:pt>
                <c:pt idx="1582">
                  <c:v>17.587</c:v>
                </c:pt>
                <c:pt idx="1583">
                  <c:v>17.584</c:v>
                </c:pt>
                <c:pt idx="1584">
                  <c:v>17.579999999999998</c:v>
                </c:pt>
                <c:pt idx="1585">
                  <c:v>17.577000000000002</c:v>
                </c:pt>
                <c:pt idx="1586">
                  <c:v>17.581</c:v>
                </c:pt>
                <c:pt idx="1587">
                  <c:v>17.582999999999998</c:v>
                </c:pt>
                <c:pt idx="1588">
                  <c:v>17.588000000000001</c:v>
                </c:pt>
                <c:pt idx="1589">
                  <c:v>17.596</c:v>
                </c:pt>
                <c:pt idx="1590">
                  <c:v>17.605</c:v>
                </c:pt>
                <c:pt idx="1591">
                  <c:v>17.611999999999998</c:v>
                </c:pt>
                <c:pt idx="1592">
                  <c:v>17.619</c:v>
                </c:pt>
                <c:pt idx="1593">
                  <c:v>17.623999999999999</c:v>
                </c:pt>
                <c:pt idx="1594">
                  <c:v>17.626000000000001</c:v>
                </c:pt>
                <c:pt idx="1595">
                  <c:v>17.632000000000001</c:v>
                </c:pt>
                <c:pt idx="1596">
                  <c:v>17.646999999999998</c:v>
                </c:pt>
                <c:pt idx="1597">
                  <c:v>17.666</c:v>
                </c:pt>
                <c:pt idx="1598">
                  <c:v>17.690999999999999</c:v>
                </c:pt>
                <c:pt idx="1599">
                  <c:v>17.724</c:v>
                </c:pt>
                <c:pt idx="1600">
                  <c:v>17.760999999999999</c:v>
                </c:pt>
                <c:pt idx="1601">
                  <c:v>17.806000000000001</c:v>
                </c:pt>
                <c:pt idx="1602">
                  <c:v>17.856999999999999</c:v>
                </c:pt>
                <c:pt idx="1603">
                  <c:v>17.913</c:v>
                </c:pt>
                <c:pt idx="1604">
                  <c:v>17.978999999999999</c:v>
                </c:pt>
                <c:pt idx="1605">
                  <c:v>18.050999999999998</c:v>
                </c:pt>
                <c:pt idx="1606">
                  <c:v>18.123999999999999</c:v>
                </c:pt>
                <c:pt idx="1607">
                  <c:v>18.206</c:v>
                </c:pt>
                <c:pt idx="1608">
                  <c:v>18.292000000000002</c:v>
                </c:pt>
                <c:pt idx="1609">
                  <c:v>18.376999999999999</c:v>
                </c:pt>
                <c:pt idx="1610">
                  <c:v>18.465</c:v>
                </c:pt>
                <c:pt idx="1611">
                  <c:v>18.565000000000001</c:v>
                </c:pt>
                <c:pt idx="1612">
                  <c:v>18.669</c:v>
                </c:pt>
                <c:pt idx="1613">
                  <c:v>18.782</c:v>
                </c:pt>
                <c:pt idx="1614">
                  <c:v>18.901</c:v>
                </c:pt>
                <c:pt idx="1615">
                  <c:v>19.021999999999998</c:v>
                </c:pt>
                <c:pt idx="1616">
                  <c:v>19.143000000000001</c:v>
                </c:pt>
                <c:pt idx="1617">
                  <c:v>19.263999999999999</c:v>
                </c:pt>
                <c:pt idx="1618">
                  <c:v>19.376999999999999</c:v>
                </c:pt>
                <c:pt idx="1619">
                  <c:v>19.484999999999999</c:v>
                </c:pt>
                <c:pt idx="1620">
                  <c:v>19.591999999999999</c:v>
                </c:pt>
                <c:pt idx="1621">
                  <c:v>19.690000000000001</c:v>
                </c:pt>
                <c:pt idx="1622">
                  <c:v>19.783000000000001</c:v>
                </c:pt>
                <c:pt idx="1623">
                  <c:v>19.875</c:v>
                </c:pt>
                <c:pt idx="1624">
                  <c:v>19.962</c:v>
                </c:pt>
                <c:pt idx="1625">
                  <c:v>20.045000000000002</c:v>
                </c:pt>
                <c:pt idx="1626">
                  <c:v>20.128</c:v>
                </c:pt>
                <c:pt idx="1627">
                  <c:v>20.207999999999998</c:v>
                </c:pt>
                <c:pt idx="1628">
                  <c:v>20.295000000000002</c:v>
                </c:pt>
                <c:pt idx="1629">
                  <c:v>20.387</c:v>
                </c:pt>
                <c:pt idx="1630">
                  <c:v>20.48</c:v>
                </c:pt>
                <c:pt idx="1631">
                  <c:v>20.568000000000001</c:v>
                </c:pt>
                <c:pt idx="1632">
                  <c:v>20.65</c:v>
                </c:pt>
                <c:pt idx="1633">
                  <c:v>20.734999999999999</c:v>
                </c:pt>
                <c:pt idx="1634">
                  <c:v>20.82</c:v>
                </c:pt>
                <c:pt idx="1635">
                  <c:v>20.898</c:v>
                </c:pt>
                <c:pt idx="1636">
                  <c:v>20.978000000000002</c:v>
                </c:pt>
                <c:pt idx="1637">
                  <c:v>21.061</c:v>
                </c:pt>
                <c:pt idx="1638">
                  <c:v>21.149000000000001</c:v>
                </c:pt>
                <c:pt idx="1639">
                  <c:v>21.238</c:v>
                </c:pt>
                <c:pt idx="1640">
                  <c:v>21.33</c:v>
                </c:pt>
                <c:pt idx="1641">
                  <c:v>21.428000000000001</c:v>
                </c:pt>
                <c:pt idx="1642">
                  <c:v>21.527999999999999</c:v>
                </c:pt>
                <c:pt idx="1643">
                  <c:v>21.628</c:v>
                </c:pt>
                <c:pt idx="1644">
                  <c:v>21.727</c:v>
                </c:pt>
                <c:pt idx="1645">
                  <c:v>21.83</c:v>
                </c:pt>
                <c:pt idx="1646">
                  <c:v>21.937000000000001</c:v>
                </c:pt>
                <c:pt idx="1647">
                  <c:v>22.044</c:v>
                </c:pt>
                <c:pt idx="1648">
                  <c:v>22.152000000000001</c:v>
                </c:pt>
                <c:pt idx="1649">
                  <c:v>22.266999999999999</c:v>
                </c:pt>
                <c:pt idx="1650">
                  <c:v>22.378</c:v>
                </c:pt>
                <c:pt idx="1651">
                  <c:v>22.49</c:v>
                </c:pt>
                <c:pt idx="1652">
                  <c:v>22.608000000000001</c:v>
                </c:pt>
                <c:pt idx="1653">
                  <c:v>22.72</c:v>
                </c:pt>
                <c:pt idx="1654">
                  <c:v>22.835000000000001</c:v>
                </c:pt>
                <c:pt idx="1655">
                  <c:v>22.952999999999999</c:v>
                </c:pt>
                <c:pt idx="1656">
                  <c:v>23.067</c:v>
                </c:pt>
                <c:pt idx="1657">
                  <c:v>23.18</c:v>
                </c:pt>
                <c:pt idx="1658">
                  <c:v>23.295000000000002</c:v>
                </c:pt>
                <c:pt idx="1659">
                  <c:v>23.404</c:v>
                </c:pt>
                <c:pt idx="1660">
                  <c:v>23.498999999999999</c:v>
                </c:pt>
                <c:pt idx="1661">
                  <c:v>23.591999999999999</c:v>
                </c:pt>
                <c:pt idx="1662">
                  <c:v>23.68</c:v>
                </c:pt>
                <c:pt idx="1663">
                  <c:v>23.757999999999999</c:v>
                </c:pt>
                <c:pt idx="1664">
                  <c:v>23.831</c:v>
                </c:pt>
                <c:pt idx="1665">
                  <c:v>23.908000000000001</c:v>
                </c:pt>
                <c:pt idx="1666">
                  <c:v>23.984000000000002</c:v>
                </c:pt>
                <c:pt idx="1667">
                  <c:v>24.064</c:v>
                </c:pt>
                <c:pt idx="1668">
                  <c:v>24.145</c:v>
                </c:pt>
                <c:pt idx="1669">
                  <c:v>24.224</c:v>
                </c:pt>
                <c:pt idx="1670">
                  <c:v>24.297999999999998</c:v>
                </c:pt>
                <c:pt idx="1671">
                  <c:v>24.369</c:v>
                </c:pt>
                <c:pt idx="1672">
                  <c:v>24.443000000000001</c:v>
                </c:pt>
                <c:pt idx="1673">
                  <c:v>24.507999999999999</c:v>
                </c:pt>
                <c:pt idx="1674">
                  <c:v>24.571999999999999</c:v>
                </c:pt>
                <c:pt idx="1675">
                  <c:v>24.632000000000001</c:v>
                </c:pt>
                <c:pt idx="1676">
                  <c:v>24.684000000000001</c:v>
                </c:pt>
                <c:pt idx="1677">
                  <c:v>24.736000000000001</c:v>
                </c:pt>
                <c:pt idx="1678">
                  <c:v>24.783000000000001</c:v>
                </c:pt>
                <c:pt idx="1679">
                  <c:v>24.823</c:v>
                </c:pt>
                <c:pt idx="1680">
                  <c:v>24.867000000000001</c:v>
                </c:pt>
                <c:pt idx="1681">
                  <c:v>24.904</c:v>
                </c:pt>
                <c:pt idx="1682">
                  <c:v>24.946000000000002</c:v>
                </c:pt>
                <c:pt idx="1683">
                  <c:v>24.994</c:v>
                </c:pt>
                <c:pt idx="1684">
                  <c:v>25.033000000000001</c:v>
                </c:pt>
                <c:pt idx="1685">
                  <c:v>25.073</c:v>
                </c:pt>
                <c:pt idx="1686">
                  <c:v>25.109000000000002</c:v>
                </c:pt>
                <c:pt idx="1687">
                  <c:v>25.138999999999999</c:v>
                </c:pt>
                <c:pt idx="1688">
                  <c:v>25.161000000000001</c:v>
                </c:pt>
                <c:pt idx="1689">
                  <c:v>25.175000000000001</c:v>
                </c:pt>
                <c:pt idx="1690">
                  <c:v>25.187999999999999</c:v>
                </c:pt>
                <c:pt idx="1691">
                  <c:v>25.207000000000001</c:v>
                </c:pt>
                <c:pt idx="1692">
                  <c:v>25.233000000000001</c:v>
                </c:pt>
                <c:pt idx="1693">
                  <c:v>25.26</c:v>
                </c:pt>
                <c:pt idx="1694">
                  <c:v>25.286000000000001</c:v>
                </c:pt>
                <c:pt idx="1695">
                  <c:v>25.312000000000001</c:v>
                </c:pt>
                <c:pt idx="1696">
                  <c:v>25.34</c:v>
                </c:pt>
                <c:pt idx="1697">
                  <c:v>25.373999999999999</c:v>
                </c:pt>
                <c:pt idx="1698">
                  <c:v>25.411999999999999</c:v>
                </c:pt>
                <c:pt idx="1699">
                  <c:v>25.456</c:v>
                </c:pt>
                <c:pt idx="1700">
                  <c:v>25.495999999999999</c:v>
                </c:pt>
                <c:pt idx="1701">
                  <c:v>25.532</c:v>
                </c:pt>
                <c:pt idx="1702">
                  <c:v>25.582999999999998</c:v>
                </c:pt>
                <c:pt idx="1703">
                  <c:v>25.637</c:v>
                </c:pt>
                <c:pt idx="1704">
                  <c:v>25.678999999999998</c:v>
                </c:pt>
                <c:pt idx="1705">
                  <c:v>25.715</c:v>
                </c:pt>
                <c:pt idx="1706">
                  <c:v>25.747</c:v>
                </c:pt>
                <c:pt idx="1707">
                  <c:v>25.780999999999999</c:v>
                </c:pt>
                <c:pt idx="1708">
                  <c:v>25.818000000000001</c:v>
                </c:pt>
                <c:pt idx="1709">
                  <c:v>25.856000000000002</c:v>
                </c:pt>
                <c:pt idx="1710">
                  <c:v>25.89</c:v>
                </c:pt>
                <c:pt idx="1711">
                  <c:v>25.905999999999999</c:v>
                </c:pt>
                <c:pt idx="1712">
                  <c:v>25.911000000000001</c:v>
                </c:pt>
                <c:pt idx="1713">
                  <c:v>25.917000000000002</c:v>
                </c:pt>
                <c:pt idx="1714">
                  <c:v>25.928000000000001</c:v>
                </c:pt>
                <c:pt idx="1715">
                  <c:v>25.943000000000001</c:v>
                </c:pt>
                <c:pt idx="1716">
                  <c:v>25.945</c:v>
                </c:pt>
                <c:pt idx="1717">
                  <c:v>25.94</c:v>
                </c:pt>
                <c:pt idx="1718">
                  <c:v>25.928999999999998</c:v>
                </c:pt>
                <c:pt idx="1719">
                  <c:v>25.916</c:v>
                </c:pt>
                <c:pt idx="1720">
                  <c:v>25.917000000000002</c:v>
                </c:pt>
                <c:pt idx="1721">
                  <c:v>25.923999999999999</c:v>
                </c:pt>
                <c:pt idx="1722">
                  <c:v>25.923999999999999</c:v>
                </c:pt>
                <c:pt idx="1723">
                  <c:v>25.925000000000001</c:v>
                </c:pt>
                <c:pt idx="1724">
                  <c:v>25.925999999999998</c:v>
                </c:pt>
                <c:pt idx="1725">
                  <c:v>25.928999999999998</c:v>
                </c:pt>
                <c:pt idx="1726">
                  <c:v>25.939</c:v>
                </c:pt>
                <c:pt idx="1727">
                  <c:v>25.956</c:v>
                </c:pt>
                <c:pt idx="1728">
                  <c:v>25.975999999999999</c:v>
                </c:pt>
                <c:pt idx="1729">
                  <c:v>26</c:v>
                </c:pt>
                <c:pt idx="1730">
                  <c:v>26.033000000000001</c:v>
                </c:pt>
                <c:pt idx="1731">
                  <c:v>26.071999999999999</c:v>
                </c:pt>
                <c:pt idx="1732">
                  <c:v>26.109000000000002</c:v>
                </c:pt>
                <c:pt idx="1733">
                  <c:v>26.152000000000001</c:v>
                </c:pt>
                <c:pt idx="1734">
                  <c:v>26.195</c:v>
                </c:pt>
                <c:pt idx="1735">
                  <c:v>26.234999999999999</c:v>
                </c:pt>
                <c:pt idx="1736">
                  <c:v>26.263999999999999</c:v>
                </c:pt>
                <c:pt idx="1737">
                  <c:v>26.28</c:v>
                </c:pt>
                <c:pt idx="1738">
                  <c:v>26.286000000000001</c:v>
                </c:pt>
                <c:pt idx="1739">
                  <c:v>26.283999999999999</c:v>
                </c:pt>
                <c:pt idx="1740">
                  <c:v>26.273</c:v>
                </c:pt>
                <c:pt idx="1741">
                  <c:v>26.257999999999999</c:v>
                </c:pt>
                <c:pt idx="1742">
                  <c:v>26.233000000000001</c:v>
                </c:pt>
                <c:pt idx="1743">
                  <c:v>26.21</c:v>
                </c:pt>
                <c:pt idx="1744">
                  <c:v>26.184999999999999</c:v>
                </c:pt>
                <c:pt idx="1745">
                  <c:v>26.152999999999999</c:v>
                </c:pt>
                <c:pt idx="1746">
                  <c:v>26.114000000000001</c:v>
                </c:pt>
                <c:pt idx="1747">
                  <c:v>26.076000000000001</c:v>
                </c:pt>
                <c:pt idx="1748">
                  <c:v>26.044</c:v>
                </c:pt>
                <c:pt idx="1749">
                  <c:v>26.009</c:v>
                </c:pt>
                <c:pt idx="1750">
                  <c:v>25.978000000000002</c:v>
                </c:pt>
                <c:pt idx="1751">
                  <c:v>25.960999999999999</c:v>
                </c:pt>
                <c:pt idx="1752">
                  <c:v>25.957999999999998</c:v>
                </c:pt>
                <c:pt idx="1753">
                  <c:v>25.965</c:v>
                </c:pt>
                <c:pt idx="1754">
                  <c:v>25.977</c:v>
                </c:pt>
                <c:pt idx="1755">
                  <c:v>25.994</c:v>
                </c:pt>
                <c:pt idx="1756">
                  <c:v>26.015999999999998</c:v>
                </c:pt>
                <c:pt idx="1757">
                  <c:v>26.047999999999998</c:v>
                </c:pt>
                <c:pt idx="1758">
                  <c:v>26.088999999999999</c:v>
                </c:pt>
                <c:pt idx="1759">
                  <c:v>26.137</c:v>
                </c:pt>
                <c:pt idx="1760">
                  <c:v>26.181999999999999</c:v>
                </c:pt>
                <c:pt idx="1761">
                  <c:v>26.224</c:v>
                </c:pt>
                <c:pt idx="1762">
                  <c:v>26.254000000000001</c:v>
                </c:pt>
                <c:pt idx="1763">
                  <c:v>26.274000000000001</c:v>
                </c:pt>
                <c:pt idx="1764">
                  <c:v>26.29</c:v>
                </c:pt>
                <c:pt idx="1765">
                  <c:v>26.297999999999998</c:v>
                </c:pt>
                <c:pt idx="1766">
                  <c:v>26.300999999999998</c:v>
                </c:pt>
                <c:pt idx="1767">
                  <c:v>26.298999999999999</c:v>
                </c:pt>
                <c:pt idx="1768">
                  <c:v>26.286999999999999</c:v>
                </c:pt>
                <c:pt idx="1769">
                  <c:v>26.263000000000002</c:v>
                </c:pt>
                <c:pt idx="1770">
                  <c:v>26.236999999999998</c:v>
                </c:pt>
                <c:pt idx="1771">
                  <c:v>26.213999999999999</c:v>
                </c:pt>
                <c:pt idx="1772">
                  <c:v>26.19</c:v>
                </c:pt>
                <c:pt idx="1773">
                  <c:v>26.152999999999999</c:v>
                </c:pt>
                <c:pt idx="1774">
                  <c:v>26.117000000000001</c:v>
                </c:pt>
                <c:pt idx="1775">
                  <c:v>26.09</c:v>
                </c:pt>
                <c:pt idx="1776">
                  <c:v>26.067</c:v>
                </c:pt>
                <c:pt idx="1777">
                  <c:v>26.052</c:v>
                </c:pt>
                <c:pt idx="1778">
                  <c:v>26.042999999999999</c:v>
                </c:pt>
                <c:pt idx="1779">
                  <c:v>26.04</c:v>
                </c:pt>
                <c:pt idx="1780">
                  <c:v>26.042999999999999</c:v>
                </c:pt>
                <c:pt idx="1781">
                  <c:v>26.056000000000001</c:v>
                </c:pt>
                <c:pt idx="1782">
                  <c:v>26.073</c:v>
                </c:pt>
                <c:pt idx="1783">
                  <c:v>26.088999999999999</c:v>
                </c:pt>
                <c:pt idx="1784">
                  <c:v>26.111999999999998</c:v>
                </c:pt>
                <c:pt idx="1785">
                  <c:v>26.140999999999998</c:v>
                </c:pt>
                <c:pt idx="1786">
                  <c:v>26.172999999999998</c:v>
                </c:pt>
                <c:pt idx="1787">
                  <c:v>26.206</c:v>
                </c:pt>
                <c:pt idx="1788">
                  <c:v>26.234000000000002</c:v>
                </c:pt>
                <c:pt idx="1789">
                  <c:v>26.253</c:v>
                </c:pt>
                <c:pt idx="1790">
                  <c:v>26.268999999999998</c:v>
                </c:pt>
                <c:pt idx="1791">
                  <c:v>26.285</c:v>
                </c:pt>
                <c:pt idx="1792">
                  <c:v>26.292999999999999</c:v>
                </c:pt>
                <c:pt idx="1793">
                  <c:v>26.294</c:v>
                </c:pt>
                <c:pt idx="1794">
                  <c:v>26.297000000000001</c:v>
                </c:pt>
                <c:pt idx="1795">
                  <c:v>26.300999999999998</c:v>
                </c:pt>
                <c:pt idx="1796">
                  <c:v>26.300999999999998</c:v>
                </c:pt>
                <c:pt idx="1797">
                  <c:v>26.292000000000002</c:v>
                </c:pt>
                <c:pt idx="1798">
                  <c:v>26.280999999999999</c:v>
                </c:pt>
                <c:pt idx="1799">
                  <c:v>26.271000000000001</c:v>
                </c:pt>
                <c:pt idx="1800">
                  <c:v>26.259</c:v>
                </c:pt>
                <c:pt idx="1801">
                  <c:v>26.245999999999999</c:v>
                </c:pt>
                <c:pt idx="1802">
                  <c:v>26.233000000000001</c:v>
                </c:pt>
                <c:pt idx="1803">
                  <c:v>26.219000000000001</c:v>
                </c:pt>
                <c:pt idx="1804">
                  <c:v>26.21</c:v>
                </c:pt>
                <c:pt idx="1805">
                  <c:v>26.204999999999998</c:v>
                </c:pt>
                <c:pt idx="1806">
                  <c:v>26.206</c:v>
                </c:pt>
                <c:pt idx="1807">
                  <c:v>26.218</c:v>
                </c:pt>
                <c:pt idx="1808">
                  <c:v>26.225000000000001</c:v>
                </c:pt>
                <c:pt idx="1809">
                  <c:v>26.234000000000002</c:v>
                </c:pt>
                <c:pt idx="1810">
                  <c:v>26.245000000000001</c:v>
                </c:pt>
                <c:pt idx="1811">
                  <c:v>26.247</c:v>
                </c:pt>
                <c:pt idx="1812">
                  <c:v>26.248000000000001</c:v>
                </c:pt>
                <c:pt idx="1813">
                  <c:v>26.253</c:v>
                </c:pt>
                <c:pt idx="1814">
                  <c:v>26.257000000000001</c:v>
                </c:pt>
                <c:pt idx="1815">
                  <c:v>26.26</c:v>
                </c:pt>
                <c:pt idx="1816">
                  <c:v>26.262</c:v>
                </c:pt>
                <c:pt idx="1817">
                  <c:v>26.266999999999999</c:v>
                </c:pt>
                <c:pt idx="1818">
                  <c:v>26.276</c:v>
                </c:pt>
                <c:pt idx="1819">
                  <c:v>26.283999999999999</c:v>
                </c:pt>
                <c:pt idx="1820">
                  <c:v>26.29</c:v>
                </c:pt>
                <c:pt idx="1821">
                  <c:v>26.295000000000002</c:v>
                </c:pt>
                <c:pt idx="1822">
                  <c:v>26.306999999999999</c:v>
                </c:pt>
                <c:pt idx="1823">
                  <c:v>26.321000000000002</c:v>
                </c:pt>
                <c:pt idx="1824">
                  <c:v>26.332000000000001</c:v>
                </c:pt>
                <c:pt idx="1825">
                  <c:v>26.337</c:v>
                </c:pt>
                <c:pt idx="1826">
                  <c:v>26.341000000000001</c:v>
                </c:pt>
                <c:pt idx="1827">
                  <c:v>26.347999999999999</c:v>
                </c:pt>
                <c:pt idx="1828">
                  <c:v>26.344000000000001</c:v>
                </c:pt>
                <c:pt idx="1829">
                  <c:v>26.334</c:v>
                </c:pt>
                <c:pt idx="1830">
                  <c:v>26.327999999999999</c:v>
                </c:pt>
                <c:pt idx="1831">
                  <c:v>26.324000000000002</c:v>
                </c:pt>
                <c:pt idx="1832">
                  <c:v>26.315999999999999</c:v>
                </c:pt>
                <c:pt idx="1833">
                  <c:v>26.31</c:v>
                </c:pt>
                <c:pt idx="1834">
                  <c:v>26.302</c:v>
                </c:pt>
                <c:pt idx="1835">
                  <c:v>26.276</c:v>
                </c:pt>
                <c:pt idx="1836">
                  <c:v>26.245000000000001</c:v>
                </c:pt>
                <c:pt idx="1837">
                  <c:v>26.199000000000002</c:v>
                </c:pt>
                <c:pt idx="1838">
                  <c:v>26.151</c:v>
                </c:pt>
                <c:pt idx="1839">
                  <c:v>26.103999999999999</c:v>
                </c:pt>
                <c:pt idx="1840">
                  <c:v>26.045999999999999</c:v>
                </c:pt>
                <c:pt idx="1841">
                  <c:v>25.986999999999998</c:v>
                </c:pt>
                <c:pt idx="1842">
                  <c:v>25.922000000000001</c:v>
                </c:pt>
                <c:pt idx="1843">
                  <c:v>25.87</c:v>
                </c:pt>
                <c:pt idx="1844">
                  <c:v>25.824999999999999</c:v>
                </c:pt>
                <c:pt idx="1845">
                  <c:v>25.768999999999998</c:v>
                </c:pt>
                <c:pt idx="1846">
                  <c:v>25.718</c:v>
                </c:pt>
                <c:pt idx="1847">
                  <c:v>25.689</c:v>
                </c:pt>
                <c:pt idx="1848">
                  <c:v>25.670999999999999</c:v>
                </c:pt>
                <c:pt idx="1849">
                  <c:v>25.658000000000001</c:v>
                </c:pt>
                <c:pt idx="1850">
                  <c:v>25.641999999999999</c:v>
                </c:pt>
                <c:pt idx="1851">
                  <c:v>25.632000000000001</c:v>
                </c:pt>
                <c:pt idx="1852">
                  <c:v>25.629000000000001</c:v>
                </c:pt>
                <c:pt idx="1853">
                  <c:v>25.638999999999999</c:v>
                </c:pt>
                <c:pt idx="1854">
                  <c:v>25.651</c:v>
                </c:pt>
                <c:pt idx="1855">
                  <c:v>25.664999999999999</c:v>
                </c:pt>
                <c:pt idx="1856">
                  <c:v>25.683</c:v>
                </c:pt>
                <c:pt idx="1857">
                  <c:v>25.707999999999998</c:v>
                </c:pt>
                <c:pt idx="1858">
                  <c:v>25.747</c:v>
                </c:pt>
                <c:pt idx="1859">
                  <c:v>25.780999999999999</c:v>
                </c:pt>
                <c:pt idx="1860">
                  <c:v>25.802</c:v>
                </c:pt>
                <c:pt idx="1861">
                  <c:v>25.821999999999999</c:v>
                </c:pt>
                <c:pt idx="1862">
                  <c:v>25.835000000000001</c:v>
                </c:pt>
                <c:pt idx="1863">
                  <c:v>25.846</c:v>
                </c:pt>
                <c:pt idx="1864">
                  <c:v>25.856000000000002</c:v>
                </c:pt>
                <c:pt idx="1865">
                  <c:v>25.870999999999999</c:v>
                </c:pt>
                <c:pt idx="1866">
                  <c:v>25.885999999999999</c:v>
                </c:pt>
                <c:pt idx="1867">
                  <c:v>25.895</c:v>
                </c:pt>
                <c:pt idx="1868">
                  <c:v>25.907</c:v>
                </c:pt>
                <c:pt idx="1869">
                  <c:v>25.925999999999998</c:v>
                </c:pt>
                <c:pt idx="1870">
                  <c:v>25.943000000000001</c:v>
                </c:pt>
                <c:pt idx="1871">
                  <c:v>25.952000000000002</c:v>
                </c:pt>
                <c:pt idx="1872">
                  <c:v>25.948</c:v>
                </c:pt>
                <c:pt idx="1873">
                  <c:v>25.939</c:v>
                </c:pt>
                <c:pt idx="1874">
                  <c:v>25.934000000000001</c:v>
                </c:pt>
                <c:pt idx="1875">
                  <c:v>25.922999999999998</c:v>
                </c:pt>
                <c:pt idx="1876">
                  <c:v>25.919</c:v>
                </c:pt>
                <c:pt idx="1877">
                  <c:v>25.923999999999999</c:v>
                </c:pt>
                <c:pt idx="1878">
                  <c:v>25.934000000000001</c:v>
                </c:pt>
                <c:pt idx="1879">
                  <c:v>25.954000000000001</c:v>
                </c:pt>
                <c:pt idx="1880">
                  <c:v>25.971</c:v>
                </c:pt>
                <c:pt idx="1881">
                  <c:v>25.975999999999999</c:v>
                </c:pt>
                <c:pt idx="1882">
                  <c:v>25.986999999999998</c:v>
                </c:pt>
                <c:pt idx="1883">
                  <c:v>25.997</c:v>
                </c:pt>
                <c:pt idx="1884">
                  <c:v>26.001000000000001</c:v>
                </c:pt>
                <c:pt idx="1885">
                  <c:v>26.010999999999999</c:v>
                </c:pt>
                <c:pt idx="1886">
                  <c:v>26.026</c:v>
                </c:pt>
                <c:pt idx="1887">
                  <c:v>26.035</c:v>
                </c:pt>
                <c:pt idx="1888">
                  <c:v>26.04</c:v>
                </c:pt>
                <c:pt idx="1889">
                  <c:v>26.041</c:v>
                </c:pt>
                <c:pt idx="1890">
                  <c:v>26.044</c:v>
                </c:pt>
                <c:pt idx="1891">
                  <c:v>26.053999999999998</c:v>
                </c:pt>
                <c:pt idx="1892">
                  <c:v>26.062000000000001</c:v>
                </c:pt>
                <c:pt idx="1893">
                  <c:v>26.068999999999999</c:v>
                </c:pt>
                <c:pt idx="1894">
                  <c:v>26.08</c:v>
                </c:pt>
                <c:pt idx="1895">
                  <c:v>26.087</c:v>
                </c:pt>
                <c:pt idx="1896">
                  <c:v>26.093</c:v>
                </c:pt>
                <c:pt idx="1897">
                  <c:v>26.102</c:v>
                </c:pt>
                <c:pt idx="1898">
                  <c:v>26.105</c:v>
                </c:pt>
                <c:pt idx="1899">
                  <c:v>26.106000000000002</c:v>
                </c:pt>
                <c:pt idx="1900">
                  <c:v>26.109000000000002</c:v>
                </c:pt>
                <c:pt idx="1901">
                  <c:v>26.108000000000001</c:v>
                </c:pt>
                <c:pt idx="1902">
                  <c:v>26.103999999999999</c:v>
                </c:pt>
                <c:pt idx="1903">
                  <c:v>26.109000000000002</c:v>
                </c:pt>
                <c:pt idx="1904">
                  <c:v>26.114999999999998</c:v>
                </c:pt>
                <c:pt idx="1905">
                  <c:v>26.119</c:v>
                </c:pt>
                <c:pt idx="1906">
                  <c:v>26.125</c:v>
                </c:pt>
                <c:pt idx="1907">
                  <c:v>26.13</c:v>
                </c:pt>
                <c:pt idx="1908">
                  <c:v>26.132999999999999</c:v>
                </c:pt>
                <c:pt idx="1909">
                  <c:v>26.13</c:v>
                </c:pt>
                <c:pt idx="1910">
                  <c:v>26.123999999999999</c:v>
                </c:pt>
                <c:pt idx="1911">
                  <c:v>26.119</c:v>
                </c:pt>
                <c:pt idx="1912">
                  <c:v>26.109000000000002</c:v>
                </c:pt>
                <c:pt idx="1913">
                  <c:v>26.099</c:v>
                </c:pt>
                <c:pt idx="1914">
                  <c:v>26.09</c:v>
                </c:pt>
                <c:pt idx="1915">
                  <c:v>26.079000000000001</c:v>
                </c:pt>
                <c:pt idx="1916">
                  <c:v>26.07</c:v>
                </c:pt>
                <c:pt idx="1917">
                  <c:v>26.059000000000001</c:v>
                </c:pt>
                <c:pt idx="1918">
                  <c:v>26.041</c:v>
                </c:pt>
                <c:pt idx="1919">
                  <c:v>26.029</c:v>
                </c:pt>
                <c:pt idx="1920">
                  <c:v>26.015000000000001</c:v>
                </c:pt>
                <c:pt idx="1921">
                  <c:v>25.989000000000001</c:v>
                </c:pt>
                <c:pt idx="1922">
                  <c:v>25.965</c:v>
                </c:pt>
                <c:pt idx="1923">
                  <c:v>25.956</c:v>
                </c:pt>
                <c:pt idx="1924">
                  <c:v>25.943000000000001</c:v>
                </c:pt>
                <c:pt idx="1925">
                  <c:v>25.928999999999998</c:v>
                </c:pt>
                <c:pt idx="1926">
                  <c:v>25.917999999999999</c:v>
                </c:pt>
                <c:pt idx="1927">
                  <c:v>25.908999999999999</c:v>
                </c:pt>
                <c:pt idx="1928">
                  <c:v>25.895</c:v>
                </c:pt>
                <c:pt idx="1929">
                  <c:v>25.876999999999999</c:v>
                </c:pt>
                <c:pt idx="1930">
                  <c:v>25.853999999999999</c:v>
                </c:pt>
                <c:pt idx="1931">
                  <c:v>25.831</c:v>
                </c:pt>
                <c:pt idx="1932">
                  <c:v>25.818000000000001</c:v>
                </c:pt>
                <c:pt idx="1933">
                  <c:v>25.814</c:v>
                </c:pt>
                <c:pt idx="1934">
                  <c:v>25.811</c:v>
                </c:pt>
                <c:pt idx="1935">
                  <c:v>25.806999999999999</c:v>
                </c:pt>
                <c:pt idx="1936">
                  <c:v>25.797000000000001</c:v>
                </c:pt>
                <c:pt idx="1937">
                  <c:v>25.785</c:v>
                </c:pt>
                <c:pt idx="1938">
                  <c:v>25.771999999999998</c:v>
                </c:pt>
                <c:pt idx="1939">
                  <c:v>25.76</c:v>
                </c:pt>
                <c:pt idx="1940">
                  <c:v>25.748999999999999</c:v>
                </c:pt>
                <c:pt idx="1941">
                  <c:v>25.745000000000001</c:v>
                </c:pt>
                <c:pt idx="1942">
                  <c:v>25.744</c:v>
                </c:pt>
                <c:pt idx="1943">
                  <c:v>25.745999999999999</c:v>
                </c:pt>
                <c:pt idx="1944">
                  <c:v>25.748000000000001</c:v>
                </c:pt>
                <c:pt idx="1945">
                  <c:v>25.754999999999999</c:v>
                </c:pt>
                <c:pt idx="1946">
                  <c:v>25.765999999999998</c:v>
                </c:pt>
                <c:pt idx="1947">
                  <c:v>25.785</c:v>
                </c:pt>
                <c:pt idx="1948">
                  <c:v>25.803000000000001</c:v>
                </c:pt>
                <c:pt idx="1949">
                  <c:v>25.811</c:v>
                </c:pt>
                <c:pt idx="1950">
                  <c:v>25.818999999999999</c:v>
                </c:pt>
                <c:pt idx="1951">
                  <c:v>25.831</c:v>
                </c:pt>
                <c:pt idx="1952">
                  <c:v>25.843</c:v>
                </c:pt>
                <c:pt idx="1953">
                  <c:v>25.858000000000001</c:v>
                </c:pt>
                <c:pt idx="1954">
                  <c:v>25.869</c:v>
                </c:pt>
                <c:pt idx="1955">
                  <c:v>25.873999999999999</c:v>
                </c:pt>
                <c:pt idx="1956">
                  <c:v>25.876999999999999</c:v>
                </c:pt>
                <c:pt idx="1957">
                  <c:v>25.87</c:v>
                </c:pt>
                <c:pt idx="1958">
                  <c:v>25.853999999999999</c:v>
                </c:pt>
                <c:pt idx="1959">
                  <c:v>25.84</c:v>
                </c:pt>
                <c:pt idx="1960">
                  <c:v>25.82</c:v>
                </c:pt>
                <c:pt idx="1961">
                  <c:v>25.8</c:v>
                </c:pt>
                <c:pt idx="1962">
                  <c:v>25.783000000000001</c:v>
                </c:pt>
                <c:pt idx="1963">
                  <c:v>25.768999999999998</c:v>
                </c:pt>
                <c:pt idx="1964">
                  <c:v>25.753</c:v>
                </c:pt>
                <c:pt idx="1965">
                  <c:v>25.742000000000001</c:v>
                </c:pt>
                <c:pt idx="1966">
                  <c:v>25.731999999999999</c:v>
                </c:pt>
                <c:pt idx="1967">
                  <c:v>25.719000000000001</c:v>
                </c:pt>
                <c:pt idx="1968">
                  <c:v>25.71</c:v>
                </c:pt>
                <c:pt idx="1969">
                  <c:v>25.699000000000002</c:v>
                </c:pt>
                <c:pt idx="1970">
                  <c:v>25.689</c:v>
                </c:pt>
                <c:pt idx="1971">
                  <c:v>25.68</c:v>
                </c:pt>
                <c:pt idx="1972">
                  <c:v>25.678999999999998</c:v>
                </c:pt>
                <c:pt idx="1973">
                  <c:v>25.675999999999998</c:v>
                </c:pt>
                <c:pt idx="1974">
                  <c:v>25.675000000000001</c:v>
                </c:pt>
                <c:pt idx="1975">
                  <c:v>25.675999999999998</c:v>
                </c:pt>
                <c:pt idx="1976">
                  <c:v>25.673999999999999</c:v>
                </c:pt>
                <c:pt idx="1977">
                  <c:v>25.670999999999999</c:v>
                </c:pt>
                <c:pt idx="1978">
                  <c:v>25.667000000000002</c:v>
                </c:pt>
                <c:pt idx="1979">
                  <c:v>25.661999999999999</c:v>
                </c:pt>
                <c:pt idx="1980">
                  <c:v>25.657</c:v>
                </c:pt>
                <c:pt idx="1981">
                  <c:v>25.65</c:v>
                </c:pt>
                <c:pt idx="1982">
                  <c:v>25.643000000000001</c:v>
                </c:pt>
                <c:pt idx="1983">
                  <c:v>25.64</c:v>
                </c:pt>
                <c:pt idx="1984">
                  <c:v>25.635000000000002</c:v>
                </c:pt>
                <c:pt idx="1985">
                  <c:v>25.631</c:v>
                </c:pt>
                <c:pt idx="1986">
                  <c:v>25.626999999999999</c:v>
                </c:pt>
                <c:pt idx="1987">
                  <c:v>25.626000000000001</c:v>
                </c:pt>
                <c:pt idx="1988">
                  <c:v>25.626999999999999</c:v>
                </c:pt>
                <c:pt idx="1989">
                  <c:v>25.631</c:v>
                </c:pt>
                <c:pt idx="1990">
                  <c:v>25.626000000000001</c:v>
                </c:pt>
                <c:pt idx="1991">
                  <c:v>25.62</c:v>
                </c:pt>
                <c:pt idx="1992">
                  <c:v>25.611999999999998</c:v>
                </c:pt>
                <c:pt idx="1993">
                  <c:v>25.6</c:v>
                </c:pt>
                <c:pt idx="1994">
                  <c:v>25.588000000000001</c:v>
                </c:pt>
                <c:pt idx="1995">
                  <c:v>25.579000000000001</c:v>
                </c:pt>
                <c:pt idx="1996">
                  <c:v>25.567</c:v>
                </c:pt>
                <c:pt idx="1997">
                  <c:v>25.553000000000001</c:v>
                </c:pt>
                <c:pt idx="1998">
                  <c:v>25.544</c:v>
                </c:pt>
                <c:pt idx="1999">
                  <c:v>25.532</c:v>
                </c:pt>
                <c:pt idx="2000">
                  <c:v>25.516999999999999</c:v>
                </c:pt>
                <c:pt idx="2001">
                  <c:v>25.506</c:v>
                </c:pt>
                <c:pt idx="2002">
                  <c:v>25.504000000000001</c:v>
                </c:pt>
                <c:pt idx="2003">
                  <c:v>25.504999999999999</c:v>
                </c:pt>
                <c:pt idx="2004">
                  <c:v>25.507000000000001</c:v>
                </c:pt>
                <c:pt idx="2005">
                  <c:v>25.513000000000002</c:v>
                </c:pt>
                <c:pt idx="2006">
                  <c:v>25.530999999999999</c:v>
                </c:pt>
                <c:pt idx="2007">
                  <c:v>25.547000000000001</c:v>
                </c:pt>
                <c:pt idx="2008">
                  <c:v>25.56</c:v>
                </c:pt>
                <c:pt idx="2009">
                  <c:v>25.571999999999999</c:v>
                </c:pt>
                <c:pt idx="2010">
                  <c:v>25.587</c:v>
                </c:pt>
                <c:pt idx="2011">
                  <c:v>25.597999999999999</c:v>
                </c:pt>
                <c:pt idx="2012">
                  <c:v>25.606999999999999</c:v>
                </c:pt>
                <c:pt idx="2013">
                  <c:v>25.617000000000001</c:v>
                </c:pt>
                <c:pt idx="2014">
                  <c:v>25.626000000000001</c:v>
                </c:pt>
                <c:pt idx="2015">
                  <c:v>25.632000000000001</c:v>
                </c:pt>
                <c:pt idx="2016">
                  <c:v>25.635999999999999</c:v>
                </c:pt>
                <c:pt idx="2017">
                  <c:v>25.643000000000001</c:v>
                </c:pt>
                <c:pt idx="2018">
                  <c:v>25.651</c:v>
                </c:pt>
                <c:pt idx="2019">
                  <c:v>25.651</c:v>
                </c:pt>
                <c:pt idx="2020">
                  <c:v>25.652999999999999</c:v>
                </c:pt>
                <c:pt idx="2021">
                  <c:v>25.658999999999999</c:v>
                </c:pt>
                <c:pt idx="2022">
                  <c:v>25.661000000000001</c:v>
                </c:pt>
                <c:pt idx="2023">
                  <c:v>25.669</c:v>
                </c:pt>
                <c:pt idx="2024">
                  <c:v>25.678999999999998</c:v>
                </c:pt>
                <c:pt idx="2025">
                  <c:v>25.687000000000001</c:v>
                </c:pt>
                <c:pt idx="2026">
                  <c:v>25.693999999999999</c:v>
                </c:pt>
                <c:pt idx="2027">
                  <c:v>25.702000000000002</c:v>
                </c:pt>
                <c:pt idx="2028">
                  <c:v>25.709</c:v>
                </c:pt>
                <c:pt idx="2029">
                  <c:v>25.709</c:v>
                </c:pt>
                <c:pt idx="2030">
                  <c:v>25.707999999999998</c:v>
                </c:pt>
                <c:pt idx="2031">
                  <c:v>25.707000000000001</c:v>
                </c:pt>
                <c:pt idx="2032">
                  <c:v>25.704999999999998</c:v>
                </c:pt>
                <c:pt idx="2033">
                  <c:v>25.707000000000001</c:v>
                </c:pt>
                <c:pt idx="2034">
                  <c:v>25.710999999999999</c:v>
                </c:pt>
                <c:pt idx="2035">
                  <c:v>25.719000000000001</c:v>
                </c:pt>
                <c:pt idx="2036">
                  <c:v>25.727</c:v>
                </c:pt>
                <c:pt idx="2037">
                  <c:v>25.736999999999998</c:v>
                </c:pt>
                <c:pt idx="2038">
                  <c:v>25.748999999999999</c:v>
                </c:pt>
                <c:pt idx="2039">
                  <c:v>25.763000000000002</c:v>
                </c:pt>
                <c:pt idx="2040">
                  <c:v>25.779</c:v>
                </c:pt>
                <c:pt idx="2041">
                  <c:v>25.794</c:v>
                </c:pt>
                <c:pt idx="2042">
                  <c:v>25.809000000000001</c:v>
                </c:pt>
                <c:pt idx="2043">
                  <c:v>25.832000000000001</c:v>
                </c:pt>
                <c:pt idx="2044">
                  <c:v>25.852</c:v>
                </c:pt>
                <c:pt idx="2045">
                  <c:v>25.867000000000001</c:v>
                </c:pt>
                <c:pt idx="2046">
                  <c:v>25.882999999999999</c:v>
                </c:pt>
                <c:pt idx="2047">
                  <c:v>25.902000000000001</c:v>
                </c:pt>
                <c:pt idx="2048">
                  <c:v>25.922000000000001</c:v>
                </c:pt>
                <c:pt idx="2049">
                  <c:v>25.943999999999999</c:v>
                </c:pt>
                <c:pt idx="2050">
                  <c:v>25.971</c:v>
                </c:pt>
                <c:pt idx="2051">
                  <c:v>26</c:v>
                </c:pt>
                <c:pt idx="2052">
                  <c:v>26.033000000000001</c:v>
                </c:pt>
                <c:pt idx="2053">
                  <c:v>26.065999999999999</c:v>
                </c:pt>
                <c:pt idx="2054">
                  <c:v>26.103000000000002</c:v>
                </c:pt>
                <c:pt idx="2055">
                  <c:v>26.134</c:v>
                </c:pt>
                <c:pt idx="2056">
                  <c:v>26.157</c:v>
                </c:pt>
                <c:pt idx="2057">
                  <c:v>26.187999999999999</c:v>
                </c:pt>
                <c:pt idx="2058">
                  <c:v>26.225000000000001</c:v>
                </c:pt>
                <c:pt idx="2059">
                  <c:v>26.257000000000001</c:v>
                </c:pt>
                <c:pt idx="2060">
                  <c:v>26.29</c:v>
                </c:pt>
                <c:pt idx="2061">
                  <c:v>26.315000000000001</c:v>
                </c:pt>
                <c:pt idx="2062">
                  <c:v>26.34</c:v>
                </c:pt>
                <c:pt idx="2063">
                  <c:v>26.367999999999999</c:v>
                </c:pt>
                <c:pt idx="2064">
                  <c:v>26.396000000000001</c:v>
                </c:pt>
                <c:pt idx="2065">
                  <c:v>26.439</c:v>
                </c:pt>
                <c:pt idx="2066">
                  <c:v>26.491</c:v>
                </c:pt>
                <c:pt idx="2067">
                  <c:v>26.55</c:v>
                </c:pt>
                <c:pt idx="2068">
                  <c:v>26.625</c:v>
                </c:pt>
                <c:pt idx="2069">
                  <c:v>26.719000000000001</c:v>
                </c:pt>
                <c:pt idx="2070">
                  <c:v>26.818000000000001</c:v>
                </c:pt>
                <c:pt idx="2071">
                  <c:v>26.917999999999999</c:v>
                </c:pt>
                <c:pt idx="2072">
                  <c:v>27.021999999999998</c:v>
                </c:pt>
                <c:pt idx="2073">
                  <c:v>27.134</c:v>
                </c:pt>
                <c:pt idx="2074">
                  <c:v>27.248000000000001</c:v>
                </c:pt>
                <c:pt idx="2075">
                  <c:v>27.356999999999999</c:v>
                </c:pt>
                <c:pt idx="2076">
                  <c:v>27.460999999999999</c:v>
                </c:pt>
                <c:pt idx="2077">
                  <c:v>27.565999999999999</c:v>
                </c:pt>
                <c:pt idx="2078">
                  <c:v>27.667999999999999</c:v>
                </c:pt>
                <c:pt idx="2079">
                  <c:v>27.762</c:v>
                </c:pt>
                <c:pt idx="2080">
                  <c:v>27.858000000000001</c:v>
                </c:pt>
                <c:pt idx="2081">
                  <c:v>27.946999999999999</c:v>
                </c:pt>
                <c:pt idx="2082">
                  <c:v>28.03</c:v>
                </c:pt>
                <c:pt idx="2083">
                  <c:v>28.11</c:v>
                </c:pt>
                <c:pt idx="2084">
                  <c:v>28.184000000000001</c:v>
                </c:pt>
                <c:pt idx="2085">
                  <c:v>28.257999999999999</c:v>
                </c:pt>
                <c:pt idx="2086">
                  <c:v>28.33</c:v>
                </c:pt>
                <c:pt idx="2087">
                  <c:v>28.405999999999999</c:v>
                </c:pt>
                <c:pt idx="2088">
                  <c:v>28.481000000000002</c:v>
                </c:pt>
                <c:pt idx="2089">
                  <c:v>28.550999999999998</c:v>
                </c:pt>
                <c:pt idx="2090">
                  <c:v>28.623999999999999</c:v>
                </c:pt>
                <c:pt idx="2091">
                  <c:v>28.696000000000002</c:v>
                </c:pt>
                <c:pt idx="2092">
                  <c:v>28.756</c:v>
                </c:pt>
                <c:pt idx="2093">
                  <c:v>28.812999999999999</c:v>
                </c:pt>
                <c:pt idx="2094">
                  <c:v>28.876999999999999</c:v>
                </c:pt>
                <c:pt idx="2095">
                  <c:v>28.952000000000002</c:v>
                </c:pt>
                <c:pt idx="2096">
                  <c:v>29.033999999999999</c:v>
                </c:pt>
                <c:pt idx="2097">
                  <c:v>29.123000000000001</c:v>
                </c:pt>
                <c:pt idx="2098">
                  <c:v>29.213999999999999</c:v>
                </c:pt>
                <c:pt idx="2099">
                  <c:v>29.31</c:v>
                </c:pt>
                <c:pt idx="2100">
                  <c:v>29.41</c:v>
                </c:pt>
                <c:pt idx="2101">
                  <c:v>29.510999999999999</c:v>
                </c:pt>
                <c:pt idx="2102">
                  <c:v>29.614999999999998</c:v>
                </c:pt>
                <c:pt idx="2103">
                  <c:v>29.728999999999999</c:v>
                </c:pt>
                <c:pt idx="2104">
                  <c:v>29.853000000000002</c:v>
                </c:pt>
                <c:pt idx="2105">
                  <c:v>29.98</c:v>
                </c:pt>
                <c:pt idx="2106">
                  <c:v>30.106000000000002</c:v>
                </c:pt>
                <c:pt idx="2107">
                  <c:v>30.225999999999999</c:v>
                </c:pt>
                <c:pt idx="2108">
                  <c:v>30.338999999999999</c:v>
                </c:pt>
                <c:pt idx="2109">
                  <c:v>30.452999999999999</c:v>
                </c:pt>
                <c:pt idx="2110">
                  <c:v>30.568999999999999</c:v>
                </c:pt>
                <c:pt idx="2111">
                  <c:v>30.684000000000001</c:v>
                </c:pt>
                <c:pt idx="2112">
                  <c:v>30.806999999999999</c:v>
                </c:pt>
                <c:pt idx="2113">
                  <c:v>30.93</c:v>
                </c:pt>
                <c:pt idx="2114">
                  <c:v>31.052</c:v>
                </c:pt>
                <c:pt idx="2115">
                  <c:v>31.184000000000001</c:v>
                </c:pt>
                <c:pt idx="2116">
                  <c:v>31.321999999999999</c:v>
                </c:pt>
                <c:pt idx="2117">
                  <c:v>31.457999999999998</c:v>
                </c:pt>
                <c:pt idx="2118">
                  <c:v>31.593</c:v>
                </c:pt>
                <c:pt idx="2119">
                  <c:v>31.728000000000002</c:v>
                </c:pt>
                <c:pt idx="2120">
                  <c:v>31.852</c:v>
                </c:pt>
                <c:pt idx="2121">
                  <c:v>31.978000000000002</c:v>
                </c:pt>
                <c:pt idx="2122">
                  <c:v>32.11</c:v>
                </c:pt>
                <c:pt idx="2123">
                  <c:v>32.241</c:v>
                </c:pt>
                <c:pt idx="2124">
                  <c:v>32.366</c:v>
                </c:pt>
                <c:pt idx="2125">
                  <c:v>32.49</c:v>
                </c:pt>
                <c:pt idx="2126">
                  <c:v>32.622999999999998</c:v>
                </c:pt>
                <c:pt idx="2127">
                  <c:v>32.747</c:v>
                </c:pt>
                <c:pt idx="2128">
                  <c:v>32.865000000000002</c:v>
                </c:pt>
                <c:pt idx="2129">
                  <c:v>32.975000000000001</c:v>
                </c:pt>
                <c:pt idx="2130">
                  <c:v>33.076000000000001</c:v>
                </c:pt>
                <c:pt idx="2131">
                  <c:v>33.165999999999997</c:v>
                </c:pt>
                <c:pt idx="2132">
                  <c:v>33.244999999999997</c:v>
                </c:pt>
                <c:pt idx="2133">
                  <c:v>33.323</c:v>
                </c:pt>
                <c:pt idx="2134">
                  <c:v>33.401000000000003</c:v>
                </c:pt>
                <c:pt idx="2135">
                  <c:v>33.47</c:v>
                </c:pt>
                <c:pt idx="2136">
                  <c:v>33.531999999999996</c:v>
                </c:pt>
                <c:pt idx="2137">
                  <c:v>33.593000000000004</c:v>
                </c:pt>
                <c:pt idx="2138">
                  <c:v>33.651000000000003</c:v>
                </c:pt>
                <c:pt idx="2139">
                  <c:v>33.707000000000001</c:v>
                </c:pt>
                <c:pt idx="2140">
                  <c:v>33.768000000000001</c:v>
                </c:pt>
                <c:pt idx="2141">
                  <c:v>33.832999999999998</c:v>
                </c:pt>
                <c:pt idx="2142">
                  <c:v>33.893000000000001</c:v>
                </c:pt>
                <c:pt idx="2143">
                  <c:v>33.950000000000003</c:v>
                </c:pt>
                <c:pt idx="2144">
                  <c:v>34.008000000000003</c:v>
                </c:pt>
                <c:pt idx="2145">
                  <c:v>34.067</c:v>
                </c:pt>
                <c:pt idx="2146">
                  <c:v>34.125</c:v>
                </c:pt>
                <c:pt idx="2147">
                  <c:v>34.18</c:v>
                </c:pt>
                <c:pt idx="2148">
                  <c:v>34.232999999999997</c:v>
                </c:pt>
                <c:pt idx="2149">
                  <c:v>34.276000000000003</c:v>
                </c:pt>
                <c:pt idx="2150">
                  <c:v>34.307000000000002</c:v>
                </c:pt>
                <c:pt idx="2151">
                  <c:v>34.331000000000003</c:v>
                </c:pt>
                <c:pt idx="2152">
                  <c:v>34.35</c:v>
                </c:pt>
                <c:pt idx="2153">
                  <c:v>34.366</c:v>
                </c:pt>
                <c:pt idx="2154">
                  <c:v>34.381999999999998</c:v>
                </c:pt>
                <c:pt idx="2155">
                  <c:v>34.387999999999998</c:v>
                </c:pt>
                <c:pt idx="2156">
                  <c:v>34.39</c:v>
                </c:pt>
                <c:pt idx="2157">
                  <c:v>34.381</c:v>
                </c:pt>
                <c:pt idx="2158">
                  <c:v>34.360999999999997</c:v>
                </c:pt>
                <c:pt idx="2159">
                  <c:v>34.335000000000001</c:v>
                </c:pt>
                <c:pt idx="2160">
                  <c:v>34.305999999999997</c:v>
                </c:pt>
                <c:pt idx="2161">
                  <c:v>34.286000000000001</c:v>
                </c:pt>
                <c:pt idx="2162">
                  <c:v>34.261000000000003</c:v>
                </c:pt>
                <c:pt idx="2163">
                  <c:v>34.225000000000001</c:v>
                </c:pt>
                <c:pt idx="2164">
                  <c:v>34.198999999999998</c:v>
                </c:pt>
                <c:pt idx="2165">
                  <c:v>34.183</c:v>
                </c:pt>
                <c:pt idx="2166">
                  <c:v>34.161000000000001</c:v>
                </c:pt>
                <c:pt idx="2167">
                  <c:v>34.140999999999998</c:v>
                </c:pt>
                <c:pt idx="2168">
                  <c:v>34.134</c:v>
                </c:pt>
                <c:pt idx="2169">
                  <c:v>34.128999999999998</c:v>
                </c:pt>
                <c:pt idx="2170">
                  <c:v>34.124000000000002</c:v>
                </c:pt>
                <c:pt idx="2171">
                  <c:v>34.128999999999998</c:v>
                </c:pt>
                <c:pt idx="2172">
                  <c:v>34.133000000000003</c:v>
                </c:pt>
                <c:pt idx="2173">
                  <c:v>34.134</c:v>
                </c:pt>
                <c:pt idx="2174">
                  <c:v>34.139000000000003</c:v>
                </c:pt>
                <c:pt idx="2175">
                  <c:v>34.152000000000001</c:v>
                </c:pt>
                <c:pt idx="2176">
                  <c:v>34.179000000000002</c:v>
                </c:pt>
                <c:pt idx="2177">
                  <c:v>34.215000000000003</c:v>
                </c:pt>
                <c:pt idx="2178">
                  <c:v>34.253</c:v>
                </c:pt>
                <c:pt idx="2179">
                  <c:v>34.293999999999997</c:v>
                </c:pt>
                <c:pt idx="2180">
                  <c:v>34.341000000000001</c:v>
                </c:pt>
                <c:pt idx="2181">
                  <c:v>34.389000000000003</c:v>
                </c:pt>
                <c:pt idx="2182">
                  <c:v>34.435000000000002</c:v>
                </c:pt>
                <c:pt idx="2183">
                  <c:v>34.478999999999999</c:v>
                </c:pt>
                <c:pt idx="2184">
                  <c:v>34.521000000000001</c:v>
                </c:pt>
                <c:pt idx="2185">
                  <c:v>34.555</c:v>
                </c:pt>
                <c:pt idx="2186">
                  <c:v>34.581000000000003</c:v>
                </c:pt>
                <c:pt idx="2187">
                  <c:v>34.613</c:v>
                </c:pt>
                <c:pt idx="2188">
                  <c:v>34.652999999999999</c:v>
                </c:pt>
                <c:pt idx="2189">
                  <c:v>34.688000000000002</c:v>
                </c:pt>
                <c:pt idx="2190">
                  <c:v>34.722000000000001</c:v>
                </c:pt>
                <c:pt idx="2191">
                  <c:v>34.75</c:v>
                </c:pt>
                <c:pt idx="2192">
                  <c:v>34.774999999999999</c:v>
                </c:pt>
                <c:pt idx="2193">
                  <c:v>34.792000000000002</c:v>
                </c:pt>
                <c:pt idx="2194">
                  <c:v>34.795000000000002</c:v>
                </c:pt>
                <c:pt idx="2195">
                  <c:v>34.786999999999999</c:v>
                </c:pt>
                <c:pt idx="2196">
                  <c:v>34.768999999999998</c:v>
                </c:pt>
                <c:pt idx="2197">
                  <c:v>34.75</c:v>
                </c:pt>
                <c:pt idx="2198">
                  <c:v>34.719000000000001</c:v>
                </c:pt>
                <c:pt idx="2199">
                  <c:v>34.677999999999997</c:v>
                </c:pt>
                <c:pt idx="2200">
                  <c:v>34.627000000000002</c:v>
                </c:pt>
                <c:pt idx="2201">
                  <c:v>34.578000000000003</c:v>
                </c:pt>
                <c:pt idx="2202">
                  <c:v>34.552999999999997</c:v>
                </c:pt>
                <c:pt idx="2203">
                  <c:v>34.536000000000001</c:v>
                </c:pt>
                <c:pt idx="2204">
                  <c:v>34.512999999999998</c:v>
                </c:pt>
                <c:pt idx="2205">
                  <c:v>34.496000000000002</c:v>
                </c:pt>
                <c:pt idx="2206">
                  <c:v>34.478999999999999</c:v>
                </c:pt>
                <c:pt idx="2207">
                  <c:v>34.462000000000003</c:v>
                </c:pt>
                <c:pt idx="2208">
                  <c:v>34.450000000000003</c:v>
                </c:pt>
                <c:pt idx="2209">
                  <c:v>34.436</c:v>
                </c:pt>
                <c:pt idx="2210">
                  <c:v>34.435000000000002</c:v>
                </c:pt>
                <c:pt idx="2211">
                  <c:v>34.445</c:v>
                </c:pt>
                <c:pt idx="2212">
                  <c:v>34.454999999999998</c:v>
                </c:pt>
                <c:pt idx="2213">
                  <c:v>34.465000000000003</c:v>
                </c:pt>
                <c:pt idx="2214">
                  <c:v>34.475000000000001</c:v>
                </c:pt>
                <c:pt idx="2215">
                  <c:v>34.491999999999997</c:v>
                </c:pt>
                <c:pt idx="2216">
                  <c:v>34.512999999999998</c:v>
                </c:pt>
                <c:pt idx="2217">
                  <c:v>34.539000000000001</c:v>
                </c:pt>
                <c:pt idx="2218">
                  <c:v>34.561</c:v>
                </c:pt>
                <c:pt idx="2219">
                  <c:v>34.587000000000003</c:v>
                </c:pt>
                <c:pt idx="2220">
                  <c:v>34.618000000000002</c:v>
                </c:pt>
                <c:pt idx="2221">
                  <c:v>34.643000000000001</c:v>
                </c:pt>
                <c:pt idx="2222">
                  <c:v>34.661000000000001</c:v>
                </c:pt>
                <c:pt idx="2223">
                  <c:v>34.686</c:v>
                </c:pt>
                <c:pt idx="2224">
                  <c:v>34.707999999999998</c:v>
                </c:pt>
                <c:pt idx="2225">
                  <c:v>34.723999999999997</c:v>
                </c:pt>
                <c:pt idx="2226">
                  <c:v>34.732999999999997</c:v>
                </c:pt>
                <c:pt idx="2227">
                  <c:v>34.737000000000002</c:v>
                </c:pt>
                <c:pt idx="2228">
                  <c:v>34.734999999999999</c:v>
                </c:pt>
                <c:pt idx="2229">
                  <c:v>34.731000000000002</c:v>
                </c:pt>
                <c:pt idx="2230">
                  <c:v>34.725999999999999</c:v>
                </c:pt>
                <c:pt idx="2231">
                  <c:v>34.723999999999997</c:v>
                </c:pt>
                <c:pt idx="2232">
                  <c:v>34.718000000000004</c:v>
                </c:pt>
                <c:pt idx="2233">
                  <c:v>34.709000000000003</c:v>
                </c:pt>
                <c:pt idx="2234">
                  <c:v>34.701999999999998</c:v>
                </c:pt>
                <c:pt idx="2235">
                  <c:v>34.691000000000003</c:v>
                </c:pt>
                <c:pt idx="2236">
                  <c:v>34.683</c:v>
                </c:pt>
                <c:pt idx="2237">
                  <c:v>34.68</c:v>
                </c:pt>
                <c:pt idx="2238">
                  <c:v>34.680999999999997</c:v>
                </c:pt>
                <c:pt idx="2239">
                  <c:v>34.686999999999998</c:v>
                </c:pt>
                <c:pt idx="2240">
                  <c:v>34.694000000000003</c:v>
                </c:pt>
                <c:pt idx="2241">
                  <c:v>34.703000000000003</c:v>
                </c:pt>
                <c:pt idx="2242">
                  <c:v>34.707000000000001</c:v>
                </c:pt>
                <c:pt idx="2243">
                  <c:v>34.707999999999998</c:v>
                </c:pt>
                <c:pt idx="2244">
                  <c:v>34.71</c:v>
                </c:pt>
                <c:pt idx="2245">
                  <c:v>34.713000000000001</c:v>
                </c:pt>
                <c:pt idx="2246">
                  <c:v>34.722000000000001</c:v>
                </c:pt>
                <c:pt idx="2247">
                  <c:v>34.738</c:v>
                </c:pt>
                <c:pt idx="2248">
                  <c:v>34.753</c:v>
                </c:pt>
                <c:pt idx="2249">
                  <c:v>34.764000000000003</c:v>
                </c:pt>
                <c:pt idx="2250">
                  <c:v>34.768999999999998</c:v>
                </c:pt>
                <c:pt idx="2251">
                  <c:v>34.770000000000003</c:v>
                </c:pt>
                <c:pt idx="2252">
                  <c:v>34.756999999999998</c:v>
                </c:pt>
                <c:pt idx="2253">
                  <c:v>34.743000000000002</c:v>
                </c:pt>
                <c:pt idx="2254">
                  <c:v>34.723999999999997</c:v>
                </c:pt>
                <c:pt idx="2255">
                  <c:v>34.700000000000003</c:v>
                </c:pt>
                <c:pt idx="2256">
                  <c:v>34.679000000000002</c:v>
                </c:pt>
                <c:pt idx="2257">
                  <c:v>34.658000000000001</c:v>
                </c:pt>
                <c:pt idx="2258">
                  <c:v>34.640999999999998</c:v>
                </c:pt>
                <c:pt idx="2259">
                  <c:v>34.628</c:v>
                </c:pt>
                <c:pt idx="2260">
                  <c:v>34.613</c:v>
                </c:pt>
                <c:pt idx="2261">
                  <c:v>34.606000000000002</c:v>
                </c:pt>
                <c:pt idx="2262">
                  <c:v>34.595999999999997</c:v>
                </c:pt>
                <c:pt idx="2263">
                  <c:v>34.588000000000001</c:v>
                </c:pt>
                <c:pt idx="2264">
                  <c:v>34.581000000000003</c:v>
                </c:pt>
                <c:pt idx="2265">
                  <c:v>34.573999999999998</c:v>
                </c:pt>
                <c:pt idx="2266">
                  <c:v>34.578000000000003</c:v>
                </c:pt>
                <c:pt idx="2267">
                  <c:v>34.591000000000001</c:v>
                </c:pt>
                <c:pt idx="2268">
                  <c:v>34.606999999999999</c:v>
                </c:pt>
                <c:pt idx="2269">
                  <c:v>34.619999999999997</c:v>
                </c:pt>
                <c:pt idx="2270">
                  <c:v>34.628</c:v>
                </c:pt>
                <c:pt idx="2271">
                  <c:v>34.633000000000003</c:v>
                </c:pt>
                <c:pt idx="2272">
                  <c:v>34.634</c:v>
                </c:pt>
                <c:pt idx="2273">
                  <c:v>34.633000000000003</c:v>
                </c:pt>
                <c:pt idx="2274">
                  <c:v>34.633000000000003</c:v>
                </c:pt>
                <c:pt idx="2275">
                  <c:v>34.634</c:v>
                </c:pt>
                <c:pt idx="2276">
                  <c:v>34.637999999999998</c:v>
                </c:pt>
                <c:pt idx="2277">
                  <c:v>34.64</c:v>
                </c:pt>
                <c:pt idx="2278">
                  <c:v>34.637</c:v>
                </c:pt>
                <c:pt idx="2279">
                  <c:v>34.634</c:v>
                </c:pt>
                <c:pt idx="2280">
                  <c:v>34.631999999999998</c:v>
                </c:pt>
                <c:pt idx="2281">
                  <c:v>34.628999999999998</c:v>
                </c:pt>
                <c:pt idx="2282">
                  <c:v>34.636000000000003</c:v>
                </c:pt>
                <c:pt idx="2283">
                  <c:v>34.646999999999998</c:v>
                </c:pt>
                <c:pt idx="2284">
                  <c:v>34.655000000000001</c:v>
                </c:pt>
                <c:pt idx="2285">
                  <c:v>34.671999999999997</c:v>
                </c:pt>
                <c:pt idx="2286">
                  <c:v>34.69</c:v>
                </c:pt>
                <c:pt idx="2287">
                  <c:v>34.697000000000003</c:v>
                </c:pt>
                <c:pt idx="2288">
                  <c:v>34.701999999999998</c:v>
                </c:pt>
                <c:pt idx="2289">
                  <c:v>34.704000000000001</c:v>
                </c:pt>
                <c:pt idx="2290">
                  <c:v>34.698999999999998</c:v>
                </c:pt>
                <c:pt idx="2291">
                  <c:v>34.695999999999998</c:v>
                </c:pt>
                <c:pt idx="2292">
                  <c:v>34.698</c:v>
                </c:pt>
                <c:pt idx="2293">
                  <c:v>34.700000000000003</c:v>
                </c:pt>
                <c:pt idx="2294">
                  <c:v>34.706000000000003</c:v>
                </c:pt>
                <c:pt idx="2295">
                  <c:v>34.707999999999998</c:v>
                </c:pt>
                <c:pt idx="2296">
                  <c:v>34.715000000000003</c:v>
                </c:pt>
                <c:pt idx="2297">
                  <c:v>34.716999999999999</c:v>
                </c:pt>
                <c:pt idx="2298">
                  <c:v>34.715000000000003</c:v>
                </c:pt>
                <c:pt idx="2299">
                  <c:v>34.715000000000003</c:v>
                </c:pt>
                <c:pt idx="2300">
                  <c:v>34.713000000000001</c:v>
                </c:pt>
                <c:pt idx="2301">
                  <c:v>34.712000000000003</c:v>
                </c:pt>
                <c:pt idx="2302">
                  <c:v>34.701000000000001</c:v>
                </c:pt>
                <c:pt idx="2303">
                  <c:v>34.685000000000002</c:v>
                </c:pt>
                <c:pt idx="2304">
                  <c:v>34.679000000000002</c:v>
                </c:pt>
                <c:pt idx="2305">
                  <c:v>34.67</c:v>
                </c:pt>
                <c:pt idx="2306">
                  <c:v>34.654000000000003</c:v>
                </c:pt>
                <c:pt idx="2307">
                  <c:v>34.625999999999998</c:v>
                </c:pt>
                <c:pt idx="2308">
                  <c:v>34.598999999999997</c:v>
                </c:pt>
                <c:pt idx="2309">
                  <c:v>34.581000000000003</c:v>
                </c:pt>
                <c:pt idx="2310">
                  <c:v>34.557000000000002</c:v>
                </c:pt>
                <c:pt idx="2311">
                  <c:v>34.529000000000003</c:v>
                </c:pt>
                <c:pt idx="2312">
                  <c:v>34.509</c:v>
                </c:pt>
                <c:pt idx="2313">
                  <c:v>34.484000000000002</c:v>
                </c:pt>
                <c:pt idx="2314">
                  <c:v>34.448999999999998</c:v>
                </c:pt>
                <c:pt idx="2315">
                  <c:v>34.402999999999999</c:v>
                </c:pt>
                <c:pt idx="2316">
                  <c:v>34.347999999999999</c:v>
                </c:pt>
                <c:pt idx="2317">
                  <c:v>34.296999999999997</c:v>
                </c:pt>
                <c:pt idx="2318">
                  <c:v>34.246000000000002</c:v>
                </c:pt>
                <c:pt idx="2319">
                  <c:v>34.201999999999998</c:v>
                </c:pt>
                <c:pt idx="2320">
                  <c:v>34.174999999999997</c:v>
                </c:pt>
                <c:pt idx="2321">
                  <c:v>34.155999999999999</c:v>
                </c:pt>
                <c:pt idx="2322">
                  <c:v>34.134999999999998</c:v>
                </c:pt>
                <c:pt idx="2323">
                  <c:v>34.119999999999997</c:v>
                </c:pt>
                <c:pt idx="2324">
                  <c:v>34.110999999999997</c:v>
                </c:pt>
                <c:pt idx="2325">
                  <c:v>34.104999999999997</c:v>
                </c:pt>
                <c:pt idx="2326">
                  <c:v>34.091999999999999</c:v>
                </c:pt>
                <c:pt idx="2327">
                  <c:v>34.076000000000001</c:v>
                </c:pt>
                <c:pt idx="2328">
                  <c:v>34.064</c:v>
                </c:pt>
                <c:pt idx="2329">
                  <c:v>34.064999999999998</c:v>
                </c:pt>
                <c:pt idx="2330">
                  <c:v>34.082000000000001</c:v>
                </c:pt>
                <c:pt idx="2331">
                  <c:v>34.095999999999997</c:v>
                </c:pt>
                <c:pt idx="2332">
                  <c:v>34.101999999999997</c:v>
                </c:pt>
                <c:pt idx="2333">
                  <c:v>34.118000000000002</c:v>
                </c:pt>
                <c:pt idx="2334">
                  <c:v>34.143999999999998</c:v>
                </c:pt>
                <c:pt idx="2335">
                  <c:v>34.167000000000002</c:v>
                </c:pt>
                <c:pt idx="2336">
                  <c:v>34.18</c:v>
                </c:pt>
                <c:pt idx="2337">
                  <c:v>34.189</c:v>
                </c:pt>
                <c:pt idx="2338">
                  <c:v>34.192999999999998</c:v>
                </c:pt>
                <c:pt idx="2339">
                  <c:v>34.197000000000003</c:v>
                </c:pt>
                <c:pt idx="2340">
                  <c:v>34.21</c:v>
                </c:pt>
                <c:pt idx="2341">
                  <c:v>34.222000000000001</c:v>
                </c:pt>
                <c:pt idx="2342">
                  <c:v>34.226999999999997</c:v>
                </c:pt>
                <c:pt idx="2343">
                  <c:v>34.235999999999997</c:v>
                </c:pt>
                <c:pt idx="2344">
                  <c:v>34.25</c:v>
                </c:pt>
                <c:pt idx="2345">
                  <c:v>34.265999999999998</c:v>
                </c:pt>
                <c:pt idx="2346">
                  <c:v>34.274000000000001</c:v>
                </c:pt>
                <c:pt idx="2347">
                  <c:v>34.277000000000001</c:v>
                </c:pt>
                <c:pt idx="2348">
                  <c:v>34.274999999999999</c:v>
                </c:pt>
                <c:pt idx="2349">
                  <c:v>34.253</c:v>
                </c:pt>
                <c:pt idx="2350">
                  <c:v>34.220999999999997</c:v>
                </c:pt>
                <c:pt idx="2351">
                  <c:v>34.197000000000003</c:v>
                </c:pt>
                <c:pt idx="2352">
                  <c:v>34.173000000000002</c:v>
                </c:pt>
                <c:pt idx="2353">
                  <c:v>34.143000000000001</c:v>
                </c:pt>
                <c:pt idx="2354">
                  <c:v>34.109000000000002</c:v>
                </c:pt>
                <c:pt idx="2355">
                  <c:v>34.082999999999998</c:v>
                </c:pt>
                <c:pt idx="2356">
                  <c:v>34.063000000000002</c:v>
                </c:pt>
                <c:pt idx="2357">
                  <c:v>34.042000000000002</c:v>
                </c:pt>
                <c:pt idx="2358">
                  <c:v>34.012</c:v>
                </c:pt>
                <c:pt idx="2359">
                  <c:v>33.984999999999999</c:v>
                </c:pt>
                <c:pt idx="2360">
                  <c:v>33.975000000000001</c:v>
                </c:pt>
                <c:pt idx="2361">
                  <c:v>33.96</c:v>
                </c:pt>
                <c:pt idx="2362">
                  <c:v>33.96</c:v>
                </c:pt>
                <c:pt idx="2363">
                  <c:v>33.97</c:v>
                </c:pt>
                <c:pt idx="2364">
                  <c:v>33.978000000000002</c:v>
                </c:pt>
                <c:pt idx="2365">
                  <c:v>33.984999999999999</c:v>
                </c:pt>
                <c:pt idx="2366">
                  <c:v>33.985999999999997</c:v>
                </c:pt>
                <c:pt idx="2367">
                  <c:v>33.993000000000002</c:v>
                </c:pt>
                <c:pt idx="2368">
                  <c:v>34.014000000000003</c:v>
                </c:pt>
                <c:pt idx="2369">
                  <c:v>34.043999999999997</c:v>
                </c:pt>
                <c:pt idx="2370">
                  <c:v>34.079000000000001</c:v>
                </c:pt>
                <c:pt idx="2371">
                  <c:v>34.113999999999997</c:v>
                </c:pt>
                <c:pt idx="2372">
                  <c:v>34.162999999999997</c:v>
                </c:pt>
                <c:pt idx="2373">
                  <c:v>34.222000000000001</c:v>
                </c:pt>
                <c:pt idx="2374">
                  <c:v>34.277999999999999</c:v>
                </c:pt>
                <c:pt idx="2375">
                  <c:v>34.311999999999998</c:v>
                </c:pt>
                <c:pt idx="2376">
                  <c:v>34.338999999999999</c:v>
                </c:pt>
                <c:pt idx="2377">
                  <c:v>34.378</c:v>
                </c:pt>
                <c:pt idx="2378">
                  <c:v>34.417000000000002</c:v>
                </c:pt>
                <c:pt idx="2379">
                  <c:v>34.445999999999998</c:v>
                </c:pt>
                <c:pt idx="2380">
                  <c:v>34.466999999999999</c:v>
                </c:pt>
                <c:pt idx="2381">
                  <c:v>34.49</c:v>
                </c:pt>
                <c:pt idx="2382">
                  <c:v>34.523000000000003</c:v>
                </c:pt>
                <c:pt idx="2383">
                  <c:v>34.56</c:v>
                </c:pt>
                <c:pt idx="2384">
                  <c:v>34.584000000000003</c:v>
                </c:pt>
                <c:pt idx="2385">
                  <c:v>34.615000000000002</c:v>
                </c:pt>
                <c:pt idx="2386">
                  <c:v>34.655999999999999</c:v>
                </c:pt>
                <c:pt idx="2387">
                  <c:v>34.682000000000002</c:v>
                </c:pt>
                <c:pt idx="2388">
                  <c:v>34.695999999999998</c:v>
                </c:pt>
                <c:pt idx="2389">
                  <c:v>34.709000000000003</c:v>
                </c:pt>
                <c:pt idx="2390">
                  <c:v>34.731999999999999</c:v>
                </c:pt>
                <c:pt idx="2391">
                  <c:v>34.744</c:v>
                </c:pt>
                <c:pt idx="2392">
                  <c:v>34.755000000000003</c:v>
                </c:pt>
                <c:pt idx="2393">
                  <c:v>34.768000000000001</c:v>
                </c:pt>
                <c:pt idx="2394">
                  <c:v>34.774999999999999</c:v>
                </c:pt>
                <c:pt idx="2395">
                  <c:v>34.789000000000001</c:v>
                </c:pt>
                <c:pt idx="2396">
                  <c:v>34.817</c:v>
                </c:pt>
                <c:pt idx="2397">
                  <c:v>34.837000000000003</c:v>
                </c:pt>
                <c:pt idx="2398">
                  <c:v>34.863</c:v>
                </c:pt>
                <c:pt idx="2399">
                  <c:v>34.892000000000003</c:v>
                </c:pt>
                <c:pt idx="2400">
                  <c:v>34.917999999999999</c:v>
                </c:pt>
                <c:pt idx="2401">
                  <c:v>34.951999999999998</c:v>
                </c:pt>
                <c:pt idx="2402">
                  <c:v>34.99</c:v>
                </c:pt>
                <c:pt idx="2403">
                  <c:v>35.029000000000003</c:v>
                </c:pt>
                <c:pt idx="2404">
                  <c:v>35.049999999999997</c:v>
                </c:pt>
                <c:pt idx="2405">
                  <c:v>35.076999999999998</c:v>
                </c:pt>
                <c:pt idx="2406">
                  <c:v>35.106999999999999</c:v>
                </c:pt>
                <c:pt idx="2407">
                  <c:v>35.14</c:v>
                </c:pt>
                <c:pt idx="2408">
                  <c:v>35.168999999999997</c:v>
                </c:pt>
                <c:pt idx="2409">
                  <c:v>35.185000000000002</c:v>
                </c:pt>
                <c:pt idx="2410">
                  <c:v>35.195999999999998</c:v>
                </c:pt>
                <c:pt idx="2411">
                  <c:v>35.212000000000003</c:v>
                </c:pt>
                <c:pt idx="2412">
                  <c:v>35.228999999999999</c:v>
                </c:pt>
                <c:pt idx="2413">
                  <c:v>35.238</c:v>
                </c:pt>
                <c:pt idx="2414">
                  <c:v>35.234999999999999</c:v>
                </c:pt>
                <c:pt idx="2415">
                  <c:v>35.228000000000002</c:v>
                </c:pt>
                <c:pt idx="2416">
                  <c:v>35.21</c:v>
                </c:pt>
                <c:pt idx="2417">
                  <c:v>35.188000000000002</c:v>
                </c:pt>
                <c:pt idx="2418">
                  <c:v>35.164000000000001</c:v>
                </c:pt>
                <c:pt idx="2419">
                  <c:v>35.137</c:v>
                </c:pt>
                <c:pt idx="2420">
                  <c:v>35.106000000000002</c:v>
                </c:pt>
                <c:pt idx="2421">
                  <c:v>35.067</c:v>
                </c:pt>
                <c:pt idx="2422">
                  <c:v>35.024999999999999</c:v>
                </c:pt>
                <c:pt idx="2423">
                  <c:v>34.99</c:v>
                </c:pt>
                <c:pt idx="2424">
                  <c:v>34.960999999999999</c:v>
                </c:pt>
                <c:pt idx="2425">
                  <c:v>34.942</c:v>
                </c:pt>
                <c:pt idx="2426">
                  <c:v>34.930999999999997</c:v>
                </c:pt>
                <c:pt idx="2427">
                  <c:v>34.927</c:v>
                </c:pt>
                <c:pt idx="2428">
                  <c:v>34.923000000000002</c:v>
                </c:pt>
                <c:pt idx="2429">
                  <c:v>34.915999999999997</c:v>
                </c:pt>
                <c:pt idx="2430">
                  <c:v>34.914999999999999</c:v>
                </c:pt>
                <c:pt idx="2431">
                  <c:v>34.92</c:v>
                </c:pt>
                <c:pt idx="2432">
                  <c:v>34.923999999999999</c:v>
                </c:pt>
                <c:pt idx="2433">
                  <c:v>34.929000000000002</c:v>
                </c:pt>
                <c:pt idx="2434">
                  <c:v>34.94</c:v>
                </c:pt>
                <c:pt idx="2435">
                  <c:v>34.951999999999998</c:v>
                </c:pt>
                <c:pt idx="2436">
                  <c:v>34.966999999999999</c:v>
                </c:pt>
                <c:pt idx="2437">
                  <c:v>34.982999999999997</c:v>
                </c:pt>
                <c:pt idx="2438">
                  <c:v>35.01</c:v>
                </c:pt>
                <c:pt idx="2439">
                  <c:v>35.034999999999997</c:v>
                </c:pt>
                <c:pt idx="2440">
                  <c:v>35.052</c:v>
                </c:pt>
                <c:pt idx="2441">
                  <c:v>35.067</c:v>
                </c:pt>
                <c:pt idx="2442">
                  <c:v>35.076999999999998</c:v>
                </c:pt>
                <c:pt idx="2443">
                  <c:v>35.093000000000004</c:v>
                </c:pt>
                <c:pt idx="2444">
                  <c:v>35.106999999999999</c:v>
                </c:pt>
                <c:pt idx="2445">
                  <c:v>35.118000000000002</c:v>
                </c:pt>
                <c:pt idx="2446">
                  <c:v>35.122999999999998</c:v>
                </c:pt>
                <c:pt idx="2447">
                  <c:v>35.122999999999998</c:v>
                </c:pt>
                <c:pt idx="2448">
                  <c:v>35.119999999999997</c:v>
                </c:pt>
                <c:pt idx="2449">
                  <c:v>35.11</c:v>
                </c:pt>
                <c:pt idx="2450">
                  <c:v>35.095999999999997</c:v>
                </c:pt>
                <c:pt idx="2451">
                  <c:v>35.085999999999999</c:v>
                </c:pt>
                <c:pt idx="2452">
                  <c:v>35.075000000000003</c:v>
                </c:pt>
                <c:pt idx="2453">
                  <c:v>35.061</c:v>
                </c:pt>
                <c:pt idx="2454">
                  <c:v>35.046999999999997</c:v>
                </c:pt>
                <c:pt idx="2455">
                  <c:v>35.036000000000001</c:v>
                </c:pt>
                <c:pt idx="2456">
                  <c:v>35.026000000000003</c:v>
                </c:pt>
                <c:pt idx="2457">
                  <c:v>35.015999999999998</c:v>
                </c:pt>
                <c:pt idx="2458">
                  <c:v>35.01</c:v>
                </c:pt>
                <c:pt idx="2459">
                  <c:v>35.01</c:v>
                </c:pt>
                <c:pt idx="2460">
                  <c:v>35.008000000000003</c:v>
                </c:pt>
                <c:pt idx="2461">
                  <c:v>35.008000000000003</c:v>
                </c:pt>
                <c:pt idx="2462">
                  <c:v>35.006</c:v>
                </c:pt>
                <c:pt idx="2463">
                  <c:v>35.01</c:v>
                </c:pt>
                <c:pt idx="2464">
                  <c:v>35.018999999999998</c:v>
                </c:pt>
                <c:pt idx="2465">
                  <c:v>35.024000000000001</c:v>
                </c:pt>
                <c:pt idx="2466">
                  <c:v>35.033000000000001</c:v>
                </c:pt>
                <c:pt idx="2467">
                  <c:v>35.043999999999997</c:v>
                </c:pt>
                <c:pt idx="2468">
                  <c:v>35.055</c:v>
                </c:pt>
                <c:pt idx="2469">
                  <c:v>35.072000000000003</c:v>
                </c:pt>
                <c:pt idx="2470">
                  <c:v>35.093000000000004</c:v>
                </c:pt>
                <c:pt idx="2471">
                  <c:v>35.112000000000002</c:v>
                </c:pt>
                <c:pt idx="2472">
                  <c:v>35.122999999999998</c:v>
                </c:pt>
                <c:pt idx="2473">
                  <c:v>35.131999999999998</c:v>
                </c:pt>
                <c:pt idx="2474">
                  <c:v>35.134999999999998</c:v>
                </c:pt>
                <c:pt idx="2475">
                  <c:v>35.131</c:v>
                </c:pt>
                <c:pt idx="2476">
                  <c:v>35.125</c:v>
                </c:pt>
                <c:pt idx="2477">
                  <c:v>35.116999999999997</c:v>
                </c:pt>
                <c:pt idx="2478">
                  <c:v>35.103000000000002</c:v>
                </c:pt>
                <c:pt idx="2479">
                  <c:v>35.091000000000001</c:v>
                </c:pt>
                <c:pt idx="2480">
                  <c:v>35.076999999999998</c:v>
                </c:pt>
                <c:pt idx="2481">
                  <c:v>35.06</c:v>
                </c:pt>
                <c:pt idx="2482">
                  <c:v>35.048000000000002</c:v>
                </c:pt>
                <c:pt idx="2483">
                  <c:v>35.036000000000001</c:v>
                </c:pt>
                <c:pt idx="2484">
                  <c:v>35.03</c:v>
                </c:pt>
                <c:pt idx="2485">
                  <c:v>35.024000000000001</c:v>
                </c:pt>
                <c:pt idx="2486">
                  <c:v>35.021999999999998</c:v>
                </c:pt>
                <c:pt idx="2487">
                  <c:v>35.023000000000003</c:v>
                </c:pt>
                <c:pt idx="2488">
                  <c:v>35.027000000000001</c:v>
                </c:pt>
                <c:pt idx="2489">
                  <c:v>35.033999999999999</c:v>
                </c:pt>
                <c:pt idx="2490">
                  <c:v>35.042999999999999</c:v>
                </c:pt>
                <c:pt idx="2491">
                  <c:v>35.048999999999999</c:v>
                </c:pt>
                <c:pt idx="2492">
                  <c:v>35.052</c:v>
                </c:pt>
                <c:pt idx="2493">
                  <c:v>35.052999999999997</c:v>
                </c:pt>
                <c:pt idx="2494">
                  <c:v>35.058</c:v>
                </c:pt>
                <c:pt idx="2495">
                  <c:v>35.061</c:v>
                </c:pt>
                <c:pt idx="2496">
                  <c:v>35.063000000000002</c:v>
                </c:pt>
                <c:pt idx="2497">
                  <c:v>35.07</c:v>
                </c:pt>
                <c:pt idx="2498">
                  <c:v>35.073999999999998</c:v>
                </c:pt>
                <c:pt idx="2499">
                  <c:v>35.076999999999998</c:v>
                </c:pt>
                <c:pt idx="2500">
                  <c:v>35.081000000000003</c:v>
                </c:pt>
                <c:pt idx="2501">
                  <c:v>35.088999999999999</c:v>
                </c:pt>
                <c:pt idx="2502">
                  <c:v>35.094000000000001</c:v>
                </c:pt>
                <c:pt idx="2503">
                  <c:v>35.104999999999997</c:v>
                </c:pt>
                <c:pt idx="2504">
                  <c:v>35.116</c:v>
                </c:pt>
                <c:pt idx="2505">
                  <c:v>35.125</c:v>
                </c:pt>
                <c:pt idx="2506">
                  <c:v>35.137999999999998</c:v>
                </c:pt>
                <c:pt idx="2507">
                  <c:v>35.154000000000003</c:v>
                </c:pt>
                <c:pt idx="2508">
                  <c:v>35.177</c:v>
                </c:pt>
                <c:pt idx="2509">
                  <c:v>35.201999999999998</c:v>
                </c:pt>
                <c:pt idx="2510">
                  <c:v>35.231000000000002</c:v>
                </c:pt>
                <c:pt idx="2511">
                  <c:v>35.259</c:v>
                </c:pt>
                <c:pt idx="2512">
                  <c:v>35.283000000000001</c:v>
                </c:pt>
                <c:pt idx="2513">
                  <c:v>35.311</c:v>
                </c:pt>
                <c:pt idx="2514">
                  <c:v>35.344999999999999</c:v>
                </c:pt>
                <c:pt idx="2515">
                  <c:v>35.396000000000001</c:v>
                </c:pt>
                <c:pt idx="2516">
                  <c:v>35.46</c:v>
                </c:pt>
                <c:pt idx="2517">
                  <c:v>35.534999999999997</c:v>
                </c:pt>
                <c:pt idx="2518">
                  <c:v>35.610999999999997</c:v>
                </c:pt>
                <c:pt idx="2519">
                  <c:v>35.692999999999998</c:v>
                </c:pt>
                <c:pt idx="2520">
                  <c:v>35.78</c:v>
                </c:pt>
                <c:pt idx="2521">
                  <c:v>35.872</c:v>
                </c:pt>
                <c:pt idx="2522">
                  <c:v>35.975000000000001</c:v>
                </c:pt>
                <c:pt idx="2523">
                  <c:v>36.094000000000001</c:v>
                </c:pt>
                <c:pt idx="2524">
                  <c:v>36.220999999999997</c:v>
                </c:pt>
                <c:pt idx="2525">
                  <c:v>36.351999999999997</c:v>
                </c:pt>
                <c:pt idx="2526">
                  <c:v>36.49</c:v>
                </c:pt>
                <c:pt idx="2527">
                  <c:v>36.636000000000003</c:v>
                </c:pt>
                <c:pt idx="2528">
                  <c:v>36.789000000000001</c:v>
                </c:pt>
                <c:pt idx="2529">
                  <c:v>36.954000000000001</c:v>
                </c:pt>
                <c:pt idx="2530">
                  <c:v>37.122</c:v>
                </c:pt>
                <c:pt idx="2531">
                  <c:v>37.292999999999999</c:v>
                </c:pt>
                <c:pt idx="2532">
                  <c:v>37.479999999999997</c:v>
                </c:pt>
                <c:pt idx="2533">
                  <c:v>37.67</c:v>
                </c:pt>
                <c:pt idx="2534">
                  <c:v>37.856000000000002</c:v>
                </c:pt>
                <c:pt idx="2535">
                  <c:v>38.052999999999997</c:v>
                </c:pt>
                <c:pt idx="2536">
                  <c:v>38.237000000000002</c:v>
                </c:pt>
                <c:pt idx="2537">
                  <c:v>38.427999999999997</c:v>
                </c:pt>
                <c:pt idx="2538">
                  <c:v>38.628</c:v>
                </c:pt>
                <c:pt idx="2539">
                  <c:v>38.844000000000001</c:v>
                </c:pt>
                <c:pt idx="2540">
                  <c:v>39.06</c:v>
                </c:pt>
                <c:pt idx="2541">
                  <c:v>39.279000000000003</c:v>
                </c:pt>
                <c:pt idx="2542">
                  <c:v>39.500999999999998</c:v>
                </c:pt>
                <c:pt idx="2543">
                  <c:v>39.720999999999997</c:v>
                </c:pt>
                <c:pt idx="2544">
                  <c:v>39.94</c:v>
                </c:pt>
                <c:pt idx="2545">
                  <c:v>40.158999999999999</c:v>
                </c:pt>
                <c:pt idx="2546">
                  <c:v>40.371000000000002</c:v>
                </c:pt>
                <c:pt idx="2547">
                  <c:v>40.582000000000001</c:v>
                </c:pt>
                <c:pt idx="2548">
                  <c:v>40.790999999999997</c:v>
                </c:pt>
                <c:pt idx="2549">
                  <c:v>41.003999999999998</c:v>
                </c:pt>
                <c:pt idx="2550">
                  <c:v>41.215000000000003</c:v>
                </c:pt>
                <c:pt idx="2551">
                  <c:v>41.412999999999997</c:v>
                </c:pt>
                <c:pt idx="2552">
                  <c:v>41.606999999999999</c:v>
                </c:pt>
                <c:pt idx="2553">
                  <c:v>41.798999999999999</c:v>
                </c:pt>
                <c:pt idx="2554">
                  <c:v>41.988</c:v>
                </c:pt>
                <c:pt idx="2555">
                  <c:v>42.165999999999997</c:v>
                </c:pt>
                <c:pt idx="2556">
                  <c:v>42.326000000000001</c:v>
                </c:pt>
                <c:pt idx="2557">
                  <c:v>42.48</c:v>
                </c:pt>
                <c:pt idx="2558">
                  <c:v>42.628999999999998</c:v>
                </c:pt>
                <c:pt idx="2559">
                  <c:v>42.758000000000003</c:v>
                </c:pt>
                <c:pt idx="2560">
                  <c:v>42.869</c:v>
                </c:pt>
                <c:pt idx="2561">
                  <c:v>42.97</c:v>
                </c:pt>
                <c:pt idx="2562">
                  <c:v>43.064</c:v>
                </c:pt>
                <c:pt idx="2563">
                  <c:v>43.161000000000001</c:v>
                </c:pt>
                <c:pt idx="2564">
                  <c:v>43.255000000000003</c:v>
                </c:pt>
                <c:pt idx="2565">
                  <c:v>43.343000000000004</c:v>
                </c:pt>
                <c:pt idx="2566">
                  <c:v>43.436999999999998</c:v>
                </c:pt>
                <c:pt idx="2567">
                  <c:v>43.539000000000001</c:v>
                </c:pt>
                <c:pt idx="2568">
                  <c:v>43.643999999999998</c:v>
                </c:pt>
                <c:pt idx="2569">
                  <c:v>43.753</c:v>
                </c:pt>
                <c:pt idx="2570">
                  <c:v>43.866999999999997</c:v>
                </c:pt>
                <c:pt idx="2571">
                  <c:v>43.988999999999997</c:v>
                </c:pt>
                <c:pt idx="2572">
                  <c:v>44.122999999999998</c:v>
                </c:pt>
                <c:pt idx="2573">
                  <c:v>44.256999999999998</c:v>
                </c:pt>
                <c:pt idx="2574">
                  <c:v>44.399000000000001</c:v>
                </c:pt>
                <c:pt idx="2575">
                  <c:v>44.552999999999997</c:v>
                </c:pt>
                <c:pt idx="2576">
                  <c:v>44.704999999999998</c:v>
                </c:pt>
                <c:pt idx="2577">
                  <c:v>44.844999999999999</c:v>
                </c:pt>
                <c:pt idx="2578">
                  <c:v>44.982999999999997</c:v>
                </c:pt>
                <c:pt idx="2579">
                  <c:v>45.125999999999998</c:v>
                </c:pt>
                <c:pt idx="2580">
                  <c:v>45.264000000000003</c:v>
                </c:pt>
                <c:pt idx="2581">
                  <c:v>45.396999999999998</c:v>
                </c:pt>
                <c:pt idx="2582">
                  <c:v>45.533000000000001</c:v>
                </c:pt>
                <c:pt idx="2583">
                  <c:v>45.677</c:v>
                </c:pt>
                <c:pt idx="2584">
                  <c:v>45.823999999999998</c:v>
                </c:pt>
                <c:pt idx="2585">
                  <c:v>45.970999999999997</c:v>
                </c:pt>
                <c:pt idx="2586">
                  <c:v>46.115000000000002</c:v>
                </c:pt>
                <c:pt idx="2587">
                  <c:v>46.252000000000002</c:v>
                </c:pt>
                <c:pt idx="2588">
                  <c:v>46.383000000000003</c:v>
                </c:pt>
                <c:pt idx="2589">
                  <c:v>46.505000000000003</c:v>
                </c:pt>
                <c:pt idx="2590">
                  <c:v>46.616999999999997</c:v>
                </c:pt>
                <c:pt idx="2591">
                  <c:v>46.734999999999999</c:v>
                </c:pt>
                <c:pt idx="2592">
                  <c:v>46.850999999999999</c:v>
                </c:pt>
                <c:pt idx="2593">
                  <c:v>46.956000000000003</c:v>
                </c:pt>
                <c:pt idx="2594">
                  <c:v>47.048999999999999</c:v>
                </c:pt>
                <c:pt idx="2595">
                  <c:v>47.137999999999998</c:v>
                </c:pt>
                <c:pt idx="2596">
                  <c:v>47.225000000000001</c:v>
                </c:pt>
                <c:pt idx="2597">
                  <c:v>47.302999999999997</c:v>
                </c:pt>
                <c:pt idx="2598">
                  <c:v>47.372</c:v>
                </c:pt>
                <c:pt idx="2599">
                  <c:v>47.430999999999997</c:v>
                </c:pt>
                <c:pt idx="2600">
                  <c:v>47.482999999999997</c:v>
                </c:pt>
                <c:pt idx="2601">
                  <c:v>47.533000000000001</c:v>
                </c:pt>
                <c:pt idx="2602">
                  <c:v>47.57</c:v>
                </c:pt>
                <c:pt idx="2603">
                  <c:v>47.6</c:v>
                </c:pt>
                <c:pt idx="2604">
                  <c:v>47.636000000000003</c:v>
                </c:pt>
                <c:pt idx="2605">
                  <c:v>47.670999999999999</c:v>
                </c:pt>
                <c:pt idx="2606">
                  <c:v>47.710999999999999</c:v>
                </c:pt>
                <c:pt idx="2607">
                  <c:v>47.750999999999998</c:v>
                </c:pt>
                <c:pt idx="2608">
                  <c:v>47.792999999999999</c:v>
                </c:pt>
                <c:pt idx="2609">
                  <c:v>47.838000000000001</c:v>
                </c:pt>
                <c:pt idx="2610">
                  <c:v>47.875999999999998</c:v>
                </c:pt>
                <c:pt idx="2611">
                  <c:v>47.906999999999996</c:v>
                </c:pt>
                <c:pt idx="2612">
                  <c:v>47.942</c:v>
                </c:pt>
                <c:pt idx="2613">
                  <c:v>47.978000000000002</c:v>
                </c:pt>
                <c:pt idx="2614">
                  <c:v>48.014000000000003</c:v>
                </c:pt>
                <c:pt idx="2615">
                  <c:v>48.051000000000002</c:v>
                </c:pt>
                <c:pt idx="2616">
                  <c:v>48.084000000000003</c:v>
                </c:pt>
                <c:pt idx="2617">
                  <c:v>48.119</c:v>
                </c:pt>
                <c:pt idx="2618">
                  <c:v>48.152000000000001</c:v>
                </c:pt>
                <c:pt idx="2619">
                  <c:v>48.183999999999997</c:v>
                </c:pt>
                <c:pt idx="2620">
                  <c:v>48.215000000000003</c:v>
                </c:pt>
                <c:pt idx="2621">
                  <c:v>48.250999999999998</c:v>
                </c:pt>
                <c:pt idx="2622">
                  <c:v>48.286999999999999</c:v>
                </c:pt>
                <c:pt idx="2623">
                  <c:v>48.320999999999998</c:v>
                </c:pt>
                <c:pt idx="2624">
                  <c:v>48.348999999999997</c:v>
                </c:pt>
                <c:pt idx="2625">
                  <c:v>48.375</c:v>
                </c:pt>
                <c:pt idx="2626">
                  <c:v>48.4</c:v>
                </c:pt>
                <c:pt idx="2627">
                  <c:v>48.414999999999999</c:v>
                </c:pt>
                <c:pt idx="2628">
                  <c:v>48.43</c:v>
                </c:pt>
                <c:pt idx="2629">
                  <c:v>48.445999999999998</c:v>
                </c:pt>
                <c:pt idx="2630">
                  <c:v>48.454999999999998</c:v>
                </c:pt>
                <c:pt idx="2631">
                  <c:v>48.465000000000003</c:v>
                </c:pt>
                <c:pt idx="2632">
                  <c:v>48.473999999999997</c:v>
                </c:pt>
                <c:pt idx="2633">
                  <c:v>48.481000000000002</c:v>
                </c:pt>
                <c:pt idx="2634">
                  <c:v>48.48</c:v>
                </c:pt>
                <c:pt idx="2635">
                  <c:v>48.472999999999999</c:v>
                </c:pt>
                <c:pt idx="2636">
                  <c:v>48.47</c:v>
                </c:pt>
                <c:pt idx="2637">
                  <c:v>48.475999999999999</c:v>
                </c:pt>
                <c:pt idx="2638">
                  <c:v>48.481000000000002</c:v>
                </c:pt>
                <c:pt idx="2639">
                  <c:v>48.481000000000002</c:v>
                </c:pt>
                <c:pt idx="2640">
                  <c:v>48.472000000000001</c:v>
                </c:pt>
                <c:pt idx="2641">
                  <c:v>48.460999999999999</c:v>
                </c:pt>
                <c:pt idx="2642">
                  <c:v>48.457000000000001</c:v>
                </c:pt>
                <c:pt idx="2643">
                  <c:v>48.457000000000001</c:v>
                </c:pt>
                <c:pt idx="2644">
                  <c:v>48.463000000000001</c:v>
                </c:pt>
                <c:pt idx="2645">
                  <c:v>48.478999999999999</c:v>
                </c:pt>
                <c:pt idx="2646">
                  <c:v>48.494999999999997</c:v>
                </c:pt>
                <c:pt idx="2647">
                  <c:v>48.512</c:v>
                </c:pt>
                <c:pt idx="2648">
                  <c:v>48.53</c:v>
                </c:pt>
                <c:pt idx="2649">
                  <c:v>48.543999999999997</c:v>
                </c:pt>
                <c:pt idx="2650">
                  <c:v>48.557000000000002</c:v>
                </c:pt>
                <c:pt idx="2651">
                  <c:v>48.569000000000003</c:v>
                </c:pt>
                <c:pt idx="2652">
                  <c:v>48.58</c:v>
                </c:pt>
                <c:pt idx="2653">
                  <c:v>48.582999999999998</c:v>
                </c:pt>
                <c:pt idx="2654">
                  <c:v>48.581000000000003</c:v>
                </c:pt>
                <c:pt idx="2655">
                  <c:v>48.573</c:v>
                </c:pt>
                <c:pt idx="2656">
                  <c:v>48.564</c:v>
                </c:pt>
                <c:pt idx="2657">
                  <c:v>48.56</c:v>
                </c:pt>
                <c:pt idx="2658">
                  <c:v>48.567</c:v>
                </c:pt>
                <c:pt idx="2659">
                  <c:v>48.576000000000001</c:v>
                </c:pt>
                <c:pt idx="2660">
                  <c:v>48.594000000000001</c:v>
                </c:pt>
                <c:pt idx="2661">
                  <c:v>48.618000000000002</c:v>
                </c:pt>
                <c:pt idx="2662">
                  <c:v>48.643000000000001</c:v>
                </c:pt>
                <c:pt idx="2663">
                  <c:v>48.667000000000002</c:v>
                </c:pt>
                <c:pt idx="2664">
                  <c:v>48.686999999999998</c:v>
                </c:pt>
                <c:pt idx="2665">
                  <c:v>48.701999999999998</c:v>
                </c:pt>
                <c:pt idx="2666">
                  <c:v>48.716000000000001</c:v>
                </c:pt>
                <c:pt idx="2667">
                  <c:v>48.726999999999997</c:v>
                </c:pt>
                <c:pt idx="2668">
                  <c:v>48.738999999999997</c:v>
                </c:pt>
                <c:pt idx="2669">
                  <c:v>48.752000000000002</c:v>
                </c:pt>
                <c:pt idx="2670">
                  <c:v>48.768000000000001</c:v>
                </c:pt>
                <c:pt idx="2671">
                  <c:v>48.783999999999999</c:v>
                </c:pt>
                <c:pt idx="2672">
                  <c:v>48.8</c:v>
                </c:pt>
                <c:pt idx="2673">
                  <c:v>48.813000000000002</c:v>
                </c:pt>
                <c:pt idx="2674">
                  <c:v>48.826999999999998</c:v>
                </c:pt>
                <c:pt idx="2675">
                  <c:v>48.843000000000004</c:v>
                </c:pt>
                <c:pt idx="2676">
                  <c:v>48.853999999999999</c:v>
                </c:pt>
                <c:pt idx="2677">
                  <c:v>48.866</c:v>
                </c:pt>
                <c:pt idx="2678">
                  <c:v>48.875</c:v>
                </c:pt>
                <c:pt idx="2679">
                  <c:v>48.881999999999998</c:v>
                </c:pt>
                <c:pt idx="2680">
                  <c:v>48.887999999999998</c:v>
                </c:pt>
                <c:pt idx="2681">
                  <c:v>48.89</c:v>
                </c:pt>
                <c:pt idx="2682">
                  <c:v>48.895000000000003</c:v>
                </c:pt>
                <c:pt idx="2683">
                  <c:v>48.898000000000003</c:v>
                </c:pt>
                <c:pt idx="2684">
                  <c:v>48.902999999999999</c:v>
                </c:pt>
                <c:pt idx="2685">
                  <c:v>48.914000000000001</c:v>
                </c:pt>
                <c:pt idx="2686">
                  <c:v>48.921999999999997</c:v>
                </c:pt>
                <c:pt idx="2687">
                  <c:v>48.927999999999997</c:v>
                </c:pt>
                <c:pt idx="2688">
                  <c:v>48.941000000000003</c:v>
                </c:pt>
                <c:pt idx="2689">
                  <c:v>48.963000000000001</c:v>
                </c:pt>
                <c:pt idx="2690">
                  <c:v>48.984000000000002</c:v>
                </c:pt>
                <c:pt idx="2691">
                  <c:v>49.000999999999998</c:v>
                </c:pt>
                <c:pt idx="2692">
                  <c:v>49.023000000000003</c:v>
                </c:pt>
                <c:pt idx="2693">
                  <c:v>49.042999999999999</c:v>
                </c:pt>
                <c:pt idx="2694">
                  <c:v>49.061999999999998</c:v>
                </c:pt>
                <c:pt idx="2695">
                  <c:v>49.073999999999998</c:v>
                </c:pt>
                <c:pt idx="2696">
                  <c:v>49.081000000000003</c:v>
                </c:pt>
                <c:pt idx="2697">
                  <c:v>49.088999999999999</c:v>
                </c:pt>
                <c:pt idx="2698">
                  <c:v>49.097000000000001</c:v>
                </c:pt>
                <c:pt idx="2699">
                  <c:v>49.110999999999997</c:v>
                </c:pt>
                <c:pt idx="2700">
                  <c:v>49.125999999999998</c:v>
                </c:pt>
                <c:pt idx="2701">
                  <c:v>49.143999999999998</c:v>
                </c:pt>
                <c:pt idx="2702">
                  <c:v>49.17</c:v>
                </c:pt>
                <c:pt idx="2703">
                  <c:v>49.204000000000001</c:v>
                </c:pt>
                <c:pt idx="2704">
                  <c:v>49.243000000000002</c:v>
                </c:pt>
                <c:pt idx="2705">
                  <c:v>49.28</c:v>
                </c:pt>
                <c:pt idx="2706">
                  <c:v>49.313000000000002</c:v>
                </c:pt>
                <c:pt idx="2707">
                  <c:v>49.345999999999997</c:v>
                </c:pt>
                <c:pt idx="2708">
                  <c:v>49.371000000000002</c:v>
                </c:pt>
                <c:pt idx="2709">
                  <c:v>49.389000000000003</c:v>
                </c:pt>
                <c:pt idx="2710">
                  <c:v>49.402999999999999</c:v>
                </c:pt>
                <c:pt idx="2711">
                  <c:v>49.414999999999999</c:v>
                </c:pt>
                <c:pt idx="2712">
                  <c:v>49.429000000000002</c:v>
                </c:pt>
                <c:pt idx="2713">
                  <c:v>49.433</c:v>
                </c:pt>
                <c:pt idx="2714">
                  <c:v>49.433999999999997</c:v>
                </c:pt>
                <c:pt idx="2715">
                  <c:v>49.439</c:v>
                </c:pt>
                <c:pt idx="2716">
                  <c:v>49.44</c:v>
                </c:pt>
                <c:pt idx="2717">
                  <c:v>49.438000000000002</c:v>
                </c:pt>
                <c:pt idx="2718">
                  <c:v>49.44</c:v>
                </c:pt>
                <c:pt idx="2719">
                  <c:v>49.44</c:v>
                </c:pt>
                <c:pt idx="2720">
                  <c:v>49.439</c:v>
                </c:pt>
                <c:pt idx="2721">
                  <c:v>49.436999999999998</c:v>
                </c:pt>
                <c:pt idx="2722">
                  <c:v>49.445</c:v>
                </c:pt>
                <c:pt idx="2723">
                  <c:v>49.453000000000003</c:v>
                </c:pt>
                <c:pt idx="2724">
                  <c:v>49.468000000000004</c:v>
                </c:pt>
                <c:pt idx="2725">
                  <c:v>49.491999999999997</c:v>
                </c:pt>
                <c:pt idx="2726">
                  <c:v>49.515999999999998</c:v>
                </c:pt>
                <c:pt idx="2727">
                  <c:v>49.536000000000001</c:v>
                </c:pt>
                <c:pt idx="2728">
                  <c:v>49.552</c:v>
                </c:pt>
                <c:pt idx="2729">
                  <c:v>49.576999999999998</c:v>
                </c:pt>
                <c:pt idx="2730">
                  <c:v>49.597999999999999</c:v>
                </c:pt>
                <c:pt idx="2731">
                  <c:v>49.622999999999998</c:v>
                </c:pt>
                <c:pt idx="2732">
                  <c:v>49.651000000000003</c:v>
                </c:pt>
                <c:pt idx="2733">
                  <c:v>49.67</c:v>
                </c:pt>
                <c:pt idx="2734">
                  <c:v>49.686999999999998</c:v>
                </c:pt>
                <c:pt idx="2735">
                  <c:v>49.7</c:v>
                </c:pt>
                <c:pt idx="2736">
                  <c:v>49.706000000000003</c:v>
                </c:pt>
                <c:pt idx="2737">
                  <c:v>49.716000000000001</c:v>
                </c:pt>
                <c:pt idx="2738">
                  <c:v>49.719000000000001</c:v>
                </c:pt>
                <c:pt idx="2739">
                  <c:v>49.715000000000003</c:v>
                </c:pt>
                <c:pt idx="2740">
                  <c:v>49.707000000000001</c:v>
                </c:pt>
                <c:pt idx="2741">
                  <c:v>49.691000000000003</c:v>
                </c:pt>
                <c:pt idx="2742">
                  <c:v>49.664999999999999</c:v>
                </c:pt>
                <c:pt idx="2743">
                  <c:v>49.645000000000003</c:v>
                </c:pt>
                <c:pt idx="2744">
                  <c:v>49.63</c:v>
                </c:pt>
                <c:pt idx="2745">
                  <c:v>49.619</c:v>
                </c:pt>
                <c:pt idx="2746">
                  <c:v>49.619</c:v>
                </c:pt>
                <c:pt idx="2747">
                  <c:v>49.624000000000002</c:v>
                </c:pt>
                <c:pt idx="2748">
                  <c:v>49.622999999999998</c:v>
                </c:pt>
                <c:pt idx="2749">
                  <c:v>49.613999999999997</c:v>
                </c:pt>
                <c:pt idx="2750">
                  <c:v>49.606999999999999</c:v>
                </c:pt>
                <c:pt idx="2751">
                  <c:v>49.603999999999999</c:v>
                </c:pt>
                <c:pt idx="2752">
                  <c:v>49.610999999999997</c:v>
                </c:pt>
                <c:pt idx="2753">
                  <c:v>49.622999999999998</c:v>
                </c:pt>
                <c:pt idx="2754">
                  <c:v>49.634</c:v>
                </c:pt>
                <c:pt idx="2755">
                  <c:v>49.646000000000001</c:v>
                </c:pt>
                <c:pt idx="2756">
                  <c:v>49.643999999999998</c:v>
                </c:pt>
                <c:pt idx="2757">
                  <c:v>49.64</c:v>
                </c:pt>
                <c:pt idx="2758">
                  <c:v>49.63</c:v>
                </c:pt>
                <c:pt idx="2759">
                  <c:v>49.598999999999997</c:v>
                </c:pt>
                <c:pt idx="2760">
                  <c:v>49.558999999999997</c:v>
                </c:pt>
                <c:pt idx="2761">
                  <c:v>49.526000000000003</c:v>
                </c:pt>
                <c:pt idx="2762">
                  <c:v>49.481999999999999</c:v>
                </c:pt>
                <c:pt idx="2763">
                  <c:v>49.411999999999999</c:v>
                </c:pt>
                <c:pt idx="2764">
                  <c:v>49.34</c:v>
                </c:pt>
                <c:pt idx="2765">
                  <c:v>49.262999999999998</c:v>
                </c:pt>
                <c:pt idx="2766">
                  <c:v>49.183999999999997</c:v>
                </c:pt>
                <c:pt idx="2767">
                  <c:v>49.109000000000002</c:v>
                </c:pt>
                <c:pt idx="2768">
                  <c:v>49.033000000000001</c:v>
                </c:pt>
                <c:pt idx="2769">
                  <c:v>48.954000000000001</c:v>
                </c:pt>
                <c:pt idx="2770">
                  <c:v>48.875999999999998</c:v>
                </c:pt>
                <c:pt idx="2771">
                  <c:v>48.811</c:v>
                </c:pt>
                <c:pt idx="2772">
                  <c:v>48.756</c:v>
                </c:pt>
                <c:pt idx="2773">
                  <c:v>48.713000000000001</c:v>
                </c:pt>
                <c:pt idx="2774">
                  <c:v>48.677</c:v>
                </c:pt>
                <c:pt idx="2775">
                  <c:v>48.651000000000003</c:v>
                </c:pt>
                <c:pt idx="2776">
                  <c:v>48.606999999999999</c:v>
                </c:pt>
                <c:pt idx="2777">
                  <c:v>48.598999999999997</c:v>
                </c:pt>
                <c:pt idx="2778">
                  <c:v>48.584000000000003</c:v>
                </c:pt>
                <c:pt idx="2779">
                  <c:v>48.584000000000003</c:v>
                </c:pt>
                <c:pt idx="2780">
                  <c:v>48.585999999999999</c:v>
                </c:pt>
                <c:pt idx="2781">
                  <c:v>48.588999999999999</c:v>
                </c:pt>
                <c:pt idx="2782">
                  <c:v>48.597999999999999</c:v>
                </c:pt>
                <c:pt idx="2783">
                  <c:v>48.613999999999997</c:v>
                </c:pt>
                <c:pt idx="2784">
                  <c:v>48.631999999999998</c:v>
                </c:pt>
                <c:pt idx="2785">
                  <c:v>48.66</c:v>
                </c:pt>
                <c:pt idx="2786">
                  <c:v>48.689</c:v>
                </c:pt>
                <c:pt idx="2787">
                  <c:v>48.73</c:v>
                </c:pt>
                <c:pt idx="2788">
                  <c:v>48.758000000000003</c:v>
                </c:pt>
                <c:pt idx="2789">
                  <c:v>48.787999999999997</c:v>
                </c:pt>
                <c:pt idx="2790">
                  <c:v>48.817</c:v>
                </c:pt>
                <c:pt idx="2791">
                  <c:v>48.853000000000002</c:v>
                </c:pt>
                <c:pt idx="2792">
                  <c:v>48.881999999999998</c:v>
                </c:pt>
                <c:pt idx="2793">
                  <c:v>48.904000000000003</c:v>
                </c:pt>
                <c:pt idx="2794">
                  <c:v>48.947000000000003</c:v>
                </c:pt>
                <c:pt idx="2795">
                  <c:v>48.978000000000002</c:v>
                </c:pt>
                <c:pt idx="2796">
                  <c:v>48.991999999999997</c:v>
                </c:pt>
                <c:pt idx="2797">
                  <c:v>49.018000000000001</c:v>
                </c:pt>
                <c:pt idx="2798">
                  <c:v>49.023000000000003</c:v>
                </c:pt>
                <c:pt idx="2799">
                  <c:v>49.015000000000001</c:v>
                </c:pt>
                <c:pt idx="2800">
                  <c:v>49.008000000000003</c:v>
                </c:pt>
                <c:pt idx="2801">
                  <c:v>49.015000000000001</c:v>
                </c:pt>
                <c:pt idx="2802">
                  <c:v>49.012</c:v>
                </c:pt>
                <c:pt idx="2803">
                  <c:v>48.988999999999997</c:v>
                </c:pt>
                <c:pt idx="2804">
                  <c:v>48.984000000000002</c:v>
                </c:pt>
                <c:pt idx="2805">
                  <c:v>48.987000000000002</c:v>
                </c:pt>
                <c:pt idx="2806">
                  <c:v>48.991999999999997</c:v>
                </c:pt>
                <c:pt idx="2807">
                  <c:v>48.982999999999997</c:v>
                </c:pt>
                <c:pt idx="2808">
                  <c:v>48.98</c:v>
                </c:pt>
                <c:pt idx="2809">
                  <c:v>48.994</c:v>
                </c:pt>
                <c:pt idx="2810">
                  <c:v>48.988</c:v>
                </c:pt>
                <c:pt idx="2811">
                  <c:v>48.99</c:v>
                </c:pt>
                <c:pt idx="2812">
                  <c:v>49.006</c:v>
                </c:pt>
                <c:pt idx="2813">
                  <c:v>49.012</c:v>
                </c:pt>
                <c:pt idx="2814">
                  <c:v>49.033999999999999</c:v>
                </c:pt>
                <c:pt idx="2815">
                  <c:v>49.048999999999999</c:v>
                </c:pt>
                <c:pt idx="2816">
                  <c:v>49.061</c:v>
                </c:pt>
                <c:pt idx="2817">
                  <c:v>49.106999999999999</c:v>
                </c:pt>
                <c:pt idx="2818">
                  <c:v>49.146000000000001</c:v>
                </c:pt>
                <c:pt idx="2819">
                  <c:v>49.198999999999998</c:v>
                </c:pt>
                <c:pt idx="2820">
                  <c:v>49.249000000000002</c:v>
                </c:pt>
                <c:pt idx="2821">
                  <c:v>49.290999999999997</c:v>
                </c:pt>
                <c:pt idx="2822">
                  <c:v>49.343000000000004</c:v>
                </c:pt>
                <c:pt idx="2823">
                  <c:v>49.4</c:v>
                </c:pt>
                <c:pt idx="2824">
                  <c:v>49.45</c:v>
                </c:pt>
                <c:pt idx="2825">
                  <c:v>49.500999999999998</c:v>
                </c:pt>
                <c:pt idx="2826">
                  <c:v>49.552</c:v>
                </c:pt>
                <c:pt idx="2827">
                  <c:v>49.603999999999999</c:v>
                </c:pt>
                <c:pt idx="2828">
                  <c:v>49.652999999999999</c:v>
                </c:pt>
                <c:pt idx="2829">
                  <c:v>49.698</c:v>
                </c:pt>
                <c:pt idx="2830">
                  <c:v>49.746000000000002</c:v>
                </c:pt>
                <c:pt idx="2831">
                  <c:v>49.789000000000001</c:v>
                </c:pt>
                <c:pt idx="2832">
                  <c:v>49.819000000000003</c:v>
                </c:pt>
                <c:pt idx="2833">
                  <c:v>49.850999999999999</c:v>
                </c:pt>
                <c:pt idx="2834">
                  <c:v>49.872</c:v>
                </c:pt>
                <c:pt idx="2835">
                  <c:v>49.868000000000002</c:v>
                </c:pt>
                <c:pt idx="2836">
                  <c:v>49.865000000000002</c:v>
                </c:pt>
                <c:pt idx="2837">
                  <c:v>49.853999999999999</c:v>
                </c:pt>
                <c:pt idx="2838">
                  <c:v>49.823</c:v>
                </c:pt>
                <c:pt idx="2839">
                  <c:v>49.781999999999996</c:v>
                </c:pt>
                <c:pt idx="2840">
                  <c:v>49.738</c:v>
                </c:pt>
                <c:pt idx="2841">
                  <c:v>49.69</c:v>
                </c:pt>
                <c:pt idx="2842">
                  <c:v>49.637999999999998</c:v>
                </c:pt>
                <c:pt idx="2843">
                  <c:v>49.584000000000003</c:v>
                </c:pt>
                <c:pt idx="2844">
                  <c:v>49.530999999999999</c:v>
                </c:pt>
                <c:pt idx="2845">
                  <c:v>49.478999999999999</c:v>
                </c:pt>
                <c:pt idx="2846">
                  <c:v>49.42</c:v>
                </c:pt>
                <c:pt idx="2847">
                  <c:v>49.369</c:v>
                </c:pt>
                <c:pt idx="2848">
                  <c:v>49.314999999999998</c:v>
                </c:pt>
                <c:pt idx="2849">
                  <c:v>49.256999999999998</c:v>
                </c:pt>
                <c:pt idx="2850">
                  <c:v>49.195</c:v>
                </c:pt>
                <c:pt idx="2851">
                  <c:v>49.136000000000003</c:v>
                </c:pt>
                <c:pt idx="2852">
                  <c:v>49.088999999999999</c:v>
                </c:pt>
                <c:pt idx="2853">
                  <c:v>49.057000000000002</c:v>
                </c:pt>
                <c:pt idx="2854">
                  <c:v>49.042000000000002</c:v>
                </c:pt>
                <c:pt idx="2855">
                  <c:v>49.034999999999997</c:v>
                </c:pt>
                <c:pt idx="2856">
                  <c:v>49.023000000000003</c:v>
                </c:pt>
                <c:pt idx="2857">
                  <c:v>49.027999999999999</c:v>
                </c:pt>
                <c:pt idx="2858">
                  <c:v>49.052</c:v>
                </c:pt>
                <c:pt idx="2859">
                  <c:v>49.069000000000003</c:v>
                </c:pt>
                <c:pt idx="2860">
                  <c:v>49.093000000000004</c:v>
                </c:pt>
                <c:pt idx="2861">
                  <c:v>49.116999999999997</c:v>
                </c:pt>
                <c:pt idx="2862">
                  <c:v>49.134999999999998</c:v>
                </c:pt>
                <c:pt idx="2863">
                  <c:v>49.16</c:v>
                </c:pt>
                <c:pt idx="2864">
                  <c:v>49.188000000000002</c:v>
                </c:pt>
                <c:pt idx="2865">
                  <c:v>49.21</c:v>
                </c:pt>
                <c:pt idx="2866">
                  <c:v>49.23</c:v>
                </c:pt>
                <c:pt idx="2867">
                  <c:v>49.244</c:v>
                </c:pt>
                <c:pt idx="2868">
                  <c:v>49.252000000000002</c:v>
                </c:pt>
                <c:pt idx="2869">
                  <c:v>49.244</c:v>
                </c:pt>
                <c:pt idx="2870">
                  <c:v>49.225999999999999</c:v>
                </c:pt>
                <c:pt idx="2871">
                  <c:v>49.197000000000003</c:v>
                </c:pt>
                <c:pt idx="2872">
                  <c:v>49.158000000000001</c:v>
                </c:pt>
                <c:pt idx="2873">
                  <c:v>49.113</c:v>
                </c:pt>
                <c:pt idx="2874">
                  <c:v>49.057000000000002</c:v>
                </c:pt>
                <c:pt idx="2875">
                  <c:v>48.993000000000002</c:v>
                </c:pt>
                <c:pt idx="2876">
                  <c:v>48.927</c:v>
                </c:pt>
                <c:pt idx="2877">
                  <c:v>48.863</c:v>
                </c:pt>
                <c:pt idx="2878">
                  <c:v>48.8</c:v>
                </c:pt>
                <c:pt idx="2879">
                  <c:v>48.738999999999997</c:v>
                </c:pt>
                <c:pt idx="2880">
                  <c:v>48.676000000000002</c:v>
                </c:pt>
                <c:pt idx="2881">
                  <c:v>48.607999999999997</c:v>
                </c:pt>
                <c:pt idx="2882">
                  <c:v>48.540999999999997</c:v>
                </c:pt>
                <c:pt idx="2883">
                  <c:v>48.488</c:v>
                </c:pt>
                <c:pt idx="2884">
                  <c:v>48.438000000000002</c:v>
                </c:pt>
                <c:pt idx="2885">
                  <c:v>48.387</c:v>
                </c:pt>
                <c:pt idx="2886">
                  <c:v>48.348999999999997</c:v>
                </c:pt>
                <c:pt idx="2887">
                  <c:v>48.322000000000003</c:v>
                </c:pt>
                <c:pt idx="2888">
                  <c:v>48.307000000000002</c:v>
                </c:pt>
                <c:pt idx="2889">
                  <c:v>48.302999999999997</c:v>
                </c:pt>
                <c:pt idx="2890">
                  <c:v>48.3</c:v>
                </c:pt>
                <c:pt idx="2891">
                  <c:v>48.302</c:v>
                </c:pt>
                <c:pt idx="2892">
                  <c:v>48.305</c:v>
                </c:pt>
                <c:pt idx="2893">
                  <c:v>48.317999999999998</c:v>
                </c:pt>
                <c:pt idx="2894">
                  <c:v>48.341999999999999</c:v>
                </c:pt>
                <c:pt idx="2895">
                  <c:v>48.375999999999998</c:v>
                </c:pt>
                <c:pt idx="2896">
                  <c:v>48.411000000000001</c:v>
                </c:pt>
                <c:pt idx="2897">
                  <c:v>48.442999999999998</c:v>
                </c:pt>
                <c:pt idx="2898">
                  <c:v>48.47</c:v>
                </c:pt>
                <c:pt idx="2899">
                  <c:v>48.488999999999997</c:v>
                </c:pt>
                <c:pt idx="2900">
                  <c:v>48.5</c:v>
                </c:pt>
                <c:pt idx="2901">
                  <c:v>48.51</c:v>
                </c:pt>
                <c:pt idx="2902">
                  <c:v>48.511000000000003</c:v>
                </c:pt>
                <c:pt idx="2903">
                  <c:v>48.503</c:v>
                </c:pt>
                <c:pt idx="2904">
                  <c:v>48.494</c:v>
                </c:pt>
                <c:pt idx="2905">
                  <c:v>48.481999999999999</c:v>
                </c:pt>
                <c:pt idx="2906">
                  <c:v>48.459000000000003</c:v>
                </c:pt>
                <c:pt idx="2907">
                  <c:v>48.433999999999997</c:v>
                </c:pt>
                <c:pt idx="2908">
                  <c:v>48.402999999999999</c:v>
                </c:pt>
                <c:pt idx="2909">
                  <c:v>48.366</c:v>
                </c:pt>
                <c:pt idx="2910">
                  <c:v>48.334000000000003</c:v>
                </c:pt>
                <c:pt idx="2911">
                  <c:v>48.301000000000002</c:v>
                </c:pt>
                <c:pt idx="2912">
                  <c:v>48.268999999999998</c:v>
                </c:pt>
                <c:pt idx="2913">
                  <c:v>48.243000000000002</c:v>
                </c:pt>
                <c:pt idx="2914">
                  <c:v>48.220999999999997</c:v>
                </c:pt>
                <c:pt idx="2915">
                  <c:v>48.198999999999998</c:v>
                </c:pt>
                <c:pt idx="2916">
                  <c:v>48.173999999999999</c:v>
                </c:pt>
                <c:pt idx="2917">
                  <c:v>48.152999999999999</c:v>
                </c:pt>
                <c:pt idx="2918">
                  <c:v>48.136000000000003</c:v>
                </c:pt>
                <c:pt idx="2919">
                  <c:v>48.122999999999998</c:v>
                </c:pt>
                <c:pt idx="2920">
                  <c:v>48.115000000000002</c:v>
                </c:pt>
                <c:pt idx="2921">
                  <c:v>48.113</c:v>
                </c:pt>
                <c:pt idx="2922">
                  <c:v>48.116</c:v>
                </c:pt>
                <c:pt idx="2923">
                  <c:v>48.122999999999998</c:v>
                </c:pt>
                <c:pt idx="2924">
                  <c:v>48.13</c:v>
                </c:pt>
                <c:pt idx="2925">
                  <c:v>48.139000000000003</c:v>
                </c:pt>
                <c:pt idx="2926">
                  <c:v>48.149000000000001</c:v>
                </c:pt>
                <c:pt idx="2927">
                  <c:v>48.158999999999999</c:v>
                </c:pt>
                <c:pt idx="2928">
                  <c:v>48.164999999999999</c:v>
                </c:pt>
                <c:pt idx="2929">
                  <c:v>48.173999999999999</c:v>
                </c:pt>
                <c:pt idx="2930">
                  <c:v>48.179000000000002</c:v>
                </c:pt>
                <c:pt idx="2931">
                  <c:v>48.174999999999997</c:v>
                </c:pt>
                <c:pt idx="2932">
                  <c:v>48.164999999999999</c:v>
                </c:pt>
                <c:pt idx="2933">
                  <c:v>48.151000000000003</c:v>
                </c:pt>
                <c:pt idx="2934">
                  <c:v>48.13</c:v>
                </c:pt>
                <c:pt idx="2935">
                  <c:v>48.106000000000002</c:v>
                </c:pt>
                <c:pt idx="2936">
                  <c:v>48.081000000000003</c:v>
                </c:pt>
                <c:pt idx="2937">
                  <c:v>48.048000000000002</c:v>
                </c:pt>
                <c:pt idx="2938">
                  <c:v>48.018000000000001</c:v>
                </c:pt>
                <c:pt idx="2939">
                  <c:v>47.984999999999999</c:v>
                </c:pt>
                <c:pt idx="2940">
                  <c:v>47.945999999999998</c:v>
                </c:pt>
                <c:pt idx="2941">
                  <c:v>47.914000000000001</c:v>
                </c:pt>
                <c:pt idx="2942">
                  <c:v>47.883000000000003</c:v>
                </c:pt>
                <c:pt idx="2943">
                  <c:v>47.86</c:v>
                </c:pt>
                <c:pt idx="2944">
                  <c:v>47.84</c:v>
                </c:pt>
                <c:pt idx="2945">
                  <c:v>47.817999999999998</c:v>
                </c:pt>
                <c:pt idx="2946">
                  <c:v>47.802999999999997</c:v>
                </c:pt>
                <c:pt idx="2947">
                  <c:v>47.796999999999997</c:v>
                </c:pt>
                <c:pt idx="2948">
                  <c:v>47.792999999999999</c:v>
                </c:pt>
                <c:pt idx="2949">
                  <c:v>47.795000000000002</c:v>
                </c:pt>
                <c:pt idx="2950">
                  <c:v>47.807000000000002</c:v>
                </c:pt>
                <c:pt idx="2951">
                  <c:v>47.825000000000003</c:v>
                </c:pt>
                <c:pt idx="2952">
                  <c:v>47.847999999999999</c:v>
                </c:pt>
                <c:pt idx="2953">
                  <c:v>47.877000000000002</c:v>
                </c:pt>
                <c:pt idx="2954">
                  <c:v>47.911000000000001</c:v>
                </c:pt>
                <c:pt idx="2955">
                  <c:v>47.948999999999998</c:v>
                </c:pt>
                <c:pt idx="2956">
                  <c:v>47.994999999999997</c:v>
                </c:pt>
                <c:pt idx="2957">
                  <c:v>48.043999999999997</c:v>
                </c:pt>
                <c:pt idx="2958">
                  <c:v>48.087000000000003</c:v>
                </c:pt>
                <c:pt idx="2959">
                  <c:v>48.134999999999998</c:v>
                </c:pt>
                <c:pt idx="2960">
                  <c:v>48.183999999999997</c:v>
                </c:pt>
                <c:pt idx="2961">
                  <c:v>48.24</c:v>
                </c:pt>
                <c:pt idx="2962">
                  <c:v>48.307000000000002</c:v>
                </c:pt>
                <c:pt idx="2963">
                  <c:v>48.372999999999998</c:v>
                </c:pt>
                <c:pt idx="2964">
                  <c:v>48.423999999999999</c:v>
                </c:pt>
                <c:pt idx="2965">
                  <c:v>48.472000000000001</c:v>
                </c:pt>
                <c:pt idx="2966">
                  <c:v>48.540999999999997</c:v>
                </c:pt>
                <c:pt idx="2967">
                  <c:v>48.627000000000002</c:v>
                </c:pt>
                <c:pt idx="2968">
                  <c:v>48.701999999999998</c:v>
                </c:pt>
                <c:pt idx="2969">
                  <c:v>48.768000000000001</c:v>
                </c:pt>
                <c:pt idx="2970">
                  <c:v>48.837000000000003</c:v>
                </c:pt>
                <c:pt idx="2971">
                  <c:v>48.917999999999999</c:v>
                </c:pt>
                <c:pt idx="2972">
                  <c:v>49.005000000000003</c:v>
                </c:pt>
                <c:pt idx="2973">
                  <c:v>49.087000000000003</c:v>
                </c:pt>
                <c:pt idx="2974">
                  <c:v>49.164999999999999</c:v>
                </c:pt>
                <c:pt idx="2975">
                  <c:v>49.247</c:v>
                </c:pt>
                <c:pt idx="2976">
                  <c:v>49.338000000000001</c:v>
                </c:pt>
                <c:pt idx="2977">
                  <c:v>49.436999999999998</c:v>
                </c:pt>
                <c:pt idx="2978">
                  <c:v>49.533000000000001</c:v>
                </c:pt>
                <c:pt idx="2979">
                  <c:v>49.628</c:v>
                </c:pt>
                <c:pt idx="2980">
                  <c:v>49.723999999999997</c:v>
                </c:pt>
                <c:pt idx="2981">
                  <c:v>49.820999999999998</c:v>
                </c:pt>
                <c:pt idx="2982">
                  <c:v>49.914000000000001</c:v>
                </c:pt>
                <c:pt idx="2983">
                  <c:v>49.997999999999998</c:v>
                </c:pt>
                <c:pt idx="2984">
                  <c:v>50.07</c:v>
                </c:pt>
                <c:pt idx="2985">
                  <c:v>50.137999999999998</c:v>
                </c:pt>
                <c:pt idx="2986">
                  <c:v>50.198</c:v>
                </c:pt>
                <c:pt idx="2987">
                  <c:v>50.259</c:v>
                </c:pt>
                <c:pt idx="2988">
                  <c:v>50.302999999999997</c:v>
                </c:pt>
                <c:pt idx="2989">
                  <c:v>50.332999999999998</c:v>
                </c:pt>
                <c:pt idx="2990">
                  <c:v>50.36</c:v>
                </c:pt>
                <c:pt idx="2991">
                  <c:v>50.392000000000003</c:v>
                </c:pt>
                <c:pt idx="2992">
                  <c:v>50.432000000000002</c:v>
                </c:pt>
                <c:pt idx="2993">
                  <c:v>50.473999999999997</c:v>
                </c:pt>
                <c:pt idx="2994">
                  <c:v>50.515999999999998</c:v>
                </c:pt>
                <c:pt idx="2995">
                  <c:v>50.558</c:v>
                </c:pt>
                <c:pt idx="2996">
                  <c:v>50.595999999999997</c:v>
                </c:pt>
                <c:pt idx="2997">
                  <c:v>50.643000000000001</c:v>
                </c:pt>
                <c:pt idx="2998">
                  <c:v>50.707000000000001</c:v>
                </c:pt>
                <c:pt idx="2999">
                  <c:v>50.756999999999998</c:v>
                </c:pt>
                <c:pt idx="3000">
                  <c:v>50.819000000000003</c:v>
                </c:pt>
                <c:pt idx="3001">
                  <c:v>50.892000000000003</c:v>
                </c:pt>
                <c:pt idx="3002">
                  <c:v>50.957999999999998</c:v>
                </c:pt>
                <c:pt idx="3003">
                  <c:v>51.02</c:v>
                </c:pt>
                <c:pt idx="3004">
                  <c:v>51.1</c:v>
                </c:pt>
                <c:pt idx="3005">
                  <c:v>51.197000000000003</c:v>
                </c:pt>
                <c:pt idx="3006">
                  <c:v>51.296999999999997</c:v>
                </c:pt>
                <c:pt idx="3007">
                  <c:v>51.393000000000001</c:v>
                </c:pt>
                <c:pt idx="3008">
                  <c:v>51.482999999999997</c:v>
                </c:pt>
                <c:pt idx="3009">
                  <c:v>51.567</c:v>
                </c:pt>
                <c:pt idx="3010">
                  <c:v>51.646999999999998</c:v>
                </c:pt>
                <c:pt idx="3011">
                  <c:v>51.728999999999999</c:v>
                </c:pt>
                <c:pt idx="3012">
                  <c:v>51.817</c:v>
                </c:pt>
                <c:pt idx="3013">
                  <c:v>51.905999999999999</c:v>
                </c:pt>
                <c:pt idx="3014">
                  <c:v>51.988999999999997</c:v>
                </c:pt>
                <c:pt idx="3015">
                  <c:v>52.070999999999998</c:v>
                </c:pt>
                <c:pt idx="3016">
                  <c:v>52.151000000000003</c:v>
                </c:pt>
                <c:pt idx="3017">
                  <c:v>52.232999999999997</c:v>
                </c:pt>
                <c:pt idx="3018">
                  <c:v>52.316000000000003</c:v>
                </c:pt>
                <c:pt idx="3019">
                  <c:v>52.398000000000003</c:v>
                </c:pt>
                <c:pt idx="3020">
                  <c:v>52.48</c:v>
                </c:pt>
                <c:pt idx="3021">
                  <c:v>52.56</c:v>
                </c:pt>
                <c:pt idx="3022">
                  <c:v>52.643000000000001</c:v>
                </c:pt>
                <c:pt idx="3023">
                  <c:v>52.732999999999997</c:v>
                </c:pt>
                <c:pt idx="3024">
                  <c:v>52.826000000000001</c:v>
                </c:pt>
                <c:pt idx="3025">
                  <c:v>52.93</c:v>
                </c:pt>
                <c:pt idx="3026">
                  <c:v>53.042000000000002</c:v>
                </c:pt>
                <c:pt idx="3027">
                  <c:v>53.152000000000001</c:v>
                </c:pt>
                <c:pt idx="3028">
                  <c:v>53.262999999999998</c:v>
                </c:pt>
                <c:pt idx="3029">
                  <c:v>53.375</c:v>
                </c:pt>
                <c:pt idx="3030">
                  <c:v>53.497999999999998</c:v>
                </c:pt>
                <c:pt idx="3031">
                  <c:v>53.633000000000003</c:v>
                </c:pt>
                <c:pt idx="3032">
                  <c:v>53.777000000000001</c:v>
                </c:pt>
                <c:pt idx="3033">
                  <c:v>53.923000000000002</c:v>
                </c:pt>
                <c:pt idx="3034">
                  <c:v>54.063000000000002</c:v>
                </c:pt>
                <c:pt idx="3035">
                  <c:v>54.191000000000003</c:v>
                </c:pt>
                <c:pt idx="3036">
                  <c:v>54.311</c:v>
                </c:pt>
                <c:pt idx="3037">
                  <c:v>54.429000000000002</c:v>
                </c:pt>
                <c:pt idx="3038">
                  <c:v>54.521999999999998</c:v>
                </c:pt>
                <c:pt idx="3039">
                  <c:v>54.59</c:v>
                </c:pt>
                <c:pt idx="3040">
                  <c:v>54.649000000000001</c:v>
                </c:pt>
                <c:pt idx="3041">
                  <c:v>54.701000000000001</c:v>
                </c:pt>
                <c:pt idx="3042">
                  <c:v>54.749000000000002</c:v>
                </c:pt>
                <c:pt idx="3043">
                  <c:v>54.786999999999999</c:v>
                </c:pt>
                <c:pt idx="3044">
                  <c:v>54.813000000000002</c:v>
                </c:pt>
                <c:pt idx="3045">
                  <c:v>54.829000000000001</c:v>
                </c:pt>
                <c:pt idx="3046">
                  <c:v>54.841000000000001</c:v>
                </c:pt>
                <c:pt idx="3047">
                  <c:v>54.845999999999997</c:v>
                </c:pt>
                <c:pt idx="3048">
                  <c:v>54.844999999999999</c:v>
                </c:pt>
                <c:pt idx="3049">
                  <c:v>54.838999999999999</c:v>
                </c:pt>
                <c:pt idx="3050">
                  <c:v>54.83</c:v>
                </c:pt>
                <c:pt idx="3051">
                  <c:v>54.823</c:v>
                </c:pt>
                <c:pt idx="3052">
                  <c:v>54.822000000000003</c:v>
                </c:pt>
                <c:pt idx="3053">
                  <c:v>54.829000000000001</c:v>
                </c:pt>
                <c:pt idx="3054">
                  <c:v>54.837000000000003</c:v>
                </c:pt>
                <c:pt idx="3055">
                  <c:v>54.843000000000004</c:v>
                </c:pt>
                <c:pt idx="3056">
                  <c:v>54.85</c:v>
                </c:pt>
                <c:pt idx="3057">
                  <c:v>54.868000000000002</c:v>
                </c:pt>
                <c:pt idx="3058">
                  <c:v>54.893000000000001</c:v>
                </c:pt>
                <c:pt idx="3059">
                  <c:v>54.923999999999999</c:v>
                </c:pt>
                <c:pt idx="3060">
                  <c:v>54.956000000000003</c:v>
                </c:pt>
                <c:pt idx="3061">
                  <c:v>54.985999999999997</c:v>
                </c:pt>
                <c:pt idx="3062">
                  <c:v>55.014000000000003</c:v>
                </c:pt>
                <c:pt idx="3063">
                  <c:v>55.037999999999997</c:v>
                </c:pt>
                <c:pt idx="3064">
                  <c:v>55.05</c:v>
                </c:pt>
                <c:pt idx="3065">
                  <c:v>55.052999999999997</c:v>
                </c:pt>
                <c:pt idx="3066">
                  <c:v>55.058999999999997</c:v>
                </c:pt>
                <c:pt idx="3067">
                  <c:v>55.069000000000003</c:v>
                </c:pt>
                <c:pt idx="3068">
                  <c:v>55.078000000000003</c:v>
                </c:pt>
                <c:pt idx="3069">
                  <c:v>55.093000000000004</c:v>
                </c:pt>
                <c:pt idx="3070">
                  <c:v>55.106000000000002</c:v>
                </c:pt>
                <c:pt idx="3071">
                  <c:v>55.113999999999997</c:v>
                </c:pt>
                <c:pt idx="3072">
                  <c:v>55.119</c:v>
                </c:pt>
                <c:pt idx="3073">
                  <c:v>55.122</c:v>
                </c:pt>
                <c:pt idx="3074">
                  <c:v>55.122999999999998</c:v>
                </c:pt>
                <c:pt idx="3075">
                  <c:v>55.110999999999997</c:v>
                </c:pt>
                <c:pt idx="3076">
                  <c:v>55.084000000000003</c:v>
                </c:pt>
                <c:pt idx="3077">
                  <c:v>55.051000000000002</c:v>
                </c:pt>
                <c:pt idx="3078">
                  <c:v>55.029000000000003</c:v>
                </c:pt>
                <c:pt idx="3079">
                  <c:v>55.006</c:v>
                </c:pt>
                <c:pt idx="3080">
                  <c:v>54.978999999999999</c:v>
                </c:pt>
                <c:pt idx="3081">
                  <c:v>54.969000000000001</c:v>
                </c:pt>
                <c:pt idx="3082">
                  <c:v>54.963999999999999</c:v>
                </c:pt>
                <c:pt idx="3083">
                  <c:v>54.948</c:v>
                </c:pt>
                <c:pt idx="3084">
                  <c:v>54.926000000000002</c:v>
                </c:pt>
                <c:pt idx="3085">
                  <c:v>54.908000000000001</c:v>
                </c:pt>
                <c:pt idx="3086">
                  <c:v>54.889000000000003</c:v>
                </c:pt>
                <c:pt idx="3087">
                  <c:v>54.877000000000002</c:v>
                </c:pt>
                <c:pt idx="3088">
                  <c:v>54.872999999999998</c:v>
                </c:pt>
                <c:pt idx="3089">
                  <c:v>54.869</c:v>
                </c:pt>
                <c:pt idx="3090">
                  <c:v>54.860999999999997</c:v>
                </c:pt>
                <c:pt idx="3091">
                  <c:v>54.853000000000002</c:v>
                </c:pt>
                <c:pt idx="3092">
                  <c:v>54.847999999999999</c:v>
                </c:pt>
                <c:pt idx="3093">
                  <c:v>54.841999999999999</c:v>
                </c:pt>
                <c:pt idx="3094">
                  <c:v>54.837000000000003</c:v>
                </c:pt>
                <c:pt idx="3095">
                  <c:v>54.832000000000001</c:v>
                </c:pt>
                <c:pt idx="3096">
                  <c:v>54.834000000000003</c:v>
                </c:pt>
                <c:pt idx="3097">
                  <c:v>54.835999999999999</c:v>
                </c:pt>
                <c:pt idx="3098">
                  <c:v>54.841999999999999</c:v>
                </c:pt>
                <c:pt idx="3099">
                  <c:v>54.850999999999999</c:v>
                </c:pt>
                <c:pt idx="3100">
                  <c:v>54.848999999999997</c:v>
                </c:pt>
                <c:pt idx="3101">
                  <c:v>54.847000000000001</c:v>
                </c:pt>
                <c:pt idx="3102">
                  <c:v>54.841999999999999</c:v>
                </c:pt>
                <c:pt idx="3103">
                  <c:v>54.828000000000003</c:v>
                </c:pt>
                <c:pt idx="3104">
                  <c:v>54.823999999999998</c:v>
                </c:pt>
                <c:pt idx="3105">
                  <c:v>54.825000000000003</c:v>
                </c:pt>
                <c:pt idx="3106">
                  <c:v>54.828000000000003</c:v>
                </c:pt>
                <c:pt idx="3107">
                  <c:v>54.838999999999999</c:v>
                </c:pt>
                <c:pt idx="3108">
                  <c:v>54.844000000000001</c:v>
                </c:pt>
                <c:pt idx="3109">
                  <c:v>54.844000000000001</c:v>
                </c:pt>
                <c:pt idx="3110">
                  <c:v>54.838999999999999</c:v>
                </c:pt>
                <c:pt idx="3111">
                  <c:v>54.835000000000001</c:v>
                </c:pt>
                <c:pt idx="3112">
                  <c:v>54.825000000000003</c:v>
                </c:pt>
                <c:pt idx="3113">
                  <c:v>54.795999999999999</c:v>
                </c:pt>
                <c:pt idx="3114">
                  <c:v>54.77</c:v>
                </c:pt>
                <c:pt idx="3115">
                  <c:v>54.734000000000002</c:v>
                </c:pt>
                <c:pt idx="3116">
                  <c:v>54.680999999999997</c:v>
                </c:pt>
                <c:pt idx="3117">
                  <c:v>54.628999999999998</c:v>
                </c:pt>
                <c:pt idx="3118">
                  <c:v>54.597000000000001</c:v>
                </c:pt>
                <c:pt idx="3119">
                  <c:v>54.587000000000003</c:v>
                </c:pt>
                <c:pt idx="3120">
                  <c:v>54.585000000000001</c:v>
                </c:pt>
                <c:pt idx="3121">
                  <c:v>54.578000000000003</c:v>
                </c:pt>
                <c:pt idx="3122">
                  <c:v>54.573999999999998</c:v>
                </c:pt>
                <c:pt idx="3123">
                  <c:v>54.58</c:v>
                </c:pt>
                <c:pt idx="3124">
                  <c:v>54.595999999999997</c:v>
                </c:pt>
                <c:pt idx="3125">
                  <c:v>54.616</c:v>
                </c:pt>
                <c:pt idx="3126">
                  <c:v>54.64</c:v>
                </c:pt>
                <c:pt idx="3127">
                  <c:v>54.664999999999999</c:v>
                </c:pt>
                <c:pt idx="3128">
                  <c:v>54.683999999999997</c:v>
                </c:pt>
                <c:pt idx="3129">
                  <c:v>54.706000000000003</c:v>
                </c:pt>
                <c:pt idx="3130">
                  <c:v>54.731999999999999</c:v>
                </c:pt>
                <c:pt idx="3131">
                  <c:v>54.753999999999998</c:v>
                </c:pt>
                <c:pt idx="3132">
                  <c:v>54.774999999999999</c:v>
                </c:pt>
                <c:pt idx="3133">
                  <c:v>54.805</c:v>
                </c:pt>
                <c:pt idx="3134">
                  <c:v>54.835000000000001</c:v>
                </c:pt>
                <c:pt idx="3135">
                  <c:v>54.859000000000002</c:v>
                </c:pt>
                <c:pt idx="3136">
                  <c:v>54.887</c:v>
                </c:pt>
                <c:pt idx="3137">
                  <c:v>54.904000000000003</c:v>
                </c:pt>
                <c:pt idx="3138">
                  <c:v>54.911000000000001</c:v>
                </c:pt>
                <c:pt idx="3139">
                  <c:v>54.918999999999997</c:v>
                </c:pt>
                <c:pt idx="3140">
                  <c:v>54.923999999999999</c:v>
                </c:pt>
                <c:pt idx="3141">
                  <c:v>54.921999999999997</c:v>
                </c:pt>
                <c:pt idx="3142">
                  <c:v>54.911999999999999</c:v>
                </c:pt>
                <c:pt idx="3143">
                  <c:v>54.887999999999998</c:v>
                </c:pt>
                <c:pt idx="3144">
                  <c:v>54.854999999999997</c:v>
                </c:pt>
                <c:pt idx="3145">
                  <c:v>54.826999999999998</c:v>
                </c:pt>
                <c:pt idx="3146">
                  <c:v>54.813000000000002</c:v>
                </c:pt>
                <c:pt idx="3147">
                  <c:v>54.795999999999999</c:v>
                </c:pt>
                <c:pt idx="3148">
                  <c:v>54.773000000000003</c:v>
                </c:pt>
                <c:pt idx="3149">
                  <c:v>54.762999999999998</c:v>
                </c:pt>
                <c:pt idx="3150">
                  <c:v>54.761000000000003</c:v>
                </c:pt>
                <c:pt idx="3151">
                  <c:v>54.759</c:v>
                </c:pt>
                <c:pt idx="3152">
                  <c:v>54.774999999999999</c:v>
                </c:pt>
                <c:pt idx="3153">
                  <c:v>54.796999999999997</c:v>
                </c:pt>
                <c:pt idx="3154">
                  <c:v>54.828000000000003</c:v>
                </c:pt>
                <c:pt idx="3155">
                  <c:v>54.866</c:v>
                </c:pt>
                <c:pt idx="3156">
                  <c:v>54.91</c:v>
                </c:pt>
                <c:pt idx="3157">
                  <c:v>54.953000000000003</c:v>
                </c:pt>
                <c:pt idx="3158">
                  <c:v>54.981999999999999</c:v>
                </c:pt>
                <c:pt idx="3159">
                  <c:v>55.003</c:v>
                </c:pt>
                <c:pt idx="3160">
                  <c:v>55.036999999999999</c:v>
                </c:pt>
                <c:pt idx="3161">
                  <c:v>55.085999999999999</c:v>
                </c:pt>
                <c:pt idx="3162">
                  <c:v>55.151000000000003</c:v>
                </c:pt>
                <c:pt idx="3163">
                  <c:v>55.210999999999999</c:v>
                </c:pt>
                <c:pt idx="3164">
                  <c:v>55.253</c:v>
                </c:pt>
                <c:pt idx="3165">
                  <c:v>55.286999999999999</c:v>
                </c:pt>
                <c:pt idx="3166">
                  <c:v>55.32</c:v>
                </c:pt>
                <c:pt idx="3167">
                  <c:v>55.347999999999999</c:v>
                </c:pt>
                <c:pt idx="3168">
                  <c:v>55.378999999999998</c:v>
                </c:pt>
                <c:pt idx="3169">
                  <c:v>55.411000000000001</c:v>
                </c:pt>
                <c:pt idx="3170">
                  <c:v>55.436</c:v>
                </c:pt>
                <c:pt idx="3171">
                  <c:v>55.454000000000001</c:v>
                </c:pt>
                <c:pt idx="3172">
                  <c:v>55.473999999999997</c:v>
                </c:pt>
                <c:pt idx="3173">
                  <c:v>55.488</c:v>
                </c:pt>
                <c:pt idx="3174">
                  <c:v>55.493000000000002</c:v>
                </c:pt>
                <c:pt idx="3175">
                  <c:v>55.500999999999998</c:v>
                </c:pt>
                <c:pt idx="3176">
                  <c:v>55.505000000000003</c:v>
                </c:pt>
                <c:pt idx="3177">
                  <c:v>55.52</c:v>
                </c:pt>
                <c:pt idx="3178">
                  <c:v>55.539000000000001</c:v>
                </c:pt>
                <c:pt idx="3179">
                  <c:v>55.551000000000002</c:v>
                </c:pt>
                <c:pt idx="3180">
                  <c:v>55.58</c:v>
                </c:pt>
                <c:pt idx="3181">
                  <c:v>55.597000000000001</c:v>
                </c:pt>
                <c:pt idx="3182">
                  <c:v>55.58</c:v>
                </c:pt>
                <c:pt idx="3183">
                  <c:v>55.581000000000003</c:v>
                </c:pt>
                <c:pt idx="3184">
                  <c:v>55.587000000000003</c:v>
                </c:pt>
                <c:pt idx="3185">
                  <c:v>55.601999999999997</c:v>
                </c:pt>
                <c:pt idx="3186">
                  <c:v>55.606999999999999</c:v>
                </c:pt>
                <c:pt idx="3187">
                  <c:v>55.613999999999997</c:v>
                </c:pt>
                <c:pt idx="3188">
                  <c:v>55.625999999999998</c:v>
                </c:pt>
                <c:pt idx="3189">
                  <c:v>55.639000000000003</c:v>
                </c:pt>
                <c:pt idx="3190">
                  <c:v>55.654000000000003</c:v>
                </c:pt>
                <c:pt idx="3191">
                  <c:v>55.658999999999999</c:v>
                </c:pt>
                <c:pt idx="3192">
                  <c:v>55.652000000000001</c:v>
                </c:pt>
                <c:pt idx="3193">
                  <c:v>55.625</c:v>
                </c:pt>
                <c:pt idx="3194">
                  <c:v>55.579000000000001</c:v>
                </c:pt>
                <c:pt idx="3195">
                  <c:v>55.52</c:v>
                </c:pt>
                <c:pt idx="3196">
                  <c:v>55.462000000000003</c:v>
                </c:pt>
                <c:pt idx="3197">
                  <c:v>55.393000000000001</c:v>
                </c:pt>
                <c:pt idx="3198">
                  <c:v>55.317999999999998</c:v>
                </c:pt>
                <c:pt idx="3199">
                  <c:v>55.252000000000002</c:v>
                </c:pt>
                <c:pt idx="3200">
                  <c:v>55.207999999999998</c:v>
                </c:pt>
                <c:pt idx="3201">
                  <c:v>55.165999999999997</c:v>
                </c:pt>
                <c:pt idx="3202">
                  <c:v>55.119</c:v>
                </c:pt>
                <c:pt idx="3203">
                  <c:v>55.094999999999999</c:v>
                </c:pt>
                <c:pt idx="3204">
                  <c:v>55.100999999999999</c:v>
                </c:pt>
                <c:pt idx="3205">
                  <c:v>55.113999999999997</c:v>
                </c:pt>
                <c:pt idx="3206">
                  <c:v>55.128999999999998</c:v>
                </c:pt>
                <c:pt idx="3207">
                  <c:v>55.17</c:v>
                </c:pt>
                <c:pt idx="3208">
                  <c:v>55.213999999999999</c:v>
                </c:pt>
                <c:pt idx="3209">
                  <c:v>55.249000000000002</c:v>
                </c:pt>
                <c:pt idx="3210">
                  <c:v>55.311999999999998</c:v>
                </c:pt>
                <c:pt idx="3211">
                  <c:v>55.360999999999997</c:v>
                </c:pt>
                <c:pt idx="3212">
                  <c:v>55.414000000000001</c:v>
                </c:pt>
                <c:pt idx="3213">
                  <c:v>55.462000000000003</c:v>
                </c:pt>
                <c:pt idx="3214">
                  <c:v>55.478000000000002</c:v>
                </c:pt>
                <c:pt idx="3215">
                  <c:v>55.5</c:v>
                </c:pt>
                <c:pt idx="3216">
                  <c:v>55.533000000000001</c:v>
                </c:pt>
                <c:pt idx="3217">
                  <c:v>55.554000000000002</c:v>
                </c:pt>
                <c:pt idx="3218">
                  <c:v>55.569000000000003</c:v>
                </c:pt>
                <c:pt idx="3219">
                  <c:v>55.591999999999999</c:v>
                </c:pt>
                <c:pt idx="3220">
                  <c:v>55.631</c:v>
                </c:pt>
                <c:pt idx="3221">
                  <c:v>55.662999999999997</c:v>
                </c:pt>
                <c:pt idx="3222">
                  <c:v>55.706000000000003</c:v>
                </c:pt>
                <c:pt idx="3223">
                  <c:v>55.750999999999998</c:v>
                </c:pt>
                <c:pt idx="3224">
                  <c:v>55.771000000000001</c:v>
                </c:pt>
                <c:pt idx="3225">
                  <c:v>55.811999999999998</c:v>
                </c:pt>
                <c:pt idx="3226">
                  <c:v>55.848999999999997</c:v>
                </c:pt>
                <c:pt idx="3227">
                  <c:v>55.866999999999997</c:v>
                </c:pt>
                <c:pt idx="3228">
                  <c:v>55.91</c:v>
                </c:pt>
                <c:pt idx="3229">
                  <c:v>55.935000000000002</c:v>
                </c:pt>
                <c:pt idx="3230">
                  <c:v>55.956000000000003</c:v>
                </c:pt>
                <c:pt idx="3231">
                  <c:v>55.988</c:v>
                </c:pt>
                <c:pt idx="3232">
                  <c:v>56.01</c:v>
                </c:pt>
                <c:pt idx="3233">
                  <c:v>56.024000000000001</c:v>
                </c:pt>
                <c:pt idx="3234">
                  <c:v>56.031999999999996</c:v>
                </c:pt>
                <c:pt idx="3235">
                  <c:v>56.054000000000002</c:v>
                </c:pt>
                <c:pt idx="3236">
                  <c:v>56.055999999999997</c:v>
                </c:pt>
                <c:pt idx="3237">
                  <c:v>56.066000000000003</c:v>
                </c:pt>
                <c:pt idx="3238">
                  <c:v>56.088000000000001</c:v>
                </c:pt>
                <c:pt idx="3239">
                  <c:v>56.09</c:v>
                </c:pt>
                <c:pt idx="3240">
                  <c:v>56.094999999999999</c:v>
                </c:pt>
                <c:pt idx="3241">
                  <c:v>56.119</c:v>
                </c:pt>
                <c:pt idx="3242">
                  <c:v>56.134999999999998</c:v>
                </c:pt>
                <c:pt idx="3243">
                  <c:v>56.149000000000001</c:v>
                </c:pt>
                <c:pt idx="3244">
                  <c:v>56.176000000000002</c:v>
                </c:pt>
                <c:pt idx="3245">
                  <c:v>56.183</c:v>
                </c:pt>
                <c:pt idx="3246">
                  <c:v>56.19</c:v>
                </c:pt>
                <c:pt idx="3247">
                  <c:v>56.192999999999998</c:v>
                </c:pt>
                <c:pt idx="3248">
                  <c:v>56.188000000000002</c:v>
                </c:pt>
                <c:pt idx="3249">
                  <c:v>56.183</c:v>
                </c:pt>
                <c:pt idx="3250">
                  <c:v>56.165999999999997</c:v>
                </c:pt>
                <c:pt idx="3251">
                  <c:v>56.156999999999996</c:v>
                </c:pt>
                <c:pt idx="3252">
                  <c:v>56.139000000000003</c:v>
                </c:pt>
                <c:pt idx="3253">
                  <c:v>56.12</c:v>
                </c:pt>
                <c:pt idx="3254">
                  <c:v>56.110999999999997</c:v>
                </c:pt>
                <c:pt idx="3255">
                  <c:v>56.085000000000001</c:v>
                </c:pt>
                <c:pt idx="3256">
                  <c:v>56.058</c:v>
                </c:pt>
                <c:pt idx="3257">
                  <c:v>56.036000000000001</c:v>
                </c:pt>
                <c:pt idx="3258">
                  <c:v>56.006</c:v>
                </c:pt>
                <c:pt idx="3259">
                  <c:v>55.978000000000002</c:v>
                </c:pt>
                <c:pt idx="3260">
                  <c:v>55.954000000000001</c:v>
                </c:pt>
                <c:pt idx="3261">
                  <c:v>55.927999999999997</c:v>
                </c:pt>
                <c:pt idx="3262">
                  <c:v>55.890999999999998</c:v>
                </c:pt>
                <c:pt idx="3263">
                  <c:v>55.85</c:v>
                </c:pt>
                <c:pt idx="3264">
                  <c:v>55.822000000000003</c:v>
                </c:pt>
                <c:pt idx="3265">
                  <c:v>55.804000000000002</c:v>
                </c:pt>
                <c:pt idx="3266">
                  <c:v>55.792999999999999</c:v>
                </c:pt>
                <c:pt idx="3267">
                  <c:v>55.771000000000001</c:v>
                </c:pt>
                <c:pt idx="3268">
                  <c:v>55.73</c:v>
                </c:pt>
                <c:pt idx="3269">
                  <c:v>55.704000000000001</c:v>
                </c:pt>
                <c:pt idx="3270">
                  <c:v>55.674999999999997</c:v>
                </c:pt>
                <c:pt idx="3271">
                  <c:v>55.65</c:v>
                </c:pt>
                <c:pt idx="3272">
                  <c:v>55.613999999999997</c:v>
                </c:pt>
                <c:pt idx="3273">
                  <c:v>55.584000000000003</c:v>
                </c:pt>
                <c:pt idx="3274">
                  <c:v>55.561</c:v>
                </c:pt>
                <c:pt idx="3275">
                  <c:v>55.531999999999996</c:v>
                </c:pt>
                <c:pt idx="3276">
                  <c:v>55.508000000000003</c:v>
                </c:pt>
                <c:pt idx="3277">
                  <c:v>55.484000000000002</c:v>
                </c:pt>
                <c:pt idx="3278">
                  <c:v>55.445999999999998</c:v>
                </c:pt>
                <c:pt idx="3279">
                  <c:v>55.402999999999999</c:v>
                </c:pt>
                <c:pt idx="3280">
                  <c:v>55.36</c:v>
                </c:pt>
                <c:pt idx="3281">
                  <c:v>55.320999999999998</c:v>
                </c:pt>
                <c:pt idx="3282">
                  <c:v>55.283000000000001</c:v>
                </c:pt>
                <c:pt idx="3283">
                  <c:v>55.25</c:v>
                </c:pt>
                <c:pt idx="3284">
                  <c:v>55.212000000000003</c:v>
                </c:pt>
                <c:pt idx="3285">
                  <c:v>55.17</c:v>
                </c:pt>
                <c:pt idx="3286">
                  <c:v>55.127000000000002</c:v>
                </c:pt>
                <c:pt idx="3287">
                  <c:v>55.088000000000001</c:v>
                </c:pt>
                <c:pt idx="3288">
                  <c:v>55.057000000000002</c:v>
                </c:pt>
                <c:pt idx="3289">
                  <c:v>55.024000000000001</c:v>
                </c:pt>
                <c:pt idx="3290">
                  <c:v>55</c:v>
                </c:pt>
                <c:pt idx="3291">
                  <c:v>54.988999999999997</c:v>
                </c:pt>
                <c:pt idx="3292">
                  <c:v>54.984999999999999</c:v>
                </c:pt>
                <c:pt idx="3293">
                  <c:v>54.982999999999997</c:v>
                </c:pt>
                <c:pt idx="3294">
                  <c:v>54.982999999999997</c:v>
                </c:pt>
                <c:pt idx="3295">
                  <c:v>54.985999999999997</c:v>
                </c:pt>
                <c:pt idx="3296">
                  <c:v>55.002000000000002</c:v>
                </c:pt>
                <c:pt idx="3297">
                  <c:v>55.021999999999998</c:v>
                </c:pt>
                <c:pt idx="3298">
                  <c:v>55.033999999999999</c:v>
                </c:pt>
                <c:pt idx="3299">
                  <c:v>55.052</c:v>
                </c:pt>
                <c:pt idx="3300">
                  <c:v>55.078000000000003</c:v>
                </c:pt>
                <c:pt idx="3301">
                  <c:v>55.103999999999999</c:v>
                </c:pt>
                <c:pt idx="3302">
                  <c:v>55.113999999999997</c:v>
                </c:pt>
                <c:pt idx="3303">
                  <c:v>55.116999999999997</c:v>
                </c:pt>
                <c:pt idx="3304">
                  <c:v>55.113999999999997</c:v>
                </c:pt>
                <c:pt idx="3305">
                  <c:v>55.100999999999999</c:v>
                </c:pt>
                <c:pt idx="3306">
                  <c:v>55.073</c:v>
                </c:pt>
                <c:pt idx="3307">
                  <c:v>55.040999999999997</c:v>
                </c:pt>
                <c:pt idx="3308">
                  <c:v>55.01</c:v>
                </c:pt>
                <c:pt idx="3309">
                  <c:v>54.968000000000004</c:v>
                </c:pt>
                <c:pt idx="3310">
                  <c:v>54.92</c:v>
                </c:pt>
                <c:pt idx="3311">
                  <c:v>54.878</c:v>
                </c:pt>
                <c:pt idx="3312">
                  <c:v>54.837000000000003</c:v>
                </c:pt>
                <c:pt idx="3313">
                  <c:v>54.787999999999997</c:v>
                </c:pt>
                <c:pt idx="3314">
                  <c:v>54.741999999999997</c:v>
                </c:pt>
                <c:pt idx="3315">
                  <c:v>54.695999999999998</c:v>
                </c:pt>
                <c:pt idx="3316">
                  <c:v>54.65</c:v>
                </c:pt>
                <c:pt idx="3317">
                  <c:v>54.603999999999999</c:v>
                </c:pt>
                <c:pt idx="3318">
                  <c:v>54.564999999999998</c:v>
                </c:pt>
                <c:pt idx="3319">
                  <c:v>54.531999999999996</c:v>
                </c:pt>
                <c:pt idx="3320">
                  <c:v>54.508000000000003</c:v>
                </c:pt>
                <c:pt idx="3321">
                  <c:v>54.496000000000002</c:v>
                </c:pt>
                <c:pt idx="3322">
                  <c:v>54.49</c:v>
                </c:pt>
                <c:pt idx="3323">
                  <c:v>54.482999999999997</c:v>
                </c:pt>
                <c:pt idx="3324">
                  <c:v>54.48</c:v>
                </c:pt>
                <c:pt idx="3325">
                  <c:v>54.488999999999997</c:v>
                </c:pt>
                <c:pt idx="3326">
                  <c:v>54.496000000000002</c:v>
                </c:pt>
                <c:pt idx="3327">
                  <c:v>54.500999999999998</c:v>
                </c:pt>
                <c:pt idx="3328">
                  <c:v>54.503999999999998</c:v>
                </c:pt>
                <c:pt idx="3329">
                  <c:v>54.505000000000003</c:v>
                </c:pt>
                <c:pt idx="3330">
                  <c:v>54.508000000000003</c:v>
                </c:pt>
                <c:pt idx="3331">
                  <c:v>54.509</c:v>
                </c:pt>
                <c:pt idx="3332">
                  <c:v>54.503</c:v>
                </c:pt>
                <c:pt idx="3333">
                  <c:v>54.493000000000002</c:v>
                </c:pt>
                <c:pt idx="3334">
                  <c:v>54.472999999999999</c:v>
                </c:pt>
                <c:pt idx="3335">
                  <c:v>54.444000000000003</c:v>
                </c:pt>
                <c:pt idx="3336">
                  <c:v>54.414000000000001</c:v>
                </c:pt>
                <c:pt idx="3337">
                  <c:v>54.387</c:v>
                </c:pt>
                <c:pt idx="3338">
                  <c:v>54.357999999999997</c:v>
                </c:pt>
                <c:pt idx="3339">
                  <c:v>54.328000000000003</c:v>
                </c:pt>
                <c:pt idx="3340">
                  <c:v>54.3</c:v>
                </c:pt>
                <c:pt idx="3341">
                  <c:v>54.274000000000001</c:v>
                </c:pt>
                <c:pt idx="3342">
                  <c:v>54.247999999999998</c:v>
                </c:pt>
                <c:pt idx="3343">
                  <c:v>54.226999999999997</c:v>
                </c:pt>
                <c:pt idx="3344">
                  <c:v>54.204999999999998</c:v>
                </c:pt>
                <c:pt idx="3345">
                  <c:v>54.183</c:v>
                </c:pt>
                <c:pt idx="3346">
                  <c:v>54.165999999999997</c:v>
                </c:pt>
                <c:pt idx="3347">
                  <c:v>54.148000000000003</c:v>
                </c:pt>
                <c:pt idx="3348">
                  <c:v>54.124000000000002</c:v>
                </c:pt>
                <c:pt idx="3349">
                  <c:v>54.098999999999997</c:v>
                </c:pt>
                <c:pt idx="3350">
                  <c:v>54.073999999999998</c:v>
                </c:pt>
                <c:pt idx="3351">
                  <c:v>54.046999999999997</c:v>
                </c:pt>
                <c:pt idx="3352">
                  <c:v>54.026000000000003</c:v>
                </c:pt>
                <c:pt idx="3353">
                  <c:v>54.006999999999998</c:v>
                </c:pt>
                <c:pt idx="3354">
                  <c:v>53.982999999999997</c:v>
                </c:pt>
                <c:pt idx="3355">
                  <c:v>53.96</c:v>
                </c:pt>
                <c:pt idx="3356">
                  <c:v>53.933999999999997</c:v>
                </c:pt>
                <c:pt idx="3357">
                  <c:v>53.912999999999997</c:v>
                </c:pt>
                <c:pt idx="3358">
                  <c:v>53.9</c:v>
                </c:pt>
                <c:pt idx="3359">
                  <c:v>53.884999999999998</c:v>
                </c:pt>
                <c:pt idx="3360">
                  <c:v>53.868000000000002</c:v>
                </c:pt>
                <c:pt idx="3361">
                  <c:v>53.851999999999997</c:v>
                </c:pt>
                <c:pt idx="3362">
                  <c:v>53.838999999999999</c:v>
                </c:pt>
                <c:pt idx="3363">
                  <c:v>53.826000000000001</c:v>
                </c:pt>
                <c:pt idx="3364">
                  <c:v>53.817999999999998</c:v>
                </c:pt>
                <c:pt idx="3365">
                  <c:v>53.817</c:v>
                </c:pt>
                <c:pt idx="3366">
                  <c:v>53.826999999999998</c:v>
                </c:pt>
                <c:pt idx="3367">
                  <c:v>53.847000000000001</c:v>
                </c:pt>
                <c:pt idx="3368">
                  <c:v>53.869</c:v>
                </c:pt>
                <c:pt idx="3369">
                  <c:v>53.893000000000001</c:v>
                </c:pt>
                <c:pt idx="3370">
                  <c:v>53.915999999999997</c:v>
                </c:pt>
                <c:pt idx="3371">
                  <c:v>53.936</c:v>
                </c:pt>
                <c:pt idx="3372">
                  <c:v>53.951000000000001</c:v>
                </c:pt>
                <c:pt idx="3373">
                  <c:v>53.96</c:v>
                </c:pt>
                <c:pt idx="3374">
                  <c:v>53.96</c:v>
                </c:pt>
                <c:pt idx="3375">
                  <c:v>53.960999999999999</c:v>
                </c:pt>
                <c:pt idx="3376">
                  <c:v>53.963999999999999</c:v>
                </c:pt>
                <c:pt idx="3377">
                  <c:v>53.960999999999999</c:v>
                </c:pt>
                <c:pt idx="3378">
                  <c:v>53.951999999999998</c:v>
                </c:pt>
                <c:pt idx="3379">
                  <c:v>53.95</c:v>
                </c:pt>
                <c:pt idx="3380">
                  <c:v>53.951999999999998</c:v>
                </c:pt>
                <c:pt idx="3381">
                  <c:v>53.954999999999998</c:v>
                </c:pt>
                <c:pt idx="3382">
                  <c:v>53.954999999999998</c:v>
                </c:pt>
                <c:pt idx="3383">
                  <c:v>53.96</c:v>
                </c:pt>
                <c:pt idx="3384">
                  <c:v>53.969000000000001</c:v>
                </c:pt>
                <c:pt idx="3385">
                  <c:v>53.973999999999997</c:v>
                </c:pt>
                <c:pt idx="3386">
                  <c:v>53.975000000000001</c:v>
                </c:pt>
                <c:pt idx="3387">
                  <c:v>53.975999999999999</c:v>
                </c:pt>
                <c:pt idx="3388">
                  <c:v>53.973999999999997</c:v>
                </c:pt>
                <c:pt idx="3389">
                  <c:v>53.968000000000004</c:v>
                </c:pt>
                <c:pt idx="3390">
                  <c:v>53.97</c:v>
                </c:pt>
                <c:pt idx="3391">
                  <c:v>53.981999999999999</c:v>
                </c:pt>
                <c:pt idx="3392">
                  <c:v>53.988999999999997</c:v>
                </c:pt>
                <c:pt idx="3393">
                  <c:v>53.982999999999997</c:v>
                </c:pt>
                <c:pt idx="3394">
                  <c:v>53.991</c:v>
                </c:pt>
                <c:pt idx="3395">
                  <c:v>54.01</c:v>
                </c:pt>
                <c:pt idx="3396">
                  <c:v>54.029000000000003</c:v>
                </c:pt>
                <c:pt idx="3397">
                  <c:v>54.052</c:v>
                </c:pt>
                <c:pt idx="3398">
                  <c:v>54.091999999999999</c:v>
                </c:pt>
                <c:pt idx="3399">
                  <c:v>54.154000000000003</c:v>
                </c:pt>
                <c:pt idx="3400">
                  <c:v>54.232999999999997</c:v>
                </c:pt>
                <c:pt idx="3401">
                  <c:v>54.32</c:v>
                </c:pt>
                <c:pt idx="3402">
                  <c:v>54.405000000000001</c:v>
                </c:pt>
                <c:pt idx="3403">
                  <c:v>54.499000000000002</c:v>
                </c:pt>
                <c:pt idx="3404">
                  <c:v>54.606000000000002</c:v>
                </c:pt>
                <c:pt idx="3405">
                  <c:v>54.722000000000001</c:v>
                </c:pt>
                <c:pt idx="3406">
                  <c:v>54.835000000000001</c:v>
                </c:pt>
                <c:pt idx="3407">
                  <c:v>54.945999999999998</c:v>
                </c:pt>
                <c:pt idx="3408">
                  <c:v>55.07</c:v>
                </c:pt>
                <c:pt idx="3409">
                  <c:v>55.204999999999998</c:v>
                </c:pt>
                <c:pt idx="3410">
                  <c:v>55.341000000000001</c:v>
                </c:pt>
                <c:pt idx="3411">
                  <c:v>55.475999999999999</c:v>
                </c:pt>
                <c:pt idx="3412">
                  <c:v>55.615000000000002</c:v>
                </c:pt>
                <c:pt idx="3413">
                  <c:v>55.761000000000003</c:v>
                </c:pt>
                <c:pt idx="3414">
                  <c:v>55.908000000000001</c:v>
                </c:pt>
                <c:pt idx="3415">
                  <c:v>56.052</c:v>
                </c:pt>
                <c:pt idx="3416">
                  <c:v>56.21</c:v>
                </c:pt>
                <c:pt idx="3417">
                  <c:v>56.383000000000003</c:v>
                </c:pt>
                <c:pt idx="3418">
                  <c:v>56.561999999999998</c:v>
                </c:pt>
                <c:pt idx="3419">
                  <c:v>56.746000000000002</c:v>
                </c:pt>
                <c:pt idx="3420">
                  <c:v>56.927999999999997</c:v>
                </c:pt>
                <c:pt idx="3421">
                  <c:v>57.103999999999999</c:v>
                </c:pt>
                <c:pt idx="3422">
                  <c:v>57.274000000000001</c:v>
                </c:pt>
                <c:pt idx="3423">
                  <c:v>57.453000000000003</c:v>
                </c:pt>
                <c:pt idx="3424">
                  <c:v>57.645000000000003</c:v>
                </c:pt>
                <c:pt idx="3425">
                  <c:v>57.843000000000004</c:v>
                </c:pt>
                <c:pt idx="3426">
                  <c:v>58.039000000000001</c:v>
                </c:pt>
                <c:pt idx="3427">
                  <c:v>58.223999999999997</c:v>
                </c:pt>
                <c:pt idx="3428">
                  <c:v>58.421999999999997</c:v>
                </c:pt>
                <c:pt idx="3429">
                  <c:v>58.619</c:v>
                </c:pt>
                <c:pt idx="3430">
                  <c:v>58.823999999999998</c:v>
                </c:pt>
                <c:pt idx="3431">
                  <c:v>59.036000000000001</c:v>
                </c:pt>
                <c:pt idx="3432">
                  <c:v>59.261000000000003</c:v>
                </c:pt>
                <c:pt idx="3433">
                  <c:v>59.478000000000002</c:v>
                </c:pt>
                <c:pt idx="3434">
                  <c:v>59.686999999999998</c:v>
                </c:pt>
                <c:pt idx="3435">
                  <c:v>59.905000000000001</c:v>
                </c:pt>
                <c:pt idx="3436">
                  <c:v>60.13</c:v>
                </c:pt>
                <c:pt idx="3437">
                  <c:v>60.362000000000002</c:v>
                </c:pt>
                <c:pt idx="3438">
                  <c:v>60.581000000000003</c:v>
                </c:pt>
                <c:pt idx="3439">
                  <c:v>60.796999999999997</c:v>
                </c:pt>
                <c:pt idx="3440">
                  <c:v>61.006999999999998</c:v>
                </c:pt>
                <c:pt idx="3441">
                  <c:v>61.201999999999998</c:v>
                </c:pt>
                <c:pt idx="3442">
                  <c:v>61.393000000000001</c:v>
                </c:pt>
                <c:pt idx="3443">
                  <c:v>61.585000000000001</c:v>
                </c:pt>
                <c:pt idx="3444">
                  <c:v>61.774000000000001</c:v>
                </c:pt>
                <c:pt idx="3445">
                  <c:v>61.954999999999998</c:v>
                </c:pt>
                <c:pt idx="3446">
                  <c:v>62.133000000000003</c:v>
                </c:pt>
                <c:pt idx="3447">
                  <c:v>62.296999999999997</c:v>
                </c:pt>
                <c:pt idx="3448">
                  <c:v>62.451000000000001</c:v>
                </c:pt>
                <c:pt idx="3449">
                  <c:v>62.603999999999999</c:v>
                </c:pt>
                <c:pt idx="3450">
                  <c:v>62.753999999999998</c:v>
                </c:pt>
                <c:pt idx="3451">
                  <c:v>62.887999999999998</c:v>
                </c:pt>
                <c:pt idx="3452">
                  <c:v>63.012</c:v>
                </c:pt>
                <c:pt idx="3453">
                  <c:v>63.127000000000002</c:v>
                </c:pt>
                <c:pt idx="3454">
                  <c:v>63.231999999999999</c:v>
                </c:pt>
                <c:pt idx="3455">
                  <c:v>63.331000000000003</c:v>
                </c:pt>
                <c:pt idx="3456">
                  <c:v>63.43</c:v>
                </c:pt>
                <c:pt idx="3457">
                  <c:v>63.518000000000001</c:v>
                </c:pt>
                <c:pt idx="3458">
                  <c:v>63.584000000000003</c:v>
                </c:pt>
                <c:pt idx="3459">
                  <c:v>63.655999999999999</c:v>
                </c:pt>
                <c:pt idx="3460">
                  <c:v>63.728999999999999</c:v>
                </c:pt>
                <c:pt idx="3461">
                  <c:v>63.795999999999999</c:v>
                </c:pt>
                <c:pt idx="3462">
                  <c:v>63.85</c:v>
                </c:pt>
                <c:pt idx="3463">
                  <c:v>63.912999999999997</c:v>
                </c:pt>
                <c:pt idx="3464">
                  <c:v>63.988</c:v>
                </c:pt>
                <c:pt idx="3465">
                  <c:v>64.055999999999997</c:v>
                </c:pt>
                <c:pt idx="3466">
                  <c:v>64.081999999999994</c:v>
                </c:pt>
                <c:pt idx="3467">
                  <c:v>64.123999999999995</c:v>
                </c:pt>
                <c:pt idx="3468">
                  <c:v>64.171000000000006</c:v>
                </c:pt>
                <c:pt idx="3469">
                  <c:v>64.206999999999994</c:v>
                </c:pt>
                <c:pt idx="3470">
                  <c:v>64.236999999999995</c:v>
                </c:pt>
                <c:pt idx="3471">
                  <c:v>64.268000000000001</c:v>
                </c:pt>
                <c:pt idx="3472">
                  <c:v>64.301000000000002</c:v>
                </c:pt>
                <c:pt idx="3473">
                  <c:v>64.331000000000003</c:v>
                </c:pt>
                <c:pt idx="3474">
                  <c:v>64.353999999999999</c:v>
                </c:pt>
                <c:pt idx="3475">
                  <c:v>64.381</c:v>
                </c:pt>
                <c:pt idx="3476">
                  <c:v>64.418000000000006</c:v>
                </c:pt>
                <c:pt idx="3477">
                  <c:v>64.460999999999999</c:v>
                </c:pt>
                <c:pt idx="3478">
                  <c:v>64.492999999999995</c:v>
                </c:pt>
                <c:pt idx="3479">
                  <c:v>64.504999999999995</c:v>
                </c:pt>
                <c:pt idx="3480">
                  <c:v>64.522000000000006</c:v>
                </c:pt>
                <c:pt idx="3481">
                  <c:v>64.552000000000007</c:v>
                </c:pt>
                <c:pt idx="3482">
                  <c:v>64.573999999999998</c:v>
                </c:pt>
                <c:pt idx="3483">
                  <c:v>64.578000000000003</c:v>
                </c:pt>
                <c:pt idx="3484">
                  <c:v>64.581000000000003</c:v>
                </c:pt>
                <c:pt idx="3485">
                  <c:v>64.596000000000004</c:v>
                </c:pt>
                <c:pt idx="3486">
                  <c:v>64.626000000000005</c:v>
                </c:pt>
                <c:pt idx="3487">
                  <c:v>64.656000000000006</c:v>
                </c:pt>
                <c:pt idx="3488">
                  <c:v>64.674999999999997</c:v>
                </c:pt>
                <c:pt idx="3489">
                  <c:v>64.683999999999997</c:v>
                </c:pt>
                <c:pt idx="3490">
                  <c:v>64.69</c:v>
                </c:pt>
                <c:pt idx="3491">
                  <c:v>64.710999999999999</c:v>
                </c:pt>
                <c:pt idx="3492">
                  <c:v>64.728999999999999</c:v>
                </c:pt>
                <c:pt idx="3493">
                  <c:v>64.725999999999999</c:v>
                </c:pt>
                <c:pt idx="3494">
                  <c:v>64.716999999999999</c:v>
                </c:pt>
                <c:pt idx="3495">
                  <c:v>64.715999999999994</c:v>
                </c:pt>
                <c:pt idx="3496">
                  <c:v>64.72</c:v>
                </c:pt>
                <c:pt idx="3497">
                  <c:v>64.721000000000004</c:v>
                </c:pt>
                <c:pt idx="3498">
                  <c:v>64.715000000000003</c:v>
                </c:pt>
                <c:pt idx="3499">
                  <c:v>64.706000000000003</c:v>
                </c:pt>
                <c:pt idx="3500">
                  <c:v>64.694999999999993</c:v>
                </c:pt>
                <c:pt idx="3501">
                  <c:v>64.688999999999993</c:v>
                </c:pt>
                <c:pt idx="3502">
                  <c:v>64.694000000000003</c:v>
                </c:pt>
                <c:pt idx="3503">
                  <c:v>64.698999999999998</c:v>
                </c:pt>
                <c:pt idx="3504">
                  <c:v>64.697999999999993</c:v>
                </c:pt>
                <c:pt idx="3505">
                  <c:v>64.697999999999993</c:v>
                </c:pt>
                <c:pt idx="3506">
                  <c:v>64.697000000000003</c:v>
                </c:pt>
                <c:pt idx="3507">
                  <c:v>64.688000000000002</c:v>
                </c:pt>
                <c:pt idx="3508">
                  <c:v>64.683000000000007</c:v>
                </c:pt>
                <c:pt idx="3509">
                  <c:v>64.683999999999997</c:v>
                </c:pt>
                <c:pt idx="3510">
                  <c:v>64.691000000000003</c:v>
                </c:pt>
                <c:pt idx="3511">
                  <c:v>64.697000000000003</c:v>
                </c:pt>
                <c:pt idx="3512">
                  <c:v>64.695999999999998</c:v>
                </c:pt>
                <c:pt idx="3513">
                  <c:v>64.697000000000003</c:v>
                </c:pt>
                <c:pt idx="3514">
                  <c:v>64.706000000000003</c:v>
                </c:pt>
                <c:pt idx="3515">
                  <c:v>64.715999999999994</c:v>
                </c:pt>
                <c:pt idx="3516">
                  <c:v>64.730999999999995</c:v>
                </c:pt>
                <c:pt idx="3517">
                  <c:v>64.748000000000005</c:v>
                </c:pt>
                <c:pt idx="3518">
                  <c:v>64.757000000000005</c:v>
                </c:pt>
                <c:pt idx="3519">
                  <c:v>64.768000000000001</c:v>
                </c:pt>
                <c:pt idx="3520">
                  <c:v>64.781999999999996</c:v>
                </c:pt>
                <c:pt idx="3521">
                  <c:v>64.802999999999997</c:v>
                </c:pt>
                <c:pt idx="3522">
                  <c:v>64.828000000000003</c:v>
                </c:pt>
                <c:pt idx="3523">
                  <c:v>64.855000000000004</c:v>
                </c:pt>
                <c:pt idx="3524">
                  <c:v>64.873999999999995</c:v>
                </c:pt>
                <c:pt idx="3525">
                  <c:v>64.893000000000001</c:v>
                </c:pt>
                <c:pt idx="3526">
                  <c:v>64.915999999999997</c:v>
                </c:pt>
                <c:pt idx="3527">
                  <c:v>64.941999999999993</c:v>
                </c:pt>
                <c:pt idx="3528">
                  <c:v>64.971000000000004</c:v>
                </c:pt>
                <c:pt idx="3529">
                  <c:v>65.001000000000005</c:v>
                </c:pt>
                <c:pt idx="3530">
                  <c:v>65.027000000000001</c:v>
                </c:pt>
                <c:pt idx="3531">
                  <c:v>65.052999999999997</c:v>
                </c:pt>
                <c:pt idx="3532">
                  <c:v>65.072999999999993</c:v>
                </c:pt>
                <c:pt idx="3533">
                  <c:v>65.085999999999999</c:v>
                </c:pt>
                <c:pt idx="3534">
                  <c:v>65.100999999999999</c:v>
                </c:pt>
                <c:pt idx="3535">
                  <c:v>65.102999999999994</c:v>
                </c:pt>
                <c:pt idx="3536">
                  <c:v>65.094999999999999</c:v>
                </c:pt>
                <c:pt idx="3537">
                  <c:v>65.090999999999994</c:v>
                </c:pt>
                <c:pt idx="3538">
                  <c:v>65.087000000000003</c:v>
                </c:pt>
                <c:pt idx="3539">
                  <c:v>65.073999999999998</c:v>
                </c:pt>
                <c:pt idx="3540">
                  <c:v>65.058999999999997</c:v>
                </c:pt>
                <c:pt idx="3541">
                  <c:v>65.049000000000007</c:v>
                </c:pt>
                <c:pt idx="3542">
                  <c:v>65.048000000000002</c:v>
                </c:pt>
                <c:pt idx="3543">
                  <c:v>65.055000000000007</c:v>
                </c:pt>
                <c:pt idx="3544">
                  <c:v>65.066999999999993</c:v>
                </c:pt>
                <c:pt idx="3545">
                  <c:v>65.073999999999998</c:v>
                </c:pt>
                <c:pt idx="3546">
                  <c:v>65.069999999999993</c:v>
                </c:pt>
                <c:pt idx="3547">
                  <c:v>65.058000000000007</c:v>
                </c:pt>
                <c:pt idx="3548">
                  <c:v>65.049000000000007</c:v>
                </c:pt>
                <c:pt idx="3549">
                  <c:v>65.040999999999997</c:v>
                </c:pt>
                <c:pt idx="3550">
                  <c:v>65.040999999999997</c:v>
                </c:pt>
                <c:pt idx="3551">
                  <c:v>65.049000000000007</c:v>
                </c:pt>
                <c:pt idx="3552">
                  <c:v>65.052999999999997</c:v>
                </c:pt>
                <c:pt idx="3553">
                  <c:v>65.061000000000007</c:v>
                </c:pt>
                <c:pt idx="3554">
                  <c:v>65.069999999999993</c:v>
                </c:pt>
                <c:pt idx="3555">
                  <c:v>65.078000000000003</c:v>
                </c:pt>
                <c:pt idx="3556">
                  <c:v>65.09</c:v>
                </c:pt>
                <c:pt idx="3557">
                  <c:v>65.105999999999995</c:v>
                </c:pt>
                <c:pt idx="3558">
                  <c:v>65.126000000000005</c:v>
                </c:pt>
                <c:pt idx="3559">
                  <c:v>65.14</c:v>
                </c:pt>
                <c:pt idx="3560">
                  <c:v>65.153000000000006</c:v>
                </c:pt>
                <c:pt idx="3561">
                  <c:v>65.165999999999997</c:v>
                </c:pt>
                <c:pt idx="3562">
                  <c:v>65.177999999999997</c:v>
                </c:pt>
                <c:pt idx="3563">
                  <c:v>65.191000000000003</c:v>
                </c:pt>
                <c:pt idx="3564">
                  <c:v>65.200999999999993</c:v>
                </c:pt>
                <c:pt idx="3565">
                  <c:v>65.206000000000003</c:v>
                </c:pt>
                <c:pt idx="3566">
                  <c:v>65.215000000000003</c:v>
                </c:pt>
                <c:pt idx="3567">
                  <c:v>65.218999999999994</c:v>
                </c:pt>
                <c:pt idx="3568">
                  <c:v>65.224000000000004</c:v>
                </c:pt>
                <c:pt idx="3569">
                  <c:v>65.225999999999999</c:v>
                </c:pt>
                <c:pt idx="3570">
                  <c:v>65.227000000000004</c:v>
                </c:pt>
                <c:pt idx="3571">
                  <c:v>65.225999999999999</c:v>
                </c:pt>
                <c:pt idx="3572">
                  <c:v>65.218999999999994</c:v>
                </c:pt>
                <c:pt idx="3573">
                  <c:v>65.218000000000004</c:v>
                </c:pt>
                <c:pt idx="3574">
                  <c:v>65.210999999999999</c:v>
                </c:pt>
                <c:pt idx="3575">
                  <c:v>65.203999999999994</c:v>
                </c:pt>
                <c:pt idx="3576">
                  <c:v>65.203000000000003</c:v>
                </c:pt>
                <c:pt idx="3577">
                  <c:v>65.203999999999994</c:v>
                </c:pt>
                <c:pt idx="3578">
                  <c:v>65.206000000000003</c:v>
                </c:pt>
                <c:pt idx="3579">
                  <c:v>65.209999999999994</c:v>
                </c:pt>
                <c:pt idx="3580">
                  <c:v>65.212000000000003</c:v>
                </c:pt>
                <c:pt idx="3581">
                  <c:v>65.212999999999994</c:v>
                </c:pt>
                <c:pt idx="3582">
                  <c:v>65.224999999999994</c:v>
                </c:pt>
                <c:pt idx="3583">
                  <c:v>65.239999999999995</c:v>
                </c:pt>
                <c:pt idx="3584">
                  <c:v>65.253</c:v>
                </c:pt>
                <c:pt idx="3585">
                  <c:v>65.268000000000001</c:v>
                </c:pt>
                <c:pt idx="3586">
                  <c:v>65.284999999999997</c:v>
                </c:pt>
                <c:pt idx="3587">
                  <c:v>65.298000000000002</c:v>
                </c:pt>
                <c:pt idx="3588">
                  <c:v>65.304000000000002</c:v>
                </c:pt>
                <c:pt idx="3589">
                  <c:v>65.308000000000007</c:v>
                </c:pt>
                <c:pt idx="3590">
                  <c:v>65.308999999999997</c:v>
                </c:pt>
                <c:pt idx="3591">
                  <c:v>65.314999999999998</c:v>
                </c:pt>
                <c:pt idx="3592">
                  <c:v>65.317999999999998</c:v>
                </c:pt>
                <c:pt idx="3593">
                  <c:v>65.319999999999993</c:v>
                </c:pt>
                <c:pt idx="3594">
                  <c:v>65.33</c:v>
                </c:pt>
                <c:pt idx="3595">
                  <c:v>65.341999999999999</c:v>
                </c:pt>
                <c:pt idx="3596">
                  <c:v>65.352999999999994</c:v>
                </c:pt>
                <c:pt idx="3597">
                  <c:v>65.375</c:v>
                </c:pt>
                <c:pt idx="3598">
                  <c:v>65.403000000000006</c:v>
                </c:pt>
                <c:pt idx="3599">
                  <c:v>65.421999999999997</c:v>
                </c:pt>
                <c:pt idx="3600">
                  <c:v>65.421999999999997</c:v>
                </c:pt>
                <c:pt idx="3601">
                  <c:v>65.433999999999997</c:v>
                </c:pt>
                <c:pt idx="3602">
                  <c:v>65.481999999999999</c:v>
                </c:pt>
                <c:pt idx="3603">
                  <c:v>65.516999999999996</c:v>
                </c:pt>
                <c:pt idx="3604">
                  <c:v>65.531999999999996</c:v>
                </c:pt>
                <c:pt idx="3605">
                  <c:v>65.576999999999998</c:v>
                </c:pt>
                <c:pt idx="3606">
                  <c:v>65.605000000000004</c:v>
                </c:pt>
                <c:pt idx="3607">
                  <c:v>65.643000000000001</c:v>
                </c:pt>
                <c:pt idx="3608">
                  <c:v>65.662999999999997</c:v>
                </c:pt>
                <c:pt idx="3609">
                  <c:v>65.673000000000002</c:v>
                </c:pt>
                <c:pt idx="3610">
                  <c:v>65.667000000000002</c:v>
                </c:pt>
                <c:pt idx="3611">
                  <c:v>65.616</c:v>
                </c:pt>
                <c:pt idx="3612">
                  <c:v>65.576999999999998</c:v>
                </c:pt>
                <c:pt idx="3613">
                  <c:v>65.522000000000006</c:v>
                </c:pt>
                <c:pt idx="3614">
                  <c:v>65.435000000000002</c:v>
                </c:pt>
                <c:pt idx="3615">
                  <c:v>65.34</c:v>
                </c:pt>
                <c:pt idx="3616">
                  <c:v>65.239000000000004</c:v>
                </c:pt>
                <c:pt idx="3617">
                  <c:v>65.135999999999996</c:v>
                </c:pt>
                <c:pt idx="3618">
                  <c:v>65.033000000000001</c:v>
                </c:pt>
                <c:pt idx="3619">
                  <c:v>64.915000000000006</c:v>
                </c:pt>
                <c:pt idx="3620">
                  <c:v>64.790999999999997</c:v>
                </c:pt>
                <c:pt idx="3621">
                  <c:v>64.680999999999997</c:v>
                </c:pt>
                <c:pt idx="3622">
                  <c:v>64.582999999999998</c:v>
                </c:pt>
                <c:pt idx="3623">
                  <c:v>64.486999999999995</c:v>
                </c:pt>
                <c:pt idx="3624">
                  <c:v>64.382000000000005</c:v>
                </c:pt>
                <c:pt idx="3625">
                  <c:v>64.275000000000006</c:v>
                </c:pt>
                <c:pt idx="3626">
                  <c:v>64.174999999999997</c:v>
                </c:pt>
                <c:pt idx="3627">
                  <c:v>64.082999999999998</c:v>
                </c:pt>
                <c:pt idx="3628">
                  <c:v>64.010999999999996</c:v>
                </c:pt>
                <c:pt idx="3629">
                  <c:v>63.948</c:v>
                </c:pt>
                <c:pt idx="3630">
                  <c:v>63.881999999999998</c:v>
                </c:pt>
                <c:pt idx="3631">
                  <c:v>63.826000000000001</c:v>
                </c:pt>
                <c:pt idx="3632">
                  <c:v>63.796999999999997</c:v>
                </c:pt>
                <c:pt idx="3633">
                  <c:v>63.783999999999999</c:v>
                </c:pt>
                <c:pt idx="3634">
                  <c:v>63.78</c:v>
                </c:pt>
                <c:pt idx="3635">
                  <c:v>63.780999999999999</c:v>
                </c:pt>
                <c:pt idx="3636">
                  <c:v>63.787999999999997</c:v>
                </c:pt>
                <c:pt idx="3637">
                  <c:v>63.787999999999997</c:v>
                </c:pt>
                <c:pt idx="3638">
                  <c:v>63.79</c:v>
                </c:pt>
                <c:pt idx="3639">
                  <c:v>63.795000000000002</c:v>
                </c:pt>
                <c:pt idx="3640">
                  <c:v>63.792999999999999</c:v>
                </c:pt>
                <c:pt idx="3641">
                  <c:v>63.774999999999999</c:v>
                </c:pt>
                <c:pt idx="3642">
                  <c:v>63.755000000000003</c:v>
                </c:pt>
                <c:pt idx="3643">
                  <c:v>63.750999999999998</c:v>
                </c:pt>
                <c:pt idx="3644">
                  <c:v>63.747999999999998</c:v>
                </c:pt>
                <c:pt idx="3645">
                  <c:v>63.741</c:v>
                </c:pt>
                <c:pt idx="3646">
                  <c:v>63.744</c:v>
                </c:pt>
                <c:pt idx="3647">
                  <c:v>63.731000000000002</c:v>
                </c:pt>
                <c:pt idx="3648">
                  <c:v>63.701999999999998</c:v>
                </c:pt>
                <c:pt idx="3649">
                  <c:v>63.691000000000003</c:v>
                </c:pt>
                <c:pt idx="3650">
                  <c:v>63.682000000000002</c:v>
                </c:pt>
                <c:pt idx="3651">
                  <c:v>63.662999999999997</c:v>
                </c:pt>
                <c:pt idx="3652">
                  <c:v>63.65</c:v>
                </c:pt>
                <c:pt idx="3653">
                  <c:v>63.651000000000003</c:v>
                </c:pt>
                <c:pt idx="3654">
                  <c:v>63.640999999999998</c:v>
                </c:pt>
                <c:pt idx="3655">
                  <c:v>63.625</c:v>
                </c:pt>
                <c:pt idx="3656">
                  <c:v>63.615000000000002</c:v>
                </c:pt>
                <c:pt idx="3657">
                  <c:v>63.593000000000004</c:v>
                </c:pt>
                <c:pt idx="3658">
                  <c:v>63.555</c:v>
                </c:pt>
                <c:pt idx="3659">
                  <c:v>63.517000000000003</c:v>
                </c:pt>
                <c:pt idx="3660">
                  <c:v>63.485999999999997</c:v>
                </c:pt>
                <c:pt idx="3661">
                  <c:v>63.44</c:v>
                </c:pt>
                <c:pt idx="3662">
                  <c:v>63.4</c:v>
                </c:pt>
                <c:pt idx="3663">
                  <c:v>63.356999999999999</c:v>
                </c:pt>
                <c:pt idx="3664">
                  <c:v>63.328000000000003</c:v>
                </c:pt>
                <c:pt idx="3665">
                  <c:v>63.305999999999997</c:v>
                </c:pt>
                <c:pt idx="3666">
                  <c:v>63.268999999999998</c:v>
                </c:pt>
                <c:pt idx="3667">
                  <c:v>63.241999999999997</c:v>
                </c:pt>
                <c:pt idx="3668">
                  <c:v>63.209000000000003</c:v>
                </c:pt>
                <c:pt idx="3669">
                  <c:v>63.165999999999997</c:v>
                </c:pt>
                <c:pt idx="3670">
                  <c:v>63.131</c:v>
                </c:pt>
                <c:pt idx="3671">
                  <c:v>63.085999999999999</c:v>
                </c:pt>
                <c:pt idx="3672">
                  <c:v>63.029000000000003</c:v>
                </c:pt>
                <c:pt idx="3673">
                  <c:v>62.978999999999999</c:v>
                </c:pt>
                <c:pt idx="3674">
                  <c:v>62.936</c:v>
                </c:pt>
                <c:pt idx="3675">
                  <c:v>62.878999999999998</c:v>
                </c:pt>
                <c:pt idx="3676">
                  <c:v>62.83</c:v>
                </c:pt>
                <c:pt idx="3677">
                  <c:v>62.781999999999996</c:v>
                </c:pt>
                <c:pt idx="3678">
                  <c:v>62.734999999999999</c:v>
                </c:pt>
                <c:pt idx="3679">
                  <c:v>62.7</c:v>
                </c:pt>
                <c:pt idx="3680">
                  <c:v>62.649000000000001</c:v>
                </c:pt>
                <c:pt idx="3681">
                  <c:v>62.588999999999999</c:v>
                </c:pt>
                <c:pt idx="3682">
                  <c:v>62.537999999999997</c:v>
                </c:pt>
                <c:pt idx="3683">
                  <c:v>62.484000000000002</c:v>
                </c:pt>
                <c:pt idx="3684">
                  <c:v>62.433</c:v>
                </c:pt>
                <c:pt idx="3685">
                  <c:v>62.38</c:v>
                </c:pt>
                <c:pt idx="3686">
                  <c:v>62.322000000000003</c:v>
                </c:pt>
                <c:pt idx="3687">
                  <c:v>62.268999999999998</c:v>
                </c:pt>
                <c:pt idx="3688">
                  <c:v>62.226999999999997</c:v>
                </c:pt>
                <c:pt idx="3689">
                  <c:v>62.197000000000003</c:v>
                </c:pt>
                <c:pt idx="3690">
                  <c:v>62.164000000000001</c:v>
                </c:pt>
                <c:pt idx="3691">
                  <c:v>62.118000000000002</c:v>
                </c:pt>
                <c:pt idx="3692">
                  <c:v>62.085000000000001</c:v>
                </c:pt>
                <c:pt idx="3693">
                  <c:v>62.067999999999998</c:v>
                </c:pt>
                <c:pt idx="3694">
                  <c:v>62.045000000000002</c:v>
                </c:pt>
                <c:pt idx="3695">
                  <c:v>62.012</c:v>
                </c:pt>
                <c:pt idx="3696">
                  <c:v>61.991</c:v>
                </c:pt>
                <c:pt idx="3697">
                  <c:v>61.981000000000002</c:v>
                </c:pt>
                <c:pt idx="3698">
                  <c:v>61.959000000000003</c:v>
                </c:pt>
                <c:pt idx="3699">
                  <c:v>61.939</c:v>
                </c:pt>
                <c:pt idx="3700">
                  <c:v>61.927</c:v>
                </c:pt>
                <c:pt idx="3701">
                  <c:v>61.914999999999999</c:v>
                </c:pt>
                <c:pt idx="3702">
                  <c:v>61.905999999999999</c:v>
                </c:pt>
                <c:pt idx="3703">
                  <c:v>61.896000000000001</c:v>
                </c:pt>
                <c:pt idx="3704">
                  <c:v>61.877000000000002</c:v>
                </c:pt>
                <c:pt idx="3705">
                  <c:v>61.851999999999997</c:v>
                </c:pt>
                <c:pt idx="3706">
                  <c:v>61.83</c:v>
                </c:pt>
                <c:pt idx="3707">
                  <c:v>61.811999999999998</c:v>
                </c:pt>
                <c:pt idx="3708">
                  <c:v>61.795999999999999</c:v>
                </c:pt>
                <c:pt idx="3709">
                  <c:v>61.779000000000003</c:v>
                </c:pt>
                <c:pt idx="3710">
                  <c:v>61.755000000000003</c:v>
                </c:pt>
                <c:pt idx="3711">
                  <c:v>61.725000000000001</c:v>
                </c:pt>
                <c:pt idx="3712">
                  <c:v>61.683999999999997</c:v>
                </c:pt>
                <c:pt idx="3713">
                  <c:v>61.636000000000003</c:v>
                </c:pt>
                <c:pt idx="3714">
                  <c:v>61.58</c:v>
                </c:pt>
                <c:pt idx="3715">
                  <c:v>61.521000000000001</c:v>
                </c:pt>
                <c:pt idx="3716">
                  <c:v>61.457999999999998</c:v>
                </c:pt>
                <c:pt idx="3717">
                  <c:v>61.387999999999998</c:v>
                </c:pt>
                <c:pt idx="3718">
                  <c:v>61.316000000000003</c:v>
                </c:pt>
                <c:pt idx="3719">
                  <c:v>61.252000000000002</c:v>
                </c:pt>
                <c:pt idx="3720">
                  <c:v>61.195</c:v>
                </c:pt>
                <c:pt idx="3721">
                  <c:v>61.145000000000003</c:v>
                </c:pt>
                <c:pt idx="3722">
                  <c:v>61.103000000000002</c:v>
                </c:pt>
                <c:pt idx="3723">
                  <c:v>61.064</c:v>
                </c:pt>
                <c:pt idx="3724">
                  <c:v>61.021000000000001</c:v>
                </c:pt>
                <c:pt idx="3725">
                  <c:v>60.976999999999997</c:v>
                </c:pt>
                <c:pt idx="3726">
                  <c:v>60.936</c:v>
                </c:pt>
                <c:pt idx="3727">
                  <c:v>60.899000000000001</c:v>
                </c:pt>
                <c:pt idx="3728">
                  <c:v>60.866</c:v>
                </c:pt>
                <c:pt idx="3729">
                  <c:v>60.837000000000003</c:v>
                </c:pt>
                <c:pt idx="3730">
                  <c:v>60.81</c:v>
                </c:pt>
                <c:pt idx="3731">
                  <c:v>60.783000000000001</c:v>
                </c:pt>
                <c:pt idx="3732">
                  <c:v>60.759</c:v>
                </c:pt>
                <c:pt idx="3733">
                  <c:v>60.74</c:v>
                </c:pt>
                <c:pt idx="3734">
                  <c:v>60.723999999999997</c:v>
                </c:pt>
                <c:pt idx="3735">
                  <c:v>60.710999999999999</c:v>
                </c:pt>
                <c:pt idx="3736">
                  <c:v>60.7</c:v>
                </c:pt>
                <c:pt idx="3737">
                  <c:v>60.692999999999998</c:v>
                </c:pt>
                <c:pt idx="3738">
                  <c:v>60.686</c:v>
                </c:pt>
                <c:pt idx="3739">
                  <c:v>60.680999999999997</c:v>
                </c:pt>
                <c:pt idx="3740">
                  <c:v>60.673999999999999</c:v>
                </c:pt>
                <c:pt idx="3741">
                  <c:v>60.667999999999999</c:v>
                </c:pt>
                <c:pt idx="3742">
                  <c:v>60.658000000000001</c:v>
                </c:pt>
                <c:pt idx="3743">
                  <c:v>60.648000000000003</c:v>
                </c:pt>
                <c:pt idx="3744">
                  <c:v>60.64</c:v>
                </c:pt>
                <c:pt idx="3745">
                  <c:v>60.624000000000002</c:v>
                </c:pt>
                <c:pt idx="3746">
                  <c:v>60.603999999999999</c:v>
                </c:pt>
                <c:pt idx="3747">
                  <c:v>60.576000000000001</c:v>
                </c:pt>
                <c:pt idx="3748">
                  <c:v>60.540999999999997</c:v>
                </c:pt>
                <c:pt idx="3749">
                  <c:v>60.506999999999998</c:v>
                </c:pt>
                <c:pt idx="3750">
                  <c:v>60.47</c:v>
                </c:pt>
                <c:pt idx="3751">
                  <c:v>60.436</c:v>
                </c:pt>
                <c:pt idx="3752">
                  <c:v>60.402999999999999</c:v>
                </c:pt>
                <c:pt idx="3753">
                  <c:v>60.372</c:v>
                </c:pt>
                <c:pt idx="3754">
                  <c:v>60.338999999999999</c:v>
                </c:pt>
                <c:pt idx="3755">
                  <c:v>60.31</c:v>
                </c:pt>
                <c:pt idx="3756">
                  <c:v>60.289000000000001</c:v>
                </c:pt>
                <c:pt idx="3757">
                  <c:v>60.27</c:v>
                </c:pt>
                <c:pt idx="3758">
                  <c:v>60.252000000000002</c:v>
                </c:pt>
                <c:pt idx="3759">
                  <c:v>60.232999999999997</c:v>
                </c:pt>
                <c:pt idx="3760">
                  <c:v>60.215000000000003</c:v>
                </c:pt>
                <c:pt idx="3761">
                  <c:v>60.197000000000003</c:v>
                </c:pt>
                <c:pt idx="3762">
                  <c:v>60.179000000000002</c:v>
                </c:pt>
                <c:pt idx="3763">
                  <c:v>60.167999999999999</c:v>
                </c:pt>
                <c:pt idx="3764">
                  <c:v>60.16</c:v>
                </c:pt>
                <c:pt idx="3765">
                  <c:v>60.152999999999999</c:v>
                </c:pt>
                <c:pt idx="3766">
                  <c:v>60.148000000000003</c:v>
                </c:pt>
                <c:pt idx="3767">
                  <c:v>60.142000000000003</c:v>
                </c:pt>
                <c:pt idx="3768">
                  <c:v>60.142000000000003</c:v>
                </c:pt>
                <c:pt idx="3769">
                  <c:v>60.146999999999998</c:v>
                </c:pt>
                <c:pt idx="3770">
                  <c:v>60.152999999999999</c:v>
                </c:pt>
                <c:pt idx="3771">
                  <c:v>60.165999999999997</c:v>
                </c:pt>
                <c:pt idx="3772">
                  <c:v>60.180999999999997</c:v>
                </c:pt>
                <c:pt idx="3773">
                  <c:v>60.195</c:v>
                </c:pt>
                <c:pt idx="3774">
                  <c:v>60.207000000000001</c:v>
                </c:pt>
                <c:pt idx="3775">
                  <c:v>60.216000000000001</c:v>
                </c:pt>
                <c:pt idx="3776">
                  <c:v>60.22</c:v>
                </c:pt>
                <c:pt idx="3777">
                  <c:v>60.228000000000002</c:v>
                </c:pt>
                <c:pt idx="3778">
                  <c:v>60.232999999999997</c:v>
                </c:pt>
                <c:pt idx="3779">
                  <c:v>60.234999999999999</c:v>
                </c:pt>
                <c:pt idx="3780">
                  <c:v>60.232999999999997</c:v>
                </c:pt>
                <c:pt idx="3781">
                  <c:v>60.231999999999999</c:v>
                </c:pt>
                <c:pt idx="3782">
                  <c:v>60.235999999999997</c:v>
                </c:pt>
                <c:pt idx="3783">
                  <c:v>60.238999999999997</c:v>
                </c:pt>
                <c:pt idx="3784">
                  <c:v>60.241999999999997</c:v>
                </c:pt>
                <c:pt idx="3785">
                  <c:v>60.246000000000002</c:v>
                </c:pt>
                <c:pt idx="3786">
                  <c:v>60.250999999999998</c:v>
                </c:pt>
                <c:pt idx="3787">
                  <c:v>60.25</c:v>
                </c:pt>
                <c:pt idx="3788">
                  <c:v>60.241999999999997</c:v>
                </c:pt>
                <c:pt idx="3789">
                  <c:v>60.234000000000002</c:v>
                </c:pt>
                <c:pt idx="3790">
                  <c:v>60.231000000000002</c:v>
                </c:pt>
                <c:pt idx="3791">
                  <c:v>60.228000000000002</c:v>
                </c:pt>
                <c:pt idx="3792">
                  <c:v>60.220999999999997</c:v>
                </c:pt>
                <c:pt idx="3793">
                  <c:v>60.210999999999999</c:v>
                </c:pt>
                <c:pt idx="3794">
                  <c:v>60.204999999999998</c:v>
                </c:pt>
                <c:pt idx="3795">
                  <c:v>60.195999999999998</c:v>
                </c:pt>
                <c:pt idx="3796">
                  <c:v>60.188000000000002</c:v>
                </c:pt>
                <c:pt idx="3797">
                  <c:v>60.185000000000002</c:v>
                </c:pt>
                <c:pt idx="3798">
                  <c:v>60.183999999999997</c:v>
                </c:pt>
                <c:pt idx="3799">
                  <c:v>60.186</c:v>
                </c:pt>
                <c:pt idx="3800">
                  <c:v>60.192999999999998</c:v>
                </c:pt>
                <c:pt idx="3801">
                  <c:v>60.204000000000001</c:v>
                </c:pt>
                <c:pt idx="3802">
                  <c:v>60.213999999999999</c:v>
                </c:pt>
                <c:pt idx="3803">
                  <c:v>60.228000000000002</c:v>
                </c:pt>
                <c:pt idx="3804">
                  <c:v>60.246000000000002</c:v>
                </c:pt>
                <c:pt idx="3805">
                  <c:v>60.265000000000001</c:v>
                </c:pt>
                <c:pt idx="3806">
                  <c:v>60.284999999999997</c:v>
                </c:pt>
                <c:pt idx="3807">
                  <c:v>60.314999999999998</c:v>
                </c:pt>
                <c:pt idx="3808">
                  <c:v>60.347999999999999</c:v>
                </c:pt>
                <c:pt idx="3809">
                  <c:v>60.384999999999998</c:v>
                </c:pt>
                <c:pt idx="3810">
                  <c:v>60.423000000000002</c:v>
                </c:pt>
                <c:pt idx="3811">
                  <c:v>60.466000000000001</c:v>
                </c:pt>
                <c:pt idx="3812">
                  <c:v>60.518000000000001</c:v>
                </c:pt>
                <c:pt idx="3813">
                  <c:v>60.576000000000001</c:v>
                </c:pt>
                <c:pt idx="3814">
                  <c:v>60.651000000000003</c:v>
                </c:pt>
                <c:pt idx="3815">
                  <c:v>60.732999999999997</c:v>
                </c:pt>
                <c:pt idx="3816">
                  <c:v>60.805999999999997</c:v>
                </c:pt>
                <c:pt idx="3817">
                  <c:v>60.862000000000002</c:v>
                </c:pt>
                <c:pt idx="3818">
                  <c:v>60.911999999999999</c:v>
                </c:pt>
                <c:pt idx="3819">
                  <c:v>60.966999999999999</c:v>
                </c:pt>
                <c:pt idx="3820">
                  <c:v>61.006999999999998</c:v>
                </c:pt>
                <c:pt idx="3821">
                  <c:v>61.03</c:v>
                </c:pt>
                <c:pt idx="3822">
                  <c:v>61.066000000000003</c:v>
                </c:pt>
                <c:pt idx="3823">
                  <c:v>61.104999999999997</c:v>
                </c:pt>
                <c:pt idx="3824">
                  <c:v>61.131999999999998</c:v>
                </c:pt>
                <c:pt idx="3825">
                  <c:v>61.158999999999999</c:v>
                </c:pt>
                <c:pt idx="3826">
                  <c:v>61.186</c:v>
                </c:pt>
                <c:pt idx="3827">
                  <c:v>61.204999999999998</c:v>
                </c:pt>
                <c:pt idx="3828">
                  <c:v>61.231000000000002</c:v>
                </c:pt>
                <c:pt idx="3829">
                  <c:v>61.28</c:v>
                </c:pt>
                <c:pt idx="3830">
                  <c:v>61.335999999999999</c:v>
                </c:pt>
                <c:pt idx="3831">
                  <c:v>61.417000000000002</c:v>
                </c:pt>
                <c:pt idx="3832">
                  <c:v>61.527000000000001</c:v>
                </c:pt>
                <c:pt idx="3833">
                  <c:v>61.658999999999999</c:v>
                </c:pt>
                <c:pt idx="3834">
                  <c:v>61.805999999999997</c:v>
                </c:pt>
                <c:pt idx="3835">
                  <c:v>61.972999999999999</c:v>
                </c:pt>
                <c:pt idx="3836">
                  <c:v>62.149000000000001</c:v>
                </c:pt>
                <c:pt idx="3837">
                  <c:v>62.334000000000003</c:v>
                </c:pt>
                <c:pt idx="3838">
                  <c:v>62.527000000000001</c:v>
                </c:pt>
                <c:pt idx="3839">
                  <c:v>62.734999999999999</c:v>
                </c:pt>
                <c:pt idx="3840">
                  <c:v>62.94</c:v>
                </c:pt>
                <c:pt idx="3841">
                  <c:v>63.143999999999998</c:v>
                </c:pt>
                <c:pt idx="3842">
                  <c:v>63.350999999999999</c:v>
                </c:pt>
                <c:pt idx="3843">
                  <c:v>63.558999999999997</c:v>
                </c:pt>
                <c:pt idx="3844">
                  <c:v>63.779000000000003</c:v>
                </c:pt>
                <c:pt idx="3845">
                  <c:v>63.997999999999998</c:v>
                </c:pt>
                <c:pt idx="3846">
                  <c:v>64.210999999999999</c:v>
                </c:pt>
                <c:pt idx="3847">
                  <c:v>64.418000000000006</c:v>
                </c:pt>
                <c:pt idx="3848">
                  <c:v>64.634</c:v>
                </c:pt>
                <c:pt idx="3849">
                  <c:v>64.849999999999994</c:v>
                </c:pt>
                <c:pt idx="3850">
                  <c:v>65.063999999999993</c:v>
                </c:pt>
                <c:pt idx="3851">
                  <c:v>65.277000000000001</c:v>
                </c:pt>
                <c:pt idx="3852">
                  <c:v>65.495000000000005</c:v>
                </c:pt>
                <c:pt idx="3853">
                  <c:v>65.713999999999999</c:v>
                </c:pt>
                <c:pt idx="3854">
                  <c:v>65.933000000000007</c:v>
                </c:pt>
                <c:pt idx="3855">
                  <c:v>66.153000000000006</c:v>
                </c:pt>
                <c:pt idx="3856">
                  <c:v>66.366</c:v>
                </c:pt>
                <c:pt idx="3857">
                  <c:v>66.570999999999998</c:v>
                </c:pt>
                <c:pt idx="3858">
                  <c:v>66.757000000000005</c:v>
                </c:pt>
                <c:pt idx="3859">
                  <c:v>66.938000000000002</c:v>
                </c:pt>
                <c:pt idx="3860">
                  <c:v>67.111000000000004</c:v>
                </c:pt>
                <c:pt idx="3861">
                  <c:v>67.272000000000006</c:v>
                </c:pt>
                <c:pt idx="3862">
                  <c:v>67.424000000000007</c:v>
                </c:pt>
                <c:pt idx="3863">
                  <c:v>67.578000000000003</c:v>
                </c:pt>
                <c:pt idx="3864">
                  <c:v>67.731999999999999</c:v>
                </c:pt>
                <c:pt idx="3865">
                  <c:v>67.878</c:v>
                </c:pt>
                <c:pt idx="3866">
                  <c:v>68.028999999999996</c:v>
                </c:pt>
                <c:pt idx="3867">
                  <c:v>68.188999999999993</c:v>
                </c:pt>
                <c:pt idx="3868">
                  <c:v>68.341999999999999</c:v>
                </c:pt>
                <c:pt idx="3869">
                  <c:v>68.497</c:v>
                </c:pt>
                <c:pt idx="3870">
                  <c:v>68.656999999999996</c:v>
                </c:pt>
                <c:pt idx="3871">
                  <c:v>68.813999999999993</c:v>
                </c:pt>
                <c:pt idx="3872">
                  <c:v>68.968000000000004</c:v>
                </c:pt>
                <c:pt idx="3873">
                  <c:v>69.119</c:v>
                </c:pt>
                <c:pt idx="3874">
                  <c:v>69.263000000000005</c:v>
                </c:pt>
                <c:pt idx="3875">
                  <c:v>69.403000000000006</c:v>
                </c:pt>
                <c:pt idx="3876">
                  <c:v>69.543999999999997</c:v>
                </c:pt>
                <c:pt idx="3877">
                  <c:v>69.692999999999998</c:v>
                </c:pt>
                <c:pt idx="3878">
                  <c:v>69.834999999999994</c:v>
                </c:pt>
                <c:pt idx="3879">
                  <c:v>69.966999999999999</c:v>
                </c:pt>
                <c:pt idx="3880">
                  <c:v>70.090999999999994</c:v>
                </c:pt>
                <c:pt idx="3881">
                  <c:v>70.206999999999994</c:v>
                </c:pt>
                <c:pt idx="3882">
                  <c:v>70.308000000000007</c:v>
                </c:pt>
                <c:pt idx="3883">
                  <c:v>70.400000000000006</c:v>
                </c:pt>
                <c:pt idx="3884">
                  <c:v>70.5</c:v>
                </c:pt>
                <c:pt idx="3885">
                  <c:v>70.597999999999999</c:v>
                </c:pt>
                <c:pt idx="3886">
                  <c:v>70.686000000000007</c:v>
                </c:pt>
                <c:pt idx="3887">
                  <c:v>70.772999999999996</c:v>
                </c:pt>
                <c:pt idx="3888">
                  <c:v>70.863</c:v>
                </c:pt>
                <c:pt idx="3889">
                  <c:v>70.947999999999993</c:v>
                </c:pt>
                <c:pt idx="3890">
                  <c:v>71.02</c:v>
                </c:pt>
                <c:pt idx="3891">
                  <c:v>71.094999999999999</c:v>
                </c:pt>
                <c:pt idx="3892">
                  <c:v>71.167000000000002</c:v>
                </c:pt>
                <c:pt idx="3893">
                  <c:v>71.234999999999999</c:v>
                </c:pt>
                <c:pt idx="3894">
                  <c:v>71.293999999999997</c:v>
                </c:pt>
                <c:pt idx="3895">
                  <c:v>71.341999999999999</c:v>
                </c:pt>
                <c:pt idx="3896">
                  <c:v>71.391000000000005</c:v>
                </c:pt>
                <c:pt idx="3897">
                  <c:v>71.44</c:v>
                </c:pt>
                <c:pt idx="3898">
                  <c:v>71.488</c:v>
                </c:pt>
                <c:pt idx="3899">
                  <c:v>71.52</c:v>
                </c:pt>
                <c:pt idx="3900">
                  <c:v>71.531999999999996</c:v>
                </c:pt>
                <c:pt idx="3901">
                  <c:v>71.536000000000001</c:v>
                </c:pt>
                <c:pt idx="3902">
                  <c:v>71.555999999999997</c:v>
                </c:pt>
                <c:pt idx="3903">
                  <c:v>71.578999999999994</c:v>
                </c:pt>
                <c:pt idx="3904">
                  <c:v>71.59</c:v>
                </c:pt>
                <c:pt idx="3905">
                  <c:v>71.58</c:v>
                </c:pt>
                <c:pt idx="3906">
                  <c:v>71.567999999999998</c:v>
                </c:pt>
                <c:pt idx="3907">
                  <c:v>71.572000000000003</c:v>
                </c:pt>
                <c:pt idx="3908">
                  <c:v>71.575000000000003</c:v>
                </c:pt>
                <c:pt idx="3909">
                  <c:v>71.570999999999998</c:v>
                </c:pt>
                <c:pt idx="3910">
                  <c:v>71.555999999999997</c:v>
                </c:pt>
                <c:pt idx="3911">
                  <c:v>71.537000000000006</c:v>
                </c:pt>
                <c:pt idx="3912">
                  <c:v>71.534999999999997</c:v>
                </c:pt>
                <c:pt idx="3913">
                  <c:v>71.543999999999997</c:v>
                </c:pt>
                <c:pt idx="3914">
                  <c:v>71.55</c:v>
                </c:pt>
                <c:pt idx="3915">
                  <c:v>71.548000000000002</c:v>
                </c:pt>
                <c:pt idx="3916">
                  <c:v>71.536000000000001</c:v>
                </c:pt>
                <c:pt idx="3917">
                  <c:v>71.524000000000001</c:v>
                </c:pt>
                <c:pt idx="3918">
                  <c:v>71.516999999999996</c:v>
                </c:pt>
                <c:pt idx="3919">
                  <c:v>71.516999999999996</c:v>
                </c:pt>
                <c:pt idx="3920">
                  <c:v>71.513000000000005</c:v>
                </c:pt>
                <c:pt idx="3921">
                  <c:v>71.513999999999996</c:v>
                </c:pt>
                <c:pt idx="3922">
                  <c:v>71.522999999999996</c:v>
                </c:pt>
                <c:pt idx="3923">
                  <c:v>71.528999999999996</c:v>
                </c:pt>
                <c:pt idx="3924">
                  <c:v>71.534999999999997</c:v>
                </c:pt>
                <c:pt idx="3925">
                  <c:v>71.552000000000007</c:v>
                </c:pt>
                <c:pt idx="3926">
                  <c:v>71.578999999999994</c:v>
                </c:pt>
                <c:pt idx="3927">
                  <c:v>71.613</c:v>
                </c:pt>
                <c:pt idx="3928">
                  <c:v>71.662999999999997</c:v>
                </c:pt>
                <c:pt idx="3929">
                  <c:v>71.715000000000003</c:v>
                </c:pt>
                <c:pt idx="3930">
                  <c:v>71.771000000000001</c:v>
                </c:pt>
                <c:pt idx="3931">
                  <c:v>71.825000000000003</c:v>
                </c:pt>
                <c:pt idx="3932">
                  <c:v>71.878</c:v>
                </c:pt>
                <c:pt idx="3933">
                  <c:v>71.933999999999997</c:v>
                </c:pt>
                <c:pt idx="3934">
                  <c:v>71.992999999999995</c:v>
                </c:pt>
                <c:pt idx="3935">
                  <c:v>72.054000000000002</c:v>
                </c:pt>
                <c:pt idx="3936">
                  <c:v>72.116</c:v>
                </c:pt>
                <c:pt idx="3937">
                  <c:v>72.171000000000006</c:v>
                </c:pt>
                <c:pt idx="3938">
                  <c:v>72.22</c:v>
                </c:pt>
                <c:pt idx="3939">
                  <c:v>72.272999999999996</c:v>
                </c:pt>
                <c:pt idx="3940">
                  <c:v>72.328999999999994</c:v>
                </c:pt>
                <c:pt idx="3941">
                  <c:v>72.393000000000001</c:v>
                </c:pt>
                <c:pt idx="3942">
                  <c:v>72.453999999999994</c:v>
                </c:pt>
                <c:pt idx="3943">
                  <c:v>72.516000000000005</c:v>
                </c:pt>
                <c:pt idx="3944">
                  <c:v>72.581999999999994</c:v>
                </c:pt>
                <c:pt idx="3945">
                  <c:v>72.647999999999996</c:v>
                </c:pt>
                <c:pt idx="3946">
                  <c:v>72.712999999999994</c:v>
                </c:pt>
                <c:pt idx="3947">
                  <c:v>72.775000000000006</c:v>
                </c:pt>
                <c:pt idx="3948">
                  <c:v>72.847999999999999</c:v>
                </c:pt>
                <c:pt idx="3949">
                  <c:v>72.930000000000007</c:v>
                </c:pt>
                <c:pt idx="3950">
                  <c:v>73.007999999999996</c:v>
                </c:pt>
                <c:pt idx="3951">
                  <c:v>73.082999999999998</c:v>
                </c:pt>
                <c:pt idx="3952">
                  <c:v>73.176000000000002</c:v>
                </c:pt>
                <c:pt idx="3953">
                  <c:v>73.27</c:v>
                </c:pt>
                <c:pt idx="3954">
                  <c:v>73.350999999999999</c:v>
                </c:pt>
                <c:pt idx="3955">
                  <c:v>73.442999999999998</c:v>
                </c:pt>
                <c:pt idx="3956">
                  <c:v>73.542000000000002</c:v>
                </c:pt>
                <c:pt idx="3957">
                  <c:v>73.623000000000005</c:v>
                </c:pt>
                <c:pt idx="3958">
                  <c:v>73.686999999999998</c:v>
                </c:pt>
                <c:pt idx="3959">
                  <c:v>73.745999999999995</c:v>
                </c:pt>
                <c:pt idx="3960">
                  <c:v>73.805999999999997</c:v>
                </c:pt>
                <c:pt idx="3961">
                  <c:v>73.873000000000005</c:v>
                </c:pt>
                <c:pt idx="3962">
                  <c:v>73.944000000000003</c:v>
                </c:pt>
                <c:pt idx="3963">
                  <c:v>74.010999999999996</c:v>
                </c:pt>
                <c:pt idx="3964">
                  <c:v>74.072000000000003</c:v>
                </c:pt>
                <c:pt idx="3965">
                  <c:v>74.13</c:v>
                </c:pt>
                <c:pt idx="3966">
                  <c:v>74.191000000000003</c:v>
                </c:pt>
                <c:pt idx="3967">
                  <c:v>74.245000000000005</c:v>
                </c:pt>
                <c:pt idx="3968">
                  <c:v>74.284000000000006</c:v>
                </c:pt>
                <c:pt idx="3969">
                  <c:v>74.304000000000002</c:v>
                </c:pt>
                <c:pt idx="3970">
                  <c:v>74.328000000000003</c:v>
                </c:pt>
                <c:pt idx="3971">
                  <c:v>74.343999999999994</c:v>
                </c:pt>
                <c:pt idx="3972">
                  <c:v>74.344999999999999</c:v>
                </c:pt>
                <c:pt idx="3973">
                  <c:v>74.340999999999994</c:v>
                </c:pt>
                <c:pt idx="3974">
                  <c:v>74.343999999999994</c:v>
                </c:pt>
                <c:pt idx="3975">
                  <c:v>74.349999999999994</c:v>
                </c:pt>
                <c:pt idx="3976">
                  <c:v>74.355999999999995</c:v>
                </c:pt>
                <c:pt idx="3977">
                  <c:v>74.364000000000004</c:v>
                </c:pt>
                <c:pt idx="3978">
                  <c:v>74.369</c:v>
                </c:pt>
                <c:pt idx="3979">
                  <c:v>74.375</c:v>
                </c:pt>
                <c:pt idx="3980">
                  <c:v>74.382999999999996</c:v>
                </c:pt>
                <c:pt idx="3981">
                  <c:v>74.394999999999996</c:v>
                </c:pt>
                <c:pt idx="3982">
                  <c:v>74.402000000000001</c:v>
                </c:pt>
                <c:pt idx="3983">
                  <c:v>74.403999999999996</c:v>
                </c:pt>
                <c:pt idx="3984">
                  <c:v>74.41</c:v>
                </c:pt>
                <c:pt idx="3985">
                  <c:v>74.417000000000002</c:v>
                </c:pt>
                <c:pt idx="3986">
                  <c:v>74.424000000000007</c:v>
                </c:pt>
                <c:pt idx="3987">
                  <c:v>74.433999999999997</c:v>
                </c:pt>
                <c:pt idx="3988">
                  <c:v>74.444000000000003</c:v>
                </c:pt>
                <c:pt idx="3989">
                  <c:v>74.45</c:v>
                </c:pt>
                <c:pt idx="3990">
                  <c:v>74.451999999999998</c:v>
                </c:pt>
                <c:pt idx="3991">
                  <c:v>74.453999999999994</c:v>
                </c:pt>
                <c:pt idx="3992">
                  <c:v>74.459999999999994</c:v>
                </c:pt>
                <c:pt idx="3993">
                  <c:v>74.468999999999994</c:v>
                </c:pt>
                <c:pt idx="3994">
                  <c:v>74.475999999999999</c:v>
                </c:pt>
                <c:pt idx="3995">
                  <c:v>74.483000000000004</c:v>
                </c:pt>
                <c:pt idx="3996">
                  <c:v>74.480999999999995</c:v>
                </c:pt>
                <c:pt idx="3997">
                  <c:v>74.474999999999994</c:v>
                </c:pt>
                <c:pt idx="3998">
                  <c:v>74.477000000000004</c:v>
                </c:pt>
                <c:pt idx="3999">
                  <c:v>74.474999999999994</c:v>
                </c:pt>
                <c:pt idx="4000">
                  <c:v>74.484999999999999</c:v>
                </c:pt>
                <c:pt idx="4001">
                  <c:v>74.503</c:v>
                </c:pt>
                <c:pt idx="4002">
                  <c:v>74.525999999999996</c:v>
                </c:pt>
                <c:pt idx="4003">
                  <c:v>74.546999999999997</c:v>
                </c:pt>
                <c:pt idx="4004">
                  <c:v>74.572999999999993</c:v>
                </c:pt>
                <c:pt idx="4005">
                  <c:v>74.605000000000004</c:v>
                </c:pt>
                <c:pt idx="4006">
                  <c:v>74.646000000000001</c:v>
                </c:pt>
                <c:pt idx="4007">
                  <c:v>74.692999999999998</c:v>
                </c:pt>
                <c:pt idx="4008">
                  <c:v>74.738</c:v>
                </c:pt>
                <c:pt idx="4009">
                  <c:v>74.784000000000006</c:v>
                </c:pt>
                <c:pt idx="4010">
                  <c:v>74.828000000000003</c:v>
                </c:pt>
                <c:pt idx="4011">
                  <c:v>74.866</c:v>
                </c:pt>
                <c:pt idx="4012">
                  <c:v>74.906999999999996</c:v>
                </c:pt>
                <c:pt idx="4013">
                  <c:v>74.950999999999993</c:v>
                </c:pt>
                <c:pt idx="4014">
                  <c:v>74.992000000000004</c:v>
                </c:pt>
                <c:pt idx="4015">
                  <c:v>75.025999999999996</c:v>
                </c:pt>
                <c:pt idx="4016">
                  <c:v>75.055999999999997</c:v>
                </c:pt>
                <c:pt idx="4017">
                  <c:v>75.082999999999998</c:v>
                </c:pt>
                <c:pt idx="4018">
                  <c:v>75.108000000000004</c:v>
                </c:pt>
                <c:pt idx="4019">
                  <c:v>75.129000000000005</c:v>
                </c:pt>
                <c:pt idx="4020">
                  <c:v>75.143000000000001</c:v>
                </c:pt>
                <c:pt idx="4021">
                  <c:v>75.149000000000001</c:v>
                </c:pt>
                <c:pt idx="4022">
                  <c:v>75.153000000000006</c:v>
                </c:pt>
                <c:pt idx="4023">
                  <c:v>75.153999999999996</c:v>
                </c:pt>
                <c:pt idx="4024">
                  <c:v>75.152000000000001</c:v>
                </c:pt>
                <c:pt idx="4025">
                  <c:v>75.147000000000006</c:v>
                </c:pt>
                <c:pt idx="4026">
                  <c:v>75.141000000000005</c:v>
                </c:pt>
                <c:pt idx="4027">
                  <c:v>75.14</c:v>
                </c:pt>
                <c:pt idx="4028">
                  <c:v>75.155000000000001</c:v>
                </c:pt>
                <c:pt idx="4029">
                  <c:v>75.179000000000002</c:v>
                </c:pt>
                <c:pt idx="4030">
                  <c:v>75.209999999999994</c:v>
                </c:pt>
                <c:pt idx="4031">
                  <c:v>75.248000000000005</c:v>
                </c:pt>
                <c:pt idx="4032">
                  <c:v>75.293000000000006</c:v>
                </c:pt>
                <c:pt idx="4033">
                  <c:v>75.337000000000003</c:v>
                </c:pt>
                <c:pt idx="4034">
                  <c:v>75.352999999999994</c:v>
                </c:pt>
                <c:pt idx="4035">
                  <c:v>75.356999999999999</c:v>
                </c:pt>
                <c:pt idx="4036">
                  <c:v>75.367000000000004</c:v>
                </c:pt>
                <c:pt idx="4037">
                  <c:v>75.373999999999995</c:v>
                </c:pt>
                <c:pt idx="4038">
                  <c:v>75.370999999999995</c:v>
                </c:pt>
                <c:pt idx="4039">
                  <c:v>75.364000000000004</c:v>
                </c:pt>
                <c:pt idx="4040">
                  <c:v>75.349000000000004</c:v>
                </c:pt>
                <c:pt idx="4041">
                  <c:v>75.331000000000003</c:v>
                </c:pt>
                <c:pt idx="4042">
                  <c:v>75.298000000000002</c:v>
                </c:pt>
                <c:pt idx="4043">
                  <c:v>75.233000000000004</c:v>
                </c:pt>
                <c:pt idx="4044">
                  <c:v>75.156999999999996</c:v>
                </c:pt>
                <c:pt idx="4045">
                  <c:v>75.096999999999994</c:v>
                </c:pt>
                <c:pt idx="4046">
                  <c:v>75.027000000000001</c:v>
                </c:pt>
                <c:pt idx="4047">
                  <c:v>74.930000000000007</c:v>
                </c:pt>
                <c:pt idx="4048">
                  <c:v>74.825000000000003</c:v>
                </c:pt>
                <c:pt idx="4049">
                  <c:v>74.725999999999999</c:v>
                </c:pt>
                <c:pt idx="4050">
                  <c:v>74.62</c:v>
                </c:pt>
                <c:pt idx="4051">
                  <c:v>74.501999999999995</c:v>
                </c:pt>
                <c:pt idx="4052">
                  <c:v>74.376000000000005</c:v>
                </c:pt>
                <c:pt idx="4053">
                  <c:v>74.259</c:v>
                </c:pt>
                <c:pt idx="4054">
                  <c:v>74.155000000000001</c:v>
                </c:pt>
                <c:pt idx="4055">
                  <c:v>74.052000000000007</c:v>
                </c:pt>
                <c:pt idx="4056">
                  <c:v>73.95</c:v>
                </c:pt>
                <c:pt idx="4057">
                  <c:v>73.855999999999995</c:v>
                </c:pt>
                <c:pt idx="4058">
                  <c:v>73.771000000000001</c:v>
                </c:pt>
                <c:pt idx="4059">
                  <c:v>73.712000000000003</c:v>
                </c:pt>
                <c:pt idx="4060">
                  <c:v>73.668000000000006</c:v>
                </c:pt>
                <c:pt idx="4061">
                  <c:v>73.623999999999995</c:v>
                </c:pt>
                <c:pt idx="4062">
                  <c:v>73.629000000000005</c:v>
                </c:pt>
                <c:pt idx="4063">
                  <c:v>73.638999999999996</c:v>
                </c:pt>
                <c:pt idx="4064">
                  <c:v>73.671999999999997</c:v>
                </c:pt>
                <c:pt idx="4065">
                  <c:v>73.731999999999999</c:v>
                </c:pt>
                <c:pt idx="4066">
                  <c:v>73.802000000000007</c:v>
                </c:pt>
                <c:pt idx="4067">
                  <c:v>73.897000000000006</c:v>
                </c:pt>
                <c:pt idx="4068">
                  <c:v>73.995999999999995</c:v>
                </c:pt>
                <c:pt idx="4069">
                  <c:v>74.116</c:v>
                </c:pt>
                <c:pt idx="4070">
                  <c:v>74.251999999999995</c:v>
                </c:pt>
                <c:pt idx="4071">
                  <c:v>74.375</c:v>
                </c:pt>
                <c:pt idx="4072">
                  <c:v>74.484999999999999</c:v>
                </c:pt>
                <c:pt idx="4073">
                  <c:v>74.596000000000004</c:v>
                </c:pt>
                <c:pt idx="4074">
                  <c:v>74.701999999999998</c:v>
                </c:pt>
                <c:pt idx="4075">
                  <c:v>74.823999999999998</c:v>
                </c:pt>
                <c:pt idx="4076">
                  <c:v>74.933999999999997</c:v>
                </c:pt>
                <c:pt idx="4077">
                  <c:v>75.043999999999997</c:v>
                </c:pt>
                <c:pt idx="4078">
                  <c:v>75.14</c:v>
                </c:pt>
                <c:pt idx="4079">
                  <c:v>75.209999999999994</c:v>
                </c:pt>
                <c:pt idx="4080">
                  <c:v>75.260999999999996</c:v>
                </c:pt>
                <c:pt idx="4081">
                  <c:v>75.302000000000007</c:v>
                </c:pt>
                <c:pt idx="4082">
                  <c:v>75.355000000000004</c:v>
                </c:pt>
                <c:pt idx="4083">
                  <c:v>75.402000000000001</c:v>
                </c:pt>
                <c:pt idx="4084">
                  <c:v>75.438999999999993</c:v>
                </c:pt>
                <c:pt idx="4085">
                  <c:v>75.457999999999998</c:v>
                </c:pt>
                <c:pt idx="4086">
                  <c:v>75.47</c:v>
                </c:pt>
                <c:pt idx="4087">
                  <c:v>75.492000000000004</c:v>
                </c:pt>
                <c:pt idx="4088">
                  <c:v>75.516000000000005</c:v>
                </c:pt>
                <c:pt idx="4089">
                  <c:v>75.531999999999996</c:v>
                </c:pt>
                <c:pt idx="4090">
                  <c:v>75.546999999999997</c:v>
                </c:pt>
                <c:pt idx="4091">
                  <c:v>75.552000000000007</c:v>
                </c:pt>
                <c:pt idx="4092">
                  <c:v>75.551000000000002</c:v>
                </c:pt>
                <c:pt idx="4093">
                  <c:v>75.558000000000007</c:v>
                </c:pt>
                <c:pt idx="4094">
                  <c:v>75.558000000000007</c:v>
                </c:pt>
                <c:pt idx="4095">
                  <c:v>75.555000000000007</c:v>
                </c:pt>
                <c:pt idx="4096">
                  <c:v>75.569999999999993</c:v>
                </c:pt>
                <c:pt idx="4097">
                  <c:v>75.614999999999995</c:v>
                </c:pt>
                <c:pt idx="4098">
                  <c:v>75.665999999999997</c:v>
                </c:pt>
                <c:pt idx="4099">
                  <c:v>75.713999999999999</c:v>
                </c:pt>
                <c:pt idx="4100">
                  <c:v>75.754999999999995</c:v>
                </c:pt>
                <c:pt idx="4101">
                  <c:v>75.805999999999997</c:v>
                </c:pt>
                <c:pt idx="4102">
                  <c:v>75.875</c:v>
                </c:pt>
                <c:pt idx="4103">
                  <c:v>75.959999999999994</c:v>
                </c:pt>
                <c:pt idx="4104">
                  <c:v>76.043999999999997</c:v>
                </c:pt>
                <c:pt idx="4105">
                  <c:v>76.123999999999995</c:v>
                </c:pt>
                <c:pt idx="4106">
                  <c:v>76.209999999999994</c:v>
                </c:pt>
                <c:pt idx="4107">
                  <c:v>76.305000000000007</c:v>
                </c:pt>
                <c:pt idx="4108">
                  <c:v>76.403000000000006</c:v>
                </c:pt>
                <c:pt idx="4109">
                  <c:v>76.488</c:v>
                </c:pt>
                <c:pt idx="4110">
                  <c:v>76.581000000000003</c:v>
                </c:pt>
                <c:pt idx="4111">
                  <c:v>76.688000000000002</c:v>
                </c:pt>
                <c:pt idx="4112">
                  <c:v>76.777000000000001</c:v>
                </c:pt>
                <c:pt idx="4113">
                  <c:v>76.864999999999995</c:v>
                </c:pt>
                <c:pt idx="4114">
                  <c:v>76.963999999999999</c:v>
                </c:pt>
                <c:pt idx="4115">
                  <c:v>77.040000000000006</c:v>
                </c:pt>
                <c:pt idx="4116">
                  <c:v>77.100999999999999</c:v>
                </c:pt>
                <c:pt idx="4117">
                  <c:v>77.168999999999997</c:v>
                </c:pt>
                <c:pt idx="4118">
                  <c:v>77.242999999999995</c:v>
                </c:pt>
                <c:pt idx="4119">
                  <c:v>77.302999999999997</c:v>
                </c:pt>
                <c:pt idx="4120">
                  <c:v>77.355999999999995</c:v>
                </c:pt>
                <c:pt idx="4121">
                  <c:v>77.402000000000001</c:v>
                </c:pt>
                <c:pt idx="4122">
                  <c:v>77.45</c:v>
                </c:pt>
                <c:pt idx="4123">
                  <c:v>77.489000000000004</c:v>
                </c:pt>
                <c:pt idx="4124">
                  <c:v>77.539000000000001</c:v>
                </c:pt>
                <c:pt idx="4125">
                  <c:v>77.58</c:v>
                </c:pt>
                <c:pt idx="4126">
                  <c:v>77.613</c:v>
                </c:pt>
                <c:pt idx="4127">
                  <c:v>77.643000000000001</c:v>
                </c:pt>
                <c:pt idx="4128">
                  <c:v>77.661000000000001</c:v>
                </c:pt>
                <c:pt idx="4129">
                  <c:v>77.673000000000002</c:v>
                </c:pt>
                <c:pt idx="4130">
                  <c:v>77.677000000000007</c:v>
                </c:pt>
                <c:pt idx="4131">
                  <c:v>77.677000000000007</c:v>
                </c:pt>
                <c:pt idx="4132">
                  <c:v>77.677000000000007</c:v>
                </c:pt>
                <c:pt idx="4133">
                  <c:v>77.665999999999997</c:v>
                </c:pt>
                <c:pt idx="4134">
                  <c:v>77.662999999999997</c:v>
                </c:pt>
                <c:pt idx="4135">
                  <c:v>77.680000000000007</c:v>
                </c:pt>
                <c:pt idx="4136">
                  <c:v>77.691999999999993</c:v>
                </c:pt>
                <c:pt idx="4137">
                  <c:v>77.706000000000003</c:v>
                </c:pt>
                <c:pt idx="4138">
                  <c:v>77.727999999999994</c:v>
                </c:pt>
                <c:pt idx="4139">
                  <c:v>77.757999999999996</c:v>
                </c:pt>
                <c:pt idx="4140">
                  <c:v>77.775000000000006</c:v>
                </c:pt>
                <c:pt idx="4141">
                  <c:v>77.795000000000002</c:v>
                </c:pt>
                <c:pt idx="4142">
                  <c:v>77.819000000000003</c:v>
                </c:pt>
                <c:pt idx="4143">
                  <c:v>77.83</c:v>
                </c:pt>
                <c:pt idx="4144">
                  <c:v>77.826999999999998</c:v>
                </c:pt>
                <c:pt idx="4145">
                  <c:v>77.816999999999993</c:v>
                </c:pt>
                <c:pt idx="4146">
                  <c:v>77.811000000000007</c:v>
                </c:pt>
                <c:pt idx="4147">
                  <c:v>77.813999999999993</c:v>
                </c:pt>
                <c:pt idx="4148">
                  <c:v>77.808999999999997</c:v>
                </c:pt>
                <c:pt idx="4149">
                  <c:v>77.793999999999997</c:v>
                </c:pt>
                <c:pt idx="4150">
                  <c:v>77.784999999999997</c:v>
                </c:pt>
                <c:pt idx="4151">
                  <c:v>77.778000000000006</c:v>
                </c:pt>
                <c:pt idx="4152">
                  <c:v>77.754000000000005</c:v>
                </c:pt>
                <c:pt idx="4153">
                  <c:v>77.712999999999994</c:v>
                </c:pt>
                <c:pt idx="4154">
                  <c:v>77.662999999999997</c:v>
                </c:pt>
                <c:pt idx="4155">
                  <c:v>77.611999999999995</c:v>
                </c:pt>
                <c:pt idx="4156">
                  <c:v>77.561999999999998</c:v>
                </c:pt>
                <c:pt idx="4157">
                  <c:v>77.513999999999996</c:v>
                </c:pt>
                <c:pt idx="4158">
                  <c:v>77.47</c:v>
                </c:pt>
                <c:pt idx="4159">
                  <c:v>77.429000000000002</c:v>
                </c:pt>
                <c:pt idx="4160">
                  <c:v>77.391999999999996</c:v>
                </c:pt>
                <c:pt idx="4161">
                  <c:v>77.364000000000004</c:v>
                </c:pt>
                <c:pt idx="4162">
                  <c:v>77.34</c:v>
                </c:pt>
                <c:pt idx="4163">
                  <c:v>77.313999999999993</c:v>
                </c:pt>
                <c:pt idx="4164">
                  <c:v>77.296999999999997</c:v>
                </c:pt>
                <c:pt idx="4165">
                  <c:v>77.281999999999996</c:v>
                </c:pt>
                <c:pt idx="4166">
                  <c:v>77.268000000000001</c:v>
                </c:pt>
                <c:pt idx="4167">
                  <c:v>77.242999999999995</c:v>
                </c:pt>
                <c:pt idx="4168">
                  <c:v>77.218999999999994</c:v>
                </c:pt>
                <c:pt idx="4169">
                  <c:v>77.197000000000003</c:v>
                </c:pt>
                <c:pt idx="4170">
                  <c:v>77.180999999999997</c:v>
                </c:pt>
                <c:pt idx="4171">
                  <c:v>77.164000000000001</c:v>
                </c:pt>
                <c:pt idx="4172">
                  <c:v>77.144000000000005</c:v>
                </c:pt>
                <c:pt idx="4173">
                  <c:v>77.123999999999995</c:v>
                </c:pt>
                <c:pt idx="4174">
                  <c:v>77.099000000000004</c:v>
                </c:pt>
                <c:pt idx="4175">
                  <c:v>77.069999999999993</c:v>
                </c:pt>
                <c:pt idx="4176">
                  <c:v>77.043000000000006</c:v>
                </c:pt>
                <c:pt idx="4177">
                  <c:v>77.013000000000005</c:v>
                </c:pt>
                <c:pt idx="4178">
                  <c:v>76.980999999999995</c:v>
                </c:pt>
                <c:pt idx="4179">
                  <c:v>76.947000000000003</c:v>
                </c:pt>
                <c:pt idx="4180">
                  <c:v>76.909000000000006</c:v>
                </c:pt>
                <c:pt idx="4181">
                  <c:v>76.872</c:v>
                </c:pt>
                <c:pt idx="4182">
                  <c:v>76.843000000000004</c:v>
                </c:pt>
                <c:pt idx="4183">
                  <c:v>76.817999999999998</c:v>
                </c:pt>
                <c:pt idx="4184">
                  <c:v>76.793000000000006</c:v>
                </c:pt>
                <c:pt idx="4185">
                  <c:v>76.772000000000006</c:v>
                </c:pt>
                <c:pt idx="4186">
                  <c:v>76.754000000000005</c:v>
                </c:pt>
                <c:pt idx="4187">
                  <c:v>76.738</c:v>
                </c:pt>
                <c:pt idx="4188">
                  <c:v>76.716999999999999</c:v>
                </c:pt>
                <c:pt idx="4189">
                  <c:v>76.700999999999993</c:v>
                </c:pt>
                <c:pt idx="4190">
                  <c:v>76.683000000000007</c:v>
                </c:pt>
                <c:pt idx="4191">
                  <c:v>76.662999999999997</c:v>
                </c:pt>
                <c:pt idx="4192">
                  <c:v>76.638000000000005</c:v>
                </c:pt>
                <c:pt idx="4193">
                  <c:v>76.617000000000004</c:v>
                </c:pt>
                <c:pt idx="4194">
                  <c:v>76.599999999999994</c:v>
                </c:pt>
                <c:pt idx="4195">
                  <c:v>76.587999999999994</c:v>
                </c:pt>
                <c:pt idx="4196">
                  <c:v>76.584000000000003</c:v>
                </c:pt>
                <c:pt idx="4197">
                  <c:v>76.578999999999994</c:v>
                </c:pt>
                <c:pt idx="4198">
                  <c:v>76.573999999999998</c:v>
                </c:pt>
                <c:pt idx="4199">
                  <c:v>76.563999999999993</c:v>
                </c:pt>
                <c:pt idx="4200">
                  <c:v>76.554000000000002</c:v>
                </c:pt>
                <c:pt idx="4201">
                  <c:v>76.543000000000006</c:v>
                </c:pt>
                <c:pt idx="4202">
                  <c:v>76.527000000000001</c:v>
                </c:pt>
                <c:pt idx="4203">
                  <c:v>76.501000000000005</c:v>
                </c:pt>
                <c:pt idx="4204">
                  <c:v>76.491</c:v>
                </c:pt>
                <c:pt idx="4205">
                  <c:v>76.471999999999994</c:v>
                </c:pt>
                <c:pt idx="4206">
                  <c:v>76.456999999999994</c:v>
                </c:pt>
                <c:pt idx="4207">
                  <c:v>76.444999999999993</c:v>
                </c:pt>
                <c:pt idx="4208">
                  <c:v>76.432000000000002</c:v>
                </c:pt>
                <c:pt idx="4209">
                  <c:v>76.421000000000006</c:v>
                </c:pt>
                <c:pt idx="4210">
                  <c:v>76.411000000000001</c:v>
                </c:pt>
                <c:pt idx="4211">
                  <c:v>76.396000000000001</c:v>
                </c:pt>
                <c:pt idx="4212">
                  <c:v>76.379000000000005</c:v>
                </c:pt>
                <c:pt idx="4213">
                  <c:v>76.356999999999999</c:v>
                </c:pt>
                <c:pt idx="4214">
                  <c:v>76.332999999999998</c:v>
                </c:pt>
                <c:pt idx="4215">
                  <c:v>76.308000000000007</c:v>
                </c:pt>
                <c:pt idx="4216">
                  <c:v>76.277000000000001</c:v>
                </c:pt>
                <c:pt idx="4217">
                  <c:v>76.248000000000005</c:v>
                </c:pt>
                <c:pt idx="4218">
                  <c:v>76.218999999999994</c:v>
                </c:pt>
                <c:pt idx="4219">
                  <c:v>76.197000000000003</c:v>
                </c:pt>
                <c:pt idx="4220">
                  <c:v>76.182000000000002</c:v>
                </c:pt>
                <c:pt idx="4221">
                  <c:v>76.168000000000006</c:v>
                </c:pt>
                <c:pt idx="4222">
                  <c:v>76.162000000000006</c:v>
                </c:pt>
                <c:pt idx="4223">
                  <c:v>76.161000000000001</c:v>
                </c:pt>
                <c:pt idx="4224">
                  <c:v>76.156000000000006</c:v>
                </c:pt>
                <c:pt idx="4225">
                  <c:v>76.149000000000001</c:v>
                </c:pt>
                <c:pt idx="4226">
                  <c:v>76.144999999999996</c:v>
                </c:pt>
                <c:pt idx="4227">
                  <c:v>76.144999999999996</c:v>
                </c:pt>
                <c:pt idx="4228">
                  <c:v>76.147999999999996</c:v>
                </c:pt>
                <c:pt idx="4229">
                  <c:v>76.149000000000001</c:v>
                </c:pt>
                <c:pt idx="4230">
                  <c:v>76.152000000000001</c:v>
                </c:pt>
                <c:pt idx="4231">
                  <c:v>76.153000000000006</c:v>
                </c:pt>
                <c:pt idx="4232">
                  <c:v>76.155000000000001</c:v>
                </c:pt>
                <c:pt idx="4233">
                  <c:v>76.153999999999996</c:v>
                </c:pt>
                <c:pt idx="4234">
                  <c:v>76.153000000000006</c:v>
                </c:pt>
                <c:pt idx="4235">
                  <c:v>76.146000000000001</c:v>
                </c:pt>
                <c:pt idx="4236">
                  <c:v>76.141000000000005</c:v>
                </c:pt>
                <c:pt idx="4237">
                  <c:v>76.135999999999996</c:v>
                </c:pt>
                <c:pt idx="4238">
                  <c:v>76.128</c:v>
                </c:pt>
                <c:pt idx="4239">
                  <c:v>76.122</c:v>
                </c:pt>
                <c:pt idx="4240">
                  <c:v>76.114000000000004</c:v>
                </c:pt>
                <c:pt idx="4241">
                  <c:v>76.103999999999999</c:v>
                </c:pt>
                <c:pt idx="4242">
                  <c:v>76.093999999999994</c:v>
                </c:pt>
                <c:pt idx="4243">
                  <c:v>76.087000000000003</c:v>
                </c:pt>
                <c:pt idx="4244">
                  <c:v>76.081999999999994</c:v>
                </c:pt>
                <c:pt idx="4245">
                  <c:v>76.073999999999998</c:v>
                </c:pt>
                <c:pt idx="4246">
                  <c:v>76.064999999999998</c:v>
                </c:pt>
                <c:pt idx="4247">
                  <c:v>76.058999999999997</c:v>
                </c:pt>
                <c:pt idx="4248">
                  <c:v>76.061000000000007</c:v>
                </c:pt>
                <c:pt idx="4249">
                  <c:v>76.064999999999998</c:v>
                </c:pt>
                <c:pt idx="4250">
                  <c:v>76.064999999999998</c:v>
                </c:pt>
                <c:pt idx="4251">
                  <c:v>76.066999999999993</c:v>
                </c:pt>
                <c:pt idx="4252">
                  <c:v>76.072000000000003</c:v>
                </c:pt>
                <c:pt idx="4253">
                  <c:v>76.08</c:v>
                </c:pt>
                <c:pt idx="4254">
                  <c:v>76.088999999999999</c:v>
                </c:pt>
                <c:pt idx="4255">
                  <c:v>76.099999999999994</c:v>
                </c:pt>
                <c:pt idx="4256">
                  <c:v>76.113</c:v>
                </c:pt>
                <c:pt idx="4257">
                  <c:v>76.129000000000005</c:v>
                </c:pt>
                <c:pt idx="4258">
                  <c:v>76.147000000000006</c:v>
                </c:pt>
                <c:pt idx="4259">
                  <c:v>76.162000000000006</c:v>
                </c:pt>
                <c:pt idx="4260">
                  <c:v>76.177000000000007</c:v>
                </c:pt>
                <c:pt idx="4261">
                  <c:v>76.191999999999993</c:v>
                </c:pt>
                <c:pt idx="4262">
                  <c:v>76.195999999999998</c:v>
                </c:pt>
                <c:pt idx="4263">
                  <c:v>76.2</c:v>
                </c:pt>
                <c:pt idx="4264">
                  <c:v>76.212999999999994</c:v>
                </c:pt>
                <c:pt idx="4265">
                  <c:v>76.216999999999999</c:v>
                </c:pt>
                <c:pt idx="4266">
                  <c:v>76.224999999999994</c:v>
                </c:pt>
                <c:pt idx="4267">
                  <c:v>76.268000000000001</c:v>
                </c:pt>
                <c:pt idx="4268">
                  <c:v>76.305999999999997</c:v>
                </c:pt>
                <c:pt idx="4269">
                  <c:v>76.349000000000004</c:v>
                </c:pt>
                <c:pt idx="4270">
                  <c:v>76.412999999999997</c:v>
                </c:pt>
                <c:pt idx="4271">
                  <c:v>76.472999999999999</c:v>
                </c:pt>
                <c:pt idx="4272">
                  <c:v>76.534999999999997</c:v>
                </c:pt>
                <c:pt idx="4273">
                  <c:v>76.61</c:v>
                </c:pt>
                <c:pt idx="4274">
                  <c:v>76.677999999999997</c:v>
                </c:pt>
                <c:pt idx="4275">
                  <c:v>76.747</c:v>
                </c:pt>
                <c:pt idx="4276">
                  <c:v>76.831000000000003</c:v>
                </c:pt>
                <c:pt idx="4277">
                  <c:v>76.91</c:v>
                </c:pt>
                <c:pt idx="4278">
                  <c:v>76.992000000000004</c:v>
                </c:pt>
                <c:pt idx="4279">
                  <c:v>77.081000000000003</c:v>
                </c:pt>
                <c:pt idx="4280">
                  <c:v>77.16</c:v>
                </c:pt>
                <c:pt idx="4281">
                  <c:v>77.230999999999995</c:v>
                </c:pt>
                <c:pt idx="4282">
                  <c:v>77.302999999999997</c:v>
                </c:pt>
                <c:pt idx="4283">
                  <c:v>77.366</c:v>
                </c:pt>
                <c:pt idx="4284">
                  <c:v>77.430999999999997</c:v>
                </c:pt>
                <c:pt idx="4285">
                  <c:v>77.5</c:v>
                </c:pt>
                <c:pt idx="4286">
                  <c:v>77.570999999999998</c:v>
                </c:pt>
                <c:pt idx="4287">
                  <c:v>77.638999999999996</c:v>
                </c:pt>
                <c:pt idx="4288">
                  <c:v>77.703999999999994</c:v>
                </c:pt>
                <c:pt idx="4289">
                  <c:v>77.778999999999996</c:v>
                </c:pt>
                <c:pt idx="4290">
                  <c:v>77.850999999999999</c:v>
                </c:pt>
                <c:pt idx="4291">
                  <c:v>77.927000000000007</c:v>
                </c:pt>
                <c:pt idx="4292">
                  <c:v>78.015000000000001</c:v>
                </c:pt>
                <c:pt idx="4293">
                  <c:v>78.117000000000004</c:v>
                </c:pt>
                <c:pt idx="4294">
                  <c:v>78.209000000000003</c:v>
                </c:pt>
                <c:pt idx="4295">
                  <c:v>78.293999999999997</c:v>
                </c:pt>
                <c:pt idx="4296">
                  <c:v>78.397999999999996</c:v>
                </c:pt>
                <c:pt idx="4297">
                  <c:v>78.495999999999995</c:v>
                </c:pt>
                <c:pt idx="4298">
                  <c:v>78.593999999999994</c:v>
                </c:pt>
                <c:pt idx="4299">
                  <c:v>78.695999999999998</c:v>
                </c:pt>
                <c:pt idx="4300">
                  <c:v>78.781000000000006</c:v>
                </c:pt>
                <c:pt idx="4301">
                  <c:v>78.861999999999995</c:v>
                </c:pt>
                <c:pt idx="4302">
                  <c:v>78.953999999999994</c:v>
                </c:pt>
                <c:pt idx="4303">
                  <c:v>79.040999999999997</c:v>
                </c:pt>
                <c:pt idx="4304">
                  <c:v>79.13</c:v>
                </c:pt>
                <c:pt idx="4305">
                  <c:v>79.222999999999999</c:v>
                </c:pt>
                <c:pt idx="4306">
                  <c:v>79.311000000000007</c:v>
                </c:pt>
                <c:pt idx="4307">
                  <c:v>79.405000000000001</c:v>
                </c:pt>
                <c:pt idx="4308">
                  <c:v>79.489000000000004</c:v>
                </c:pt>
                <c:pt idx="4309">
                  <c:v>79.569000000000003</c:v>
                </c:pt>
                <c:pt idx="4310">
                  <c:v>79.662999999999997</c:v>
                </c:pt>
                <c:pt idx="4311">
                  <c:v>79.739999999999995</c:v>
                </c:pt>
                <c:pt idx="4312">
                  <c:v>79.819000000000003</c:v>
                </c:pt>
                <c:pt idx="4313">
                  <c:v>79.908000000000001</c:v>
                </c:pt>
                <c:pt idx="4314">
                  <c:v>79.998999999999995</c:v>
                </c:pt>
                <c:pt idx="4315">
                  <c:v>80.087999999999994</c:v>
                </c:pt>
                <c:pt idx="4316">
                  <c:v>80.174000000000007</c:v>
                </c:pt>
                <c:pt idx="4317">
                  <c:v>80.268000000000001</c:v>
                </c:pt>
                <c:pt idx="4318">
                  <c:v>80.379000000000005</c:v>
                </c:pt>
                <c:pt idx="4319">
                  <c:v>80.492999999999995</c:v>
                </c:pt>
                <c:pt idx="4320">
                  <c:v>80.600999999999999</c:v>
                </c:pt>
                <c:pt idx="4321">
                  <c:v>80.704999999999998</c:v>
                </c:pt>
                <c:pt idx="4322">
                  <c:v>80.811000000000007</c:v>
                </c:pt>
                <c:pt idx="4323">
                  <c:v>80.918999999999997</c:v>
                </c:pt>
                <c:pt idx="4324">
                  <c:v>81.022999999999996</c:v>
                </c:pt>
                <c:pt idx="4325">
                  <c:v>81.123000000000005</c:v>
                </c:pt>
                <c:pt idx="4326">
                  <c:v>81.233000000000004</c:v>
                </c:pt>
                <c:pt idx="4327">
                  <c:v>81.340999999999994</c:v>
                </c:pt>
                <c:pt idx="4328">
                  <c:v>81.441999999999993</c:v>
                </c:pt>
                <c:pt idx="4329">
                  <c:v>81.540000000000006</c:v>
                </c:pt>
                <c:pt idx="4330">
                  <c:v>81.647999999999996</c:v>
                </c:pt>
                <c:pt idx="4331">
                  <c:v>81.744</c:v>
                </c:pt>
                <c:pt idx="4332">
                  <c:v>81.828999999999994</c:v>
                </c:pt>
                <c:pt idx="4333">
                  <c:v>81.914000000000001</c:v>
                </c:pt>
                <c:pt idx="4334">
                  <c:v>81.991</c:v>
                </c:pt>
                <c:pt idx="4335">
                  <c:v>82.055999999999997</c:v>
                </c:pt>
                <c:pt idx="4336">
                  <c:v>82.116</c:v>
                </c:pt>
                <c:pt idx="4337">
                  <c:v>82.171999999999997</c:v>
                </c:pt>
                <c:pt idx="4338">
                  <c:v>82.228999999999999</c:v>
                </c:pt>
                <c:pt idx="4339">
                  <c:v>82.278999999999996</c:v>
                </c:pt>
                <c:pt idx="4340">
                  <c:v>82.323999999999998</c:v>
                </c:pt>
                <c:pt idx="4341">
                  <c:v>82.369</c:v>
                </c:pt>
                <c:pt idx="4342">
                  <c:v>82.408000000000001</c:v>
                </c:pt>
                <c:pt idx="4343">
                  <c:v>82.44</c:v>
                </c:pt>
                <c:pt idx="4344">
                  <c:v>82.472999999999999</c:v>
                </c:pt>
                <c:pt idx="4345">
                  <c:v>82.51</c:v>
                </c:pt>
                <c:pt idx="4346">
                  <c:v>82.548000000000002</c:v>
                </c:pt>
                <c:pt idx="4347">
                  <c:v>82.584000000000003</c:v>
                </c:pt>
                <c:pt idx="4348">
                  <c:v>82.622</c:v>
                </c:pt>
                <c:pt idx="4349">
                  <c:v>82.656999999999996</c:v>
                </c:pt>
                <c:pt idx="4350">
                  <c:v>82.685000000000002</c:v>
                </c:pt>
                <c:pt idx="4351">
                  <c:v>82.704999999999998</c:v>
                </c:pt>
                <c:pt idx="4352">
                  <c:v>82.731999999999999</c:v>
                </c:pt>
                <c:pt idx="4353">
                  <c:v>82.766999999999996</c:v>
                </c:pt>
                <c:pt idx="4354">
                  <c:v>82.804000000000002</c:v>
                </c:pt>
                <c:pt idx="4355">
                  <c:v>82.837000000000003</c:v>
                </c:pt>
                <c:pt idx="4356">
                  <c:v>82.863</c:v>
                </c:pt>
                <c:pt idx="4357">
                  <c:v>82.891999999999996</c:v>
                </c:pt>
                <c:pt idx="4358">
                  <c:v>82.921999999999997</c:v>
                </c:pt>
                <c:pt idx="4359">
                  <c:v>82.947000000000003</c:v>
                </c:pt>
                <c:pt idx="4360">
                  <c:v>82.965999999999994</c:v>
                </c:pt>
                <c:pt idx="4361">
                  <c:v>82.984999999999999</c:v>
                </c:pt>
                <c:pt idx="4362">
                  <c:v>83.003</c:v>
                </c:pt>
                <c:pt idx="4363">
                  <c:v>83.024000000000001</c:v>
                </c:pt>
                <c:pt idx="4364">
                  <c:v>83.046000000000006</c:v>
                </c:pt>
                <c:pt idx="4365">
                  <c:v>83.067999999999998</c:v>
                </c:pt>
                <c:pt idx="4366">
                  <c:v>83.099000000000004</c:v>
                </c:pt>
                <c:pt idx="4367">
                  <c:v>83.126000000000005</c:v>
                </c:pt>
                <c:pt idx="4368">
                  <c:v>83.143000000000001</c:v>
                </c:pt>
                <c:pt idx="4369">
                  <c:v>83.15</c:v>
                </c:pt>
                <c:pt idx="4370">
                  <c:v>83.162999999999997</c:v>
                </c:pt>
                <c:pt idx="4371">
                  <c:v>83.197999999999993</c:v>
                </c:pt>
                <c:pt idx="4372">
                  <c:v>83.231999999999999</c:v>
                </c:pt>
                <c:pt idx="4373">
                  <c:v>83.251999999999995</c:v>
                </c:pt>
                <c:pt idx="4374">
                  <c:v>83.262</c:v>
                </c:pt>
                <c:pt idx="4375">
                  <c:v>83.27</c:v>
                </c:pt>
                <c:pt idx="4376">
                  <c:v>83.287000000000006</c:v>
                </c:pt>
                <c:pt idx="4377">
                  <c:v>83.308999999999997</c:v>
                </c:pt>
                <c:pt idx="4378">
                  <c:v>83.334000000000003</c:v>
                </c:pt>
                <c:pt idx="4379">
                  <c:v>83.361999999999995</c:v>
                </c:pt>
                <c:pt idx="4380">
                  <c:v>83.375</c:v>
                </c:pt>
                <c:pt idx="4381">
                  <c:v>83.367000000000004</c:v>
                </c:pt>
                <c:pt idx="4382">
                  <c:v>83.355000000000004</c:v>
                </c:pt>
                <c:pt idx="4383">
                  <c:v>83.352000000000004</c:v>
                </c:pt>
                <c:pt idx="4384">
                  <c:v>83.337000000000003</c:v>
                </c:pt>
                <c:pt idx="4385">
                  <c:v>83.298000000000002</c:v>
                </c:pt>
                <c:pt idx="4386">
                  <c:v>83.275000000000006</c:v>
                </c:pt>
                <c:pt idx="4387">
                  <c:v>83.272000000000006</c:v>
                </c:pt>
                <c:pt idx="4388">
                  <c:v>83.269000000000005</c:v>
                </c:pt>
                <c:pt idx="4389">
                  <c:v>83.257000000000005</c:v>
                </c:pt>
                <c:pt idx="4390">
                  <c:v>83.251999999999995</c:v>
                </c:pt>
                <c:pt idx="4391">
                  <c:v>83.248000000000005</c:v>
                </c:pt>
                <c:pt idx="4392">
                  <c:v>83.241</c:v>
                </c:pt>
                <c:pt idx="4393">
                  <c:v>83.236000000000004</c:v>
                </c:pt>
                <c:pt idx="4394">
                  <c:v>83.236999999999995</c:v>
                </c:pt>
                <c:pt idx="4395">
                  <c:v>83.247</c:v>
                </c:pt>
                <c:pt idx="4396">
                  <c:v>83.266000000000005</c:v>
                </c:pt>
                <c:pt idx="4397">
                  <c:v>83.304000000000002</c:v>
                </c:pt>
                <c:pt idx="4398">
                  <c:v>83.346000000000004</c:v>
                </c:pt>
                <c:pt idx="4399">
                  <c:v>83.397999999999996</c:v>
                </c:pt>
                <c:pt idx="4400">
                  <c:v>83.471999999999994</c:v>
                </c:pt>
                <c:pt idx="4401">
                  <c:v>83.509</c:v>
                </c:pt>
                <c:pt idx="4402">
                  <c:v>83.558999999999997</c:v>
                </c:pt>
                <c:pt idx="4403">
                  <c:v>83.603999999999999</c:v>
                </c:pt>
                <c:pt idx="4404">
                  <c:v>83.641000000000005</c:v>
                </c:pt>
                <c:pt idx="4405">
                  <c:v>83.691999999999993</c:v>
                </c:pt>
                <c:pt idx="4406">
                  <c:v>83.751000000000005</c:v>
                </c:pt>
                <c:pt idx="4407">
                  <c:v>83.8</c:v>
                </c:pt>
                <c:pt idx="4408">
                  <c:v>83.837000000000003</c:v>
                </c:pt>
                <c:pt idx="4409">
                  <c:v>83.86</c:v>
                </c:pt>
                <c:pt idx="4410">
                  <c:v>83.87</c:v>
                </c:pt>
                <c:pt idx="4411">
                  <c:v>83.870999999999995</c:v>
                </c:pt>
                <c:pt idx="4412">
                  <c:v>83.866</c:v>
                </c:pt>
                <c:pt idx="4413">
                  <c:v>83.843999999999994</c:v>
                </c:pt>
                <c:pt idx="4414">
                  <c:v>83.813999999999993</c:v>
                </c:pt>
                <c:pt idx="4415">
                  <c:v>83.79</c:v>
                </c:pt>
                <c:pt idx="4416">
                  <c:v>83.778000000000006</c:v>
                </c:pt>
                <c:pt idx="4417">
                  <c:v>83.775999999999996</c:v>
                </c:pt>
                <c:pt idx="4418">
                  <c:v>83.771000000000001</c:v>
                </c:pt>
                <c:pt idx="4419">
                  <c:v>83.769000000000005</c:v>
                </c:pt>
                <c:pt idx="4420">
                  <c:v>83.763000000000005</c:v>
                </c:pt>
                <c:pt idx="4421">
                  <c:v>83.754000000000005</c:v>
                </c:pt>
                <c:pt idx="4422">
                  <c:v>83.748000000000005</c:v>
                </c:pt>
                <c:pt idx="4423">
                  <c:v>83.748000000000005</c:v>
                </c:pt>
                <c:pt idx="4424">
                  <c:v>83.747</c:v>
                </c:pt>
                <c:pt idx="4425">
                  <c:v>83.751000000000005</c:v>
                </c:pt>
                <c:pt idx="4426">
                  <c:v>83.769000000000005</c:v>
                </c:pt>
                <c:pt idx="4427">
                  <c:v>83.799000000000007</c:v>
                </c:pt>
                <c:pt idx="4428">
                  <c:v>83.828999999999994</c:v>
                </c:pt>
                <c:pt idx="4429">
                  <c:v>83.864999999999995</c:v>
                </c:pt>
                <c:pt idx="4430">
                  <c:v>83.900999999999996</c:v>
                </c:pt>
                <c:pt idx="4431">
                  <c:v>83.932000000000002</c:v>
                </c:pt>
                <c:pt idx="4432">
                  <c:v>83.959000000000003</c:v>
                </c:pt>
                <c:pt idx="4433">
                  <c:v>83.983000000000004</c:v>
                </c:pt>
                <c:pt idx="4434">
                  <c:v>84.004000000000005</c:v>
                </c:pt>
                <c:pt idx="4435">
                  <c:v>84.025999999999996</c:v>
                </c:pt>
                <c:pt idx="4436">
                  <c:v>84.040999999999997</c:v>
                </c:pt>
                <c:pt idx="4437">
                  <c:v>84.061000000000007</c:v>
                </c:pt>
                <c:pt idx="4438">
                  <c:v>84.07</c:v>
                </c:pt>
                <c:pt idx="4439">
                  <c:v>84.070999999999998</c:v>
                </c:pt>
                <c:pt idx="4440">
                  <c:v>84.064999999999998</c:v>
                </c:pt>
                <c:pt idx="4441">
                  <c:v>84.05</c:v>
                </c:pt>
                <c:pt idx="4442">
                  <c:v>84.037000000000006</c:v>
                </c:pt>
                <c:pt idx="4443">
                  <c:v>84.027000000000001</c:v>
                </c:pt>
                <c:pt idx="4444">
                  <c:v>84.009</c:v>
                </c:pt>
                <c:pt idx="4445">
                  <c:v>84.001999999999995</c:v>
                </c:pt>
                <c:pt idx="4446">
                  <c:v>83.992000000000004</c:v>
                </c:pt>
                <c:pt idx="4447">
                  <c:v>83.983999999999995</c:v>
                </c:pt>
                <c:pt idx="4448">
                  <c:v>83.984999999999999</c:v>
                </c:pt>
                <c:pt idx="4449">
                  <c:v>83.983999999999995</c:v>
                </c:pt>
                <c:pt idx="4450">
                  <c:v>83.983000000000004</c:v>
                </c:pt>
                <c:pt idx="4451">
                  <c:v>83.984999999999999</c:v>
                </c:pt>
                <c:pt idx="4452">
                  <c:v>83.99</c:v>
                </c:pt>
                <c:pt idx="4453">
                  <c:v>83.998999999999995</c:v>
                </c:pt>
                <c:pt idx="4454">
                  <c:v>84.009</c:v>
                </c:pt>
                <c:pt idx="4455">
                  <c:v>84.018000000000001</c:v>
                </c:pt>
                <c:pt idx="4456">
                  <c:v>84.027000000000001</c:v>
                </c:pt>
                <c:pt idx="4457">
                  <c:v>84.034000000000006</c:v>
                </c:pt>
                <c:pt idx="4458">
                  <c:v>84.034999999999997</c:v>
                </c:pt>
                <c:pt idx="4459">
                  <c:v>84.039000000000001</c:v>
                </c:pt>
                <c:pt idx="4460">
                  <c:v>84.051000000000002</c:v>
                </c:pt>
                <c:pt idx="4461">
                  <c:v>84.058999999999997</c:v>
                </c:pt>
                <c:pt idx="4462">
                  <c:v>84.063000000000002</c:v>
                </c:pt>
                <c:pt idx="4463">
                  <c:v>84.073999999999998</c:v>
                </c:pt>
                <c:pt idx="4464">
                  <c:v>84.081999999999994</c:v>
                </c:pt>
                <c:pt idx="4465">
                  <c:v>84.091999999999999</c:v>
                </c:pt>
                <c:pt idx="4466">
                  <c:v>84.103999999999999</c:v>
                </c:pt>
                <c:pt idx="4467">
                  <c:v>84.12</c:v>
                </c:pt>
                <c:pt idx="4468">
                  <c:v>84.137</c:v>
                </c:pt>
                <c:pt idx="4469">
                  <c:v>84.147999999999996</c:v>
                </c:pt>
                <c:pt idx="4470">
                  <c:v>84.156000000000006</c:v>
                </c:pt>
                <c:pt idx="4471">
                  <c:v>84.17</c:v>
                </c:pt>
                <c:pt idx="4472">
                  <c:v>84.186000000000007</c:v>
                </c:pt>
                <c:pt idx="4473">
                  <c:v>84.194999999999993</c:v>
                </c:pt>
                <c:pt idx="4474">
                  <c:v>84.192999999999998</c:v>
                </c:pt>
                <c:pt idx="4475">
                  <c:v>84.182000000000002</c:v>
                </c:pt>
                <c:pt idx="4476">
                  <c:v>84.206999999999994</c:v>
                </c:pt>
                <c:pt idx="4477">
                  <c:v>84.248999999999995</c:v>
                </c:pt>
                <c:pt idx="4478">
                  <c:v>84.251000000000005</c:v>
                </c:pt>
                <c:pt idx="4479">
                  <c:v>84.265000000000001</c:v>
                </c:pt>
                <c:pt idx="4480">
                  <c:v>84.263999999999996</c:v>
                </c:pt>
                <c:pt idx="4481">
                  <c:v>84.275999999999996</c:v>
                </c:pt>
                <c:pt idx="4482">
                  <c:v>84.299000000000007</c:v>
                </c:pt>
                <c:pt idx="4483">
                  <c:v>84.32</c:v>
                </c:pt>
                <c:pt idx="4484">
                  <c:v>84.373000000000005</c:v>
                </c:pt>
                <c:pt idx="4485">
                  <c:v>84.438999999999993</c:v>
                </c:pt>
                <c:pt idx="4486">
                  <c:v>84.492999999999995</c:v>
                </c:pt>
                <c:pt idx="4487">
                  <c:v>84.528000000000006</c:v>
                </c:pt>
                <c:pt idx="4488">
                  <c:v>84.555999999999997</c:v>
                </c:pt>
                <c:pt idx="4489">
                  <c:v>84.590999999999994</c:v>
                </c:pt>
                <c:pt idx="4490">
                  <c:v>84.605999999999995</c:v>
                </c:pt>
                <c:pt idx="4491">
                  <c:v>84.635999999999996</c:v>
                </c:pt>
                <c:pt idx="4492">
                  <c:v>84.69</c:v>
                </c:pt>
                <c:pt idx="4493">
                  <c:v>84.72</c:v>
                </c:pt>
                <c:pt idx="4494">
                  <c:v>84.76</c:v>
                </c:pt>
                <c:pt idx="4495">
                  <c:v>84.82</c:v>
                </c:pt>
                <c:pt idx="4496">
                  <c:v>84.887</c:v>
                </c:pt>
                <c:pt idx="4497">
                  <c:v>84.980999999999995</c:v>
                </c:pt>
                <c:pt idx="4498">
                  <c:v>85.096999999999994</c:v>
                </c:pt>
                <c:pt idx="4499">
                  <c:v>85.242999999999995</c:v>
                </c:pt>
                <c:pt idx="4500">
                  <c:v>85.412000000000006</c:v>
                </c:pt>
                <c:pt idx="4501">
                  <c:v>85.606999999999999</c:v>
                </c:pt>
                <c:pt idx="4502">
                  <c:v>85.808000000000007</c:v>
                </c:pt>
                <c:pt idx="4503">
                  <c:v>86.02</c:v>
                </c:pt>
                <c:pt idx="4504">
                  <c:v>86.253</c:v>
                </c:pt>
                <c:pt idx="4505">
                  <c:v>86.522000000000006</c:v>
                </c:pt>
                <c:pt idx="4506">
                  <c:v>86.835999999999999</c:v>
                </c:pt>
                <c:pt idx="4507">
                  <c:v>87.138000000000005</c:v>
                </c:pt>
                <c:pt idx="4508">
                  <c:v>87.427000000000007</c:v>
                </c:pt>
                <c:pt idx="4509">
                  <c:v>87.73</c:v>
                </c:pt>
                <c:pt idx="4510">
                  <c:v>88.033000000000001</c:v>
                </c:pt>
                <c:pt idx="4511">
                  <c:v>88.338999999999999</c:v>
                </c:pt>
                <c:pt idx="4512">
                  <c:v>88.64</c:v>
                </c:pt>
                <c:pt idx="4513">
                  <c:v>88.936000000000007</c:v>
                </c:pt>
                <c:pt idx="4514">
                  <c:v>89.224000000000004</c:v>
                </c:pt>
                <c:pt idx="4515">
                  <c:v>89.492000000000004</c:v>
                </c:pt>
                <c:pt idx="4516">
                  <c:v>89.739000000000004</c:v>
                </c:pt>
                <c:pt idx="4517">
                  <c:v>89.954999999999998</c:v>
                </c:pt>
                <c:pt idx="4518">
                  <c:v>90.147999999999996</c:v>
                </c:pt>
                <c:pt idx="4519">
                  <c:v>90.316000000000003</c:v>
                </c:pt>
                <c:pt idx="4520">
                  <c:v>90.465000000000003</c:v>
                </c:pt>
                <c:pt idx="4521">
                  <c:v>90.596000000000004</c:v>
                </c:pt>
                <c:pt idx="4522">
                  <c:v>90.703999999999994</c:v>
                </c:pt>
                <c:pt idx="4523">
                  <c:v>90.784000000000006</c:v>
                </c:pt>
                <c:pt idx="4524">
                  <c:v>90.835999999999999</c:v>
                </c:pt>
                <c:pt idx="4525">
                  <c:v>90.864999999999995</c:v>
                </c:pt>
                <c:pt idx="4526">
                  <c:v>90.879000000000005</c:v>
                </c:pt>
                <c:pt idx="4527">
                  <c:v>90.881</c:v>
                </c:pt>
                <c:pt idx="4528">
                  <c:v>90.891000000000005</c:v>
                </c:pt>
                <c:pt idx="4529">
                  <c:v>90.903999999999996</c:v>
                </c:pt>
                <c:pt idx="4530">
                  <c:v>90.914000000000001</c:v>
                </c:pt>
                <c:pt idx="4531">
                  <c:v>90.924000000000007</c:v>
                </c:pt>
                <c:pt idx="4532">
                  <c:v>90.917000000000002</c:v>
                </c:pt>
                <c:pt idx="4533">
                  <c:v>90.9</c:v>
                </c:pt>
                <c:pt idx="4534">
                  <c:v>90.87</c:v>
                </c:pt>
                <c:pt idx="4535">
                  <c:v>90.838999999999999</c:v>
                </c:pt>
                <c:pt idx="4536">
                  <c:v>90.807000000000002</c:v>
                </c:pt>
                <c:pt idx="4537">
                  <c:v>90.775000000000006</c:v>
                </c:pt>
                <c:pt idx="4538">
                  <c:v>90.742000000000004</c:v>
                </c:pt>
                <c:pt idx="4539">
                  <c:v>90.698999999999998</c:v>
                </c:pt>
                <c:pt idx="4540">
                  <c:v>90.66</c:v>
                </c:pt>
                <c:pt idx="4541">
                  <c:v>90.626000000000005</c:v>
                </c:pt>
                <c:pt idx="4542">
                  <c:v>90.588999999999999</c:v>
                </c:pt>
                <c:pt idx="4543">
                  <c:v>90.545000000000002</c:v>
                </c:pt>
                <c:pt idx="4544">
                  <c:v>90.495000000000005</c:v>
                </c:pt>
                <c:pt idx="4545">
                  <c:v>90.44</c:v>
                </c:pt>
                <c:pt idx="4546">
                  <c:v>90.385999999999996</c:v>
                </c:pt>
                <c:pt idx="4547">
                  <c:v>90.323999999999998</c:v>
                </c:pt>
                <c:pt idx="4548">
                  <c:v>90.263000000000005</c:v>
                </c:pt>
                <c:pt idx="4549">
                  <c:v>90.216999999999999</c:v>
                </c:pt>
                <c:pt idx="4550">
                  <c:v>90.16</c:v>
                </c:pt>
                <c:pt idx="4551">
                  <c:v>90.111000000000004</c:v>
                </c:pt>
                <c:pt idx="4552">
                  <c:v>90.058999999999997</c:v>
                </c:pt>
                <c:pt idx="4553">
                  <c:v>90.004000000000005</c:v>
                </c:pt>
                <c:pt idx="4554">
                  <c:v>89.938000000000002</c:v>
                </c:pt>
                <c:pt idx="4555">
                  <c:v>89.876999999999995</c:v>
                </c:pt>
                <c:pt idx="4556">
                  <c:v>89.816999999999993</c:v>
                </c:pt>
                <c:pt idx="4557">
                  <c:v>89.74</c:v>
                </c:pt>
                <c:pt idx="4558">
                  <c:v>89.661000000000001</c:v>
                </c:pt>
                <c:pt idx="4559">
                  <c:v>89.581000000000003</c:v>
                </c:pt>
                <c:pt idx="4560">
                  <c:v>89.504000000000005</c:v>
                </c:pt>
                <c:pt idx="4561">
                  <c:v>89.424000000000007</c:v>
                </c:pt>
                <c:pt idx="4562">
                  <c:v>89.347999999999999</c:v>
                </c:pt>
                <c:pt idx="4563">
                  <c:v>89.28</c:v>
                </c:pt>
                <c:pt idx="4564">
                  <c:v>89.215000000000003</c:v>
                </c:pt>
                <c:pt idx="4565">
                  <c:v>89.152000000000001</c:v>
                </c:pt>
                <c:pt idx="4566">
                  <c:v>89.085999999999999</c:v>
                </c:pt>
                <c:pt idx="4567">
                  <c:v>89.021000000000001</c:v>
                </c:pt>
                <c:pt idx="4568">
                  <c:v>88.96</c:v>
                </c:pt>
                <c:pt idx="4569">
                  <c:v>88.9</c:v>
                </c:pt>
                <c:pt idx="4570">
                  <c:v>88.843999999999994</c:v>
                </c:pt>
                <c:pt idx="4571">
                  <c:v>88.795000000000002</c:v>
                </c:pt>
                <c:pt idx="4572">
                  <c:v>88.742999999999995</c:v>
                </c:pt>
                <c:pt idx="4573">
                  <c:v>88.691000000000003</c:v>
                </c:pt>
                <c:pt idx="4574">
                  <c:v>88.635000000000005</c:v>
                </c:pt>
                <c:pt idx="4575">
                  <c:v>88.578000000000003</c:v>
                </c:pt>
                <c:pt idx="4576">
                  <c:v>88.52</c:v>
                </c:pt>
                <c:pt idx="4577">
                  <c:v>88.459000000000003</c:v>
                </c:pt>
                <c:pt idx="4578">
                  <c:v>88.403999999999996</c:v>
                </c:pt>
                <c:pt idx="4579">
                  <c:v>88.350999999999999</c:v>
                </c:pt>
                <c:pt idx="4580">
                  <c:v>88.302999999999997</c:v>
                </c:pt>
                <c:pt idx="4581">
                  <c:v>88.262</c:v>
                </c:pt>
                <c:pt idx="4582">
                  <c:v>88.234999999999999</c:v>
                </c:pt>
                <c:pt idx="4583">
                  <c:v>88.218000000000004</c:v>
                </c:pt>
                <c:pt idx="4584">
                  <c:v>88.198999999999998</c:v>
                </c:pt>
                <c:pt idx="4585">
                  <c:v>88.177999999999997</c:v>
                </c:pt>
                <c:pt idx="4586">
                  <c:v>88.149000000000001</c:v>
                </c:pt>
                <c:pt idx="4587">
                  <c:v>88.123999999999995</c:v>
                </c:pt>
                <c:pt idx="4588">
                  <c:v>88.105000000000004</c:v>
                </c:pt>
                <c:pt idx="4589">
                  <c:v>88.097999999999999</c:v>
                </c:pt>
                <c:pt idx="4590">
                  <c:v>88.094999999999999</c:v>
                </c:pt>
                <c:pt idx="4591">
                  <c:v>88.1</c:v>
                </c:pt>
                <c:pt idx="4592">
                  <c:v>88.102999999999994</c:v>
                </c:pt>
                <c:pt idx="4593">
                  <c:v>88.099000000000004</c:v>
                </c:pt>
                <c:pt idx="4594">
                  <c:v>88.093000000000004</c:v>
                </c:pt>
                <c:pt idx="4595">
                  <c:v>88.094999999999999</c:v>
                </c:pt>
                <c:pt idx="4596">
                  <c:v>88.119</c:v>
                </c:pt>
                <c:pt idx="4597">
                  <c:v>88.144999999999996</c:v>
                </c:pt>
                <c:pt idx="4598">
                  <c:v>88.165999999999997</c:v>
                </c:pt>
                <c:pt idx="4599">
                  <c:v>88.194000000000003</c:v>
                </c:pt>
                <c:pt idx="4600">
                  <c:v>88.231999999999999</c:v>
                </c:pt>
                <c:pt idx="4601">
                  <c:v>88.266999999999996</c:v>
                </c:pt>
                <c:pt idx="4602">
                  <c:v>88.304000000000002</c:v>
                </c:pt>
                <c:pt idx="4603">
                  <c:v>88.331000000000003</c:v>
                </c:pt>
                <c:pt idx="4604">
                  <c:v>88.358999999999995</c:v>
                </c:pt>
                <c:pt idx="4605">
                  <c:v>88.394000000000005</c:v>
                </c:pt>
                <c:pt idx="4606">
                  <c:v>88.418000000000006</c:v>
                </c:pt>
                <c:pt idx="4607">
                  <c:v>88.43</c:v>
                </c:pt>
                <c:pt idx="4608">
                  <c:v>88.435000000000002</c:v>
                </c:pt>
                <c:pt idx="4609">
                  <c:v>88.436999999999998</c:v>
                </c:pt>
                <c:pt idx="4610">
                  <c:v>88.430999999999997</c:v>
                </c:pt>
                <c:pt idx="4611">
                  <c:v>88.424999999999997</c:v>
                </c:pt>
                <c:pt idx="4612">
                  <c:v>88.418999999999997</c:v>
                </c:pt>
                <c:pt idx="4613">
                  <c:v>88.408000000000001</c:v>
                </c:pt>
                <c:pt idx="4614">
                  <c:v>88.391000000000005</c:v>
                </c:pt>
                <c:pt idx="4615">
                  <c:v>88.364000000000004</c:v>
                </c:pt>
                <c:pt idx="4616">
                  <c:v>88.331000000000003</c:v>
                </c:pt>
                <c:pt idx="4617">
                  <c:v>88.29</c:v>
                </c:pt>
                <c:pt idx="4618">
                  <c:v>88.245000000000005</c:v>
                </c:pt>
                <c:pt idx="4619">
                  <c:v>88.206999999999994</c:v>
                </c:pt>
                <c:pt idx="4620">
                  <c:v>88.173000000000002</c:v>
                </c:pt>
                <c:pt idx="4621">
                  <c:v>88.138999999999996</c:v>
                </c:pt>
                <c:pt idx="4622">
                  <c:v>88.106999999999999</c:v>
                </c:pt>
                <c:pt idx="4623">
                  <c:v>88.075999999999993</c:v>
                </c:pt>
                <c:pt idx="4624">
                  <c:v>88.052000000000007</c:v>
                </c:pt>
                <c:pt idx="4625">
                  <c:v>88.027000000000001</c:v>
                </c:pt>
                <c:pt idx="4626">
                  <c:v>88.004000000000005</c:v>
                </c:pt>
                <c:pt idx="4627">
                  <c:v>87.989000000000004</c:v>
                </c:pt>
                <c:pt idx="4628">
                  <c:v>87.971999999999994</c:v>
                </c:pt>
                <c:pt idx="4629">
                  <c:v>87.962999999999994</c:v>
                </c:pt>
                <c:pt idx="4630">
                  <c:v>87.962999999999994</c:v>
                </c:pt>
                <c:pt idx="4631">
                  <c:v>87.971999999999994</c:v>
                </c:pt>
                <c:pt idx="4632">
                  <c:v>87.977999999999994</c:v>
                </c:pt>
                <c:pt idx="4633">
                  <c:v>87.981999999999999</c:v>
                </c:pt>
                <c:pt idx="4634">
                  <c:v>87.989000000000004</c:v>
                </c:pt>
                <c:pt idx="4635">
                  <c:v>88.001000000000005</c:v>
                </c:pt>
                <c:pt idx="4636">
                  <c:v>88.022000000000006</c:v>
                </c:pt>
                <c:pt idx="4637">
                  <c:v>88.039000000000001</c:v>
                </c:pt>
                <c:pt idx="4638">
                  <c:v>88.057000000000002</c:v>
                </c:pt>
                <c:pt idx="4639">
                  <c:v>88.070999999999998</c:v>
                </c:pt>
                <c:pt idx="4640">
                  <c:v>88.067999999999998</c:v>
                </c:pt>
                <c:pt idx="4641">
                  <c:v>88.066999999999993</c:v>
                </c:pt>
                <c:pt idx="4642">
                  <c:v>88.061999999999998</c:v>
                </c:pt>
                <c:pt idx="4643">
                  <c:v>88.051000000000002</c:v>
                </c:pt>
                <c:pt idx="4644">
                  <c:v>88.04</c:v>
                </c:pt>
                <c:pt idx="4645">
                  <c:v>88.022000000000006</c:v>
                </c:pt>
                <c:pt idx="4646">
                  <c:v>88</c:v>
                </c:pt>
                <c:pt idx="4647">
                  <c:v>87.968999999999994</c:v>
                </c:pt>
                <c:pt idx="4648">
                  <c:v>87.936999999999998</c:v>
                </c:pt>
                <c:pt idx="4649">
                  <c:v>87.911000000000001</c:v>
                </c:pt>
                <c:pt idx="4650">
                  <c:v>87.887</c:v>
                </c:pt>
                <c:pt idx="4651">
                  <c:v>87.858999999999995</c:v>
                </c:pt>
                <c:pt idx="4652">
                  <c:v>87.826999999999998</c:v>
                </c:pt>
                <c:pt idx="4653">
                  <c:v>87.793999999999997</c:v>
                </c:pt>
                <c:pt idx="4654">
                  <c:v>87.766999999999996</c:v>
                </c:pt>
                <c:pt idx="4655">
                  <c:v>87.748000000000005</c:v>
                </c:pt>
                <c:pt idx="4656">
                  <c:v>87.734999999999999</c:v>
                </c:pt>
                <c:pt idx="4657">
                  <c:v>87.724999999999994</c:v>
                </c:pt>
                <c:pt idx="4658">
                  <c:v>87.72</c:v>
                </c:pt>
                <c:pt idx="4659">
                  <c:v>87.715999999999994</c:v>
                </c:pt>
                <c:pt idx="4660">
                  <c:v>87.713999999999999</c:v>
                </c:pt>
                <c:pt idx="4661">
                  <c:v>87.718999999999994</c:v>
                </c:pt>
                <c:pt idx="4662">
                  <c:v>87.725999999999999</c:v>
                </c:pt>
                <c:pt idx="4663">
                  <c:v>87.736999999999995</c:v>
                </c:pt>
                <c:pt idx="4664">
                  <c:v>87.748000000000005</c:v>
                </c:pt>
                <c:pt idx="4665">
                  <c:v>87.763999999999996</c:v>
                </c:pt>
                <c:pt idx="4666">
                  <c:v>87.787999999999997</c:v>
                </c:pt>
                <c:pt idx="4667">
                  <c:v>87.816999999999993</c:v>
                </c:pt>
                <c:pt idx="4668">
                  <c:v>87.838999999999999</c:v>
                </c:pt>
                <c:pt idx="4669">
                  <c:v>87.858000000000004</c:v>
                </c:pt>
                <c:pt idx="4670">
                  <c:v>87.869</c:v>
                </c:pt>
                <c:pt idx="4671">
                  <c:v>87.882000000000005</c:v>
                </c:pt>
                <c:pt idx="4672">
                  <c:v>87.891000000000005</c:v>
                </c:pt>
                <c:pt idx="4673">
                  <c:v>87.905000000000001</c:v>
                </c:pt>
                <c:pt idx="4674">
                  <c:v>87.927999999999997</c:v>
                </c:pt>
                <c:pt idx="4675">
                  <c:v>87.953000000000003</c:v>
                </c:pt>
                <c:pt idx="4676">
                  <c:v>87.968000000000004</c:v>
                </c:pt>
                <c:pt idx="4677">
                  <c:v>87.992999999999995</c:v>
                </c:pt>
                <c:pt idx="4678">
                  <c:v>88.036000000000001</c:v>
                </c:pt>
                <c:pt idx="4679">
                  <c:v>88.070999999999998</c:v>
                </c:pt>
                <c:pt idx="4680">
                  <c:v>88.123999999999995</c:v>
                </c:pt>
                <c:pt idx="4681">
                  <c:v>88.192999999999998</c:v>
                </c:pt>
                <c:pt idx="4682">
                  <c:v>88.266999999999996</c:v>
                </c:pt>
                <c:pt idx="4683">
                  <c:v>88.346999999999994</c:v>
                </c:pt>
                <c:pt idx="4684">
                  <c:v>88.418999999999997</c:v>
                </c:pt>
                <c:pt idx="4685">
                  <c:v>88.488</c:v>
                </c:pt>
                <c:pt idx="4686">
                  <c:v>88.58</c:v>
                </c:pt>
                <c:pt idx="4687">
                  <c:v>88.677999999999997</c:v>
                </c:pt>
                <c:pt idx="4688">
                  <c:v>88.774000000000001</c:v>
                </c:pt>
                <c:pt idx="4689">
                  <c:v>88.881</c:v>
                </c:pt>
                <c:pt idx="4690">
                  <c:v>89.001000000000005</c:v>
                </c:pt>
                <c:pt idx="4691">
                  <c:v>89.132999999999996</c:v>
                </c:pt>
                <c:pt idx="4692">
                  <c:v>89.281000000000006</c:v>
                </c:pt>
                <c:pt idx="4693">
                  <c:v>89.430999999999997</c:v>
                </c:pt>
                <c:pt idx="4694">
                  <c:v>89.59</c:v>
                </c:pt>
                <c:pt idx="4695">
                  <c:v>89.753</c:v>
                </c:pt>
                <c:pt idx="4696">
                  <c:v>89.908000000000001</c:v>
                </c:pt>
                <c:pt idx="4697">
                  <c:v>90.055000000000007</c:v>
                </c:pt>
                <c:pt idx="4698">
                  <c:v>90.191999999999993</c:v>
                </c:pt>
                <c:pt idx="4699">
                  <c:v>90.319000000000003</c:v>
                </c:pt>
                <c:pt idx="4700">
                  <c:v>90.432000000000002</c:v>
                </c:pt>
                <c:pt idx="4701">
                  <c:v>90.536000000000001</c:v>
                </c:pt>
                <c:pt idx="4702">
                  <c:v>90.632000000000005</c:v>
                </c:pt>
                <c:pt idx="4703">
                  <c:v>90.725999999999999</c:v>
                </c:pt>
                <c:pt idx="4704">
                  <c:v>90.811999999999998</c:v>
                </c:pt>
                <c:pt idx="4705">
                  <c:v>90.894000000000005</c:v>
                </c:pt>
                <c:pt idx="4706">
                  <c:v>90.963999999999999</c:v>
                </c:pt>
                <c:pt idx="4707">
                  <c:v>91.028999999999996</c:v>
                </c:pt>
                <c:pt idx="4708">
                  <c:v>91.087000000000003</c:v>
                </c:pt>
                <c:pt idx="4709">
                  <c:v>91.129000000000005</c:v>
                </c:pt>
                <c:pt idx="4710">
                  <c:v>91.161000000000001</c:v>
                </c:pt>
                <c:pt idx="4711">
                  <c:v>91.191000000000003</c:v>
                </c:pt>
                <c:pt idx="4712">
                  <c:v>91.224999999999994</c:v>
                </c:pt>
                <c:pt idx="4713">
                  <c:v>91.262</c:v>
                </c:pt>
                <c:pt idx="4714">
                  <c:v>91.3</c:v>
                </c:pt>
                <c:pt idx="4715">
                  <c:v>91.341999999999999</c:v>
                </c:pt>
                <c:pt idx="4716">
                  <c:v>91.391000000000005</c:v>
                </c:pt>
                <c:pt idx="4717">
                  <c:v>91.445999999999998</c:v>
                </c:pt>
                <c:pt idx="4718">
                  <c:v>91.504000000000005</c:v>
                </c:pt>
                <c:pt idx="4719">
                  <c:v>91.578000000000003</c:v>
                </c:pt>
                <c:pt idx="4720">
                  <c:v>91.652000000000001</c:v>
                </c:pt>
                <c:pt idx="4721">
                  <c:v>91.722999999999999</c:v>
                </c:pt>
                <c:pt idx="4722">
                  <c:v>91.804000000000002</c:v>
                </c:pt>
                <c:pt idx="4723">
                  <c:v>91.88</c:v>
                </c:pt>
                <c:pt idx="4724">
                  <c:v>91.953000000000003</c:v>
                </c:pt>
                <c:pt idx="4725">
                  <c:v>92.015000000000001</c:v>
                </c:pt>
                <c:pt idx="4726">
                  <c:v>92.088999999999999</c:v>
                </c:pt>
                <c:pt idx="4727">
                  <c:v>92.168000000000006</c:v>
                </c:pt>
                <c:pt idx="4728">
                  <c:v>92.233999999999995</c:v>
                </c:pt>
                <c:pt idx="4729">
                  <c:v>92.299000000000007</c:v>
                </c:pt>
                <c:pt idx="4730">
                  <c:v>92.358000000000004</c:v>
                </c:pt>
                <c:pt idx="4731">
                  <c:v>92.415000000000006</c:v>
                </c:pt>
                <c:pt idx="4732">
                  <c:v>92.472999999999999</c:v>
                </c:pt>
                <c:pt idx="4733">
                  <c:v>92.531999999999996</c:v>
                </c:pt>
                <c:pt idx="4734">
                  <c:v>92.594999999999999</c:v>
                </c:pt>
                <c:pt idx="4735">
                  <c:v>92.652000000000001</c:v>
                </c:pt>
                <c:pt idx="4736">
                  <c:v>92.709000000000003</c:v>
                </c:pt>
                <c:pt idx="4737">
                  <c:v>92.763999999999996</c:v>
                </c:pt>
                <c:pt idx="4738">
                  <c:v>92.81</c:v>
                </c:pt>
                <c:pt idx="4739">
                  <c:v>92.850999999999999</c:v>
                </c:pt>
                <c:pt idx="4740">
                  <c:v>92.899000000000001</c:v>
                </c:pt>
                <c:pt idx="4741">
                  <c:v>92.944999999999993</c:v>
                </c:pt>
                <c:pt idx="4742">
                  <c:v>92.977999999999994</c:v>
                </c:pt>
                <c:pt idx="4743">
                  <c:v>93.007000000000005</c:v>
                </c:pt>
                <c:pt idx="4744">
                  <c:v>93.048000000000002</c:v>
                </c:pt>
                <c:pt idx="4745">
                  <c:v>93.096999999999994</c:v>
                </c:pt>
                <c:pt idx="4746">
                  <c:v>93.143000000000001</c:v>
                </c:pt>
                <c:pt idx="4747">
                  <c:v>93.188000000000002</c:v>
                </c:pt>
                <c:pt idx="4748">
                  <c:v>93.234999999999999</c:v>
                </c:pt>
                <c:pt idx="4749">
                  <c:v>93.28</c:v>
                </c:pt>
                <c:pt idx="4750">
                  <c:v>93.32</c:v>
                </c:pt>
                <c:pt idx="4751">
                  <c:v>93.358000000000004</c:v>
                </c:pt>
                <c:pt idx="4752">
                  <c:v>93.391999999999996</c:v>
                </c:pt>
                <c:pt idx="4753">
                  <c:v>93.424000000000007</c:v>
                </c:pt>
                <c:pt idx="4754">
                  <c:v>93.450999999999993</c:v>
                </c:pt>
                <c:pt idx="4755">
                  <c:v>93.472999999999999</c:v>
                </c:pt>
                <c:pt idx="4756">
                  <c:v>93.491</c:v>
                </c:pt>
                <c:pt idx="4757">
                  <c:v>93.504000000000005</c:v>
                </c:pt>
                <c:pt idx="4758">
                  <c:v>93.504999999999995</c:v>
                </c:pt>
                <c:pt idx="4759">
                  <c:v>93.492999999999995</c:v>
                </c:pt>
                <c:pt idx="4760">
                  <c:v>93.477999999999994</c:v>
                </c:pt>
                <c:pt idx="4761">
                  <c:v>93.468999999999994</c:v>
                </c:pt>
                <c:pt idx="4762">
                  <c:v>93.459000000000003</c:v>
                </c:pt>
                <c:pt idx="4763">
                  <c:v>93.429000000000002</c:v>
                </c:pt>
                <c:pt idx="4764">
                  <c:v>93.394999999999996</c:v>
                </c:pt>
                <c:pt idx="4765">
                  <c:v>93.367999999999995</c:v>
                </c:pt>
                <c:pt idx="4766">
                  <c:v>93.33</c:v>
                </c:pt>
                <c:pt idx="4767">
                  <c:v>93.292000000000002</c:v>
                </c:pt>
                <c:pt idx="4768">
                  <c:v>93.263999999999996</c:v>
                </c:pt>
                <c:pt idx="4769">
                  <c:v>93.230999999999995</c:v>
                </c:pt>
                <c:pt idx="4770">
                  <c:v>93.176000000000002</c:v>
                </c:pt>
                <c:pt idx="4771">
                  <c:v>93.131</c:v>
                </c:pt>
                <c:pt idx="4772">
                  <c:v>93.111999999999995</c:v>
                </c:pt>
                <c:pt idx="4773">
                  <c:v>93.081000000000003</c:v>
                </c:pt>
                <c:pt idx="4774">
                  <c:v>93.037999999999997</c:v>
                </c:pt>
                <c:pt idx="4775">
                  <c:v>93.013999999999996</c:v>
                </c:pt>
                <c:pt idx="4776">
                  <c:v>92.986999999999995</c:v>
                </c:pt>
                <c:pt idx="4777">
                  <c:v>92.957999999999998</c:v>
                </c:pt>
                <c:pt idx="4778">
                  <c:v>92.938999999999993</c:v>
                </c:pt>
                <c:pt idx="4779">
                  <c:v>92.921999999999997</c:v>
                </c:pt>
                <c:pt idx="4780">
                  <c:v>92.912000000000006</c:v>
                </c:pt>
                <c:pt idx="4781">
                  <c:v>92.900999999999996</c:v>
                </c:pt>
                <c:pt idx="4782">
                  <c:v>92.888999999999996</c:v>
                </c:pt>
                <c:pt idx="4783">
                  <c:v>92.873000000000005</c:v>
                </c:pt>
                <c:pt idx="4784">
                  <c:v>92.852000000000004</c:v>
                </c:pt>
                <c:pt idx="4785">
                  <c:v>92.838999999999999</c:v>
                </c:pt>
                <c:pt idx="4786">
                  <c:v>92.822000000000003</c:v>
                </c:pt>
                <c:pt idx="4787">
                  <c:v>92.802000000000007</c:v>
                </c:pt>
                <c:pt idx="4788">
                  <c:v>92.781999999999996</c:v>
                </c:pt>
                <c:pt idx="4789">
                  <c:v>92.765000000000001</c:v>
                </c:pt>
                <c:pt idx="4790">
                  <c:v>92.748999999999995</c:v>
                </c:pt>
                <c:pt idx="4791">
                  <c:v>92.730999999999995</c:v>
                </c:pt>
                <c:pt idx="4792">
                  <c:v>92.72</c:v>
                </c:pt>
                <c:pt idx="4793">
                  <c:v>92.722999999999999</c:v>
                </c:pt>
                <c:pt idx="4794">
                  <c:v>92.727999999999994</c:v>
                </c:pt>
                <c:pt idx="4795">
                  <c:v>92.733000000000004</c:v>
                </c:pt>
                <c:pt idx="4796">
                  <c:v>92.727999999999994</c:v>
                </c:pt>
                <c:pt idx="4797">
                  <c:v>92.724000000000004</c:v>
                </c:pt>
                <c:pt idx="4798">
                  <c:v>92.73</c:v>
                </c:pt>
                <c:pt idx="4799">
                  <c:v>92.736999999999995</c:v>
                </c:pt>
                <c:pt idx="4800">
                  <c:v>92.741</c:v>
                </c:pt>
                <c:pt idx="4801">
                  <c:v>92.736000000000004</c:v>
                </c:pt>
                <c:pt idx="4802">
                  <c:v>92.727999999999994</c:v>
                </c:pt>
                <c:pt idx="4803">
                  <c:v>92.712999999999994</c:v>
                </c:pt>
                <c:pt idx="4804">
                  <c:v>92.71</c:v>
                </c:pt>
                <c:pt idx="4805">
                  <c:v>92.707999999999998</c:v>
                </c:pt>
                <c:pt idx="4806">
                  <c:v>92.697999999999993</c:v>
                </c:pt>
                <c:pt idx="4807">
                  <c:v>92.695999999999998</c:v>
                </c:pt>
                <c:pt idx="4808">
                  <c:v>92.701999999999998</c:v>
                </c:pt>
                <c:pt idx="4809">
                  <c:v>92.712000000000003</c:v>
                </c:pt>
                <c:pt idx="4810">
                  <c:v>92.718000000000004</c:v>
                </c:pt>
                <c:pt idx="4811">
                  <c:v>92.718000000000004</c:v>
                </c:pt>
                <c:pt idx="4812">
                  <c:v>92.715000000000003</c:v>
                </c:pt>
                <c:pt idx="4813">
                  <c:v>92.713999999999999</c:v>
                </c:pt>
                <c:pt idx="4814">
                  <c:v>92.71</c:v>
                </c:pt>
                <c:pt idx="4815">
                  <c:v>92.71</c:v>
                </c:pt>
                <c:pt idx="4816">
                  <c:v>92.718999999999994</c:v>
                </c:pt>
                <c:pt idx="4817">
                  <c:v>92.701999999999998</c:v>
                </c:pt>
                <c:pt idx="4818">
                  <c:v>92.661000000000001</c:v>
                </c:pt>
                <c:pt idx="4819">
                  <c:v>92.638999999999996</c:v>
                </c:pt>
                <c:pt idx="4820">
                  <c:v>92.625</c:v>
                </c:pt>
                <c:pt idx="4821">
                  <c:v>92.582999999999998</c:v>
                </c:pt>
                <c:pt idx="4822">
                  <c:v>92.534999999999997</c:v>
                </c:pt>
                <c:pt idx="4823">
                  <c:v>92.498000000000005</c:v>
                </c:pt>
                <c:pt idx="4824">
                  <c:v>92.460999999999999</c:v>
                </c:pt>
                <c:pt idx="4825">
                  <c:v>92.417000000000002</c:v>
                </c:pt>
                <c:pt idx="4826">
                  <c:v>92.387</c:v>
                </c:pt>
                <c:pt idx="4827">
                  <c:v>92.363</c:v>
                </c:pt>
                <c:pt idx="4828">
                  <c:v>92.341999999999999</c:v>
                </c:pt>
                <c:pt idx="4829">
                  <c:v>92.328999999999994</c:v>
                </c:pt>
                <c:pt idx="4830">
                  <c:v>92.325999999999993</c:v>
                </c:pt>
                <c:pt idx="4831">
                  <c:v>92.328999999999994</c:v>
                </c:pt>
                <c:pt idx="4832">
                  <c:v>92.331999999999994</c:v>
                </c:pt>
                <c:pt idx="4833">
                  <c:v>92.334999999999994</c:v>
                </c:pt>
                <c:pt idx="4834">
                  <c:v>92.343999999999994</c:v>
                </c:pt>
                <c:pt idx="4835">
                  <c:v>92.352000000000004</c:v>
                </c:pt>
                <c:pt idx="4836">
                  <c:v>92.363</c:v>
                </c:pt>
                <c:pt idx="4837">
                  <c:v>92.369</c:v>
                </c:pt>
                <c:pt idx="4838">
                  <c:v>92.381</c:v>
                </c:pt>
                <c:pt idx="4839">
                  <c:v>92.4</c:v>
                </c:pt>
                <c:pt idx="4840">
                  <c:v>92.412999999999997</c:v>
                </c:pt>
                <c:pt idx="4841">
                  <c:v>92.426000000000002</c:v>
                </c:pt>
                <c:pt idx="4842">
                  <c:v>92.444999999999993</c:v>
                </c:pt>
                <c:pt idx="4843">
                  <c:v>92.456999999999994</c:v>
                </c:pt>
                <c:pt idx="4844">
                  <c:v>92.47</c:v>
                </c:pt>
                <c:pt idx="4845">
                  <c:v>92.481999999999999</c:v>
                </c:pt>
                <c:pt idx="4846">
                  <c:v>92.488</c:v>
                </c:pt>
                <c:pt idx="4847">
                  <c:v>92.495000000000005</c:v>
                </c:pt>
                <c:pt idx="4848">
                  <c:v>92.503</c:v>
                </c:pt>
                <c:pt idx="4849">
                  <c:v>92.512</c:v>
                </c:pt>
                <c:pt idx="4850">
                  <c:v>92.52</c:v>
                </c:pt>
                <c:pt idx="4851">
                  <c:v>92.521000000000001</c:v>
                </c:pt>
                <c:pt idx="4852">
                  <c:v>92.52</c:v>
                </c:pt>
                <c:pt idx="4853">
                  <c:v>92.525000000000006</c:v>
                </c:pt>
                <c:pt idx="4854">
                  <c:v>92.531000000000006</c:v>
                </c:pt>
                <c:pt idx="4855">
                  <c:v>92.534999999999997</c:v>
                </c:pt>
                <c:pt idx="4856">
                  <c:v>92.534999999999997</c:v>
                </c:pt>
                <c:pt idx="4857">
                  <c:v>92.537000000000006</c:v>
                </c:pt>
                <c:pt idx="4858">
                  <c:v>92.54</c:v>
                </c:pt>
                <c:pt idx="4859">
                  <c:v>92.545000000000002</c:v>
                </c:pt>
                <c:pt idx="4860">
                  <c:v>92.555999999999997</c:v>
                </c:pt>
                <c:pt idx="4861">
                  <c:v>92.575000000000003</c:v>
                </c:pt>
                <c:pt idx="4862">
                  <c:v>92.599000000000004</c:v>
                </c:pt>
                <c:pt idx="4863">
                  <c:v>92.617999999999995</c:v>
                </c:pt>
                <c:pt idx="4864">
                  <c:v>92.635000000000005</c:v>
                </c:pt>
                <c:pt idx="4865">
                  <c:v>92.66</c:v>
                </c:pt>
                <c:pt idx="4866">
                  <c:v>92.686999999999998</c:v>
                </c:pt>
                <c:pt idx="4867">
                  <c:v>92.724000000000004</c:v>
                </c:pt>
                <c:pt idx="4868">
                  <c:v>92.76</c:v>
                </c:pt>
                <c:pt idx="4869">
                  <c:v>92.795000000000002</c:v>
                </c:pt>
                <c:pt idx="4870">
                  <c:v>92.826999999999998</c:v>
                </c:pt>
                <c:pt idx="4871">
                  <c:v>92.853999999999999</c:v>
                </c:pt>
                <c:pt idx="4872">
                  <c:v>92.873000000000005</c:v>
                </c:pt>
                <c:pt idx="4873">
                  <c:v>92.885000000000005</c:v>
                </c:pt>
                <c:pt idx="4874">
                  <c:v>92.897999999999996</c:v>
                </c:pt>
                <c:pt idx="4875">
                  <c:v>92.918000000000006</c:v>
                </c:pt>
                <c:pt idx="4876">
                  <c:v>92.941000000000003</c:v>
                </c:pt>
                <c:pt idx="4877">
                  <c:v>92.963999999999999</c:v>
                </c:pt>
                <c:pt idx="4878">
                  <c:v>92.986000000000004</c:v>
                </c:pt>
                <c:pt idx="4879">
                  <c:v>92.998999999999995</c:v>
                </c:pt>
                <c:pt idx="4880">
                  <c:v>93.009</c:v>
                </c:pt>
                <c:pt idx="4881">
                  <c:v>93.022999999999996</c:v>
                </c:pt>
                <c:pt idx="4882">
                  <c:v>93.04</c:v>
                </c:pt>
                <c:pt idx="4883">
                  <c:v>93.052000000000007</c:v>
                </c:pt>
                <c:pt idx="4884">
                  <c:v>93.061999999999998</c:v>
                </c:pt>
                <c:pt idx="4885">
                  <c:v>93.07</c:v>
                </c:pt>
                <c:pt idx="4886">
                  <c:v>93.084999999999994</c:v>
                </c:pt>
                <c:pt idx="4887">
                  <c:v>93.113</c:v>
                </c:pt>
                <c:pt idx="4888">
                  <c:v>93.15</c:v>
                </c:pt>
                <c:pt idx="4889">
                  <c:v>93.19</c:v>
                </c:pt>
                <c:pt idx="4890">
                  <c:v>93.212999999999994</c:v>
                </c:pt>
                <c:pt idx="4891">
                  <c:v>93.23</c:v>
                </c:pt>
                <c:pt idx="4892">
                  <c:v>93.257000000000005</c:v>
                </c:pt>
                <c:pt idx="4893">
                  <c:v>93.290999999999997</c:v>
                </c:pt>
                <c:pt idx="4894">
                  <c:v>93.331000000000003</c:v>
                </c:pt>
                <c:pt idx="4895">
                  <c:v>93.373000000000005</c:v>
                </c:pt>
                <c:pt idx="4896">
                  <c:v>93.415999999999997</c:v>
                </c:pt>
                <c:pt idx="4897">
                  <c:v>93.444000000000003</c:v>
                </c:pt>
                <c:pt idx="4898">
                  <c:v>93.475999999999999</c:v>
                </c:pt>
                <c:pt idx="4899">
                  <c:v>93.504999999999995</c:v>
                </c:pt>
                <c:pt idx="4900">
                  <c:v>93.516999999999996</c:v>
                </c:pt>
                <c:pt idx="4901">
                  <c:v>93.540999999999997</c:v>
                </c:pt>
                <c:pt idx="4902">
                  <c:v>93.534999999999997</c:v>
                </c:pt>
                <c:pt idx="4903">
                  <c:v>93.531999999999996</c:v>
                </c:pt>
                <c:pt idx="4904">
                  <c:v>93.528000000000006</c:v>
                </c:pt>
                <c:pt idx="4905">
                  <c:v>93.52</c:v>
                </c:pt>
                <c:pt idx="4906">
                  <c:v>93.528999999999996</c:v>
                </c:pt>
                <c:pt idx="4907">
                  <c:v>93.524000000000001</c:v>
                </c:pt>
                <c:pt idx="4908">
                  <c:v>93.522000000000006</c:v>
                </c:pt>
                <c:pt idx="4909">
                  <c:v>93.522000000000006</c:v>
                </c:pt>
                <c:pt idx="4910">
                  <c:v>93.506</c:v>
                </c:pt>
                <c:pt idx="4911">
                  <c:v>93.516999999999996</c:v>
                </c:pt>
                <c:pt idx="4912">
                  <c:v>93.528000000000006</c:v>
                </c:pt>
                <c:pt idx="4913">
                  <c:v>93.540999999999997</c:v>
                </c:pt>
                <c:pt idx="4914">
                  <c:v>93.543000000000006</c:v>
                </c:pt>
                <c:pt idx="4915">
                  <c:v>93.552999999999997</c:v>
                </c:pt>
                <c:pt idx="4916">
                  <c:v>93.57</c:v>
                </c:pt>
                <c:pt idx="4917">
                  <c:v>93.578000000000003</c:v>
                </c:pt>
                <c:pt idx="4918">
                  <c:v>93.573999999999998</c:v>
                </c:pt>
                <c:pt idx="4919">
                  <c:v>93.585999999999999</c:v>
                </c:pt>
                <c:pt idx="4920">
                  <c:v>93.594999999999999</c:v>
                </c:pt>
                <c:pt idx="4921">
                  <c:v>93.608000000000004</c:v>
                </c:pt>
                <c:pt idx="4922">
                  <c:v>93.614000000000004</c:v>
                </c:pt>
                <c:pt idx="4923">
                  <c:v>93.623000000000005</c:v>
                </c:pt>
                <c:pt idx="4924">
                  <c:v>93.652000000000001</c:v>
                </c:pt>
                <c:pt idx="4925">
                  <c:v>93.668999999999997</c:v>
                </c:pt>
                <c:pt idx="4926">
                  <c:v>93.692999999999998</c:v>
                </c:pt>
                <c:pt idx="4927">
                  <c:v>93.724000000000004</c:v>
                </c:pt>
                <c:pt idx="4928">
                  <c:v>93.756</c:v>
                </c:pt>
                <c:pt idx="4929">
                  <c:v>93.789000000000001</c:v>
                </c:pt>
                <c:pt idx="4930">
                  <c:v>93.817999999999998</c:v>
                </c:pt>
                <c:pt idx="4931">
                  <c:v>93.843000000000004</c:v>
                </c:pt>
                <c:pt idx="4932">
                  <c:v>93.864000000000004</c:v>
                </c:pt>
                <c:pt idx="4933">
                  <c:v>93.872</c:v>
                </c:pt>
                <c:pt idx="4934">
                  <c:v>93.88</c:v>
                </c:pt>
                <c:pt idx="4935">
                  <c:v>93.878</c:v>
                </c:pt>
                <c:pt idx="4936">
                  <c:v>93.879000000000005</c:v>
                </c:pt>
                <c:pt idx="4937">
                  <c:v>93.872</c:v>
                </c:pt>
                <c:pt idx="4938">
                  <c:v>93.864000000000004</c:v>
                </c:pt>
                <c:pt idx="4939">
                  <c:v>93.847999999999999</c:v>
                </c:pt>
                <c:pt idx="4940">
                  <c:v>93.817999999999998</c:v>
                </c:pt>
                <c:pt idx="4941">
                  <c:v>93.787000000000006</c:v>
                </c:pt>
                <c:pt idx="4942">
                  <c:v>93.747</c:v>
                </c:pt>
                <c:pt idx="4943">
                  <c:v>93.694000000000003</c:v>
                </c:pt>
                <c:pt idx="4944">
                  <c:v>93.637</c:v>
                </c:pt>
                <c:pt idx="4945">
                  <c:v>93.581000000000003</c:v>
                </c:pt>
                <c:pt idx="4946">
                  <c:v>93.539000000000001</c:v>
                </c:pt>
                <c:pt idx="4947">
                  <c:v>93.488</c:v>
                </c:pt>
                <c:pt idx="4948">
                  <c:v>93.430999999999997</c:v>
                </c:pt>
                <c:pt idx="4949">
                  <c:v>93.382000000000005</c:v>
                </c:pt>
                <c:pt idx="4950">
                  <c:v>93.334000000000003</c:v>
                </c:pt>
                <c:pt idx="4951">
                  <c:v>93.296000000000006</c:v>
                </c:pt>
                <c:pt idx="4952">
                  <c:v>93.262</c:v>
                </c:pt>
                <c:pt idx="4953">
                  <c:v>93.236999999999995</c:v>
                </c:pt>
                <c:pt idx="4954">
                  <c:v>93.224999999999994</c:v>
                </c:pt>
                <c:pt idx="4955">
                  <c:v>93.210999999999999</c:v>
                </c:pt>
                <c:pt idx="4956">
                  <c:v>93.207999999999998</c:v>
                </c:pt>
                <c:pt idx="4957">
                  <c:v>93.209000000000003</c:v>
                </c:pt>
                <c:pt idx="4958">
                  <c:v>93.22</c:v>
                </c:pt>
                <c:pt idx="4959">
                  <c:v>93.231999999999999</c:v>
                </c:pt>
                <c:pt idx="4960">
                  <c:v>93.256</c:v>
                </c:pt>
                <c:pt idx="4961">
                  <c:v>93.302999999999997</c:v>
                </c:pt>
                <c:pt idx="4962">
                  <c:v>93.352000000000004</c:v>
                </c:pt>
                <c:pt idx="4963">
                  <c:v>93.405000000000001</c:v>
                </c:pt>
                <c:pt idx="4964">
                  <c:v>93.459000000000003</c:v>
                </c:pt>
                <c:pt idx="4965">
                  <c:v>93.504999999999995</c:v>
                </c:pt>
                <c:pt idx="4966">
                  <c:v>93.561000000000007</c:v>
                </c:pt>
                <c:pt idx="4967">
                  <c:v>93.617999999999995</c:v>
                </c:pt>
                <c:pt idx="4968">
                  <c:v>93.665999999999997</c:v>
                </c:pt>
                <c:pt idx="4969">
                  <c:v>93.715000000000003</c:v>
                </c:pt>
                <c:pt idx="4970">
                  <c:v>93.771000000000001</c:v>
                </c:pt>
                <c:pt idx="4971">
                  <c:v>93.83</c:v>
                </c:pt>
                <c:pt idx="4972">
                  <c:v>93.861000000000004</c:v>
                </c:pt>
                <c:pt idx="4973">
                  <c:v>93.879000000000005</c:v>
                </c:pt>
                <c:pt idx="4974">
                  <c:v>93.89</c:v>
                </c:pt>
                <c:pt idx="4975">
                  <c:v>93.894000000000005</c:v>
                </c:pt>
                <c:pt idx="4976">
                  <c:v>93.891000000000005</c:v>
                </c:pt>
                <c:pt idx="4977">
                  <c:v>93.875</c:v>
                </c:pt>
                <c:pt idx="4978">
                  <c:v>93.844999999999999</c:v>
                </c:pt>
                <c:pt idx="4979">
                  <c:v>93.813999999999993</c:v>
                </c:pt>
                <c:pt idx="4980">
                  <c:v>93.768000000000001</c:v>
                </c:pt>
                <c:pt idx="4981">
                  <c:v>93.722999999999999</c:v>
                </c:pt>
                <c:pt idx="4982">
                  <c:v>93.69</c:v>
                </c:pt>
                <c:pt idx="4983">
                  <c:v>93.646000000000001</c:v>
                </c:pt>
                <c:pt idx="4984">
                  <c:v>93.593999999999994</c:v>
                </c:pt>
                <c:pt idx="4985">
                  <c:v>93.549000000000007</c:v>
                </c:pt>
                <c:pt idx="4986">
                  <c:v>93.510999999999996</c:v>
                </c:pt>
                <c:pt idx="4987">
                  <c:v>93.474000000000004</c:v>
                </c:pt>
                <c:pt idx="4988">
                  <c:v>93.445999999999998</c:v>
                </c:pt>
                <c:pt idx="4989">
                  <c:v>93.423000000000002</c:v>
                </c:pt>
                <c:pt idx="4990">
                  <c:v>93.403999999999996</c:v>
                </c:pt>
                <c:pt idx="4991">
                  <c:v>93.382000000000005</c:v>
                </c:pt>
                <c:pt idx="4992">
                  <c:v>93.361000000000004</c:v>
                </c:pt>
                <c:pt idx="4993">
                  <c:v>93.337999999999994</c:v>
                </c:pt>
                <c:pt idx="4994">
                  <c:v>93.316999999999993</c:v>
                </c:pt>
                <c:pt idx="4995">
                  <c:v>93.299000000000007</c:v>
                </c:pt>
                <c:pt idx="4996">
                  <c:v>93.271000000000001</c:v>
                </c:pt>
                <c:pt idx="4997">
                  <c:v>93.248999999999995</c:v>
                </c:pt>
                <c:pt idx="4998">
                  <c:v>93.233000000000004</c:v>
                </c:pt>
                <c:pt idx="4999">
                  <c:v>93.206999999999994</c:v>
                </c:pt>
                <c:pt idx="5000">
                  <c:v>93.186000000000007</c:v>
                </c:pt>
                <c:pt idx="5001">
                  <c:v>93.182000000000002</c:v>
                </c:pt>
                <c:pt idx="5002">
                  <c:v>93.183000000000007</c:v>
                </c:pt>
                <c:pt idx="5003">
                  <c:v>93.185000000000002</c:v>
                </c:pt>
                <c:pt idx="5004">
                  <c:v>93.195999999999998</c:v>
                </c:pt>
                <c:pt idx="5005">
                  <c:v>93.210999999999999</c:v>
                </c:pt>
                <c:pt idx="5006">
                  <c:v>93.227000000000004</c:v>
                </c:pt>
                <c:pt idx="5007">
                  <c:v>93.242999999999995</c:v>
                </c:pt>
                <c:pt idx="5008">
                  <c:v>93.257999999999996</c:v>
                </c:pt>
                <c:pt idx="5009">
                  <c:v>93.269000000000005</c:v>
                </c:pt>
                <c:pt idx="5010">
                  <c:v>93.284999999999997</c:v>
                </c:pt>
                <c:pt idx="5011">
                  <c:v>93.308999999999997</c:v>
                </c:pt>
                <c:pt idx="5012">
                  <c:v>93.316999999999993</c:v>
                </c:pt>
                <c:pt idx="5013">
                  <c:v>93.322000000000003</c:v>
                </c:pt>
                <c:pt idx="5014">
                  <c:v>93.344999999999999</c:v>
                </c:pt>
                <c:pt idx="5015">
                  <c:v>93.358999999999995</c:v>
                </c:pt>
                <c:pt idx="5016">
                  <c:v>93.37</c:v>
                </c:pt>
                <c:pt idx="5017">
                  <c:v>93.396000000000001</c:v>
                </c:pt>
                <c:pt idx="5018">
                  <c:v>93.406000000000006</c:v>
                </c:pt>
                <c:pt idx="5019">
                  <c:v>93.421000000000006</c:v>
                </c:pt>
                <c:pt idx="5020">
                  <c:v>93.448999999999998</c:v>
                </c:pt>
                <c:pt idx="5021">
                  <c:v>93.448999999999998</c:v>
                </c:pt>
                <c:pt idx="5022">
                  <c:v>93.450999999999993</c:v>
                </c:pt>
                <c:pt idx="5023">
                  <c:v>93.463999999999999</c:v>
                </c:pt>
                <c:pt idx="5024">
                  <c:v>93.472999999999999</c:v>
                </c:pt>
                <c:pt idx="5025">
                  <c:v>93.466999999999999</c:v>
                </c:pt>
                <c:pt idx="5026">
                  <c:v>93.453000000000003</c:v>
                </c:pt>
                <c:pt idx="5027">
                  <c:v>93.444999999999993</c:v>
                </c:pt>
                <c:pt idx="5028">
                  <c:v>93.441000000000003</c:v>
                </c:pt>
                <c:pt idx="5029">
                  <c:v>93.447000000000003</c:v>
                </c:pt>
                <c:pt idx="5030">
                  <c:v>93.46</c:v>
                </c:pt>
                <c:pt idx="5031">
                  <c:v>93.471999999999994</c:v>
                </c:pt>
                <c:pt idx="5032">
                  <c:v>93.478999999999999</c:v>
                </c:pt>
                <c:pt idx="5033">
                  <c:v>93.481999999999999</c:v>
                </c:pt>
                <c:pt idx="5034">
                  <c:v>93.492999999999995</c:v>
                </c:pt>
                <c:pt idx="5035">
                  <c:v>93.507999999999996</c:v>
                </c:pt>
                <c:pt idx="5036">
                  <c:v>93.52</c:v>
                </c:pt>
                <c:pt idx="5037">
                  <c:v>93.53</c:v>
                </c:pt>
                <c:pt idx="5038">
                  <c:v>93.54</c:v>
                </c:pt>
                <c:pt idx="5039">
                  <c:v>93.545000000000002</c:v>
                </c:pt>
                <c:pt idx="5040">
                  <c:v>93.549000000000007</c:v>
                </c:pt>
                <c:pt idx="5041">
                  <c:v>93.552000000000007</c:v>
                </c:pt>
                <c:pt idx="5042">
                  <c:v>93.548000000000002</c:v>
                </c:pt>
                <c:pt idx="5043">
                  <c:v>93.542000000000002</c:v>
                </c:pt>
                <c:pt idx="5044">
                  <c:v>93.534000000000006</c:v>
                </c:pt>
                <c:pt idx="5045">
                  <c:v>93.528999999999996</c:v>
                </c:pt>
                <c:pt idx="5046">
                  <c:v>93.522999999999996</c:v>
                </c:pt>
                <c:pt idx="5047">
                  <c:v>93.52</c:v>
                </c:pt>
                <c:pt idx="5048">
                  <c:v>93.518000000000001</c:v>
                </c:pt>
                <c:pt idx="5049">
                  <c:v>93.509</c:v>
                </c:pt>
                <c:pt idx="5050">
                  <c:v>93.501000000000005</c:v>
                </c:pt>
                <c:pt idx="5051">
                  <c:v>93.492999999999995</c:v>
                </c:pt>
                <c:pt idx="5052">
                  <c:v>93.492999999999995</c:v>
                </c:pt>
                <c:pt idx="5053">
                  <c:v>93.491</c:v>
                </c:pt>
                <c:pt idx="5054">
                  <c:v>93.492000000000004</c:v>
                </c:pt>
                <c:pt idx="5055">
                  <c:v>93.495000000000005</c:v>
                </c:pt>
                <c:pt idx="5056">
                  <c:v>93.503</c:v>
                </c:pt>
                <c:pt idx="5057">
                  <c:v>93.516000000000005</c:v>
                </c:pt>
                <c:pt idx="5058">
                  <c:v>93.536000000000001</c:v>
                </c:pt>
                <c:pt idx="5059">
                  <c:v>93.557000000000002</c:v>
                </c:pt>
                <c:pt idx="5060">
                  <c:v>93.58</c:v>
                </c:pt>
                <c:pt idx="5061">
                  <c:v>93.597999999999999</c:v>
                </c:pt>
                <c:pt idx="5062">
                  <c:v>93.614999999999995</c:v>
                </c:pt>
                <c:pt idx="5063">
                  <c:v>93.629000000000005</c:v>
                </c:pt>
                <c:pt idx="5064">
                  <c:v>93.644999999999996</c:v>
                </c:pt>
                <c:pt idx="5065">
                  <c:v>93.655000000000001</c:v>
                </c:pt>
                <c:pt idx="5066">
                  <c:v>93.656999999999996</c:v>
                </c:pt>
                <c:pt idx="5067">
                  <c:v>93.656000000000006</c:v>
                </c:pt>
                <c:pt idx="5068">
                  <c:v>93.647999999999996</c:v>
                </c:pt>
                <c:pt idx="5069">
                  <c:v>93.64</c:v>
                </c:pt>
                <c:pt idx="5070">
                  <c:v>93.635000000000005</c:v>
                </c:pt>
                <c:pt idx="5071">
                  <c:v>93.626000000000005</c:v>
                </c:pt>
                <c:pt idx="5072">
                  <c:v>93.623999999999995</c:v>
                </c:pt>
                <c:pt idx="5073">
                  <c:v>93.623999999999995</c:v>
                </c:pt>
                <c:pt idx="5074">
                  <c:v>93.628</c:v>
                </c:pt>
                <c:pt idx="5075">
                  <c:v>93.647000000000006</c:v>
                </c:pt>
                <c:pt idx="5076">
                  <c:v>93.674000000000007</c:v>
                </c:pt>
                <c:pt idx="5077">
                  <c:v>93.712000000000003</c:v>
                </c:pt>
                <c:pt idx="5078">
                  <c:v>93.754999999999995</c:v>
                </c:pt>
                <c:pt idx="5079">
                  <c:v>93.795000000000002</c:v>
                </c:pt>
                <c:pt idx="5080">
                  <c:v>93.837999999999994</c:v>
                </c:pt>
                <c:pt idx="5081">
                  <c:v>93.881</c:v>
                </c:pt>
                <c:pt idx="5082">
                  <c:v>93.927000000000007</c:v>
                </c:pt>
                <c:pt idx="5083">
                  <c:v>93.984999999999999</c:v>
                </c:pt>
                <c:pt idx="5084">
                  <c:v>94.049000000000007</c:v>
                </c:pt>
                <c:pt idx="5085">
                  <c:v>94.105999999999995</c:v>
                </c:pt>
                <c:pt idx="5086">
                  <c:v>94.167000000000002</c:v>
                </c:pt>
                <c:pt idx="5087">
                  <c:v>94.228999999999999</c:v>
                </c:pt>
                <c:pt idx="5088">
                  <c:v>94.3</c:v>
                </c:pt>
                <c:pt idx="5089">
                  <c:v>94.391000000000005</c:v>
                </c:pt>
                <c:pt idx="5090">
                  <c:v>94.478999999999999</c:v>
                </c:pt>
                <c:pt idx="5091">
                  <c:v>94.561999999999998</c:v>
                </c:pt>
                <c:pt idx="5092">
                  <c:v>94.653000000000006</c:v>
                </c:pt>
                <c:pt idx="5093">
                  <c:v>94.751999999999995</c:v>
                </c:pt>
                <c:pt idx="5094">
                  <c:v>94.855999999999995</c:v>
                </c:pt>
                <c:pt idx="5095">
                  <c:v>94.965999999999994</c:v>
                </c:pt>
                <c:pt idx="5096">
                  <c:v>95.078999999999994</c:v>
                </c:pt>
                <c:pt idx="5097">
                  <c:v>95.197999999999993</c:v>
                </c:pt>
                <c:pt idx="5098">
                  <c:v>95.323999999999998</c:v>
                </c:pt>
                <c:pt idx="5099">
                  <c:v>95.453000000000003</c:v>
                </c:pt>
                <c:pt idx="5100">
                  <c:v>95.59</c:v>
                </c:pt>
                <c:pt idx="5101">
                  <c:v>95.73</c:v>
                </c:pt>
                <c:pt idx="5102">
                  <c:v>95.88</c:v>
                </c:pt>
                <c:pt idx="5103">
                  <c:v>96.036000000000001</c:v>
                </c:pt>
                <c:pt idx="5104">
                  <c:v>96.183999999999997</c:v>
                </c:pt>
                <c:pt idx="5105">
                  <c:v>96.325000000000003</c:v>
                </c:pt>
                <c:pt idx="5106">
                  <c:v>96.480999999999995</c:v>
                </c:pt>
                <c:pt idx="5107">
                  <c:v>96.653999999999996</c:v>
                </c:pt>
                <c:pt idx="5108">
                  <c:v>96.828000000000003</c:v>
                </c:pt>
                <c:pt idx="5109">
                  <c:v>96.997</c:v>
                </c:pt>
                <c:pt idx="5110">
                  <c:v>97.17</c:v>
                </c:pt>
                <c:pt idx="5111">
                  <c:v>97.363</c:v>
                </c:pt>
                <c:pt idx="5112">
                  <c:v>97.554000000000002</c:v>
                </c:pt>
                <c:pt idx="5113">
                  <c:v>97.748000000000005</c:v>
                </c:pt>
                <c:pt idx="5114">
                  <c:v>97.944999999999993</c:v>
                </c:pt>
                <c:pt idx="5115">
                  <c:v>98.141999999999996</c:v>
                </c:pt>
                <c:pt idx="5116">
                  <c:v>98.332999999999998</c:v>
                </c:pt>
                <c:pt idx="5117">
                  <c:v>98.516000000000005</c:v>
                </c:pt>
                <c:pt idx="5118">
                  <c:v>98.707999999999998</c:v>
                </c:pt>
                <c:pt idx="5119">
                  <c:v>98.896000000000001</c:v>
                </c:pt>
                <c:pt idx="5120">
                  <c:v>99.067999999999998</c:v>
                </c:pt>
                <c:pt idx="5121">
                  <c:v>99.230999999999995</c:v>
                </c:pt>
                <c:pt idx="5122">
                  <c:v>99.385999999999996</c:v>
                </c:pt>
                <c:pt idx="5123">
                  <c:v>99.534999999999997</c:v>
                </c:pt>
                <c:pt idx="5124">
                  <c:v>99.683999999999997</c:v>
                </c:pt>
                <c:pt idx="5125">
                  <c:v>99.826999999999998</c:v>
                </c:pt>
                <c:pt idx="5126">
                  <c:v>99.965000000000003</c:v>
                </c:pt>
                <c:pt idx="5127">
                  <c:v>100.11</c:v>
                </c:pt>
                <c:pt idx="5128">
                  <c:v>100.24</c:v>
                </c:pt>
                <c:pt idx="5129">
                  <c:v>100.35</c:v>
                </c:pt>
                <c:pt idx="5130">
                  <c:v>100.46</c:v>
                </c:pt>
                <c:pt idx="5131">
                  <c:v>100.56</c:v>
                </c:pt>
                <c:pt idx="5132">
                  <c:v>100.66</c:v>
                </c:pt>
                <c:pt idx="5133">
                  <c:v>100.77</c:v>
                </c:pt>
                <c:pt idx="5134">
                  <c:v>100.88</c:v>
                </c:pt>
                <c:pt idx="5135">
                  <c:v>101</c:v>
                </c:pt>
                <c:pt idx="5136">
                  <c:v>101.12</c:v>
                </c:pt>
                <c:pt idx="5137">
                  <c:v>101.23</c:v>
                </c:pt>
                <c:pt idx="5138">
                  <c:v>101.35</c:v>
                </c:pt>
                <c:pt idx="5139">
                  <c:v>101.46</c:v>
                </c:pt>
                <c:pt idx="5140">
                  <c:v>101.56</c:v>
                </c:pt>
                <c:pt idx="5141">
                  <c:v>101.66</c:v>
                </c:pt>
                <c:pt idx="5142">
                  <c:v>101.76</c:v>
                </c:pt>
                <c:pt idx="5143">
                  <c:v>101.85</c:v>
                </c:pt>
                <c:pt idx="5144">
                  <c:v>101.93</c:v>
                </c:pt>
                <c:pt idx="5145">
                  <c:v>102.01</c:v>
                </c:pt>
                <c:pt idx="5146">
                  <c:v>102.09</c:v>
                </c:pt>
                <c:pt idx="5147">
                  <c:v>102.15</c:v>
                </c:pt>
                <c:pt idx="5148">
                  <c:v>102.2</c:v>
                </c:pt>
                <c:pt idx="5149">
                  <c:v>102.24</c:v>
                </c:pt>
                <c:pt idx="5150">
                  <c:v>102.28</c:v>
                </c:pt>
                <c:pt idx="5151">
                  <c:v>102.32</c:v>
                </c:pt>
                <c:pt idx="5152">
                  <c:v>102.36</c:v>
                </c:pt>
                <c:pt idx="5153">
                  <c:v>102.39</c:v>
                </c:pt>
                <c:pt idx="5154">
                  <c:v>102.42</c:v>
                </c:pt>
                <c:pt idx="5155">
                  <c:v>102.48</c:v>
                </c:pt>
                <c:pt idx="5156">
                  <c:v>102.54</c:v>
                </c:pt>
                <c:pt idx="5157">
                  <c:v>102.6</c:v>
                </c:pt>
                <c:pt idx="5158">
                  <c:v>102.67</c:v>
                </c:pt>
                <c:pt idx="5159">
                  <c:v>102.74</c:v>
                </c:pt>
                <c:pt idx="5160">
                  <c:v>102.82</c:v>
                </c:pt>
                <c:pt idx="5161">
                  <c:v>102.9</c:v>
                </c:pt>
                <c:pt idx="5162">
                  <c:v>102.99</c:v>
                </c:pt>
                <c:pt idx="5163">
                  <c:v>103.08</c:v>
                </c:pt>
                <c:pt idx="5164">
                  <c:v>103.16</c:v>
                </c:pt>
                <c:pt idx="5165">
                  <c:v>103.23</c:v>
                </c:pt>
                <c:pt idx="5166">
                  <c:v>103.31</c:v>
                </c:pt>
                <c:pt idx="5167">
                  <c:v>103.38</c:v>
                </c:pt>
                <c:pt idx="5168">
                  <c:v>103.44</c:v>
                </c:pt>
                <c:pt idx="5169">
                  <c:v>103.48</c:v>
                </c:pt>
                <c:pt idx="5170">
                  <c:v>103.52</c:v>
                </c:pt>
                <c:pt idx="5171">
                  <c:v>103.55</c:v>
                </c:pt>
                <c:pt idx="5172">
                  <c:v>103.55</c:v>
                </c:pt>
                <c:pt idx="5173">
                  <c:v>103.55</c:v>
                </c:pt>
                <c:pt idx="5174">
                  <c:v>103.54</c:v>
                </c:pt>
                <c:pt idx="5175">
                  <c:v>103.54</c:v>
                </c:pt>
                <c:pt idx="5176">
                  <c:v>103.54</c:v>
                </c:pt>
                <c:pt idx="5177">
                  <c:v>103.55</c:v>
                </c:pt>
                <c:pt idx="5178">
                  <c:v>103.55</c:v>
                </c:pt>
                <c:pt idx="5179">
                  <c:v>103.55</c:v>
                </c:pt>
                <c:pt idx="5180">
                  <c:v>103.56</c:v>
                </c:pt>
                <c:pt idx="5181">
                  <c:v>103.58</c:v>
                </c:pt>
                <c:pt idx="5182">
                  <c:v>103.61</c:v>
                </c:pt>
                <c:pt idx="5183">
                  <c:v>103.64</c:v>
                </c:pt>
                <c:pt idx="5184">
                  <c:v>103.67</c:v>
                </c:pt>
                <c:pt idx="5185">
                  <c:v>103.7</c:v>
                </c:pt>
                <c:pt idx="5186">
                  <c:v>103.74</c:v>
                </c:pt>
                <c:pt idx="5187">
                  <c:v>103.78</c:v>
                </c:pt>
                <c:pt idx="5188">
                  <c:v>103.83</c:v>
                </c:pt>
                <c:pt idx="5189">
                  <c:v>103.88</c:v>
                </c:pt>
                <c:pt idx="5190">
                  <c:v>103.94</c:v>
                </c:pt>
                <c:pt idx="5191">
                  <c:v>103.99</c:v>
                </c:pt>
                <c:pt idx="5192">
                  <c:v>104.05</c:v>
                </c:pt>
                <c:pt idx="5193">
                  <c:v>104.1</c:v>
                </c:pt>
                <c:pt idx="5194">
                  <c:v>104.16</c:v>
                </c:pt>
                <c:pt idx="5195">
                  <c:v>104.22</c:v>
                </c:pt>
                <c:pt idx="5196">
                  <c:v>104.26</c:v>
                </c:pt>
                <c:pt idx="5197">
                  <c:v>104.3</c:v>
                </c:pt>
                <c:pt idx="5198">
                  <c:v>104.34</c:v>
                </c:pt>
                <c:pt idx="5199">
                  <c:v>104.38</c:v>
                </c:pt>
                <c:pt idx="5200">
                  <c:v>104.42</c:v>
                </c:pt>
                <c:pt idx="5201">
                  <c:v>104.46</c:v>
                </c:pt>
                <c:pt idx="5202">
                  <c:v>104.49</c:v>
                </c:pt>
                <c:pt idx="5203">
                  <c:v>104.5</c:v>
                </c:pt>
                <c:pt idx="5204">
                  <c:v>104.5</c:v>
                </c:pt>
                <c:pt idx="5205">
                  <c:v>104.49</c:v>
                </c:pt>
                <c:pt idx="5206">
                  <c:v>104.47</c:v>
                </c:pt>
                <c:pt idx="5207">
                  <c:v>104.46</c:v>
                </c:pt>
                <c:pt idx="5208">
                  <c:v>104.45</c:v>
                </c:pt>
                <c:pt idx="5209">
                  <c:v>104.42</c:v>
                </c:pt>
                <c:pt idx="5210">
                  <c:v>104.39</c:v>
                </c:pt>
                <c:pt idx="5211">
                  <c:v>104.37</c:v>
                </c:pt>
                <c:pt idx="5212">
                  <c:v>104.36</c:v>
                </c:pt>
                <c:pt idx="5213">
                  <c:v>104.35</c:v>
                </c:pt>
                <c:pt idx="5214">
                  <c:v>104.34</c:v>
                </c:pt>
                <c:pt idx="5215">
                  <c:v>104.33</c:v>
                </c:pt>
                <c:pt idx="5216">
                  <c:v>104.33</c:v>
                </c:pt>
                <c:pt idx="5217">
                  <c:v>104.34</c:v>
                </c:pt>
                <c:pt idx="5218">
                  <c:v>104.35</c:v>
                </c:pt>
                <c:pt idx="5219">
                  <c:v>104.36</c:v>
                </c:pt>
                <c:pt idx="5220">
                  <c:v>104.39</c:v>
                </c:pt>
                <c:pt idx="5221">
                  <c:v>104.41</c:v>
                </c:pt>
                <c:pt idx="5222">
                  <c:v>104.44</c:v>
                </c:pt>
                <c:pt idx="5223">
                  <c:v>104.46</c:v>
                </c:pt>
                <c:pt idx="5224">
                  <c:v>104.49</c:v>
                </c:pt>
                <c:pt idx="5225">
                  <c:v>104.52</c:v>
                </c:pt>
                <c:pt idx="5226">
                  <c:v>104.53</c:v>
                </c:pt>
                <c:pt idx="5227">
                  <c:v>104.55</c:v>
                </c:pt>
                <c:pt idx="5228">
                  <c:v>104.56</c:v>
                </c:pt>
                <c:pt idx="5229">
                  <c:v>104.57</c:v>
                </c:pt>
                <c:pt idx="5230">
                  <c:v>104.58</c:v>
                </c:pt>
                <c:pt idx="5231">
                  <c:v>104.59</c:v>
                </c:pt>
                <c:pt idx="5232">
                  <c:v>104.6</c:v>
                </c:pt>
                <c:pt idx="5233">
                  <c:v>104.61</c:v>
                </c:pt>
                <c:pt idx="5234">
                  <c:v>104.61</c:v>
                </c:pt>
                <c:pt idx="5235">
                  <c:v>104.6</c:v>
                </c:pt>
                <c:pt idx="5236">
                  <c:v>104.58</c:v>
                </c:pt>
                <c:pt idx="5237">
                  <c:v>104.55</c:v>
                </c:pt>
                <c:pt idx="5238">
                  <c:v>104.53</c:v>
                </c:pt>
                <c:pt idx="5239">
                  <c:v>104.52</c:v>
                </c:pt>
                <c:pt idx="5240">
                  <c:v>104.52</c:v>
                </c:pt>
                <c:pt idx="5241">
                  <c:v>104.52</c:v>
                </c:pt>
                <c:pt idx="5242">
                  <c:v>104.51</c:v>
                </c:pt>
                <c:pt idx="5243">
                  <c:v>104.51</c:v>
                </c:pt>
                <c:pt idx="5244">
                  <c:v>104.51</c:v>
                </c:pt>
                <c:pt idx="5245">
                  <c:v>104.52</c:v>
                </c:pt>
                <c:pt idx="5246">
                  <c:v>104.54</c:v>
                </c:pt>
                <c:pt idx="5247">
                  <c:v>104.55</c:v>
                </c:pt>
                <c:pt idx="5248">
                  <c:v>104.57</c:v>
                </c:pt>
                <c:pt idx="5249">
                  <c:v>104.59</c:v>
                </c:pt>
                <c:pt idx="5250">
                  <c:v>104.61</c:v>
                </c:pt>
                <c:pt idx="5251">
                  <c:v>104.63</c:v>
                </c:pt>
                <c:pt idx="5252">
                  <c:v>104.64</c:v>
                </c:pt>
                <c:pt idx="5253">
                  <c:v>104.66</c:v>
                </c:pt>
                <c:pt idx="5254">
                  <c:v>104.67</c:v>
                </c:pt>
                <c:pt idx="5255">
                  <c:v>104.68</c:v>
                </c:pt>
                <c:pt idx="5256">
                  <c:v>104.69</c:v>
                </c:pt>
                <c:pt idx="5257">
                  <c:v>104.71</c:v>
                </c:pt>
                <c:pt idx="5258">
                  <c:v>104.72</c:v>
                </c:pt>
                <c:pt idx="5259">
                  <c:v>104.73</c:v>
                </c:pt>
                <c:pt idx="5260">
                  <c:v>104.74</c:v>
                </c:pt>
                <c:pt idx="5261">
                  <c:v>104.74</c:v>
                </c:pt>
                <c:pt idx="5262">
                  <c:v>104.73</c:v>
                </c:pt>
                <c:pt idx="5263">
                  <c:v>104.73</c:v>
                </c:pt>
                <c:pt idx="5264">
                  <c:v>104.72</c:v>
                </c:pt>
                <c:pt idx="5265">
                  <c:v>104.71</c:v>
                </c:pt>
                <c:pt idx="5266">
                  <c:v>104.69</c:v>
                </c:pt>
                <c:pt idx="5267">
                  <c:v>104.67</c:v>
                </c:pt>
                <c:pt idx="5268">
                  <c:v>104.66</c:v>
                </c:pt>
                <c:pt idx="5269">
                  <c:v>104.65</c:v>
                </c:pt>
                <c:pt idx="5270">
                  <c:v>104.64</c:v>
                </c:pt>
                <c:pt idx="5271">
                  <c:v>104.64</c:v>
                </c:pt>
                <c:pt idx="5272">
                  <c:v>104.64</c:v>
                </c:pt>
                <c:pt idx="5273">
                  <c:v>104.64</c:v>
                </c:pt>
                <c:pt idx="5274">
                  <c:v>104.66</c:v>
                </c:pt>
                <c:pt idx="5275">
                  <c:v>104.68</c:v>
                </c:pt>
                <c:pt idx="5276">
                  <c:v>104.71</c:v>
                </c:pt>
                <c:pt idx="5277">
                  <c:v>104.74</c:v>
                </c:pt>
                <c:pt idx="5278">
                  <c:v>104.76</c:v>
                </c:pt>
                <c:pt idx="5279">
                  <c:v>104.78</c:v>
                </c:pt>
                <c:pt idx="5280">
                  <c:v>104.8</c:v>
                </c:pt>
                <c:pt idx="5281">
                  <c:v>104.81</c:v>
                </c:pt>
                <c:pt idx="5282">
                  <c:v>104.82</c:v>
                </c:pt>
                <c:pt idx="5283">
                  <c:v>104.83</c:v>
                </c:pt>
                <c:pt idx="5284">
                  <c:v>104.84</c:v>
                </c:pt>
                <c:pt idx="5285">
                  <c:v>104.84</c:v>
                </c:pt>
                <c:pt idx="5286">
                  <c:v>104.84</c:v>
                </c:pt>
                <c:pt idx="5287">
                  <c:v>104.84</c:v>
                </c:pt>
                <c:pt idx="5288">
                  <c:v>104.84</c:v>
                </c:pt>
                <c:pt idx="5289">
                  <c:v>104.84</c:v>
                </c:pt>
                <c:pt idx="5290">
                  <c:v>104.83</c:v>
                </c:pt>
                <c:pt idx="5291">
                  <c:v>104.81</c:v>
                </c:pt>
                <c:pt idx="5292">
                  <c:v>104.8</c:v>
                </c:pt>
                <c:pt idx="5293">
                  <c:v>104.79</c:v>
                </c:pt>
                <c:pt idx="5294">
                  <c:v>104.78</c:v>
                </c:pt>
                <c:pt idx="5295">
                  <c:v>104.78</c:v>
                </c:pt>
                <c:pt idx="5296">
                  <c:v>104.78</c:v>
                </c:pt>
                <c:pt idx="5297">
                  <c:v>104.78</c:v>
                </c:pt>
                <c:pt idx="5298">
                  <c:v>104.79</c:v>
                </c:pt>
                <c:pt idx="5299">
                  <c:v>104.81</c:v>
                </c:pt>
                <c:pt idx="5300">
                  <c:v>104.83</c:v>
                </c:pt>
                <c:pt idx="5301">
                  <c:v>104.85</c:v>
                </c:pt>
                <c:pt idx="5302">
                  <c:v>104.89</c:v>
                </c:pt>
                <c:pt idx="5303">
                  <c:v>104.92</c:v>
                </c:pt>
                <c:pt idx="5304">
                  <c:v>104.95</c:v>
                </c:pt>
                <c:pt idx="5305">
                  <c:v>104.97</c:v>
                </c:pt>
                <c:pt idx="5306">
                  <c:v>105</c:v>
                </c:pt>
                <c:pt idx="5307">
                  <c:v>105.02</c:v>
                </c:pt>
                <c:pt idx="5308">
                  <c:v>105.04</c:v>
                </c:pt>
                <c:pt idx="5309">
                  <c:v>105.05</c:v>
                </c:pt>
                <c:pt idx="5310">
                  <c:v>105.06</c:v>
                </c:pt>
                <c:pt idx="5311">
                  <c:v>105.07</c:v>
                </c:pt>
                <c:pt idx="5312">
                  <c:v>105.07</c:v>
                </c:pt>
                <c:pt idx="5313">
                  <c:v>105.07</c:v>
                </c:pt>
                <c:pt idx="5314">
                  <c:v>105.08</c:v>
                </c:pt>
                <c:pt idx="5315">
                  <c:v>105.09</c:v>
                </c:pt>
                <c:pt idx="5316">
                  <c:v>105.07</c:v>
                </c:pt>
                <c:pt idx="5317">
                  <c:v>105.04</c:v>
                </c:pt>
                <c:pt idx="5318">
                  <c:v>105.02</c:v>
                </c:pt>
                <c:pt idx="5319">
                  <c:v>105</c:v>
                </c:pt>
                <c:pt idx="5320">
                  <c:v>104.96</c:v>
                </c:pt>
                <c:pt idx="5321">
                  <c:v>104.92</c:v>
                </c:pt>
                <c:pt idx="5322">
                  <c:v>104.9</c:v>
                </c:pt>
                <c:pt idx="5323">
                  <c:v>104.88</c:v>
                </c:pt>
                <c:pt idx="5324">
                  <c:v>104.87</c:v>
                </c:pt>
                <c:pt idx="5325">
                  <c:v>104.87</c:v>
                </c:pt>
                <c:pt idx="5326">
                  <c:v>104.89</c:v>
                </c:pt>
                <c:pt idx="5327">
                  <c:v>104.9</c:v>
                </c:pt>
                <c:pt idx="5328">
                  <c:v>104.91</c:v>
                </c:pt>
                <c:pt idx="5329">
                  <c:v>104.91</c:v>
                </c:pt>
                <c:pt idx="5330">
                  <c:v>104.91</c:v>
                </c:pt>
                <c:pt idx="5331">
                  <c:v>104.92</c:v>
                </c:pt>
                <c:pt idx="5332">
                  <c:v>104.92</c:v>
                </c:pt>
                <c:pt idx="5333">
                  <c:v>104.91</c:v>
                </c:pt>
                <c:pt idx="5334">
                  <c:v>104.9</c:v>
                </c:pt>
                <c:pt idx="5335">
                  <c:v>104.9</c:v>
                </c:pt>
                <c:pt idx="5336">
                  <c:v>104.88</c:v>
                </c:pt>
                <c:pt idx="5337">
                  <c:v>104.86</c:v>
                </c:pt>
                <c:pt idx="5338">
                  <c:v>104.83</c:v>
                </c:pt>
                <c:pt idx="5339">
                  <c:v>104.81</c:v>
                </c:pt>
                <c:pt idx="5340">
                  <c:v>104.79</c:v>
                </c:pt>
                <c:pt idx="5341">
                  <c:v>104.78</c:v>
                </c:pt>
                <c:pt idx="5342">
                  <c:v>104.78</c:v>
                </c:pt>
                <c:pt idx="5343">
                  <c:v>104.77</c:v>
                </c:pt>
                <c:pt idx="5344">
                  <c:v>104.77</c:v>
                </c:pt>
                <c:pt idx="5345">
                  <c:v>104.78</c:v>
                </c:pt>
                <c:pt idx="5346">
                  <c:v>104.79</c:v>
                </c:pt>
                <c:pt idx="5347">
                  <c:v>104.8</c:v>
                </c:pt>
                <c:pt idx="5348">
                  <c:v>104.79</c:v>
                </c:pt>
                <c:pt idx="5349">
                  <c:v>104.78</c:v>
                </c:pt>
                <c:pt idx="5350">
                  <c:v>104.78</c:v>
                </c:pt>
                <c:pt idx="5351">
                  <c:v>104.78</c:v>
                </c:pt>
                <c:pt idx="5352">
                  <c:v>104.78</c:v>
                </c:pt>
                <c:pt idx="5353">
                  <c:v>104.77</c:v>
                </c:pt>
                <c:pt idx="5354">
                  <c:v>104.76</c:v>
                </c:pt>
                <c:pt idx="5355">
                  <c:v>104.75</c:v>
                </c:pt>
                <c:pt idx="5356">
                  <c:v>104.72</c:v>
                </c:pt>
                <c:pt idx="5357">
                  <c:v>104.69</c:v>
                </c:pt>
                <c:pt idx="5358">
                  <c:v>104.66</c:v>
                </c:pt>
                <c:pt idx="5359">
                  <c:v>104.62</c:v>
                </c:pt>
                <c:pt idx="5360">
                  <c:v>104.58</c:v>
                </c:pt>
                <c:pt idx="5361">
                  <c:v>104.54</c:v>
                </c:pt>
                <c:pt idx="5362">
                  <c:v>104.5</c:v>
                </c:pt>
                <c:pt idx="5363">
                  <c:v>104.44</c:v>
                </c:pt>
                <c:pt idx="5364">
                  <c:v>104.39</c:v>
                </c:pt>
                <c:pt idx="5365">
                  <c:v>104.34</c:v>
                </c:pt>
                <c:pt idx="5366">
                  <c:v>104.29</c:v>
                </c:pt>
                <c:pt idx="5367">
                  <c:v>104.25</c:v>
                </c:pt>
                <c:pt idx="5368">
                  <c:v>104.2</c:v>
                </c:pt>
                <c:pt idx="5369">
                  <c:v>104.15</c:v>
                </c:pt>
                <c:pt idx="5370">
                  <c:v>104.11</c:v>
                </c:pt>
                <c:pt idx="5371">
                  <c:v>104.06</c:v>
                </c:pt>
                <c:pt idx="5372">
                  <c:v>104.01</c:v>
                </c:pt>
                <c:pt idx="5373">
                  <c:v>103.95</c:v>
                </c:pt>
                <c:pt idx="5374">
                  <c:v>103.89</c:v>
                </c:pt>
                <c:pt idx="5375">
                  <c:v>103.84</c:v>
                </c:pt>
                <c:pt idx="5376">
                  <c:v>103.8</c:v>
                </c:pt>
                <c:pt idx="5377">
                  <c:v>103.76</c:v>
                </c:pt>
                <c:pt idx="5378">
                  <c:v>103.71</c:v>
                </c:pt>
                <c:pt idx="5379">
                  <c:v>103.67</c:v>
                </c:pt>
                <c:pt idx="5380">
                  <c:v>103.62</c:v>
                </c:pt>
                <c:pt idx="5381">
                  <c:v>103.57</c:v>
                </c:pt>
                <c:pt idx="5382">
                  <c:v>103.52</c:v>
                </c:pt>
                <c:pt idx="5383">
                  <c:v>103.47</c:v>
                </c:pt>
                <c:pt idx="5384">
                  <c:v>103.41</c:v>
                </c:pt>
                <c:pt idx="5385">
                  <c:v>103.36</c:v>
                </c:pt>
                <c:pt idx="5386">
                  <c:v>103.32</c:v>
                </c:pt>
                <c:pt idx="5387">
                  <c:v>103.28</c:v>
                </c:pt>
                <c:pt idx="5388">
                  <c:v>103.23</c:v>
                </c:pt>
                <c:pt idx="5389">
                  <c:v>103.2</c:v>
                </c:pt>
                <c:pt idx="5390">
                  <c:v>103.15</c:v>
                </c:pt>
                <c:pt idx="5391">
                  <c:v>103.12</c:v>
                </c:pt>
                <c:pt idx="5392">
                  <c:v>103.1</c:v>
                </c:pt>
                <c:pt idx="5393">
                  <c:v>103.07</c:v>
                </c:pt>
                <c:pt idx="5394">
                  <c:v>103.04</c:v>
                </c:pt>
                <c:pt idx="5395">
                  <c:v>103.02</c:v>
                </c:pt>
                <c:pt idx="5396">
                  <c:v>102.98</c:v>
                </c:pt>
                <c:pt idx="5397">
                  <c:v>102.95</c:v>
                </c:pt>
                <c:pt idx="5398">
                  <c:v>102.92</c:v>
                </c:pt>
                <c:pt idx="5399">
                  <c:v>102.89</c:v>
                </c:pt>
                <c:pt idx="5400">
                  <c:v>102.86</c:v>
                </c:pt>
                <c:pt idx="5401">
                  <c:v>102.83</c:v>
                </c:pt>
                <c:pt idx="5402">
                  <c:v>102.81</c:v>
                </c:pt>
                <c:pt idx="5403">
                  <c:v>102.78</c:v>
                </c:pt>
                <c:pt idx="5404">
                  <c:v>102.75</c:v>
                </c:pt>
                <c:pt idx="5405">
                  <c:v>102.71</c:v>
                </c:pt>
                <c:pt idx="5406">
                  <c:v>102.67</c:v>
                </c:pt>
                <c:pt idx="5407">
                  <c:v>102.64</c:v>
                </c:pt>
                <c:pt idx="5408">
                  <c:v>102.6</c:v>
                </c:pt>
                <c:pt idx="5409">
                  <c:v>102.58</c:v>
                </c:pt>
                <c:pt idx="5410">
                  <c:v>102.56</c:v>
                </c:pt>
                <c:pt idx="5411">
                  <c:v>102.55</c:v>
                </c:pt>
                <c:pt idx="5412">
                  <c:v>102.54</c:v>
                </c:pt>
                <c:pt idx="5413">
                  <c:v>102.53</c:v>
                </c:pt>
                <c:pt idx="5414">
                  <c:v>102.53</c:v>
                </c:pt>
                <c:pt idx="5415">
                  <c:v>102.52</c:v>
                </c:pt>
                <c:pt idx="5416">
                  <c:v>102.51</c:v>
                </c:pt>
                <c:pt idx="5417">
                  <c:v>102.5</c:v>
                </c:pt>
                <c:pt idx="5418">
                  <c:v>102.51</c:v>
                </c:pt>
                <c:pt idx="5419">
                  <c:v>102.53</c:v>
                </c:pt>
                <c:pt idx="5420">
                  <c:v>102.56</c:v>
                </c:pt>
                <c:pt idx="5421">
                  <c:v>102.59</c:v>
                </c:pt>
                <c:pt idx="5422">
                  <c:v>102.63</c:v>
                </c:pt>
                <c:pt idx="5423">
                  <c:v>102.68</c:v>
                </c:pt>
                <c:pt idx="5424">
                  <c:v>102.72</c:v>
                </c:pt>
                <c:pt idx="5425">
                  <c:v>102.76</c:v>
                </c:pt>
                <c:pt idx="5426">
                  <c:v>102.8</c:v>
                </c:pt>
                <c:pt idx="5427">
                  <c:v>102.83</c:v>
                </c:pt>
                <c:pt idx="5428">
                  <c:v>102.86</c:v>
                </c:pt>
                <c:pt idx="5429">
                  <c:v>102.88</c:v>
                </c:pt>
                <c:pt idx="5430">
                  <c:v>102.89</c:v>
                </c:pt>
                <c:pt idx="5431">
                  <c:v>102.9</c:v>
                </c:pt>
                <c:pt idx="5432">
                  <c:v>102.91</c:v>
                </c:pt>
                <c:pt idx="5433">
                  <c:v>102.9</c:v>
                </c:pt>
                <c:pt idx="5434">
                  <c:v>102.88</c:v>
                </c:pt>
                <c:pt idx="5435">
                  <c:v>102.86</c:v>
                </c:pt>
                <c:pt idx="5436">
                  <c:v>102.83</c:v>
                </c:pt>
                <c:pt idx="5437">
                  <c:v>102.79</c:v>
                </c:pt>
                <c:pt idx="5438">
                  <c:v>102.75</c:v>
                </c:pt>
                <c:pt idx="5439">
                  <c:v>102.71</c:v>
                </c:pt>
                <c:pt idx="5440">
                  <c:v>102.67</c:v>
                </c:pt>
                <c:pt idx="5441">
                  <c:v>102.64</c:v>
                </c:pt>
                <c:pt idx="5442">
                  <c:v>102.61</c:v>
                </c:pt>
                <c:pt idx="5443">
                  <c:v>102.58</c:v>
                </c:pt>
                <c:pt idx="5444">
                  <c:v>102.55</c:v>
                </c:pt>
                <c:pt idx="5445">
                  <c:v>102.52</c:v>
                </c:pt>
                <c:pt idx="5446">
                  <c:v>102.5</c:v>
                </c:pt>
                <c:pt idx="5447">
                  <c:v>102.48</c:v>
                </c:pt>
                <c:pt idx="5448">
                  <c:v>102.46</c:v>
                </c:pt>
                <c:pt idx="5449">
                  <c:v>102.46</c:v>
                </c:pt>
                <c:pt idx="5450">
                  <c:v>102.45</c:v>
                </c:pt>
                <c:pt idx="5451">
                  <c:v>102.45</c:v>
                </c:pt>
                <c:pt idx="5452">
                  <c:v>102.46</c:v>
                </c:pt>
                <c:pt idx="5453">
                  <c:v>102.46</c:v>
                </c:pt>
                <c:pt idx="5454">
                  <c:v>102.48</c:v>
                </c:pt>
                <c:pt idx="5455">
                  <c:v>102.49</c:v>
                </c:pt>
                <c:pt idx="5456">
                  <c:v>102.5</c:v>
                </c:pt>
                <c:pt idx="5457">
                  <c:v>102.52</c:v>
                </c:pt>
                <c:pt idx="5458">
                  <c:v>102.54</c:v>
                </c:pt>
                <c:pt idx="5459">
                  <c:v>102.55</c:v>
                </c:pt>
                <c:pt idx="5460">
                  <c:v>102.56</c:v>
                </c:pt>
                <c:pt idx="5461">
                  <c:v>102.57</c:v>
                </c:pt>
                <c:pt idx="5462">
                  <c:v>102.58</c:v>
                </c:pt>
                <c:pt idx="5463">
                  <c:v>102.59</c:v>
                </c:pt>
                <c:pt idx="5464">
                  <c:v>102.58</c:v>
                </c:pt>
                <c:pt idx="5465">
                  <c:v>102.58</c:v>
                </c:pt>
                <c:pt idx="5466">
                  <c:v>102.59</c:v>
                </c:pt>
                <c:pt idx="5467">
                  <c:v>102.59</c:v>
                </c:pt>
                <c:pt idx="5468">
                  <c:v>102.58</c:v>
                </c:pt>
                <c:pt idx="5469">
                  <c:v>102.58</c:v>
                </c:pt>
                <c:pt idx="5470">
                  <c:v>102.58</c:v>
                </c:pt>
                <c:pt idx="5471">
                  <c:v>102.58</c:v>
                </c:pt>
                <c:pt idx="5472">
                  <c:v>102.58</c:v>
                </c:pt>
                <c:pt idx="5473">
                  <c:v>102.58</c:v>
                </c:pt>
                <c:pt idx="5474">
                  <c:v>102.58</c:v>
                </c:pt>
                <c:pt idx="5475">
                  <c:v>102.58</c:v>
                </c:pt>
                <c:pt idx="5476">
                  <c:v>102.59</c:v>
                </c:pt>
                <c:pt idx="5477">
                  <c:v>102.59</c:v>
                </c:pt>
                <c:pt idx="5478">
                  <c:v>102.6</c:v>
                </c:pt>
                <c:pt idx="5479">
                  <c:v>102.61</c:v>
                </c:pt>
                <c:pt idx="5480">
                  <c:v>102.61</c:v>
                </c:pt>
                <c:pt idx="5481">
                  <c:v>102.61</c:v>
                </c:pt>
                <c:pt idx="5482">
                  <c:v>102.61</c:v>
                </c:pt>
                <c:pt idx="5483">
                  <c:v>102.61</c:v>
                </c:pt>
                <c:pt idx="5484">
                  <c:v>102.6</c:v>
                </c:pt>
                <c:pt idx="5485">
                  <c:v>102.58</c:v>
                </c:pt>
                <c:pt idx="5486">
                  <c:v>102.56</c:v>
                </c:pt>
                <c:pt idx="5487">
                  <c:v>102.55</c:v>
                </c:pt>
                <c:pt idx="5488">
                  <c:v>102.54</c:v>
                </c:pt>
                <c:pt idx="5489">
                  <c:v>102.53</c:v>
                </c:pt>
                <c:pt idx="5490">
                  <c:v>102.53</c:v>
                </c:pt>
                <c:pt idx="5491">
                  <c:v>102.53</c:v>
                </c:pt>
                <c:pt idx="5492">
                  <c:v>102.54</c:v>
                </c:pt>
                <c:pt idx="5493">
                  <c:v>102.55</c:v>
                </c:pt>
                <c:pt idx="5494">
                  <c:v>102.57</c:v>
                </c:pt>
                <c:pt idx="5495">
                  <c:v>102.59</c:v>
                </c:pt>
                <c:pt idx="5496">
                  <c:v>102.6</c:v>
                </c:pt>
                <c:pt idx="5497">
                  <c:v>102.62</c:v>
                </c:pt>
                <c:pt idx="5498">
                  <c:v>102.64</c:v>
                </c:pt>
                <c:pt idx="5499">
                  <c:v>102.67</c:v>
                </c:pt>
                <c:pt idx="5500">
                  <c:v>102.71</c:v>
                </c:pt>
                <c:pt idx="5501">
                  <c:v>102.75</c:v>
                </c:pt>
                <c:pt idx="5502">
                  <c:v>102.78</c:v>
                </c:pt>
                <c:pt idx="5503">
                  <c:v>102.81</c:v>
                </c:pt>
                <c:pt idx="5504">
                  <c:v>102.83</c:v>
                </c:pt>
                <c:pt idx="5505">
                  <c:v>102.85</c:v>
                </c:pt>
                <c:pt idx="5506">
                  <c:v>102.87</c:v>
                </c:pt>
                <c:pt idx="5507">
                  <c:v>102.89</c:v>
                </c:pt>
                <c:pt idx="5508">
                  <c:v>102.9</c:v>
                </c:pt>
                <c:pt idx="5509">
                  <c:v>102.93</c:v>
                </c:pt>
                <c:pt idx="5510">
                  <c:v>102.96</c:v>
                </c:pt>
                <c:pt idx="5511">
                  <c:v>102.99</c:v>
                </c:pt>
                <c:pt idx="5512">
                  <c:v>103.03</c:v>
                </c:pt>
                <c:pt idx="5513">
                  <c:v>103.06</c:v>
                </c:pt>
                <c:pt idx="5514">
                  <c:v>103.09</c:v>
                </c:pt>
                <c:pt idx="5515">
                  <c:v>103.12</c:v>
                </c:pt>
                <c:pt idx="5516">
                  <c:v>103.15</c:v>
                </c:pt>
                <c:pt idx="5517">
                  <c:v>103.16</c:v>
                </c:pt>
                <c:pt idx="5518">
                  <c:v>103.17</c:v>
                </c:pt>
                <c:pt idx="5519">
                  <c:v>103.18</c:v>
                </c:pt>
                <c:pt idx="5520">
                  <c:v>103.2</c:v>
                </c:pt>
                <c:pt idx="5521">
                  <c:v>103.22</c:v>
                </c:pt>
                <c:pt idx="5522">
                  <c:v>103.25</c:v>
                </c:pt>
                <c:pt idx="5523">
                  <c:v>103.28</c:v>
                </c:pt>
                <c:pt idx="5524">
                  <c:v>103.31</c:v>
                </c:pt>
                <c:pt idx="5525">
                  <c:v>103.35</c:v>
                </c:pt>
                <c:pt idx="5526">
                  <c:v>103.39</c:v>
                </c:pt>
                <c:pt idx="5527">
                  <c:v>103.44</c:v>
                </c:pt>
                <c:pt idx="5528">
                  <c:v>103.48</c:v>
                </c:pt>
                <c:pt idx="5529">
                  <c:v>103.52</c:v>
                </c:pt>
                <c:pt idx="5530">
                  <c:v>103.56</c:v>
                </c:pt>
                <c:pt idx="5531">
                  <c:v>103.6</c:v>
                </c:pt>
                <c:pt idx="5532">
                  <c:v>103.64</c:v>
                </c:pt>
                <c:pt idx="5533">
                  <c:v>103.69</c:v>
                </c:pt>
                <c:pt idx="5534">
                  <c:v>103.75</c:v>
                </c:pt>
                <c:pt idx="5535">
                  <c:v>103.8</c:v>
                </c:pt>
                <c:pt idx="5536">
                  <c:v>103.84</c:v>
                </c:pt>
                <c:pt idx="5537">
                  <c:v>103.89</c:v>
                </c:pt>
                <c:pt idx="5538">
                  <c:v>103.97</c:v>
                </c:pt>
                <c:pt idx="5539">
                  <c:v>104.04</c:v>
                </c:pt>
                <c:pt idx="5540">
                  <c:v>104.1</c:v>
                </c:pt>
                <c:pt idx="5541">
                  <c:v>104.18</c:v>
                </c:pt>
                <c:pt idx="5542">
                  <c:v>104.26</c:v>
                </c:pt>
                <c:pt idx="5543">
                  <c:v>104.34</c:v>
                </c:pt>
                <c:pt idx="5544">
                  <c:v>104.45</c:v>
                </c:pt>
                <c:pt idx="5545">
                  <c:v>104.57</c:v>
                </c:pt>
                <c:pt idx="5546">
                  <c:v>104.69</c:v>
                </c:pt>
                <c:pt idx="5547">
                  <c:v>104.8</c:v>
                </c:pt>
                <c:pt idx="5548">
                  <c:v>104.92</c:v>
                </c:pt>
                <c:pt idx="5549">
                  <c:v>105.04</c:v>
                </c:pt>
                <c:pt idx="5550">
                  <c:v>105.17</c:v>
                </c:pt>
                <c:pt idx="5551">
                  <c:v>105.26</c:v>
                </c:pt>
                <c:pt idx="5552">
                  <c:v>105.35</c:v>
                </c:pt>
                <c:pt idx="5553">
                  <c:v>105.42</c:v>
                </c:pt>
                <c:pt idx="5554">
                  <c:v>105.49</c:v>
                </c:pt>
                <c:pt idx="5555">
                  <c:v>105.54</c:v>
                </c:pt>
                <c:pt idx="5556">
                  <c:v>105.58</c:v>
                </c:pt>
                <c:pt idx="5557">
                  <c:v>105.6</c:v>
                </c:pt>
                <c:pt idx="5558">
                  <c:v>105.61</c:v>
                </c:pt>
                <c:pt idx="5559">
                  <c:v>105.6</c:v>
                </c:pt>
                <c:pt idx="5560">
                  <c:v>105.6</c:v>
                </c:pt>
                <c:pt idx="5561">
                  <c:v>105.59</c:v>
                </c:pt>
                <c:pt idx="5562">
                  <c:v>105.57</c:v>
                </c:pt>
                <c:pt idx="5563">
                  <c:v>105.56</c:v>
                </c:pt>
                <c:pt idx="5564">
                  <c:v>105.55</c:v>
                </c:pt>
                <c:pt idx="5565">
                  <c:v>105.53</c:v>
                </c:pt>
                <c:pt idx="5566">
                  <c:v>105.52</c:v>
                </c:pt>
                <c:pt idx="5567">
                  <c:v>105.52</c:v>
                </c:pt>
                <c:pt idx="5568">
                  <c:v>105.54</c:v>
                </c:pt>
                <c:pt idx="5569">
                  <c:v>105.55</c:v>
                </c:pt>
                <c:pt idx="5570">
                  <c:v>105.56</c:v>
                </c:pt>
                <c:pt idx="5571">
                  <c:v>105.56</c:v>
                </c:pt>
                <c:pt idx="5572">
                  <c:v>105.55</c:v>
                </c:pt>
                <c:pt idx="5573">
                  <c:v>105.56</c:v>
                </c:pt>
                <c:pt idx="5574">
                  <c:v>105.56</c:v>
                </c:pt>
                <c:pt idx="5575">
                  <c:v>105.55</c:v>
                </c:pt>
                <c:pt idx="5576">
                  <c:v>105.54</c:v>
                </c:pt>
                <c:pt idx="5577">
                  <c:v>105.53</c:v>
                </c:pt>
                <c:pt idx="5578">
                  <c:v>105.5</c:v>
                </c:pt>
                <c:pt idx="5579">
                  <c:v>105.48</c:v>
                </c:pt>
                <c:pt idx="5580">
                  <c:v>105.46</c:v>
                </c:pt>
                <c:pt idx="5581">
                  <c:v>105.43</c:v>
                </c:pt>
                <c:pt idx="5582">
                  <c:v>105.42</c:v>
                </c:pt>
                <c:pt idx="5583">
                  <c:v>105.42</c:v>
                </c:pt>
                <c:pt idx="5584">
                  <c:v>105.42</c:v>
                </c:pt>
                <c:pt idx="5585">
                  <c:v>105.44</c:v>
                </c:pt>
                <c:pt idx="5586">
                  <c:v>105.46</c:v>
                </c:pt>
                <c:pt idx="5587">
                  <c:v>105.5</c:v>
                </c:pt>
                <c:pt idx="5588">
                  <c:v>105.52</c:v>
                </c:pt>
                <c:pt idx="5589">
                  <c:v>105.54</c:v>
                </c:pt>
                <c:pt idx="5590">
                  <c:v>105.56</c:v>
                </c:pt>
                <c:pt idx="5591">
                  <c:v>105.59</c:v>
                </c:pt>
                <c:pt idx="5592">
                  <c:v>105.62</c:v>
                </c:pt>
                <c:pt idx="5593">
                  <c:v>105.62</c:v>
                </c:pt>
                <c:pt idx="5594">
                  <c:v>105.63</c:v>
                </c:pt>
                <c:pt idx="5595">
                  <c:v>105.65</c:v>
                </c:pt>
                <c:pt idx="5596">
                  <c:v>105.68</c:v>
                </c:pt>
                <c:pt idx="5597">
                  <c:v>105.7</c:v>
                </c:pt>
                <c:pt idx="5598">
                  <c:v>105.73</c:v>
                </c:pt>
                <c:pt idx="5599">
                  <c:v>105.76</c:v>
                </c:pt>
                <c:pt idx="5600">
                  <c:v>105.79</c:v>
                </c:pt>
                <c:pt idx="5601">
                  <c:v>105.81</c:v>
                </c:pt>
                <c:pt idx="5602">
                  <c:v>105.82</c:v>
                </c:pt>
                <c:pt idx="5603">
                  <c:v>105.84</c:v>
                </c:pt>
                <c:pt idx="5604">
                  <c:v>105.86</c:v>
                </c:pt>
                <c:pt idx="5605">
                  <c:v>105.88</c:v>
                </c:pt>
                <c:pt idx="5606">
                  <c:v>105.9</c:v>
                </c:pt>
                <c:pt idx="5607">
                  <c:v>105.91</c:v>
                </c:pt>
                <c:pt idx="5608">
                  <c:v>105.92</c:v>
                </c:pt>
                <c:pt idx="5609">
                  <c:v>105.92</c:v>
                </c:pt>
                <c:pt idx="5610">
                  <c:v>105.91</c:v>
                </c:pt>
                <c:pt idx="5611">
                  <c:v>105.9</c:v>
                </c:pt>
                <c:pt idx="5612">
                  <c:v>105.9</c:v>
                </c:pt>
                <c:pt idx="5613">
                  <c:v>105.92</c:v>
                </c:pt>
                <c:pt idx="5614">
                  <c:v>105.93</c:v>
                </c:pt>
                <c:pt idx="5615">
                  <c:v>105.95</c:v>
                </c:pt>
                <c:pt idx="5616">
                  <c:v>105.97</c:v>
                </c:pt>
                <c:pt idx="5617">
                  <c:v>105.99</c:v>
                </c:pt>
                <c:pt idx="5618">
                  <c:v>106.02</c:v>
                </c:pt>
                <c:pt idx="5619">
                  <c:v>106.04</c:v>
                </c:pt>
                <c:pt idx="5620">
                  <c:v>106.07</c:v>
                </c:pt>
                <c:pt idx="5621">
                  <c:v>106.1</c:v>
                </c:pt>
                <c:pt idx="5622">
                  <c:v>106.13</c:v>
                </c:pt>
                <c:pt idx="5623">
                  <c:v>106.15</c:v>
                </c:pt>
                <c:pt idx="5624">
                  <c:v>106.18</c:v>
                </c:pt>
                <c:pt idx="5625">
                  <c:v>106.21</c:v>
                </c:pt>
                <c:pt idx="5626">
                  <c:v>106.24</c:v>
                </c:pt>
                <c:pt idx="5627">
                  <c:v>106.25</c:v>
                </c:pt>
                <c:pt idx="5628">
                  <c:v>106.26</c:v>
                </c:pt>
                <c:pt idx="5629">
                  <c:v>106.25</c:v>
                </c:pt>
                <c:pt idx="5630">
                  <c:v>106.25</c:v>
                </c:pt>
                <c:pt idx="5631">
                  <c:v>106.25</c:v>
                </c:pt>
                <c:pt idx="5632">
                  <c:v>106.25</c:v>
                </c:pt>
                <c:pt idx="5633">
                  <c:v>106.23</c:v>
                </c:pt>
                <c:pt idx="5634">
                  <c:v>106.21</c:v>
                </c:pt>
                <c:pt idx="5635">
                  <c:v>106.18</c:v>
                </c:pt>
                <c:pt idx="5636">
                  <c:v>106.16</c:v>
                </c:pt>
                <c:pt idx="5637">
                  <c:v>106.14</c:v>
                </c:pt>
                <c:pt idx="5638">
                  <c:v>106.12</c:v>
                </c:pt>
                <c:pt idx="5639">
                  <c:v>106.11</c:v>
                </c:pt>
                <c:pt idx="5640">
                  <c:v>106.1</c:v>
                </c:pt>
                <c:pt idx="5641">
                  <c:v>106.09</c:v>
                </c:pt>
                <c:pt idx="5642">
                  <c:v>106.07</c:v>
                </c:pt>
                <c:pt idx="5643">
                  <c:v>106.07</c:v>
                </c:pt>
                <c:pt idx="5644">
                  <c:v>106.08</c:v>
                </c:pt>
                <c:pt idx="5645">
                  <c:v>106.1</c:v>
                </c:pt>
                <c:pt idx="5646">
                  <c:v>106.13</c:v>
                </c:pt>
                <c:pt idx="5647">
                  <c:v>106.16</c:v>
                </c:pt>
                <c:pt idx="5648">
                  <c:v>106.19</c:v>
                </c:pt>
                <c:pt idx="5649">
                  <c:v>106.22</c:v>
                </c:pt>
                <c:pt idx="5650">
                  <c:v>106.23</c:v>
                </c:pt>
                <c:pt idx="5651">
                  <c:v>106.25</c:v>
                </c:pt>
                <c:pt idx="5652">
                  <c:v>106.27</c:v>
                </c:pt>
                <c:pt idx="5653">
                  <c:v>106.27</c:v>
                </c:pt>
                <c:pt idx="5654">
                  <c:v>106.28</c:v>
                </c:pt>
                <c:pt idx="5655">
                  <c:v>106.29</c:v>
                </c:pt>
                <c:pt idx="5656">
                  <c:v>106.29</c:v>
                </c:pt>
                <c:pt idx="5657">
                  <c:v>106.29</c:v>
                </c:pt>
                <c:pt idx="5658">
                  <c:v>106.28</c:v>
                </c:pt>
                <c:pt idx="5659">
                  <c:v>106.27</c:v>
                </c:pt>
                <c:pt idx="5660">
                  <c:v>106.25</c:v>
                </c:pt>
                <c:pt idx="5661">
                  <c:v>106.23</c:v>
                </c:pt>
                <c:pt idx="5662">
                  <c:v>106.21</c:v>
                </c:pt>
                <c:pt idx="5663">
                  <c:v>106.19</c:v>
                </c:pt>
                <c:pt idx="5664">
                  <c:v>106.18</c:v>
                </c:pt>
                <c:pt idx="5665">
                  <c:v>106.18</c:v>
                </c:pt>
                <c:pt idx="5666">
                  <c:v>106.18</c:v>
                </c:pt>
                <c:pt idx="5667">
                  <c:v>106.19</c:v>
                </c:pt>
                <c:pt idx="5668">
                  <c:v>106.2</c:v>
                </c:pt>
                <c:pt idx="5669">
                  <c:v>106.21</c:v>
                </c:pt>
                <c:pt idx="5670">
                  <c:v>106.23</c:v>
                </c:pt>
                <c:pt idx="5671">
                  <c:v>106.24</c:v>
                </c:pt>
                <c:pt idx="5672">
                  <c:v>106.26</c:v>
                </c:pt>
                <c:pt idx="5673">
                  <c:v>106.28</c:v>
                </c:pt>
                <c:pt idx="5674">
                  <c:v>106.3</c:v>
                </c:pt>
                <c:pt idx="5675">
                  <c:v>106.31</c:v>
                </c:pt>
                <c:pt idx="5676">
                  <c:v>106.32</c:v>
                </c:pt>
                <c:pt idx="5677">
                  <c:v>106.33</c:v>
                </c:pt>
                <c:pt idx="5678">
                  <c:v>106.33</c:v>
                </c:pt>
                <c:pt idx="5679">
                  <c:v>106.32</c:v>
                </c:pt>
                <c:pt idx="5680">
                  <c:v>106.31</c:v>
                </c:pt>
                <c:pt idx="5681">
                  <c:v>106.31</c:v>
                </c:pt>
                <c:pt idx="5682">
                  <c:v>106.3</c:v>
                </c:pt>
                <c:pt idx="5683">
                  <c:v>106.3</c:v>
                </c:pt>
                <c:pt idx="5684">
                  <c:v>106.29</c:v>
                </c:pt>
                <c:pt idx="5685">
                  <c:v>106.28</c:v>
                </c:pt>
                <c:pt idx="5686">
                  <c:v>106.28</c:v>
                </c:pt>
                <c:pt idx="5687">
                  <c:v>106.28</c:v>
                </c:pt>
                <c:pt idx="5688">
                  <c:v>106.29</c:v>
                </c:pt>
                <c:pt idx="5689">
                  <c:v>106.31</c:v>
                </c:pt>
                <c:pt idx="5690">
                  <c:v>106.34</c:v>
                </c:pt>
                <c:pt idx="5691">
                  <c:v>106.36</c:v>
                </c:pt>
                <c:pt idx="5692">
                  <c:v>106.39</c:v>
                </c:pt>
                <c:pt idx="5693">
                  <c:v>106.42</c:v>
                </c:pt>
                <c:pt idx="5694">
                  <c:v>106.43</c:v>
                </c:pt>
                <c:pt idx="5695">
                  <c:v>106.44</c:v>
                </c:pt>
                <c:pt idx="5696">
                  <c:v>106.45</c:v>
                </c:pt>
                <c:pt idx="5697">
                  <c:v>106.45</c:v>
                </c:pt>
                <c:pt idx="5698">
                  <c:v>106.45</c:v>
                </c:pt>
                <c:pt idx="5699">
                  <c:v>106.46</c:v>
                </c:pt>
                <c:pt idx="5700">
                  <c:v>106.49</c:v>
                </c:pt>
                <c:pt idx="5701">
                  <c:v>106.5</c:v>
                </c:pt>
                <c:pt idx="5702">
                  <c:v>106.49</c:v>
                </c:pt>
                <c:pt idx="5703">
                  <c:v>106.49</c:v>
                </c:pt>
                <c:pt idx="5704">
                  <c:v>106.49</c:v>
                </c:pt>
                <c:pt idx="5705">
                  <c:v>106.47</c:v>
                </c:pt>
                <c:pt idx="5706">
                  <c:v>106.43</c:v>
                </c:pt>
                <c:pt idx="5707">
                  <c:v>106.4</c:v>
                </c:pt>
                <c:pt idx="5708">
                  <c:v>106.35</c:v>
                </c:pt>
                <c:pt idx="5709">
                  <c:v>106.3</c:v>
                </c:pt>
                <c:pt idx="5710">
                  <c:v>106.23</c:v>
                </c:pt>
                <c:pt idx="5711">
                  <c:v>106.15</c:v>
                </c:pt>
                <c:pt idx="5712">
                  <c:v>106.05</c:v>
                </c:pt>
                <c:pt idx="5713">
                  <c:v>105.94</c:v>
                </c:pt>
                <c:pt idx="5714">
                  <c:v>105.82</c:v>
                </c:pt>
                <c:pt idx="5715">
                  <c:v>105.68</c:v>
                </c:pt>
                <c:pt idx="5716">
                  <c:v>105.53</c:v>
                </c:pt>
                <c:pt idx="5717">
                  <c:v>105.35</c:v>
                </c:pt>
                <c:pt idx="5718">
                  <c:v>105.17</c:v>
                </c:pt>
                <c:pt idx="5719">
                  <c:v>104.96</c:v>
                </c:pt>
                <c:pt idx="5720">
                  <c:v>104.74</c:v>
                </c:pt>
                <c:pt idx="5721">
                  <c:v>104.51</c:v>
                </c:pt>
                <c:pt idx="5722">
                  <c:v>104.28</c:v>
                </c:pt>
                <c:pt idx="5723">
                  <c:v>104.04</c:v>
                </c:pt>
                <c:pt idx="5724">
                  <c:v>103.78</c:v>
                </c:pt>
                <c:pt idx="5725">
                  <c:v>103.51</c:v>
                </c:pt>
                <c:pt idx="5726">
                  <c:v>103.25</c:v>
                </c:pt>
                <c:pt idx="5727">
                  <c:v>103</c:v>
                </c:pt>
                <c:pt idx="5728">
                  <c:v>102.75</c:v>
                </c:pt>
                <c:pt idx="5729">
                  <c:v>102.51</c:v>
                </c:pt>
                <c:pt idx="5730">
                  <c:v>102.28</c:v>
                </c:pt>
                <c:pt idx="5731">
                  <c:v>102.03</c:v>
                </c:pt>
                <c:pt idx="5732">
                  <c:v>101.8</c:v>
                </c:pt>
                <c:pt idx="5733">
                  <c:v>101.57</c:v>
                </c:pt>
                <c:pt idx="5734">
                  <c:v>101.33</c:v>
                </c:pt>
                <c:pt idx="5735">
                  <c:v>101.11</c:v>
                </c:pt>
                <c:pt idx="5736">
                  <c:v>100.86</c:v>
                </c:pt>
                <c:pt idx="5737">
                  <c:v>100.6</c:v>
                </c:pt>
                <c:pt idx="5738">
                  <c:v>100.35</c:v>
                </c:pt>
                <c:pt idx="5739">
                  <c:v>100.11</c:v>
                </c:pt>
                <c:pt idx="5740">
                  <c:v>99.858999999999995</c:v>
                </c:pt>
                <c:pt idx="5741">
                  <c:v>99.608999999999995</c:v>
                </c:pt>
                <c:pt idx="5742">
                  <c:v>99.366</c:v>
                </c:pt>
                <c:pt idx="5743">
                  <c:v>99.120999999999995</c:v>
                </c:pt>
                <c:pt idx="5744">
                  <c:v>98.88</c:v>
                </c:pt>
                <c:pt idx="5745">
                  <c:v>98.634</c:v>
                </c:pt>
                <c:pt idx="5746">
                  <c:v>98.388999999999996</c:v>
                </c:pt>
                <c:pt idx="5747">
                  <c:v>98.14</c:v>
                </c:pt>
                <c:pt idx="5748">
                  <c:v>97.894999999999996</c:v>
                </c:pt>
                <c:pt idx="5749">
                  <c:v>97.655000000000001</c:v>
                </c:pt>
                <c:pt idx="5750">
                  <c:v>97.412000000000006</c:v>
                </c:pt>
                <c:pt idx="5751">
                  <c:v>97.179000000000002</c:v>
                </c:pt>
                <c:pt idx="5752">
                  <c:v>96.965999999999994</c:v>
                </c:pt>
                <c:pt idx="5753">
                  <c:v>96.757999999999996</c:v>
                </c:pt>
                <c:pt idx="5754">
                  <c:v>96.555000000000007</c:v>
                </c:pt>
                <c:pt idx="5755">
                  <c:v>96.358000000000004</c:v>
                </c:pt>
                <c:pt idx="5756">
                  <c:v>96.159000000000006</c:v>
                </c:pt>
                <c:pt idx="5757">
                  <c:v>95.957999999999998</c:v>
                </c:pt>
                <c:pt idx="5758">
                  <c:v>95.756</c:v>
                </c:pt>
                <c:pt idx="5759">
                  <c:v>95.549000000000007</c:v>
                </c:pt>
                <c:pt idx="5760">
                  <c:v>95.334999999999994</c:v>
                </c:pt>
                <c:pt idx="5761">
                  <c:v>95.113</c:v>
                </c:pt>
                <c:pt idx="5762">
                  <c:v>94.9</c:v>
                </c:pt>
                <c:pt idx="5763">
                  <c:v>94.698999999999998</c:v>
                </c:pt>
                <c:pt idx="5764">
                  <c:v>94.49</c:v>
                </c:pt>
                <c:pt idx="5765">
                  <c:v>94.290999999999997</c:v>
                </c:pt>
                <c:pt idx="5766">
                  <c:v>94.105000000000004</c:v>
                </c:pt>
                <c:pt idx="5767">
                  <c:v>93.923000000000002</c:v>
                </c:pt>
                <c:pt idx="5768">
                  <c:v>93.75</c:v>
                </c:pt>
                <c:pt idx="5769">
                  <c:v>93.584000000000003</c:v>
                </c:pt>
                <c:pt idx="5770">
                  <c:v>93.42</c:v>
                </c:pt>
                <c:pt idx="5771">
                  <c:v>93.266000000000005</c:v>
                </c:pt>
                <c:pt idx="5772">
                  <c:v>93.120999999999995</c:v>
                </c:pt>
                <c:pt idx="5773">
                  <c:v>92.971999999999994</c:v>
                </c:pt>
                <c:pt idx="5774">
                  <c:v>92.825000000000003</c:v>
                </c:pt>
                <c:pt idx="5775">
                  <c:v>92.683999999999997</c:v>
                </c:pt>
                <c:pt idx="5776">
                  <c:v>92.546000000000006</c:v>
                </c:pt>
                <c:pt idx="5777">
                  <c:v>92.412000000000006</c:v>
                </c:pt>
                <c:pt idx="5778">
                  <c:v>92.281999999999996</c:v>
                </c:pt>
                <c:pt idx="5779">
                  <c:v>92.156999999999996</c:v>
                </c:pt>
                <c:pt idx="5780">
                  <c:v>92.025999999999996</c:v>
                </c:pt>
                <c:pt idx="5781">
                  <c:v>91.903000000000006</c:v>
                </c:pt>
                <c:pt idx="5782">
                  <c:v>91.792000000000002</c:v>
                </c:pt>
                <c:pt idx="5783">
                  <c:v>91.692999999999998</c:v>
                </c:pt>
                <c:pt idx="5784">
                  <c:v>91.596000000000004</c:v>
                </c:pt>
                <c:pt idx="5785">
                  <c:v>91.501000000000005</c:v>
                </c:pt>
                <c:pt idx="5786">
                  <c:v>91.412000000000006</c:v>
                </c:pt>
                <c:pt idx="5787">
                  <c:v>91.331000000000003</c:v>
                </c:pt>
                <c:pt idx="5788">
                  <c:v>91.244</c:v>
                </c:pt>
                <c:pt idx="5789">
                  <c:v>91.156999999999996</c:v>
                </c:pt>
                <c:pt idx="5790">
                  <c:v>91.076999999999998</c:v>
                </c:pt>
                <c:pt idx="5791">
                  <c:v>90.995999999999995</c:v>
                </c:pt>
                <c:pt idx="5792">
                  <c:v>90.915999999999997</c:v>
                </c:pt>
                <c:pt idx="5793">
                  <c:v>90.834000000000003</c:v>
                </c:pt>
                <c:pt idx="5794">
                  <c:v>90.736999999999995</c:v>
                </c:pt>
                <c:pt idx="5795">
                  <c:v>90.641000000000005</c:v>
                </c:pt>
                <c:pt idx="5796">
                  <c:v>90.554000000000002</c:v>
                </c:pt>
                <c:pt idx="5797">
                  <c:v>90.465000000000003</c:v>
                </c:pt>
                <c:pt idx="5798">
                  <c:v>90.375</c:v>
                </c:pt>
                <c:pt idx="5799">
                  <c:v>90.307000000000002</c:v>
                </c:pt>
                <c:pt idx="5800">
                  <c:v>90.245000000000005</c:v>
                </c:pt>
                <c:pt idx="5801">
                  <c:v>90.183000000000007</c:v>
                </c:pt>
                <c:pt idx="5802">
                  <c:v>90.138999999999996</c:v>
                </c:pt>
                <c:pt idx="5803">
                  <c:v>90.108000000000004</c:v>
                </c:pt>
                <c:pt idx="5804">
                  <c:v>90.07</c:v>
                </c:pt>
                <c:pt idx="5805">
                  <c:v>90.034000000000006</c:v>
                </c:pt>
                <c:pt idx="5806">
                  <c:v>90.007999999999996</c:v>
                </c:pt>
                <c:pt idx="5807">
                  <c:v>89.99</c:v>
                </c:pt>
                <c:pt idx="5808">
                  <c:v>89.983999999999995</c:v>
                </c:pt>
                <c:pt idx="5809">
                  <c:v>89.98</c:v>
                </c:pt>
                <c:pt idx="5810">
                  <c:v>89.977999999999994</c:v>
                </c:pt>
                <c:pt idx="5811">
                  <c:v>89.989000000000004</c:v>
                </c:pt>
                <c:pt idx="5812">
                  <c:v>90.004000000000005</c:v>
                </c:pt>
                <c:pt idx="5813">
                  <c:v>90.019000000000005</c:v>
                </c:pt>
                <c:pt idx="5814">
                  <c:v>90.03</c:v>
                </c:pt>
                <c:pt idx="5815">
                  <c:v>90.037999999999997</c:v>
                </c:pt>
                <c:pt idx="5816">
                  <c:v>90.06</c:v>
                </c:pt>
                <c:pt idx="5817">
                  <c:v>90.091999999999999</c:v>
                </c:pt>
                <c:pt idx="5818">
                  <c:v>90.105000000000004</c:v>
                </c:pt>
                <c:pt idx="5819">
                  <c:v>90.119</c:v>
                </c:pt>
                <c:pt idx="5820">
                  <c:v>90.129000000000005</c:v>
                </c:pt>
                <c:pt idx="5821">
                  <c:v>90.114000000000004</c:v>
                </c:pt>
                <c:pt idx="5822">
                  <c:v>90.105000000000004</c:v>
                </c:pt>
                <c:pt idx="5823">
                  <c:v>90.093000000000004</c:v>
                </c:pt>
                <c:pt idx="5824">
                  <c:v>90.070999999999998</c:v>
                </c:pt>
                <c:pt idx="5825">
                  <c:v>90.04</c:v>
                </c:pt>
                <c:pt idx="5826">
                  <c:v>90.009</c:v>
                </c:pt>
                <c:pt idx="5827">
                  <c:v>89.977000000000004</c:v>
                </c:pt>
                <c:pt idx="5828">
                  <c:v>89.945999999999998</c:v>
                </c:pt>
                <c:pt idx="5829">
                  <c:v>89.915999999999997</c:v>
                </c:pt>
                <c:pt idx="5830">
                  <c:v>89.888000000000005</c:v>
                </c:pt>
                <c:pt idx="5831">
                  <c:v>89.86</c:v>
                </c:pt>
                <c:pt idx="5832">
                  <c:v>89.838999999999999</c:v>
                </c:pt>
                <c:pt idx="5833">
                  <c:v>89.825000000000003</c:v>
                </c:pt>
                <c:pt idx="5834">
                  <c:v>89.819000000000003</c:v>
                </c:pt>
                <c:pt idx="5835">
                  <c:v>89.817999999999998</c:v>
                </c:pt>
                <c:pt idx="5836">
                  <c:v>89.822999999999993</c:v>
                </c:pt>
                <c:pt idx="5837">
                  <c:v>89.84</c:v>
                </c:pt>
                <c:pt idx="5838">
                  <c:v>89.861000000000004</c:v>
                </c:pt>
                <c:pt idx="5839">
                  <c:v>89.876999999999995</c:v>
                </c:pt>
                <c:pt idx="5840">
                  <c:v>89.902000000000001</c:v>
                </c:pt>
                <c:pt idx="5841">
                  <c:v>89.94</c:v>
                </c:pt>
                <c:pt idx="5842">
                  <c:v>89.974999999999994</c:v>
                </c:pt>
                <c:pt idx="5843">
                  <c:v>89.998000000000005</c:v>
                </c:pt>
                <c:pt idx="5844">
                  <c:v>90.036000000000001</c:v>
                </c:pt>
                <c:pt idx="5845">
                  <c:v>90.069000000000003</c:v>
                </c:pt>
                <c:pt idx="5846">
                  <c:v>90.087000000000003</c:v>
                </c:pt>
                <c:pt idx="5847">
                  <c:v>90.090999999999994</c:v>
                </c:pt>
                <c:pt idx="5848">
                  <c:v>90.084000000000003</c:v>
                </c:pt>
                <c:pt idx="5849">
                  <c:v>90.072999999999993</c:v>
                </c:pt>
                <c:pt idx="5850">
                  <c:v>90.063999999999993</c:v>
                </c:pt>
                <c:pt idx="5851">
                  <c:v>90.049000000000007</c:v>
                </c:pt>
                <c:pt idx="5852">
                  <c:v>90.034000000000006</c:v>
                </c:pt>
                <c:pt idx="5853">
                  <c:v>90.02</c:v>
                </c:pt>
                <c:pt idx="5854">
                  <c:v>90.006</c:v>
                </c:pt>
                <c:pt idx="5855">
                  <c:v>89.99</c:v>
                </c:pt>
                <c:pt idx="5856">
                  <c:v>89.977999999999994</c:v>
                </c:pt>
                <c:pt idx="5857">
                  <c:v>89.97</c:v>
                </c:pt>
                <c:pt idx="5858">
                  <c:v>89.959000000000003</c:v>
                </c:pt>
                <c:pt idx="5859">
                  <c:v>89.942999999999998</c:v>
                </c:pt>
                <c:pt idx="5860">
                  <c:v>89.927999999999997</c:v>
                </c:pt>
                <c:pt idx="5861">
                  <c:v>89.917000000000002</c:v>
                </c:pt>
                <c:pt idx="5862">
                  <c:v>89.908000000000001</c:v>
                </c:pt>
                <c:pt idx="5863">
                  <c:v>89.905000000000001</c:v>
                </c:pt>
                <c:pt idx="5864">
                  <c:v>89.903999999999996</c:v>
                </c:pt>
                <c:pt idx="5865">
                  <c:v>89.912000000000006</c:v>
                </c:pt>
                <c:pt idx="5866">
                  <c:v>89.921999999999997</c:v>
                </c:pt>
                <c:pt idx="5867">
                  <c:v>89.936999999999998</c:v>
                </c:pt>
                <c:pt idx="5868">
                  <c:v>89.954999999999998</c:v>
                </c:pt>
                <c:pt idx="5869">
                  <c:v>89.975999999999999</c:v>
                </c:pt>
                <c:pt idx="5870">
                  <c:v>90.003</c:v>
                </c:pt>
                <c:pt idx="5871">
                  <c:v>90.034000000000006</c:v>
                </c:pt>
                <c:pt idx="5872">
                  <c:v>90.06</c:v>
                </c:pt>
                <c:pt idx="5873">
                  <c:v>90.081999999999994</c:v>
                </c:pt>
                <c:pt idx="5874">
                  <c:v>90.106999999999999</c:v>
                </c:pt>
                <c:pt idx="5875">
                  <c:v>90.132000000000005</c:v>
                </c:pt>
                <c:pt idx="5876">
                  <c:v>90.155000000000001</c:v>
                </c:pt>
                <c:pt idx="5877">
                  <c:v>90.185000000000002</c:v>
                </c:pt>
                <c:pt idx="5878">
                  <c:v>90.212999999999994</c:v>
                </c:pt>
                <c:pt idx="5879">
                  <c:v>90.239000000000004</c:v>
                </c:pt>
                <c:pt idx="5880">
                  <c:v>90.268000000000001</c:v>
                </c:pt>
                <c:pt idx="5881">
                  <c:v>90.293999999999997</c:v>
                </c:pt>
                <c:pt idx="5882">
                  <c:v>90.314999999999998</c:v>
                </c:pt>
                <c:pt idx="5883">
                  <c:v>90.33</c:v>
                </c:pt>
                <c:pt idx="5884">
                  <c:v>90.35</c:v>
                </c:pt>
                <c:pt idx="5885">
                  <c:v>90.367999999999995</c:v>
                </c:pt>
                <c:pt idx="5886">
                  <c:v>90.393000000000001</c:v>
                </c:pt>
                <c:pt idx="5887">
                  <c:v>90.432000000000002</c:v>
                </c:pt>
                <c:pt idx="5888">
                  <c:v>90.48</c:v>
                </c:pt>
                <c:pt idx="5889">
                  <c:v>90.543000000000006</c:v>
                </c:pt>
                <c:pt idx="5890">
                  <c:v>90.585999999999999</c:v>
                </c:pt>
                <c:pt idx="5891">
                  <c:v>90.620999999999995</c:v>
                </c:pt>
                <c:pt idx="5892">
                  <c:v>90.662999999999997</c:v>
                </c:pt>
                <c:pt idx="5893">
                  <c:v>90.688999999999993</c:v>
                </c:pt>
                <c:pt idx="5894">
                  <c:v>90.686999999999998</c:v>
                </c:pt>
                <c:pt idx="5895">
                  <c:v>90.679000000000002</c:v>
                </c:pt>
                <c:pt idx="5896">
                  <c:v>90.686000000000007</c:v>
                </c:pt>
                <c:pt idx="5897">
                  <c:v>90.700999999999993</c:v>
                </c:pt>
                <c:pt idx="5898">
                  <c:v>90.7</c:v>
                </c:pt>
                <c:pt idx="5899">
                  <c:v>90.698999999999998</c:v>
                </c:pt>
                <c:pt idx="5900">
                  <c:v>90.710999999999999</c:v>
                </c:pt>
                <c:pt idx="5901">
                  <c:v>90.721000000000004</c:v>
                </c:pt>
                <c:pt idx="5902">
                  <c:v>90.731999999999999</c:v>
                </c:pt>
                <c:pt idx="5903">
                  <c:v>90.73</c:v>
                </c:pt>
                <c:pt idx="5904">
                  <c:v>90.733000000000004</c:v>
                </c:pt>
                <c:pt idx="5905">
                  <c:v>90.731999999999999</c:v>
                </c:pt>
                <c:pt idx="5906">
                  <c:v>90.724999999999994</c:v>
                </c:pt>
                <c:pt idx="5907">
                  <c:v>90.721999999999994</c:v>
                </c:pt>
                <c:pt idx="5908">
                  <c:v>90.72</c:v>
                </c:pt>
                <c:pt idx="5909">
                  <c:v>90.718000000000004</c:v>
                </c:pt>
                <c:pt idx="5910">
                  <c:v>90.721000000000004</c:v>
                </c:pt>
                <c:pt idx="5911">
                  <c:v>90.730999999999995</c:v>
                </c:pt>
                <c:pt idx="5912">
                  <c:v>90.751999999999995</c:v>
                </c:pt>
                <c:pt idx="5913">
                  <c:v>90.769000000000005</c:v>
                </c:pt>
                <c:pt idx="5914">
                  <c:v>90.781999999999996</c:v>
                </c:pt>
                <c:pt idx="5915">
                  <c:v>90.798000000000002</c:v>
                </c:pt>
                <c:pt idx="5916">
                  <c:v>90.825000000000003</c:v>
                </c:pt>
                <c:pt idx="5917">
                  <c:v>90.861999999999995</c:v>
                </c:pt>
                <c:pt idx="5918">
                  <c:v>90.906999999999996</c:v>
                </c:pt>
                <c:pt idx="5919">
                  <c:v>90.945999999999998</c:v>
                </c:pt>
                <c:pt idx="5920">
                  <c:v>90.986999999999995</c:v>
                </c:pt>
                <c:pt idx="5921">
                  <c:v>91.025999999999996</c:v>
                </c:pt>
                <c:pt idx="5922">
                  <c:v>91.064999999999998</c:v>
                </c:pt>
                <c:pt idx="5923">
                  <c:v>91.117999999999995</c:v>
                </c:pt>
                <c:pt idx="5924">
                  <c:v>91.18</c:v>
                </c:pt>
                <c:pt idx="5925">
                  <c:v>91.236000000000004</c:v>
                </c:pt>
                <c:pt idx="5926">
                  <c:v>91.271000000000001</c:v>
                </c:pt>
                <c:pt idx="5927">
                  <c:v>91.308000000000007</c:v>
                </c:pt>
                <c:pt idx="5928">
                  <c:v>91.353999999999999</c:v>
                </c:pt>
                <c:pt idx="5929">
                  <c:v>91.393000000000001</c:v>
                </c:pt>
                <c:pt idx="5930">
                  <c:v>91.436999999999998</c:v>
                </c:pt>
                <c:pt idx="5931">
                  <c:v>91.483000000000004</c:v>
                </c:pt>
                <c:pt idx="5932">
                  <c:v>91.522999999999996</c:v>
                </c:pt>
                <c:pt idx="5933">
                  <c:v>91.569000000000003</c:v>
                </c:pt>
                <c:pt idx="5934">
                  <c:v>91.608999999999995</c:v>
                </c:pt>
                <c:pt idx="5935">
                  <c:v>91.650999999999996</c:v>
                </c:pt>
                <c:pt idx="5936">
                  <c:v>91.683999999999997</c:v>
                </c:pt>
                <c:pt idx="5937">
                  <c:v>91.725999999999999</c:v>
                </c:pt>
                <c:pt idx="5938">
                  <c:v>91.765000000000001</c:v>
                </c:pt>
                <c:pt idx="5939">
                  <c:v>91.796000000000006</c:v>
                </c:pt>
                <c:pt idx="5940">
                  <c:v>91.846000000000004</c:v>
                </c:pt>
                <c:pt idx="5941">
                  <c:v>91.894999999999996</c:v>
                </c:pt>
                <c:pt idx="5942">
                  <c:v>91.936000000000007</c:v>
                </c:pt>
                <c:pt idx="5943">
                  <c:v>91.98</c:v>
                </c:pt>
                <c:pt idx="5944">
                  <c:v>92.028000000000006</c:v>
                </c:pt>
                <c:pt idx="5945">
                  <c:v>92.069000000000003</c:v>
                </c:pt>
                <c:pt idx="5946">
                  <c:v>92.105000000000004</c:v>
                </c:pt>
                <c:pt idx="5947">
                  <c:v>92.152000000000001</c:v>
                </c:pt>
                <c:pt idx="5948">
                  <c:v>92.21</c:v>
                </c:pt>
                <c:pt idx="5949">
                  <c:v>92.254999999999995</c:v>
                </c:pt>
                <c:pt idx="5950">
                  <c:v>92.298000000000002</c:v>
                </c:pt>
                <c:pt idx="5951">
                  <c:v>92.344999999999999</c:v>
                </c:pt>
                <c:pt idx="5952">
                  <c:v>92.388999999999996</c:v>
                </c:pt>
                <c:pt idx="5953">
                  <c:v>92.421000000000006</c:v>
                </c:pt>
                <c:pt idx="5954">
                  <c:v>92.454999999999998</c:v>
                </c:pt>
                <c:pt idx="5955">
                  <c:v>92.483000000000004</c:v>
                </c:pt>
                <c:pt idx="5956">
                  <c:v>92.516000000000005</c:v>
                </c:pt>
                <c:pt idx="5957">
                  <c:v>92.548000000000002</c:v>
                </c:pt>
                <c:pt idx="5958">
                  <c:v>92.573999999999998</c:v>
                </c:pt>
                <c:pt idx="5959">
                  <c:v>92.596000000000004</c:v>
                </c:pt>
                <c:pt idx="5960">
                  <c:v>92.608000000000004</c:v>
                </c:pt>
                <c:pt idx="5961">
                  <c:v>92.611000000000004</c:v>
                </c:pt>
                <c:pt idx="5962">
                  <c:v>92.608000000000004</c:v>
                </c:pt>
                <c:pt idx="5963">
                  <c:v>92.61</c:v>
                </c:pt>
                <c:pt idx="5964">
                  <c:v>92.616</c:v>
                </c:pt>
                <c:pt idx="5965">
                  <c:v>92.603999999999999</c:v>
                </c:pt>
                <c:pt idx="5966">
                  <c:v>92.584999999999994</c:v>
                </c:pt>
                <c:pt idx="5967">
                  <c:v>92.575999999999993</c:v>
                </c:pt>
                <c:pt idx="5968">
                  <c:v>92.549000000000007</c:v>
                </c:pt>
                <c:pt idx="5969">
                  <c:v>92.528000000000006</c:v>
                </c:pt>
                <c:pt idx="5970">
                  <c:v>92.521000000000001</c:v>
                </c:pt>
                <c:pt idx="5971">
                  <c:v>92.504999999999995</c:v>
                </c:pt>
                <c:pt idx="5972">
                  <c:v>92.495000000000005</c:v>
                </c:pt>
                <c:pt idx="5973">
                  <c:v>92.49</c:v>
                </c:pt>
                <c:pt idx="5974">
                  <c:v>92.475999999999999</c:v>
                </c:pt>
                <c:pt idx="5975">
                  <c:v>92.462000000000003</c:v>
                </c:pt>
                <c:pt idx="5976">
                  <c:v>92.457999999999998</c:v>
                </c:pt>
                <c:pt idx="5977">
                  <c:v>92.459000000000003</c:v>
                </c:pt>
                <c:pt idx="5978">
                  <c:v>92.459000000000003</c:v>
                </c:pt>
                <c:pt idx="5979">
                  <c:v>92.459000000000003</c:v>
                </c:pt>
                <c:pt idx="5980">
                  <c:v>92.46</c:v>
                </c:pt>
                <c:pt idx="5981">
                  <c:v>92.451999999999998</c:v>
                </c:pt>
                <c:pt idx="5982">
                  <c:v>92.447999999999993</c:v>
                </c:pt>
                <c:pt idx="5983">
                  <c:v>92.454999999999998</c:v>
                </c:pt>
                <c:pt idx="5984">
                  <c:v>92.456999999999994</c:v>
                </c:pt>
                <c:pt idx="5985">
                  <c:v>92.453999999999994</c:v>
                </c:pt>
                <c:pt idx="5986">
                  <c:v>92.465999999999994</c:v>
                </c:pt>
                <c:pt idx="5987">
                  <c:v>92.484999999999999</c:v>
                </c:pt>
                <c:pt idx="5988">
                  <c:v>92.507000000000005</c:v>
                </c:pt>
                <c:pt idx="5989">
                  <c:v>92.516999999999996</c:v>
                </c:pt>
                <c:pt idx="5990">
                  <c:v>92.512</c:v>
                </c:pt>
                <c:pt idx="5991">
                  <c:v>92.506</c:v>
                </c:pt>
                <c:pt idx="5992">
                  <c:v>92.509</c:v>
                </c:pt>
                <c:pt idx="5993">
                  <c:v>92.519000000000005</c:v>
                </c:pt>
                <c:pt idx="5994">
                  <c:v>92.531000000000006</c:v>
                </c:pt>
                <c:pt idx="5995">
                  <c:v>92.537999999999997</c:v>
                </c:pt>
                <c:pt idx="5996">
                  <c:v>92.539000000000001</c:v>
                </c:pt>
                <c:pt idx="5997">
                  <c:v>92.536000000000001</c:v>
                </c:pt>
                <c:pt idx="5998">
                  <c:v>92.531999999999996</c:v>
                </c:pt>
                <c:pt idx="5999">
                  <c:v>92.533000000000001</c:v>
                </c:pt>
                <c:pt idx="6000">
                  <c:v>92.536000000000001</c:v>
                </c:pt>
                <c:pt idx="6001">
                  <c:v>92.531999999999996</c:v>
                </c:pt>
                <c:pt idx="6002">
                  <c:v>92.513999999999996</c:v>
                </c:pt>
                <c:pt idx="6003">
                  <c:v>92.494</c:v>
                </c:pt>
                <c:pt idx="6004">
                  <c:v>92.489000000000004</c:v>
                </c:pt>
                <c:pt idx="6005">
                  <c:v>92.497</c:v>
                </c:pt>
                <c:pt idx="6006">
                  <c:v>92.504000000000005</c:v>
                </c:pt>
                <c:pt idx="6007">
                  <c:v>92.516999999999996</c:v>
                </c:pt>
                <c:pt idx="6008">
                  <c:v>92.524000000000001</c:v>
                </c:pt>
                <c:pt idx="6009">
                  <c:v>92.531000000000006</c:v>
                </c:pt>
                <c:pt idx="6010">
                  <c:v>92.543000000000006</c:v>
                </c:pt>
                <c:pt idx="6011">
                  <c:v>92.557000000000002</c:v>
                </c:pt>
                <c:pt idx="6012">
                  <c:v>92.566999999999993</c:v>
                </c:pt>
                <c:pt idx="6013">
                  <c:v>92.582999999999998</c:v>
                </c:pt>
                <c:pt idx="6014">
                  <c:v>92.6</c:v>
                </c:pt>
                <c:pt idx="6015">
                  <c:v>92.614999999999995</c:v>
                </c:pt>
                <c:pt idx="6016">
                  <c:v>92.629000000000005</c:v>
                </c:pt>
                <c:pt idx="6017">
                  <c:v>92.643000000000001</c:v>
                </c:pt>
                <c:pt idx="6018">
                  <c:v>92.659000000000006</c:v>
                </c:pt>
                <c:pt idx="6019">
                  <c:v>92.674999999999997</c:v>
                </c:pt>
                <c:pt idx="6020">
                  <c:v>92.694000000000003</c:v>
                </c:pt>
                <c:pt idx="6021">
                  <c:v>92.715000000000003</c:v>
                </c:pt>
                <c:pt idx="6022">
                  <c:v>92.736000000000004</c:v>
                </c:pt>
                <c:pt idx="6023">
                  <c:v>92.763000000000005</c:v>
                </c:pt>
                <c:pt idx="6024">
                  <c:v>92.793000000000006</c:v>
                </c:pt>
                <c:pt idx="6025">
                  <c:v>92.823999999999998</c:v>
                </c:pt>
                <c:pt idx="6026">
                  <c:v>92.861000000000004</c:v>
                </c:pt>
                <c:pt idx="6027">
                  <c:v>92.9</c:v>
                </c:pt>
                <c:pt idx="6028">
                  <c:v>92.938999999999993</c:v>
                </c:pt>
                <c:pt idx="6029">
                  <c:v>92.974000000000004</c:v>
                </c:pt>
                <c:pt idx="6030">
                  <c:v>93.004999999999995</c:v>
                </c:pt>
                <c:pt idx="6031">
                  <c:v>93.031000000000006</c:v>
                </c:pt>
                <c:pt idx="6032">
                  <c:v>93.06</c:v>
                </c:pt>
                <c:pt idx="6033">
                  <c:v>93.087000000000003</c:v>
                </c:pt>
                <c:pt idx="6034">
                  <c:v>93.108999999999995</c:v>
                </c:pt>
                <c:pt idx="6035">
                  <c:v>93.13</c:v>
                </c:pt>
                <c:pt idx="6036">
                  <c:v>93.144999999999996</c:v>
                </c:pt>
                <c:pt idx="6037">
                  <c:v>93.162999999999997</c:v>
                </c:pt>
                <c:pt idx="6038">
                  <c:v>93.183000000000007</c:v>
                </c:pt>
                <c:pt idx="6039">
                  <c:v>93.195999999999998</c:v>
                </c:pt>
                <c:pt idx="6040">
                  <c:v>93.206999999999994</c:v>
                </c:pt>
                <c:pt idx="6041">
                  <c:v>93.212000000000003</c:v>
                </c:pt>
                <c:pt idx="6042">
                  <c:v>93.215999999999994</c:v>
                </c:pt>
                <c:pt idx="6043">
                  <c:v>93.216999999999999</c:v>
                </c:pt>
                <c:pt idx="6044">
                  <c:v>93.218999999999994</c:v>
                </c:pt>
                <c:pt idx="6045">
                  <c:v>93.222999999999999</c:v>
                </c:pt>
                <c:pt idx="6046">
                  <c:v>93.228999999999999</c:v>
                </c:pt>
                <c:pt idx="6047">
                  <c:v>93.238</c:v>
                </c:pt>
                <c:pt idx="6048">
                  <c:v>93.257000000000005</c:v>
                </c:pt>
                <c:pt idx="6049">
                  <c:v>93.275000000000006</c:v>
                </c:pt>
                <c:pt idx="6050">
                  <c:v>93.298000000000002</c:v>
                </c:pt>
                <c:pt idx="6051">
                  <c:v>93.322999999999993</c:v>
                </c:pt>
                <c:pt idx="6052">
                  <c:v>93.355000000000004</c:v>
                </c:pt>
                <c:pt idx="6053">
                  <c:v>93.385999999999996</c:v>
                </c:pt>
                <c:pt idx="6054">
                  <c:v>93.421000000000006</c:v>
                </c:pt>
                <c:pt idx="6055">
                  <c:v>93.459000000000003</c:v>
                </c:pt>
                <c:pt idx="6056">
                  <c:v>93.492999999999995</c:v>
                </c:pt>
                <c:pt idx="6057">
                  <c:v>93.521000000000001</c:v>
                </c:pt>
                <c:pt idx="6058">
                  <c:v>93.542000000000002</c:v>
                </c:pt>
                <c:pt idx="6059">
                  <c:v>93.558999999999997</c:v>
                </c:pt>
                <c:pt idx="6060">
                  <c:v>93.582999999999998</c:v>
                </c:pt>
                <c:pt idx="6061">
                  <c:v>93.611000000000004</c:v>
                </c:pt>
                <c:pt idx="6062">
                  <c:v>93.631</c:v>
                </c:pt>
                <c:pt idx="6063">
                  <c:v>93.641999999999996</c:v>
                </c:pt>
                <c:pt idx="6064">
                  <c:v>93.641000000000005</c:v>
                </c:pt>
                <c:pt idx="6065">
                  <c:v>93.635999999999996</c:v>
                </c:pt>
                <c:pt idx="6066">
                  <c:v>93.625</c:v>
                </c:pt>
                <c:pt idx="6067">
                  <c:v>93.608000000000004</c:v>
                </c:pt>
                <c:pt idx="6068">
                  <c:v>93.588999999999999</c:v>
                </c:pt>
                <c:pt idx="6069">
                  <c:v>93.566999999999993</c:v>
                </c:pt>
                <c:pt idx="6070">
                  <c:v>93.543999999999997</c:v>
                </c:pt>
                <c:pt idx="6071">
                  <c:v>93.516000000000005</c:v>
                </c:pt>
                <c:pt idx="6072">
                  <c:v>93.471000000000004</c:v>
                </c:pt>
                <c:pt idx="6073">
                  <c:v>93.406000000000006</c:v>
                </c:pt>
                <c:pt idx="6074">
                  <c:v>93.325000000000003</c:v>
                </c:pt>
                <c:pt idx="6075">
                  <c:v>93.24</c:v>
                </c:pt>
                <c:pt idx="6076">
                  <c:v>93.152000000000001</c:v>
                </c:pt>
                <c:pt idx="6077">
                  <c:v>93.055999999999997</c:v>
                </c:pt>
                <c:pt idx="6078">
                  <c:v>92.951999999999998</c:v>
                </c:pt>
                <c:pt idx="6079">
                  <c:v>92.83</c:v>
                </c:pt>
                <c:pt idx="6080">
                  <c:v>92.674000000000007</c:v>
                </c:pt>
                <c:pt idx="6081">
                  <c:v>92.52</c:v>
                </c:pt>
                <c:pt idx="6082">
                  <c:v>92.343999999999994</c:v>
                </c:pt>
                <c:pt idx="6083">
                  <c:v>92.164000000000001</c:v>
                </c:pt>
                <c:pt idx="6084">
                  <c:v>91.975999999999999</c:v>
                </c:pt>
                <c:pt idx="6085">
                  <c:v>91.787999999999997</c:v>
                </c:pt>
                <c:pt idx="6086">
                  <c:v>91.593000000000004</c:v>
                </c:pt>
                <c:pt idx="6087">
                  <c:v>91.397000000000006</c:v>
                </c:pt>
                <c:pt idx="6088">
                  <c:v>91.206999999999994</c:v>
                </c:pt>
                <c:pt idx="6089">
                  <c:v>91.013000000000005</c:v>
                </c:pt>
                <c:pt idx="6090">
                  <c:v>90.816999999999993</c:v>
                </c:pt>
                <c:pt idx="6091">
                  <c:v>90.628</c:v>
                </c:pt>
                <c:pt idx="6092">
                  <c:v>90.433000000000007</c:v>
                </c:pt>
                <c:pt idx="6093">
                  <c:v>90.245999999999995</c:v>
                </c:pt>
                <c:pt idx="6094">
                  <c:v>90.06</c:v>
                </c:pt>
                <c:pt idx="6095">
                  <c:v>89.869</c:v>
                </c:pt>
                <c:pt idx="6096">
                  <c:v>89.674999999999997</c:v>
                </c:pt>
                <c:pt idx="6097">
                  <c:v>89.474999999999994</c:v>
                </c:pt>
                <c:pt idx="6098">
                  <c:v>89.295000000000002</c:v>
                </c:pt>
                <c:pt idx="6099">
                  <c:v>89.103999999999999</c:v>
                </c:pt>
                <c:pt idx="6100">
                  <c:v>88.900999999999996</c:v>
                </c:pt>
                <c:pt idx="6101">
                  <c:v>88.707999999999998</c:v>
                </c:pt>
                <c:pt idx="6102">
                  <c:v>88.509</c:v>
                </c:pt>
                <c:pt idx="6103">
                  <c:v>88.292000000000002</c:v>
                </c:pt>
                <c:pt idx="6104">
                  <c:v>88.072999999999993</c:v>
                </c:pt>
                <c:pt idx="6105">
                  <c:v>87.847999999999999</c:v>
                </c:pt>
                <c:pt idx="6106">
                  <c:v>87.616</c:v>
                </c:pt>
                <c:pt idx="6107">
                  <c:v>87.384</c:v>
                </c:pt>
                <c:pt idx="6108">
                  <c:v>87.138000000000005</c:v>
                </c:pt>
                <c:pt idx="6109">
                  <c:v>86.881</c:v>
                </c:pt>
                <c:pt idx="6110">
                  <c:v>86.62</c:v>
                </c:pt>
                <c:pt idx="6111">
                  <c:v>86.355000000000004</c:v>
                </c:pt>
                <c:pt idx="6112">
                  <c:v>86.081000000000003</c:v>
                </c:pt>
                <c:pt idx="6113">
                  <c:v>85.813999999999993</c:v>
                </c:pt>
                <c:pt idx="6114">
                  <c:v>85.555999999999997</c:v>
                </c:pt>
                <c:pt idx="6115">
                  <c:v>85.314999999999998</c:v>
                </c:pt>
                <c:pt idx="6116">
                  <c:v>85.078000000000003</c:v>
                </c:pt>
                <c:pt idx="6117">
                  <c:v>84.847999999999999</c:v>
                </c:pt>
                <c:pt idx="6118">
                  <c:v>84.63</c:v>
                </c:pt>
                <c:pt idx="6119">
                  <c:v>84.429000000000002</c:v>
                </c:pt>
                <c:pt idx="6120">
                  <c:v>84.24</c:v>
                </c:pt>
                <c:pt idx="6121">
                  <c:v>84.048000000000002</c:v>
                </c:pt>
                <c:pt idx="6122">
                  <c:v>83.876000000000005</c:v>
                </c:pt>
                <c:pt idx="6123">
                  <c:v>83.722999999999999</c:v>
                </c:pt>
                <c:pt idx="6124">
                  <c:v>83.576999999999998</c:v>
                </c:pt>
                <c:pt idx="6125">
                  <c:v>83.442999999999998</c:v>
                </c:pt>
                <c:pt idx="6126">
                  <c:v>83.334000000000003</c:v>
                </c:pt>
                <c:pt idx="6127">
                  <c:v>83.233000000000004</c:v>
                </c:pt>
                <c:pt idx="6128">
                  <c:v>83.138999999999996</c:v>
                </c:pt>
                <c:pt idx="6129">
                  <c:v>83.072999999999993</c:v>
                </c:pt>
                <c:pt idx="6130">
                  <c:v>83.018000000000001</c:v>
                </c:pt>
                <c:pt idx="6131">
                  <c:v>82.963999999999999</c:v>
                </c:pt>
                <c:pt idx="6132">
                  <c:v>82.93</c:v>
                </c:pt>
                <c:pt idx="6133">
                  <c:v>82.897999999999996</c:v>
                </c:pt>
                <c:pt idx="6134">
                  <c:v>82.864999999999995</c:v>
                </c:pt>
                <c:pt idx="6135">
                  <c:v>82.837999999999994</c:v>
                </c:pt>
                <c:pt idx="6136">
                  <c:v>82.825999999999993</c:v>
                </c:pt>
                <c:pt idx="6137">
                  <c:v>82.820999999999998</c:v>
                </c:pt>
                <c:pt idx="6138">
                  <c:v>82.822999999999993</c:v>
                </c:pt>
                <c:pt idx="6139">
                  <c:v>82.828000000000003</c:v>
                </c:pt>
                <c:pt idx="6140">
                  <c:v>82.838999999999999</c:v>
                </c:pt>
                <c:pt idx="6141">
                  <c:v>82.840999999999994</c:v>
                </c:pt>
                <c:pt idx="6142">
                  <c:v>82.831999999999994</c:v>
                </c:pt>
                <c:pt idx="6143">
                  <c:v>82.808999999999997</c:v>
                </c:pt>
                <c:pt idx="6144">
                  <c:v>82.793000000000006</c:v>
                </c:pt>
                <c:pt idx="6145">
                  <c:v>82.778999999999996</c:v>
                </c:pt>
                <c:pt idx="6146">
                  <c:v>82.754000000000005</c:v>
                </c:pt>
                <c:pt idx="6147">
                  <c:v>82.722999999999999</c:v>
                </c:pt>
                <c:pt idx="6148">
                  <c:v>82.691999999999993</c:v>
                </c:pt>
                <c:pt idx="6149">
                  <c:v>82.661000000000001</c:v>
                </c:pt>
                <c:pt idx="6150">
                  <c:v>82.623999999999995</c:v>
                </c:pt>
                <c:pt idx="6151">
                  <c:v>82.582999999999998</c:v>
                </c:pt>
                <c:pt idx="6152">
                  <c:v>82.542000000000002</c:v>
                </c:pt>
                <c:pt idx="6153">
                  <c:v>82.507999999999996</c:v>
                </c:pt>
                <c:pt idx="6154">
                  <c:v>82.475999999999999</c:v>
                </c:pt>
                <c:pt idx="6155">
                  <c:v>82.433000000000007</c:v>
                </c:pt>
                <c:pt idx="6156">
                  <c:v>82.387</c:v>
                </c:pt>
                <c:pt idx="6157">
                  <c:v>82.344999999999999</c:v>
                </c:pt>
                <c:pt idx="6158">
                  <c:v>82.305000000000007</c:v>
                </c:pt>
                <c:pt idx="6159">
                  <c:v>82.257000000000005</c:v>
                </c:pt>
                <c:pt idx="6160">
                  <c:v>82.206999999999994</c:v>
                </c:pt>
                <c:pt idx="6161">
                  <c:v>82.173000000000002</c:v>
                </c:pt>
                <c:pt idx="6162">
                  <c:v>82.150999999999996</c:v>
                </c:pt>
                <c:pt idx="6163">
                  <c:v>82.122</c:v>
                </c:pt>
                <c:pt idx="6164">
                  <c:v>82.093000000000004</c:v>
                </c:pt>
                <c:pt idx="6165">
                  <c:v>82.075999999999993</c:v>
                </c:pt>
                <c:pt idx="6166">
                  <c:v>82.057000000000002</c:v>
                </c:pt>
                <c:pt idx="6167">
                  <c:v>82.028000000000006</c:v>
                </c:pt>
                <c:pt idx="6168">
                  <c:v>81.994</c:v>
                </c:pt>
                <c:pt idx="6169">
                  <c:v>81.965000000000003</c:v>
                </c:pt>
                <c:pt idx="6170">
                  <c:v>81.95</c:v>
                </c:pt>
                <c:pt idx="6171">
                  <c:v>81.944999999999993</c:v>
                </c:pt>
                <c:pt idx="6172">
                  <c:v>81.93</c:v>
                </c:pt>
                <c:pt idx="6173">
                  <c:v>81.903999999999996</c:v>
                </c:pt>
                <c:pt idx="6174">
                  <c:v>81.873999999999995</c:v>
                </c:pt>
                <c:pt idx="6175">
                  <c:v>81.849000000000004</c:v>
                </c:pt>
                <c:pt idx="6176">
                  <c:v>81.828999999999994</c:v>
                </c:pt>
                <c:pt idx="6177">
                  <c:v>81.811000000000007</c:v>
                </c:pt>
                <c:pt idx="6178">
                  <c:v>81.793000000000006</c:v>
                </c:pt>
                <c:pt idx="6179">
                  <c:v>81.769000000000005</c:v>
                </c:pt>
                <c:pt idx="6180">
                  <c:v>81.738</c:v>
                </c:pt>
                <c:pt idx="6181">
                  <c:v>81.704999999999998</c:v>
                </c:pt>
                <c:pt idx="6182">
                  <c:v>81.686000000000007</c:v>
                </c:pt>
                <c:pt idx="6183">
                  <c:v>81.686000000000007</c:v>
                </c:pt>
                <c:pt idx="6184">
                  <c:v>81.7</c:v>
                </c:pt>
                <c:pt idx="6185">
                  <c:v>81.703999999999994</c:v>
                </c:pt>
                <c:pt idx="6186">
                  <c:v>81.701999999999998</c:v>
                </c:pt>
                <c:pt idx="6187">
                  <c:v>81.710999999999999</c:v>
                </c:pt>
                <c:pt idx="6188">
                  <c:v>81.730999999999995</c:v>
                </c:pt>
                <c:pt idx="6189">
                  <c:v>81.747</c:v>
                </c:pt>
                <c:pt idx="6190">
                  <c:v>81.748000000000005</c:v>
                </c:pt>
                <c:pt idx="6191">
                  <c:v>81.748999999999995</c:v>
                </c:pt>
                <c:pt idx="6192">
                  <c:v>81.763000000000005</c:v>
                </c:pt>
                <c:pt idx="6193">
                  <c:v>81.772999999999996</c:v>
                </c:pt>
                <c:pt idx="6194">
                  <c:v>81.77</c:v>
                </c:pt>
                <c:pt idx="6195">
                  <c:v>81.765000000000001</c:v>
                </c:pt>
                <c:pt idx="6196">
                  <c:v>81.763999999999996</c:v>
                </c:pt>
                <c:pt idx="6197">
                  <c:v>81.765000000000001</c:v>
                </c:pt>
                <c:pt idx="6198">
                  <c:v>81.760000000000005</c:v>
                </c:pt>
                <c:pt idx="6199">
                  <c:v>81.748999999999995</c:v>
                </c:pt>
                <c:pt idx="6200">
                  <c:v>81.730999999999995</c:v>
                </c:pt>
                <c:pt idx="6201">
                  <c:v>81.703000000000003</c:v>
                </c:pt>
                <c:pt idx="6202">
                  <c:v>81.674999999999997</c:v>
                </c:pt>
                <c:pt idx="6203">
                  <c:v>81.641999999999996</c:v>
                </c:pt>
                <c:pt idx="6204">
                  <c:v>81.611999999999995</c:v>
                </c:pt>
                <c:pt idx="6205">
                  <c:v>81.587999999999994</c:v>
                </c:pt>
                <c:pt idx="6206">
                  <c:v>81.567999999999998</c:v>
                </c:pt>
                <c:pt idx="6207">
                  <c:v>81.548000000000002</c:v>
                </c:pt>
                <c:pt idx="6208">
                  <c:v>81.531999999999996</c:v>
                </c:pt>
                <c:pt idx="6209">
                  <c:v>81.518000000000001</c:v>
                </c:pt>
                <c:pt idx="6210">
                  <c:v>81.501999999999995</c:v>
                </c:pt>
                <c:pt idx="6211">
                  <c:v>81.489000000000004</c:v>
                </c:pt>
                <c:pt idx="6212">
                  <c:v>81.478999999999999</c:v>
                </c:pt>
                <c:pt idx="6213">
                  <c:v>81.471000000000004</c:v>
                </c:pt>
                <c:pt idx="6214">
                  <c:v>81.462000000000003</c:v>
                </c:pt>
                <c:pt idx="6215">
                  <c:v>81.462000000000003</c:v>
                </c:pt>
                <c:pt idx="6216">
                  <c:v>81.462000000000003</c:v>
                </c:pt>
                <c:pt idx="6217">
                  <c:v>81.460999999999999</c:v>
                </c:pt>
                <c:pt idx="6218">
                  <c:v>81.459999999999994</c:v>
                </c:pt>
                <c:pt idx="6219">
                  <c:v>81.462000000000003</c:v>
                </c:pt>
                <c:pt idx="6220">
                  <c:v>81.462000000000003</c:v>
                </c:pt>
                <c:pt idx="6221">
                  <c:v>81.459000000000003</c:v>
                </c:pt>
                <c:pt idx="6222">
                  <c:v>81.456000000000003</c:v>
                </c:pt>
                <c:pt idx="6223">
                  <c:v>81.450999999999993</c:v>
                </c:pt>
                <c:pt idx="6224">
                  <c:v>81.432000000000002</c:v>
                </c:pt>
                <c:pt idx="6225">
                  <c:v>81.412000000000006</c:v>
                </c:pt>
                <c:pt idx="6226">
                  <c:v>81.391999999999996</c:v>
                </c:pt>
                <c:pt idx="6227">
                  <c:v>81.364000000000004</c:v>
                </c:pt>
                <c:pt idx="6228">
                  <c:v>81.331999999999994</c:v>
                </c:pt>
                <c:pt idx="6229">
                  <c:v>81.302000000000007</c:v>
                </c:pt>
                <c:pt idx="6230">
                  <c:v>81.27</c:v>
                </c:pt>
                <c:pt idx="6231">
                  <c:v>81.236999999999995</c:v>
                </c:pt>
                <c:pt idx="6232">
                  <c:v>81.207999999999998</c:v>
                </c:pt>
                <c:pt idx="6233">
                  <c:v>81.183000000000007</c:v>
                </c:pt>
                <c:pt idx="6234">
                  <c:v>81.162999999999997</c:v>
                </c:pt>
                <c:pt idx="6235">
                  <c:v>81.144999999999996</c:v>
                </c:pt>
                <c:pt idx="6236">
                  <c:v>81.126000000000005</c:v>
                </c:pt>
                <c:pt idx="6237">
                  <c:v>81.108999999999995</c:v>
                </c:pt>
                <c:pt idx="6238">
                  <c:v>81.093999999999994</c:v>
                </c:pt>
                <c:pt idx="6239">
                  <c:v>81.081000000000003</c:v>
                </c:pt>
                <c:pt idx="6240">
                  <c:v>81.073999999999998</c:v>
                </c:pt>
                <c:pt idx="6241">
                  <c:v>81.069000000000003</c:v>
                </c:pt>
                <c:pt idx="6242">
                  <c:v>81.066999999999993</c:v>
                </c:pt>
                <c:pt idx="6243">
                  <c:v>81.069000000000003</c:v>
                </c:pt>
                <c:pt idx="6244">
                  <c:v>81.072999999999993</c:v>
                </c:pt>
                <c:pt idx="6245">
                  <c:v>81.073999999999998</c:v>
                </c:pt>
                <c:pt idx="6246">
                  <c:v>81.067999999999998</c:v>
                </c:pt>
                <c:pt idx="6247">
                  <c:v>81.06</c:v>
                </c:pt>
                <c:pt idx="6248">
                  <c:v>81.055999999999997</c:v>
                </c:pt>
                <c:pt idx="6249">
                  <c:v>81.048000000000002</c:v>
                </c:pt>
                <c:pt idx="6250">
                  <c:v>81.037000000000006</c:v>
                </c:pt>
                <c:pt idx="6251">
                  <c:v>81.021000000000001</c:v>
                </c:pt>
                <c:pt idx="6252">
                  <c:v>81.001999999999995</c:v>
                </c:pt>
                <c:pt idx="6253">
                  <c:v>80.981999999999999</c:v>
                </c:pt>
                <c:pt idx="6254">
                  <c:v>80.956999999999994</c:v>
                </c:pt>
                <c:pt idx="6255">
                  <c:v>80.935000000000002</c:v>
                </c:pt>
                <c:pt idx="6256">
                  <c:v>80.92</c:v>
                </c:pt>
                <c:pt idx="6257">
                  <c:v>80.902000000000001</c:v>
                </c:pt>
                <c:pt idx="6258">
                  <c:v>80.88</c:v>
                </c:pt>
                <c:pt idx="6259">
                  <c:v>80.858999999999995</c:v>
                </c:pt>
                <c:pt idx="6260">
                  <c:v>80.843000000000004</c:v>
                </c:pt>
                <c:pt idx="6261">
                  <c:v>80.828000000000003</c:v>
                </c:pt>
                <c:pt idx="6262">
                  <c:v>80.819000000000003</c:v>
                </c:pt>
                <c:pt idx="6263">
                  <c:v>80.822000000000003</c:v>
                </c:pt>
                <c:pt idx="6264">
                  <c:v>80.834000000000003</c:v>
                </c:pt>
                <c:pt idx="6265">
                  <c:v>80.850999999999999</c:v>
                </c:pt>
                <c:pt idx="6266">
                  <c:v>80.873999999999995</c:v>
                </c:pt>
                <c:pt idx="6267">
                  <c:v>80.894000000000005</c:v>
                </c:pt>
                <c:pt idx="6268">
                  <c:v>80.912999999999997</c:v>
                </c:pt>
                <c:pt idx="6269">
                  <c:v>80.930000000000007</c:v>
                </c:pt>
                <c:pt idx="6270">
                  <c:v>80.947000000000003</c:v>
                </c:pt>
                <c:pt idx="6271">
                  <c:v>80.959000000000003</c:v>
                </c:pt>
                <c:pt idx="6272">
                  <c:v>80.971000000000004</c:v>
                </c:pt>
                <c:pt idx="6273">
                  <c:v>80.986000000000004</c:v>
                </c:pt>
                <c:pt idx="6274">
                  <c:v>81</c:v>
                </c:pt>
                <c:pt idx="6275">
                  <c:v>81.012</c:v>
                </c:pt>
                <c:pt idx="6276">
                  <c:v>81.025999999999996</c:v>
                </c:pt>
                <c:pt idx="6277">
                  <c:v>81.040999999999997</c:v>
                </c:pt>
                <c:pt idx="6278">
                  <c:v>81.052000000000007</c:v>
                </c:pt>
                <c:pt idx="6279">
                  <c:v>81.055000000000007</c:v>
                </c:pt>
                <c:pt idx="6280">
                  <c:v>81.055999999999997</c:v>
                </c:pt>
                <c:pt idx="6281">
                  <c:v>81.042000000000002</c:v>
                </c:pt>
                <c:pt idx="6282">
                  <c:v>81.016000000000005</c:v>
                </c:pt>
                <c:pt idx="6283">
                  <c:v>80.989999999999995</c:v>
                </c:pt>
                <c:pt idx="6284">
                  <c:v>80.960999999999999</c:v>
                </c:pt>
                <c:pt idx="6285">
                  <c:v>80.924000000000007</c:v>
                </c:pt>
                <c:pt idx="6286">
                  <c:v>80.905000000000001</c:v>
                </c:pt>
                <c:pt idx="6287">
                  <c:v>80.894999999999996</c:v>
                </c:pt>
                <c:pt idx="6288">
                  <c:v>80.906000000000006</c:v>
                </c:pt>
                <c:pt idx="6289">
                  <c:v>80.929000000000002</c:v>
                </c:pt>
                <c:pt idx="6290">
                  <c:v>80.947999999999993</c:v>
                </c:pt>
                <c:pt idx="6291">
                  <c:v>80.974999999999994</c:v>
                </c:pt>
                <c:pt idx="6292">
                  <c:v>81.003</c:v>
                </c:pt>
                <c:pt idx="6293">
                  <c:v>81.022000000000006</c:v>
                </c:pt>
                <c:pt idx="6294">
                  <c:v>81.05</c:v>
                </c:pt>
                <c:pt idx="6295">
                  <c:v>81.078000000000003</c:v>
                </c:pt>
                <c:pt idx="6296">
                  <c:v>81.108999999999995</c:v>
                </c:pt>
                <c:pt idx="6297">
                  <c:v>81.141000000000005</c:v>
                </c:pt>
                <c:pt idx="6298">
                  <c:v>81.174000000000007</c:v>
                </c:pt>
                <c:pt idx="6299">
                  <c:v>81.210999999999999</c:v>
                </c:pt>
                <c:pt idx="6300">
                  <c:v>81.251999999999995</c:v>
                </c:pt>
                <c:pt idx="6301">
                  <c:v>81.284999999999997</c:v>
                </c:pt>
                <c:pt idx="6302">
                  <c:v>81.313999999999993</c:v>
                </c:pt>
                <c:pt idx="6303">
                  <c:v>81.344999999999999</c:v>
                </c:pt>
                <c:pt idx="6304">
                  <c:v>81.36</c:v>
                </c:pt>
                <c:pt idx="6305">
                  <c:v>81.369</c:v>
                </c:pt>
                <c:pt idx="6306">
                  <c:v>81.38</c:v>
                </c:pt>
                <c:pt idx="6307">
                  <c:v>81.394999999999996</c:v>
                </c:pt>
                <c:pt idx="6308">
                  <c:v>81.418999999999997</c:v>
                </c:pt>
                <c:pt idx="6309">
                  <c:v>81.441000000000003</c:v>
                </c:pt>
                <c:pt idx="6310">
                  <c:v>81.471999999999994</c:v>
                </c:pt>
                <c:pt idx="6311">
                  <c:v>81.512</c:v>
                </c:pt>
                <c:pt idx="6312">
                  <c:v>81.555999999999997</c:v>
                </c:pt>
                <c:pt idx="6313">
                  <c:v>81.605999999999995</c:v>
                </c:pt>
                <c:pt idx="6314">
                  <c:v>81.656999999999996</c:v>
                </c:pt>
                <c:pt idx="6315">
                  <c:v>81.724999999999994</c:v>
                </c:pt>
                <c:pt idx="6316">
                  <c:v>81.787000000000006</c:v>
                </c:pt>
                <c:pt idx="6317">
                  <c:v>81.840999999999994</c:v>
                </c:pt>
                <c:pt idx="6318">
                  <c:v>81.878</c:v>
                </c:pt>
                <c:pt idx="6319">
                  <c:v>81.924999999999997</c:v>
                </c:pt>
                <c:pt idx="6320">
                  <c:v>81.95</c:v>
                </c:pt>
                <c:pt idx="6321">
                  <c:v>81.994</c:v>
                </c:pt>
                <c:pt idx="6322">
                  <c:v>82.048000000000002</c:v>
                </c:pt>
                <c:pt idx="6323">
                  <c:v>82.096000000000004</c:v>
                </c:pt>
                <c:pt idx="6324">
                  <c:v>82.134</c:v>
                </c:pt>
                <c:pt idx="6325">
                  <c:v>82.162000000000006</c:v>
                </c:pt>
                <c:pt idx="6326">
                  <c:v>82.179000000000002</c:v>
                </c:pt>
                <c:pt idx="6327">
                  <c:v>82.197000000000003</c:v>
                </c:pt>
                <c:pt idx="6328">
                  <c:v>82.207999999999998</c:v>
                </c:pt>
                <c:pt idx="6329">
                  <c:v>82.212999999999994</c:v>
                </c:pt>
                <c:pt idx="6330">
                  <c:v>82.224000000000004</c:v>
                </c:pt>
                <c:pt idx="6331">
                  <c:v>82.230999999999995</c:v>
                </c:pt>
                <c:pt idx="6332">
                  <c:v>82.241</c:v>
                </c:pt>
                <c:pt idx="6333">
                  <c:v>82.25</c:v>
                </c:pt>
                <c:pt idx="6334">
                  <c:v>82.25</c:v>
                </c:pt>
                <c:pt idx="6335">
                  <c:v>82.266000000000005</c:v>
                </c:pt>
                <c:pt idx="6336">
                  <c:v>82.27</c:v>
                </c:pt>
                <c:pt idx="6337">
                  <c:v>82.27</c:v>
                </c:pt>
                <c:pt idx="6338">
                  <c:v>82.278000000000006</c:v>
                </c:pt>
                <c:pt idx="6339">
                  <c:v>82.287999999999997</c:v>
                </c:pt>
                <c:pt idx="6340">
                  <c:v>82.29</c:v>
                </c:pt>
                <c:pt idx="6341">
                  <c:v>82.299000000000007</c:v>
                </c:pt>
                <c:pt idx="6342">
                  <c:v>82.314999999999998</c:v>
                </c:pt>
                <c:pt idx="6343">
                  <c:v>82.335999999999999</c:v>
                </c:pt>
                <c:pt idx="6344">
                  <c:v>82.370999999999995</c:v>
                </c:pt>
                <c:pt idx="6345">
                  <c:v>82.393000000000001</c:v>
                </c:pt>
                <c:pt idx="6346">
                  <c:v>82.423000000000002</c:v>
                </c:pt>
                <c:pt idx="6347">
                  <c:v>82.466999999999999</c:v>
                </c:pt>
                <c:pt idx="6348">
                  <c:v>82.506</c:v>
                </c:pt>
                <c:pt idx="6349">
                  <c:v>82.548000000000002</c:v>
                </c:pt>
                <c:pt idx="6350">
                  <c:v>82.59</c:v>
                </c:pt>
                <c:pt idx="6351">
                  <c:v>82.631</c:v>
                </c:pt>
                <c:pt idx="6352">
                  <c:v>82.665000000000006</c:v>
                </c:pt>
                <c:pt idx="6353">
                  <c:v>82.706000000000003</c:v>
                </c:pt>
                <c:pt idx="6354">
                  <c:v>82.741</c:v>
                </c:pt>
                <c:pt idx="6355">
                  <c:v>82.754999999999995</c:v>
                </c:pt>
                <c:pt idx="6356">
                  <c:v>82.766999999999996</c:v>
                </c:pt>
                <c:pt idx="6357">
                  <c:v>82.783000000000001</c:v>
                </c:pt>
                <c:pt idx="6358">
                  <c:v>82.795000000000002</c:v>
                </c:pt>
                <c:pt idx="6359">
                  <c:v>82.8</c:v>
                </c:pt>
                <c:pt idx="6360">
                  <c:v>82.787000000000006</c:v>
                </c:pt>
                <c:pt idx="6361">
                  <c:v>82.765000000000001</c:v>
                </c:pt>
                <c:pt idx="6362">
                  <c:v>82.75</c:v>
                </c:pt>
                <c:pt idx="6363">
                  <c:v>82.739000000000004</c:v>
                </c:pt>
                <c:pt idx="6364">
                  <c:v>82.713999999999999</c:v>
                </c:pt>
                <c:pt idx="6365">
                  <c:v>82.674999999999997</c:v>
                </c:pt>
                <c:pt idx="6366">
                  <c:v>82.646000000000001</c:v>
                </c:pt>
                <c:pt idx="6367">
                  <c:v>82.614000000000004</c:v>
                </c:pt>
                <c:pt idx="6368">
                  <c:v>82.59</c:v>
                </c:pt>
                <c:pt idx="6369">
                  <c:v>82.558999999999997</c:v>
                </c:pt>
                <c:pt idx="6370">
                  <c:v>82.537999999999997</c:v>
                </c:pt>
                <c:pt idx="6371">
                  <c:v>82.513000000000005</c:v>
                </c:pt>
                <c:pt idx="6372">
                  <c:v>82.486999999999995</c:v>
                </c:pt>
                <c:pt idx="6373">
                  <c:v>82.474000000000004</c:v>
                </c:pt>
                <c:pt idx="6374">
                  <c:v>82.463999999999999</c:v>
                </c:pt>
                <c:pt idx="6375">
                  <c:v>82.453000000000003</c:v>
                </c:pt>
                <c:pt idx="6376">
                  <c:v>82.462999999999994</c:v>
                </c:pt>
                <c:pt idx="6377">
                  <c:v>82.475999999999999</c:v>
                </c:pt>
                <c:pt idx="6378">
                  <c:v>82.475999999999999</c:v>
                </c:pt>
                <c:pt idx="6379">
                  <c:v>82.478999999999999</c:v>
                </c:pt>
                <c:pt idx="6380">
                  <c:v>82.494</c:v>
                </c:pt>
                <c:pt idx="6381">
                  <c:v>82.516000000000005</c:v>
                </c:pt>
                <c:pt idx="6382">
                  <c:v>82.52</c:v>
                </c:pt>
                <c:pt idx="6383">
                  <c:v>82.521000000000001</c:v>
                </c:pt>
                <c:pt idx="6384">
                  <c:v>82.525000000000006</c:v>
                </c:pt>
                <c:pt idx="6385">
                  <c:v>82.536000000000001</c:v>
                </c:pt>
                <c:pt idx="6386">
                  <c:v>82.540999999999997</c:v>
                </c:pt>
                <c:pt idx="6387">
                  <c:v>82.54</c:v>
                </c:pt>
                <c:pt idx="6388">
                  <c:v>82.551000000000002</c:v>
                </c:pt>
                <c:pt idx="6389">
                  <c:v>82.555999999999997</c:v>
                </c:pt>
                <c:pt idx="6390">
                  <c:v>82.557000000000002</c:v>
                </c:pt>
                <c:pt idx="6391">
                  <c:v>82.557000000000002</c:v>
                </c:pt>
                <c:pt idx="6392">
                  <c:v>82.561999999999998</c:v>
                </c:pt>
                <c:pt idx="6393">
                  <c:v>82.575999999999993</c:v>
                </c:pt>
                <c:pt idx="6394">
                  <c:v>82.582999999999998</c:v>
                </c:pt>
                <c:pt idx="6395">
                  <c:v>82.587999999999994</c:v>
                </c:pt>
                <c:pt idx="6396">
                  <c:v>82.596000000000004</c:v>
                </c:pt>
                <c:pt idx="6397">
                  <c:v>82.611999999999995</c:v>
                </c:pt>
                <c:pt idx="6398">
                  <c:v>82.628</c:v>
                </c:pt>
                <c:pt idx="6399">
                  <c:v>82.646000000000001</c:v>
                </c:pt>
                <c:pt idx="6400">
                  <c:v>82.665000000000006</c:v>
                </c:pt>
                <c:pt idx="6401">
                  <c:v>82.683000000000007</c:v>
                </c:pt>
                <c:pt idx="6402">
                  <c:v>82.700999999999993</c:v>
                </c:pt>
                <c:pt idx="6403">
                  <c:v>82.722999999999999</c:v>
                </c:pt>
                <c:pt idx="6404">
                  <c:v>82.741</c:v>
                </c:pt>
                <c:pt idx="6405">
                  <c:v>82.763000000000005</c:v>
                </c:pt>
                <c:pt idx="6406">
                  <c:v>82.784000000000006</c:v>
                </c:pt>
                <c:pt idx="6407">
                  <c:v>82.802000000000007</c:v>
                </c:pt>
                <c:pt idx="6408">
                  <c:v>82.828000000000003</c:v>
                </c:pt>
                <c:pt idx="6409">
                  <c:v>82.843000000000004</c:v>
                </c:pt>
                <c:pt idx="6410">
                  <c:v>82.861000000000004</c:v>
                </c:pt>
                <c:pt idx="6411">
                  <c:v>82.88</c:v>
                </c:pt>
                <c:pt idx="6412">
                  <c:v>82.891999999999996</c:v>
                </c:pt>
                <c:pt idx="6413">
                  <c:v>82.903999999999996</c:v>
                </c:pt>
                <c:pt idx="6414">
                  <c:v>82.917000000000002</c:v>
                </c:pt>
                <c:pt idx="6415">
                  <c:v>82.927999999999997</c:v>
                </c:pt>
                <c:pt idx="6416">
                  <c:v>82.941000000000003</c:v>
                </c:pt>
                <c:pt idx="6417">
                  <c:v>82.953999999999994</c:v>
                </c:pt>
                <c:pt idx="6418">
                  <c:v>82.963999999999999</c:v>
                </c:pt>
                <c:pt idx="6419">
                  <c:v>82.968999999999994</c:v>
                </c:pt>
                <c:pt idx="6420">
                  <c:v>82.968999999999994</c:v>
                </c:pt>
                <c:pt idx="6421">
                  <c:v>82.968999999999994</c:v>
                </c:pt>
                <c:pt idx="6422">
                  <c:v>82.972999999999999</c:v>
                </c:pt>
                <c:pt idx="6423">
                  <c:v>82.989000000000004</c:v>
                </c:pt>
                <c:pt idx="6424">
                  <c:v>83.004000000000005</c:v>
                </c:pt>
                <c:pt idx="6425">
                  <c:v>83.013999999999996</c:v>
                </c:pt>
                <c:pt idx="6426">
                  <c:v>83.027000000000001</c:v>
                </c:pt>
                <c:pt idx="6427">
                  <c:v>83.036000000000001</c:v>
                </c:pt>
                <c:pt idx="6428">
                  <c:v>83.046999999999997</c:v>
                </c:pt>
                <c:pt idx="6429">
                  <c:v>83.061999999999998</c:v>
                </c:pt>
                <c:pt idx="6430">
                  <c:v>83.072000000000003</c:v>
                </c:pt>
                <c:pt idx="6431">
                  <c:v>83.084999999999994</c:v>
                </c:pt>
                <c:pt idx="6432">
                  <c:v>83.097999999999999</c:v>
                </c:pt>
                <c:pt idx="6433">
                  <c:v>83.114999999999995</c:v>
                </c:pt>
                <c:pt idx="6434">
                  <c:v>83.138999999999996</c:v>
                </c:pt>
                <c:pt idx="6435">
                  <c:v>83.171999999999997</c:v>
                </c:pt>
                <c:pt idx="6436">
                  <c:v>83.206000000000003</c:v>
                </c:pt>
                <c:pt idx="6437">
                  <c:v>83.241</c:v>
                </c:pt>
                <c:pt idx="6438">
                  <c:v>83.284000000000006</c:v>
                </c:pt>
                <c:pt idx="6439">
                  <c:v>83.320999999999998</c:v>
                </c:pt>
                <c:pt idx="6440">
                  <c:v>83.352999999999994</c:v>
                </c:pt>
                <c:pt idx="6441">
                  <c:v>83.378</c:v>
                </c:pt>
                <c:pt idx="6442">
                  <c:v>83.397999999999996</c:v>
                </c:pt>
                <c:pt idx="6443">
                  <c:v>83.423000000000002</c:v>
                </c:pt>
                <c:pt idx="6444">
                  <c:v>83.447999999999993</c:v>
                </c:pt>
                <c:pt idx="6445">
                  <c:v>83.477999999999994</c:v>
                </c:pt>
                <c:pt idx="6446">
                  <c:v>83.504999999999995</c:v>
                </c:pt>
                <c:pt idx="6447">
                  <c:v>83.522000000000006</c:v>
                </c:pt>
                <c:pt idx="6448">
                  <c:v>83.533000000000001</c:v>
                </c:pt>
                <c:pt idx="6449">
                  <c:v>83.54</c:v>
                </c:pt>
                <c:pt idx="6450">
                  <c:v>83.542000000000002</c:v>
                </c:pt>
                <c:pt idx="6451">
                  <c:v>83.539000000000001</c:v>
                </c:pt>
                <c:pt idx="6452">
                  <c:v>83.534999999999997</c:v>
                </c:pt>
                <c:pt idx="6453">
                  <c:v>83.53</c:v>
                </c:pt>
                <c:pt idx="6454">
                  <c:v>83.525000000000006</c:v>
                </c:pt>
                <c:pt idx="6455">
                  <c:v>83.522000000000006</c:v>
                </c:pt>
                <c:pt idx="6456">
                  <c:v>83.52</c:v>
                </c:pt>
                <c:pt idx="6457">
                  <c:v>83.510999999999996</c:v>
                </c:pt>
                <c:pt idx="6458">
                  <c:v>83.504000000000005</c:v>
                </c:pt>
                <c:pt idx="6459">
                  <c:v>83.497</c:v>
                </c:pt>
                <c:pt idx="6460">
                  <c:v>83.492000000000004</c:v>
                </c:pt>
                <c:pt idx="6461">
                  <c:v>83.495999999999995</c:v>
                </c:pt>
                <c:pt idx="6462">
                  <c:v>83.504999999999995</c:v>
                </c:pt>
                <c:pt idx="6463">
                  <c:v>83.516999999999996</c:v>
                </c:pt>
                <c:pt idx="6464">
                  <c:v>83.533000000000001</c:v>
                </c:pt>
                <c:pt idx="6465">
                  <c:v>83.546999999999997</c:v>
                </c:pt>
                <c:pt idx="6466">
                  <c:v>83.563000000000002</c:v>
                </c:pt>
                <c:pt idx="6467">
                  <c:v>83.581999999999994</c:v>
                </c:pt>
                <c:pt idx="6468">
                  <c:v>83.599000000000004</c:v>
                </c:pt>
                <c:pt idx="6469">
                  <c:v>83.619</c:v>
                </c:pt>
                <c:pt idx="6470">
                  <c:v>83.646000000000001</c:v>
                </c:pt>
                <c:pt idx="6471">
                  <c:v>83.682000000000002</c:v>
                </c:pt>
                <c:pt idx="6472">
                  <c:v>83.727999999999994</c:v>
                </c:pt>
                <c:pt idx="6473">
                  <c:v>83.766000000000005</c:v>
                </c:pt>
                <c:pt idx="6474">
                  <c:v>83.783000000000001</c:v>
                </c:pt>
                <c:pt idx="6475">
                  <c:v>83.792000000000002</c:v>
                </c:pt>
                <c:pt idx="6476">
                  <c:v>83.811999999999998</c:v>
                </c:pt>
                <c:pt idx="6477">
                  <c:v>83.843000000000004</c:v>
                </c:pt>
                <c:pt idx="6478">
                  <c:v>83.876000000000005</c:v>
                </c:pt>
                <c:pt idx="6479">
                  <c:v>83.915999999999997</c:v>
                </c:pt>
                <c:pt idx="6480">
                  <c:v>83.953999999999994</c:v>
                </c:pt>
                <c:pt idx="6481">
                  <c:v>83.986999999999995</c:v>
                </c:pt>
                <c:pt idx="6482">
                  <c:v>84.001999999999995</c:v>
                </c:pt>
                <c:pt idx="6483">
                  <c:v>84.02</c:v>
                </c:pt>
                <c:pt idx="6484">
                  <c:v>84.055999999999997</c:v>
                </c:pt>
                <c:pt idx="6485">
                  <c:v>84.096000000000004</c:v>
                </c:pt>
                <c:pt idx="6486">
                  <c:v>84.141999999999996</c:v>
                </c:pt>
                <c:pt idx="6487">
                  <c:v>84.171999999999997</c:v>
                </c:pt>
                <c:pt idx="6488">
                  <c:v>84.191000000000003</c:v>
                </c:pt>
                <c:pt idx="6489">
                  <c:v>84.242000000000004</c:v>
                </c:pt>
                <c:pt idx="6490">
                  <c:v>84.277000000000001</c:v>
                </c:pt>
                <c:pt idx="6491">
                  <c:v>84.3</c:v>
                </c:pt>
                <c:pt idx="6492">
                  <c:v>84.326999999999998</c:v>
                </c:pt>
                <c:pt idx="6493">
                  <c:v>84.346000000000004</c:v>
                </c:pt>
                <c:pt idx="6494">
                  <c:v>84.346000000000004</c:v>
                </c:pt>
                <c:pt idx="6495">
                  <c:v>84.343999999999994</c:v>
                </c:pt>
                <c:pt idx="6496">
                  <c:v>84.325999999999993</c:v>
                </c:pt>
                <c:pt idx="6497">
                  <c:v>84.32</c:v>
                </c:pt>
                <c:pt idx="6498">
                  <c:v>84.31</c:v>
                </c:pt>
                <c:pt idx="6499">
                  <c:v>84.272000000000006</c:v>
                </c:pt>
                <c:pt idx="6500">
                  <c:v>84.253</c:v>
                </c:pt>
                <c:pt idx="6501">
                  <c:v>84.212999999999994</c:v>
                </c:pt>
                <c:pt idx="6502">
                  <c:v>84.141000000000005</c:v>
                </c:pt>
                <c:pt idx="6503">
                  <c:v>84.061999999999998</c:v>
                </c:pt>
                <c:pt idx="6504">
                  <c:v>83.978999999999999</c:v>
                </c:pt>
                <c:pt idx="6505">
                  <c:v>83.891000000000005</c:v>
                </c:pt>
                <c:pt idx="6506">
                  <c:v>83.783000000000001</c:v>
                </c:pt>
                <c:pt idx="6507">
                  <c:v>83.662999999999997</c:v>
                </c:pt>
                <c:pt idx="6508">
                  <c:v>83.552999999999997</c:v>
                </c:pt>
                <c:pt idx="6509">
                  <c:v>83.436000000000007</c:v>
                </c:pt>
                <c:pt idx="6510">
                  <c:v>83.316999999999993</c:v>
                </c:pt>
                <c:pt idx="6511">
                  <c:v>83.197000000000003</c:v>
                </c:pt>
                <c:pt idx="6512">
                  <c:v>83.072999999999993</c:v>
                </c:pt>
                <c:pt idx="6513">
                  <c:v>82.95</c:v>
                </c:pt>
                <c:pt idx="6514">
                  <c:v>82.813999999999993</c:v>
                </c:pt>
                <c:pt idx="6515">
                  <c:v>82.676000000000002</c:v>
                </c:pt>
                <c:pt idx="6516">
                  <c:v>82.554000000000002</c:v>
                </c:pt>
                <c:pt idx="6517">
                  <c:v>82.424999999999997</c:v>
                </c:pt>
                <c:pt idx="6518">
                  <c:v>82.296999999999997</c:v>
                </c:pt>
                <c:pt idx="6519">
                  <c:v>82.188000000000002</c:v>
                </c:pt>
                <c:pt idx="6520">
                  <c:v>82.076999999999998</c:v>
                </c:pt>
                <c:pt idx="6521">
                  <c:v>81.96</c:v>
                </c:pt>
                <c:pt idx="6522">
                  <c:v>81.843999999999994</c:v>
                </c:pt>
                <c:pt idx="6523">
                  <c:v>81.712999999999994</c:v>
                </c:pt>
                <c:pt idx="6524">
                  <c:v>81.593000000000004</c:v>
                </c:pt>
                <c:pt idx="6525">
                  <c:v>81.477999999999994</c:v>
                </c:pt>
                <c:pt idx="6526">
                  <c:v>81.358000000000004</c:v>
                </c:pt>
                <c:pt idx="6527">
                  <c:v>81.212000000000003</c:v>
                </c:pt>
                <c:pt idx="6528">
                  <c:v>81.070999999999998</c:v>
                </c:pt>
                <c:pt idx="6529">
                  <c:v>80.936000000000007</c:v>
                </c:pt>
                <c:pt idx="6530">
                  <c:v>80.796999999999997</c:v>
                </c:pt>
                <c:pt idx="6531">
                  <c:v>80.644999999999996</c:v>
                </c:pt>
                <c:pt idx="6532">
                  <c:v>80.484999999999999</c:v>
                </c:pt>
                <c:pt idx="6533">
                  <c:v>80.332999999999998</c:v>
                </c:pt>
                <c:pt idx="6534">
                  <c:v>80.188999999999993</c:v>
                </c:pt>
                <c:pt idx="6535">
                  <c:v>80.057000000000002</c:v>
                </c:pt>
                <c:pt idx="6536">
                  <c:v>79.915000000000006</c:v>
                </c:pt>
                <c:pt idx="6537">
                  <c:v>79.772000000000006</c:v>
                </c:pt>
                <c:pt idx="6538">
                  <c:v>79.632000000000005</c:v>
                </c:pt>
                <c:pt idx="6539">
                  <c:v>79.483999999999995</c:v>
                </c:pt>
                <c:pt idx="6540">
                  <c:v>79.343000000000004</c:v>
                </c:pt>
                <c:pt idx="6541">
                  <c:v>79.203999999999994</c:v>
                </c:pt>
                <c:pt idx="6542">
                  <c:v>79.063999999999993</c:v>
                </c:pt>
                <c:pt idx="6543">
                  <c:v>78.930000000000007</c:v>
                </c:pt>
                <c:pt idx="6544">
                  <c:v>78.789000000000001</c:v>
                </c:pt>
                <c:pt idx="6545">
                  <c:v>78.64</c:v>
                </c:pt>
                <c:pt idx="6546">
                  <c:v>78.504000000000005</c:v>
                </c:pt>
                <c:pt idx="6547">
                  <c:v>78.369</c:v>
                </c:pt>
                <c:pt idx="6548">
                  <c:v>78.241</c:v>
                </c:pt>
                <c:pt idx="6549">
                  <c:v>78.125</c:v>
                </c:pt>
                <c:pt idx="6550">
                  <c:v>78.013999999999996</c:v>
                </c:pt>
                <c:pt idx="6551">
                  <c:v>77.902000000000001</c:v>
                </c:pt>
                <c:pt idx="6552">
                  <c:v>77.805999999999997</c:v>
                </c:pt>
                <c:pt idx="6553">
                  <c:v>77.712999999999994</c:v>
                </c:pt>
                <c:pt idx="6554">
                  <c:v>77.614000000000004</c:v>
                </c:pt>
                <c:pt idx="6555">
                  <c:v>77.522000000000006</c:v>
                </c:pt>
                <c:pt idx="6556">
                  <c:v>77.453999999999994</c:v>
                </c:pt>
                <c:pt idx="6557">
                  <c:v>77.378</c:v>
                </c:pt>
                <c:pt idx="6558">
                  <c:v>77.305000000000007</c:v>
                </c:pt>
                <c:pt idx="6559">
                  <c:v>77.245999999999995</c:v>
                </c:pt>
                <c:pt idx="6560">
                  <c:v>77.183999999999997</c:v>
                </c:pt>
                <c:pt idx="6561">
                  <c:v>77.132999999999996</c:v>
                </c:pt>
                <c:pt idx="6562">
                  <c:v>77.088999999999999</c:v>
                </c:pt>
                <c:pt idx="6563">
                  <c:v>77.034999999999997</c:v>
                </c:pt>
                <c:pt idx="6564">
                  <c:v>76.983000000000004</c:v>
                </c:pt>
                <c:pt idx="6565">
                  <c:v>76.94</c:v>
                </c:pt>
                <c:pt idx="6566">
                  <c:v>76.894000000000005</c:v>
                </c:pt>
                <c:pt idx="6567">
                  <c:v>76.850999999999999</c:v>
                </c:pt>
                <c:pt idx="6568">
                  <c:v>76.807000000000002</c:v>
                </c:pt>
                <c:pt idx="6569">
                  <c:v>76.757999999999996</c:v>
                </c:pt>
                <c:pt idx="6570">
                  <c:v>76.721000000000004</c:v>
                </c:pt>
                <c:pt idx="6571">
                  <c:v>76.683000000000007</c:v>
                </c:pt>
                <c:pt idx="6572">
                  <c:v>76.631</c:v>
                </c:pt>
                <c:pt idx="6573">
                  <c:v>76.59</c:v>
                </c:pt>
                <c:pt idx="6574">
                  <c:v>76.55</c:v>
                </c:pt>
                <c:pt idx="6575">
                  <c:v>76.495000000000005</c:v>
                </c:pt>
                <c:pt idx="6576">
                  <c:v>76.441000000000003</c:v>
                </c:pt>
                <c:pt idx="6577">
                  <c:v>76.393000000000001</c:v>
                </c:pt>
                <c:pt idx="6578">
                  <c:v>76.343000000000004</c:v>
                </c:pt>
                <c:pt idx="6579">
                  <c:v>76.295000000000002</c:v>
                </c:pt>
                <c:pt idx="6580">
                  <c:v>76.239999999999995</c:v>
                </c:pt>
                <c:pt idx="6581">
                  <c:v>76.182000000000002</c:v>
                </c:pt>
                <c:pt idx="6582">
                  <c:v>76.123999999999995</c:v>
                </c:pt>
                <c:pt idx="6583">
                  <c:v>76.072000000000003</c:v>
                </c:pt>
                <c:pt idx="6584">
                  <c:v>76.024000000000001</c:v>
                </c:pt>
                <c:pt idx="6585">
                  <c:v>75.962999999999994</c:v>
                </c:pt>
                <c:pt idx="6586">
                  <c:v>75.906000000000006</c:v>
                </c:pt>
                <c:pt idx="6587">
                  <c:v>75.861999999999995</c:v>
                </c:pt>
                <c:pt idx="6588">
                  <c:v>75.819000000000003</c:v>
                </c:pt>
                <c:pt idx="6589">
                  <c:v>75.772000000000006</c:v>
                </c:pt>
                <c:pt idx="6590">
                  <c:v>75.731999999999999</c:v>
                </c:pt>
                <c:pt idx="6591">
                  <c:v>75.703000000000003</c:v>
                </c:pt>
                <c:pt idx="6592">
                  <c:v>75.691000000000003</c:v>
                </c:pt>
                <c:pt idx="6593">
                  <c:v>75.683000000000007</c:v>
                </c:pt>
                <c:pt idx="6594">
                  <c:v>75.679000000000002</c:v>
                </c:pt>
                <c:pt idx="6595">
                  <c:v>75.676000000000002</c:v>
                </c:pt>
                <c:pt idx="6596">
                  <c:v>75.674999999999997</c:v>
                </c:pt>
                <c:pt idx="6597">
                  <c:v>75.673000000000002</c:v>
                </c:pt>
                <c:pt idx="6598">
                  <c:v>75.665000000000006</c:v>
                </c:pt>
                <c:pt idx="6599">
                  <c:v>75.667000000000002</c:v>
                </c:pt>
                <c:pt idx="6600">
                  <c:v>75.668000000000006</c:v>
                </c:pt>
                <c:pt idx="6601">
                  <c:v>75.671000000000006</c:v>
                </c:pt>
                <c:pt idx="6602">
                  <c:v>75.682000000000002</c:v>
                </c:pt>
                <c:pt idx="6603">
                  <c:v>75.688000000000002</c:v>
                </c:pt>
                <c:pt idx="6604">
                  <c:v>75.688000000000002</c:v>
                </c:pt>
                <c:pt idx="6605">
                  <c:v>75.688999999999993</c:v>
                </c:pt>
                <c:pt idx="6606">
                  <c:v>75.695999999999998</c:v>
                </c:pt>
                <c:pt idx="6607">
                  <c:v>75.700999999999993</c:v>
                </c:pt>
                <c:pt idx="6608">
                  <c:v>75.694999999999993</c:v>
                </c:pt>
                <c:pt idx="6609">
                  <c:v>75.677000000000007</c:v>
                </c:pt>
                <c:pt idx="6610">
                  <c:v>75.652000000000001</c:v>
                </c:pt>
                <c:pt idx="6611">
                  <c:v>75.632999999999996</c:v>
                </c:pt>
                <c:pt idx="6612">
                  <c:v>75.620999999999995</c:v>
                </c:pt>
                <c:pt idx="6613">
                  <c:v>75.606999999999999</c:v>
                </c:pt>
                <c:pt idx="6614">
                  <c:v>75.587999999999994</c:v>
                </c:pt>
                <c:pt idx="6615">
                  <c:v>75.561999999999998</c:v>
                </c:pt>
                <c:pt idx="6616">
                  <c:v>75.534999999999997</c:v>
                </c:pt>
                <c:pt idx="6617">
                  <c:v>75.504000000000005</c:v>
                </c:pt>
                <c:pt idx="6618">
                  <c:v>75.472999999999999</c:v>
                </c:pt>
                <c:pt idx="6619">
                  <c:v>75.441000000000003</c:v>
                </c:pt>
                <c:pt idx="6620">
                  <c:v>75.412000000000006</c:v>
                </c:pt>
                <c:pt idx="6621">
                  <c:v>75.39</c:v>
                </c:pt>
                <c:pt idx="6622">
                  <c:v>75.363</c:v>
                </c:pt>
                <c:pt idx="6623">
                  <c:v>75.340999999999994</c:v>
                </c:pt>
                <c:pt idx="6624">
                  <c:v>75.322999999999993</c:v>
                </c:pt>
                <c:pt idx="6625">
                  <c:v>75.302999999999997</c:v>
                </c:pt>
                <c:pt idx="6626">
                  <c:v>75.281999999999996</c:v>
                </c:pt>
                <c:pt idx="6627">
                  <c:v>75.265000000000001</c:v>
                </c:pt>
                <c:pt idx="6628">
                  <c:v>75.257000000000005</c:v>
                </c:pt>
                <c:pt idx="6629">
                  <c:v>75.256</c:v>
                </c:pt>
                <c:pt idx="6630">
                  <c:v>75.259</c:v>
                </c:pt>
                <c:pt idx="6631">
                  <c:v>75.259</c:v>
                </c:pt>
                <c:pt idx="6632">
                  <c:v>75.27</c:v>
                </c:pt>
                <c:pt idx="6633">
                  <c:v>75.296999999999997</c:v>
                </c:pt>
                <c:pt idx="6634">
                  <c:v>75.326999999999998</c:v>
                </c:pt>
                <c:pt idx="6635">
                  <c:v>75.349000000000004</c:v>
                </c:pt>
                <c:pt idx="6636">
                  <c:v>75.370999999999995</c:v>
                </c:pt>
                <c:pt idx="6637">
                  <c:v>75.396000000000001</c:v>
                </c:pt>
                <c:pt idx="6638">
                  <c:v>75.415999999999997</c:v>
                </c:pt>
                <c:pt idx="6639">
                  <c:v>75.426000000000002</c:v>
                </c:pt>
                <c:pt idx="6640">
                  <c:v>75.430000000000007</c:v>
                </c:pt>
                <c:pt idx="6641">
                  <c:v>75.438000000000002</c:v>
                </c:pt>
                <c:pt idx="6642">
                  <c:v>75.445999999999998</c:v>
                </c:pt>
                <c:pt idx="6643">
                  <c:v>75.445999999999998</c:v>
                </c:pt>
                <c:pt idx="6644">
                  <c:v>75.435000000000002</c:v>
                </c:pt>
                <c:pt idx="6645">
                  <c:v>75.426000000000002</c:v>
                </c:pt>
                <c:pt idx="6646">
                  <c:v>75.415000000000006</c:v>
                </c:pt>
                <c:pt idx="6647">
                  <c:v>75.400999999999996</c:v>
                </c:pt>
                <c:pt idx="6648">
                  <c:v>75.382000000000005</c:v>
                </c:pt>
                <c:pt idx="6649">
                  <c:v>75.364999999999995</c:v>
                </c:pt>
                <c:pt idx="6650">
                  <c:v>75.349000000000004</c:v>
                </c:pt>
                <c:pt idx="6651">
                  <c:v>75.332999999999998</c:v>
                </c:pt>
                <c:pt idx="6652">
                  <c:v>75.314999999999998</c:v>
                </c:pt>
                <c:pt idx="6653">
                  <c:v>75.296000000000006</c:v>
                </c:pt>
                <c:pt idx="6654">
                  <c:v>75.284000000000006</c:v>
                </c:pt>
                <c:pt idx="6655">
                  <c:v>75.272000000000006</c:v>
                </c:pt>
                <c:pt idx="6656">
                  <c:v>75.266999999999996</c:v>
                </c:pt>
                <c:pt idx="6657">
                  <c:v>75.259</c:v>
                </c:pt>
                <c:pt idx="6658">
                  <c:v>75.254000000000005</c:v>
                </c:pt>
                <c:pt idx="6659">
                  <c:v>75.254000000000005</c:v>
                </c:pt>
                <c:pt idx="6660">
                  <c:v>75.251000000000005</c:v>
                </c:pt>
                <c:pt idx="6661">
                  <c:v>75.248000000000005</c:v>
                </c:pt>
                <c:pt idx="6662">
                  <c:v>75.242999999999995</c:v>
                </c:pt>
                <c:pt idx="6663">
                  <c:v>75.241</c:v>
                </c:pt>
                <c:pt idx="6664">
                  <c:v>75.242999999999995</c:v>
                </c:pt>
                <c:pt idx="6665">
                  <c:v>75.241</c:v>
                </c:pt>
                <c:pt idx="6666">
                  <c:v>75.245000000000005</c:v>
                </c:pt>
                <c:pt idx="6667">
                  <c:v>75.247</c:v>
                </c:pt>
                <c:pt idx="6668">
                  <c:v>75.245999999999995</c:v>
                </c:pt>
                <c:pt idx="6669">
                  <c:v>75.244</c:v>
                </c:pt>
                <c:pt idx="6670">
                  <c:v>75.241</c:v>
                </c:pt>
                <c:pt idx="6671">
                  <c:v>75.238</c:v>
                </c:pt>
                <c:pt idx="6672">
                  <c:v>75.236000000000004</c:v>
                </c:pt>
                <c:pt idx="6673">
                  <c:v>75.233999999999995</c:v>
                </c:pt>
                <c:pt idx="6674">
                  <c:v>75.23</c:v>
                </c:pt>
                <c:pt idx="6675">
                  <c:v>75.224999999999994</c:v>
                </c:pt>
                <c:pt idx="6676">
                  <c:v>75.221999999999994</c:v>
                </c:pt>
                <c:pt idx="6677">
                  <c:v>75.23</c:v>
                </c:pt>
                <c:pt idx="6678">
                  <c:v>75.239000000000004</c:v>
                </c:pt>
                <c:pt idx="6679">
                  <c:v>75.241</c:v>
                </c:pt>
                <c:pt idx="6680">
                  <c:v>75.241</c:v>
                </c:pt>
                <c:pt idx="6681">
                  <c:v>75.242999999999995</c:v>
                </c:pt>
                <c:pt idx="6682">
                  <c:v>75.242000000000004</c:v>
                </c:pt>
                <c:pt idx="6683">
                  <c:v>75.245000000000005</c:v>
                </c:pt>
                <c:pt idx="6684">
                  <c:v>75.238</c:v>
                </c:pt>
                <c:pt idx="6685">
                  <c:v>75.233999999999995</c:v>
                </c:pt>
                <c:pt idx="6686">
                  <c:v>75.233999999999995</c:v>
                </c:pt>
                <c:pt idx="6687">
                  <c:v>75.236999999999995</c:v>
                </c:pt>
                <c:pt idx="6688">
                  <c:v>75.241</c:v>
                </c:pt>
                <c:pt idx="6689">
                  <c:v>75.257000000000005</c:v>
                </c:pt>
                <c:pt idx="6690">
                  <c:v>75.271000000000001</c:v>
                </c:pt>
                <c:pt idx="6691">
                  <c:v>75.277000000000001</c:v>
                </c:pt>
                <c:pt idx="6692">
                  <c:v>75.287000000000006</c:v>
                </c:pt>
                <c:pt idx="6693">
                  <c:v>75.290999999999997</c:v>
                </c:pt>
                <c:pt idx="6694">
                  <c:v>75.308000000000007</c:v>
                </c:pt>
                <c:pt idx="6695">
                  <c:v>75.314999999999998</c:v>
                </c:pt>
                <c:pt idx="6696">
                  <c:v>75.311000000000007</c:v>
                </c:pt>
                <c:pt idx="6697">
                  <c:v>75.305999999999997</c:v>
                </c:pt>
                <c:pt idx="6698">
                  <c:v>75.31</c:v>
                </c:pt>
                <c:pt idx="6699">
                  <c:v>75.311999999999998</c:v>
                </c:pt>
                <c:pt idx="6700">
                  <c:v>75.299000000000007</c:v>
                </c:pt>
                <c:pt idx="6701">
                  <c:v>75.299000000000007</c:v>
                </c:pt>
                <c:pt idx="6702">
                  <c:v>75.296000000000006</c:v>
                </c:pt>
                <c:pt idx="6703">
                  <c:v>75.281999999999996</c:v>
                </c:pt>
                <c:pt idx="6704">
                  <c:v>75.263000000000005</c:v>
                </c:pt>
                <c:pt idx="6705">
                  <c:v>75.215000000000003</c:v>
                </c:pt>
                <c:pt idx="6706">
                  <c:v>75.168999999999997</c:v>
                </c:pt>
                <c:pt idx="6707">
                  <c:v>75.134</c:v>
                </c:pt>
                <c:pt idx="6708">
                  <c:v>75.102999999999994</c:v>
                </c:pt>
                <c:pt idx="6709">
                  <c:v>75.073999999999998</c:v>
                </c:pt>
                <c:pt idx="6710">
                  <c:v>75.028000000000006</c:v>
                </c:pt>
                <c:pt idx="6711">
                  <c:v>74.980999999999995</c:v>
                </c:pt>
                <c:pt idx="6712">
                  <c:v>74.935000000000002</c:v>
                </c:pt>
                <c:pt idx="6713">
                  <c:v>74.873999999999995</c:v>
                </c:pt>
                <c:pt idx="6714">
                  <c:v>74.817999999999998</c:v>
                </c:pt>
                <c:pt idx="6715">
                  <c:v>74.77</c:v>
                </c:pt>
                <c:pt idx="6716">
                  <c:v>74.718999999999994</c:v>
                </c:pt>
                <c:pt idx="6717">
                  <c:v>74.680999999999997</c:v>
                </c:pt>
                <c:pt idx="6718">
                  <c:v>74.635999999999996</c:v>
                </c:pt>
                <c:pt idx="6719">
                  <c:v>74.587999999999994</c:v>
                </c:pt>
                <c:pt idx="6720">
                  <c:v>74.551000000000002</c:v>
                </c:pt>
                <c:pt idx="6721">
                  <c:v>74.513999999999996</c:v>
                </c:pt>
                <c:pt idx="6722">
                  <c:v>74.471999999999994</c:v>
                </c:pt>
                <c:pt idx="6723">
                  <c:v>74.430999999999997</c:v>
                </c:pt>
                <c:pt idx="6724">
                  <c:v>74.39</c:v>
                </c:pt>
                <c:pt idx="6725">
                  <c:v>74.353999999999999</c:v>
                </c:pt>
                <c:pt idx="6726">
                  <c:v>74.340999999999994</c:v>
                </c:pt>
                <c:pt idx="6727">
                  <c:v>74.33</c:v>
                </c:pt>
                <c:pt idx="6728">
                  <c:v>74.307000000000002</c:v>
                </c:pt>
                <c:pt idx="6729">
                  <c:v>74.268000000000001</c:v>
                </c:pt>
                <c:pt idx="6730">
                  <c:v>74.218999999999994</c:v>
                </c:pt>
                <c:pt idx="6731">
                  <c:v>74.182000000000002</c:v>
                </c:pt>
                <c:pt idx="6732">
                  <c:v>74.150000000000006</c:v>
                </c:pt>
                <c:pt idx="6733">
                  <c:v>74.111999999999995</c:v>
                </c:pt>
                <c:pt idx="6734">
                  <c:v>74.078000000000003</c:v>
                </c:pt>
                <c:pt idx="6735">
                  <c:v>74.043000000000006</c:v>
                </c:pt>
                <c:pt idx="6736">
                  <c:v>74.009</c:v>
                </c:pt>
                <c:pt idx="6737">
                  <c:v>73.962000000000003</c:v>
                </c:pt>
                <c:pt idx="6738">
                  <c:v>73.902000000000001</c:v>
                </c:pt>
                <c:pt idx="6739">
                  <c:v>73.86</c:v>
                </c:pt>
                <c:pt idx="6740">
                  <c:v>73.808999999999997</c:v>
                </c:pt>
                <c:pt idx="6741">
                  <c:v>73.756</c:v>
                </c:pt>
                <c:pt idx="6742">
                  <c:v>73.727999999999994</c:v>
                </c:pt>
                <c:pt idx="6743">
                  <c:v>73.685000000000002</c:v>
                </c:pt>
                <c:pt idx="6744">
                  <c:v>73.650000000000006</c:v>
                </c:pt>
                <c:pt idx="6745">
                  <c:v>73.616</c:v>
                </c:pt>
                <c:pt idx="6746">
                  <c:v>73.572999999999993</c:v>
                </c:pt>
                <c:pt idx="6747">
                  <c:v>73.543000000000006</c:v>
                </c:pt>
                <c:pt idx="6748">
                  <c:v>73.521000000000001</c:v>
                </c:pt>
                <c:pt idx="6749">
                  <c:v>73.491</c:v>
                </c:pt>
                <c:pt idx="6750">
                  <c:v>73.471999999999994</c:v>
                </c:pt>
                <c:pt idx="6751">
                  <c:v>73.451999999999998</c:v>
                </c:pt>
                <c:pt idx="6752">
                  <c:v>73.427000000000007</c:v>
                </c:pt>
                <c:pt idx="6753">
                  <c:v>73.421999999999997</c:v>
                </c:pt>
                <c:pt idx="6754">
                  <c:v>73.406000000000006</c:v>
                </c:pt>
                <c:pt idx="6755">
                  <c:v>73.382999999999996</c:v>
                </c:pt>
                <c:pt idx="6756">
                  <c:v>73.373999999999995</c:v>
                </c:pt>
                <c:pt idx="6757">
                  <c:v>73.349000000000004</c:v>
                </c:pt>
                <c:pt idx="6758">
                  <c:v>73.334000000000003</c:v>
                </c:pt>
                <c:pt idx="6759">
                  <c:v>73.322999999999993</c:v>
                </c:pt>
                <c:pt idx="6760">
                  <c:v>73.307000000000002</c:v>
                </c:pt>
                <c:pt idx="6761">
                  <c:v>73.277000000000001</c:v>
                </c:pt>
                <c:pt idx="6762">
                  <c:v>73.254999999999995</c:v>
                </c:pt>
                <c:pt idx="6763">
                  <c:v>73.236000000000004</c:v>
                </c:pt>
                <c:pt idx="6764">
                  <c:v>73.209000000000003</c:v>
                </c:pt>
                <c:pt idx="6765">
                  <c:v>73.191000000000003</c:v>
                </c:pt>
                <c:pt idx="6766">
                  <c:v>73.167000000000002</c:v>
                </c:pt>
                <c:pt idx="6767">
                  <c:v>73.144000000000005</c:v>
                </c:pt>
                <c:pt idx="6768">
                  <c:v>73.123000000000005</c:v>
                </c:pt>
                <c:pt idx="6769">
                  <c:v>73.099000000000004</c:v>
                </c:pt>
                <c:pt idx="6770">
                  <c:v>73.067999999999998</c:v>
                </c:pt>
                <c:pt idx="6771">
                  <c:v>73.036000000000001</c:v>
                </c:pt>
                <c:pt idx="6772">
                  <c:v>73.022000000000006</c:v>
                </c:pt>
                <c:pt idx="6773">
                  <c:v>73.010999999999996</c:v>
                </c:pt>
                <c:pt idx="6774">
                  <c:v>72.992999999999995</c:v>
                </c:pt>
                <c:pt idx="6775">
                  <c:v>72.989999999999995</c:v>
                </c:pt>
                <c:pt idx="6776">
                  <c:v>72.986999999999995</c:v>
                </c:pt>
                <c:pt idx="6777">
                  <c:v>72.984999999999999</c:v>
                </c:pt>
                <c:pt idx="6778">
                  <c:v>73.009</c:v>
                </c:pt>
                <c:pt idx="6779">
                  <c:v>73.039000000000001</c:v>
                </c:pt>
                <c:pt idx="6780">
                  <c:v>73.067999999999998</c:v>
                </c:pt>
                <c:pt idx="6781">
                  <c:v>73.102999999999994</c:v>
                </c:pt>
                <c:pt idx="6782">
                  <c:v>73.146000000000001</c:v>
                </c:pt>
                <c:pt idx="6783">
                  <c:v>73.191000000000003</c:v>
                </c:pt>
                <c:pt idx="6784">
                  <c:v>73.244</c:v>
                </c:pt>
                <c:pt idx="6785">
                  <c:v>73.301000000000002</c:v>
                </c:pt>
                <c:pt idx="6786">
                  <c:v>73.355000000000004</c:v>
                </c:pt>
                <c:pt idx="6787">
                  <c:v>73.400999999999996</c:v>
                </c:pt>
                <c:pt idx="6788">
                  <c:v>73.438999999999993</c:v>
                </c:pt>
                <c:pt idx="6789">
                  <c:v>73.483000000000004</c:v>
                </c:pt>
                <c:pt idx="6790">
                  <c:v>73.533000000000001</c:v>
                </c:pt>
                <c:pt idx="6791">
                  <c:v>73.570999999999998</c:v>
                </c:pt>
                <c:pt idx="6792">
                  <c:v>73.602999999999994</c:v>
                </c:pt>
                <c:pt idx="6793">
                  <c:v>73.638000000000005</c:v>
                </c:pt>
                <c:pt idx="6794">
                  <c:v>73.668000000000006</c:v>
                </c:pt>
                <c:pt idx="6795">
                  <c:v>73.694000000000003</c:v>
                </c:pt>
                <c:pt idx="6796">
                  <c:v>73.724999999999994</c:v>
                </c:pt>
                <c:pt idx="6797">
                  <c:v>73.754999999999995</c:v>
                </c:pt>
                <c:pt idx="6798">
                  <c:v>73.775000000000006</c:v>
                </c:pt>
                <c:pt idx="6799">
                  <c:v>73.790000000000006</c:v>
                </c:pt>
                <c:pt idx="6800">
                  <c:v>73.796999999999997</c:v>
                </c:pt>
                <c:pt idx="6801">
                  <c:v>73.804000000000002</c:v>
                </c:pt>
                <c:pt idx="6802">
                  <c:v>73.822000000000003</c:v>
                </c:pt>
                <c:pt idx="6803">
                  <c:v>73.846999999999994</c:v>
                </c:pt>
                <c:pt idx="6804">
                  <c:v>73.879000000000005</c:v>
                </c:pt>
                <c:pt idx="6805">
                  <c:v>73.905000000000001</c:v>
                </c:pt>
                <c:pt idx="6806">
                  <c:v>73.929000000000002</c:v>
                </c:pt>
                <c:pt idx="6807">
                  <c:v>73.948999999999998</c:v>
                </c:pt>
                <c:pt idx="6808">
                  <c:v>73.963999999999999</c:v>
                </c:pt>
                <c:pt idx="6809">
                  <c:v>73.984999999999999</c:v>
                </c:pt>
                <c:pt idx="6810">
                  <c:v>74.004999999999995</c:v>
                </c:pt>
                <c:pt idx="6811">
                  <c:v>74.024000000000001</c:v>
                </c:pt>
                <c:pt idx="6812">
                  <c:v>74.048000000000002</c:v>
                </c:pt>
                <c:pt idx="6813">
                  <c:v>74.064999999999998</c:v>
                </c:pt>
                <c:pt idx="6814">
                  <c:v>74.09</c:v>
                </c:pt>
                <c:pt idx="6815">
                  <c:v>74.123000000000005</c:v>
                </c:pt>
                <c:pt idx="6816">
                  <c:v>74.153000000000006</c:v>
                </c:pt>
                <c:pt idx="6817">
                  <c:v>74.180999999999997</c:v>
                </c:pt>
                <c:pt idx="6818">
                  <c:v>74.203000000000003</c:v>
                </c:pt>
                <c:pt idx="6819">
                  <c:v>74.22</c:v>
                </c:pt>
                <c:pt idx="6820">
                  <c:v>74.228999999999999</c:v>
                </c:pt>
                <c:pt idx="6821">
                  <c:v>74.233000000000004</c:v>
                </c:pt>
                <c:pt idx="6822">
                  <c:v>74.241</c:v>
                </c:pt>
                <c:pt idx="6823">
                  <c:v>74.245999999999995</c:v>
                </c:pt>
                <c:pt idx="6824">
                  <c:v>74.256</c:v>
                </c:pt>
                <c:pt idx="6825">
                  <c:v>74.265000000000001</c:v>
                </c:pt>
                <c:pt idx="6826">
                  <c:v>74.271000000000001</c:v>
                </c:pt>
                <c:pt idx="6827">
                  <c:v>74.262</c:v>
                </c:pt>
                <c:pt idx="6828">
                  <c:v>74.247</c:v>
                </c:pt>
                <c:pt idx="6829">
                  <c:v>74.234999999999999</c:v>
                </c:pt>
                <c:pt idx="6830">
                  <c:v>74.224000000000004</c:v>
                </c:pt>
                <c:pt idx="6831">
                  <c:v>74.221999999999994</c:v>
                </c:pt>
                <c:pt idx="6832">
                  <c:v>74.224999999999994</c:v>
                </c:pt>
                <c:pt idx="6833">
                  <c:v>74.227999999999994</c:v>
                </c:pt>
                <c:pt idx="6834">
                  <c:v>74.233000000000004</c:v>
                </c:pt>
                <c:pt idx="6835">
                  <c:v>74.239999999999995</c:v>
                </c:pt>
                <c:pt idx="6836">
                  <c:v>74.251000000000005</c:v>
                </c:pt>
                <c:pt idx="6837">
                  <c:v>74.260000000000005</c:v>
                </c:pt>
                <c:pt idx="6838">
                  <c:v>74.269000000000005</c:v>
                </c:pt>
                <c:pt idx="6839">
                  <c:v>74.28</c:v>
                </c:pt>
                <c:pt idx="6840">
                  <c:v>74.290000000000006</c:v>
                </c:pt>
                <c:pt idx="6841">
                  <c:v>74.302999999999997</c:v>
                </c:pt>
                <c:pt idx="6842">
                  <c:v>74.313000000000002</c:v>
                </c:pt>
                <c:pt idx="6843">
                  <c:v>74.331999999999994</c:v>
                </c:pt>
                <c:pt idx="6844">
                  <c:v>74.349999999999994</c:v>
                </c:pt>
                <c:pt idx="6845">
                  <c:v>74.36</c:v>
                </c:pt>
                <c:pt idx="6846">
                  <c:v>74.369</c:v>
                </c:pt>
                <c:pt idx="6847">
                  <c:v>74.375</c:v>
                </c:pt>
                <c:pt idx="6848">
                  <c:v>74.384</c:v>
                </c:pt>
                <c:pt idx="6849">
                  <c:v>74.400000000000006</c:v>
                </c:pt>
                <c:pt idx="6850">
                  <c:v>74.42</c:v>
                </c:pt>
                <c:pt idx="6851">
                  <c:v>74.438000000000002</c:v>
                </c:pt>
                <c:pt idx="6852">
                  <c:v>74.460999999999999</c:v>
                </c:pt>
                <c:pt idx="6853">
                  <c:v>74.484999999999999</c:v>
                </c:pt>
                <c:pt idx="6854">
                  <c:v>74.504999999999995</c:v>
                </c:pt>
                <c:pt idx="6855">
                  <c:v>74.52</c:v>
                </c:pt>
                <c:pt idx="6856">
                  <c:v>74.537999999999997</c:v>
                </c:pt>
                <c:pt idx="6857">
                  <c:v>74.558000000000007</c:v>
                </c:pt>
                <c:pt idx="6858">
                  <c:v>74.570999999999998</c:v>
                </c:pt>
                <c:pt idx="6859">
                  <c:v>74.584000000000003</c:v>
                </c:pt>
                <c:pt idx="6860">
                  <c:v>74.599000000000004</c:v>
                </c:pt>
                <c:pt idx="6861">
                  <c:v>74.605000000000004</c:v>
                </c:pt>
                <c:pt idx="6862">
                  <c:v>74.606999999999999</c:v>
                </c:pt>
                <c:pt idx="6863">
                  <c:v>74.605000000000004</c:v>
                </c:pt>
                <c:pt idx="6864">
                  <c:v>74.602000000000004</c:v>
                </c:pt>
                <c:pt idx="6865">
                  <c:v>74.599999999999994</c:v>
                </c:pt>
                <c:pt idx="6866">
                  <c:v>74.599999999999994</c:v>
                </c:pt>
                <c:pt idx="6867">
                  <c:v>74.603999999999999</c:v>
                </c:pt>
                <c:pt idx="6868">
                  <c:v>74.597999999999999</c:v>
                </c:pt>
                <c:pt idx="6869">
                  <c:v>74.596000000000004</c:v>
                </c:pt>
                <c:pt idx="6870">
                  <c:v>74.596999999999994</c:v>
                </c:pt>
                <c:pt idx="6871">
                  <c:v>74.59</c:v>
                </c:pt>
                <c:pt idx="6872">
                  <c:v>74.591999999999999</c:v>
                </c:pt>
                <c:pt idx="6873">
                  <c:v>74.596000000000004</c:v>
                </c:pt>
                <c:pt idx="6874">
                  <c:v>74.596000000000004</c:v>
                </c:pt>
                <c:pt idx="6875">
                  <c:v>74.605000000000004</c:v>
                </c:pt>
                <c:pt idx="6876">
                  <c:v>74.611000000000004</c:v>
                </c:pt>
                <c:pt idx="6877">
                  <c:v>74.623999999999995</c:v>
                </c:pt>
                <c:pt idx="6878">
                  <c:v>74.638999999999996</c:v>
                </c:pt>
                <c:pt idx="6879">
                  <c:v>74.656000000000006</c:v>
                </c:pt>
                <c:pt idx="6880">
                  <c:v>74.679000000000002</c:v>
                </c:pt>
                <c:pt idx="6881">
                  <c:v>74.707999999999998</c:v>
                </c:pt>
                <c:pt idx="6882">
                  <c:v>74.738</c:v>
                </c:pt>
                <c:pt idx="6883">
                  <c:v>74.757999999999996</c:v>
                </c:pt>
                <c:pt idx="6884">
                  <c:v>74.768000000000001</c:v>
                </c:pt>
                <c:pt idx="6885">
                  <c:v>74.772000000000006</c:v>
                </c:pt>
                <c:pt idx="6886">
                  <c:v>74.789000000000001</c:v>
                </c:pt>
                <c:pt idx="6887">
                  <c:v>74.825000000000003</c:v>
                </c:pt>
                <c:pt idx="6888">
                  <c:v>74.826999999999998</c:v>
                </c:pt>
                <c:pt idx="6889">
                  <c:v>74.843000000000004</c:v>
                </c:pt>
                <c:pt idx="6890">
                  <c:v>74.850999999999999</c:v>
                </c:pt>
                <c:pt idx="6891">
                  <c:v>74.852999999999994</c:v>
                </c:pt>
                <c:pt idx="6892">
                  <c:v>74.837000000000003</c:v>
                </c:pt>
                <c:pt idx="6893">
                  <c:v>74.820999999999998</c:v>
                </c:pt>
                <c:pt idx="6894">
                  <c:v>74.805999999999997</c:v>
                </c:pt>
                <c:pt idx="6895">
                  <c:v>74.775000000000006</c:v>
                </c:pt>
                <c:pt idx="6896">
                  <c:v>74.739999999999995</c:v>
                </c:pt>
                <c:pt idx="6897">
                  <c:v>74.695999999999998</c:v>
                </c:pt>
                <c:pt idx="6898">
                  <c:v>74.644000000000005</c:v>
                </c:pt>
                <c:pt idx="6899">
                  <c:v>74.588999999999999</c:v>
                </c:pt>
                <c:pt idx="6900">
                  <c:v>74.524000000000001</c:v>
                </c:pt>
                <c:pt idx="6901">
                  <c:v>74.462999999999994</c:v>
                </c:pt>
                <c:pt idx="6902">
                  <c:v>74.412000000000006</c:v>
                </c:pt>
                <c:pt idx="6903">
                  <c:v>74.337999999999994</c:v>
                </c:pt>
                <c:pt idx="6904">
                  <c:v>74.268000000000001</c:v>
                </c:pt>
                <c:pt idx="6905">
                  <c:v>74.210999999999999</c:v>
                </c:pt>
                <c:pt idx="6906">
                  <c:v>74.144999999999996</c:v>
                </c:pt>
                <c:pt idx="6907">
                  <c:v>74.091999999999999</c:v>
                </c:pt>
                <c:pt idx="6908">
                  <c:v>74.043000000000006</c:v>
                </c:pt>
                <c:pt idx="6909">
                  <c:v>73.988</c:v>
                </c:pt>
                <c:pt idx="6910">
                  <c:v>73.938000000000002</c:v>
                </c:pt>
                <c:pt idx="6911">
                  <c:v>73.882000000000005</c:v>
                </c:pt>
                <c:pt idx="6912">
                  <c:v>73.835999999999999</c:v>
                </c:pt>
                <c:pt idx="6913">
                  <c:v>73.808000000000007</c:v>
                </c:pt>
                <c:pt idx="6914">
                  <c:v>73.769000000000005</c:v>
                </c:pt>
                <c:pt idx="6915">
                  <c:v>73.715000000000003</c:v>
                </c:pt>
                <c:pt idx="6916">
                  <c:v>73.653999999999996</c:v>
                </c:pt>
                <c:pt idx="6917">
                  <c:v>73.599999999999994</c:v>
                </c:pt>
                <c:pt idx="6918">
                  <c:v>73.543999999999997</c:v>
                </c:pt>
                <c:pt idx="6919">
                  <c:v>73.468999999999994</c:v>
                </c:pt>
                <c:pt idx="6920">
                  <c:v>73.382000000000005</c:v>
                </c:pt>
                <c:pt idx="6921">
                  <c:v>73.293000000000006</c:v>
                </c:pt>
                <c:pt idx="6922">
                  <c:v>73.186999999999998</c:v>
                </c:pt>
                <c:pt idx="6923">
                  <c:v>73.067999999999998</c:v>
                </c:pt>
                <c:pt idx="6924">
                  <c:v>72.933000000000007</c:v>
                </c:pt>
                <c:pt idx="6925">
                  <c:v>72.784000000000006</c:v>
                </c:pt>
                <c:pt idx="6926">
                  <c:v>72.632000000000005</c:v>
                </c:pt>
                <c:pt idx="6927">
                  <c:v>72.472999999999999</c:v>
                </c:pt>
                <c:pt idx="6928">
                  <c:v>72.308999999999997</c:v>
                </c:pt>
                <c:pt idx="6929">
                  <c:v>72.138000000000005</c:v>
                </c:pt>
                <c:pt idx="6930">
                  <c:v>71.959999999999994</c:v>
                </c:pt>
                <c:pt idx="6931">
                  <c:v>71.775000000000006</c:v>
                </c:pt>
                <c:pt idx="6932">
                  <c:v>71.597999999999999</c:v>
                </c:pt>
                <c:pt idx="6933">
                  <c:v>71.41</c:v>
                </c:pt>
                <c:pt idx="6934">
                  <c:v>71.203000000000003</c:v>
                </c:pt>
                <c:pt idx="6935">
                  <c:v>71.010999999999996</c:v>
                </c:pt>
                <c:pt idx="6936">
                  <c:v>70.817999999999998</c:v>
                </c:pt>
                <c:pt idx="6937">
                  <c:v>70.632999999999996</c:v>
                </c:pt>
                <c:pt idx="6938">
                  <c:v>70.441999999999993</c:v>
                </c:pt>
                <c:pt idx="6939">
                  <c:v>70.245000000000005</c:v>
                </c:pt>
                <c:pt idx="6940">
                  <c:v>70.061999999999998</c:v>
                </c:pt>
                <c:pt idx="6941">
                  <c:v>69.882000000000005</c:v>
                </c:pt>
                <c:pt idx="6942">
                  <c:v>69.712000000000003</c:v>
                </c:pt>
                <c:pt idx="6943">
                  <c:v>69.545000000000002</c:v>
                </c:pt>
                <c:pt idx="6944">
                  <c:v>69.385999999999996</c:v>
                </c:pt>
                <c:pt idx="6945">
                  <c:v>69.236000000000004</c:v>
                </c:pt>
                <c:pt idx="6946">
                  <c:v>69.087999999999994</c:v>
                </c:pt>
                <c:pt idx="6947">
                  <c:v>68.95</c:v>
                </c:pt>
                <c:pt idx="6948">
                  <c:v>68.825999999999993</c:v>
                </c:pt>
                <c:pt idx="6949">
                  <c:v>68.703999999999994</c:v>
                </c:pt>
                <c:pt idx="6950">
                  <c:v>68.572000000000003</c:v>
                </c:pt>
                <c:pt idx="6951">
                  <c:v>68.453999999999994</c:v>
                </c:pt>
                <c:pt idx="6952">
                  <c:v>68.343999999999994</c:v>
                </c:pt>
                <c:pt idx="6953">
                  <c:v>68.233000000000004</c:v>
                </c:pt>
                <c:pt idx="6954">
                  <c:v>68.125</c:v>
                </c:pt>
                <c:pt idx="6955">
                  <c:v>68.004000000000005</c:v>
                </c:pt>
                <c:pt idx="6956">
                  <c:v>67.882000000000005</c:v>
                </c:pt>
                <c:pt idx="6957">
                  <c:v>67.772000000000006</c:v>
                </c:pt>
                <c:pt idx="6958">
                  <c:v>67.671000000000006</c:v>
                </c:pt>
                <c:pt idx="6959">
                  <c:v>67.573999999999998</c:v>
                </c:pt>
                <c:pt idx="6960">
                  <c:v>67.477999999999994</c:v>
                </c:pt>
                <c:pt idx="6961">
                  <c:v>67.381</c:v>
                </c:pt>
                <c:pt idx="6962">
                  <c:v>67.284999999999997</c:v>
                </c:pt>
                <c:pt idx="6963">
                  <c:v>67.204999999999998</c:v>
                </c:pt>
                <c:pt idx="6964">
                  <c:v>67.134</c:v>
                </c:pt>
                <c:pt idx="6965">
                  <c:v>67.057000000000002</c:v>
                </c:pt>
                <c:pt idx="6966">
                  <c:v>66.974999999999994</c:v>
                </c:pt>
                <c:pt idx="6967">
                  <c:v>66.89</c:v>
                </c:pt>
                <c:pt idx="6968">
                  <c:v>66.816000000000003</c:v>
                </c:pt>
                <c:pt idx="6969">
                  <c:v>66.75</c:v>
                </c:pt>
                <c:pt idx="6970">
                  <c:v>66.688999999999993</c:v>
                </c:pt>
                <c:pt idx="6971">
                  <c:v>66.628</c:v>
                </c:pt>
                <c:pt idx="6972">
                  <c:v>66.563000000000002</c:v>
                </c:pt>
                <c:pt idx="6973">
                  <c:v>66.498000000000005</c:v>
                </c:pt>
                <c:pt idx="6974">
                  <c:v>66.432000000000002</c:v>
                </c:pt>
                <c:pt idx="6975">
                  <c:v>66.358000000000004</c:v>
                </c:pt>
                <c:pt idx="6976">
                  <c:v>66.283000000000001</c:v>
                </c:pt>
                <c:pt idx="6977">
                  <c:v>66.210999999999999</c:v>
                </c:pt>
                <c:pt idx="6978">
                  <c:v>66.138000000000005</c:v>
                </c:pt>
                <c:pt idx="6979">
                  <c:v>66.063000000000002</c:v>
                </c:pt>
                <c:pt idx="6980">
                  <c:v>65.983999999999995</c:v>
                </c:pt>
                <c:pt idx="6981">
                  <c:v>65.900999999999996</c:v>
                </c:pt>
                <c:pt idx="6982">
                  <c:v>65.816999999999993</c:v>
                </c:pt>
                <c:pt idx="6983">
                  <c:v>65.733000000000004</c:v>
                </c:pt>
                <c:pt idx="6984">
                  <c:v>65.650000000000006</c:v>
                </c:pt>
                <c:pt idx="6985">
                  <c:v>65.572000000000003</c:v>
                </c:pt>
                <c:pt idx="6986">
                  <c:v>65.495000000000005</c:v>
                </c:pt>
                <c:pt idx="6987">
                  <c:v>65.415999999999997</c:v>
                </c:pt>
                <c:pt idx="6988">
                  <c:v>65.344999999999999</c:v>
                </c:pt>
                <c:pt idx="6989">
                  <c:v>65.278000000000006</c:v>
                </c:pt>
                <c:pt idx="6990">
                  <c:v>65.209999999999994</c:v>
                </c:pt>
                <c:pt idx="6991">
                  <c:v>65.144999999999996</c:v>
                </c:pt>
                <c:pt idx="6992">
                  <c:v>65.093999999999994</c:v>
                </c:pt>
                <c:pt idx="6993">
                  <c:v>65.052999999999997</c:v>
                </c:pt>
                <c:pt idx="6994">
                  <c:v>65.028999999999996</c:v>
                </c:pt>
                <c:pt idx="6995">
                  <c:v>65.006</c:v>
                </c:pt>
                <c:pt idx="6996">
                  <c:v>64.975999999999999</c:v>
                </c:pt>
                <c:pt idx="6997">
                  <c:v>64.960999999999999</c:v>
                </c:pt>
                <c:pt idx="6998">
                  <c:v>64.959999999999994</c:v>
                </c:pt>
                <c:pt idx="6999">
                  <c:v>64.956000000000003</c:v>
                </c:pt>
                <c:pt idx="7000">
                  <c:v>64.947999999999993</c:v>
                </c:pt>
                <c:pt idx="7001">
                  <c:v>64.936999999999998</c:v>
                </c:pt>
                <c:pt idx="7002">
                  <c:v>64.933000000000007</c:v>
                </c:pt>
                <c:pt idx="7003">
                  <c:v>64.935000000000002</c:v>
                </c:pt>
                <c:pt idx="7004">
                  <c:v>64.935000000000002</c:v>
                </c:pt>
                <c:pt idx="7005">
                  <c:v>64.924999999999997</c:v>
                </c:pt>
                <c:pt idx="7006">
                  <c:v>64.908000000000001</c:v>
                </c:pt>
                <c:pt idx="7007">
                  <c:v>64.894999999999996</c:v>
                </c:pt>
                <c:pt idx="7008">
                  <c:v>64.894000000000005</c:v>
                </c:pt>
                <c:pt idx="7009">
                  <c:v>64.879000000000005</c:v>
                </c:pt>
                <c:pt idx="7010">
                  <c:v>64.855999999999995</c:v>
                </c:pt>
                <c:pt idx="7011">
                  <c:v>64.83</c:v>
                </c:pt>
                <c:pt idx="7012">
                  <c:v>64.805999999999997</c:v>
                </c:pt>
                <c:pt idx="7013">
                  <c:v>64.781000000000006</c:v>
                </c:pt>
                <c:pt idx="7014">
                  <c:v>64.763999999999996</c:v>
                </c:pt>
                <c:pt idx="7015">
                  <c:v>64.748999999999995</c:v>
                </c:pt>
                <c:pt idx="7016">
                  <c:v>64.739000000000004</c:v>
                </c:pt>
                <c:pt idx="7017">
                  <c:v>64.730999999999995</c:v>
                </c:pt>
                <c:pt idx="7018">
                  <c:v>64.72</c:v>
                </c:pt>
                <c:pt idx="7019">
                  <c:v>64.710999999999999</c:v>
                </c:pt>
                <c:pt idx="7020">
                  <c:v>64.706999999999994</c:v>
                </c:pt>
                <c:pt idx="7021">
                  <c:v>64.703000000000003</c:v>
                </c:pt>
                <c:pt idx="7022">
                  <c:v>64.703999999999994</c:v>
                </c:pt>
                <c:pt idx="7023">
                  <c:v>64.703000000000003</c:v>
                </c:pt>
                <c:pt idx="7024">
                  <c:v>64.712000000000003</c:v>
                </c:pt>
                <c:pt idx="7025">
                  <c:v>64.721999999999994</c:v>
                </c:pt>
                <c:pt idx="7026">
                  <c:v>64.73</c:v>
                </c:pt>
                <c:pt idx="7027">
                  <c:v>64.739000000000004</c:v>
                </c:pt>
                <c:pt idx="7028">
                  <c:v>64.747</c:v>
                </c:pt>
                <c:pt idx="7029">
                  <c:v>64.763999999999996</c:v>
                </c:pt>
                <c:pt idx="7030">
                  <c:v>64.783000000000001</c:v>
                </c:pt>
                <c:pt idx="7031">
                  <c:v>64.802000000000007</c:v>
                </c:pt>
                <c:pt idx="7032">
                  <c:v>64.813999999999993</c:v>
                </c:pt>
                <c:pt idx="7033">
                  <c:v>64.825999999999993</c:v>
                </c:pt>
                <c:pt idx="7034">
                  <c:v>64.844999999999999</c:v>
                </c:pt>
                <c:pt idx="7035">
                  <c:v>64.864999999999995</c:v>
                </c:pt>
                <c:pt idx="7036">
                  <c:v>64.882000000000005</c:v>
                </c:pt>
                <c:pt idx="7037">
                  <c:v>64.891999999999996</c:v>
                </c:pt>
                <c:pt idx="7038">
                  <c:v>64.894999999999996</c:v>
                </c:pt>
                <c:pt idx="7039">
                  <c:v>64.891000000000005</c:v>
                </c:pt>
                <c:pt idx="7040">
                  <c:v>64.888999999999996</c:v>
                </c:pt>
                <c:pt idx="7041">
                  <c:v>64.89</c:v>
                </c:pt>
                <c:pt idx="7042">
                  <c:v>64.887</c:v>
                </c:pt>
                <c:pt idx="7043">
                  <c:v>64.882000000000005</c:v>
                </c:pt>
                <c:pt idx="7044">
                  <c:v>64.876999999999995</c:v>
                </c:pt>
                <c:pt idx="7045">
                  <c:v>64.873000000000005</c:v>
                </c:pt>
                <c:pt idx="7046">
                  <c:v>64.867999999999995</c:v>
                </c:pt>
                <c:pt idx="7047">
                  <c:v>64.863</c:v>
                </c:pt>
                <c:pt idx="7048">
                  <c:v>64.855000000000004</c:v>
                </c:pt>
                <c:pt idx="7049">
                  <c:v>64.843999999999994</c:v>
                </c:pt>
                <c:pt idx="7050">
                  <c:v>64.840999999999994</c:v>
                </c:pt>
                <c:pt idx="7051">
                  <c:v>64.844999999999999</c:v>
                </c:pt>
                <c:pt idx="7052">
                  <c:v>64.852000000000004</c:v>
                </c:pt>
                <c:pt idx="7053">
                  <c:v>64.858999999999995</c:v>
                </c:pt>
                <c:pt idx="7054">
                  <c:v>64.863</c:v>
                </c:pt>
                <c:pt idx="7055">
                  <c:v>64.867000000000004</c:v>
                </c:pt>
                <c:pt idx="7056">
                  <c:v>64.873999999999995</c:v>
                </c:pt>
                <c:pt idx="7057">
                  <c:v>64.891000000000005</c:v>
                </c:pt>
                <c:pt idx="7058">
                  <c:v>64.903999999999996</c:v>
                </c:pt>
                <c:pt idx="7059">
                  <c:v>64.923000000000002</c:v>
                </c:pt>
                <c:pt idx="7060">
                  <c:v>64.944000000000003</c:v>
                </c:pt>
                <c:pt idx="7061">
                  <c:v>64.962000000000003</c:v>
                </c:pt>
                <c:pt idx="7062">
                  <c:v>64.974999999999994</c:v>
                </c:pt>
                <c:pt idx="7063">
                  <c:v>64.989000000000004</c:v>
                </c:pt>
                <c:pt idx="7064">
                  <c:v>64.998000000000005</c:v>
                </c:pt>
                <c:pt idx="7065">
                  <c:v>65</c:v>
                </c:pt>
                <c:pt idx="7066">
                  <c:v>64.992000000000004</c:v>
                </c:pt>
                <c:pt idx="7067">
                  <c:v>64.981999999999999</c:v>
                </c:pt>
                <c:pt idx="7068">
                  <c:v>64.974000000000004</c:v>
                </c:pt>
                <c:pt idx="7069">
                  <c:v>64.963999999999999</c:v>
                </c:pt>
                <c:pt idx="7070">
                  <c:v>64.957999999999998</c:v>
                </c:pt>
                <c:pt idx="7071">
                  <c:v>64.953000000000003</c:v>
                </c:pt>
                <c:pt idx="7072">
                  <c:v>64.944999999999993</c:v>
                </c:pt>
                <c:pt idx="7073">
                  <c:v>64.941000000000003</c:v>
                </c:pt>
                <c:pt idx="7074">
                  <c:v>64.94</c:v>
                </c:pt>
                <c:pt idx="7075">
                  <c:v>64.938999999999993</c:v>
                </c:pt>
                <c:pt idx="7076">
                  <c:v>64.938999999999993</c:v>
                </c:pt>
                <c:pt idx="7077">
                  <c:v>64.942999999999998</c:v>
                </c:pt>
                <c:pt idx="7078">
                  <c:v>64.947999999999993</c:v>
                </c:pt>
                <c:pt idx="7079">
                  <c:v>64.950999999999993</c:v>
                </c:pt>
                <c:pt idx="7080">
                  <c:v>64.956000000000003</c:v>
                </c:pt>
                <c:pt idx="7081">
                  <c:v>64.960999999999999</c:v>
                </c:pt>
                <c:pt idx="7082">
                  <c:v>64.966999999999999</c:v>
                </c:pt>
                <c:pt idx="7083">
                  <c:v>64.977000000000004</c:v>
                </c:pt>
                <c:pt idx="7084">
                  <c:v>64.989000000000004</c:v>
                </c:pt>
                <c:pt idx="7085">
                  <c:v>65.009</c:v>
                </c:pt>
                <c:pt idx="7086">
                  <c:v>65.031999999999996</c:v>
                </c:pt>
                <c:pt idx="7087">
                  <c:v>65.057000000000002</c:v>
                </c:pt>
                <c:pt idx="7088">
                  <c:v>65.076999999999998</c:v>
                </c:pt>
                <c:pt idx="7089">
                  <c:v>65.084000000000003</c:v>
                </c:pt>
                <c:pt idx="7090">
                  <c:v>65.091999999999999</c:v>
                </c:pt>
                <c:pt idx="7091">
                  <c:v>65.105999999999995</c:v>
                </c:pt>
                <c:pt idx="7092">
                  <c:v>65.105999999999995</c:v>
                </c:pt>
                <c:pt idx="7093">
                  <c:v>65.096999999999994</c:v>
                </c:pt>
                <c:pt idx="7094">
                  <c:v>65.099000000000004</c:v>
                </c:pt>
                <c:pt idx="7095">
                  <c:v>65.097999999999999</c:v>
                </c:pt>
                <c:pt idx="7096">
                  <c:v>65.075000000000003</c:v>
                </c:pt>
                <c:pt idx="7097">
                  <c:v>65.045000000000002</c:v>
                </c:pt>
                <c:pt idx="7098">
                  <c:v>65.039000000000001</c:v>
                </c:pt>
                <c:pt idx="7099">
                  <c:v>65.022999999999996</c:v>
                </c:pt>
                <c:pt idx="7100">
                  <c:v>64.992999999999995</c:v>
                </c:pt>
                <c:pt idx="7101">
                  <c:v>64.972999999999999</c:v>
                </c:pt>
                <c:pt idx="7102">
                  <c:v>64.959000000000003</c:v>
                </c:pt>
                <c:pt idx="7103">
                  <c:v>64.936000000000007</c:v>
                </c:pt>
                <c:pt idx="7104">
                  <c:v>64.902000000000001</c:v>
                </c:pt>
                <c:pt idx="7105">
                  <c:v>64.888999999999996</c:v>
                </c:pt>
                <c:pt idx="7106">
                  <c:v>64.885000000000005</c:v>
                </c:pt>
                <c:pt idx="7107">
                  <c:v>64.878</c:v>
                </c:pt>
                <c:pt idx="7108">
                  <c:v>64.864000000000004</c:v>
                </c:pt>
                <c:pt idx="7109">
                  <c:v>64.863</c:v>
                </c:pt>
                <c:pt idx="7110">
                  <c:v>64.869</c:v>
                </c:pt>
                <c:pt idx="7111">
                  <c:v>64.884</c:v>
                </c:pt>
                <c:pt idx="7112">
                  <c:v>64.906999999999996</c:v>
                </c:pt>
                <c:pt idx="7113">
                  <c:v>64.94</c:v>
                </c:pt>
                <c:pt idx="7114">
                  <c:v>64.989999999999995</c:v>
                </c:pt>
                <c:pt idx="7115">
                  <c:v>65.043000000000006</c:v>
                </c:pt>
                <c:pt idx="7116">
                  <c:v>65.093000000000004</c:v>
                </c:pt>
                <c:pt idx="7117">
                  <c:v>65.13</c:v>
                </c:pt>
                <c:pt idx="7118">
                  <c:v>65.150999999999996</c:v>
                </c:pt>
                <c:pt idx="7119">
                  <c:v>65.165999999999997</c:v>
                </c:pt>
                <c:pt idx="7120">
                  <c:v>65.191999999999993</c:v>
                </c:pt>
                <c:pt idx="7121">
                  <c:v>65.218999999999994</c:v>
                </c:pt>
                <c:pt idx="7122">
                  <c:v>65.227000000000004</c:v>
                </c:pt>
                <c:pt idx="7123">
                  <c:v>65.239999999999995</c:v>
                </c:pt>
                <c:pt idx="7124">
                  <c:v>65.262</c:v>
                </c:pt>
                <c:pt idx="7125">
                  <c:v>65.269000000000005</c:v>
                </c:pt>
                <c:pt idx="7126">
                  <c:v>65.271000000000001</c:v>
                </c:pt>
                <c:pt idx="7127">
                  <c:v>65.281999999999996</c:v>
                </c:pt>
                <c:pt idx="7128">
                  <c:v>65.284000000000006</c:v>
                </c:pt>
                <c:pt idx="7129">
                  <c:v>65.295000000000002</c:v>
                </c:pt>
                <c:pt idx="7130">
                  <c:v>65.296000000000006</c:v>
                </c:pt>
                <c:pt idx="7131">
                  <c:v>65.296000000000006</c:v>
                </c:pt>
                <c:pt idx="7132">
                  <c:v>65.322000000000003</c:v>
                </c:pt>
                <c:pt idx="7133">
                  <c:v>65.335999999999999</c:v>
                </c:pt>
                <c:pt idx="7134">
                  <c:v>65.361999999999995</c:v>
                </c:pt>
                <c:pt idx="7135">
                  <c:v>65.394000000000005</c:v>
                </c:pt>
                <c:pt idx="7136">
                  <c:v>65.432000000000002</c:v>
                </c:pt>
                <c:pt idx="7137">
                  <c:v>65.492000000000004</c:v>
                </c:pt>
                <c:pt idx="7138">
                  <c:v>65.548000000000002</c:v>
                </c:pt>
                <c:pt idx="7139">
                  <c:v>65.599000000000004</c:v>
                </c:pt>
                <c:pt idx="7140">
                  <c:v>65.644000000000005</c:v>
                </c:pt>
                <c:pt idx="7141">
                  <c:v>65.695999999999998</c:v>
                </c:pt>
                <c:pt idx="7142">
                  <c:v>65.754000000000005</c:v>
                </c:pt>
                <c:pt idx="7143">
                  <c:v>65.805000000000007</c:v>
                </c:pt>
                <c:pt idx="7144">
                  <c:v>65.858000000000004</c:v>
                </c:pt>
                <c:pt idx="7145">
                  <c:v>65.906000000000006</c:v>
                </c:pt>
                <c:pt idx="7146">
                  <c:v>65.953000000000003</c:v>
                </c:pt>
                <c:pt idx="7147">
                  <c:v>65.997</c:v>
                </c:pt>
                <c:pt idx="7148">
                  <c:v>66.05</c:v>
                </c:pt>
                <c:pt idx="7149">
                  <c:v>66.105999999999995</c:v>
                </c:pt>
                <c:pt idx="7150">
                  <c:v>66.153999999999996</c:v>
                </c:pt>
                <c:pt idx="7151">
                  <c:v>66.192999999999998</c:v>
                </c:pt>
                <c:pt idx="7152">
                  <c:v>66.245000000000005</c:v>
                </c:pt>
                <c:pt idx="7153">
                  <c:v>66.28</c:v>
                </c:pt>
                <c:pt idx="7154">
                  <c:v>66.316999999999993</c:v>
                </c:pt>
                <c:pt idx="7155">
                  <c:v>66.349999999999994</c:v>
                </c:pt>
                <c:pt idx="7156">
                  <c:v>66.385999999999996</c:v>
                </c:pt>
                <c:pt idx="7157">
                  <c:v>66.403999999999996</c:v>
                </c:pt>
                <c:pt idx="7158">
                  <c:v>66.424999999999997</c:v>
                </c:pt>
                <c:pt idx="7159">
                  <c:v>66.459000000000003</c:v>
                </c:pt>
                <c:pt idx="7160">
                  <c:v>66.494</c:v>
                </c:pt>
                <c:pt idx="7161">
                  <c:v>66.531999999999996</c:v>
                </c:pt>
                <c:pt idx="7162">
                  <c:v>66.56</c:v>
                </c:pt>
                <c:pt idx="7163">
                  <c:v>66.584999999999994</c:v>
                </c:pt>
                <c:pt idx="7164">
                  <c:v>66.62</c:v>
                </c:pt>
                <c:pt idx="7165">
                  <c:v>66.655000000000001</c:v>
                </c:pt>
                <c:pt idx="7166">
                  <c:v>66.680999999999997</c:v>
                </c:pt>
                <c:pt idx="7167">
                  <c:v>66.7</c:v>
                </c:pt>
                <c:pt idx="7168">
                  <c:v>66.703999999999994</c:v>
                </c:pt>
                <c:pt idx="7169">
                  <c:v>66.712999999999994</c:v>
                </c:pt>
                <c:pt idx="7170">
                  <c:v>66.709000000000003</c:v>
                </c:pt>
                <c:pt idx="7171">
                  <c:v>66.692999999999998</c:v>
                </c:pt>
                <c:pt idx="7172">
                  <c:v>66.680999999999997</c:v>
                </c:pt>
                <c:pt idx="7173">
                  <c:v>66.658000000000001</c:v>
                </c:pt>
                <c:pt idx="7174">
                  <c:v>66.634</c:v>
                </c:pt>
                <c:pt idx="7175">
                  <c:v>66.62</c:v>
                </c:pt>
                <c:pt idx="7176">
                  <c:v>66.611999999999995</c:v>
                </c:pt>
                <c:pt idx="7177">
                  <c:v>66.599999999999994</c:v>
                </c:pt>
                <c:pt idx="7178">
                  <c:v>66.591999999999999</c:v>
                </c:pt>
                <c:pt idx="7179">
                  <c:v>66.59</c:v>
                </c:pt>
                <c:pt idx="7180">
                  <c:v>66.590999999999994</c:v>
                </c:pt>
                <c:pt idx="7181">
                  <c:v>66.593999999999994</c:v>
                </c:pt>
                <c:pt idx="7182">
                  <c:v>66.603999999999999</c:v>
                </c:pt>
                <c:pt idx="7183">
                  <c:v>66.623999999999995</c:v>
                </c:pt>
                <c:pt idx="7184">
                  <c:v>66.653000000000006</c:v>
                </c:pt>
                <c:pt idx="7185">
                  <c:v>66.676000000000002</c:v>
                </c:pt>
                <c:pt idx="7186">
                  <c:v>66.700999999999993</c:v>
                </c:pt>
                <c:pt idx="7187">
                  <c:v>66.733000000000004</c:v>
                </c:pt>
                <c:pt idx="7188">
                  <c:v>66.771000000000001</c:v>
                </c:pt>
                <c:pt idx="7189">
                  <c:v>66.8</c:v>
                </c:pt>
                <c:pt idx="7190">
                  <c:v>66.823999999999998</c:v>
                </c:pt>
                <c:pt idx="7191">
                  <c:v>66.843999999999994</c:v>
                </c:pt>
                <c:pt idx="7192">
                  <c:v>66.855000000000004</c:v>
                </c:pt>
                <c:pt idx="7193">
                  <c:v>66.879000000000005</c:v>
                </c:pt>
                <c:pt idx="7194">
                  <c:v>66.906000000000006</c:v>
                </c:pt>
                <c:pt idx="7195">
                  <c:v>66.930999999999997</c:v>
                </c:pt>
                <c:pt idx="7196">
                  <c:v>66.965000000000003</c:v>
                </c:pt>
                <c:pt idx="7197">
                  <c:v>66.992999999999995</c:v>
                </c:pt>
                <c:pt idx="7198">
                  <c:v>67.001999999999995</c:v>
                </c:pt>
                <c:pt idx="7199">
                  <c:v>67</c:v>
                </c:pt>
                <c:pt idx="7200">
                  <c:v>67.004999999999995</c:v>
                </c:pt>
                <c:pt idx="7201">
                  <c:v>67.02</c:v>
                </c:pt>
                <c:pt idx="7202">
                  <c:v>67.034999999999997</c:v>
                </c:pt>
                <c:pt idx="7203">
                  <c:v>67.045000000000002</c:v>
                </c:pt>
                <c:pt idx="7204">
                  <c:v>67.051000000000002</c:v>
                </c:pt>
                <c:pt idx="7205">
                  <c:v>67.055999999999997</c:v>
                </c:pt>
                <c:pt idx="7206">
                  <c:v>67.06</c:v>
                </c:pt>
                <c:pt idx="7207">
                  <c:v>67.067999999999998</c:v>
                </c:pt>
                <c:pt idx="7208">
                  <c:v>67.073999999999998</c:v>
                </c:pt>
                <c:pt idx="7209">
                  <c:v>67.085999999999999</c:v>
                </c:pt>
                <c:pt idx="7210">
                  <c:v>67.091999999999999</c:v>
                </c:pt>
                <c:pt idx="7211">
                  <c:v>67.085999999999999</c:v>
                </c:pt>
                <c:pt idx="7212">
                  <c:v>67.081999999999994</c:v>
                </c:pt>
                <c:pt idx="7213">
                  <c:v>67.093999999999994</c:v>
                </c:pt>
                <c:pt idx="7214">
                  <c:v>67.11</c:v>
                </c:pt>
                <c:pt idx="7215">
                  <c:v>67.129000000000005</c:v>
                </c:pt>
                <c:pt idx="7216">
                  <c:v>67.138999999999996</c:v>
                </c:pt>
                <c:pt idx="7217">
                  <c:v>67.144000000000005</c:v>
                </c:pt>
                <c:pt idx="7218">
                  <c:v>67.152000000000001</c:v>
                </c:pt>
                <c:pt idx="7219">
                  <c:v>67.156000000000006</c:v>
                </c:pt>
                <c:pt idx="7220">
                  <c:v>67.161000000000001</c:v>
                </c:pt>
                <c:pt idx="7221">
                  <c:v>67.171000000000006</c:v>
                </c:pt>
                <c:pt idx="7222">
                  <c:v>67.19</c:v>
                </c:pt>
                <c:pt idx="7223">
                  <c:v>67.206000000000003</c:v>
                </c:pt>
                <c:pt idx="7224">
                  <c:v>67.218000000000004</c:v>
                </c:pt>
                <c:pt idx="7225">
                  <c:v>67.221000000000004</c:v>
                </c:pt>
                <c:pt idx="7226">
                  <c:v>67.230999999999995</c:v>
                </c:pt>
                <c:pt idx="7227">
                  <c:v>67.239000000000004</c:v>
                </c:pt>
                <c:pt idx="7228">
                  <c:v>67.245999999999995</c:v>
                </c:pt>
                <c:pt idx="7229">
                  <c:v>67.251000000000005</c:v>
                </c:pt>
                <c:pt idx="7230">
                  <c:v>67.259</c:v>
                </c:pt>
                <c:pt idx="7231">
                  <c:v>67.272000000000006</c:v>
                </c:pt>
                <c:pt idx="7232">
                  <c:v>67.292000000000002</c:v>
                </c:pt>
                <c:pt idx="7233">
                  <c:v>67.313000000000002</c:v>
                </c:pt>
                <c:pt idx="7234">
                  <c:v>67.325999999999993</c:v>
                </c:pt>
                <c:pt idx="7235">
                  <c:v>67.332999999999998</c:v>
                </c:pt>
                <c:pt idx="7236">
                  <c:v>67.337000000000003</c:v>
                </c:pt>
                <c:pt idx="7237">
                  <c:v>67.337000000000003</c:v>
                </c:pt>
                <c:pt idx="7238">
                  <c:v>67.337000000000003</c:v>
                </c:pt>
                <c:pt idx="7239">
                  <c:v>67.331999999999994</c:v>
                </c:pt>
                <c:pt idx="7240">
                  <c:v>67.328000000000003</c:v>
                </c:pt>
                <c:pt idx="7241">
                  <c:v>67.33</c:v>
                </c:pt>
                <c:pt idx="7242">
                  <c:v>67.331000000000003</c:v>
                </c:pt>
                <c:pt idx="7243">
                  <c:v>67.332999999999998</c:v>
                </c:pt>
                <c:pt idx="7244">
                  <c:v>67.335999999999999</c:v>
                </c:pt>
                <c:pt idx="7245">
                  <c:v>67.328999999999994</c:v>
                </c:pt>
                <c:pt idx="7246">
                  <c:v>67.305999999999997</c:v>
                </c:pt>
                <c:pt idx="7247">
                  <c:v>67.272000000000006</c:v>
                </c:pt>
                <c:pt idx="7248">
                  <c:v>67.248999999999995</c:v>
                </c:pt>
                <c:pt idx="7249">
                  <c:v>67.23</c:v>
                </c:pt>
                <c:pt idx="7250">
                  <c:v>67.218999999999994</c:v>
                </c:pt>
                <c:pt idx="7251">
                  <c:v>67.212000000000003</c:v>
                </c:pt>
                <c:pt idx="7252">
                  <c:v>67.209000000000003</c:v>
                </c:pt>
                <c:pt idx="7253">
                  <c:v>67.201999999999998</c:v>
                </c:pt>
                <c:pt idx="7254">
                  <c:v>67.191000000000003</c:v>
                </c:pt>
                <c:pt idx="7255">
                  <c:v>67.177999999999997</c:v>
                </c:pt>
                <c:pt idx="7256">
                  <c:v>67.167000000000002</c:v>
                </c:pt>
                <c:pt idx="7257">
                  <c:v>67.165000000000006</c:v>
                </c:pt>
                <c:pt idx="7258">
                  <c:v>67.164000000000001</c:v>
                </c:pt>
                <c:pt idx="7259">
                  <c:v>67.16</c:v>
                </c:pt>
                <c:pt idx="7260">
                  <c:v>67.168000000000006</c:v>
                </c:pt>
                <c:pt idx="7261">
                  <c:v>67.174000000000007</c:v>
                </c:pt>
                <c:pt idx="7262">
                  <c:v>67.183000000000007</c:v>
                </c:pt>
                <c:pt idx="7263">
                  <c:v>67.194999999999993</c:v>
                </c:pt>
                <c:pt idx="7264">
                  <c:v>67.206999999999994</c:v>
                </c:pt>
                <c:pt idx="7265">
                  <c:v>67.218999999999994</c:v>
                </c:pt>
                <c:pt idx="7266">
                  <c:v>67.230999999999995</c:v>
                </c:pt>
                <c:pt idx="7267">
                  <c:v>67.244</c:v>
                </c:pt>
                <c:pt idx="7268">
                  <c:v>67.257000000000005</c:v>
                </c:pt>
                <c:pt idx="7269">
                  <c:v>67.266000000000005</c:v>
                </c:pt>
                <c:pt idx="7270">
                  <c:v>67.263000000000005</c:v>
                </c:pt>
                <c:pt idx="7271">
                  <c:v>67.271000000000001</c:v>
                </c:pt>
                <c:pt idx="7272">
                  <c:v>67.274000000000001</c:v>
                </c:pt>
                <c:pt idx="7273">
                  <c:v>67.27</c:v>
                </c:pt>
                <c:pt idx="7274">
                  <c:v>67.275000000000006</c:v>
                </c:pt>
                <c:pt idx="7275">
                  <c:v>67.298000000000002</c:v>
                </c:pt>
                <c:pt idx="7276">
                  <c:v>67.325999999999993</c:v>
                </c:pt>
                <c:pt idx="7277">
                  <c:v>67.319000000000003</c:v>
                </c:pt>
                <c:pt idx="7278">
                  <c:v>67.298000000000002</c:v>
                </c:pt>
                <c:pt idx="7279">
                  <c:v>67.31</c:v>
                </c:pt>
                <c:pt idx="7280">
                  <c:v>67.293999999999997</c:v>
                </c:pt>
                <c:pt idx="7281">
                  <c:v>67.259</c:v>
                </c:pt>
                <c:pt idx="7282">
                  <c:v>67.236000000000004</c:v>
                </c:pt>
                <c:pt idx="7283">
                  <c:v>67.197000000000003</c:v>
                </c:pt>
                <c:pt idx="7284">
                  <c:v>67.147999999999996</c:v>
                </c:pt>
                <c:pt idx="7285">
                  <c:v>67.108000000000004</c:v>
                </c:pt>
                <c:pt idx="7286">
                  <c:v>67.055000000000007</c:v>
                </c:pt>
                <c:pt idx="7287">
                  <c:v>66.994</c:v>
                </c:pt>
                <c:pt idx="7288">
                  <c:v>66.932000000000002</c:v>
                </c:pt>
                <c:pt idx="7289">
                  <c:v>66.881</c:v>
                </c:pt>
                <c:pt idx="7290">
                  <c:v>66.835999999999999</c:v>
                </c:pt>
                <c:pt idx="7291">
                  <c:v>66.784000000000006</c:v>
                </c:pt>
                <c:pt idx="7292">
                  <c:v>66.725999999999999</c:v>
                </c:pt>
                <c:pt idx="7293">
                  <c:v>66.665000000000006</c:v>
                </c:pt>
                <c:pt idx="7294">
                  <c:v>66.61</c:v>
                </c:pt>
                <c:pt idx="7295">
                  <c:v>66.561999999999998</c:v>
                </c:pt>
                <c:pt idx="7296">
                  <c:v>66.510999999999996</c:v>
                </c:pt>
                <c:pt idx="7297">
                  <c:v>66.466999999999999</c:v>
                </c:pt>
                <c:pt idx="7298">
                  <c:v>66.436999999999998</c:v>
                </c:pt>
                <c:pt idx="7299">
                  <c:v>66.408000000000001</c:v>
                </c:pt>
                <c:pt idx="7300">
                  <c:v>66.373000000000005</c:v>
                </c:pt>
                <c:pt idx="7301">
                  <c:v>66.322000000000003</c:v>
                </c:pt>
                <c:pt idx="7302">
                  <c:v>66.263000000000005</c:v>
                </c:pt>
                <c:pt idx="7303">
                  <c:v>66.201999999999998</c:v>
                </c:pt>
                <c:pt idx="7304">
                  <c:v>66.141999999999996</c:v>
                </c:pt>
                <c:pt idx="7305">
                  <c:v>66.081000000000003</c:v>
                </c:pt>
                <c:pt idx="7306">
                  <c:v>66.013999999999996</c:v>
                </c:pt>
                <c:pt idx="7307">
                  <c:v>65.942999999999998</c:v>
                </c:pt>
                <c:pt idx="7308">
                  <c:v>65.861999999999995</c:v>
                </c:pt>
                <c:pt idx="7309">
                  <c:v>65.775999999999996</c:v>
                </c:pt>
                <c:pt idx="7310">
                  <c:v>65.679000000000002</c:v>
                </c:pt>
                <c:pt idx="7311">
                  <c:v>65.575999999999993</c:v>
                </c:pt>
                <c:pt idx="7312">
                  <c:v>65.477000000000004</c:v>
                </c:pt>
                <c:pt idx="7313">
                  <c:v>65.38</c:v>
                </c:pt>
                <c:pt idx="7314">
                  <c:v>65.271000000000001</c:v>
                </c:pt>
                <c:pt idx="7315">
                  <c:v>65.144999999999996</c:v>
                </c:pt>
                <c:pt idx="7316">
                  <c:v>65.018000000000001</c:v>
                </c:pt>
                <c:pt idx="7317">
                  <c:v>64.891000000000005</c:v>
                </c:pt>
                <c:pt idx="7318">
                  <c:v>64.757000000000005</c:v>
                </c:pt>
                <c:pt idx="7319">
                  <c:v>64.614000000000004</c:v>
                </c:pt>
                <c:pt idx="7320">
                  <c:v>64.465000000000003</c:v>
                </c:pt>
                <c:pt idx="7321">
                  <c:v>64.325000000000003</c:v>
                </c:pt>
                <c:pt idx="7322">
                  <c:v>64.183000000000007</c:v>
                </c:pt>
                <c:pt idx="7323">
                  <c:v>64.025999999999996</c:v>
                </c:pt>
                <c:pt idx="7324">
                  <c:v>63.878999999999998</c:v>
                </c:pt>
                <c:pt idx="7325">
                  <c:v>63.750999999999998</c:v>
                </c:pt>
                <c:pt idx="7326">
                  <c:v>63.625999999999998</c:v>
                </c:pt>
                <c:pt idx="7327">
                  <c:v>63.494</c:v>
                </c:pt>
                <c:pt idx="7328">
                  <c:v>63.366999999999997</c:v>
                </c:pt>
                <c:pt idx="7329">
                  <c:v>63.252000000000002</c:v>
                </c:pt>
                <c:pt idx="7330">
                  <c:v>63.136000000000003</c:v>
                </c:pt>
                <c:pt idx="7331">
                  <c:v>63.02</c:v>
                </c:pt>
                <c:pt idx="7332">
                  <c:v>62.906999999999996</c:v>
                </c:pt>
                <c:pt idx="7333">
                  <c:v>62.802</c:v>
                </c:pt>
                <c:pt idx="7334">
                  <c:v>62.695</c:v>
                </c:pt>
                <c:pt idx="7335">
                  <c:v>62.581000000000003</c:v>
                </c:pt>
                <c:pt idx="7336">
                  <c:v>62.463000000000001</c:v>
                </c:pt>
                <c:pt idx="7337">
                  <c:v>62.344000000000001</c:v>
                </c:pt>
                <c:pt idx="7338">
                  <c:v>62.238999999999997</c:v>
                </c:pt>
                <c:pt idx="7339">
                  <c:v>62.14</c:v>
                </c:pt>
                <c:pt idx="7340">
                  <c:v>62.04</c:v>
                </c:pt>
                <c:pt idx="7341">
                  <c:v>61.951000000000001</c:v>
                </c:pt>
                <c:pt idx="7342">
                  <c:v>61.875</c:v>
                </c:pt>
                <c:pt idx="7343">
                  <c:v>61.798000000000002</c:v>
                </c:pt>
                <c:pt idx="7344">
                  <c:v>61.712000000000003</c:v>
                </c:pt>
                <c:pt idx="7345">
                  <c:v>61.625999999999998</c:v>
                </c:pt>
                <c:pt idx="7346">
                  <c:v>61.539000000000001</c:v>
                </c:pt>
                <c:pt idx="7347">
                  <c:v>61.448999999999998</c:v>
                </c:pt>
                <c:pt idx="7348">
                  <c:v>61.363999999999997</c:v>
                </c:pt>
                <c:pt idx="7349">
                  <c:v>61.284999999999997</c:v>
                </c:pt>
                <c:pt idx="7350">
                  <c:v>61.201999999999998</c:v>
                </c:pt>
                <c:pt idx="7351">
                  <c:v>61.118000000000002</c:v>
                </c:pt>
                <c:pt idx="7352">
                  <c:v>61.045000000000002</c:v>
                </c:pt>
                <c:pt idx="7353">
                  <c:v>60.968000000000004</c:v>
                </c:pt>
                <c:pt idx="7354">
                  <c:v>60.9</c:v>
                </c:pt>
                <c:pt idx="7355">
                  <c:v>60.832999999999998</c:v>
                </c:pt>
                <c:pt idx="7356">
                  <c:v>60.783999999999999</c:v>
                </c:pt>
                <c:pt idx="7357">
                  <c:v>60.726999999999997</c:v>
                </c:pt>
                <c:pt idx="7358">
                  <c:v>60.654000000000003</c:v>
                </c:pt>
                <c:pt idx="7359">
                  <c:v>60.597999999999999</c:v>
                </c:pt>
                <c:pt idx="7360">
                  <c:v>60.551000000000002</c:v>
                </c:pt>
                <c:pt idx="7361">
                  <c:v>60.496000000000002</c:v>
                </c:pt>
                <c:pt idx="7362">
                  <c:v>60.439</c:v>
                </c:pt>
                <c:pt idx="7363">
                  <c:v>60.392000000000003</c:v>
                </c:pt>
                <c:pt idx="7364">
                  <c:v>60.338000000000001</c:v>
                </c:pt>
                <c:pt idx="7365">
                  <c:v>60.283000000000001</c:v>
                </c:pt>
                <c:pt idx="7366">
                  <c:v>60.241999999999997</c:v>
                </c:pt>
                <c:pt idx="7367">
                  <c:v>60.198</c:v>
                </c:pt>
                <c:pt idx="7368">
                  <c:v>60.15</c:v>
                </c:pt>
                <c:pt idx="7369">
                  <c:v>60.116999999999997</c:v>
                </c:pt>
                <c:pt idx="7370">
                  <c:v>60.084000000000003</c:v>
                </c:pt>
                <c:pt idx="7371">
                  <c:v>60.037999999999997</c:v>
                </c:pt>
                <c:pt idx="7372">
                  <c:v>60.006</c:v>
                </c:pt>
                <c:pt idx="7373">
                  <c:v>59.975000000000001</c:v>
                </c:pt>
                <c:pt idx="7374">
                  <c:v>59.929000000000002</c:v>
                </c:pt>
                <c:pt idx="7375">
                  <c:v>59.87</c:v>
                </c:pt>
                <c:pt idx="7376">
                  <c:v>59.817999999999998</c:v>
                </c:pt>
                <c:pt idx="7377">
                  <c:v>59.773000000000003</c:v>
                </c:pt>
                <c:pt idx="7378">
                  <c:v>59.731000000000002</c:v>
                </c:pt>
                <c:pt idx="7379">
                  <c:v>59.682000000000002</c:v>
                </c:pt>
                <c:pt idx="7380">
                  <c:v>59.613</c:v>
                </c:pt>
                <c:pt idx="7381">
                  <c:v>59.533000000000001</c:v>
                </c:pt>
                <c:pt idx="7382">
                  <c:v>59.462000000000003</c:v>
                </c:pt>
                <c:pt idx="7383">
                  <c:v>59.4</c:v>
                </c:pt>
                <c:pt idx="7384">
                  <c:v>59.332999999999998</c:v>
                </c:pt>
                <c:pt idx="7385">
                  <c:v>59.258000000000003</c:v>
                </c:pt>
                <c:pt idx="7386">
                  <c:v>59.173000000000002</c:v>
                </c:pt>
                <c:pt idx="7387">
                  <c:v>59.088000000000001</c:v>
                </c:pt>
                <c:pt idx="7388">
                  <c:v>59.012999999999998</c:v>
                </c:pt>
                <c:pt idx="7389">
                  <c:v>58.951999999999998</c:v>
                </c:pt>
                <c:pt idx="7390">
                  <c:v>58.899000000000001</c:v>
                </c:pt>
                <c:pt idx="7391">
                  <c:v>58.848999999999997</c:v>
                </c:pt>
                <c:pt idx="7392">
                  <c:v>58.801000000000002</c:v>
                </c:pt>
                <c:pt idx="7393">
                  <c:v>58.756</c:v>
                </c:pt>
                <c:pt idx="7394">
                  <c:v>58.712000000000003</c:v>
                </c:pt>
                <c:pt idx="7395">
                  <c:v>58.683</c:v>
                </c:pt>
                <c:pt idx="7396">
                  <c:v>58.677</c:v>
                </c:pt>
                <c:pt idx="7397">
                  <c:v>58.67</c:v>
                </c:pt>
                <c:pt idx="7398">
                  <c:v>58.664999999999999</c:v>
                </c:pt>
                <c:pt idx="7399">
                  <c:v>58.677999999999997</c:v>
                </c:pt>
                <c:pt idx="7400">
                  <c:v>58.704000000000001</c:v>
                </c:pt>
                <c:pt idx="7401">
                  <c:v>58.722999999999999</c:v>
                </c:pt>
                <c:pt idx="7402">
                  <c:v>58.744999999999997</c:v>
                </c:pt>
                <c:pt idx="7403">
                  <c:v>58.777999999999999</c:v>
                </c:pt>
                <c:pt idx="7404">
                  <c:v>58.814999999999998</c:v>
                </c:pt>
                <c:pt idx="7405">
                  <c:v>58.837000000000003</c:v>
                </c:pt>
                <c:pt idx="7406">
                  <c:v>58.85</c:v>
                </c:pt>
                <c:pt idx="7407">
                  <c:v>58.872999999999998</c:v>
                </c:pt>
                <c:pt idx="7408">
                  <c:v>58.905999999999999</c:v>
                </c:pt>
                <c:pt idx="7409">
                  <c:v>58.924999999999997</c:v>
                </c:pt>
                <c:pt idx="7410">
                  <c:v>58.929000000000002</c:v>
                </c:pt>
                <c:pt idx="7411">
                  <c:v>58.923999999999999</c:v>
                </c:pt>
                <c:pt idx="7412">
                  <c:v>58.914000000000001</c:v>
                </c:pt>
                <c:pt idx="7413">
                  <c:v>58.902999999999999</c:v>
                </c:pt>
                <c:pt idx="7414">
                  <c:v>58.884999999999998</c:v>
                </c:pt>
                <c:pt idx="7415">
                  <c:v>58.871000000000002</c:v>
                </c:pt>
                <c:pt idx="7416">
                  <c:v>58.857999999999997</c:v>
                </c:pt>
                <c:pt idx="7417">
                  <c:v>58.844999999999999</c:v>
                </c:pt>
                <c:pt idx="7418">
                  <c:v>58.834000000000003</c:v>
                </c:pt>
                <c:pt idx="7419">
                  <c:v>58.820999999999998</c:v>
                </c:pt>
                <c:pt idx="7420">
                  <c:v>58.81</c:v>
                </c:pt>
                <c:pt idx="7421">
                  <c:v>58.796999999999997</c:v>
                </c:pt>
                <c:pt idx="7422">
                  <c:v>58.783999999999999</c:v>
                </c:pt>
                <c:pt idx="7423">
                  <c:v>58.771000000000001</c:v>
                </c:pt>
                <c:pt idx="7424">
                  <c:v>58.756999999999998</c:v>
                </c:pt>
                <c:pt idx="7425">
                  <c:v>58.755000000000003</c:v>
                </c:pt>
                <c:pt idx="7426">
                  <c:v>58.76</c:v>
                </c:pt>
                <c:pt idx="7427">
                  <c:v>58.777000000000001</c:v>
                </c:pt>
                <c:pt idx="7428">
                  <c:v>58.795000000000002</c:v>
                </c:pt>
                <c:pt idx="7429">
                  <c:v>58.805999999999997</c:v>
                </c:pt>
                <c:pt idx="7430">
                  <c:v>58.81</c:v>
                </c:pt>
                <c:pt idx="7431">
                  <c:v>58.811</c:v>
                </c:pt>
                <c:pt idx="7432">
                  <c:v>58.811999999999998</c:v>
                </c:pt>
                <c:pt idx="7433">
                  <c:v>58.811999999999998</c:v>
                </c:pt>
                <c:pt idx="7434">
                  <c:v>58.813000000000002</c:v>
                </c:pt>
                <c:pt idx="7435">
                  <c:v>58.814999999999998</c:v>
                </c:pt>
                <c:pt idx="7436">
                  <c:v>58.814</c:v>
                </c:pt>
                <c:pt idx="7437">
                  <c:v>58.808999999999997</c:v>
                </c:pt>
                <c:pt idx="7438">
                  <c:v>58.8</c:v>
                </c:pt>
                <c:pt idx="7439">
                  <c:v>58.781999999999996</c:v>
                </c:pt>
                <c:pt idx="7440">
                  <c:v>58.762</c:v>
                </c:pt>
                <c:pt idx="7441">
                  <c:v>58.735999999999997</c:v>
                </c:pt>
                <c:pt idx="7442">
                  <c:v>58.713000000000001</c:v>
                </c:pt>
                <c:pt idx="7443">
                  <c:v>58.688000000000002</c:v>
                </c:pt>
                <c:pt idx="7444">
                  <c:v>58.656999999999996</c:v>
                </c:pt>
                <c:pt idx="7445">
                  <c:v>58.628999999999998</c:v>
                </c:pt>
                <c:pt idx="7446">
                  <c:v>58.603000000000002</c:v>
                </c:pt>
                <c:pt idx="7447">
                  <c:v>58.576999999999998</c:v>
                </c:pt>
                <c:pt idx="7448">
                  <c:v>58.554000000000002</c:v>
                </c:pt>
                <c:pt idx="7449">
                  <c:v>58.533999999999999</c:v>
                </c:pt>
                <c:pt idx="7450">
                  <c:v>58.51</c:v>
                </c:pt>
                <c:pt idx="7451">
                  <c:v>58.491999999999997</c:v>
                </c:pt>
                <c:pt idx="7452">
                  <c:v>58.478000000000002</c:v>
                </c:pt>
                <c:pt idx="7453">
                  <c:v>58.473999999999997</c:v>
                </c:pt>
                <c:pt idx="7454">
                  <c:v>58.475999999999999</c:v>
                </c:pt>
                <c:pt idx="7455">
                  <c:v>58.481999999999999</c:v>
                </c:pt>
                <c:pt idx="7456">
                  <c:v>58.488</c:v>
                </c:pt>
                <c:pt idx="7457">
                  <c:v>58.5</c:v>
                </c:pt>
                <c:pt idx="7458">
                  <c:v>58.515999999999998</c:v>
                </c:pt>
                <c:pt idx="7459">
                  <c:v>58.536000000000001</c:v>
                </c:pt>
                <c:pt idx="7460">
                  <c:v>58.564999999999998</c:v>
                </c:pt>
                <c:pt idx="7461">
                  <c:v>58.588000000000001</c:v>
                </c:pt>
                <c:pt idx="7462">
                  <c:v>58.607999999999997</c:v>
                </c:pt>
                <c:pt idx="7463">
                  <c:v>58.628</c:v>
                </c:pt>
                <c:pt idx="7464">
                  <c:v>58.643000000000001</c:v>
                </c:pt>
                <c:pt idx="7465">
                  <c:v>58.655000000000001</c:v>
                </c:pt>
                <c:pt idx="7466">
                  <c:v>58.661999999999999</c:v>
                </c:pt>
                <c:pt idx="7467">
                  <c:v>58.67</c:v>
                </c:pt>
                <c:pt idx="7468">
                  <c:v>58.679000000000002</c:v>
                </c:pt>
                <c:pt idx="7469">
                  <c:v>58.689</c:v>
                </c:pt>
                <c:pt idx="7470">
                  <c:v>58.695</c:v>
                </c:pt>
                <c:pt idx="7471">
                  <c:v>58.701000000000001</c:v>
                </c:pt>
                <c:pt idx="7472">
                  <c:v>58.701999999999998</c:v>
                </c:pt>
                <c:pt idx="7473">
                  <c:v>58.7</c:v>
                </c:pt>
                <c:pt idx="7474">
                  <c:v>58.694000000000003</c:v>
                </c:pt>
                <c:pt idx="7475">
                  <c:v>58.685000000000002</c:v>
                </c:pt>
                <c:pt idx="7476">
                  <c:v>58.671999999999997</c:v>
                </c:pt>
                <c:pt idx="7477">
                  <c:v>58.66</c:v>
                </c:pt>
                <c:pt idx="7478">
                  <c:v>58.65</c:v>
                </c:pt>
                <c:pt idx="7479">
                  <c:v>58.639000000000003</c:v>
                </c:pt>
                <c:pt idx="7480">
                  <c:v>58.631</c:v>
                </c:pt>
                <c:pt idx="7481">
                  <c:v>58.622</c:v>
                </c:pt>
                <c:pt idx="7482">
                  <c:v>58.615000000000002</c:v>
                </c:pt>
                <c:pt idx="7483">
                  <c:v>58.613999999999997</c:v>
                </c:pt>
                <c:pt idx="7484">
                  <c:v>58.613</c:v>
                </c:pt>
                <c:pt idx="7485">
                  <c:v>58.616999999999997</c:v>
                </c:pt>
                <c:pt idx="7486">
                  <c:v>58.625</c:v>
                </c:pt>
                <c:pt idx="7487">
                  <c:v>58.642000000000003</c:v>
                </c:pt>
                <c:pt idx="7488">
                  <c:v>58.661999999999999</c:v>
                </c:pt>
                <c:pt idx="7489">
                  <c:v>58.682000000000002</c:v>
                </c:pt>
                <c:pt idx="7490">
                  <c:v>58.706000000000003</c:v>
                </c:pt>
                <c:pt idx="7491">
                  <c:v>58.738999999999997</c:v>
                </c:pt>
                <c:pt idx="7492">
                  <c:v>58.768000000000001</c:v>
                </c:pt>
                <c:pt idx="7493">
                  <c:v>58.79</c:v>
                </c:pt>
                <c:pt idx="7494">
                  <c:v>58.811999999999998</c:v>
                </c:pt>
                <c:pt idx="7495">
                  <c:v>58.838999999999999</c:v>
                </c:pt>
                <c:pt idx="7496">
                  <c:v>58.860999999999997</c:v>
                </c:pt>
                <c:pt idx="7497">
                  <c:v>58.893000000000001</c:v>
                </c:pt>
                <c:pt idx="7498">
                  <c:v>58.926000000000002</c:v>
                </c:pt>
                <c:pt idx="7499">
                  <c:v>58.957999999999998</c:v>
                </c:pt>
                <c:pt idx="7500">
                  <c:v>58.99</c:v>
                </c:pt>
                <c:pt idx="7501">
                  <c:v>59.027999999999999</c:v>
                </c:pt>
                <c:pt idx="7502">
                  <c:v>59.076000000000001</c:v>
                </c:pt>
                <c:pt idx="7503">
                  <c:v>59.128</c:v>
                </c:pt>
                <c:pt idx="7504">
                  <c:v>59.189</c:v>
                </c:pt>
                <c:pt idx="7505">
                  <c:v>59.25</c:v>
                </c:pt>
                <c:pt idx="7506">
                  <c:v>59.302</c:v>
                </c:pt>
                <c:pt idx="7507">
                  <c:v>59.37</c:v>
                </c:pt>
                <c:pt idx="7508">
                  <c:v>59.444000000000003</c:v>
                </c:pt>
                <c:pt idx="7509">
                  <c:v>59.506999999999998</c:v>
                </c:pt>
                <c:pt idx="7510">
                  <c:v>59.563000000000002</c:v>
                </c:pt>
                <c:pt idx="7511">
                  <c:v>59.622</c:v>
                </c:pt>
                <c:pt idx="7512">
                  <c:v>59.676000000000002</c:v>
                </c:pt>
                <c:pt idx="7513">
                  <c:v>59.73</c:v>
                </c:pt>
                <c:pt idx="7514">
                  <c:v>59.779000000000003</c:v>
                </c:pt>
                <c:pt idx="7515">
                  <c:v>59.832000000000001</c:v>
                </c:pt>
                <c:pt idx="7516">
                  <c:v>59.886000000000003</c:v>
                </c:pt>
                <c:pt idx="7517">
                  <c:v>59.94</c:v>
                </c:pt>
                <c:pt idx="7518">
                  <c:v>60.006</c:v>
                </c:pt>
                <c:pt idx="7519">
                  <c:v>60.076000000000001</c:v>
                </c:pt>
                <c:pt idx="7520">
                  <c:v>60.139000000000003</c:v>
                </c:pt>
                <c:pt idx="7521">
                  <c:v>60.191000000000003</c:v>
                </c:pt>
                <c:pt idx="7522">
                  <c:v>60.246000000000002</c:v>
                </c:pt>
                <c:pt idx="7523">
                  <c:v>60.313000000000002</c:v>
                </c:pt>
                <c:pt idx="7524">
                  <c:v>60.365000000000002</c:v>
                </c:pt>
                <c:pt idx="7525">
                  <c:v>60.405999999999999</c:v>
                </c:pt>
                <c:pt idx="7526">
                  <c:v>60.445</c:v>
                </c:pt>
                <c:pt idx="7527">
                  <c:v>60.478000000000002</c:v>
                </c:pt>
                <c:pt idx="7528">
                  <c:v>60.506999999999998</c:v>
                </c:pt>
                <c:pt idx="7529">
                  <c:v>60.546999999999997</c:v>
                </c:pt>
                <c:pt idx="7530">
                  <c:v>60.58</c:v>
                </c:pt>
                <c:pt idx="7531">
                  <c:v>60.613</c:v>
                </c:pt>
                <c:pt idx="7532">
                  <c:v>60.645000000000003</c:v>
                </c:pt>
                <c:pt idx="7533">
                  <c:v>60.677999999999997</c:v>
                </c:pt>
                <c:pt idx="7534">
                  <c:v>60.71</c:v>
                </c:pt>
                <c:pt idx="7535">
                  <c:v>60.716999999999999</c:v>
                </c:pt>
                <c:pt idx="7536">
                  <c:v>60.74</c:v>
                </c:pt>
                <c:pt idx="7537">
                  <c:v>60.762999999999998</c:v>
                </c:pt>
                <c:pt idx="7538">
                  <c:v>60.777999999999999</c:v>
                </c:pt>
                <c:pt idx="7539">
                  <c:v>60.779000000000003</c:v>
                </c:pt>
                <c:pt idx="7540">
                  <c:v>60.786000000000001</c:v>
                </c:pt>
                <c:pt idx="7541">
                  <c:v>60.796999999999997</c:v>
                </c:pt>
                <c:pt idx="7542">
                  <c:v>60.79</c:v>
                </c:pt>
                <c:pt idx="7543">
                  <c:v>60.795000000000002</c:v>
                </c:pt>
                <c:pt idx="7544">
                  <c:v>60.802999999999997</c:v>
                </c:pt>
                <c:pt idx="7545">
                  <c:v>60.796999999999997</c:v>
                </c:pt>
                <c:pt idx="7546">
                  <c:v>60.774999999999999</c:v>
                </c:pt>
                <c:pt idx="7547">
                  <c:v>60.758000000000003</c:v>
                </c:pt>
                <c:pt idx="7548">
                  <c:v>60.738999999999997</c:v>
                </c:pt>
                <c:pt idx="7549">
                  <c:v>60.718000000000004</c:v>
                </c:pt>
                <c:pt idx="7550">
                  <c:v>60.673999999999999</c:v>
                </c:pt>
                <c:pt idx="7551">
                  <c:v>60.621000000000002</c:v>
                </c:pt>
                <c:pt idx="7552">
                  <c:v>60.576000000000001</c:v>
                </c:pt>
                <c:pt idx="7553">
                  <c:v>60.527999999999999</c:v>
                </c:pt>
                <c:pt idx="7554">
                  <c:v>60.473999999999997</c:v>
                </c:pt>
                <c:pt idx="7555">
                  <c:v>60.421999999999997</c:v>
                </c:pt>
                <c:pt idx="7556">
                  <c:v>60.362000000000002</c:v>
                </c:pt>
                <c:pt idx="7557">
                  <c:v>60.292999999999999</c:v>
                </c:pt>
                <c:pt idx="7558">
                  <c:v>60.216000000000001</c:v>
                </c:pt>
                <c:pt idx="7559">
                  <c:v>60.14</c:v>
                </c:pt>
                <c:pt idx="7560">
                  <c:v>60.081000000000003</c:v>
                </c:pt>
                <c:pt idx="7561">
                  <c:v>60.009</c:v>
                </c:pt>
                <c:pt idx="7562">
                  <c:v>59.94</c:v>
                </c:pt>
                <c:pt idx="7563">
                  <c:v>59.859000000000002</c:v>
                </c:pt>
                <c:pt idx="7564">
                  <c:v>59.78</c:v>
                </c:pt>
                <c:pt idx="7565">
                  <c:v>59.719000000000001</c:v>
                </c:pt>
                <c:pt idx="7566">
                  <c:v>59.637</c:v>
                </c:pt>
                <c:pt idx="7567">
                  <c:v>59.552</c:v>
                </c:pt>
                <c:pt idx="7568">
                  <c:v>59.472999999999999</c:v>
                </c:pt>
                <c:pt idx="7569">
                  <c:v>59.384</c:v>
                </c:pt>
                <c:pt idx="7570">
                  <c:v>59.301000000000002</c:v>
                </c:pt>
                <c:pt idx="7571">
                  <c:v>59.234999999999999</c:v>
                </c:pt>
                <c:pt idx="7572">
                  <c:v>59.148000000000003</c:v>
                </c:pt>
                <c:pt idx="7573">
                  <c:v>59.066000000000003</c:v>
                </c:pt>
                <c:pt idx="7574">
                  <c:v>58.999000000000002</c:v>
                </c:pt>
                <c:pt idx="7575">
                  <c:v>58.927</c:v>
                </c:pt>
                <c:pt idx="7576">
                  <c:v>58.863</c:v>
                </c:pt>
                <c:pt idx="7577">
                  <c:v>58.811</c:v>
                </c:pt>
                <c:pt idx="7578">
                  <c:v>58.75</c:v>
                </c:pt>
                <c:pt idx="7579">
                  <c:v>58.697000000000003</c:v>
                </c:pt>
                <c:pt idx="7580">
                  <c:v>58.645000000000003</c:v>
                </c:pt>
                <c:pt idx="7581">
                  <c:v>58.581000000000003</c:v>
                </c:pt>
                <c:pt idx="7582">
                  <c:v>58.54</c:v>
                </c:pt>
                <c:pt idx="7583">
                  <c:v>58.499000000000002</c:v>
                </c:pt>
                <c:pt idx="7584">
                  <c:v>58.448</c:v>
                </c:pt>
                <c:pt idx="7585">
                  <c:v>58.408000000000001</c:v>
                </c:pt>
                <c:pt idx="7586">
                  <c:v>58.384</c:v>
                </c:pt>
                <c:pt idx="7587">
                  <c:v>58.363</c:v>
                </c:pt>
                <c:pt idx="7588">
                  <c:v>58.344999999999999</c:v>
                </c:pt>
                <c:pt idx="7589">
                  <c:v>58.329000000000001</c:v>
                </c:pt>
                <c:pt idx="7590">
                  <c:v>58.308</c:v>
                </c:pt>
                <c:pt idx="7591">
                  <c:v>58.289000000000001</c:v>
                </c:pt>
                <c:pt idx="7592">
                  <c:v>58.276000000000003</c:v>
                </c:pt>
                <c:pt idx="7593">
                  <c:v>58.268000000000001</c:v>
                </c:pt>
                <c:pt idx="7594">
                  <c:v>58.265999999999998</c:v>
                </c:pt>
                <c:pt idx="7595">
                  <c:v>58.265000000000001</c:v>
                </c:pt>
                <c:pt idx="7596">
                  <c:v>58.258000000000003</c:v>
                </c:pt>
                <c:pt idx="7597">
                  <c:v>58.256</c:v>
                </c:pt>
                <c:pt idx="7598">
                  <c:v>58.256999999999998</c:v>
                </c:pt>
                <c:pt idx="7599">
                  <c:v>58.249000000000002</c:v>
                </c:pt>
                <c:pt idx="7600">
                  <c:v>58.235999999999997</c:v>
                </c:pt>
                <c:pt idx="7601">
                  <c:v>58.231000000000002</c:v>
                </c:pt>
                <c:pt idx="7602">
                  <c:v>58.232999999999997</c:v>
                </c:pt>
                <c:pt idx="7603">
                  <c:v>58.234999999999999</c:v>
                </c:pt>
                <c:pt idx="7604">
                  <c:v>58.241999999999997</c:v>
                </c:pt>
                <c:pt idx="7605">
                  <c:v>58.253</c:v>
                </c:pt>
                <c:pt idx="7606">
                  <c:v>58.267000000000003</c:v>
                </c:pt>
                <c:pt idx="7607">
                  <c:v>58.277999999999999</c:v>
                </c:pt>
                <c:pt idx="7608">
                  <c:v>58.295999999999999</c:v>
                </c:pt>
                <c:pt idx="7609">
                  <c:v>58.316000000000003</c:v>
                </c:pt>
                <c:pt idx="7610">
                  <c:v>58.335000000000001</c:v>
                </c:pt>
                <c:pt idx="7611">
                  <c:v>58.341999999999999</c:v>
                </c:pt>
                <c:pt idx="7612">
                  <c:v>58.34</c:v>
                </c:pt>
                <c:pt idx="7613">
                  <c:v>58.335999999999999</c:v>
                </c:pt>
                <c:pt idx="7614">
                  <c:v>58.338999999999999</c:v>
                </c:pt>
                <c:pt idx="7615">
                  <c:v>58.350999999999999</c:v>
                </c:pt>
                <c:pt idx="7616">
                  <c:v>58.37</c:v>
                </c:pt>
                <c:pt idx="7617">
                  <c:v>58.381</c:v>
                </c:pt>
                <c:pt idx="7618">
                  <c:v>58.372999999999998</c:v>
                </c:pt>
                <c:pt idx="7619">
                  <c:v>58.363999999999997</c:v>
                </c:pt>
                <c:pt idx="7620">
                  <c:v>58.362000000000002</c:v>
                </c:pt>
                <c:pt idx="7621">
                  <c:v>58.374000000000002</c:v>
                </c:pt>
                <c:pt idx="7622">
                  <c:v>58.389000000000003</c:v>
                </c:pt>
                <c:pt idx="7623">
                  <c:v>58.399000000000001</c:v>
                </c:pt>
                <c:pt idx="7624">
                  <c:v>58.396999999999998</c:v>
                </c:pt>
                <c:pt idx="7625">
                  <c:v>58.395000000000003</c:v>
                </c:pt>
                <c:pt idx="7626">
                  <c:v>58.399000000000001</c:v>
                </c:pt>
                <c:pt idx="7627">
                  <c:v>58.41</c:v>
                </c:pt>
                <c:pt idx="7628">
                  <c:v>58.433</c:v>
                </c:pt>
                <c:pt idx="7629">
                  <c:v>58.465000000000003</c:v>
                </c:pt>
                <c:pt idx="7630">
                  <c:v>58.499000000000002</c:v>
                </c:pt>
                <c:pt idx="7631">
                  <c:v>58.536000000000001</c:v>
                </c:pt>
                <c:pt idx="7632">
                  <c:v>58.579000000000001</c:v>
                </c:pt>
                <c:pt idx="7633">
                  <c:v>58.622</c:v>
                </c:pt>
                <c:pt idx="7634">
                  <c:v>58.661999999999999</c:v>
                </c:pt>
                <c:pt idx="7635">
                  <c:v>58.709000000000003</c:v>
                </c:pt>
                <c:pt idx="7636">
                  <c:v>58.750999999999998</c:v>
                </c:pt>
                <c:pt idx="7637">
                  <c:v>58.787999999999997</c:v>
                </c:pt>
                <c:pt idx="7638">
                  <c:v>58.835000000000001</c:v>
                </c:pt>
                <c:pt idx="7639">
                  <c:v>58.881</c:v>
                </c:pt>
                <c:pt idx="7640">
                  <c:v>58.923999999999999</c:v>
                </c:pt>
                <c:pt idx="7641">
                  <c:v>58.963999999999999</c:v>
                </c:pt>
                <c:pt idx="7642">
                  <c:v>59</c:v>
                </c:pt>
                <c:pt idx="7643">
                  <c:v>59.036999999999999</c:v>
                </c:pt>
                <c:pt idx="7644">
                  <c:v>59.073999999999998</c:v>
                </c:pt>
                <c:pt idx="7645">
                  <c:v>59.113</c:v>
                </c:pt>
                <c:pt idx="7646">
                  <c:v>59.152000000000001</c:v>
                </c:pt>
                <c:pt idx="7647">
                  <c:v>59.194000000000003</c:v>
                </c:pt>
                <c:pt idx="7648">
                  <c:v>59.238</c:v>
                </c:pt>
                <c:pt idx="7649">
                  <c:v>59.281999999999996</c:v>
                </c:pt>
                <c:pt idx="7650">
                  <c:v>59.325000000000003</c:v>
                </c:pt>
                <c:pt idx="7651">
                  <c:v>59.368000000000002</c:v>
                </c:pt>
                <c:pt idx="7652">
                  <c:v>59.399000000000001</c:v>
                </c:pt>
                <c:pt idx="7653">
                  <c:v>59.438000000000002</c:v>
                </c:pt>
                <c:pt idx="7654">
                  <c:v>59.475999999999999</c:v>
                </c:pt>
                <c:pt idx="7655">
                  <c:v>59.503999999999998</c:v>
                </c:pt>
                <c:pt idx="7656">
                  <c:v>59.533000000000001</c:v>
                </c:pt>
                <c:pt idx="7657">
                  <c:v>59.567</c:v>
                </c:pt>
                <c:pt idx="7658">
                  <c:v>59.594000000000001</c:v>
                </c:pt>
                <c:pt idx="7659">
                  <c:v>59.62</c:v>
                </c:pt>
                <c:pt idx="7660">
                  <c:v>59.642000000000003</c:v>
                </c:pt>
                <c:pt idx="7661">
                  <c:v>59.665999999999997</c:v>
                </c:pt>
                <c:pt idx="7662">
                  <c:v>59.686</c:v>
                </c:pt>
                <c:pt idx="7663">
                  <c:v>59.695999999999998</c:v>
                </c:pt>
                <c:pt idx="7664">
                  <c:v>59.7</c:v>
                </c:pt>
                <c:pt idx="7665">
                  <c:v>59.704999999999998</c:v>
                </c:pt>
                <c:pt idx="7666">
                  <c:v>59.71</c:v>
                </c:pt>
                <c:pt idx="7667">
                  <c:v>59.720999999999997</c:v>
                </c:pt>
                <c:pt idx="7668">
                  <c:v>59.734999999999999</c:v>
                </c:pt>
                <c:pt idx="7669">
                  <c:v>59.750999999999998</c:v>
                </c:pt>
                <c:pt idx="7670">
                  <c:v>59.773000000000003</c:v>
                </c:pt>
                <c:pt idx="7671">
                  <c:v>59.795000000000002</c:v>
                </c:pt>
                <c:pt idx="7672">
                  <c:v>59.808999999999997</c:v>
                </c:pt>
                <c:pt idx="7673">
                  <c:v>59.823</c:v>
                </c:pt>
                <c:pt idx="7674">
                  <c:v>59.835999999999999</c:v>
                </c:pt>
                <c:pt idx="7675">
                  <c:v>59.853999999999999</c:v>
                </c:pt>
                <c:pt idx="7676">
                  <c:v>59.866999999999997</c:v>
                </c:pt>
                <c:pt idx="7677">
                  <c:v>59.883000000000003</c:v>
                </c:pt>
                <c:pt idx="7678">
                  <c:v>59.901000000000003</c:v>
                </c:pt>
                <c:pt idx="7679">
                  <c:v>59.914999999999999</c:v>
                </c:pt>
                <c:pt idx="7680">
                  <c:v>59.929000000000002</c:v>
                </c:pt>
                <c:pt idx="7681">
                  <c:v>59.936999999999998</c:v>
                </c:pt>
                <c:pt idx="7682">
                  <c:v>59.94</c:v>
                </c:pt>
                <c:pt idx="7683">
                  <c:v>59.942999999999998</c:v>
                </c:pt>
                <c:pt idx="7684">
                  <c:v>59.94</c:v>
                </c:pt>
                <c:pt idx="7685">
                  <c:v>59.927999999999997</c:v>
                </c:pt>
                <c:pt idx="7686">
                  <c:v>59.923000000000002</c:v>
                </c:pt>
                <c:pt idx="7687">
                  <c:v>59.918999999999997</c:v>
                </c:pt>
                <c:pt idx="7688">
                  <c:v>59.915999999999997</c:v>
                </c:pt>
                <c:pt idx="7689">
                  <c:v>59.911000000000001</c:v>
                </c:pt>
                <c:pt idx="7690">
                  <c:v>59.905999999999999</c:v>
                </c:pt>
                <c:pt idx="7691">
                  <c:v>59.902000000000001</c:v>
                </c:pt>
                <c:pt idx="7692">
                  <c:v>59.898000000000003</c:v>
                </c:pt>
                <c:pt idx="7693">
                  <c:v>59.896000000000001</c:v>
                </c:pt>
                <c:pt idx="7694">
                  <c:v>59.883000000000003</c:v>
                </c:pt>
                <c:pt idx="7695">
                  <c:v>59.862000000000002</c:v>
                </c:pt>
                <c:pt idx="7696">
                  <c:v>59.853000000000002</c:v>
                </c:pt>
                <c:pt idx="7697">
                  <c:v>59.84</c:v>
                </c:pt>
                <c:pt idx="7698">
                  <c:v>59.816000000000003</c:v>
                </c:pt>
                <c:pt idx="7699">
                  <c:v>59.792999999999999</c:v>
                </c:pt>
                <c:pt idx="7700">
                  <c:v>59.774999999999999</c:v>
                </c:pt>
                <c:pt idx="7701">
                  <c:v>59.76</c:v>
                </c:pt>
                <c:pt idx="7702">
                  <c:v>59.747</c:v>
                </c:pt>
                <c:pt idx="7703">
                  <c:v>59.720999999999997</c:v>
                </c:pt>
                <c:pt idx="7704">
                  <c:v>59.707000000000001</c:v>
                </c:pt>
                <c:pt idx="7705">
                  <c:v>59.701000000000001</c:v>
                </c:pt>
                <c:pt idx="7706">
                  <c:v>59.665999999999997</c:v>
                </c:pt>
                <c:pt idx="7707">
                  <c:v>59.606000000000002</c:v>
                </c:pt>
                <c:pt idx="7708">
                  <c:v>59.557000000000002</c:v>
                </c:pt>
                <c:pt idx="7709">
                  <c:v>59.508000000000003</c:v>
                </c:pt>
                <c:pt idx="7710">
                  <c:v>59.445</c:v>
                </c:pt>
                <c:pt idx="7711">
                  <c:v>59.360999999999997</c:v>
                </c:pt>
                <c:pt idx="7712">
                  <c:v>59.274999999999999</c:v>
                </c:pt>
                <c:pt idx="7713">
                  <c:v>59.192999999999998</c:v>
                </c:pt>
                <c:pt idx="7714">
                  <c:v>59.103999999999999</c:v>
                </c:pt>
                <c:pt idx="7715">
                  <c:v>59.006</c:v>
                </c:pt>
                <c:pt idx="7716">
                  <c:v>58.908999999999999</c:v>
                </c:pt>
                <c:pt idx="7717">
                  <c:v>58.814999999999998</c:v>
                </c:pt>
                <c:pt idx="7718">
                  <c:v>58.725999999999999</c:v>
                </c:pt>
                <c:pt idx="7719">
                  <c:v>58.639000000000003</c:v>
                </c:pt>
                <c:pt idx="7720">
                  <c:v>58.563000000000002</c:v>
                </c:pt>
                <c:pt idx="7721">
                  <c:v>58.494999999999997</c:v>
                </c:pt>
                <c:pt idx="7722">
                  <c:v>58.418999999999997</c:v>
                </c:pt>
                <c:pt idx="7723">
                  <c:v>58.338000000000001</c:v>
                </c:pt>
                <c:pt idx="7724">
                  <c:v>58.262</c:v>
                </c:pt>
                <c:pt idx="7725">
                  <c:v>58.198999999999998</c:v>
                </c:pt>
                <c:pt idx="7726">
                  <c:v>58.140999999999998</c:v>
                </c:pt>
                <c:pt idx="7727">
                  <c:v>58.084000000000003</c:v>
                </c:pt>
                <c:pt idx="7728">
                  <c:v>58.031999999999996</c:v>
                </c:pt>
                <c:pt idx="7729">
                  <c:v>57.991999999999997</c:v>
                </c:pt>
                <c:pt idx="7730">
                  <c:v>57.948999999999998</c:v>
                </c:pt>
                <c:pt idx="7731">
                  <c:v>57.898000000000003</c:v>
                </c:pt>
                <c:pt idx="7732">
                  <c:v>57.835000000000001</c:v>
                </c:pt>
                <c:pt idx="7733">
                  <c:v>57.753999999999998</c:v>
                </c:pt>
                <c:pt idx="7734">
                  <c:v>57.655999999999999</c:v>
                </c:pt>
                <c:pt idx="7735">
                  <c:v>57.552999999999997</c:v>
                </c:pt>
                <c:pt idx="7736">
                  <c:v>57.454999999999998</c:v>
                </c:pt>
                <c:pt idx="7737">
                  <c:v>57.366999999999997</c:v>
                </c:pt>
                <c:pt idx="7738">
                  <c:v>57.276000000000003</c:v>
                </c:pt>
                <c:pt idx="7739">
                  <c:v>57.167999999999999</c:v>
                </c:pt>
                <c:pt idx="7740">
                  <c:v>57.054000000000002</c:v>
                </c:pt>
                <c:pt idx="7741">
                  <c:v>56.939</c:v>
                </c:pt>
                <c:pt idx="7742">
                  <c:v>56.814</c:v>
                </c:pt>
                <c:pt idx="7743">
                  <c:v>56.671999999999997</c:v>
                </c:pt>
                <c:pt idx="7744">
                  <c:v>56.529000000000003</c:v>
                </c:pt>
                <c:pt idx="7745">
                  <c:v>56.392000000000003</c:v>
                </c:pt>
                <c:pt idx="7746">
                  <c:v>56.241</c:v>
                </c:pt>
                <c:pt idx="7747">
                  <c:v>56.082000000000001</c:v>
                </c:pt>
                <c:pt idx="7748">
                  <c:v>55.933999999999997</c:v>
                </c:pt>
                <c:pt idx="7749">
                  <c:v>55.79</c:v>
                </c:pt>
                <c:pt idx="7750">
                  <c:v>55.643000000000001</c:v>
                </c:pt>
                <c:pt idx="7751">
                  <c:v>55.500999999999998</c:v>
                </c:pt>
                <c:pt idx="7752">
                  <c:v>55.363</c:v>
                </c:pt>
                <c:pt idx="7753">
                  <c:v>55.218000000000004</c:v>
                </c:pt>
                <c:pt idx="7754">
                  <c:v>55.081000000000003</c:v>
                </c:pt>
                <c:pt idx="7755">
                  <c:v>54.945999999999998</c:v>
                </c:pt>
                <c:pt idx="7756">
                  <c:v>54.802999999999997</c:v>
                </c:pt>
                <c:pt idx="7757">
                  <c:v>54.662999999999997</c:v>
                </c:pt>
                <c:pt idx="7758">
                  <c:v>54.54</c:v>
                </c:pt>
                <c:pt idx="7759">
                  <c:v>54.424999999999997</c:v>
                </c:pt>
                <c:pt idx="7760">
                  <c:v>54.31</c:v>
                </c:pt>
                <c:pt idx="7761">
                  <c:v>54.2</c:v>
                </c:pt>
                <c:pt idx="7762">
                  <c:v>54.109000000000002</c:v>
                </c:pt>
                <c:pt idx="7763">
                  <c:v>54.034999999999997</c:v>
                </c:pt>
                <c:pt idx="7764">
                  <c:v>53.954000000000001</c:v>
                </c:pt>
                <c:pt idx="7765">
                  <c:v>53.869</c:v>
                </c:pt>
                <c:pt idx="7766">
                  <c:v>53.8</c:v>
                </c:pt>
                <c:pt idx="7767">
                  <c:v>53.735999999999997</c:v>
                </c:pt>
                <c:pt idx="7768">
                  <c:v>53.66</c:v>
                </c:pt>
                <c:pt idx="7769">
                  <c:v>53.597999999999999</c:v>
                </c:pt>
                <c:pt idx="7770">
                  <c:v>53.537999999999997</c:v>
                </c:pt>
                <c:pt idx="7771">
                  <c:v>53.491</c:v>
                </c:pt>
                <c:pt idx="7772">
                  <c:v>53.441000000000003</c:v>
                </c:pt>
                <c:pt idx="7773">
                  <c:v>53.4</c:v>
                </c:pt>
                <c:pt idx="7774">
                  <c:v>53.377000000000002</c:v>
                </c:pt>
                <c:pt idx="7775">
                  <c:v>53.33</c:v>
                </c:pt>
                <c:pt idx="7776">
                  <c:v>53.277000000000001</c:v>
                </c:pt>
                <c:pt idx="7777">
                  <c:v>53.24</c:v>
                </c:pt>
                <c:pt idx="7778">
                  <c:v>53.207000000000001</c:v>
                </c:pt>
                <c:pt idx="7779">
                  <c:v>53.162999999999997</c:v>
                </c:pt>
                <c:pt idx="7780">
                  <c:v>53.109000000000002</c:v>
                </c:pt>
                <c:pt idx="7781">
                  <c:v>53.055999999999997</c:v>
                </c:pt>
                <c:pt idx="7782">
                  <c:v>53.017000000000003</c:v>
                </c:pt>
                <c:pt idx="7783">
                  <c:v>52.98</c:v>
                </c:pt>
                <c:pt idx="7784">
                  <c:v>52.936</c:v>
                </c:pt>
                <c:pt idx="7785">
                  <c:v>52.884999999999998</c:v>
                </c:pt>
                <c:pt idx="7786">
                  <c:v>52.832999999999998</c:v>
                </c:pt>
                <c:pt idx="7787">
                  <c:v>52.78</c:v>
                </c:pt>
                <c:pt idx="7788">
                  <c:v>52.725999999999999</c:v>
                </c:pt>
                <c:pt idx="7789">
                  <c:v>52.671999999999997</c:v>
                </c:pt>
                <c:pt idx="7790">
                  <c:v>52.622</c:v>
                </c:pt>
                <c:pt idx="7791">
                  <c:v>52.572000000000003</c:v>
                </c:pt>
                <c:pt idx="7792">
                  <c:v>52.52</c:v>
                </c:pt>
                <c:pt idx="7793">
                  <c:v>52.469000000000001</c:v>
                </c:pt>
                <c:pt idx="7794">
                  <c:v>52.412999999999997</c:v>
                </c:pt>
                <c:pt idx="7795">
                  <c:v>52.354999999999997</c:v>
                </c:pt>
                <c:pt idx="7796">
                  <c:v>52.296999999999997</c:v>
                </c:pt>
                <c:pt idx="7797">
                  <c:v>52.241999999999997</c:v>
                </c:pt>
                <c:pt idx="7798">
                  <c:v>52.185000000000002</c:v>
                </c:pt>
                <c:pt idx="7799">
                  <c:v>52.128</c:v>
                </c:pt>
                <c:pt idx="7800">
                  <c:v>52.067</c:v>
                </c:pt>
                <c:pt idx="7801">
                  <c:v>52.015000000000001</c:v>
                </c:pt>
                <c:pt idx="7802">
                  <c:v>51.96</c:v>
                </c:pt>
                <c:pt idx="7803">
                  <c:v>51.9</c:v>
                </c:pt>
                <c:pt idx="7804">
                  <c:v>51.85</c:v>
                </c:pt>
                <c:pt idx="7805">
                  <c:v>51.802999999999997</c:v>
                </c:pt>
                <c:pt idx="7806">
                  <c:v>51.762999999999998</c:v>
                </c:pt>
                <c:pt idx="7807">
                  <c:v>51.726999999999997</c:v>
                </c:pt>
                <c:pt idx="7808">
                  <c:v>51.692999999999998</c:v>
                </c:pt>
                <c:pt idx="7809">
                  <c:v>51.661999999999999</c:v>
                </c:pt>
                <c:pt idx="7810">
                  <c:v>51.628</c:v>
                </c:pt>
                <c:pt idx="7811">
                  <c:v>51.600999999999999</c:v>
                </c:pt>
                <c:pt idx="7812">
                  <c:v>51.59</c:v>
                </c:pt>
                <c:pt idx="7813">
                  <c:v>51.582999999999998</c:v>
                </c:pt>
                <c:pt idx="7814">
                  <c:v>51.563000000000002</c:v>
                </c:pt>
                <c:pt idx="7815">
                  <c:v>51.552999999999997</c:v>
                </c:pt>
                <c:pt idx="7816">
                  <c:v>51.554000000000002</c:v>
                </c:pt>
                <c:pt idx="7817">
                  <c:v>51.56</c:v>
                </c:pt>
                <c:pt idx="7818">
                  <c:v>51.552999999999997</c:v>
                </c:pt>
                <c:pt idx="7819">
                  <c:v>51.537999999999997</c:v>
                </c:pt>
                <c:pt idx="7820">
                  <c:v>51.536999999999999</c:v>
                </c:pt>
                <c:pt idx="7821">
                  <c:v>51.55</c:v>
                </c:pt>
                <c:pt idx="7822">
                  <c:v>51.564</c:v>
                </c:pt>
                <c:pt idx="7823">
                  <c:v>51.573</c:v>
                </c:pt>
                <c:pt idx="7824">
                  <c:v>51.58</c:v>
                </c:pt>
                <c:pt idx="7825">
                  <c:v>51.585000000000001</c:v>
                </c:pt>
                <c:pt idx="7826">
                  <c:v>51.582999999999998</c:v>
                </c:pt>
                <c:pt idx="7827">
                  <c:v>51.576000000000001</c:v>
                </c:pt>
                <c:pt idx="7828">
                  <c:v>51.566000000000003</c:v>
                </c:pt>
                <c:pt idx="7829">
                  <c:v>51.555999999999997</c:v>
                </c:pt>
                <c:pt idx="7830">
                  <c:v>51.548999999999999</c:v>
                </c:pt>
                <c:pt idx="7831">
                  <c:v>51.533999999999999</c:v>
                </c:pt>
                <c:pt idx="7832">
                  <c:v>51.517000000000003</c:v>
                </c:pt>
                <c:pt idx="7833">
                  <c:v>51.496000000000002</c:v>
                </c:pt>
                <c:pt idx="7834">
                  <c:v>51.472000000000001</c:v>
                </c:pt>
                <c:pt idx="7835">
                  <c:v>51.438000000000002</c:v>
                </c:pt>
                <c:pt idx="7836">
                  <c:v>51.405999999999999</c:v>
                </c:pt>
                <c:pt idx="7837">
                  <c:v>51.375</c:v>
                </c:pt>
                <c:pt idx="7838">
                  <c:v>51.341000000000001</c:v>
                </c:pt>
                <c:pt idx="7839">
                  <c:v>51.311</c:v>
                </c:pt>
                <c:pt idx="7840">
                  <c:v>51.277999999999999</c:v>
                </c:pt>
                <c:pt idx="7841">
                  <c:v>51.246000000000002</c:v>
                </c:pt>
                <c:pt idx="7842">
                  <c:v>51.216999999999999</c:v>
                </c:pt>
                <c:pt idx="7843">
                  <c:v>51.186</c:v>
                </c:pt>
                <c:pt idx="7844">
                  <c:v>51.155000000000001</c:v>
                </c:pt>
                <c:pt idx="7845">
                  <c:v>51.127000000000002</c:v>
                </c:pt>
                <c:pt idx="7846">
                  <c:v>51.103000000000002</c:v>
                </c:pt>
                <c:pt idx="7847">
                  <c:v>51.082999999999998</c:v>
                </c:pt>
                <c:pt idx="7848">
                  <c:v>51.064</c:v>
                </c:pt>
                <c:pt idx="7849">
                  <c:v>51.048999999999999</c:v>
                </c:pt>
                <c:pt idx="7850">
                  <c:v>51.033000000000001</c:v>
                </c:pt>
                <c:pt idx="7851">
                  <c:v>51.02</c:v>
                </c:pt>
                <c:pt idx="7852">
                  <c:v>51.017000000000003</c:v>
                </c:pt>
                <c:pt idx="7853">
                  <c:v>51.015000000000001</c:v>
                </c:pt>
                <c:pt idx="7854">
                  <c:v>51.018000000000001</c:v>
                </c:pt>
                <c:pt idx="7855">
                  <c:v>51.031999999999996</c:v>
                </c:pt>
                <c:pt idx="7856">
                  <c:v>51.048999999999999</c:v>
                </c:pt>
                <c:pt idx="7857">
                  <c:v>51.061999999999998</c:v>
                </c:pt>
                <c:pt idx="7858">
                  <c:v>51.07</c:v>
                </c:pt>
                <c:pt idx="7859">
                  <c:v>51.073</c:v>
                </c:pt>
                <c:pt idx="7860">
                  <c:v>51.069000000000003</c:v>
                </c:pt>
                <c:pt idx="7861">
                  <c:v>51.06</c:v>
                </c:pt>
                <c:pt idx="7862">
                  <c:v>51.048999999999999</c:v>
                </c:pt>
                <c:pt idx="7863">
                  <c:v>51.036000000000001</c:v>
                </c:pt>
                <c:pt idx="7864">
                  <c:v>51.021000000000001</c:v>
                </c:pt>
                <c:pt idx="7865">
                  <c:v>51.003</c:v>
                </c:pt>
                <c:pt idx="7866">
                  <c:v>50.978999999999999</c:v>
                </c:pt>
                <c:pt idx="7867">
                  <c:v>50.945</c:v>
                </c:pt>
                <c:pt idx="7868">
                  <c:v>50.912999999999997</c:v>
                </c:pt>
                <c:pt idx="7869">
                  <c:v>50.88</c:v>
                </c:pt>
                <c:pt idx="7870">
                  <c:v>50.844000000000001</c:v>
                </c:pt>
                <c:pt idx="7871">
                  <c:v>50.81</c:v>
                </c:pt>
                <c:pt idx="7872">
                  <c:v>50.78</c:v>
                </c:pt>
                <c:pt idx="7873">
                  <c:v>50.753</c:v>
                </c:pt>
                <c:pt idx="7874">
                  <c:v>50.732999999999997</c:v>
                </c:pt>
                <c:pt idx="7875">
                  <c:v>50.715000000000003</c:v>
                </c:pt>
                <c:pt idx="7876">
                  <c:v>50.7</c:v>
                </c:pt>
                <c:pt idx="7877">
                  <c:v>50.688000000000002</c:v>
                </c:pt>
                <c:pt idx="7878">
                  <c:v>50.677</c:v>
                </c:pt>
                <c:pt idx="7879">
                  <c:v>50.667000000000002</c:v>
                </c:pt>
                <c:pt idx="7880">
                  <c:v>50.658000000000001</c:v>
                </c:pt>
                <c:pt idx="7881">
                  <c:v>50.649000000000001</c:v>
                </c:pt>
                <c:pt idx="7882">
                  <c:v>50.639000000000003</c:v>
                </c:pt>
                <c:pt idx="7883">
                  <c:v>50.631999999999998</c:v>
                </c:pt>
                <c:pt idx="7884">
                  <c:v>50.627000000000002</c:v>
                </c:pt>
                <c:pt idx="7885">
                  <c:v>50.622</c:v>
                </c:pt>
                <c:pt idx="7886">
                  <c:v>50.616</c:v>
                </c:pt>
                <c:pt idx="7887">
                  <c:v>50.613</c:v>
                </c:pt>
                <c:pt idx="7888">
                  <c:v>50.613999999999997</c:v>
                </c:pt>
                <c:pt idx="7889">
                  <c:v>50.615000000000002</c:v>
                </c:pt>
                <c:pt idx="7890">
                  <c:v>50.616</c:v>
                </c:pt>
                <c:pt idx="7891">
                  <c:v>50.615000000000002</c:v>
                </c:pt>
                <c:pt idx="7892">
                  <c:v>50.613999999999997</c:v>
                </c:pt>
                <c:pt idx="7893">
                  <c:v>50.62</c:v>
                </c:pt>
                <c:pt idx="7894">
                  <c:v>50.624000000000002</c:v>
                </c:pt>
                <c:pt idx="7895">
                  <c:v>50.631</c:v>
                </c:pt>
                <c:pt idx="7896">
                  <c:v>50.637</c:v>
                </c:pt>
                <c:pt idx="7897">
                  <c:v>50.636000000000003</c:v>
                </c:pt>
                <c:pt idx="7898">
                  <c:v>50.628999999999998</c:v>
                </c:pt>
                <c:pt idx="7899">
                  <c:v>50.62</c:v>
                </c:pt>
                <c:pt idx="7900">
                  <c:v>50.607999999999997</c:v>
                </c:pt>
                <c:pt idx="7901">
                  <c:v>50.593000000000004</c:v>
                </c:pt>
                <c:pt idx="7902">
                  <c:v>50.58</c:v>
                </c:pt>
                <c:pt idx="7903">
                  <c:v>50.573999999999998</c:v>
                </c:pt>
                <c:pt idx="7904">
                  <c:v>50.578000000000003</c:v>
                </c:pt>
                <c:pt idx="7905">
                  <c:v>50.585000000000001</c:v>
                </c:pt>
                <c:pt idx="7906">
                  <c:v>50.588999999999999</c:v>
                </c:pt>
                <c:pt idx="7907">
                  <c:v>50.59</c:v>
                </c:pt>
                <c:pt idx="7908">
                  <c:v>50.585999999999999</c:v>
                </c:pt>
                <c:pt idx="7909">
                  <c:v>50.59</c:v>
                </c:pt>
                <c:pt idx="7910">
                  <c:v>50.606999999999999</c:v>
                </c:pt>
                <c:pt idx="7911">
                  <c:v>50.63</c:v>
                </c:pt>
                <c:pt idx="7912">
                  <c:v>50.658999999999999</c:v>
                </c:pt>
                <c:pt idx="7913">
                  <c:v>50.676000000000002</c:v>
                </c:pt>
                <c:pt idx="7914">
                  <c:v>50.703000000000003</c:v>
                </c:pt>
                <c:pt idx="7915">
                  <c:v>50.738</c:v>
                </c:pt>
                <c:pt idx="7916">
                  <c:v>50.761000000000003</c:v>
                </c:pt>
                <c:pt idx="7917">
                  <c:v>50.78</c:v>
                </c:pt>
                <c:pt idx="7918">
                  <c:v>50.79</c:v>
                </c:pt>
                <c:pt idx="7919">
                  <c:v>50.792999999999999</c:v>
                </c:pt>
                <c:pt idx="7920">
                  <c:v>50.801000000000002</c:v>
                </c:pt>
                <c:pt idx="7921">
                  <c:v>50.814</c:v>
                </c:pt>
                <c:pt idx="7922">
                  <c:v>50.841000000000001</c:v>
                </c:pt>
                <c:pt idx="7923">
                  <c:v>50.884999999999998</c:v>
                </c:pt>
                <c:pt idx="7924">
                  <c:v>50.936999999999998</c:v>
                </c:pt>
                <c:pt idx="7925">
                  <c:v>50.987000000000002</c:v>
                </c:pt>
                <c:pt idx="7926">
                  <c:v>51.048000000000002</c:v>
                </c:pt>
                <c:pt idx="7927">
                  <c:v>51.122999999999998</c:v>
                </c:pt>
                <c:pt idx="7928">
                  <c:v>51.188000000000002</c:v>
                </c:pt>
                <c:pt idx="7929">
                  <c:v>51.252000000000002</c:v>
                </c:pt>
                <c:pt idx="7930">
                  <c:v>51.32</c:v>
                </c:pt>
                <c:pt idx="7931">
                  <c:v>51.393999999999998</c:v>
                </c:pt>
                <c:pt idx="7932">
                  <c:v>51.456000000000003</c:v>
                </c:pt>
                <c:pt idx="7933">
                  <c:v>51.503</c:v>
                </c:pt>
                <c:pt idx="7934">
                  <c:v>51.558</c:v>
                </c:pt>
                <c:pt idx="7935">
                  <c:v>51.628</c:v>
                </c:pt>
                <c:pt idx="7936">
                  <c:v>51.697000000000003</c:v>
                </c:pt>
                <c:pt idx="7937">
                  <c:v>51.756</c:v>
                </c:pt>
                <c:pt idx="7938">
                  <c:v>51.81</c:v>
                </c:pt>
                <c:pt idx="7939">
                  <c:v>51.869</c:v>
                </c:pt>
                <c:pt idx="7940">
                  <c:v>51.936999999999998</c:v>
                </c:pt>
                <c:pt idx="7941">
                  <c:v>51.991999999999997</c:v>
                </c:pt>
                <c:pt idx="7942">
                  <c:v>52.033000000000001</c:v>
                </c:pt>
                <c:pt idx="7943">
                  <c:v>52.061</c:v>
                </c:pt>
                <c:pt idx="7944">
                  <c:v>52.094999999999999</c:v>
                </c:pt>
                <c:pt idx="7945">
                  <c:v>52.113999999999997</c:v>
                </c:pt>
                <c:pt idx="7946">
                  <c:v>52.137999999999998</c:v>
                </c:pt>
                <c:pt idx="7947">
                  <c:v>52.162999999999997</c:v>
                </c:pt>
                <c:pt idx="7948">
                  <c:v>52.18</c:v>
                </c:pt>
                <c:pt idx="7949">
                  <c:v>52.210999999999999</c:v>
                </c:pt>
                <c:pt idx="7950">
                  <c:v>52.228000000000002</c:v>
                </c:pt>
                <c:pt idx="7951">
                  <c:v>52.247999999999998</c:v>
                </c:pt>
                <c:pt idx="7952">
                  <c:v>52.286999999999999</c:v>
                </c:pt>
                <c:pt idx="7953">
                  <c:v>52.302999999999997</c:v>
                </c:pt>
                <c:pt idx="7954">
                  <c:v>52.338999999999999</c:v>
                </c:pt>
                <c:pt idx="7955">
                  <c:v>52.374000000000002</c:v>
                </c:pt>
                <c:pt idx="7956">
                  <c:v>52.390999999999998</c:v>
                </c:pt>
                <c:pt idx="7957">
                  <c:v>52.423999999999999</c:v>
                </c:pt>
                <c:pt idx="7958">
                  <c:v>52.436</c:v>
                </c:pt>
                <c:pt idx="7959">
                  <c:v>52.445</c:v>
                </c:pt>
                <c:pt idx="7960">
                  <c:v>52.466999999999999</c:v>
                </c:pt>
                <c:pt idx="7961">
                  <c:v>52.482999999999997</c:v>
                </c:pt>
                <c:pt idx="7962">
                  <c:v>52.503</c:v>
                </c:pt>
                <c:pt idx="7963">
                  <c:v>52.523000000000003</c:v>
                </c:pt>
                <c:pt idx="7964">
                  <c:v>52.557000000000002</c:v>
                </c:pt>
                <c:pt idx="7965">
                  <c:v>52.585000000000001</c:v>
                </c:pt>
                <c:pt idx="7966">
                  <c:v>52.615000000000002</c:v>
                </c:pt>
                <c:pt idx="7967">
                  <c:v>52.645000000000003</c:v>
                </c:pt>
                <c:pt idx="7968">
                  <c:v>52.679000000000002</c:v>
                </c:pt>
                <c:pt idx="7969">
                  <c:v>52.719000000000001</c:v>
                </c:pt>
                <c:pt idx="7970">
                  <c:v>52.737000000000002</c:v>
                </c:pt>
                <c:pt idx="7971">
                  <c:v>52.749000000000002</c:v>
                </c:pt>
                <c:pt idx="7972">
                  <c:v>52.76</c:v>
                </c:pt>
                <c:pt idx="7973">
                  <c:v>52.789000000000001</c:v>
                </c:pt>
                <c:pt idx="7974">
                  <c:v>52.814</c:v>
                </c:pt>
                <c:pt idx="7975">
                  <c:v>52.823999999999998</c:v>
                </c:pt>
                <c:pt idx="7976">
                  <c:v>52.85</c:v>
                </c:pt>
                <c:pt idx="7977">
                  <c:v>52.860999999999997</c:v>
                </c:pt>
                <c:pt idx="7978">
                  <c:v>52.874000000000002</c:v>
                </c:pt>
                <c:pt idx="7979">
                  <c:v>52.914999999999999</c:v>
                </c:pt>
                <c:pt idx="7980">
                  <c:v>52.945999999999998</c:v>
                </c:pt>
                <c:pt idx="7981">
                  <c:v>52.957000000000001</c:v>
                </c:pt>
                <c:pt idx="7982">
                  <c:v>52.972999999999999</c:v>
                </c:pt>
                <c:pt idx="7983">
                  <c:v>52.993000000000002</c:v>
                </c:pt>
                <c:pt idx="7984">
                  <c:v>53.005000000000003</c:v>
                </c:pt>
                <c:pt idx="7985">
                  <c:v>53.008000000000003</c:v>
                </c:pt>
                <c:pt idx="7986">
                  <c:v>53.003999999999998</c:v>
                </c:pt>
                <c:pt idx="7987">
                  <c:v>53.000999999999998</c:v>
                </c:pt>
                <c:pt idx="7988">
                  <c:v>52.994999999999997</c:v>
                </c:pt>
                <c:pt idx="7989">
                  <c:v>52.994999999999997</c:v>
                </c:pt>
                <c:pt idx="7990">
                  <c:v>53.009</c:v>
                </c:pt>
                <c:pt idx="7991">
                  <c:v>53.026000000000003</c:v>
                </c:pt>
                <c:pt idx="7992">
                  <c:v>53.036000000000001</c:v>
                </c:pt>
                <c:pt idx="7993">
                  <c:v>53.036000000000001</c:v>
                </c:pt>
                <c:pt idx="7994">
                  <c:v>53.037999999999997</c:v>
                </c:pt>
                <c:pt idx="7995">
                  <c:v>53.048000000000002</c:v>
                </c:pt>
                <c:pt idx="7996">
                  <c:v>53.058999999999997</c:v>
                </c:pt>
                <c:pt idx="7997">
                  <c:v>53.058</c:v>
                </c:pt>
                <c:pt idx="7998">
                  <c:v>53.06</c:v>
                </c:pt>
                <c:pt idx="7999">
                  <c:v>53.076000000000001</c:v>
                </c:pt>
                <c:pt idx="8000">
                  <c:v>53.091999999999999</c:v>
                </c:pt>
                <c:pt idx="8001">
                  <c:v>53.104999999999997</c:v>
                </c:pt>
                <c:pt idx="8002">
                  <c:v>53.115000000000002</c:v>
                </c:pt>
                <c:pt idx="8003">
                  <c:v>53.13</c:v>
                </c:pt>
                <c:pt idx="8004">
                  <c:v>53.145000000000003</c:v>
                </c:pt>
                <c:pt idx="8005">
                  <c:v>53.155000000000001</c:v>
                </c:pt>
                <c:pt idx="8006">
                  <c:v>53.167999999999999</c:v>
                </c:pt>
                <c:pt idx="8007">
                  <c:v>53.183999999999997</c:v>
                </c:pt>
                <c:pt idx="8008">
                  <c:v>53.198999999999998</c:v>
                </c:pt>
                <c:pt idx="8009">
                  <c:v>53.219000000000001</c:v>
                </c:pt>
                <c:pt idx="8010">
                  <c:v>53.244999999999997</c:v>
                </c:pt>
                <c:pt idx="8011">
                  <c:v>53.279000000000003</c:v>
                </c:pt>
                <c:pt idx="8012">
                  <c:v>53.316000000000003</c:v>
                </c:pt>
                <c:pt idx="8013">
                  <c:v>53.348999999999997</c:v>
                </c:pt>
                <c:pt idx="8014">
                  <c:v>53.363999999999997</c:v>
                </c:pt>
                <c:pt idx="8015">
                  <c:v>53.356999999999999</c:v>
                </c:pt>
                <c:pt idx="8016">
                  <c:v>53.353000000000002</c:v>
                </c:pt>
                <c:pt idx="8017">
                  <c:v>53.36</c:v>
                </c:pt>
                <c:pt idx="8018">
                  <c:v>53.366999999999997</c:v>
                </c:pt>
                <c:pt idx="8019">
                  <c:v>53.372</c:v>
                </c:pt>
                <c:pt idx="8020">
                  <c:v>53.378</c:v>
                </c:pt>
                <c:pt idx="8021">
                  <c:v>53.378</c:v>
                </c:pt>
                <c:pt idx="8022">
                  <c:v>53.369</c:v>
                </c:pt>
                <c:pt idx="8023">
                  <c:v>53.362000000000002</c:v>
                </c:pt>
                <c:pt idx="8024">
                  <c:v>53.369</c:v>
                </c:pt>
                <c:pt idx="8025">
                  <c:v>53.392000000000003</c:v>
                </c:pt>
                <c:pt idx="8026">
                  <c:v>53.396999999999998</c:v>
                </c:pt>
                <c:pt idx="8027">
                  <c:v>53.372</c:v>
                </c:pt>
                <c:pt idx="8028">
                  <c:v>53.353999999999999</c:v>
                </c:pt>
                <c:pt idx="8029">
                  <c:v>53.356000000000002</c:v>
                </c:pt>
                <c:pt idx="8030">
                  <c:v>53.371000000000002</c:v>
                </c:pt>
                <c:pt idx="8031">
                  <c:v>53.381</c:v>
                </c:pt>
                <c:pt idx="8032">
                  <c:v>53.387999999999998</c:v>
                </c:pt>
                <c:pt idx="8033">
                  <c:v>53.396000000000001</c:v>
                </c:pt>
                <c:pt idx="8034">
                  <c:v>53.411999999999999</c:v>
                </c:pt>
                <c:pt idx="8035">
                  <c:v>53.436</c:v>
                </c:pt>
                <c:pt idx="8036">
                  <c:v>53.456000000000003</c:v>
                </c:pt>
                <c:pt idx="8037">
                  <c:v>53.48</c:v>
                </c:pt>
                <c:pt idx="8038">
                  <c:v>53.503999999999998</c:v>
                </c:pt>
                <c:pt idx="8039">
                  <c:v>53.533000000000001</c:v>
                </c:pt>
                <c:pt idx="8040">
                  <c:v>53.561999999999998</c:v>
                </c:pt>
                <c:pt idx="8041">
                  <c:v>53.591000000000001</c:v>
                </c:pt>
                <c:pt idx="8042">
                  <c:v>53.624000000000002</c:v>
                </c:pt>
                <c:pt idx="8043">
                  <c:v>53.658000000000001</c:v>
                </c:pt>
                <c:pt idx="8044">
                  <c:v>53.688000000000002</c:v>
                </c:pt>
                <c:pt idx="8045">
                  <c:v>53.716999999999999</c:v>
                </c:pt>
                <c:pt idx="8046">
                  <c:v>53.753999999999998</c:v>
                </c:pt>
                <c:pt idx="8047">
                  <c:v>53.789000000000001</c:v>
                </c:pt>
                <c:pt idx="8048">
                  <c:v>53.82</c:v>
                </c:pt>
                <c:pt idx="8049">
                  <c:v>53.848999999999997</c:v>
                </c:pt>
                <c:pt idx="8050">
                  <c:v>53.886000000000003</c:v>
                </c:pt>
                <c:pt idx="8051">
                  <c:v>53.920999999999999</c:v>
                </c:pt>
                <c:pt idx="8052">
                  <c:v>53.944000000000003</c:v>
                </c:pt>
                <c:pt idx="8053">
                  <c:v>53.965000000000003</c:v>
                </c:pt>
                <c:pt idx="8054">
                  <c:v>53.98</c:v>
                </c:pt>
                <c:pt idx="8055">
                  <c:v>53.984000000000002</c:v>
                </c:pt>
                <c:pt idx="8056">
                  <c:v>53.987000000000002</c:v>
                </c:pt>
                <c:pt idx="8057">
                  <c:v>53.981999999999999</c:v>
                </c:pt>
                <c:pt idx="8058">
                  <c:v>53.968000000000004</c:v>
                </c:pt>
                <c:pt idx="8059">
                  <c:v>53.962000000000003</c:v>
                </c:pt>
                <c:pt idx="8060">
                  <c:v>53.957999999999998</c:v>
                </c:pt>
                <c:pt idx="8061">
                  <c:v>53.968000000000004</c:v>
                </c:pt>
                <c:pt idx="8062">
                  <c:v>53.994</c:v>
                </c:pt>
                <c:pt idx="8063">
                  <c:v>54.026000000000003</c:v>
                </c:pt>
                <c:pt idx="8064">
                  <c:v>54.052</c:v>
                </c:pt>
                <c:pt idx="8065">
                  <c:v>54.081000000000003</c:v>
                </c:pt>
                <c:pt idx="8066">
                  <c:v>54.113999999999997</c:v>
                </c:pt>
                <c:pt idx="8067">
                  <c:v>54.14</c:v>
                </c:pt>
                <c:pt idx="8068">
                  <c:v>54.161999999999999</c:v>
                </c:pt>
                <c:pt idx="8069">
                  <c:v>54.189</c:v>
                </c:pt>
                <c:pt idx="8070">
                  <c:v>54.226999999999997</c:v>
                </c:pt>
                <c:pt idx="8071">
                  <c:v>54.271999999999998</c:v>
                </c:pt>
                <c:pt idx="8072">
                  <c:v>54.32</c:v>
                </c:pt>
                <c:pt idx="8073">
                  <c:v>54.378999999999998</c:v>
                </c:pt>
                <c:pt idx="8074">
                  <c:v>54.442</c:v>
                </c:pt>
                <c:pt idx="8075">
                  <c:v>54.497</c:v>
                </c:pt>
                <c:pt idx="8076">
                  <c:v>54.540999999999997</c:v>
                </c:pt>
                <c:pt idx="8077">
                  <c:v>54.584000000000003</c:v>
                </c:pt>
                <c:pt idx="8078">
                  <c:v>54.62</c:v>
                </c:pt>
                <c:pt idx="8079">
                  <c:v>54.661000000000001</c:v>
                </c:pt>
                <c:pt idx="8080">
                  <c:v>54.695</c:v>
                </c:pt>
                <c:pt idx="8081">
                  <c:v>54.712000000000003</c:v>
                </c:pt>
                <c:pt idx="8082">
                  <c:v>54.716000000000001</c:v>
                </c:pt>
                <c:pt idx="8083">
                  <c:v>54.720999999999997</c:v>
                </c:pt>
                <c:pt idx="8084">
                  <c:v>54.728000000000002</c:v>
                </c:pt>
                <c:pt idx="8085">
                  <c:v>54.719000000000001</c:v>
                </c:pt>
                <c:pt idx="8086">
                  <c:v>54.704000000000001</c:v>
                </c:pt>
                <c:pt idx="8087">
                  <c:v>54.683999999999997</c:v>
                </c:pt>
                <c:pt idx="8088">
                  <c:v>54.661000000000001</c:v>
                </c:pt>
                <c:pt idx="8089">
                  <c:v>54.639000000000003</c:v>
                </c:pt>
                <c:pt idx="8090">
                  <c:v>54.616999999999997</c:v>
                </c:pt>
                <c:pt idx="8091">
                  <c:v>54.594000000000001</c:v>
                </c:pt>
                <c:pt idx="8092">
                  <c:v>54.566000000000003</c:v>
                </c:pt>
                <c:pt idx="8093">
                  <c:v>54.530999999999999</c:v>
                </c:pt>
                <c:pt idx="8094">
                  <c:v>54.494</c:v>
                </c:pt>
                <c:pt idx="8095">
                  <c:v>54.463999999999999</c:v>
                </c:pt>
                <c:pt idx="8096">
                  <c:v>54.433999999999997</c:v>
                </c:pt>
                <c:pt idx="8097">
                  <c:v>54.406999999999996</c:v>
                </c:pt>
                <c:pt idx="8098">
                  <c:v>54.386000000000003</c:v>
                </c:pt>
                <c:pt idx="8099">
                  <c:v>54.37</c:v>
                </c:pt>
                <c:pt idx="8100">
                  <c:v>54.354999999999997</c:v>
                </c:pt>
                <c:pt idx="8101">
                  <c:v>54.344000000000001</c:v>
                </c:pt>
                <c:pt idx="8102">
                  <c:v>54.347999999999999</c:v>
                </c:pt>
                <c:pt idx="8103">
                  <c:v>54.353999999999999</c:v>
                </c:pt>
                <c:pt idx="8104">
                  <c:v>54.360999999999997</c:v>
                </c:pt>
                <c:pt idx="8105">
                  <c:v>54.378</c:v>
                </c:pt>
                <c:pt idx="8106">
                  <c:v>54.392000000000003</c:v>
                </c:pt>
                <c:pt idx="8107">
                  <c:v>54.393999999999998</c:v>
                </c:pt>
                <c:pt idx="8108">
                  <c:v>54.389000000000003</c:v>
                </c:pt>
                <c:pt idx="8109">
                  <c:v>54.377000000000002</c:v>
                </c:pt>
                <c:pt idx="8110">
                  <c:v>54.384999999999998</c:v>
                </c:pt>
                <c:pt idx="8111">
                  <c:v>54.393999999999998</c:v>
                </c:pt>
                <c:pt idx="8112">
                  <c:v>54.384999999999998</c:v>
                </c:pt>
                <c:pt idx="8113">
                  <c:v>54.393000000000001</c:v>
                </c:pt>
                <c:pt idx="8114">
                  <c:v>54.393999999999998</c:v>
                </c:pt>
                <c:pt idx="8115">
                  <c:v>54.389000000000003</c:v>
                </c:pt>
                <c:pt idx="8116">
                  <c:v>54.383000000000003</c:v>
                </c:pt>
                <c:pt idx="8117">
                  <c:v>54.383000000000003</c:v>
                </c:pt>
                <c:pt idx="8118">
                  <c:v>54.378</c:v>
                </c:pt>
                <c:pt idx="8119">
                  <c:v>54.353000000000002</c:v>
                </c:pt>
                <c:pt idx="8120">
                  <c:v>54.320999999999998</c:v>
                </c:pt>
                <c:pt idx="8121">
                  <c:v>54.283999999999999</c:v>
                </c:pt>
                <c:pt idx="8122">
                  <c:v>54.237000000000002</c:v>
                </c:pt>
                <c:pt idx="8123">
                  <c:v>54.180999999999997</c:v>
                </c:pt>
                <c:pt idx="8124">
                  <c:v>54.116</c:v>
                </c:pt>
                <c:pt idx="8125">
                  <c:v>54.039000000000001</c:v>
                </c:pt>
                <c:pt idx="8126">
                  <c:v>53.95</c:v>
                </c:pt>
                <c:pt idx="8127">
                  <c:v>53.86</c:v>
                </c:pt>
                <c:pt idx="8128">
                  <c:v>53.774999999999999</c:v>
                </c:pt>
                <c:pt idx="8129">
                  <c:v>53.682000000000002</c:v>
                </c:pt>
                <c:pt idx="8130">
                  <c:v>53.576999999999998</c:v>
                </c:pt>
                <c:pt idx="8131">
                  <c:v>53.466000000000001</c:v>
                </c:pt>
                <c:pt idx="8132">
                  <c:v>53.357999999999997</c:v>
                </c:pt>
                <c:pt idx="8133">
                  <c:v>53.25</c:v>
                </c:pt>
                <c:pt idx="8134">
                  <c:v>53.131</c:v>
                </c:pt>
                <c:pt idx="8135">
                  <c:v>53.015999999999998</c:v>
                </c:pt>
                <c:pt idx="8136">
                  <c:v>52.914999999999999</c:v>
                </c:pt>
                <c:pt idx="8137">
                  <c:v>52.816000000000003</c:v>
                </c:pt>
                <c:pt idx="8138">
                  <c:v>52.694000000000003</c:v>
                </c:pt>
                <c:pt idx="8139">
                  <c:v>52.555</c:v>
                </c:pt>
                <c:pt idx="8140">
                  <c:v>52.427999999999997</c:v>
                </c:pt>
                <c:pt idx="8141">
                  <c:v>52.292999999999999</c:v>
                </c:pt>
                <c:pt idx="8142">
                  <c:v>52.158999999999999</c:v>
                </c:pt>
                <c:pt idx="8143">
                  <c:v>52.029000000000003</c:v>
                </c:pt>
                <c:pt idx="8144">
                  <c:v>51.88</c:v>
                </c:pt>
                <c:pt idx="8145">
                  <c:v>51.712000000000003</c:v>
                </c:pt>
                <c:pt idx="8146">
                  <c:v>51.548999999999999</c:v>
                </c:pt>
                <c:pt idx="8147">
                  <c:v>51.386000000000003</c:v>
                </c:pt>
                <c:pt idx="8148">
                  <c:v>51.219000000000001</c:v>
                </c:pt>
                <c:pt idx="8149">
                  <c:v>51.043999999999997</c:v>
                </c:pt>
                <c:pt idx="8150">
                  <c:v>50.884999999999998</c:v>
                </c:pt>
                <c:pt idx="8151">
                  <c:v>50.731999999999999</c:v>
                </c:pt>
                <c:pt idx="8152">
                  <c:v>50.570999999999998</c:v>
                </c:pt>
                <c:pt idx="8153">
                  <c:v>50.417000000000002</c:v>
                </c:pt>
                <c:pt idx="8154">
                  <c:v>50.268000000000001</c:v>
                </c:pt>
                <c:pt idx="8155">
                  <c:v>50.122</c:v>
                </c:pt>
                <c:pt idx="8156">
                  <c:v>49.976999999999997</c:v>
                </c:pt>
                <c:pt idx="8157">
                  <c:v>49.835000000000001</c:v>
                </c:pt>
                <c:pt idx="8158">
                  <c:v>49.704999999999998</c:v>
                </c:pt>
                <c:pt idx="8159">
                  <c:v>49.578000000000003</c:v>
                </c:pt>
                <c:pt idx="8160">
                  <c:v>49.454999999999998</c:v>
                </c:pt>
                <c:pt idx="8161">
                  <c:v>49.334000000000003</c:v>
                </c:pt>
                <c:pt idx="8162">
                  <c:v>49.206000000000003</c:v>
                </c:pt>
                <c:pt idx="8163">
                  <c:v>49.076000000000001</c:v>
                </c:pt>
                <c:pt idx="8164">
                  <c:v>48.945</c:v>
                </c:pt>
                <c:pt idx="8165">
                  <c:v>48.813000000000002</c:v>
                </c:pt>
                <c:pt idx="8166">
                  <c:v>48.679000000000002</c:v>
                </c:pt>
                <c:pt idx="8167">
                  <c:v>48.546999999999997</c:v>
                </c:pt>
                <c:pt idx="8168">
                  <c:v>48.414000000000001</c:v>
                </c:pt>
                <c:pt idx="8169">
                  <c:v>48.295000000000002</c:v>
                </c:pt>
                <c:pt idx="8170">
                  <c:v>48.19</c:v>
                </c:pt>
                <c:pt idx="8171">
                  <c:v>48.09</c:v>
                </c:pt>
                <c:pt idx="8172">
                  <c:v>47.993000000000002</c:v>
                </c:pt>
                <c:pt idx="8173">
                  <c:v>47.898000000000003</c:v>
                </c:pt>
                <c:pt idx="8174">
                  <c:v>47.811</c:v>
                </c:pt>
                <c:pt idx="8175">
                  <c:v>47.732999999999997</c:v>
                </c:pt>
                <c:pt idx="8176">
                  <c:v>47.667999999999999</c:v>
                </c:pt>
                <c:pt idx="8177">
                  <c:v>47.588999999999999</c:v>
                </c:pt>
                <c:pt idx="8178">
                  <c:v>47.509</c:v>
                </c:pt>
                <c:pt idx="8179">
                  <c:v>47.453000000000003</c:v>
                </c:pt>
                <c:pt idx="8180">
                  <c:v>47.39</c:v>
                </c:pt>
                <c:pt idx="8181">
                  <c:v>47.319000000000003</c:v>
                </c:pt>
                <c:pt idx="8182">
                  <c:v>47.249000000000002</c:v>
                </c:pt>
                <c:pt idx="8183">
                  <c:v>47.183</c:v>
                </c:pt>
                <c:pt idx="8184">
                  <c:v>47.127000000000002</c:v>
                </c:pt>
                <c:pt idx="8185">
                  <c:v>47.066000000000003</c:v>
                </c:pt>
                <c:pt idx="8186">
                  <c:v>47.000999999999998</c:v>
                </c:pt>
                <c:pt idx="8187">
                  <c:v>46.94</c:v>
                </c:pt>
                <c:pt idx="8188">
                  <c:v>46.878</c:v>
                </c:pt>
                <c:pt idx="8189">
                  <c:v>46.816000000000003</c:v>
                </c:pt>
                <c:pt idx="8190">
                  <c:v>46.756</c:v>
                </c:pt>
                <c:pt idx="8191">
                  <c:v>46.701999999999998</c:v>
                </c:pt>
                <c:pt idx="8192">
                  <c:v>46.643999999999998</c:v>
                </c:pt>
                <c:pt idx="8193">
                  <c:v>46.579000000000001</c:v>
                </c:pt>
                <c:pt idx="8194">
                  <c:v>46.51</c:v>
                </c:pt>
                <c:pt idx="8195">
                  <c:v>46.436</c:v>
                </c:pt>
                <c:pt idx="8196">
                  <c:v>46.357999999999997</c:v>
                </c:pt>
                <c:pt idx="8197">
                  <c:v>46.28</c:v>
                </c:pt>
                <c:pt idx="8198">
                  <c:v>46.206000000000003</c:v>
                </c:pt>
                <c:pt idx="8199">
                  <c:v>46.128999999999998</c:v>
                </c:pt>
                <c:pt idx="8200">
                  <c:v>46.048999999999999</c:v>
                </c:pt>
                <c:pt idx="8201">
                  <c:v>45.966000000000001</c:v>
                </c:pt>
                <c:pt idx="8202">
                  <c:v>45.887999999999998</c:v>
                </c:pt>
                <c:pt idx="8203">
                  <c:v>45.81</c:v>
                </c:pt>
                <c:pt idx="8204">
                  <c:v>45.731999999999999</c:v>
                </c:pt>
                <c:pt idx="8205">
                  <c:v>45.646999999999998</c:v>
                </c:pt>
                <c:pt idx="8206">
                  <c:v>45.555999999999997</c:v>
                </c:pt>
                <c:pt idx="8207">
                  <c:v>45.470999999999997</c:v>
                </c:pt>
                <c:pt idx="8208">
                  <c:v>45.392000000000003</c:v>
                </c:pt>
                <c:pt idx="8209">
                  <c:v>45.311999999999998</c:v>
                </c:pt>
                <c:pt idx="8210">
                  <c:v>45.238999999999997</c:v>
                </c:pt>
                <c:pt idx="8211">
                  <c:v>45.170999999999999</c:v>
                </c:pt>
                <c:pt idx="8212">
                  <c:v>45.100999999999999</c:v>
                </c:pt>
                <c:pt idx="8213">
                  <c:v>45.029000000000003</c:v>
                </c:pt>
                <c:pt idx="8214">
                  <c:v>44.963000000000001</c:v>
                </c:pt>
                <c:pt idx="8215">
                  <c:v>44.902000000000001</c:v>
                </c:pt>
                <c:pt idx="8216">
                  <c:v>44.844000000000001</c:v>
                </c:pt>
                <c:pt idx="8217">
                  <c:v>44.784999999999997</c:v>
                </c:pt>
                <c:pt idx="8218">
                  <c:v>44.720999999999997</c:v>
                </c:pt>
                <c:pt idx="8219">
                  <c:v>44.658000000000001</c:v>
                </c:pt>
                <c:pt idx="8220">
                  <c:v>44.595999999999997</c:v>
                </c:pt>
                <c:pt idx="8221">
                  <c:v>44.530999999999999</c:v>
                </c:pt>
                <c:pt idx="8222">
                  <c:v>44.466999999999999</c:v>
                </c:pt>
                <c:pt idx="8223">
                  <c:v>44.406999999999996</c:v>
                </c:pt>
                <c:pt idx="8224">
                  <c:v>44.350999999999999</c:v>
                </c:pt>
                <c:pt idx="8225">
                  <c:v>44.302</c:v>
                </c:pt>
                <c:pt idx="8226">
                  <c:v>44.255000000000003</c:v>
                </c:pt>
                <c:pt idx="8227">
                  <c:v>44.213000000000001</c:v>
                </c:pt>
                <c:pt idx="8228">
                  <c:v>44.176000000000002</c:v>
                </c:pt>
                <c:pt idx="8229">
                  <c:v>44.142000000000003</c:v>
                </c:pt>
                <c:pt idx="8230">
                  <c:v>44.106999999999999</c:v>
                </c:pt>
                <c:pt idx="8231">
                  <c:v>44.073</c:v>
                </c:pt>
                <c:pt idx="8232">
                  <c:v>44.042000000000002</c:v>
                </c:pt>
                <c:pt idx="8233">
                  <c:v>44.012999999999998</c:v>
                </c:pt>
                <c:pt idx="8234">
                  <c:v>43.982999999999997</c:v>
                </c:pt>
                <c:pt idx="8235">
                  <c:v>43.951999999999998</c:v>
                </c:pt>
                <c:pt idx="8236">
                  <c:v>43.927</c:v>
                </c:pt>
                <c:pt idx="8237">
                  <c:v>43.901000000000003</c:v>
                </c:pt>
                <c:pt idx="8238">
                  <c:v>43.868000000000002</c:v>
                </c:pt>
                <c:pt idx="8239">
                  <c:v>43.832000000000001</c:v>
                </c:pt>
                <c:pt idx="8240">
                  <c:v>43.795000000000002</c:v>
                </c:pt>
                <c:pt idx="8241">
                  <c:v>43.759</c:v>
                </c:pt>
                <c:pt idx="8242">
                  <c:v>43.725000000000001</c:v>
                </c:pt>
                <c:pt idx="8243">
                  <c:v>43.698</c:v>
                </c:pt>
                <c:pt idx="8244">
                  <c:v>43.671999999999997</c:v>
                </c:pt>
                <c:pt idx="8245">
                  <c:v>43.643999999999998</c:v>
                </c:pt>
                <c:pt idx="8246">
                  <c:v>43.62</c:v>
                </c:pt>
                <c:pt idx="8247">
                  <c:v>43.593000000000004</c:v>
                </c:pt>
                <c:pt idx="8248">
                  <c:v>43.569000000000003</c:v>
                </c:pt>
                <c:pt idx="8249">
                  <c:v>43.546999999999997</c:v>
                </c:pt>
                <c:pt idx="8250">
                  <c:v>43.521000000000001</c:v>
                </c:pt>
                <c:pt idx="8251">
                  <c:v>43.499000000000002</c:v>
                </c:pt>
                <c:pt idx="8252">
                  <c:v>43.473999999999997</c:v>
                </c:pt>
                <c:pt idx="8253">
                  <c:v>43.445999999999998</c:v>
                </c:pt>
                <c:pt idx="8254">
                  <c:v>43.427</c:v>
                </c:pt>
                <c:pt idx="8255">
                  <c:v>43.408999999999999</c:v>
                </c:pt>
                <c:pt idx="8256">
                  <c:v>43.395000000000003</c:v>
                </c:pt>
                <c:pt idx="8257">
                  <c:v>43.387999999999998</c:v>
                </c:pt>
                <c:pt idx="8258">
                  <c:v>43.381999999999998</c:v>
                </c:pt>
                <c:pt idx="8259">
                  <c:v>43.378999999999998</c:v>
                </c:pt>
                <c:pt idx="8260">
                  <c:v>43.38</c:v>
                </c:pt>
                <c:pt idx="8261">
                  <c:v>43.386000000000003</c:v>
                </c:pt>
                <c:pt idx="8262">
                  <c:v>43.389000000000003</c:v>
                </c:pt>
                <c:pt idx="8263">
                  <c:v>43.39</c:v>
                </c:pt>
                <c:pt idx="8264">
                  <c:v>43.387999999999998</c:v>
                </c:pt>
                <c:pt idx="8265">
                  <c:v>43.387999999999998</c:v>
                </c:pt>
                <c:pt idx="8266">
                  <c:v>43.386000000000003</c:v>
                </c:pt>
                <c:pt idx="8267">
                  <c:v>43.383000000000003</c:v>
                </c:pt>
                <c:pt idx="8268">
                  <c:v>43.377000000000002</c:v>
                </c:pt>
                <c:pt idx="8269">
                  <c:v>43.368000000000002</c:v>
                </c:pt>
                <c:pt idx="8270">
                  <c:v>43.354999999999997</c:v>
                </c:pt>
                <c:pt idx="8271">
                  <c:v>43.338000000000001</c:v>
                </c:pt>
                <c:pt idx="8272">
                  <c:v>43.322000000000003</c:v>
                </c:pt>
                <c:pt idx="8273">
                  <c:v>43.305999999999997</c:v>
                </c:pt>
                <c:pt idx="8274">
                  <c:v>43.290999999999997</c:v>
                </c:pt>
                <c:pt idx="8275">
                  <c:v>43.281999999999996</c:v>
                </c:pt>
                <c:pt idx="8276">
                  <c:v>43.267000000000003</c:v>
                </c:pt>
                <c:pt idx="8277">
                  <c:v>43.250999999999998</c:v>
                </c:pt>
                <c:pt idx="8278">
                  <c:v>43.235999999999997</c:v>
                </c:pt>
                <c:pt idx="8279">
                  <c:v>43.225000000000001</c:v>
                </c:pt>
                <c:pt idx="8280">
                  <c:v>43.213000000000001</c:v>
                </c:pt>
                <c:pt idx="8281">
                  <c:v>43.204999999999998</c:v>
                </c:pt>
                <c:pt idx="8282">
                  <c:v>43.204000000000001</c:v>
                </c:pt>
                <c:pt idx="8283">
                  <c:v>43.203000000000003</c:v>
                </c:pt>
                <c:pt idx="8284">
                  <c:v>43.204999999999998</c:v>
                </c:pt>
                <c:pt idx="8285">
                  <c:v>43.198</c:v>
                </c:pt>
                <c:pt idx="8286">
                  <c:v>43.185000000000002</c:v>
                </c:pt>
                <c:pt idx="8287">
                  <c:v>43.168999999999997</c:v>
                </c:pt>
                <c:pt idx="8288">
                  <c:v>43.15</c:v>
                </c:pt>
                <c:pt idx="8289">
                  <c:v>43.131999999999998</c:v>
                </c:pt>
                <c:pt idx="8290">
                  <c:v>43.12</c:v>
                </c:pt>
                <c:pt idx="8291">
                  <c:v>43.113</c:v>
                </c:pt>
                <c:pt idx="8292">
                  <c:v>43.11</c:v>
                </c:pt>
                <c:pt idx="8293">
                  <c:v>43.106999999999999</c:v>
                </c:pt>
                <c:pt idx="8294">
                  <c:v>43.103999999999999</c:v>
                </c:pt>
                <c:pt idx="8295">
                  <c:v>43.101999999999997</c:v>
                </c:pt>
                <c:pt idx="8296">
                  <c:v>43.097999999999999</c:v>
                </c:pt>
                <c:pt idx="8297">
                  <c:v>43.088000000000001</c:v>
                </c:pt>
                <c:pt idx="8298">
                  <c:v>43.079000000000001</c:v>
                </c:pt>
                <c:pt idx="8299">
                  <c:v>43.073</c:v>
                </c:pt>
                <c:pt idx="8300">
                  <c:v>43.069000000000003</c:v>
                </c:pt>
                <c:pt idx="8301">
                  <c:v>43.070999999999998</c:v>
                </c:pt>
                <c:pt idx="8302">
                  <c:v>43.066000000000003</c:v>
                </c:pt>
                <c:pt idx="8303">
                  <c:v>43.06</c:v>
                </c:pt>
                <c:pt idx="8304">
                  <c:v>43.06</c:v>
                </c:pt>
                <c:pt idx="8305">
                  <c:v>43.054000000000002</c:v>
                </c:pt>
                <c:pt idx="8306">
                  <c:v>43.051000000000002</c:v>
                </c:pt>
                <c:pt idx="8307">
                  <c:v>43.05</c:v>
                </c:pt>
                <c:pt idx="8308">
                  <c:v>43.045999999999999</c:v>
                </c:pt>
                <c:pt idx="8309">
                  <c:v>43.04</c:v>
                </c:pt>
                <c:pt idx="8310">
                  <c:v>43.04</c:v>
                </c:pt>
                <c:pt idx="8311">
                  <c:v>43.039000000000001</c:v>
                </c:pt>
                <c:pt idx="8312">
                  <c:v>43.03</c:v>
                </c:pt>
                <c:pt idx="8313">
                  <c:v>43.02</c:v>
                </c:pt>
                <c:pt idx="8314">
                  <c:v>43.018000000000001</c:v>
                </c:pt>
                <c:pt idx="8315">
                  <c:v>43.024000000000001</c:v>
                </c:pt>
                <c:pt idx="8316">
                  <c:v>43.030999999999999</c:v>
                </c:pt>
                <c:pt idx="8317">
                  <c:v>43.023000000000003</c:v>
                </c:pt>
                <c:pt idx="8318">
                  <c:v>43.002000000000002</c:v>
                </c:pt>
                <c:pt idx="8319">
                  <c:v>42.987000000000002</c:v>
                </c:pt>
                <c:pt idx="8320">
                  <c:v>42.99</c:v>
                </c:pt>
                <c:pt idx="8321">
                  <c:v>42.981999999999999</c:v>
                </c:pt>
                <c:pt idx="8322">
                  <c:v>42.963999999999999</c:v>
                </c:pt>
                <c:pt idx="8323">
                  <c:v>42.957000000000001</c:v>
                </c:pt>
                <c:pt idx="8324">
                  <c:v>42.972000000000001</c:v>
                </c:pt>
                <c:pt idx="8325">
                  <c:v>42.982999999999997</c:v>
                </c:pt>
                <c:pt idx="8326">
                  <c:v>42.994999999999997</c:v>
                </c:pt>
                <c:pt idx="8327">
                  <c:v>43.011000000000003</c:v>
                </c:pt>
                <c:pt idx="8328">
                  <c:v>43.015000000000001</c:v>
                </c:pt>
                <c:pt idx="8329">
                  <c:v>43.023000000000003</c:v>
                </c:pt>
                <c:pt idx="8330">
                  <c:v>43.03</c:v>
                </c:pt>
                <c:pt idx="8331">
                  <c:v>43.027999999999999</c:v>
                </c:pt>
                <c:pt idx="8332">
                  <c:v>43.036999999999999</c:v>
                </c:pt>
                <c:pt idx="8333">
                  <c:v>43.048000000000002</c:v>
                </c:pt>
                <c:pt idx="8334">
                  <c:v>43.058</c:v>
                </c:pt>
                <c:pt idx="8335">
                  <c:v>43.08</c:v>
                </c:pt>
                <c:pt idx="8336">
                  <c:v>43.082999999999998</c:v>
                </c:pt>
                <c:pt idx="8337">
                  <c:v>43.073999999999998</c:v>
                </c:pt>
                <c:pt idx="8338">
                  <c:v>43.07</c:v>
                </c:pt>
                <c:pt idx="8339">
                  <c:v>43.036000000000001</c:v>
                </c:pt>
                <c:pt idx="8340">
                  <c:v>42.988</c:v>
                </c:pt>
                <c:pt idx="8341">
                  <c:v>42.942999999999998</c:v>
                </c:pt>
                <c:pt idx="8342">
                  <c:v>42.871000000000002</c:v>
                </c:pt>
                <c:pt idx="8343">
                  <c:v>42.804000000000002</c:v>
                </c:pt>
                <c:pt idx="8344">
                  <c:v>42.741999999999997</c:v>
                </c:pt>
                <c:pt idx="8345">
                  <c:v>42.665999999999997</c:v>
                </c:pt>
                <c:pt idx="8346">
                  <c:v>42.603999999999999</c:v>
                </c:pt>
                <c:pt idx="8347">
                  <c:v>42.536000000000001</c:v>
                </c:pt>
                <c:pt idx="8348">
                  <c:v>42.448</c:v>
                </c:pt>
                <c:pt idx="8349">
                  <c:v>42.365000000000002</c:v>
                </c:pt>
                <c:pt idx="8350">
                  <c:v>42.283999999999999</c:v>
                </c:pt>
                <c:pt idx="8351">
                  <c:v>42.194000000000003</c:v>
                </c:pt>
                <c:pt idx="8352">
                  <c:v>42.118000000000002</c:v>
                </c:pt>
                <c:pt idx="8353">
                  <c:v>42.039000000000001</c:v>
                </c:pt>
                <c:pt idx="8354">
                  <c:v>41.948999999999998</c:v>
                </c:pt>
                <c:pt idx="8355">
                  <c:v>41.863</c:v>
                </c:pt>
                <c:pt idx="8356">
                  <c:v>41.786000000000001</c:v>
                </c:pt>
                <c:pt idx="8357">
                  <c:v>41.732999999999997</c:v>
                </c:pt>
                <c:pt idx="8358">
                  <c:v>41.671999999999997</c:v>
                </c:pt>
                <c:pt idx="8359">
                  <c:v>41.591999999999999</c:v>
                </c:pt>
                <c:pt idx="8360">
                  <c:v>41.533000000000001</c:v>
                </c:pt>
                <c:pt idx="8361">
                  <c:v>41.493000000000002</c:v>
                </c:pt>
                <c:pt idx="8362">
                  <c:v>41.465000000000003</c:v>
                </c:pt>
                <c:pt idx="8363">
                  <c:v>41.439</c:v>
                </c:pt>
                <c:pt idx="8364">
                  <c:v>41.402000000000001</c:v>
                </c:pt>
                <c:pt idx="8365">
                  <c:v>41.381999999999998</c:v>
                </c:pt>
                <c:pt idx="8366">
                  <c:v>41.360999999999997</c:v>
                </c:pt>
                <c:pt idx="8367">
                  <c:v>41.329000000000001</c:v>
                </c:pt>
                <c:pt idx="8368">
                  <c:v>41.304000000000002</c:v>
                </c:pt>
                <c:pt idx="8369">
                  <c:v>41.286000000000001</c:v>
                </c:pt>
                <c:pt idx="8370">
                  <c:v>41.271000000000001</c:v>
                </c:pt>
                <c:pt idx="8371">
                  <c:v>41.241</c:v>
                </c:pt>
                <c:pt idx="8372">
                  <c:v>41.212000000000003</c:v>
                </c:pt>
                <c:pt idx="8373">
                  <c:v>41.189</c:v>
                </c:pt>
                <c:pt idx="8374">
                  <c:v>41.164999999999999</c:v>
                </c:pt>
                <c:pt idx="8375">
                  <c:v>41.134</c:v>
                </c:pt>
                <c:pt idx="8376">
                  <c:v>41.110999999999997</c:v>
                </c:pt>
                <c:pt idx="8377">
                  <c:v>41.113</c:v>
                </c:pt>
                <c:pt idx="8378">
                  <c:v>41.116999999999997</c:v>
                </c:pt>
                <c:pt idx="8379">
                  <c:v>41.118000000000002</c:v>
                </c:pt>
                <c:pt idx="8380">
                  <c:v>41.106000000000002</c:v>
                </c:pt>
                <c:pt idx="8381">
                  <c:v>41.106000000000002</c:v>
                </c:pt>
                <c:pt idx="8382">
                  <c:v>41.106999999999999</c:v>
                </c:pt>
                <c:pt idx="8383">
                  <c:v>41.107999999999997</c:v>
                </c:pt>
                <c:pt idx="8384">
                  <c:v>41.122999999999998</c:v>
                </c:pt>
                <c:pt idx="8385">
                  <c:v>41.125</c:v>
                </c:pt>
                <c:pt idx="8386">
                  <c:v>41.116999999999997</c:v>
                </c:pt>
                <c:pt idx="8387">
                  <c:v>41.119</c:v>
                </c:pt>
                <c:pt idx="8388">
                  <c:v>41.122</c:v>
                </c:pt>
                <c:pt idx="8389">
                  <c:v>41.118000000000002</c:v>
                </c:pt>
                <c:pt idx="8390">
                  <c:v>41.112000000000002</c:v>
                </c:pt>
                <c:pt idx="8391">
                  <c:v>41.11</c:v>
                </c:pt>
                <c:pt idx="8392">
                  <c:v>41.098999999999997</c:v>
                </c:pt>
                <c:pt idx="8393">
                  <c:v>41.091999999999999</c:v>
                </c:pt>
                <c:pt idx="8394">
                  <c:v>41.085999999999999</c:v>
                </c:pt>
                <c:pt idx="8395">
                  <c:v>41.076000000000001</c:v>
                </c:pt>
                <c:pt idx="8396">
                  <c:v>41.052999999999997</c:v>
                </c:pt>
                <c:pt idx="8397">
                  <c:v>41.027000000000001</c:v>
                </c:pt>
                <c:pt idx="8398">
                  <c:v>41.015999999999998</c:v>
                </c:pt>
                <c:pt idx="8399">
                  <c:v>41</c:v>
                </c:pt>
                <c:pt idx="8400">
                  <c:v>40.965000000000003</c:v>
                </c:pt>
                <c:pt idx="8401">
                  <c:v>40.94</c:v>
                </c:pt>
                <c:pt idx="8402">
                  <c:v>40.933</c:v>
                </c:pt>
                <c:pt idx="8403">
                  <c:v>40.917999999999999</c:v>
                </c:pt>
                <c:pt idx="8404">
                  <c:v>40.887</c:v>
                </c:pt>
                <c:pt idx="8405">
                  <c:v>40.866999999999997</c:v>
                </c:pt>
                <c:pt idx="8406">
                  <c:v>40.851999999999997</c:v>
                </c:pt>
                <c:pt idx="8407">
                  <c:v>40.835999999999999</c:v>
                </c:pt>
                <c:pt idx="8408">
                  <c:v>40.816000000000003</c:v>
                </c:pt>
                <c:pt idx="8409">
                  <c:v>40.792999999999999</c:v>
                </c:pt>
                <c:pt idx="8410">
                  <c:v>40.771000000000001</c:v>
                </c:pt>
                <c:pt idx="8411">
                  <c:v>40.759</c:v>
                </c:pt>
                <c:pt idx="8412">
                  <c:v>40.755000000000003</c:v>
                </c:pt>
                <c:pt idx="8413">
                  <c:v>40.76</c:v>
                </c:pt>
                <c:pt idx="8414">
                  <c:v>40.767000000000003</c:v>
                </c:pt>
                <c:pt idx="8415">
                  <c:v>40.78</c:v>
                </c:pt>
                <c:pt idx="8416">
                  <c:v>40.798000000000002</c:v>
                </c:pt>
                <c:pt idx="8417">
                  <c:v>40.801000000000002</c:v>
                </c:pt>
                <c:pt idx="8418">
                  <c:v>40.792000000000002</c:v>
                </c:pt>
                <c:pt idx="8419">
                  <c:v>40.793999999999997</c:v>
                </c:pt>
                <c:pt idx="8420">
                  <c:v>40.808</c:v>
                </c:pt>
                <c:pt idx="8421">
                  <c:v>40.814999999999998</c:v>
                </c:pt>
                <c:pt idx="8422">
                  <c:v>40.817</c:v>
                </c:pt>
                <c:pt idx="8423">
                  <c:v>40.823</c:v>
                </c:pt>
                <c:pt idx="8424">
                  <c:v>40.83</c:v>
                </c:pt>
                <c:pt idx="8425">
                  <c:v>40.832999999999998</c:v>
                </c:pt>
                <c:pt idx="8426">
                  <c:v>40.841999999999999</c:v>
                </c:pt>
                <c:pt idx="8427">
                  <c:v>40.851999999999997</c:v>
                </c:pt>
                <c:pt idx="8428">
                  <c:v>40.863</c:v>
                </c:pt>
                <c:pt idx="8429">
                  <c:v>40.860999999999997</c:v>
                </c:pt>
                <c:pt idx="8430">
                  <c:v>40.847000000000001</c:v>
                </c:pt>
                <c:pt idx="8431">
                  <c:v>40.832000000000001</c:v>
                </c:pt>
                <c:pt idx="8432">
                  <c:v>40.822000000000003</c:v>
                </c:pt>
                <c:pt idx="8433">
                  <c:v>40.813000000000002</c:v>
                </c:pt>
                <c:pt idx="8434">
                  <c:v>40.792000000000002</c:v>
                </c:pt>
                <c:pt idx="8435">
                  <c:v>40.767000000000003</c:v>
                </c:pt>
                <c:pt idx="8436">
                  <c:v>40.744</c:v>
                </c:pt>
                <c:pt idx="8437">
                  <c:v>40.729999999999997</c:v>
                </c:pt>
                <c:pt idx="8438">
                  <c:v>40.723999999999997</c:v>
                </c:pt>
                <c:pt idx="8439">
                  <c:v>40.715000000000003</c:v>
                </c:pt>
                <c:pt idx="8440">
                  <c:v>40.703000000000003</c:v>
                </c:pt>
                <c:pt idx="8441">
                  <c:v>40.688000000000002</c:v>
                </c:pt>
                <c:pt idx="8442">
                  <c:v>40.679000000000002</c:v>
                </c:pt>
                <c:pt idx="8443">
                  <c:v>40.677999999999997</c:v>
                </c:pt>
                <c:pt idx="8444">
                  <c:v>40.686</c:v>
                </c:pt>
                <c:pt idx="8445">
                  <c:v>40.694000000000003</c:v>
                </c:pt>
                <c:pt idx="8446">
                  <c:v>40.700000000000003</c:v>
                </c:pt>
                <c:pt idx="8447">
                  <c:v>40.710999999999999</c:v>
                </c:pt>
                <c:pt idx="8448">
                  <c:v>40.722000000000001</c:v>
                </c:pt>
                <c:pt idx="8449">
                  <c:v>40.732999999999997</c:v>
                </c:pt>
                <c:pt idx="8450">
                  <c:v>40.744999999999997</c:v>
                </c:pt>
                <c:pt idx="8451">
                  <c:v>40.761000000000003</c:v>
                </c:pt>
                <c:pt idx="8452">
                  <c:v>40.774999999999999</c:v>
                </c:pt>
                <c:pt idx="8453">
                  <c:v>40.792000000000002</c:v>
                </c:pt>
                <c:pt idx="8454">
                  <c:v>40.807000000000002</c:v>
                </c:pt>
                <c:pt idx="8455">
                  <c:v>40.822000000000003</c:v>
                </c:pt>
                <c:pt idx="8456">
                  <c:v>40.832000000000001</c:v>
                </c:pt>
                <c:pt idx="8457">
                  <c:v>40.843000000000004</c:v>
                </c:pt>
                <c:pt idx="8458">
                  <c:v>40.853000000000002</c:v>
                </c:pt>
                <c:pt idx="8459">
                  <c:v>40.865000000000002</c:v>
                </c:pt>
                <c:pt idx="8460">
                  <c:v>40.878</c:v>
                </c:pt>
                <c:pt idx="8461">
                  <c:v>40.890999999999998</c:v>
                </c:pt>
                <c:pt idx="8462">
                  <c:v>40.9</c:v>
                </c:pt>
                <c:pt idx="8463">
                  <c:v>40.911000000000001</c:v>
                </c:pt>
                <c:pt idx="8464">
                  <c:v>40.921999999999997</c:v>
                </c:pt>
                <c:pt idx="8465">
                  <c:v>40.923999999999999</c:v>
                </c:pt>
                <c:pt idx="8466">
                  <c:v>40.923000000000002</c:v>
                </c:pt>
                <c:pt idx="8467">
                  <c:v>40.918999999999997</c:v>
                </c:pt>
                <c:pt idx="8468">
                  <c:v>40.923999999999999</c:v>
                </c:pt>
                <c:pt idx="8469">
                  <c:v>40.932000000000002</c:v>
                </c:pt>
                <c:pt idx="8470">
                  <c:v>40.938000000000002</c:v>
                </c:pt>
                <c:pt idx="8471">
                  <c:v>40.936999999999998</c:v>
                </c:pt>
                <c:pt idx="8472">
                  <c:v>40.933999999999997</c:v>
                </c:pt>
                <c:pt idx="8473">
                  <c:v>40.929000000000002</c:v>
                </c:pt>
                <c:pt idx="8474">
                  <c:v>40.923000000000002</c:v>
                </c:pt>
                <c:pt idx="8475">
                  <c:v>40.917999999999999</c:v>
                </c:pt>
                <c:pt idx="8476">
                  <c:v>40.911000000000001</c:v>
                </c:pt>
                <c:pt idx="8477">
                  <c:v>40.908999999999999</c:v>
                </c:pt>
                <c:pt idx="8478">
                  <c:v>40.904000000000003</c:v>
                </c:pt>
                <c:pt idx="8479">
                  <c:v>40.893999999999998</c:v>
                </c:pt>
                <c:pt idx="8480">
                  <c:v>40.887999999999998</c:v>
                </c:pt>
                <c:pt idx="8481">
                  <c:v>40.886000000000003</c:v>
                </c:pt>
                <c:pt idx="8482">
                  <c:v>40.883000000000003</c:v>
                </c:pt>
                <c:pt idx="8483">
                  <c:v>40.881999999999998</c:v>
                </c:pt>
                <c:pt idx="8484">
                  <c:v>40.886000000000003</c:v>
                </c:pt>
                <c:pt idx="8485">
                  <c:v>40.886000000000003</c:v>
                </c:pt>
                <c:pt idx="8486">
                  <c:v>40.884999999999998</c:v>
                </c:pt>
                <c:pt idx="8487">
                  <c:v>40.883000000000003</c:v>
                </c:pt>
                <c:pt idx="8488">
                  <c:v>40.883000000000003</c:v>
                </c:pt>
                <c:pt idx="8489">
                  <c:v>40.883000000000003</c:v>
                </c:pt>
                <c:pt idx="8490">
                  <c:v>40.883000000000003</c:v>
                </c:pt>
                <c:pt idx="8491">
                  <c:v>40.884</c:v>
                </c:pt>
                <c:pt idx="8492">
                  <c:v>40.892000000000003</c:v>
                </c:pt>
                <c:pt idx="8493">
                  <c:v>40.893999999999998</c:v>
                </c:pt>
                <c:pt idx="8494">
                  <c:v>40.895000000000003</c:v>
                </c:pt>
                <c:pt idx="8495">
                  <c:v>40.896999999999998</c:v>
                </c:pt>
                <c:pt idx="8496">
                  <c:v>40.893999999999998</c:v>
                </c:pt>
                <c:pt idx="8497">
                  <c:v>40.887</c:v>
                </c:pt>
                <c:pt idx="8498">
                  <c:v>40.884</c:v>
                </c:pt>
                <c:pt idx="8499">
                  <c:v>40.886000000000003</c:v>
                </c:pt>
                <c:pt idx="8500">
                  <c:v>40.877000000000002</c:v>
                </c:pt>
                <c:pt idx="8501">
                  <c:v>40.860999999999997</c:v>
                </c:pt>
                <c:pt idx="8502">
                  <c:v>40.847999999999999</c:v>
                </c:pt>
                <c:pt idx="8503">
                  <c:v>40.825000000000003</c:v>
                </c:pt>
                <c:pt idx="8504">
                  <c:v>40.787999999999997</c:v>
                </c:pt>
                <c:pt idx="8505">
                  <c:v>40.753</c:v>
                </c:pt>
                <c:pt idx="8506">
                  <c:v>40.719000000000001</c:v>
                </c:pt>
                <c:pt idx="8507">
                  <c:v>40.685000000000002</c:v>
                </c:pt>
                <c:pt idx="8508">
                  <c:v>40.656999999999996</c:v>
                </c:pt>
                <c:pt idx="8509">
                  <c:v>40.639000000000003</c:v>
                </c:pt>
                <c:pt idx="8510">
                  <c:v>40.622</c:v>
                </c:pt>
                <c:pt idx="8511">
                  <c:v>40.61</c:v>
                </c:pt>
                <c:pt idx="8512">
                  <c:v>40.616999999999997</c:v>
                </c:pt>
                <c:pt idx="8513">
                  <c:v>40.625999999999998</c:v>
                </c:pt>
                <c:pt idx="8514">
                  <c:v>40.636000000000003</c:v>
                </c:pt>
                <c:pt idx="8515">
                  <c:v>40.643999999999998</c:v>
                </c:pt>
                <c:pt idx="8516">
                  <c:v>40.659999999999997</c:v>
                </c:pt>
                <c:pt idx="8517">
                  <c:v>40.676000000000002</c:v>
                </c:pt>
                <c:pt idx="8518">
                  <c:v>40.688000000000002</c:v>
                </c:pt>
                <c:pt idx="8519">
                  <c:v>40.707999999999998</c:v>
                </c:pt>
                <c:pt idx="8520">
                  <c:v>40.729999999999997</c:v>
                </c:pt>
                <c:pt idx="8521">
                  <c:v>40.749000000000002</c:v>
                </c:pt>
                <c:pt idx="8522">
                  <c:v>40.768000000000001</c:v>
                </c:pt>
                <c:pt idx="8523">
                  <c:v>40.783000000000001</c:v>
                </c:pt>
                <c:pt idx="8524">
                  <c:v>40.792999999999999</c:v>
                </c:pt>
                <c:pt idx="8525">
                  <c:v>40.799999999999997</c:v>
                </c:pt>
                <c:pt idx="8526">
                  <c:v>40.798999999999999</c:v>
                </c:pt>
                <c:pt idx="8527">
                  <c:v>40.799999999999997</c:v>
                </c:pt>
                <c:pt idx="8528">
                  <c:v>40.801000000000002</c:v>
                </c:pt>
                <c:pt idx="8529">
                  <c:v>40.799999999999997</c:v>
                </c:pt>
                <c:pt idx="8530">
                  <c:v>40.798999999999999</c:v>
                </c:pt>
                <c:pt idx="8531">
                  <c:v>40.801000000000002</c:v>
                </c:pt>
                <c:pt idx="8532">
                  <c:v>40.792000000000002</c:v>
                </c:pt>
                <c:pt idx="8533">
                  <c:v>40.768999999999998</c:v>
                </c:pt>
                <c:pt idx="8534">
                  <c:v>40.738999999999997</c:v>
                </c:pt>
                <c:pt idx="8535">
                  <c:v>40.71</c:v>
                </c:pt>
                <c:pt idx="8536">
                  <c:v>40.674999999999997</c:v>
                </c:pt>
                <c:pt idx="8537">
                  <c:v>40.645000000000003</c:v>
                </c:pt>
                <c:pt idx="8538">
                  <c:v>40.610999999999997</c:v>
                </c:pt>
                <c:pt idx="8539">
                  <c:v>40.566000000000003</c:v>
                </c:pt>
                <c:pt idx="8540">
                  <c:v>40.523000000000003</c:v>
                </c:pt>
                <c:pt idx="8541">
                  <c:v>40.481999999999999</c:v>
                </c:pt>
                <c:pt idx="8542">
                  <c:v>40.433999999999997</c:v>
                </c:pt>
                <c:pt idx="8543">
                  <c:v>40.387</c:v>
                </c:pt>
                <c:pt idx="8544">
                  <c:v>40.344000000000001</c:v>
                </c:pt>
                <c:pt idx="8545">
                  <c:v>40.302</c:v>
                </c:pt>
                <c:pt idx="8546">
                  <c:v>40.253999999999998</c:v>
                </c:pt>
                <c:pt idx="8547">
                  <c:v>40.198</c:v>
                </c:pt>
                <c:pt idx="8548">
                  <c:v>40.137</c:v>
                </c:pt>
                <c:pt idx="8549">
                  <c:v>40.088000000000001</c:v>
                </c:pt>
                <c:pt idx="8550">
                  <c:v>40.033000000000001</c:v>
                </c:pt>
                <c:pt idx="8551">
                  <c:v>39.966999999999999</c:v>
                </c:pt>
                <c:pt idx="8552">
                  <c:v>39.905000000000001</c:v>
                </c:pt>
                <c:pt idx="8553">
                  <c:v>39.841000000000001</c:v>
                </c:pt>
                <c:pt idx="8554">
                  <c:v>39.779000000000003</c:v>
                </c:pt>
                <c:pt idx="8555">
                  <c:v>39.704000000000001</c:v>
                </c:pt>
                <c:pt idx="8556">
                  <c:v>39.625</c:v>
                </c:pt>
                <c:pt idx="8557">
                  <c:v>39.555999999999997</c:v>
                </c:pt>
                <c:pt idx="8558">
                  <c:v>39.488</c:v>
                </c:pt>
                <c:pt idx="8559">
                  <c:v>39.415999999999997</c:v>
                </c:pt>
                <c:pt idx="8560">
                  <c:v>39.341999999999999</c:v>
                </c:pt>
                <c:pt idx="8561">
                  <c:v>39.262999999999998</c:v>
                </c:pt>
                <c:pt idx="8562">
                  <c:v>39.183999999999997</c:v>
                </c:pt>
                <c:pt idx="8563">
                  <c:v>39.101999999999997</c:v>
                </c:pt>
                <c:pt idx="8564">
                  <c:v>39.012</c:v>
                </c:pt>
                <c:pt idx="8565">
                  <c:v>38.920999999999999</c:v>
                </c:pt>
                <c:pt idx="8566">
                  <c:v>38.835000000000001</c:v>
                </c:pt>
                <c:pt idx="8567">
                  <c:v>38.747999999999998</c:v>
                </c:pt>
                <c:pt idx="8568">
                  <c:v>38.656999999999996</c:v>
                </c:pt>
                <c:pt idx="8569">
                  <c:v>38.572000000000003</c:v>
                </c:pt>
                <c:pt idx="8570">
                  <c:v>38.493000000000002</c:v>
                </c:pt>
                <c:pt idx="8571">
                  <c:v>38.4</c:v>
                </c:pt>
                <c:pt idx="8572">
                  <c:v>38.292999999999999</c:v>
                </c:pt>
                <c:pt idx="8573">
                  <c:v>38.179000000000002</c:v>
                </c:pt>
                <c:pt idx="8574">
                  <c:v>38.055999999999997</c:v>
                </c:pt>
                <c:pt idx="8575">
                  <c:v>37.94</c:v>
                </c:pt>
                <c:pt idx="8576">
                  <c:v>37.823</c:v>
                </c:pt>
                <c:pt idx="8577">
                  <c:v>37.701000000000001</c:v>
                </c:pt>
                <c:pt idx="8578">
                  <c:v>37.585000000000001</c:v>
                </c:pt>
                <c:pt idx="8579">
                  <c:v>37.466000000000001</c:v>
                </c:pt>
                <c:pt idx="8580">
                  <c:v>37.332000000000001</c:v>
                </c:pt>
                <c:pt idx="8581">
                  <c:v>37.201000000000001</c:v>
                </c:pt>
                <c:pt idx="8582">
                  <c:v>37.073999999999998</c:v>
                </c:pt>
                <c:pt idx="8583">
                  <c:v>36.936</c:v>
                </c:pt>
                <c:pt idx="8584">
                  <c:v>36.795999999999999</c:v>
                </c:pt>
                <c:pt idx="8585">
                  <c:v>36.661000000000001</c:v>
                </c:pt>
                <c:pt idx="8586">
                  <c:v>36.527000000000001</c:v>
                </c:pt>
                <c:pt idx="8587">
                  <c:v>36.384999999999998</c:v>
                </c:pt>
                <c:pt idx="8588">
                  <c:v>36.234999999999999</c:v>
                </c:pt>
                <c:pt idx="8589">
                  <c:v>36.093000000000004</c:v>
                </c:pt>
                <c:pt idx="8590">
                  <c:v>35.962000000000003</c:v>
                </c:pt>
                <c:pt idx="8591">
                  <c:v>35.831000000000003</c:v>
                </c:pt>
                <c:pt idx="8592">
                  <c:v>35.698999999999998</c:v>
                </c:pt>
                <c:pt idx="8593">
                  <c:v>35.569000000000003</c:v>
                </c:pt>
                <c:pt idx="8594">
                  <c:v>35.441000000000003</c:v>
                </c:pt>
                <c:pt idx="8595">
                  <c:v>35.307000000000002</c:v>
                </c:pt>
                <c:pt idx="8596">
                  <c:v>35.174999999999997</c:v>
                </c:pt>
                <c:pt idx="8597">
                  <c:v>35.045999999999999</c:v>
                </c:pt>
                <c:pt idx="8598">
                  <c:v>34.911000000000001</c:v>
                </c:pt>
                <c:pt idx="8599">
                  <c:v>34.777999999999999</c:v>
                </c:pt>
                <c:pt idx="8600">
                  <c:v>34.652999999999999</c:v>
                </c:pt>
                <c:pt idx="8601">
                  <c:v>34.526000000000003</c:v>
                </c:pt>
                <c:pt idx="8602">
                  <c:v>34.408999999999999</c:v>
                </c:pt>
                <c:pt idx="8603">
                  <c:v>34.299999999999997</c:v>
                </c:pt>
                <c:pt idx="8604">
                  <c:v>34.195</c:v>
                </c:pt>
                <c:pt idx="8605">
                  <c:v>34.093000000000004</c:v>
                </c:pt>
                <c:pt idx="8606">
                  <c:v>33.985999999999997</c:v>
                </c:pt>
                <c:pt idx="8607">
                  <c:v>33.883000000000003</c:v>
                </c:pt>
                <c:pt idx="8608">
                  <c:v>33.78</c:v>
                </c:pt>
                <c:pt idx="8609">
                  <c:v>33.676000000000002</c:v>
                </c:pt>
                <c:pt idx="8610">
                  <c:v>33.576999999999998</c:v>
                </c:pt>
                <c:pt idx="8611">
                  <c:v>33.484999999999999</c:v>
                </c:pt>
                <c:pt idx="8612">
                  <c:v>33.402000000000001</c:v>
                </c:pt>
                <c:pt idx="8613">
                  <c:v>33.325000000000003</c:v>
                </c:pt>
                <c:pt idx="8614">
                  <c:v>33.258000000000003</c:v>
                </c:pt>
                <c:pt idx="8615">
                  <c:v>33.197000000000003</c:v>
                </c:pt>
                <c:pt idx="8616">
                  <c:v>33.146000000000001</c:v>
                </c:pt>
                <c:pt idx="8617">
                  <c:v>33.103999999999999</c:v>
                </c:pt>
                <c:pt idx="8618">
                  <c:v>33.055</c:v>
                </c:pt>
                <c:pt idx="8619">
                  <c:v>33.015000000000001</c:v>
                </c:pt>
                <c:pt idx="8620">
                  <c:v>32.981999999999999</c:v>
                </c:pt>
                <c:pt idx="8621">
                  <c:v>32.948</c:v>
                </c:pt>
                <c:pt idx="8622">
                  <c:v>32.924999999999997</c:v>
                </c:pt>
                <c:pt idx="8623">
                  <c:v>32.917999999999999</c:v>
                </c:pt>
                <c:pt idx="8624">
                  <c:v>32.908000000000001</c:v>
                </c:pt>
                <c:pt idx="8625">
                  <c:v>32.893000000000001</c:v>
                </c:pt>
                <c:pt idx="8626">
                  <c:v>32.881999999999998</c:v>
                </c:pt>
                <c:pt idx="8627">
                  <c:v>32.874000000000002</c:v>
                </c:pt>
                <c:pt idx="8628">
                  <c:v>32.866</c:v>
                </c:pt>
                <c:pt idx="8629">
                  <c:v>32.871000000000002</c:v>
                </c:pt>
                <c:pt idx="8630">
                  <c:v>32.874000000000002</c:v>
                </c:pt>
                <c:pt idx="8631">
                  <c:v>32.865000000000002</c:v>
                </c:pt>
                <c:pt idx="8632">
                  <c:v>32.857999999999997</c:v>
                </c:pt>
                <c:pt idx="8633">
                  <c:v>32.843000000000004</c:v>
                </c:pt>
                <c:pt idx="8634">
                  <c:v>32.829000000000001</c:v>
                </c:pt>
                <c:pt idx="8635">
                  <c:v>32.811</c:v>
                </c:pt>
                <c:pt idx="8636">
                  <c:v>32.786999999999999</c:v>
                </c:pt>
                <c:pt idx="8637">
                  <c:v>32.756999999999998</c:v>
                </c:pt>
                <c:pt idx="8638">
                  <c:v>32.728999999999999</c:v>
                </c:pt>
                <c:pt idx="8639">
                  <c:v>32.698</c:v>
                </c:pt>
                <c:pt idx="8640">
                  <c:v>32.664000000000001</c:v>
                </c:pt>
                <c:pt idx="8641">
                  <c:v>32.633000000000003</c:v>
                </c:pt>
                <c:pt idx="8642">
                  <c:v>32.597000000000001</c:v>
                </c:pt>
                <c:pt idx="8643">
                  <c:v>32.561</c:v>
                </c:pt>
                <c:pt idx="8644">
                  <c:v>32.518999999999998</c:v>
                </c:pt>
                <c:pt idx="8645">
                  <c:v>32.472000000000001</c:v>
                </c:pt>
                <c:pt idx="8646">
                  <c:v>32.43</c:v>
                </c:pt>
                <c:pt idx="8647">
                  <c:v>32.387999999999998</c:v>
                </c:pt>
                <c:pt idx="8648">
                  <c:v>32.343000000000004</c:v>
                </c:pt>
                <c:pt idx="8649">
                  <c:v>32.299999999999997</c:v>
                </c:pt>
                <c:pt idx="8650">
                  <c:v>32.265000000000001</c:v>
                </c:pt>
                <c:pt idx="8651">
                  <c:v>32.234999999999999</c:v>
                </c:pt>
                <c:pt idx="8652">
                  <c:v>32.206000000000003</c:v>
                </c:pt>
                <c:pt idx="8653">
                  <c:v>32.183</c:v>
                </c:pt>
                <c:pt idx="8654">
                  <c:v>32.158000000000001</c:v>
                </c:pt>
                <c:pt idx="8655">
                  <c:v>32.133000000000003</c:v>
                </c:pt>
                <c:pt idx="8656">
                  <c:v>32.11</c:v>
                </c:pt>
                <c:pt idx="8657">
                  <c:v>32.090000000000003</c:v>
                </c:pt>
                <c:pt idx="8658">
                  <c:v>32.073999999999998</c:v>
                </c:pt>
                <c:pt idx="8659">
                  <c:v>32.055</c:v>
                </c:pt>
                <c:pt idx="8660">
                  <c:v>32.036999999999999</c:v>
                </c:pt>
                <c:pt idx="8661">
                  <c:v>32.021000000000001</c:v>
                </c:pt>
                <c:pt idx="8662">
                  <c:v>32.008000000000003</c:v>
                </c:pt>
                <c:pt idx="8663">
                  <c:v>31.992999999999999</c:v>
                </c:pt>
                <c:pt idx="8664">
                  <c:v>31.972999999999999</c:v>
                </c:pt>
                <c:pt idx="8665">
                  <c:v>31.949000000000002</c:v>
                </c:pt>
                <c:pt idx="8666">
                  <c:v>31.923999999999999</c:v>
                </c:pt>
                <c:pt idx="8667">
                  <c:v>31.898</c:v>
                </c:pt>
                <c:pt idx="8668">
                  <c:v>31.87</c:v>
                </c:pt>
                <c:pt idx="8669">
                  <c:v>31.838000000000001</c:v>
                </c:pt>
                <c:pt idx="8670">
                  <c:v>31.806000000000001</c:v>
                </c:pt>
                <c:pt idx="8671">
                  <c:v>31.777000000000001</c:v>
                </c:pt>
                <c:pt idx="8672">
                  <c:v>31.748999999999999</c:v>
                </c:pt>
                <c:pt idx="8673">
                  <c:v>31.721</c:v>
                </c:pt>
                <c:pt idx="8674">
                  <c:v>31.696000000000002</c:v>
                </c:pt>
                <c:pt idx="8675">
                  <c:v>31.678000000000001</c:v>
                </c:pt>
                <c:pt idx="8676">
                  <c:v>31.661999999999999</c:v>
                </c:pt>
                <c:pt idx="8677">
                  <c:v>31.648</c:v>
                </c:pt>
                <c:pt idx="8678">
                  <c:v>31.645</c:v>
                </c:pt>
                <c:pt idx="8679">
                  <c:v>31.640999999999998</c:v>
                </c:pt>
                <c:pt idx="8680">
                  <c:v>31.637</c:v>
                </c:pt>
                <c:pt idx="8681">
                  <c:v>31.635999999999999</c:v>
                </c:pt>
                <c:pt idx="8682">
                  <c:v>31.634</c:v>
                </c:pt>
                <c:pt idx="8683">
                  <c:v>31.632999999999999</c:v>
                </c:pt>
                <c:pt idx="8684">
                  <c:v>31.638000000000002</c:v>
                </c:pt>
                <c:pt idx="8685">
                  <c:v>31.658999999999999</c:v>
                </c:pt>
                <c:pt idx="8686">
                  <c:v>31.687000000000001</c:v>
                </c:pt>
                <c:pt idx="8687">
                  <c:v>31.707000000000001</c:v>
                </c:pt>
                <c:pt idx="8688">
                  <c:v>31.727</c:v>
                </c:pt>
                <c:pt idx="8689">
                  <c:v>31.748999999999999</c:v>
                </c:pt>
                <c:pt idx="8690">
                  <c:v>31.773</c:v>
                </c:pt>
                <c:pt idx="8691">
                  <c:v>31.792000000000002</c:v>
                </c:pt>
                <c:pt idx="8692">
                  <c:v>31.815000000000001</c:v>
                </c:pt>
                <c:pt idx="8693">
                  <c:v>31.838999999999999</c:v>
                </c:pt>
                <c:pt idx="8694">
                  <c:v>31.863</c:v>
                </c:pt>
                <c:pt idx="8695">
                  <c:v>31.881</c:v>
                </c:pt>
                <c:pt idx="8696">
                  <c:v>31.895</c:v>
                </c:pt>
                <c:pt idx="8697">
                  <c:v>31.893000000000001</c:v>
                </c:pt>
                <c:pt idx="8698">
                  <c:v>31.887</c:v>
                </c:pt>
                <c:pt idx="8699">
                  <c:v>31.882000000000001</c:v>
                </c:pt>
                <c:pt idx="8700">
                  <c:v>31.876000000000001</c:v>
                </c:pt>
                <c:pt idx="8701">
                  <c:v>31.87</c:v>
                </c:pt>
                <c:pt idx="8702">
                  <c:v>31.863</c:v>
                </c:pt>
                <c:pt idx="8703">
                  <c:v>31.853999999999999</c:v>
                </c:pt>
                <c:pt idx="8704">
                  <c:v>31.846</c:v>
                </c:pt>
                <c:pt idx="8705">
                  <c:v>31.838999999999999</c:v>
                </c:pt>
                <c:pt idx="8706">
                  <c:v>31.832000000000001</c:v>
                </c:pt>
                <c:pt idx="8707">
                  <c:v>31.826000000000001</c:v>
                </c:pt>
                <c:pt idx="8708">
                  <c:v>31.824000000000002</c:v>
                </c:pt>
                <c:pt idx="8709">
                  <c:v>31.83</c:v>
                </c:pt>
                <c:pt idx="8710">
                  <c:v>31.838999999999999</c:v>
                </c:pt>
                <c:pt idx="8711">
                  <c:v>31.847000000000001</c:v>
                </c:pt>
                <c:pt idx="8712">
                  <c:v>31.864999999999998</c:v>
                </c:pt>
                <c:pt idx="8713">
                  <c:v>31.89</c:v>
                </c:pt>
                <c:pt idx="8714">
                  <c:v>31.911999999999999</c:v>
                </c:pt>
                <c:pt idx="8715">
                  <c:v>31.936</c:v>
                </c:pt>
                <c:pt idx="8716">
                  <c:v>31.957999999999998</c:v>
                </c:pt>
                <c:pt idx="8717">
                  <c:v>31.971</c:v>
                </c:pt>
                <c:pt idx="8718">
                  <c:v>31.989000000000001</c:v>
                </c:pt>
                <c:pt idx="8719">
                  <c:v>32.003</c:v>
                </c:pt>
                <c:pt idx="8720">
                  <c:v>32.024999999999999</c:v>
                </c:pt>
                <c:pt idx="8721">
                  <c:v>32.046999999999997</c:v>
                </c:pt>
                <c:pt idx="8722">
                  <c:v>32.07</c:v>
                </c:pt>
                <c:pt idx="8723">
                  <c:v>32.093000000000004</c:v>
                </c:pt>
                <c:pt idx="8724">
                  <c:v>32.11</c:v>
                </c:pt>
                <c:pt idx="8725">
                  <c:v>32.122</c:v>
                </c:pt>
                <c:pt idx="8726">
                  <c:v>32.128999999999998</c:v>
                </c:pt>
                <c:pt idx="8727">
                  <c:v>32.134999999999998</c:v>
                </c:pt>
                <c:pt idx="8728">
                  <c:v>32.143000000000001</c:v>
                </c:pt>
                <c:pt idx="8729">
                  <c:v>32.149000000000001</c:v>
                </c:pt>
                <c:pt idx="8730">
                  <c:v>32.151000000000003</c:v>
                </c:pt>
                <c:pt idx="8731">
                  <c:v>32.156999999999996</c:v>
                </c:pt>
                <c:pt idx="8732">
                  <c:v>32.159999999999997</c:v>
                </c:pt>
                <c:pt idx="8733">
                  <c:v>32.158999999999999</c:v>
                </c:pt>
                <c:pt idx="8734">
                  <c:v>32.154000000000003</c:v>
                </c:pt>
                <c:pt idx="8735">
                  <c:v>32.15</c:v>
                </c:pt>
                <c:pt idx="8736">
                  <c:v>32.143999999999998</c:v>
                </c:pt>
                <c:pt idx="8737">
                  <c:v>32.134999999999998</c:v>
                </c:pt>
                <c:pt idx="8738">
                  <c:v>32.131999999999998</c:v>
                </c:pt>
                <c:pt idx="8739">
                  <c:v>32.125999999999998</c:v>
                </c:pt>
                <c:pt idx="8740">
                  <c:v>32.125</c:v>
                </c:pt>
                <c:pt idx="8741">
                  <c:v>32.122</c:v>
                </c:pt>
                <c:pt idx="8742">
                  <c:v>32.119999999999997</c:v>
                </c:pt>
                <c:pt idx="8743">
                  <c:v>32.113</c:v>
                </c:pt>
                <c:pt idx="8744">
                  <c:v>32.107999999999997</c:v>
                </c:pt>
                <c:pt idx="8745">
                  <c:v>32.104999999999997</c:v>
                </c:pt>
                <c:pt idx="8746">
                  <c:v>32.101999999999997</c:v>
                </c:pt>
                <c:pt idx="8747">
                  <c:v>32.100999999999999</c:v>
                </c:pt>
                <c:pt idx="8748">
                  <c:v>32.104999999999997</c:v>
                </c:pt>
                <c:pt idx="8749">
                  <c:v>32.112000000000002</c:v>
                </c:pt>
                <c:pt idx="8750">
                  <c:v>32.127000000000002</c:v>
                </c:pt>
                <c:pt idx="8751">
                  <c:v>32.15</c:v>
                </c:pt>
                <c:pt idx="8752">
                  <c:v>32.177</c:v>
                </c:pt>
                <c:pt idx="8753">
                  <c:v>32.213999999999999</c:v>
                </c:pt>
                <c:pt idx="8754">
                  <c:v>32.253</c:v>
                </c:pt>
                <c:pt idx="8755">
                  <c:v>32.295000000000002</c:v>
                </c:pt>
                <c:pt idx="8756">
                  <c:v>32.338000000000001</c:v>
                </c:pt>
                <c:pt idx="8757">
                  <c:v>32.380000000000003</c:v>
                </c:pt>
                <c:pt idx="8758">
                  <c:v>32.421999999999997</c:v>
                </c:pt>
                <c:pt idx="8759">
                  <c:v>32.457999999999998</c:v>
                </c:pt>
                <c:pt idx="8760">
                  <c:v>32.484999999999999</c:v>
                </c:pt>
                <c:pt idx="8761">
                  <c:v>32.508000000000003</c:v>
                </c:pt>
                <c:pt idx="8762">
                  <c:v>32.524999999999999</c:v>
                </c:pt>
                <c:pt idx="8763">
                  <c:v>32.531999999999996</c:v>
                </c:pt>
                <c:pt idx="8764">
                  <c:v>32.527999999999999</c:v>
                </c:pt>
                <c:pt idx="8765">
                  <c:v>32.521999999999998</c:v>
                </c:pt>
                <c:pt idx="8766">
                  <c:v>32.520000000000003</c:v>
                </c:pt>
                <c:pt idx="8767">
                  <c:v>32.508000000000003</c:v>
                </c:pt>
                <c:pt idx="8768">
                  <c:v>32.491</c:v>
                </c:pt>
                <c:pt idx="8769">
                  <c:v>32.488999999999997</c:v>
                </c:pt>
                <c:pt idx="8770">
                  <c:v>32.491999999999997</c:v>
                </c:pt>
                <c:pt idx="8771">
                  <c:v>32.497999999999998</c:v>
                </c:pt>
                <c:pt idx="8772">
                  <c:v>32.511000000000003</c:v>
                </c:pt>
                <c:pt idx="8773">
                  <c:v>32.518000000000001</c:v>
                </c:pt>
                <c:pt idx="8774">
                  <c:v>32.53</c:v>
                </c:pt>
                <c:pt idx="8775">
                  <c:v>32.542999999999999</c:v>
                </c:pt>
                <c:pt idx="8776">
                  <c:v>32.545000000000002</c:v>
                </c:pt>
                <c:pt idx="8777">
                  <c:v>32.548999999999999</c:v>
                </c:pt>
                <c:pt idx="8778">
                  <c:v>32.558</c:v>
                </c:pt>
                <c:pt idx="8779">
                  <c:v>32.573</c:v>
                </c:pt>
                <c:pt idx="8780">
                  <c:v>32.588000000000001</c:v>
                </c:pt>
                <c:pt idx="8781">
                  <c:v>32.598999999999997</c:v>
                </c:pt>
                <c:pt idx="8782">
                  <c:v>32.600999999999999</c:v>
                </c:pt>
                <c:pt idx="8783">
                  <c:v>32.600999999999999</c:v>
                </c:pt>
                <c:pt idx="8784">
                  <c:v>32.61</c:v>
                </c:pt>
                <c:pt idx="8785">
                  <c:v>32.624000000000002</c:v>
                </c:pt>
                <c:pt idx="8786">
                  <c:v>32.630000000000003</c:v>
                </c:pt>
                <c:pt idx="8787">
                  <c:v>32.630000000000003</c:v>
                </c:pt>
                <c:pt idx="8788">
                  <c:v>32.643999999999998</c:v>
                </c:pt>
                <c:pt idx="8789">
                  <c:v>32.649000000000001</c:v>
                </c:pt>
                <c:pt idx="8790">
                  <c:v>32.654000000000003</c:v>
                </c:pt>
                <c:pt idx="8791">
                  <c:v>32.658000000000001</c:v>
                </c:pt>
                <c:pt idx="8792">
                  <c:v>32.648000000000003</c:v>
                </c:pt>
                <c:pt idx="8793">
                  <c:v>32.648000000000003</c:v>
                </c:pt>
                <c:pt idx="8794">
                  <c:v>32.655000000000001</c:v>
                </c:pt>
                <c:pt idx="8795">
                  <c:v>32.659999999999997</c:v>
                </c:pt>
                <c:pt idx="8796">
                  <c:v>32.670999999999999</c:v>
                </c:pt>
                <c:pt idx="8797">
                  <c:v>32.683</c:v>
                </c:pt>
                <c:pt idx="8798">
                  <c:v>32.685000000000002</c:v>
                </c:pt>
                <c:pt idx="8799">
                  <c:v>32.695999999999998</c:v>
                </c:pt>
                <c:pt idx="8800">
                  <c:v>32.704999999999998</c:v>
                </c:pt>
                <c:pt idx="8801">
                  <c:v>32.722000000000001</c:v>
                </c:pt>
                <c:pt idx="8802">
                  <c:v>32.741</c:v>
                </c:pt>
                <c:pt idx="8803">
                  <c:v>32.74</c:v>
                </c:pt>
                <c:pt idx="8804">
                  <c:v>32.728999999999999</c:v>
                </c:pt>
                <c:pt idx="8805">
                  <c:v>32.709000000000003</c:v>
                </c:pt>
                <c:pt idx="8806">
                  <c:v>32.692</c:v>
                </c:pt>
                <c:pt idx="8807">
                  <c:v>32.692</c:v>
                </c:pt>
                <c:pt idx="8808">
                  <c:v>32.692</c:v>
                </c:pt>
                <c:pt idx="8809">
                  <c:v>32.695</c:v>
                </c:pt>
                <c:pt idx="8810">
                  <c:v>32.698</c:v>
                </c:pt>
                <c:pt idx="8811">
                  <c:v>32.713999999999999</c:v>
                </c:pt>
                <c:pt idx="8812">
                  <c:v>32.731999999999999</c:v>
                </c:pt>
                <c:pt idx="8813">
                  <c:v>32.749000000000002</c:v>
                </c:pt>
                <c:pt idx="8814">
                  <c:v>32.759</c:v>
                </c:pt>
                <c:pt idx="8815">
                  <c:v>32.774000000000001</c:v>
                </c:pt>
                <c:pt idx="8816">
                  <c:v>32.787999999999997</c:v>
                </c:pt>
                <c:pt idx="8817">
                  <c:v>32.792000000000002</c:v>
                </c:pt>
                <c:pt idx="8818">
                  <c:v>32.783999999999999</c:v>
                </c:pt>
                <c:pt idx="8819">
                  <c:v>32.777999999999999</c:v>
                </c:pt>
                <c:pt idx="8820">
                  <c:v>32.78</c:v>
                </c:pt>
                <c:pt idx="8821">
                  <c:v>32.774999999999999</c:v>
                </c:pt>
                <c:pt idx="8822">
                  <c:v>32.762</c:v>
                </c:pt>
                <c:pt idx="8823">
                  <c:v>32.749000000000002</c:v>
                </c:pt>
                <c:pt idx="8824">
                  <c:v>32.732999999999997</c:v>
                </c:pt>
                <c:pt idx="8825">
                  <c:v>32.716000000000001</c:v>
                </c:pt>
                <c:pt idx="8826">
                  <c:v>32.701999999999998</c:v>
                </c:pt>
                <c:pt idx="8827">
                  <c:v>32.692</c:v>
                </c:pt>
                <c:pt idx="8828">
                  <c:v>32.677</c:v>
                </c:pt>
                <c:pt idx="8829">
                  <c:v>32.655000000000001</c:v>
                </c:pt>
                <c:pt idx="8830">
                  <c:v>32.613</c:v>
                </c:pt>
                <c:pt idx="8831">
                  <c:v>32.572000000000003</c:v>
                </c:pt>
                <c:pt idx="8832">
                  <c:v>32.517000000000003</c:v>
                </c:pt>
                <c:pt idx="8833">
                  <c:v>32.457000000000001</c:v>
                </c:pt>
                <c:pt idx="8834">
                  <c:v>32.398000000000003</c:v>
                </c:pt>
                <c:pt idx="8835">
                  <c:v>32.326999999999998</c:v>
                </c:pt>
                <c:pt idx="8836">
                  <c:v>32.259</c:v>
                </c:pt>
                <c:pt idx="8837">
                  <c:v>32.186999999999998</c:v>
                </c:pt>
                <c:pt idx="8838">
                  <c:v>32.119</c:v>
                </c:pt>
                <c:pt idx="8839">
                  <c:v>32.048000000000002</c:v>
                </c:pt>
                <c:pt idx="8840">
                  <c:v>31.968</c:v>
                </c:pt>
                <c:pt idx="8841">
                  <c:v>31.893999999999998</c:v>
                </c:pt>
                <c:pt idx="8842">
                  <c:v>31.835999999999999</c:v>
                </c:pt>
                <c:pt idx="8843">
                  <c:v>31.771000000000001</c:v>
                </c:pt>
                <c:pt idx="8844">
                  <c:v>31.704999999999998</c:v>
                </c:pt>
                <c:pt idx="8845">
                  <c:v>31.643000000000001</c:v>
                </c:pt>
                <c:pt idx="8846">
                  <c:v>31.577000000000002</c:v>
                </c:pt>
                <c:pt idx="8847">
                  <c:v>31.504000000000001</c:v>
                </c:pt>
                <c:pt idx="8848">
                  <c:v>31.443999999999999</c:v>
                </c:pt>
                <c:pt idx="8849">
                  <c:v>31.395</c:v>
                </c:pt>
                <c:pt idx="8850">
                  <c:v>31.338000000000001</c:v>
                </c:pt>
                <c:pt idx="8851">
                  <c:v>31.282</c:v>
                </c:pt>
                <c:pt idx="8852">
                  <c:v>31.257000000000001</c:v>
                </c:pt>
                <c:pt idx="8853">
                  <c:v>31.244</c:v>
                </c:pt>
                <c:pt idx="8854">
                  <c:v>31.222999999999999</c:v>
                </c:pt>
                <c:pt idx="8855">
                  <c:v>31.202999999999999</c:v>
                </c:pt>
                <c:pt idx="8856">
                  <c:v>31.199000000000002</c:v>
                </c:pt>
                <c:pt idx="8857">
                  <c:v>31.210999999999999</c:v>
                </c:pt>
                <c:pt idx="8858">
                  <c:v>31.216999999999999</c:v>
                </c:pt>
                <c:pt idx="8859">
                  <c:v>31.231999999999999</c:v>
                </c:pt>
                <c:pt idx="8860">
                  <c:v>31.257000000000001</c:v>
                </c:pt>
                <c:pt idx="8861">
                  <c:v>31.29</c:v>
                </c:pt>
                <c:pt idx="8862">
                  <c:v>31.321999999999999</c:v>
                </c:pt>
                <c:pt idx="8863">
                  <c:v>31.335999999999999</c:v>
                </c:pt>
                <c:pt idx="8864">
                  <c:v>31.344999999999999</c:v>
                </c:pt>
                <c:pt idx="8865">
                  <c:v>31.347999999999999</c:v>
                </c:pt>
                <c:pt idx="8866">
                  <c:v>31.344000000000001</c:v>
                </c:pt>
                <c:pt idx="8867">
                  <c:v>31.34</c:v>
                </c:pt>
                <c:pt idx="8868">
                  <c:v>31.341999999999999</c:v>
                </c:pt>
                <c:pt idx="8869">
                  <c:v>31.343</c:v>
                </c:pt>
                <c:pt idx="8870">
                  <c:v>31.344000000000001</c:v>
                </c:pt>
                <c:pt idx="8871">
                  <c:v>31.343</c:v>
                </c:pt>
                <c:pt idx="8872">
                  <c:v>31.344999999999999</c:v>
                </c:pt>
                <c:pt idx="8873">
                  <c:v>31.364999999999998</c:v>
                </c:pt>
                <c:pt idx="8874">
                  <c:v>31.395</c:v>
                </c:pt>
                <c:pt idx="8875">
                  <c:v>31.411999999999999</c:v>
                </c:pt>
                <c:pt idx="8876">
                  <c:v>31.431000000000001</c:v>
                </c:pt>
                <c:pt idx="8877">
                  <c:v>31.452000000000002</c:v>
                </c:pt>
                <c:pt idx="8878">
                  <c:v>31.466000000000001</c:v>
                </c:pt>
                <c:pt idx="8879">
                  <c:v>31.469000000000001</c:v>
                </c:pt>
                <c:pt idx="8880">
                  <c:v>31.47</c:v>
                </c:pt>
                <c:pt idx="8881">
                  <c:v>31.472000000000001</c:v>
                </c:pt>
                <c:pt idx="8882">
                  <c:v>31.474</c:v>
                </c:pt>
                <c:pt idx="8883">
                  <c:v>31.478999999999999</c:v>
                </c:pt>
                <c:pt idx="8884">
                  <c:v>31.488</c:v>
                </c:pt>
                <c:pt idx="8885">
                  <c:v>31.495000000000001</c:v>
                </c:pt>
                <c:pt idx="8886">
                  <c:v>31.498999999999999</c:v>
                </c:pt>
                <c:pt idx="8887">
                  <c:v>31.506</c:v>
                </c:pt>
                <c:pt idx="8888">
                  <c:v>31.512</c:v>
                </c:pt>
                <c:pt idx="8889">
                  <c:v>31.516999999999999</c:v>
                </c:pt>
                <c:pt idx="8890">
                  <c:v>31.518000000000001</c:v>
                </c:pt>
                <c:pt idx="8891">
                  <c:v>31.515000000000001</c:v>
                </c:pt>
                <c:pt idx="8892">
                  <c:v>31.503</c:v>
                </c:pt>
                <c:pt idx="8893">
                  <c:v>31.495999999999999</c:v>
                </c:pt>
                <c:pt idx="8894">
                  <c:v>31.484000000000002</c:v>
                </c:pt>
                <c:pt idx="8895">
                  <c:v>31.466999999999999</c:v>
                </c:pt>
                <c:pt idx="8896">
                  <c:v>31.448</c:v>
                </c:pt>
                <c:pt idx="8897">
                  <c:v>31.425000000000001</c:v>
                </c:pt>
                <c:pt idx="8898">
                  <c:v>31.401</c:v>
                </c:pt>
                <c:pt idx="8899">
                  <c:v>31.376999999999999</c:v>
                </c:pt>
                <c:pt idx="8900">
                  <c:v>31.364999999999998</c:v>
                </c:pt>
                <c:pt idx="8901">
                  <c:v>31.36</c:v>
                </c:pt>
                <c:pt idx="8902">
                  <c:v>31.356999999999999</c:v>
                </c:pt>
                <c:pt idx="8903">
                  <c:v>31.346</c:v>
                </c:pt>
                <c:pt idx="8904">
                  <c:v>31.335999999999999</c:v>
                </c:pt>
                <c:pt idx="8905">
                  <c:v>31.321999999999999</c:v>
                </c:pt>
                <c:pt idx="8906">
                  <c:v>31.303999999999998</c:v>
                </c:pt>
                <c:pt idx="8907">
                  <c:v>31.288</c:v>
                </c:pt>
                <c:pt idx="8908">
                  <c:v>31.273</c:v>
                </c:pt>
                <c:pt idx="8909">
                  <c:v>31.259</c:v>
                </c:pt>
                <c:pt idx="8910">
                  <c:v>31.238</c:v>
                </c:pt>
                <c:pt idx="8911">
                  <c:v>31.215</c:v>
                </c:pt>
                <c:pt idx="8912">
                  <c:v>31.198</c:v>
                </c:pt>
                <c:pt idx="8913">
                  <c:v>31.18</c:v>
                </c:pt>
                <c:pt idx="8914">
                  <c:v>31.16</c:v>
                </c:pt>
                <c:pt idx="8915">
                  <c:v>31.15</c:v>
                </c:pt>
                <c:pt idx="8916">
                  <c:v>31.15</c:v>
                </c:pt>
                <c:pt idx="8917">
                  <c:v>31.15</c:v>
                </c:pt>
                <c:pt idx="8918">
                  <c:v>31.155999999999999</c:v>
                </c:pt>
                <c:pt idx="8919">
                  <c:v>31.167000000000002</c:v>
                </c:pt>
                <c:pt idx="8920">
                  <c:v>31.18</c:v>
                </c:pt>
                <c:pt idx="8921">
                  <c:v>31.193000000000001</c:v>
                </c:pt>
                <c:pt idx="8922">
                  <c:v>31.202999999999999</c:v>
                </c:pt>
                <c:pt idx="8923">
                  <c:v>31.209</c:v>
                </c:pt>
                <c:pt idx="8924">
                  <c:v>31.210999999999999</c:v>
                </c:pt>
                <c:pt idx="8925">
                  <c:v>31.212</c:v>
                </c:pt>
                <c:pt idx="8926">
                  <c:v>31.210999999999999</c:v>
                </c:pt>
                <c:pt idx="8927">
                  <c:v>31.2</c:v>
                </c:pt>
                <c:pt idx="8928">
                  <c:v>31.192</c:v>
                </c:pt>
                <c:pt idx="8929">
                  <c:v>31.181999999999999</c:v>
                </c:pt>
                <c:pt idx="8930">
                  <c:v>31.169</c:v>
                </c:pt>
                <c:pt idx="8931">
                  <c:v>31.154</c:v>
                </c:pt>
                <c:pt idx="8932">
                  <c:v>31.134</c:v>
                </c:pt>
                <c:pt idx="8933">
                  <c:v>31.108000000000001</c:v>
                </c:pt>
                <c:pt idx="8934">
                  <c:v>31.081</c:v>
                </c:pt>
                <c:pt idx="8935">
                  <c:v>31.052</c:v>
                </c:pt>
                <c:pt idx="8936">
                  <c:v>31.021999999999998</c:v>
                </c:pt>
                <c:pt idx="8937">
                  <c:v>30.997</c:v>
                </c:pt>
                <c:pt idx="8938">
                  <c:v>30.984000000000002</c:v>
                </c:pt>
                <c:pt idx="8939">
                  <c:v>30.981999999999999</c:v>
                </c:pt>
                <c:pt idx="8940">
                  <c:v>30.986000000000001</c:v>
                </c:pt>
                <c:pt idx="8941">
                  <c:v>31.001999999999999</c:v>
                </c:pt>
                <c:pt idx="8942">
                  <c:v>31.024000000000001</c:v>
                </c:pt>
                <c:pt idx="8943">
                  <c:v>31.048999999999999</c:v>
                </c:pt>
                <c:pt idx="8944">
                  <c:v>31.079000000000001</c:v>
                </c:pt>
                <c:pt idx="8945">
                  <c:v>31.102</c:v>
                </c:pt>
                <c:pt idx="8946">
                  <c:v>31.117999999999999</c:v>
                </c:pt>
                <c:pt idx="8947">
                  <c:v>31.135999999999999</c:v>
                </c:pt>
                <c:pt idx="8948">
                  <c:v>31.146000000000001</c:v>
                </c:pt>
                <c:pt idx="8949">
                  <c:v>31.152000000000001</c:v>
                </c:pt>
                <c:pt idx="8950">
                  <c:v>31.161000000000001</c:v>
                </c:pt>
                <c:pt idx="8951">
                  <c:v>31.164000000000001</c:v>
                </c:pt>
                <c:pt idx="8952">
                  <c:v>31.17</c:v>
                </c:pt>
                <c:pt idx="8953">
                  <c:v>31.170999999999999</c:v>
                </c:pt>
                <c:pt idx="8954">
                  <c:v>31.161000000000001</c:v>
                </c:pt>
                <c:pt idx="8955">
                  <c:v>31.146999999999998</c:v>
                </c:pt>
                <c:pt idx="8956">
                  <c:v>31.132999999999999</c:v>
                </c:pt>
                <c:pt idx="8957">
                  <c:v>31.120999999999999</c:v>
                </c:pt>
                <c:pt idx="8958">
                  <c:v>31.109000000000002</c:v>
                </c:pt>
                <c:pt idx="8959">
                  <c:v>31.1</c:v>
                </c:pt>
                <c:pt idx="8960">
                  <c:v>31.091999999999999</c:v>
                </c:pt>
                <c:pt idx="8961">
                  <c:v>31.088000000000001</c:v>
                </c:pt>
                <c:pt idx="8962">
                  <c:v>31.093</c:v>
                </c:pt>
                <c:pt idx="8963">
                  <c:v>31.1</c:v>
                </c:pt>
                <c:pt idx="8964">
                  <c:v>31.113</c:v>
                </c:pt>
                <c:pt idx="8965">
                  <c:v>31.135000000000002</c:v>
                </c:pt>
                <c:pt idx="8966">
                  <c:v>31.155000000000001</c:v>
                </c:pt>
                <c:pt idx="8967">
                  <c:v>31.175000000000001</c:v>
                </c:pt>
                <c:pt idx="8968">
                  <c:v>31.2</c:v>
                </c:pt>
                <c:pt idx="8969">
                  <c:v>31.221</c:v>
                </c:pt>
                <c:pt idx="8970">
                  <c:v>31.239000000000001</c:v>
                </c:pt>
                <c:pt idx="8971">
                  <c:v>31.254000000000001</c:v>
                </c:pt>
                <c:pt idx="8972">
                  <c:v>31.265999999999998</c:v>
                </c:pt>
                <c:pt idx="8973">
                  <c:v>31.277000000000001</c:v>
                </c:pt>
                <c:pt idx="8974">
                  <c:v>31.283000000000001</c:v>
                </c:pt>
                <c:pt idx="8975">
                  <c:v>31.277999999999999</c:v>
                </c:pt>
                <c:pt idx="8976">
                  <c:v>31.274999999999999</c:v>
                </c:pt>
                <c:pt idx="8977">
                  <c:v>31.265999999999998</c:v>
                </c:pt>
                <c:pt idx="8978">
                  <c:v>31.254000000000001</c:v>
                </c:pt>
                <c:pt idx="8979">
                  <c:v>31.238</c:v>
                </c:pt>
                <c:pt idx="8980">
                  <c:v>31.22</c:v>
                </c:pt>
                <c:pt idx="8981">
                  <c:v>31.201000000000001</c:v>
                </c:pt>
                <c:pt idx="8982">
                  <c:v>31.181000000000001</c:v>
                </c:pt>
                <c:pt idx="8983">
                  <c:v>31.161999999999999</c:v>
                </c:pt>
                <c:pt idx="8984">
                  <c:v>31.138000000000002</c:v>
                </c:pt>
                <c:pt idx="8985">
                  <c:v>31.109000000000002</c:v>
                </c:pt>
                <c:pt idx="8986">
                  <c:v>31.068999999999999</c:v>
                </c:pt>
                <c:pt idx="8987">
                  <c:v>31.021999999999998</c:v>
                </c:pt>
                <c:pt idx="8988">
                  <c:v>30.977</c:v>
                </c:pt>
                <c:pt idx="8989">
                  <c:v>30.928999999999998</c:v>
                </c:pt>
                <c:pt idx="8990">
                  <c:v>30.879000000000001</c:v>
                </c:pt>
                <c:pt idx="8991">
                  <c:v>30.826000000000001</c:v>
                </c:pt>
                <c:pt idx="8992">
                  <c:v>30.760999999999999</c:v>
                </c:pt>
                <c:pt idx="8993">
                  <c:v>30.673999999999999</c:v>
                </c:pt>
                <c:pt idx="8994">
                  <c:v>30.587</c:v>
                </c:pt>
                <c:pt idx="8995">
                  <c:v>30.515999999999998</c:v>
                </c:pt>
                <c:pt idx="8996">
                  <c:v>30.449000000000002</c:v>
                </c:pt>
                <c:pt idx="8997">
                  <c:v>30.364000000000001</c:v>
                </c:pt>
                <c:pt idx="8998">
                  <c:v>30.259</c:v>
                </c:pt>
                <c:pt idx="8999">
                  <c:v>30.138999999999999</c:v>
                </c:pt>
              </c:numCache>
            </c:numRef>
          </c:val>
          <c:smooth val="0"/>
          <c:extLst>
            <c:ext xmlns:c16="http://schemas.microsoft.com/office/drawing/2014/chart" uri="{C3380CC4-5D6E-409C-BE32-E72D297353CC}">
              <c16:uniqueId val="{00000000-FAA4-4774-A7E3-7213E8085148}"/>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IE!$U$1</c:f>
              <c:strCache>
                <c:ptCount val="1"/>
                <c:pt idx="0">
                  <c:v>Torque TF IE (Nmm)</c:v>
                </c:pt>
              </c:strCache>
            </c:strRef>
          </c:tx>
          <c:spPr>
            <a:ln w="28575" cap="rnd">
              <a:solidFill>
                <a:schemeClr val="accent2"/>
              </a:solidFill>
              <a:round/>
            </a:ln>
            <a:effectLst/>
          </c:spPr>
          <c:marker>
            <c:symbol val="none"/>
          </c:marker>
          <c:val>
            <c:numRef>
              <c:f>DU02_INTACT_KE_IE!$U$2:$U$9001</c:f>
              <c:numCache>
                <c:formatCode>General</c:formatCode>
                <c:ptCount val="9000"/>
                <c:pt idx="0">
                  <c:v>94.918999999999997</c:v>
                </c:pt>
                <c:pt idx="1">
                  <c:v>94.546000000000006</c:v>
                </c:pt>
                <c:pt idx="2">
                  <c:v>97.128</c:v>
                </c:pt>
                <c:pt idx="3">
                  <c:v>96.286000000000001</c:v>
                </c:pt>
                <c:pt idx="4">
                  <c:v>97.397999999999996</c:v>
                </c:pt>
                <c:pt idx="5">
                  <c:v>93.957999999999998</c:v>
                </c:pt>
                <c:pt idx="6">
                  <c:v>94.218999999999994</c:v>
                </c:pt>
                <c:pt idx="7">
                  <c:v>93.346999999999994</c:v>
                </c:pt>
                <c:pt idx="8">
                  <c:v>91.346000000000004</c:v>
                </c:pt>
                <c:pt idx="9">
                  <c:v>93.906999999999996</c:v>
                </c:pt>
                <c:pt idx="10">
                  <c:v>91.100999999999999</c:v>
                </c:pt>
                <c:pt idx="11">
                  <c:v>94.346000000000004</c:v>
                </c:pt>
                <c:pt idx="12">
                  <c:v>94.131</c:v>
                </c:pt>
                <c:pt idx="13">
                  <c:v>93.992999999999995</c:v>
                </c:pt>
                <c:pt idx="14">
                  <c:v>97.22</c:v>
                </c:pt>
                <c:pt idx="15">
                  <c:v>96.822000000000003</c:v>
                </c:pt>
                <c:pt idx="16">
                  <c:v>96.201999999999998</c:v>
                </c:pt>
                <c:pt idx="17">
                  <c:v>95.71</c:v>
                </c:pt>
                <c:pt idx="18">
                  <c:v>92.028000000000006</c:v>
                </c:pt>
                <c:pt idx="19">
                  <c:v>92.665999999999997</c:v>
                </c:pt>
                <c:pt idx="20">
                  <c:v>87.293999999999997</c:v>
                </c:pt>
                <c:pt idx="21">
                  <c:v>86.635999999999996</c:v>
                </c:pt>
                <c:pt idx="22">
                  <c:v>88.706000000000003</c:v>
                </c:pt>
                <c:pt idx="23">
                  <c:v>86.804000000000002</c:v>
                </c:pt>
                <c:pt idx="24">
                  <c:v>91.135999999999996</c:v>
                </c:pt>
                <c:pt idx="25">
                  <c:v>86.572000000000003</c:v>
                </c:pt>
                <c:pt idx="26">
                  <c:v>85.004000000000005</c:v>
                </c:pt>
                <c:pt idx="27">
                  <c:v>84.043000000000006</c:v>
                </c:pt>
                <c:pt idx="28">
                  <c:v>84.117000000000004</c:v>
                </c:pt>
                <c:pt idx="29">
                  <c:v>83.703000000000003</c:v>
                </c:pt>
                <c:pt idx="30">
                  <c:v>81.174999999999997</c:v>
                </c:pt>
                <c:pt idx="31">
                  <c:v>82.281999999999996</c:v>
                </c:pt>
                <c:pt idx="32">
                  <c:v>83.760999999999996</c:v>
                </c:pt>
                <c:pt idx="33">
                  <c:v>81.111000000000004</c:v>
                </c:pt>
                <c:pt idx="34">
                  <c:v>85.042000000000002</c:v>
                </c:pt>
                <c:pt idx="35">
                  <c:v>81.125</c:v>
                </c:pt>
                <c:pt idx="36">
                  <c:v>82.667000000000002</c:v>
                </c:pt>
                <c:pt idx="37">
                  <c:v>85.180999999999997</c:v>
                </c:pt>
                <c:pt idx="38">
                  <c:v>83.182000000000002</c:v>
                </c:pt>
                <c:pt idx="39">
                  <c:v>85.75</c:v>
                </c:pt>
                <c:pt idx="40">
                  <c:v>82.290999999999997</c:v>
                </c:pt>
                <c:pt idx="41">
                  <c:v>83.411000000000001</c:v>
                </c:pt>
                <c:pt idx="42">
                  <c:v>82.923000000000002</c:v>
                </c:pt>
                <c:pt idx="43">
                  <c:v>80.941999999999993</c:v>
                </c:pt>
                <c:pt idx="44">
                  <c:v>79.230999999999995</c:v>
                </c:pt>
                <c:pt idx="45">
                  <c:v>76.875</c:v>
                </c:pt>
                <c:pt idx="46">
                  <c:v>78.882999999999996</c:v>
                </c:pt>
                <c:pt idx="47">
                  <c:v>78.546000000000006</c:v>
                </c:pt>
                <c:pt idx="48">
                  <c:v>79.239000000000004</c:v>
                </c:pt>
                <c:pt idx="49">
                  <c:v>83.421000000000006</c:v>
                </c:pt>
                <c:pt idx="50">
                  <c:v>83.257999999999996</c:v>
                </c:pt>
                <c:pt idx="51">
                  <c:v>84.900999999999996</c:v>
                </c:pt>
                <c:pt idx="52">
                  <c:v>86.457999999999998</c:v>
                </c:pt>
                <c:pt idx="53">
                  <c:v>85.694000000000003</c:v>
                </c:pt>
                <c:pt idx="54">
                  <c:v>87.915999999999997</c:v>
                </c:pt>
                <c:pt idx="55">
                  <c:v>86.650999999999996</c:v>
                </c:pt>
                <c:pt idx="56">
                  <c:v>87.528999999999996</c:v>
                </c:pt>
                <c:pt idx="57">
                  <c:v>86.076999999999998</c:v>
                </c:pt>
                <c:pt idx="58">
                  <c:v>81.956999999999994</c:v>
                </c:pt>
                <c:pt idx="59">
                  <c:v>82.492999999999995</c:v>
                </c:pt>
                <c:pt idx="60">
                  <c:v>77.798000000000002</c:v>
                </c:pt>
                <c:pt idx="61">
                  <c:v>75.2</c:v>
                </c:pt>
                <c:pt idx="62">
                  <c:v>74.759</c:v>
                </c:pt>
                <c:pt idx="63">
                  <c:v>74.778000000000006</c:v>
                </c:pt>
                <c:pt idx="64">
                  <c:v>76.290000000000006</c:v>
                </c:pt>
                <c:pt idx="65">
                  <c:v>74.599000000000004</c:v>
                </c:pt>
                <c:pt idx="66">
                  <c:v>80.257000000000005</c:v>
                </c:pt>
                <c:pt idx="67">
                  <c:v>82.510999999999996</c:v>
                </c:pt>
                <c:pt idx="68">
                  <c:v>79.921000000000006</c:v>
                </c:pt>
                <c:pt idx="69">
                  <c:v>86.03</c:v>
                </c:pt>
                <c:pt idx="70">
                  <c:v>83.248999999999995</c:v>
                </c:pt>
                <c:pt idx="71">
                  <c:v>86.608000000000004</c:v>
                </c:pt>
                <c:pt idx="72">
                  <c:v>86.716999999999999</c:v>
                </c:pt>
                <c:pt idx="73">
                  <c:v>86.495999999999995</c:v>
                </c:pt>
                <c:pt idx="74">
                  <c:v>89.051000000000002</c:v>
                </c:pt>
                <c:pt idx="75">
                  <c:v>90.335999999999999</c:v>
                </c:pt>
                <c:pt idx="76">
                  <c:v>93.793999999999997</c:v>
                </c:pt>
                <c:pt idx="77">
                  <c:v>95.314999999999998</c:v>
                </c:pt>
                <c:pt idx="78">
                  <c:v>91.984999999999999</c:v>
                </c:pt>
                <c:pt idx="79">
                  <c:v>93.635999999999996</c:v>
                </c:pt>
                <c:pt idx="80">
                  <c:v>87.89</c:v>
                </c:pt>
                <c:pt idx="81">
                  <c:v>82.98</c:v>
                </c:pt>
                <c:pt idx="82">
                  <c:v>78.905000000000001</c:v>
                </c:pt>
                <c:pt idx="83">
                  <c:v>77.988</c:v>
                </c:pt>
                <c:pt idx="84">
                  <c:v>85.117000000000004</c:v>
                </c:pt>
                <c:pt idx="85">
                  <c:v>88.653999999999996</c:v>
                </c:pt>
                <c:pt idx="86">
                  <c:v>95.335999999999999</c:v>
                </c:pt>
                <c:pt idx="87">
                  <c:v>97.087999999999994</c:v>
                </c:pt>
                <c:pt idx="88">
                  <c:v>94.34</c:v>
                </c:pt>
                <c:pt idx="89">
                  <c:v>94.846999999999994</c:v>
                </c:pt>
                <c:pt idx="90">
                  <c:v>90.447000000000003</c:v>
                </c:pt>
                <c:pt idx="91">
                  <c:v>87.667000000000002</c:v>
                </c:pt>
                <c:pt idx="92">
                  <c:v>81.313000000000002</c:v>
                </c:pt>
                <c:pt idx="93">
                  <c:v>73.403999999999996</c:v>
                </c:pt>
                <c:pt idx="94">
                  <c:v>69.706999999999994</c:v>
                </c:pt>
                <c:pt idx="95">
                  <c:v>63.601999999999997</c:v>
                </c:pt>
                <c:pt idx="96">
                  <c:v>62.771999999999998</c:v>
                </c:pt>
                <c:pt idx="97">
                  <c:v>63.862000000000002</c:v>
                </c:pt>
                <c:pt idx="98">
                  <c:v>61.645000000000003</c:v>
                </c:pt>
                <c:pt idx="99">
                  <c:v>65.156000000000006</c:v>
                </c:pt>
                <c:pt idx="100">
                  <c:v>64.100999999999999</c:v>
                </c:pt>
                <c:pt idx="101">
                  <c:v>68.727999999999994</c:v>
                </c:pt>
                <c:pt idx="102">
                  <c:v>72.332999999999998</c:v>
                </c:pt>
                <c:pt idx="103">
                  <c:v>68.384</c:v>
                </c:pt>
                <c:pt idx="104">
                  <c:v>71.441000000000003</c:v>
                </c:pt>
                <c:pt idx="105">
                  <c:v>66.576999999999998</c:v>
                </c:pt>
                <c:pt idx="106">
                  <c:v>63.654000000000003</c:v>
                </c:pt>
                <c:pt idx="107">
                  <c:v>60.536999999999999</c:v>
                </c:pt>
                <c:pt idx="108">
                  <c:v>54.406999999999996</c:v>
                </c:pt>
                <c:pt idx="109">
                  <c:v>55.530999999999999</c:v>
                </c:pt>
                <c:pt idx="110">
                  <c:v>49.95</c:v>
                </c:pt>
                <c:pt idx="111">
                  <c:v>49.14</c:v>
                </c:pt>
                <c:pt idx="112">
                  <c:v>52.426000000000002</c:v>
                </c:pt>
                <c:pt idx="113">
                  <c:v>62.109000000000002</c:v>
                </c:pt>
                <c:pt idx="114">
                  <c:v>73.867000000000004</c:v>
                </c:pt>
                <c:pt idx="115">
                  <c:v>74.647999999999996</c:v>
                </c:pt>
                <c:pt idx="116">
                  <c:v>94.552000000000007</c:v>
                </c:pt>
                <c:pt idx="117">
                  <c:v>119.24</c:v>
                </c:pt>
                <c:pt idx="118">
                  <c:v>136.34</c:v>
                </c:pt>
                <c:pt idx="119">
                  <c:v>138.56</c:v>
                </c:pt>
                <c:pt idx="120">
                  <c:v>130.22</c:v>
                </c:pt>
                <c:pt idx="121">
                  <c:v>122.22</c:v>
                </c:pt>
                <c:pt idx="122">
                  <c:v>105.53</c:v>
                </c:pt>
                <c:pt idx="123">
                  <c:v>83.594999999999999</c:v>
                </c:pt>
                <c:pt idx="124">
                  <c:v>72.277000000000001</c:v>
                </c:pt>
                <c:pt idx="125">
                  <c:v>65.084999999999994</c:v>
                </c:pt>
                <c:pt idx="126">
                  <c:v>73.832999999999998</c:v>
                </c:pt>
                <c:pt idx="127">
                  <c:v>87.073999999999998</c:v>
                </c:pt>
                <c:pt idx="128">
                  <c:v>106.37</c:v>
                </c:pt>
                <c:pt idx="129">
                  <c:v>134.75</c:v>
                </c:pt>
                <c:pt idx="130">
                  <c:v>152.21</c:v>
                </c:pt>
                <c:pt idx="131">
                  <c:v>168.22</c:v>
                </c:pt>
                <c:pt idx="132">
                  <c:v>177.7</c:v>
                </c:pt>
                <c:pt idx="133">
                  <c:v>184.24</c:v>
                </c:pt>
                <c:pt idx="134">
                  <c:v>192.33</c:v>
                </c:pt>
                <c:pt idx="135">
                  <c:v>201.57</c:v>
                </c:pt>
                <c:pt idx="136">
                  <c:v>219.3</c:v>
                </c:pt>
                <c:pt idx="137">
                  <c:v>234.06</c:v>
                </c:pt>
                <c:pt idx="138">
                  <c:v>245.22</c:v>
                </c:pt>
                <c:pt idx="139">
                  <c:v>253.09</c:v>
                </c:pt>
                <c:pt idx="140">
                  <c:v>252.28</c:v>
                </c:pt>
                <c:pt idx="141">
                  <c:v>248.95</c:v>
                </c:pt>
                <c:pt idx="142">
                  <c:v>240.03</c:v>
                </c:pt>
                <c:pt idx="143">
                  <c:v>230.21</c:v>
                </c:pt>
                <c:pt idx="144">
                  <c:v>224.08</c:v>
                </c:pt>
                <c:pt idx="145">
                  <c:v>211.65</c:v>
                </c:pt>
                <c:pt idx="146">
                  <c:v>217.15</c:v>
                </c:pt>
                <c:pt idx="147">
                  <c:v>223.26</c:v>
                </c:pt>
                <c:pt idx="148">
                  <c:v>231.73</c:v>
                </c:pt>
                <c:pt idx="149">
                  <c:v>245.34</c:v>
                </c:pt>
                <c:pt idx="150">
                  <c:v>255.02</c:v>
                </c:pt>
                <c:pt idx="151">
                  <c:v>263.94</c:v>
                </c:pt>
                <c:pt idx="152">
                  <c:v>267.62</c:v>
                </c:pt>
                <c:pt idx="153">
                  <c:v>270.26</c:v>
                </c:pt>
                <c:pt idx="154">
                  <c:v>276.06</c:v>
                </c:pt>
                <c:pt idx="155">
                  <c:v>276.81</c:v>
                </c:pt>
                <c:pt idx="156">
                  <c:v>282.27</c:v>
                </c:pt>
                <c:pt idx="157">
                  <c:v>285.68</c:v>
                </c:pt>
                <c:pt idx="158">
                  <c:v>286.33999999999997</c:v>
                </c:pt>
                <c:pt idx="159">
                  <c:v>296.49</c:v>
                </c:pt>
                <c:pt idx="160">
                  <c:v>302.20999999999998</c:v>
                </c:pt>
                <c:pt idx="161">
                  <c:v>319.48</c:v>
                </c:pt>
                <c:pt idx="162">
                  <c:v>336.69</c:v>
                </c:pt>
                <c:pt idx="163">
                  <c:v>349.63</c:v>
                </c:pt>
                <c:pt idx="164">
                  <c:v>363.07</c:v>
                </c:pt>
                <c:pt idx="165">
                  <c:v>368.8</c:v>
                </c:pt>
                <c:pt idx="166">
                  <c:v>376.91</c:v>
                </c:pt>
                <c:pt idx="167">
                  <c:v>381.98</c:v>
                </c:pt>
                <c:pt idx="168">
                  <c:v>389.17</c:v>
                </c:pt>
                <c:pt idx="169">
                  <c:v>399.28</c:v>
                </c:pt>
                <c:pt idx="170">
                  <c:v>398.78</c:v>
                </c:pt>
                <c:pt idx="171">
                  <c:v>402.26</c:v>
                </c:pt>
                <c:pt idx="172">
                  <c:v>403.62</c:v>
                </c:pt>
                <c:pt idx="173">
                  <c:v>409.54</c:v>
                </c:pt>
                <c:pt idx="174">
                  <c:v>423.71</c:v>
                </c:pt>
                <c:pt idx="175">
                  <c:v>438.11</c:v>
                </c:pt>
                <c:pt idx="176">
                  <c:v>453.86</c:v>
                </c:pt>
                <c:pt idx="177">
                  <c:v>469.77</c:v>
                </c:pt>
                <c:pt idx="178">
                  <c:v>479.89</c:v>
                </c:pt>
                <c:pt idx="179">
                  <c:v>487.64</c:v>
                </c:pt>
                <c:pt idx="180">
                  <c:v>484.12</c:v>
                </c:pt>
                <c:pt idx="181">
                  <c:v>475.28</c:v>
                </c:pt>
                <c:pt idx="182">
                  <c:v>459.52</c:v>
                </c:pt>
                <c:pt idx="183">
                  <c:v>449.88</c:v>
                </c:pt>
                <c:pt idx="184">
                  <c:v>454.6</c:v>
                </c:pt>
                <c:pt idx="185">
                  <c:v>459.61</c:v>
                </c:pt>
                <c:pt idx="186">
                  <c:v>467.53</c:v>
                </c:pt>
                <c:pt idx="187">
                  <c:v>483.35</c:v>
                </c:pt>
                <c:pt idx="188">
                  <c:v>495.48</c:v>
                </c:pt>
                <c:pt idx="189">
                  <c:v>507.65</c:v>
                </c:pt>
                <c:pt idx="190">
                  <c:v>514.65</c:v>
                </c:pt>
                <c:pt idx="191">
                  <c:v>516.57000000000005</c:v>
                </c:pt>
                <c:pt idx="192">
                  <c:v>518.73</c:v>
                </c:pt>
                <c:pt idx="193">
                  <c:v>523.91</c:v>
                </c:pt>
                <c:pt idx="194">
                  <c:v>536.39</c:v>
                </c:pt>
                <c:pt idx="195">
                  <c:v>553.12</c:v>
                </c:pt>
                <c:pt idx="196">
                  <c:v>567.39</c:v>
                </c:pt>
                <c:pt idx="197">
                  <c:v>579.34</c:v>
                </c:pt>
                <c:pt idx="198">
                  <c:v>580.76</c:v>
                </c:pt>
                <c:pt idx="199">
                  <c:v>579.19000000000005</c:v>
                </c:pt>
                <c:pt idx="200">
                  <c:v>569.51</c:v>
                </c:pt>
                <c:pt idx="201">
                  <c:v>553.29999999999995</c:v>
                </c:pt>
                <c:pt idx="202">
                  <c:v>535.41999999999996</c:v>
                </c:pt>
                <c:pt idx="203">
                  <c:v>521.04</c:v>
                </c:pt>
                <c:pt idx="204">
                  <c:v>511.69</c:v>
                </c:pt>
                <c:pt idx="205">
                  <c:v>499.06</c:v>
                </c:pt>
                <c:pt idx="206">
                  <c:v>495.27</c:v>
                </c:pt>
                <c:pt idx="207">
                  <c:v>488.42</c:v>
                </c:pt>
                <c:pt idx="208">
                  <c:v>480.49</c:v>
                </c:pt>
                <c:pt idx="209">
                  <c:v>469.53</c:v>
                </c:pt>
                <c:pt idx="210">
                  <c:v>458.04</c:v>
                </c:pt>
                <c:pt idx="211">
                  <c:v>454.45</c:v>
                </c:pt>
                <c:pt idx="212">
                  <c:v>443.32</c:v>
                </c:pt>
                <c:pt idx="213">
                  <c:v>430.58</c:v>
                </c:pt>
                <c:pt idx="214">
                  <c:v>418.2</c:v>
                </c:pt>
                <c:pt idx="215">
                  <c:v>400.63</c:v>
                </c:pt>
                <c:pt idx="216">
                  <c:v>393.34</c:v>
                </c:pt>
                <c:pt idx="217">
                  <c:v>387.93</c:v>
                </c:pt>
                <c:pt idx="218">
                  <c:v>385.91</c:v>
                </c:pt>
                <c:pt idx="219">
                  <c:v>392.01</c:v>
                </c:pt>
                <c:pt idx="220">
                  <c:v>396.55</c:v>
                </c:pt>
                <c:pt idx="221">
                  <c:v>399.95</c:v>
                </c:pt>
                <c:pt idx="222">
                  <c:v>400.68</c:v>
                </c:pt>
                <c:pt idx="223">
                  <c:v>396.81</c:v>
                </c:pt>
                <c:pt idx="224">
                  <c:v>391.31</c:v>
                </c:pt>
                <c:pt idx="225">
                  <c:v>365.91</c:v>
                </c:pt>
                <c:pt idx="226">
                  <c:v>337.79</c:v>
                </c:pt>
                <c:pt idx="227">
                  <c:v>318.31</c:v>
                </c:pt>
                <c:pt idx="228">
                  <c:v>303.22000000000003</c:v>
                </c:pt>
                <c:pt idx="229">
                  <c:v>281.52999999999997</c:v>
                </c:pt>
                <c:pt idx="230">
                  <c:v>260.81</c:v>
                </c:pt>
                <c:pt idx="231">
                  <c:v>242.61</c:v>
                </c:pt>
                <c:pt idx="232">
                  <c:v>227.71</c:v>
                </c:pt>
                <c:pt idx="233">
                  <c:v>216.8</c:v>
                </c:pt>
                <c:pt idx="234">
                  <c:v>209.21</c:v>
                </c:pt>
                <c:pt idx="235">
                  <c:v>196.21</c:v>
                </c:pt>
                <c:pt idx="236">
                  <c:v>186.25</c:v>
                </c:pt>
                <c:pt idx="237">
                  <c:v>174.46</c:v>
                </c:pt>
                <c:pt idx="238">
                  <c:v>160.6</c:v>
                </c:pt>
                <c:pt idx="239">
                  <c:v>148.31</c:v>
                </c:pt>
                <c:pt idx="240">
                  <c:v>132.44</c:v>
                </c:pt>
                <c:pt idx="241">
                  <c:v>117.83</c:v>
                </c:pt>
                <c:pt idx="242">
                  <c:v>97.308000000000007</c:v>
                </c:pt>
                <c:pt idx="243">
                  <c:v>68.662000000000006</c:v>
                </c:pt>
                <c:pt idx="244">
                  <c:v>39.244999999999997</c:v>
                </c:pt>
                <c:pt idx="245">
                  <c:v>2.8963999999999999</c:v>
                </c:pt>
                <c:pt idx="246">
                  <c:v>-29.771000000000001</c:v>
                </c:pt>
                <c:pt idx="247">
                  <c:v>-71.275999999999996</c:v>
                </c:pt>
                <c:pt idx="248">
                  <c:v>-118</c:v>
                </c:pt>
                <c:pt idx="249">
                  <c:v>-167.82</c:v>
                </c:pt>
                <c:pt idx="250">
                  <c:v>-220.11</c:v>
                </c:pt>
                <c:pt idx="251">
                  <c:v>-280.94</c:v>
                </c:pt>
                <c:pt idx="252">
                  <c:v>-346.04</c:v>
                </c:pt>
                <c:pt idx="253">
                  <c:v>-419.79</c:v>
                </c:pt>
                <c:pt idx="254">
                  <c:v>-488.81</c:v>
                </c:pt>
                <c:pt idx="255">
                  <c:v>-563.14</c:v>
                </c:pt>
                <c:pt idx="256">
                  <c:v>-625.07000000000005</c:v>
                </c:pt>
                <c:pt idx="257">
                  <c:v>-695.1</c:v>
                </c:pt>
                <c:pt idx="258">
                  <c:v>-765.69</c:v>
                </c:pt>
                <c:pt idx="259">
                  <c:v>-828.34</c:v>
                </c:pt>
                <c:pt idx="260">
                  <c:v>-881.22</c:v>
                </c:pt>
                <c:pt idx="261">
                  <c:v>-935.53</c:v>
                </c:pt>
                <c:pt idx="262">
                  <c:v>-997.72</c:v>
                </c:pt>
                <c:pt idx="263">
                  <c:v>-1068</c:v>
                </c:pt>
                <c:pt idx="264">
                  <c:v>-1137.4000000000001</c:v>
                </c:pt>
                <c:pt idx="265">
                  <c:v>-1217.0999999999999</c:v>
                </c:pt>
                <c:pt idx="266">
                  <c:v>-1296.0999999999999</c:v>
                </c:pt>
                <c:pt idx="267">
                  <c:v>-1384.4</c:v>
                </c:pt>
                <c:pt idx="268">
                  <c:v>-1481.3</c:v>
                </c:pt>
                <c:pt idx="269">
                  <c:v>-1568.3</c:v>
                </c:pt>
                <c:pt idx="270">
                  <c:v>-1665.8</c:v>
                </c:pt>
                <c:pt idx="271">
                  <c:v>-1753.3</c:v>
                </c:pt>
                <c:pt idx="272">
                  <c:v>-1830.1</c:v>
                </c:pt>
                <c:pt idx="273">
                  <c:v>-1894.3</c:v>
                </c:pt>
                <c:pt idx="274">
                  <c:v>-1949.9</c:v>
                </c:pt>
                <c:pt idx="275">
                  <c:v>-2015.7</c:v>
                </c:pt>
                <c:pt idx="276">
                  <c:v>-2089.3000000000002</c:v>
                </c:pt>
                <c:pt idx="277">
                  <c:v>-2176.1</c:v>
                </c:pt>
                <c:pt idx="278">
                  <c:v>-2280.5</c:v>
                </c:pt>
                <c:pt idx="279">
                  <c:v>-2393.6</c:v>
                </c:pt>
                <c:pt idx="280">
                  <c:v>-2513.1999999999998</c:v>
                </c:pt>
                <c:pt idx="281">
                  <c:v>-2638.3</c:v>
                </c:pt>
                <c:pt idx="282">
                  <c:v>-2751.5</c:v>
                </c:pt>
                <c:pt idx="283">
                  <c:v>-2842.1</c:v>
                </c:pt>
                <c:pt idx="284">
                  <c:v>-2896.9</c:v>
                </c:pt>
                <c:pt idx="285">
                  <c:v>-2936.8</c:v>
                </c:pt>
                <c:pt idx="286">
                  <c:v>-2974.6</c:v>
                </c:pt>
                <c:pt idx="287">
                  <c:v>-3026.1</c:v>
                </c:pt>
                <c:pt idx="288">
                  <c:v>-3094.3</c:v>
                </c:pt>
                <c:pt idx="289">
                  <c:v>-3175.5</c:v>
                </c:pt>
                <c:pt idx="290">
                  <c:v>-3277.8</c:v>
                </c:pt>
                <c:pt idx="291">
                  <c:v>-3405.2</c:v>
                </c:pt>
                <c:pt idx="292">
                  <c:v>-3551.3</c:v>
                </c:pt>
                <c:pt idx="293">
                  <c:v>-3692.2</c:v>
                </c:pt>
                <c:pt idx="294">
                  <c:v>-3813.8</c:v>
                </c:pt>
                <c:pt idx="295">
                  <c:v>-3924.1</c:v>
                </c:pt>
                <c:pt idx="296">
                  <c:v>-4013.4</c:v>
                </c:pt>
                <c:pt idx="297">
                  <c:v>-4089.7</c:v>
                </c:pt>
                <c:pt idx="298">
                  <c:v>-4157.3</c:v>
                </c:pt>
                <c:pt idx="299">
                  <c:v>-4210.5</c:v>
                </c:pt>
                <c:pt idx="300">
                  <c:v>-4276.1000000000004</c:v>
                </c:pt>
                <c:pt idx="301">
                  <c:v>-4353.2</c:v>
                </c:pt>
                <c:pt idx="302">
                  <c:v>-4449.8</c:v>
                </c:pt>
                <c:pt idx="303">
                  <c:v>-4551.1000000000004</c:v>
                </c:pt>
                <c:pt idx="304">
                  <c:v>-4645.8</c:v>
                </c:pt>
                <c:pt idx="305">
                  <c:v>-4748.3</c:v>
                </c:pt>
                <c:pt idx="306">
                  <c:v>-4849.5</c:v>
                </c:pt>
                <c:pt idx="307">
                  <c:v>-4963.2</c:v>
                </c:pt>
                <c:pt idx="308">
                  <c:v>-5078.2</c:v>
                </c:pt>
                <c:pt idx="309">
                  <c:v>-5182.5</c:v>
                </c:pt>
                <c:pt idx="310">
                  <c:v>-5273.6</c:v>
                </c:pt>
                <c:pt idx="311">
                  <c:v>-5333.5</c:v>
                </c:pt>
                <c:pt idx="312">
                  <c:v>-5382.1</c:v>
                </c:pt>
                <c:pt idx="313">
                  <c:v>-5428</c:v>
                </c:pt>
                <c:pt idx="314">
                  <c:v>-5471.6</c:v>
                </c:pt>
                <c:pt idx="315">
                  <c:v>-5522.7</c:v>
                </c:pt>
                <c:pt idx="316">
                  <c:v>-5582.6</c:v>
                </c:pt>
                <c:pt idx="317">
                  <c:v>-5650.5</c:v>
                </c:pt>
                <c:pt idx="318">
                  <c:v>-5721.4</c:v>
                </c:pt>
                <c:pt idx="319">
                  <c:v>-5776.7</c:v>
                </c:pt>
                <c:pt idx="320">
                  <c:v>-5807.4</c:v>
                </c:pt>
                <c:pt idx="321">
                  <c:v>-5808.6</c:v>
                </c:pt>
                <c:pt idx="322">
                  <c:v>-5791.9</c:v>
                </c:pt>
                <c:pt idx="323">
                  <c:v>-5784.6</c:v>
                </c:pt>
                <c:pt idx="324">
                  <c:v>-5799.4</c:v>
                </c:pt>
                <c:pt idx="325">
                  <c:v>-5853.9</c:v>
                </c:pt>
                <c:pt idx="326">
                  <c:v>-5929.8</c:v>
                </c:pt>
                <c:pt idx="327">
                  <c:v>-6027.1</c:v>
                </c:pt>
                <c:pt idx="328">
                  <c:v>-6120.6</c:v>
                </c:pt>
                <c:pt idx="329">
                  <c:v>-6180.4</c:v>
                </c:pt>
                <c:pt idx="330">
                  <c:v>-6217.7</c:v>
                </c:pt>
                <c:pt idx="331">
                  <c:v>-6228.4</c:v>
                </c:pt>
                <c:pt idx="332">
                  <c:v>-6241.9</c:v>
                </c:pt>
                <c:pt idx="333">
                  <c:v>-6272.5</c:v>
                </c:pt>
                <c:pt idx="334">
                  <c:v>-6320</c:v>
                </c:pt>
                <c:pt idx="335">
                  <c:v>-6375</c:v>
                </c:pt>
                <c:pt idx="336">
                  <c:v>-6418.4</c:v>
                </c:pt>
                <c:pt idx="337">
                  <c:v>-6471.6</c:v>
                </c:pt>
                <c:pt idx="338">
                  <c:v>-6543</c:v>
                </c:pt>
                <c:pt idx="339">
                  <c:v>-6619</c:v>
                </c:pt>
                <c:pt idx="340">
                  <c:v>-6692.9</c:v>
                </c:pt>
                <c:pt idx="341">
                  <c:v>-6742.8</c:v>
                </c:pt>
                <c:pt idx="342">
                  <c:v>-6776.7</c:v>
                </c:pt>
                <c:pt idx="343">
                  <c:v>-6793.9</c:v>
                </c:pt>
                <c:pt idx="344">
                  <c:v>-6785.1</c:v>
                </c:pt>
                <c:pt idx="345">
                  <c:v>-6757.6</c:v>
                </c:pt>
                <c:pt idx="346">
                  <c:v>-6741.8</c:v>
                </c:pt>
                <c:pt idx="347">
                  <c:v>-6758.6</c:v>
                </c:pt>
                <c:pt idx="348">
                  <c:v>-6795.6</c:v>
                </c:pt>
                <c:pt idx="349">
                  <c:v>-6852.8</c:v>
                </c:pt>
                <c:pt idx="350">
                  <c:v>-6940.2</c:v>
                </c:pt>
                <c:pt idx="351">
                  <c:v>-7033.8</c:v>
                </c:pt>
                <c:pt idx="352">
                  <c:v>-7113.6</c:v>
                </c:pt>
                <c:pt idx="353">
                  <c:v>-7171.6</c:v>
                </c:pt>
                <c:pt idx="354">
                  <c:v>-7208.7</c:v>
                </c:pt>
                <c:pt idx="355">
                  <c:v>-7233.4</c:v>
                </c:pt>
                <c:pt idx="356">
                  <c:v>-7244.7</c:v>
                </c:pt>
                <c:pt idx="357">
                  <c:v>-7266.1</c:v>
                </c:pt>
                <c:pt idx="358">
                  <c:v>-7305.4</c:v>
                </c:pt>
                <c:pt idx="359">
                  <c:v>-7357.2</c:v>
                </c:pt>
                <c:pt idx="360">
                  <c:v>-7420.7</c:v>
                </c:pt>
                <c:pt idx="361">
                  <c:v>-7479.7</c:v>
                </c:pt>
                <c:pt idx="362">
                  <c:v>-7539.7</c:v>
                </c:pt>
                <c:pt idx="363">
                  <c:v>-7589.5</c:v>
                </c:pt>
                <c:pt idx="364">
                  <c:v>-7623.2</c:v>
                </c:pt>
                <c:pt idx="365">
                  <c:v>-7652.3</c:v>
                </c:pt>
                <c:pt idx="366">
                  <c:v>-7661.3</c:v>
                </c:pt>
                <c:pt idx="367">
                  <c:v>-7667.3</c:v>
                </c:pt>
                <c:pt idx="368">
                  <c:v>-7685.4</c:v>
                </c:pt>
                <c:pt idx="369">
                  <c:v>-7702.7</c:v>
                </c:pt>
                <c:pt idx="370">
                  <c:v>-7725.4</c:v>
                </c:pt>
                <c:pt idx="371">
                  <c:v>-7741.2</c:v>
                </c:pt>
                <c:pt idx="372">
                  <c:v>-7761.6</c:v>
                </c:pt>
                <c:pt idx="373">
                  <c:v>-7798.8</c:v>
                </c:pt>
                <c:pt idx="374">
                  <c:v>-7846.2</c:v>
                </c:pt>
                <c:pt idx="375">
                  <c:v>-7913.5</c:v>
                </c:pt>
                <c:pt idx="376">
                  <c:v>-8016.6</c:v>
                </c:pt>
                <c:pt idx="377">
                  <c:v>-8148.2</c:v>
                </c:pt>
                <c:pt idx="378">
                  <c:v>-8278</c:v>
                </c:pt>
                <c:pt idx="379">
                  <c:v>-8392.6</c:v>
                </c:pt>
                <c:pt idx="380">
                  <c:v>-8483.9</c:v>
                </c:pt>
                <c:pt idx="381">
                  <c:v>-8527.7999999999993</c:v>
                </c:pt>
                <c:pt idx="382">
                  <c:v>-8518.4</c:v>
                </c:pt>
                <c:pt idx="383">
                  <c:v>-8470.6</c:v>
                </c:pt>
                <c:pt idx="384">
                  <c:v>-8413.5</c:v>
                </c:pt>
                <c:pt idx="385">
                  <c:v>-8356.7000000000007</c:v>
                </c:pt>
                <c:pt idx="386">
                  <c:v>-8287.2000000000007</c:v>
                </c:pt>
                <c:pt idx="387">
                  <c:v>-8201.6</c:v>
                </c:pt>
                <c:pt idx="388">
                  <c:v>-8109.8</c:v>
                </c:pt>
                <c:pt idx="389">
                  <c:v>-7997.7</c:v>
                </c:pt>
                <c:pt idx="390">
                  <c:v>-7850.5</c:v>
                </c:pt>
                <c:pt idx="391">
                  <c:v>-7660.2</c:v>
                </c:pt>
                <c:pt idx="392">
                  <c:v>-7436.6</c:v>
                </c:pt>
                <c:pt idx="393">
                  <c:v>-7179.5</c:v>
                </c:pt>
                <c:pt idx="394">
                  <c:v>-6893.7</c:v>
                </c:pt>
                <c:pt idx="395">
                  <c:v>-6587.1</c:v>
                </c:pt>
                <c:pt idx="396">
                  <c:v>-6238.8</c:v>
                </c:pt>
                <c:pt idx="397">
                  <c:v>-5855.5</c:v>
                </c:pt>
                <c:pt idx="398">
                  <c:v>-5437.4</c:v>
                </c:pt>
                <c:pt idx="399">
                  <c:v>-4999.1000000000004</c:v>
                </c:pt>
                <c:pt idx="400">
                  <c:v>-4578.3</c:v>
                </c:pt>
                <c:pt idx="401">
                  <c:v>-4193.3</c:v>
                </c:pt>
                <c:pt idx="402">
                  <c:v>-3846.5</c:v>
                </c:pt>
                <c:pt idx="403">
                  <c:v>-3509.1</c:v>
                </c:pt>
                <c:pt idx="404">
                  <c:v>-3167.2</c:v>
                </c:pt>
                <c:pt idx="405">
                  <c:v>-2832.2</c:v>
                </c:pt>
                <c:pt idx="406">
                  <c:v>-2500.4</c:v>
                </c:pt>
                <c:pt idx="407">
                  <c:v>-2186.6999999999998</c:v>
                </c:pt>
                <c:pt idx="408">
                  <c:v>-1879.9</c:v>
                </c:pt>
                <c:pt idx="409">
                  <c:v>-1584.2</c:v>
                </c:pt>
                <c:pt idx="410">
                  <c:v>-1323.6</c:v>
                </c:pt>
                <c:pt idx="411">
                  <c:v>-1097.7</c:v>
                </c:pt>
                <c:pt idx="412">
                  <c:v>-914.97</c:v>
                </c:pt>
                <c:pt idx="413">
                  <c:v>-754.17</c:v>
                </c:pt>
                <c:pt idx="414">
                  <c:v>-613.95000000000005</c:v>
                </c:pt>
                <c:pt idx="415">
                  <c:v>-494.97</c:v>
                </c:pt>
                <c:pt idx="416">
                  <c:v>-384.82</c:v>
                </c:pt>
                <c:pt idx="417">
                  <c:v>-290.57</c:v>
                </c:pt>
                <c:pt idx="418">
                  <c:v>-214.02</c:v>
                </c:pt>
                <c:pt idx="419">
                  <c:v>-138.71</c:v>
                </c:pt>
                <c:pt idx="420">
                  <c:v>-72.215000000000003</c:v>
                </c:pt>
                <c:pt idx="421">
                  <c:v>-12.616</c:v>
                </c:pt>
                <c:pt idx="422">
                  <c:v>39.756</c:v>
                </c:pt>
                <c:pt idx="423">
                  <c:v>97.564999999999998</c:v>
                </c:pt>
                <c:pt idx="424">
                  <c:v>157.07</c:v>
                </c:pt>
                <c:pt idx="425">
                  <c:v>217.6</c:v>
                </c:pt>
                <c:pt idx="426">
                  <c:v>272.39999999999998</c:v>
                </c:pt>
                <c:pt idx="427">
                  <c:v>333.95</c:v>
                </c:pt>
                <c:pt idx="428">
                  <c:v>397.34</c:v>
                </c:pt>
                <c:pt idx="429">
                  <c:v>468.07</c:v>
                </c:pt>
                <c:pt idx="430">
                  <c:v>532.53</c:v>
                </c:pt>
                <c:pt idx="431">
                  <c:v>588.74</c:v>
                </c:pt>
                <c:pt idx="432">
                  <c:v>642.42999999999995</c:v>
                </c:pt>
                <c:pt idx="433">
                  <c:v>695.95</c:v>
                </c:pt>
                <c:pt idx="434">
                  <c:v>753.6</c:v>
                </c:pt>
                <c:pt idx="435">
                  <c:v>800.46</c:v>
                </c:pt>
                <c:pt idx="436">
                  <c:v>858.28</c:v>
                </c:pt>
                <c:pt idx="437">
                  <c:v>925.23</c:v>
                </c:pt>
                <c:pt idx="438">
                  <c:v>995.38</c:v>
                </c:pt>
                <c:pt idx="439">
                  <c:v>1073.4000000000001</c:v>
                </c:pt>
                <c:pt idx="440">
                  <c:v>1139.9000000000001</c:v>
                </c:pt>
                <c:pt idx="441">
                  <c:v>1210.2</c:v>
                </c:pt>
                <c:pt idx="442">
                  <c:v>1279.3</c:v>
                </c:pt>
                <c:pt idx="443">
                  <c:v>1341.1</c:v>
                </c:pt>
                <c:pt idx="444">
                  <c:v>1413</c:v>
                </c:pt>
                <c:pt idx="445">
                  <c:v>1488.1</c:v>
                </c:pt>
                <c:pt idx="446">
                  <c:v>1564.5</c:v>
                </c:pt>
                <c:pt idx="447">
                  <c:v>1643.6</c:v>
                </c:pt>
                <c:pt idx="448">
                  <c:v>1724.5</c:v>
                </c:pt>
                <c:pt idx="449">
                  <c:v>1814.8</c:v>
                </c:pt>
                <c:pt idx="450">
                  <c:v>1903.6</c:v>
                </c:pt>
                <c:pt idx="451">
                  <c:v>2005.8</c:v>
                </c:pt>
                <c:pt idx="452">
                  <c:v>2102.6</c:v>
                </c:pt>
                <c:pt idx="453">
                  <c:v>2198.5</c:v>
                </c:pt>
                <c:pt idx="454">
                  <c:v>2300.6999999999998</c:v>
                </c:pt>
                <c:pt idx="455">
                  <c:v>2404.4</c:v>
                </c:pt>
                <c:pt idx="456">
                  <c:v>2523.6999999999998</c:v>
                </c:pt>
                <c:pt idx="457">
                  <c:v>2663.1</c:v>
                </c:pt>
                <c:pt idx="458">
                  <c:v>2800.3</c:v>
                </c:pt>
                <c:pt idx="459">
                  <c:v>2917.6</c:v>
                </c:pt>
                <c:pt idx="460">
                  <c:v>3015.5</c:v>
                </c:pt>
                <c:pt idx="461">
                  <c:v>3098.2</c:v>
                </c:pt>
                <c:pt idx="462">
                  <c:v>3153.9</c:v>
                </c:pt>
                <c:pt idx="463">
                  <c:v>3216.8</c:v>
                </c:pt>
                <c:pt idx="464">
                  <c:v>3299.7</c:v>
                </c:pt>
                <c:pt idx="465">
                  <c:v>3387.7</c:v>
                </c:pt>
                <c:pt idx="466">
                  <c:v>3477.6</c:v>
                </c:pt>
                <c:pt idx="467">
                  <c:v>3579.1</c:v>
                </c:pt>
                <c:pt idx="468">
                  <c:v>3703.6</c:v>
                </c:pt>
                <c:pt idx="469">
                  <c:v>3839.4</c:v>
                </c:pt>
                <c:pt idx="470">
                  <c:v>3943.6</c:v>
                </c:pt>
                <c:pt idx="471">
                  <c:v>4021.4</c:v>
                </c:pt>
                <c:pt idx="472">
                  <c:v>4077.3</c:v>
                </c:pt>
                <c:pt idx="473">
                  <c:v>4117.3</c:v>
                </c:pt>
                <c:pt idx="474">
                  <c:v>4162.3</c:v>
                </c:pt>
                <c:pt idx="475">
                  <c:v>4228.5</c:v>
                </c:pt>
                <c:pt idx="476">
                  <c:v>4317.2</c:v>
                </c:pt>
                <c:pt idx="477">
                  <c:v>4405.1000000000004</c:v>
                </c:pt>
                <c:pt idx="478">
                  <c:v>4492.3</c:v>
                </c:pt>
                <c:pt idx="479">
                  <c:v>4572.5</c:v>
                </c:pt>
                <c:pt idx="480">
                  <c:v>4637.7</c:v>
                </c:pt>
                <c:pt idx="481">
                  <c:v>4698.2</c:v>
                </c:pt>
                <c:pt idx="482">
                  <c:v>4729.5</c:v>
                </c:pt>
                <c:pt idx="483">
                  <c:v>4740.1000000000004</c:v>
                </c:pt>
                <c:pt idx="484">
                  <c:v>4752.2</c:v>
                </c:pt>
                <c:pt idx="485">
                  <c:v>4758.3</c:v>
                </c:pt>
                <c:pt idx="486">
                  <c:v>4785.7</c:v>
                </c:pt>
                <c:pt idx="487">
                  <c:v>4822.7</c:v>
                </c:pt>
                <c:pt idx="488">
                  <c:v>4880.5</c:v>
                </c:pt>
                <c:pt idx="489">
                  <c:v>4945.1000000000004</c:v>
                </c:pt>
                <c:pt idx="490">
                  <c:v>5018.3</c:v>
                </c:pt>
                <c:pt idx="491">
                  <c:v>5098.5</c:v>
                </c:pt>
                <c:pt idx="492">
                  <c:v>5171.6000000000004</c:v>
                </c:pt>
                <c:pt idx="493">
                  <c:v>5247.8</c:v>
                </c:pt>
                <c:pt idx="494">
                  <c:v>5319</c:v>
                </c:pt>
                <c:pt idx="495">
                  <c:v>5370.5</c:v>
                </c:pt>
                <c:pt idx="496">
                  <c:v>5388.2</c:v>
                </c:pt>
                <c:pt idx="497">
                  <c:v>5370.7</c:v>
                </c:pt>
                <c:pt idx="498">
                  <c:v>5362</c:v>
                </c:pt>
                <c:pt idx="499">
                  <c:v>5377.4</c:v>
                </c:pt>
                <c:pt idx="500">
                  <c:v>5396</c:v>
                </c:pt>
                <c:pt idx="501">
                  <c:v>5414.1</c:v>
                </c:pt>
                <c:pt idx="502">
                  <c:v>5453.7</c:v>
                </c:pt>
                <c:pt idx="503">
                  <c:v>5503.9</c:v>
                </c:pt>
                <c:pt idx="504">
                  <c:v>5549.7</c:v>
                </c:pt>
                <c:pt idx="505">
                  <c:v>5586</c:v>
                </c:pt>
                <c:pt idx="506">
                  <c:v>5621.4</c:v>
                </c:pt>
                <c:pt idx="507">
                  <c:v>5644.5</c:v>
                </c:pt>
                <c:pt idx="508">
                  <c:v>5651.6</c:v>
                </c:pt>
                <c:pt idx="509">
                  <c:v>5636.8</c:v>
                </c:pt>
                <c:pt idx="510">
                  <c:v>5603.2</c:v>
                </c:pt>
                <c:pt idx="511">
                  <c:v>5581.5</c:v>
                </c:pt>
                <c:pt idx="512">
                  <c:v>5572.5</c:v>
                </c:pt>
                <c:pt idx="513">
                  <c:v>5573.1</c:v>
                </c:pt>
                <c:pt idx="514">
                  <c:v>5567.8</c:v>
                </c:pt>
                <c:pt idx="515">
                  <c:v>5543.4</c:v>
                </c:pt>
                <c:pt idx="516">
                  <c:v>5505.8</c:v>
                </c:pt>
                <c:pt idx="517">
                  <c:v>5462.4</c:v>
                </c:pt>
                <c:pt idx="518">
                  <c:v>5429.7</c:v>
                </c:pt>
                <c:pt idx="519">
                  <c:v>5417.7</c:v>
                </c:pt>
                <c:pt idx="520">
                  <c:v>5440</c:v>
                </c:pt>
                <c:pt idx="521">
                  <c:v>5507.4</c:v>
                </c:pt>
                <c:pt idx="522">
                  <c:v>5582.3</c:v>
                </c:pt>
                <c:pt idx="523">
                  <c:v>5639.7</c:v>
                </c:pt>
                <c:pt idx="524">
                  <c:v>5656.4</c:v>
                </c:pt>
                <c:pt idx="525">
                  <c:v>5650.2</c:v>
                </c:pt>
                <c:pt idx="526">
                  <c:v>5626.9</c:v>
                </c:pt>
                <c:pt idx="527">
                  <c:v>5587.9</c:v>
                </c:pt>
                <c:pt idx="528">
                  <c:v>5540.2</c:v>
                </c:pt>
                <c:pt idx="529">
                  <c:v>5497.6</c:v>
                </c:pt>
                <c:pt idx="530">
                  <c:v>5497.5</c:v>
                </c:pt>
                <c:pt idx="531">
                  <c:v>5531</c:v>
                </c:pt>
                <c:pt idx="532">
                  <c:v>5569.2</c:v>
                </c:pt>
                <c:pt idx="533">
                  <c:v>5607.2</c:v>
                </c:pt>
                <c:pt idx="534">
                  <c:v>5634.1</c:v>
                </c:pt>
                <c:pt idx="535">
                  <c:v>5636.8</c:v>
                </c:pt>
                <c:pt idx="536">
                  <c:v>5624.7</c:v>
                </c:pt>
                <c:pt idx="537">
                  <c:v>5603.7</c:v>
                </c:pt>
                <c:pt idx="538">
                  <c:v>5577.3</c:v>
                </c:pt>
                <c:pt idx="539">
                  <c:v>5538.3</c:v>
                </c:pt>
                <c:pt idx="540">
                  <c:v>5504</c:v>
                </c:pt>
                <c:pt idx="541">
                  <c:v>5534.1</c:v>
                </c:pt>
                <c:pt idx="542">
                  <c:v>5636.4</c:v>
                </c:pt>
                <c:pt idx="543">
                  <c:v>5736</c:v>
                </c:pt>
                <c:pt idx="544">
                  <c:v>5810.6</c:v>
                </c:pt>
                <c:pt idx="545">
                  <c:v>5850.5</c:v>
                </c:pt>
                <c:pt idx="546">
                  <c:v>5886.3</c:v>
                </c:pt>
                <c:pt idx="547">
                  <c:v>5907.5</c:v>
                </c:pt>
                <c:pt idx="548">
                  <c:v>5912.1</c:v>
                </c:pt>
                <c:pt idx="549">
                  <c:v>5883.7</c:v>
                </c:pt>
                <c:pt idx="550">
                  <c:v>5820.2</c:v>
                </c:pt>
                <c:pt idx="551">
                  <c:v>5750.7</c:v>
                </c:pt>
                <c:pt idx="552">
                  <c:v>5683.8</c:v>
                </c:pt>
                <c:pt idx="553">
                  <c:v>5664.9</c:v>
                </c:pt>
                <c:pt idx="554">
                  <c:v>5694.7</c:v>
                </c:pt>
                <c:pt idx="555">
                  <c:v>5742.5</c:v>
                </c:pt>
                <c:pt idx="556">
                  <c:v>5775.8</c:v>
                </c:pt>
                <c:pt idx="557">
                  <c:v>5782.1</c:v>
                </c:pt>
                <c:pt idx="558">
                  <c:v>5758.6</c:v>
                </c:pt>
                <c:pt idx="559">
                  <c:v>5710.2</c:v>
                </c:pt>
                <c:pt idx="560">
                  <c:v>5647</c:v>
                </c:pt>
                <c:pt idx="561">
                  <c:v>5615.1</c:v>
                </c:pt>
                <c:pt idx="562">
                  <c:v>5671.8</c:v>
                </c:pt>
                <c:pt idx="563">
                  <c:v>5758.3</c:v>
                </c:pt>
                <c:pt idx="564">
                  <c:v>5831.6</c:v>
                </c:pt>
                <c:pt idx="565">
                  <c:v>5864.9</c:v>
                </c:pt>
                <c:pt idx="566">
                  <c:v>5859</c:v>
                </c:pt>
                <c:pt idx="567">
                  <c:v>5803.9</c:v>
                </c:pt>
                <c:pt idx="568">
                  <c:v>5728.5</c:v>
                </c:pt>
                <c:pt idx="569">
                  <c:v>5669.8</c:v>
                </c:pt>
                <c:pt idx="570">
                  <c:v>5667.5</c:v>
                </c:pt>
                <c:pt idx="571">
                  <c:v>5687.9</c:v>
                </c:pt>
                <c:pt idx="572">
                  <c:v>5694.4</c:v>
                </c:pt>
                <c:pt idx="573">
                  <c:v>5683.8</c:v>
                </c:pt>
                <c:pt idx="574">
                  <c:v>5658.3</c:v>
                </c:pt>
                <c:pt idx="575">
                  <c:v>5607.6</c:v>
                </c:pt>
                <c:pt idx="576">
                  <c:v>5545.2</c:v>
                </c:pt>
                <c:pt idx="577">
                  <c:v>5492.1</c:v>
                </c:pt>
                <c:pt idx="578">
                  <c:v>5462.2</c:v>
                </c:pt>
                <c:pt idx="579">
                  <c:v>5465.5</c:v>
                </c:pt>
                <c:pt idx="580">
                  <c:v>5479.1</c:v>
                </c:pt>
                <c:pt idx="581">
                  <c:v>5490.9</c:v>
                </c:pt>
                <c:pt idx="582">
                  <c:v>5479.1</c:v>
                </c:pt>
                <c:pt idx="583">
                  <c:v>5454.3</c:v>
                </c:pt>
                <c:pt idx="584">
                  <c:v>5424</c:v>
                </c:pt>
                <c:pt idx="585">
                  <c:v>5372.5</c:v>
                </c:pt>
                <c:pt idx="586">
                  <c:v>5309.6</c:v>
                </c:pt>
                <c:pt idx="587">
                  <c:v>5251.6</c:v>
                </c:pt>
                <c:pt idx="588">
                  <c:v>5216</c:v>
                </c:pt>
                <c:pt idx="589">
                  <c:v>5230.1000000000004</c:v>
                </c:pt>
                <c:pt idx="590">
                  <c:v>5288.5</c:v>
                </c:pt>
                <c:pt idx="591">
                  <c:v>5358.6</c:v>
                </c:pt>
                <c:pt idx="592">
                  <c:v>5383.3</c:v>
                </c:pt>
                <c:pt idx="593">
                  <c:v>5357.4</c:v>
                </c:pt>
                <c:pt idx="594">
                  <c:v>5298</c:v>
                </c:pt>
                <c:pt idx="595">
                  <c:v>5213.8999999999996</c:v>
                </c:pt>
                <c:pt idx="596">
                  <c:v>5131.2</c:v>
                </c:pt>
                <c:pt idx="597">
                  <c:v>5064.1000000000004</c:v>
                </c:pt>
                <c:pt idx="598">
                  <c:v>5016.6000000000004</c:v>
                </c:pt>
                <c:pt idx="599">
                  <c:v>4968.6000000000004</c:v>
                </c:pt>
                <c:pt idx="600">
                  <c:v>4896.3999999999996</c:v>
                </c:pt>
                <c:pt idx="601">
                  <c:v>4798.3</c:v>
                </c:pt>
                <c:pt idx="602">
                  <c:v>4660.6000000000004</c:v>
                </c:pt>
                <c:pt idx="603">
                  <c:v>4487.3</c:v>
                </c:pt>
                <c:pt idx="604">
                  <c:v>4277.7</c:v>
                </c:pt>
                <c:pt idx="605">
                  <c:v>4019.8</c:v>
                </c:pt>
                <c:pt idx="606">
                  <c:v>3744.8</c:v>
                </c:pt>
                <c:pt idx="607">
                  <c:v>3452.7</c:v>
                </c:pt>
                <c:pt idx="608">
                  <c:v>3149.2</c:v>
                </c:pt>
                <c:pt idx="609">
                  <c:v>2864.9</c:v>
                </c:pt>
                <c:pt idx="610">
                  <c:v>2626</c:v>
                </c:pt>
                <c:pt idx="611">
                  <c:v>2415.3000000000002</c:v>
                </c:pt>
                <c:pt idx="612">
                  <c:v>2218.3000000000002</c:v>
                </c:pt>
                <c:pt idx="613">
                  <c:v>2031.3</c:v>
                </c:pt>
                <c:pt idx="614">
                  <c:v>1854.3</c:v>
                </c:pt>
                <c:pt idx="615">
                  <c:v>1681.7</c:v>
                </c:pt>
                <c:pt idx="616">
                  <c:v>1520.6</c:v>
                </c:pt>
                <c:pt idx="617">
                  <c:v>1369.5</c:v>
                </c:pt>
                <c:pt idx="618">
                  <c:v>1234.5999999999999</c:v>
                </c:pt>
                <c:pt idx="619">
                  <c:v>1120.3</c:v>
                </c:pt>
                <c:pt idx="620">
                  <c:v>1016.1</c:v>
                </c:pt>
                <c:pt idx="621">
                  <c:v>926.88</c:v>
                </c:pt>
                <c:pt idx="622">
                  <c:v>849.47</c:v>
                </c:pt>
                <c:pt idx="623">
                  <c:v>778.57</c:v>
                </c:pt>
                <c:pt idx="624">
                  <c:v>707.41</c:v>
                </c:pt>
                <c:pt idx="625">
                  <c:v>625.79999999999995</c:v>
                </c:pt>
                <c:pt idx="626">
                  <c:v>541.89</c:v>
                </c:pt>
                <c:pt idx="627">
                  <c:v>454.59</c:v>
                </c:pt>
                <c:pt idx="628">
                  <c:v>370.73</c:v>
                </c:pt>
                <c:pt idx="629">
                  <c:v>297</c:v>
                </c:pt>
                <c:pt idx="630">
                  <c:v>223.41</c:v>
                </c:pt>
                <c:pt idx="631">
                  <c:v>159.57</c:v>
                </c:pt>
                <c:pt idx="632">
                  <c:v>93.108999999999995</c:v>
                </c:pt>
                <c:pt idx="633">
                  <c:v>31.984000000000002</c:v>
                </c:pt>
                <c:pt idx="634">
                  <c:v>-27.215</c:v>
                </c:pt>
                <c:pt idx="635">
                  <c:v>-94.376999999999995</c:v>
                </c:pt>
                <c:pt idx="636">
                  <c:v>-165.58</c:v>
                </c:pt>
                <c:pt idx="637">
                  <c:v>-249.77</c:v>
                </c:pt>
                <c:pt idx="638">
                  <c:v>-338.36</c:v>
                </c:pt>
                <c:pt idx="639">
                  <c:v>-422.18</c:v>
                </c:pt>
                <c:pt idx="640">
                  <c:v>-511.21</c:v>
                </c:pt>
                <c:pt idx="641">
                  <c:v>-603.79999999999995</c:v>
                </c:pt>
                <c:pt idx="642">
                  <c:v>-698.95</c:v>
                </c:pt>
                <c:pt idx="643">
                  <c:v>-795.42</c:v>
                </c:pt>
                <c:pt idx="644">
                  <c:v>-891.26</c:v>
                </c:pt>
                <c:pt idx="645">
                  <c:v>-991.73</c:v>
                </c:pt>
                <c:pt idx="646">
                  <c:v>-1094.7</c:v>
                </c:pt>
                <c:pt idx="647">
                  <c:v>-1208.5</c:v>
                </c:pt>
                <c:pt idx="648">
                  <c:v>-1323.2</c:v>
                </c:pt>
                <c:pt idx="649">
                  <c:v>-1432.7</c:v>
                </c:pt>
                <c:pt idx="650">
                  <c:v>-1543</c:v>
                </c:pt>
                <c:pt idx="651">
                  <c:v>-1644.5</c:v>
                </c:pt>
                <c:pt idx="652">
                  <c:v>-1754.6</c:v>
                </c:pt>
                <c:pt idx="653">
                  <c:v>-1854.8</c:v>
                </c:pt>
                <c:pt idx="654">
                  <c:v>-1946.7</c:v>
                </c:pt>
                <c:pt idx="655">
                  <c:v>-2033.7</c:v>
                </c:pt>
                <c:pt idx="656">
                  <c:v>-2110.9</c:v>
                </c:pt>
                <c:pt idx="657">
                  <c:v>-2194.3000000000002</c:v>
                </c:pt>
                <c:pt idx="658">
                  <c:v>-2281</c:v>
                </c:pt>
                <c:pt idx="659">
                  <c:v>-2388.8000000000002</c:v>
                </c:pt>
                <c:pt idx="660">
                  <c:v>-2519.9</c:v>
                </c:pt>
                <c:pt idx="661">
                  <c:v>-2654.5</c:v>
                </c:pt>
                <c:pt idx="662">
                  <c:v>-2788.9</c:v>
                </c:pt>
                <c:pt idx="663">
                  <c:v>-2907.3</c:v>
                </c:pt>
                <c:pt idx="664">
                  <c:v>-3020.6</c:v>
                </c:pt>
                <c:pt idx="665">
                  <c:v>-3124.6</c:v>
                </c:pt>
                <c:pt idx="666">
                  <c:v>-3211.8</c:v>
                </c:pt>
                <c:pt idx="667">
                  <c:v>-3291.6</c:v>
                </c:pt>
                <c:pt idx="668">
                  <c:v>-3382.2</c:v>
                </c:pt>
                <c:pt idx="669">
                  <c:v>-3493.8</c:v>
                </c:pt>
                <c:pt idx="670">
                  <c:v>-3623.9</c:v>
                </c:pt>
                <c:pt idx="671">
                  <c:v>-3756.1</c:v>
                </c:pt>
                <c:pt idx="672">
                  <c:v>-3889.7</c:v>
                </c:pt>
                <c:pt idx="673">
                  <c:v>-4015.7</c:v>
                </c:pt>
                <c:pt idx="674">
                  <c:v>-4124.1000000000004</c:v>
                </c:pt>
                <c:pt idx="675">
                  <c:v>-4219.6000000000004</c:v>
                </c:pt>
                <c:pt idx="676">
                  <c:v>-4303.2</c:v>
                </c:pt>
                <c:pt idx="677">
                  <c:v>-4389.2</c:v>
                </c:pt>
                <c:pt idx="678">
                  <c:v>-4479.1000000000004</c:v>
                </c:pt>
                <c:pt idx="679">
                  <c:v>-4588.5</c:v>
                </c:pt>
                <c:pt idx="680">
                  <c:v>-4722.7</c:v>
                </c:pt>
                <c:pt idx="681">
                  <c:v>-4863.6000000000004</c:v>
                </c:pt>
                <c:pt idx="682">
                  <c:v>-5004.8</c:v>
                </c:pt>
                <c:pt idx="683">
                  <c:v>-5144</c:v>
                </c:pt>
                <c:pt idx="684">
                  <c:v>-5256.7</c:v>
                </c:pt>
                <c:pt idx="685">
                  <c:v>-5341.3</c:v>
                </c:pt>
                <c:pt idx="686">
                  <c:v>-5390.8</c:v>
                </c:pt>
                <c:pt idx="687">
                  <c:v>-5426.4</c:v>
                </c:pt>
                <c:pt idx="688">
                  <c:v>-5465.9</c:v>
                </c:pt>
                <c:pt idx="689">
                  <c:v>-5524.2</c:v>
                </c:pt>
                <c:pt idx="690">
                  <c:v>-5604.5</c:v>
                </c:pt>
                <c:pt idx="691">
                  <c:v>-5706</c:v>
                </c:pt>
                <c:pt idx="692">
                  <c:v>-5833.5</c:v>
                </c:pt>
                <c:pt idx="693">
                  <c:v>-5950.9</c:v>
                </c:pt>
                <c:pt idx="694">
                  <c:v>-6038.1</c:v>
                </c:pt>
                <c:pt idx="695">
                  <c:v>-6107.6</c:v>
                </c:pt>
                <c:pt idx="696">
                  <c:v>-6153.7</c:v>
                </c:pt>
                <c:pt idx="697">
                  <c:v>-6196.3</c:v>
                </c:pt>
                <c:pt idx="698">
                  <c:v>-6240</c:v>
                </c:pt>
                <c:pt idx="699">
                  <c:v>-6290.9</c:v>
                </c:pt>
                <c:pt idx="700">
                  <c:v>-6340.9</c:v>
                </c:pt>
                <c:pt idx="701">
                  <c:v>-6401.1</c:v>
                </c:pt>
                <c:pt idx="702">
                  <c:v>-6479.3</c:v>
                </c:pt>
                <c:pt idx="703">
                  <c:v>-6567.5</c:v>
                </c:pt>
                <c:pt idx="704">
                  <c:v>-6657.7</c:v>
                </c:pt>
                <c:pt idx="705">
                  <c:v>-6740.6</c:v>
                </c:pt>
                <c:pt idx="706">
                  <c:v>-6813.7</c:v>
                </c:pt>
                <c:pt idx="707">
                  <c:v>-6892.2</c:v>
                </c:pt>
                <c:pt idx="708">
                  <c:v>-6964.9</c:v>
                </c:pt>
                <c:pt idx="709">
                  <c:v>-7031.7</c:v>
                </c:pt>
                <c:pt idx="710">
                  <c:v>-7099.7</c:v>
                </c:pt>
                <c:pt idx="711">
                  <c:v>-7156.5</c:v>
                </c:pt>
                <c:pt idx="712">
                  <c:v>-7199</c:v>
                </c:pt>
                <c:pt idx="713">
                  <c:v>-7215.3</c:v>
                </c:pt>
                <c:pt idx="714">
                  <c:v>-7215.6</c:v>
                </c:pt>
                <c:pt idx="715">
                  <c:v>-7224.7</c:v>
                </c:pt>
                <c:pt idx="716">
                  <c:v>-7246</c:v>
                </c:pt>
                <c:pt idx="717">
                  <c:v>-7303.9</c:v>
                </c:pt>
                <c:pt idx="718">
                  <c:v>-7408.3</c:v>
                </c:pt>
                <c:pt idx="719">
                  <c:v>-7552.8</c:v>
                </c:pt>
                <c:pt idx="720">
                  <c:v>-7701.7</c:v>
                </c:pt>
                <c:pt idx="721">
                  <c:v>-7815.2</c:v>
                </c:pt>
                <c:pt idx="722">
                  <c:v>-7874.1</c:v>
                </c:pt>
                <c:pt idx="723">
                  <c:v>-7887.1</c:v>
                </c:pt>
                <c:pt idx="724">
                  <c:v>-7866.2</c:v>
                </c:pt>
                <c:pt idx="725">
                  <c:v>-7822.7</c:v>
                </c:pt>
                <c:pt idx="726">
                  <c:v>-7763.1</c:v>
                </c:pt>
                <c:pt idx="727">
                  <c:v>-7716.4</c:v>
                </c:pt>
                <c:pt idx="728">
                  <c:v>-7701.4</c:v>
                </c:pt>
                <c:pt idx="729">
                  <c:v>-7719.4</c:v>
                </c:pt>
                <c:pt idx="730">
                  <c:v>-7783.3</c:v>
                </c:pt>
                <c:pt idx="731">
                  <c:v>-7873.4</c:v>
                </c:pt>
                <c:pt idx="732">
                  <c:v>-7964.4</c:v>
                </c:pt>
                <c:pt idx="733">
                  <c:v>-8016.5</c:v>
                </c:pt>
                <c:pt idx="734">
                  <c:v>-8048</c:v>
                </c:pt>
                <c:pt idx="735">
                  <c:v>-8053.6</c:v>
                </c:pt>
                <c:pt idx="736">
                  <c:v>-8029.7</c:v>
                </c:pt>
                <c:pt idx="737">
                  <c:v>-7981.5</c:v>
                </c:pt>
                <c:pt idx="738">
                  <c:v>-7937.4</c:v>
                </c:pt>
                <c:pt idx="739">
                  <c:v>-7910.3</c:v>
                </c:pt>
                <c:pt idx="740">
                  <c:v>-7907</c:v>
                </c:pt>
                <c:pt idx="741">
                  <c:v>-7899.1</c:v>
                </c:pt>
                <c:pt idx="742">
                  <c:v>-7870.2</c:v>
                </c:pt>
                <c:pt idx="743">
                  <c:v>-7844.1</c:v>
                </c:pt>
                <c:pt idx="744">
                  <c:v>-7845.8</c:v>
                </c:pt>
                <c:pt idx="745">
                  <c:v>-7868.9</c:v>
                </c:pt>
                <c:pt idx="746">
                  <c:v>-7886.2</c:v>
                </c:pt>
                <c:pt idx="747">
                  <c:v>-7892.6</c:v>
                </c:pt>
                <c:pt idx="748">
                  <c:v>-7870.5</c:v>
                </c:pt>
                <c:pt idx="749">
                  <c:v>-7814.7</c:v>
                </c:pt>
                <c:pt idx="750">
                  <c:v>-7732.1</c:v>
                </c:pt>
                <c:pt idx="751">
                  <c:v>-7617.5</c:v>
                </c:pt>
                <c:pt idx="752">
                  <c:v>-7485.4</c:v>
                </c:pt>
                <c:pt idx="753">
                  <c:v>-7341.4</c:v>
                </c:pt>
                <c:pt idx="754">
                  <c:v>-7179.4</c:v>
                </c:pt>
                <c:pt idx="755">
                  <c:v>-6991.3</c:v>
                </c:pt>
                <c:pt idx="756">
                  <c:v>-6770.9</c:v>
                </c:pt>
                <c:pt idx="757">
                  <c:v>-6513.1</c:v>
                </c:pt>
                <c:pt idx="758">
                  <c:v>-6205.8</c:v>
                </c:pt>
                <c:pt idx="759">
                  <c:v>-5842.5</c:v>
                </c:pt>
                <c:pt idx="760">
                  <c:v>-5432.6</c:v>
                </c:pt>
                <c:pt idx="761">
                  <c:v>-4982.3999999999996</c:v>
                </c:pt>
                <c:pt idx="762">
                  <c:v>-4537.7</c:v>
                </c:pt>
                <c:pt idx="763">
                  <c:v>-4102.3999999999996</c:v>
                </c:pt>
                <c:pt idx="764">
                  <c:v>-3673.7</c:v>
                </c:pt>
                <c:pt idx="765">
                  <c:v>-3249.9</c:v>
                </c:pt>
                <c:pt idx="766">
                  <c:v>-2835.7</c:v>
                </c:pt>
                <c:pt idx="767">
                  <c:v>-2449.9</c:v>
                </c:pt>
                <c:pt idx="768">
                  <c:v>-2090</c:v>
                </c:pt>
                <c:pt idx="769">
                  <c:v>-1753.9</c:v>
                </c:pt>
                <c:pt idx="770">
                  <c:v>-1444</c:v>
                </c:pt>
                <c:pt idx="771">
                  <c:v>-1157.5999999999999</c:v>
                </c:pt>
                <c:pt idx="772">
                  <c:v>-924.13</c:v>
                </c:pt>
                <c:pt idx="773">
                  <c:v>-741.56</c:v>
                </c:pt>
                <c:pt idx="774">
                  <c:v>-596.08000000000004</c:v>
                </c:pt>
                <c:pt idx="775">
                  <c:v>-471.52</c:v>
                </c:pt>
                <c:pt idx="776">
                  <c:v>-352.47</c:v>
                </c:pt>
                <c:pt idx="777">
                  <c:v>-250.37</c:v>
                </c:pt>
                <c:pt idx="778">
                  <c:v>-152.87</c:v>
                </c:pt>
                <c:pt idx="779">
                  <c:v>-70.754000000000005</c:v>
                </c:pt>
                <c:pt idx="780">
                  <c:v>4.5152999999999999</c:v>
                </c:pt>
                <c:pt idx="781">
                  <c:v>86.962000000000003</c:v>
                </c:pt>
                <c:pt idx="782">
                  <c:v>159.61000000000001</c:v>
                </c:pt>
                <c:pt idx="783">
                  <c:v>217.52</c:v>
                </c:pt>
                <c:pt idx="784">
                  <c:v>273.55</c:v>
                </c:pt>
                <c:pt idx="785">
                  <c:v>330.24</c:v>
                </c:pt>
                <c:pt idx="786">
                  <c:v>384.77</c:v>
                </c:pt>
                <c:pt idx="787">
                  <c:v>431.79</c:v>
                </c:pt>
                <c:pt idx="788">
                  <c:v>487.49</c:v>
                </c:pt>
                <c:pt idx="789">
                  <c:v>544.45000000000005</c:v>
                </c:pt>
                <c:pt idx="790">
                  <c:v>598.54999999999995</c:v>
                </c:pt>
                <c:pt idx="791">
                  <c:v>663.75</c:v>
                </c:pt>
                <c:pt idx="792">
                  <c:v>736.96</c:v>
                </c:pt>
                <c:pt idx="793">
                  <c:v>820.8</c:v>
                </c:pt>
                <c:pt idx="794">
                  <c:v>907.71</c:v>
                </c:pt>
                <c:pt idx="795">
                  <c:v>992.75</c:v>
                </c:pt>
                <c:pt idx="796">
                  <c:v>1073.9000000000001</c:v>
                </c:pt>
                <c:pt idx="797">
                  <c:v>1136.0999999999999</c:v>
                </c:pt>
                <c:pt idx="798">
                  <c:v>1198.3</c:v>
                </c:pt>
                <c:pt idx="799">
                  <c:v>1254.9000000000001</c:v>
                </c:pt>
                <c:pt idx="800">
                  <c:v>1293.5999999999999</c:v>
                </c:pt>
                <c:pt idx="801">
                  <c:v>1330.5</c:v>
                </c:pt>
                <c:pt idx="802">
                  <c:v>1363.6</c:v>
                </c:pt>
                <c:pt idx="803">
                  <c:v>1393.1</c:v>
                </c:pt>
                <c:pt idx="804">
                  <c:v>1421.5</c:v>
                </c:pt>
                <c:pt idx="805">
                  <c:v>1447.6</c:v>
                </c:pt>
                <c:pt idx="806">
                  <c:v>1476.4</c:v>
                </c:pt>
                <c:pt idx="807">
                  <c:v>1509.1</c:v>
                </c:pt>
                <c:pt idx="808">
                  <c:v>1563.6</c:v>
                </c:pt>
                <c:pt idx="809">
                  <c:v>1609.8</c:v>
                </c:pt>
                <c:pt idx="810">
                  <c:v>1642.1</c:v>
                </c:pt>
                <c:pt idx="811">
                  <c:v>1681.7</c:v>
                </c:pt>
                <c:pt idx="812">
                  <c:v>1726.6</c:v>
                </c:pt>
                <c:pt idx="813">
                  <c:v>1774.1</c:v>
                </c:pt>
                <c:pt idx="814">
                  <c:v>1819.2</c:v>
                </c:pt>
                <c:pt idx="815">
                  <c:v>1857</c:v>
                </c:pt>
                <c:pt idx="816">
                  <c:v>1912.4</c:v>
                </c:pt>
                <c:pt idx="817">
                  <c:v>1955.4</c:v>
                </c:pt>
                <c:pt idx="818">
                  <c:v>2006.9</c:v>
                </c:pt>
                <c:pt idx="819">
                  <c:v>2077.1</c:v>
                </c:pt>
                <c:pt idx="820">
                  <c:v>2143.8000000000002</c:v>
                </c:pt>
                <c:pt idx="821">
                  <c:v>2204.9</c:v>
                </c:pt>
                <c:pt idx="822">
                  <c:v>2263.9</c:v>
                </c:pt>
                <c:pt idx="823">
                  <c:v>2328.6999999999998</c:v>
                </c:pt>
                <c:pt idx="824">
                  <c:v>2389.6</c:v>
                </c:pt>
                <c:pt idx="825">
                  <c:v>2432.8000000000002</c:v>
                </c:pt>
                <c:pt idx="826">
                  <c:v>2471.8000000000002</c:v>
                </c:pt>
                <c:pt idx="827">
                  <c:v>2498</c:v>
                </c:pt>
                <c:pt idx="828">
                  <c:v>2536.3000000000002</c:v>
                </c:pt>
                <c:pt idx="829">
                  <c:v>2589.1</c:v>
                </c:pt>
                <c:pt idx="830">
                  <c:v>2644.2</c:v>
                </c:pt>
                <c:pt idx="831">
                  <c:v>2706.5</c:v>
                </c:pt>
                <c:pt idx="832">
                  <c:v>2805.8</c:v>
                </c:pt>
                <c:pt idx="833">
                  <c:v>2924.6</c:v>
                </c:pt>
                <c:pt idx="834">
                  <c:v>3038.3</c:v>
                </c:pt>
                <c:pt idx="835">
                  <c:v>3153</c:v>
                </c:pt>
                <c:pt idx="836">
                  <c:v>3278</c:v>
                </c:pt>
                <c:pt idx="837">
                  <c:v>3379.4</c:v>
                </c:pt>
                <c:pt idx="838">
                  <c:v>3457.9</c:v>
                </c:pt>
                <c:pt idx="839">
                  <c:v>3523</c:v>
                </c:pt>
                <c:pt idx="840">
                  <c:v>3575.1</c:v>
                </c:pt>
                <c:pt idx="841">
                  <c:v>3630.7</c:v>
                </c:pt>
                <c:pt idx="842">
                  <c:v>3670.5</c:v>
                </c:pt>
                <c:pt idx="843">
                  <c:v>3760.9</c:v>
                </c:pt>
                <c:pt idx="844">
                  <c:v>3865.8</c:v>
                </c:pt>
                <c:pt idx="845">
                  <c:v>3984.6</c:v>
                </c:pt>
                <c:pt idx="846">
                  <c:v>4105.7</c:v>
                </c:pt>
                <c:pt idx="847">
                  <c:v>4217.2</c:v>
                </c:pt>
                <c:pt idx="848">
                  <c:v>4303.5</c:v>
                </c:pt>
                <c:pt idx="849">
                  <c:v>4350.1000000000004</c:v>
                </c:pt>
                <c:pt idx="850">
                  <c:v>4364.6000000000004</c:v>
                </c:pt>
                <c:pt idx="851">
                  <c:v>4378.7</c:v>
                </c:pt>
                <c:pt idx="852">
                  <c:v>4397.1000000000004</c:v>
                </c:pt>
                <c:pt idx="853">
                  <c:v>4437.1000000000004</c:v>
                </c:pt>
                <c:pt idx="854">
                  <c:v>4502.6000000000004</c:v>
                </c:pt>
                <c:pt idx="855">
                  <c:v>4588.2</c:v>
                </c:pt>
                <c:pt idx="856">
                  <c:v>4685.3</c:v>
                </c:pt>
                <c:pt idx="857">
                  <c:v>4764.8999999999996</c:v>
                </c:pt>
                <c:pt idx="858">
                  <c:v>4828.5</c:v>
                </c:pt>
                <c:pt idx="859">
                  <c:v>4880.3</c:v>
                </c:pt>
                <c:pt idx="860">
                  <c:v>4916.3999999999996</c:v>
                </c:pt>
                <c:pt idx="861">
                  <c:v>4940.6000000000004</c:v>
                </c:pt>
                <c:pt idx="862">
                  <c:v>4961.3999999999996</c:v>
                </c:pt>
                <c:pt idx="863">
                  <c:v>5014.8</c:v>
                </c:pt>
                <c:pt idx="864">
                  <c:v>5103</c:v>
                </c:pt>
                <c:pt idx="865">
                  <c:v>5198.8</c:v>
                </c:pt>
                <c:pt idx="866">
                  <c:v>5303.6</c:v>
                </c:pt>
                <c:pt idx="867">
                  <c:v>5402.1</c:v>
                </c:pt>
                <c:pt idx="868">
                  <c:v>5478.3</c:v>
                </c:pt>
                <c:pt idx="869">
                  <c:v>5524.1</c:v>
                </c:pt>
                <c:pt idx="870">
                  <c:v>5543.9</c:v>
                </c:pt>
                <c:pt idx="871">
                  <c:v>5556.1</c:v>
                </c:pt>
                <c:pt idx="872">
                  <c:v>5568.8</c:v>
                </c:pt>
                <c:pt idx="873">
                  <c:v>5608.1</c:v>
                </c:pt>
                <c:pt idx="874">
                  <c:v>5675.8</c:v>
                </c:pt>
                <c:pt idx="875">
                  <c:v>5752.3</c:v>
                </c:pt>
                <c:pt idx="876">
                  <c:v>5836.9</c:v>
                </c:pt>
                <c:pt idx="877">
                  <c:v>5916.3</c:v>
                </c:pt>
                <c:pt idx="878">
                  <c:v>5989.6</c:v>
                </c:pt>
                <c:pt idx="879">
                  <c:v>6067.3</c:v>
                </c:pt>
                <c:pt idx="880">
                  <c:v>6131.5</c:v>
                </c:pt>
                <c:pt idx="881">
                  <c:v>6176.8</c:v>
                </c:pt>
                <c:pt idx="882">
                  <c:v>6193</c:v>
                </c:pt>
                <c:pt idx="883">
                  <c:v>6204.5</c:v>
                </c:pt>
                <c:pt idx="884">
                  <c:v>6218.6</c:v>
                </c:pt>
                <c:pt idx="885">
                  <c:v>6267.2</c:v>
                </c:pt>
                <c:pt idx="886">
                  <c:v>6339.4</c:v>
                </c:pt>
                <c:pt idx="887">
                  <c:v>6440.2</c:v>
                </c:pt>
                <c:pt idx="888">
                  <c:v>6576.4</c:v>
                </c:pt>
                <c:pt idx="889">
                  <c:v>6706.1</c:v>
                </c:pt>
                <c:pt idx="890">
                  <c:v>6812.3</c:v>
                </c:pt>
                <c:pt idx="891">
                  <c:v>6882.8</c:v>
                </c:pt>
                <c:pt idx="892">
                  <c:v>6898.1</c:v>
                </c:pt>
                <c:pt idx="893">
                  <c:v>6878.4</c:v>
                </c:pt>
                <c:pt idx="894">
                  <c:v>6849.2</c:v>
                </c:pt>
                <c:pt idx="895">
                  <c:v>6826.6</c:v>
                </c:pt>
                <c:pt idx="896">
                  <c:v>6824</c:v>
                </c:pt>
                <c:pt idx="897">
                  <c:v>6878.2</c:v>
                </c:pt>
                <c:pt idx="898">
                  <c:v>7005.1</c:v>
                </c:pt>
                <c:pt idx="899">
                  <c:v>7152.3</c:v>
                </c:pt>
                <c:pt idx="900">
                  <c:v>7275.8</c:v>
                </c:pt>
                <c:pt idx="901">
                  <c:v>7387</c:v>
                </c:pt>
                <c:pt idx="902">
                  <c:v>7464.4</c:v>
                </c:pt>
                <c:pt idx="903">
                  <c:v>7499.6</c:v>
                </c:pt>
                <c:pt idx="904">
                  <c:v>7489.6</c:v>
                </c:pt>
                <c:pt idx="905">
                  <c:v>7461.4</c:v>
                </c:pt>
                <c:pt idx="906">
                  <c:v>7463.3</c:v>
                </c:pt>
                <c:pt idx="907">
                  <c:v>7513.9</c:v>
                </c:pt>
                <c:pt idx="908">
                  <c:v>7587.6</c:v>
                </c:pt>
                <c:pt idx="909">
                  <c:v>7708.1</c:v>
                </c:pt>
                <c:pt idx="910">
                  <c:v>7848.7</c:v>
                </c:pt>
                <c:pt idx="911">
                  <c:v>7968.8</c:v>
                </c:pt>
                <c:pt idx="912">
                  <c:v>8032.9</c:v>
                </c:pt>
                <c:pt idx="913">
                  <c:v>8056.5</c:v>
                </c:pt>
                <c:pt idx="914">
                  <c:v>8058.4</c:v>
                </c:pt>
                <c:pt idx="915">
                  <c:v>8054.2</c:v>
                </c:pt>
                <c:pt idx="916">
                  <c:v>8029.8</c:v>
                </c:pt>
                <c:pt idx="917">
                  <c:v>8006.5</c:v>
                </c:pt>
                <c:pt idx="918">
                  <c:v>8035.7</c:v>
                </c:pt>
                <c:pt idx="919">
                  <c:v>8085.9</c:v>
                </c:pt>
                <c:pt idx="920">
                  <c:v>8128.2</c:v>
                </c:pt>
                <c:pt idx="921">
                  <c:v>8179.6</c:v>
                </c:pt>
                <c:pt idx="922">
                  <c:v>8217.2000000000007</c:v>
                </c:pt>
                <c:pt idx="923">
                  <c:v>8243.1</c:v>
                </c:pt>
                <c:pt idx="924">
                  <c:v>8266.2000000000007</c:v>
                </c:pt>
                <c:pt idx="925">
                  <c:v>8302.9</c:v>
                </c:pt>
                <c:pt idx="926">
                  <c:v>8327.9</c:v>
                </c:pt>
                <c:pt idx="927">
                  <c:v>8362.9</c:v>
                </c:pt>
                <c:pt idx="928">
                  <c:v>8419</c:v>
                </c:pt>
                <c:pt idx="929">
                  <c:v>8471.5</c:v>
                </c:pt>
                <c:pt idx="930">
                  <c:v>8531.6</c:v>
                </c:pt>
                <c:pt idx="931">
                  <c:v>8592.1</c:v>
                </c:pt>
                <c:pt idx="932">
                  <c:v>8628.1</c:v>
                </c:pt>
                <c:pt idx="933">
                  <c:v>8633.7999999999993</c:v>
                </c:pt>
                <c:pt idx="934">
                  <c:v>8607.2000000000007</c:v>
                </c:pt>
                <c:pt idx="935">
                  <c:v>8591.6</c:v>
                </c:pt>
                <c:pt idx="936">
                  <c:v>8608.5</c:v>
                </c:pt>
                <c:pt idx="937">
                  <c:v>8648.2000000000007</c:v>
                </c:pt>
                <c:pt idx="938">
                  <c:v>8691.9</c:v>
                </c:pt>
                <c:pt idx="939">
                  <c:v>8745.6</c:v>
                </c:pt>
                <c:pt idx="940">
                  <c:v>8802.7999999999993</c:v>
                </c:pt>
                <c:pt idx="941">
                  <c:v>8845.5</c:v>
                </c:pt>
                <c:pt idx="942">
                  <c:v>8852.5</c:v>
                </c:pt>
                <c:pt idx="943">
                  <c:v>8830.7000000000007</c:v>
                </c:pt>
                <c:pt idx="944">
                  <c:v>8807</c:v>
                </c:pt>
                <c:pt idx="945">
                  <c:v>8833.7999999999993</c:v>
                </c:pt>
                <c:pt idx="946">
                  <c:v>8908</c:v>
                </c:pt>
                <c:pt idx="947">
                  <c:v>9002</c:v>
                </c:pt>
                <c:pt idx="948">
                  <c:v>9110.9</c:v>
                </c:pt>
                <c:pt idx="949">
                  <c:v>9184.9</c:v>
                </c:pt>
                <c:pt idx="950">
                  <c:v>9197.2000000000007</c:v>
                </c:pt>
                <c:pt idx="951">
                  <c:v>9184.2000000000007</c:v>
                </c:pt>
                <c:pt idx="952">
                  <c:v>9173.9</c:v>
                </c:pt>
                <c:pt idx="953">
                  <c:v>9199.9</c:v>
                </c:pt>
                <c:pt idx="954">
                  <c:v>9224.2000000000007</c:v>
                </c:pt>
                <c:pt idx="955">
                  <c:v>9224.4</c:v>
                </c:pt>
                <c:pt idx="956">
                  <c:v>9230.7000000000007</c:v>
                </c:pt>
                <c:pt idx="957">
                  <c:v>9220.4</c:v>
                </c:pt>
                <c:pt idx="958">
                  <c:v>9201.2000000000007</c:v>
                </c:pt>
                <c:pt idx="959">
                  <c:v>9199.6</c:v>
                </c:pt>
                <c:pt idx="960">
                  <c:v>9185.7999999999993</c:v>
                </c:pt>
                <c:pt idx="961">
                  <c:v>9146.1</c:v>
                </c:pt>
                <c:pt idx="962">
                  <c:v>9045.4</c:v>
                </c:pt>
                <c:pt idx="963">
                  <c:v>8894.6</c:v>
                </c:pt>
                <c:pt idx="964">
                  <c:v>8737.2999999999993</c:v>
                </c:pt>
                <c:pt idx="965">
                  <c:v>8577.6</c:v>
                </c:pt>
                <c:pt idx="966">
                  <c:v>8387.7000000000007</c:v>
                </c:pt>
                <c:pt idx="967">
                  <c:v>8120.8</c:v>
                </c:pt>
                <c:pt idx="968">
                  <c:v>7786.6</c:v>
                </c:pt>
                <c:pt idx="969">
                  <c:v>7397.2</c:v>
                </c:pt>
                <c:pt idx="970">
                  <c:v>6969.2</c:v>
                </c:pt>
                <c:pt idx="971">
                  <c:v>6505</c:v>
                </c:pt>
                <c:pt idx="972">
                  <c:v>6009.6</c:v>
                </c:pt>
                <c:pt idx="973">
                  <c:v>5496.3</c:v>
                </c:pt>
                <c:pt idx="974">
                  <c:v>4985</c:v>
                </c:pt>
                <c:pt idx="975">
                  <c:v>4493.3999999999996</c:v>
                </c:pt>
                <c:pt idx="976">
                  <c:v>4025.4</c:v>
                </c:pt>
                <c:pt idx="977">
                  <c:v>3589.1</c:v>
                </c:pt>
                <c:pt idx="978">
                  <c:v>3175.6</c:v>
                </c:pt>
                <c:pt idx="979">
                  <c:v>2790.5</c:v>
                </c:pt>
                <c:pt idx="980">
                  <c:v>2435.1</c:v>
                </c:pt>
                <c:pt idx="981">
                  <c:v>2118.9</c:v>
                </c:pt>
                <c:pt idx="982">
                  <c:v>1842.2</c:v>
                </c:pt>
                <c:pt idx="983">
                  <c:v>1600.4</c:v>
                </c:pt>
                <c:pt idx="984">
                  <c:v>1389.7</c:v>
                </c:pt>
                <c:pt idx="985">
                  <c:v>1196.7</c:v>
                </c:pt>
                <c:pt idx="986">
                  <c:v>1037</c:v>
                </c:pt>
                <c:pt idx="987">
                  <c:v>900.43</c:v>
                </c:pt>
                <c:pt idx="988">
                  <c:v>788.71</c:v>
                </c:pt>
                <c:pt idx="989">
                  <c:v>691.09</c:v>
                </c:pt>
                <c:pt idx="990">
                  <c:v>606.16999999999996</c:v>
                </c:pt>
                <c:pt idx="991">
                  <c:v>543.41999999999996</c:v>
                </c:pt>
                <c:pt idx="992">
                  <c:v>486.98</c:v>
                </c:pt>
                <c:pt idx="993">
                  <c:v>440.74</c:v>
                </c:pt>
                <c:pt idx="994">
                  <c:v>388.97</c:v>
                </c:pt>
                <c:pt idx="995">
                  <c:v>328.69</c:v>
                </c:pt>
                <c:pt idx="996">
                  <c:v>272.95999999999998</c:v>
                </c:pt>
                <c:pt idx="997">
                  <c:v>225.09</c:v>
                </c:pt>
                <c:pt idx="998">
                  <c:v>203.51</c:v>
                </c:pt>
                <c:pt idx="999">
                  <c:v>183.26</c:v>
                </c:pt>
                <c:pt idx="1000">
                  <c:v>164.67</c:v>
                </c:pt>
                <c:pt idx="1001">
                  <c:v>139.16</c:v>
                </c:pt>
                <c:pt idx="1002">
                  <c:v>116.08</c:v>
                </c:pt>
                <c:pt idx="1003">
                  <c:v>93.655000000000001</c:v>
                </c:pt>
                <c:pt idx="1004">
                  <c:v>75.277000000000001</c:v>
                </c:pt>
                <c:pt idx="1005">
                  <c:v>50.856999999999999</c:v>
                </c:pt>
                <c:pt idx="1006">
                  <c:v>27.457999999999998</c:v>
                </c:pt>
                <c:pt idx="1007">
                  <c:v>2.4521000000000002</c:v>
                </c:pt>
                <c:pt idx="1008">
                  <c:v>-25.274000000000001</c:v>
                </c:pt>
                <c:pt idx="1009">
                  <c:v>-55.6</c:v>
                </c:pt>
                <c:pt idx="1010">
                  <c:v>-99.655000000000001</c:v>
                </c:pt>
                <c:pt idx="1011">
                  <c:v>-147.83000000000001</c:v>
                </c:pt>
                <c:pt idx="1012">
                  <c:v>-202.78</c:v>
                </c:pt>
                <c:pt idx="1013">
                  <c:v>-254.98</c:v>
                </c:pt>
                <c:pt idx="1014">
                  <c:v>-315.54000000000002</c:v>
                </c:pt>
                <c:pt idx="1015">
                  <c:v>-380.2</c:v>
                </c:pt>
                <c:pt idx="1016">
                  <c:v>-439.06</c:v>
                </c:pt>
                <c:pt idx="1017">
                  <c:v>-503.23</c:v>
                </c:pt>
                <c:pt idx="1018">
                  <c:v>-558.87</c:v>
                </c:pt>
                <c:pt idx="1019">
                  <c:v>-609.41</c:v>
                </c:pt>
                <c:pt idx="1020">
                  <c:v>-665.19</c:v>
                </c:pt>
                <c:pt idx="1021">
                  <c:v>-712</c:v>
                </c:pt>
                <c:pt idx="1022">
                  <c:v>-769.56</c:v>
                </c:pt>
                <c:pt idx="1023">
                  <c:v>-827.65</c:v>
                </c:pt>
                <c:pt idx="1024">
                  <c:v>-895.13</c:v>
                </c:pt>
                <c:pt idx="1025">
                  <c:v>-969.57</c:v>
                </c:pt>
                <c:pt idx="1026">
                  <c:v>-1044.5999999999999</c:v>
                </c:pt>
                <c:pt idx="1027">
                  <c:v>-1129.8</c:v>
                </c:pt>
                <c:pt idx="1028">
                  <c:v>-1216.9000000000001</c:v>
                </c:pt>
                <c:pt idx="1029">
                  <c:v>-1299.2</c:v>
                </c:pt>
                <c:pt idx="1030">
                  <c:v>-1388.5</c:v>
                </c:pt>
                <c:pt idx="1031">
                  <c:v>-1487.9</c:v>
                </c:pt>
                <c:pt idx="1032">
                  <c:v>-1595.6</c:v>
                </c:pt>
                <c:pt idx="1033">
                  <c:v>-1699.3</c:v>
                </c:pt>
                <c:pt idx="1034">
                  <c:v>-1800.5</c:v>
                </c:pt>
                <c:pt idx="1035">
                  <c:v>-1908.8</c:v>
                </c:pt>
                <c:pt idx="1036">
                  <c:v>-2016.7</c:v>
                </c:pt>
                <c:pt idx="1037">
                  <c:v>-2132.1999999999998</c:v>
                </c:pt>
                <c:pt idx="1038">
                  <c:v>-2252.1</c:v>
                </c:pt>
                <c:pt idx="1039">
                  <c:v>-2364.4</c:v>
                </c:pt>
                <c:pt idx="1040">
                  <c:v>-2473.3000000000002</c:v>
                </c:pt>
                <c:pt idx="1041">
                  <c:v>-2567.4</c:v>
                </c:pt>
                <c:pt idx="1042">
                  <c:v>-2666.2</c:v>
                </c:pt>
                <c:pt idx="1043">
                  <c:v>-2761.6</c:v>
                </c:pt>
                <c:pt idx="1044">
                  <c:v>-2853.5</c:v>
                </c:pt>
                <c:pt idx="1045">
                  <c:v>-2943.4</c:v>
                </c:pt>
                <c:pt idx="1046">
                  <c:v>-3033.2</c:v>
                </c:pt>
                <c:pt idx="1047">
                  <c:v>-3134.2</c:v>
                </c:pt>
                <c:pt idx="1048">
                  <c:v>-3253.7</c:v>
                </c:pt>
                <c:pt idx="1049">
                  <c:v>-3387.3</c:v>
                </c:pt>
                <c:pt idx="1050">
                  <c:v>-3531.4</c:v>
                </c:pt>
                <c:pt idx="1051">
                  <c:v>-3661.6</c:v>
                </c:pt>
                <c:pt idx="1052">
                  <c:v>-3782.4</c:v>
                </c:pt>
                <c:pt idx="1053">
                  <c:v>-3890.8</c:v>
                </c:pt>
                <c:pt idx="1054">
                  <c:v>-3991.7</c:v>
                </c:pt>
                <c:pt idx="1055">
                  <c:v>-4093.6</c:v>
                </c:pt>
                <c:pt idx="1056">
                  <c:v>-4186.5</c:v>
                </c:pt>
                <c:pt idx="1057">
                  <c:v>-4280.8</c:v>
                </c:pt>
                <c:pt idx="1058">
                  <c:v>-4372.8</c:v>
                </c:pt>
                <c:pt idx="1059">
                  <c:v>-4462.5</c:v>
                </c:pt>
                <c:pt idx="1060">
                  <c:v>-4542.8</c:v>
                </c:pt>
                <c:pt idx="1061">
                  <c:v>-4614.8</c:v>
                </c:pt>
                <c:pt idx="1062">
                  <c:v>-4701.6000000000004</c:v>
                </c:pt>
                <c:pt idx="1063">
                  <c:v>-4787</c:v>
                </c:pt>
                <c:pt idx="1064">
                  <c:v>-4887.7</c:v>
                </c:pt>
                <c:pt idx="1065">
                  <c:v>-4994.3</c:v>
                </c:pt>
                <c:pt idx="1066">
                  <c:v>-5108.3999999999996</c:v>
                </c:pt>
                <c:pt idx="1067">
                  <c:v>-5227.3999999999996</c:v>
                </c:pt>
                <c:pt idx="1068">
                  <c:v>-5328.9</c:v>
                </c:pt>
                <c:pt idx="1069">
                  <c:v>-5420.7</c:v>
                </c:pt>
                <c:pt idx="1070">
                  <c:v>-5501</c:v>
                </c:pt>
                <c:pt idx="1071">
                  <c:v>-5571.9</c:v>
                </c:pt>
                <c:pt idx="1072">
                  <c:v>-5652.4</c:v>
                </c:pt>
                <c:pt idx="1073">
                  <c:v>-5743.4</c:v>
                </c:pt>
                <c:pt idx="1074">
                  <c:v>-5852.6</c:v>
                </c:pt>
                <c:pt idx="1075">
                  <c:v>-5978</c:v>
                </c:pt>
                <c:pt idx="1076">
                  <c:v>-6095.9</c:v>
                </c:pt>
                <c:pt idx="1077">
                  <c:v>-6205.8</c:v>
                </c:pt>
                <c:pt idx="1078">
                  <c:v>-6298.4</c:v>
                </c:pt>
                <c:pt idx="1079">
                  <c:v>-6362.8</c:v>
                </c:pt>
                <c:pt idx="1080">
                  <c:v>-6407.3</c:v>
                </c:pt>
                <c:pt idx="1081">
                  <c:v>-6429.8</c:v>
                </c:pt>
                <c:pt idx="1082">
                  <c:v>-6447.4</c:v>
                </c:pt>
                <c:pt idx="1083">
                  <c:v>-6472.2</c:v>
                </c:pt>
                <c:pt idx="1084">
                  <c:v>-6523.2</c:v>
                </c:pt>
                <c:pt idx="1085">
                  <c:v>-6592.3</c:v>
                </c:pt>
                <c:pt idx="1086">
                  <c:v>-6672.4</c:v>
                </c:pt>
                <c:pt idx="1087">
                  <c:v>-6775.5</c:v>
                </c:pt>
                <c:pt idx="1088">
                  <c:v>-6883</c:v>
                </c:pt>
                <c:pt idx="1089">
                  <c:v>-6981</c:v>
                </c:pt>
                <c:pt idx="1090">
                  <c:v>-7061.4</c:v>
                </c:pt>
                <c:pt idx="1091">
                  <c:v>-7115.6</c:v>
                </c:pt>
                <c:pt idx="1092">
                  <c:v>-7154.8</c:v>
                </c:pt>
                <c:pt idx="1093">
                  <c:v>-7188.7</c:v>
                </c:pt>
                <c:pt idx="1094">
                  <c:v>-7225</c:v>
                </c:pt>
                <c:pt idx="1095">
                  <c:v>-7277.3</c:v>
                </c:pt>
                <c:pt idx="1096">
                  <c:v>-7335.7</c:v>
                </c:pt>
                <c:pt idx="1097">
                  <c:v>-7389.1</c:v>
                </c:pt>
                <c:pt idx="1098">
                  <c:v>-7420.5</c:v>
                </c:pt>
                <c:pt idx="1099">
                  <c:v>-7445.1</c:v>
                </c:pt>
                <c:pt idx="1100">
                  <c:v>-7477</c:v>
                </c:pt>
                <c:pt idx="1101">
                  <c:v>-7523.2</c:v>
                </c:pt>
                <c:pt idx="1102">
                  <c:v>-7581.6</c:v>
                </c:pt>
                <c:pt idx="1103">
                  <c:v>-7644.1</c:v>
                </c:pt>
                <c:pt idx="1104">
                  <c:v>-7696.2</c:v>
                </c:pt>
                <c:pt idx="1105">
                  <c:v>-7747</c:v>
                </c:pt>
                <c:pt idx="1106">
                  <c:v>-7803</c:v>
                </c:pt>
                <c:pt idx="1107">
                  <c:v>-7875.9</c:v>
                </c:pt>
                <c:pt idx="1108">
                  <c:v>-7944</c:v>
                </c:pt>
                <c:pt idx="1109">
                  <c:v>-7997.5</c:v>
                </c:pt>
                <c:pt idx="1110">
                  <c:v>-8032.8</c:v>
                </c:pt>
                <c:pt idx="1111">
                  <c:v>-8047.9</c:v>
                </c:pt>
                <c:pt idx="1112">
                  <c:v>-8058.2</c:v>
                </c:pt>
                <c:pt idx="1113">
                  <c:v>-8076</c:v>
                </c:pt>
                <c:pt idx="1114">
                  <c:v>-8103.9</c:v>
                </c:pt>
                <c:pt idx="1115">
                  <c:v>-8160.4</c:v>
                </c:pt>
                <c:pt idx="1116">
                  <c:v>-8224.4</c:v>
                </c:pt>
                <c:pt idx="1117">
                  <c:v>-8288.6</c:v>
                </c:pt>
                <c:pt idx="1118">
                  <c:v>-8333.9</c:v>
                </c:pt>
                <c:pt idx="1119">
                  <c:v>-8360.1</c:v>
                </c:pt>
                <c:pt idx="1120">
                  <c:v>-8377.7999999999993</c:v>
                </c:pt>
                <c:pt idx="1121">
                  <c:v>-8384.4</c:v>
                </c:pt>
                <c:pt idx="1122">
                  <c:v>-8394.6</c:v>
                </c:pt>
                <c:pt idx="1123">
                  <c:v>-8393.1</c:v>
                </c:pt>
                <c:pt idx="1124">
                  <c:v>-8403.9</c:v>
                </c:pt>
                <c:pt idx="1125">
                  <c:v>-8422.4</c:v>
                </c:pt>
                <c:pt idx="1126">
                  <c:v>-8431.1</c:v>
                </c:pt>
                <c:pt idx="1127">
                  <c:v>-8449.1</c:v>
                </c:pt>
                <c:pt idx="1128">
                  <c:v>-8463.6</c:v>
                </c:pt>
                <c:pt idx="1129">
                  <c:v>-8470.1</c:v>
                </c:pt>
                <c:pt idx="1130">
                  <c:v>-8474.1</c:v>
                </c:pt>
                <c:pt idx="1131">
                  <c:v>-8452.2000000000007</c:v>
                </c:pt>
                <c:pt idx="1132">
                  <c:v>-8384.6</c:v>
                </c:pt>
                <c:pt idx="1133">
                  <c:v>-8290.5</c:v>
                </c:pt>
                <c:pt idx="1134">
                  <c:v>-8192.4</c:v>
                </c:pt>
                <c:pt idx="1135">
                  <c:v>-8109.9</c:v>
                </c:pt>
                <c:pt idx="1136">
                  <c:v>-8065.4</c:v>
                </c:pt>
                <c:pt idx="1137">
                  <c:v>-8067.3</c:v>
                </c:pt>
                <c:pt idx="1138">
                  <c:v>-8097.4</c:v>
                </c:pt>
                <c:pt idx="1139">
                  <c:v>-8130.5</c:v>
                </c:pt>
                <c:pt idx="1140">
                  <c:v>-8151.6</c:v>
                </c:pt>
                <c:pt idx="1141">
                  <c:v>-8168.5</c:v>
                </c:pt>
                <c:pt idx="1142">
                  <c:v>-8171.6</c:v>
                </c:pt>
                <c:pt idx="1143">
                  <c:v>-8147.6</c:v>
                </c:pt>
                <c:pt idx="1144">
                  <c:v>-8105</c:v>
                </c:pt>
                <c:pt idx="1145">
                  <c:v>-8052.9</c:v>
                </c:pt>
                <c:pt idx="1146">
                  <c:v>-7992.4</c:v>
                </c:pt>
                <c:pt idx="1147">
                  <c:v>-7944.6</c:v>
                </c:pt>
                <c:pt idx="1148">
                  <c:v>-7881.7</c:v>
                </c:pt>
                <c:pt idx="1149">
                  <c:v>-7795.5</c:v>
                </c:pt>
                <c:pt idx="1150">
                  <c:v>-7694.2</c:v>
                </c:pt>
                <c:pt idx="1151">
                  <c:v>-7561.1</c:v>
                </c:pt>
                <c:pt idx="1152">
                  <c:v>-7398.6</c:v>
                </c:pt>
                <c:pt idx="1153">
                  <c:v>-7199.2</c:v>
                </c:pt>
                <c:pt idx="1154">
                  <c:v>-6970</c:v>
                </c:pt>
                <c:pt idx="1155">
                  <c:v>-6729.3</c:v>
                </c:pt>
                <c:pt idx="1156">
                  <c:v>-6483.3</c:v>
                </c:pt>
                <c:pt idx="1157">
                  <c:v>-6240.3</c:v>
                </c:pt>
                <c:pt idx="1158">
                  <c:v>-5989.6</c:v>
                </c:pt>
                <c:pt idx="1159">
                  <c:v>-5730.2</c:v>
                </c:pt>
                <c:pt idx="1160">
                  <c:v>-5443.1</c:v>
                </c:pt>
                <c:pt idx="1161">
                  <c:v>-5118.1000000000004</c:v>
                </c:pt>
                <c:pt idx="1162">
                  <c:v>-4782.1000000000004</c:v>
                </c:pt>
                <c:pt idx="1163">
                  <c:v>-4437.8999999999996</c:v>
                </c:pt>
                <c:pt idx="1164">
                  <c:v>-4097.3</c:v>
                </c:pt>
                <c:pt idx="1165">
                  <c:v>-3764.4</c:v>
                </c:pt>
                <c:pt idx="1166">
                  <c:v>-3435.9</c:v>
                </c:pt>
                <c:pt idx="1167">
                  <c:v>-3138.8</c:v>
                </c:pt>
                <c:pt idx="1168">
                  <c:v>-2870.5</c:v>
                </c:pt>
                <c:pt idx="1169">
                  <c:v>-2621.5</c:v>
                </c:pt>
                <c:pt idx="1170">
                  <c:v>-2396.4</c:v>
                </c:pt>
                <c:pt idx="1171">
                  <c:v>-2189.5</c:v>
                </c:pt>
                <c:pt idx="1172">
                  <c:v>-2016.8</c:v>
                </c:pt>
                <c:pt idx="1173">
                  <c:v>-1853.6</c:v>
                </c:pt>
                <c:pt idx="1174">
                  <c:v>-1691.4</c:v>
                </c:pt>
                <c:pt idx="1175">
                  <c:v>-1537.5</c:v>
                </c:pt>
                <c:pt idx="1176">
                  <c:v>-1385.1</c:v>
                </c:pt>
                <c:pt idx="1177">
                  <c:v>-1244.0999999999999</c:v>
                </c:pt>
                <c:pt idx="1178">
                  <c:v>-1102.0999999999999</c:v>
                </c:pt>
                <c:pt idx="1179">
                  <c:v>-970.7</c:v>
                </c:pt>
                <c:pt idx="1180">
                  <c:v>-856.09</c:v>
                </c:pt>
                <c:pt idx="1181">
                  <c:v>-758.65</c:v>
                </c:pt>
                <c:pt idx="1182">
                  <c:v>-696.09</c:v>
                </c:pt>
                <c:pt idx="1183">
                  <c:v>-632.98</c:v>
                </c:pt>
                <c:pt idx="1184">
                  <c:v>-571.38</c:v>
                </c:pt>
                <c:pt idx="1185">
                  <c:v>-524.29</c:v>
                </c:pt>
                <c:pt idx="1186">
                  <c:v>-477.9</c:v>
                </c:pt>
                <c:pt idx="1187">
                  <c:v>-436.19</c:v>
                </c:pt>
                <c:pt idx="1188">
                  <c:v>-385.48</c:v>
                </c:pt>
                <c:pt idx="1189">
                  <c:v>-341.89</c:v>
                </c:pt>
                <c:pt idx="1190">
                  <c:v>-300.43</c:v>
                </c:pt>
                <c:pt idx="1191">
                  <c:v>-256.45999999999998</c:v>
                </c:pt>
                <c:pt idx="1192">
                  <c:v>-216.71</c:v>
                </c:pt>
                <c:pt idx="1193">
                  <c:v>-183.27</c:v>
                </c:pt>
                <c:pt idx="1194">
                  <c:v>-153.94</c:v>
                </c:pt>
                <c:pt idx="1195">
                  <c:v>-129.69999999999999</c:v>
                </c:pt>
                <c:pt idx="1196">
                  <c:v>-102.84</c:v>
                </c:pt>
                <c:pt idx="1197">
                  <c:v>-84.899000000000001</c:v>
                </c:pt>
                <c:pt idx="1198">
                  <c:v>-61.043999999999997</c:v>
                </c:pt>
                <c:pt idx="1199">
                  <c:v>-42.662999999999997</c:v>
                </c:pt>
                <c:pt idx="1200">
                  <c:v>-27.556000000000001</c:v>
                </c:pt>
                <c:pt idx="1201">
                  <c:v>3.1415000000000002</c:v>
                </c:pt>
                <c:pt idx="1202">
                  <c:v>28.942</c:v>
                </c:pt>
                <c:pt idx="1203">
                  <c:v>52.189</c:v>
                </c:pt>
                <c:pt idx="1204">
                  <c:v>78.685000000000002</c:v>
                </c:pt>
                <c:pt idx="1205">
                  <c:v>102.28</c:v>
                </c:pt>
                <c:pt idx="1206">
                  <c:v>127.64</c:v>
                </c:pt>
                <c:pt idx="1207">
                  <c:v>141.44</c:v>
                </c:pt>
                <c:pt idx="1208">
                  <c:v>148.69999999999999</c:v>
                </c:pt>
                <c:pt idx="1209">
                  <c:v>151.11000000000001</c:v>
                </c:pt>
                <c:pt idx="1210">
                  <c:v>153.19</c:v>
                </c:pt>
                <c:pt idx="1211">
                  <c:v>161.38</c:v>
                </c:pt>
                <c:pt idx="1212">
                  <c:v>166</c:v>
                </c:pt>
                <c:pt idx="1213">
                  <c:v>176.24</c:v>
                </c:pt>
                <c:pt idx="1214">
                  <c:v>181.96</c:v>
                </c:pt>
                <c:pt idx="1215">
                  <c:v>180.78</c:v>
                </c:pt>
                <c:pt idx="1216">
                  <c:v>182.98</c:v>
                </c:pt>
                <c:pt idx="1217">
                  <c:v>178.39</c:v>
                </c:pt>
                <c:pt idx="1218">
                  <c:v>172.16</c:v>
                </c:pt>
                <c:pt idx="1219">
                  <c:v>161.69999999999999</c:v>
                </c:pt>
                <c:pt idx="1220">
                  <c:v>156.32</c:v>
                </c:pt>
                <c:pt idx="1221">
                  <c:v>167.47</c:v>
                </c:pt>
                <c:pt idx="1222">
                  <c:v>178.42</c:v>
                </c:pt>
                <c:pt idx="1223">
                  <c:v>195.48</c:v>
                </c:pt>
                <c:pt idx="1224">
                  <c:v>208.01</c:v>
                </c:pt>
                <c:pt idx="1225">
                  <c:v>217.62</c:v>
                </c:pt>
                <c:pt idx="1226">
                  <c:v>224.86</c:v>
                </c:pt>
                <c:pt idx="1227">
                  <c:v>232.92</c:v>
                </c:pt>
                <c:pt idx="1228">
                  <c:v>238.79</c:v>
                </c:pt>
                <c:pt idx="1229">
                  <c:v>248.96</c:v>
                </c:pt>
                <c:pt idx="1230">
                  <c:v>254.08</c:v>
                </c:pt>
                <c:pt idx="1231">
                  <c:v>268.82</c:v>
                </c:pt>
                <c:pt idx="1232">
                  <c:v>277.25</c:v>
                </c:pt>
                <c:pt idx="1233">
                  <c:v>287.77999999999997</c:v>
                </c:pt>
                <c:pt idx="1234">
                  <c:v>299.3</c:v>
                </c:pt>
                <c:pt idx="1235">
                  <c:v>308.10000000000002</c:v>
                </c:pt>
                <c:pt idx="1236">
                  <c:v>316.06</c:v>
                </c:pt>
                <c:pt idx="1237">
                  <c:v>323.27</c:v>
                </c:pt>
                <c:pt idx="1238">
                  <c:v>332.09</c:v>
                </c:pt>
                <c:pt idx="1239">
                  <c:v>335.68</c:v>
                </c:pt>
                <c:pt idx="1240">
                  <c:v>340.85</c:v>
                </c:pt>
                <c:pt idx="1241">
                  <c:v>348.45</c:v>
                </c:pt>
                <c:pt idx="1242">
                  <c:v>359.92</c:v>
                </c:pt>
                <c:pt idx="1243">
                  <c:v>375.09</c:v>
                </c:pt>
                <c:pt idx="1244">
                  <c:v>386.16</c:v>
                </c:pt>
                <c:pt idx="1245">
                  <c:v>395.27</c:v>
                </c:pt>
                <c:pt idx="1246">
                  <c:v>405.89</c:v>
                </c:pt>
                <c:pt idx="1247">
                  <c:v>415.41</c:v>
                </c:pt>
                <c:pt idx="1248">
                  <c:v>427.36</c:v>
                </c:pt>
                <c:pt idx="1249">
                  <c:v>443.22</c:v>
                </c:pt>
                <c:pt idx="1250">
                  <c:v>456.89</c:v>
                </c:pt>
                <c:pt idx="1251">
                  <c:v>475.34</c:v>
                </c:pt>
                <c:pt idx="1252">
                  <c:v>481.7</c:v>
                </c:pt>
                <c:pt idx="1253">
                  <c:v>492.96</c:v>
                </c:pt>
                <c:pt idx="1254">
                  <c:v>506.44</c:v>
                </c:pt>
                <c:pt idx="1255">
                  <c:v>517.52</c:v>
                </c:pt>
                <c:pt idx="1256">
                  <c:v>532.67999999999995</c:v>
                </c:pt>
                <c:pt idx="1257">
                  <c:v>545.79999999999995</c:v>
                </c:pt>
                <c:pt idx="1258">
                  <c:v>565.74</c:v>
                </c:pt>
                <c:pt idx="1259">
                  <c:v>583.09</c:v>
                </c:pt>
                <c:pt idx="1260">
                  <c:v>593.57000000000005</c:v>
                </c:pt>
                <c:pt idx="1261">
                  <c:v>604.36</c:v>
                </c:pt>
                <c:pt idx="1262">
                  <c:v>607.30999999999995</c:v>
                </c:pt>
                <c:pt idx="1263">
                  <c:v>608.94000000000005</c:v>
                </c:pt>
                <c:pt idx="1264">
                  <c:v>609.86</c:v>
                </c:pt>
                <c:pt idx="1265">
                  <c:v>617.77</c:v>
                </c:pt>
                <c:pt idx="1266">
                  <c:v>629.97</c:v>
                </c:pt>
                <c:pt idx="1267">
                  <c:v>635.27</c:v>
                </c:pt>
                <c:pt idx="1268">
                  <c:v>645.09</c:v>
                </c:pt>
                <c:pt idx="1269">
                  <c:v>663.07</c:v>
                </c:pt>
                <c:pt idx="1270">
                  <c:v>694.11</c:v>
                </c:pt>
                <c:pt idx="1271">
                  <c:v>737.51</c:v>
                </c:pt>
                <c:pt idx="1272">
                  <c:v>771.42</c:v>
                </c:pt>
                <c:pt idx="1273">
                  <c:v>807.12</c:v>
                </c:pt>
                <c:pt idx="1274">
                  <c:v>841.49</c:v>
                </c:pt>
                <c:pt idx="1275">
                  <c:v>876.31</c:v>
                </c:pt>
                <c:pt idx="1276">
                  <c:v>927.49</c:v>
                </c:pt>
                <c:pt idx="1277">
                  <c:v>973.86</c:v>
                </c:pt>
                <c:pt idx="1278">
                  <c:v>1017.9</c:v>
                </c:pt>
                <c:pt idx="1279">
                  <c:v>1056.7</c:v>
                </c:pt>
                <c:pt idx="1280">
                  <c:v>1096.0999999999999</c:v>
                </c:pt>
                <c:pt idx="1281">
                  <c:v>1132.3</c:v>
                </c:pt>
                <c:pt idx="1282">
                  <c:v>1194.3</c:v>
                </c:pt>
                <c:pt idx="1283">
                  <c:v>1267.7</c:v>
                </c:pt>
                <c:pt idx="1284">
                  <c:v>1327.4</c:v>
                </c:pt>
                <c:pt idx="1285">
                  <c:v>1384.4</c:v>
                </c:pt>
                <c:pt idx="1286">
                  <c:v>1448.2</c:v>
                </c:pt>
                <c:pt idx="1287">
                  <c:v>1510.2</c:v>
                </c:pt>
                <c:pt idx="1288">
                  <c:v>1582.5</c:v>
                </c:pt>
                <c:pt idx="1289">
                  <c:v>1671.7</c:v>
                </c:pt>
                <c:pt idx="1290">
                  <c:v>1753.2</c:v>
                </c:pt>
                <c:pt idx="1291">
                  <c:v>1841.1</c:v>
                </c:pt>
                <c:pt idx="1292">
                  <c:v>1927.9</c:v>
                </c:pt>
                <c:pt idx="1293">
                  <c:v>2027.2</c:v>
                </c:pt>
                <c:pt idx="1294">
                  <c:v>2128.1</c:v>
                </c:pt>
                <c:pt idx="1295">
                  <c:v>2234.5</c:v>
                </c:pt>
                <c:pt idx="1296">
                  <c:v>2353.5</c:v>
                </c:pt>
                <c:pt idx="1297">
                  <c:v>2462.8000000000002</c:v>
                </c:pt>
                <c:pt idx="1298">
                  <c:v>2575</c:v>
                </c:pt>
                <c:pt idx="1299">
                  <c:v>2685.8</c:v>
                </c:pt>
                <c:pt idx="1300">
                  <c:v>2800.1</c:v>
                </c:pt>
                <c:pt idx="1301">
                  <c:v>2931</c:v>
                </c:pt>
                <c:pt idx="1302">
                  <c:v>3062.6</c:v>
                </c:pt>
                <c:pt idx="1303">
                  <c:v>3206.8</c:v>
                </c:pt>
                <c:pt idx="1304">
                  <c:v>3347.6</c:v>
                </c:pt>
                <c:pt idx="1305">
                  <c:v>3475.6</c:v>
                </c:pt>
                <c:pt idx="1306">
                  <c:v>3594</c:v>
                </c:pt>
                <c:pt idx="1307">
                  <c:v>3716.5</c:v>
                </c:pt>
                <c:pt idx="1308">
                  <c:v>3843.4</c:v>
                </c:pt>
                <c:pt idx="1309">
                  <c:v>3961.5</c:v>
                </c:pt>
                <c:pt idx="1310">
                  <c:v>4079.4</c:v>
                </c:pt>
                <c:pt idx="1311">
                  <c:v>4210.1000000000004</c:v>
                </c:pt>
                <c:pt idx="1312">
                  <c:v>4344.3999999999996</c:v>
                </c:pt>
                <c:pt idx="1313">
                  <c:v>4487.5</c:v>
                </c:pt>
                <c:pt idx="1314">
                  <c:v>4618.8999999999996</c:v>
                </c:pt>
                <c:pt idx="1315">
                  <c:v>4766</c:v>
                </c:pt>
                <c:pt idx="1316">
                  <c:v>4915.5</c:v>
                </c:pt>
                <c:pt idx="1317">
                  <c:v>5050.2</c:v>
                </c:pt>
                <c:pt idx="1318">
                  <c:v>5178.6000000000004</c:v>
                </c:pt>
                <c:pt idx="1319">
                  <c:v>5318.1</c:v>
                </c:pt>
                <c:pt idx="1320">
                  <c:v>5468.6</c:v>
                </c:pt>
                <c:pt idx="1321">
                  <c:v>5628</c:v>
                </c:pt>
                <c:pt idx="1322">
                  <c:v>5789.1</c:v>
                </c:pt>
                <c:pt idx="1323">
                  <c:v>5958.1</c:v>
                </c:pt>
                <c:pt idx="1324">
                  <c:v>6108.1</c:v>
                </c:pt>
                <c:pt idx="1325">
                  <c:v>6221.3</c:v>
                </c:pt>
                <c:pt idx="1326">
                  <c:v>6310.2</c:v>
                </c:pt>
                <c:pt idx="1327">
                  <c:v>6363.6</c:v>
                </c:pt>
                <c:pt idx="1328">
                  <c:v>6403.5</c:v>
                </c:pt>
                <c:pt idx="1329">
                  <c:v>6456.2</c:v>
                </c:pt>
                <c:pt idx="1330">
                  <c:v>6527.1</c:v>
                </c:pt>
                <c:pt idx="1331">
                  <c:v>6620.1</c:v>
                </c:pt>
                <c:pt idx="1332">
                  <c:v>6727.8</c:v>
                </c:pt>
                <c:pt idx="1333">
                  <c:v>6847.1</c:v>
                </c:pt>
                <c:pt idx="1334">
                  <c:v>6968.4</c:v>
                </c:pt>
                <c:pt idx="1335">
                  <c:v>7082.4</c:v>
                </c:pt>
                <c:pt idx="1336">
                  <c:v>7170.2</c:v>
                </c:pt>
                <c:pt idx="1337">
                  <c:v>7235.3</c:v>
                </c:pt>
                <c:pt idx="1338">
                  <c:v>7280</c:v>
                </c:pt>
                <c:pt idx="1339">
                  <c:v>7335.7</c:v>
                </c:pt>
                <c:pt idx="1340">
                  <c:v>7410.8</c:v>
                </c:pt>
                <c:pt idx="1341">
                  <c:v>7502.7</c:v>
                </c:pt>
                <c:pt idx="1342">
                  <c:v>7596</c:v>
                </c:pt>
                <c:pt idx="1343">
                  <c:v>7695</c:v>
                </c:pt>
                <c:pt idx="1344">
                  <c:v>7787.2</c:v>
                </c:pt>
                <c:pt idx="1345">
                  <c:v>7875.9</c:v>
                </c:pt>
                <c:pt idx="1346">
                  <c:v>7957.9</c:v>
                </c:pt>
                <c:pt idx="1347">
                  <c:v>8027.2</c:v>
                </c:pt>
                <c:pt idx="1348">
                  <c:v>8079</c:v>
                </c:pt>
                <c:pt idx="1349">
                  <c:v>8118</c:v>
                </c:pt>
                <c:pt idx="1350">
                  <c:v>8167.2</c:v>
                </c:pt>
                <c:pt idx="1351">
                  <c:v>8244.7999999999993</c:v>
                </c:pt>
                <c:pt idx="1352">
                  <c:v>8322.7000000000007</c:v>
                </c:pt>
                <c:pt idx="1353">
                  <c:v>8405.7999999999993</c:v>
                </c:pt>
                <c:pt idx="1354">
                  <c:v>8476.9</c:v>
                </c:pt>
                <c:pt idx="1355">
                  <c:v>8529.7000000000007</c:v>
                </c:pt>
                <c:pt idx="1356">
                  <c:v>8564.2999999999993</c:v>
                </c:pt>
                <c:pt idx="1357">
                  <c:v>8584.4</c:v>
                </c:pt>
                <c:pt idx="1358">
                  <c:v>8616.9</c:v>
                </c:pt>
                <c:pt idx="1359">
                  <c:v>8683.5</c:v>
                </c:pt>
                <c:pt idx="1360">
                  <c:v>8751.1</c:v>
                </c:pt>
                <c:pt idx="1361">
                  <c:v>8809.2999999999993</c:v>
                </c:pt>
                <c:pt idx="1362">
                  <c:v>8842</c:v>
                </c:pt>
                <c:pt idx="1363">
                  <c:v>8874</c:v>
                </c:pt>
                <c:pt idx="1364">
                  <c:v>8907.6</c:v>
                </c:pt>
                <c:pt idx="1365">
                  <c:v>8937.4</c:v>
                </c:pt>
                <c:pt idx="1366">
                  <c:v>8972</c:v>
                </c:pt>
                <c:pt idx="1367">
                  <c:v>9029.2999999999993</c:v>
                </c:pt>
                <c:pt idx="1368">
                  <c:v>9096.7000000000007</c:v>
                </c:pt>
                <c:pt idx="1369">
                  <c:v>9166.5</c:v>
                </c:pt>
                <c:pt idx="1370">
                  <c:v>9226.2000000000007</c:v>
                </c:pt>
                <c:pt idx="1371">
                  <c:v>9257.9</c:v>
                </c:pt>
                <c:pt idx="1372">
                  <c:v>9261.5</c:v>
                </c:pt>
                <c:pt idx="1373">
                  <c:v>9237.1</c:v>
                </c:pt>
                <c:pt idx="1374">
                  <c:v>9183.2000000000007</c:v>
                </c:pt>
                <c:pt idx="1375">
                  <c:v>9152</c:v>
                </c:pt>
                <c:pt idx="1376">
                  <c:v>9156.1</c:v>
                </c:pt>
                <c:pt idx="1377">
                  <c:v>9195</c:v>
                </c:pt>
                <c:pt idx="1378">
                  <c:v>9250.4</c:v>
                </c:pt>
                <c:pt idx="1379">
                  <c:v>9283</c:v>
                </c:pt>
                <c:pt idx="1380">
                  <c:v>9293.4</c:v>
                </c:pt>
                <c:pt idx="1381">
                  <c:v>9290.2000000000007</c:v>
                </c:pt>
                <c:pt idx="1382">
                  <c:v>9273.9</c:v>
                </c:pt>
                <c:pt idx="1383">
                  <c:v>9257</c:v>
                </c:pt>
                <c:pt idx="1384">
                  <c:v>9254.1</c:v>
                </c:pt>
                <c:pt idx="1385">
                  <c:v>9260.7999999999993</c:v>
                </c:pt>
                <c:pt idx="1386">
                  <c:v>9284.7000000000007</c:v>
                </c:pt>
                <c:pt idx="1387">
                  <c:v>9299.7000000000007</c:v>
                </c:pt>
                <c:pt idx="1388">
                  <c:v>9290.1</c:v>
                </c:pt>
                <c:pt idx="1389">
                  <c:v>9273</c:v>
                </c:pt>
                <c:pt idx="1390">
                  <c:v>9249.1</c:v>
                </c:pt>
                <c:pt idx="1391">
                  <c:v>9235</c:v>
                </c:pt>
                <c:pt idx="1392">
                  <c:v>9234.7999999999993</c:v>
                </c:pt>
                <c:pt idx="1393">
                  <c:v>9241.4</c:v>
                </c:pt>
                <c:pt idx="1394">
                  <c:v>9230.4</c:v>
                </c:pt>
                <c:pt idx="1395">
                  <c:v>9219.7999999999993</c:v>
                </c:pt>
                <c:pt idx="1396">
                  <c:v>9216</c:v>
                </c:pt>
                <c:pt idx="1397">
                  <c:v>9195.6</c:v>
                </c:pt>
                <c:pt idx="1398">
                  <c:v>9151.2000000000007</c:v>
                </c:pt>
                <c:pt idx="1399">
                  <c:v>9093.1</c:v>
                </c:pt>
                <c:pt idx="1400">
                  <c:v>9020</c:v>
                </c:pt>
                <c:pt idx="1401">
                  <c:v>8930.2999999999993</c:v>
                </c:pt>
                <c:pt idx="1402">
                  <c:v>8818.2000000000007</c:v>
                </c:pt>
                <c:pt idx="1403">
                  <c:v>8677.9</c:v>
                </c:pt>
                <c:pt idx="1404">
                  <c:v>8518.2999999999993</c:v>
                </c:pt>
                <c:pt idx="1405">
                  <c:v>8351.5</c:v>
                </c:pt>
                <c:pt idx="1406">
                  <c:v>8166</c:v>
                </c:pt>
                <c:pt idx="1407">
                  <c:v>7944</c:v>
                </c:pt>
                <c:pt idx="1408">
                  <c:v>7706.7</c:v>
                </c:pt>
                <c:pt idx="1409">
                  <c:v>7451.6</c:v>
                </c:pt>
                <c:pt idx="1410">
                  <c:v>7171.5</c:v>
                </c:pt>
                <c:pt idx="1411">
                  <c:v>6885.3</c:v>
                </c:pt>
                <c:pt idx="1412">
                  <c:v>6565.9</c:v>
                </c:pt>
                <c:pt idx="1413">
                  <c:v>6222.6</c:v>
                </c:pt>
                <c:pt idx="1414">
                  <c:v>5869.8</c:v>
                </c:pt>
                <c:pt idx="1415">
                  <c:v>5505.7</c:v>
                </c:pt>
                <c:pt idx="1416">
                  <c:v>5148.3</c:v>
                </c:pt>
                <c:pt idx="1417">
                  <c:v>4794.2</c:v>
                </c:pt>
                <c:pt idx="1418">
                  <c:v>4465.1000000000004</c:v>
                </c:pt>
                <c:pt idx="1419">
                  <c:v>4158.5</c:v>
                </c:pt>
                <c:pt idx="1420">
                  <c:v>3872.7</c:v>
                </c:pt>
                <c:pt idx="1421">
                  <c:v>3607.1</c:v>
                </c:pt>
                <c:pt idx="1422">
                  <c:v>3366.9</c:v>
                </c:pt>
                <c:pt idx="1423">
                  <c:v>3151.6</c:v>
                </c:pt>
                <c:pt idx="1424">
                  <c:v>2952.3</c:v>
                </c:pt>
                <c:pt idx="1425">
                  <c:v>2753.9</c:v>
                </c:pt>
                <c:pt idx="1426">
                  <c:v>2562.5</c:v>
                </c:pt>
                <c:pt idx="1427">
                  <c:v>2386.5</c:v>
                </c:pt>
                <c:pt idx="1428">
                  <c:v>2235.1999999999998</c:v>
                </c:pt>
                <c:pt idx="1429">
                  <c:v>2101.4</c:v>
                </c:pt>
                <c:pt idx="1430">
                  <c:v>1979.7</c:v>
                </c:pt>
                <c:pt idx="1431">
                  <c:v>1876.7</c:v>
                </c:pt>
                <c:pt idx="1432">
                  <c:v>1783.3</c:v>
                </c:pt>
                <c:pt idx="1433">
                  <c:v>1701.2</c:v>
                </c:pt>
                <c:pt idx="1434">
                  <c:v>1619.6</c:v>
                </c:pt>
                <c:pt idx="1435">
                  <c:v>1541.6</c:v>
                </c:pt>
                <c:pt idx="1436">
                  <c:v>1469.8</c:v>
                </c:pt>
                <c:pt idx="1437">
                  <c:v>1394.2</c:v>
                </c:pt>
                <c:pt idx="1438">
                  <c:v>1315.8</c:v>
                </c:pt>
                <c:pt idx="1439">
                  <c:v>1237.3</c:v>
                </c:pt>
                <c:pt idx="1440">
                  <c:v>1162.4000000000001</c:v>
                </c:pt>
                <c:pt idx="1441">
                  <c:v>1092.8</c:v>
                </c:pt>
                <c:pt idx="1442">
                  <c:v>1025.9000000000001</c:v>
                </c:pt>
                <c:pt idx="1443">
                  <c:v>968.32</c:v>
                </c:pt>
                <c:pt idx="1444">
                  <c:v>916.56</c:v>
                </c:pt>
                <c:pt idx="1445">
                  <c:v>870.67</c:v>
                </c:pt>
                <c:pt idx="1446">
                  <c:v>837.44</c:v>
                </c:pt>
                <c:pt idx="1447">
                  <c:v>796.36</c:v>
                </c:pt>
                <c:pt idx="1448">
                  <c:v>761.66</c:v>
                </c:pt>
                <c:pt idx="1449">
                  <c:v>725.06</c:v>
                </c:pt>
                <c:pt idx="1450">
                  <c:v>692.82</c:v>
                </c:pt>
                <c:pt idx="1451">
                  <c:v>662.62</c:v>
                </c:pt>
                <c:pt idx="1452">
                  <c:v>626.25</c:v>
                </c:pt>
                <c:pt idx="1453">
                  <c:v>590.88</c:v>
                </c:pt>
                <c:pt idx="1454">
                  <c:v>553.44000000000005</c:v>
                </c:pt>
                <c:pt idx="1455">
                  <c:v>521.5</c:v>
                </c:pt>
                <c:pt idx="1456">
                  <c:v>494.25</c:v>
                </c:pt>
                <c:pt idx="1457">
                  <c:v>462.84</c:v>
                </c:pt>
                <c:pt idx="1458">
                  <c:v>439.02</c:v>
                </c:pt>
                <c:pt idx="1459">
                  <c:v>412.51</c:v>
                </c:pt>
                <c:pt idx="1460">
                  <c:v>387.68</c:v>
                </c:pt>
                <c:pt idx="1461">
                  <c:v>362.83</c:v>
                </c:pt>
                <c:pt idx="1462">
                  <c:v>337.93</c:v>
                </c:pt>
                <c:pt idx="1463">
                  <c:v>313.69</c:v>
                </c:pt>
                <c:pt idx="1464">
                  <c:v>298.06</c:v>
                </c:pt>
                <c:pt idx="1465">
                  <c:v>279.8</c:v>
                </c:pt>
                <c:pt idx="1466">
                  <c:v>258.68</c:v>
                </c:pt>
                <c:pt idx="1467">
                  <c:v>238.04</c:v>
                </c:pt>
                <c:pt idx="1468">
                  <c:v>219.36</c:v>
                </c:pt>
                <c:pt idx="1469">
                  <c:v>199.07</c:v>
                </c:pt>
                <c:pt idx="1470">
                  <c:v>175.47</c:v>
                </c:pt>
                <c:pt idx="1471">
                  <c:v>152.94</c:v>
                </c:pt>
                <c:pt idx="1472">
                  <c:v>132.1</c:v>
                </c:pt>
                <c:pt idx="1473">
                  <c:v>116.33</c:v>
                </c:pt>
                <c:pt idx="1474">
                  <c:v>103.58</c:v>
                </c:pt>
                <c:pt idx="1475">
                  <c:v>89.525000000000006</c:v>
                </c:pt>
                <c:pt idx="1476">
                  <c:v>82.634</c:v>
                </c:pt>
                <c:pt idx="1477">
                  <c:v>65.793999999999997</c:v>
                </c:pt>
                <c:pt idx="1478">
                  <c:v>50.491999999999997</c:v>
                </c:pt>
                <c:pt idx="1479">
                  <c:v>32.514000000000003</c:v>
                </c:pt>
                <c:pt idx="1480">
                  <c:v>15.337</c:v>
                </c:pt>
                <c:pt idx="1481">
                  <c:v>2.3691</c:v>
                </c:pt>
                <c:pt idx="1482">
                  <c:v>-24.062999999999999</c:v>
                </c:pt>
                <c:pt idx="1483">
                  <c:v>-53.220999999999997</c:v>
                </c:pt>
                <c:pt idx="1484">
                  <c:v>-77.381</c:v>
                </c:pt>
                <c:pt idx="1485">
                  <c:v>-93.013999999999996</c:v>
                </c:pt>
                <c:pt idx="1486">
                  <c:v>-97.307000000000002</c:v>
                </c:pt>
                <c:pt idx="1487">
                  <c:v>-111.16</c:v>
                </c:pt>
                <c:pt idx="1488">
                  <c:v>-123.3</c:v>
                </c:pt>
                <c:pt idx="1489">
                  <c:v>-143.88</c:v>
                </c:pt>
                <c:pt idx="1490">
                  <c:v>-169.24</c:v>
                </c:pt>
                <c:pt idx="1491">
                  <c:v>-190.1</c:v>
                </c:pt>
                <c:pt idx="1492">
                  <c:v>-216.45</c:v>
                </c:pt>
                <c:pt idx="1493">
                  <c:v>-239.32</c:v>
                </c:pt>
                <c:pt idx="1494">
                  <c:v>-262</c:v>
                </c:pt>
                <c:pt idx="1495">
                  <c:v>-293.52999999999997</c:v>
                </c:pt>
                <c:pt idx="1496">
                  <c:v>-330.07</c:v>
                </c:pt>
                <c:pt idx="1497">
                  <c:v>-381.71</c:v>
                </c:pt>
                <c:pt idx="1498">
                  <c:v>-430.97</c:v>
                </c:pt>
                <c:pt idx="1499">
                  <c:v>-493.38</c:v>
                </c:pt>
                <c:pt idx="1500">
                  <c:v>-550.58000000000004</c:v>
                </c:pt>
                <c:pt idx="1501">
                  <c:v>-597.91</c:v>
                </c:pt>
                <c:pt idx="1502">
                  <c:v>-649.97</c:v>
                </c:pt>
                <c:pt idx="1503">
                  <c:v>-702.48</c:v>
                </c:pt>
                <c:pt idx="1504">
                  <c:v>-764.43</c:v>
                </c:pt>
                <c:pt idx="1505">
                  <c:v>-819.42</c:v>
                </c:pt>
                <c:pt idx="1506">
                  <c:v>-877.89</c:v>
                </c:pt>
                <c:pt idx="1507">
                  <c:v>-950.5</c:v>
                </c:pt>
                <c:pt idx="1508">
                  <c:v>-1020.6</c:v>
                </c:pt>
                <c:pt idx="1509">
                  <c:v>-1098.7</c:v>
                </c:pt>
                <c:pt idx="1510">
                  <c:v>-1185.9000000000001</c:v>
                </c:pt>
                <c:pt idx="1511">
                  <c:v>-1272.0999999999999</c:v>
                </c:pt>
                <c:pt idx="1512">
                  <c:v>-1368.7</c:v>
                </c:pt>
                <c:pt idx="1513">
                  <c:v>-1469.9</c:v>
                </c:pt>
                <c:pt idx="1514">
                  <c:v>-1575.1</c:v>
                </c:pt>
                <c:pt idx="1515">
                  <c:v>-1680.7</c:v>
                </c:pt>
                <c:pt idx="1516">
                  <c:v>-1778.1</c:v>
                </c:pt>
                <c:pt idx="1517">
                  <c:v>-1889</c:v>
                </c:pt>
                <c:pt idx="1518">
                  <c:v>-1999.6</c:v>
                </c:pt>
                <c:pt idx="1519">
                  <c:v>-2119.3000000000002</c:v>
                </c:pt>
                <c:pt idx="1520">
                  <c:v>-2249.5</c:v>
                </c:pt>
                <c:pt idx="1521">
                  <c:v>-2368.1</c:v>
                </c:pt>
                <c:pt idx="1522">
                  <c:v>-2489.4</c:v>
                </c:pt>
                <c:pt idx="1523">
                  <c:v>-2593.4</c:v>
                </c:pt>
                <c:pt idx="1524">
                  <c:v>-2700.4</c:v>
                </c:pt>
                <c:pt idx="1525">
                  <c:v>-2799.8</c:v>
                </c:pt>
                <c:pt idx="1526">
                  <c:v>-2891.6</c:v>
                </c:pt>
                <c:pt idx="1527">
                  <c:v>-2992.8</c:v>
                </c:pt>
                <c:pt idx="1528">
                  <c:v>-3097.3</c:v>
                </c:pt>
                <c:pt idx="1529">
                  <c:v>-3206.6</c:v>
                </c:pt>
                <c:pt idx="1530">
                  <c:v>-3321.9</c:v>
                </c:pt>
                <c:pt idx="1531">
                  <c:v>-3438.9</c:v>
                </c:pt>
                <c:pt idx="1532">
                  <c:v>-3562</c:v>
                </c:pt>
                <c:pt idx="1533">
                  <c:v>-3684.5</c:v>
                </c:pt>
                <c:pt idx="1534">
                  <c:v>-3797.9</c:v>
                </c:pt>
                <c:pt idx="1535">
                  <c:v>-3903.8</c:v>
                </c:pt>
                <c:pt idx="1536">
                  <c:v>-3999.1</c:v>
                </c:pt>
                <c:pt idx="1537">
                  <c:v>-4094.5</c:v>
                </c:pt>
                <c:pt idx="1538">
                  <c:v>-4193.6000000000004</c:v>
                </c:pt>
                <c:pt idx="1539">
                  <c:v>-4305.3</c:v>
                </c:pt>
                <c:pt idx="1540">
                  <c:v>-4428.2</c:v>
                </c:pt>
                <c:pt idx="1541">
                  <c:v>-4557</c:v>
                </c:pt>
                <c:pt idx="1542">
                  <c:v>-4706.3</c:v>
                </c:pt>
                <c:pt idx="1543">
                  <c:v>-4859.8</c:v>
                </c:pt>
                <c:pt idx="1544">
                  <c:v>-5011</c:v>
                </c:pt>
                <c:pt idx="1545">
                  <c:v>-5138.1000000000004</c:v>
                </c:pt>
                <c:pt idx="1546">
                  <c:v>-5240</c:v>
                </c:pt>
                <c:pt idx="1547">
                  <c:v>-5316.9</c:v>
                </c:pt>
                <c:pt idx="1548">
                  <c:v>-5363.4</c:v>
                </c:pt>
                <c:pt idx="1549">
                  <c:v>-5395.3</c:v>
                </c:pt>
                <c:pt idx="1550">
                  <c:v>-5442.7</c:v>
                </c:pt>
                <c:pt idx="1551">
                  <c:v>-5510.1</c:v>
                </c:pt>
                <c:pt idx="1552">
                  <c:v>-5594.2</c:v>
                </c:pt>
                <c:pt idx="1553">
                  <c:v>-5697.2</c:v>
                </c:pt>
                <c:pt idx="1554">
                  <c:v>-5819.5</c:v>
                </c:pt>
                <c:pt idx="1555">
                  <c:v>-5938.1</c:v>
                </c:pt>
                <c:pt idx="1556">
                  <c:v>-6034.6</c:v>
                </c:pt>
                <c:pt idx="1557">
                  <c:v>-6110.2</c:v>
                </c:pt>
                <c:pt idx="1558">
                  <c:v>-6171.3</c:v>
                </c:pt>
                <c:pt idx="1559">
                  <c:v>-6237.2</c:v>
                </c:pt>
                <c:pt idx="1560">
                  <c:v>-6316.4</c:v>
                </c:pt>
                <c:pt idx="1561">
                  <c:v>-6399</c:v>
                </c:pt>
                <c:pt idx="1562">
                  <c:v>-6488.4</c:v>
                </c:pt>
                <c:pt idx="1563">
                  <c:v>-6590.5</c:v>
                </c:pt>
                <c:pt idx="1564">
                  <c:v>-6691.9</c:v>
                </c:pt>
                <c:pt idx="1565">
                  <c:v>-6794.8</c:v>
                </c:pt>
                <c:pt idx="1566">
                  <c:v>-6888.1</c:v>
                </c:pt>
                <c:pt idx="1567">
                  <c:v>-6981.8</c:v>
                </c:pt>
                <c:pt idx="1568">
                  <c:v>-7057.6</c:v>
                </c:pt>
                <c:pt idx="1569">
                  <c:v>-7111</c:v>
                </c:pt>
                <c:pt idx="1570">
                  <c:v>-7147.4</c:v>
                </c:pt>
                <c:pt idx="1571">
                  <c:v>-7179.3</c:v>
                </c:pt>
                <c:pt idx="1572">
                  <c:v>-7218.7</c:v>
                </c:pt>
                <c:pt idx="1573">
                  <c:v>-7250</c:v>
                </c:pt>
                <c:pt idx="1574">
                  <c:v>-7293.5</c:v>
                </c:pt>
                <c:pt idx="1575">
                  <c:v>-7348.7</c:v>
                </c:pt>
                <c:pt idx="1576">
                  <c:v>-7412.8</c:v>
                </c:pt>
                <c:pt idx="1577">
                  <c:v>-7464</c:v>
                </c:pt>
                <c:pt idx="1578">
                  <c:v>-7513.5</c:v>
                </c:pt>
                <c:pt idx="1579">
                  <c:v>-7585.6</c:v>
                </c:pt>
                <c:pt idx="1580">
                  <c:v>-7668.9</c:v>
                </c:pt>
                <c:pt idx="1581">
                  <c:v>-7748.4</c:v>
                </c:pt>
                <c:pt idx="1582">
                  <c:v>-7832.5</c:v>
                </c:pt>
                <c:pt idx="1583">
                  <c:v>-7912.7</c:v>
                </c:pt>
                <c:pt idx="1584">
                  <c:v>-7984.1</c:v>
                </c:pt>
                <c:pt idx="1585">
                  <c:v>-8038.6</c:v>
                </c:pt>
                <c:pt idx="1586">
                  <c:v>-8071.9</c:v>
                </c:pt>
                <c:pt idx="1587">
                  <c:v>-8098.3</c:v>
                </c:pt>
                <c:pt idx="1588">
                  <c:v>-8123.2</c:v>
                </c:pt>
                <c:pt idx="1589">
                  <c:v>-8142.6</c:v>
                </c:pt>
                <c:pt idx="1590">
                  <c:v>-8181.7</c:v>
                </c:pt>
                <c:pt idx="1591">
                  <c:v>-8235.5</c:v>
                </c:pt>
                <c:pt idx="1592">
                  <c:v>-8303.6</c:v>
                </c:pt>
                <c:pt idx="1593">
                  <c:v>-8381.2000000000007</c:v>
                </c:pt>
                <c:pt idx="1594">
                  <c:v>-8460</c:v>
                </c:pt>
                <c:pt idx="1595">
                  <c:v>-8534</c:v>
                </c:pt>
                <c:pt idx="1596">
                  <c:v>-8546.4</c:v>
                </c:pt>
                <c:pt idx="1597">
                  <c:v>-8493.1</c:v>
                </c:pt>
                <c:pt idx="1598">
                  <c:v>-8407.4</c:v>
                </c:pt>
                <c:pt idx="1599">
                  <c:v>-8324.5</c:v>
                </c:pt>
                <c:pt idx="1600">
                  <c:v>-8296.4</c:v>
                </c:pt>
                <c:pt idx="1601">
                  <c:v>-8342</c:v>
                </c:pt>
                <c:pt idx="1602">
                  <c:v>-8425</c:v>
                </c:pt>
                <c:pt idx="1603">
                  <c:v>-8516.4</c:v>
                </c:pt>
                <c:pt idx="1604">
                  <c:v>-8621.7999999999993</c:v>
                </c:pt>
                <c:pt idx="1605">
                  <c:v>-8716.2000000000007</c:v>
                </c:pt>
                <c:pt idx="1606">
                  <c:v>-8778.2000000000007</c:v>
                </c:pt>
                <c:pt idx="1607">
                  <c:v>-8826.6</c:v>
                </c:pt>
                <c:pt idx="1608">
                  <c:v>-8854.6</c:v>
                </c:pt>
                <c:pt idx="1609">
                  <c:v>-8883.4</c:v>
                </c:pt>
                <c:pt idx="1610">
                  <c:v>-8913.5</c:v>
                </c:pt>
                <c:pt idx="1611">
                  <c:v>-8926.1</c:v>
                </c:pt>
                <c:pt idx="1612">
                  <c:v>-8926.7999999999993</c:v>
                </c:pt>
                <c:pt idx="1613">
                  <c:v>-8899.1</c:v>
                </c:pt>
                <c:pt idx="1614">
                  <c:v>-8874.5</c:v>
                </c:pt>
                <c:pt idx="1615">
                  <c:v>-8860.9</c:v>
                </c:pt>
                <c:pt idx="1616">
                  <c:v>-8865</c:v>
                </c:pt>
                <c:pt idx="1617">
                  <c:v>-8893.7000000000007</c:v>
                </c:pt>
                <c:pt idx="1618">
                  <c:v>-8914</c:v>
                </c:pt>
                <c:pt idx="1619">
                  <c:v>-8908.9</c:v>
                </c:pt>
                <c:pt idx="1620">
                  <c:v>-8880.2000000000007</c:v>
                </c:pt>
                <c:pt idx="1621">
                  <c:v>-8844.4</c:v>
                </c:pt>
                <c:pt idx="1622">
                  <c:v>-8803.7999999999993</c:v>
                </c:pt>
                <c:pt idx="1623">
                  <c:v>-8785.7000000000007</c:v>
                </c:pt>
                <c:pt idx="1624">
                  <c:v>-8790.7000000000007</c:v>
                </c:pt>
                <c:pt idx="1625">
                  <c:v>-8790.4</c:v>
                </c:pt>
                <c:pt idx="1626">
                  <c:v>-8766.2000000000007</c:v>
                </c:pt>
                <c:pt idx="1627">
                  <c:v>-8722.2999999999993</c:v>
                </c:pt>
                <c:pt idx="1628">
                  <c:v>-8642.4</c:v>
                </c:pt>
                <c:pt idx="1629">
                  <c:v>-8535.4</c:v>
                </c:pt>
                <c:pt idx="1630">
                  <c:v>-8419.4</c:v>
                </c:pt>
                <c:pt idx="1631">
                  <c:v>-8314.2999999999993</c:v>
                </c:pt>
                <c:pt idx="1632">
                  <c:v>-8236.2000000000007</c:v>
                </c:pt>
                <c:pt idx="1633">
                  <c:v>-8175.3</c:v>
                </c:pt>
                <c:pt idx="1634">
                  <c:v>-8135.4</c:v>
                </c:pt>
                <c:pt idx="1635">
                  <c:v>-8087.7</c:v>
                </c:pt>
                <c:pt idx="1636">
                  <c:v>-8012.8</c:v>
                </c:pt>
                <c:pt idx="1637">
                  <c:v>-7909</c:v>
                </c:pt>
                <c:pt idx="1638">
                  <c:v>-7754.5</c:v>
                </c:pt>
                <c:pt idx="1639">
                  <c:v>-7540.6</c:v>
                </c:pt>
                <c:pt idx="1640">
                  <c:v>-7296.9</c:v>
                </c:pt>
                <c:pt idx="1641">
                  <c:v>-7020.8</c:v>
                </c:pt>
                <c:pt idx="1642">
                  <c:v>-6715.1</c:v>
                </c:pt>
                <c:pt idx="1643">
                  <c:v>-6376.1</c:v>
                </c:pt>
                <c:pt idx="1644">
                  <c:v>-6025.6</c:v>
                </c:pt>
                <c:pt idx="1645">
                  <c:v>-5653.7</c:v>
                </c:pt>
                <c:pt idx="1646">
                  <c:v>-5273.7</c:v>
                </c:pt>
                <c:pt idx="1647">
                  <c:v>-4949.8999999999996</c:v>
                </c:pt>
                <c:pt idx="1648">
                  <c:v>-4644.5</c:v>
                </c:pt>
                <c:pt idx="1649">
                  <c:v>-4350.6000000000004</c:v>
                </c:pt>
                <c:pt idx="1650">
                  <c:v>-4058.6</c:v>
                </c:pt>
                <c:pt idx="1651">
                  <c:v>-3762.8</c:v>
                </c:pt>
                <c:pt idx="1652">
                  <c:v>-3452.8</c:v>
                </c:pt>
                <c:pt idx="1653">
                  <c:v>-3128.6</c:v>
                </c:pt>
                <c:pt idx="1654">
                  <c:v>-2808.6</c:v>
                </c:pt>
                <c:pt idx="1655">
                  <c:v>-2529.5</c:v>
                </c:pt>
                <c:pt idx="1656">
                  <c:v>-2265.6</c:v>
                </c:pt>
                <c:pt idx="1657">
                  <c:v>-2052.1999999999998</c:v>
                </c:pt>
                <c:pt idx="1658">
                  <c:v>-1880.2</c:v>
                </c:pt>
                <c:pt idx="1659">
                  <c:v>-1729</c:v>
                </c:pt>
                <c:pt idx="1660">
                  <c:v>-1588.9</c:v>
                </c:pt>
                <c:pt idx="1661">
                  <c:v>-1450.6</c:v>
                </c:pt>
                <c:pt idx="1662">
                  <c:v>-1324.9</c:v>
                </c:pt>
                <c:pt idx="1663">
                  <c:v>-1193.7</c:v>
                </c:pt>
                <c:pt idx="1664">
                  <c:v>-1075.2</c:v>
                </c:pt>
                <c:pt idx="1665">
                  <c:v>-966.45</c:v>
                </c:pt>
                <c:pt idx="1666">
                  <c:v>-865.26</c:v>
                </c:pt>
                <c:pt idx="1667">
                  <c:v>-767.34</c:v>
                </c:pt>
                <c:pt idx="1668">
                  <c:v>-665.65</c:v>
                </c:pt>
                <c:pt idx="1669">
                  <c:v>-580.83000000000004</c:v>
                </c:pt>
                <c:pt idx="1670">
                  <c:v>-503.86</c:v>
                </c:pt>
                <c:pt idx="1671">
                  <c:v>-432.55</c:v>
                </c:pt>
                <c:pt idx="1672">
                  <c:v>-372.13</c:v>
                </c:pt>
                <c:pt idx="1673">
                  <c:v>-315.43</c:v>
                </c:pt>
                <c:pt idx="1674">
                  <c:v>-263.52</c:v>
                </c:pt>
                <c:pt idx="1675">
                  <c:v>-216.19</c:v>
                </c:pt>
                <c:pt idx="1676">
                  <c:v>-163.99</c:v>
                </c:pt>
                <c:pt idx="1677">
                  <c:v>-122.01</c:v>
                </c:pt>
                <c:pt idx="1678">
                  <c:v>-85.950999999999993</c:v>
                </c:pt>
                <c:pt idx="1679">
                  <c:v>-50.012999999999998</c:v>
                </c:pt>
                <c:pt idx="1680">
                  <c:v>-19.239999999999998</c:v>
                </c:pt>
                <c:pt idx="1681">
                  <c:v>6.7077</c:v>
                </c:pt>
                <c:pt idx="1682">
                  <c:v>24.349</c:v>
                </c:pt>
                <c:pt idx="1683">
                  <c:v>40.841000000000001</c:v>
                </c:pt>
                <c:pt idx="1684">
                  <c:v>57.155999999999999</c:v>
                </c:pt>
                <c:pt idx="1685">
                  <c:v>66.917000000000002</c:v>
                </c:pt>
                <c:pt idx="1686">
                  <c:v>75.11</c:v>
                </c:pt>
                <c:pt idx="1687">
                  <c:v>78.760999999999996</c:v>
                </c:pt>
                <c:pt idx="1688">
                  <c:v>86.027000000000001</c:v>
                </c:pt>
                <c:pt idx="1689">
                  <c:v>92.981999999999999</c:v>
                </c:pt>
                <c:pt idx="1690">
                  <c:v>104.42</c:v>
                </c:pt>
                <c:pt idx="1691">
                  <c:v>115.77</c:v>
                </c:pt>
                <c:pt idx="1692">
                  <c:v>122.97</c:v>
                </c:pt>
                <c:pt idx="1693">
                  <c:v>136.49</c:v>
                </c:pt>
                <c:pt idx="1694">
                  <c:v>148.63</c:v>
                </c:pt>
                <c:pt idx="1695">
                  <c:v>159.46</c:v>
                </c:pt>
                <c:pt idx="1696">
                  <c:v>180.92</c:v>
                </c:pt>
                <c:pt idx="1697">
                  <c:v>199.09</c:v>
                </c:pt>
                <c:pt idx="1698">
                  <c:v>221.55</c:v>
                </c:pt>
                <c:pt idx="1699">
                  <c:v>238.66</c:v>
                </c:pt>
                <c:pt idx="1700">
                  <c:v>252.12</c:v>
                </c:pt>
                <c:pt idx="1701">
                  <c:v>272.72000000000003</c:v>
                </c:pt>
                <c:pt idx="1702">
                  <c:v>289.49</c:v>
                </c:pt>
                <c:pt idx="1703">
                  <c:v>304.75</c:v>
                </c:pt>
                <c:pt idx="1704">
                  <c:v>317.07</c:v>
                </c:pt>
                <c:pt idx="1705">
                  <c:v>336.19</c:v>
                </c:pt>
                <c:pt idx="1706">
                  <c:v>359.57</c:v>
                </c:pt>
                <c:pt idx="1707">
                  <c:v>376.75</c:v>
                </c:pt>
                <c:pt idx="1708">
                  <c:v>392.69</c:v>
                </c:pt>
                <c:pt idx="1709">
                  <c:v>413.13</c:v>
                </c:pt>
                <c:pt idx="1710">
                  <c:v>436.45</c:v>
                </c:pt>
                <c:pt idx="1711">
                  <c:v>461.38</c:v>
                </c:pt>
                <c:pt idx="1712">
                  <c:v>484.17</c:v>
                </c:pt>
                <c:pt idx="1713">
                  <c:v>511.65</c:v>
                </c:pt>
                <c:pt idx="1714">
                  <c:v>537.33000000000004</c:v>
                </c:pt>
                <c:pt idx="1715">
                  <c:v>555.74</c:v>
                </c:pt>
                <c:pt idx="1716">
                  <c:v>580.39</c:v>
                </c:pt>
                <c:pt idx="1717">
                  <c:v>604.14</c:v>
                </c:pt>
                <c:pt idx="1718">
                  <c:v>633.22</c:v>
                </c:pt>
                <c:pt idx="1719">
                  <c:v>657.82</c:v>
                </c:pt>
                <c:pt idx="1720">
                  <c:v>691.16</c:v>
                </c:pt>
                <c:pt idx="1721">
                  <c:v>718.83</c:v>
                </c:pt>
                <c:pt idx="1722">
                  <c:v>743.82</c:v>
                </c:pt>
                <c:pt idx="1723">
                  <c:v>775.26</c:v>
                </c:pt>
                <c:pt idx="1724">
                  <c:v>806.75</c:v>
                </c:pt>
                <c:pt idx="1725">
                  <c:v>839.46</c:v>
                </c:pt>
                <c:pt idx="1726">
                  <c:v>877.48</c:v>
                </c:pt>
                <c:pt idx="1727">
                  <c:v>914.98</c:v>
                </c:pt>
                <c:pt idx="1728">
                  <c:v>957.76</c:v>
                </c:pt>
                <c:pt idx="1729">
                  <c:v>999.46</c:v>
                </c:pt>
                <c:pt idx="1730">
                  <c:v>1044.3</c:v>
                </c:pt>
                <c:pt idx="1731">
                  <c:v>1092.9000000000001</c:v>
                </c:pt>
                <c:pt idx="1732">
                  <c:v>1129.8</c:v>
                </c:pt>
                <c:pt idx="1733">
                  <c:v>1177.7</c:v>
                </c:pt>
                <c:pt idx="1734">
                  <c:v>1232.5999999999999</c:v>
                </c:pt>
                <c:pt idx="1735">
                  <c:v>1286.8</c:v>
                </c:pt>
                <c:pt idx="1736">
                  <c:v>1350.1</c:v>
                </c:pt>
                <c:pt idx="1737">
                  <c:v>1408.1</c:v>
                </c:pt>
                <c:pt idx="1738">
                  <c:v>1468.1</c:v>
                </c:pt>
                <c:pt idx="1739">
                  <c:v>1531.1</c:v>
                </c:pt>
                <c:pt idx="1740">
                  <c:v>1593.6</c:v>
                </c:pt>
                <c:pt idx="1741">
                  <c:v>1665</c:v>
                </c:pt>
                <c:pt idx="1742">
                  <c:v>1740.8</c:v>
                </c:pt>
                <c:pt idx="1743">
                  <c:v>1838.8</c:v>
                </c:pt>
                <c:pt idx="1744">
                  <c:v>1935.5</c:v>
                </c:pt>
                <c:pt idx="1745">
                  <c:v>2052.1</c:v>
                </c:pt>
                <c:pt idx="1746">
                  <c:v>2177.6999999999998</c:v>
                </c:pt>
                <c:pt idx="1747">
                  <c:v>2293.5</c:v>
                </c:pt>
                <c:pt idx="1748">
                  <c:v>2410.1999999999998</c:v>
                </c:pt>
                <c:pt idx="1749">
                  <c:v>2524.1</c:v>
                </c:pt>
                <c:pt idx="1750">
                  <c:v>2643.4</c:v>
                </c:pt>
                <c:pt idx="1751">
                  <c:v>2759.8</c:v>
                </c:pt>
                <c:pt idx="1752">
                  <c:v>2862.7</c:v>
                </c:pt>
                <c:pt idx="1753">
                  <c:v>2974.2</c:v>
                </c:pt>
                <c:pt idx="1754">
                  <c:v>3092.2</c:v>
                </c:pt>
                <c:pt idx="1755">
                  <c:v>3216.1</c:v>
                </c:pt>
                <c:pt idx="1756">
                  <c:v>3356.3</c:v>
                </c:pt>
                <c:pt idx="1757">
                  <c:v>3511</c:v>
                </c:pt>
                <c:pt idx="1758">
                  <c:v>3663.8</c:v>
                </c:pt>
                <c:pt idx="1759">
                  <c:v>3803.7</c:v>
                </c:pt>
                <c:pt idx="1760">
                  <c:v>3940.8</c:v>
                </c:pt>
                <c:pt idx="1761">
                  <c:v>4079.5</c:v>
                </c:pt>
                <c:pt idx="1762">
                  <c:v>4202.5</c:v>
                </c:pt>
                <c:pt idx="1763">
                  <c:v>4318.8999999999996</c:v>
                </c:pt>
                <c:pt idx="1764">
                  <c:v>4434.8999999999996</c:v>
                </c:pt>
                <c:pt idx="1765">
                  <c:v>4552</c:v>
                </c:pt>
                <c:pt idx="1766">
                  <c:v>4668.6000000000004</c:v>
                </c:pt>
                <c:pt idx="1767">
                  <c:v>4780.3</c:v>
                </c:pt>
                <c:pt idx="1768">
                  <c:v>4902</c:v>
                </c:pt>
                <c:pt idx="1769">
                  <c:v>5017.2</c:v>
                </c:pt>
                <c:pt idx="1770">
                  <c:v>5127.8</c:v>
                </c:pt>
                <c:pt idx="1771">
                  <c:v>5241</c:v>
                </c:pt>
                <c:pt idx="1772">
                  <c:v>5348.5</c:v>
                </c:pt>
                <c:pt idx="1773">
                  <c:v>5461.5</c:v>
                </c:pt>
                <c:pt idx="1774">
                  <c:v>5570.8</c:v>
                </c:pt>
                <c:pt idx="1775">
                  <c:v>5674.8</c:v>
                </c:pt>
                <c:pt idx="1776">
                  <c:v>5788.8</c:v>
                </c:pt>
                <c:pt idx="1777">
                  <c:v>5905.6</c:v>
                </c:pt>
                <c:pt idx="1778">
                  <c:v>6023.3</c:v>
                </c:pt>
                <c:pt idx="1779">
                  <c:v>6133</c:v>
                </c:pt>
                <c:pt idx="1780">
                  <c:v>6225.8</c:v>
                </c:pt>
                <c:pt idx="1781">
                  <c:v>6314.7</c:v>
                </c:pt>
                <c:pt idx="1782">
                  <c:v>6376.8</c:v>
                </c:pt>
                <c:pt idx="1783">
                  <c:v>6439.3</c:v>
                </c:pt>
                <c:pt idx="1784">
                  <c:v>6517</c:v>
                </c:pt>
                <c:pt idx="1785">
                  <c:v>6604.1</c:v>
                </c:pt>
                <c:pt idx="1786">
                  <c:v>6704.8</c:v>
                </c:pt>
                <c:pt idx="1787">
                  <c:v>6808.7</c:v>
                </c:pt>
                <c:pt idx="1788">
                  <c:v>6925.8</c:v>
                </c:pt>
                <c:pt idx="1789">
                  <c:v>7041.2</c:v>
                </c:pt>
                <c:pt idx="1790">
                  <c:v>7158.5</c:v>
                </c:pt>
                <c:pt idx="1791">
                  <c:v>7284</c:v>
                </c:pt>
                <c:pt idx="1792">
                  <c:v>7400.9</c:v>
                </c:pt>
                <c:pt idx="1793">
                  <c:v>7522.4</c:v>
                </c:pt>
                <c:pt idx="1794">
                  <c:v>7628.2</c:v>
                </c:pt>
                <c:pt idx="1795">
                  <c:v>7727.7</c:v>
                </c:pt>
                <c:pt idx="1796">
                  <c:v>7814.8</c:v>
                </c:pt>
                <c:pt idx="1797">
                  <c:v>7876.5</c:v>
                </c:pt>
                <c:pt idx="1798">
                  <c:v>7938.2</c:v>
                </c:pt>
                <c:pt idx="1799">
                  <c:v>8002.2</c:v>
                </c:pt>
                <c:pt idx="1800">
                  <c:v>8071.7</c:v>
                </c:pt>
                <c:pt idx="1801">
                  <c:v>8159.7</c:v>
                </c:pt>
                <c:pt idx="1802">
                  <c:v>8243.2000000000007</c:v>
                </c:pt>
                <c:pt idx="1803">
                  <c:v>8329.9</c:v>
                </c:pt>
                <c:pt idx="1804">
                  <c:v>8411.7000000000007</c:v>
                </c:pt>
                <c:pt idx="1805">
                  <c:v>8470.6</c:v>
                </c:pt>
                <c:pt idx="1806">
                  <c:v>8503.7999999999993</c:v>
                </c:pt>
                <c:pt idx="1807">
                  <c:v>8528.4</c:v>
                </c:pt>
                <c:pt idx="1808">
                  <c:v>8551</c:v>
                </c:pt>
                <c:pt idx="1809">
                  <c:v>8584.5</c:v>
                </c:pt>
                <c:pt idx="1810">
                  <c:v>8635.5</c:v>
                </c:pt>
                <c:pt idx="1811">
                  <c:v>8712.2000000000007</c:v>
                </c:pt>
                <c:pt idx="1812">
                  <c:v>8808</c:v>
                </c:pt>
                <c:pt idx="1813">
                  <c:v>8925.5</c:v>
                </c:pt>
                <c:pt idx="1814">
                  <c:v>9034.6</c:v>
                </c:pt>
                <c:pt idx="1815">
                  <c:v>9135.7000000000007</c:v>
                </c:pt>
                <c:pt idx="1816">
                  <c:v>9229.4</c:v>
                </c:pt>
                <c:pt idx="1817">
                  <c:v>9300.1</c:v>
                </c:pt>
                <c:pt idx="1818">
                  <c:v>9361.7999999999993</c:v>
                </c:pt>
                <c:pt idx="1819">
                  <c:v>9407.7000000000007</c:v>
                </c:pt>
                <c:pt idx="1820">
                  <c:v>9441.9</c:v>
                </c:pt>
                <c:pt idx="1821">
                  <c:v>9485.4</c:v>
                </c:pt>
                <c:pt idx="1822">
                  <c:v>9550.7000000000007</c:v>
                </c:pt>
                <c:pt idx="1823">
                  <c:v>9648.9</c:v>
                </c:pt>
                <c:pt idx="1824">
                  <c:v>9749</c:v>
                </c:pt>
                <c:pt idx="1825">
                  <c:v>9819.5</c:v>
                </c:pt>
                <c:pt idx="1826">
                  <c:v>9864</c:v>
                </c:pt>
                <c:pt idx="1827">
                  <c:v>9874.5</c:v>
                </c:pt>
                <c:pt idx="1828">
                  <c:v>9889.7999999999993</c:v>
                </c:pt>
                <c:pt idx="1829">
                  <c:v>9924</c:v>
                </c:pt>
                <c:pt idx="1830">
                  <c:v>9962.4</c:v>
                </c:pt>
                <c:pt idx="1831">
                  <c:v>10006</c:v>
                </c:pt>
                <c:pt idx="1832">
                  <c:v>10041</c:v>
                </c:pt>
                <c:pt idx="1833">
                  <c:v>10081</c:v>
                </c:pt>
                <c:pt idx="1834">
                  <c:v>10136</c:v>
                </c:pt>
                <c:pt idx="1835">
                  <c:v>10170</c:v>
                </c:pt>
                <c:pt idx="1836">
                  <c:v>10190</c:v>
                </c:pt>
                <c:pt idx="1837">
                  <c:v>10206</c:v>
                </c:pt>
                <c:pt idx="1838">
                  <c:v>10222</c:v>
                </c:pt>
                <c:pt idx="1839">
                  <c:v>10238</c:v>
                </c:pt>
                <c:pt idx="1840">
                  <c:v>10251</c:v>
                </c:pt>
                <c:pt idx="1841">
                  <c:v>10289</c:v>
                </c:pt>
                <c:pt idx="1842">
                  <c:v>10338</c:v>
                </c:pt>
                <c:pt idx="1843">
                  <c:v>10377</c:v>
                </c:pt>
                <c:pt idx="1844">
                  <c:v>10403</c:v>
                </c:pt>
                <c:pt idx="1845">
                  <c:v>10420</c:v>
                </c:pt>
                <c:pt idx="1846">
                  <c:v>10424</c:v>
                </c:pt>
                <c:pt idx="1847">
                  <c:v>10399</c:v>
                </c:pt>
                <c:pt idx="1848">
                  <c:v>10359</c:v>
                </c:pt>
                <c:pt idx="1849">
                  <c:v>10307</c:v>
                </c:pt>
                <c:pt idx="1850">
                  <c:v>10267</c:v>
                </c:pt>
                <c:pt idx="1851">
                  <c:v>10256</c:v>
                </c:pt>
                <c:pt idx="1852">
                  <c:v>10265</c:v>
                </c:pt>
                <c:pt idx="1853">
                  <c:v>10294</c:v>
                </c:pt>
                <c:pt idx="1854">
                  <c:v>10336</c:v>
                </c:pt>
                <c:pt idx="1855">
                  <c:v>10370</c:v>
                </c:pt>
                <c:pt idx="1856">
                  <c:v>10380</c:v>
                </c:pt>
                <c:pt idx="1857">
                  <c:v>10370</c:v>
                </c:pt>
                <c:pt idx="1858">
                  <c:v>10367</c:v>
                </c:pt>
                <c:pt idx="1859">
                  <c:v>10342</c:v>
                </c:pt>
                <c:pt idx="1860">
                  <c:v>10307</c:v>
                </c:pt>
                <c:pt idx="1861">
                  <c:v>10283</c:v>
                </c:pt>
                <c:pt idx="1862">
                  <c:v>10246</c:v>
                </c:pt>
                <c:pt idx="1863">
                  <c:v>10196</c:v>
                </c:pt>
                <c:pt idx="1864">
                  <c:v>10118</c:v>
                </c:pt>
                <c:pt idx="1865">
                  <c:v>10011</c:v>
                </c:pt>
                <c:pt idx="1866">
                  <c:v>9894.7000000000007</c:v>
                </c:pt>
                <c:pt idx="1867">
                  <c:v>9759.1</c:v>
                </c:pt>
                <c:pt idx="1868">
                  <c:v>9591</c:v>
                </c:pt>
                <c:pt idx="1869">
                  <c:v>9373.1</c:v>
                </c:pt>
                <c:pt idx="1870">
                  <c:v>9112.2000000000007</c:v>
                </c:pt>
                <c:pt idx="1871">
                  <c:v>8836.4</c:v>
                </c:pt>
                <c:pt idx="1872">
                  <c:v>8529.2000000000007</c:v>
                </c:pt>
                <c:pt idx="1873">
                  <c:v>8183.4</c:v>
                </c:pt>
                <c:pt idx="1874">
                  <c:v>7809.1</c:v>
                </c:pt>
                <c:pt idx="1875">
                  <c:v>7410.8</c:v>
                </c:pt>
                <c:pt idx="1876">
                  <c:v>6987.5</c:v>
                </c:pt>
                <c:pt idx="1877">
                  <c:v>6544</c:v>
                </c:pt>
                <c:pt idx="1878">
                  <c:v>6107.6</c:v>
                </c:pt>
                <c:pt idx="1879">
                  <c:v>5688.4</c:v>
                </c:pt>
                <c:pt idx="1880">
                  <c:v>5298.7</c:v>
                </c:pt>
                <c:pt idx="1881">
                  <c:v>4942.6000000000004</c:v>
                </c:pt>
                <c:pt idx="1882">
                  <c:v>4602.3</c:v>
                </c:pt>
                <c:pt idx="1883">
                  <c:v>4274.3999999999996</c:v>
                </c:pt>
                <c:pt idx="1884">
                  <c:v>3962.6</c:v>
                </c:pt>
                <c:pt idx="1885">
                  <c:v>3677.5</c:v>
                </c:pt>
                <c:pt idx="1886">
                  <c:v>3412.4</c:v>
                </c:pt>
                <c:pt idx="1887">
                  <c:v>3155.5</c:v>
                </c:pt>
                <c:pt idx="1888">
                  <c:v>2922.8</c:v>
                </c:pt>
                <c:pt idx="1889">
                  <c:v>2716.3</c:v>
                </c:pt>
                <c:pt idx="1890">
                  <c:v>2534.3000000000002</c:v>
                </c:pt>
                <c:pt idx="1891">
                  <c:v>2388.1999999999998</c:v>
                </c:pt>
                <c:pt idx="1892">
                  <c:v>2245</c:v>
                </c:pt>
                <c:pt idx="1893">
                  <c:v>2116.8000000000002</c:v>
                </c:pt>
                <c:pt idx="1894">
                  <c:v>1988.3</c:v>
                </c:pt>
                <c:pt idx="1895">
                  <c:v>1867.4</c:v>
                </c:pt>
                <c:pt idx="1896">
                  <c:v>1761.7</c:v>
                </c:pt>
                <c:pt idx="1897">
                  <c:v>1660.7</c:v>
                </c:pt>
                <c:pt idx="1898">
                  <c:v>1571.3</c:v>
                </c:pt>
                <c:pt idx="1899">
                  <c:v>1483.3</c:v>
                </c:pt>
                <c:pt idx="1900">
                  <c:v>1401.2</c:v>
                </c:pt>
                <c:pt idx="1901">
                  <c:v>1326.3</c:v>
                </c:pt>
                <c:pt idx="1902">
                  <c:v>1251.2</c:v>
                </c:pt>
                <c:pt idx="1903">
                  <c:v>1178.7</c:v>
                </c:pt>
                <c:pt idx="1904">
                  <c:v>1105.0999999999999</c:v>
                </c:pt>
                <c:pt idx="1905">
                  <c:v>1032</c:v>
                </c:pt>
                <c:pt idx="1906">
                  <c:v>966.27</c:v>
                </c:pt>
                <c:pt idx="1907">
                  <c:v>897.78</c:v>
                </c:pt>
                <c:pt idx="1908">
                  <c:v>837.78</c:v>
                </c:pt>
                <c:pt idx="1909">
                  <c:v>787.63</c:v>
                </c:pt>
                <c:pt idx="1910">
                  <c:v>745.97</c:v>
                </c:pt>
                <c:pt idx="1911">
                  <c:v>713.56</c:v>
                </c:pt>
                <c:pt idx="1912">
                  <c:v>679.22</c:v>
                </c:pt>
                <c:pt idx="1913">
                  <c:v>644.30999999999995</c:v>
                </c:pt>
                <c:pt idx="1914">
                  <c:v>607.72</c:v>
                </c:pt>
                <c:pt idx="1915">
                  <c:v>566.78</c:v>
                </c:pt>
                <c:pt idx="1916">
                  <c:v>528.74</c:v>
                </c:pt>
                <c:pt idx="1917">
                  <c:v>493.74</c:v>
                </c:pt>
                <c:pt idx="1918">
                  <c:v>466.87</c:v>
                </c:pt>
                <c:pt idx="1919">
                  <c:v>435.68</c:v>
                </c:pt>
                <c:pt idx="1920">
                  <c:v>408.22</c:v>
                </c:pt>
                <c:pt idx="1921">
                  <c:v>382.19</c:v>
                </c:pt>
                <c:pt idx="1922">
                  <c:v>353.71</c:v>
                </c:pt>
                <c:pt idx="1923">
                  <c:v>322.55</c:v>
                </c:pt>
                <c:pt idx="1924">
                  <c:v>295.11</c:v>
                </c:pt>
                <c:pt idx="1925">
                  <c:v>265.25</c:v>
                </c:pt>
                <c:pt idx="1926">
                  <c:v>237.89</c:v>
                </c:pt>
                <c:pt idx="1927">
                  <c:v>202.64</c:v>
                </c:pt>
                <c:pt idx="1928">
                  <c:v>168.13</c:v>
                </c:pt>
                <c:pt idx="1929">
                  <c:v>135.47999999999999</c:v>
                </c:pt>
                <c:pt idx="1930">
                  <c:v>106.04</c:v>
                </c:pt>
                <c:pt idx="1931">
                  <c:v>88.965000000000003</c:v>
                </c:pt>
                <c:pt idx="1932">
                  <c:v>60.673000000000002</c:v>
                </c:pt>
                <c:pt idx="1933">
                  <c:v>40.933999999999997</c:v>
                </c:pt>
                <c:pt idx="1934">
                  <c:v>18.585999999999999</c:v>
                </c:pt>
                <c:pt idx="1935">
                  <c:v>-5.1422999999999996</c:v>
                </c:pt>
                <c:pt idx="1936">
                  <c:v>-20.599</c:v>
                </c:pt>
                <c:pt idx="1937">
                  <c:v>-45.012999999999998</c:v>
                </c:pt>
                <c:pt idx="1938">
                  <c:v>-70.448999999999998</c:v>
                </c:pt>
                <c:pt idx="1939">
                  <c:v>-95.998000000000005</c:v>
                </c:pt>
                <c:pt idx="1940">
                  <c:v>-114.13</c:v>
                </c:pt>
                <c:pt idx="1941">
                  <c:v>-127.09</c:v>
                </c:pt>
                <c:pt idx="1942">
                  <c:v>-145.38</c:v>
                </c:pt>
                <c:pt idx="1943">
                  <c:v>-162.49</c:v>
                </c:pt>
                <c:pt idx="1944">
                  <c:v>-186.15</c:v>
                </c:pt>
                <c:pt idx="1945">
                  <c:v>-213.35</c:v>
                </c:pt>
                <c:pt idx="1946">
                  <c:v>-229.68</c:v>
                </c:pt>
                <c:pt idx="1947">
                  <c:v>-247.05</c:v>
                </c:pt>
                <c:pt idx="1948">
                  <c:v>-268.73</c:v>
                </c:pt>
                <c:pt idx="1949">
                  <c:v>-294.14</c:v>
                </c:pt>
                <c:pt idx="1950">
                  <c:v>-326.12</c:v>
                </c:pt>
                <c:pt idx="1951">
                  <c:v>-362.66</c:v>
                </c:pt>
                <c:pt idx="1952">
                  <c:v>-408.51</c:v>
                </c:pt>
                <c:pt idx="1953">
                  <c:v>-449.69</c:v>
                </c:pt>
                <c:pt idx="1954">
                  <c:v>-495.7</c:v>
                </c:pt>
                <c:pt idx="1955">
                  <c:v>-544.67999999999995</c:v>
                </c:pt>
                <c:pt idx="1956">
                  <c:v>-600.22</c:v>
                </c:pt>
                <c:pt idx="1957">
                  <c:v>-663.69</c:v>
                </c:pt>
                <c:pt idx="1958">
                  <c:v>-731.34</c:v>
                </c:pt>
                <c:pt idx="1959">
                  <c:v>-818.2</c:v>
                </c:pt>
                <c:pt idx="1960">
                  <c:v>-913.12</c:v>
                </c:pt>
                <c:pt idx="1961">
                  <c:v>-1007.6</c:v>
                </c:pt>
                <c:pt idx="1962">
                  <c:v>-1108.2</c:v>
                </c:pt>
                <c:pt idx="1963">
                  <c:v>-1209</c:v>
                </c:pt>
                <c:pt idx="1964">
                  <c:v>-1310.7</c:v>
                </c:pt>
                <c:pt idx="1965">
                  <c:v>-1417.5</c:v>
                </c:pt>
                <c:pt idx="1966">
                  <c:v>-1531.6</c:v>
                </c:pt>
                <c:pt idx="1967">
                  <c:v>-1647.1</c:v>
                </c:pt>
                <c:pt idx="1968">
                  <c:v>-1756.6</c:v>
                </c:pt>
                <c:pt idx="1969">
                  <c:v>-1871.7</c:v>
                </c:pt>
                <c:pt idx="1970">
                  <c:v>-1984.1</c:v>
                </c:pt>
                <c:pt idx="1971">
                  <c:v>-2110.6</c:v>
                </c:pt>
                <c:pt idx="1972">
                  <c:v>-2247.6999999999998</c:v>
                </c:pt>
                <c:pt idx="1973">
                  <c:v>-2379.6</c:v>
                </c:pt>
                <c:pt idx="1974">
                  <c:v>-2492.4</c:v>
                </c:pt>
                <c:pt idx="1975">
                  <c:v>-2594.1999999999998</c:v>
                </c:pt>
                <c:pt idx="1976">
                  <c:v>-2703.4</c:v>
                </c:pt>
                <c:pt idx="1977">
                  <c:v>-2829.6</c:v>
                </c:pt>
                <c:pt idx="1978">
                  <c:v>-2961.8</c:v>
                </c:pt>
                <c:pt idx="1979">
                  <c:v>-3119.3</c:v>
                </c:pt>
                <c:pt idx="1980">
                  <c:v>-3283</c:v>
                </c:pt>
                <c:pt idx="1981">
                  <c:v>-3450.2</c:v>
                </c:pt>
                <c:pt idx="1982">
                  <c:v>-3623.2</c:v>
                </c:pt>
                <c:pt idx="1983">
                  <c:v>-3774.9</c:v>
                </c:pt>
                <c:pt idx="1984">
                  <c:v>-3900.7</c:v>
                </c:pt>
                <c:pt idx="1985">
                  <c:v>-4016.2</c:v>
                </c:pt>
                <c:pt idx="1986">
                  <c:v>-4126.8</c:v>
                </c:pt>
                <c:pt idx="1987">
                  <c:v>-4244.7</c:v>
                </c:pt>
                <c:pt idx="1988">
                  <c:v>-4367.3999999999996</c:v>
                </c:pt>
                <c:pt idx="1989">
                  <c:v>-4506.3</c:v>
                </c:pt>
                <c:pt idx="1990">
                  <c:v>-4654.7</c:v>
                </c:pt>
                <c:pt idx="1991">
                  <c:v>-4805.3</c:v>
                </c:pt>
                <c:pt idx="1992">
                  <c:v>-4977.8999999999996</c:v>
                </c:pt>
                <c:pt idx="1993">
                  <c:v>-5148.3</c:v>
                </c:pt>
                <c:pt idx="1994">
                  <c:v>-5310.6</c:v>
                </c:pt>
                <c:pt idx="1995">
                  <c:v>-5448.5</c:v>
                </c:pt>
                <c:pt idx="1996">
                  <c:v>-5560.7</c:v>
                </c:pt>
                <c:pt idx="1997">
                  <c:v>-5660.9</c:v>
                </c:pt>
                <c:pt idx="1998">
                  <c:v>-5754.8</c:v>
                </c:pt>
                <c:pt idx="1999">
                  <c:v>-5863.7</c:v>
                </c:pt>
                <c:pt idx="2000">
                  <c:v>-5981.7</c:v>
                </c:pt>
                <c:pt idx="2001">
                  <c:v>-6117.4</c:v>
                </c:pt>
                <c:pt idx="2002">
                  <c:v>-6272</c:v>
                </c:pt>
                <c:pt idx="2003">
                  <c:v>-6423.4</c:v>
                </c:pt>
                <c:pt idx="2004">
                  <c:v>-6574</c:v>
                </c:pt>
                <c:pt idx="2005">
                  <c:v>-6701.2</c:v>
                </c:pt>
                <c:pt idx="2006">
                  <c:v>-6796.6</c:v>
                </c:pt>
                <c:pt idx="2007">
                  <c:v>-6875.8</c:v>
                </c:pt>
                <c:pt idx="2008">
                  <c:v>-6948</c:v>
                </c:pt>
                <c:pt idx="2009">
                  <c:v>-7040.6</c:v>
                </c:pt>
                <c:pt idx="2010">
                  <c:v>-7161.3</c:v>
                </c:pt>
                <c:pt idx="2011">
                  <c:v>-7307.2</c:v>
                </c:pt>
                <c:pt idx="2012">
                  <c:v>-7452.5</c:v>
                </c:pt>
                <c:pt idx="2013">
                  <c:v>-7566.8</c:v>
                </c:pt>
                <c:pt idx="2014">
                  <c:v>-7641</c:v>
                </c:pt>
                <c:pt idx="2015">
                  <c:v>-7685.5</c:v>
                </c:pt>
                <c:pt idx="2016">
                  <c:v>-7692.6</c:v>
                </c:pt>
                <c:pt idx="2017">
                  <c:v>-7731.7</c:v>
                </c:pt>
                <c:pt idx="2018">
                  <c:v>-7779.6</c:v>
                </c:pt>
                <c:pt idx="2019">
                  <c:v>-7850.3</c:v>
                </c:pt>
                <c:pt idx="2020">
                  <c:v>-7923.7</c:v>
                </c:pt>
                <c:pt idx="2021">
                  <c:v>-8002.2</c:v>
                </c:pt>
                <c:pt idx="2022">
                  <c:v>-8098.2</c:v>
                </c:pt>
                <c:pt idx="2023">
                  <c:v>-8171.9</c:v>
                </c:pt>
                <c:pt idx="2024">
                  <c:v>-8190.4</c:v>
                </c:pt>
                <c:pt idx="2025">
                  <c:v>-8135</c:v>
                </c:pt>
                <c:pt idx="2026">
                  <c:v>-8055.7</c:v>
                </c:pt>
                <c:pt idx="2027">
                  <c:v>-8016</c:v>
                </c:pt>
                <c:pt idx="2028">
                  <c:v>-8033.5</c:v>
                </c:pt>
                <c:pt idx="2029">
                  <c:v>-8100.3</c:v>
                </c:pt>
                <c:pt idx="2030">
                  <c:v>-8200.2999999999993</c:v>
                </c:pt>
                <c:pt idx="2031">
                  <c:v>-8315.9</c:v>
                </c:pt>
                <c:pt idx="2032">
                  <c:v>-8447.7000000000007</c:v>
                </c:pt>
                <c:pt idx="2033">
                  <c:v>-8558.7999999999993</c:v>
                </c:pt>
                <c:pt idx="2034">
                  <c:v>-8639.5</c:v>
                </c:pt>
                <c:pt idx="2035">
                  <c:v>-8681.2000000000007</c:v>
                </c:pt>
                <c:pt idx="2036">
                  <c:v>-8689.4</c:v>
                </c:pt>
                <c:pt idx="2037">
                  <c:v>-8707.6</c:v>
                </c:pt>
                <c:pt idx="2038">
                  <c:v>-8740.5</c:v>
                </c:pt>
                <c:pt idx="2039">
                  <c:v>-8782.1</c:v>
                </c:pt>
                <c:pt idx="2040">
                  <c:v>-8834.5</c:v>
                </c:pt>
                <c:pt idx="2041">
                  <c:v>-8883.7000000000007</c:v>
                </c:pt>
                <c:pt idx="2042">
                  <c:v>-8940.4</c:v>
                </c:pt>
                <c:pt idx="2043">
                  <c:v>-9015.4</c:v>
                </c:pt>
                <c:pt idx="2044">
                  <c:v>-9098.9</c:v>
                </c:pt>
                <c:pt idx="2045">
                  <c:v>-9168.6</c:v>
                </c:pt>
                <c:pt idx="2046">
                  <c:v>-9227.5</c:v>
                </c:pt>
                <c:pt idx="2047">
                  <c:v>-9277.7999999999993</c:v>
                </c:pt>
                <c:pt idx="2048">
                  <c:v>-9299.1</c:v>
                </c:pt>
                <c:pt idx="2049">
                  <c:v>-9322.2000000000007</c:v>
                </c:pt>
                <c:pt idx="2050">
                  <c:v>-9338.2999999999993</c:v>
                </c:pt>
                <c:pt idx="2051">
                  <c:v>-9365.1</c:v>
                </c:pt>
                <c:pt idx="2052">
                  <c:v>-9425.4</c:v>
                </c:pt>
                <c:pt idx="2053">
                  <c:v>-9490.5</c:v>
                </c:pt>
                <c:pt idx="2054">
                  <c:v>-9539.4</c:v>
                </c:pt>
                <c:pt idx="2055">
                  <c:v>-9551.4</c:v>
                </c:pt>
                <c:pt idx="2056">
                  <c:v>-9545.1</c:v>
                </c:pt>
                <c:pt idx="2057">
                  <c:v>-9548.2999999999993</c:v>
                </c:pt>
                <c:pt idx="2058">
                  <c:v>-9544.2999999999993</c:v>
                </c:pt>
                <c:pt idx="2059">
                  <c:v>-9553.4</c:v>
                </c:pt>
                <c:pt idx="2060">
                  <c:v>-9587.7999999999993</c:v>
                </c:pt>
                <c:pt idx="2061">
                  <c:v>-9623.5</c:v>
                </c:pt>
                <c:pt idx="2062">
                  <c:v>-9657.7999999999993</c:v>
                </c:pt>
                <c:pt idx="2063">
                  <c:v>-9666.1</c:v>
                </c:pt>
                <c:pt idx="2064">
                  <c:v>-9640.2999999999993</c:v>
                </c:pt>
                <c:pt idx="2065">
                  <c:v>-9618.4</c:v>
                </c:pt>
                <c:pt idx="2066">
                  <c:v>-9620.2000000000007</c:v>
                </c:pt>
                <c:pt idx="2067">
                  <c:v>-9662.4</c:v>
                </c:pt>
                <c:pt idx="2068">
                  <c:v>-9736.7999999999993</c:v>
                </c:pt>
                <c:pt idx="2069">
                  <c:v>-9819.2999999999993</c:v>
                </c:pt>
                <c:pt idx="2070">
                  <c:v>-9898.4</c:v>
                </c:pt>
                <c:pt idx="2071">
                  <c:v>-9947.7999999999993</c:v>
                </c:pt>
                <c:pt idx="2072">
                  <c:v>-9961.2999999999993</c:v>
                </c:pt>
                <c:pt idx="2073">
                  <c:v>-9935.2000000000007</c:v>
                </c:pt>
                <c:pt idx="2074">
                  <c:v>-9872</c:v>
                </c:pt>
                <c:pt idx="2075">
                  <c:v>-9786.7000000000007</c:v>
                </c:pt>
                <c:pt idx="2076">
                  <c:v>-9710.1</c:v>
                </c:pt>
                <c:pt idx="2077">
                  <c:v>-9678.1</c:v>
                </c:pt>
                <c:pt idx="2078">
                  <c:v>-9660.2000000000007</c:v>
                </c:pt>
                <c:pt idx="2079">
                  <c:v>-9633.7000000000007</c:v>
                </c:pt>
                <c:pt idx="2080">
                  <c:v>-9588.1</c:v>
                </c:pt>
                <c:pt idx="2081">
                  <c:v>-9529.1</c:v>
                </c:pt>
                <c:pt idx="2082">
                  <c:v>-9484.1</c:v>
                </c:pt>
                <c:pt idx="2083">
                  <c:v>-9425.5</c:v>
                </c:pt>
                <c:pt idx="2084">
                  <c:v>-9345.1</c:v>
                </c:pt>
                <c:pt idx="2085">
                  <c:v>-9262.2999999999993</c:v>
                </c:pt>
                <c:pt idx="2086">
                  <c:v>-9179.2999999999993</c:v>
                </c:pt>
                <c:pt idx="2087">
                  <c:v>-9088.7000000000007</c:v>
                </c:pt>
                <c:pt idx="2088">
                  <c:v>-8973.5</c:v>
                </c:pt>
                <c:pt idx="2089">
                  <c:v>-8846.5</c:v>
                </c:pt>
                <c:pt idx="2090">
                  <c:v>-8686.7000000000007</c:v>
                </c:pt>
                <c:pt idx="2091">
                  <c:v>-8481.4</c:v>
                </c:pt>
                <c:pt idx="2092">
                  <c:v>-8254.7000000000007</c:v>
                </c:pt>
                <c:pt idx="2093">
                  <c:v>-8021</c:v>
                </c:pt>
                <c:pt idx="2094">
                  <c:v>-7763.9</c:v>
                </c:pt>
                <c:pt idx="2095">
                  <c:v>-7475.7</c:v>
                </c:pt>
                <c:pt idx="2096">
                  <c:v>-7165.4</c:v>
                </c:pt>
                <c:pt idx="2097">
                  <c:v>-6817</c:v>
                </c:pt>
                <c:pt idx="2098">
                  <c:v>-6406.9</c:v>
                </c:pt>
                <c:pt idx="2099">
                  <c:v>-5964.7</c:v>
                </c:pt>
                <c:pt idx="2100">
                  <c:v>-5508</c:v>
                </c:pt>
                <c:pt idx="2101">
                  <c:v>-5075</c:v>
                </c:pt>
                <c:pt idx="2102">
                  <c:v>-4691.1000000000004</c:v>
                </c:pt>
                <c:pt idx="2103">
                  <c:v>-4336.2</c:v>
                </c:pt>
                <c:pt idx="2104">
                  <c:v>-4008.2</c:v>
                </c:pt>
                <c:pt idx="2105">
                  <c:v>-3694.5</c:v>
                </c:pt>
                <c:pt idx="2106">
                  <c:v>-3376.4</c:v>
                </c:pt>
                <c:pt idx="2107">
                  <c:v>-3055.8</c:v>
                </c:pt>
                <c:pt idx="2108">
                  <c:v>-2743.4</c:v>
                </c:pt>
                <c:pt idx="2109">
                  <c:v>-2453.3000000000002</c:v>
                </c:pt>
                <c:pt idx="2110">
                  <c:v>-2184.9</c:v>
                </c:pt>
                <c:pt idx="2111">
                  <c:v>-1943.5</c:v>
                </c:pt>
                <c:pt idx="2112">
                  <c:v>-1743.9</c:v>
                </c:pt>
                <c:pt idx="2113">
                  <c:v>-1580.9</c:v>
                </c:pt>
                <c:pt idx="2114">
                  <c:v>-1450.3</c:v>
                </c:pt>
                <c:pt idx="2115">
                  <c:v>-1346</c:v>
                </c:pt>
                <c:pt idx="2116">
                  <c:v>-1238.4000000000001</c:v>
                </c:pt>
                <c:pt idx="2117">
                  <c:v>-1137.2</c:v>
                </c:pt>
                <c:pt idx="2118">
                  <c:v>-1032.2</c:v>
                </c:pt>
                <c:pt idx="2119">
                  <c:v>-933.82</c:v>
                </c:pt>
                <c:pt idx="2120">
                  <c:v>-832.7</c:v>
                </c:pt>
                <c:pt idx="2121">
                  <c:v>-742.5</c:v>
                </c:pt>
                <c:pt idx="2122">
                  <c:v>-657.7</c:v>
                </c:pt>
                <c:pt idx="2123">
                  <c:v>-573.12</c:v>
                </c:pt>
                <c:pt idx="2124">
                  <c:v>-503.52</c:v>
                </c:pt>
                <c:pt idx="2125">
                  <c:v>-436.82</c:v>
                </c:pt>
                <c:pt idx="2126">
                  <c:v>-371.85</c:v>
                </c:pt>
                <c:pt idx="2127">
                  <c:v>-318.08</c:v>
                </c:pt>
                <c:pt idx="2128">
                  <c:v>-265.5</c:v>
                </c:pt>
                <c:pt idx="2129">
                  <c:v>-226.44</c:v>
                </c:pt>
                <c:pt idx="2130">
                  <c:v>-194.23</c:v>
                </c:pt>
                <c:pt idx="2131">
                  <c:v>-162.18</c:v>
                </c:pt>
                <c:pt idx="2132">
                  <c:v>-136.16</c:v>
                </c:pt>
                <c:pt idx="2133">
                  <c:v>-110.64</c:v>
                </c:pt>
                <c:pt idx="2134">
                  <c:v>-93.427999999999997</c:v>
                </c:pt>
                <c:pt idx="2135">
                  <c:v>-72.516000000000005</c:v>
                </c:pt>
                <c:pt idx="2136">
                  <c:v>-50.469000000000001</c:v>
                </c:pt>
                <c:pt idx="2137">
                  <c:v>-28.698</c:v>
                </c:pt>
                <c:pt idx="2138">
                  <c:v>-11.976000000000001</c:v>
                </c:pt>
                <c:pt idx="2139">
                  <c:v>2.0779000000000001</c:v>
                </c:pt>
                <c:pt idx="2140">
                  <c:v>20.381</c:v>
                </c:pt>
                <c:pt idx="2141">
                  <c:v>36.774999999999999</c:v>
                </c:pt>
                <c:pt idx="2142">
                  <c:v>50.530999999999999</c:v>
                </c:pt>
                <c:pt idx="2143">
                  <c:v>70.64</c:v>
                </c:pt>
                <c:pt idx="2144">
                  <c:v>90.593000000000004</c:v>
                </c:pt>
                <c:pt idx="2145">
                  <c:v>107.47</c:v>
                </c:pt>
                <c:pt idx="2146">
                  <c:v>129.13</c:v>
                </c:pt>
                <c:pt idx="2147">
                  <c:v>145.41</c:v>
                </c:pt>
                <c:pt idx="2148">
                  <c:v>168.14</c:v>
                </c:pt>
                <c:pt idx="2149">
                  <c:v>185.83</c:v>
                </c:pt>
                <c:pt idx="2150">
                  <c:v>204.83</c:v>
                </c:pt>
                <c:pt idx="2151">
                  <c:v>225.14</c:v>
                </c:pt>
                <c:pt idx="2152">
                  <c:v>235.59</c:v>
                </c:pt>
                <c:pt idx="2153">
                  <c:v>249.32</c:v>
                </c:pt>
                <c:pt idx="2154">
                  <c:v>256.55</c:v>
                </c:pt>
                <c:pt idx="2155">
                  <c:v>269.35000000000002</c:v>
                </c:pt>
                <c:pt idx="2156">
                  <c:v>279.10000000000002</c:v>
                </c:pt>
                <c:pt idx="2157">
                  <c:v>285.91000000000003</c:v>
                </c:pt>
                <c:pt idx="2158">
                  <c:v>286.44</c:v>
                </c:pt>
                <c:pt idx="2159">
                  <c:v>286.93</c:v>
                </c:pt>
                <c:pt idx="2160">
                  <c:v>291.98</c:v>
                </c:pt>
                <c:pt idx="2161">
                  <c:v>302.45</c:v>
                </c:pt>
                <c:pt idx="2162">
                  <c:v>302.02999999999997</c:v>
                </c:pt>
                <c:pt idx="2163">
                  <c:v>303.98</c:v>
                </c:pt>
                <c:pt idx="2164">
                  <c:v>312.95999999999998</c:v>
                </c:pt>
                <c:pt idx="2165">
                  <c:v>323.42</c:v>
                </c:pt>
                <c:pt idx="2166">
                  <c:v>339.33</c:v>
                </c:pt>
                <c:pt idx="2167">
                  <c:v>350.53</c:v>
                </c:pt>
                <c:pt idx="2168">
                  <c:v>362.38</c:v>
                </c:pt>
                <c:pt idx="2169">
                  <c:v>370.68</c:v>
                </c:pt>
                <c:pt idx="2170">
                  <c:v>379.56</c:v>
                </c:pt>
                <c:pt idx="2171">
                  <c:v>389.74</c:v>
                </c:pt>
                <c:pt idx="2172">
                  <c:v>402.97</c:v>
                </c:pt>
                <c:pt idx="2173">
                  <c:v>427.01</c:v>
                </c:pt>
                <c:pt idx="2174">
                  <c:v>438.24</c:v>
                </c:pt>
                <c:pt idx="2175">
                  <c:v>453.45</c:v>
                </c:pt>
                <c:pt idx="2176">
                  <c:v>468.08</c:v>
                </c:pt>
                <c:pt idx="2177">
                  <c:v>485.98</c:v>
                </c:pt>
                <c:pt idx="2178">
                  <c:v>511.87</c:v>
                </c:pt>
                <c:pt idx="2179">
                  <c:v>532.84</c:v>
                </c:pt>
                <c:pt idx="2180">
                  <c:v>555.29</c:v>
                </c:pt>
                <c:pt idx="2181">
                  <c:v>576.89</c:v>
                </c:pt>
                <c:pt idx="2182">
                  <c:v>596.09</c:v>
                </c:pt>
                <c:pt idx="2183">
                  <c:v>620.51</c:v>
                </c:pt>
                <c:pt idx="2184">
                  <c:v>648.79</c:v>
                </c:pt>
                <c:pt idx="2185">
                  <c:v>683.16</c:v>
                </c:pt>
                <c:pt idx="2186">
                  <c:v>714.82</c:v>
                </c:pt>
                <c:pt idx="2187">
                  <c:v>738.18</c:v>
                </c:pt>
                <c:pt idx="2188">
                  <c:v>772.18</c:v>
                </c:pt>
                <c:pt idx="2189">
                  <c:v>808.34</c:v>
                </c:pt>
                <c:pt idx="2190">
                  <c:v>845.4</c:v>
                </c:pt>
                <c:pt idx="2191">
                  <c:v>887.44</c:v>
                </c:pt>
                <c:pt idx="2192">
                  <c:v>932.17</c:v>
                </c:pt>
                <c:pt idx="2193">
                  <c:v>982.69</c:v>
                </c:pt>
                <c:pt idx="2194">
                  <c:v>1024.8</c:v>
                </c:pt>
                <c:pt idx="2195">
                  <c:v>1067.7</c:v>
                </c:pt>
                <c:pt idx="2196">
                  <c:v>1122.3</c:v>
                </c:pt>
                <c:pt idx="2197">
                  <c:v>1169.5999999999999</c:v>
                </c:pt>
                <c:pt idx="2198">
                  <c:v>1218.3</c:v>
                </c:pt>
                <c:pt idx="2199">
                  <c:v>1263.4000000000001</c:v>
                </c:pt>
                <c:pt idx="2200">
                  <c:v>1309.0999999999999</c:v>
                </c:pt>
                <c:pt idx="2201">
                  <c:v>1364.4</c:v>
                </c:pt>
                <c:pt idx="2202">
                  <c:v>1421.1</c:v>
                </c:pt>
                <c:pt idx="2203">
                  <c:v>1494.7</c:v>
                </c:pt>
                <c:pt idx="2204">
                  <c:v>1570.1</c:v>
                </c:pt>
                <c:pt idx="2205">
                  <c:v>1668.2</c:v>
                </c:pt>
                <c:pt idx="2206">
                  <c:v>1775.5</c:v>
                </c:pt>
                <c:pt idx="2207">
                  <c:v>1879.3</c:v>
                </c:pt>
                <c:pt idx="2208">
                  <c:v>1981.7</c:v>
                </c:pt>
                <c:pt idx="2209">
                  <c:v>2086.6999999999998</c:v>
                </c:pt>
                <c:pt idx="2210">
                  <c:v>2207.1</c:v>
                </c:pt>
                <c:pt idx="2211">
                  <c:v>2339.5</c:v>
                </c:pt>
                <c:pt idx="2212">
                  <c:v>2455.5</c:v>
                </c:pt>
                <c:pt idx="2213">
                  <c:v>2571.1</c:v>
                </c:pt>
                <c:pt idx="2214">
                  <c:v>2705.9</c:v>
                </c:pt>
                <c:pt idx="2215">
                  <c:v>2840</c:v>
                </c:pt>
                <c:pt idx="2216">
                  <c:v>2967.7</c:v>
                </c:pt>
                <c:pt idx="2217">
                  <c:v>3096</c:v>
                </c:pt>
                <c:pt idx="2218">
                  <c:v>3234</c:v>
                </c:pt>
                <c:pt idx="2219">
                  <c:v>3380.2</c:v>
                </c:pt>
                <c:pt idx="2220">
                  <c:v>3546.1</c:v>
                </c:pt>
                <c:pt idx="2221">
                  <c:v>3716.1</c:v>
                </c:pt>
                <c:pt idx="2222">
                  <c:v>3882.2</c:v>
                </c:pt>
                <c:pt idx="2223">
                  <c:v>4047.8</c:v>
                </c:pt>
                <c:pt idx="2224">
                  <c:v>4196.1000000000004</c:v>
                </c:pt>
                <c:pt idx="2225">
                  <c:v>4343.1000000000004</c:v>
                </c:pt>
                <c:pt idx="2226">
                  <c:v>4488.7</c:v>
                </c:pt>
                <c:pt idx="2227">
                  <c:v>4620.1000000000004</c:v>
                </c:pt>
                <c:pt idx="2228">
                  <c:v>4732.8</c:v>
                </c:pt>
                <c:pt idx="2229">
                  <c:v>4846.5</c:v>
                </c:pt>
                <c:pt idx="2230">
                  <c:v>4966.8</c:v>
                </c:pt>
                <c:pt idx="2231">
                  <c:v>5093.7</c:v>
                </c:pt>
                <c:pt idx="2232">
                  <c:v>5219.2</c:v>
                </c:pt>
                <c:pt idx="2233">
                  <c:v>5348.4</c:v>
                </c:pt>
                <c:pt idx="2234">
                  <c:v>5488.1</c:v>
                </c:pt>
                <c:pt idx="2235">
                  <c:v>5626.2</c:v>
                </c:pt>
                <c:pt idx="2236">
                  <c:v>5760.5</c:v>
                </c:pt>
                <c:pt idx="2237">
                  <c:v>5891.6</c:v>
                </c:pt>
                <c:pt idx="2238">
                  <c:v>6007.1</c:v>
                </c:pt>
                <c:pt idx="2239">
                  <c:v>6106.1</c:v>
                </c:pt>
                <c:pt idx="2240">
                  <c:v>6188</c:v>
                </c:pt>
                <c:pt idx="2241">
                  <c:v>6267.3</c:v>
                </c:pt>
                <c:pt idx="2242">
                  <c:v>6336.5</c:v>
                </c:pt>
                <c:pt idx="2243">
                  <c:v>6407.7</c:v>
                </c:pt>
                <c:pt idx="2244">
                  <c:v>6498.1</c:v>
                </c:pt>
                <c:pt idx="2245">
                  <c:v>6629.8</c:v>
                </c:pt>
                <c:pt idx="2246">
                  <c:v>6786.5</c:v>
                </c:pt>
                <c:pt idx="2247">
                  <c:v>6934.8</c:v>
                </c:pt>
                <c:pt idx="2248">
                  <c:v>7070.4</c:v>
                </c:pt>
                <c:pt idx="2249">
                  <c:v>7186.6</c:v>
                </c:pt>
                <c:pt idx="2250">
                  <c:v>7266.3</c:v>
                </c:pt>
                <c:pt idx="2251">
                  <c:v>7327.8</c:v>
                </c:pt>
                <c:pt idx="2252">
                  <c:v>7380.2</c:v>
                </c:pt>
                <c:pt idx="2253">
                  <c:v>7445.6</c:v>
                </c:pt>
                <c:pt idx="2254">
                  <c:v>7496.9</c:v>
                </c:pt>
                <c:pt idx="2255">
                  <c:v>7550</c:v>
                </c:pt>
                <c:pt idx="2256">
                  <c:v>7620.2</c:v>
                </c:pt>
                <c:pt idx="2257">
                  <c:v>7688.1</c:v>
                </c:pt>
                <c:pt idx="2258">
                  <c:v>7756.8</c:v>
                </c:pt>
                <c:pt idx="2259">
                  <c:v>7825.3</c:v>
                </c:pt>
                <c:pt idx="2260">
                  <c:v>7897.7</c:v>
                </c:pt>
                <c:pt idx="2261">
                  <c:v>7958.4</c:v>
                </c:pt>
                <c:pt idx="2262">
                  <c:v>8011.1</c:v>
                </c:pt>
                <c:pt idx="2263">
                  <c:v>8084</c:v>
                </c:pt>
                <c:pt idx="2264">
                  <c:v>8162.7</c:v>
                </c:pt>
                <c:pt idx="2265">
                  <c:v>8249.6</c:v>
                </c:pt>
                <c:pt idx="2266">
                  <c:v>8332.9</c:v>
                </c:pt>
                <c:pt idx="2267">
                  <c:v>8407.7000000000007</c:v>
                </c:pt>
                <c:pt idx="2268">
                  <c:v>8483.2000000000007</c:v>
                </c:pt>
                <c:pt idx="2269">
                  <c:v>8558</c:v>
                </c:pt>
                <c:pt idx="2270">
                  <c:v>8618.7999999999993</c:v>
                </c:pt>
                <c:pt idx="2271">
                  <c:v>8694.6</c:v>
                </c:pt>
                <c:pt idx="2272">
                  <c:v>8780.9</c:v>
                </c:pt>
                <c:pt idx="2273">
                  <c:v>8863.7999999999993</c:v>
                </c:pt>
                <c:pt idx="2274">
                  <c:v>8943</c:v>
                </c:pt>
                <c:pt idx="2275">
                  <c:v>9015.5</c:v>
                </c:pt>
                <c:pt idx="2276">
                  <c:v>9063.5</c:v>
                </c:pt>
                <c:pt idx="2277">
                  <c:v>9103.7999999999993</c:v>
                </c:pt>
                <c:pt idx="2278">
                  <c:v>9147.6</c:v>
                </c:pt>
                <c:pt idx="2279">
                  <c:v>9203.2000000000007</c:v>
                </c:pt>
                <c:pt idx="2280">
                  <c:v>9278.2000000000007</c:v>
                </c:pt>
                <c:pt idx="2281">
                  <c:v>9377.7000000000007</c:v>
                </c:pt>
                <c:pt idx="2282">
                  <c:v>9491.6</c:v>
                </c:pt>
                <c:pt idx="2283">
                  <c:v>9605.5</c:v>
                </c:pt>
                <c:pt idx="2284">
                  <c:v>9695.1</c:v>
                </c:pt>
                <c:pt idx="2285">
                  <c:v>9752.6</c:v>
                </c:pt>
                <c:pt idx="2286">
                  <c:v>9776.5</c:v>
                </c:pt>
                <c:pt idx="2287">
                  <c:v>9772.2999999999993</c:v>
                </c:pt>
                <c:pt idx="2288">
                  <c:v>9755.9</c:v>
                </c:pt>
                <c:pt idx="2289">
                  <c:v>9773.2999999999993</c:v>
                </c:pt>
                <c:pt idx="2290">
                  <c:v>9814.5</c:v>
                </c:pt>
                <c:pt idx="2291">
                  <c:v>9865.5</c:v>
                </c:pt>
                <c:pt idx="2292">
                  <c:v>9945</c:v>
                </c:pt>
                <c:pt idx="2293">
                  <c:v>10043</c:v>
                </c:pt>
                <c:pt idx="2294">
                  <c:v>10122</c:v>
                </c:pt>
                <c:pt idx="2295">
                  <c:v>10171</c:v>
                </c:pt>
                <c:pt idx="2296">
                  <c:v>10195</c:v>
                </c:pt>
                <c:pt idx="2297">
                  <c:v>10182</c:v>
                </c:pt>
                <c:pt idx="2298">
                  <c:v>10139</c:v>
                </c:pt>
                <c:pt idx="2299">
                  <c:v>10084</c:v>
                </c:pt>
                <c:pt idx="2300">
                  <c:v>10067</c:v>
                </c:pt>
                <c:pt idx="2301">
                  <c:v>10086</c:v>
                </c:pt>
                <c:pt idx="2302">
                  <c:v>10118</c:v>
                </c:pt>
                <c:pt idx="2303">
                  <c:v>10207</c:v>
                </c:pt>
                <c:pt idx="2304">
                  <c:v>10309</c:v>
                </c:pt>
                <c:pt idx="2305">
                  <c:v>10395</c:v>
                </c:pt>
                <c:pt idx="2306">
                  <c:v>10438</c:v>
                </c:pt>
                <c:pt idx="2307">
                  <c:v>10402</c:v>
                </c:pt>
                <c:pt idx="2308">
                  <c:v>10317</c:v>
                </c:pt>
                <c:pt idx="2309">
                  <c:v>10229</c:v>
                </c:pt>
                <c:pt idx="2310">
                  <c:v>10185</c:v>
                </c:pt>
                <c:pt idx="2311">
                  <c:v>10235</c:v>
                </c:pt>
                <c:pt idx="2312">
                  <c:v>10334</c:v>
                </c:pt>
                <c:pt idx="2313">
                  <c:v>10427</c:v>
                </c:pt>
                <c:pt idx="2314">
                  <c:v>10481</c:v>
                </c:pt>
                <c:pt idx="2315">
                  <c:v>10455</c:v>
                </c:pt>
                <c:pt idx="2316">
                  <c:v>10375</c:v>
                </c:pt>
                <c:pt idx="2317">
                  <c:v>10284</c:v>
                </c:pt>
                <c:pt idx="2318">
                  <c:v>10218</c:v>
                </c:pt>
                <c:pt idx="2319">
                  <c:v>10191</c:v>
                </c:pt>
                <c:pt idx="2320">
                  <c:v>10217</c:v>
                </c:pt>
                <c:pt idx="2321">
                  <c:v>10261</c:v>
                </c:pt>
                <c:pt idx="2322">
                  <c:v>10272</c:v>
                </c:pt>
                <c:pt idx="2323">
                  <c:v>10259</c:v>
                </c:pt>
                <c:pt idx="2324">
                  <c:v>10229</c:v>
                </c:pt>
                <c:pt idx="2325">
                  <c:v>10187</c:v>
                </c:pt>
                <c:pt idx="2326">
                  <c:v>10143</c:v>
                </c:pt>
                <c:pt idx="2327">
                  <c:v>10100</c:v>
                </c:pt>
                <c:pt idx="2328">
                  <c:v>10067</c:v>
                </c:pt>
                <c:pt idx="2329">
                  <c:v>10053</c:v>
                </c:pt>
                <c:pt idx="2330">
                  <c:v>10047</c:v>
                </c:pt>
                <c:pt idx="2331">
                  <c:v>10024</c:v>
                </c:pt>
                <c:pt idx="2332">
                  <c:v>9943.7999999999993</c:v>
                </c:pt>
                <c:pt idx="2333">
                  <c:v>9848</c:v>
                </c:pt>
                <c:pt idx="2334">
                  <c:v>9742.6</c:v>
                </c:pt>
                <c:pt idx="2335">
                  <c:v>9628.5</c:v>
                </c:pt>
                <c:pt idx="2336">
                  <c:v>9505.4</c:v>
                </c:pt>
                <c:pt idx="2337">
                  <c:v>9366</c:v>
                </c:pt>
                <c:pt idx="2338">
                  <c:v>9207.1</c:v>
                </c:pt>
                <c:pt idx="2339">
                  <c:v>9028.4</c:v>
                </c:pt>
                <c:pt idx="2340">
                  <c:v>8849.2999999999993</c:v>
                </c:pt>
                <c:pt idx="2341">
                  <c:v>8663.4</c:v>
                </c:pt>
                <c:pt idx="2342">
                  <c:v>8434.2999999999993</c:v>
                </c:pt>
                <c:pt idx="2343">
                  <c:v>8173.2</c:v>
                </c:pt>
                <c:pt idx="2344">
                  <c:v>7901.9</c:v>
                </c:pt>
                <c:pt idx="2345">
                  <c:v>7624.7</c:v>
                </c:pt>
                <c:pt idx="2346">
                  <c:v>7333.9</c:v>
                </c:pt>
                <c:pt idx="2347">
                  <c:v>7019.8</c:v>
                </c:pt>
                <c:pt idx="2348">
                  <c:v>6697.3</c:v>
                </c:pt>
                <c:pt idx="2349">
                  <c:v>6367.5</c:v>
                </c:pt>
                <c:pt idx="2350">
                  <c:v>6033.6</c:v>
                </c:pt>
                <c:pt idx="2351">
                  <c:v>5709.6</c:v>
                </c:pt>
                <c:pt idx="2352">
                  <c:v>5379.4</c:v>
                </c:pt>
                <c:pt idx="2353">
                  <c:v>5076.5</c:v>
                </c:pt>
                <c:pt idx="2354">
                  <c:v>4793.8999999999996</c:v>
                </c:pt>
                <c:pt idx="2355">
                  <c:v>4540.7</c:v>
                </c:pt>
                <c:pt idx="2356">
                  <c:v>4306.2</c:v>
                </c:pt>
                <c:pt idx="2357">
                  <c:v>4078.6</c:v>
                </c:pt>
                <c:pt idx="2358">
                  <c:v>3851.7</c:v>
                </c:pt>
                <c:pt idx="2359">
                  <c:v>3613.6</c:v>
                </c:pt>
                <c:pt idx="2360">
                  <c:v>3374.6</c:v>
                </c:pt>
                <c:pt idx="2361">
                  <c:v>3164.9</c:v>
                </c:pt>
                <c:pt idx="2362">
                  <c:v>2974.5</c:v>
                </c:pt>
                <c:pt idx="2363">
                  <c:v>2806.9</c:v>
                </c:pt>
                <c:pt idx="2364">
                  <c:v>2654.2</c:v>
                </c:pt>
                <c:pt idx="2365">
                  <c:v>2516.8000000000002</c:v>
                </c:pt>
                <c:pt idx="2366">
                  <c:v>2384.1</c:v>
                </c:pt>
                <c:pt idx="2367">
                  <c:v>2248.6</c:v>
                </c:pt>
                <c:pt idx="2368">
                  <c:v>2118.6</c:v>
                </c:pt>
                <c:pt idx="2369">
                  <c:v>1982.9</c:v>
                </c:pt>
                <c:pt idx="2370">
                  <c:v>1844.5</c:v>
                </c:pt>
                <c:pt idx="2371">
                  <c:v>1722.4</c:v>
                </c:pt>
                <c:pt idx="2372">
                  <c:v>1607.9</c:v>
                </c:pt>
                <c:pt idx="2373">
                  <c:v>1509.1</c:v>
                </c:pt>
                <c:pt idx="2374">
                  <c:v>1426.9</c:v>
                </c:pt>
                <c:pt idx="2375">
                  <c:v>1355.7</c:v>
                </c:pt>
                <c:pt idx="2376">
                  <c:v>1296.5</c:v>
                </c:pt>
                <c:pt idx="2377">
                  <c:v>1235.5</c:v>
                </c:pt>
                <c:pt idx="2378">
                  <c:v>1181.2</c:v>
                </c:pt>
                <c:pt idx="2379">
                  <c:v>1120</c:v>
                </c:pt>
                <c:pt idx="2380">
                  <c:v>1052.4000000000001</c:v>
                </c:pt>
                <c:pt idx="2381">
                  <c:v>989.5</c:v>
                </c:pt>
                <c:pt idx="2382">
                  <c:v>924.28</c:v>
                </c:pt>
                <c:pt idx="2383">
                  <c:v>869.03</c:v>
                </c:pt>
                <c:pt idx="2384">
                  <c:v>818.41</c:v>
                </c:pt>
                <c:pt idx="2385">
                  <c:v>769.62</c:v>
                </c:pt>
                <c:pt idx="2386">
                  <c:v>728.44</c:v>
                </c:pt>
                <c:pt idx="2387">
                  <c:v>687.2</c:v>
                </c:pt>
                <c:pt idx="2388">
                  <c:v>655.5</c:v>
                </c:pt>
                <c:pt idx="2389">
                  <c:v>621.75</c:v>
                </c:pt>
                <c:pt idx="2390">
                  <c:v>586.34</c:v>
                </c:pt>
                <c:pt idx="2391">
                  <c:v>548.87</c:v>
                </c:pt>
                <c:pt idx="2392">
                  <c:v>507.67</c:v>
                </c:pt>
                <c:pt idx="2393">
                  <c:v>472.67</c:v>
                </c:pt>
                <c:pt idx="2394">
                  <c:v>436.86</c:v>
                </c:pt>
                <c:pt idx="2395">
                  <c:v>401.41</c:v>
                </c:pt>
                <c:pt idx="2396">
                  <c:v>371.13</c:v>
                </c:pt>
                <c:pt idx="2397">
                  <c:v>337.15</c:v>
                </c:pt>
                <c:pt idx="2398">
                  <c:v>308.54000000000002</c:v>
                </c:pt>
                <c:pt idx="2399">
                  <c:v>276.83</c:v>
                </c:pt>
                <c:pt idx="2400">
                  <c:v>248.63</c:v>
                </c:pt>
                <c:pt idx="2401">
                  <c:v>218.41</c:v>
                </c:pt>
                <c:pt idx="2402">
                  <c:v>186.44</c:v>
                </c:pt>
                <c:pt idx="2403">
                  <c:v>155.9</c:v>
                </c:pt>
                <c:pt idx="2404">
                  <c:v>135.6</c:v>
                </c:pt>
                <c:pt idx="2405">
                  <c:v>108.88</c:v>
                </c:pt>
                <c:pt idx="2406">
                  <c:v>82.658000000000001</c:v>
                </c:pt>
                <c:pt idx="2407">
                  <c:v>55.514000000000003</c:v>
                </c:pt>
                <c:pt idx="2408">
                  <c:v>33.798000000000002</c:v>
                </c:pt>
                <c:pt idx="2409">
                  <c:v>8.1710999999999991</c:v>
                </c:pt>
                <c:pt idx="2410">
                  <c:v>-14.709</c:v>
                </c:pt>
                <c:pt idx="2411">
                  <c:v>-32.670999999999999</c:v>
                </c:pt>
                <c:pt idx="2412">
                  <c:v>-55.518999999999998</c:v>
                </c:pt>
                <c:pt idx="2413">
                  <c:v>-77.367000000000004</c:v>
                </c:pt>
                <c:pt idx="2414">
                  <c:v>-96.944999999999993</c:v>
                </c:pt>
                <c:pt idx="2415">
                  <c:v>-115.1</c:v>
                </c:pt>
                <c:pt idx="2416">
                  <c:v>-142.34</c:v>
                </c:pt>
                <c:pt idx="2417">
                  <c:v>-168.62</c:v>
                </c:pt>
                <c:pt idx="2418">
                  <c:v>-187.01</c:v>
                </c:pt>
                <c:pt idx="2419">
                  <c:v>-217.76</c:v>
                </c:pt>
                <c:pt idx="2420">
                  <c:v>-254.87</c:v>
                </c:pt>
                <c:pt idx="2421">
                  <c:v>-285.54000000000002</c:v>
                </c:pt>
                <c:pt idx="2422">
                  <c:v>-324.08999999999997</c:v>
                </c:pt>
                <c:pt idx="2423">
                  <c:v>-361.98</c:v>
                </c:pt>
                <c:pt idx="2424">
                  <c:v>-401.21</c:v>
                </c:pt>
                <c:pt idx="2425">
                  <c:v>-454.3</c:v>
                </c:pt>
                <c:pt idx="2426">
                  <c:v>-514.16999999999996</c:v>
                </c:pt>
                <c:pt idx="2427">
                  <c:v>-583.20000000000005</c:v>
                </c:pt>
                <c:pt idx="2428">
                  <c:v>-652.16</c:v>
                </c:pt>
                <c:pt idx="2429">
                  <c:v>-729.57</c:v>
                </c:pt>
                <c:pt idx="2430">
                  <c:v>-804.01</c:v>
                </c:pt>
                <c:pt idx="2431">
                  <c:v>-877.14</c:v>
                </c:pt>
                <c:pt idx="2432">
                  <c:v>-952.96</c:v>
                </c:pt>
                <c:pt idx="2433">
                  <c:v>-1024.8</c:v>
                </c:pt>
                <c:pt idx="2434">
                  <c:v>-1098.8</c:v>
                </c:pt>
                <c:pt idx="2435">
                  <c:v>-1177</c:v>
                </c:pt>
                <c:pt idx="2436">
                  <c:v>-1252.7</c:v>
                </c:pt>
                <c:pt idx="2437">
                  <c:v>-1326.9</c:v>
                </c:pt>
                <c:pt idx="2438">
                  <c:v>-1391.2</c:v>
                </c:pt>
                <c:pt idx="2439">
                  <c:v>-1460.5</c:v>
                </c:pt>
                <c:pt idx="2440">
                  <c:v>-1544.8</c:v>
                </c:pt>
                <c:pt idx="2441">
                  <c:v>-1637.5</c:v>
                </c:pt>
                <c:pt idx="2442">
                  <c:v>-1753.9</c:v>
                </c:pt>
                <c:pt idx="2443">
                  <c:v>-1877.1</c:v>
                </c:pt>
                <c:pt idx="2444">
                  <c:v>-2011.2</c:v>
                </c:pt>
                <c:pt idx="2445">
                  <c:v>-2154.1</c:v>
                </c:pt>
                <c:pt idx="2446">
                  <c:v>-2313.4</c:v>
                </c:pt>
                <c:pt idx="2447">
                  <c:v>-2487.6</c:v>
                </c:pt>
                <c:pt idx="2448">
                  <c:v>-2663</c:v>
                </c:pt>
                <c:pt idx="2449">
                  <c:v>-2850.6</c:v>
                </c:pt>
                <c:pt idx="2450">
                  <c:v>-3032.6</c:v>
                </c:pt>
                <c:pt idx="2451">
                  <c:v>-3205.1</c:v>
                </c:pt>
                <c:pt idx="2452">
                  <c:v>-3373.8</c:v>
                </c:pt>
                <c:pt idx="2453">
                  <c:v>-3523.3</c:v>
                </c:pt>
                <c:pt idx="2454">
                  <c:v>-3645.6</c:v>
                </c:pt>
                <c:pt idx="2455">
                  <c:v>-3740.4</c:v>
                </c:pt>
                <c:pt idx="2456">
                  <c:v>-3814.3</c:v>
                </c:pt>
                <c:pt idx="2457">
                  <c:v>-3884.9</c:v>
                </c:pt>
                <c:pt idx="2458">
                  <c:v>-3959.4</c:v>
                </c:pt>
                <c:pt idx="2459">
                  <c:v>-4058.8</c:v>
                </c:pt>
                <c:pt idx="2460">
                  <c:v>-4193.6000000000004</c:v>
                </c:pt>
                <c:pt idx="2461">
                  <c:v>-4352.7</c:v>
                </c:pt>
                <c:pt idx="2462">
                  <c:v>-4525.8</c:v>
                </c:pt>
                <c:pt idx="2463">
                  <c:v>-4687.3999999999996</c:v>
                </c:pt>
                <c:pt idx="2464">
                  <c:v>-4826.8</c:v>
                </c:pt>
                <c:pt idx="2465">
                  <c:v>-4937.7</c:v>
                </c:pt>
                <c:pt idx="2466">
                  <c:v>-5029</c:v>
                </c:pt>
                <c:pt idx="2467">
                  <c:v>-5144.7</c:v>
                </c:pt>
                <c:pt idx="2468">
                  <c:v>-5244.2</c:v>
                </c:pt>
                <c:pt idx="2469">
                  <c:v>-5345.9</c:v>
                </c:pt>
                <c:pt idx="2470">
                  <c:v>-5449.8</c:v>
                </c:pt>
                <c:pt idx="2471">
                  <c:v>-5553.3</c:v>
                </c:pt>
                <c:pt idx="2472">
                  <c:v>-5684.1</c:v>
                </c:pt>
                <c:pt idx="2473">
                  <c:v>-5816</c:v>
                </c:pt>
                <c:pt idx="2474">
                  <c:v>-5946.6</c:v>
                </c:pt>
                <c:pt idx="2475">
                  <c:v>-6059.2</c:v>
                </c:pt>
                <c:pt idx="2476">
                  <c:v>-6151.2</c:v>
                </c:pt>
                <c:pt idx="2477">
                  <c:v>-6224.9</c:v>
                </c:pt>
                <c:pt idx="2478">
                  <c:v>-6276.5</c:v>
                </c:pt>
                <c:pt idx="2479">
                  <c:v>-6327.9</c:v>
                </c:pt>
                <c:pt idx="2480">
                  <c:v>-6408.7</c:v>
                </c:pt>
                <c:pt idx="2481">
                  <c:v>-6508.8</c:v>
                </c:pt>
                <c:pt idx="2482">
                  <c:v>-6629.6</c:v>
                </c:pt>
                <c:pt idx="2483">
                  <c:v>-6769.7</c:v>
                </c:pt>
                <c:pt idx="2484">
                  <c:v>-6905.1</c:v>
                </c:pt>
                <c:pt idx="2485">
                  <c:v>-7007.3</c:v>
                </c:pt>
                <c:pt idx="2486">
                  <c:v>-7080.9</c:v>
                </c:pt>
                <c:pt idx="2487">
                  <c:v>-7146.5</c:v>
                </c:pt>
                <c:pt idx="2488">
                  <c:v>-7199.2</c:v>
                </c:pt>
                <c:pt idx="2489">
                  <c:v>-7246.5</c:v>
                </c:pt>
                <c:pt idx="2490">
                  <c:v>-7303.1</c:v>
                </c:pt>
                <c:pt idx="2491">
                  <c:v>-7386.9</c:v>
                </c:pt>
                <c:pt idx="2492">
                  <c:v>-7484.2</c:v>
                </c:pt>
                <c:pt idx="2493">
                  <c:v>-7595.2</c:v>
                </c:pt>
                <c:pt idx="2494">
                  <c:v>-7729.8</c:v>
                </c:pt>
                <c:pt idx="2495">
                  <c:v>-7864.1</c:v>
                </c:pt>
                <c:pt idx="2496">
                  <c:v>-7988.8</c:v>
                </c:pt>
                <c:pt idx="2497">
                  <c:v>-8082.4</c:v>
                </c:pt>
                <c:pt idx="2498">
                  <c:v>-8133.6</c:v>
                </c:pt>
                <c:pt idx="2499">
                  <c:v>-8161.4</c:v>
                </c:pt>
                <c:pt idx="2500">
                  <c:v>-8193.9</c:v>
                </c:pt>
                <c:pt idx="2501">
                  <c:v>-8239.4</c:v>
                </c:pt>
                <c:pt idx="2502">
                  <c:v>-8317</c:v>
                </c:pt>
                <c:pt idx="2503">
                  <c:v>-8413.5</c:v>
                </c:pt>
                <c:pt idx="2504">
                  <c:v>-8509.5</c:v>
                </c:pt>
                <c:pt idx="2505">
                  <c:v>-8599.2999999999993</c:v>
                </c:pt>
                <c:pt idx="2506">
                  <c:v>-8678</c:v>
                </c:pt>
                <c:pt idx="2507">
                  <c:v>-8751.6</c:v>
                </c:pt>
                <c:pt idx="2508">
                  <c:v>-8812.7999999999993</c:v>
                </c:pt>
                <c:pt idx="2509">
                  <c:v>-8863</c:v>
                </c:pt>
                <c:pt idx="2510">
                  <c:v>-8906.9</c:v>
                </c:pt>
                <c:pt idx="2511">
                  <c:v>-8954.2999999999993</c:v>
                </c:pt>
                <c:pt idx="2512">
                  <c:v>-9038.2000000000007</c:v>
                </c:pt>
                <c:pt idx="2513">
                  <c:v>-9130.7000000000007</c:v>
                </c:pt>
                <c:pt idx="2514">
                  <c:v>-9212.1</c:v>
                </c:pt>
                <c:pt idx="2515">
                  <c:v>-9272</c:v>
                </c:pt>
                <c:pt idx="2516">
                  <c:v>-9318.7000000000007</c:v>
                </c:pt>
                <c:pt idx="2517">
                  <c:v>-9339.9</c:v>
                </c:pt>
                <c:pt idx="2518">
                  <c:v>-9332</c:v>
                </c:pt>
                <c:pt idx="2519">
                  <c:v>-9336.2000000000007</c:v>
                </c:pt>
                <c:pt idx="2520">
                  <c:v>-9371.5</c:v>
                </c:pt>
                <c:pt idx="2521">
                  <c:v>-9458.9</c:v>
                </c:pt>
                <c:pt idx="2522">
                  <c:v>-9569.6</c:v>
                </c:pt>
                <c:pt idx="2523">
                  <c:v>-9661.5</c:v>
                </c:pt>
                <c:pt idx="2524">
                  <c:v>-9730.1</c:v>
                </c:pt>
                <c:pt idx="2525">
                  <c:v>-9766.9</c:v>
                </c:pt>
                <c:pt idx="2526">
                  <c:v>-9779.2999999999993</c:v>
                </c:pt>
                <c:pt idx="2527">
                  <c:v>-9809.7000000000007</c:v>
                </c:pt>
                <c:pt idx="2528">
                  <c:v>-9848.9</c:v>
                </c:pt>
                <c:pt idx="2529">
                  <c:v>-9895.9</c:v>
                </c:pt>
                <c:pt idx="2530">
                  <c:v>-9936.2999999999993</c:v>
                </c:pt>
                <c:pt idx="2531">
                  <c:v>-9942.5</c:v>
                </c:pt>
                <c:pt idx="2532">
                  <c:v>-9921.1</c:v>
                </c:pt>
                <c:pt idx="2533">
                  <c:v>-9879.2000000000007</c:v>
                </c:pt>
                <c:pt idx="2534">
                  <c:v>-9864.2000000000007</c:v>
                </c:pt>
                <c:pt idx="2535">
                  <c:v>-9899.9</c:v>
                </c:pt>
                <c:pt idx="2536">
                  <c:v>-9929.1</c:v>
                </c:pt>
                <c:pt idx="2537">
                  <c:v>-9945</c:v>
                </c:pt>
                <c:pt idx="2538">
                  <c:v>-9959.2000000000007</c:v>
                </c:pt>
                <c:pt idx="2539">
                  <c:v>-9945.9</c:v>
                </c:pt>
                <c:pt idx="2540">
                  <c:v>-9928.9</c:v>
                </c:pt>
                <c:pt idx="2541">
                  <c:v>-9935.9</c:v>
                </c:pt>
                <c:pt idx="2542">
                  <c:v>-9947.1</c:v>
                </c:pt>
                <c:pt idx="2543">
                  <c:v>-9934.7000000000007</c:v>
                </c:pt>
                <c:pt idx="2544">
                  <c:v>-9885.7999999999993</c:v>
                </c:pt>
                <c:pt idx="2545">
                  <c:v>-9810.7000000000007</c:v>
                </c:pt>
                <c:pt idx="2546">
                  <c:v>-9707.6</c:v>
                </c:pt>
                <c:pt idx="2547">
                  <c:v>-9589</c:v>
                </c:pt>
                <c:pt idx="2548">
                  <c:v>-9446.2999999999993</c:v>
                </c:pt>
                <c:pt idx="2549">
                  <c:v>-9278.1</c:v>
                </c:pt>
                <c:pt idx="2550">
                  <c:v>-9096.9</c:v>
                </c:pt>
                <c:pt idx="2551">
                  <c:v>-8891.9</c:v>
                </c:pt>
                <c:pt idx="2552">
                  <c:v>-8655.2000000000007</c:v>
                </c:pt>
                <c:pt idx="2553">
                  <c:v>-8380.9</c:v>
                </c:pt>
                <c:pt idx="2554">
                  <c:v>-8074.1</c:v>
                </c:pt>
                <c:pt idx="2555">
                  <c:v>-7709.5</c:v>
                </c:pt>
                <c:pt idx="2556">
                  <c:v>-7300.7</c:v>
                </c:pt>
                <c:pt idx="2557">
                  <c:v>-6861.6</c:v>
                </c:pt>
                <c:pt idx="2558">
                  <c:v>-6387.6</c:v>
                </c:pt>
                <c:pt idx="2559">
                  <c:v>-5911.8</c:v>
                </c:pt>
                <c:pt idx="2560">
                  <c:v>-5461.9</c:v>
                </c:pt>
                <c:pt idx="2561">
                  <c:v>-5029.5</c:v>
                </c:pt>
                <c:pt idx="2562">
                  <c:v>-4619.3999999999996</c:v>
                </c:pt>
                <c:pt idx="2563">
                  <c:v>-4231.1000000000004</c:v>
                </c:pt>
                <c:pt idx="2564">
                  <c:v>-3878.1</c:v>
                </c:pt>
                <c:pt idx="2565">
                  <c:v>-3549.8</c:v>
                </c:pt>
                <c:pt idx="2566">
                  <c:v>-3261.2</c:v>
                </c:pt>
                <c:pt idx="2567">
                  <c:v>-3007.1</c:v>
                </c:pt>
                <c:pt idx="2568">
                  <c:v>-2765.2</c:v>
                </c:pt>
                <c:pt idx="2569">
                  <c:v>-2548.8000000000002</c:v>
                </c:pt>
                <c:pt idx="2570">
                  <c:v>-2347.3000000000002</c:v>
                </c:pt>
                <c:pt idx="2571">
                  <c:v>-2155.3000000000002</c:v>
                </c:pt>
                <c:pt idx="2572">
                  <c:v>-1971.4</c:v>
                </c:pt>
                <c:pt idx="2573">
                  <c:v>-1792.3</c:v>
                </c:pt>
                <c:pt idx="2574">
                  <c:v>-1631.7</c:v>
                </c:pt>
                <c:pt idx="2575">
                  <c:v>-1483.8</c:v>
                </c:pt>
                <c:pt idx="2576">
                  <c:v>-1353.7</c:v>
                </c:pt>
                <c:pt idx="2577">
                  <c:v>-1242.0999999999999</c:v>
                </c:pt>
                <c:pt idx="2578">
                  <c:v>-1140.5</c:v>
                </c:pt>
                <c:pt idx="2579">
                  <c:v>-1050.4000000000001</c:v>
                </c:pt>
                <c:pt idx="2580">
                  <c:v>-960.05</c:v>
                </c:pt>
                <c:pt idx="2581">
                  <c:v>-870.47</c:v>
                </c:pt>
                <c:pt idx="2582">
                  <c:v>-794.24</c:v>
                </c:pt>
                <c:pt idx="2583">
                  <c:v>-720.9</c:v>
                </c:pt>
                <c:pt idx="2584">
                  <c:v>-649.71</c:v>
                </c:pt>
                <c:pt idx="2585">
                  <c:v>-572.30999999999995</c:v>
                </c:pt>
                <c:pt idx="2586">
                  <c:v>-497.21</c:v>
                </c:pt>
                <c:pt idx="2587">
                  <c:v>-432.64</c:v>
                </c:pt>
                <c:pt idx="2588">
                  <c:v>-366.42</c:v>
                </c:pt>
                <c:pt idx="2589">
                  <c:v>-317.69</c:v>
                </c:pt>
                <c:pt idx="2590">
                  <c:v>-278.57</c:v>
                </c:pt>
                <c:pt idx="2591">
                  <c:v>-249.78</c:v>
                </c:pt>
                <c:pt idx="2592">
                  <c:v>-210.03</c:v>
                </c:pt>
                <c:pt idx="2593">
                  <c:v>-162.5</c:v>
                </c:pt>
                <c:pt idx="2594">
                  <c:v>-141.72999999999999</c:v>
                </c:pt>
                <c:pt idx="2595">
                  <c:v>-122.84</c:v>
                </c:pt>
                <c:pt idx="2596">
                  <c:v>-93.034000000000006</c:v>
                </c:pt>
                <c:pt idx="2597">
                  <c:v>-73.036000000000001</c:v>
                </c:pt>
                <c:pt idx="2598">
                  <c:v>-48.997</c:v>
                </c:pt>
                <c:pt idx="2599">
                  <c:v>-22.911000000000001</c:v>
                </c:pt>
                <c:pt idx="2600">
                  <c:v>2.8727999999999998</c:v>
                </c:pt>
                <c:pt idx="2601">
                  <c:v>31.204999999999998</c:v>
                </c:pt>
                <c:pt idx="2602">
                  <c:v>60.884999999999998</c:v>
                </c:pt>
                <c:pt idx="2603">
                  <c:v>95.376999999999995</c:v>
                </c:pt>
                <c:pt idx="2604">
                  <c:v>130.62</c:v>
                </c:pt>
                <c:pt idx="2605">
                  <c:v>161.13999999999999</c:v>
                </c:pt>
                <c:pt idx="2606">
                  <c:v>197.39</c:v>
                </c:pt>
                <c:pt idx="2607">
                  <c:v>222.49</c:v>
                </c:pt>
                <c:pt idx="2608">
                  <c:v>245.23</c:v>
                </c:pt>
                <c:pt idx="2609">
                  <c:v>260.33</c:v>
                </c:pt>
                <c:pt idx="2610">
                  <c:v>271.45999999999998</c:v>
                </c:pt>
                <c:pt idx="2611">
                  <c:v>279.35000000000002</c:v>
                </c:pt>
                <c:pt idx="2612">
                  <c:v>285.88</c:v>
                </c:pt>
                <c:pt idx="2613">
                  <c:v>286.91000000000003</c:v>
                </c:pt>
                <c:pt idx="2614">
                  <c:v>282.73</c:v>
                </c:pt>
                <c:pt idx="2615">
                  <c:v>277.63</c:v>
                </c:pt>
                <c:pt idx="2616">
                  <c:v>270.51</c:v>
                </c:pt>
                <c:pt idx="2617">
                  <c:v>267.39999999999998</c:v>
                </c:pt>
                <c:pt idx="2618">
                  <c:v>277.23</c:v>
                </c:pt>
                <c:pt idx="2619">
                  <c:v>280.45999999999998</c:v>
                </c:pt>
                <c:pt idx="2620">
                  <c:v>285.26</c:v>
                </c:pt>
                <c:pt idx="2621">
                  <c:v>293.91000000000003</c:v>
                </c:pt>
                <c:pt idx="2622">
                  <c:v>307.05</c:v>
                </c:pt>
                <c:pt idx="2623">
                  <c:v>332.51</c:v>
                </c:pt>
                <c:pt idx="2624">
                  <c:v>354.73</c:v>
                </c:pt>
                <c:pt idx="2625">
                  <c:v>383.53</c:v>
                </c:pt>
                <c:pt idx="2626">
                  <c:v>418.15</c:v>
                </c:pt>
                <c:pt idx="2627">
                  <c:v>439.91</c:v>
                </c:pt>
                <c:pt idx="2628">
                  <c:v>470.87</c:v>
                </c:pt>
                <c:pt idx="2629">
                  <c:v>504.57</c:v>
                </c:pt>
                <c:pt idx="2630">
                  <c:v>539.12</c:v>
                </c:pt>
                <c:pt idx="2631">
                  <c:v>570.71</c:v>
                </c:pt>
                <c:pt idx="2632">
                  <c:v>597.86</c:v>
                </c:pt>
                <c:pt idx="2633">
                  <c:v>623.53</c:v>
                </c:pt>
                <c:pt idx="2634">
                  <c:v>650.82000000000005</c:v>
                </c:pt>
                <c:pt idx="2635">
                  <c:v>678.81</c:v>
                </c:pt>
                <c:pt idx="2636">
                  <c:v>714.19</c:v>
                </c:pt>
                <c:pt idx="2637">
                  <c:v>741.65</c:v>
                </c:pt>
                <c:pt idx="2638">
                  <c:v>777.15</c:v>
                </c:pt>
                <c:pt idx="2639">
                  <c:v>800.53</c:v>
                </c:pt>
                <c:pt idx="2640">
                  <c:v>823.83</c:v>
                </c:pt>
                <c:pt idx="2641">
                  <c:v>845.91</c:v>
                </c:pt>
                <c:pt idx="2642">
                  <c:v>868.26</c:v>
                </c:pt>
                <c:pt idx="2643">
                  <c:v>902.04</c:v>
                </c:pt>
                <c:pt idx="2644">
                  <c:v>929.66</c:v>
                </c:pt>
                <c:pt idx="2645">
                  <c:v>949.19</c:v>
                </c:pt>
                <c:pt idx="2646">
                  <c:v>964.46</c:v>
                </c:pt>
                <c:pt idx="2647">
                  <c:v>975.43</c:v>
                </c:pt>
                <c:pt idx="2648">
                  <c:v>994.92</c:v>
                </c:pt>
                <c:pt idx="2649">
                  <c:v>1017.4</c:v>
                </c:pt>
                <c:pt idx="2650">
                  <c:v>1042.2</c:v>
                </c:pt>
                <c:pt idx="2651">
                  <c:v>1070.5999999999999</c:v>
                </c:pt>
                <c:pt idx="2652">
                  <c:v>1101.2</c:v>
                </c:pt>
                <c:pt idx="2653">
                  <c:v>1130.5</c:v>
                </c:pt>
                <c:pt idx="2654">
                  <c:v>1160.2</c:v>
                </c:pt>
                <c:pt idx="2655">
                  <c:v>1192.8</c:v>
                </c:pt>
                <c:pt idx="2656">
                  <c:v>1231.9000000000001</c:v>
                </c:pt>
                <c:pt idx="2657">
                  <c:v>1273.7</c:v>
                </c:pt>
                <c:pt idx="2658">
                  <c:v>1320.5</c:v>
                </c:pt>
                <c:pt idx="2659">
                  <c:v>1361.7</c:v>
                </c:pt>
                <c:pt idx="2660">
                  <c:v>1404.3</c:v>
                </c:pt>
                <c:pt idx="2661">
                  <c:v>1449.7</c:v>
                </c:pt>
                <c:pt idx="2662">
                  <c:v>1489.4</c:v>
                </c:pt>
                <c:pt idx="2663">
                  <c:v>1537.1</c:v>
                </c:pt>
                <c:pt idx="2664">
                  <c:v>1581.8</c:v>
                </c:pt>
                <c:pt idx="2665">
                  <c:v>1640.4</c:v>
                </c:pt>
                <c:pt idx="2666">
                  <c:v>1709.9</c:v>
                </c:pt>
                <c:pt idx="2667">
                  <c:v>1775.2</c:v>
                </c:pt>
                <c:pt idx="2668">
                  <c:v>1846.2</c:v>
                </c:pt>
                <c:pt idx="2669">
                  <c:v>1912.5</c:v>
                </c:pt>
                <c:pt idx="2670">
                  <c:v>1986.7</c:v>
                </c:pt>
                <c:pt idx="2671">
                  <c:v>2063</c:v>
                </c:pt>
                <c:pt idx="2672">
                  <c:v>2134.5</c:v>
                </c:pt>
                <c:pt idx="2673">
                  <c:v>2204.6</c:v>
                </c:pt>
                <c:pt idx="2674">
                  <c:v>2276.4</c:v>
                </c:pt>
                <c:pt idx="2675">
                  <c:v>2353.5</c:v>
                </c:pt>
                <c:pt idx="2676">
                  <c:v>2436</c:v>
                </c:pt>
                <c:pt idx="2677">
                  <c:v>2512.4</c:v>
                </c:pt>
                <c:pt idx="2678">
                  <c:v>2609.4</c:v>
                </c:pt>
                <c:pt idx="2679">
                  <c:v>2720.4</c:v>
                </c:pt>
                <c:pt idx="2680">
                  <c:v>2839.4</c:v>
                </c:pt>
                <c:pt idx="2681">
                  <c:v>2963.7</c:v>
                </c:pt>
                <c:pt idx="2682">
                  <c:v>3086.5</c:v>
                </c:pt>
                <c:pt idx="2683">
                  <c:v>3215.8</c:v>
                </c:pt>
                <c:pt idx="2684">
                  <c:v>3348.8</c:v>
                </c:pt>
                <c:pt idx="2685">
                  <c:v>3488.6</c:v>
                </c:pt>
                <c:pt idx="2686">
                  <c:v>3630.2</c:v>
                </c:pt>
                <c:pt idx="2687">
                  <c:v>3759</c:v>
                </c:pt>
                <c:pt idx="2688">
                  <c:v>3869.8</c:v>
                </c:pt>
                <c:pt idx="2689">
                  <c:v>3968.2</c:v>
                </c:pt>
                <c:pt idx="2690">
                  <c:v>4072.2</c:v>
                </c:pt>
                <c:pt idx="2691">
                  <c:v>4186.3</c:v>
                </c:pt>
                <c:pt idx="2692">
                  <c:v>4311.3999999999996</c:v>
                </c:pt>
                <c:pt idx="2693">
                  <c:v>4449.2</c:v>
                </c:pt>
                <c:pt idx="2694">
                  <c:v>4582.8999999999996</c:v>
                </c:pt>
                <c:pt idx="2695">
                  <c:v>4708.8999999999996</c:v>
                </c:pt>
                <c:pt idx="2696">
                  <c:v>4844.2</c:v>
                </c:pt>
                <c:pt idx="2697">
                  <c:v>4970.5</c:v>
                </c:pt>
                <c:pt idx="2698">
                  <c:v>5082.2</c:v>
                </c:pt>
                <c:pt idx="2699">
                  <c:v>5177.8</c:v>
                </c:pt>
                <c:pt idx="2700">
                  <c:v>5271</c:v>
                </c:pt>
                <c:pt idx="2701">
                  <c:v>5366.2</c:v>
                </c:pt>
                <c:pt idx="2702">
                  <c:v>5461.7</c:v>
                </c:pt>
                <c:pt idx="2703">
                  <c:v>5573.8</c:v>
                </c:pt>
                <c:pt idx="2704">
                  <c:v>5681.8</c:v>
                </c:pt>
                <c:pt idx="2705">
                  <c:v>5789.6</c:v>
                </c:pt>
                <c:pt idx="2706">
                  <c:v>5892.6</c:v>
                </c:pt>
                <c:pt idx="2707">
                  <c:v>5995.8</c:v>
                </c:pt>
                <c:pt idx="2708">
                  <c:v>6087.2</c:v>
                </c:pt>
                <c:pt idx="2709">
                  <c:v>6163.1</c:v>
                </c:pt>
                <c:pt idx="2710">
                  <c:v>6224.4</c:v>
                </c:pt>
                <c:pt idx="2711">
                  <c:v>6279.3</c:v>
                </c:pt>
                <c:pt idx="2712">
                  <c:v>6349.9</c:v>
                </c:pt>
                <c:pt idx="2713">
                  <c:v>6442.6</c:v>
                </c:pt>
                <c:pt idx="2714">
                  <c:v>6546.6</c:v>
                </c:pt>
                <c:pt idx="2715">
                  <c:v>6649.6</c:v>
                </c:pt>
                <c:pt idx="2716">
                  <c:v>6749.9</c:v>
                </c:pt>
                <c:pt idx="2717">
                  <c:v>6852.5</c:v>
                </c:pt>
                <c:pt idx="2718">
                  <c:v>6970.9</c:v>
                </c:pt>
                <c:pt idx="2719">
                  <c:v>7072.1</c:v>
                </c:pt>
                <c:pt idx="2720">
                  <c:v>7150.4</c:v>
                </c:pt>
                <c:pt idx="2721">
                  <c:v>7225</c:v>
                </c:pt>
                <c:pt idx="2722">
                  <c:v>7301.8</c:v>
                </c:pt>
                <c:pt idx="2723">
                  <c:v>7379.2</c:v>
                </c:pt>
                <c:pt idx="2724">
                  <c:v>7442</c:v>
                </c:pt>
                <c:pt idx="2725">
                  <c:v>7505.3</c:v>
                </c:pt>
                <c:pt idx="2726">
                  <c:v>7569.5</c:v>
                </c:pt>
                <c:pt idx="2727">
                  <c:v>7647.2</c:v>
                </c:pt>
                <c:pt idx="2728">
                  <c:v>7743.2</c:v>
                </c:pt>
                <c:pt idx="2729">
                  <c:v>7815.6</c:v>
                </c:pt>
                <c:pt idx="2730">
                  <c:v>7851.7</c:v>
                </c:pt>
                <c:pt idx="2731">
                  <c:v>7885.6</c:v>
                </c:pt>
                <c:pt idx="2732">
                  <c:v>7933.9</c:v>
                </c:pt>
                <c:pt idx="2733">
                  <c:v>8021.7</c:v>
                </c:pt>
                <c:pt idx="2734">
                  <c:v>8121.2</c:v>
                </c:pt>
                <c:pt idx="2735">
                  <c:v>8212.2999999999993</c:v>
                </c:pt>
                <c:pt idx="2736">
                  <c:v>8305.4</c:v>
                </c:pt>
                <c:pt idx="2737">
                  <c:v>8394.7000000000007</c:v>
                </c:pt>
                <c:pt idx="2738">
                  <c:v>8484.2000000000007</c:v>
                </c:pt>
                <c:pt idx="2739">
                  <c:v>8567.4</c:v>
                </c:pt>
                <c:pt idx="2740">
                  <c:v>8663.7999999999993</c:v>
                </c:pt>
                <c:pt idx="2741">
                  <c:v>8750.7000000000007</c:v>
                </c:pt>
                <c:pt idx="2742">
                  <c:v>8829</c:v>
                </c:pt>
                <c:pt idx="2743">
                  <c:v>8911.7999999999993</c:v>
                </c:pt>
                <c:pt idx="2744">
                  <c:v>8961.6</c:v>
                </c:pt>
                <c:pt idx="2745">
                  <c:v>9002.1</c:v>
                </c:pt>
                <c:pt idx="2746">
                  <c:v>9065.7000000000007</c:v>
                </c:pt>
                <c:pt idx="2747">
                  <c:v>9152.7999999999993</c:v>
                </c:pt>
                <c:pt idx="2748">
                  <c:v>9280.9</c:v>
                </c:pt>
                <c:pt idx="2749">
                  <c:v>9405.5</c:v>
                </c:pt>
                <c:pt idx="2750">
                  <c:v>9510.2999999999993</c:v>
                </c:pt>
                <c:pt idx="2751">
                  <c:v>9599.1</c:v>
                </c:pt>
                <c:pt idx="2752">
                  <c:v>9661.6</c:v>
                </c:pt>
                <c:pt idx="2753">
                  <c:v>9691.7999999999993</c:v>
                </c:pt>
                <c:pt idx="2754">
                  <c:v>9717.4</c:v>
                </c:pt>
                <c:pt idx="2755">
                  <c:v>9758.9</c:v>
                </c:pt>
                <c:pt idx="2756">
                  <c:v>9798.7000000000007</c:v>
                </c:pt>
                <c:pt idx="2757">
                  <c:v>9834.2999999999993</c:v>
                </c:pt>
                <c:pt idx="2758">
                  <c:v>9888.1</c:v>
                </c:pt>
                <c:pt idx="2759">
                  <c:v>9954.7000000000007</c:v>
                </c:pt>
                <c:pt idx="2760">
                  <c:v>10016</c:v>
                </c:pt>
                <c:pt idx="2761">
                  <c:v>10092</c:v>
                </c:pt>
                <c:pt idx="2762">
                  <c:v>10156</c:v>
                </c:pt>
                <c:pt idx="2763">
                  <c:v>10207</c:v>
                </c:pt>
                <c:pt idx="2764">
                  <c:v>10238</c:v>
                </c:pt>
                <c:pt idx="2765">
                  <c:v>10279</c:v>
                </c:pt>
                <c:pt idx="2766">
                  <c:v>10344</c:v>
                </c:pt>
                <c:pt idx="2767">
                  <c:v>10420</c:v>
                </c:pt>
                <c:pt idx="2768">
                  <c:v>10502</c:v>
                </c:pt>
                <c:pt idx="2769">
                  <c:v>10570</c:v>
                </c:pt>
                <c:pt idx="2770">
                  <c:v>10605</c:v>
                </c:pt>
                <c:pt idx="2771">
                  <c:v>10611</c:v>
                </c:pt>
                <c:pt idx="2772">
                  <c:v>10599</c:v>
                </c:pt>
                <c:pt idx="2773">
                  <c:v>10625</c:v>
                </c:pt>
                <c:pt idx="2774">
                  <c:v>10668</c:v>
                </c:pt>
                <c:pt idx="2775">
                  <c:v>10712</c:v>
                </c:pt>
                <c:pt idx="2776">
                  <c:v>10755</c:v>
                </c:pt>
                <c:pt idx="2777">
                  <c:v>10750</c:v>
                </c:pt>
                <c:pt idx="2778">
                  <c:v>10704</c:v>
                </c:pt>
                <c:pt idx="2779">
                  <c:v>10635</c:v>
                </c:pt>
                <c:pt idx="2780">
                  <c:v>10567</c:v>
                </c:pt>
                <c:pt idx="2781">
                  <c:v>10526</c:v>
                </c:pt>
                <c:pt idx="2782">
                  <c:v>10505</c:v>
                </c:pt>
                <c:pt idx="2783">
                  <c:v>10467</c:v>
                </c:pt>
                <c:pt idx="2784">
                  <c:v>10376</c:v>
                </c:pt>
                <c:pt idx="2785">
                  <c:v>10247</c:v>
                </c:pt>
                <c:pt idx="2786">
                  <c:v>10077</c:v>
                </c:pt>
                <c:pt idx="2787">
                  <c:v>9860.6</c:v>
                </c:pt>
                <c:pt idx="2788">
                  <c:v>9626.7999999999993</c:v>
                </c:pt>
                <c:pt idx="2789">
                  <c:v>9363.2999999999993</c:v>
                </c:pt>
                <c:pt idx="2790">
                  <c:v>9077.2999999999993</c:v>
                </c:pt>
                <c:pt idx="2791">
                  <c:v>8751</c:v>
                </c:pt>
                <c:pt idx="2792">
                  <c:v>8346.2000000000007</c:v>
                </c:pt>
                <c:pt idx="2793">
                  <c:v>7907.7</c:v>
                </c:pt>
                <c:pt idx="2794">
                  <c:v>7460.3</c:v>
                </c:pt>
                <c:pt idx="2795">
                  <c:v>7012.1</c:v>
                </c:pt>
                <c:pt idx="2796">
                  <c:v>6570.5</c:v>
                </c:pt>
                <c:pt idx="2797">
                  <c:v>6130.4</c:v>
                </c:pt>
                <c:pt idx="2798">
                  <c:v>5701.7</c:v>
                </c:pt>
                <c:pt idx="2799">
                  <c:v>5319.6</c:v>
                </c:pt>
                <c:pt idx="2800">
                  <c:v>4955</c:v>
                </c:pt>
                <c:pt idx="2801">
                  <c:v>4595.3</c:v>
                </c:pt>
                <c:pt idx="2802">
                  <c:v>4244.5</c:v>
                </c:pt>
                <c:pt idx="2803">
                  <c:v>3917.3</c:v>
                </c:pt>
                <c:pt idx="2804">
                  <c:v>3613.8</c:v>
                </c:pt>
                <c:pt idx="2805">
                  <c:v>3337</c:v>
                </c:pt>
                <c:pt idx="2806">
                  <c:v>3084.7</c:v>
                </c:pt>
                <c:pt idx="2807">
                  <c:v>2840</c:v>
                </c:pt>
                <c:pt idx="2808">
                  <c:v>2606</c:v>
                </c:pt>
                <c:pt idx="2809">
                  <c:v>2386.9</c:v>
                </c:pt>
                <c:pt idx="2810">
                  <c:v>2186.4</c:v>
                </c:pt>
                <c:pt idx="2811">
                  <c:v>2021.3</c:v>
                </c:pt>
                <c:pt idx="2812">
                  <c:v>1903.3</c:v>
                </c:pt>
                <c:pt idx="2813">
                  <c:v>1801.6</c:v>
                </c:pt>
                <c:pt idx="2814">
                  <c:v>1696.4</c:v>
                </c:pt>
                <c:pt idx="2815">
                  <c:v>1602.6</c:v>
                </c:pt>
                <c:pt idx="2816">
                  <c:v>1517.6</c:v>
                </c:pt>
                <c:pt idx="2817">
                  <c:v>1438.5</c:v>
                </c:pt>
                <c:pt idx="2818">
                  <c:v>1356.3</c:v>
                </c:pt>
                <c:pt idx="2819">
                  <c:v>1271.5999999999999</c:v>
                </c:pt>
                <c:pt idx="2820">
                  <c:v>1188</c:v>
                </c:pt>
                <c:pt idx="2821">
                  <c:v>1111</c:v>
                </c:pt>
                <c:pt idx="2822">
                  <c:v>1033.5999999999999</c:v>
                </c:pt>
                <c:pt idx="2823">
                  <c:v>969.19</c:v>
                </c:pt>
                <c:pt idx="2824">
                  <c:v>904.27</c:v>
                </c:pt>
                <c:pt idx="2825">
                  <c:v>849.77</c:v>
                </c:pt>
                <c:pt idx="2826">
                  <c:v>803.68</c:v>
                </c:pt>
                <c:pt idx="2827">
                  <c:v>758.36</c:v>
                </c:pt>
                <c:pt idx="2828">
                  <c:v>719.78</c:v>
                </c:pt>
                <c:pt idx="2829">
                  <c:v>679.08</c:v>
                </c:pt>
                <c:pt idx="2830">
                  <c:v>631.01</c:v>
                </c:pt>
                <c:pt idx="2831">
                  <c:v>581.85</c:v>
                </c:pt>
                <c:pt idx="2832">
                  <c:v>535.02</c:v>
                </c:pt>
                <c:pt idx="2833">
                  <c:v>497.45</c:v>
                </c:pt>
                <c:pt idx="2834">
                  <c:v>464.3</c:v>
                </c:pt>
                <c:pt idx="2835">
                  <c:v>424.03</c:v>
                </c:pt>
                <c:pt idx="2836">
                  <c:v>393.24</c:v>
                </c:pt>
                <c:pt idx="2837">
                  <c:v>356.76</c:v>
                </c:pt>
                <c:pt idx="2838">
                  <c:v>327.36</c:v>
                </c:pt>
                <c:pt idx="2839">
                  <c:v>301.13</c:v>
                </c:pt>
                <c:pt idx="2840">
                  <c:v>275.98</c:v>
                </c:pt>
                <c:pt idx="2841">
                  <c:v>255.22</c:v>
                </c:pt>
                <c:pt idx="2842">
                  <c:v>227.36</c:v>
                </c:pt>
                <c:pt idx="2843">
                  <c:v>203.78</c:v>
                </c:pt>
                <c:pt idx="2844">
                  <c:v>180.41</c:v>
                </c:pt>
                <c:pt idx="2845">
                  <c:v>155.27000000000001</c:v>
                </c:pt>
                <c:pt idx="2846">
                  <c:v>132.35</c:v>
                </c:pt>
                <c:pt idx="2847">
                  <c:v>98.638000000000005</c:v>
                </c:pt>
                <c:pt idx="2848">
                  <c:v>67.194999999999993</c:v>
                </c:pt>
                <c:pt idx="2849">
                  <c:v>40.347999999999999</c:v>
                </c:pt>
                <c:pt idx="2850">
                  <c:v>12.132</c:v>
                </c:pt>
                <c:pt idx="2851">
                  <c:v>-17.847000000000001</c:v>
                </c:pt>
                <c:pt idx="2852">
                  <c:v>-54.268000000000001</c:v>
                </c:pt>
                <c:pt idx="2853">
                  <c:v>-76.664000000000001</c:v>
                </c:pt>
                <c:pt idx="2854">
                  <c:v>-107.91</c:v>
                </c:pt>
                <c:pt idx="2855">
                  <c:v>-136.47999999999999</c:v>
                </c:pt>
                <c:pt idx="2856">
                  <c:v>-164.67</c:v>
                </c:pt>
                <c:pt idx="2857">
                  <c:v>-195.07</c:v>
                </c:pt>
                <c:pt idx="2858">
                  <c:v>-218.07</c:v>
                </c:pt>
                <c:pt idx="2859">
                  <c:v>-236.64</c:v>
                </c:pt>
                <c:pt idx="2860">
                  <c:v>-262.14999999999998</c:v>
                </c:pt>
                <c:pt idx="2861">
                  <c:v>-284.54000000000002</c:v>
                </c:pt>
                <c:pt idx="2862">
                  <c:v>-319.54000000000002</c:v>
                </c:pt>
                <c:pt idx="2863">
                  <c:v>-353.71</c:v>
                </c:pt>
                <c:pt idx="2864">
                  <c:v>-398.24</c:v>
                </c:pt>
                <c:pt idx="2865">
                  <c:v>-446.96</c:v>
                </c:pt>
                <c:pt idx="2866">
                  <c:v>-493.81</c:v>
                </c:pt>
                <c:pt idx="2867">
                  <c:v>-548.96</c:v>
                </c:pt>
                <c:pt idx="2868">
                  <c:v>-604.53</c:v>
                </c:pt>
                <c:pt idx="2869">
                  <c:v>-677.39</c:v>
                </c:pt>
                <c:pt idx="2870">
                  <c:v>-744.38</c:v>
                </c:pt>
                <c:pt idx="2871">
                  <c:v>-802.72</c:v>
                </c:pt>
                <c:pt idx="2872">
                  <c:v>-862.6</c:v>
                </c:pt>
                <c:pt idx="2873">
                  <c:v>-921.18</c:v>
                </c:pt>
                <c:pt idx="2874">
                  <c:v>-1001.7</c:v>
                </c:pt>
                <c:pt idx="2875">
                  <c:v>-1076.3</c:v>
                </c:pt>
                <c:pt idx="2876">
                  <c:v>-1149</c:v>
                </c:pt>
                <c:pt idx="2877">
                  <c:v>-1232.4000000000001</c:v>
                </c:pt>
                <c:pt idx="2878">
                  <c:v>-1308.0999999999999</c:v>
                </c:pt>
                <c:pt idx="2879">
                  <c:v>-1386.5</c:v>
                </c:pt>
                <c:pt idx="2880">
                  <c:v>-1480.7</c:v>
                </c:pt>
                <c:pt idx="2881">
                  <c:v>-1577.2</c:v>
                </c:pt>
                <c:pt idx="2882">
                  <c:v>-1689.5</c:v>
                </c:pt>
                <c:pt idx="2883">
                  <c:v>-1804.8</c:v>
                </c:pt>
                <c:pt idx="2884">
                  <c:v>-1924.5</c:v>
                </c:pt>
                <c:pt idx="2885">
                  <c:v>-2033.4</c:v>
                </c:pt>
                <c:pt idx="2886">
                  <c:v>-2127.3000000000002</c:v>
                </c:pt>
                <c:pt idx="2887">
                  <c:v>-2224.6999999999998</c:v>
                </c:pt>
                <c:pt idx="2888">
                  <c:v>-2329.4</c:v>
                </c:pt>
                <c:pt idx="2889">
                  <c:v>-2437.5</c:v>
                </c:pt>
                <c:pt idx="2890">
                  <c:v>-2560.1</c:v>
                </c:pt>
                <c:pt idx="2891">
                  <c:v>-2694.7</c:v>
                </c:pt>
                <c:pt idx="2892">
                  <c:v>-2827.7</c:v>
                </c:pt>
                <c:pt idx="2893">
                  <c:v>-2958.2</c:v>
                </c:pt>
                <c:pt idx="2894">
                  <c:v>-3084.9</c:v>
                </c:pt>
                <c:pt idx="2895">
                  <c:v>-3193.7</c:v>
                </c:pt>
                <c:pt idx="2896">
                  <c:v>-3307</c:v>
                </c:pt>
                <c:pt idx="2897">
                  <c:v>-3443.9</c:v>
                </c:pt>
                <c:pt idx="2898">
                  <c:v>-3599.6</c:v>
                </c:pt>
                <c:pt idx="2899">
                  <c:v>-3778.4</c:v>
                </c:pt>
                <c:pt idx="2900">
                  <c:v>-3967.4</c:v>
                </c:pt>
                <c:pt idx="2901">
                  <c:v>-4147.3</c:v>
                </c:pt>
                <c:pt idx="2902">
                  <c:v>-4313.7</c:v>
                </c:pt>
                <c:pt idx="2903">
                  <c:v>-4464</c:v>
                </c:pt>
                <c:pt idx="2904">
                  <c:v>-4612.1000000000004</c:v>
                </c:pt>
                <c:pt idx="2905">
                  <c:v>-4747.1000000000004</c:v>
                </c:pt>
                <c:pt idx="2906">
                  <c:v>-4859.8</c:v>
                </c:pt>
                <c:pt idx="2907">
                  <c:v>-4967.8999999999996</c:v>
                </c:pt>
                <c:pt idx="2908">
                  <c:v>-5091.1000000000004</c:v>
                </c:pt>
                <c:pt idx="2909">
                  <c:v>-5238.3999999999996</c:v>
                </c:pt>
                <c:pt idx="2910">
                  <c:v>-5394.1</c:v>
                </c:pt>
                <c:pt idx="2911">
                  <c:v>-5541.7</c:v>
                </c:pt>
                <c:pt idx="2912">
                  <c:v>-5671.7</c:v>
                </c:pt>
                <c:pt idx="2913">
                  <c:v>-5771.6</c:v>
                </c:pt>
                <c:pt idx="2914">
                  <c:v>-5856.3</c:v>
                </c:pt>
                <c:pt idx="2915">
                  <c:v>-5922.1</c:v>
                </c:pt>
                <c:pt idx="2916">
                  <c:v>-5981.1</c:v>
                </c:pt>
                <c:pt idx="2917">
                  <c:v>-6045.8</c:v>
                </c:pt>
                <c:pt idx="2918">
                  <c:v>-6115.3</c:v>
                </c:pt>
                <c:pt idx="2919">
                  <c:v>-6206.2</c:v>
                </c:pt>
                <c:pt idx="2920">
                  <c:v>-6302.5</c:v>
                </c:pt>
                <c:pt idx="2921">
                  <c:v>-6379.9</c:v>
                </c:pt>
                <c:pt idx="2922">
                  <c:v>-6446.9</c:v>
                </c:pt>
                <c:pt idx="2923">
                  <c:v>-6511</c:v>
                </c:pt>
                <c:pt idx="2924">
                  <c:v>-6581.7</c:v>
                </c:pt>
                <c:pt idx="2925">
                  <c:v>-6641.5</c:v>
                </c:pt>
                <c:pt idx="2926">
                  <c:v>-6699.2</c:v>
                </c:pt>
                <c:pt idx="2927">
                  <c:v>-6746.5</c:v>
                </c:pt>
                <c:pt idx="2928">
                  <c:v>-6796.7</c:v>
                </c:pt>
                <c:pt idx="2929">
                  <c:v>-6881.2</c:v>
                </c:pt>
                <c:pt idx="2930">
                  <c:v>-7001</c:v>
                </c:pt>
                <c:pt idx="2931">
                  <c:v>-7141.1</c:v>
                </c:pt>
                <c:pt idx="2932">
                  <c:v>-7271.4</c:v>
                </c:pt>
                <c:pt idx="2933">
                  <c:v>-7371.1</c:v>
                </c:pt>
                <c:pt idx="2934">
                  <c:v>-7446.8</c:v>
                </c:pt>
                <c:pt idx="2935">
                  <c:v>-7503.8</c:v>
                </c:pt>
                <c:pt idx="2936">
                  <c:v>-7551.1</c:v>
                </c:pt>
                <c:pt idx="2937">
                  <c:v>-7605.3</c:v>
                </c:pt>
                <c:pt idx="2938">
                  <c:v>-7673.1</c:v>
                </c:pt>
                <c:pt idx="2939">
                  <c:v>-7780.5</c:v>
                </c:pt>
                <c:pt idx="2940">
                  <c:v>-7909.6</c:v>
                </c:pt>
                <c:pt idx="2941">
                  <c:v>-8038.1</c:v>
                </c:pt>
                <c:pt idx="2942">
                  <c:v>-8156.7</c:v>
                </c:pt>
                <c:pt idx="2943">
                  <c:v>-8251.7000000000007</c:v>
                </c:pt>
                <c:pt idx="2944">
                  <c:v>-8317</c:v>
                </c:pt>
                <c:pt idx="2945">
                  <c:v>-8355.5</c:v>
                </c:pt>
                <c:pt idx="2946">
                  <c:v>-8389</c:v>
                </c:pt>
                <c:pt idx="2947">
                  <c:v>-8426</c:v>
                </c:pt>
                <c:pt idx="2948">
                  <c:v>-8474.1</c:v>
                </c:pt>
                <c:pt idx="2949">
                  <c:v>-8548.1</c:v>
                </c:pt>
                <c:pt idx="2950">
                  <c:v>-8640.7999999999993</c:v>
                </c:pt>
                <c:pt idx="2951">
                  <c:v>-8738.1</c:v>
                </c:pt>
                <c:pt idx="2952">
                  <c:v>-8829.1</c:v>
                </c:pt>
                <c:pt idx="2953">
                  <c:v>-8902.7999999999993</c:v>
                </c:pt>
                <c:pt idx="2954">
                  <c:v>-8976</c:v>
                </c:pt>
                <c:pt idx="2955">
                  <c:v>-9027.6</c:v>
                </c:pt>
                <c:pt idx="2956">
                  <c:v>-9047.2000000000007</c:v>
                </c:pt>
                <c:pt idx="2957">
                  <c:v>-9053.5</c:v>
                </c:pt>
                <c:pt idx="2958">
                  <c:v>-9063.2999999999993</c:v>
                </c:pt>
                <c:pt idx="2959">
                  <c:v>-9086.7000000000007</c:v>
                </c:pt>
                <c:pt idx="2960">
                  <c:v>-9130.1</c:v>
                </c:pt>
                <c:pt idx="2961">
                  <c:v>-9205.5</c:v>
                </c:pt>
                <c:pt idx="2962">
                  <c:v>-9313.6</c:v>
                </c:pt>
                <c:pt idx="2963">
                  <c:v>-9413.7999999999993</c:v>
                </c:pt>
                <c:pt idx="2964">
                  <c:v>-9494</c:v>
                </c:pt>
                <c:pt idx="2965">
                  <c:v>-9548.9</c:v>
                </c:pt>
                <c:pt idx="2966">
                  <c:v>-9568.4</c:v>
                </c:pt>
                <c:pt idx="2967">
                  <c:v>-9569</c:v>
                </c:pt>
                <c:pt idx="2968">
                  <c:v>-9562.6</c:v>
                </c:pt>
                <c:pt idx="2969">
                  <c:v>-9581.6</c:v>
                </c:pt>
                <c:pt idx="2970">
                  <c:v>-9610.6</c:v>
                </c:pt>
                <c:pt idx="2971">
                  <c:v>-9647.2000000000007</c:v>
                </c:pt>
                <c:pt idx="2972">
                  <c:v>-9691.5</c:v>
                </c:pt>
                <c:pt idx="2973">
                  <c:v>-9728.4</c:v>
                </c:pt>
                <c:pt idx="2974">
                  <c:v>-9780.1</c:v>
                </c:pt>
                <c:pt idx="2975">
                  <c:v>-9832.6</c:v>
                </c:pt>
                <c:pt idx="2976">
                  <c:v>-9857.1</c:v>
                </c:pt>
                <c:pt idx="2977">
                  <c:v>-9869</c:v>
                </c:pt>
                <c:pt idx="2978">
                  <c:v>-9863.2000000000007</c:v>
                </c:pt>
                <c:pt idx="2979">
                  <c:v>-9842.7000000000007</c:v>
                </c:pt>
                <c:pt idx="2980">
                  <c:v>-9812.1</c:v>
                </c:pt>
                <c:pt idx="2981">
                  <c:v>-9772.9</c:v>
                </c:pt>
                <c:pt idx="2982">
                  <c:v>-9721.2999999999993</c:v>
                </c:pt>
                <c:pt idx="2983">
                  <c:v>-9648.2999999999993</c:v>
                </c:pt>
                <c:pt idx="2984">
                  <c:v>-9593.6</c:v>
                </c:pt>
                <c:pt idx="2985">
                  <c:v>-9554.6</c:v>
                </c:pt>
                <c:pt idx="2986">
                  <c:v>-9512</c:v>
                </c:pt>
                <c:pt idx="2987">
                  <c:v>-9470.2000000000007</c:v>
                </c:pt>
                <c:pt idx="2988">
                  <c:v>-9424</c:v>
                </c:pt>
                <c:pt idx="2989">
                  <c:v>-9388.6</c:v>
                </c:pt>
                <c:pt idx="2990">
                  <c:v>-9365.1</c:v>
                </c:pt>
                <c:pt idx="2991">
                  <c:v>-9357</c:v>
                </c:pt>
                <c:pt idx="2992">
                  <c:v>-9357</c:v>
                </c:pt>
                <c:pt idx="2993">
                  <c:v>-9313.2000000000007</c:v>
                </c:pt>
                <c:pt idx="2994">
                  <c:v>-9211.7999999999993</c:v>
                </c:pt>
                <c:pt idx="2995">
                  <c:v>-9058.4</c:v>
                </c:pt>
                <c:pt idx="2996">
                  <c:v>-8863.9</c:v>
                </c:pt>
                <c:pt idx="2997">
                  <c:v>-8649.4</c:v>
                </c:pt>
                <c:pt idx="2998">
                  <c:v>-8409.1</c:v>
                </c:pt>
                <c:pt idx="2999">
                  <c:v>-8144.3</c:v>
                </c:pt>
                <c:pt idx="3000">
                  <c:v>-7823.2</c:v>
                </c:pt>
                <c:pt idx="3001">
                  <c:v>-7435.8</c:v>
                </c:pt>
                <c:pt idx="3002">
                  <c:v>-7008.1</c:v>
                </c:pt>
                <c:pt idx="3003">
                  <c:v>-6575.1</c:v>
                </c:pt>
                <c:pt idx="3004">
                  <c:v>-6163.5</c:v>
                </c:pt>
                <c:pt idx="3005">
                  <c:v>-5759.1</c:v>
                </c:pt>
                <c:pt idx="3006">
                  <c:v>-5351.9</c:v>
                </c:pt>
                <c:pt idx="3007">
                  <c:v>-4952.1000000000004</c:v>
                </c:pt>
                <c:pt idx="3008">
                  <c:v>-4556.3999999999996</c:v>
                </c:pt>
                <c:pt idx="3009">
                  <c:v>-4196.3</c:v>
                </c:pt>
                <c:pt idx="3010">
                  <c:v>-3871</c:v>
                </c:pt>
                <c:pt idx="3011">
                  <c:v>-3578.1</c:v>
                </c:pt>
                <c:pt idx="3012">
                  <c:v>-3325.1</c:v>
                </c:pt>
                <c:pt idx="3013">
                  <c:v>-3099.7</c:v>
                </c:pt>
                <c:pt idx="3014">
                  <c:v>-2890.9</c:v>
                </c:pt>
                <c:pt idx="3015">
                  <c:v>-2687.5</c:v>
                </c:pt>
                <c:pt idx="3016">
                  <c:v>-2474.9</c:v>
                </c:pt>
                <c:pt idx="3017">
                  <c:v>-2270.5</c:v>
                </c:pt>
                <c:pt idx="3018">
                  <c:v>-2076.6</c:v>
                </c:pt>
                <c:pt idx="3019">
                  <c:v>-1901.8</c:v>
                </c:pt>
                <c:pt idx="3020">
                  <c:v>-1736.3</c:v>
                </c:pt>
                <c:pt idx="3021">
                  <c:v>-1587.1</c:v>
                </c:pt>
                <c:pt idx="3022">
                  <c:v>-1450.4</c:v>
                </c:pt>
                <c:pt idx="3023">
                  <c:v>-1315.6</c:v>
                </c:pt>
                <c:pt idx="3024">
                  <c:v>-1189</c:v>
                </c:pt>
                <c:pt idx="3025">
                  <c:v>-1070.0999999999999</c:v>
                </c:pt>
                <c:pt idx="3026">
                  <c:v>-957.55</c:v>
                </c:pt>
                <c:pt idx="3027">
                  <c:v>-850.97</c:v>
                </c:pt>
                <c:pt idx="3028">
                  <c:v>-753.96</c:v>
                </c:pt>
                <c:pt idx="3029">
                  <c:v>-668.47</c:v>
                </c:pt>
                <c:pt idx="3030">
                  <c:v>-592.82000000000005</c:v>
                </c:pt>
                <c:pt idx="3031">
                  <c:v>-521.28</c:v>
                </c:pt>
                <c:pt idx="3032">
                  <c:v>-458.28</c:v>
                </c:pt>
                <c:pt idx="3033">
                  <c:v>-397.81</c:v>
                </c:pt>
                <c:pt idx="3034">
                  <c:v>-340.82</c:v>
                </c:pt>
                <c:pt idx="3035">
                  <c:v>-282.13</c:v>
                </c:pt>
                <c:pt idx="3036">
                  <c:v>-221.84</c:v>
                </c:pt>
                <c:pt idx="3037">
                  <c:v>-160.65</c:v>
                </c:pt>
                <c:pt idx="3038">
                  <c:v>-102.27</c:v>
                </c:pt>
                <c:pt idx="3039">
                  <c:v>-52.594000000000001</c:v>
                </c:pt>
                <c:pt idx="3040">
                  <c:v>-6.5180999999999996</c:v>
                </c:pt>
                <c:pt idx="3041">
                  <c:v>35.161999999999999</c:v>
                </c:pt>
                <c:pt idx="3042">
                  <c:v>67.956000000000003</c:v>
                </c:pt>
                <c:pt idx="3043">
                  <c:v>100.64</c:v>
                </c:pt>
                <c:pt idx="3044">
                  <c:v>131.54</c:v>
                </c:pt>
                <c:pt idx="3045">
                  <c:v>163.94</c:v>
                </c:pt>
                <c:pt idx="3046">
                  <c:v>179.6</c:v>
                </c:pt>
                <c:pt idx="3047">
                  <c:v>187.1</c:v>
                </c:pt>
                <c:pt idx="3048">
                  <c:v>190.05</c:v>
                </c:pt>
                <c:pt idx="3049">
                  <c:v>200.33</c:v>
                </c:pt>
                <c:pt idx="3050">
                  <c:v>231.05</c:v>
                </c:pt>
                <c:pt idx="3051">
                  <c:v>261.35000000000002</c:v>
                </c:pt>
                <c:pt idx="3052">
                  <c:v>280.44</c:v>
                </c:pt>
                <c:pt idx="3053">
                  <c:v>288.95</c:v>
                </c:pt>
                <c:pt idx="3054">
                  <c:v>298.14</c:v>
                </c:pt>
                <c:pt idx="3055">
                  <c:v>312.39999999999998</c:v>
                </c:pt>
                <c:pt idx="3056">
                  <c:v>325.32</c:v>
                </c:pt>
                <c:pt idx="3057">
                  <c:v>340.03</c:v>
                </c:pt>
                <c:pt idx="3058">
                  <c:v>365.49</c:v>
                </c:pt>
                <c:pt idx="3059">
                  <c:v>385.23</c:v>
                </c:pt>
                <c:pt idx="3060">
                  <c:v>399.42</c:v>
                </c:pt>
                <c:pt idx="3061">
                  <c:v>414.68</c:v>
                </c:pt>
                <c:pt idx="3062">
                  <c:v>424.6</c:v>
                </c:pt>
                <c:pt idx="3063">
                  <c:v>435.03</c:v>
                </c:pt>
                <c:pt idx="3064">
                  <c:v>440.44</c:v>
                </c:pt>
                <c:pt idx="3065">
                  <c:v>451.76</c:v>
                </c:pt>
                <c:pt idx="3066">
                  <c:v>467.04</c:v>
                </c:pt>
                <c:pt idx="3067">
                  <c:v>479.06</c:v>
                </c:pt>
                <c:pt idx="3068">
                  <c:v>496.07</c:v>
                </c:pt>
                <c:pt idx="3069">
                  <c:v>510.83</c:v>
                </c:pt>
                <c:pt idx="3070">
                  <c:v>530</c:v>
                </c:pt>
                <c:pt idx="3071">
                  <c:v>548.53</c:v>
                </c:pt>
                <c:pt idx="3072">
                  <c:v>562.49</c:v>
                </c:pt>
                <c:pt idx="3073">
                  <c:v>589.63</c:v>
                </c:pt>
                <c:pt idx="3074">
                  <c:v>617.80999999999995</c:v>
                </c:pt>
                <c:pt idx="3075">
                  <c:v>643.48</c:v>
                </c:pt>
                <c:pt idx="3076">
                  <c:v>660.23</c:v>
                </c:pt>
                <c:pt idx="3077">
                  <c:v>681.5</c:v>
                </c:pt>
                <c:pt idx="3078">
                  <c:v>704.21</c:v>
                </c:pt>
                <c:pt idx="3079">
                  <c:v>709.24</c:v>
                </c:pt>
                <c:pt idx="3080">
                  <c:v>717.79</c:v>
                </c:pt>
                <c:pt idx="3081">
                  <c:v>724.45</c:v>
                </c:pt>
                <c:pt idx="3082">
                  <c:v>730.17</c:v>
                </c:pt>
                <c:pt idx="3083">
                  <c:v>742.28</c:v>
                </c:pt>
                <c:pt idx="3084">
                  <c:v>744.29</c:v>
                </c:pt>
                <c:pt idx="3085">
                  <c:v>741.43</c:v>
                </c:pt>
                <c:pt idx="3086">
                  <c:v>741.9</c:v>
                </c:pt>
                <c:pt idx="3087">
                  <c:v>742.4</c:v>
                </c:pt>
                <c:pt idx="3088">
                  <c:v>748.07</c:v>
                </c:pt>
                <c:pt idx="3089">
                  <c:v>761.55</c:v>
                </c:pt>
                <c:pt idx="3090">
                  <c:v>777.42</c:v>
                </c:pt>
                <c:pt idx="3091">
                  <c:v>790.06</c:v>
                </c:pt>
                <c:pt idx="3092">
                  <c:v>796.75</c:v>
                </c:pt>
                <c:pt idx="3093">
                  <c:v>808.91</c:v>
                </c:pt>
                <c:pt idx="3094">
                  <c:v>818.46</c:v>
                </c:pt>
                <c:pt idx="3095">
                  <c:v>830.16</c:v>
                </c:pt>
                <c:pt idx="3096">
                  <c:v>843.94</c:v>
                </c:pt>
                <c:pt idx="3097">
                  <c:v>863.75</c:v>
                </c:pt>
                <c:pt idx="3098">
                  <c:v>895.53</c:v>
                </c:pt>
                <c:pt idx="3099">
                  <c:v>922.05</c:v>
                </c:pt>
                <c:pt idx="3100">
                  <c:v>941.15</c:v>
                </c:pt>
                <c:pt idx="3101">
                  <c:v>967.81</c:v>
                </c:pt>
                <c:pt idx="3102">
                  <c:v>991.75</c:v>
                </c:pt>
                <c:pt idx="3103">
                  <c:v>1017.4</c:v>
                </c:pt>
                <c:pt idx="3104">
                  <c:v>1041.5999999999999</c:v>
                </c:pt>
                <c:pt idx="3105">
                  <c:v>1085.5999999999999</c:v>
                </c:pt>
                <c:pt idx="3106">
                  <c:v>1125.5</c:v>
                </c:pt>
                <c:pt idx="3107">
                  <c:v>1145</c:v>
                </c:pt>
                <c:pt idx="3108">
                  <c:v>1159.4000000000001</c:v>
                </c:pt>
                <c:pt idx="3109">
                  <c:v>1191.5</c:v>
                </c:pt>
                <c:pt idx="3110">
                  <c:v>1240.7</c:v>
                </c:pt>
                <c:pt idx="3111">
                  <c:v>1287.3</c:v>
                </c:pt>
                <c:pt idx="3112">
                  <c:v>1317.2</c:v>
                </c:pt>
                <c:pt idx="3113">
                  <c:v>1349.2</c:v>
                </c:pt>
                <c:pt idx="3114">
                  <c:v>1391.1</c:v>
                </c:pt>
                <c:pt idx="3115">
                  <c:v>1432.9</c:v>
                </c:pt>
                <c:pt idx="3116">
                  <c:v>1477.1</c:v>
                </c:pt>
                <c:pt idx="3117">
                  <c:v>1515.8</c:v>
                </c:pt>
                <c:pt idx="3118">
                  <c:v>1564.1</c:v>
                </c:pt>
                <c:pt idx="3119">
                  <c:v>1607</c:v>
                </c:pt>
                <c:pt idx="3120">
                  <c:v>1656.3</c:v>
                </c:pt>
                <c:pt idx="3121">
                  <c:v>1727.1</c:v>
                </c:pt>
                <c:pt idx="3122">
                  <c:v>1806.3</c:v>
                </c:pt>
                <c:pt idx="3123">
                  <c:v>1894</c:v>
                </c:pt>
                <c:pt idx="3124">
                  <c:v>1976.8</c:v>
                </c:pt>
                <c:pt idx="3125">
                  <c:v>2061.5</c:v>
                </c:pt>
                <c:pt idx="3126">
                  <c:v>2145.5</c:v>
                </c:pt>
                <c:pt idx="3127">
                  <c:v>2224.6999999999998</c:v>
                </c:pt>
                <c:pt idx="3128">
                  <c:v>2315.3000000000002</c:v>
                </c:pt>
                <c:pt idx="3129">
                  <c:v>2399.4</c:v>
                </c:pt>
                <c:pt idx="3130">
                  <c:v>2476.1</c:v>
                </c:pt>
                <c:pt idx="3131">
                  <c:v>2572.1999999999998</c:v>
                </c:pt>
                <c:pt idx="3132">
                  <c:v>2675.4</c:v>
                </c:pt>
                <c:pt idx="3133">
                  <c:v>2785.8</c:v>
                </c:pt>
                <c:pt idx="3134">
                  <c:v>2903</c:v>
                </c:pt>
                <c:pt idx="3135">
                  <c:v>3033.4</c:v>
                </c:pt>
                <c:pt idx="3136">
                  <c:v>3180.1</c:v>
                </c:pt>
                <c:pt idx="3137">
                  <c:v>3336.6</c:v>
                </c:pt>
                <c:pt idx="3138">
                  <c:v>3512.4</c:v>
                </c:pt>
                <c:pt idx="3139">
                  <c:v>3688.4</c:v>
                </c:pt>
                <c:pt idx="3140">
                  <c:v>3888.6</c:v>
                </c:pt>
                <c:pt idx="3141">
                  <c:v>4086.2</c:v>
                </c:pt>
                <c:pt idx="3142">
                  <c:v>4276.2</c:v>
                </c:pt>
                <c:pt idx="3143">
                  <c:v>4448.1000000000004</c:v>
                </c:pt>
                <c:pt idx="3144">
                  <c:v>4594.6000000000004</c:v>
                </c:pt>
                <c:pt idx="3145">
                  <c:v>4729.3999999999996</c:v>
                </c:pt>
                <c:pt idx="3146">
                  <c:v>4838.8999999999996</c:v>
                </c:pt>
                <c:pt idx="3147">
                  <c:v>4924.6000000000004</c:v>
                </c:pt>
                <c:pt idx="3148">
                  <c:v>5009</c:v>
                </c:pt>
                <c:pt idx="3149">
                  <c:v>5105.1000000000004</c:v>
                </c:pt>
                <c:pt idx="3150">
                  <c:v>5224.8999999999996</c:v>
                </c:pt>
                <c:pt idx="3151">
                  <c:v>5371.6</c:v>
                </c:pt>
                <c:pt idx="3152">
                  <c:v>5541.7</c:v>
                </c:pt>
                <c:pt idx="3153">
                  <c:v>5737.7</c:v>
                </c:pt>
                <c:pt idx="3154">
                  <c:v>5936.6</c:v>
                </c:pt>
                <c:pt idx="3155">
                  <c:v>6131.9</c:v>
                </c:pt>
                <c:pt idx="3156">
                  <c:v>6303.2</c:v>
                </c:pt>
                <c:pt idx="3157">
                  <c:v>6440.7</c:v>
                </c:pt>
                <c:pt idx="3158">
                  <c:v>6542.6</c:v>
                </c:pt>
                <c:pt idx="3159">
                  <c:v>6632.5</c:v>
                </c:pt>
                <c:pt idx="3160">
                  <c:v>6729.4</c:v>
                </c:pt>
                <c:pt idx="3161">
                  <c:v>6840.4</c:v>
                </c:pt>
                <c:pt idx="3162">
                  <c:v>6977.2</c:v>
                </c:pt>
                <c:pt idx="3163">
                  <c:v>7138.3</c:v>
                </c:pt>
                <c:pt idx="3164">
                  <c:v>7316.6</c:v>
                </c:pt>
                <c:pt idx="3165">
                  <c:v>7496.2</c:v>
                </c:pt>
                <c:pt idx="3166">
                  <c:v>7666.1</c:v>
                </c:pt>
                <c:pt idx="3167">
                  <c:v>7802.1</c:v>
                </c:pt>
                <c:pt idx="3168">
                  <c:v>7911.6</c:v>
                </c:pt>
                <c:pt idx="3169">
                  <c:v>8012.6</c:v>
                </c:pt>
                <c:pt idx="3170">
                  <c:v>8122.1</c:v>
                </c:pt>
                <c:pt idx="3171">
                  <c:v>8234.4</c:v>
                </c:pt>
                <c:pt idx="3172">
                  <c:v>8355.7999999999993</c:v>
                </c:pt>
                <c:pt idx="3173">
                  <c:v>8489.2000000000007</c:v>
                </c:pt>
                <c:pt idx="3174">
                  <c:v>8619.2000000000007</c:v>
                </c:pt>
                <c:pt idx="3175">
                  <c:v>8741.1</c:v>
                </c:pt>
                <c:pt idx="3176">
                  <c:v>8852.9</c:v>
                </c:pt>
                <c:pt idx="3177">
                  <c:v>8948.7999999999993</c:v>
                </c:pt>
                <c:pt idx="3178">
                  <c:v>9036.7000000000007</c:v>
                </c:pt>
                <c:pt idx="3179">
                  <c:v>9111.6</c:v>
                </c:pt>
                <c:pt idx="3180">
                  <c:v>9188.9</c:v>
                </c:pt>
                <c:pt idx="3181">
                  <c:v>9278.6</c:v>
                </c:pt>
                <c:pt idx="3182">
                  <c:v>9367.7999999999993</c:v>
                </c:pt>
                <c:pt idx="3183">
                  <c:v>9469.1</c:v>
                </c:pt>
                <c:pt idx="3184">
                  <c:v>9576.6</c:v>
                </c:pt>
                <c:pt idx="3185">
                  <c:v>9695.7999999999993</c:v>
                </c:pt>
                <c:pt idx="3186">
                  <c:v>9808.7000000000007</c:v>
                </c:pt>
                <c:pt idx="3187">
                  <c:v>9895.2999999999993</c:v>
                </c:pt>
                <c:pt idx="3188">
                  <c:v>9967.1</c:v>
                </c:pt>
                <c:pt idx="3189">
                  <c:v>10035</c:v>
                </c:pt>
                <c:pt idx="3190">
                  <c:v>10107</c:v>
                </c:pt>
                <c:pt idx="3191">
                  <c:v>10187</c:v>
                </c:pt>
                <c:pt idx="3192">
                  <c:v>10270</c:v>
                </c:pt>
                <c:pt idx="3193">
                  <c:v>10363</c:v>
                </c:pt>
                <c:pt idx="3194">
                  <c:v>10451</c:v>
                </c:pt>
                <c:pt idx="3195">
                  <c:v>10553</c:v>
                </c:pt>
                <c:pt idx="3196">
                  <c:v>10668</c:v>
                </c:pt>
                <c:pt idx="3197">
                  <c:v>10765</c:v>
                </c:pt>
                <c:pt idx="3198">
                  <c:v>10847</c:v>
                </c:pt>
                <c:pt idx="3199">
                  <c:v>10886</c:v>
                </c:pt>
                <c:pt idx="3200">
                  <c:v>10885</c:v>
                </c:pt>
                <c:pt idx="3201">
                  <c:v>10864</c:v>
                </c:pt>
                <c:pt idx="3202">
                  <c:v>10843</c:v>
                </c:pt>
                <c:pt idx="3203">
                  <c:v>10849</c:v>
                </c:pt>
                <c:pt idx="3204">
                  <c:v>10876</c:v>
                </c:pt>
                <c:pt idx="3205">
                  <c:v>10909</c:v>
                </c:pt>
                <c:pt idx="3206">
                  <c:v>10945</c:v>
                </c:pt>
                <c:pt idx="3207">
                  <c:v>10974</c:v>
                </c:pt>
                <c:pt idx="3208">
                  <c:v>10980</c:v>
                </c:pt>
                <c:pt idx="3209">
                  <c:v>10979</c:v>
                </c:pt>
                <c:pt idx="3210">
                  <c:v>10981</c:v>
                </c:pt>
                <c:pt idx="3211">
                  <c:v>10995</c:v>
                </c:pt>
                <c:pt idx="3212">
                  <c:v>11031</c:v>
                </c:pt>
                <c:pt idx="3213">
                  <c:v>11082</c:v>
                </c:pt>
                <c:pt idx="3214">
                  <c:v>11111</c:v>
                </c:pt>
                <c:pt idx="3215">
                  <c:v>11086</c:v>
                </c:pt>
                <c:pt idx="3216">
                  <c:v>11004</c:v>
                </c:pt>
                <c:pt idx="3217">
                  <c:v>10863</c:v>
                </c:pt>
                <c:pt idx="3218">
                  <c:v>10683</c:v>
                </c:pt>
                <c:pt idx="3219">
                  <c:v>10475</c:v>
                </c:pt>
                <c:pt idx="3220">
                  <c:v>10228</c:v>
                </c:pt>
                <c:pt idx="3221">
                  <c:v>9942.2000000000007</c:v>
                </c:pt>
                <c:pt idx="3222">
                  <c:v>9632.5</c:v>
                </c:pt>
                <c:pt idx="3223">
                  <c:v>9306.5</c:v>
                </c:pt>
                <c:pt idx="3224">
                  <c:v>8933.7999999999993</c:v>
                </c:pt>
                <c:pt idx="3225">
                  <c:v>8510.7999999999993</c:v>
                </c:pt>
                <c:pt idx="3226">
                  <c:v>8051.2</c:v>
                </c:pt>
                <c:pt idx="3227">
                  <c:v>7559.9</c:v>
                </c:pt>
                <c:pt idx="3228">
                  <c:v>7050.4</c:v>
                </c:pt>
                <c:pt idx="3229">
                  <c:v>6523.5</c:v>
                </c:pt>
                <c:pt idx="3230">
                  <c:v>5990.4</c:v>
                </c:pt>
                <c:pt idx="3231">
                  <c:v>5471.1</c:v>
                </c:pt>
                <c:pt idx="3232">
                  <c:v>4992.3</c:v>
                </c:pt>
                <c:pt idx="3233">
                  <c:v>4572.6000000000004</c:v>
                </c:pt>
                <c:pt idx="3234">
                  <c:v>4188.6000000000004</c:v>
                </c:pt>
                <c:pt idx="3235">
                  <c:v>3847</c:v>
                </c:pt>
                <c:pt idx="3236">
                  <c:v>3543.5</c:v>
                </c:pt>
                <c:pt idx="3237">
                  <c:v>3250.1</c:v>
                </c:pt>
                <c:pt idx="3238">
                  <c:v>2972.2</c:v>
                </c:pt>
                <c:pt idx="3239">
                  <c:v>2704.9</c:v>
                </c:pt>
                <c:pt idx="3240">
                  <c:v>2463.3000000000002</c:v>
                </c:pt>
                <c:pt idx="3241">
                  <c:v>2241</c:v>
                </c:pt>
                <c:pt idx="3242">
                  <c:v>2037.3</c:v>
                </c:pt>
                <c:pt idx="3243">
                  <c:v>1872</c:v>
                </c:pt>
                <c:pt idx="3244">
                  <c:v>1739.5</c:v>
                </c:pt>
                <c:pt idx="3245">
                  <c:v>1630.1</c:v>
                </c:pt>
                <c:pt idx="3246">
                  <c:v>1536.3</c:v>
                </c:pt>
                <c:pt idx="3247">
                  <c:v>1452.2</c:v>
                </c:pt>
                <c:pt idx="3248">
                  <c:v>1376.1</c:v>
                </c:pt>
                <c:pt idx="3249">
                  <c:v>1308.5999999999999</c:v>
                </c:pt>
                <c:pt idx="3250">
                  <c:v>1249.3</c:v>
                </c:pt>
                <c:pt idx="3251">
                  <c:v>1198.8</c:v>
                </c:pt>
                <c:pt idx="3252">
                  <c:v>1142.9000000000001</c:v>
                </c:pt>
                <c:pt idx="3253">
                  <c:v>1098.5999999999999</c:v>
                </c:pt>
                <c:pt idx="3254">
                  <c:v>1061.5</c:v>
                </c:pt>
                <c:pt idx="3255">
                  <c:v>1026.7</c:v>
                </c:pt>
                <c:pt idx="3256">
                  <c:v>981.09</c:v>
                </c:pt>
                <c:pt idx="3257">
                  <c:v>918.15</c:v>
                </c:pt>
                <c:pt idx="3258">
                  <c:v>858.28</c:v>
                </c:pt>
                <c:pt idx="3259">
                  <c:v>807.69</c:v>
                </c:pt>
                <c:pt idx="3260">
                  <c:v>767.32</c:v>
                </c:pt>
                <c:pt idx="3261">
                  <c:v>723.67</c:v>
                </c:pt>
                <c:pt idx="3262">
                  <c:v>671.29</c:v>
                </c:pt>
                <c:pt idx="3263">
                  <c:v>625.47</c:v>
                </c:pt>
                <c:pt idx="3264">
                  <c:v>583.41999999999996</c:v>
                </c:pt>
                <c:pt idx="3265">
                  <c:v>543.85</c:v>
                </c:pt>
                <c:pt idx="3266">
                  <c:v>505.58</c:v>
                </c:pt>
                <c:pt idx="3267">
                  <c:v>467.51</c:v>
                </c:pt>
                <c:pt idx="3268">
                  <c:v>437.03</c:v>
                </c:pt>
                <c:pt idx="3269">
                  <c:v>405.13</c:v>
                </c:pt>
                <c:pt idx="3270">
                  <c:v>372.81</c:v>
                </c:pt>
                <c:pt idx="3271">
                  <c:v>335.76</c:v>
                </c:pt>
                <c:pt idx="3272">
                  <c:v>299.56</c:v>
                </c:pt>
                <c:pt idx="3273">
                  <c:v>275.38</c:v>
                </c:pt>
                <c:pt idx="3274">
                  <c:v>251.38</c:v>
                </c:pt>
                <c:pt idx="3275">
                  <c:v>224.79</c:v>
                </c:pt>
                <c:pt idx="3276">
                  <c:v>206.7</c:v>
                </c:pt>
                <c:pt idx="3277">
                  <c:v>185.91</c:v>
                </c:pt>
                <c:pt idx="3278">
                  <c:v>173.11</c:v>
                </c:pt>
                <c:pt idx="3279">
                  <c:v>152.35</c:v>
                </c:pt>
                <c:pt idx="3280">
                  <c:v>130.93</c:v>
                </c:pt>
                <c:pt idx="3281">
                  <c:v>112.02</c:v>
                </c:pt>
                <c:pt idx="3282">
                  <c:v>80.953000000000003</c:v>
                </c:pt>
                <c:pt idx="3283">
                  <c:v>62.826999999999998</c:v>
                </c:pt>
                <c:pt idx="3284">
                  <c:v>43.848999999999997</c:v>
                </c:pt>
                <c:pt idx="3285">
                  <c:v>21.667999999999999</c:v>
                </c:pt>
                <c:pt idx="3286">
                  <c:v>-3.0512000000000001</c:v>
                </c:pt>
                <c:pt idx="3287">
                  <c:v>-37.683</c:v>
                </c:pt>
                <c:pt idx="3288">
                  <c:v>-68.382999999999996</c:v>
                </c:pt>
                <c:pt idx="3289">
                  <c:v>-98.715000000000003</c:v>
                </c:pt>
                <c:pt idx="3290">
                  <c:v>-126.3</c:v>
                </c:pt>
                <c:pt idx="3291">
                  <c:v>-149.21</c:v>
                </c:pt>
                <c:pt idx="3292">
                  <c:v>-175.04</c:v>
                </c:pt>
                <c:pt idx="3293">
                  <c:v>-197.45</c:v>
                </c:pt>
                <c:pt idx="3294">
                  <c:v>-224.43</c:v>
                </c:pt>
                <c:pt idx="3295">
                  <c:v>-261.44</c:v>
                </c:pt>
                <c:pt idx="3296">
                  <c:v>-297.22000000000003</c:v>
                </c:pt>
                <c:pt idx="3297">
                  <c:v>-340.37</c:v>
                </c:pt>
                <c:pt idx="3298">
                  <c:v>-377.71</c:v>
                </c:pt>
                <c:pt idx="3299">
                  <c:v>-422.27</c:v>
                </c:pt>
                <c:pt idx="3300">
                  <c:v>-468.01</c:v>
                </c:pt>
                <c:pt idx="3301">
                  <c:v>-520.20000000000005</c:v>
                </c:pt>
                <c:pt idx="3302">
                  <c:v>-581.38</c:v>
                </c:pt>
                <c:pt idx="3303">
                  <c:v>-639.64</c:v>
                </c:pt>
                <c:pt idx="3304">
                  <c:v>-701.51</c:v>
                </c:pt>
                <c:pt idx="3305">
                  <c:v>-760.12</c:v>
                </c:pt>
                <c:pt idx="3306">
                  <c:v>-819.92</c:v>
                </c:pt>
                <c:pt idx="3307">
                  <c:v>-888.29</c:v>
                </c:pt>
                <c:pt idx="3308">
                  <c:v>-953.86</c:v>
                </c:pt>
                <c:pt idx="3309">
                  <c:v>-1026.8</c:v>
                </c:pt>
                <c:pt idx="3310">
                  <c:v>-1097.5999999999999</c:v>
                </c:pt>
                <c:pt idx="3311">
                  <c:v>-1163.2</c:v>
                </c:pt>
                <c:pt idx="3312">
                  <c:v>-1239.5</c:v>
                </c:pt>
                <c:pt idx="3313">
                  <c:v>-1323.8</c:v>
                </c:pt>
                <c:pt idx="3314">
                  <c:v>-1417.1</c:v>
                </c:pt>
                <c:pt idx="3315">
                  <c:v>-1521.8</c:v>
                </c:pt>
                <c:pt idx="3316">
                  <c:v>-1645.2</c:v>
                </c:pt>
                <c:pt idx="3317">
                  <c:v>-1773.3</c:v>
                </c:pt>
                <c:pt idx="3318">
                  <c:v>-1903.9</c:v>
                </c:pt>
                <c:pt idx="3319">
                  <c:v>-2036.6</c:v>
                </c:pt>
                <c:pt idx="3320">
                  <c:v>-2165.5</c:v>
                </c:pt>
                <c:pt idx="3321">
                  <c:v>-2285.4</c:v>
                </c:pt>
                <c:pt idx="3322">
                  <c:v>-2403.1999999999998</c:v>
                </c:pt>
                <c:pt idx="3323">
                  <c:v>-2513.3000000000002</c:v>
                </c:pt>
                <c:pt idx="3324">
                  <c:v>-2649.1</c:v>
                </c:pt>
                <c:pt idx="3325">
                  <c:v>-2804.5</c:v>
                </c:pt>
                <c:pt idx="3326">
                  <c:v>-2955.3</c:v>
                </c:pt>
                <c:pt idx="3327">
                  <c:v>-3107</c:v>
                </c:pt>
                <c:pt idx="3328">
                  <c:v>-3245.1</c:v>
                </c:pt>
                <c:pt idx="3329">
                  <c:v>-3387.7</c:v>
                </c:pt>
                <c:pt idx="3330">
                  <c:v>-3518.5</c:v>
                </c:pt>
                <c:pt idx="3331">
                  <c:v>-3638</c:v>
                </c:pt>
                <c:pt idx="3332">
                  <c:v>-3741.1</c:v>
                </c:pt>
                <c:pt idx="3333">
                  <c:v>-3853.9</c:v>
                </c:pt>
                <c:pt idx="3334">
                  <c:v>-3987.4</c:v>
                </c:pt>
                <c:pt idx="3335">
                  <c:v>-4128.8</c:v>
                </c:pt>
                <c:pt idx="3336">
                  <c:v>-4271.3999999999996</c:v>
                </c:pt>
                <c:pt idx="3337">
                  <c:v>-4410.8</c:v>
                </c:pt>
                <c:pt idx="3338">
                  <c:v>-4537.3999999999996</c:v>
                </c:pt>
                <c:pt idx="3339">
                  <c:v>-4660.2</c:v>
                </c:pt>
                <c:pt idx="3340">
                  <c:v>-4777.6000000000004</c:v>
                </c:pt>
                <c:pt idx="3341">
                  <c:v>-4886.1000000000004</c:v>
                </c:pt>
                <c:pt idx="3342">
                  <c:v>-4992.6000000000004</c:v>
                </c:pt>
                <c:pt idx="3343">
                  <c:v>-5099.1000000000004</c:v>
                </c:pt>
                <c:pt idx="3344">
                  <c:v>-5214</c:v>
                </c:pt>
                <c:pt idx="3345">
                  <c:v>-5324.2</c:v>
                </c:pt>
                <c:pt idx="3346">
                  <c:v>-5431.1</c:v>
                </c:pt>
                <c:pt idx="3347">
                  <c:v>-5547.4</c:v>
                </c:pt>
                <c:pt idx="3348">
                  <c:v>-5656.5</c:v>
                </c:pt>
                <c:pt idx="3349">
                  <c:v>-5765.4</c:v>
                </c:pt>
                <c:pt idx="3350">
                  <c:v>-5859.1</c:v>
                </c:pt>
                <c:pt idx="3351">
                  <c:v>-5948.9</c:v>
                </c:pt>
                <c:pt idx="3352">
                  <c:v>-6024.1</c:v>
                </c:pt>
                <c:pt idx="3353">
                  <c:v>-6086.5</c:v>
                </c:pt>
                <c:pt idx="3354">
                  <c:v>-6147</c:v>
                </c:pt>
                <c:pt idx="3355">
                  <c:v>-6226.3</c:v>
                </c:pt>
                <c:pt idx="3356">
                  <c:v>-6324.5</c:v>
                </c:pt>
                <c:pt idx="3357">
                  <c:v>-6433.9</c:v>
                </c:pt>
                <c:pt idx="3358">
                  <c:v>-6519.4</c:v>
                </c:pt>
                <c:pt idx="3359">
                  <c:v>-6587.6</c:v>
                </c:pt>
                <c:pt idx="3360">
                  <c:v>-6641.6</c:v>
                </c:pt>
                <c:pt idx="3361">
                  <c:v>-6704.9</c:v>
                </c:pt>
                <c:pt idx="3362">
                  <c:v>-6794.8</c:v>
                </c:pt>
                <c:pt idx="3363">
                  <c:v>-6908.1</c:v>
                </c:pt>
                <c:pt idx="3364">
                  <c:v>-7036.1</c:v>
                </c:pt>
                <c:pt idx="3365">
                  <c:v>-7168.5</c:v>
                </c:pt>
                <c:pt idx="3366">
                  <c:v>-7301.2</c:v>
                </c:pt>
                <c:pt idx="3367">
                  <c:v>-7420.6</c:v>
                </c:pt>
                <c:pt idx="3368">
                  <c:v>-7518</c:v>
                </c:pt>
                <c:pt idx="3369">
                  <c:v>-7606</c:v>
                </c:pt>
                <c:pt idx="3370">
                  <c:v>-7675.6</c:v>
                </c:pt>
                <c:pt idx="3371">
                  <c:v>-7727.2</c:v>
                </c:pt>
                <c:pt idx="3372">
                  <c:v>-7771.8</c:v>
                </c:pt>
                <c:pt idx="3373">
                  <c:v>-7806.5</c:v>
                </c:pt>
                <c:pt idx="3374">
                  <c:v>-7869.8</c:v>
                </c:pt>
                <c:pt idx="3375">
                  <c:v>-7960.1</c:v>
                </c:pt>
                <c:pt idx="3376">
                  <c:v>-8064.4</c:v>
                </c:pt>
                <c:pt idx="3377">
                  <c:v>-8169.9</c:v>
                </c:pt>
                <c:pt idx="3378">
                  <c:v>-8255</c:v>
                </c:pt>
                <c:pt idx="3379">
                  <c:v>-8340.7000000000007</c:v>
                </c:pt>
                <c:pt idx="3380">
                  <c:v>-8430.2000000000007</c:v>
                </c:pt>
                <c:pt idx="3381">
                  <c:v>-8512.9</c:v>
                </c:pt>
                <c:pt idx="3382">
                  <c:v>-8581</c:v>
                </c:pt>
                <c:pt idx="3383">
                  <c:v>-8640.4</c:v>
                </c:pt>
                <c:pt idx="3384">
                  <c:v>-8706.5</c:v>
                </c:pt>
                <c:pt idx="3385">
                  <c:v>-8761.6</c:v>
                </c:pt>
                <c:pt idx="3386">
                  <c:v>-8816.2999999999993</c:v>
                </c:pt>
                <c:pt idx="3387">
                  <c:v>-8874.6</c:v>
                </c:pt>
                <c:pt idx="3388">
                  <c:v>-8937</c:v>
                </c:pt>
                <c:pt idx="3389">
                  <c:v>-8992.2999999999993</c:v>
                </c:pt>
                <c:pt idx="3390">
                  <c:v>-9019.9</c:v>
                </c:pt>
                <c:pt idx="3391">
                  <c:v>-9041.7999999999993</c:v>
                </c:pt>
                <c:pt idx="3392">
                  <c:v>-9069</c:v>
                </c:pt>
                <c:pt idx="3393">
                  <c:v>-9108.9</c:v>
                </c:pt>
                <c:pt idx="3394">
                  <c:v>-9189</c:v>
                </c:pt>
                <c:pt idx="3395">
                  <c:v>-9281.7999999999993</c:v>
                </c:pt>
                <c:pt idx="3396">
                  <c:v>-9376</c:v>
                </c:pt>
                <c:pt idx="3397">
                  <c:v>-9458.5</c:v>
                </c:pt>
                <c:pt idx="3398">
                  <c:v>-9494.6</c:v>
                </c:pt>
                <c:pt idx="3399">
                  <c:v>-9501.2999999999993</c:v>
                </c:pt>
                <c:pt idx="3400">
                  <c:v>-9486.7999999999993</c:v>
                </c:pt>
                <c:pt idx="3401">
                  <c:v>-9481.7999999999993</c:v>
                </c:pt>
                <c:pt idx="3402">
                  <c:v>-9513.2999999999993</c:v>
                </c:pt>
                <c:pt idx="3403">
                  <c:v>-9558.2000000000007</c:v>
                </c:pt>
                <c:pt idx="3404">
                  <c:v>-9623</c:v>
                </c:pt>
                <c:pt idx="3405">
                  <c:v>-9706.4</c:v>
                </c:pt>
                <c:pt idx="3406">
                  <c:v>-9776.2999999999993</c:v>
                </c:pt>
                <c:pt idx="3407">
                  <c:v>-9827.2999999999993</c:v>
                </c:pt>
                <c:pt idx="3408">
                  <c:v>-9859.6</c:v>
                </c:pt>
                <c:pt idx="3409">
                  <c:v>-9872.1</c:v>
                </c:pt>
                <c:pt idx="3410">
                  <c:v>-9889.4</c:v>
                </c:pt>
                <c:pt idx="3411">
                  <c:v>-9900</c:v>
                </c:pt>
                <c:pt idx="3412">
                  <c:v>-9906.2000000000007</c:v>
                </c:pt>
                <c:pt idx="3413">
                  <c:v>-9924.7000000000007</c:v>
                </c:pt>
                <c:pt idx="3414">
                  <c:v>-9943.9</c:v>
                </c:pt>
                <c:pt idx="3415">
                  <c:v>-9947.9</c:v>
                </c:pt>
                <c:pt idx="3416">
                  <c:v>-9933.2000000000007</c:v>
                </c:pt>
                <c:pt idx="3417">
                  <c:v>-9918.4</c:v>
                </c:pt>
                <c:pt idx="3418">
                  <c:v>-9945.4</c:v>
                </c:pt>
                <c:pt idx="3419">
                  <c:v>-10020</c:v>
                </c:pt>
                <c:pt idx="3420">
                  <c:v>-10105</c:v>
                </c:pt>
                <c:pt idx="3421">
                  <c:v>-10158</c:v>
                </c:pt>
                <c:pt idx="3422">
                  <c:v>-10139</c:v>
                </c:pt>
                <c:pt idx="3423">
                  <c:v>-10068</c:v>
                </c:pt>
                <c:pt idx="3424">
                  <c:v>-9977.5</c:v>
                </c:pt>
                <c:pt idx="3425">
                  <c:v>-9845.7999999999993</c:v>
                </c:pt>
                <c:pt idx="3426">
                  <c:v>-9704.7000000000007</c:v>
                </c:pt>
                <c:pt idx="3427">
                  <c:v>-9581.7999999999993</c:v>
                </c:pt>
                <c:pt idx="3428">
                  <c:v>-9462.7000000000007</c:v>
                </c:pt>
                <c:pt idx="3429">
                  <c:v>-9344.9</c:v>
                </c:pt>
                <c:pt idx="3430">
                  <c:v>-9200</c:v>
                </c:pt>
                <c:pt idx="3431">
                  <c:v>-9036.4</c:v>
                </c:pt>
                <c:pt idx="3432">
                  <c:v>-8850.1</c:v>
                </c:pt>
                <c:pt idx="3433">
                  <c:v>-8615.6</c:v>
                </c:pt>
                <c:pt idx="3434">
                  <c:v>-8324.7999999999993</c:v>
                </c:pt>
                <c:pt idx="3435">
                  <c:v>-8006.4</c:v>
                </c:pt>
                <c:pt idx="3436">
                  <c:v>-7666.4</c:v>
                </c:pt>
                <c:pt idx="3437">
                  <c:v>-7302.4</c:v>
                </c:pt>
                <c:pt idx="3438">
                  <c:v>-6920</c:v>
                </c:pt>
                <c:pt idx="3439">
                  <c:v>-6532.5</c:v>
                </c:pt>
                <c:pt idx="3440">
                  <c:v>-6141.6</c:v>
                </c:pt>
                <c:pt idx="3441">
                  <c:v>-5750.7</c:v>
                </c:pt>
                <c:pt idx="3442">
                  <c:v>-5376.8</c:v>
                </c:pt>
                <c:pt idx="3443">
                  <c:v>-5017.1000000000004</c:v>
                </c:pt>
                <c:pt idx="3444">
                  <c:v>-4675.3</c:v>
                </c:pt>
                <c:pt idx="3445">
                  <c:v>-4337.3999999999996</c:v>
                </c:pt>
                <c:pt idx="3446">
                  <c:v>-3990.2</c:v>
                </c:pt>
                <c:pt idx="3447">
                  <c:v>-3642.5</c:v>
                </c:pt>
                <c:pt idx="3448">
                  <c:v>-3304.7</c:v>
                </c:pt>
                <c:pt idx="3449">
                  <c:v>-2999.3</c:v>
                </c:pt>
                <c:pt idx="3450">
                  <c:v>-2727.3</c:v>
                </c:pt>
                <c:pt idx="3451">
                  <c:v>-2493.8000000000002</c:v>
                </c:pt>
                <c:pt idx="3452">
                  <c:v>-2306</c:v>
                </c:pt>
                <c:pt idx="3453">
                  <c:v>-2143.5</c:v>
                </c:pt>
                <c:pt idx="3454">
                  <c:v>-2001.7</c:v>
                </c:pt>
                <c:pt idx="3455">
                  <c:v>-1867</c:v>
                </c:pt>
                <c:pt idx="3456">
                  <c:v>-1716.8</c:v>
                </c:pt>
                <c:pt idx="3457">
                  <c:v>-1573.8</c:v>
                </c:pt>
                <c:pt idx="3458">
                  <c:v>-1432</c:v>
                </c:pt>
                <c:pt idx="3459">
                  <c:v>-1300.5999999999999</c:v>
                </c:pt>
                <c:pt idx="3460">
                  <c:v>-1179.8</c:v>
                </c:pt>
                <c:pt idx="3461">
                  <c:v>-1062.9000000000001</c:v>
                </c:pt>
                <c:pt idx="3462">
                  <c:v>-950.39</c:v>
                </c:pt>
                <c:pt idx="3463">
                  <c:v>-845.92</c:v>
                </c:pt>
                <c:pt idx="3464">
                  <c:v>-754.24</c:v>
                </c:pt>
                <c:pt idx="3465">
                  <c:v>-669.45</c:v>
                </c:pt>
                <c:pt idx="3466">
                  <c:v>-588.70000000000005</c:v>
                </c:pt>
                <c:pt idx="3467">
                  <c:v>-511.68</c:v>
                </c:pt>
                <c:pt idx="3468">
                  <c:v>-426.97</c:v>
                </c:pt>
                <c:pt idx="3469">
                  <c:v>-353.13</c:v>
                </c:pt>
                <c:pt idx="3470">
                  <c:v>-279.35000000000002</c:v>
                </c:pt>
                <c:pt idx="3471">
                  <c:v>-220.06</c:v>
                </c:pt>
                <c:pt idx="3472">
                  <c:v>-166.25</c:v>
                </c:pt>
                <c:pt idx="3473">
                  <c:v>-119.51</c:v>
                </c:pt>
                <c:pt idx="3474">
                  <c:v>-79.841999999999999</c:v>
                </c:pt>
                <c:pt idx="3475">
                  <c:v>-40.131999999999998</c:v>
                </c:pt>
                <c:pt idx="3476">
                  <c:v>0.29803000000000002</c:v>
                </c:pt>
                <c:pt idx="3477">
                  <c:v>35.185000000000002</c:v>
                </c:pt>
                <c:pt idx="3478">
                  <c:v>75.894000000000005</c:v>
                </c:pt>
                <c:pt idx="3479">
                  <c:v>117.07</c:v>
                </c:pt>
                <c:pt idx="3480">
                  <c:v>155.97999999999999</c:v>
                </c:pt>
                <c:pt idx="3481">
                  <c:v>184.33</c:v>
                </c:pt>
                <c:pt idx="3482">
                  <c:v>204.77</c:v>
                </c:pt>
                <c:pt idx="3483">
                  <c:v>224.58</c:v>
                </c:pt>
                <c:pt idx="3484">
                  <c:v>245.87</c:v>
                </c:pt>
                <c:pt idx="3485">
                  <c:v>269.83999999999997</c:v>
                </c:pt>
                <c:pt idx="3486">
                  <c:v>296.2</c:v>
                </c:pt>
                <c:pt idx="3487">
                  <c:v>318.37</c:v>
                </c:pt>
                <c:pt idx="3488">
                  <c:v>350.78</c:v>
                </c:pt>
                <c:pt idx="3489">
                  <c:v>388.7</c:v>
                </c:pt>
                <c:pt idx="3490">
                  <c:v>432.1</c:v>
                </c:pt>
                <c:pt idx="3491">
                  <c:v>473.92</c:v>
                </c:pt>
                <c:pt idx="3492">
                  <c:v>506.28</c:v>
                </c:pt>
                <c:pt idx="3493">
                  <c:v>534.57000000000005</c:v>
                </c:pt>
                <c:pt idx="3494">
                  <c:v>571.82000000000005</c:v>
                </c:pt>
                <c:pt idx="3495">
                  <c:v>617.04</c:v>
                </c:pt>
                <c:pt idx="3496">
                  <c:v>670.1</c:v>
                </c:pt>
                <c:pt idx="3497">
                  <c:v>720.99</c:v>
                </c:pt>
                <c:pt idx="3498">
                  <c:v>778.12</c:v>
                </c:pt>
                <c:pt idx="3499">
                  <c:v>825.39</c:v>
                </c:pt>
                <c:pt idx="3500">
                  <c:v>875.04</c:v>
                </c:pt>
                <c:pt idx="3501">
                  <c:v>921.69</c:v>
                </c:pt>
                <c:pt idx="3502">
                  <c:v>966.78</c:v>
                </c:pt>
                <c:pt idx="3503">
                  <c:v>1015.6</c:v>
                </c:pt>
                <c:pt idx="3504">
                  <c:v>1068.4000000000001</c:v>
                </c:pt>
                <c:pt idx="3505">
                  <c:v>1126.7</c:v>
                </c:pt>
                <c:pt idx="3506">
                  <c:v>1186.4000000000001</c:v>
                </c:pt>
                <c:pt idx="3507">
                  <c:v>1237.3</c:v>
                </c:pt>
                <c:pt idx="3508">
                  <c:v>1295.5</c:v>
                </c:pt>
                <c:pt idx="3509">
                  <c:v>1358.7</c:v>
                </c:pt>
                <c:pt idx="3510">
                  <c:v>1424.5</c:v>
                </c:pt>
                <c:pt idx="3511">
                  <c:v>1488</c:v>
                </c:pt>
                <c:pt idx="3512">
                  <c:v>1551.6</c:v>
                </c:pt>
                <c:pt idx="3513">
                  <c:v>1618.2</c:v>
                </c:pt>
                <c:pt idx="3514">
                  <c:v>1684.3</c:v>
                </c:pt>
                <c:pt idx="3515">
                  <c:v>1751.7</c:v>
                </c:pt>
                <c:pt idx="3516">
                  <c:v>1824.8</c:v>
                </c:pt>
                <c:pt idx="3517">
                  <c:v>1903.1</c:v>
                </c:pt>
                <c:pt idx="3518">
                  <c:v>1990.2</c:v>
                </c:pt>
                <c:pt idx="3519">
                  <c:v>2084.9</c:v>
                </c:pt>
                <c:pt idx="3520">
                  <c:v>2185.4</c:v>
                </c:pt>
                <c:pt idx="3521">
                  <c:v>2295.6</c:v>
                </c:pt>
                <c:pt idx="3522">
                  <c:v>2404.6999999999998</c:v>
                </c:pt>
                <c:pt idx="3523">
                  <c:v>2524.1999999999998</c:v>
                </c:pt>
                <c:pt idx="3524">
                  <c:v>2644</c:v>
                </c:pt>
                <c:pt idx="3525">
                  <c:v>2764</c:v>
                </c:pt>
                <c:pt idx="3526">
                  <c:v>2878.2</c:v>
                </c:pt>
                <c:pt idx="3527">
                  <c:v>2991.8</c:v>
                </c:pt>
                <c:pt idx="3528">
                  <c:v>3103.5</c:v>
                </c:pt>
                <c:pt idx="3529">
                  <c:v>3213.1</c:v>
                </c:pt>
                <c:pt idx="3530">
                  <c:v>3331.5</c:v>
                </c:pt>
                <c:pt idx="3531">
                  <c:v>3458.4</c:v>
                </c:pt>
                <c:pt idx="3532">
                  <c:v>3590.2</c:v>
                </c:pt>
                <c:pt idx="3533">
                  <c:v>3743.2</c:v>
                </c:pt>
                <c:pt idx="3534">
                  <c:v>3893</c:v>
                </c:pt>
                <c:pt idx="3535">
                  <c:v>4047.6</c:v>
                </c:pt>
                <c:pt idx="3536">
                  <c:v>4193.8</c:v>
                </c:pt>
                <c:pt idx="3537">
                  <c:v>4330.8</c:v>
                </c:pt>
                <c:pt idx="3538">
                  <c:v>4458.7</c:v>
                </c:pt>
                <c:pt idx="3539">
                  <c:v>4563.8</c:v>
                </c:pt>
                <c:pt idx="3540">
                  <c:v>4667.8999999999996</c:v>
                </c:pt>
                <c:pt idx="3541">
                  <c:v>4774.5</c:v>
                </c:pt>
                <c:pt idx="3542">
                  <c:v>4869.8</c:v>
                </c:pt>
                <c:pt idx="3543">
                  <c:v>4978</c:v>
                </c:pt>
                <c:pt idx="3544">
                  <c:v>5096.1000000000004</c:v>
                </c:pt>
                <c:pt idx="3545">
                  <c:v>5215</c:v>
                </c:pt>
                <c:pt idx="3546">
                  <c:v>5342.8</c:v>
                </c:pt>
                <c:pt idx="3547">
                  <c:v>5473.9</c:v>
                </c:pt>
                <c:pt idx="3548">
                  <c:v>5609.1</c:v>
                </c:pt>
                <c:pt idx="3549">
                  <c:v>5717.2</c:v>
                </c:pt>
                <c:pt idx="3550">
                  <c:v>5803.1</c:v>
                </c:pt>
                <c:pt idx="3551">
                  <c:v>5879.5</c:v>
                </c:pt>
                <c:pt idx="3552">
                  <c:v>5950.3</c:v>
                </c:pt>
                <c:pt idx="3553">
                  <c:v>6036</c:v>
                </c:pt>
                <c:pt idx="3554">
                  <c:v>6135.1</c:v>
                </c:pt>
                <c:pt idx="3555">
                  <c:v>6261.3</c:v>
                </c:pt>
                <c:pt idx="3556">
                  <c:v>6406.1</c:v>
                </c:pt>
                <c:pt idx="3557">
                  <c:v>6550.4</c:v>
                </c:pt>
                <c:pt idx="3558">
                  <c:v>6684.4</c:v>
                </c:pt>
                <c:pt idx="3559">
                  <c:v>6787.8</c:v>
                </c:pt>
                <c:pt idx="3560">
                  <c:v>6864.2</c:v>
                </c:pt>
                <c:pt idx="3561">
                  <c:v>6917.5</c:v>
                </c:pt>
                <c:pt idx="3562">
                  <c:v>6954.9</c:v>
                </c:pt>
                <c:pt idx="3563">
                  <c:v>7012.8</c:v>
                </c:pt>
                <c:pt idx="3564">
                  <c:v>7093.5</c:v>
                </c:pt>
                <c:pt idx="3565">
                  <c:v>7199.9</c:v>
                </c:pt>
                <c:pt idx="3566">
                  <c:v>7327.3</c:v>
                </c:pt>
                <c:pt idx="3567">
                  <c:v>7444.7</c:v>
                </c:pt>
                <c:pt idx="3568">
                  <c:v>7548.6</c:v>
                </c:pt>
                <c:pt idx="3569">
                  <c:v>7634.3</c:v>
                </c:pt>
                <c:pt idx="3570">
                  <c:v>7700</c:v>
                </c:pt>
                <c:pt idx="3571">
                  <c:v>7761.5</c:v>
                </c:pt>
                <c:pt idx="3572">
                  <c:v>7811.7</c:v>
                </c:pt>
                <c:pt idx="3573">
                  <c:v>7872.8</c:v>
                </c:pt>
                <c:pt idx="3574">
                  <c:v>7934.5</c:v>
                </c:pt>
                <c:pt idx="3575">
                  <c:v>7993.4</c:v>
                </c:pt>
                <c:pt idx="3576">
                  <c:v>8043.6</c:v>
                </c:pt>
                <c:pt idx="3577">
                  <c:v>8081.8</c:v>
                </c:pt>
                <c:pt idx="3578">
                  <c:v>8115.3</c:v>
                </c:pt>
                <c:pt idx="3579">
                  <c:v>8142.3</c:v>
                </c:pt>
                <c:pt idx="3580">
                  <c:v>8181.5</c:v>
                </c:pt>
                <c:pt idx="3581">
                  <c:v>8249.4</c:v>
                </c:pt>
                <c:pt idx="3582">
                  <c:v>8331.7000000000007</c:v>
                </c:pt>
                <c:pt idx="3583">
                  <c:v>8425.7999999999993</c:v>
                </c:pt>
                <c:pt idx="3584">
                  <c:v>8502.7999999999993</c:v>
                </c:pt>
                <c:pt idx="3585">
                  <c:v>8578.1</c:v>
                </c:pt>
                <c:pt idx="3586">
                  <c:v>8659.7000000000007</c:v>
                </c:pt>
                <c:pt idx="3587">
                  <c:v>8742.6</c:v>
                </c:pt>
                <c:pt idx="3588">
                  <c:v>8825.7999999999993</c:v>
                </c:pt>
                <c:pt idx="3589">
                  <c:v>8896.9</c:v>
                </c:pt>
                <c:pt idx="3590">
                  <c:v>8972.2999999999993</c:v>
                </c:pt>
                <c:pt idx="3591">
                  <c:v>9042.4</c:v>
                </c:pt>
                <c:pt idx="3592">
                  <c:v>9094.6</c:v>
                </c:pt>
                <c:pt idx="3593">
                  <c:v>9137.5</c:v>
                </c:pt>
                <c:pt idx="3594">
                  <c:v>9179.1</c:v>
                </c:pt>
                <c:pt idx="3595">
                  <c:v>9233.2999999999993</c:v>
                </c:pt>
                <c:pt idx="3596">
                  <c:v>9301.5</c:v>
                </c:pt>
                <c:pt idx="3597">
                  <c:v>9375.5</c:v>
                </c:pt>
                <c:pt idx="3598">
                  <c:v>9445.1</c:v>
                </c:pt>
                <c:pt idx="3599">
                  <c:v>9484.2000000000007</c:v>
                </c:pt>
                <c:pt idx="3600">
                  <c:v>9508</c:v>
                </c:pt>
                <c:pt idx="3601">
                  <c:v>9533.7000000000007</c:v>
                </c:pt>
                <c:pt idx="3602">
                  <c:v>9568.1</c:v>
                </c:pt>
                <c:pt idx="3603">
                  <c:v>9628</c:v>
                </c:pt>
                <c:pt idx="3604">
                  <c:v>9703.1</c:v>
                </c:pt>
                <c:pt idx="3605">
                  <c:v>9783.2000000000007</c:v>
                </c:pt>
                <c:pt idx="3606">
                  <c:v>9855.7999999999993</c:v>
                </c:pt>
                <c:pt idx="3607">
                  <c:v>9908.4</c:v>
                </c:pt>
                <c:pt idx="3608">
                  <c:v>9959.6</c:v>
                </c:pt>
                <c:pt idx="3609">
                  <c:v>10011</c:v>
                </c:pt>
                <c:pt idx="3610">
                  <c:v>10065</c:v>
                </c:pt>
                <c:pt idx="3611">
                  <c:v>10127</c:v>
                </c:pt>
                <c:pt idx="3612">
                  <c:v>10186</c:v>
                </c:pt>
                <c:pt idx="3613">
                  <c:v>10238</c:v>
                </c:pt>
                <c:pt idx="3614">
                  <c:v>10277</c:v>
                </c:pt>
                <c:pt idx="3615">
                  <c:v>10316</c:v>
                </c:pt>
                <c:pt idx="3616">
                  <c:v>10368</c:v>
                </c:pt>
                <c:pt idx="3617">
                  <c:v>10424</c:v>
                </c:pt>
                <c:pt idx="3618">
                  <c:v>10502</c:v>
                </c:pt>
                <c:pt idx="3619">
                  <c:v>10582</c:v>
                </c:pt>
                <c:pt idx="3620">
                  <c:v>10642</c:v>
                </c:pt>
                <c:pt idx="3621">
                  <c:v>10678</c:v>
                </c:pt>
                <c:pt idx="3622">
                  <c:v>10691</c:v>
                </c:pt>
                <c:pt idx="3623">
                  <c:v>10698</c:v>
                </c:pt>
                <c:pt idx="3624">
                  <c:v>10703</c:v>
                </c:pt>
                <c:pt idx="3625">
                  <c:v>10726</c:v>
                </c:pt>
                <c:pt idx="3626">
                  <c:v>10779</c:v>
                </c:pt>
                <c:pt idx="3627">
                  <c:v>10848</c:v>
                </c:pt>
                <c:pt idx="3628">
                  <c:v>10925</c:v>
                </c:pt>
                <c:pt idx="3629">
                  <c:v>10988</c:v>
                </c:pt>
                <c:pt idx="3630">
                  <c:v>11044</c:v>
                </c:pt>
                <c:pt idx="3631">
                  <c:v>11075</c:v>
                </c:pt>
                <c:pt idx="3632">
                  <c:v>11076</c:v>
                </c:pt>
                <c:pt idx="3633">
                  <c:v>11049</c:v>
                </c:pt>
                <c:pt idx="3634">
                  <c:v>11004</c:v>
                </c:pt>
                <c:pt idx="3635">
                  <c:v>10946</c:v>
                </c:pt>
                <c:pt idx="3636">
                  <c:v>10886</c:v>
                </c:pt>
                <c:pt idx="3637">
                  <c:v>10838</c:v>
                </c:pt>
                <c:pt idx="3638">
                  <c:v>10810</c:v>
                </c:pt>
                <c:pt idx="3639">
                  <c:v>10784</c:v>
                </c:pt>
                <c:pt idx="3640">
                  <c:v>10755</c:v>
                </c:pt>
                <c:pt idx="3641">
                  <c:v>10692</c:v>
                </c:pt>
                <c:pt idx="3642">
                  <c:v>10571</c:v>
                </c:pt>
                <c:pt idx="3643">
                  <c:v>10414</c:v>
                </c:pt>
                <c:pt idx="3644">
                  <c:v>10202</c:v>
                </c:pt>
                <c:pt idx="3645">
                  <c:v>9947.4</c:v>
                </c:pt>
                <c:pt idx="3646">
                  <c:v>9662.9</c:v>
                </c:pt>
                <c:pt idx="3647">
                  <c:v>9348.4</c:v>
                </c:pt>
                <c:pt idx="3648">
                  <c:v>9008.2999999999993</c:v>
                </c:pt>
                <c:pt idx="3649">
                  <c:v>8639.4</c:v>
                </c:pt>
                <c:pt idx="3650">
                  <c:v>8240.2999999999993</c:v>
                </c:pt>
                <c:pt idx="3651">
                  <c:v>7812.3</c:v>
                </c:pt>
                <c:pt idx="3652">
                  <c:v>7361.1</c:v>
                </c:pt>
                <c:pt idx="3653">
                  <c:v>6891.7</c:v>
                </c:pt>
                <c:pt idx="3654">
                  <c:v>6406.1</c:v>
                </c:pt>
                <c:pt idx="3655">
                  <c:v>5925.4</c:v>
                </c:pt>
                <c:pt idx="3656">
                  <c:v>5470</c:v>
                </c:pt>
                <c:pt idx="3657">
                  <c:v>5051</c:v>
                </c:pt>
                <c:pt idx="3658">
                  <c:v>4681.5</c:v>
                </c:pt>
                <c:pt idx="3659">
                  <c:v>4345.3</c:v>
                </c:pt>
                <c:pt idx="3660">
                  <c:v>4031.5</c:v>
                </c:pt>
                <c:pt idx="3661">
                  <c:v>3736.4</c:v>
                </c:pt>
                <c:pt idx="3662">
                  <c:v>3444.1</c:v>
                </c:pt>
                <c:pt idx="3663">
                  <c:v>3159.8</c:v>
                </c:pt>
                <c:pt idx="3664">
                  <c:v>2898.5</c:v>
                </c:pt>
                <c:pt idx="3665">
                  <c:v>2667.8</c:v>
                </c:pt>
                <c:pt idx="3666">
                  <c:v>2456.8000000000002</c:v>
                </c:pt>
                <c:pt idx="3667">
                  <c:v>2264.8000000000002</c:v>
                </c:pt>
                <c:pt idx="3668">
                  <c:v>2097.5</c:v>
                </c:pt>
                <c:pt idx="3669">
                  <c:v>1943.5</c:v>
                </c:pt>
                <c:pt idx="3670">
                  <c:v>1808.3</c:v>
                </c:pt>
                <c:pt idx="3671">
                  <c:v>1689.9</c:v>
                </c:pt>
                <c:pt idx="3672">
                  <c:v>1583.6</c:v>
                </c:pt>
                <c:pt idx="3673">
                  <c:v>1497.9</c:v>
                </c:pt>
                <c:pt idx="3674">
                  <c:v>1422.2</c:v>
                </c:pt>
                <c:pt idx="3675">
                  <c:v>1354.8</c:v>
                </c:pt>
                <c:pt idx="3676">
                  <c:v>1291.3</c:v>
                </c:pt>
                <c:pt idx="3677">
                  <c:v>1227.7</c:v>
                </c:pt>
                <c:pt idx="3678">
                  <c:v>1171.2</c:v>
                </c:pt>
                <c:pt idx="3679">
                  <c:v>1107.8</c:v>
                </c:pt>
                <c:pt idx="3680">
                  <c:v>1051.4000000000001</c:v>
                </c:pt>
                <c:pt idx="3681">
                  <c:v>994.35</c:v>
                </c:pt>
                <c:pt idx="3682">
                  <c:v>938.09</c:v>
                </c:pt>
                <c:pt idx="3683">
                  <c:v>882.92</c:v>
                </c:pt>
                <c:pt idx="3684">
                  <c:v>822.9</c:v>
                </c:pt>
                <c:pt idx="3685">
                  <c:v>765.02</c:v>
                </c:pt>
                <c:pt idx="3686">
                  <c:v>711.69</c:v>
                </c:pt>
                <c:pt idx="3687">
                  <c:v>658.69</c:v>
                </c:pt>
                <c:pt idx="3688">
                  <c:v>617</c:v>
                </c:pt>
                <c:pt idx="3689">
                  <c:v>576.04999999999995</c:v>
                </c:pt>
                <c:pt idx="3690">
                  <c:v>538.46</c:v>
                </c:pt>
                <c:pt idx="3691">
                  <c:v>502.27</c:v>
                </c:pt>
                <c:pt idx="3692">
                  <c:v>463.28</c:v>
                </c:pt>
                <c:pt idx="3693">
                  <c:v>424.53</c:v>
                </c:pt>
                <c:pt idx="3694">
                  <c:v>380.68</c:v>
                </c:pt>
                <c:pt idx="3695">
                  <c:v>341.78</c:v>
                </c:pt>
                <c:pt idx="3696">
                  <c:v>305.63</c:v>
                </c:pt>
                <c:pt idx="3697">
                  <c:v>276.79000000000002</c:v>
                </c:pt>
                <c:pt idx="3698">
                  <c:v>248.15</c:v>
                </c:pt>
                <c:pt idx="3699">
                  <c:v>215.23</c:v>
                </c:pt>
                <c:pt idx="3700">
                  <c:v>182.12</c:v>
                </c:pt>
                <c:pt idx="3701">
                  <c:v>151.33000000000001</c:v>
                </c:pt>
                <c:pt idx="3702">
                  <c:v>122</c:v>
                </c:pt>
                <c:pt idx="3703">
                  <c:v>98.188999999999993</c:v>
                </c:pt>
                <c:pt idx="3704">
                  <c:v>74.001000000000005</c:v>
                </c:pt>
                <c:pt idx="3705">
                  <c:v>52.832000000000001</c:v>
                </c:pt>
                <c:pt idx="3706">
                  <c:v>30.678000000000001</c:v>
                </c:pt>
                <c:pt idx="3707">
                  <c:v>1.4275</c:v>
                </c:pt>
                <c:pt idx="3708">
                  <c:v>-26.009</c:v>
                </c:pt>
                <c:pt idx="3709">
                  <c:v>-57.692999999999998</c:v>
                </c:pt>
                <c:pt idx="3710">
                  <c:v>-82.608999999999995</c:v>
                </c:pt>
                <c:pt idx="3711">
                  <c:v>-104.4</c:v>
                </c:pt>
                <c:pt idx="3712">
                  <c:v>-133.22</c:v>
                </c:pt>
                <c:pt idx="3713">
                  <c:v>-154.41</c:v>
                </c:pt>
                <c:pt idx="3714">
                  <c:v>-188.73</c:v>
                </c:pt>
                <c:pt idx="3715">
                  <c:v>-218.68</c:v>
                </c:pt>
                <c:pt idx="3716">
                  <c:v>-250.63</c:v>
                </c:pt>
                <c:pt idx="3717">
                  <c:v>-290.19</c:v>
                </c:pt>
                <c:pt idx="3718">
                  <c:v>-330.7</c:v>
                </c:pt>
                <c:pt idx="3719">
                  <c:v>-377.05</c:v>
                </c:pt>
                <c:pt idx="3720">
                  <c:v>-426.37</c:v>
                </c:pt>
                <c:pt idx="3721">
                  <c:v>-482.41</c:v>
                </c:pt>
                <c:pt idx="3722">
                  <c:v>-542.80999999999995</c:v>
                </c:pt>
                <c:pt idx="3723">
                  <c:v>-605.65</c:v>
                </c:pt>
                <c:pt idx="3724">
                  <c:v>-673.54</c:v>
                </c:pt>
                <c:pt idx="3725">
                  <c:v>-740.42</c:v>
                </c:pt>
                <c:pt idx="3726">
                  <c:v>-810.09</c:v>
                </c:pt>
                <c:pt idx="3727">
                  <c:v>-884.28</c:v>
                </c:pt>
                <c:pt idx="3728">
                  <c:v>-957.6</c:v>
                </c:pt>
                <c:pt idx="3729">
                  <c:v>-1039.5</c:v>
                </c:pt>
                <c:pt idx="3730">
                  <c:v>-1123.0999999999999</c:v>
                </c:pt>
                <c:pt idx="3731">
                  <c:v>-1212.0999999999999</c:v>
                </c:pt>
                <c:pt idx="3732">
                  <c:v>-1310.7</c:v>
                </c:pt>
                <c:pt idx="3733">
                  <c:v>-1407.8</c:v>
                </c:pt>
                <c:pt idx="3734">
                  <c:v>-1518.3</c:v>
                </c:pt>
                <c:pt idx="3735">
                  <c:v>-1638</c:v>
                </c:pt>
                <c:pt idx="3736">
                  <c:v>-1750.3</c:v>
                </c:pt>
                <c:pt idx="3737">
                  <c:v>-1872.5</c:v>
                </c:pt>
                <c:pt idx="3738">
                  <c:v>-1993.7</c:v>
                </c:pt>
                <c:pt idx="3739">
                  <c:v>-2128.8000000000002</c:v>
                </c:pt>
                <c:pt idx="3740">
                  <c:v>-2265.4</c:v>
                </c:pt>
                <c:pt idx="3741">
                  <c:v>-2401.6</c:v>
                </c:pt>
                <c:pt idx="3742">
                  <c:v>-2541.1999999999998</c:v>
                </c:pt>
                <c:pt idx="3743">
                  <c:v>-2683.8</c:v>
                </c:pt>
                <c:pt idx="3744">
                  <c:v>-2834.3</c:v>
                </c:pt>
                <c:pt idx="3745">
                  <c:v>-2986.3</c:v>
                </c:pt>
                <c:pt idx="3746">
                  <c:v>-3127.9</c:v>
                </c:pt>
                <c:pt idx="3747">
                  <c:v>-3258.9</c:v>
                </c:pt>
                <c:pt idx="3748">
                  <c:v>-3382.3</c:v>
                </c:pt>
                <c:pt idx="3749">
                  <c:v>-3502.9</c:v>
                </c:pt>
                <c:pt idx="3750">
                  <c:v>-3608.8</c:v>
                </c:pt>
                <c:pt idx="3751">
                  <c:v>-3705.8</c:v>
                </c:pt>
                <c:pt idx="3752">
                  <c:v>-3800.7</c:v>
                </c:pt>
                <c:pt idx="3753">
                  <c:v>-3893.2</c:v>
                </c:pt>
                <c:pt idx="3754">
                  <c:v>-3994.9</c:v>
                </c:pt>
                <c:pt idx="3755">
                  <c:v>-4105.2</c:v>
                </c:pt>
                <c:pt idx="3756">
                  <c:v>-4208.3999999999996</c:v>
                </c:pt>
                <c:pt idx="3757">
                  <c:v>-4315.5</c:v>
                </c:pt>
                <c:pt idx="3758">
                  <c:v>-4406.8</c:v>
                </c:pt>
                <c:pt idx="3759">
                  <c:v>-4490.8999999999996</c:v>
                </c:pt>
                <c:pt idx="3760">
                  <c:v>-4553</c:v>
                </c:pt>
                <c:pt idx="3761">
                  <c:v>-4602.1000000000004</c:v>
                </c:pt>
                <c:pt idx="3762">
                  <c:v>-4647.2</c:v>
                </c:pt>
                <c:pt idx="3763">
                  <c:v>-4705.7</c:v>
                </c:pt>
                <c:pt idx="3764">
                  <c:v>-4793.5</c:v>
                </c:pt>
                <c:pt idx="3765">
                  <c:v>-4908.8</c:v>
                </c:pt>
                <c:pt idx="3766">
                  <c:v>-5048.7</c:v>
                </c:pt>
                <c:pt idx="3767">
                  <c:v>-5201.7</c:v>
                </c:pt>
                <c:pt idx="3768">
                  <c:v>-5339.3</c:v>
                </c:pt>
                <c:pt idx="3769">
                  <c:v>-5444.9</c:v>
                </c:pt>
                <c:pt idx="3770">
                  <c:v>-5522.5</c:v>
                </c:pt>
                <c:pt idx="3771">
                  <c:v>-5586.6</c:v>
                </c:pt>
                <c:pt idx="3772">
                  <c:v>-5659.2</c:v>
                </c:pt>
                <c:pt idx="3773">
                  <c:v>-5741.3</c:v>
                </c:pt>
                <c:pt idx="3774">
                  <c:v>-5822.8</c:v>
                </c:pt>
                <c:pt idx="3775">
                  <c:v>-5895</c:v>
                </c:pt>
                <c:pt idx="3776">
                  <c:v>-5971.5</c:v>
                </c:pt>
                <c:pt idx="3777">
                  <c:v>-6059.9</c:v>
                </c:pt>
                <c:pt idx="3778">
                  <c:v>-6158.8</c:v>
                </c:pt>
                <c:pt idx="3779">
                  <c:v>-6274.7</c:v>
                </c:pt>
                <c:pt idx="3780">
                  <c:v>-6389.3</c:v>
                </c:pt>
                <c:pt idx="3781">
                  <c:v>-6489.9</c:v>
                </c:pt>
                <c:pt idx="3782">
                  <c:v>-6568</c:v>
                </c:pt>
                <c:pt idx="3783">
                  <c:v>-6604.4</c:v>
                </c:pt>
                <c:pt idx="3784">
                  <c:v>-6606.9</c:v>
                </c:pt>
                <c:pt idx="3785">
                  <c:v>-6601.6</c:v>
                </c:pt>
                <c:pt idx="3786">
                  <c:v>-6637.8</c:v>
                </c:pt>
                <c:pt idx="3787">
                  <c:v>-6731.2</c:v>
                </c:pt>
                <c:pt idx="3788">
                  <c:v>-6867.7</c:v>
                </c:pt>
                <c:pt idx="3789">
                  <c:v>-7020.8</c:v>
                </c:pt>
                <c:pt idx="3790">
                  <c:v>-7150</c:v>
                </c:pt>
                <c:pt idx="3791">
                  <c:v>-7243.8</c:v>
                </c:pt>
                <c:pt idx="3792">
                  <c:v>-7318.2</c:v>
                </c:pt>
                <c:pt idx="3793">
                  <c:v>-7373</c:v>
                </c:pt>
                <c:pt idx="3794">
                  <c:v>-7426.9</c:v>
                </c:pt>
                <c:pt idx="3795">
                  <c:v>-7477.9</c:v>
                </c:pt>
                <c:pt idx="3796">
                  <c:v>-7531.3</c:v>
                </c:pt>
                <c:pt idx="3797">
                  <c:v>-7593.8</c:v>
                </c:pt>
                <c:pt idx="3798">
                  <c:v>-7639.6</c:v>
                </c:pt>
                <c:pt idx="3799">
                  <c:v>-7681.5</c:v>
                </c:pt>
                <c:pt idx="3800">
                  <c:v>-7722.4</c:v>
                </c:pt>
                <c:pt idx="3801">
                  <c:v>-7770.8</c:v>
                </c:pt>
                <c:pt idx="3802">
                  <c:v>-7835</c:v>
                </c:pt>
                <c:pt idx="3803">
                  <c:v>-7911.8</c:v>
                </c:pt>
                <c:pt idx="3804">
                  <c:v>-8002.9</c:v>
                </c:pt>
                <c:pt idx="3805">
                  <c:v>-8089.2</c:v>
                </c:pt>
                <c:pt idx="3806">
                  <c:v>-8175.4</c:v>
                </c:pt>
                <c:pt idx="3807">
                  <c:v>-8259.4</c:v>
                </c:pt>
                <c:pt idx="3808">
                  <c:v>-8331.5</c:v>
                </c:pt>
                <c:pt idx="3809">
                  <c:v>-8395.5</c:v>
                </c:pt>
                <c:pt idx="3810">
                  <c:v>-8458.7999999999993</c:v>
                </c:pt>
                <c:pt idx="3811">
                  <c:v>-8538.7999999999993</c:v>
                </c:pt>
                <c:pt idx="3812">
                  <c:v>-8643.6</c:v>
                </c:pt>
                <c:pt idx="3813">
                  <c:v>-8739.7000000000007</c:v>
                </c:pt>
                <c:pt idx="3814">
                  <c:v>-8814.7000000000007</c:v>
                </c:pt>
                <c:pt idx="3815">
                  <c:v>-8844.2999999999993</c:v>
                </c:pt>
                <c:pt idx="3816">
                  <c:v>-8844.5</c:v>
                </c:pt>
                <c:pt idx="3817">
                  <c:v>-8833.7000000000007</c:v>
                </c:pt>
                <c:pt idx="3818">
                  <c:v>-8831.4</c:v>
                </c:pt>
                <c:pt idx="3819">
                  <c:v>-8847.1</c:v>
                </c:pt>
                <c:pt idx="3820">
                  <c:v>-8876.9</c:v>
                </c:pt>
                <c:pt idx="3821">
                  <c:v>-8929.1</c:v>
                </c:pt>
                <c:pt idx="3822">
                  <c:v>-8979.5</c:v>
                </c:pt>
                <c:pt idx="3823">
                  <c:v>-9012.5</c:v>
                </c:pt>
                <c:pt idx="3824">
                  <c:v>-9055.4</c:v>
                </c:pt>
                <c:pt idx="3825">
                  <c:v>-9100.7000000000007</c:v>
                </c:pt>
                <c:pt idx="3826">
                  <c:v>-9120.2000000000007</c:v>
                </c:pt>
                <c:pt idx="3827">
                  <c:v>-9105.4</c:v>
                </c:pt>
                <c:pt idx="3828">
                  <c:v>-9066.7000000000007</c:v>
                </c:pt>
                <c:pt idx="3829">
                  <c:v>-9051.6</c:v>
                </c:pt>
                <c:pt idx="3830">
                  <c:v>-9045.2999999999993</c:v>
                </c:pt>
                <c:pt idx="3831">
                  <c:v>-9060.2000000000007</c:v>
                </c:pt>
                <c:pt idx="3832">
                  <c:v>-9094.1</c:v>
                </c:pt>
                <c:pt idx="3833">
                  <c:v>-9120.2000000000007</c:v>
                </c:pt>
                <c:pt idx="3834">
                  <c:v>-9145.7999999999993</c:v>
                </c:pt>
                <c:pt idx="3835">
                  <c:v>-9164</c:v>
                </c:pt>
                <c:pt idx="3836">
                  <c:v>-9167.6</c:v>
                </c:pt>
                <c:pt idx="3837">
                  <c:v>-9166.5</c:v>
                </c:pt>
                <c:pt idx="3838">
                  <c:v>-9155.1</c:v>
                </c:pt>
                <c:pt idx="3839">
                  <c:v>-9133.7000000000007</c:v>
                </c:pt>
                <c:pt idx="3840">
                  <c:v>-9096.7999999999993</c:v>
                </c:pt>
                <c:pt idx="3841">
                  <c:v>-9051.1</c:v>
                </c:pt>
                <c:pt idx="3842">
                  <c:v>-8991.6</c:v>
                </c:pt>
                <c:pt idx="3843">
                  <c:v>-8916.4</c:v>
                </c:pt>
                <c:pt idx="3844">
                  <c:v>-8833.7000000000007</c:v>
                </c:pt>
                <c:pt idx="3845">
                  <c:v>-8745.2999999999993</c:v>
                </c:pt>
                <c:pt idx="3846">
                  <c:v>-8650</c:v>
                </c:pt>
                <c:pt idx="3847">
                  <c:v>-8539.5</c:v>
                </c:pt>
                <c:pt idx="3848">
                  <c:v>-8411.1</c:v>
                </c:pt>
                <c:pt idx="3849">
                  <c:v>-8270.2000000000007</c:v>
                </c:pt>
                <c:pt idx="3850">
                  <c:v>-8107.9</c:v>
                </c:pt>
                <c:pt idx="3851">
                  <c:v>-7909.8</c:v>
                </c:pt>
                <c:pt idx="3852">
                  <c:v>-7677.2</c:v>
                </c:pt>
                <c:pt idx="3853">
                  <c:v>-7409.1</c:v>
                </c:pt>
                <c:pt idx="3854">
                  <c:v>-7101.6</c:v>
                </c:pt>
                <c:pt idx="3855">
                  <c:v>-6761.1</c:v>
                </c:pt>
                <c:pt idx="3856">
                  <c:v>-6423.1</c:v>
                </c:pt>
                <c:pt idx="3857">
                  <c:v>-6090.3</c:v>
                </c:pt>
                <c:pt idx="3858">
                  <c:v>-5742.7</c:v>
                </c:pt>
                <c:pt idx="3859">
                  <c:v>-5386.1</c:v>
                </c:pt>
                <c:pt idx="3860">
                  <c:v>-5026.3</c:v>
                </c:pt>
                <c:pt idx="3861">
                  <c:v>-4672.5</c:v>
                </c:pt>
                <c:pt idx="3862">
                  <c:v>-4333.6000000000004</c:v>
                </c:pt>
                <c:pt idx="3863">
                  <c:v>-4011.3</c:v>
                </c:pt>
                <c:pt idx="3864">
                  <c:v>-3715</c:v>
                </c:pt>
                <c:pt idx="3865">
                  <c:v>-3448.5</c:v>
                </c:pt>
                <c:pt idx="3866">
                  <c:v>-3206.8</c:v>
                </c:pt>
                <c:pt idx="3867">
                  <c:v>-2973.4</c:v>
                </c:pt>
                <c:pt idx="3868">
                  <c:v>-2734</c:v>
                </c:pt>
                <c:pt idx="3869">
                  <c:v>-2493.9</c:v>
                </c:pt>
                <c:pt idx="3870">
                  <c:v>-2259.1999999999998</c:v>
                </c:pt>
                <c:pt idx="3871">
                  <c:v>-2032.2</c:v>
                </c:pt>
                <c:pt idx="3872">
                  <c:v>-1822.8</c:v>
                </c:pt>
                <c:pt idx="3873">
                  <c:v>-1619.3</c:v>
                </c:pt>
                <c:pt idx="3874">
                  <c:v>-1438.5</c:v>
                </c:pt>
                <c:pt idx="3875">
                  <c:v>-1276.5</c:v>
                </c:pt>
                <c:pt idx="3876">
                  <c:v>-1139.8</c:v>
                </c:pt>
                <c:pt idx="3877">
                  <c:v>-1020.9</c:v>
                </c:pt>
                <c:pt idx="3878">
                  <c:v>-909.1</c:v>
                </c:pt>
                <c:pt idx="3879">
                  <c:v>-815.64</c:v>
                </c:pt>
                <c:pt idx="3880">
                  <c:v>-731.39</c:v>
                </c:pt>
                <c:pt idx="3881">
                  <c:v>-653.38</c:v>
                </c:pt>
                <c:pt idx="3882">
                  <c:v>-580.67999999999995</c:v>
                </c:pt>
                <c:pt idx="3883">
                  <c:v>-500.2</c:v>
                </c:pt>
                <c:pt idx="3884">
                  <c:v>-426.82</c:v>
                </c:pt>
                <c:pt idx="3885">
                  <c:v>-356.08</c:v>
                </c:pt>
                <c:pt idx="3886">
                  <c:v>-294.14</c:v>
                </c:pt>
                <c:pt idx="3887">
                  <c:v>-240.13</c:v>
                </c:pt>
                <c:pt idx="3888">
                  <c:v>-190.27</c:v>
                </c:pt>
                <c:pt idx="3889">
                  <c:v>-146</c:v>
                </c:pt>
                <c:pt idx="3890">
                  <c:v>-101.81</c:v>
                </c:pt>
                <c:pt idx="3891">
                  <c:v>-51.524000000000001</c:v>
                </c:pt>
                <c:pt idx="3892">
                  <c:v>-8.8986000000000001</c:v>
                </c:pt>
                <c:pt idx="3893">
                  <c:v>34.225999999999999</c:v>
                </c:pt>
                <c:pt idx="3894">
                  <c:v>65.5</c:v>
                </c:pt>
                <c:pt idx="3895">
                  <c:v>94.552000000000007</c:v>
                </c:pt>
                <c:pt idx="3896">
                  <c:v>112.42</c:v>
                </c:pt>
                <c:pt idx="3897">
                  <c:v>124.68</c:v>
                </c:pt>
                <c:pt idx="3898">
                  <c:v>137.41999999999999</c:v>
                </c:pt>
                <c:pt idx="3899">
                  <c:v>148.80000000000001</c:v>
                </c:pt>
                <c:pt idx="3900">
                  <c:v>165.65</c:v>
                </c:pt>
                <c:pt idx="3901">
                  <c:v>194.11</c:v>
                </c:pt>
                <c:pt idx="3902">
                  <c:v>227.12</c:v>
                </c:pt>
                <c:pt idx="3903">
                  <c:v>257.5</c:v>
                </c:pt>
                <c:pt idx="3904">
                  <c:v>276.42</c:v>
                </c:pt>
                <c:pt idx="3905">
                  <c:v>303.75</c:v>
                </c:pt>
                <c:pt idx="3906">
                  <c:v>329.14</c:v>
                </c:pt>
                <c:pt idx="3907">
                  <c:v>351.64</c:v>
                </c:pt>
                <c:pt idx="3908">
                  <c:v>379.3</c:v>
                </c:pt>
                <c:pt idx="3909">
                  <c:v>401.23</c:v>
                </c:pt>
                <c:pt idx="3910">
                  <c:v>429.86</c:v>
                </c:pt>
                <c:pt idx="3911">
                  <c:v>460.92</c:v>
                </c:pt>
                <c:pt idx="3912">
                  <c:v>486.15</c:v>
                </c:pt>
                <c:pt idx="3913">
                  <c:v>514.02</c:v>
                </c:pt>
                <c:pt idx="3914">
                  <c:v>538.15</c:v>
                </c:pt>
                <c:pt idx="3915">
                  <c:v>570.64</c:v>
                </c:pt>
                <c:pt idx="3916">
                  <c:v>607.42999999999995</c:v>
                </c:pt>
                <c:pt idx="3917">
                  <c:v>646.5</c:v>
                </c:pt>
                <c:pt idx="3918">
                  <c:v>686.57</c:v>
                </c:pt>
                <c:pt idx="3919">
                  <c:v>722.06</c:v>
                </c:pt>
                <c:pt idx="3920">
                  <c:v>754.12</c:v>
                </c:pt>
                <c:pt idx="3921">
                  <c:v>784.1</c:v>
                </c:pt>
                <c:pt idx="3922">
                  <c:v>813.16</c:v>
                </c:pt>
                <c:pt idx="3923">
                  <c:v>848.09</c:v>
                </c:pt>
                <c:pt idx="3924">
                  <c:v>881.47</c:v>
                </c:pt>
                <c:pt idx="3925">
                  <c:v>920.05</c:v>
                </c:pt>
                <c:pt idx="3926">
                  <c:v>956.45</c:v>
                </c:pt>
                <c:pt idx="3927">
                  <c:v>984.79</c:v>
                </c:pt>
                <c:pt idx="3928">
                  <c:v>1018.5</c:v>
                </c:pt>
                <c:pt idx="3929">
                  <c:v>1045.8</c:v>
                </c:pt>
                <c:pt idx="3930">
                  <c:v>1074.5</c:v>
                </c:pt>
                <c:pt idx="3931">
                  <c:v>1107</c:v>
                </c:pt>
                <c:pt idx="3932">
                  <c:v>1136.3</c:v>
                </c:pt>
                <c:pt idx="3933">
                  <c:v>1170.9000000000001</c:v>
                </c:pt>
                <c:pt idx="3934">
                  <c:v>1199.7</c:v>
                </c:pt>
                <c:pt idx="3935">
                  <c:v>1226.8</c:v>
                </c:pt>
                <c:pt idx="3936">
                  <c:v>1252.3</c:v>
                </c:pt>
                <c:pt idx="3937">
                  <c:v>1281.5</c:v>
                </c:pt>
                <c:pt idx="3938">
                  <c:v>1308</c:v>
                </c:pt>
                <c:pt idx="3939">
                  <c:v>1335.6</c:v>
                </c:pt>
                <c:pt idx="3940">
                  <c:v>1372.3</c:v>
                </c:pt>
                <c:pt idx="3941">
                  <c:v>1411.8</c:v>
                </c:pt>
                <c:pt idx="3942">
                  <c:v>1444.9</c:v>
                </c:pt>
                <c:pt idx="3943">
                  <c:v>1482.6</c:v>
                </c:pt>
                <c:pt idx="3944">
                  <c:v>1515.5</c:v>
                </c:pt>
                <c:pt idx="3945">
                  <c:v>1549.3</c:v>
                </c:pt>
                <c:pt idx="3946">
                  <c:v>1586.1</c:v>
                </c:pt>
                <c:pt idx="3947">
                  <c:v>1623.8</c:v>
                </c:pt>
                <c:pt idx="3948">
                  <c:v>1669.9</c:v>
                </c:pt>
                <c:pt idx="3949">
                  <c:v>1708.8</c:v>
                </c:pt>
                <c:pt idx="3950">
                  <c:v>1749.3</c:v>
                </c:pt>
                <c:pt idx="3951">
                  <c:v>1792.6</c:v>
                </c:pt>
                <c:pt idx="3952">
                  <c:v>1829.2</c:v>
                </c:pt>
                <c:pt idx="3953">
                  <c:v>1873.6</c:v>
                </c:pt>
                <c:pt idx="3954">
                  <c:v>1912.5</c:v>
                </c:pt>
                <c:pt idx="3955">
                  <c:v>1956.5</c:v>
                </c:pt>
                <c:pt idx="3956">
                  <c:v>1998.3</c:v>
                </c:pt>
                <c:pt idx="3957">
                  <c:v>2033.3</c:v>
                </c:pt>
                <c:pt idx="3958">
                  <c:v>2068.3000000000002</c:v>
                </c:pt>
                <c:pt idx="3959">
                  <c:v>2099.1999999999998</c:v>
                </c:pt>
                <c:pt idx="3960">
                  <c:v>2130</c:v>
                </c:pt>
                <c:pt idx="3961">
                  <c:v>2163</c:v>
                </c:pt>
                <c:pt idx="3962">
                  <c:v>2194</c:v>
                </c:pt>
                <c:pt idx="3963">
                  <c:v>2228.5</c:v>
                </c:pt>
                <c:pt idx="3964">
                  <c:v>2259.6</c:v>
                </c:pt>
                <c:pt idx="3965">
                  <c:v>2294.6999999999998</c:v>
                </c:pt>
                <c:pt idx="3966">
                  <c:v>2328.6999999999998</c:v>
                </c:pt>
                <c:pt idx="3967">
                  <c:v>2363.5</c:v>
                </c:pt>
                <c:pt idx="3968">
                  <c:v>2413.5</c:v>
                </c:pt>
                <c:pt idx="3969">
                  <c:v>2464.9</c:v>
                </c:pt>
                <c:pt idx="3970">
                  <c:v>2521.6999999999998</c:v>
                </c:pt>
                <c:pt idx="3971">
                  <c:v>2581.1999999999998</c:v>
                </c:pt>
                <c:pt idx="3972">
                  <c:v>2640.8</c:v>
                </c:pt>
                <c:pt idx="3973">
                  <c:v>2697.4</c:v>
                </c:pt>
                <c:pt idx="3974">
                  <c:v>2748.9</c:v>
                </c:pt>
                <c:pt idx="3975">
                  <c:v>2796.5</c:v>
                </c:pt>
                <c:pt idx="3976">
                  <c:v>2840.8</c:v>
                </c:pt>
                <c:pt idx="3977">
                  <c:v>2886.2</c:v>
                </c:pt>
                <c:pt idx="3978">
                  <c:v>2941.6</c:v>
                </c:pt>
                <c:pt idx="3979">
                  <c:v>3003.7</c:v>
                </c:pt>
                <c:pt idx="3980">
                  <c:v>3066.4</c:v>
                </c:pt>
                <c:pt idx="3981">
                  <c:v>3125.9</c:v>
                </c:pt>
                <c:pt idx="3982">
                  <c:v>3185.5</c:v>
                </c:pt>
                <c:pt idx="3983">
                  <c:v>3249.8</c:v>
                </c:pt>
                <c:pt idx="3984">
                  <c:v>3310.7</c:v>
                </c:pt>
                <c:pt idx="3985">
                  <c:v>3382.6</c:v>
                </c:pt>
                <c:pt idx="3986">
                  <c:v>3467.4</c:v>
                </c:pt>
                <c:pt idx="3987">
                  <c:v>3566.5</c:v>
                </c:pt>
                <c:pt idx="3988">
                  <c:v>3678.7</c:v>
                </c:pt>
                <c:pt idx="3989">
                  <c:v>3790</c:v>
                </c:pt>
                <c:pt idx="3990">
                  <c:v>3896.3</c:v>
                </c:pt>
                <c:pt idx="3991">
                  <c:v>4003.8</c:v>
                </c:pt>
                <c:pt idx="3992">
                  <c:v>4102.7</c:v>
                </c:pt>
                <c:pt idx="3993">
                  <c:v>4201.6000000000004</c:v>
                </c:pt>
                <c:pt idx="3994">
                  <c:v>4302.8999999999996</c:v>
                </c:pt>
                <c:pt idx="3995">
                  <c:v>4406.6000000000004</c:v>
                </c:pt>
                <c:pt idx="3996">
                  <c:v>4502.8999999999996</c:v>
                </c:pt>
                <c:pt idx="3997">
                  <c:v>4604.6000000000004</c:v>
                </c:pt>
                <c:pt idx="3998">
                  <c:v>4727.8999999999996</c:v>
                </c:pt>
                <c:pt idx="3999">
                  <c:v>4863.1000000000004</c:v>
                </c:pt>
                <c:pt idx="4000">
                  <c:v>4995.5</c:v>
                </c:pt>
                <c:pt idx="4001">
                  <c:v>5101.8999999999996</c:v>
                </c:pt>
                <c:pt idx="4002">
                  <c:v>5202.3</c:v>
                </c:pt>
                <c:pt idx="4003">
                  <c:v>5312.5</c:v>
                </c:pt>
                <c:pt idx="4004">
                  <c:v>5419.6</c:v>
                </c:pt>
                <c:pt idx="4005">
                  <c:v>5517.2</c:v>
                </c:pt>
                <c:pt idx="4006">
                  <c:v>5614.2</c:v>
                </c:pt>
                <c:pt idx="4007">
                  <c:v>5718</c:v>
                </c:pt>
                <c:pt idx="4008">
                  <c:v>5846.4</c:v>
                </c:pt>
                <c:pt idx="4009">
                  <c:v>5972.8</c:v>
                </c:pt>
                <c:pt idx="4010">
                  <c:v>6096</c:v>
                </c:pt>
                <c:pt idx="4011">
                  <c:v>6224.6</c:v>
                </c:pt>
                <c:pt idx="4012">
                  <c:v>6345.4</c:v>
                </c:pt>
                <c:pt idx="4013">
                  <c:v>6477.9</c:v>
                </c:pt>
                <c:pt idx="4014">
                  <c:v>6598.1</c:v>
                </c:pt>
                <c:pt idx="4015">
                  <c:v>6710.3</c:v>
                </c:pt>
                <c:pt idx="4016">
                  <c:v>6817</c:v>
                </c:pt>
                <c:pt idx="4017">
                  <c:v>6908.6</c:v>
                </c:pt>
                <c:pt idx="4018">
                  <c:v>6992.8</c:v>
                </c:pt>
                <c:pt idx="4019">
                  <c:v>7059.5</c:v>
                </c:pt>
                <c:pt idx="4020">
                  <c:v>7129</c:v>
                </c:pt>
                <c:pt idx="4021">
                  <c:v>7202.1</c:v>
                </c:pt>
                <c:pt idx="4022">
                  <c:v>7275.9</c:v>
                </c:pt>
                <c:pt idx="4023">
                  <c:v>7358.6</c:v>
                </c:pt>
                <c:pt idx="4024">
                  <c:v>7458.6</c:v>
                </c:pt>
                <c:pt idx="4025">
                  <c:v>7582.7</c:v>
                </c:pt>
                <c:pt idx="4026">
                  <c:v>7710.9</c:v>
                </c:pt>
                <c:pt idx="4027">
                  <c:v>7848.4</c:v>
                </c:pt>
                <c:pt idx="4028">
                  <c:v>7983.8</c:v>
                </c:pt>
                <c:pt idx="4029">
                  <c:v>8090.1</c:v>
                </c:pt>
                <c:pt idx="4030">
                  <c:v>8185.3</c:v>
                </c:pt>
                <c:pt idx="4031">
                  <c:v>8271</c:v>
                </c:pt>
                <c:pt idx="4032">
                  <c:v>8329.7000000000007</c:v>
                </c:pt>
                <c:pt idx="4033">
                  <c:v>8377.2000000000007</c:v>
                </c:pt>
                <c:pt idx="4034">
                  <c:v>8413.1</c:v>
                </c:pt>
                <c:pt idx="4035">
                  <c:v>8454.1</c:v>
                </c:pt>
                <c:pt idx="4036">
                  <c:v>8506.2999999999993</c:v>
                </c:pt>
                <c:pt idx="4037">
                  <c:v>8581.2000000000007</c:v>
                </c:pt>
                <c:pt idx="4038">
                  <c:v>8674.2999999999993</c:v>
                </c:pt>
                <c:pt idx="4039">
                  <c:v>8776</c:v>
                </c:pt>
                <c:pt idx="4040">
                  <c:v>8900.2000000000007</c:v>
                </c:pt>
                <c:pt idx="4041">
                  <c:v>9045.7000000000007</c:v>
                </c:pt>
                <c:pt idx="4042">
                  <c:v>9191.7000000000007</c:v>
                </c:pt>
                <c:pt idx="4043">
                  <c:v>9333.6</c:v>
                </c:pt>
                <c:pt idx="4044">
                  <c:v>9461.7999999999993</c:v>
                </c:pt>
                <c:pt idx="4045">
                  <c:v>9555.4</c:v>
                </c:pt>
                <c:pt idx="4046">
                  <c:v>9624.4</c:v>
                </c:pt>
                <c:pt idx="4047">
                  <c:v>9674</c:v>
                </c:pt>
                <c:pt idx="4048">
                  <c:v>9732.4</c:v>
                </c:pt>
                <c:pt idx="4049">
                  <c:v>9785.4</c:v>
                </c:pt>
                <c:pt idx="4050">
                  <c:v>9845.2999999999993</c:v>
                </c:pt>
                <c:pt idx="4051">
                  <c:v>9912.2000000000007</c:v>
                </c:pt>
                <c:pt idx="4052">
                  <c:v>9979</c:v>
                </c:pt>
                <c:pt idx="4053">
                  <c:v>10038</c:v>
                </c:pt>
                <c:pt idx="4054">
                  <c:v>10067</c:v>
                </c:pt>
                <c:pt idx="4055">
                  <c:v>10068</c:v>
                </c:pt>
                <c:pt idx="4056">
                  <c:v>10060</c:v>
                </c:pt>
                <c:pt idx="4057">
                  <c:v>10072</c:v>
                </c:pt>
                <c:pt idx="4058">
                  <c:v>10121</c:v>
                </c:pt>
                <c:pt idx="4059">
                  <c:v>10187</c:v>
                </c:pt>
                <c:pt idx="4060">
                  <c:v>10263</c:v>
                </c:pt>
                <c:pt idx="4061">
                  <c:v>10326</c:v>
                </c:pt>
                <c:pt idx="4062">
                  <c:v>10377</c:v>
                </c:pt>
                <c:pt idx="4063">
                  <c:v>10432</c:v>
                </c:pt>
                <c:pt idx="4064">
                  <c:v>10475</c:v>
                </c:pt>
                <c:pt idx="4065">
                  <c:v>10500</c:v>
                </c:pt>
                <c:pt idx="4066">
                  <c:v>10491</c:v>
                </c:pt>
                <c:pt idx="4067">
                  <c:v>10439</c:v>
                </c:pt>
                <c:pt idx="4068">
                  <c:v>10360</c:v>
                </c:pt>
                <c:pt idx="4069">
                  <c:v>10266</c:v>
                </c:pt>
                <c:pt idx="4070">
                  <c:v>10183</c:v>
                </c:pt>
                <c:pt idx="4071">
                  <c:v>10133</c:v>
                </c:pt>
                <c:pt idx="4072">
                  <c:v>10124</c:v>
                </c:pt>
                <c:pt idx="4073">
                  <c:v>10134</c:v>
                </c:pt>
                <c:pt idx="4074">
                  <c:v>10126</c:v>
                </c:pt>
                <c:pt idx="4075">
                  <c:v>10082</c:v>
                </c:pt>
                <c:pt idx="4076">
                  <c:v>9989.7999999999993</c:v>
                </c:pt>
                <c:pt idx="4077">
                  <c:v>9857.1</c:v>
                </c:pt>
                <c:pt idx="4078">
                  <c:v>9699.9</c:v>
                </c:pt>
                <c:pt idx="4079">
                  <c:v>9509.9</c:v>
                </c:pt>
                <c:pt idx="4080">
                  <c:v>9284.2000000000007</c:v>
                </c:pt>
                <c:pt idx="4081">
                  <c:v>9028.7999999999993</c:v>
                </c:pt>
                <c:pt idx="4082">
                  <c:v>8743.2000000000007</c:v>
                </c:pt>
                <c:pt idx="4083">
                  <c:v>8452.6</c:v>
                </c:pt>
                <c:pt idx="4084">
                  <c:v>8144.4</c:v>
                </c:pt>
                <c:pt idx="4085">
                  <c:v>7810.3</c:v>
                </c:pt>
                <c:pt idx="4086">
                  <c:v>7440.4</c:v>
                </c:pt>
                <c:pt idx="4087">
                  <c:v>7036.5</c:v>
                </c:pt>
                <c:pt idx="4088">
                  <c:v>6607.4</c:v>
                </c:pt>
                <c:pt idx="4089">
                  <c:v>6156.1</c:v>
                </c:pt>
                <c:pt idx="4090">
                  <c:v>5702.5</c:v>
                </c:pt>
                <c:pt idx="4091">
                  <c:v>5257.5</c:v>
                </c:pt>
                <c:pt idx="4092">
                  <c:v>4830.8</c:v>
                </c:pt>
                <c:pt idx="4093">
                  <c:v>4441.3999999999996</c:v>
                </c:pt>
                <c:pt idx="4094">
                  <c:v>4087.8</c:v>
                </c:pt>
                <c:pt idx="4095">
                  <c:v>3783.8</c:v>
                </c:pt>
                <c:pt idx="4096">
                  <c:v>3502.8</c:v>
                </c:pt>
                <c:pt idx="4097">
                  <c:v>3237.5</c:v>
                </c:pt>
                <c:pt idx="4098">
                  <c:v>3001.8</c:v>
                </c:pt>
                <c:pt idx="4099">
                  <c:v>2787.8</c:v>
                </c:pt>
                <c:pt idx="4100">
                  <c:v>2596.3000000000002</c:v>
                </c:pt>
                <c:pt idx="4101">
                  <c:v>2423.5</c:v>
                </c:pt>
                <c:pt idx="4102">
                  <c:v>2268.9</c:v>
                </c:pt>
                <c:pt idx="4103">
                  <c:v>2126.5</c:v>
                </c:pt>
                <c:pt idx="4104">
                  <c:v>1987.8</c:v>
                </c:pt>
                <c:pt idx="4105">
                  <c:v>1887</c:v>
                </c:pt>
                <c:pt idx="4106">
                  <c:v>1788.9</c:v>
                </c:pt>
                <c:pt idx="4107">
                  <c:v>1693.8</c:v>
                </c:pt>
                <c:pt idx="4108">
                  <c:v>1616.6</c:v>
                </c:pt>
                <c:pt idx="4109">
                  <c:v>1551.2</c:v>
                </c:pt>
                <c:pt idx="4110">
                  <c:v>1496.2</c:v>
                </c:pt>
                <c:pt idx="4111">
                  <c:v>1455.8</c:v>
                </c:pt>
                <c:pt idx="4112">
                  <c:v>1417.2</c:v>
                </c:pt>
                <c:pt idx="4113">
                  <c:v>1372.4</c:v>
                </c:pt>
                <c:pt idx="4114">
                  <c:v>1308.3</c:v>
                </c:pt>
                <c:pt idx="4115">
                  <c:v>1236.5</c:v>
                </c:pt>
                <c:pt idx="4116">
                  <c:v>1163.7</c:v>
                </c:pt>
                <c:pt idx="4117">
                  <c:v>1095.0999999999999</c:v>
                </c:pt>
                <c:pt idx="4118">
                  <c:v>1037.2</c:v>
                </c:pt>
                <c:pt idx="4119">
                  <c:v>980.6</c:v>
                </c:pt>
                <c:pt idx="4120">
                  <c:v>926.09</c:v>
                </c:pt>
                <c:pt idx="4121">
                  <c:v>867.81</c:v>
                </c:pt>
                <c:pt idx="4122">
                  <c:v>802.39</c:v>
                </c:pt>
                <c:pt idx="4123">
                  <c:v>744.69</c:v>
                </c:pt>
                <c:pt idx="4124">
                  <c:v>689.91</c:v>
                </c:pt>
                <c:pt idx="4125">
                  <c:v>637.24</c:v>
                </c:pt>
                <c:pt idx="4126">
                  <c:v>584.13</c:v>
                </c:pt>
                <c:pt idx="4127">
                  <c:v>526.26</c:v>
                </c:pt>
                <c:pt idx="4128">
                  <c:v>474.44</c:v>
                </c:pt>
                <c:pt idx="4129">
                  <c:v>428.48</c:v>
                </c:pt>
                <c:pt idx="4130">
                  <c:v>389.27</c:v>
                </c:pt>
                <c:pt idx="4131">
                  <c:v>349.29</c:v>
                </c:pt>
                <c:pt idx="4132">
                  <c:v>307.11</c:v>
                </c:pt>
                <c:pt idx="4133">
                  <c:v>266.10000000000002</c:v>
                </c:pt>
                <c:pt idx="4134">
                  <c:v>219.68</c:v>
                </c:pt>
                <c:pt idx="4135">
                  <c:v>186.94</c:v>
                </c:pt>
                <c:pt idx="4136">
                  <c:v>160.06</c:v>
                </c:pt>
                <c:pt idx="4137">
                  <c:v>121.36</c:v>
                </c:pt>
                <c:pt idx="4138">
                  <c:v>85.119</c:v>
                </c:pt>
                <c:pt idx="4139">
                  <c:v>35.957999999999998</c:v>
                </c:pt>
                <c:pt idx="4140">
                  <c:v>-3.1886000000000001</c:v>
                </c:pt>
                <c:pt idx="4141">
                  <c:v>-37.695</c:v>
                </c:pt>
                <c:pt idx="4142">
                  <c:v>-85.513000000000005</c:v>
                </c:pt>
                <c:pt idx="4143">
                  <c:v>-128.55000000000001</c:v>
                </c:pt>
                <c:pt idx="4144">
                  <c:v>-164.65</c:v>
                </c:pt>
                <c:pt idx="4145">
                  <c:v>-191.73</c:v>
                </c:pt>
                <c:pt idx="4146">
                  <c:v>-219.62</c:v>
                </c:pt>
                <c:pt idx="4147">
                  <c:v>-249.71</c:v>
                </c:pt>
                <c:pt idx="4148">
                  <c:v>-274.89999999999998</c:v>
                </c:pt>
                <c:pt idx="4149">
                  <c:v>-309.04000000000002</c:v>
                </c:pt>
                <c:pt idx="4150">
                  <c:v>-352.49</c:v>
                </c:pt>
                <c:pt idx="4151">
                  <c:v>-392.4</c:v>
                </c:pt>
                <c:pt idx="4152">
                  <c:v>-439.03</c:v>
                </c:pt>
                <c:pt idx="4153">
                  <c:v>-491.3</c:v>
                </c:pt>
                <c:pt idx="4154">
                  <c:v>-539.94000000000005</c:v>
                </c:pt>
                <c:pt idx="4155">
                  <c:v>-585.6</c:v>
                </c:pt>
                <c:pt idx="4156">
                  <c:v>-628.85</c:v>
                </c:pt>
                <c:pt idx="4157">
                  <c:v>-680.97</c:v>
                </c:pt>
                <c:pt idx="4158">
                  <c:v>-726.59</c:v>
                </c:pt>
                <c:pt idx="4159">
                  <c:v>-774.19</c:v>
                </c:pt>
                <c:pt idx="4160">
                  <c:v>-823.56</c:v>
                </c:pt>
                <c:pt idx="4161">
                  <c:v>-859.16</c:v>
                </c:pt>
                <c:pt idx="4162">
                  <c:v>-891.96</c:v>
                </c:pt>
                <c:pt idx="4163">
                  <c:v>-924.65</c:v>
                </c:pt>
                <c:pt idx="4164">
                  <c:v>-961.4</c:v>
                </c:pt>
                <c:pt idx="4165">
                  <c:v>-993.32</c:v>
                </c:pt>
                <c:pt idx="4166">
                  <c:v>-1034.9000000000001</c:v>
                </c:pt>
                <c:pt idx="4167">
                  <c:v>-1085.0999999999999</c:v>
                </c:pt>
                <c:pt idx="4168">
                  <c:v>-1143.8</c:v>
                </c:pt>
                <c:pt idx="4169">
                  <c:v>-1217</c:v>
                </c:pt>
                <c:pt idx="4170">
                  <c:v>-1301</c:v>
                </c:pt>
                <c:pt idx="4171">
                  <c:v>-1387.9</c:v>
                </c:pt>
                <c:pt idx="4172">
                  <c:v>-1480.3</c:v>
                </c:pt>
                <c:pt idx="4173">
                  <c:v>-1563.5</c:v>
                </c:pt>
                <c:pt idx="4174">
                  <c:v>-1651.7</c:v>
                </c:pt>
                <c:pt idx="4175">
                  <c:v>-1739.5</c:v>
                </c:pt>
                <c:pt idx="4176">
                  <c:v>-1821.1</c:v>
                </c:pt>
                <c:pt idx="4177">
                  <c:v>-1897.3</c:v>
                </c:pt>
                <c:pt idx="4178">
                  <c:v>-1967.1</c:v>
                </c:pt>
                <c:pt idx="4179">
                  <c:v>-2048</c:v>
                </c:pt>
                <c:pt idx="4180">
                  <c:v>-2143.6999999999998</c:v>
                </c:pt>
                <c:pt idx="4181">
                  <c:v>-2222.4</c:v>
                </c:pt>
                <c:pt idx="4182">
                  <c:v>-2314.6999999999998</c:v>
                </c:pt>
                <c:pt idx="4183">
                  <c:v>-2393.8000000000002</c:v>
                </c:pt>
                <c:pt idx="4184">
                  <c:v>-2474.6</c:v>
                </c:pt>
                <c:pt idx="4185">
                  <c:v>-2545.1</c:v>
                </c:pt>
                <c:pt idx="4186">
                  <c:v>-2604.5</c:v>
                </c:pt>
                <c:pt idx="4187">
                  <c:v>-2664.8</c:v>
                </c:pt>
                <c:pt idx="4188">
                  <c:v>-2723.7</c:v>
                </c:pt>
                <c:pt idx="4189">
                  <c:v>-2808.1</c:v>
                </c:pt>
                <c:pt idx="4190">
                  <c:v>-2914.9</c:v>
                </c:pt>
                <c:pt idx="4191">
                  <c:v>-3048.6</c:v>
                </c:pt>
                <c:pt idx="4192">
                  <c:v>-3202.5</c:v>
                </c:pt>
                <c:pt idx="4193">
                  <c:v>-3351.5</c:v>
                </c:pt>
                <c:pt idx="4194">
                  <c:v>-3486.1</c:v>
                </c:pt>
                <c:pt idx="4195">
                  <c:v>-3607.9</c:v>
                </c:pt>
                <c:pt idx="4196">
                  <c:v>-3715.2</c:v>
                </c:pt>
                <c:pt idx="4197">
                  <c:v>-3820.8</c:v>
                </c:pt>
                <c:pt idx="4198">
                  <c:v>-3908.9</c:v>
                </c:pt>
                <c:pt idx="4199">
                  <c:v>-3997.4</c:v>
                </c:pt>
                <c:pt idx="4200">
                  <c:v>-4075.9</c:v>
                </c:pt>
                <c:pt idx="4201">
                  <c:v>-4146.2</c:v>
                </c:pt>
                <c:pt idx="4202">
                  <c:v>-4213.2</c:v>
                </c:pt>
                <c:pt idx="4203">
                  <c:v>-4268</c:v>
                </c:pt>
                <c:pt idx="4204">
                  <c:v>-4332.2</c:v>
                </c:pt>
                <c:pt idx="4205">
                  <c:v>-4417.7</c:v>
                </c:pt>
                <c:pt idx="4206">
                  <c:v>-4537</c:v>
                </c:pt>
                <c:pt idx="4207">
                  <c:v>-4684.1000000000004</c:v>
                </c:pt>
                <c:pt idx="4208">
                  <c:v>-4833.3999999999996</c:v>
                </c:pt>
                <c:pt idx="4209">
                  <c:v>-4982.5</c:v>
                </c:pt>
                <c:pt idx="4210">
                  <c:v>-5116.8999999999996</c:v>
                </c:pt>
                <c:pt idx="4211">
                  <c:v>-5238.7</c:v>
                </c:pt>
                <c:pt idx="4212">
                  <c:v>-5338.7</c:v>
                </c:pt>
                <c:pt idx="4213">
                  <c:v>-5406.6</c:v>
                </c:pt>
                <c:pt idx="4214">
                  <c:v>-5451.8</c:v>
                </c:pt>
                <c:pt idx="4215">
                  <c:v>-5494</c:v>
                </c:pt>
                <c:pt idx="4216">
                  <c:v>-5562.3</c:v>
                </c:pt>
                <c:pt idx="4217">
                  <c:v>-5663.5</c:v>
                </c:pt>
                <c:pt idx="4218">
                  <c:v>-5789.5</c:v>
                </c:pt>
                <c:pt idx="4219">
                  <c:v>-5929</c:v>
                </c:pt>
                <c:pt idx="4220">
                  <c:v>-6053.8</c:v>
                </c:pt>
                <c:pt idx="4221">
                  <c:v>-6158.2</c:v>
                </c:pt>
                <c:pt idx="4222">
                  <c:v>-6248.5</c:v>
                </c:pt>
                <c:pt idx="4223">
                  <c:v>-6320.1</c:v>
                </c:pt>
                <c:pt idx="4224">
                  <c:v>-6367.6</c:v>
                </c:pt>
                <c:pt idx="4225">
                  <c:v>-6391.8</c:v>
                </c:pt>
                <c:pt idx="4226">
                  <c:v>-6400.1</c:v>
                </c:pt>
                <c:pt idx="4227">
                  <c:v>-6408.8</c:v>
                </c:pt>
                <c:pt idx="4228">
                  <c:v>-6441.3</c:v>
                </c:pt>
                <c:pt idx="4229">
                  <c:v>-6522.8</c:v>
                </c:pt>
                <c:pt idx="4230">
                  <c:v>-6637.1</c:v>
                </c:pt>
                <c:pt idx="4231">
                  <c:v>-6769.1</c:v>
                </c:pt>
                <c:pt idx="4232">
                  <c:v>-6898.5</c:v>
                </c:pt>
                <c:pt idx="4233">
                  <c:v>-6994.8</c:v>
                </c:pt>
                <c:pt idx="4234">
                  <c:v>-7066.6</c:v>
                </c:pt>
                <c:pt idx="4235">
                  <c:v>-7106.6</c:v>
                </c:pt>
                <c:pt idx="4236">
                  <c:v>-7135.1</c:v>
                </c:pt>
                <c:pt idx="4237">
                  <c:v>-7176.5</c:v>
                </c:pt>
                <c:pt idx="4238">
                  <c:v>-7228.2</c:v>
                </c:pt>
                <c:pt idx="4239">
                  <c:v>-7301.3</c:v>
                </c:pt>
                <c:pt idx="4240">
                  <c:v>-7389.4</c:v>
                </c:pt>
                <c:pt idx="4241">
                  <c:v>-7470.3</c:v>
                </c:pt>
                <c:pt idx="4242">
                  <c:v>-7554.2</c:v>
                </c:pt>
                <c:pt idx="4243">
                  <c:v>-7651.4</c:v>
                </c:pt>
                <c:pt idx="4244">
                  <c:v>-7752.4</c:v>
                </c:pt>
                <c:pt idx="4245">
                  <c:v>-7842</c:v>
                </c:pt>
                <c:pt idx="4246">
                  <c:v>-7912.6</c:v>
                </c:pt>
                <c:pt idx="4247">
                  <c:v>-7963.3</c:v>
                </c:pt>
                <c:pt idx="4248">
                  <c:v>-7991.9</c:v>
                </c:pt>
                <c:pt idx="4249">
                  <c:v>-8020.3</c:v>
                </c:pt>
                <c:pt idx="4250">
                  <c:v>-8066.3</c:v>
                </c:pt>
                <c:pt idx="4251">
                  <c:v>-8110.7</c:v>
                </c:pt>
                <c:pt idx="4252">
                  <c:v>-8149.4</c:v>
                </c:pt>
                <c:pt idx="4253">
                  <c:v>-8187.9</c:v>
                </c:pt>
                <c:pt idx="4254">
                  <c:v>-8260.4</c:v>
                </c:pt>
                <c:pt idx="4255">
                  <c:v>-8361.2000000000007</c:v>
                </c:pt>
                <c:pt idx="4256">
                  <c:v>-8465.7000000000007</c:v>
                </c:pt>
                <c:pt idx="4257">
                  <c:v>-8553.7999999999993</c:v>
                </c:pt>
                <c:pt idx="4258">
                  <c:v>-8586.1</c:v>
                </c:pt>
                <c:pt idx="4259">
                  <c:v>-8567.1</c:v>
                </c:pt>
                <c:pt idx="4260">
                  <c:v>-8525.5</c:v>
                </c:pt>
                <c:pt idx="4261">
                  <c:v>-8490.4</c:v>
                </c:pt>
                <c:pt idx="4262">
                  <c:v>-8490.9</c:v>
                </c:pt>
                <c:pt idx="4263">
                  <c:v>-8531.9</c:v>
                </c:pt>
                <c:pt idx="4264">
                  <c:v>-8629.1</c:v>
                </c:pt>
                <c:pt idx="4265">
                  <c:v>-8751.7999999999993</c:v>
                </c:pt>
                <c:pt idx="4266">
                  <c:v>-8860.2000000000007</c:v>
                </c:pt>
                <c:pt idx="4267">
                  <c:v>-8922.5</c:v>
                </c:pt>
                <c:pt idx="4268">
                  <c:v>-8943.2000000000007</c:v>
                </c:pt>
                <c:pt idx="4269">
                  <c:v>-8961.1</c:v>
                </c:pt>
                <c:pt idx="4270">
                  <c:v>-8991.9</c:v>
                </c:pt>
                <c:pt idx="4271">
                  <c:v>-9042.2999999999993</c:v>
                </c:pt>
                <c:pt idx="4272">
                  <c:v>-9090.2999999999993</c:v>
                </c:pt>
                <c:pt idx="4273">
                  <c:v>-9114.5</c:v>
                </c:pt>
                <c:pt idx="4274">
                  <c:v>-9107.2000000000007</c:v>
                </c:pt>
                <c:pt idx="4275">
                  <c:v>-9097.4</c:v>
                </c:pt>
                <c:pt idx="4276">
                  <c:v>-9125.7999999999993</c:v>
                </c:pt>
                <c:pt idx="4277">
                  <c:v>-9194.2999999999993</c:v>
                </c:pt>
                <c:pt idx="4278">
                  <c:v>-9269.4</c:v>
                </c:pt>
                <c:pt idx="4279">
                  <c:v>-9323</c:v>
                </c:pt>
                <c:pt idx="4280">
                  <c:v>-9317.4</c:v>
                </c:pt>
                <c:pt idx="4281">
                  <c:v>-9267.9</c:v>
                </c:pt>
                <c:pt idx="4282">
                  <c:v>-9227.2000000000007</c:v>
                </c:pt>
                <c:pt idx="4283">
                  <c:v>-9228.6</c:v>
                </c:pt>
                <c:pt idx="4284">
                  <c:v>-9269.2000000000007</c:v>
                </c:pt>
                <c:pt idx="4285">
                  <c:v>-9312.6</c:v>
                </c:pt>
                <c:pt idx="4286">
                  <c:v>-9328.4</c:v>
                </c:pt>
                <c:pt idx="4287">
                  <c:v>-9305.6</c:v>
                </c:pt>
                <c:pt idx="4288">
                  <c:v>-9269</c:v>
                </c:pt>
                <c:pt idx="4289">
                  <c:v>-9235.4</c:v>
                </c:pt>
                <c:pt idx="4290">
                  <c:v>-9198</c:v>
                </c:pt>
                <c:pt idx="4291">
                  <c:v>-9157</c:v>
                </c:pt>
                <c:pt idx="4292">
                  <c:v>-9123.1</c:v>
                </c:pt>
                <c:pt idx="4293">
                  <c:v>-9066.4</c:v>
                </c:pt>
                <c:pt idx="4294">
                  <c:v>-8981.1</c:v>
                </c:pt>
                <c:pt idx="4295">
                  <c:v>-8852.5</c:v>
                </c:pt>
                <c:pt idx="4296">
                  <c:v>-8674.2999999999993</c:v>
                </c:pt>
                <c:pt idx="4297">
                  <c:v>-8448.1</c:v>
                </c:pt>
                <c:pt idx="4298">
                  <c:v>-8173</c:v>
                </c:pt>
                <c:pt idx="4299">
                  <c:v>-7848</c:v>
                </c:pt>
                <c:pt idx="4300">
                  <c:v>-7485.6</c:v>
                </c:pt>
                <c:pt idx="4301">
                  <c:v>-7130.9</c:v>
                </c:pt>
                <c:pt idx="4302">
                  <c:v>-6810.1</c:v>
                </c:pt>
                <c:pt idx="4303">
                  <c:v>-6505.4</c:v>
                </c:pt>
                <c:pt idx="4304">
                  <c:v>-6190.3</c:v>
                </c:pt>
                <c:pt idx="4305">
                  <c:v>-5844.9</c:v>
                </c:pt>
                <c:pt idx="4306">
                  <c:v>-5444.5</c:v>
                </c:pt>
                <c:pt idx="4307">
                  <c:v>-4997.3</c:v>
                </c:pt>
                <c:pt idx="4308">
                  <c:v>-4514.8999999999996</c:v>
                </c:pt>
                <c:pt idx="4309">
                  <c:v>-4055.6</c:v>
                </c:pt>
                <c:pt idx="4310">
                  <c:v>-3654</c:v>
                </c:pt>
                <c:pt idx="4311">
                  <c:v>-3334.1</c:v>
                </c:pt>
                <c:pt idx="4312">
                  <c:v>-3081.8</c:v>
                </c:pt>
                <c:pt idx="4313">
                  <c:v>-2865.6</c:v>
                </c:pt>
                <c:pt idx="4314">
                  <c:v>-2679.2</c:v>
                </c:pt>
                <c:pt idx="4315">
                  <c:v>-2498.6999999999998</c:v>
                </c:pt>
                <c:pt idx="4316">
                  <c:v>-2313.9</c:v>
                </c:pt>
                <c:pt idx="4317">
                  <c:v>-2114.8000000000002</c:v>
                </c:pt>
                <c:pt idx="4318">
                  <c:v>-1896.3</c:v>
                </c:pt>
                <c:pt idx="4319">
                  <c:v>-1683.9</c:v>
                </c:pt>
                <c:pt idx="4320">
                  <c:v>-1477.1</c:v>
                </c:pt>
                <c:pt idx="4321">
                  <c:v>-1291.7</c:v>
                </c:pt>
                <c:pt idx="4322">
                  <c:v>-1125.4000000000001</c:v>
                </c:pt>
                <c:pt idx="4323">
                  <c:v>-968.23</c:v>
                </c:pt>
                <c:pt idx="4324">
                  <c:v>-829.39</c:v>
                </c:pt>
                <c:pt idx="4325">
                  <c:v>-697.85</c:v>
                </c:pt>
                <c:pt idx="4326">
                  <c:v>-574.23</c:v>
                </c:pt>
                <c:pt idx="4327">
                  <c:v>-468.52</c:v>
                </c:pt>
                <c:pt idx="4328">
                  <c:v>-385.47</c:v>
                </c:pt>
                <c:pt idx="4329">
                  <c:v>-324.95999999999998</c:v>
                </c:pt>
                <c:pt idx="4330">
                  <c:v>-274.33999999999997</c:v>
                </c:pt>
                <c:pt idx="4331">
                  <c:v>-238.34</c:v>
                </c:pt>
                <c:pt idx="4332">
                  <c:v>-214.4</c:v>
                </c:pt>
                <c:pt idx="4333">
                  <c:v>-180.91</c:v>
                </c:pt>
                <c:pt idx="4334">
                  <c:v>-142.5</c:v>
                </c:pt>
                <c:pt idx="4335">
                  <c:v>-102.14</c:v>
                </c:pt>
                <c:pt idx="4336">
                  <c:v>-64.054000000000002</c:v>
                </c:pt>
                <c:pt idx="4337">
                  <c:v>-24.774000000000001</c:v>
                </c:pt>
                <c:pt idx="4338">
                  <c:v>13.401</c:v>
                </c:pt>
                <c:pt idx="4339">
                  <c:v>46.442</c:v>
                </c:pt>
                <c:pt idx="4340">
                  <c:v>71.186000000000007</c:v>
                </c:pt>
                <c:pt idx="4341">
                  <c:v>82.814999999999998</c:v>
                </c:pt>
                <c:pt idx="4342">
                  <c:v>92.796000000000006</c:v>
                </c:pt>
                <c:pt idx="4343">
                  <c:v>114.5</c:v>
                </c:pt>
                <c:pt idx="4344">
                  <c:v>138.22</c:v>
                </c:pt>
                <c:pt idx="4345">
                  <c:v>172.5</c:v>
                </c:pt>
                <c:pt idx="4346">
                  <c:v>212.24</c:v>
                </c:pt>
                <c:pt idx="4347">
                  <c:v>251.77</c:v>
                </c:pt>
                <c:pt idx="4348">
                  <c:v>295.29000000000002</c:v>
                </c:pt>
                <c:pt idx="4349">
                  <c:v>329.86</c:v>
                </c:pt>
                <c:pt idx="4350">
                  <c:v>366.75</c:v>
                </c:pt>
                <c:pt idx="4351">
                  <c:v>405.28</c:v>
                </c:pt>
                <c:pt idx="4352">
                  <c:v>443.78</c:v>
                </c:pt>
                <c:pt idx="4353">
                  <c:v>489.54</c:v>
                </c:pt>
                <c:pt idx="4354">
                  <c:v>534.59</c:v>
                </c:pt>
                <c:pt idx="4355">
                  <c:v>584.88</c:v>
                </c:pt>
                <c:pt idx="4356">
                  <c:v>634.54</c:v>
                </c:pt>
                <c:pt idx="4357">
                  <c:v>681.4</c:v>
                </c:pt>
                <c:pt idx="4358">
                  <c:v>733.28</c:v>
                </c:pt>
                <c:pt idx="4359">
                  <c:v>776.07</c:v>
                </c:pt>
                <c:pt idx="4360">
                  <c:v>823.22</c:v>
                </c:pt>
                <c:pt idx="4361">
                  <c:v>870.73</c:v>
                </c:pt>
                <c:pt idx="4362">
                  <c:v>920.5</c:v>
                </c:pt>
                <c:pt idx="4363">
                  <c:v>971.31</c:v>
                </c:pt>
                <c:pt idx="4364">
                  <c:v>1009.8</c:v>
                </c:pt>
                <c:pt idx="4365">
                  <c:v>1045.8</c:v>
                </c:pt>
                <c:pt idx="4366">
                  <c:v>1081.2</c:v>
                </c:pt>
                <c:pt idx="4367">
                  <c:v>1120.9000000000001</c:v>
                </c:pt>
                <c:pt idx="4368">
                  <c:v>1171.4000000000001</c:v>
                </c:pt>
                <c:pt idx="4369">
                  <c:v>1217.4000000000001</c:v>
                </c:pt>
                <c:pt idx="4370">
                  <c:v>1267.2</c:v>
                </c:pt>
                <c:pt idx="4371">
                  <c:v>1311.4</c:v>
                </c:pt>
                <c:pt idx="4372">
                  <c:v>1351.1</c:v>
                </c:pt>
                <c:pt idx="4373">
                  <c:v>1395</c:v>
                </c:pt>
                <c:pt idx="4374">
                  <c:v>1440.7</c:v>
                </c:pt>
                <c:pt idx="4375">
                  <c:v>1482.3</c:v>
                </c:pt>
                <c:pt idx="4376">
                  <c:v>1519.9</c:v>
                </c:pt>
                <c:pt idx="4377">
                  <c:v>1553.5</c:v>
                </c:pt>
                <c:pt idx="4378">
                  <c:v>1596.9</c:v>
                </c:pt>
                <c:pt idx="4379">
                  <c:v>1638.7</c:v>
                </c:pt>
                <c:pt idx="4380">
                  <c:v>1683.3</c:v>
                </c:pt>
                <c:pt idx="4381">
                  <c:v>1723.7</c:v>
                </c:pt>
                <c:pt idx="4382">
                  <c:v>1758.3</c:v>
                </c:pt>
                <c:pt idx="4383">
                  <c:v>1795.5</c:v>
                </c:pt>
                <c:pt idx="4384">
                  <c:v>1825.1</c:v>
                </c:pt>
                <c:pt idx="4385">
                  <c:v>1856.3</c:v>
                </c:pt>
                <c:pt idx="4386">
                  <c:v>1888.9</c:v>
                </c:pt>
                <c:pt idx="4387">
                  <c:v>1917.9</c:v>
                </c:pt>
                <c:pt idx="4388">
                  <c:v>1952.4</c:v>
                </c:pt>
                <c:pt idx="4389">
                  <c:v>1982.9</c:v>
                </c:pt>
                <c:pt idx="4390">
                  <c:v>2018.7</c:v>
                </c:pt>
                <c:pt idx="4391">
                  <c:v>2062.6999999999998</c:v>
                </c:pt>
                <c:pt idx="4392">
                  <c:v>2112.8000000000002</c:v>
                </c:pt>
                <c:pt idx="4393">
                  <c:v>2164.5</c:v>
                </c:pt>
                <c:pt idx="4394">
                  <c:v>2213.1</c:v>
                </c:pt>
                <c:pt idx="4395">
                  <c:v>2265.1</c:v>
                </c:pt>
                <c:pt idx="4396">
                  <c:v>2324.6999999999998</c:v>
                </c:pt>
                <c:pt idx="4397">
                  <c:v>2392.1999999999998</c:v>
                </c:pt>
                <c:pt idx="4398">
                  <c:v>2461.4</c:v>
                </c:pt>
                <c:pt idx="4399">
                  <c:v>2520</c:v>
                </c:pt>
                <c:pt idx="4400">
                  <c:v>2584</c:v>
                </c:pt>
                <c:pt idx="4401">
                  <c:v>2650.3</c:v>
                </c:pt>
                <c:pt idx="4402">
                  <c:v>2720.8</c:v>
                </c:pt>
                <c:pt idx="4403">
                  <c:v>2806.1</c:v>
                </c:pt>
                <c:pt idx="4404">
                  <c:v>2907.1</c:v>
                </c:pt>
                <c:pt idx="4405">
                  <c:v>3017.8</c:v>
                </c:pt>
                <c:pt idx="4406">
                  <c:v>3137.5</c:v>
                </c:pt>
                <c:pt idx="4407">
                  <c:v>3256.6</c:v>
                </c:pt>
                <c:pt idx="4408">
                  <c:v>3384.7</c:v>
                </c:pt>
                <c:pt idx="4409">
                  <c:v>3507.5</c:v>
                </c:pt>
                <c:pt idx="4410">
                  <c:v>3636.5</c:v>
                </c:pt>
                <c:pt idx="4411">
                  <c:v>3767</c:v>
                </c:pt>
                <c:pt idx="4412">
                  <c:v>3899.6</c:v>
                </c:pt>
                <c:pt idx="4413">
                  <c:v>4026.6</c:v>
                </c:pt>
                <c:pt idx="4414">
                  <c:v>4145.5</c:v>
                </c:pt>
                <c:pt idx="4415">
                  <c:v>4272.8999999999996</c:v>
                </c:pt>
                <c:pt idx="4416">
                  <c:v>4394.5</c:v>
                </c:pt>
                <c:pt idx="4417">
                  <c:v>4514.3</c:v>
                </c:pt>
                <c:pt idx="4418">
                  <c:v>4625.2</c:v>
                </c:pt>
                <c:pt idx="4419">
                  <c:v>4711.1000000000004</c:v>
                </c:pt>
                <c:pt idx="4420">
                  <c:v>4797.7</c:v>
                </c:pt>
                <c:pt idx="4421">
                  <c:v>4899.3999999999996</c:v>
                </c:pt>
                <c:pt idx="4422">
                  <c:v>5019.3</c:v>
                </c:pt>
                <c:pt idx="4423">
                  <c:v>5153.1000000000004</c:v>
                </c:pt>
                <c:pt idx="4424">
                  <c:v>5290.6</c:v>
                </c:pt>
                <c:pt idx="4425">
                  <c:v>5423.4</c:v>
                </c:pt>
                <c:pt idx="4426">
                  <c:v>5555.7</c:v>
                </c:pt>
                <c:pt idx="4427">
                  <c:v>5682.9</c:v>
                </c:pt>
                <c:pt idx="4428">
                  <c:v>5809.3</c:v>
                </c:pt>
                <c:pt idx="4429">
                  <c:v>5920.7</c:v>
                </c:pt>
                <c:pt idx="4430">
                  <c:v>6017.1</c:v>
                </c:pt>
                <c:pt idx="4431">
                  <c:v>6095.5</c:v>
                </c:pt>
                <c:pt idx="4432">
                  <c:v>6139.1</c:v>
                </c:pt>
                <c:pt idx="4433">
                  <c:v>6165.7</c:v>
                </c:pt>
                <c:pt idx="4434">
                  <c:v>6203.7</c:v>
                </c:pt>
                <c:pt idx="4435">
                  <c:v>6270</c:v>
                </c:pt>
                <c:pt idx="4436">
                  <c:v>6351</c:v>
                </c:pt>
                <c:pt idx="4437">
                  <c:v>6430.9</c:v>
                </c:pt>
                <c:pt idx="4438">
                  <c:v>6526.5</c:v>
                </c:pt>
                <c:pt idx="4439">
                  <c:v>6622.2</c:v>
                </c:pt>
                <c:pt idx="4440">
                  <c:v>6721.5</c:v>
                </c:pt>
                <c:pt idx="4441">
                  <c:v>6815</c:v>
                </c:pt>
                <c:pt idx="4442">
                  <c:v>6909.4</c:v>
                </c:pt>
                <c:pt idx="4443">
                  <c:v>7014.9</c:v>
                </c:pt>
                <c:pt idx="4444">
                  <c:v>7119</c:v>
                </c:pt>
                <c:pt idx="4445">
                  <c:v>7218.1</c:v>
                </c:pt>
                <c:pt idx="4446">
                  <c:v>7324.1</c:v>
                </c:pt>
                <c:pt idx="4447">
                  <c:v>7421.1</c:v>
                </c:pt>
                <c:pt idx="4448">
                  <c:v>7502.6</c:v>
                </c:pt>
                <c:pt idx="4449">
                  <c:v>7562.3</c:v>
                </c:pt>
                <c:pt idx="4450">
                  <c:v>7612.3</c:v>
                </c:pt>
                <c:pt idx="4451">
                  <c:v>7650.5</c:v>
                </c:pt>
                <c:pt idx="4452">
                  <c:v>7683.9</c:v>
                </c:pt>
                <c:pt idx="4453">
                  <c:v>7743.4</c:v>
                </c:pt>
                <c:pt idx="4454">
                  <c:v>7810.6</c:v>
                </c:pt>
                <c:pt idx="4455">
                  <c:v>7884.7</c:v>
                </c:pt>
                <c:pt idx="4456">
                  <c:v>7958.4</c:v>
                </c:pt>
                <c:pt idx="4457">
                  <c:v>8024.2</c:v>
                </c:pt>
                <c:pt idx="4458">
                  <c:v>8093.1</c:v>
                </c:pt>
                <c:pt idx="4459">
                  <c:v>8142.2</c:v>
                </c:pt>
                <c:pt idx="4460">
                  <c:v>8180.1</c:v>
                </c:pt>
                <c:pt idx="4461">
                  <c:v>8223.4</c:v>
                </c:pt>
                <c:pt idx="4462">
                  <c:v>8275.1</c:v>
                </c:pt>
                <c:pt idx="4463">
                  <c:v>8348.6</c:v>
                </c:pt>
                <c:pt idx="4464">
                  <c:v>8425</c:v>
                </c:pt>
                <c:pt idx="4465">
                  <c:v>8486.5</c:v>
                </c:pt>
                <c:pt idx="4466">
                  <c:v>8533.7000000000007</c:v>
                </c:pt>
                <c:pt idx="4467">
                  <c:v>8557.7000000000007</c:v>
                </c:pt>
                <c:pt idx="4468">
                  <c:v>8555.1</c:v>
                </c:pt>
                <c:pt idx="4469">
                  <c:v>8567.1</c:v>
                </c:pt>
                <c:pt idx="4470">
                  <c:v>8616.9</c:v>
                </c:pt>
                <c:pt idx="4471">
                  <c:v>8686.7999999999993</c:v>
                </c:pt>
                <c:pt idx="4472">
                  <c:v>8767</c:v>
                </c:pt>
                <c:pt idx="4473">
                  <c:v>8847.2999999999993</c:v>
                </c:pt>
                <c:pt idx="4474">
                  <c:v>8901.2999999999993</c:v>
                </c:pt>
                <c:pt idx="4475">
                  <c:v>8948.1</c:v>
                </c:pt>
                <c:pt idx="4476">
                  <c:v>8990</c:v>
                </c:pt>
                <c:pt idx="4477">
                  <c:v>9044.5</c:v>
                </c:pt>
                <c:pt idx="4478">
                  <c:v>9108.7999999999993</c:v>
                </c:pt>
                <c:pt idx="4479">
                  <c:v>9151.7999999999993</c:v>
                </c:pt>
                <c:pt idx="4480">
                  <c:v>9170.2999999999993</c:v>
                </c:pt>
                <c:pt idx="4481">
                  <c:v>9163.1</c:v>
                </c:pt>
                <c:pt idx="4482">
                  <c:v>9164.6</c:v>
                </c:pt>
                <c:pt idx="4483">
                  <c:v>9167.5</c:v>
                </c:pt>
                <c:pt idx="4484">
                  <c:v>9174.5</c:v>
                </c:pt>
                <c:pt idx="4485">
                  <c:v>9207.6</c:v>
                </c:pt>
                <c:pt idx="4486">
                  <c:v>9254.4</c:v>
                </c:pt>
                <c:pt idx="4487">
                  <c:v>9306.4</c:v>
                </c:pt>
                <c:pt idx="4488">
                  <c:v>9338.6</c:v>
                </c:pt>
                <c:pt idx="4489">
                  <c:v>9331.2000000000007</c:v>
                </c:pt>
                <c:pt idx="4490">
                  <c:v>9308.1</c:v>
                </c:pt>
                <c:pt idx="4491">
                  <c:v>9281</c:v>
                </c:pt>
                <c:pt idx="4492">
                  <c:v>9251.5</c:v>
                </c:pt>
                <c:pt idx="4493">
                  <c:v>9244.7000000000007</c:v>
                </c:pt>
                <c:pt idx="4494">
                  <c:v>9264</c:v>
                </c:pt>
                <c:pt idx="4495">
                  <c:v>9312.7000000000007</c:v>
                </c:pt>
                <c:pt idx="4496">
                  <c:v>9371.6</c:v>
                </c:pt>
                <c:pt idx="4497">
                  <c:v>9415.4</c:v>
                </c:pt>
                <c:pt idx="4498">
                  <c:v>9431.9</c:v>
                </c:pt>
                <c:pt idx="4499">
                  <c:v>9429</c:v>
                </c:pt>
                <c:pt idx="4500">
                  <c:v>9432.7000000000007</c:v>
                </c:pt>
                <c:pt idx="4501">
                  <c:v>9457.9</c:v>
                </c:pt>
                <c:pt idx="4502">
                  <c:v>9524.2000000000007</c:v>
                </c:pt>
                <c:pt idx="4503">
                  <c:v>9614.7000000000007</c:v>
                </c:pt>
                <c:pt idx="4504">
                  <c:v>9676.9</c:v>
                </c:pt>
                <c:pt idx="4505">
                  <c:v>9703.7999999999993</c:v>
                </c:pt>
                <c:pt idx="4506">
                  <c:v>9701.5</c:v>
                </c:pt>
                <c:pt idx="4507">
                  <c:v>9678.5</c:v>
                </c:pt>
                <c:pt idx="4508">
                  <c:v>9658.9</c:v>
                </c:pt>
                <c:pt idx="4509">
                  <c:v>9621.9</c:v>
                </c:pt>
                <c:pt idx="4510">
                  <c:v>9577.7999999999993</c:v>
                </c:pt>
                <c:pt idx="4511">
                  <c:v>9546.5</c:v>
                </c:pt>
                <c:pt idx="4512">
                  <c:v>9509.2000000000007</c:v>
                </c:pt>
                <c:pt idx="4513">
                  <c:v>9456.7000000000007</c:v>
                </c:pt>
                <c:pt idx="4514">
                  <c:v>9403.5</c:v>
                </c:pt>
                <c:pt idx="4515">
                  <c:v>9356.2000000000007</c:v>
                </c:pt>
                <c:pt idx="4516">
                  <c:v>9285</c:v>
                </c:pt>
                <c:pt idx="4517">
                  <c:v>9165.2999999999993</c:v>
                </c:pt>
                <c:pt idx="4518">
                  <c:v>8996.7999999999993</c:v>
                </c:pt>
                <c:pt idx="4519">
                  <c:v>8773.7999999999993</c:v>
                </c:pt>
                <c:pt idx="4520">
                  <c:v>8499.2999999999993</c:v>
                </c:pt>
                <c:pt idx="4521">
                  <c:v>8167.6</c:v>
                </c:pt>
                <c:pt idx="4522">
                  <c:v>7789.1</c:v>
                </c:pt>
                <c:pt idx="4523">
                  <c:v>7398.6</c:v>
                </c:pt>
                <c:pt idx="4524">
                  <c:v>6999.8</c:v>
                </c:pt>
                <c:pt idx="4525">
                  <c:v>6597.9</c:v>
                </c:pt>
                <c:pt idx="4526">
                  <c:v>6178.3</c:v>
                </c:pt>
                <c:pt idx="4527">
                  <c:v>5732.9</c:v>
                </c:pt>
                <c:pt idx="4528">
                  <c:v>5292.1</c:v>
                </c:pt>
                <c:pt idx="4529">
                  <c:v>4874.2</c:v>
                </c:pt>
                <c:pt idx="4530">
                  <c:v>4510.1000000000004</c:v>
                </c:pt>
                <c:pt idx="4531">
                  <c:v>4179.8</c:v>
                </c:pt>
                <c:pt idx="4532">
                  <c:v>3880</c:v>
                </c:pt>
                <c:pt idx="4533">
                  <c:v>3606.6</c:v>
                </c:pt>
                <c:pt idx="4534">
                  <c:v>3346.8</c:v>
                </c:pt>
                <c:pt idx="4535">
                  <c:v>3108.8</c:v>
                </c:pt>
                <c:pt idx="4536">
                  <c:v>2883.9</c:v>
                </c:pt>
                <c:pt idx="4537">
                  <c:v>2665.8</c:v>
                </c:pt>
                <c:pt idx="4538">
                  <c:v>2466.1999999999998</c:v>
                </c:pt>
                <c:pt idx="4539">
                  <c:v>2273.6</c:v>
                </c:pt>
                <c:pt idx="4540">
                  <c:v>2098.1</c:v>
                </c:pt>
                <c:pt idx="4541">
                  <c:v>1951</c:v>
                </c:pt>
                <c:pt idx="4542">
                  <c:v>1829.7</c:v>
                </c:pt>
                <c:pt idx="4543">
                  <c:v>1733.8</c:v>
                </c:pt>
                <c:pt idx="4544">
                  <c:v>1648.4</c:v>
                </c:pt>
                <c:pt idx="4545">
                  <c:v>1574</c:v>
                </c:pt>
                <c:pt idx="4546">
                  <c:v>1511.3</c:v>
                </c:pt>
                <c:pt idx="4547">
                  <c:v>1449.3</c:v>
                </c:pt>
                <c:pt idx="4548">
                  <c:v>1404.9</c:v>
                </c:pt>
                <c:pt idx="4549">
                  <c:v>1363.7</c:v>
                </c:pt>
                <c:pt idx="4550">
                  <c:v>1323.2</c:v>
                </c:pt>
                <c:pt idx="4551">
                  <c:v>1272.3</c:v>
                </c:pt>
                <c:pt idx="4552">
                  <c:v>1208</c:v>
                </c:pt>
                <c:pt idx="4553">
                  <c:v>1150.2</c:v>
                </c:pt>
                <c:pt idx="4554">
                  <c:v>1088.9000000000001</c:v>
                </c:pt>
                <c:pt idx="4555">
                  <c:v>1033.2</c:v>
                </c:pt>
                <c:pt idx="4556">
                  <c:v>972.02</c:v>
                </c:pt>
                <c:pt idx="4557">
                  <c:v>915.98</c:v>
                </c:pt>
                <c:pt idx="4558">
                  <c:v>877.54</c:v>
                </c:pt>
                <c:pt idx="4559">
                  <c:v>840.75</c:v>
                </c:pt>
                <c:pt idx="4560">
                  <c:v>802.06</c:v>
                </c:pt>
                <c:pt idx="4561">
                  <c:v>756.06</c:v>
                </c:pt>
                <c:pt idx="4562">
                  <c:v>699.17</c:v>
                </c:pt>
                <c:pt idx="4563">
                  <c:v>649.35</c:v>
                </c:pt>
                <c:pt idx="4564">
                  <c:v>604.11</c:v>
                </c:pt>
                <c:pt idx="4565">
                  <c:v>565.54999999999995</c:v>
                </c:pt>
                <c:pt idx="4566">
                  <c:v>521.45000000000005</c:v>
                </c:pt>
                <c:pt idx="4567">
                  <c:v>469.87</c:v>
                </c:pt>
                <c:pt idx="4568">
                  <c:v>424.46</c:v>
                </c:pt>
                <c:pt idx="4569">
                  <c:v>373.43</c:v>
                </c:pt>
                <c:pt idx="4570">
                  <c:v>317.63</c:v>
                </c:pt>
                <c:pt idx="4571">
                  <c:v>260.48</c:v>
                </c:pt>
                <c:pt idx="4572">
                  <c:v>208.53</c:v>
                </c:pt>
                <c:pt idx="4573">
                  <c:v>166.74</c:v>
                </c:pt>
                <c:pt idx="4574">
                  <c:v>123.04</c:v>
                </c:pt>
                <c:pt idx="4575">
                  <c:v>86.888000000000005</c:v>
                </c:pt>
                <c:pt idx="4576">
                  <c:v>49.039000000000001</c:v>
                </c:pt>
                <c:pt idx="4577">
                  <c:v>7.6075999999999997</c:v>
                </c:pt>
                <c:pt idx="4578">
                  <c:v>-35.317999999999998</c:v>
                </c:pt>
                <c:pt idx="4579">
                  <c:v>-81.709000000000003</c:v>
                </c:pt>
                <c:pt idx="4580">
                  <c:v>-119.25</c:v>
                </c:pt>
                <c:pt idx="4581">
                  <c:v>-153.11000000000001</c:v>
                </c:pt>
                <c:pt idx="4582">
                  <c:v>-186.42</c:v>
                </c:pt>
                <c:pt idx="4583">
                  <c:v>-217.01</c:v>
                </c:pt>
                <c:pt idx="4584">
                  <c:v>-246.95</c:v>
                </c:pt>
                <c:pt idx="4585">
                  <c:v>-277.12</c:v>
                </c:pt>
                <c:pt idx="4586">
                  <c:v>-315.31</c:v>
                </c:pt>
                <c:pt idx="4587">
                  <c:v>-351.65</c:v>
                </c:pt>
                <c:pt idx="4588">
                  <c:v>-384.87</c:v>
                </c:pt>
                <c:pt idx="4589">
                  <c:v>-432.22</c:v>
                </c:pt>
                <c:pt idx="4590">
                  <c:v>-482.83</c:v>
                </c:pt>
                <c:pt idx="4591">
                  <c:v>-541.59</c:v>
                </c:pt>
                <c:pt idx="4592">
                  <c:v>-607.53</c:v>
                </c:pt>
                <c:pt idx="4593">
                  <c:v>-675.74</c:v>
                </c:pt>
                <c:pt idx="4594">
                  <c:v>-755.54</c:v>
                </c:pt>
                <c:pt idx="4595">
                  <c:v>-835.87</c:v>
                </c:pt>
                <c:pt idx="4596">
                  <c:v>-931.81</c:v>
                </c:pt>
                <c:pt idx="4597">
                  <c:v>-1038.3</c:v>
                </c:pt>
                <c:pt idx="4598">
                  <c:v>-1143.5999999999999</c:v>
                </c:pt>
                <c:pt idx="4599">
                  <c:v>-1248.3</c:v>
                </c:pt>
                <c:pt idx="4600">
                  <c:v>-1335.2</c:v>
                </c:pt>
                <c:pt idx="4601">
                  <c:v>-1406.3</c:v>
                </c:pt>
                <c:pt idx="4602">
                  <c:v>-1462.6</c:v>
                </c:pt>
                <c:pt idx="4603">
                  <c:v>-1504.5</c:v>
                </c:pt>
                <c:pt idx="4604">
                  <c:v>-1558</c:v>
                </c:pt>
                <c:pt idx="4605">
                  <c:v>-1619.3</c:v>
                </c:pt>
                <c:pt idx="4606">
                  <c:v>-1691.5</c:v>
                </c:pt>
                <c:pt idx="4607">
                  <c:v>-1781.6</c:v>
                </c:pt>
                <c:pt idx="4608">
                  <c:v>-1883.4</c:v>
                </c:pt>
                <c:pt idx="4609">
                  <c:v>-2002</c:v>
                </c:pt>
                <c:pt idx="4610">
                  <c:v>-2140.6999999999998</c:v>
                </c:pt>
                <c:pt idx="4611">
                  <c:v>-2285.8000000000002</c:v>
                </c:pt>
                <c:pt idx="4612">
                  <c:v>-2435.8000000000002</c:v>
                </c:pt>
                <c:pt idx="4613">
                  <c:v>-2574.6</c:v>
                </c:pt>
                <c:pt idx="4614">
                  <c:v>-2701.4</c:v>
                </c:pt>
                <c:pt idx="4615">
                  <c:v>-2820.4</c:v>
                </c:pt>
                <c:pt idx="4616">
                  <c:v>-2932.9</c:v>
                </c:pt>
                <c:pt idx="4617">
                  <c:v>-3043.7</c:v>
                </c:pt>
                <c:pt idx="4618">
                  <c:v>-3144.2</c:v>
                </c:pt>
                <c:pt idx="4619">
                  <c:v>-3248.8</c:v>
                </c:pt>
                <c:pt idx="4620">
                  <c:v>-3350.6</c:v>
                </c:pt>
                <c:pt idx="4621">
                  <c:v>-3466.9</c:v>
                </c:pt>
                <c:pt idx="4622">
                  <c:v>-3594.4</c:v>
                </c:pt>
                <c:pt idx="4623">
                  <c:v>-3728.4</c:v>
                </c:pt>
                <c:pt idx="4624">
                  <c:v>-3868.4</c:v>
                </c:pt>
                <c:pt idx="4625">
                  <c:v>-4011.8</c:v>
                </c:pt>
                <c:pt idx="4626">
                  <c:v>-4156.1000000000004</c:v>
                </c:pt>
                <c:pt idx="4627">
                  <c:v>-4302.6000000000004</c:v>
                </c:pt>
                <c:pt idx="4628">
                  <c:v>-4429.3999999999996</c:v>
                </c:pt>
                <c:pt idx="4629">
                  <c:v>-4555.7</c:v>
                </c:pt>
                <c:pt idx="4630">
                  <c:v>-4664.3</c:v>
                </c:pt>
                <c:pt idx="4631">
                  <c:v>-4755.3999999999996</c:v>
                </c:pt>
                <c:pt idx="4632">
                  <c:v>-4835.1000000000004</c:v>
                </c:pt>
                <c:pt idx="4633">
                  <c:v>-4905.8</c:v>
                </c:pt>
                <c:pt idx="4634">
                  <c:v>-4981.3999999999996</c:v>
                </c:pt>
                <c:pt idx="4635">
                  <c:v>-5063.7</c:v>
                </c:pt>
                <c:pt idx="4636">
                  <c:v>-5163.8</c:v>
                </c:pt>
                <c:pt idx="4637">
                  <c:v>-5272.5</c:v>
                </c:pt>
                <c:pt idx="4638">
                  <c:v>-5386.5</c:v>
                </c:pt>
                <c:pt idx="4639">
                  <c:v>-5504.5</c:v>
                </c:pt>
                <c:pt idx="4640">
                  <c:v>-5629</c:v>
                </c:pt>
                <c:pt idx="4641">
                  <c:v>-5752.2</c:v>
                </c:pt>
                <c:pt idx="4642">
                  <c:v>-5864.4</c:v>
                </c:pt>
                <c:pt idx="4643">
                  <c:v>-5961.1</c:v>
                </c:pt>
                <c:pt idx="4644">
                  <c:v>-6062.1</c:v>
                </c:pt>
                <c:pt idx="4645">
                  <c:v>-6172.2</c:v>
                </c:pt>
                <c:pt idx="4646">
                  <c:v>-6300.7</c:v>
                </c:pt>
                <c:pt idx="4647">
                  <c:v>-6419.5</c:v>
                </c:pt>
                <c:pt idx="4648">
                  <c:v>-6512.9</c:v>
                </c:pt>
                <c:pt idx="4649">
                  <c:v>-6585.5</c:v>
                </c:pt>
                <c:pt idx="4650">
                  <c:v>-6636.4</c:v>
                </c:pt>
                <c:pt idx="4651">
                  <c:v>-6678.7</c:v>
                </c:pt>
                <c:pt idx="4652">
                  <c:v>-6724.7</c:v>
                </c:pt>
                <c:pt idx="4653">
                  <c:v>-6780.6</c:v>
                </c:pt>
                <c:pt idx="4654">
                  <c:v>-6862.8</c:v>
                </c:pt>
                <c:pt idx="4655">
                  <c:v>-6970.7</c:v>
                </c:pt>
                <c:pt idx="4656">
                  <c:v>-7108</c:v>
                </c:pt>
                <c:pt idx="4657">
                  <c:v>-7257.5</c:v>
                </c:pt>
                <c:pt idx="4658">
                  <c:v>-7390.4</c:v>
                </c:pt>
                <c:pt idx="4659">
                  <c:v>-7495.7</c:v>
                </c:pt>
                <c:pt idx="4660">
                  <c:v>-7565.1</c:v>
                </c:pt>
                <c:pt idx="4661">
                  <c:v>-7630.5</c:v>
                </c:pt>
                <c:pt idx="4662">
                  <c:v>-7687.4</c:v>
                </c:pt>
                <c:pt idx="4663">
                  <c:v>-7745.7</c:v>
                </c:pt>
                <c:pt idx="4664">
                  <c:v>-7820.1</c:v>
                </c:pt>
                <c:pt idx="4665">
                  <c:v>-7908.4</c:v>
                </c:pt>
                <c:pt idx="4666">
                  <c:v>-8022</c:v>
                </c:pt>
                <c:pt idx="4667">
                  <c:v>-8143.6</c:v>
                </c:pt>
                <c:pt idx="4668">
                  <c:v>-8238.2000000000007</c:v>
                </c:pt>
                <c:pt idx="4669">
                  <c:v>-8292.5</c:v>
                </c:pt>
                <c:pt idx="4670">
                  <c:v>-8308.5</c:v>
                </c:pt>
                <c:pt idx="4671">
                  <c:v>-8338.6</c:v>
                </c:pt>
                <c:pt idx="4672">
                  <c:v>-8392.2999999999993</c:v>
                </c:pt>
                <c:pt idx="4673">
                  <c:v>-8457.2999999999993</c:v>
                </c:pt>
                <c:pt idx="4674">
                  <c:v>-8539.7000000000007</c:v>
                </c:pt>
                <c:pt idx="4675">
                  <c:v>-8619.2000000000007</c:v>
                </c:pt>
                <c:pt idx="4676">
                  <c:v>-8703.4</c:v>
                </c:pt>
                <c:pt idx="4677">
                  <c:v>-8787</c:v>
                </c:pt>
                <c:pt idx="4678">
                  <c:v>-8853.6</c:v>
                </c:pt>
                <c:pt idx="4679">
                  <c:v>-8904.9</c:v>
                </c:pt>
                <c:pt idx="4680">
                  <c:v>-8955.2000000000007</c:v>
                </c:pt>
                <c:pt idx="4681">
                  <c:v>-9035</c:v>
                </c:pt>
                <c:pt idx="4682">
                  <c:v>-9147.7000000000007</c:v>
                </c:pt>
                <c:pt idx="4683">
                  <c:v>-9258.5</c:v>
                </c:pt>
                <c:pt idx="4684">
                  <c:v>-9336.9</c:v>
                </c:pt>
                <c:pt idx="4685">
                  <c:v>-9355.9</c:v>
                </c:pt>
                <c:pt idx="4686">
                  <c:v>-9346.2000000000007</c:v>
                </c:pt>
                <c:pt idx="4687">
                  <c:v>-9349.1</c:v>
                </c:pt>
                <c:pt idx="4688">
                  <c:v>-9406.1</c:v>
                </c:pt>
                <c:pt idx="4689">
                  <c:v>-9535.2999999999993</c:v>
                </c:pt>
                <c:pt idx="4690">
                  <c:v>-9690.4</c:v>
                </c:pt>
                <c:pt idx="4691">
                  <c:v>-9802.2000000000007</c:v>
                </c:pt>
                <c:pt idx="4692">
                  <c:v>-9842.4</c:v>
                </c:pt>
                <c:pt idx="4693">
                  <c:v>-9840.1</c:v>
                </c:pt>
                <c:pt idx="4694">
                  <c:v>-9836.6</c:v>
                </c:pt>
                <c:pt idx="4695">
                  <c:v>-9848.1</c:v>
                </c:pt>
                <c:pt idx="4696">
                  <c:v>-9909.4</c:v>
                </c:pt>
                <c:pt idx="4697">
                  <c:v>-9983.6</c:v>
                </c:pt>
                <c:pt idx="4698">
                  <c:v>-10020</c:v>
                </c:pt>
                <c:pt idx="4699">
                  <c:v>-10045</c:v>
                </c:pt>
                <c:pt idx="4700">
                  <c:v>-10056</c:v>
                </c:pt>
                <c:pt idx="4701">
                  <c:v>-10066</c:v>
                </c:pt>
                <c:pt idx="4702">
                  <c:v>-10081</c:v>
                </c:pt>
                <c:pt idx="4703">
                  <c:v>-10073</c:v>
                </c:pt>
                <c:pt idx="4704">
                  <c:v>-10067</c:v>
                </c:pt>
                <c:pt idx="4705">
                  <c:v>-10051</c:v>
                </c:pt>
                <c:pt idx="4706">
                  <c:v>-10012</c:v>
                </c:pt>
                <c:pt idx="4707">
                  <c:v>-9992.4</c:v>
                </c:pt>
                <c:pt idx="4708">
                  <c:v>-10024</c:v>
                </c:pt>
                <c:pt idx="4709">
                  <c:v>-10089</c:v>
                </c:pt>
                <c:pt idx="4710">
                  <c:v>-10129</c:v>
                </c:pt>
                <c:pt idx="4711">
                  <c:v>-10118</c:v>
                </c:pt>
                <c:pt idx="4712">
                  <c:v>-10028</c:v>
                </c:pt>
                <c:pt idx="4713">
                  <c:v>-9859.5</c:v>
                </c:pt>
                <c:pt idx="4714">
                  <c:v>-9647.2999999999993</c:v>
                </c:pt>
                <c:pt idx="4715">
                  <c:v>-9402.1</c:v>
                </c:pt>
                <c:pt idx="4716">
                  <c:v>-9136.5</c:v>
                </c:pt>
                <c:pt idx="4717">
                  <c:v>-8866.1</c:v>
                </c:pt>
                <c:pt idx="4718">
                  <c:v>-8555.7000000000007</c:v>
                </c:pt>
                <c:pt idx="4719">
                  <c:v>-8176.3</c:v>
                </c:pt>
                <c:pt idx="4720">
                  <c:v>-7717.2</c:v>
                </c:pt>
                <c:pt idx="4721">
                  <c:v>-7210.9</c:v>
                </c:pt>
                <c:pt idx="4722">
                  <c:v>-6678.9</c:v>
                </c:pt>
                <c:pt idx="4723">
                  <c:v>-6108.6</c:v>
                </c:pt>
                <c:pt idx="4724">
                  <c:v>-5568.1</c:v>
                </c:pt>
                <c:pt idx="4725">
                  <c:v>-5089.7</c:v>
                </c:pt>
                <c:pt idx="4726">
                  <c:v>-4686.8999999999996</c:v>
                </c:pt>
                <c:pt idx="4727">
                  <c:v>-4338.3</c:v>
                </c:pt>
                <c:pt idx="4728">
                  <c:v>-4017.7</c:v>
                </c:pt>
                <c:pt idx="4729">
                  <c:v>-3714</c:v>
                </c:pt>
                <c:pt idx="4730">
                  <c:v>-3395.2</c:v>
                </c:pt>
                <c:pt idx="4731">
                  <c:v>-3057.6</c:v>
                </c:pt>
                <c:pt idx="4732">
                  <c:v>-2695.7</c:v>
                </c:pt>
                <c:pt idx="4733">
                  <c:v>-2325.6</c:v>
                </c:pt>
                <c:pt idx="4734">
                  <c:v>-1999.1</c:v>
                </c:pt>
                <c:pt idx="4735">
                  <c:v>-1724.2</c:v>
                </c:pt>
                <c:pt idx="4736">
                  <c:v>-1517.3</c:v>
                </c:pt>
                <c:pt idx="4737">
                  <c:v>-1368.3</c:v>
                </c:pt>
                <c:pt idx="4738">
                  <c:v>-1253.7</c:v>
                </c:pt>
                <c:pt idx="4739">
                  <c:v>-1157.0999999999999</c:v>
                </c:pt>
                <c:pt idx="4740">
                  <c:v>-1061.4000000000001</c:v>
                </c:pt>
                <c:pt idx="4741">
                  <c:v>-962.07</c:v>
                </c:pt>
                <c:pt idx="4742">
                  <c:v>-859.69</c:v>
                </c:pt>
                <c:pt idx="4743">
                  <c:v>-749.64</c:v>
                </c:pt>
                <c:pt idx="4744">
                  <c:v>-646.44000000000005</c:v>
                </c:pt>
                <c:pt idx="4745">
                  <c:v>-536.77</c:v>
                </c:pt>
                <c:pt idx="4746">
                  <c:v>-442.08</c:v>
                </c:pt>
                <c:pt idx="4747">
                  <c:v>-364</c:v>
                </c:pt>
                <c:pt idx="4748">
                  <c:v>-292.12</c:v>
                </c:pt>
                <c:pt idx="4749">
                  <c:v>-232.47</c:v>
                </c:pt>
                <c:pt idx="4750">
                  <c:v>-175.08</c:v>
                </c:pt>
                <c:pt idx="4751">
                  <c:v>-122.21</c:v>
                </c:pt>
                <c:pt idx="4752">
                  <c:v>-70.085999999999999</c:v>
                </c:pt>
                <c:pt idx="4753">
                  <c:v>-12.445</c:v>
                </c:pt>
                <c:pt idx="4754">
                  <c:v>34.174999999999997</c:v>
                </c:pt>
                <c:pt idx="4755">
                  <c:v>72.474000000000004</c:v>
                </c:pt>
                <c:pt idx="4756">
                  <c:v>105.29</c:v>
                </c:pt>
                <c:pt idx="4757">
                  <c:v>140.27000000000001</c:v>
                </c:pt>
                <c:pt idx="4758">
                  <c:v>181.73</c:v>
                </c:pt>
                <c:pt idx="4759">
                  <c:v>222.92</c:v>
                </c:pt>
                <c:pt idx="4760">
                  <c:v>273.61</c:v>
                </c:pt>
                <c:pt idx="4761">
                  <c:v>319.88</c:v>
                </c:pt>
                <c:pt idx="4762">
                  <c:v>362.13</c:v>
                </c:pt>
                <c:pt idx="4763">
                  <c:v>411.32</c:v>
                </c:pt>
                <c:pt idx="4764">
                  <c:v>463.55</c:v>
                </c:pt>
                <c:pt idx="4765">
                  <c:v>518.48</c:v>
                </c:pt>
                <c:pt idx="4766">
                  <c:v>577.30999999999995</c:v>
                </c:pt>
                <c:pt idx="4767">
                  <c:v>633.45000000000005</c:v>
                </c:pt>
                <c:pt idx="4768">
                  <c:v>695.03</c:v>
                </c:pt>
                <c:pt idx="4769">
                  <c:v>752.41</c:v>
                </c:pt>
                <c:pt idx="4770">
                  <c:v>808.14</c:v>
                </c:pt>
                <c:pt idx="4771">
                  <c:v>862.2</c:v>
                </c:pt>
                <c:pt idx="4772">
                  <c:v>912.68</c:v>
                </c:pt>
                <c:pt idx="4773">
                  <c:v>958.66</c:v>
                </c:pt>
                <c:pt idx="4774">
                  <c:v>991.05</c:v>
                </c:pt>
                <c:pt idx="4775">
                  <c:v>1024.5999999999999</c:v>
                </c:pt>
                <c:pt idx="4776">
                  <c:v>1053.0999999999999</c:v>
                </c:pt>
                <c:pt idx="4777">
                  <c:v>1080.3</c:v>
                </c:pt>
                <c:pt idx="4778">
                  <c:v>1116.2</c:v>
                </c:pt>
                <c:pt idx="4779">
                  <c:v>1154.3</c:v>
                </c:pt>
                <c:pt idx="4780">
                  <c:v>1199.5999999999999</c:v>
                </c:pt>
                <c:pt idx="4781">
                  <c:v>1240.0999999999999</c:v>
                </c:pt>
                <c:pt idx="4782">
                  <c:v>1278.8</c:v>
                </c:pt>
                <c:pt idx="4783">
                  <c:v>1321.8</c:v>
                </c:pt>
                <c:pt idx="4784">
                  <c:v>1366.4</c:v>
                </c:pt>
                <c:pt idx="4785">
                  <c:v>1417</c:v>
                </c:pt>
                <c:pt idx="4786">
                  <c:v>1469.4</c:v>
                </c:pt>
                <c:pt idx="4787">
                  <c:v>1511.7</c:v>
                </c:pt>
                <c:pt idx="4788">
                  <c:v>1554.9</c:v>
                </c:pt>
                <c:pt idx="4789">
                  <c:v>1592.6</c:v>
                </c:pt>
                <c:pt idx="4790">
                  <c:v>1635.1</c:v>
                </c:pt>
                <c:pt idx="4791">
                  <c:v>1676.1</c:v>
                </c:pt>
                <c:pt idx="4792">
                  <c:v>1714.8</c:v>
                </c:pt>
                <c:pt idx="4793">
                  <c:v>1760.3</c:v>
                </c:pt>
                <c:pt idx="4794">
                  <c:v>1796.1</c:v>
                </c:pt>
                <c:pt idx="4795">
                  <c:v>1830.9</c:v>
                </c:pt>
                <c:pt idx="4796">
                  <c:v>1857.7</c:v>
                </c:pt>
                <c:pt idx="4797">
                  <c:v>1886.6</c:v>
                </c:pt>
                <c:pt idx="4798">
                  <c:v>1919.3</c:v>
                </c:pt>
                <c:pt idx="4799">
                  <c:v>1948</c:v>
                </c:pt>
                <c:pt idx="4800">
                  <c:v>1978.3</c:v>
                </c:pt>
                <c:pt idx="4801">
                  <c:v>2008.2</c:v>
                </c:pt>
                <c:pt idx="4802">
                  <c:v>2041.5</c:v>
                </c:pt>
                <c:pt idx="4803">
                  <c:v>2085.6999999999998</c:v>
                </c:pt>
                <c:pt idx="4804">
                  <c:v>2131.9</c:v>
                </c:pt>
                <c:pt idx="4805">
                  <c:v>2178.1999999999998</c:v>
                </c:pt>
                <c:pt idx="4806">
                  <c:v>2212.6</c:v>
                </c:pt>
                <c:pt idx="4807">
                  <c:v>2236.5</c:v>
                </c:pt>
                <c:pt idx="4808">
                  <c:v>2254.1</c:v>
                </c:pt>
                <c:pt idx="4809">
                  <c:v>2260.4</c:v>
                </c:pt>
                <c:pt idx="4810">
                  <c:v>2262.1</c:v>
                </c:pt>
                <c:pt idx="4811">
                  <c:v>2266.4</c:v>
                </c:pt>
                <c:pt idx="4812">
                  <c:v>2277.3000000000002</c:v>
                </c:pt>
                <c:pt idx="4813">
                  <c:v>2301.5</c:v>
                </c:pt>
                <c:pt idx="4814">
                  <c:v>2327.6999999999998</c:v>
                </c:pt>
                <c:pt idx="4815">
                  <c:v>2368.8000000000002</c:v>
                </c:pt>
                <c:pt idx="4816">
                  <c:v>2418.1</c:v>
                </c:pt>
                <c:pt idx="4817">
                  <c:v>2467</c:v>
                </c:pt>
                <c:pt idx="4818">
                  <c:v>2523.1</c:v>
                </c:pt>
                <c:pt idx="4819">
                  <c:v>2564.1999999999998</c:v>
                </c:pt>
                <c:pt idx="4820">
                  <c:v>2591.6999999999998</c:v>
                </c:pt>
                <c:pt idx="4821">
                  <c:v>2603.9</c:v>
                </c:pt>
                <c:pt idx="4822">
                  <c:v>2616.1</c:v>
                </c:pt>
                <c:pt idx="4823">
                  <c:v>2633.9</c:v>
                </c:pt>
                <c:pt idx="4824">
                  <c:v>2657.2</c:v>
                </c:pt>
                <c:pt idx="4825">
                  <c:v>2691.5</c:v>
                </c:pt>
                <c:pt idx="4826">
                  <c:v>2744</c:v>
                </c:pt>
                <c:pt idx="4827">
                  <c:v>2798.4</c:v>
                </c:pt>
                <c:pt idx="4828">
                  <c:v>2865.6</c:v>
                </c:pt>
                <c:pt idx="4829">
                  <c:v>2938.7</c:v>
                </c:pt>
                <c:pt idx="4830">
                  <c:v>3005.1</c:v>
                </c:pt>
                <c:pt idx="4831">
                  <c:v>3065.9</c:v>
                </c:pt>
                <c:pt idx="4832">
                  <c:v>3119.4</c:v>
                </c:pt>
                <c:pt idx="4833">
                  <c:v>3176.2</c:v>
                </c:pt>
                <c:pt idx="4834">
                  <c:v>3225.1</c:v>
                </c:pt>
                <c:pt idx="4835">
                  <c:v>3285.6</c:v>
                </c:pt>
                <c:pt idx="4836">
                  <c:v>3352.2</c:v>
                </c:pt>
                <c:pt idx="4837">
                  <c:v>3422.1</c:v>
                </c:pt>
                <c:pt idx="4838">
                  <c:v>3495.7</c:v>
                </c:pt>
                <c:pt idx="4839">
                  <c:v>3564.4</c:v>
                </c:pt>
                <c:pt idx="4840">
                  <c:v>3629.4</c:v>
                </c:pt>
                <c:pt idx="4841">
                  <c:v>3683.4</c:v>
                </c:pt>
                <c:pt idx="4842">
                  <c:v>3737</c:v>
                </c:pt>
                <c:pt idx="4843">
                  <c:v>3800.5</c:v>
                </c:pt>
                <c:pt idx="4844">
                  <c:v>3861.3</c:v>
                </c:pt>
                <c:pt idx="4845">
                  <c:v>3932.8</c:v>
                </c:pt>
                <c:pt idx="4846">
                  <c:v>4018.2</c:v>
                </c:pt>
                <c:pt idx="4847">
                  <c:v>4118.8</c:v>
                </c:pt>
                <c:pt idx="4848">
                  <c:v>4231.2</c:v>
                </c:pt>
                <c:pt idx="4849">
                  <c:v>4341</c:v>
                </c:pt>
                <c:pt idx="4850">
                  <c:v>4452.3</c:v>
                </c:pt>
                <c:pt idx="4851">
                  <c:v>4555</c:v>
                </c:pt>
                <c:pt idx="4852">
                  <c:v>4639.2</c:v>
                </c:pt>
                <c:pt idx="4853">
                  <c:v>4712.1000000000004</c:v>
                </c:pt>
                <c:pt idx="4854">
                  <c:v>4759</c:v>
                </c:pt>
                <c:pt idx="4855">
                  <c:v>4793.6000000000004</c:v>
                </c:pt>
                <c:pt idx="4856">
                  <c:v>4844.7</c:v>
                </c:pt>
                <c:pt idx="4857">
                  <c:v>4920.3</c:v>
                </c:pt>
                <c:pt idx="4858">
                  <c:v>5012.3</c:v>
                </c:pt>
                <c:pt idx="4859">
                  <c:v>5115.1000000000004</c:v>
                </c:pt>
                <c:pt idx="4860">
                  <c:v>5239.5</c:v>
                </c:pt>
                <c:pt idx="4861">
                  <c:v>5372</c:v>
                </c:pt>
                <c:pt idx="4862">
                  <c:v>5496.4</c:v>
                </c:pt>
                <c:pt idx="4863">
                  <c:v>5605.3</c:v>
                </c:pt>
                <c:pt idx="4864">
                  <c:v>5688</c:v>
                </c:pt>
                <c:pt idx="4865">
                  <c:v>5756.9</c:v>
                </c:pt>
                <c:pt idx="4866">
                  <c:v>5830.9</c:v>
                </c:pt>
                <c:pt idx="4867">
                  <c:v>5907.9</c:v>
                </c:pt>
                <c:pt idx="4868">
                  <c:v>5992.4</c:v>
                </c:pt>
                <c:pt idx="4869">
                  <c:v>6076.7</c:v>
                </c:pt>
                <c:pt idx="4870">
                  <c:v>6163.4</c:v>
                </c:pt>
                <c:pt idx="4871">
                  <c:v>6249.4</c:v>
                </c:pt>
                <c:pt idx="4872">
                  <c:v>6346.8</c:v>
                </c:pt>
                <c:pt idx="4873">
                  <c:v>6447.1</c:v>
                </c:pt>
                <c:pt idx="4874">
                  <c:v>6537.2</c:v>
                </c:pt>
                <c:pt idx="4875">
                  <c:v>6618.8</c:v>
                </c:pt>
                <c:pt idx="4876">
                  <c:v>6697.1</c:v>
                </c:pt>
                <c:pt idx="4877">
                  <c:v>6774.3</c:v>
                </c:pt>
                <c:pt idx="4878">
                  <c:v>6860.1</c:v>
                </c:pt>
                <c:pt idx="4879">
                  <c:v>6947.1</c:v>
                </c:pt>
                <c:pt idx="4880">
                  <c:v>7037.8</c:v>
                </c:pt>
                <c:pt idx="4881">
                  <c:v>7121.7</c:v>
                </c:pt>
                <c:pt idx="4882">
                  <c:v>7194.9</c:v>
                </c:pt>
                <c:pt idx="4883">
                  <c:v>7270.5</c:v>
                </c:pt>
                <c:pt idx="4884">
                  <c:v>7332.9</c:v>
                </c:pt>
                <c:pt idx="4885">
                  <c:v>7404.8</c:v>
                </c:pt>
                <c:pt idx="4886">
                  <c:v>7480.8</c:v>
                </c:pt>
                <c:pt idx="4887">
                  <c:v>7553.6</c:v>
                </c:pt>
                <c:pt idx="4888">
                  <c:v>7647.9</c:v>
                </c:pt>
                <c:pt idx="4889">
                  <c:v>7733.3</c:v>
                </c:pt>
                <c:pt idx="4890">
                  <c:v>7809.6</c:v>
                </c:pt>
                <c:pt idx="4891">
                  <c:v>7868.6</c:v>
                </c:pt>
                <c:pt idx="4892">
                  <c:v>7906.5</c:v>
                </c:pt>
                <c:pt idx="4893">
                  <c:v>7943.2</c:v>
                </c:pt>
                <c:pt idx="4894">
                  <c:v>7996.1</c:v>
                </c:pt>
                <c:pt idx="4895">
                  <c:v>8061.8</c:v>
                </c:pt>
                <c:pt idx="4896">
                  <c:v>8138.2</c:v>
                </c:pt>
                <c:pt idx="4897">
                  <c:v>8217.6</c:v>
                </c:pt>
                <c:pt idx="4898">
                  <c:v>8293.7999999999993</c:v>
                </c:pt>
                <c:pt idx="4899">
                  <c:v>8360.1</c:v>
                </c:pt>
                <c:pt idx="4900">
                  <c:v>8428.7000000000007</c:v>
                </c:pt>
                <c:pt idx="4901">
                  <c:v>8473.2000000000007</c:v>
                </c:pt>
                <c:pt idx="4902">
                  <c:v>8482.2000000000007</c:v>
                </c:pt>
                <c:pt idx="4903">
                  <c:v>8491.7000000000007</c:v>
                </c:pt>
                <c:pt idx="4904">
                  <c:v>8512</c:v>
                </c:pt>
                <c:pt idx="4905">
                  <c:v>8559.2999999999993</c:v>
                </c:pt>
                <c:pt idx="4906">
                  <c:v>8612.9</c:v>
                </c:pt>
                <c:pt idx="4907">
                  <c:v>8657.5</c:v>
                </c:pt>
                <c:pt idx="4908">
                  <c:v>8696.2999999999993</c:v>
                </c:pt>
                <c:pt idx="4909">
                  <c:v>8714.2000000000007</c:v>
                </c:pt>
                <c:pt idx="4910">
                  <c:v>8736.2000000000007</c:v>
                </c:pt>
                <c:pt idx="4911">
                  <c:v>8769.4</c:v>
                </c:pt>
                <c:pt idx="4912">
                  <c:v>8805.1</c:v>
                </c:pt>
                <c:pt idx="4913">
                  <c:v>8859.7000000000007</c:v>
                </c:pt>
                <c:pt idx="4914">
                  <c:v>8908.7999999999993</c:v>
                </c:pt>
                <c:pt idx="4915">
                  <c:v>8945.5</c:v>
                </c:pt>
                <c:pt idx="4916">
                  <c:v>8977.7000000000007</c:v>
                </c:pt>
                <c:pt idx="4917">
                  <c:v>9012</c:v>
                </c:pt>
                <c:pt idx="4918">
                  <c:v>9020.1</c:v>
                </c:pt>
                <c:pt idx="4919">
                  <c:v>9010.9</c:v>
                </c:pt>
                <c:pt idx="4920">
                  <c:v>9000.6</c:v>
                </c:pt>
                <c:pt idx="4921">
                  <c:v>8989.1</c:v>
                </c:pt>
                <c:pt idx="4922">
                  <c:v>8995.2000000000007</c:v>
                </c:pt>
                <c:pt idx="4923">
                  <c:v>9018.6</c:v>
                </c:pt>
                <c:pt idx="4924">
                  <c:v>9031.9</c:v>
                </c:pt>
                <c:pt idx="4925">
                  <c:v>9014.7999999999993</c:v>
                </c:pt>
                <c:pt idx="4926">
                  <c:v>8966.4</c:v>
                </c:pt>
                <c:pt idx="4927">
                  <c:v>8908.2999999999993</c:v>
                </c:pt>
                <c:pt idx="4928">
                  <c:v>8861.7000000000007</c:v>
                </c:pt>
                <c:pt idx="4929">
                  <c:v>8830.7999999999993</c:v>
                </c:pt>
                <c:pt idx="4930">
                  <c:v>8809.7999999999993</c:v>
                </c:pt>
                <c:pt idx="4931">
                  <c:v>8774.5</c:v>
                </c:pt>
                <c:pt idx="4932">
                  <c:v>8716.6</c:v>
                </c:pt>
                <c:pt idx="4933">
                  <c:v>8631</c:v>
                </c:pt>
                <c:pt idx="4934">
                  <c:v>8500.7999999999993</c:v>
                </c:pt>
                <c:pt idx="4935">
                  <c:v>8343.7000000000007</c:v>
                </c:pt>
                <c:pt idx="4936">
                  <c:v>8161.4</c:v>
                </c:pt>
                <c:pt idx="4937">
                  <c:v>7948.2</c:v>
                </c:pt>
                <c:pt idx="4938">
                  <c:v>7712.8</c:v>
                </c:pt>
                <c:pt idx="4939">
                  <c:v>7446.5</c:v>
                </c:pt>
                <c:pt idx="4940">
                  <c:v>7152.1</c:v>
                </c:pt>
                <c:pt idx="4941">
                  <c:v>6833</c:v>
                </c:pt>
                <c:pt idx="4942">
                  <c:v>6485.3</c:v>
                </c:pt>
                <c:pt idx="4943">
                  <c:v>6137.9</c:v>
                </c:pt>
                <c:pt idx="4944">
                  <c:v>5791.2</c:v>
                </c:pt>
                <c:pt idx="4945">
                  <c:v>5450.9</c:v>
                </c:pt>
                <c:pt idx="4946">
                  <c:v>5116.1000000000004</c:v>
                </c:pt>
                <c:pt idx="4947">
                  <c:v>4799.2</c:v>
                </c:pt>
                <c:pt idx="4948">
                  <c:v>4521.1000000000004</c:v>
                </c:pt>
                <c:pt idx="4949">
                  <c:v>4268.2</c:v>
                </c:pt>
                <c:pt idx="4950">
                  <c:v>4045.3</c:v>
                </c:pt>
                <c:pt idx="4951">
                  <c:v>3846.4</c:v>
                </c:pt>
                <c:pt idx="4952">
                  <c:v>3663.2</c:v>
                </c:pt>
                <c:pt idx="4953">
                  <c:v>3488.2</c:v>
                </c:pt>
                <c:pt idx="4954">
                  <c:v>3303.2</c:v>
                </c:pt>
                <c:pt idx="4955">
                  <c:v>3113.8</c:v>
                </c:pt>
                <c:pt idx="4956">
                  <c:v>2928.7</c:v>
                </c:pt>
                <c:pt idx="4957">
                  <c:v>2767.8</c:v>
                </c:pt>
                <c:pt idx="4958">
                  <c:v>2627.9</c:v>
                </c:pt>
                <c:pt idx="4959">
                  <c:v>2497.4</c:v>
                </c:pt>
                <c:pt idx="4960">
                  <c:v>2363.8000000000002</c:v>
                </c:pt>
                <c:pt idx="4961">
                  <c:v>2241.8000000000002</c:v>
                </c:pt>
                <c:pt idx="4962">
                  <c:v>2122.5</c:v>
                </c:pt>
                <c:pt idx="4963">
                  <c:v>2017.9</c:v>
                </c:pt>
                <c:pt idx="4964">
                  <c:v>1929.9</c:v>
                </c:pt>
                <c:pt idx="4965">
                  <c:v>1860.5</c:v>
                </c:pt>
                <c:pt idx="4966">
                  <c:v>1789</c:v>
                </c:pt>
                <c:pt idx="4967">
                  <c:v>1720.4</c:v>
                </c:pt>
                <c:pt idx="4968">
                  <c:v>1659.4</c:v>
                </c:pt>
                <c:pt idx="4969">
                  <c:v>1599.9</c:v>
                </c:pt>
                <c:pt idx="4970">
                  <c:v>1534.3</c:v>
                </c:pt>
                <c:pt idx="4971">
                  <c:v>1473.3</c:v>
                </c:pt>
                <c:pt idx="4972">
                  <c:v>1409.4</c:v>
                </c:pt>
                <c:pt idx="4973">
                  <c:v>1352.1</c:v>
                </c:pt>
                <c:pt idx="4974">
                  <c:v>1288.7</c:v>
                </c:pt>
                <c:pt idx="4975">
                  <c:v>1224.5</c:v>
                </c:pt>
                <c:pt idx="4976">
                  <c:v>1160.7</c:v>
                </c:pt>
                <c:pt idx="4977">
                  <c:v>1095.0999999999999</c:v>
                </c:pt>
                <c:pt idx="4978">
                  <c:v>1035.0999999999999</c:v>
                </c:pt>
                <c:pt idx="4979">
                  <c:v>973.4</c:v>
                </c:pt>
                <c:pt idx="4980">
                  <c:v>917.99</c:v>
                </c:pt>
                <c:pt idx="4981">
                  <c:v>859.23</c:v>
                </c:pt>
                <c:pt idx="4982">
                  <c:v>798.88</c:v>
                </c:pt>
                <c:pt idx="4983">
                  <c:v>747.95</c:v>
                </c:pt>
                <c:pt idx="4984">
                  <c:v>692.76</c:v>
                </c:pt>
                <c:pt idx="4985">
                  <c:v>645.33000000000004</c:v>
                </c:pt>
                <c:pt idx="4986">
                  <c:v>602.92999999999995</c:v>
                </c:pt>
                <c:pt idx="4987">
                  <c:v>556</c:v>
                </c:pt>
                <c:pt idx="4988">
                  <c:v>513.39</c:v>
                </c:pt>
                <c:pt idx="4989">
                  <c:v>465.74</c:v>
                </c:pt>
                <c:pt idx="4990">
                  <c:v>426.92</c:v>
                </c:pt>
                <c:pt idx="4991">
                  <c:v>387.61</c:v>
                </c:pt>
                <c:pt idx="4992">
                  <c:v>352.26</c:v>
                </c:pt>
                <c:pt idx="4993">
                  <c:v>316.08999999999997</c:v>
                </c:pt>
                <c:pt idx="4994">
                  <c:v>274.58999999999997</c:v>
                </c:pt>
                <c:pt idx="4995">
                  <c:v>234.64</c:v>
                </c:pt>
                <c:pt idx="4996">
                  <c:v>195.79</c:v>
                </c:pt>
                <c:pt idx="4997">
                  <c:v>161.34</c:v>
                </c:pt>
                <c:pt idx="4998">
                  <c:v>132.33000000000001</c:v>
                </c:pt>
                <c:pt idx="4999">
                  <c:v>92.683000000000007</c:v>
                </c:pt>
                <c:pt idx="5000">
                  <c:v>55.936</c:v>
                </c:pt>
                <c:pt idx="5001">
                  <c:v>17.323</c:v>
                </c:pt>
                <c:pt idx="5002">
                  <c:v>-23.369</c:v>
                </c:pt>
                <c:pt idx="5003">
                  <c:v>-58.536999999999999</c:v>
                </c:pt>
                <c:pt idx="5004">
                  <c:v>-98.307000000000002</c:v>
                </c:pt>
                <c:pt idx="5005">
                  <c:v>-130.16</c:v>
                </c:pt>
                <c:pt idx="5006">
                  <c:v>-163.37</c:v>
                </c:pt>
                <c:pt idx="5007">
                  <c:v>-199.8</c:v>
                </c:pt>
                <c:pt idx="5008">
                  <c:v>-233.52</c:v>
                </c:pt>
                <c:pt idx="5009">
                  <c:v>-267.20999999999998</c:v>
                </c:pt>
                <c:pt idx="5010">
                  <c:v>-305.77999999999997</c:v>
                </c:pt>
                <c:pt idx="5011">
                  <c:v>-342.59</c:v>
                </c:pt>
                <c:pt idx="5012">
                  <c:v>-386.92</c:v>
                </c:pt>
                <c:pt idx="5013">
                  <c:v>-422.18</c:v>
                </c:pt>
                <c:pt idx="5014">
                  <c:v>-466.41</c:v>
                </c:pt>
                <c:pt idx="5015">
                  <c:v>-506</c:v>
                </c:pt>
                <c:pt idx="5016">
                  <c:v>-549.91999999999996</c:v>
                </c:pt>
                <c:pt idx="5017">
                  <c:v>-608.86</c:v>
                </c:pt>
                <c:pt idx="5018">
                  <c:v>-666.18</c:v>
                </c:pt>
                <c:pt idx="5019">
                  <c:v>-729.78</c:v>
                </c:pt>
                <c:pt idx="5020">
                  <c:v>-793.9</c:v>
                </c:pt>
                <c:pt idx="5021">
                  <c:v>-868.75</c:v>
                </c:pt>
                <c:pt idx="5022">
                  <c:v>-955.91</c:v>
                </c:pt>
                <c:pt idx="5023">
                  <c:v>-1037.2</c:v>
                </c:pt>
                <c:pt idx="5024">
                  <c:v>-1108.4000000000001</c:v>
                </c:pt>
                <c:pt idx="5025">
                  <c:v>-1174.9000000000001</c:v>
                </c:pt>
                <c:pt idx="5026">
                  <c:v>-1234.2</c:v>
                </c:pt>
                <c:pt idx="5027">
                  <c:v>-1286.8</c:v>
                </c:pt>
                <c:pt idx="5028">
                  <c:v>-1329.7</c:v>
                </c:pt>
                <c:pt idx="5029">
                  <c:v>-1380.9</c:v>
                </c:pt>
                <c:pt idx="5030">
                  <c:v>-1436.8</c:v>
                </c:pt>
                <c:pt idx="5031">
                  <c:v>-1521.9</c:v>
                </c:pt>
                <c:pt idx="5032">
                  <c:v>-1631</c:v>
                </c:pt>
                <c:pt idx="5033">
                  <c:v>-1752.2</c:v>
                </c:pt>
                <c:pt idx="5034">
                  <c:v>-1887.7</c:v>
                </c:pt>
                <c:pt idx="5035">
                  <c:v>-2029.9</c:v>
                </c:pt>
                <c:pt idx="5036">
                  <c:v>-2172.1</c:v>
                </c:pt>
                <c:pt idx="5037">
                  <c:v>-2312.5</c:v>
                </c:pt>
                <c:pt idx="5038">
                  <c:v>-2444.1999999999998</c:v>
                </c:pt>
                <c:pt idx="5039">
                  <c:v>-2583.1999999999998</c:v>
                </c:pt>
                <c:pt idx="5040">
                  <c:v>-2724.6</c:v>
                </c:pt>
                <c:pt idx="5041">
                  <c:v>-2871</c:v>
                </c:pt>
                <c:pt idx="5042">
                  <c:v>-3024.5</c:v>
                </c:pt>
                <c:pt idx="5043">
                  <c:v>-3169.5</c:v>
                </c:pt>
                <c:pt idx="5044">
                  <c:v>-3306.5</c:v>
                </c:pt>
                <c:pt idx="5045">
                  <c:v>-3426.4</c:v>
                </c:pt>
                <c:pt idx="5046">
                  <c:v>-3549.5</c:v>
                </c:pt>
                <c:pt idx="5047">
                  <c:v>-3681.7</c:v>
                </c:pt>
                <c:pt idx="5048">
                  <c:v>-3829.5</c:v>
                </c:pt>
                <c:pt idx="5049">
                  <c:v>-4000</c:v>
                </c:pt>
                <c:pt idx="5050">
                  <c:v>-4192.2</c:v>
                </c:pt>
                <c:pt idx="5051">
                  <c:v>-4410.8999999999996</c:v>
                </c:pt>
                <c:pt idx="5052">
                  <c:v>-4633.2</c:v>
                </c:pt>
                <c:pt idx="5053">
                  <c:v>-4829.1000000000004</c:v>
                </c:pt>
                <c:pt idx="5054">
                  <c:v>-4989.3999999999996</c:v>
                </c:pt>
                <c:pt idx="5055">
                  <c:v>-5114.3</c:v>
                </c:pt>
                <c:pt idx="5056">
                  <c:v>-5238.8</c:v>
                </c:pt>
                <c:pt idx="5057">
                  <c:v>-5376.8</c:v>
                </c:pt>
                <c:pt idx="5058">
                  <c:v>-5534.5</c:v>
                </c:pt>
                <c:pt idx="5059">
                  <c:v>-5711.3</c:v>
                </c:pt>
                <c:pt idx="5060">
                  <c:v>-5893.5</c:v>
                </c:pt>
                <c:pt idx="5061">
                  <c:v>-6082.1</c:v>
                </c:pt>
                <c:pt idx="5062">
                  <c:v>-6277.6</c:v>
                </c:pt>
                <c:pt idx="5063">
                  <c:v>-6467.3</c:v>
                </c:pt>
                <c:pt idx="5064">
                  <c:v>-6633.5</c:v>
                </c:pt>
                <c:pt idx="5065">
                  <c:v>-6774.8</c:v>
                </c:pt>
                <c:pt idx="5066">
                  <c:v>-6916.8</c:v>
                </c:pt>
                <c:pt idx="5067">
                  <c:v>-7060.8</c:v>
                </c:pt>
                <c:pt idx="5068">
                  <c:v>-7187.9</c:v>
                </c:pt>
                <c:pt idx="5069">
                  <c:v>-7311.1</c:v>
                </c:pt>
                <c:pt idx="5070">
                  <c:v>-7412.7</c:v>
                </c:pt>
                <c:pt idx="5071">
                  <c:v>-7507.2</c:v>
                </c:pt>
                <c:pt idx="5072">
                  <c:v>-7608</c:v>
                </c:pt>
                <c:pt idx="5073">
                  <c:v>-7715.5</c:v>
                </c:pt>
                <c:pt idx="5074">
                  <c:v>-7848.6</c:v>
                </c:pt>
                <c:pt idx="5075">
                  <c:v>-8001.2</c:v>
                </c:pt>
                <c:pt idx="5076">
                  <c:v>-8172.5</c:v>
                </c:pt>
                <c:pt idx="5077">
                  <c:v>-8326.7000000000007</c:v>
                </c:pt>
                <c:pt idx="5078">
                  <c:v>-8439.9</c:v>
                </c:pt>
                <c:pt idx="5079">
                  <c:v>-8522.9</c:v>
                </c:pt>
                <c:pt idx="5080">
                  <c:v>-8584.6</c:v>
                </c:pt>
                <c:pt idx="5081">
                  <c:v>-8657.7999999999993</c:v>
                </c:pt>
                <c:pt idx="5082">
                  <c:v>-8765</c:v>
                </c:pt>
                <c:pt idx="5083">
                  <c:v>-8894</c:v>
                </c:pt>
                <c:pt idx="5084">
                  <c:v>-9008.2999999999993</c:v>
                </c:pt>
                <c:pt idx="5085">
                  <c:v>-9074.2000000000007</c:v>
                </c:pt>
                <c:pt idx="5086">
                  <c:v>-9109.5</c:v>
                </c:pt>
                <c:pt idx="5087">
                  <c:v>-9158.5</c:v>
                </c:pt>
                <c:pt idx="5088">
                  <c:v>-9229.2000000000007</c:v>
                </c:pt>
                <c:pt idx="5089">
                  <c:v>-9316.9</c:v>
                </c:pt>
                <c:pt idx="5090">
                  <c:v>-9379.7000000000007</c:v>
                </c:pt>
                <c:pt idx="5091">
                  <c:v>-9415.7000000000007</c:v>
                </c:pt>
                <c:pt idx="5092">
                  <c:v>-9466.1</c:v>
                </c:pt>
                <c:pt idx="5093">
                  <c:v>-9541.1</c:v>
                </c:pt>
                <c:pt idx="5094">
                  <c:v>-9629.1</c:v>
                </c:pt>
                <c:pt idx="5095">
                  <c:v>-9715.7999999999993</c:v>
                </c:pt>
                <c:pt idx="5096">
                  <c:v>-9783.4</c:v>
                </c:pt>
                <c:pt idx="5097">
                  <c:v>-9821.6</c:v>
                </c:pt>
                <c:pt idx="5098">
                  <c:v>-9799.4</c:v>
                </c:pt>
                <c:pt idx="5099">
                  <c:v>-9746.6</c:v>
                </c:pt>
                <c:pt idx="5100">
                  <c:v>-9744.7000000000007</c:v>
                </c:pt>
                <c:pt idx="5101">
                  <c:v>-9834.7000000000007</c:v>
                </c:pt>
                <c:pt idx="5102">
                  <c:v>-9972.1</c:v>
                </c:pt>
                <c:pt idx="5103">
                  <c:v>-10105</c:v>
                </c:pt>
                <c:pt idx="5104">
                  <c:v>-10183</c:v>
                </c:pt>
                <c:pt idx="5105">
                  <c:v>-10193</c:v>
                </c:pt>
                <c:pt idx="5106">
                  <c:v>-10214</c:v>
                </c:pt>
                <c:pt idx="5107">
                  <c:v>-10295</c:v>
                </c:pt>
                <c:pt idx="5108">
                  <c:v>-10385</c:v>
                </c:pt>
                <c:pt idx="5109">
                  <c:v>-10431</c:v>
                </c:pt>
                <c:pt idx="5110">
                  <c:v>-10416</c:v>
                </c:pt>
                <c:pt idx="5111">
                  <c:v>-10367</c:v>
                </c:pt>
                <c:pt idx="5112">
                  <c:v>-10321</c:v>
                </c:pt>
                <c:pt idx="5113">
                  <c:v>-10317</c:v>
                </c:pt>
                <c:pt idx="5114">
                  <c:v>-10329</c:v>
                </c:pt>
                <c:pt idx="5115">
                  <c:v>-10307</c:v>
                </c:pt>
                <c:pt idx="5116">
                  <c:v>-10230</c:v>
                </c:pt>
                <c:pt idx="5117">
                  <c:v>-10102</c:v>
                </c:pt>
                <c:pt idx="5118">
                  <c:v>-9917</c:v>
                </c:pt>
                <c:pt idx="5119">
                  <c:v>-9668.1</c:v>
                </c:pt>
                <c:pt idx="5120">
                  <c:v>-9362.6</c:v>
                </c:pt>
                <c:pt idx="5121">
                  <c:v>-9067.4</c:v>
                </c:pt>
                <c:pt idx="5122">
                  <c:v>-8796.2999999999993</c:v>
                </c:pt>
                <c:pt idx="5123">
                  <c:v>-8490.7999999999993</c:v>
                </c:pt>
                <c:pt idx="5124">
                  <c:v>-8113.8</c:v>
                </c:pt>
                <c:pt idx="5125">
                  <c:v>-7658.5</c:v>
                </c:pt>
                <c:pt idx="5126">
                  <c:v>-7155.7</c:v>
                </c:pt>
                <c:pt idx="5127">
                  <c:v>-6663.7</c:v>
                </c:pt>
                <c:pt idx="5128">
                  <c:v>-6222</c:v>
                </c:pt>
                <c:pt idx="5129">
                  <c:v>-5851.2</c:v>
                </c:pt>
                <c:pt idx="5130">
                  <c:v>-5514.5</c:v>
                </c:pt>
                <c:pt idx="5131">
                  <c:v>-5167.8</c:v>
                </c:pt>
                <c:pt idx="5132">
                  <c:v>-4788.5</c:v>
                </c:pt>
                <c:pt idx="5133">
                  <c:v>-4377.2</c:v>
                </c:pt>
                <c:pt idx="5134">
                  <c:v>-3972.3</c:v>
                </c:pt>
                <c:pt idx="5135">
                  <c:v>-3597.8</c:v>
                </c:pt>
                <c:pt idx="5136">
                  <c:v>-3273.2</c:v>
                </c:pt>
                <c:pt idx="5137">
                  <c:v>-2997.6</c:v>
                </c:pt>
                <c:pt idx="5138">
                  <c:v>-2759.2</c:v>
                </c:pt>
                <c:pt idx="5139">
                  <c:v>-2571.6</c:v>
                </c:pt>
                <c:pt idx="5140">
                  <c:v>-2399.4</c:v>
                </c:pt>
                <c:pt idx="5141">
                  <c:v>-2229.6999999999998</c:v>
                </c:pt>
                <c:pt idx="5142">
                  <c:v>-2048.6</c:v>
                </c:pt>
                <c:pt idx="5143">
                  <c:v>-1864.2</c:v>
                </c:pt>
                <c:pt idx="5144">
                  <c:v>-1705</c:v>
                </c:pt>
                <c:pt idx="5145">
                  <c:v>-1571.9</c:v>
                </c:pt>
                <c:pt idx="5146">
                  <c:v>-1464.1</c:v>
                </c:pt>
                <c:pt idx="5147">
                  <c:v>-1386.3</c:v>
                </c:pt>
                <c:pt idx="5148">
                  <c:v>-1314.9</c:v>
                </c:pt>
                <c:pt idx="5149">
                  <c:v>-1246.5</c:v>
                </c:pt>
                <c:pt idx="5150">
                  <c:v>-1162</c:v>
                </c:pt>
                <c:pt idx="5151">
                  <c:v>-1064.9000000000001</c:v>
                </c:pt>
                <c:pt idx="5152">
                  <c:v>-955.16</c:v>
                </c:pt>
                <c:pt idx="5153">
                  <c:v>-835.35</c:v>
                </c:pt>
                <c:pt idx="5154">
                  <c:v>-714.85</c:v>
                </c:pt>
                <c:pt idx="5155">
                  <c:v>-602.38</c:v>
                </c:pt>
                <c:pt idx="5156">
                  <c:v>-505.99</c:v>
                </c:pt>
                <c:pt idx="5157">
                  <c:v>-431.3</c:v>
                </c:pt>
                <c:pt idx="5158">
                  <c:v>-371.43</c:v>
                </c:pt>
                <c:pt idx="5159">
                  <c:v>-330.18</c:v>
                </c:pt>
                <c:pt idx="5160">
                  <c:v>-295.47000000000003</c:v>
                </c:pt>
                <c:pt idx="5161">
                  <c:v>-254.4</c:v>
                </c:pt>
                <c:pt idx="5162">
                  <c:v>-206.72</c:v>
                </c:pt>
                <c:pt idx="5163">
                  <c:v>-142.72</c:v>
                </c:pt>
                <c:pt idx="5164">
                  <c:v>-81.807000000000002</c:v>
                </c:pt>
                <c:pt idx="5165">
                  <c:v>-24.465</c:v>
                </c:pt>
                <c:pt idx="5166">
                  <c:v>19.931000000000001</c:v>
                </c:pt>
                <c:pt idx="5167">
                  <c:v>43.283000000000001</c:v>
                </c:pt>
                <c:pt idx="5168">
                  <c:v>61.107999999999997</c:v>
                </c:pt>
                <c:pt idx="5169">
                  <c:v>65.885000000000005</c:v>
                </c:pt>
                <c:pt idx="5170">
                  <c:v>81.016000000000005</c:v>
                </c:pt>
                <c:pt idx="5171">
                  <c:v>97.27</c:v>
                </c:pt>
                <c:pt idx="5172">
                  <c:v>120.28</c:v>
                </c:pt>
                <c:pt idx="5173">
                  <c:v>155.03</c:v>
                </c:pt>
                <c:pt idx="5174">
                  <c:v>191.25</c:v>
                </c:pt>
                <c:pt idx="5175">
                  <c:v>227.34</c:v>
                </c:pt>
                <c:pt idx="5176">
                  <c:v>260.56</c:v>
                </c:pt>
                <c:pt idx="5177">
                  <c:v>295.73</c:v>
                </c:pt>
                <c:pt idx="5178">
                  <c:v>328.56</c:v>
                </c:pt>
                <c:pt idx="5179">
                  <c:v>349.34</c:v>
                </c:pt>
                <c:pt idx="5180">
                  <c:v>373.49</c:v>
                </c:pt>
                <c:pt idx="5181">
                  <c:v>399.78</c:v>
                </c:pt>
                <c:pt idx="5182">
                  <c:v>421.24</c:v>
                </c:pt>
                <c:pt idx="5183">
                  <c:v>446.38</c:v>
                </c:pt>
                <c:pt idx="5184">
                  <c:v>467.52</c:v>
                </c:pt>
                <c:pt idx="5185">
                  <c:v>493.95</c:v>
                </c:pt>
                <c:pt idx="5186">
                  <c:v>518.59</c:v>
                </c:pt>
                <c:pt idx="5187">
                  <c:v>539.89</c:v>
                </c:pt>
                <c:pt idx="5188">
                  <c:v>574.05999999999995</c:v>
                </c:pt>
                <c:pt idx="5189">
                  <c:v>608.33000000000004</c:v>
                </c:pt>
                <c:pt idx="5190">
                  <c:v>651.72</c:v>
                </c:pt>
                <c:pt idx="5191">
                  <c:v>697.29</c:v>
                </c:pt>
                <c:pt idx="5192">
                  <c:v>742.51</c:v>
                </c:pt>
                <c:pt idx="5193">
                  <c:v>794.61</c:v>
                </c:pt>
                <c:pt idx="5194">
                  <c:v>847.4</c:v>
                </c:pt>
                <c:pt idx="5195">
                  <c:v>905.87</c:v>
                </c:pt>
                <c:pt idx="5196">
                  <c:v>966.21</c:v>
                </c:pt>
                <c:pt idx="5197">
                  <c:v>1022.5</c:v>
                </c:pt>
                <c:pt idx="5198">
                  <c:v>1075.3</c:v>
                </c:pt>
                <c:pt idx="5199">
                  <c:v>1124.2</c:v>
                </c:pt>
                <c:pt idx="5200">
                  <c:v>1179.3</c:v>
                </c:pt>
                <c:pt idx="5201">
                  <c:v>1225.3</c:v>
                </c:pt>
                <c:pt idx="5202">
                  <c:v>1266.0999999999999</c:v>
                </c:pt>
                <c:pt idx="5203">
                  <c:v>1305.3</c:v>
                </c:pt>
                <c:pt idx="5204">
                  <c:v>1337</c:v>
                </c:pt>
                <c:pt idx="5205">
                  <c:v>1378.2</c:v>
                </c:pt>
                <c:pt idx="5206">
                  <c:v>1421</c:v>
                </c:pt>
                <c:pt idx="5207">
                  <c:v>1463.6</c:v>
                </c:pt>
                <c:pt idx="5208">
                  <c:v>1503.7</c:v>
                </c:pt>
                <c:pt idx="5209">
                  <c:v>1544.1</c:v>
                </c:pt>
                <c:pt idx="5210">
                  <c:v>1597.8</c:v>
                </c:pt>
                <c:pt idx="5211">
                  <c:v>1658.5</c:v>
                </c:pt>
                <c:pt idx="5212">
                  <c:v>1727.2</c:v>
                </c:pt>
                <c:pt idx="5213">
                  <c:v>1793.7</c:v>
                </c:pt>
                <c:pt idx="5214">
                  <c:v>1841.9</c:v>
                </c:pt>
                <c:pt idx="5215">
                  <c:v>1891.9</c:v>
                </c:pt>
                <c:pt idx="5216">
                  <c:v>1938.2</c:v>
                </c:pt>
                <c:pt idx="5217">
                  <c:v>1979.9</c:v>
                </c:pt>
                <c:pt idx="5218">
                  <c:v>2030</c:v>
                </c:pt>
                <c:pt idx="5219">
                  <c:v>2084.5</c:v>
                </c:pt>
                <c:pt idx="5220">
                  <c:v>2148</c:v>
                </c:pt>
                <c:pt idx="5221">
                  <c:v>2208.5</c:v>
                </c:pt>
                <c:pt idx="5222">
                  <c:v>2268.1</c:v>
                </c:pt>
                <c:pt idx="5223">
                  <c:v>2335</c:v>
                </c:pt>
                <c:pt idx="5224">
                  <c:v>2402.6</c:v>
                </c:pt>
                <c:pt idx="5225">
                  <c:v>2478.1999999999998</c:v>
                </c:pt>
                <c:pt idx="5226">
                  <c:v>2547.5</c:v>
                </c:pt>
                <c:pt idx="5227">
                  <c:v>2608.6</c:v>
                </c:pt>
                <c:pt idx="5228">
                  <c:v>2670.5</c:v>
                </c:pt>
                <c:pt idx="5229">
                  <c:v>2737.7</c:v>
                </c:pt>
                <c:pt idx="5230">
                  <c:v>2825.6</c:v>
                </c:pt>
                <c:pt idx="5231">
                  <c:v>2919.9</c:v>
                </c:pt>
                <c:pt idx="5232">
                  <c:v>3026.5</c:v>
                </c:pt>
                <c:pt idx="5233">
                  <c:v>3135.3</c:v>
                </c:pt>
                <c:pt idx="5234">
                  <c:v>3228.7</c:v>
                </c:pt>
                <c:pt idx="5235">
                  <c:v>3330.5</c:v>
                </c:pt>
                <c:pt idx="5236">
                  <c:v>3444.9</c:v>
                </c:pt>
                <c:pt idx="5237">
                  <c:v>3560.2</c:v>
                </c:pt>
                <c:pt idx="5238">
                  <c:v>3677.8</c:v>
                </c:pt>
                <c:pt idx="5239">
                  <c:v>3784.5</c:v>
                </c:pt>
                <c:pt idx="5240">
                  <c:v>3901.1</c:v>
                </c:pt>
                <c:pt idx="5241">
                  <c:v>4019</c:v>
                </c:pt>
                <c:pt idx="5242">
                  <c:v>4130.2</c:v>
                </c:pt>
                <c:pt idx="5243">
                  <c:v>4233.8999999999996</c:v>
                </c:pt>
                <c:pt idx="5244">
                  <c:v>4328.8</c:v>
                </c:pt>
                <c:pt idx="5245">
                  <c:v>4423.3</c:v>
                </c:pt>
                <c:pt idx="5246">
                  <c:v>4517.6000000000004</c:v>
                </c:pt>
                <c:pt idx="5247">
                  <c:v>4602.3</c:v>
                </c:pt>
                <c:pt idx="5248">
                  <c:v>4702.1000000000004</c:v>
                </c:pt>
                <c:pt idx="5249">
                  <c:v>4810.8</c:v>
                </c:pt>
                <c:pt idx="5250">
                  <c:v>4926.6000000000004</c:v>
                </c:pt>
                <c:pt idx="5251">
                  <c:v>5032.8</c:v>
                </c:pt>
                <c:pt idx="5252">
                  <c:v>5135.1000000000004</c:v>
                </c:pt>
                <c:pt idx="5253">
                  <c:v>5214.3999999999996</c:v>
                </c:pt>
                <c:pt idx="5254">
                  <c:v>5261.5</c:v>
                </c:pt>
                <c:pt idx="5255">
                  <c:v>5320.6</c:v>
                </c:pt>
                <c:pt idx="5256">
                  <c:v>5388.4</c:v>
                </c:pt>
                <c:pt idx="5257">
                  <c:v>5455.6</c:v>
                </c:pt>
                <c:pt idx="5258">
                  <c:v>5532.1</c:v>
                </c:pt>
                <c:pt idx="5259">
                  <c:v>5620.1</c:v>
                </c:pt>
                <c:pt idx="5260">
                  <c:v>5707.6</c:v>
                </c:pt>
                <c:pt idx="5261">
                  <c:v>5783.2</c:v>
                </c:pt>
                <c:pt idx="5262">
                  <c:v>5857.5</c:v>
                </c:pt>
                <c:pt idx="5263">
                  <c:v>5927.7</c:v>
                </c:pt>
                <c:pt idx="5264">
                  <c:v>6002.3</c:v>
                </c:pt>
                <c:pt idx="5265">
                  <c:v>6086.5</c:v>
                </c:pt>
                <c:pt idx="5266">
                  <c:v>6182</c:v>
                </c:pt>
                <c:pt idx="5267">
                  <c:v>6278.1</c:v>
                </c:pt>
                <c:pt idx="5268">
                  <c:v>6366</c:v>
                </c:pt>
                <c:pt idx="5269">
                  <c:v>6441.1</c:v>
                </c:pt>
                <c:pt idx="5270">
                  <c:v>6520</c:v>
                </c:pt>
                <c:pt idx="5271">
                  <c:v>6579</c:v>
                </c:pt>
                <c:pt idx="5272">
                  <c:v>6611.5</c:v>
                </c:pt>
                <c:pt idx="5273">
                  <c:v>6633.4</c:v>
                </c:pt>
                <c:pt idx="5274">
                  <c:v>6661.9</c:v>
                </c:pt>
                <c:pt idx="5275">
                  <c:v>6714.2</c:v>
                </c:pt>
                <c:pt idx="5276">
                  <c:v>6792.2</c:v>
                </c:pt>
                <c:pt idx="5277">
                  <c:v>6884.4</c:v>
                </c:pt>
                <c:pt idx="5278">
                  <c:v>6970.1</c:v>
                </c:pt>
                <c:pt idx="5279">
                  <c:v>7033.7</c:v>
                </c:pt>
                <c:pt idx="5280">
                  <c:v>7092.7</c:v>
                </c:pt>
                <c:pt idx="5281">
                  <c:v>7147</c:v>
                </c:pt>
                <c:pt idx="5282">
                  <c:v>7193.8</c:v>
                </c:pt>
                <c:pt idx="5283">
                  <c:v>7249.8</c:v>
                </c:pt>
                <c:pt idx="5284">
                  <c:v>7306</c:v>
                </c:pt>
                <c:pt idx="5285">
                  <c:v>7363.4</c:v>
                </c:pt>
                <c:pt idx="5286">
                  <c:v>7408.5</c:v>
                </c:pt>
                <c:pt idx="5287">
                  <c:v>7422.3</c:v>
                </c:pt>
                <c:pt idx="5288">
                  <c:v>7412.4</c:v>
                </c:pt>
                <c:pt idx="5289">
                  <c:v>7405.8</c:v>
                </c:pt>
                <c:pt idx="5290">
                  <c:v>7433.7</c:v>
                </c:pt>
                <c:pt idx="5291">
                  <c:v>7498.8</c:v>
                </c:pt>
                <c:pt idx="5292">
                  <c:v>7582.3</c:v>
                </c:pt>
                <c:pt idx="5293">
                  <c:v>7671.8</c:v>
                </c:pt>
                <c:pt idx="5294">
                  <c:v>7737.7</c:v>
                </c:pt>
                <c:pt idx="5295">
                  <c:v>7776.2</c:v>
                </c:pt>
                <c:pt idx="5296">
                  <c:v>7783.4</c:v>
                </c:pt>
                <c:pt idx="5297">
                  <c:v>7755.8</c:v>
                </c:pt>
                <c:pt idx="5298">
                  <c:v>7736.1</c:v>
                </c:pt>
                <c:pt idx="5299">
                  <c:v>7735</c:v>
                </c:pt>
                <c:pt idx="5300">
                  <c:v>7760.1</c:v>
                </c:pt>
                <c:pt idx="5301">
                  <c:v>7801.1</c:v>
                </c:pt>
                <c:pt idx="5302">
                  <c:v>7844.9</c:v>
                </c:pt>
                <c:pt idx="5303">
                  <c:v>7872</c:v>
                </c:pt>
                <c:pt idx="5304">
                  <c:v>7887</c:v>
                </c:pt>
                <c:pt idx="5305">
                  <c:v>7906.5</c:v>
                </c:pt>
                <c:pt idx="5306">
                  <c:v>7927.2</c:v>
                </c:pt>
                <c:pt idx="5307">
                  <c:v>7951.5</c:v>
                </c:pt>
                <c:pt idx="5308">
                  <c:v>7983.8</c:v>
                </c:pt>
                <c:pt idx="5309">
                  <c:v>8019.3</c:v>
                </c:pt>
                <c:pt idx="5310">
                  <c:v>8064.4</c:v>
                </c:pt>
                <c:pt idx="5311">
                  <c:v>8089.3</c:v>
                </c:pt>
                <c:pt idx="5312">
                  <c:v>8102.2</c:v>
                </c:pt>
                <c:pt idx="5313">
                  <c:v>8132.7</c:v>
                </c:pt>
                <c:pt idx="5314">
                  <c:v>8179.7</c:v>
                </c:pt>
                <c:pt idx="5315">
                  <c:v>8246.2000000000007</c:v>
                </c:pt>
                <c:pt idx="5316">
                  <c:v>8298.2999999999993</c:v>
                </c:pt>
                <c:pt idx="5317">
                  <c:v>8325.4</c:v>
                </c:pt>
                <c:pt idx="5318">
                  <c:v>8353.5</c:v>
                </c:pt>
                <c:pt idx="5319">
                  <c:v>8384.2999999999993</c:v>
                </c:pt>
                <c:pt idx="5320">
                  <c:v>8404.6</c:v>
                </c:pt>
                <c:pt idx="5321">
                  <c:v>8434</c:v>
                </c:pt>
                <c:pt idx="5322">
                  <c:v>8474.1</c:v>
                </c:pt>
                <c:pt idx="5323">
                  <c:v>8517.2999999999993</c:v>
                </c:pt>
                <c:pt idx="5324">
                  <c:v>8551.6</c:v>
                </c:pt>
                <c:pt idx="5325">
                  <c:v>8581.5</c:v>
                </c:pt>
                <c:pt idx="5326">
                  <c:v>8594.2000000000007</c:v>
                </c:pt>
                <c:pt idx="5327">
                  <c:v>8585.7000000000007</c:v>
                </c:pt>
                <c:pt idx="5328">
                  <c:v>8587</c:v>
                </c:pt>
                <c:pt idx="5329">
                  <c:v>8629.9</c:v>
                </c:pt>
                <c:pt idx="5330">
                  <c:v>8716.7999999999993</c:v>
                </c:pt>
                <c:pt idx="5331">
                  <c:v>8792.2999999999993</c:v>
                </c:pt>
                <c:pt idx="5332">
                  <c:v>8833</c:v>
                </c:pt>
                <c:pt idx="5333">
                  <c:v>8837.1</c:v>
                </c:pt>
                <c:pt idx="5334">
                  <c:v>8804.6</c:v>
                </c:pt>
                <c:pt idx="5335">
                  <c:v>8778</c:v>
                </c:pt>
                <c:pt idx="5336">
                  <c:v>8768.7000000000007</c:v>
                </c:pt>
                <c:pt idx="5337">
                  <c:v>8789.5</c:v>
                </c:pt>
                <c:pt idx="5338">
                  <c:v>8841.5</c:v>
                </c:pt>
                <c:pt idx="5339">
                  <c:v>8891.6</c:v>
                </c:pt>
                <c:pt idx="5340">
                  <c:v>8923.9</c:v>
                </c:pt>
                <c:pt idx="5341">
                  <c:v>8921.2999999999993</c:v>
                </c:pt>
                <c:pt idx="5342">
                  <c:v>8877.1</c:v>
                </c:pt>
                <c:pt idx="5343">
                  <c:v>8836.9</c:v>
                </c:pt>
                <c:pt idx="5344">
                  <c:v>8853.9</c:v>
                </c:pt>
                <c:pt idx="5345">
                  <c:v>8922.1</c:v>
                </c:pt>
                <c:pt idx="5346">
                  <c:v>9011.5</c:v>
                </c:pt>
                <c:pt idx="5347">
                  <c:v>9080.7000000000007</c:v>
                </c:pt>
                <c:pt idx="5348">
                  <c:v>9104.4</c:v>
                </c:pt>
                <c:pt idx="5349">
                  <c:v>9070.2000000000007</c:v>
                </c:pt>
                <c:pt idx="5350">
                  <c:v>9023.6</c:v>
                </c:pt>
                <c:pt idx="5351">
                  <c:v>9003</c:v>
                </c:pt>
                <c:pt idx="5352">
                  <c:v>9013.2000000000007</c:v>
                </c:pt>
                <c:pt idx="5353">
                  <c:v>9017</c:v>
                </c:pt>
                <c:pt idx="5354">
                  <c:v>8970.1</c:v>
                </c:pt>
                <c:pt idx="5355">
                  <c:v>8874.2999999999993</c:v>
                </c:pt>
                <c:pt idx="5356">
                  <c:v>8709.1</c:v>
                </c:pt>
                <c:pt idx="5357">
                  <c:v>8461.4</c:v>
                </c:pt>
                <c:pt idx="5358">
                  <c:v>8143.1</c:v>
                </c:pt>
                <c:pt idx="5359">
                  <c:v>7765.1</c:v>
                </c:pt>
                <c:pt idx="5360">
                  <c:v>7370.5</c:v>
                </c:pt>
                <c:pt idx="5361">
                  <c:v>6964.3</c:v>
                </c:pt>
                <c:pt idx="5362">
                  <c:v>6557</c:v>
                </c:pt>
                <c:pt idx="5363">
                  <c:v>6184.9</c:v>
                </c:pt>
                <c:pt idx="5364">
                  <c:v>5828.9</c:v>
                </c:pt>
                <c:pt idx="5365">
                  <c:v>5459.9</c:v>
                </c:pt>
                <c:pt idx="5366">
                  <c:v>5095</c:v>
                </c:pt>
                <c:pt idx="5367">
                  <c:v>4749.2</c:v>
                </c:pt>
                <c:pt idx="5368">
                  <c:v>4430.8999999999996</c:v>
                </c:pt>
                <c:pt idx="5369">
                  <c:v>4121.8</c:v>
                </c:pt>
                <c:pt idx="5370">
                  <c:v>3804.5</c:v>
                </c:pt>
                <c:pt idx="5371">
                  <c:v>3483.6</c:v>
                </c:pt>
                <c:pt idx="5372">
                  <c:v>3182.1</c:v>
                </c:pt>
                <c:pt idx="5373">
                  <c:v>2902.3</c:v>
                </c:pt>
                <c:pt idx="5374">
                  <c:v>2636.9</c:v>
                </c:pt>
                <c:pt idx="5375">
                  <c:v>2424</c:v>
                </c:pt>
                <c:pt idx="5376">
                  <c:v>2255.1</c:v>
                </c:pt>
                <c:pt idx="5377">
                  <c:v>2100.6</c:v>
                </c:pt>
                <c:pt idx="5378">
                  <c:v>1950.4</c:v>
                </c:pt>
                <c:pt idx="5379">
                  <c:v>1815.6</c:v>
                </c:pt>
                <c:pt idx="5380">
                  <c:v>1704</c:v>
                </c:pt>
                <c:pt idx="5381">
                  <c:v>1599.6</c:v>
                </c:pt>
                <c:pt idx="5382">
                  <c:v>1488.2</c:v>
                </c:pt>
                <c:pt idx="5383">
                  <c:v>1378.2</c:v>
                </c:pt>
                <c:pt idx="5384">
                  <c:v>1265.0999999999999</c:v>
                </c:pt>
                <c:pt idx="5385">
                  <c:v>1166.0999999999999</c:v>
                </c:pt>
                <c:pt idx="5386">
                  <c:v>1060.3</c:v>
                </c:pt>
                <c:pt idx="5387">
                  <c:v>940.19</c:v>
                </c:pt>
                <c:pt idx="5388">
                  <c:v>821.69</c:v>
                </c:pt>
                <c:pt idx="5389">
                  <c:v>718.9</c:v>
                </c:pt>
                <c:pt idx="5390">
                  <c:v>637.36</c:v>
                </c:pt>
                <c:pt idx="5391">
                  <c:v>559.35</c:v>
                </c:pt>
                <c:pt idx="5392">
                  <c:v>474.87</c:v>
                </c:pt>
                <c:pt idx="5393">
                  <c:v>402.63</c:v>
                </c:pt>
                <c:pt idx="5394">
                  <c:v>328.4</c:v>
                </c:pt>
                <c:pt idx="5395">
                  <c:v>266.75</c:v>
                </c:pt>
                <c:pt idx="5396">
                  <c:v>207.98</c:v>
                </c:pt>
                <c:pt idx="5397">
                  <c:v>154.41999999999999</c:v>
                </c:pt>
                <c:pt idx="5398">
                  <c:v>95.016000000000005</c:v>
                </c:pt>
                <c:pt idx="5399">
                  <c:v>36.430999999999997</c:v>
                </c:pt>
                <c:pt idx="5400">
                  <c:v>-8.51</c:v>
                </c:pt>
                <c:pt idx="5401">
                  <c:v>-54.210999999999999</c:v>
                </c:pt>
                <c:pt idx="5402">
                  <c:v>-102.61</c:v>
                </c:pt>
                <c:pt idx="5403">
                  <c:v>-147.63</c:v>
                </c:pt>
                <c:pt idx="5404">
                  <c:v>-196.86</c:v>
                </c:pt>
                <c:pt idx="5405">
                  <c:v>-235.27</c:v>
                </c:pt>
                <c:pt idx="5406">
                  <c:v>-271.5</c:v>
                </c:pt>
                <c:pt idx="5407">
                  <c:v>-304.87</c:v>
                </c:pt>
                <c:pt idx="5408">
                  <c:v>-342.36</c:v>
                </c:pt>
                <c:pt idx="5409">
                  <c:v>-381.74</c:v>
                </c:pt>
                <c:pt idx="5410">
                  <c:v>-421.76</c:v>
                </c:pt>
                <c:pt idx="5411">
                  <c:v>-465.52</c:v>
                </c:pt>
                <c:pt idx="5412">
                  <c:v>-506.29</c:v>
                </c:pt>
                <c:pt idx="5413">
                  <c:v>-539.88</c:v>
                </c:pt>
                <c:pt idx="5414">
                  <c:v>-580.13</c:v>
                </c:pt>
                <c:pt idx="5415">
                  <c:v>-619.63</c:v>
                </c:pt>
                <c:pt idx="5416">
                  <c:v>-665.71</c:v>
                </c:pt>
                <c:pt idx="5417">
                  <c:v>-720.7</c:v>
                </c:pt>
                <c:pt idx="5418">
                  <c:v>-775.57</c:v>
                </c:pt>
                <c:pt idx="5419">
                  <c:v>-846.21</c:v>
                </c:pt>
                <c:pt idx="5420">
                  <c:v>-916.49</c:v>
                </c:pt>
                <c:pt idx="5421">
                  <c:v>-991.49</c:v>
                </c:pt>
                <c:pt idx="5422">
                  <c:v>-1069.8</c:v>
                </c:pt>
                <c:pt idx="5423">
                  <c:v>-1155.0999999999999</c:v>
                </c:pt>
                <c:pt idx="5424">
                  <c:v>-1245</c:v>
                </c:pt>
                <c:pt idx="5425">
                  <c:v>-1333.9</c:v>
                </c:pt>
                <c:pt idx="5426">
                  <c:v>-1416.4</c:v>
                </c:pt>
                <c:pt idx="5427">
                  <c:v>-1492.3</c:v>
                </c:pt>
                <c:pt idx="5428">
                  <c:v>-1568</c:v>
                </c:pt>
                <c:pt idx="5429">
                  <c:v>-1644.4</c:v>
                </c:pt>
                <c:pt idx="5430">
                  <c:v>-1707.7</c:v>
                </c:pt>
                <c:pt idx="5431">
                  <c:v>-1776.8</c:v>
                </c:pt>
                <c:pt idx="5432">
                  <c:v>-1856.9</c:v>
                </c:pt>
                <c:pt idx="5433">
                  <c:v>-1944.6</c:v>
                </c:pt>
                <c:pt idx="5434">
                  <c:v>-2042.2</c:v>
                </c:pt>
                <c:pt idx="5435">
                  <c:v>-2150.4</c:v>
                </c:pt>
                <c:pt idx="5436">
                  <c:v>-2265.4</c:v>
                </c:pt>
                <c:pt idx="5437">
                  <c:v>-2385.4</c:v>
                </c:pt>
                <c:pt idx="5438">
                  <c:v>-2503.4</c:v>
                </c:pt>
                <c:pt idx="5439">
                  <c:v>-2627</c:v>
                </c:pt>
                <c:pt idx="5440">
                  <c:v>-2754.5</c:v>
                </c:pt>
                <c:pt idx="5441">
                  <c:v>-2891.9</c:v>
                </c:pt>
                <c:pt idx="5442">
                  <c:v>-3034.7</c:v>
                </c:pt>
                <c:pt idx="5443">
                  <c:v>-3178.2</c:v>
                </c:pt>
                <c:pt idx="5444">
                  <c:v>-3327.7</c:v>
                </c:pt>
                <c:pt idx="5445">
                  <c:v>-3454.6</c:v>
                </c:pt>
                <c:pt idx="5446">
                  <c:v>-3570.5</c:v>
                </c:pt>
                <c:pt idx="5447">
                  <c:v>-3698.3</c:v>
                </c:pt>
                <c:pt idx="5448">
                  <c:v>-3832.4</c:v>
                </c:pt>
                <c:pt idx="5449">
                  <c:v>-3989.4</c:v>
                </c:pt>
                <c:pt idx="5450">
                  <c:v>-4167.6000000000004</c:v>
                </c:pt>
                <c:pt idx="5451">
                  <c:v>-4360.1000000000004</c:v>
                </c:pt>
                <c:pt idx="5452">
                  <c:v>-4558</c:v>
                </c:pt>
                <c:pt idx="5453">
                  <c:v>-4742.6000000000004</c:v>
                </c:pt>
                <c:pt idx="5454">
                  <c:v>-4904.8</c:v>
                </c:pt>
                <c:pt idx="5455">
                  <c:v>-5038.8999999999996</c:v>
                </c:pt>
                <c:pt idx="5456">
                  <c:v>-5167.3999999999996</c:v>
                </c:pt>
                <c:pt idx="5457">
                  <c:v>-5296.9</c:v>
                </c:pt>
                <c:pt idx="5458">
                  <c:v>-5425.9</c:v>
                </c:pt>
                <c:pt idx="5459">
                  <c:v>-5597</c:v>
                </c:pt>
                <c:pt idx="5460">
                  <c:v>-5806.1</c:v>
                </c:pt>
                <c:pt idx="5461">
                  <c:v>-6057.1</c:v>
                </c:pt>
                <c:pt idx="5462">
                  <c:v>-6323.8</c:v>
                </c:pt>
                <c:pt idx="5463">
                  <c:v>-6555.4</c:v>
                </c:pt>
                <c:pt idx="5464">
                  <c:v>-6730.3</c:v>
                </c:pt>
                <c:pt idx="5465">
                  <c:v>-6837.4</c:v>
                </c:pt>
                <c:pt idx="5466">
                  <c:v>-6902.5</c:v>
                </c:pt>
                <c:pt idx="5467">
                  <c:v>-6992.2</c:v>
                </c:pt>
                <c:pt idx="5468">
                  <c:v>-7153</c:v>
                </c:pt>
                <c:pt idx="5469">
                  <c:v>-7381.4</c:v>
                </c:pt>
                <c:pt idx="5470">
                  <c:v>-7616.8</c:v>
                </c:pt>
                <c:pt idx="5471">
                  <c:v>-7804</c:v>
                </c:pt>
                <c:pt idx="5472">
                  <c:v>-7931.9</c:v>
                </c:pt>
                <c:pt idx="5473">
                  <c:v>-8010.8</c:v>
                </c:pt>
                <c:pt idx="5474">
                  <c:v>-8091.8</c:v>
                </c:pt>
                <c:pt idx="5475">
                  <c:v>-8206.2000000000007</c:v>
                </c:pt>
                <c:pt idx="5476">
                  <c:v>-8372.2999999999993</c:v>
                </c:pt>
                <c:pt idx="5477">
                  <c:v>-8561.2999999999993</c:v>
                </c:pt>
                <c:pt idx="5478">
                  <c:v>-8742.2000000000007</c:v>
                </c:pt>
                <c:pt idx="5479">
                  <c:v>-8882</c:v>
                </c:pt>
                <c:pt idx="5480">
                  <c:v>-8954.5</c:v>
                </c:pt>
                <c:pt idx="5481">
                  <c:v>-8985.6</c:v>
                </c:pt>
                <c:pt idx="5482">
                  <c:v>-9008.9</c:v>
                </c:pt>
                <c:pt idx="5483">
                  <c:v>-9064.4</c:v>
                </c:pt>
                <c:pt idx="5484">
                  <c:v>-9157.2000000000007</c:v>
                </c:pt>
                <c:pt idx="5485">
                  <c:v>-9254.7999999999993</c:v>
                </c:pt>
                <c:pt idx="5486">
                  <c:v>-9362.6</c:v>
                </c:pt>
                <c:pt idx="5487">
                  <c:v>-9467.7000000000007</c:v>
                </c:pt>
                <c:pt idx="5488">
                  <c:v>-9536</c:v>
                </c:pt>
                <c:pt idx="5489">
                  <c:v>-9568.7000000000007</c:v>
                </c:pt>
                <c:pt idx="5490">
                  <c:v>-9602.5</c:v>
                </c:pt>
                <c:pt idx="5491">
                  <c:v>-9686</c:v>
                </c:pt>
                <c:pt idx="5492">
                  <c:v>-9815</c:v>
                </c:pt>
                <c:pt idx="5493">
                  <c:v>-9951.2999999999993</c:v>
                </c:pt>
                <c:pt idx="5494">
                  <c:v>-10057</c:v>
                </c:pt>
                <c:pt idx="5495">
                  <c:v>-10101</c:v>
                </c:pt>
                <c:pt idx="5496">
                  <c:v>-10088</c:v>
                </c:pt>
                <c:pt idx="5497">
                  <c:v>-10061</c:v>
                </c:pt>
                <c:pt idx="5498">
                  <c:v>-10067</c:v>
                </c:pt>
                <c:pt idx="5499">
                  <c:v>-10138</c:v>
                </c:pt>
                <c:pt idx="5500">
                  <c:v>-10229</c:v>
                </c:pt>
                <c:pt idx="5501">
                  <c:v>-10328</c:v>
                </c:pt>
                <c:pt idx="5502">
                  <c:v>-10441</c:v>
                </c:pt>
                <c:pt idx="5503">
                  <c:v>-10532</c:v>
                </c:pt>
                <c:pt idx="5504">
                  <c:v>-10589</c:v>
                </c:pt>
                <c:pt idx="5505">
                  <c:v>-10631</c:v>
                </c:pt>
                <c:pt idx="5506">
                  <c:v>-10683</c:v>
                </c:pt>
                <c:pt idx="5507">
                  <c:v>-10758</c:v>
                </c:pt>
                <c:pt idx="5508">
                  <c:v>-10842</c:v>
                </c:pt>
                <c:pt idx="5509">
                  <c:v>-10931</c:v>
                </c:pt>
                <c:pt idx="5510">
                  <c:v>-11013</c:v>
                </c:pt>
                <c:pt idx="5511">
                  <c:v>-11079</c:v>
                </c:pt>
                <c:pt idx="5512">
                  <c:v>-11117</c:v>
                </c:pt>
                <c:pt idx="5513">
                  <c:v>-11128</c:v>
                </c:pt>
                <c:pt idx="5514">
                  <c:v>-11159</c:v>
                </c:pt>
                <c:pt idx="5515">
                  <c:v>-11218</c:v>
                </c:pt>
                <c:pt idx="5516">
                  <c:v>-11277</c:v>
                </c:pt>
                <c:pt idx="5517">
                  <c:v>-11281</c:v>
                </c:pt>
                <c:pt idx="5518">
                  <c:v>-11248</c:v>
                </c:pt>
                <c:pt idx="5519">
                  <c:v>-11238</c:v>
                </c:pt>
                <c:pt idx="5520">
                  <c:v>-11276</c:v>
                </c:pt>
                <c:pt idx="5521">
                  <c:v>-11348</c:v>
                </c:pt>
                <c:pt idx="5522">
                  <c:v>-11420</c:v>
                </c:pt>
                <c:pt idx="5523">
                  <c:v>-11485</c:v>
                </c:pt>
                <c:pt idx="5524">
                  <c:v>-11529</c:v>
                </c:pt>
                <c:pt idx="5525">
                  <c:v>-11525</c:v>
                </c:pt>
                <c:pt idx="5526">
                  <c:v>-11463</c:v>
                </c:pt>
                <c:pt idx="5527">
                  <c:v>-11372</c:v>
                </c:pt>
                <c:pt idx="5528">
                  <c:v>-11312</c:v>
                </c:pt>
                <c:pt idx="5529">
                  <c:v>-11311</c:v>
                </c:pt>
                <c:pt idx="5530">
                  <c:v>-11360</c:v>
                </c:pt>
                <c:pt idx="5531">
                  <c:v>-11410</c:v>
                </c:pt>
                <c:pt idx="5532">
                  <c:v>-11373</c:v>
                </c:pt>
                <c:pt idx="5533">
                  <c:v>-11249</c:v>
                </c:pt>
                <c:pt idx="5534">
                  <c:v>-11102</c:v>
                </c:pt>
                <c:pt idx="5535">
                  <c:v>-10915</c:v>
                </c:pt>
                <c:pt idx="5536">
                  <c:v>-10697</c:v>
                </c:pt>
                <c:pt idx="5537">
                  <c:v>-10484</c:v>
                </c:pt>
                <c:pt idx="5538">
                  <c:v>-10268</c:v>
                </c:pt>
                <c:pt idx="5539">
                  <c:v>-10006</c:v>
                </c:pt>
                <c:pt idx="5540">
                  <c:v>-9660.7000000000007</c:v>
                </c:pt>
                <c:pt idx="5541">
                  <c:v>-9241.4</c:v>
                </c:pt>
                <c:pt idx="5542">
                  <c:v>-8757.4</c:v>
                </c:pt>
                <c:pt idx="5543">
                  <c:v>-8255.7000000000007</c:v>
                </c:pt>
                <c:pt idx="5544">
                  <c:v>-7810.6</c:v>
                </c:pt>
                <c:pt idx="5545">
                  <c:v>-7418.9</c:v>
                </c:pt>
                <c:pt idx="5546">
                  <c:v>-7047</c:v>
                </c:pt>
                <c:pt idx="5547">
                  <c:v>-6637.3</c:v>
                </c:pt>
                <c:pt idx="5548">
                  <c:v>-6145.5</c:v>
                </c:pt>
                <c:pt idx="5549">
                  <c:v>-5588.9</c:v>
                </c:pt>
                <c:pt idx="5550">
                  <c:v>-4999.2</c:v>
                </c:pt>
                <c:pt idx="5551">
                  <c:v>-4426.5</c:v>
                </c:pt>
                <c:pt idx="5552">
                  <c:v>-3893.2</c:v>
                </c:pt>
                <c:pt idx="5553">
                  <c:v>-3437.8</c:v>
                </c:pt>
                <c:pt idx="5554">
                  <c:v>-3095.4</c:v>
                </c:pt>
                <c:pt idx="5555">
                  <c:v>-2845.5</c:v>
                </c:pt>
                <c:pt idx="5556">
                  <c:v>-2652.2</c:v>
                </c:pt>
                <c:pt idx="5557">
                  <c:v>-2476</c:v>
                </c:pt>
                <c:pt idx="5558">
                  <c:v>-2281.1999999999998</c:v>
                </c:pt>
                <c:pt idx="5559">
                  <c:v>-2067.8000000000002</c:v>
                </c:pt>
                <c:pt idx="5560">
                  <c:v>-1833.6</c:v>
                </c:pt>
                <c:pt idx="5561">
                  <c:v>-1591.9</c:v>
                </c:pt>
                <c:pt idx="5562">
                  <c:v>-1375.8</c:v>
                </c:pt>
                <c:pt idx="5563">
                  <c:v>-1183.4000000000001</c:v>
                </c:pt>
                <c:pt idx="5564">
                  <c:v>-1029.0999999999999</c:v>
                </c:pt>
                <c:pt idx="5565">
                  <c:v>-893.84</c:v>
                </c:pt>
                <c:pt idx="5566">
                  <c:v>-773.28</c:v>
                </c:pt>
                <c:pt idx="5567">
                  <c:v>-669.79</c:v>
                </c:pt>
                <c:pt idx="5568">
                  <c:v>-573.82000000000005</c:v>
                </c:pt>
                <c:pt idx="5569">
                  <c:v>-489.65</c:v>
                </c:pt>
                <c:pt idx="5570">
                  <c:v>-411.16</c:v>
                </c:pt>
                <c:pt idx="5571">
                  <c:v>-347.87</c:v>
                </c:pt>
                <c:pt idx="5572">
                  <c:v>-290.95</c:v>
                </c:pt>
                <c:pt idx="5573">
                  <c:v>-237.48</c:v>
                </c:pt>
                <c:pt idx="5574">
                  <c:v>-192.34</c:v>
                </c:pt>
                <c:pt idx="5575">
                  <c:v>-141.15</c:v>
                </c:pt>
                <c:pt idx="5576">
                  <c:v>-89.748999999999995</c:v>
                </c:pt>
                <c:pt idx="5577">
                  <c:v>-42.707000000000001</c:v>
                </c:pt>
                <c:pt idx="5578">
                  <c:v>3.7082000000000002</c:v>
                </c:pt>
                <c:pt idx="5579">
                  <c:v>39.909999999999997</c:v>
                </c:pt>
                <c:pt idx="5580">
                  <c:v>81.174999999999997</c:v>
                </c:pt>
                <c:pt idx="5581">
                  <c:v>124.38</c:v>
                </c:pt>
                <c:pt idx="5582">
                  <c:v>167.33</c:v>
                </c:pt>
                <c:pt idx="5583">
                  <c:v>219.1</c:v>
                </c:pt>
                <c:pt idx="5584">
                  <c:v>266.2</c:v>
                </c:pt>
                <c:pt idx="5585">
                  <c:v>327.08999999999997</c:v>
                </c:pt>
                <c:pt idx="5586">
                  <c:v>386.51</c:v>
                </c:pt>
                <c:pt idx="5587">
                  <c:v>438.14</c:v>
                </c:pt>
                <c:pt idx="5588">
                  <c:v>497.46</c:v>
                </c:pt>
                <c:pt idx="5589">
                  <c:v>557.54</c:v>
                </c:pt>
                <c:pt idx="5590">
                  <c:v>614.19000000000005</c:v>
                </c:pt>
                <c:pt idx="5591">
                  <c:v>666.96</c:v>
                </c:pt>
                <c:pt idx="5592">
                  <c:v>708.78</c:v>
                </c:pt>
                <c:pt idx="5593">
                  <c:v>749.1</c:v>
                </c:pt>
                <c:pt idx="5594">
                  <c:v>776.97</c:v>
                </c:pt>
                <c:pt idx="5595">
                  <c:v>809.11</c:v>
                </c:pt>
                <c:pt idx="5596">
                  <c:v>841.96</c:v>
                </c:pt>
                <c:pt idx="5597">
                  <c:v>869.74</c:v>
                </c:pt>
                <c:pt idx="5598">
                  <c:v>908.28</c:v>
                </c:pt>
                <c:pt idx="5599">
                  <c:v>944.27</c:v>
                </c:pt>
                <c:pt idx="5600">
                  <c:v>991.17</c:v>
                </c:pt>
                <c:pt idx="5601">
                  <c:v>1042.9000000000001</c:v>
                </c:pt>
                <c:pt idx="5602">
                  <c:v>1102.5</c:v>
                </c:pt>
                <c:pt idx="5603">
                  <c:v>1161.5999999999999</c:v>
                </c:pt>
                <c:pt idx="5604">
                  <c:v>1225</c:v>
                </c:pt>
                <c:pt idx="5605">
                  <c:v>1298.9000000000001</c:v>
                </c:pt>
                <c:pt idx="5606">
                  <c:v>1366.1</c:v>
                </c:pt>
                <c:pt idx="5607">
                  <c:v>1425</c:v>
                </c:pt>
                <c:pt idx="5608">
                  <c:v>1480.8</c:v>
                </c:pt>
                <c:pt idx="5609">
                  <c:v>1518.3</c:v>
                </c:pt>
                <c:pt idx="5610">
                  <c:v>1561.8</c:v>
                </c:pt>
                <c:pt idx="5611">
                  <c:v>1602.3</c:v>
                </c:pt>
                <c:pt idx="5612">
                  <c:v>1635.7</c:v>
                </c:pt>
                <c:pt idx="5613">
                  <c:v>1676.8</c:v>
                </c:pt>
                <c:pt idx="5614">
                  <c:v>1727.5</c:v>
                </c:pt>
                <c:pt idx="5615">
                  <c:v>1797.7</c:v>
                </c:pt>
                <c:pt idx="5616">
                  <c:v>1880.3</c:v>
                </c:pt>
                <c:pt idx="5617">
                  <c:v>1973</c:v>
                </c:pt>
                <c:pt idx="5618">
                  <c:v>2069.3000000000002</c:v>
                </c:pt>
                <c:pt idx="5619">
                  <c:v>2161.5</c:v>
                </c:pt>
                <c:pt idx="5620">
                  <c:v>2252.5</c:v>
                </c:pt>
                <c:pt idx="5621">
                  <c:v>2334.8000000000002</c:v>
                </c:pt>
                <c:pt idx="5622">
                  <c:v>2407.4</c:v>
                </c:pt>
                <c:pt idx="5623">
                  <c:v>2469.1</c:v>
                </c:pt>
                <c:pt idx="5624">
                  <c:v>2525.5</c:v>
                </c:pt>
                <c:pt idx="5625">
                  <c:v>2597.1999999999998</c:v>
                </c:pt>
                <c:pt idx="5626">
                  <c:v>2680.8</c:v>
                </c:pt>
                <c:pt idx="5627">
                  <c:v>2777.2</c:v>
                </c:pt>
                <c:pt idx="5628">
                  <c:v>2897.4</c:v>
                </c:pt>
                <c:pt idx="5629">
                  <c:v>3026.9</c:v>
                </c:pt>
                <c:pt idx="5630">
                  <c:v>3160.3</c:v>
                </c:pt>
                <c:pt idx="5631">
                  <c:v>3293.8</c:v>
                </c:pt>
                <c:pt idx="5632">
                  <c:v>3433.9</c:v>
                </c:pt>
                <c:pt idx="5633">
                  <c:v>3576.6</c:v>
                </c:pt>
                <c:pt idx="5634">
                  <c:v>3707</c:v>
                </c:pt>
                <c:pt idx="5635">
                  <c:v>3842</c:v>
                </c:pt>
                <c:pt idx="5636">
                  <c:v>3956.4</c:v>
                </c:pt>
                <c:pt idx="5637">
                  <c:v>4053.6</c:v>
                </c:pt>
                <c:pt idx="5638">
                  <c:v>4148.8999999999996</c:v>
                </c:pt>
                <c:pt idx="5639">
                  <c:v>4237.8999999999996</c:v>
                </c:pt>
                <c:pt idx="5640">
                  <c:v>4339.8</c:v>
                </c:pt>
                <c:pt idx="5641">
                  <c:v>4450.3</c:v>
                </c:pt>
                <c:pt idx="5642">
                  <c:v>4568.3</c:v>
                </c:pt>
                <c:pt idx="5643">
                  <c:v>4698.5</c:v>
                </c:pt>
                <c:pt idx="5644">
                  <c:v>4825</c:v>
                </c:pt>
                <c:pt idx="5645">
                  <c:v>4933</c:v>
                </c:pt>
                <c:pt idx="5646">
                  <c:v>5014.6000000000004</c:v>
                </c:pt>
                <c:pt idx="5647">
                  <c:v>5095.8999999999996</c:v>
                </c:pt>
                <c:pt idx="5648">
                  <c:v>5176.8</c:v>
                </c:pt>
                <c:pt idx="5649">
                  <c:v>5254.9</c:v>
                </c:pt>
                <c:pt idx="5650">
                  <c:v>5361.7</c:v>
                </c:pt>
                <c:pt idx="5651">
                  <c:v>5476.1</c:v>
                </c:pt>
                <c:pt idx="5652">
                  <c:v>5592.9</c:v>
                </c:pt>
                <c:pt idx="5653">
                  <c:v>5707.5</c:v>
                </c:pt>
                <c:pt idx="5654">
                  <c:v>5795.1</c:v>
                </c:pt>
                <c:pt idx="5655">
                  <c:v>5879.8</c:v>
                </c:pt>
                <c:pt idx="5656">
                  <c:v>5962.3</c:v>
                </c:pt>
                <c:pt idx="5657">
                  <c:v>6045.4</c:v>
                </c:pt>
                <c:pt idx="5658">
                  <c:v>6126.4</c:v>
                </c:pt>
                <c:pt idx="5659">
                  <c:v>6194.7</c:v>
                </c:pt>
                <c:pt idx="5660">
                  <c:v>6269.9</c:v>
                </c:pt>
                <c:pt idx="5661">
                  <c:v>6338.2</c:v>
                </c:pt>
                <c:pt idx="5662">
                  <c:v>6393.2</c:v>
                </c:pt>
                <c:pt idx="5663">
                  <c:v>6459.2</c:v>
                </c:pt>
                <c:pt idx="5664">
                  <c:v>6517</c:v>
                </c:pt>
                <c:pt idx="5665">
                  <c:v>6580.1</c:v>
                </c:pt>
                <c:pt idx="5666">
                  <c:v>6638.1</c:v>
                </c:pt>
                <c:pt idx="5667">
                  <c:v>6698</c:v>
                </c:pt>
                <c:pt idx="5668">
                  <c:v>6768.9</c:v>
                </c:pt>
                <c:pt idx="5669">
                  <c:v>6839.5</c:v>
                </c:pt>
                <c:pt idx="5670">
                  <c:v>6899.9</c:v>
                </c:pt>
                <c:pt idx="5671">
                  <c:v>6952</c:v>
                </c:pt>
                <c:pt idx="5672">
                  <c:v>6996.6</c:v>
                </c:pt>
                <c:pt idx="5673">
                  <c:v>7033.5</c:v>
                </c:pt>
                <c:pt idx="5674">
                  <c:v>7062.7</c:v>
                </c:pt>
                <c:pt idx="5675">
                  <c:v>7099.8</c:v>
                </c:pt>
                <c:pt idx="5676">
                  <c:v>7151.4</c:v>
                </c:pt>
                <c:pt idx="5677">
                  <c:v>7213.4</c:v>
                </c:pt>
                <c:pt idx="5678">
                  <c:v>7284.8</c:v>
                </c:pt>
                <c:pt idx="5679">
                  <c:v>7331.1</c:v>
                </c:pt>
                <c:pt idx="5680">
                  <c:v>7368.1</c:v>
                </c:pt>
                <c:pt idx="5681">
                  <c:v>7405.2</c:v>
                </c:pt>
                <c:pt idx="5682">
                  <c:v>7442.2</c:v>
                </c:pt>
                <c:pt idx="5683">
                  <c:v>7499.1</c:v>
                </c:pt>
                <c:pt idx="5684">
                  <c:v>7563</c:v>
                </c:pt>
                <c:pt idx="5685">
                  <c:v>7630.9</c:v>
                </c:pt>
                <c:pt idx="5686">
                  <c:v>7672.6</c:v>
                </c:pt>
                <c:pt idx="5687">
                  <c:v>7694.2</c:v>
                </c:pt>
                <c:pt idx="5688">
                  <c:v>7695.6</c:v>
                </c:pt>
                <c:pt idx="5689">
                  <c:v>7699.4</c:v>
                </c:pt>
                <c:pt idx="5690">
                  <c:v>7738.2</c:v>
                </c:pt>
                <c:pt idx="5691">
                  <c:v>7818</c:v>
                </c:pt>
                <c:pt idx="5692">
                  <c:v>7908</c:v>
                </c:pt>
                <c:pt idx="5693">
                  <c:v>7991.3</c:v>
                </c:pt>
                <c:pt idx="5694">
                  <c:v>8045.4</c:v>
                </c:pt>
                <c:pt idx="5695">
                  <c:v>8077.9</c:v>
                </c:pt>
                <c:pt idx="5696">
                  <c:v>8094.6</c:v>
                </c:pt>
                <c:pt idx="5697">
                  <c:v>8093.4</c:v>
                </c:pt>
                <c:pt idx="5698">
                  <c:v>8113.4</c:v>
                </c:pt>
                <c:pt idx="5699">
                  <c:v>8167.5</c:v>
                </c:pt>
                <c:pt idx="5700">
                  <c:v>8235.2999999999993</c:v>
                </c:pt>
                <c:pt idx="5701">
                  <c:v>8295</c:v>
                </c:pt>
                <c:pt idx="5702">
                  <c:v>8340.2000000000007</c:v>
                </c:pt>
                <c:pt idx="5703">
                  <c:v>8363.1</c:v>
                </c:pt>
                <c:pt idx="5704">
                  <c:v>8373.6</c:v>
                </c:pt>
                <c:pt idx="5705">
                  <c:v>8371.9</c:v>
                </c:pt>
                <c:pt idx="5706">
                  <c:v>8367.2999999999993</c:v>
                </c:pt>
                <c:pt idx="5707">
                  <c:v>8374.1</c:v>
                </c:pt>
                <c:pt idx="5708">
                  <c:v>8402.2000000000007</c:v>
                </c:pt>
                <c:pt idx="5709">
                  <c:v>8434.2999999999993</c:v>
                </c:pt>
                <c:pt idx="5710">
                  <c:v>8475.7999999999993</c:v>
                </c:pt>
                <c:pt idx="5711">
                  <c:v>8525.9</c:v>
                </c:pt>
                <c:pt idx="5712">
                  <c:v>8577</c:v>
                </c:pt>
                <c:pt idx="5713">
                  <c:v>8620.4</c:v>
                </c:pt>
                <c:pt idx="5714">
                  <c:v>8631.7999999999993</c:v>
                </c:pt>
                <c:pt idx="5715">
                  <c:v>8626.6</c:v>
                </c:pt>
                <c:pt idx="5716">
                  <c:v>8626</c:v>
                </c:pt>
                <c:pt idx="5717">
                  <c:v>8671.2000000000007</c:v>
                </c:pt>
                <c:pt idx="5718">
                  <c:v>8741.9</c:v>
                </c:pt>
                <c:pt idx="5719">
                  <c:v>8793.4</c:v>
                </c:pt>
                <c:pt idx="5720">
                  <c:v>8823</c:v>
                </c:pt>
                <c:pt idx="5721">
                  <c:v>8827.2999999999993</c:v>
                </c:pt>
                <c:pt idx="5722">
                  <c:v>8809.4</c:v>
                </c:pt>
                <c:pt idx="5723">
                  <c:v>8802.1</c:v>
                </c:pt>
                <c:pt idx="5724">
                  <c:v>8817.1</c:v>
                </c:pt>
                <c:pt idx="5725">
                  <c:v>8871.7000000000007</c:v>
                </c:pt>
                <c:pt idx="5726">
                  <c:v>8929.9</c:v>
                </c:pt>
                <c:pt idx="5727">
                  <c:v>8939</c:v>
                </c:pt>
                <c:pt idx="5728">
                  <c:v>8910.4</c:v>
                </c:pt>
                <c:pt idx="5729">
                  <c:v>8846.7000000000007</c:v>
                </c:pt>
                <c:pt idx="5730">
                  <c:v>8782.4</c:v>
                </c:pt>
                <c:pt idx="5731">
                  <c:v>8744.7999999999993</c:v>
                </c:pt>
                <c:pt idx="5732">
                  <c:v>8744.2000000000007</c:v>
                </c:pt>
                <c:pt idx="5733">
                  <c:v>8779</c:v>
                </c:pt>
                <c:pt idx="5734">
                  <c:v>8804.6</c:v>
                </c:pt>
                <c:pt idx="5735">
                  <c:v>8785.7000000000007</c:v>
                </c:pt>
                <c:pt idx="5736">
                  <c:v>8695.2000000000007</c:v>
                </c:pt>
                <c:pt idx="5737">
                  <c:v>8566</c:v>
                </c:pt>
                <c:pt idx="5738">
                  <c:v>8432.2000000000007</c:v>
                </c:pt>
                <c:pt idx="5739">
                  <c:v>8320.7000000000007</c:v>
                </c:pt>
                <c:pt idx="5740">
                  <c:v>8222.2000000000007</c:v>
                </c:pt>
                <c:pt idx="5741">
                  <c:v>8087.7</c:v>
                </c:pt>
                <c:pt idx="5742">
                  <c:v>7906</c:v>
                </c:pt>
                <c:pt idx="5743">
                  <c:v>7695.9</c:v>
                </c:pt>
                <c:pt idx="5744">
                  <c:v>7467.7</c:v>
                </c:pt>
                <c:pt idx="5745">
                  <c:v>7215.8</c:v>
                </c:pt>
                <c:pt idx="5746">
                  <c:v>6930.7</c:v>
                </c:pt>
                <c:pt idx="5747">
                  <c:v>6621.4</c:v>
                </c:pt>
                <c:pt idx="5748">
                  <c:v>6329.1</c:v>
                </c:pt>
                <c:pt idx="5749">
                  <c:v>6047.5</c:v>
                </c:pt>
                <c:pt idx="5750">
                  <c:v>5784.8</c:v>
                </c:pt>
                <c:pt idx="5751">
                  <c:v>5529.8</c:v>
                </c:pt>
                <c:pt idx="5752">
                  <c:v>5282.5</c:v>
                </c:pt>
                <c:pt idx="5753">
                  <c:v>5044.5</c:v>
                </c:pt>
                <c:pt idx="5754">
                  <c:v>4792.6000000000004</c:v>
                </c:pt>
                <c:pt idx="5755">
                  <c:v>4532.8999999999996</c:v>
                </c:pt>
                <c:pt idx="5756">
                  <c:v>4275.7</c:v>
                </c:pt>
                <c:pt idx="5757">
                  <c:v>4024.7</c:v>
                </c:pt>
                <c:pt idx="5758">
                  <c:v>3786.5</c:v>
                </c:pt>
                <c:pt idx="5759">
                  <c:v>3555.6</c:v>
                </c:pt>
                <c:pt idx="5760">
                  <c:v>3341.6</c:v>
                </c:pt>
                <c:pt idx="5761">
                  <c:v>3129.4</c:v>
                </c:pt>
                <c:pt idx="5762">
                  <c:v>2936.5</c:v>
                </c:pt>
                <c:pt idx="5763">
                  <c:v>2773.9</c:v>
                </c:pt>
                <c:pt idx="5764">
                  <c:v>2617.5</c:v>
                </c:pt>
                <c:pt idx="5765">
                  <c:v>2479.6999999999998</c:v>
                </c:pt>
                <c:pt idx="5766">
                  <c:v>2344.9</c:v>
                </c:pt>
                <c:pt idx="5767">
                  <c:v>2212.8000000000002</c:v>
                </c:pt>
                <c:pt idx="5768">
                  <c:v>2085.6999999999998</c:v>
                </c:pt>
                <c:pt idx="5769">
                  <c:v>1965.1</c:v>
                </c:pt>
                <c:pt idx="5770">
                  <c:v>1862.9</c:v>
                </c:pt>
                <c:pt idx="5771">
                  <c:v>1762.3</c:v>
                </c:pt>
                <c:pt idx="5772">
                  <c:v>1675.1</c:v>
                </c:pt>
                <c:pt idx="5773">
                  <c:v>1596.7</c:v>
                </c:pt>
                <c:pt idx="5774">
                  <c:v>1519.1</c:v>
                </c:pt>
                <c:pt idx="5775">
                  <c:v>1434.9</c:v>
                </c:pt>
                <c:pt idx="5776">
                  <c:v>1345.5</c:v>
                </c:pt>
                <c:pt idx="5777">
                  <c:v>1259.7</c:v>
                </c:pt>
                <c:pt idx="5778">
                  <c:v>1190.5999999999999</c:v>
                </c:pt>
                <c:pt idx="5779">
                  <c:v>1125.8</c:v>
                </c:pt>
                <c:pt idx="5780">
                  <c:v>1056.5999999999999</c:v>
                </c:pt>
                <c:pt idx="5781">
                  <c:v>981.65</c:v>
                </c:pt>
                <c:pt idx="5782">
                  <c:v>905.28</c:v>
                </c:pt>
                <c:pt idx="5783">
                  <c:v>839.49</c:v>
                </c:pt>
                <c:pt idx="5784">
                  <c:v>778.79</c:v>
                </c:pt>
                <c:pt idx="5785">
                  <c:v>721.85</c:v>
                </c:pt>
                <c:pt idx="5786">
                  <c:v>663.82</c:v>
                </c:pt>
                <c:pt idx="5787">
                  <c:v>608.24</c:v>
                </c:pt>
                <c:pt idx="5788">
                  <c:v>556.11</c:v>
                </c:pt>
                <c:pt idx="5789">
                  <c:v>503.47</c:v>
                </c:pt>
                <c:pt idx="5790">
                  <c:v>451.57</c:v>
                </c:pt>
                <c:pt idx="5791">
                  <c:v>399.09</c:v>
                </c:pt>
                <c:pt idx="5792">
                  <c:v>349.39</c:v>
                </c:pt>
                <c:pt idx="5793">
                  <c:v>305.14</c:v>
                </c:pt>
                <c:pt idx="5794">
                  <c:v>247.67</c:v>
                </c:pt>
                <c:pt idx="5795">
                  <c:v>194.89</c:v>
                </c:pt>
                <c:pt idx="5796">
                  <c:v>140.91</c:v>
                </c:pt>
                <c:pt idx="5797">
                  <c:v>88.061999999999998</c:v>
                </c:pt>
                <c:pt idx="5798">
                  <c:v>49.072000000000003</c:v>
                </c:pt>
                <c:pt idx="5799">
                  <c:v>20.507999999999999</c:v>
                </c:pt>
                <c:pt idx="5800">
                  <c:v>-4.9546999999999999</c:v>
                </c:pt>
                <c:pt idx="5801">
                  <c:v>-35.854999999999997</c:v>
                </c:pt>
                <c:pt idx="5802">
                  <c:v>-71.548000000000002</c:v>
                </c:pt>
                <c:pt idx="5803">
                  <c:v>-111.12</c:v>
                </c:pt>
                <c:pt idx="5804">
                  <c:v>-150.55000000000001</c:v>
                </c:pt>
                <c:pt idx="5805">
                  <c:v>-188.59</c:v>
                </c:pt>
                <c:pt idx="5806">
                  <c:v>-224.91</c:v>
                </c:pt>
                <c:pt idx="5807">
                  <c:v>-266.04000000000002</c:v>
                </c:pt>
                <c:pt idx="5808">
                  <c:v>-301.31</c:v>
                </c:pt>
                <c:pt idx="5809">
                  <c:v>-336.93</c:v>
                </c:pt>
                <c:pt idx="5810">
                  <c:v>-367.02</c:v>
                </c:pt>
                <c:pt idx="5811">
                  <c:v>-402.39</c:v>
                </c:pt>
                <c:pt idx="5812">
                  <c:v>-435.27</c:v>
                </c:pt>
                <c:pt idx="5813">
                  <c:v>-468.85</c:v>
                </c:pt>
                <c:pt idx="5814">
                  <c:v>-508.5</c:v>
                </c:pt>
                <c:pt idx="5815">
                  <c:v>-550.88</c:v>
                </c:pt>
                <c:pt idx="5816">
                  <c:v>-603</c:v>
                </c:pt>
                <c:pt idx="5817">
                  <c:v>-670.35</c:v>
                </c:pt>
                <c:pt idx="5818">
                  <c:v>-739.78</c:v>
                </c:pt>
                <c:pt idx="5819">
                  <c:v>-813.89</c:v>
                </c:pt>
                <c:pt idx="5820">
                  <c:v>-882.22</c:v>
                </c:pt>
                <c:pt idx="5821">
                  <c:v>-949.66</c:v>
                </c:pt>
                <c:pt idx="5822">
                  <c:v>-1018.9</c:v>
                </c:pt>
                <c:pt idx="5823">
                  <c:v>-1082.5</c:v>
                </c:pt>
                <c:pt idx="5824">
                  <c:v>-1149.3</c:v>
                </c:pt>
                <c:pt idx="5825">
                  <c:v>-1204.2</c:v>
                </c:pt>
                <c:pt idx="5826">
                  <c:v>-1264.8</c:v>
                </c:pt>
                <c:pt idx="5827">
                  <c:v>-1323.6</c:v>
                </c:pt>
                <c:pt idx="5828">
                  <c:v>-1396.9</c:v>
                </c:pt>
                <c:pt idx="5829">
                  <c:v>-1501.3</c:v>
                </c:pt>
                <c:pt idx="5830">
                  <c:v>-1626.7</c:v>
                </c:pt>
                <c:pt idx="5831">
                  <c:v>-1781.1</c:v>
                </c:pt>
                <c:pt idx="5832">
                  <c:v>-1951.6</c:v>
                </c:pt>
                <c:pt idx="5833">
                  <c:v>-2127.4</c:v>
                </c:pt>
                <c:pt idx="5834">
                  <c:v>-2287</c:v>
                </c:pt>
                <c:pt idx="5835">
                  <c:v>-2427.1</c:v>
                </c:pt>
                <c:pt idx="5836">
                  <c:v>-2548.1999999999998</c:v>
                </c:pt>
                <c:pt idx="5837">
                  <c:v>-2641.9</c:v>
                </c:pt>
                <c:pt idx="5838">
                  <c:v>-2715.7</c:v>
                </c:pt>
                <c:pt idx="5839">
                  <c:v>-2776.8</c:v>
                </c:pt>
                <c:pt idx="5840">
                  <c:v>-2842</c:v>
                </c:pt>
                <c:pt idx="5841">
                  <c:v>-2930.5</c:v>
                </c:pt>
                <c:pt idx="5842">
                  <c:v>-3050.4</c:v>
                </c:pt>
                <c:pt idx="5843">
                  <c:v>-3193.7</c:v>
                </c:pt>
                <c:pt idx="5844">
                  <c:v>-3349.8</c:v>
                </c:pt>
                <c:pt idx="5845">
                  <c:v>-3498.1</c:v>
                </c:pt>
                <c:pt idx="5846">
                  <c:v>-3641.4</c:v>
                </c:pt>
                <c:pt idx="5847">
                  <c:v>-3775.4</c:v>
                </c:pt>
                <c:pt idx="5848">
                  <c:v>-3888.5</c:v>
                </c:pt>
                <c:pt idx="5849">
                  <c:v>-4004.5</c:v>
                </c:pt>
                <c:pt idx="5850">
                  <c:v>-4146</c:v>
                </c:pt>
                <c:pt idx="5851">
                  <c:v>-4314.2</c:v>
                </c:pt>
                <c:pt idx="5852">
                  <c:v>-4495.2</c:v>
                </c:pt>
                <c:pt idx="5853">
                  <c:v>-4656.6000000000004</c:v>
                </c:pt>
                <c:pt idx="5854">
                  <c:v>-4793.5</c:v>
                </c:pt>
                <c:pt idx="5855">
                  <c:v>-4880.3999999999996</c:v>
                </c:pt>
                <c:pt idx="5856">
                  <c:v>-4941.3</c:v>
                </c:pt>
                <c:pt idx="5857">
                  <c:v>-5015.6000000000004</c:v>
                </c:pt>
                <c:pt idx="5858">
                  <c:v>-5132.1000000000004</c:v>
                </c:pt>
                <c:pt idx="5859">
                  <c:v>-5298.9</c:v>
                </c:pt>
                <c:pt idx="5860">
                  <c:v>-5491.1</c:v>
                </c:pt>
                <c:pt idx="5861">
                  <c:v>-5696.1</c:v>
                </c:pt>
                <c:pt idx="5862">
                  <c:v>-5894.2</c:v>
                </c:pt>
                <c:pt idx="5863">
                  <c:v>-6077.3</c:v>
                </c:pt>
                <c:pt idx="5864">
                  <c:v>-6255.3</c:v>
                </c:pt>
                <c:pt idx="5865">
                  <c:v>-6407.7</c:v>
                </c:pt>
                <c:pt idx="5866">
                  <c:v>-6544.4</c:v>
                </c:pt>
                <c:pt idx="5867">
                  <c:v>-6665.3</c:v>
                </c:pt>
                <c:pt idx="5868">
                  <c:v>-6767.4</c:v>
                </c:pt>
                <c:pt idx="5869">
                  <c:v>-6875.4</c:v>
                </c:pt>
                <c:pt idx="5870">
                  <c:v>-6996.7</c:v>
                </c:pt>
                <c:pt idx="5871">
                  <c:v>-7144.1</c:v>
                </c:pt>
                <c:pt idx="5872">
                  <c:v>-7303.7</c:v>
                </c:pt>
                <c:pt idx="5873">
                  <c:v>-7457.9</c:v>
                </c:pt>
                <c:pt idx="5874">
                  <c:v>-7590.4</c:v>
                </c:pt>
                <c:pt idx="5875">
                  <c:v>-7694.8</c:v>
                </c:pt>
                <c:pt idx="5876">
                  <c:v>-7778.7</c:v>
                </c:pt>
                <c:pt idx="5877">
                  <c:v>-7862.1</c:v>
                </c:pt>
                <c:pt idx="5878">
                  <c:v>-7950.6</c:v>
                </c:pt>
                <c:pt idx="5879">
                  <c:v>-8052.6</c:v>
                </c:pt>
                <c:pt idx="5880">
                  <c:v>-8160.9</c:v>
                </c:pt>
                <c:pt idx="5881">
                  <c:v>-8290.6</c:v>
                </c:pt>
                <c:pt idx="5882">
                  <c:v>-8428.6</c:v>
                </c:pt>
                <c:pt idx="5883">
                  <c:v>-8576.9</c:v>
                </c:pt>
                <c:pt idx="5884">
                  <c:v>-8753.1</c:v>
                </c:pt>
                <c:pt idx="5885">
                  <c:v>-8932</c:v>
                </c:pt>
                <c:pt idx="5886">
                  <c:v>-9090.7000000000007</c:v>
                </c:pt>
                <c:pt idx="5887">
                  <c:v>-9204.9</c:v>
                </c:pt>
                <c:pt idx="5888">
                  <c:v>-9272.7000000000007</c:v>
                </c:pt>
                <c:pt idx="5889">
                  <c:v>-9353.2000000000007</c:v>
                </c:pt>
                <c:pt idx="5890">
                  <c:v>-9468.1</c:v>
                </c:pt>
                <c:pt idx="5891">
                  <c:v>-9607.7999999999993</c:v>
                </c:pt>
                <c:pt idx="5892">
                  <c:v>-9762.2999999999993</c:v>
                </c:pt>
                <c:pt idx="5893">
                  <c:v>-9888.9</c:v>
                </c:pt>
                <c:pt idx="5894">
                  <c:v>-9979.2000000000007</c:v>
                </c:pt>
                <c:pt idx="5895">
                  <c:v>-10031</c:v>
                </c:pt>
                <c:pt idx="5896">
                  <c:v>-10066</c:v>
                </c:pt>
                <c:pt idx="5897">
                  <c:v>-10123</c:v>
                </c:pt>
                <c:pt idx="5898">
                  <c:v>-10195</c:v>
                </c:pt>
                <c:pt idx="5899">
                  <c:v>-10285</c:v>
                </c:pt>
                <c:pt idx="5900">
                  <c:v>-10383</c:v>
                </c:pt>
                <c:pt idx="5901">
                  <c:v>-10492</c:v>
                </c:pt>
                <c:pt idx="5902">
                  <c:v>-10581</c:v>
                </c:pt>
                <c:pt idx="5903">
                  <c:v>-10641</c:v>
                </c:pt>
                <c:pt idx="5904">
                  <c:v>-10692</c:v>
                </c:pt>
                <c:pt idx="5905">
                  <c:v>-10736</c:v>
                </c:pt>
                <c:pt idx="5906">
                  <c:v>-10785</c:v>
                </c:pt>
                <c:pt idx="5907">
                  <c:v>-10827</c:v>
                </c:pt>
                <c:pt idx="5908">
                  <c:v>-10880</c:v>
                </c:pt>
                <c:pt idx="5909">
                  <c:v>-10945</c:v>
                </c:pt>
                <c:pt idx="5910">
                  <c:v>-10987</c:v>
                </c:pt>
                <c:pt idx="5911">
                  <c:v>-11021</c:v>
                </c:pt>
                <c:pt idx="5912">
                  <c:v>-11074</c:v>
                </c:pt>
                <c:pt idx="5913">
                  <c:v>-11128</c:v>
                </c:pt>
                <c:pt idx="5914">
                  <c:v>-11176</c:v>
                </c:pt>
                <c:pt idx="5915">
                  <c:v>-11195</c:v>
                </c:pt>
                <c:pt idx="5916">
                  <c:v>-11160</c:v>
                </c:pt>
                <c:pt idx="5917">
                  <c:v>-11078</c:v>
                </c:pt>
                <c:pt idx="5918">
                  <c:v>-10978</c:v>
                </c:pt>
                <c:pt idx="5919">
                  <c:v>-10827</c:v>
                </c:pt>
                <c:pt idx="5920">
                  <c:v>-10607</c:v>
                </c:pt>
                <c:pt idx="5921">
                  <c:v>-10370</c:v>
                </c:pt>
                <c:pt idx="5922">
                  <c:v>-10132</c:v>
                </c:pt>
                <c:pt idx="5923">
                  <c:v>-9883.6</c:v>
                </c:pt>
                <c:pt idx="5924">
                  <c:v>-9624.1</c:v>
                </c:pt>
                <c:pt idx="5925">
                  <c:v>-9308.2000000000007</c:v>
                </c:pt>
                <c:pt idx="5926">
                  <c:v>-8898.7000000000007</c:v>
                </c:pt>
                <c:pt idx="5927">
                  <c:v>-8375.7000000000007</c:v>
                </c:pt>
                <c:pt idx="5928">
                  <c:v>-7748.3</c:v>
                </c:pt>
                <c:pt idx="5929">
                  <c:v>-7061.5</c:v>
                </c:pt>
                <c:pt idx="5930">
                  <c:v>-6411.5</c:v>
                </c:pt>
                <c:pt idx="5931">
                  <c:v>-5866.1</c:v>
                </c:pt>
                <c:pt idx="5932">
                  <c:v>-5420.2</c:v>
                </c:pt>
                <c:pt idx="5933">
                  <c:v>-5063.8999999999996</c:v>
                </c:pt>
                <c:pt idx="5934">
                  <c:v>-4764.7</c:v>
                </c:pt>
                <c:pt idx="5935">
                  <c:v>-4457.8</c:v>
                </c:pt>
                <c:pt idx="5936">
                  <c:v>-4118.5</c:v>
                </c:pt>
                <c:pt idx="5937">
                  <c:v>-3738.6</c:v>
                </c:pt>
                <c:pt idx="5938">
                  <c:v>-3343.7</c:v>
                </c:pt>
                <c:pt idx="5939">
                  <c:v>-2961.4</c:v>
                </c:pt>
                <c:pt idx="5940">
                  <c:v>-2615.6999999999998</c:v>
                </c:pt>
                <c:pt idx="5941">
                  <c:v>-2332.6</c:v>
                </c:pt>
                <c:pt idx="5942">
                  <c:v>-2099.9</c:v>
                </c:pt>
                <c:pt idx="5943">
                  <c:v>-1907.6</c:v>
                </c:pt>
                <c:pt idx="5944">
                  <c:v>-1748.5</c:v>
                </c:pt>
                <c:pt idx="5945">
                  <c:v>-1604.6</c:v>
                </c:pt>
                <c:pt idx="5946">
                  <c:v>-1469.1</c:v>
                </c:pt>
                <c:pt idx="5947">
                  <c:v>-1330.4</c:v>
                </c:pt>
                <c:pt idx="5948">
                  <c:v>-1176.5999999999999</c:v>
                </c:pt>
                <c:pt idx="5949">
                  <c:v>-1018.5</c:v>
                </c:pt>
                <c:pt idx="5950">
                  <c:v>-861.06</c:v>
                </c:pt>
                <c:pt idx="5951">
                  <c:v>-720.26</c:v>
                </c:pt>
                <c:pt idx="5952">
                  <c:v>-598.65</c:v>
                </c:pt>
                <c:pt idx="5953">
                  <c:v>-502.84</c:v>
                </c:pt>
                <c:pt idx="5954">
                  <c:v>-419.2</c:v>
                </c:pt>
                <c:pt idx="5955">
                  <c:v>-341.31</c:v>
                </c:pt>
                <c:pt idx="5956">
                  <c:v>-282.27999999999997</c:v>
                </c:pt>
                <c:pt idx="5957">
                  <c:v>-228.4</c:v>
                </c:pt>
                <c:pt idx="5958">
                  <c:v>-171.73</c:v>
                </c:pt>
                <c:pt idx="5959">
                  <c:v>-127.43</c:v>
                </c:pt>
                <c:pt idx="5960">
                  <c:v>-90.171000000000006</c:v>
                </c:pt>
                <c:pt idx="5961">
                  <c:v>-55.19</c:v>
                </c:pt>
                <c:pt idx="5962">
                  <c:v>-26.797999999999998</c:v>
                </c:pt>
                <c:pt idx="5963">
                  <c:v>4.7466999999999997</c:v>
                </c:pt>
                <c:pt idx="5964">
                  <c:v>29.71</c:v>
                </c:pt>
                <c:pt idx="5965">
                  <c:v>62.024999999999999</c:v>
                </c:pt>
                <c:pt idx="5966">
                  <c:v>101.29</c:v>
                </c:pt>
                <c:pt idx="5967">
                  <c:v>143.37</c:v>
                </c:pt>
                <c:pt idx="5968">
                  <c:v>189.99</c:v>
                </c:pt>
                <c:pt idx="5969">
                  <c:v>229.04</c:v>
                </c:pt>
                <c:pt idx="5970">
                  <c:v>274.74</c:v>
                </c:pt>
                <c:pt idx="5971">
                  <c:v>315.42</c:v>
                </c:pt>
                <c:pt idx="5972">
                  <c:v>362.95</c:v>
                </c:pt>
                <c:pt idx="5973">
                  <c:v>414.7</c:v>
                </c:pt>
                <c:pt idx="5974">
                  <c:v>467.25</c:v>
                </c:pt>
                <c:pt idx="5975">
                  <c:v>521.29</c:v>
                </c:pt>
                <c:pt idx="5976">
                  <c:v>573.99</c:v>
                </c:pt>
                <c:pt idx="5977">
                  <c:v>628.91</c:v>
                </c:pt>
                <c:pt idx="5978">
                  <c:v>684.3</c:v>
                </c:pt>
                <c:pt idx="5979">
                  <c:v>724.9</c:v>
                </c:pt>
                <c:pt idx="5980">
                  <c:v>768.14</c:v>
                </c:pt>
                <c:pt idx="5981">
                  <c:v>815.94</c:v>
                </c:pt>
                <c:pt idx="5982">
                  <c:v>864.6</c:v>
                </c:pt>
                <c:pt idx="5983">
                  <c:v>914.11</c:v>
                </c:pt>
                <c:pt idx="5984">
                  <c:v>956.97</c:v>
                </c:pt>
                <c:pt idx="5985">
                  <c:v>1010.3</c:v>
                </c:pt>
                <c:pt idx="5986">
                  <c:v>1054.8</c:v>
                </c:pt>
                <c:pt idx="5987">
                  <c:v>1098.0999999999999</c:v>
                </c:pt>
                <c:pt idx="5988">
                  <c:v>1148.4000000000001</c:v>
                </c:pt>
                <c:pt idx="5989">
                  <c:v>1203.4000000000001</c:v>
                </c:pt>
                <c:pt idx="5990">
                  <c:v>1274.7</c:v>
                </c:pt>
                <c:pt idx="5991">
                  <c:v>1341.2</c:v>
                </c:pt>
                <c:pt idx="5992">
                  <c:v>1411.4</c:v>
                </c:pt>
                <c:pt idx="5993">
                  <c:v>1486.9</c:v>
                </c:pt>
                <c:pt idx="5994">
                  <c:v>1566.1</c:v>
                </c:pt>
                <c:pt idx="5995">
                  <c:v>1649.5</c:v>
                </c:pt>
                <c:pt idx="5996">
                  <c:v>1723</c:v>
                </c:pt>
                <c:pt idx="5997">
                  <c:v>1790.8</c:v>
                </c:pt>
                <c:pt idx="5998">
                  <c:v>1857.3</c:v>
                </c:pt>
                <c:pt idx="5999">
                  <c:v>1910</c:v>
                </c:pt>
                <c:pt idx="6000">
                  <c:v>1958.9</c:v>
                </c:pt>
                <c:pt idx="6001">
                  <c:v>2006.7</c:v>
                </c:pt>
                <c:pt idx="6002">
                  <c:v>2041.2</c:v>
                </c:pt>
                <c:pt idx="6003">
                  <c:v>2082</c:v>
                </c:pt>
                <c:pt idx="6004">
                  <c:v>2123.5</c:v>
                </c:pt>
                <c:pt idx="6005">
                  <c:v>2180.1</c:v>
                </c:pt>
                <c:pt idx="6006">
                  <c:v>2251.6999999999998</c:v>
                </c:pt>
                <c:pt idx="6007">
                  <c:v>2330.5</c:v>
                </c:pt>
                <c:pt idx="6008">
                  <c:v>2413.4</c:v>
                </c:pt>
                <c:pt idx="6009">
                  <c:v>2496.1999999999998</c:v>
                </c:pt>
                <c:pt idx="6010">
                  <c:v>2583.3000000000002</c:v>
                </c:pt>
                <c:pt idx="6011">
                  <c:v>2669.9</c:v>
                </c:pt>
                <c:pt idx="6012">
                  <c:v>2757.7</c:v>
                </c:pt>
                <c:pt idx="6013">
                  <c:v>2847.8</c:v>
                </c:pt>
                <c:pt idx="6014">
                  <c:v>2938.1</c:v>
                </c:pt>
                <c:pt idx="6015">
                  <c:v>3030.9</c:v>
                </c:pt>
                <c:pt idx="6016">
                  <c:v>3114</c:v>
                </c:pt>
                <c:pt idx="6017">
                  <c:v>3195.9</c:v>
                </c:pt>
                <c:pt idx="6018">
                  <c:v>3294.5</c:v>
                </c:pt>
                <c:pt idx="6019">
                  <c:v>3391.9</c:v>
                </c:pt>
                <c:pt idx="6020">
                  <c:v>3501.4</c:v>
                </c:pt>
                <c:pt idx="6021">
                  <c:v>3624.9</c:v>
                </c:pt>
                <c:pt idx="6022">
                  <c:v>3752.5</c:v>
                </c:pt>
                <c:pt idx="6023">
                  <c:v>3885.8</c:v>
                </c:pt>
                <c:pt idx="6024">
                  <c:v>4019.2</c:v>
                </c:pt>
                <c:pt idx="6025">
                  <c:v>4144.2</c:v>
                </c:pt>
                <c:pt idx="6026">
                  <c:v>4255.6000000000004</c:v>
                </c:pt>
                <c:pt idx="6027">
                  <c:v>4371.7</c:v>
                </c:pt>
                <c:pt idx="6028">
                  <c:v>4503.7</c:v>
                </c:pt>
                <c:pt idx="6029">
                  <c:v>4639</c:v>
                </c:pt>
                <c:pt idx="6030">
                  <c:v>4772.1000000000004</c:v>
                </c:pt>
                <c:pt idx="6031">
                  <c:v>4896.7</c:v>
                </c:pt>
                <c:pt idx="6032">
                  <c:v>5019.7</c:v>
                </c:pt>
                <c:pt idx="6033">
                  <c:v>5138.8999999999996</c:v>
                </c:pt>
                <c:pt idx="6034">
                  <c:v>5245.5</c:v>
                </c:pt>
                <c:pt idx="6035">
                  <c:v>5348.6</c:v>
                </c:pt>
                <c:pt idx="6036">
                  <c:v>5442.3</c:v>
                </c:pt>
                <c:pt idx="6037">
                  <c:v>5543</c:v>
                </c:pt>
                <c:pt idx="6038">
                  <c:v>5655.4</c:v>
                </c:pt>
                <c:pt idx="6039">
                  <c:v>5769.5</c:v>
                </c:pt>
                <c:pt idx="6040">
                  <c:v>5906.5</c:v>
                </c:pt>
                <c:pt idx="6041">
                  <c:v>6040</c:v>
                </c:pt>
                <c:pt idx="6042">
                  <c:v>6165.8</c:v>
                </c:pt>
                <c:pt idx="6043">
                  <c:v>6288.1</c:v>
                </c:pt>
                <c:pt idx="6044">
                  <c:v>6398.7</c:v>
                </c:pt>
                <c:pt idx="6045">
                  <c:v>6513.5</c:v>
                </c:pt>
                <c:pt idx="6046">
                  <c:v>6640.4</c:v>
                </c:pt>
                <c:pt idx="6047">
                  <c:v>6781.4</c:v>
                </c:pt>
                <c:pt idx="6048">
                  <c:v>6928.1</c:v>
                </c:pt>
                <c:pt idx="6049">
                  <c:v>7063.6</c:v>
                </c:pt>
                <c:pt idx="6050">
                  <c:v>7199.4</c:v>
                </c:pt>
                <c:pt idx="6051">
                  <c:v>7327.5</c:v>
                </c:pt>
                <c:pt idx="6052">
                  <c:v>7439.2</c:v>
                </c:pt>
                <c:pt idx="6053">
                  <c:v>7525.8</c:v>
                </c:pt>
                <c:pt idx="6054">
                  <c:v>7599.1</c:v>
                </c:pt>
                <c:pt idx="6055">
                  <c:v>7680.8</c:v>
                </c:pt>
                <c:pt idx="6056">
                  <c:v>7760</c:v>
                </c:pt>
                <c:pt idx="6057">
                  <c:v>7842.6</c:v>
                </c:pt>
                <c:pt idx="6058">
                  <c:v>7940.7</c:v>
                </c:pt>
                <c:pt idx="6059">
                  <c:v>8041.1</c:v>
                </c:pt>
                <c:pt idx="6060">
                  <c:v>8137.9</c:v>
                </c:pt>
                <c:pt idx="6061">
                  <c:v>8221</c:v>
                </c:pt>
                <c:pt idx="6062">
                  <c:v>8296.2000000000007</c:v>
                </c:pt>
                <c:pt idx="6063">
                  <c:v>8374.2999999999993</c:v>
                </c:pt>
                <c:pt idx="6064">
                  <c:v>8462.2000000000007</c:v>
                </c:pt>
                <c:pt idx="6065">
                  <c:v>8558.2999999999993</c:v>
                </c:pt>
                <c:pt idx="6066">
                  <c:v>8644.2000000000007</c:v>
                </c:pt>
                <c:pt idx="6067">
                  <c:v>8732.6</c:v>
                </c:pt>
                <c:pt idx="6068">
                  <c:v>8823.4</c:v>
                </c:pt>
                <c:pt idx="6069">
                  <c:v>8881.7000000000007</c:v>
                </c:pt>
                <c:pt idx="6070">
                  <c:v>8927</c:v>
                </c:pt>
                <c:pt idx="6071">
                  <c:v>8953.7000000000007</c:v>
                </c:pt>
                <c:pt idx="6072">
                  <c:v>8981.2000000000007</c:v>
                </c:pt>
                <c:pt idx="6073">
                  <c:v>9018.5</c:v>
                </c:pt>
                <c:pt idx="6074">
                  <c:v>9061.4</c:v>
                </c:pt>
                <c:pt idx="6075">
                  <c:v>9125.9</c:v>
                </c:pt>
                <c:pt idx="6076">
                  <c:v>9201.7000000000007</c:v>
                </c:pt>
                <c:pt idx="6077">
                  <c:v>9274.2999999999993</c:v>
                </c:pt>
                <c:pt idx="6078">
                  <c:v>9339.5</c:v>
                </c:pt>
                <c:pt idx="6079">
                  <c:v>9387.5</c:v>
                </c:pt>
                <c:pt idx="6080">
                  <c:v>9436.7999999999993</c:v>
                </c:pt>
                <c:pt idx="6081">
                  <c:v>9504.7000000000007</c:v>
                </c:pt>
                <c:pt idx="6082">
                  <c:v>9592.1</c:v>
                </c:pt>
                <c:pt idx="6083">
                  <c:v>9699</c:v>
                </c:pt>
                <c:pt idx="6084">
                  <c:v>9821.2000000000007</c:v>
                </c:pt>
                <c:pt idx="6085">
                  <c:v>9946.2000000000007</c:v>
                </c:pt>
                <c:pt idx="6086">
                  <c:v>10046</c:v>
                </c:pt>
                <c:pt idx="6087">
                  <c:v>10112</c:v>
                </c:pt>
                <c:pt idx="6088">
                  <c:v>10153</c:v>
                </c:pt>
                <c:pt idx="6089">
                  <c:v>10174</c:v>
                </c:pt>
                <c:pt idx="6090">
                  <c:v>10169</c:v>
                </c:pt>
                <c:pt idx="6091">
                  <c:v>10151</c:v>
                </c:pt>
                <c:pt idx="6092">
                  <c:v>10139</c:v>
                </c:pt>
                <c:pt idx="6093">
                  <c:v>10132</c:v>
                </c:pt>
                <c:pt idx="6094">
                  <c:v>10131</c:v>
                </c:pt>
                <c:pt idx="6095">
                  <c:v>10145</c:v>
                </c:pt>
                <c:pt idx="6096">
                  <c:v>10166</c:v>
                </c:pt>
                <c:pt idx="6097">
                  <c:v>10181</c:v>
                </c:pt>
                <c:pt idx="6098">
                  <c:v>10181</c:v>
                </c:pt>
                <c:pt idx="6099">
                  <c:v>10178</c:v>
                </c:pt>
                <c:pt idx="6100">
                  <c:v>10199</c:v>
                </c:pt>
                <c:pt idx="6101">
                  <c:v>10237</c:v>
                </c:pt>
                <c:pt idx="6102">
                  <c:v>10249</c:v>
                </c:pt>
                <c:pt idx="6103">
                  <c:v>10213</c:v>
                </c:pt>
                <c:pt idx="6104">
                  <c:v>10116</c:v>
                </c:pt>
                <c:pt idx="6105">
                  <c:v>9985.9</c:v>
                </c:pt>
                <c:pt idx="6106">
                  <c:v>9843.6</c:v>
                </c:pt>
                <c:pt idx="6107">
                  <c:v>9715</c:v>
                </c:pt>
                <c:pt idx="6108">
                  <c:v>9589.2000000000007</c:v>
                </c:pt>
                <c:pt idx="6109">
                  <c:v>9456.5</c:v>
                </c:pt>
                <c:pt idx="6110">
                  <c:v>9313</c:v>
                </c:pt>
                <c:pt idx="6111">
                  <c:v>9128.1</c:v>
                </c:pt>
                <c:pt idx="6112">
                  <c:v>8914.4</c:v>
                </c:pt>
                <c:pt idx="6113">
                  <c:v>8669.6</c:v>
                </c:pt>
                <c:pt idx="6114">
                  <c:v>8365.7000000000007</c:v>
                </c:pt>
                <c:pt idx="6115">
                  <c:v>8018.9</c:v>
                </c:pt>
                <c:pt idx="6116">
                  <c:v>7635.1</c:v>
                </c:pt>
                <c:pt idx="6117">
                  <c:v>7218.5</c:v>
                </c:pt>
                <c:pt idx="6118">
                  <c:v>6798.1</c:v>
                </c:pt>
                <c:pt idx="6119">
                  <c:v>6391.7</c:v>
                </c:pt>
                <c:pt idx="6120">
                  <c:v>6008.9</c:v>
                </c:pt>
                <c:pt idx="6121">
                  <c:v>5640.9</c:v>
                </c:pt>
                <c:pt idx="6122">
                  <c:v>5299.9</c:v>
                </c:pt>
                <c:pt idx="6123">
                  <c:v>4980.1000000000004</c:v>
                </c:pt>
                <c:pt idx="6124">
                  <c:v>4662.8</c:v>
                </c:pt>
                <c:pt idx="6125">
                  <c:v>4352.3999999999996</c:v>
                </c:pt>
                <c:pt idx="6126">
                  <c:v>4063.1</c:v>
                </c:pt>
                <c:pt idx="6127">
                  <c:v>3795</c:v>
                </c:pt>
                <c:pt idx="6128">
                  <c:v>3553.2</c:v>
                </c:pt>
                <c:pt idx="6129">
                  <c:v>3329.3</c:v>
                </c:pt>
                <c:pt idx="6130">
                  <c:v>3130.6</c:v>
                </c:pt>
                <c:pt idx="6131">
                  <c:v>2945.4</c:v>
                </c:pt>
                <c:pt idx="6132">
                  <c:v>2779.6</c:v>
                </c:pt>
                <c:pt idx="6133">
                  <c:v>2610.4</c:v>
                </c:pt>
                <c:pt idx="6134">
                  <c:v>2451.8000000000002</c:v>
                </c:pt>
                <c:pt idx="6135">
                  <c:v>2303.6</c:v>
                </c:pt>
                <c:pt idx="6136">
                  <c:v>2169.6999999999998</c:v>
                </c:pt>
                <c:pt idx="6137">
                  <c:v>2047.3</c:v>
                </c:pt>
                <c:pt idx="6138">
                  <c:v>1943.4</c:v>
                </c:pt>
                <c:pt idx="6139">
                  <c:v>1854.9</c:v>
                </c:pt>
                <c:pt idx="6140">
                  <c:v>1768.8</c:v>
                </c:pt>
                <c:pt idx="6141">
                  <c:v>1689.3</c:v>
                </c:pt>
                <c:pt idx="6142">
                  <c:v>1608.1</c:v>
                </c:pt>
                <c:pt idx="6143">
                  <c:v>1537.5</c:v>
                </c:pt>
                <c:pt idx="6144">
                  <c:v>1458.2</c:v>
                </c:pt>
                <c:pt idx="6145">
                  <c:v>1381.3</c:v>
                </c:pt>
                <c:pt idx="6146">
                  <c:v>1313.3</c:v>
                </c:pt>
                <c:pt idx="6147">
                  <c:v>1249.4000000000001</c:v>
                </c:pt>
                <c:pt idx="6148">
                  <c:v>1180.9000000000001</c:v>
                </c:pt>
                <c:pt idx="6149">
                  <c:v>1106.9000000000001</c:v>
                </c:pt>
                <c:pt idx="6150">
                  <c:v>1047.5999999999999</c:v>
                </c:pt>
                <c:pt idx="6151">
                  <c:v>989.17</c:v>
                </c:pt>
                <c:pt idx="6152">
                  <c:v>932.06</c:v>
                </c:pt>
                <c:pt idx="6153">
                  <c:v>879</c:v>
                </c:pt>
                <c:pt idx="6154">
                  <c:v>814.34</c:v>
                </c:pt>
                <c:pt idx="6155">
                  <c:v>754.26</c:v>
                </c:pt>
                <c:pt idx="6156">
                  <c:v>692.82</c:v>
                </c:pt>
                <c:pt idx="6157">
                  <c:v>634.04999999999995</c:v>
                </c:pt>
                <c:pt idx="6158">
                  <c:v>584.72</c:v>
                </c:pt>
                <c:pt idx="6159">
                  <c:v>533.91</c:v>
                </c:pt>
                <c:pt idx="6160">
                  <c:v>484.82</c:v>
                </c:pt>
                <c:pt idx="6161">
                  <c:v>432.55</c:v>
                </c:pt>
                <c:pt idx="6162">
                  <c:v>373.58</c:v>
                </c:pt>
                <c:pt idx="6163">
                  <c:v>321.33999999999997</c:v>
                </c:pt>
                <c:pt idx="6164">
                  <c:v>267.18</c:v>
                </c:pt>
                <c:pt idx="6165">
                  <c:v>213</c:v>
                </c:pt>
                <c:pt idx="6166">
                  <c:v>164.09</c:v>
                </c:pt>
                <c:pt idx="6167">
                  <c:v>111.4</c:v>
                </c:pt>
                <c:pt idx="6168">
                  <c:v>63.534999999999997</c:v>
                </c:pt>
                <c:pt idx="6169">
                  <c:v>13.122</c:v>
                </c:pt>
                <c:pt idx="6170">
                  <c:v>-32.231000000000002</c:v>
                </c:pt>
                <c:pt idx="6171">
                  <c:v>-75.042000000000002</c:v>
                </c:pt>
                <c:pt idx="6172">
                  <c:v>-121.8</c:v>
                </c:pt>
                <c:pt idx="6173">
                  <c:v>-157.93</c:v>
                </c:pt>
                <c:pt idx="6174">
                  <c:v>-201.77</c:v>
                </c:pt>
                <c:pt idx="6175">
                  <c:v>-238.84</c:v>
                </c:pt>
                <c:pt idx="6176">
                  <c:v>-276.63</c:v>
                </c:pt>
                <c:pt idx="6177">
                  <c:v>-320.54000000000002</c:v>
                </c:pt>
                <c:pt idx="6178">
                  <c:v>-359.59</c:v>
                </c:pt>
                <c:pt idx="6179">
                  <c:v>-409.08</c:v>
                </c:pt>
                <c:pt idx="6180">
                  <c:v>-455.87</c:v>
                </c:pt>
                <c:pt idx="6181">
                  <c:v>-510.97</c:v>
                </c:pt>
                <c:pt idx="6182">
                  <c:v>-571.65</c:v>
                </c:pt>
                <c:pt idx="6183">
                  <c:v>-637.92999999999995</c:v>
                </c:pt>
                <c:pt idx="6184">
                  <c:v>-718.68</c:v>
                </c:pt>
                <c:pt idx="6185">
                  <c:v>-803.7</c:v>
                </c:pt>
                <c:pt idx="6186">
                  <c:v>-893.58</c:v>
                </c:pt>
                <c:pt idx="6187">
                  <c:v>-974.74</c:v>
                </c:pt>
                <c:pt idx="6188">
                  <c:v>-1040.5999999999999</c:v>
                </c:pt>
                <c:pt idx="6189">
                  <c:v>-1098.2</c:v>
                </c:pt>
                <c:pt idx="6190">
                  <c:v>-1142.5</c:v>
                </c:pt>
                <c:pt idx="6191">
                  <c:v>-1183.5999999999999</c:v>
                </c:pt>
                <c:pt idx="6192">
                  <c:v>-1224.5</c:v>
                </c:pt>
                <c:pt idx="6193">
                  <c:v>-1261.2</c:v>
                </c:pt>
                <c:pt idx="6194">
                  <c:v>-1311.9</c:v>
                </c:pt>
                <c:pt idx="6195">
                  <c:v>-1374.1</c:v>
                </c:pt>
                <c:pt idx="6196">
                  <c:v>-1449.3</c:v>
                </c:pt>
                <c:pt idx="6197">
                  <c:v>-1529.4</c:v>
                </c:pt>
                <c:pt idx="6198">
                  <c:v>-1615.5</c:v>
                </c:pt>
                <c:pt idx="6199">
                  <c:v>-1709.8</c:v>
                </c:pt>
                <c:pt idx="6200">
                  <c:v>-1802.8</c:v>
                </c:pt>
                <c:pt idx="6201">
                  <c:v>-1899</c:v>
                </c:pt>
                <c:pt idx="6202">
                  <c:v>-1990.9</c:v>
                </c:pt>
                <c:pt idx="6203">
                  <c:v>-2082.9</c:v>
                </c:pt>
                <c:pt idx="6204">
                  <c:v>-2186.6</c:v>
                </c:pt>
                <c:pt idx="6205">
                  <c:v>-2298.5</c:v>
                </c:pt>
                <c:pt idx="6206">
                  <c:v>-2409.5</c:v>
                </c:pt>
                <c:pt idx="6207">
                  <c:v>-2511.1999999999998</c:v>
                </c:pt>
                <c:pt idx="6208">
                  <c:v>-2603.9</c:v>
                </c:pt>
                <c:pt idx="6209">
                  <c:v>-2688.1</c:v>
                </c:pt>
                <c:pt idx="6210">
                  <c:v>-2760.9</c:v>
                </c:pt>
                <c:pt idx="6211">
                  <c:v>-2841.3</c:v>
                </c:pt>
                <c:pt idx="6212">
                  <c:v>-2929</c:v>
                </c:pt>
                <c:pt idx="6213">
                  <c:v>-3027.5</c:v>
                </c:pt>
                <c:pt idx="6214">
                  <c:v>-3155.2</c:v>
                </c:pt>
                <c:pt idx="6215">
                  <c:v>-3291.5</c:v>
                </c:pt>
                <c:pt idx="6216">
                  <c:v>-3428.7</c:v>
                </c:pt>
                <c:pt idx="6217">
                  <c:v>-3550</c:v>
                </c:pt>
                <c:pt idx="6218">
                  <c:v>-3652.2</c:v>
                </c:pt>
                <c:pt idx="6219">
                  <c:v>-3758.1</c:v>
                </c:pt>
                <c:pt idx="6220">
                  <c:v>-3854.5</c:v>
                </c:pt>
                <c:pt idx="6221">
                  <c:v>-3964.2</c:v>
                </c:pt>
                <c:pt idx="6222">
                  <c:v>-4083.3</c:v>
                </c:pt>
                <c:pt idx="6223">
                  <c:v>-4204.3999999999996</c:v>
                </c:pt>
                <c:pt idx="6224">
                  <c:v>-4336.2</c:v>
                </c:pt>
                <c:pt idx="6225">
                  <c:v>-4465</c:v>
                </c:pt>
                <c:pt idx="6226">
                  <c:v>-4594.1000000000004</c:v>
                </c:pt>
                <c:pt idx="6227">
                  <c:v>-4714.8999999999996</c:v>
                </c:pt>
                <c:pt idx="6228">
                  <c:v>-4829.1000000000004</c:v>
                </c:pt>
                <c:pt idx="6229">
                  <c:v>-4944.5</c:v>
                </c:pt>
                <c:pt idx="6230">
                  <c:v>-5060.8</c:v>
                </c:pt>
                <c:pt idx="6231">
                  <c:v>-5192.3</c:v>
                </c:pt>
                <c:pt idx="6232">
                  <c:v>-5328.7</c:v>
                </c:pt>
                <c:pt idx="6233">
                  <c:v>-5464.6</c:v>
                </c:pt>
                <c:pt idx="6234">
                  <c:v>-5603.7</c:v>
                </c:pt>
                <c:pt idx="6235">
                  <c:v>-5744.3</c:v>
                </c:pt>
                <c:pt idx="6236">
                  <c:v>-5886</c:v>
                </c:pt>
                <c:pt idx="6237">
                  <c:v>-6030.2</c:v>
                </c:pt>
                <c:pt idx="6238">
                  <c:v>-6173.4</c:v>
                </c:pt>
                <c:pt idx="6239">
                  <c:v>-6325.7</c:v>
                </c:pt>
                <c:pt idx="6240">
                  <c:v>-6473.1</c:v>
                </c:pt>
                <c:pt idx="6241">
                  <c:v>-6616</c:v>
                </c:pt>
                <c:pt idx="6242">
                  <c:v>-6724.8</c:v>
                </c:pt>
                <c:pt idx="6243">
                  <c:v>-6798.8</c:v>
                </c:pt>
                <c:pt idx="6244">
                  <c:v>-6856.2</c:v>
                </c:pt>
                <c:pt idx="6245">
                  <c:v>-6903.6</c:v>
                </c:pt>
                <c:pt idx="6246">
                  <c:v>-6971.3</c:v>
                </c:pt>
                <c:pt idx="6247">
                  <c:v>-7052.1</c:v>
                </c:pt>
                <c:pt idx="6248">
                  <c:v>-7145.6</c:v>
                </c:pt>
                <c:pt idx="6249">
                  <c:v>-7248.7</c:v>
                </c:pt>
                <c:pt idx="6250">
                  <c:v>-7337.5</c:v>
                </c:pt>
                <c:pt idx="6251">
                  <c:v>-7404.2</c:v>
                </c:pt>
                <c:pt idx="6252">
                  <c:v>-7456.8</c:v>
                </c:pt>
                <c:pt idx="6253">
                  <c:v>-7508.4</c:v>
                </c:pt>
                <c:pt idx="6254">
                  <c:v>-7585</c:v>
                </c:pt>
                <c:pt idx="6255">
                  <c:v>-7667.2</c:v>
                </c:pt>
                <c:pt idx="6256">
                  <c:v>-7761</c:v>
                </c:pt>
                <c:pt idx="6257">
                  <c:v>-7851.8</c:v>
                </c:pt>
                <c:pt idx="6258">
                  <c:v>-7923.1</c:v>
                </c:pt>
                <c:pt idx="6259">
                  <c:v>-7997.2</c:v>
                </c:pt>
                <c:pt idx="6260">
                  <c:v>-8063.2</c:v>
                </c:pt>
                <c:pt idx="6261">
                  <c:v>-8139</c:v>
                </c:pt>
                <c:pt idx="6262">
                  <c:v>-8230.7999999999993</c:v>
                </c:pt>
                <c:pt idx="6263">
                  <c:v>-8322.7999999999993</c:v>
                </c:pt>
                <c:pt idx="6264">
                  <c:v>-8408.6</c:v>
                </c:pt>
                <c:pt idx="6265">
                  <c:v>-8484.9</c:v>
                </c:pt>
                <c:pt idx="6266">
                  <c:v>-8550.2000000000007</c:v>
                </c:pt>
                <c:pt idx="6267">
                  <c:v>-8617</c:v>
                </c:pt>
                <c:pt idx="6268">
                  <c:v>-8679.2000000000007</c:v>
                </c:pt>
                <c:pt idx="6269">
                  <c:v>-8750.2999999999993</c:v>
                </c:pt>
                <c:pt idx="6270">
                  <c:v>-8813.7999999999993</c:v>
                </c:pt>
                <c:pt idx="6271">
                  <c:v>-8881.5</c:v>
                </c:pt>
                <c:pt idx="6272">
                  <c:v>-8952.7000000000007</c:v>
                </c:pt>
                <c:pt idx="6273">
                  <c:v>-9021.1</c:v>
                </c:pt>
                <c:pt idx="6274">
                  <c:v>-9100.2000000000007</c:v>
                </c:pt>
                <c:pt idx="6275">
                  <c:v>-9172.4</c:v>
                </c:pt>
                <c:pt idx="6276">
                  <c:v>-9237.5</c:v>
                </c:pt>
                <c:pt idx="6277">
                  <c:v>-9287.7999999999993</c:v>
                </c:pt>
                <c:pt idx="6278">
                  <c:v>-9334.2999999999993</c:v>
                </c:pt>
                <c:pt idx="6279">
                  <c:v>-9404.6</c:v>
                </c:pt>
                <c:pt idx="6280">
                  <c:v>-9486.5</c:v>
                </c:pt>
                <c:pt idx="6281">
                  <c:v>-9562.2999999999993</c:v>
                </c:pt>
                <c:pt idx="6282">
                  <c:v>-9606.6</c:v>
                </c:pt>
                <c:pt idx="6283">
                  <c:v>-9625</c:v>
                </c:pt>
                <c:pt idx="6284">
                  <c:v>-9689.6</c:v>
                </c:pt>
                <c:pt idx="6285">
                  <c:v>-9811.9</c:v>
                </c:pt>
                <c:pt idx="6286">
                  <c:v>-9966.4</c:v>
                </c:pt>
                <c:pt idx="6287">
                  <c:v>-10099</c:v>
                </c:pt>
                <c:pt idx="6288">
                  <c:v>-10189</c:v>
                </c:pt>
                <c:pt idx="6289">
                  <c:v>-10252</c:v>
                </c:pt>
                <c:pt idx="6290">
                  <c:v>-10295</c:v>
                </c:pt>
                <c:pt idx="6291">
                  <c:v>-10346</c:v>
                </c:pt>
                <c:pt idx="6292">
                  <c:v>-10408</c:v>
                </c:pt>
                <c:pt idx="6293">
                  <c:v>-10490</c:v>
                </c:pt>
                <c:pt idx="6294">
                  <c:v>-10579</c:v>
                </c:pt>
                <c:pt idx="6295">
                  <c:v>-10645</c:v>
                </c:pt>
                <c:pt idx="6296">
                  <c:v>-10678</c:v>
                </c:pt>
                <c:pt idx="6297">
                  <c:v>-10681</c:v>
                </c:pt>
                <c:pt idx="6298">
                  <c:v>-10675</c:v>
                </c:pt>
                <c:pt idx="6299">
                  <c:v>-10697</c:v>
                </c:pt>
                <c:pt idx="6300">
                  <c:v>-10769</c:v>
                </c:pt>
                <c:pt idx="6301">
                  <c:v>-10879</c:v>
                </c:pt>
                <c:pt idx="6302">
                  <c:v>-10975</c:v>
                </c:pt>
                <c:pt idx="6303">
                  <c:v>-11013</c:v>
                </c:pt>
                <c:pt idx="6304">
                  <c:v>-10983</c:v>
                </c:pt>
                <c:pt idx="6305">
                  <c:v>-10931</c:v>
                </c:pt>
                <c:pt idx="6306">
                  <c:v>-10890</c:v>
                </c:pt>
                <c:pt idx="6307">
                  <c:v>-10876</c:v>
                </c:pt>
                <c:pt idx="6308">
                  <c:v>-10933</c:v>
                </c:pt>
                <c:pt idx="6309">
                  <c:v>-11010</c:v>
                </c:pt>
                <c:pt idx="6310">
                  <c:v>-11065</c:v>
                </c:pt>
                <c:pt idx="6311">
                  <c:v>-11119</c:v>
                </c:pt>
                <c:pt idx="6312">
                  <c:v>-11130</c:v>
                </c:pt>
                <c:pt idx="6313">
                  <c:v>-11015</c:v>
                </c:pt>
                <c:pt idx="6314">
                  <c:v>-10777</c:v>
                </c:pt>
                <c:pt idx="6315">
                  <c:v>-10502</c:v>
                </c:pt>
                <c:pt idx="6316">
                  <c:v>-10278</c:v>
                </c:pt>
                <c:pt idx="6317">
                  <c:v>-10133</c:v>
                </c:pt>
                <c:pt idx="6318">
                  <c:v>-9993.6</c:v>
                </c:pt>
                <c:pt idx="6319">
                  <c:v>-9781.5</c:v>
                </c:pt>
                <c:pt idx="6320">
                  <c:v>-9468.6</c:v>
                </c:pt>
                <c:pt idx="6321">
                  <c:v>-9064.5</c:v>
                </c:pt>
                <c:pt idx="6322">
                  <c:v>-8574</c:v>
                </c:pt>
                <c:pt idx="6323">
                  <c:v>-8051.2</c:v>
                </c:pt>
                <c:pt idx="6324">
                  <c:v>-7539.4</c:v>
                </c:pt>
                <c:pt idx="6325">
                  <c:v>-7038.2</c:v>
                </c:pt>
                <c:pt idx="6326">
                  <c:v>-6573.1</c:v>
                </c:pt>
                <c:pt idx="6327">
                  <c:v>-6126.4</c:v>
                </c:pt>
                <c:pt idx="6328">
                  <c:v>-5681.3</c:v>
                </c:pt>
                <c:pt idx="6329">
                  <c:v>-5253.8</c:v>
                </c:pt>
                <c:pt idx="6330">
                  <c:v>-4853.2</c:v>
                </c:pt>
                <c:pt idx="6331">
                  <c:v>-4495.3999999999996</c:v>
                </c:pt>
                <c:pt idx="6332">
                  <c:v>-4164.3</c:v>
                </c:pt>
                <c:pt idx="6333">
                  <c:v>-3851.1</c:v>
                </c:pt>
                <c:pt idx="6334">
                  <c:v>-3559</c:v>
                </c:pt>
                <c:pt idx="6335">
                  <c:v>-3288.7</c:v>
                </c:pt>
                <c:pt idx="6336">
                  <c:v>-3034</c:v>
                </c:pt>
                <c:pt idx="6337">
                  <c:v>-2792.3</c:v>
                </c:pt>
                <c:pt idx="6338">
                  <c:v>-2565.9</c:v>
                </c:pt>
                <c:pt idx="6339">
                  <c:v>-2361.1999999999998</c:v>
                </c:pt>
                <c:pt idx="6340">
                  <c:v>-2165.1</c:v>
                </c:pt>
                <c:pt idx="6341">
                  <c:v>-1973.9</c:v>
                </c:pt>
                <c:pt idx="6342">
                  <c:v>-1776.5</c:v>
                </c:pt>
                <c:pt idx="6343">
                  <c:v>-1586.4</c:v>
                </c:pt>
                <c:pt idx="6344">
                  <c:v>-1403.3</c:v>
                </c:pt>
                <c:pt idx="6345">
                  <c:v>-1229.9000000000001</c:v>
                </c:pt>
                <c:pt idx="6346">
                  <c:v>-1080.8</c:v>
                </c:pt>
                <c:pt idx="6347">
                  <c:v>-956.61</c:v>
                </c:pt>
                <c:pt idx="6348">
                  <c:v>-845.7</c:v>
                </c:pt>
                <c:pt idx="6349">
                  <c:v>-755.85</c:v>
                </c:pt>
                <c:pt idx="6350">
                  <c:v>-673.36</c:v>
                </c:pt>
                <c:pt idx="6351">
                  <c:v>-600.30999999999995</c:v>
                </c:pt>
                <c:pt idx="6352">
                  <c:v>-527.61</c:v>
                </c:pt>
                <c:pt idx="6353">
                  <c:v>-452.29</c:v>
                </c:pt>
                <c:pt idx="6354">
                  <c:v>-378.05</c:v>
                </c:pt>
                <c:pt idx="6355">
                  <c:v>-294.27999999999997</c:v>
                </c:pt>
                <c:pt idx="6356">
                  <c:v>-223.85</c:v>
                </c:pt>
                <c:pt idx="6357">
                  <c:v>-173.99</c:v>
                </c:pt>
                <c:pt idx="6358">
                  <c:v>-135.47</c:v>
                </c:pt>
                <c:pt idx="6359">
                  <c:v>-101.43</c:v>
                </c:pt>
                <c:pt idx="6360">
                  <c:v>-63.314</c:v>
                </c:pt>
                <c:pt idx="6361">
                  <c:v>-28.884</c:v>
                </c:pt>
                <c:pt idx="6362">
                  <c:v>2.6067999999999998</c:v>
                </c:pt>
                <c:pt idx="6363">
                  <c:v>39.381</c:v>
                </c:pt>
                <c:pt idx="6364">
                  <c:v>79.34</c:v>
                </c:pt>
                <c:pt idx="6365">
                  <c:v>120.63</c:v>
                </c:pt>
                <c:pt idx="6366">
                  <c:v>150.83000000000001</c:v>
                </c:pt>
                <c:pt idx="6367">
                  <c:v>181.61</c:v>
                </c:pt>
                <c:pt idx="6368">
                  <c:v>221.97</c:v>
                </c:pt>
                <c:pt idx="6369">
                  <c:v>262.58999999999997</c:v>
                </c:pt>
                <c:pt idx="6370">
                  <c:v>308.39</c:v>
                </c:pt>
                <c:pt idx="6371">
                  <c:v>352.33</c:v>
                </c:pt>
                <c:pt idx="6372">
                  <c:v>394.35</c:v>
                </c:pt>
                <c:pt idx="6373">
                  <c:v>447.09</c:v>
                </c:pt>
                <c:pt idx="6374">
                  <c:v>493.81</c:v>
                </c:pt>
                <c:pt idx="6375">
                  <c:v>539.08000000000004</c:v>
                </c:pt>
                <c:pt idx="6376">
                  <c:v>575.19000000000005</c:v>
                </c:pt>
                <c:pt idx="6377">
                  <c:v>611.49</c:v>
                </c:pt>
                <c:pt idx="6378">
                  <c:v>655.52</c:v>
                </c:pt>
                <c:pt idx="6379">
                  <c:v>695.76</c:v>
                </c:pt>
                <c:pt idx="6380">
                  <c:v>745.04</c:v>
                </c:pt>
                <c:pt idx="6381">
                  <c:v>796.25</c:v>
                </c:pt>
                <c:pt idx="6382">
                  <c:v>846.74</c:v>
                </c:pt>
                <c:pt idx="6383">
                  <c:v>894.91</c:v>
                </c:pt>
                <c:pt idx="6384">
                  <c:v>937.67</c:v>
                </c:pt>
                <c:pt idx="6385">
                  <c:v>985.51</c:v>
                </c:pt>
                <c:pt idx="6386">
                  <c:v>1030.9000000000001</c:v>
                </c:pt>
                <c:pt idx="6387">
                  <c:v>1075.5999999999999</c:v>
                </c:pt>
                <c:pt idx="6388">
                  <c:v>1126.5999999999999</c:v>
                </c:pt>
                <c:pt idx="6389">
                  <c:v>1178.8</c:v>
                </c:pt>
                <c:pt idx="6390">
                  <c:v>1240.0999999999999</c:v>
                </c:pt>
                <c:pt idx="6391">
                  <c:v>1299.2</c:v>
                </c:pt>
                <c:pt idx="6392">
                  <c:v>1363.3</c:v>
                </c:pt>
                <c:pt idx="6393">
                  <c:v>1432.4</c:v>
                </c:pt>
                <c:pt idx="6394">
                  <c:v>1504</c:v>
                </c:pt>
                <c:pt idx="6395">
                  <c:v>1582.3</c:v>
                </c:pt>
                <c:pt idx="6396">
                  <c:v>1654.5</c:v>
                </c:pt>
                <c:pt idx="6397">
                  <c:v>1722.1</c:v>
                </c:pt>
                <c:pt idx="6398">
                  <c:v>1787.9</c:v>
                </c:pt>
                <c:pt idx="6399">
                  <c:v>1838.9</c:v>
                </c:pt>
                <c:pt idx="6400">
                  <c:v>1895.9</c:v>
                </c:pt>
                <c:pt idx="6401">
                  <c:v>1947.8</c:v>
                </c:pt>
                <c:pt idx="6402">
                  <c:v>1995.4</c:v>
                </c:pt>
                <c:pt idx="6403">
                  <c:v>2040.1</c:v>
                </c:pt>
                <c:pt idx="6404">
                  <c:v>2083</c:v>
                </c:pt>
                <c:pt idx="6405">
                  <c:v>2136.8000000000002</c:v>
                </c:pt>
                <c:pt idx="6406">
                  <c:v>2192.5</c:v>
                </c:pt>
                <c:pt idx="6407">
                  <c:v>2242.6999999999998</c:v>
                </c:pt>
                <c:pt idx="6408">
                  <c:v>2296.6999999999998</c:v>
                </c:pt>
                <c:pt idx="6409">
                  <c:v>2352.6</c:v>
                </c:pt>
                <c:pt idx="6410">
                  <c:v>2423.3000000000002</c:v>
                </c:pt>
                <c:pt idx="6411">
                  <c:v>2500</c:v>
                </c:pt>
                <c:pt idx="6412">
                  <c:v>2578.6999999999998</c:v>
                </c:pt>
                <c:pt idx="6413">
                  <c:v>2664.7</c:v>
                </c:pt>
                <c:pt idx="6414">
                  <c:v>2749</c:v>
                </c:pt>
                <c:pt idx="6415">
                  <c:v>2842</c:v>
                </c:pt>
                <c:pt idx="6416">
                  <c:v>2938.6</c:v>
                </c:pt>
                <c:pt idx="6417">
                  <c:v>3029</c:v>
                </c:pt>
                <c:pt idx="6418">
                  <c:v>3129.7</c:v>
                </c:pt>
                <c:pt idx="6419">
                  <c:v>3229.7</c:v>
                </c:pt>
                <c:pt idx="6420">
                  <c:v>3345.2</c:v>
                </c:pt>
                <c:pt idx="6421">
                  <c:v>3457.8</c:v>
                </c:pt>
                <c:pt idx="6422">
                  <c:v>3568.5</c:v>
                </c:pt>
                <c:pt idx="6423">
                  <c:v>3682.3</c:v>
                </c:pt>
                <c:pt idx="6424">
                  <c:v>3795.1</c:v>
                </c:pt>
                <c:pt idx="6425">
                  <c:v>3911.4</c:v>
                </c:pt>
                <c:pt idx="6426">
                  <c:v>4030.4</c:v>
                </c:pt>
                <c:pt idx="6427">
                  <c:v>4158.3</c:v>
                </c:pt>
                <c:pt idx="6428">
                  <c:v>4312.5</c:v>
                </c:pt>
                <c:pt idx="6429">
                  <c:v>4455.1000000000004</c:v>
                </c:pt>
                <c:pt idx="6430">
                  <c:v>4615.2</c:v>
                </c:pt>
                <c:pt idx="6431">
                  <c:v>4772.1000000000004</c:v>
                </c:pt>
                <c:pt idx="6432">
                  <c:v>4934.6000000000004</c:v>
                </c:pt>
                <c:pt idx="6433">
                  <c:v>5081.8</c:v>
                </c:pt>
                <c:pt idx="6434">
                  <c:v>5208.1000000000004</c:v>
                </c:pt>
                <c:pt idx="6435">
                  <c:v>5324.4</c:v>
                </c:pt>
                <c:pt idx="6436">
                  <c:v>5444.2</c:v>
                </c:pt>
                <c:pt idx="6437">
                  <c:v>5560.8</c:v>
                </c:pt>
                <c:pt idx="6438">
                  <c:v>5681.6</c:v>
                </c:pt>
                <c:pt idx="6439">
                  <c:v>5789.2</c:v>
                </c:pt>
                <c:pt idx="6440">
                  <c:v>5899.5</c:v>
                </c:pt>
                <c:pt idx="6441">
                  <c:v>6006.9</c:v>
                </c:pt>
                <c:pt idx="6442">
                  <c:v>6107.4</c:v>
                </c:pt>
                <c:pt idx="6443">
                  <c:v>6194.4</c:v>
                </c:pt>
                <c:pt idx="6444">
                  <c:v>6280.5</c:v>
                </c:pt>
                <c:pt idx="6445">
                  <c:v>6387.7</c:v>
                </c:pt>
                <c:pt idx="6446">
                  <c:v>6508.7</c:v>
                </c:pt>
                <c:pt idx="6447">
                  <c:v>6638.3</c:v>
                </c:pt>
                <c:pt idx="6448">
                  <c:v>6777.2</c:v>
                </c:pt>
                <c:pt idx="6449">
                  <c:v>6908</c:v>
                </c:pt>
                <c:pt idx="6450">
                  <c:v>7021.3</c:v>
                </c:pt>
                <c:pt idx="6451">
                  <c:v>7102.2</c:v>
                </c:pt>
                <c:pt idx="6452">
                  <c:v>7161.6</c:v>
                </c:pt>
                <c:pt idx="6453">
                  <c:v>7208.4</c:v>
                </c:pt>
                <c:pt idx="6454">
                  <c:v>7263.9</c:v>
                </c:pt>
                <c:pt idx="6455">
                  <c:v>7348.3</c:v>
                </c:pt>
                <c:pt idx="6456">
                  <c:v>7454.3</c:v>
                </c:pt>
                <c:pt idx="6457">
                  <c:v>7572.8</c:v>
                </c:pt>
                <c:pt idx="6458">
                  <c:v>7690.1</c:v>
                </c:pt>
                <c:pt idx="6459">
                  <c:v>7802.2</c:v>
                </c:pt>
                <c:pt idx="6460">
                  <c:v>7896.9</c:v>
                </c:pt>
                <c:pt idx="6461">
                  <c:v>7960.2</c:v>
                </c:pt>
                <c:pt idx="6462">
                  <c:v>8003.4</c:v>
                </c:pt>
                <c:pt idx="6463">
                  <c:v>8039.2</c:v>
                </c:pt>
                <c:pt idx="6464">
                  <c:v>8072.4</c:v>
                </c:pt>
                <c:pt idx="6465">
                  <c:v>8118.8</c:v>
                </c:pt>
                <c:pt idx="6466">
                  <c:v>8178.4</c:v>
                </c:pt>
                <c:pt idx="6467">
                  <c:v>8259.2000000000007</c:v>
                </c:pt>
                <c:pt idx="6468">
                  <c:v>8360.1</c:v>
                </c:pt>
                <c:pt idx="6469">
                  <c:v>8471.6</c:v>
                </c:pt>
                <c:pt idx="6470">
                  <c:v>8585.5</c:v>
                </c:pt>
                <c:pt idx="6471">
                  <c:v>8680.2999999999993</c:v>
                </c:pt>
                <c:pt idx="6472">
                  <c:v>8763</c:v>
                </c:pt>
                <c:pt idx="6473">
                  <c:v>8821.2999999999993</c:v>
                </c:pt>
                <c:pt idx="6474">
                  <c:v>8863.7999999999993</c:v>
                </c:pt>
                <c:pt idx="6475">
                  <c:v>8903.5</c:v>
                </c:pt>
                <c:pt idx="6476">
                  <c:v>8937.2000000000007</c:v>
                </c:pt>
                <c:pt idx="6477">
                  <c:v>8982.2999999999993</c:v>
                </c:pt>
                <c:pt idx="6478">
                  <c:v>9044.5</c:v>
                </c:pt>
                <c:pt idx="6479">
                  <c:v>9113.4</c:v>
                </c:pt>
                <c:pt idx="6480">
                  <c:v>9194.4</c:v>
                </c:pt>
                <c:pt idx="6481">
                  <c:v>9261.7000000000007</c:v>
                </c:pt>
                <c:pt idx="6482">
                  <c:v>9324.1</c:v>
                </c:pt>
                <c:pt idx="6483">
                  <c:v>9378.5</c:v>
                </c:pt>
                <c:pt idx="6484">
                  <c:v>9418.2999999999993</c:v>
                </c:pt>
                <c:pt idx="6485">
                  <c:v>9465.6</c:v>
                </c:pt>
                <c:pt idx="6486">
                  <c:v>9522.2000000000007</c:v>
                </c:pt>
                <c:pt idx="6487">
                  <c:v>9586</c:v>
                </c:pt>
                <c:pt idx="6488">
                  <c:v>9652.2999999999993</c:v>
                </c:pt>
                <c:pt idx="6489">
                  <c:v>9707.2999999999993</c:v>
                </c:pt>
                <c:pt idx="6490">
                  <c:v>9756.2999999999993</c:v>
                </c:pt>
                <c:pt idx="6491">
                  <c:v>9790.1</c:v>
                </c:pt>
                <c:pt idx="6492">
                  <c:v>9826.9</c:v>
                </c:pt>
                <c:pt idx="6493">
                  <c:v>9858.4</c:v>
                </c:pt>
                <c:pt idx="6494">
                  <c:v>9890.7999999999993</c:v>
                </c:pt>
                <c:pt idx="6495">
                  <c:v>9926.2999999999993</c:v>
                </c:pt>
                <c:pt idx="6496">
                  <c:v>9952.7999999999993</c:v>
                </c:pt>
                <c:pt idx="6497">
                  <c:v>9970.5</c:v>
                </c:pt>
                <c:pt idx="6498">
                  <c:v>9989.7999999999993</c:v>
                </c:pt>
                <c:pt idx="6499">
                  <c:v>10011</c:v>
                </c:pt>
                <c:pt idx="6500">
                  <c:v>10040</c:v>
                </c:pt>
                <c:pt idx="6501">
                  <c:v>10063</c:v>
                </c:pt>
                <c:pt idx="6502">
                  <c:v>10083</c:v>
                </c:pt>
                <c:pt idx="6503">
                  <c:v>10104</c:v>
                </c:pt>
                <c:pt idx="6504">
                  <c:v>10128</c:v>
                </c:pt>
                <c:pt idx="6505">
                  <c:v>10158</c:v>
                </c:pt>
                <c:pt idx="6506">
                  <c:v>10184</c:v>
                </c:pt>
                <c:pt idx="6507">
                  <c:v>10197</c:v>
                </c:pt>
                <c:pt idx="6508">
                  <c:v>10199</c:v>
                </c:pt>
                <c:pt idx="6509">
                  <c:v>10219</c:v>
                </c:pt>
                <c:pt idx="6510">
                  <c:v>10282</c:v>
                </c:pt>
                <c:pt idx="6511">
                  <c:v>10391</c:v>
                </c:pt>
                <c:pt idx="6512">
                  <c:v>10523</c:v>
                </c:pt>
                <c:pt idx="6513">
                  <c:v>10631</c:v>
                </c:pt>
                <c:pt idx="6514">
                  <c:v>10687</c:v>
                </c:pt>
                <c:pt idx="6515">
                  <c:v>10683</c:v>
                </c:pt>
                <c:pt idx="6516">
                  <c:v>10627</c:v>
                </c:pt>
                <c:pt idx="6517">
                  <c:v>10534</c:v>
                </c:pt>
                <c:pt idx="6518">
                  <c:v>10430</c:v>
                </c:pt>
                <c:pt idx="6519">
                  <c:v>10368</c:v>
                </c:pt>
                <c:pt idx="6520">
                  <c:v>10387</c:v>
                </c:pt>
                <c:pt idx="6521">
                  <c:v>10428</c:v>
                </c:pt>
                <c:pt idx="6522">
                  <c:v>10467</c:v>
                </c:pt>
                <c:pt idx="6523">
                  <c:v>10464</c:v>
                </c:pt>
                <c:pt idx="6524">
                  <c:v>10382</c:v>
                </c:pt>
                <c:pt idx="6525">
                  <c:v>10232</c:v>
                </c:pt>
                <c:pt idx="6526">
                  <c:v>10044</c:v>
                </c:pt>
                <c:pt idx="6527">
                  <c:v>9877</c:v>
                </c:pt>
                <c:pt idx="6528">
                  <c:v>9732.6</c:v>
                </c:pt>
                <c:pt idx="6529">
                  <c:v>9574.2999999999993</c:v>
                </c:pt>
                <c:pt idx="6530">
                  <c:v>9402.2999999999993</c:v>
                </c:pt>
                <c:pt idx="6531">
                  <c:v>9192.4</c:v>
                </c:pt>
                <c:pt idx="6532">
                  <c:v>8946.7000000000007</c:v>
                </c:pt>
                <c:pt idx="6533">
                  <c:v>8669.4</c:v>
                </c:pt>
                <c:pt idx="6534">
                  <c:v>8351.7999999999993</c:v>
                </c:pt>
                <c:pt idx="6535">
                  <c:v>7987</c:v>
                </c:pt>
                <c:pt idx="6536">
                  <c:v>7565.5</c:v>
                </c:pt>
                <c:pt idx="6537">
                  <c:v>7110.5</c:v>
                </c:pt>
                <c:pt idx="6538">
                  <c:v>6640.3</c:v>
                </c:pt>
                <c:pt idx="6539">
                  <c:v>6169.4</c:v>
                </c:pt>
                <c:pt idx="6540">
                  <c:v>5735.6</c:v>
                </c:pt>
                <c:pt idx="6541">
                  <c:v>5325.8</c:v>
                </c:pt>
                <c:pt idx="6542">
                  <c:v>4957.8999999999996</c:v>
                </c:pt>
                <c:pt idx="6543">
                  <c:v>4630.6000000000004</c:v>
                </c:pt>
                <c:pt idx="6544">
                  <c:v>4324.8999999999996</c:v>
                </c:pt>
                <c:pt idx="6545">
                  <c:v>4048.2</c:v>
                </c:pt>
                <c:pt idx="6546">
                  <c:v>3790.6</c:v>
                </c:pt>
                <c:pt idx="6547">
                  <c:v>3547.5</c:v>
                </c:pt>
                <c:pt idx="6548">
                  <c:v>3315.2</c:v>
                </c:pt>
                <c:pt idx="6549">
                  <c:v>3090.3</c:v>
                </c:pt>
                <c:pt idx="6550">
                  <c:v>2905.6</c:v>
                </c:pt>
                <c:pt idx="6551">
                  <c:v>2742.8</c:v>
                </c:pt>
                <c:pt idx="6552">
                  <c:v>2587.5</c:v>
                </c:pt>
                <c:pt idx="6553">
                  <c:v>2454.1999999999998</c:v>
                </c:pt>
                <c:pt idx="6554">
                  <c:v>2330.3000000000002</c:v>
                </c:pt>
                <c:pt idx="6555">
                  <c:v>2221.1999999999998</c:v>
                </c:pt>
                <c:pt idx="6556">
                  <c:v>2116.1999999999998</c:v>
                </c:pt>
                <c:pt idx="6557">
                  <c:v>2021.1</c:v>
                </c:pt>
                <c:pt idx="6558">
                  <c:v>1938.1</c:v>
                </c:pt>
                <c:pt idx="6559">
                  <c:v>1860.5</c:v>
                </c:pt>
                <c:pt idx="6560">
                  <c:v>1797.4</c:v>
                </c:pt>
                <c:pt idx="6561">
                  <c:v>1738.6</c:v>
                </c:pt>
                <c:pt idx="6562">
                  <c:v>1677.5</c:v>
                </c:pt>
                <c:pt idx="6563">
                  <c:v>1616.2</c:v>
                </c:pt>
                <c:pt idx="6564">
                  <c:v>1548.5</c:v>
                </c:pt>
                <c:pt idx="6565">
                  <c:v>1489.1</c:v>
                </c:pt>
                <c:pt idx="6566">
                  <c:v>1426</c:v>
                </c:pt>
                <c:pt idx="6567">
                  <c:v>1366.4</c:v>
                </c:pt>
                <c:pt idx="6568">
                  <c:v>1308.4000000000001</c:v>
                </c:pt>
                <c:pt idx="6569">
                  <c:v>1245</c:v>
                </c:pt>
                <c:pt idx="6570">
                  <c:v>1189.9000000000001</c:v>
                </c:pt>
                <c:pt idx="6571">
                  <c:v>1127.2</c:v>
                </c:pt>
                <c:pt idx="6572">
                  <c:v>1065.8</c:v>
                </c:pt>
                <c:pt idx="6573">
                  <c:v>1005.3</c:v>
                </c:pt>
                <c:pt idx="6574">
                  <c:v>940.73</c:v>
                </c:pt>
                <c:pt idx="6575">
                  <c:v>883.77</c:v>
                </c:pt>
                <c:pt idx="6576">
                  <c:v>830.37</c:v>
                </c:pt>
                <c:pt idx="6577">
                  <c:v>778.33</c:v>
                </c:pt>
                <c:pt idx="6578">
                  <c:v>726.97</c:v>
                </c:pt>
                <c:pt idx="6579">
                  <c:v>671.98</c:v>
                </c:pt>
                <c:pt idx="6580">
                  <c:v>626.29</c:v>
                </c:pt>
                <c:pt idx="6581">
                  <c:v>576.52</c:v>
                </c:pt>
                <c:pt idx="6582">
                  <c:v>529.12</c:v>
                </c:pt>
                <c:pt idx="6583">
                  <c:v>489.38</c:v>
                </c:pt>
                <c:pt idx="6584">
                  <c:v>439.42</c:v>
                </c:pt>
                <c:pt idx="6585">
                  <c:v>400.78</c:v>
                </c:pt>
                <c:pt idx="6586">
                  <c:v>358.71</c:v>
                </c:pt>
                <c:pt idx="6587">
                  <c:v>324.37</c:v>
                </c:pt>
                <c:pt idx="6588">
                  <c:v>286.83999999999997</c:v>
                </c:pt>
                <c:pt idx="6589">
                  <c:v>250.63</c:v>
                </c:pt>
                <c:pt idx="6590">
                  <c:v>213.4</c:v>
                </c:pt>
                <c:pt idx="6591">
                  <c:v>174.04</c:v>
                </c:pt>
                <c:pt idx="6592">
                  <c:v>133.46</c:v>
                </c:pt>
                <c:pt idx="6593">
                  <c:v>93.063000000000002</c:v>
                </c:pt>
                <c:pt idx="6594">
                  <c:v>52.002000000000002</c:v>
                </c:pt>
                <c:pt idx="6595">
                  <c:v>20.609000000000002</c:v>
                </c:pt>
                <c:pt idx="6596">
                  <c:v>-16.574999999999999</c:v>
                </c:pt>
                <c:pt idx="6597">
                  <c:v>-48.847000000000001</c:v>
                </c:pt>
                <c:pt idx="6598">
                  <c:v>-75.796999999999997</c:v>
                </c:pt>
                <c:pt idx="6599">
                  <c:v>-107.21</c:v>
                </c:pt>
                <c:pt idx="6600">
                  <c:v>-130.96</c:v>
                </c:pt>
                <c:pt idx="6601">
                  <c:v>-160.04</c:v>
                </c:pt>
                <c:pt idx="6602">
                  <c:v>-191.88</c:v>
                </c:pt>
                <c:pt idx="6603">
                  <c:v>-220.91</c:v>
                </c:pt>
                <c:pt idx="6604">
                  <c:v>-259.05</c:v>
                </c:pt>
                <c:pt idx="6605">
                  <c:v>-284.85000000000002</c:v>
                </c:pt>
                <c:pt idx="6606">
                  <c:v>-319.58999999999997</c:v>
                </c:pt>
                <c:pt idx="6607">
                  <c:v>-351.21</c:v>
                </c:pt>
                <c:pt idx="6608">
                  <c:v>-381.89</c:v>
                </c:pt>
                <c:pt idx="6609">
                  <c:v>-413.88</c:v>
                </c:pt>
                <c:pt idx="6610">
                  <c:v>-442.33</c:v>
                </c:pt>
                <c:pt idx="6611">
                  <c:v>-483.47</c:v>
                </c:pt>
                <c:pt idx="6612">
                  <c:v>-530.07000000000005</c:v>
                </c:pt>
                <c:pt idx="6613">
                  <c:v>-583.73</c:v>
                </c:pt>
                <c:pt idx="6614">
                  <c:v>-638.11</c:v>
                </c:pt>
                <c:pt idx="6615">
                  <c:v>-695.43</c:v>
                </c:pt>
                <c:pt idx="6616">
                  <c:v>-759.05</c:v>
                </c:pt>
                <c:pt idx="6617">
                  <c:v>-821.57</c:v>
                </c:pt>
                <c:pt idx="6618">
                  <c:v>-880.07</c:v>
                </c:pt>
                <c:pt idx="6619">
                  <c:v>-949.77</c:v>
                </c:pt>
                <c:pt idx="6620">
                  <c:v>-1012.9</c:v>
                </c:pt>
                <c:pt idx="6621">
                  <c:v>-1083.2</c:v>
                </c:pt>
                <c:pt idx="6622">
                  <c:v>-1164.3</c:v>
                </c:pt>
                <c:pt idx="6623">
                  <c:v>-1252</c:v>
                </c:pt>
                <c:pt idx="6624">
                  <c:v>-1359.1</c:v>
                </c:pt>
                <c:pt idx="6625">
                  <c:v>-1469.7</c:v>
                </c:pt>
                <c:pt idx="6626">
                  <c:v>-1596</c:v>
                </c:pt>
                <c:pt idx="6627">
                  <c:v>-1729.2</c:v>
                </c:pt>
                <c:pt idx="6628">
                  <c:v>-1864.5</c:v>
                </c:pt>
                <c:pt idx="6629">
                  <c:v>-2008.5</c:v>
                </c:pt>
                <c:pt idx="6630">
                  <c:v>-2156.1999999999998</c:v>
                </c:pt>
                <c:pt idx="6631">
                  <c:v>-2298.6</c:v>
                </c:pt>
                <c:pt idx="6632">
                  <c:v>-2448</c:v>
                </c:pt>
                <c:pt idx="6633">
                  <c:v>-2593</c:v>
                </c:pt>
                <c:pt idx="6634">
                  <c:v>-2747.8</c:v>
                </c:pt>
                <c:pt idx="6635">
                  <c:v>-2908.2</c:v>
                </c:pt>
                <c:pt idx="6636">
                  <c:v>-3079.2</c:v>
                </c:pt>
                <c:pt idx="6637">
                  <c:v>-3263.5</c:v>
                </c:pt>
                <c:pt idx="6638">
                  <c:v>-3455</c:v>
                </c:pt>
                <c:pt idx="6639">
                  <c:v>-3657.3</c:v>
                </c:pt>
                <c:pt idx="6640">
                  <c:v>-3867.1</c:v>
                </c:pt>
                <c:pt idx="6641">
                  <c:v>-4092</c:v>
                </c:pt>
                <c:pt idx="6642">
                  <c:v>-4308.7</c:v>
                </c:pt>
                <c:pt idx="6643">
                  <c:v>-4511.2</c:v>
                </c:pt>
                <c:pt idx="6644">
                  <c:v>-4692.3999999999996</c:v>
                </c:pt>
                <c:pt idx="6645">
                  <c:v>-4838.2</c:v>
                </c:pt>
                <c:pt idx="6646">
                  <c:v>-4969.3</c:v>
                </c:pt>
                <c:pt idx="6647">
                  <c:v>-5081.2</c:v>
                </c:pt>
                <c:pt idx="6648">
                  <c:v>-5190</c:v>
                </c:pt>
                <c:pt idx="6649">
                  <c:v>-5299.9</c:v>
                </c:pt>
                <c:pt idx="6650">
                  <c:v>-5419.9</c:v>
                </c:pt>
                <c:pt idx="6651">
                  <c:v>-5558.3</c:v>
                </c:pt>
                <c:pt idx="6652">
                  <c:v>-5703.2</c:v>
                </c:pt>
                <c:pt idx="6653">
                  <c:v>-5848.2</c:v>
                </c:pt>
                <c:pt idx="6654">
                  <c:v>-5994.9</c:v>
                </c:pt>
                <c:pt idx="6655">
                  <c:v>-6130.7</c:v>
                </c:pt>
                <c:pt idx="6656">
                  <c:v>-6262.2</c:v>
                </c:pt>
                <c:pt idx="6657">
                  <c:v>-6377.7</c:v>
                </c:pt>
                <c:pt idx="6658">
                  <c:v>-6480.7</c:v>
                </c:pt>
                <c:pt idx="6659">
                  <c:v>-6569.7</c:v>
                </c:pt>
                <c:pt idx="6660">
                  <c:v>-6653.9</c:v>
                </c:pt>
                <c:pt idx="6661">
                  <c:v>-6761.2</c:v>
                </c:pt>
                <c:pt idx="6662">
                  <c:v>-6898.2</c:v>
                </c:pt>
                <c:pt idx="6663">
                  <c:v>-7057.2</c:v>
                </c:pt>
                <c:pt idx="6664">
                  <c:v>-7227.2</c:v>
                </c:pt>
                <c:pt idx="6665">
                  <c:v>-7366.6</c:v>
                </c:pt>
                <c:pt idx="6666">
                  <c:v>-7476</c:v>
                </c:pt>
                <c:pt idx="6667">
                  <c:v>-7563.6</c:v>
                </c:pt>
                <c:pt idx="6668">
                  <c:v>-7628.9</c:v>
                </c:pt>
                <c:pt idx="6669">
                  <c:v>-7687.8</c:v>
                </c:pt>
                <c:pt idx="6670">
                  <c:v>-7744</c:v>
                </c:pt>
                <c:pt idx="6671">
                  <c:v>-7820.2</c:v>
                </c:pt>
                <c:pt idx="6672">
                  <c:v>-7925.3</c:v>
                </c:pt>
                <c:pt idx="6673">
                  <c:v>-8066</c:v>
                </c:pt>
                <c:pt idx="6674">
                  <c:v>-8238.7999999999993</c:v>
                </c:pt>
                <c:pt idx="6675">
                  <c:v>-8424.5</c:v>
                </c:pt>
                <c:pt idx="6676">
                  <c:v>-8595.7999999999993</c:v>
                </c:pt>
                <c:pt idx="6677">
                  <c:v>-8710.6</c:v>
                </c:pt>
                <c:pt idx="6678">
                  <c:v>-8748</c:v>
                </c:pt>
                <c:pt idx="6679">
                  <c:v>-8754.1</c:v>
                </c:pt>
                <c:pt idx="6680">
                  <c:v>-8772.5</c:v>
                </c:pt>
                <c:pt idx="6681">
                  <c:v>-8835.5</c:v>
                </c:pt>
                <c:pt idx="6682">
                  <c:v>-8934.5</c:v>
                </c:pt>
                <c:pt idx="6683">
                  <c:v>-9052.6</c:v>
                </c:pt>
                <c:pt idx="6684">
                  <c:v>-9162.2999999999993</c:v>
                </c:pt>
                <c:pt idx="6685">
                  <c:v>-9221.7999999999993</c:v>
                </c:pt>
                <c:pt idx="6686">
                  <c:v>-9247.9</c:v>
                </c:pt>
                <c:pt idx="6687">
                  <c:v>-9265.2999999999993</c:v>
                </c:pt>
                <c:pt idx="6688">
                  <c:v>-9326.4</c:v>
                </c:pt>
                <c:pt idx="6689">
                  <c:v>-9442.4</c:v>
                </c:pt>
                <c:pt idx="6690">
                  <c:v>-9570.4</c:v>
                </c:pt>
                <c:pt idx="6691">
                  <c:v>-9684.5</c:v>
                </c:pt>
                <c:pt idx="6692">
                  <c:v>-9752.7000000000007</c:v>
                </c:pt>
                <c:pt idx="6693">
                  <c:v>-9788</c:v>
                </c:pt>
                <c:pt idx="6694">
                  <c:v>-9804.5</c:v>
                </c:pt>
                <c:pt idx="6695">
                  <c:v>-9831.1</c:v>
                </c:pt>
                <c:pt idx="6696">
                  <c:v>-9890.2000000000007</c:v>
                </c:pt>
                <c:pt idx="6697">
                  <c:v>-9969.5</c:v>
                </c:pt>
                <c:pt idx="6698">
                  <c:v>-10063</c:v>
                </c:pt>
                <c:pt idx="6699">
                  <c:v>-10165</c:v>
                </c:pt>
                <c:pt idx="6700">
                  <c:v>-10240</c:v>
                </c:pt>
                <c:pt idx="6701">
                  <c:v>-10275</c:v>
                </c:pt>
                <c:pt idx="6702">
                  <c:v>-10291</c:v>
                </c:pt>
                <c:pt idx="6703">
                  <c:v>-10299</c:v>
                </c:pt>
                <c:pt idx="6704">
                  <c:v>-10307</c:v>
                </c:pt>
                <c:pt idx="6705">
                  <c:v>-10332</c:v>
                </c:pt>
                <c:pt idx="6706">
                  <c:v>-10362</c:v>
                </c:pt>
                <c:pt idx="6707">
                  <c:v>-10423</c:v>
                </c:pt>
                <c:pt idx="6708">
                  <c:v>-10492</c:v>
                </c:pt>
                <c:pt idx="6709">
                  <c:v>-10551</c:v>
                </c:pt>
                <c:pt idx="6710">
                  <c:v>-10594</c:v>
                </c:pt>
                <c:pt idx="6711">
                  <c:v>-10616</c:v>
                </c:pt>
                <c:pt idx="6712">
                  <c:v>-10610</c:v>
                </c:pt>
                <c:pt idx="6713">
                  <c:v>-10594</c:v>
                </c:pt>
                <c:pt idx="6714">
                  <c:v>-10596</c:v>
                </c:pt>
                <c:pt idx="6715">
                  <c:v>-10613</c:v>
                </c:pt>
                <c:pt idx="6716">
                  <c:v>-10658</c:v>
                </c:pt>
                <c:pt idx="6717">
                  <c:v>-10688</c:v>
                </c:pt>
                <c:pt idx="6718">
                  <c:v>-10645</c:v>
                </c:pt>
                <c:pt idx="6719">
                  <c:v>-10511</c:v>
                </c:pt>
                <c:pt idx="6720">
                  <c:v>-10308</c:v>
                </c:pt>
                <c:pt idx="6721">
                  <c:v>-10041</c:v>
                </c:pt>
                <c:pt idx="6722">
                  <c:v>-9699.1</c:v>
                </c:pt>
                <c:pt idx="6723">
                  <c:v>-9300.7999999999993</c:v>
                </c:pt>
                <c:pt idx="6724">
                  <c:v>-8890</c:v>
                </c:pt>
                <c:pt idx="6725">
                  <c:v>-8467.2999999999993</c:v>
                </c:pt>
                <c:pt idx="6726">
                  <c:v>-8056.2</c:v>
                </c:pt>
                <c:pt idx="6727">
                  <c:v>-7671.7</c:v>
                </c:pt>
                <c:pt idx="6728">
                  <c:v>-7292.2</c:v>
                </c:pt>
                <c:pt idx="6729">
                  <c:v>-6915.5</c:v>
                </c:pt>
                <c:pt idx="6730">
                  <c:v>-6516.1</c:v>
                </c:pt>
                <c:pt idx="6731">
                  <c:v>-6073.6</c:v>
                </c:pt>
                <c:pt idx="6732">
                  <c:v>-5597.5</c:v>
                </c:pt>
                <c:pt idx="6733">
                  <c:v>-5136.1000000000004</c:v>
                </c:pt>
                <c:pt idx="6734">
                  <c:v>-4721.5</c:v>
                </c:pt>
                <c:pt idx="6735">
                  <c:v>-4347.8999999999996</c:v>
                </c:pt>
                <c:pt idx="6736">
                  <c:v>-4018.2</c:v>
                </c:pt>
                <c:pt idx="6737">
                  <c:v>-3728.4</c:v>
                </c:pt>
                <c:pt idx="6738">
                  <c:v>-3451</c:v>
                </c:pt>
                <c:pt idx="6739">
                  <c:v>-3182.4</c:v>
                </c:pt>
                <c:pt idx="6740">
                  <c:v>-2922.3</c:v>
                </c:pt>
                <c:pt idx="6741">
                  <c:v>-2677.7</c:v>
                </c:pt>
                <c:pt idx="6742">
                  <c:v>-2441.9</c:v>
                </c:pt>
                <c:pt idx="6743">
                  <c:v>-2218.6</c:v>
                </c:pt>
                <c:pt idx="6744">
                  <c:v>-2015</c:v>
                </c:pt>
                <c:pt idx="6745">
                  <c:v>-1826.6</c:v>
                </c:pt>
                <c:pt idx="6746">
                  <c:v>-1647.9</c:v>
                </c:pt>
                <c:pt idx="6747">
                  <c:v>-1487.7</c:v>
                </c:pt>
                <c:pt idx="6748">
                  <c:v>-1336.1</c:v>
                </c:pt>
                <c:pt idx="6749">
                  <c:v>-1195.8</c:v>
                </c:pt>
                <c:pt idx="6750">
                  <c:v>-1062.5</c:v>
                </c:pt>
                <c:pt idx="6751">
                  <c:v>-940.84</c:v>
                </c:pt>
                <c:pt idx="6752">
                  <c:v>-819.24</c:v>
                </c:pt>
                <c:pt idx="6753">
                  <c:v>-698.43</c:v>
                </c:pt>
                <c:pt idx="6754">
                  <c:v>-588.87</c:v>
                </c:pt>
                <c:pt idx="6755">
                  <c:v>-493.23</c:v>
                </c:pt>
                <c:pt idx="6756">
                  <c:v>-416.26</c:v>
                </c:pt>
                <c:pt idx="6757">
                  <c:v>-348.03</c:v>
                </c:pt>
                <c:pt idx="6758">
                  <c:v>-285.13</c:v>
                </c:pt>
                <c:pt idx="6759">
                  <c:v>-232.17</c:v>
                </c:pt>
                <c:pt idx="6760">
                  <c:v>-177.79</c:v>
                </c:pt>
                <c:pt idx="6761">
                  <c:v>-133.71</c:v>
                </c:pt>
                <c:pt idx="6762">
                  <c:v>-89.855999999999995</c:v>
                </c:pt>
                <c:pt idx="6763">
                  <c:v>-49.712000000000003</c:v>
                </c:pt>
                <c:pt idx="6764">
                  <c:v>-23.039000000000001</c:v>
                </c:pt>
                <c:pt idx="6765">
                  <c:v>-2.0459999999999998</c:v>
                </c:pt>
                <c:pt idx="6766">
                  <c:v>19.378</c:v>
                </c:pt>
                <c:pt idx="6767">
                  <c:v>41.607999999999997</c:v>
                </c:pt>
                <c:pt idx="6768">
                  <c:v>65.052999999999997</c:v>
                </c:pt>
                <c:pt idx="6769">
                  <c:v>85.707999999999998</c:v>
                </c:pt>
                <c:pt idx="6770">
                  <c:v>117.17</c:v>
                </c:pt>
                <c:pt idx="6771">
                  <c:v>151.26</c:v>
                </c:pt>
                <c:pt idx="6772">
                  <c:v>184.8</c:v>
                </c:pt>
                <c:pt idx="6773">
                  <c:v>223.11</c:v>
                </c:pt>
                <c:pt idx="6774">
                  <c:v>251.24</c:v>
                </c:pt>
                <c:pt idx="6775">
                  <c:v>280.76</c:v>
                </c:pt>
                <c:pt idx="6776">
                  <c:v>302.99</c:v>
                </c:pt>
                <c:pt idx="6777">
                  <c:v>321.14</c:v>
                </c:pt>
                <c:pt idx="6778">
                  <c:v>344.37</c:v>
                </c:pt>
                <c:pt idx="6779">
                  <c:v>370.46</c:v>
                </c:pt>
                <c:pt idx="6780">
                  <c:v>406.23</c:v>
                </c:pt>
                <c:pt idx="6781">
                  <c:v>438.5</c:v>
                </c:pt>
                <c:pt idx="6782">
                  <c:v>468.79</c:v>
                </c:pt>
                <c:pt idx="6783">
                  <c:v>501.72</c:v>
                </c:pt>
                <c:pt idx="6784">
                  <c:v>524.58000000000004</c:v>
                </c:pt>
                <c:pt idx="6785">
                  <c:v>552.16</c:v>
                </c:pt>
                <c:pt idx="6786">
                  <c:v>578.30999999999995</c:v>
                </c:pt>
                <c:pt idx="6787">
                  <c:v>606.97</c:v>
                </c:pt>
                <c:pt idx="6788">
                  <c:v>637.74</c:v>
                </c:pt>
                <c:pt idx="6789">
                  <c:v>667.91</c:v>
                </c:pt>
                <c:pt idx="6790">
                  <c:v>702.37</c:v>
                </c:pt>
                <c:pt idx="6791">
                  <c:v>743.64</c:v>
                </c:pt>
                <c:pt idx="6792">
                  <c:v>790.9</c:v>
                </c:pt>
                <c:pt idx="6793">
                  <c:v>841.87</c:v>
                </c:pt>
                <c:pt idx="6794">
                  <c:v>888.1</c:v>
                </c:pt>
                <c:pt idx="6795">
                  <c:v>933.6</c:v>
                </c:pt>
                <c:pt idx="6796">
                  <c:v>980.61</c:v>
                </c:pt>
                <c:pt idx="6797">
                  <c:v>1025.2</c:v>
                </c:pt>
                <c:pt idx="6798">
                  <c:v>1076.9000000000001</c:v>
                </c:pt>
                <c:pt idx="6799">
                  <c:v>1129.4000000000001</c:v>
                </c:pt>
                <c:pt idx="6800">
                  <c:v>1188.0999999999999</c:v>
                </c:pt>
                <c:pt idx="6801">
                  <c:v>1251</c:v>
                </c:pt>
                <c:pt idx="6802">
                  <c:v>1308.5</c:v>
                </c:pt>
                <c:pt idx="6803">
                  <c:v>1365.4</c:v>
                </c:pt>
                <c:pt idx="6804">
                  <c:v>1413.4</c:v>
                </c:pt>
                <c:pt idx="6805">
                  <c:v>1473.2</c:v>
                </c:pt>
                <c:pt idx="6806">
                  <c:v>1520.8</c:v>
                </c:pt>
                <c:pt idx="6807">
                  <c:v>1573.1</c:v>
                </c:pt>
                <c:pt idx="6808">
                  <c:v>1621.7</c:v>
                </c:pt>
                <c:pt idx="6809">
                  <c:v>1669.7</c:v>
                </c:pt>
                <c:pt idx="6810">
                  <c:v>1727.5</c:v>
                </c:pt>
                <c:pt idx="6811">
                  <c:v>1777.9</c:v>
                </c:pt>
                <c:pt idx="6812">
                  <c:v>1832.4</c:v>
                </c:pt>
                <c:pt idx="6813">
                  <c:v>1892.1</c:v>
                </c:pt>
                <c:pt idx="6814">
                  <c:v>1952.6</c:v>
                </c:pt>
                <c:pt idx="6815">
                  <c:v>2034.5</c:v>
                </c:pt>
                <c:pt idx="6816">
                  <c:v>2124.1</c:v>
                </c:pt>
                <c:pt idx="6817">
                  <c:v>2224.5</c:v>
                </c:pt>
                <c:pt idx="6818">
                  <c:v>2337.6999999999998</c:v>
                </c:pt>
                <c:pt idx="6819">
                  <c:v>2449.1</c:v>
                </c:pt>
                <c:pt idx="6820">
                  <c:v>2572.8000000000002</c:v>
                </c:pt>
                <c:pt idx="6821">
                  <c:v>2696.7</c:v>
                </c:pt>
                <c:pt idx="6822">
                  <c:v>2817.3</c:v>
                </c:pt>
                <c:pt idx="6823">
                  <c:v>2938.5</c:v>
                </c:pt>
                <c:pt idx="6824">
                  <c:v>3058.7</c:v>
                </c:pt>
                <c:pt idx="6825">
                  <c:v>3179.3</c:v>
                </c:pt>
                <c:pt idx="6826">
                  <c:v>3283.8</c:v>
                </c:pt>
                <c:pt idx="6827">
                  <c:v>3379.7</c:v>
                </c:pt>
                <c:pt idx="6828">
                  <c:v>3491</c:v>
                </c:pt>
                <c:pt idx="6829">
                  <c:v>3614</c:v>
                </c:pt>
                <c:pt idx="6830">
                  <c:v>3765.6</c:v>
                </c:pt>
                <c:pt idx="6831">
                  <c:v>3940.5</c:v>
                </c:pt>
                <c:pt idx="6832">
                  <c:v>4139.7</c:v>
                </c:pt>
                <c:pt idx="6833">
                  <c:v>4347.3</c:v>
                </c:pt>
                <c:pt idx="6834">
                  <c:v>4551.2</c:v>
                </c:pt>
                <c:pt idx="6835">
                  <c:v>4750.6000000000004</c:v>
                </c:pt>
                <c:pt idx="6836">
                  <c:v>4924.1000000000004</c:v>
                </c:pt>
                <c:pt idx="6837">
                  <c:v>5063.8999999999996</c:v>
                </c:pt>
                <c:pt idx="6838">
                  <c:v>5188.6000000000004</c:v>
                </c:pt>
                <c:pt idx="6839">
                  <c:v>5298.5</c:v>
                </c:pt>
                <c:pt idx="6840">
                  <c:v>5415.3</c:v>
                </c:pt>
                <c:pt idx="6841">
                  <c:v>5544.8</c:v>
                </c:pt>
                <c:pt idx="6842">
                  <c:v>5695.3</c:v>
                </c:pt>
                <c:pt idx="6843">
                  <c:v>5858.3</c:v>
                </c:pt>
                <c:pt idx="6844">
                  <c:v>6015.7</c:v>
                </c:pt>
                <c:pt idx="6845">
                  <c:v>6169.5</c:v>
                </c:pt>
                <c:pt idx="6846">
                  <c:v>6307.9</c:v>
                </c:pt>
                <c:pt idx="6847">
                  <c:v>6444</c:v>
                </c:pt>
                <c:pt idx="6848">
                  <c:v>6564.4</c:v>
                </c:pt>
                <c:pt idx="6849">
                  <c:v>6668.3</c:v>
                </c:pt>
                <c:pt idx="6850">
                  <c:v>6756.1</c:v>
                </c:pt>
                <c:pt idx="6851">
                  <c:v>6832.4</c:v>
                </c:pt>
                <c:pt idx="6852">
                  <c:v>6902.6</c:v>
                </c:pt>
                <c:pt idx="6853">
                  <c:v>6978.4</c:v>
                </c:pt>
                <c:pt idx="6854">
                  <c:v>7075.7</c:v>
                </c:pt>
                <c:pt idx="6855">
                  <c:v>7205.2</c:v>
                </c:pt>
                <c:pt idx="6856">
                  <c:v>7355.3</c:v>
                </c:pt>
                <c:pt idx="6857">
                  <c:v>7528.7</c:v>
                </c:pt>
                <c:pt idx="6858">
                  <c:v>7704.1</c:v>
                </c:pt>
                <c:pt idx="6859">
                  <c:v>7861.7</c:v>
                </c:pt>
                <c:pt idx="6860">
                  <c:v>8001.8</c:v>
                </c:pt>
                <c:pt idx="6861">
                  <c:v>8109.4</c:v>
                </c:pt>
                <c:pt idx="6862">
                  <c:v>8176</c:v>
                </c:pt>
                <c:pt idx="6863">
                  <c:v>8214.2000000000007</c:v>
                </c:pt>
                <c:pt idx="6864">
                  <c:v>8228</c:v>
                </c:pt>
                <c:pt idx="6865">
                  <c:v>8236.7999999999993</c:v>
                </c:pt>
                <c:pt idx="6866">
                  <c:v>8259.2999999999993</c:v>
                </c:pt>
                <c:pt idx="6867">
                  <c:v>8307.4</c:v>
                </c:pt>
                <c:pt idx="6868">
                  <c:v>8384.7000000000007</c:v>
                </c:pt>
                <c:pt idx="6869">
                  <c:v>8479.2999999999993</c:v>
                </c:pt>
                <c:pt idx="6870">
                  <c:v>8587.2999999999993</c:v>
                </c:pt>
                <c:pt idx="6871">
                  <c:v>8689.6</c:v>
                </c:pt>
                <c:pt idx="6872">
                  <c:v>8782.9</c:v>
                </c:pt>
                <c:pt idx="6873">
                  <c:v>8855.1</c:v>
                </c:pt>
                <c:pt idx="6874">
                  <c:v>8917.7999999999993</c:v>
                </c:pt>
                <c:pt idx="6875">
                  <c:v>8967.6</c:v>
                </c:pt>
                <c:pt idx="6876">
                  <c:v>9007.1</c:v>
                </c:pt>
                <c:pt idx="6877">
                  <c:v>9052.2999999999993</c:v>
                </c:pt>
                <c:pt idx="6878">
                  <c:v>9112.1</c:v>
                </c:pt>
                <c:pt idx="6879">
                  <c:v>9167.7000000000007</c:v>
                </c:pt>
                <c:pt idx="6880">
                  <c:v>9226.1</c:v>
                </c:pt>
                <c:pt idx="6881">
                  <c:v>9277.2999999999993</c:v>
                </c:pt>
                <c:pt idx="6882">
                  <c:v>9333.4</c:v>
                </c:pt>
                <c:pt idx="6883">
                  <c:v>9395.2999999999993</c:v>
                </c:pt>
                <c:pt idx="6884">
                  <c:v>9457.1</c:v>
                </c:pt>
                <c:pt idx="6885">
                  <c:v>9525.7000000000007</c:v>
                </c:pt>
                <c:pt idx="6886">
                  <c:v>9605.9</c:v>
                </c:pt>
                <c:pt idx="6887">
                  <c:v>9686.7999999999993</c:v>
                </c:pt>
                <c:pt idx="6888">
                  <c:v>9759.2000000000007</c:v>
                </c:pt>
                <c:pt idx="6889">
                  <c:v>9826.2999999999993</c:v>
                </c:pt>
                <c:pt idx="6890">
                  <c:v>9908.4</c:v>
                </c:pt>
                <c:pt idx="6891">
                  <c:v>10003</c:v>
                </c:pt>
                <c:pt idx="6892">
                  <c:v>10109</c:v>
                </c:pt>
                <c:pt idx="6893">
                  <c:v>10218</c:v>
                </c:pt>
                <c:pt idx="6894">
                  <c:v>10323</c:v>
                </c:pt>
                <c:pt idx="6895">
                  <c:v>10414</c:v>
                </c:pt>
                <c:pt idx="6896">
                  <c:v>10469</c:v>
                </c:pt>
                <c:pt idx="6897">
                  <c:v>10486</c:v>
                </c:pt>
                <c:pt idx="6898">
                  <c:v>10482</c:v>
                </c:pt>
                <c:pt idx="6899">
                  <c:v>10471</c:v>
                </c:pt>
                <c:pt idx="6900">
                  <c:v>10495</c:v>
                </c:pt>
                <c:pt idx="6901">
                  <c:v>10533</c:v>
                </c:pt>
                <c:pt idx="6902">
                  <c:v>10592</c:v>
                </c:pt>
                <c:pt idx="6903">
                  <c:v>10651</c:v>
                </c:pt>
                <c:pt idx="6904">
                  <c:v>10702</c:v>
                </c:pt>
                <c:pt idx="6905">
                  <c:v>10757</c:v>
                </c:pt>
                <c:pt idx="6906">
                  <c:v>10803</c:v>
                </c:pt>
                <c:pt idx="6907">
                  <c:v>10857</c:v>
                </c:pt>
                <c:pt idx="6908">
                  <c:v>10920</c:v>
                </c:pt>
                <c:pt idx="6909">
                  <c:v>10980</c:v>
                </c:pt>
                <c:pt idx="6910">
                  <c:v>11032</c:v>
                </c:pt>
                <c:pt idx="6911">
                  <c:v>11076</c:v>
                </c:pt>
                <c:pt idx="6912">
                  <c:v>11107</c:v>
                </c:pt>
                <c:pt idx="6913">
                  <c:v>11128</c:v>
                </c:pt>
                <c:pt idx="6914">
                  <c:v>11113</c:v>
                </c:pt>
                <c:pt idx="6915">
                  <c:v>11073</c:v>
                </c:pt>
                <c:pt idx="6916">
                  <c:v>11040</c:v>
                </c:pt>
                <c:pt idx="6917">
                  <c:v>11030</c:v>
                </c:pt>
                <c:pt idx="6918">
                  <c:v>11028</c:v>
                </c:pt>
                <c:pt idx="6919">
                  <c:v>11035</c:v>
                </c:pt>
                <c:pt idx="6920">
                  <c:v>11059</c:v>
                </c:pt>
                <c:pt idx="6921">
                  <c:v>11053</c:v>
                </c:pt>
                <c:pt idx="6922">
                  <c:v>11011</c:v>
                </c:pt>
                <c:pt idx="6923">
                  <c:v>10956</c:v>
                </c:pt>
                <c:pt idx="6924">
                  <c:v>10871</c:v>
                </c:pt>
                <c:pt idx="6925">
                  <c:v>10767</c:v>
                </c:pt>
                <c:pt idx="6926">
                  <c:v>10658</c:v>
                </c:pt>
                <c:pt idx="6927">
                  <c:v>10559</c:v>
                </c:pt>
                <c:pt idx="6928">
                  <c:v>10473</c:v>
                </c:pt>
                <c:pt idx="6929">
                  <c:v>10349</c:v>
                </c:pt>
                <c:pt idx="6930">
                  <c:v>10155</c:v>
                </c:pt>
                <c:pt idx="6931">
                  <c:v>9841.7999999999993</c:v>
                </c:pt>
                <c:pt idx="6932">
                  <c:v>9405.7000000000007</c:v>
                </c:pt>
                <c:pt idx="6933">
                  <c:v>8870.2000000000007</c:v>
                </c:pt>
                <c:pt idx="6934">
                  <c:v>8261.2000000000007</c:v>
                </c:pt>
                <c:pt idx="6935">
                  <c:v>7617.4</c:v>
                </c:pt>
                <c:pt idx="6936">
                  <c:v>6958.8</c:v>
                </c:pt>
                <c:pt idx="6937">
                  <c:v>6318.8</c:v>
                </c:pt>
                <c:pt idx="6938">
                  <c:v>5735.4</c:v>
                </c:pt>
                <c:pt idx="6939">
                  <c:v>5224.2</c:v>
                </c:pt>
                <c:pt idx="6940">
                  <c:v>4785.8</c:v>
                </c:pt>
                <c:pt idx="6941">
                  <c:v>4390.6000000000004</c:v>
                </c:pt>
                <c:pt idx="6942">
                  <c:v>4041.3</c:v>
                </c:pt>
                <c:pt idx="6943">
                  <c:v>3724.1</c:v>
                </c:pt>
                <c:pt idx="6944">
                  <c:v>3420.9</c:v>
                </c:pt>
                <c:pt idx="6945">
                  <c:v>3138.7</c:v>
                </c:pt>
                <c:pt idx="6946">
                  <c:v>2872.7</c:v>
                </c:pt>
                <c:pt idx="6947">
                  <c:v>2647.5</c:v>
                </c:pt>
                <c:pt idx="6948">
                  <c:v>2430.8000000000002</c:v>
                </c:pt>
                <c:pt idx="6949">
                  <c:v>2240.4</c:v>
                </c:pt>
                <c:pt idx="6950">
                  <c:v>2080</c:v>
                </c:pt>
                <c:pt idx="6951">
                  <c:v>1940.4</c:v>
                </c:pt>
                <c:pt idx="6952">
                  <c:v>1823</c:v>
                </c:pt>
                <c:pt idx="6953">
                  <c:v>1720.4</c:v>
                </c:pt>
                <c:pt idx="6954">
                  <c:v>1626.9</c:v>
                </c:pt>
                <c:pt idx="6955">
                  <c:v>1542.2</c:v>
                </c:pt>
                <c:pt idx="6956">
                  <c:v>1464</c:v>
                </c:pt>
                <c:pt idx="6957">
                  <c:v>1394</c:v>
                </c:pt>
                <c:pt idx="6958">
                  <c:v>1333.4</c:v>
                </c:pt>
                <c:pt idx="6959">
                  <c:v>1266.7</c:v>
                </c:pt>
                <c:pt idx="6960">
                  <c:v>1204.4000000000001</c:v>
                </c:pt>
                <c:pt idx="6961">
                  <c:v>1135.9000000000001</c:v>
                </c:pt>
                <c:pt idx="6962">
                  <c:v>1071.9000000000001</c:v>
                </c:pt>
                <c:pt idx="6963">
                  <c:v>1017.7</c:v>
                </c:pt>
                <c:pt idx="6964">
                  <c:v>963.64</c:v>
                </c:pt>
                <c:pt idx="6965">
                  <c:v>916.66</c:v>
                </c:pt>
                <c:pt idx="6966">
                  <c:v>857.91</c:v>
                </c:pt>
                <c:pt idx="6967">
                  <c:v>804.81</c:v>
                </c:pt>
                <c:pt idx="6968">
                  <c:v>752.25</c:v>
                </c:pt>
                <c:pt idx="6969">
                  <c:v>695.27</c:v>
                </c:pt>
                <c:pt idx="6970">
                  <c:v>642.27</c:v>
                </c:pt>
                <c:pt idx="6971">
                  <c:v>591.75</c:v>
                </c:pt>
                <c:pt idx="6972">
                  <c:v>546.92999999999995</c:v>
                </c:pt>
                <c:pt idx="6973">
                  <c:v>503.92</c:v>
                </c:pt>
                <c:pt idx="6974">
                  <c:v>459.74</c:v>
                </c:pt>
                <c:pt idx="6975">
                  <c:v>417.15</c:v>
                </c:pt>
                <c:pt idx="6976">
                  <c:v>361.43</c:v>
                </c:pt>
                <c:pt idx="6977">
                  <c:v>350.71</c:v>
                </c:pt>
                <c:pt idx="6978">
                  <c:v>301.24</c:v>
                </c:pt>
                <c:pt idx="6979">
                  <c:v>266.33999999999997</c:v>
                </c:pt>
                <c:pt idx="6980">
                  <c:v>240.42</c:v>
                </c:pt>
                <c:pt idx="6981">
                  <c:v>201.95</c:v>
                </c:pt>
                <c:pt idx="6982">
                  <c:v>166.03</c:v>
                </c:pt>
                <c:pt idx="6983">
                  <c:v>136.80000000000001</c:v>
                </c:pt>
                <c:pt idx="6984">
                  <c:v>101.13</c:v>
                </c:pt>
                <c:pt idx="6985">
                  <c:v>74.241</c:v>
                </c:pt>
                <c:pt idx="6986">
                  <c:v>42.372999999999998</c:v>
                </c:pt>
                <c:pt idx="6987">
                  <c:v>13.548</c:v>
                </c:pt>
                <c:pt idx="6988">
                  <c:v>-11.859</c:v>
                </c:pt>
                <c:pt idx="6989">
                  <c:v>-38.055999999999997</c:v>
                </c:pt>
                <c:pt idx="6990">
                  <c:v>-68.090999999999994</c:v>
                </c:pt>
                <c:pt idx="6991">
                  <c:v>-96.126999999999995</c:v>
                </c:pt>
                <c:pt idx="6992">
                  <c:v>-123.47</c:v>
                </c:pt>
                <c:pt idx="6993">
                  <c:v>-149.34</c:v>
                </c:pt>
                <c:pt idx="6994">
                  <c:v>-175.36</c:v>
                </c:pt>
                <c:pt idx="6995">
                  <c:v>-197.69</c:v>
                </c:pt>
                <c:pt idx="6996">
                  <c:v>-211.65</c:v>
                </c:pt>
                <c:pt idx="6997">
                  <c:v>-230.01</c:v>
                </c:pt>
                <c:pt idx="6998">
                  <c:v>-254.5</c:v>
                </c:pt>
                <c:pt idx="6999">
                  <c:v>-288.76</c:v>
                </c:pt>
                <c:pt idx="7000">
                  <c:v>-318.54000000000002</c:v>
                </c:pt>
                <c:pt idx="7001">
                  <c:v>-354.29</c:v>
                </c:pt>
                <c:pt idx="7002">
                  <c:v>-389.73</c:v>
                </c:pt>
                <c:pt idx="7003">
                  <c:v>-422.53</c:v>
                </c:pt>
                <c:pt idx="7004">
                  <c:v>-469.59</c:v>
                </c:pt>
                <c:pt idx="7005">
                  <c:v>-514.53</c:v>
                </c:pt>
                <c:pt idx="7006">
                  <c:v>-569.09</c:v>
                </c:pt>
                <c:pt idx="7007">
                  <c:v>-623.67999999999995</c:v>
                </c:pt>
                <c:pt idx="7008">
                  <c:v>-682.7</c:v>
                </c:pt>
                <c:pt idx="7009">
                  <c:v>-746.95</c:v>
                </c:pt>
                <c:pt idx="7010">
                  <c:v>-808.81</c:v>
                </c:pt>
                <c:pt idx="7011">
                  <c:v>-875.02</c:v>
                </c:pt>
                <c:pt idx="7012">
                  <c:v>-938.35</c:v>
                </c:pt>
                <c:pt idx="7013">
                  <c:v>-1002.6</c:v>
                </c:pt>
                <c:pt idx="7014">
                  <c:v>-1063.9000000000001</c:v>
                </c:pt>
                <c:pt idx="7015">
                  <c:v>-1117.9000000000001</c:v>
                </c:pt>
                <c:pt idx="7016">
                  <c:v>-1174.3</c:v>
                </c:pt>
                <c:pt idx="7017">
                  <c:v>-1229.5999999999999</c:v>
                </c:pt>
                <c:pt idx="7018">
                  <c:v>-1292.2</c:v>
                </c:pt>
                <c:pt idx="7019">
                  <c:v>-1367.6</c:v>
                </c:pt>
                <c:pt idx="7020">
                  <c:v>-1449.9</c:v>
                </c:pt>
                <c:pt idx="7021">
                  <c:v>-1529.4</c:v>
                </c:pt>
                <c:pt idx="7022">
                  <c:v>-1614.8</c:v>
                </c:pt>
                <c:pt idx="7023">
                  <c:v>-1703.2</c:v>
                </c:pt>
                <c:pt idx="7024">
                  <c:v>-1796</c:v>
                </c:pt>
                <c:pt idx="7025">
                  <c:v>-1889.8</c:v>
                </c:pt>
                <c:pt idx="7026">
                  <c:v>-1994</c:v>
                </c:pt>
                <c:pt idx="7027">
                  <c:v>-2098.1</c:v>
                </c:pt>
                <c:pt idx="7028">
                  <c:v>-2205.5</c:v>
                </c:pt>
                <c:pt idx="7029">
                  <c:v>-2321.1999999999998</c:v>
                </c:pt>
                <c:pt idx="7030">
                  <c:v>-2438.8000000000002</c:v>
                </c:pt>
                <c:pt idx="7031">
                  <c:v>-2564</c:v>
                </c:pt>
                <c:pt idx="7032">
                  <c:v>-2690.5</c:v>
                </c:pt>
                <c:pt idx="7033">
                  <c:v>-2824.4</c:v>
                </c:pt>
                <c:pt idx="7034">
                  <c:v>-2962.7</c:v>
                </c:pt>
                <c:pt idx="7035">
                  <c:v>-3101.7</c:v>
                </c:pt>
                <c:pt idx="7036">
                  <c:v>-3260.3</c:v>
                </c:pt>
                <c:pt idx="7037">
                  <c:v>-3442.1</c:v>
                </c:pt>
                <c:pt idx="7038">
                  <c:v>-3639</c:v>
                </c:pt>
                <c:pt idx="7039">
                  <c:v>-3845.6</c:v>
                </c:pt>
                <c:pt idx="7040">
                  <c:v>-4040.6</c:v>
                </c:pt>
                <c:pt idx="7041">
                  <c:v>-4213.7</c:v>
                </c:pt>
                <c:pt idx="7042">
                  <c:v>-4356.5</c:v>
                </c:pt>
                <c:pt idx="7043">
                  <c:v>-4477.8999999999996</c:v>
                </c:pt>
                <c:pt idx="7044">
                  <c:v>-4595.3</c:v>
                </c:pt>
                <c:pt idx="7045">
                  <c:v>-4718</c:v>
                </c:pt>
                <c:pt idx="7046">
                  <c:v>-4866.3</c:v>
                </c:pt>
                <c:pt idx="7047">
                  <c:v>-5037.3999999999996</c:v>
                </c:pt>
                <c:pt idx="7048">
                  <c:v>-5213.1000000000004</c:v>
                </c:pt>
                <c:pt idx="7049">
                  <c:v>-5393.7</c:v>
                </c:pt>
                <c:pt idx="7050">
                  <c:v>-5571.5</c:v>
                </c:pt>
                <c:pt idx="7051">
                  <c:v>-5756.6</c:v>
                </c:pt>
                <c:pt idx="7052">
                  <c:v>-5945.6</c:v>
                </c:pt>
                <c:pt idx="7053">
                  <c:v>-6126.6</c:v>
                </c:pt>
                <c:pt idx="7054">
                  <c:v>-6294.5</c:v>
                </c:pt>
                <c:pt idx="7055">
                  <c:v>-6433.3</c:v>
                </c:pt>
                <c:pt idx="7056">
                  <c:v>-6557.3</c:v>
                </c:pt>
                <c:pt idx="7057">
                  <c:v>-6669.4</c:v>
                </c:pt>
                <c:pt idx="7058">
                  <c:v>-6777.7</c:v>
                </c:pt>
                <c:pt idx="7059">
                  <c:v>-6893.2</c:v>
                </c:pt>
                <c:pt idx="7060">
                  <c:v>-7004.3</c:v>
                </c:pt>
                <c:pt idx="7061">
                  <c:v>-7101.4</c:v>
                </c:pt>
                <c:pt idx="7062">
                  <c:v>-7184.1</c:v>
                </c:pt>
                <c:pt idx="7063">
                  <c:v>-7265.4</c:v>
                </c:pt>
                <c:pt idx="7064">
                  <c:v>-7354.7</c:v>
                </c:pt>
                <c:pt idx="7065">
                  <c:v>-7443.4</c:v>
                </c:pt>
                <c:pt idx="7066">
                  <c:v>-7545.3</c:v>
                </c:pt>
                <c:pt idx="7067">
                  <c:v>-7633.6</c:v>
                </c:pt>
                <c:pt idx="7068">
                  <c:v>-7702.7</c:v>
                </c:pt>
                <c:pt idx="7069">
                  <c:v>-7778.5</c:v>
                </c:pt>
                <c:pt idx="7070">
                  <c:v>-7867.6</c:v>
                </c:pt>
                <c:pt idx="7071">
                  <c:v>-7978.5</c:v>
                </c:pt>
                <c:pt idx="7072">
                  <c:v>-8092.3</c:v>
                </c:pt>
                <c:pt idx="7073">
                  <c:v>-8195.5</c:v>
                </c:pt>
                <c:pt idx="7074">
                  <c:v>-8284.7999999999993</c:v>
                </c:pt>
                <c:pt idx="7075">
                  <c:v>-8361.7000000000007</c:v>
                </c:pt>
                <c:pt idx="7076">
                  <c:v>-8440.7000000000007</c:v>
                </c:pt>
                <c:pt idx="7077">
                  <c:v>-8530.1</c:v>
                </c:pt>
                <c:pt idx="7078">
                  <c:v>-8625.4</c:v>
                </c:pt>
                <c:pt idx="7079">
                  <c:v>-8721.7000000000007</c:v>
                </c:pt>
                <c:pt idx="7080">
                  <c:v>-8812.5</c:v>
                </c:pt>
                <c:pt idx="7081">
                  <c:v>-8898.7999999999993</c:v>
                </c:pt>
                <c:pt idx="7082">
                  <c:v>-8974.7999999999993</c:v>
                </c:pt>
                <c:pt idx="7083">
                  <c:v>-9041.2999999999993</c:v>
                </c:pt>
                <c:pt idx="7084">
                  <c:v>-9101.6</c:v>
                </c:pt>
                <c:pt idx="7085">
                  <c:v>-9149.9</c:v>
                </c:pt>
                <c:pt idx="7086">
                  <c:v>-9210.2000000000007</c:v>
                </c:pt>
                <c:pt idx="7087">
                  <c:v>-9274.9</c:v>
                </c:pt>
                <c:pt idx="7088">
                  <c:v>-9347.7000000000007</c:v>
                </c:pt>
                <c:pt idx="7089">
                  <c:v>-9416.7000000000007</c:v>
                </c:pt>
                <c:pt idx="7090">
                  <c:v>-9469.7999999999993</c:v>
                </c:pt>
                <c:pt idx="7091">
                  <c:v>-9539.6</c:v>
                </c:pt>
                <c:pt idx="7092">
                  <c:v>-9627.2000000000007</c:v>
                </c:pt>
                <c:pt idx="7093">
                  <c:v>-9721.9</c:v>
                </c:pt>
                <c:pt idx="7094">
                  <c:v>-9798.7000000000007</c:v>
                </c:pt>
                <c:pt idx="7095">
                  <c:v>-9848.7000000000007</c:v>
                </c:pt>
                <c:pt idx="7096">
                  <c:v>-9893.2999999999993</c:v>
                </c:pt>
                <c:pt idx="7097">
                  <c:v>-9947.9</c:v>
                </c:pt>
                <c:pt idx="7098">
                  <c:v>-10018</c:v>
                </c:pt>
                <c:pt idx="7099">
                  <c:v>-10094</c:v>
                </c:pt>
                <c:pt idx="7100">
                  <c:v>-10150</c:v>
                </c:pt>
                <c:pt idx="7101">
                  <c:v>-10195</c:v>
                </c:pt>
                <c:pt idx="7102">
                  <c:v>-10230</c:v>
                </c:pt>
                <c:pt idx="7103">
                  <c:v>-10272</c:v>
                </c:pt>
                <c:pt idx="7104">
                  <c:v>-10339</c:v>
                </c:pt>
                <c:pt idx="7105">
                  <c:v>-10416</c:v>
                </c:pt>
                <c:pt idx="7106">
                  <c:v>-10502</c:v>
                </c:pt>
                <c:pt idx="7107">
                  <c:v>-10608</c:v>
                </c:pt>
                <c:pt idx="7108">
                  <c:v>-10719</c:v>
                </c:pt>
                <c:pt idx="7109">
                  <c:v>-10831</c:v>
                </c:pt>
                <c:pt idx="7110">
                  <c:v>-10941</c:v>
                </c:pt>
                <c:pt idx="7111">
                  <c:v>-11041</c:v>
                </c:pt>
                <c:pt idx="7112">
                  <c:v>-11105</c:v>
                </c:pt>
                <c:pt idx="7113">
                  <c:v>-11144</c:v>
                </c:pt>
                <c:pt idx="7114">
                  <c:v>-11167</c:v>
                </c:pt>
                <c:pt idx="7115">
                  <c:v>-11162</c:v>
                </c:pt>
                <c:pt idx="7116">
                  <c:v>-11131</c:v>
                </c:pt>
                <c:pt idx="7117">
                  <c:v>-11069</c:v>
                </c:pt>
                <c:pt idx="7118">
                  <c:v>-11001</c:v>
                </c:pt>
                <c:pt idx="7119">
                  <c:v>-10972</c:v>
                </c:pt>
                <c:pt idx="7120">
                  <c:v>-10977</c:v>
                </c:pt>
                <c:pt idx="7121">
                  <c:v>-10973</c:v>
                </c:pt>
                <c:pt idx="7122">
                  <c:v>-10944</c:v>
                </c:pt>
                <c:pt idx="7123">
                  <c:v>-10908</c:v>
                </c:pt>
                <c:pt idx="7124">
                  <c:v>-10850</c:v>
                </c:pt>
                <c:pt idx="7125">
                  <c:v>-10753</c:v>
                </c:pt>
                <c:pt idx="7126">
                  <c:v>-10634</c:v>
                </c:pt>
                <c:pt idx="7127">
                  <c:v>-10479</c:v>
                </c:pt>
                <c:pt idx="7128">
                  <c:v>-10306</c:v>
                </c:pt>
                <c:pt idx="7129">
                  <c:v>-10134</c:v>
                </c:pt>
                <c:pt idx="7130">
                  <c:v>-9909.4</c:v>
                </c:pt>
                <c:pt idx="7131">
                  <c:v>-9640.6</c:v>
                </c:pt>
                <c:pt idx="7132">
                  <c:v>-9344.5</c:v>
                </c:pt>
                <c:pt idx="7133">
                  <c:v>-9024.7000000000007</c:v>
                </c:pt>
                <c:pt idx="7134">
                  <c:v>-8686.1</c:v>
                </c:pt>
                <c:pt idx="7135">
                  <c:v>-8335.1</c:v>
                </c:pt>
                <c:pt idx="7136">
                  <c:v>-7985.9</c:v>
                </c:pt>
                <c:pt idx="7137">
                  <c:v>-7593.7</c:v>
                </c:pt>
                <c:pt idx="7138">
                  <c:v>-7151.6</c:v>
                </c:pt>
                <c:pt idx="7139">
                  <c:v>-6668.3</c:v>
                </c:pt>
                <c:pt idx="7140">
                  <c:v>-6145.4</c:v>
                </c:pt>
                <c:pt idx="7141">
                  <c:v>-5605.9</c:v>
                </c:pt>
                <c:pt idx="7142">
                  <c:v>-5082.2</c:v>
                </c:pt>
                <c:pt idx="7143">
                  <c:v>-4601.2</c:v>
                </c:pt>
                <c:pt idx="7144">
                  <c:v>-4181.8</c:v>
                </c:pt>
                <c:pt idx="7145">
                  <c:v>-3812.6</c:v>
                </c:pt>
                <c:pt idx="7146">
                  <c:v>-3490.4</c:v>
                </c:pt>
                <c:pt idx="7147">
                  <c:v>-3184.2</c:v>
                </c:pt>
                <c:pt idx="7148">
                  <c:v>-2890.3</c:v>
                </c:pt>
                <c:pt idx="7149">
                  <c:v>-2615.9</c:v>
                </c:pt>
                <c:pt idx="7150">
                  <c:v>-2353.4</c:v>
                </c:pt>
                <c:pt idx="7151">
                  <c:v>-2119.1</c:v>
                </c:pt>
                <c:pt idx="7152">
                  <c:v>-1907.2</c:v>
                </c:pt>
                <c:pt idx="7153">
                  <c:v>-1717.2</c:v>
                </c:pt>
                <c:pt idx="7154">
                  <c:v>-1549.3</c:v>
                </c:pt>
                <c:pt idx="7155">
                  <c:v>-1393.7</c:v>
                </c:pt>
                <c:pt idx="7156">
                  <c:v>-1251.7</c:v>
                </c:pt>
                <c:pt idx="7157">
                  <c:v>-1117.8</c:v>
                </c:pt>
                <c:pt idx="7158">
                  <c:v>-993.97</c:v>
                </c:pt>
                <c:pt idx="7159">
                  <c:v>-887.93</c:v>
                </c:pt>
                <c:pt idx="7160">
                  <c:v>-766.09</c:v>
                </c:pt>
                <c:pt idx="7161">
                  <c:v>-661.88</c:v>
                </c:pt>
                <c:pt idx="7162">
                  <c:v>-557.29</c:v>
                </c:pt>
                <c:pt idx="7163">
                  <c:v>-471.65</c:v>
                </c:pt>
                <c:pt idx="7164">
                  <c:v>-405.99</c:v>
                </c:pt>
                <c:pt idx="7165">
                  <c:v>-348.36</c:v>
                </c:pt>
                <c:pt idx="7166">
                  <c:v>-301.44</c:v>
                </c:pt>
                <c:pt idx="7167">
                  <c:v>-260.13</c:v>
                </c:pt>
                <c:pt idx="7168">
                  <c:v>-228.91</c:v>
                </c:pt>
                <c:pt idx="7169">
                  <c:v>-191.68</c:v>
                </c:pt>
                <c:pt idx="7170">
                  <c:v>-151.72</c:v>
                </c:pt>
                <c:pt idx="7171">
                  <c:v>-120.99</c:v>
                </c:pt>
                <c:pt idx="7172">
                  <c:v>-86.808000000000007</c:v>
                </c:pt>
                <c:pt idx="7173">
                  <c:v>-56.344000000000001</c:v>
                </c:pt>
                <c:pt idx="7174">
                  <c:v>-30.126999999999999</c:v>
                </c:pt>
                <c:pt idx="7175">
                  <c:v>-5.8356000000000003</c:v>
                </c:pt>
                <c:pt idx="7176">
                  <c:v>11.715</c:v>
                </c:pt>
                <c:pt idx="7177">
                  <c:v>33.703000000000003</c:v>
                </c:pt>
                <c:pt idx="7178">
                  <c:v>54.600999999999999</c:v>
                </c:pt>
                <c:pt idx="7179">
                  <c:v>70.409000000000006</c:v>
                </c:pt>
                <c:pt idx="7180">
                  <c:v>89.561999999999998</c:v>
                </c:pt>
                <c:pt idx="7181">
                  <c:v>129.80000000000001</c:v>
                </c:pt>
                <c:pt idx="7182">
                  <c:v>165.71</c:v>
                </c:pt>
                <c:pt idx="7183">
                  <c:v>189.52</c:v>
                </c:pt>
                <c:pt idx="7184">
                  <c:v>212.01</c:v>
                </c:pt>
                <c:pt idx="7185">
                  <c:v>241.76</c:v>
                </c:pt>
                <c:pt idx="7186">
                  <c:v>283.83</c:v>
                </c:pt>
                <c:pt idx="7187">
                  <c:v>314.57</c:v>
                </c:pt>
                <c:pt idx="7188">
                  <c:v>342.02</c:v>
                </c:pt>
                <c:pt idx="7189">
                  <c:v>368.99</c:v>
                </c:pt>
                <c:pt idx="7190">
                  <c:v>408.59</c:v>
                </c:pt>
                <c:pt idx="7191">
                  <c:v>445.04</c:v>
                </c:pt>
                <c:pt idx="7192">
                  <c:v>480.33</c:v>
                </c:pt>
                <c:pt idx="7193">
                  <c:v>521.1</c:v>
                </c:pt>
                <c:pt idx="7194">
                  <c:v>552.98</c:v>
                </c:pt>
                <c:pt idx="7195">
                  <c:v>597.66</c:v>
                </c:pt>
                <c:pt idx="7196">
                  <c:v>638.70000000000005</c:v>
                </c:pt>
                <c:pt idx="7197">
                  <c:v>677.64</c:v>
                </c:pt>
                <c:pt idx="7198">
                  <c:v>717.69</c:v>
                </c:pt>
                <c:pt idx="7199">
                  <c:v>756.61</c:v>
                </c:pt>
                <c:pt idx="7200">
                  <c:v>803.81</c:v>
                </c:pt>
                <c:pt idx="7201">
                  <c:v>846.39</c:v>
                </c:pt>
                <c:pt idx="7202">
                  <c:v>894.35</c:v>
                </c:pt>
                <c:pt idx="7203">
                  <c:v>941.71</c:v>
                </c:pt>
                <c:pt idx="7204">
                  <c:v>992.49</c:v>
                </c:pt>
                <c:pt idx="7205">
                  <c:v>1047.9000000000001</c:v>
                </c:pt>
                <c:pt idx="7206">
                  <c:v>1100</c:v>
                </c:pt>
                <c:pt idx="7207">
                  <c:v>1164.5999999999999</c:v>
                </c:pt>
                <c:pt idx="7208">
                  <c:v>1233.5</c:v>
                </c:pt>
                <c:pt idx="7209">
                  <c:v>1306.0999999999999</c:v>
                </c:pt>
                <c:pt idx="7210">
                  <c:v>1385</c:v>
                </c:pt>
                <c:pt idx="7211">
                  <c:v>1455.1</c:v>
                </c:pt>
                <c:pt idx="7212">
                  <c:v>1530.2</c:v>
                </c:pt>
                <c:pt idx="7213">
                  <c:v>1609.5</c:v>
                </c:pt>
                <c:pt idx="7214">
                  <c:v>1681.9</c:v>
                </c:pt>
                <c:pt idx="7215">
                  <c:v>1757.3</c:v>
                </c:pt>
                <c:pt idx="7216">
                  <c:v>1826</c:v>
                </c:pt>
                <c:pt idx="7217">
                  <c:v>1894.2</c:v>
                </c:pt>
                <c:pt idx="7218">
                  <c:v>1961</c:v>
                </c:pt>
                <c:pt idx="7219">
                  <c:v>2024.3</c:v>
                </c:pt>
                <c:pt idx="7220">
                  <c:v>2089.9</c:v>
                </c:pt>
                <c:pt idx="7221">
                  <c:v>2162.3000000000002</c:v>
                </c:pt>
                <c:pt idx="7222">
                  <c:v>2245.1999999999998</c:v>
                </c:pt>
                <c:pt idx="7223">
                  <c:v>2328.9</c:v>
                </c:pt>
                <c:pt idx="7224">
                  <c:v>2419.6</c:v>
                </c:pt>
                <c:pt idx="7225">
                  <c:v>2524.6999999999998</c:v>
                </c:pt>
                <c:pt idx="7226">
                  <c:v>2638.4</c:v>
                </c:pt>
                <c:pt idx="7227">
                  <c:v>2764.9</c:v>
                </c:pt>
                <c:pt idx="7228">
                  <c:v>2891.8</c:v>
                </c:pt>
                <c:pt idx="7229">
                  <c:v>3020.5</c:v>
                </c:pt>
                <c:pt idx="7230">
                  <c:v>3150.4</c:v>
                </c:pt>
                <c:pt idx="7231">
                  <c:v>3276.4</c:v>
                </c:pt>
                <c:pt idx="7232">
                  <c:v>3406.2</c:v>
                </c:pt>
                <c:pt idx="7233">
                  <c:v>3521.6</c:v>
                </c:pt>
                <c:pt idx="7234">
                  <c:v>3628.5</c:v>
                </c:pt>
                <c:pt idx="7235">
                  <c:v>3736.8</c:v>
                </c:pt>
                <c:pt idx="7236">
                  <c:v>3848</c:v>
                </c:pt>
                <c:pt idx="7237">
                  <c:v>3962.7</c:v>
                </c:pt>
                <c:pt idx="7238">
                  <c:v>4092.7</c:v>
                </c:pt>
                <c:pt idx="7239">
                  <c:v>4228</c:v>
                </c:pt>
                <c:pt idx="7240">
                  <c:v>4372.5</c:v>
                </c:pt>
                <c:pt idx="7241">
                  <c:v>4525.8</c:v>
                </c:pt>
                <c:pt idx="7242">
                  <c:v>4695.3</c:v>
                </c:pt>
                <c:pt idx="7243">
                  <c:v>4862.2</c:v>
                </c:pt>
                <c:pt idx="7244">
                  <c:v>5024.5</c:v>
                </c:pt>
                <c:pt idx="7245">
                  <c:v>5182.8999999999996</c:v>
                </c:pt>
                <c:pt idx="7246">
                  <c:v>5311.9</c:v>
                </c:pt>
                <c:pt idx="7247">
                  <c:v>5419.8</c:v>
                </c:pt>
                <c:pt idx="7248">
                  <c:v>5510.2</c:v>
                </c:pt>
                <c:pt idx="7249">
                  <c:v>5593.5</c:v>
                </c:pt>
                <c:pt idx="7250">
                  <c:v>5688.3</c:v>
                </c:pt>
                <c:pt idx="7251">
                  <c:v>5786.9</c:v>
                </c:pt>
                <c:pt idx="7252">
                  <c:v>5897.6</c:v>
                </c:pt>
                <c:pt idx="7253">
                  <c:v>6021.3</c:v>
                </c:pt>
                <c:pt idx="7254">
                  <c:v>6153.5</c:v>
                </c:pt>
                <c:pt idx="7255">
                  <c:v>6305</c:v>
                </c:pt>
                <c:pt idx="7256">
                  <c:v>6485.9</c:v>
                </c:pt>
                <c:pt idx="7257">
                  <c:v>6676.1</c:v>
                </c:pt>
                <c:pt idx="7258">
                  <c:v>6852.9</c:v>
                </c:pt>
                <c:pt idx="7259">
                  <c:v>7008.9</c:v>
                </c:pt>
                <c:pt idx="7260">
                  <c:v>7151.1</c:v>
                </c:pt>
                <c:pt idx="7261">
                  <c:v>7260.2</c:v>
                </c:pt>
                <c:pt idx="7262">
                  <c:v>7358.3</c:v>
                </c:pt>
                <c:pt idx="7263">
                  <c:v>7453.3</c:v>
                </c:pt>
                <c:pt idx="7264">
                  <c:v>7554.2</c:v>
                </c:pt>
                <c:pt idx="7265">
                  <c:v>7685.6</c:v>
                </c:pt>
                <c:pt idx="7266">
                  <c:v>7865.3</c:v>
                </c:pt>
                <c:pt idx="7267">
                  <c:v>8067.6</c:v>
                </c:pt>
                <c:pt idx="7268">
                  <c:v>8266.7000000000007</c:v>
                </c:pt>
                <c:pt idx="7269">
                  <c:v>8425.5</c:v>
                </c:pt>
                <c:pt idx="7270">
                  <c:v>8548.1</c:v>
                </c:pt>
                <c:pt idx="7271">
                  <c:v>8637.7999999999993</c:v>
                </c:pt>
                <c:pt idx="7272">
                  <c:v>8714.1</c:v>
                </c:pt>
                <c:pt idx="7273">
                  <c:v>8798.2999999999993</c:v>
                </c:pt>
                <c:pt idx="7274">
                  <c:v>8890.6</c:v>
                </c:pt>
                <c:pt idx="7275">
                  <c:v>9005.2999999999993</c:v>
                </c:pt>
                <c:pt idx="7276">
                  <c:v>9126.2999999999993</c:v>
                </c:pt>
                <c:pt idx="7277">
                  <c:v>9268.6</c:v>
                </c:pt>
                <c:pt idx="7278">
                  <c:v>9396.5</c:v>
                </c:pt>
                <c:pt idx="7279">
                  <c:v>9509.4</c:v>
                </c:pt>
                <c:pt idx="7280">
                  <c:v>9614.6</c:v>
                </c:pt>
                <c:pt idx="7281">
                  <c:v>9720.2999999999993</c:v>
                </c:pt>
                <c:pt idx="7282">
                  <c:v>9834.7000000000007</c:v>
                </c:pt>
                <c:pt idx="7283">
                  <c:v>9943.9</c:v>
                </c:pt>
                <c:pt idx="7284">
                  <c:v>10049</c:v>
                </c:pt>
                <c:pt idx="7285">
                  <c:v>10154</c:v>
                </c:pt>
                <c:pt idx="7286">
                  <c:v>10243</c:v>
                </c:pt>
                <c:pt idx="7287">
                  <c:v>10317</c:v>
                </c:pt>
                <c:pt idx="7288">
                  <c:v>10378</c:v>
                </c:pt>
                <c:pt idx="7289">
                  <c:v>10439</c:v>
                </c:pt>
                <c:pt idx="7290">
                  <c:v>10518</c:v>
                </c:pt>
                <c:pt idx="7291">
                  <c:v>10607</c:v>
                </c:pt>
                <c:pt idx="7292">
                  <c:v>10704</c:v>
                </c:pt>
                <c:pt idx="7293">
                  <c:v>10796</c:v>
                </c:pt>
                <c:pt idx="7294">
                  <c:v>10880</c:v>
                </c:pt>
                <c:pt idx="7295">
                  <c:v>10959</c:v>
                </c:pt>
                <c:pt idx="7296">
                  <c:v>11030</c:v>
                </c:pt>
                <c:pt idx="7297">
                  <c:v>11087</c:v>
                </c:pt>
                <c:pt idx="7298">
                  <c:v>11117</c:v>
                </c:pt>
                <c:pt idx="7299">
                  <c:v>11116</c:v>
                </c:pt>
                <c:pt idx="7300">
                  <c:v>11119</c:v>
                </c:pt>
                <c:pt idx="7301">
                  <c:v>11144</c:v>
                </c:pt>
                <c:pt idx="7302">
                  <c:v>11203</c:v>
                </c:pt>
                <c:pt idx="7303">
                  <c:v>11278</c:v>
                </c:pt>
                <c:pt idx="7304">
                  <c:v>11344</c:v>
                </c:pt>
                <c:pt idx="7305">
                  <c:v>11408</c:v>
                </c:pt>
                <c:pt idx="7306">
                  <c:v>11442</c:v>
                </c:pt>
                <c:pt idx="7307">
                  <c:v>11453</c:v>
                </c:pt>
                <c:pt idx="7308">
                  <c:v>11443</c:v>
                </c:pt>
                <c:pt idx="7309">
                  <c:v>11407</c:v>
                </c:pt>
                <c:pt idx="7310">
                  <c:v>11351</c:v>
                </c:pt>
                <c:pt idx="7311">
                  <c:v>11286</c:v>
                </c:pt>
                <c:pt idx="7312">
                  <c:v>11212</c:v>
                </c:pt>
                <c:pt idx="7313">
                  <c:v>11127</c:v>
                </c:pt>
                <c:pt idx="7314">
                  <c:v>11033</c:v>
                </c:pt>
                <c:pt idx="7315">
                  <c:v>10913</c:v>
                </c:pt>
                <c:pt idx="7316">
                  <c:v>10756</c:v>
                </c:pt>
                <c:pt idx="7317">
                  <c:v>10576</c:v>
                </c:pt>
                <c:pt idx="7318">
                  <c:v>10367</c:v>
                </c:pt>
                <c:pt idx="7319">
                  <c:v>10117</c:v>
                </c:pt>
                <c:pt idx="7320">
                  <c:v>9819.6</c:v>
                </c:pt>
                <c:pt idx="7321">
                  <c:v>9466.5</c:v>
                </c:pt>
                <c:pt idx="7322">
                  <c:v>9072.1</c:v>
                </c:pt>
                <c:pt idx="7323">
                  <c:v>8645</c:v>
                </c:pt>
                <c:pt idx="7324">
                  <c:v>8189.2</c:v>
                </c:pt>
                <c:pt idx="7325">
                  <c:v>7730.3</c:v>
                </c:pt>
                <c:pt idx="7326">
                  <c:v>7268.1</c:v>
                </c:pt>
                <c:pt idx="7327">
                  <c:v>6829.2</c:v>
                </c:pt>
                <c:pt idx="7328">
                  <c:v>6424</c:v>
                </c:pt>
                <c:pt idx="7329">
                  <c:v>6058.3</c:v>
                </c:pt>
                <c:pt idx="7330">
                  <c:v>5720</c:v>
                </c:pt>
                <c:pt idx="7331">
                  <c:v>5393.9</c:v>
                </c:pt>
                <c:pt idx="7332">
                  <c:v>5092.3</c:v>
                </c:pt>
                <c:pt idx="7333">
                  <c:v>4798.3</c:v>
                </c:pt>
                <c:pt idx="7334">
                  <c:v>4511.2</c:v>
                </c:pt>
                <c:pt idx="7335">
                  <c:v>4243</c:v>
                </c:pt>
                <c:pt idx="7336">
                  <c:v>3979.9</c:v>
                </c:pt>
                <c:pt idx="7337">
                  <c:v>3738</c:v>
                </c:pt>
                <c:pt idx="7338">
                  <c:v>3511.4</c:v>
                </c:pt>
                <c:pt idx="7339">
                  <c:v>3300</c:v>
                </c:pt>
                <c:pt idx="7340">
                  <c:v>3114.2</c:v>
                </c:pt>
                <c:pt idx="7341">
                  <c:v>2946.7</c:v>
                </c:pt>
                <c:pt idx="7342">
                  <c:v>2800.3</c:v>
                </c:pt>
                <c:pt idx="7343">
                  <c:v>2683.4</c:v>
                </c:pt>
                <c:pt idx="7344">
                  <c:v>2541.5</c:v>
                </c:pt>
                <c:pt idx="7345">
                  <c:v>2414.1</c:v>
                </c:pt>
                <c:pt idx="7346">
                  <c:v>2289.1</c:v>
                </c:pt>
                <c:pt idx="7347">
                  <c:v>2180.4</c:v>
                </c:pt>
                <c:pt idx="7348">
                  <c:v>2074</c:v>
                </c:pt>
                <c:pt idx="7349">
                  <c:v>1974.6</c:v>
                </c:pt>
                <c:pt idx="7350">
                  <c:v>1888.4</c:v>
                </c:pt>
                <c:pt idx="7351">
                  <c:v>1801.2</c:v>
                </c:pt>
                <c:pt idx="7352">
                  <c:v>1720.6</c:v>
                </c:pt>
                <c:pt idx="7353">
                  <c:v>1656.2</c:v>
                </c:pt>
                <c:pt idx="7354">
                  <c:v>1589.4</c:v>
                </c:pt>
                <c:pt idx="7355">
                  <c:v>1530.5</c:v>
                </c:pt>
                <c:pt idx="7356">
                  <c:v>1470.6</c:v>
                </c:pt>
                <c:pt idx="7357">
                  <c:v>1407.7</c:v>
                </c:pt>
                <c:pt idx="7358">
                  <c:v>1345.6</c:v>
                </c:pt>
                <c:pt idx="7359">
                  <c:v>1273.0999999999999</c:v>
                </c:pt>
                <c:pt idx="7360">
                  <c:v>1201</c:v>
                </c:pt>
                <c:pt idx="7361">
                  <c:v>1130</c:v>
                </c:pt>
                <c:pt idx="7362">
                  <c:v>1064.8</c:v>
                </c:pt>
                <c:pt idx="7363">
                  <c:v>1015.2</c:v>
                </c:pt>
                <c:pt idx="7364">
                  <c:v>953.56</c:v>
                </c:pt>
                <c:pt idx="7365">
                  <c:v>903.45</c:v>
                </c:pt>
                <c:pt idx="7366">
                  <c:v>852.98</c:v>
                </c:pt>
                <c:pt idx="7367">
                  <c:v>810.63</c:v>
                </c:pt>
                <c:pt idx="7368">
                  <c:v>768.79</c:v>
                </c:pt>
                <c:pt idx="7369">
                  <c:v>721.96</c:v>
                </c:pt>
                <c:pt idx="7370">
                  <c:v>682.71</c:v>
                </c:pt>
                <c:pt idx="7371">
                  <c:v>644.74</c:v>
                </c:pt>
                <c:pt idx="7372">
                  <c:v>602.95000000000005</c:v>
                </c:pt>
                <c:pt idx="7373">
                  <c:v>564.08000000000004</c:v>
                </c:pt>
                <c:pt idx="7374">
                  <c:v>524.63</c:v>
                </c:pt>
                <c:pt idx="7375">
                  <c:v>490.07</c:v>
                </c:pt>
                <c:pt idx="7376">
                  <c:v>453.07</c:v>
                </c:pt>
                <c:pt idx="7377">
                  <c:v>423.38</c:v>
                </c:pt>
                <c:pt idx="7378">
                  <c:v>391.65</c:v>
                </c:pt>
                <c:pt idx="7379">
                  <c:v>359.55</c:v>
                </c:pt>
                <c:pt idx="7380">
                  <c:v>330.69</c:v>
                </c:pt>
                <c:pt idx="7381">
                  <c:v>299.89</c:v>
                </c:pt>
                <c:pt idx="7382">
                  <c:v>268.43</c:v>
                </c:pt>
                <c:pt idx="7383">
                  <c:v>242.44</c:v>
                </c:pt>
                <c:pt idx="7384">
                  <c:v>209.42</c:v>
                </c:pt>
                <c:pt idx="7385">
                  <c:v>183.55</c:v>
                </c:pt>
                <c:pt idx="7386">
                  <c:v>153.80000000000001</c:v>
                </c:pt>
                <c:pt idx="7387">
                  <c:v>127.85</c:v>
                </c:pt>
                <c:pt idx="7388">
                  <c:v>104.22</c:v>
                </c:pt>
                <c:pt idx="7389">
                  <c:v>77.076999999999998</c:v>
                </c:pt>
                <c:pt idx="7390">
                  <c:v>52.406999999999996</c:v>
                </c:pt>
                <c:pt idx="7391">
                  <c:v>30.068999999999999</c:v>
                </c:pt>
                <c:pt idx="7392">
                  <c:v>8.8033000000000001</c:v>
                </c:pt>
                <c:pt idx="7393">
                  <c:v>-17.308</c:v>
                </c:pt>
                <c:pt idx="7394">
                  <c:v>-46.994999999999997</c:v>
                </c:pt>
                <c:pt idx="7395">
                  <c:v>-72.103999999999999</c:v>
                </c:pt>
                <c:pt idx="7396">
                  <c:v>-102.62</c:v>
                </c:pt>
                <c:pt idx="7397">
                  <c:v>-128</c:v>
                </c:pt>
                <c:pt idx="7398">
                  <c:v>-154.69</c:v>
                </c:pt>
                <c:pt idx="7399">
                  <c:v>-179.68</c:v>
                </c:pt>
                <c:pt idx="7400">
                  <c:v>-199.79</c:v>
                </c:pt>
                <c:pt idx="7401">
                  <c:v>-225.03</c:v>
                </c:pt>
                <c:pt idx="7402">
                  <c:v>-255.1</c:v>
                </c:pt>
                <c:pt idx="7403">
                  <c:v>-284.39999999999998</c:v>
                </c:pt>
                <c:pt idx="7404">
                  <c:v>-314.41000000000003</c:v>
                </c:pt>
                <c:pt idx="7405">
                  <c:v>-340.43</c:v>
                </c:pt>
                <c:pt idx="7406">
                  <c:v>-369.78</c:v>
                </c:pt>
                <c:pt idx="7407">
                  <c:v>-405.55</c:v>
                </c:pt>
                <c:pt idx="7408">
                  <c:v>-447.57</c:v>
                </c:pt>
                <c:pt idx="7409">
                  <c:v>-495.28</c:v>
                </c:pt>
                <c:pt idx="7410">
                  <c:v>-543.61</c:v>
                </c:pt>
                <c:pt idx="7411">
                  <c:v>-597.13</c:v>
                </c:pt>
                <c:pt idx="7412">
                  <c:v>-649.53</c:v>
                </c:pt>
                <c:pt idx="7413">
                  <c:v>-709.34</c:v>
                </c:pt>
                <c:pt idx="7414">
                  <c:v>-774.9</c:v>
                </c:pt>
                <c:pt idx="7415">
                  <c:v>-836.62</c:v>
                </c:pt>
                <c:pt idx="7416">
                  <c:v>-903.95</c:v>
                </c:pt>
                <c:pt idx="7417">
                  <c:v>-977.32</c:v>
                </c:pt>
                <c:pt idx="7418">
                  <c:v>-1056.5999999999999</c:v>
                </c:pt>
                <c:pt idx="7419">
                  <c:v>-1141.9000000000001</c:v>
                </c:pt>
                <c:pt idx="7420">
                  <c:v>-1232.9000000000001</c:v>
                </c:pt>
                <c:pt idx="7421">
                  <c:v>-1331.2</c:v>
                </c:pt>
                <c:pt idx="7422">
                  <c:v>-1426.4</c:v>
                </c:pt>
                <c:pt idx="7423">
                  <c:v>-1534.1</c:v>
                </c:pt>
                <c:pt idx="7424">
                  <c:v>-1651</c:v>
                </c:pt>
                <c:pt idx="7425">
                  <c:v>-1775.3</c:v>
                </c:pt>
                <c:pt idx="7426">
                  <c:v>-1913.8</c:v>
                </c:pt>
                <c:pt idx="7427">
                  <c:v>-2064.5</c:v>
                </c:pt>
                <c:pt idx="7428">
                  <c:v>-2220.6999999999998</c:v>
                </c:pt>
                <c:pt idx="7429">
                  <c:v>-2378.5</c:v>
                </c:pt>
                <c:pt idx="7430">
                  <c:v>-2527</c:v>
                </c:pt>
                <c:pt idx="7431">
                  <c:v>-2676.1</c:v>
                </c:pt>
                <c:pt idx="7432">
                  <c:v>-2819.6</c:v>
                </c:pt>
                <c:pt idx="7433">
                  <c:v>-2955.5</c:v>
                </c:pt>
                <c:pt idx="7434">
                  <c:v>-3098.6</c:v>
                </c:pt>
                <c:pt idx="7435">
                  <c:v>-3257.7</c:v>
                </c:pt>
                <c:pt idx="7436">
                  <c:v>-3439.8</c:v>
                </c:pt>
                <c:pt idx="7437">
                  <c:v>-3648.7</c:v>
                </c:pt>
                <c:pt idx="7438">
                  <c:v>-3876</c:v>
                </c:pt>
                <c:pt idx="7439">
                  <c:v>-4103.2</c:v>
                </c:pt>
                <c:pt idx="7440">
                  <c:v>-4315</c:v>
                </c:pt>
                <c:pt idx="7441">
                  <c:v>-4506.6000000000004</c:v>
                </c:pt>
                <c:pt idx="7442">
                  <c:v>-4669.5</c:v>
                </c:pt>
                <c:pt idx="7443">
                  <c:v>-4803.8999999999996</c:v>
                </c:pt>
                <c:pt idx="7444">
                  <c:v>-4928.2</c:v>
                </c:pt>
                <c:pt idx="7445">
                  <c:v>-5052.2</c:v>
                </c:pt>
                <c:pt idx="7446">
                  <c:v>-5189.1000000000004</c:v>
                </c:pt>
                <c:pt idx="7447">
                  <c:v>-5327.9</c:v>
                </c:pt>
                <c:pt idx="7448">
                  <c:v>-5468.4</c:v>
                </c:pt>
                <c:pt idx="7449">
                  <c:v>-5603.8</c:v>
                </c:pt>
                <c:pt idx="7450">
                  <c:v>-5732.3</c:v>
                </c:pt>
                <c:pt idx="7451">
                  <c:v>-5854.8</c:v>
                </c:pt>
                <c:pt idx="7452">
                  <c:v>-5967.3</c:v>
                </c:pt>
                <c:pt idx="7453">
                  <c:v>-6064.9</c:v>
                </c:pt>
                <c:pt idx="7454">
                  <c:v>-6145</c:v>
                </c:pt>
                <c:pt idx="7455">
                  <c:v>-6217.3</c:v>
                </c:pt>
                <c:pt idx="7456">
                  <c:v>-6303.2</c:v>
                </c:pt>
                <c:pt idx="7457">
                  <c:v>-6428.3</c:v>
                </c:pt>
                <c:pt idx="7458">
                  <c:v>-6586.3</c:v>
                </c:pt>
                <c:pt idx="7459">
                  <c:v>-6773.8</c:v>
                </c:pt>
                <c:pt idx="7460">
                  <c:v>-6964</c:v>
                </c:pt>
                <c:pt idx="7461">
                  <c:v>-7152.5</c:v>
                </c:pt>
                <c:pt idx="7462">
                  <c:v>-7306.4</c:v>
                </c:pt>
                <c:pt idx="7463">
                  <c:v>-7415.7</c:v>
                </c:pt>
                <c:pt idx="7464">
                  <c:v>-7493.8</c:v>
                </c:pt>
                <c:pt idx="7465">
                  <c:v>-7544.7</c:v>
                </c:pt>
                <c:pt idx="7466">
                  <c:v>-7597.9</c:v>
                </c:pt>
                <c:pt idx="7467">
                  <c:v>-7667.1</c:v>
                </c:pt>
                <c:pt idx="7468">
                  <c:v>-7756.3</c:v>
                </c:pt>
                <c:pt idx="7469">
                  <c:v>-7857.2</c:v>
                </c:pt>
                <c:pt idx="7470">
                  <c:v>-7956</c:v>
                </c:pt>
                <c:pt idx="7471">
                  <c:v>-8067.6</c:v>
                </c:pt>
                <c:pt idx="7472">
                  <c:v>-8185.6</c:v>
                </c:pt>
                <c:pt idx="7473">
                  <c:v>-8314.2999999999993</c:v>
                </c:pt>
                <c:pt idx="7474">
                  <c:v>-8452.7000000000007</c:v>
                </c:pt>
                <c:pt idx="7475">
                  <c:v>-8583.9</c:v>
                </c:pt>
                <c:pt idx="7476">
                  <c:v>-8699.1</c:v>
                </c:pt>
                <c:pt idx="7477">
                  <c:v>-8791.1</c:v>
                </c:pt>
                <c:pt idx="7478">
                  <c:v>-8858.2999999999993</c:v>
                </c:pt>
                <c:pt idx="7479">
                  <c:v>-8923.4</c:v>
                </c:pt>
                <c:pt idx="7480">
                  <c:v>-9004.4</c:v>
                </c:pt>
                <c:pt idx="7481">
                  <c:v>-9126.4</c:v>
                </c:pt>
                <c:pt idx="7482">
                  <c:v>-9275.4</c:v>
                </c:pt>
                <c:pt idx="7483">
                  <c:v>-9443.9</c:v>
                </c:pt>
                <c:pt idx="7484">
                  <c:v>-9598.7000000000007</c:v>
                </c:pt>
                <c:pt idx="7485">
                  <c:v>-9712.1</c:v>
                </c:pt>
                <c:pt idx="7486">
                  <c:v>-9794.5</c:v>
                </c:pt>
                <c:pt idx="7487">
                  <c:v>-9850</c:v>
                </c:pt>
                <c:pt idx="7488">
                  <c:v>-9913.4</c:v>
                </c:pt>
                <c:pt idx="7489">
                  <c:v>-9991.7000000000007</c:v>
                </c:pt>
                <c:pt idx="7490">
                  <c:v>-10083</c:v>
                </c:pt>
                <c:pt idx="7491">
                  <c:v>-10191</c:v>
                </c:pt>
                <c:pt idx="7492">
                  <c:v>-10295</c:v>
                </c:pt>
                <c:pt idx="7493">
                  <c:v>-10371</c:v>
                </c:pt>
                <c:pt idx="7494">
                  <c:v>-10421</c:v>
                </c:pt>
                <c:pt idx="7495">
                  <c:v>-10465</c:v>
                </c:pt>
                <c:pt idx="7496">
                  <c:v>-10525</c:v>
                </c:pt>
                <c:pt idx="7497">
                  <c:v>-10587</c:v>
                </c:pt>
                <c:pt idx="7498">
                  <c:v>-10653</c:v>
                </c:pt>
                <c:pt idx="7499">
                  <c:v>-10701</c:v>
                </c:pt>
                <c:pt idx="7500">
                  <c:v>-10722</c:v>
                </c:pt>
                <c:pt idx="7501">
                  <c:v>-10736</c:v>
                </c:pt>
                <c:pt idx="7502">
                  <c:v>-10729</c:v>
                </c:pt>
                <c:pt idx="7503">
                  <c:v>-10710</c:v>
                </c:pt>
                <c:pt idx="7504">
                  <c:v>-10708</c:v>
                </c:pt>
                <c:pt idx="7505">
                  <c:v>-10733</c:v>
                </c:pt>
                <c:pt idx="7506">
                  <c:v>-10791</c:v>
                </c:pt>
                <c:pt idx="7507">
                  <c:v>-10867</c:v>
                </c:pt>
                <c:pt idx="7508">
                  <c:v>-10938</c:v>
                </c:pt>
                <c:pt idx="7509">
                  <c:v>-10968</c:v>
                </c:pt>
                <c:pt idx="7510">
                  <c:v>-10941</c:v>
                </c:pt>
                <c:pt idx="7511">
                  <c:v>-10905</c:v>
                </c:pt>
                <c:pt idx="7512">
                  <c:v>-10906</c:v>
                </c:pt>
                <c:pt idx="7513">
                  <c:v>-10950</c:v>
                </c:pt>
                <c:pt idx="7514">
                  <c:v>-11015</c:v>
                </c:pt>
                <c:pt idx="7515">
                  <c:v>-11079</c:v>
                </c:pt>
                <c:pt idx="7516">
                  <c:v>-11130</c:v>
                </c:pt>
                <c:pt idx="7517">
                  <c:v>-11141</c:v>
                </c:pt>
                <c:pt idx="7518">
                  <c:v>-11148</c:v>
                </c:pt>
                <c:pt idx="7519">
                  <c:v>-11157</c:v>
                </c:pt>
                <c:pt idx="7520">
                  <c:v>-11128</c:v>
                </c:pt>
                <c:pt idx="7521">
                  <c:v>-11077</c:v>
                </c:pt>
                <c:pt idx="7522">
                  <c:v>-11024</c:v>
                </c:pt>
                <c:pt idx="7523">
                  <c:v>-10982</c:v>
                </c:pt>
                <c:pt idx="7524">
                  <c:v>-10959</c:v>
                </c:pt>
                <c:pt idx="7525">
                  <c:v>-10944</c:v>
                </c:pt>
                <c:pt idx="7526">
                  <c:v>-10889</c:v>
                </c:pt>
                <c:pt idx="7527">
                  <c:v>-10787</c:v>
                </c:pt>
                <c:pt idx="7528">
                  <c:v>-10634</c:v>
                </c:pt>
                <c:pt idx="7529">
                  <c:v>-10421</c:v>
                </c:pt>
                <c:pt idx="7530">
                  <c:v>-10139</c:v>
                </c:pt>
                <c:pt idx="7531">
                  <c:v>-9833.7000000000007</c:v>
                </c:pt>
                <c:pt idx="7532">
                  <c:v>-9516.5</c:v>
                </c:pt>
                <c:pt idx="7533">
                  <c:v>-9171.7000000000007</c:v>
                </c:pt>
                <c:pt idx="7534">
                  <c:v>-8789.7999999999993</c:v>
                </c:pt>
                <c:pt idx="7535">
                  <c:v>-8367.5</c:v>
                </c:pt>
                <c:pt idx="7536">
                  <c:v>-7913.7</c:v>
                </c:pt>
                <c:pt idx="7537">
                  <c:v>-7426.7</c:v>
                </c:pt>
                <c:pt idx="7538">
                  <c:v>-6955.2</c:v>
                </c:pt>
                <c:pt idx="7539">
                  <c:v>-6535.1</c:v>
                </c:pt>
                <c:pt idx="7540">
                  <c:v>-6161.1</c:v>
                </c:pt>
                <c:pt idx="7541">
                  <c:v>-5835.4</c:v>
                </c:pt>
                <c:pt idx="7542">
                  <c:v>-5534.4</c:v>
                </c:pt>
                <c:pt idx="7543">
                  <c:v>-5224.8</c:v>
                </c:pt>
                <c:pt idx="7544">
                  <c:v>-4896.8</c:v>
                </c:pt>
                <c:pt idx="7545">
                  <c:v>-4559.5</c:v>
                </c:pt>
                <c:pt idx="7546">
                  <c:v>-4234</c:v>
                </c:pt>
                <c:pt idx="7547">
                  <c:v>-3910.4</c:v>
                </c:pt>
                <c:pt idx="7548">
                  <c:v>-3585.4</c:v>
                </c:pt>
                <c:pt idx="7549">
                  <c:v>-3274.3</c:v>
                </c:pt>
                <c:pt idx="7550">
                  <c:v>-2985.7</c:v>
                </c:pt>
                <c:pt idx="7551">
                  <c:v>-2732.9</c:v>
                </c:pt>
                <c:pt idx="7552">
                  <c:v>-2514.8000000000002</c:v>
                </c:pt>
                <c:pt idx="7553">
                  <c:v>-2344.9</c:v>
                </c:pt>
                <c:pt idx="7554">
                  <c:v>-2207.5</c:v>
                </c:pt>
                <c:pt idx="7555">
                  <c:v>-2074.6999999999998</c:v>
                </c:pt>
                <c:pt idx="7556">
                  <c:v>-1948.8</c:v>
                </c:pt>
                <c:pt idx="7557">
                  <c:v>-1818.4</c:v>
                </c:pt>
                <c:pt idx="7558">
                  <c:v>-1684.4</c:v>
                </c:pt>
                <c:pt idx="7559">
                  <c:v>-1555.1</c:v>
                </c:pt>
                <c:pt idx="7560">
                  <c:v>-1421.9</c:v>
                </c:pt>
                <c:pt idx="7561">
                  <c:v>-1297.8</c:v>
                </c:pt>
                <c:pt idx="7562">
                  <c:v>-1179.2</c:v>
                </c:pt>
                <c:pt idx="7563">
                  <c:v>-1076.3</c:v>
                </c:pt>
                <c:pt idx="7564">
                  <c:v>-978.24</c:v>
                </c:pt>
                <c:pt idx="7565">
                  <c:v>-885.57</c:v>
                </c:pt>
                <c:pt idx="7566">
                  <c:v>-792.81</c:v>
                </c:pt>
                <c:pt idx="7567">
                  <c:v>-701.12</c:v>
                </c:pt>
                <c:pt idx="7568">
                  <c:v>-599.19000000000005</c:v>
                </c:pt>
                <c:pt idx="7569">
                  <c:v>-516.98</c:v>
                </c:pt>
                <c:pt idx="7570">
                  <c:v>-435.23</c:v>
                </c:pt>
                <c:pt idx="7571">
                  <c:v>-367.01</c:v>
                </c:pt>
                <c:pt idx="7572">
                  <c:v>-312.27</c:v>
                </c:pt>
                <c:pt idx="7573">
                  <c:v>-254.58</c:v>
                </c:pt>
                <c:pt idx="7574">
                  <c:v>-206.96</c:v>
                </c:pt>
                <c:pt idx="7575">
                  <c:v>-154.16</c:v>
                </c:pt>
                <c:pt idx="7576">
                  <c:v>-106.34</c:v>
                </c:pt>
                <c:pt idx="7577">
                  <c:v>-58.215000000000003</c:v>
                </c:pt>
                <c:pt idx="7578">
                  <c:v>-12.343</c:v>
                </c:pt>
                <c:pt idx="7579">
                  <c:v>18.396999999999998</c:v>
                </c:pt>
                <c:pt idx="7580">
                  <c:v>44.012999999999998</c:v>
                </c:pt>
                <c:pt idx="7581">
                  <c:v>62.21</c:v>
                </c:pt>
                <c:pt idx="7582">
                  <c:v>87.084999999999994</c:v>
                </c:pt>
                <c:pt idx="7583">
                  <c:v>111.73</c:v>
                </c:pt>
                <c:pt idx="7584">
                  <c:v>136.97</c:v>
                </c:pt>
                <c:pt idx="7585">
                  <c:v>165.2</c:v>
                </c:pt>
                <c:pt idx="7586">
                  <c:v>191.23</c:v>
                </c:pt>
                <c:pt idx="7587">
                  <c:v>219.5</c:v>
                </c:pt>
                <c:pt idx="7588">
                  <c:v>245.11</c:v>
                </c:pt>
                <c:pt idx="7589">
                  <c:v>267.26</c:v>
                </c:pt>
                <c:pt idx="7590">
                  <c:v>293.38</c:v>
                </c:pt>
                <c:pt idx="7591">
                  <c:v>313.92</c:v>
                </c:pt>
                <c:pt idx="7592">
                  <c:v>336.61</c:v>
                </c:pt>
                <c:pt idx="7593">
                  <c:v>361.17</c:v>
                </c:pt>
                <c:pt idx="7594">
                  <c:v>386.75</c:v>
                </c:pt>
                <c:pt idx="7595">
                  <c:v>420.68</c:v>
                </c:pt>
                <c:pt idx="7596">
                  <c:v>444.6</c:v>
                </c:pt>
                <c:pt idx="7597">
                  <c:v>473.9</c:v>
                </c:pt>
                <c:pt idx="7598">
                  <c:v>505.92</c:v>
                </c:pt>
                <c:pt idx="7599">
                  <c:v>530.23</c:v>
                </c:pt>
                <c:pt idx="7600">
                  <c:v>557.27</c:v>
                </c:pt>
                <c:pt idx="7601">
                  <c:v>585.30999999999995</c:v>
                </c:pt>
                <c:pt idx="7602">
                  <c:v>618.66</c:v>
                </c:pt>
                <c:pt idx="7603">
                  <c:v>646.67999999999995</c:v>
                </c:pt>
                <c:pt idx="7604">
                  <c:v>674.25</c:v>
                </c:pt>
                <c:pt idx="7605">
                  <c:v>709.3</c:v>
                </c:pt>
                <c:pt idx="7606">
                  <c:v>733.21</c:v>
                </c:pt>
                <c:pt idx="7607">
                  <c:v>764.84</c:v>
                </c:pt>
                <c:pt idx="7608">
                  <c:v>791.57</c:v>
                </c:pt>
                <c:pt idx="7609">
                  <c:v>811.34</c:v>
                </c:pt>
                <c:pt idx="7610">
                  <c:v>842</c:v>
                </c:pt>
                <c:pt idx="7611">
                  <c:v>874.46</c:v>
                </c:pt>
                <c:pt idx="7612">
                  <c:v>901.89</c:v>
                </c:pt>
                <c:pt idx="7613">
                  <c:v>932.51</c:v>
                </c:pt>
                <c:pt idx="7614">
                  <c:v>967.16</c:v>
                </c:pt>
                <c:pt idx="7615">
                  <c:v>1016.5</c:v>
                </c:pt>
                <c:pt idx="7616">
                  <c:v>1064.3</c:v>
                </c:pt>
                <c:pt idx="7617">
                  <c:v>1112.7</c:v>
                </c:pt>
                <c:pt idx="7618">
                  <c:v>1161.4000000000001</c:v>
                </c:pt>
                <c:pt idx="7619">
                  <c:v>1207.5</c:v>
                </c:pt>
                <c:pt idx="7620">
                  <c:v>1265.3</c:v>
                </c:pt>
                <c:pt idx="7621">
                  <c:v>1323.6</c:v>
                </c:pt>
                <c:pt idx="7622">
                  <c:v>1384.4</c:v>
                </c:pt>
                <c:pt idx="7623">
                  <c:v>1440.8</c:v>
                </c:pt>
                <c:pt idx="7624">
                  <c:v>1488.8</c:v>
                </c:pt>
                <c:pt idx="7625">
                  <c:v>1539.5</c:v>
                </c:pt>
                <c:pt idx="7626">
                  <c:v>1584</c:v>
                </c:pt>
                <c:pt idx="7627">
                  <c:v>1632.3</c:v>
                </c:pt>
                <c:pt idx="7628">
                  <c:v>1688</c:v>
                </c:pt>
                <c:pt idx="7629">
                  <c:v>1734.9</c:v>
                </c:pt>
                <c:pt idx="7630">
                  <c:v>1786</c:v>
                </c:pt>
                <c:pt idx="7631">
                  <c:v>1840.8</c:v>
                </c:pt>
                <c:pt idx="7632">
                  <c:v>1901.3</c:v>
                </c:pt>
                <c:pt idx="7633">
                  <c:v>1964.8</c:v>
                </c:pt>
                <c:pt idx="7634">
                  <c:v>2031.8</c:v>
                </c:pt>
                <c:pt idx="7635">
                  <c:v>2110.1</c:v>
                </c:pt>
                <c:pt idx="7636">
                  <c:v>2190.4</c:v>
                </c:pt>
                <c:pt idx="7637">
                  <c:v>2284.9</c:v>
                </c:pt>
                <c:pt idx="7638">
                  <c:v>2388.8000000000002</c:v>
                </c:pt>
                <c:pt idx="7639">
                  <c:v>2500.4</c:v>
                </c:pt>
                <c:pt idx="7640">
                  <c:v>2626.4</c:v>
                </c:pt>
                <c:pt idx="7641">
                  <c:v>2754.6</c:v>
                </c:pt>
                <c:pt idx="7642">
                  <c:v>2880.1</c:v>
                </c:pt>
                <c:pt idx="7643">
                  <c:v>2999.3</c:v>
                </c:pt>
                <c:pt idx="7644">
                  <c:v>3101.4</c:v>
                </c:pt>
                <c:pt idx="7645">
                  <c:v>3196.3</c:v>
                </c:pt>
                <c:pt idx="7646">
                  <c:v>3280.1</c:v>
                </c:pt>
                <c:pt idx="7647">
                  <c:v>3368</c:v>
                </c:pt>
                <c:pt idx="7648">
                  <c:v>3457.4</c:v>
                </c:pt>
                <c:pt idx="7649">
                  <c:v>3543.9</c:v>
                </c:pt>
                <c:pt idx="7650">
                  <c:v>3644.3</c:v>
                </c:pt>
                <c:pt idx="7651">
                  <c:v>3755</c:v>
                </c:pt>
                <c:pt idx="7652">
                  <c:v>3879.8</c:v>
                </c:pt>
                <c:pt idx="7653">
                  <c:v>4002.6</c:v>
                </c:pt>
                <c:pt idx="7654">
                  <c:v>4127.6000000000004</c:v>
                </c:pt>
                <c:pt idx="7655">
                  <c:v>4258.8999999999996</c:v>
                </c:pt>
                <c:pt idx="7656">
                  <c:v>4386.5</c:v>
                </c:pt>
                <c:pt idx="7657">
                  <c:v>4526.5</c:v>
                </c:pt>
                <c:pt idx="7658">
                  <c:v>4666.2</c:v>
                </c:pt>
                <c:pt idx="7659">
                  <c:v>4801</c:v>
                </c:pt>
                <c:pt idx="7660">
                  <c:v>4940.3999999999996</c:v>
                </c:pt>
                <c:pt idx="7661">
                  <c:v>5069.8</c:v>
                </c:pt>
                <c:pt idx="7662">
                  <c:v>5211.3999999999996</c:v>
                </c:pt>
                <c:pt idx="7663">
                  <c:v>5359.8</c:v>
                </c:pt>
                <c:pt idx="7664">
                  <c:v>5507.2</c:v>
                </c:pt>
                <c:pt idx="7665">
                  <c:v>5651.6</c:v>
                </c:pt>
                <c:pt idx="7666">
                  <c:v>5785.6</c:v>
                </c:pt>
                <c:pt idx="7667">
                  <c:v>5911.7</c:v>
                </c:pt>
                <c:pt idx="7668">
                  <c:v>6037.5</c:v>
                </c:pt>
                <c:pt idx="7669">
                  <c:v>6169.4</c:v>
                </c:pt>
                <c:pt idx="7670">
                  <c:v>6320.5</c:v>
                </c:pt>
                <c:pt idx="7671">
                  <c:v>6474.4</c:v>
                </c:pt>
                <c:pt idx="7672">
                  <c:v>6650.5</c:v>
                </c:pt>
                <c:pt idx="7673">
                  <c:v>6841.3</c:v>
                </c:pt>
                <c:pt idx="7674">
                  <c:v>7026.5</c:v>
                </c:pt>
                <c:pt idx="7675">
                  <c:v>7199.7</c:v>
                </c:pt>
                <c:pt idx="7676">
                  <c:v>7352.6</c:v>
                </c:pt>
                <c:pt idx="7677">
                  <c:v>7499.3</c:v>
                </c:pt>
                <c:pt idx="7678">
                  <c:v>7623.4</c:v>
                </c:pt>
                <c:pt idx="7679">
                  <c:v>7738.6</c:v>
                </c:pt>
                <c:pt idx="7680">
                  <c:v>7854.4</c:v>
                </c:pt>
                <c:pt idx="7681">
                  <c:v>7965.9</c:v>
                </c:pt>
                <c:pt idx="7682">
                  <c:v>8081</c:v>
                </c:pt>
                <c:pt idx="7683">
                  <c:v>8189.4</c:v>
                </c:pt>
                <c:pt idx="7684">
                  <c:v>8293.6</c:v>
                </c:pt>
                <c:pt idx="7685">
                  <c:v>8405.2999999999993</c:v>
                </c:pt>
                <c:pt idx="7686">
                  <c:v>8509.7000000000007</c:v>
                </c:pt>
                <c:pt idx="7687">
                  <c:v>8611.4</c:v>
                </c:pt>
                <c:pt idx="7688">
                  <c:v>8729</c:v>
                </c:pt>
                <c:pt idx="7689">
                  <c:v>8827.9</c:v>
                </c:pt>
                <c:pt idx="7690">
                  <c:v>8930.7000000000007</c:v>
                </c:pt>
                <c:pt idx="7691">
                  <c:v>9042.7000000000007</c:v>
                </c:pt>
                <c:pt idx="7692">
                  <c:v>9164.2000000000007</c:v>
                </c:pt>
                <c:pt idx="7693">
                  <c:v>9276.2999999999993</c:v>
                </c:pt>
                <c:pt idx="7694">
                  <c:v>9378.2000000000007</c:v>
                </c:pt>
                <c:pt idx="7695">
                  <c:v>9486.9</c:v>
                </c:pt>
                <c:pt idx="7696">
                  <c:v>9578.1</c:v>
                </c:pt>
                <c:pt idx="7697">
                  <c:v>9656.1</c:v>
                </c:pt>
                <c:pt idx="7698">
                  <c:v>9735.2999999999993</c:v>
                </c:pt>
                <c:pt idx="7699">
                  <c:v>9812.6</c:v>
                </c:pt>
                <c:pt idx="7700">
                  <c:v>9900.2000000000007</c:v>
                </c:pt>
                <c:pt idx="7701">
                  <c:v>9991.9</c:v>
                </c:pt>
                <c:pt idx="7702">
                  <c:v>10087</c:v>
                </c:pt>
                <c:pt idx="7703">
                  <c:v>10187</c:v>
                </c:pt>
                <c:pt idx="7704">
                  <c:v>10278</c:v>
                </c:pt>
                <c:pt idx="7705">
                  <c:v>10365</c:v>
                </c:pt>
                <c:pt idx="7706">
                  <c:v>10423</c:v>
                </c:pt>
                <c:pt idx="7707">
                  <c:v>10453</c:v>
                </c:pt>
                <c:pt idx="7708">
                  <c:v>10492</c:v>
                </c:pt>
                <c:pt idx="7709">
                  <c:v>10551</c:v>
                </c:pt>
                <c:pt idx="7710">
                  <c:v>10633</c:v>
                </c:pt>
                <c:pt idx="7711">
                  <c:v>10713</c:v>
                </c:pt>
                <c:pt idx="7712">
                  <c:v>10786</c:v>
                </c:pt>
                <c:pt idx="7713">
                  <c:v>10844</c:v>
                </c:pt>
                <c:pt idx="7714">
                  <c:v>10891</c:v>
                </c:pt>
                <c:pt idx="7715">
                  <c:v>10936</c:v>
                </c:pt>
                <c:pt idx="7716">
                  <c:v>10976</c:v>
                </c:pt>
                <c:pt idx="7717">
                  <c:v>11014</c:v>
                </c:pt>
                <c:pt idx="7718">
                  <c:v>11061</c:v>
                </c:pt>
                <c:pt idx="7719">
                  <c:v>11111</c:v>
                </c:pt>
                <c:pt idx="7720">
                  <c:v>11189</c:v>
                </c:pt>
                <c:pt idx="7721">
                  <c:v>11255</c:v>
                </c:pt>
                <c:pt idx="7722">
                  <c:v>11298</c:v>
                </c:pt>
                <c:pt idx="7723">
                  <c:v>11313</c:v>
                </c:pt>
                <c:pt idx="7724">
                  <c:v>11294</c:v>
                </c:pt>
                <c:pt idx="7725">
                  <c:v>11246</c:v>
                </c:pt>
                <c:pt idx="7726">
                  <c:v>11176</c:v>
                </c:pt>
                <c:pt idx="7727">
                  <c:v>11092</c:v>
                </c:pt>
                <c:pt idx="7728">
                  <c:v>10994</c:v>
                </c:pt>
                <c:pt idx="7729">
                  <c:v>10887</c:v>
                </c:pt>
                <c:pt idx="7730">
                  <c:v>10800</c:v>
                </c:pt>
                <c:pt idx="7731">
                  <c:v>10716</c:v>
                </c:pt>
                <c:pt idx="7732">
                  <c:v>10632</c:v>
                </c:pt>
                <c:pt idx="7733">
                  <c:v>10538</c:v>
                </c:pt>
                <c:pt idx="7734">
                  <c:v>10422</c:v>
                </c:pt>
                <c:pt idx="7735">
                  <c:v>10290</c:v>
                </c:pt>
                <c:pt idx="7736">
                  <c:v>10108</c:v>
                </c:pt>
                <c:pt idx="7737">
                  <c:v>9869.4</c:v>
                </c:pt>
                <c:pt idx="7738">
                  <c:v>9558.6</c:v>
                </c:pt>
                <c:pt idx="7739">
                  <c:v>9183.9</c:v>
                </c:pt>
                <c:pt idx="7740">
                  <c:v>8764.2000000000007</c:v>
                </c:pt>
                <c:pt idx="7741">
                  <c:v>8314.5</c:v>
                </c:pt>
                <c:pt idx="7742">
                  <c:v>7852.6</c:v>
                </c:pt>
                <c:pt idx="7743">
                  <c:v>7404.9</c:v>
                </c:pt>
                <c:pt idx="7744">
                  <c:v>6982.1</c:v>
                </c:pt>
                <c:pt idx="7745">
                  <c:v>6600.1</c:v>
                </c:pt>
                <c:pt idx="7746">
                  <c:v>6238.9</c:v>
                </c:pt>
                <c:pt idx="7747">
                  <c:v>5912.6</c:v>
                </c:pt>
                <c:pt idx="7748">
                  <c:v>5605.9</c:v>
                </c:pt>
                <c:pt idx="7749">
                  <c:v>5301.3</c:v>
                </c:pt>
                <c:pt idx="7750">
                  <c:v>5000.3999999999996</c:v>
                </c:pt>
                <c:pt idx="7751">
                  <c:v>4682.8</c:v>
                </c:pt>
                <c:pt idx="7752">
                  <c:v>4363.1000000000004</c:v>
                </c:pt>
                <c:pt idx="7753">
                  <c:v>4044.3</c:v>
                </c:pt>
                <c:pt idx="7754">
                  <c:v>3731.9</c:v>
                </c:pt>
                <c:pt idx="7755">
                  <c:v>3434.7</c:v>
                </c:pt>
                <c:pt idx="7756">
                  <c:v>3153.9</c:v>
                </c:pt>
                <c:pt idx="7757">
                  <c:v>2905.8</c:v>
                </c:pt>
                <c:pt idx="7758">
                  <c:v>2689.8</c:v>
                </c:pt>
                <c:pt idx="7759">
                  <c:v>2490.5</c:v>
                </c:pt>
                <c:pt idx="7760">
                  <c:v>2315</c:v>
                </c:pt>
                <c:pt idx="7761">
                  <c:v>2166.3000000000002</c:v>
                </c:pt>
                <c:pt idx="7762">
                  <c:v>2034.1</c:v>
                </c:pt>
                <c:pt idx="7763">
                  <c:v>1918.3</c:v>
                </c:pt>
                <c:pt idx="7764">
                  <c:v>1813.8</c:v>
                </c:pt>
                <c:pt idx="7765">
                  <c:v>1727</c:v>
                </c:pt>
                <c:pt idx="7766">
                  <c:v>1649.2</c:v>
                </c:pt>
                <c:pt idx="7767">
                  <c:v>1574.7</c:v>
                </c:pt>
                <c:pt idx="7768">
                  <c:v>1504</c:v>
                </c:pt>
                <c:pt idx="7769">
                  <c:v>1444.9</c:v>
                </c:pt>
                <c:pt idx="7770">
                  <c:v>1385.4</c:v>
                </c:pt>
                <c:pt idx="7771">
                  <c:v>1323</c:v>
                </c:pt>
                <c:pt idx="7772">
                  <c:v>1262.3</c:v>
                </c:pt>
                <c:pt idx="7773">
                  <c:v>1194.9000000000001</c:v>
                </c:pt>
                <c:pt idx="7774">
                  <c:v>1122.5999999999999</c:v>
                </c:pt>
                <c:pt idx="7775">
                  <c:v>1054.5</c:v>
                </c:pt>
                <c:pt idx="7776">
                  <c:v>985.71</c:v>
                </c:pt>
                <c:pt idx="7777">
                  <c:v>921.75</c:v>
                </c:pt>
                <c:pt idx="7778">
                  <c:v>863.76</c:v>
                </c:pt>
                <c:pt idx="7779">
                  <c:v>805.68</c:v>
                </c:pt>
                <c:pt idx="7780">
                  <c:v>761.42</c:v>
                </c:pt>
                <c:pt idx="7781">
                  <c:v>717.17</c:v>
                </c:pt>
                <c:pt idx="7782">
                  <c:v>675.49</c:v>
                </c:pt>
                <c:pt idx="7783">
                  <c:v>633.75</c:v>
                </c:pt>
                <c:pt idx="7784">
                  <c:v>592.52</c:v>
                </c:pt>
                <c:pt idx="7785">
                  <c:v>561.26</c:v>
                </c:pt>
                <c:pt idx="7786">
                  <c:v>526.16</c:v>
                </c:pt>
                <c:pt idx="7787">
                  <c:v>492.94</c:v>
                </c:pt>
                <c:pt idx="7788">
                  <c:v>457.16</c:v>
                </c:pt>
                <c:pt idx="7789">
                  <c:v>422.27</c:v>
                </c:pt>
                <c:pt idx="7790">
                  <c:v>393.21</c:v>
                </c:pt>
                <c:pt idx="7791">
                  <c:v>358.51</c:v>
                </c:pt>
                <c:pt idx="7792">
                  <c:v>329.07</c:v>
                </c:pt>
                <c:pt idx="7793">
                  <c:v>300.64</c:v>
                </c:pt>
                <c:pt idx="7794">
                  <c:v>265.5</c:v>
                </c:pt>
                <c:pt idx="7795">
                  <c:v>240.19</c:v>
                </c:pt>
                <c:pt idx="7796">
                  <c:v>211.95</c:v>
                </c:pt>
                <c:pt idx="7797">
                  <c:v>187.46</c:v>
                </c:pt>
                <c:pt idx="7798">
                  <c:v>159</c:v>
                </c:pt>
                <c:pt idx="7799">
                  <c:v>123.24</c:v>
                </c:pt>
                <c:pt idx="7800">
                  <c:v>94.509</c:v>
                </c:pt>
                <c:pt idx="7801">
                  <c:v>61.1</c:v>
                </c:pt>
                <c:pt idx="7802">
                  <c:v>29.068999999999999</c:v>
                </c:pt>
                <c:pt idx="7803">
                  <c:v>3.3877000000000002</c:v>
                </c:pt>
                <c:pt idx="7804">
                  <c:v>-25.213999999999999</c:v>
                </c:pt>
                <c:pt idx="7805">
                  <c:v>-44.637999999999998</c:v>
                </c:pt>
                <c:pt idx="7806">
                  <c:v>-73.506</c:v>
                </c:pt>
                <c:pt idx="7807">
                  <c:v>-96.742000000000004</c:v>
                </c:pt>
                <c:pt idx="7808">
                  <c:v>-118.79</c:v>
                </c:pt>
                <c:pt idx="7809">
                  <c:v>-147.85</c:v>
                </c:pt>
                <c:pt idx="7810">
                  <c:v>-175.65</c:v>
                </c:pt>
                <c:pt idx="7811">
                  <c:v>-208.2</c:v>
                </c:pt>
                <c:pt idx="7812">
                  <c:v>-238.03</c:v>
                </c:pt>
                <c:pt idx="7813">
                  <c:v>-271.36</c:v>
                </c:pt>
                <c:pt idx="7814">
                  <c:v>-308.36</c:v>
                </c:pt>
                <c:pt idx="7815">
                  <c:v>-339.09</c:v>
                </c:pt>
                <c:pt idx="7816">
                  <c:v>-371.49</c:v>
                </c:pt>
                <c:pt idx="7817">
                  <c:v>-410.31</c:v>
                </c:pt>
                <c:pt idx="7818">
                  <c:v>-450.53</c:v>
                </c:pt>
                <c:pt idx="7819">
                  <c:v>-490.37</c:v>
                </c:pt>
                <c:pt idx="7820">
                  <c:v>-528.29</c:v>
                </c:pt>
                <c:pt idx="7821">
                  <c:v>-575.25</c:v>
                </c:pt>
                <c:pt idx="7822">
                  <c:v>-628.91999999999996</c:v>
                </c:pt>
                <c:pt idx="7823">
                  <c:v>-678.42</c:v>
                </c:pt>
                <c:pt idx="7824">
                  <c:v>-723.59</c:v>
                </c:pt>
                <c:pt idx="7825">
                  <c:v>-769.17</c:v>
                </c:pt>
                <c:pt idx="7826">
                  <c:v>-821.27</c:v>
                </c:pt>
                <c:pt idx="7827">
                  <c:v>-868.8</c:v>
                </c:pt>
                <c:pt idx="7828">
                  <c:v>-918.24</c:v>
                </c:pt>
                <c:pt idx="7829">
                  <c:v>-973.86</c:v>
                </c:pt>
                <c:pt idx="7830">
                  <c:v>-1023.7</c:v>
                </c:pt>
                <c:pt idx="7831">
                  <c:v>-1077.0999999999999</c:v>
                </c:pt>
                <c:pt idx="7832">
                  <c:v>-1129.0999999999999</c:v>
                </c:pt>
                <c:pt idx="7833">
                  <c:v>-1175.9000000000001</c:v>
                </c:pt>
                <c:pt idx="7834">
                  <c:v>-1227.4000000000001</c:v>
                </c:pt>
                <c:pt idx="7835">
                  <c:v>-1273.3</c:v>
                </c:pt>
                <c:pt idx="7836">
                  <c:v>-1320.8</c:v>
                </c:pt>
                <c:pt idx="7837">
                  <c:v>-1373.7</c:v>
                </c:pt>
                <c:pt idx="7838">
                  <c:v>-1430.2</c:v>
                </c:pt>
                <c:pt idx="7839">
                  <c:v>-1501.8</c:v>
                </c:pt>
                <c:pt idx="7840">
                  <c:v>-1584.3</c:v>
                </c:pt>
                <c:pt idx="7841">
                  <c:v>-1674.3</c:v>
                </c:pt>
                <c:pt idx="7842">
                  <c:v>-1766</c:v>
                </c:pt>
                <c:pt idx="7843">
                  <c:v>-1860.5</c:v>
                </c:pt>
                <c:pt idx="7844">
                  <c:v>-1957.8</c:v>
                </c:pt>
                <c:pt idx="7845">
                  <c:v>-2047.8</c:v>
                </c:pt>
                <c:pt idx="7846">
                  <c:v>-2138.4</c:v>
                </c:pt>
                <c:pt idx="7847">
                  <c:v>-2227.4</c:v>
                </c:pt>
                <c:pt idx="7848">
                  <c:v>-2325.6999999999998</c:v>
                </c:pt>
                <c:pt idx="7849">
                  <c:v>-2426.6</c:v>
                </c:pt>
                <c:pt idx="7850">
                  <c:v>-2525.6999999999998</c:v>
                </c:pt>
                <c:pt idx="7851">
                  <c:v>-2628.6</c:v>
                </c:pt>
                <c:pt idx="7852">
                  <c:v>-2734.6</c:v>
                </c:pt>
                <c:pt idx="7853">
                  <c:v>-2856.8</c:v>
                </c:pt>
                <c:pt idx="7854">
                  <c:v>-2998.7</c:v>
                </c:pt>
                <c:pt idx="7855">
                  <c:v>-3158.1</c:v>
                </c:pt>
                <c:pt idx="7856">
                  <c:v>-3347.1</c:v>
                </c:pt>
                <c:pt idx="7857">
                  <c:v>-3539.3</c:v>
                </c:pt>
                <c:pt idx="7858">
                  <c:v>-3723.7</c:v>
                </c:pt>
                <c:pt idx="7859">
                  <c:v>-3897.2</c:v>
                </c:pt>
                <c:pt idx="7860">
                  <c:v>-4056</c:v>
                </c:pt>
                <c:pt idx="7861">
                  <c:v>-4212.2</c:v>
                </c:pt>
                <c:pt idx="7862">
                  <c:v>-4355.6000000000004</c:v>
                </c:pt>
                <c:pt idx="7863">
                  <c:v>-4496.1000000000004</c:v>
                </c:pt>
                <c:pt idx="7864">
                  <c:v>-4639.6000000000004</c:v>
                </c:pt>
                <c:pt idx="7865">
                  <c:v>-4776</c:v>
                </c:pt>
                <c:pt idx="7866">
                  <c:v>-4907.2</c:v>
                </c:pt>
                <c:pt idx="7867">
                  <c:v>-5029.7</c:v>
                </c:pt>
                <c:pt idx="7868">
                  <c:v>-5153.8</c:v>
                </c:pt>
                <c:pt idx="7869">
                  <c:v>-5276.9</c:v>
                </c:pt>
                <c:pt idx="7870">
                  <c:v>-5390.7</c:v>
                </c:pt>
                <c:pt idx="7871">
                  <c:v>-5507.9</c:v>
                </c:pt>
                <c:pt idx="7872">
                  <c:v>-5616</c:v>
                </c:pt>
                <c:pt idx="7873">
                  <c:v>-5718.4</c:v>
                </c:pt>
                <c:pt idx="7874">
                  <c:v>-5817.6</c:v>
                </c:pt>
                <c:pt idx="7875">
                  <c:v>-5908.4</c:v>
                </c:pt>
                <c:pt idx="7876">
                  <c:v>-6000.3</c:v>
                </c:pt>
                <c:pt idx="7877">
                  <c:v>-6090</c:v>
                </c:pt>
                <c:pt idx="7878">
                  <c:v>-6176.8</c:v>
                </c:pt>
                <c:pt idx="7879">
                  <c:v>-6257.1</c:v>
                </c:pt>
                <c:pt idx="7880">
                  <c:v>-6318.9</c:v>
                </c:pt>
                <c:pt idx="7881">
                  <c:v>-6387</c:v>
                </c:pt>
                <c:pt idx="7882">
                  <c:v>-6471.8</c:v>
                </c:pt>
                <c:pt idx="7883">
                  <c:v>-6578.2</c:v>
                </c:pt>
                <c:pt idx="7884">
                  <c:v>-6700.4</c:v>
                </c:pt>
                <c:pt idx="7885">
                  <c:v>-6817.7</c:v>
                </c:pt>
                <c:pt idx="7886">
                  <c:v>-6939.4</c:v>
                </c:pt>
                <c:pt idx="7887">
                  <c:v>-7060.1</c:v>
                </c:pt>
                <c:pt idx="7888">
                  <c:v>-7174.7</c:v>
                </c:pt>
                <c:pt idx="7889">
                  <c:v>-7273.7</c:v>
                </c:pt>
                <c:pt idx="7890">
                  <c:v>-7345.3</c:v>
                </c:pt>
                <c:pt idx="7891">
                  <c:v>-7405.2</c:v>
                </c:pt>
                <c:pt idx="7892">
                  <c:v>-7452.8</c:v>
                </c:pt>
                <c:pt idx="7893">
                  <c:v>-7519</c:v>
                </c:pt>
                <c:pt idx="7894">
                  <c:v>-7599.4</c:v>
                </c:pt>
                <c:pt idx="7895">
                  <c:v>-7681.1</c:v>
                </c:pt>
                <c:pt idx="7896">
                  <c:v>-7770.7</c:v>
                </c:pt>
                <c:pt idx="7897">
                  <c:v>-7861.9</c:v>
                </c:pt>
                <c:pt idx="7898">
                  <c:v>-7959.4</c:v>
                </c:pt>
                <c:pt idx="7899">
                  <c:v>-8061.3</c:v>
                </c:pt>
                <c:pt idx="7900">
                  <c:v>-8155.1</c:v>
                </c:pt>
                <c:pt idx="7901">
                  <c:v>-8235.9</c:v>
                </c:pt>
                <c:pt idx="7902">
                  <c:v>-8297.5</c:v>
                </c:pt>
                <c:pt idx="7903">
                  <c:v>-8356.7000000000007</c:v>
                </c:pt>
                <c:pt idx="7904">
                  <c:v>-8420.6</c:v>
                </c:pt>
                <c:pt idx="7905">
                  <c:v>-8471</c:v>
                </c:pt>
                <c:pt idx="7906">
                  <c:v>-8521.4</c:v>
                </c:pt>
                <c:pt idx="7907">
                  <c:v>-8564.2999999999993</c:v>
                </c:pt>
                <c:pt idx="7908">
                  <c:v>-8619.5</c:v>
                </c:pt>
                <c:pt idx="7909">
                  <c:v>-8698.5</c:v>
                </c:pt>
                <c:pt idx="7910">
                  <c:v>-8797.1</c:v>
                </c:pt>
                <c:pt idx="7911">
                  <c:v>-8908.6</c:v>
                </c:pt>
                <c:pt idx="7912">
                  <c:v>-8997.1</c:v>
                </c:pt>
                <c:pt idx="7913">
                  <c:v>-9052.9</c:v>
                </c:pt>
                <c:pt idx="7914">
                  <c:v>-9069.2999999999993</c:v>
                </c:pt>
                <c:pt idx="7915">
                  <c:v>-9071.6</c:v>
                </c:pt>
                <c:pt idx="7916">
                  <c:v>-9087.7000000000007</c:v>
                </c:pt>
                <c:pt idx="7917">
                  <c:v>-9127.2999999999993</c:v>
                </c:pt>
                <c:pt idx="7918">
                  <c:v>-9201.7999999999993</c:v>
                </c:pt>
                <c:pt idx="7919">
                  <c:v>-9305.7999999999993</c:v>
                </c:pt>
                <c:pt idx="7920">
                  <c:v>-9420</c:v>
                </c:pt>
                <c:pt idx="7921">
                  <c:v>-9552.7000000000007</c:v>
                </c:pt>
                <c:pt idx="7922">
                  <c:v>-9670.7000000000007</c:v>
                </c:pt>
                <c:pt idx="7923">
                  <c:v>-9761</c:v>
                </c:pt>
                <c:pt idx="7924">
                  <c:v>-9815.6</c:v>
                </c:pt>
                <c:pt idx="7925">
                  <c:v>-9832.6</c:v>
                </c:pt>
                <c:pt idx="7926">
                  <c:v>-9847.5</c:v>
                </c:pt>
                <c:pt idx="7927">
                  <c:v>-9869.9</c:v>
                </c:pt>
                <c:pt idx="7928">
                  <c:v>-9918.7000000000007</c:v>
                </c:pt>
                <c:pt idx="7929">
                  <c:v>-10000</c:v>
                </c:pt>
                <c:pt idx="7930">
                  <c:v>-10097</c:v>
                </c:pt>
                <c:pt idx="7931">
                  <c:v>-10191</c:v>
                </c:pt>
                <c:pt idx="7932">
                  <c:v>-10241</c:v>
                </c:pt>
                <c:pt idx="7933">
                  <c:v>-10244</c:v>
                </c:pt>
                <c:pt idx="7934">
                  <c:v>-10214</c:v>
                </c:pt>
                <c:pt idx="7935">
                  <c:v>-10180</c:v>
                </c:pt>
                <c:pt idx="7936">
                  <c:v>-10167</c:v>
                </c:pt>
                <c:pt idx="7937">
                  <c:v>-10181</c:v>
                </c:pt>
                <c:pt idx="7938">
                  <c:v>-10211</c:v>
                </c:pt>
                <c:pt idx="7939">
                  <c:v>-10240</c:v>
                </c:pt>
                <c:pt idx="7940">
                  <c:v>-10243</c:v>
                </c:pt>
                <c:pt idx="7941">
                  <c:v>-10229</c:v>
                </c:pt>
                <c:pt idx="7942">
                  <c:v>-10201</c:v>
                </c:pt>
                <c:pt idx="7943">
                  <c:v>-10158</c:v>
                </c:pt>
                <c:pt idx="7944">
                  <c:v>-10091</c:v>
                </c:pt>
                <c:pt idx="7945">
                  <c:v>-10004</c:v>
                </c:pt>
                <c:pt idx="7946">
                  <c:v>-9917.6</c:v>
                </c:pt>
                <c:pt idx="7947">
                  <c:v>-9815.9</c:v>
                </c:pt>
                <c:pt idx="7948">
                  <c:v>-9677.2000000000007</c:v>
                </c:pt>
                <c:pt idx="7949">
                  <c:v>-9498.7000000000007</c:v>
                </c:pt>
                <c:pt idx="7950">
                  <c:v>-9272.7000000000007</c:v>
                </c:pt>
                <c:pt idx="7951">
                  <c:v>-9005.1</c:v>
                </c:pt>
                <c:pt idx="7952">
                  <c:v>-8671.2000000000007</c:v>
                </c:pt>
                <c:pt idx="7953">
                  <c:v>-8265.2000000000007</c:v>
                </c:pt>
                <c:pt idx="7954">
                  <c:v>-7786.9</c:v>
                </c:pt>
                <c:pt idx="7955">
                  <c:v>-7242.6</c:v>
                </c:pt>
                <c:pt idx="7956">
                  <c:v>-6676.5</c:v>
                </c:pt>
                <c:pt idx="7957">
                  <c:v>-6131</c:v>
                </c:pt>
                <c:pt idx="7958">
                  <c:v>-5622.1</c:v>
                </c:pt>
                <c:pt idx="7959">
                  <c:v>-5155.3</c:v>
                </c:pt>
                <c:pt idx="7960">
                  <c:v>-4708.7</c:v>
                </c:pt>
                <c:pt idx="7961">
                  <c:v>-4289</c:v>
                </c:pt>
                <c:pt idx="7962">
                  <c:v>-3882.9</c:v>
                </c:pt>
                <c:pt idx="7963">
                  <c:v>-3500.5</c:v>
                </c:pt>
                <c:pt idx="7964">
                  <c:v>-3143.1</c:v>
                </c:pt>
                <c:pt idx="7965">
                  <c:v>-2817</c:v>
                </c:pt>
                <c:pt idx="7966">
                  <c:v>-2533.4</c:v>
                </c:pt>
                <c:pt idx="7967">
                  <c:v>-2285</c:v>
                </c:pt>
                <c:pt idx="7968">
                  <c:v>-2073.8000000000002</c:v>
                </c:pt>
                <c:pt idx="7969">
                  <c:v>-1888.1</c:v>
                </c:pt>
                <c:pt idx="7970">
                  <c:v>-1717.6</c:v>
                </c:pt>
                <c:pt idx="7971">
                  <c:v>-1560.7</c:v>
                </c:pt>
                <c:pt idx="7972">
                  <c:v>-1401.1</c:v>
                </c:pt>
                <c:pt idx="7973">
                  <c:v>-1241.2</c:v>
                </c:pt>
                <c:pt idx="7974">
                  <c:v>-1087</c:v>
                </c:pt>
                <c:pt idx="7975">
                  <c:v>-933.16</c:v>
                </c:pt>
                <c:pt idx="7976">
                  <c:v>-805.12</c:v>
                </c:pt>
                <c:pt idx="7977">
                  <c:v>-683.87</c:v>
                </c:pt>
                <c:pt idx="7978">
                  <c:v>-582.5</c:v>
                </c:pt>
                <c:pt idx="7979">
                  <c:v>-494.43</c:v>
                </c:pt>
                <c:pt idx="7980">
                  <c:v>-421.43</c:v>
                </c:pt>
                <c:pt idx="7981">
                  <c:v>-360.97</c:v>
                </c:pt>
                <c:pt idx="7982">
                  <c:v>-294.17</c:v>
                </c:pt>
                <c:pt idx="7983">
                  <c:v>-227.06</c:v>
                </c:pt>
                <c:pt idx="7984">
                  <c:v>-165.07</c:v>
                </c:pt>
                <c:pt idx="7985">
                  <c:v>-113.36</c:v>
                </c:pt>
                <c:pt idx="7986">
                  <c:v>-77.646000000000001</c:v>
                </c:pt>
                <c:pt idx="7987">
                  <c:v>-46.924999999999997</c:v>
                </c:pt>
                <c:pt idx="7988">
                  <c:v>-25.501000000000001</c:v>
                </c:pt>
                <c:pt idx="7989">
                  <c:v>-6.2408999999999999</c:v>
                </c:pt>
                <c:pt idx="7990">
                  <c:v>24.841000000000001</c:v>
                </c:pt>
                <c:pt idx="7991">
                  <c:v>60.72</c:v>
                </c:pt>
                <c:pt idx="7992">
                  <c:v>99.858000000000004</c:v>
                </c:pt>
                <c:pt idx="7993">
                  <c:v>128.07</c:v>
                </c:pt>
                <c:pt idx="7994">
                  <c:v>147.09</c:v>
                </c:pt>
                <c:pt idx="7995">
                  <c:v>165.51</c:v>
                </c:pt>
                <c:pt idx="7996">
                  <c:v>180.99</c:v>
                </c:pt>
                <c:pt idx="7997">
                  <c:v>214.49</c:v>
                </c:pt>
                <c:pt idx="7998">
                  <c:v>248.02</c:v>
                </c:pt>
                <c:pt idx="7999">
                  <c:v>278.12</c:v>
                </c:pt>
                <c:pt idx="8000">
                  <c:v>308.79000000000002</c:v>
                </c:pt>
                <c:pt idx="8001">
                  <c:v>335.75</c:v>
                </c:pt>
                <c:pt idx="8002">
                  <c:v>363.8</c:v>
                </c:pt>
                <c:pt idx="8003">
                  <c:v>387.37</c:v>
                </c:pt>
                <c:pt idx="8004">
                  <c:v>412.68</c:v>
                </c:pt>
                <c:pt idx="8005">
                  <c:v>438.75</c:v>
                </c:pt>
                <c:pt idx="8006">
                  <c:v>465.05</c:v>
                </c:pt>
                <c:pt idx="8007">
                  <c:v>497.54</c:v>
                </c:pt>
                <c:pt idx="8008">
                  <c:v>529.55999999999995</c:v>
                </c:pt>
                <c:pt idx="8009">
                  <c:v>563.30999999999995</c:v>
                </c:pt>
                <c:pt idx="8010">
                  <c:v>592.83000000000004</c:v>
                </c:pt>
                <c:pt idx="8011">
                  <c:v>621.71</c:v>
                </c:pt>
                <c:pt idx="8012">
                  <c:v>651.23</c:v>
                </c:pt>
                <c:pt idx="8013">
                  <c:v>687.91</c:v>
                </c:pt>
                <c:pt idx="8014">
                  <c:v>726.22</c:v>
                </c:pt>
                <c:pt idx="8015">
                  <c:v>768.74</c:v>
                </c:pt>
                <c:pt idx="8016">
                  <c:v>809.13</c:v>
                </c:pt>
                <c:pt idx="8017">
                  <c:v>851.88</c:v>
                </c:pt>
                <c:pt idx="8018">
                  <c:v>899.07</c:v>
                </c:pt>
                <c:pt idx="8019">
                  <c:v>945.53</c:v>
                </c:pt>
                <c:pt idx="8020">
                  <c:v>999.23</c:v>
                </c:pt>
                <c:pt idx="8021">
                  <c:v>1052.0999999999999</c:v>
                </c:pt>
                <c:pt idx="8022">
                  <c:v>1113.5</c:v>
                </c:pt>
                <c:pt idx="8023">
                  <c:v>1175.5</c:v>
                </c:pt>
                <c:pt idx="8024">
                  <c:v>1235.0999999999999</c:v>
                </c:pt>
                <c:pt idx="8025">
                  <c:v>1293.8</c:v>
                </c:pt>
                <c:pt idx="8026">
                  <c:v>1344</c:v>
                </c:pt>
                <c:pt idx="8027">
                  <c:v>1389.8</c:v>
                </c:pt>
                <c:pt idx="8028">
                  <c:v>1427</c:v>
                </c:pt>
                <c:pt idx="8029">
                  <c:v>1465.8</c:v>
                </c:pt>
                <c:pt idx="8030">
                  <c:v>1508.8</c:v>
                </c:pt>
                <c:pt idx="8031">
                  <c:v>1554.1</c:v>
                </c:pt>
                <c:pt idx="8032">
                  <c:v>1597.7</c:v>
                </c:pt>
                <c:pt idx="8033">
                  <c:v>1646.7</c:v>
                </c:pt>
                <c:pt idx="8034">
                  <c:v>1701.7</c:v>
                </c:pt>
                <c:pt idx="8035">
                  <c:v>1767.5</c:v>
                </c:pt>
                <c:pt idx="8036">
                  <c:v>1841.3</c:v>
                </c:pt>
                <c:pt idx="8037">
                  <c:v>1937.1</c:v>
                </c:pt>
                <c:pt idx="8038">
                  <c:v>2033.1</c:v>
                </c:pt>
                <c:pt idx="8039">
                  <c:v>2132.9</c:v>
                </c:pt>
                <c:pt idx="8040">
                  <c:v>2242.6999999999998</c:v>
                </c:pt>
                <c:pt idx="8041">
                  <c:v>2355.9</c:v>
                </c:pt>
                <c:pt idx="8042">
                  <c:v>2472</c:v>
                </c:pt>
                <c:pt idx="8043">
                  <c:v>2582.3000000000002</c:v>
                </c:pt>
                <c:pt idx="8044">
                  <c:v>2682.9</c:v>
                </c:pt>
                <c:pt idx="8045">
                  <c:v>2778.4</c:v>
                </c:pt>
                <c:pt idx="8046">
                  <c:v>2867.3</c:v>
                </c:pt>
                <c:pt idx="8047">
                  <c:v>2965.2</c:v>
                </c:pt>
                <c:pt idx="8048">
                  <c:v>3060</c:v>
                </c:pt>
                <c:pt idx="8049">
                  <c:v>3146.1</c:v>
                </c:pt>
                <c:pt idx="8050">
                  <c:v>3248.2</c:v>
                </c:pt>
                <c:pt idx="8051">
                  <c:v>3352.1</c:v>
                </c:pt>
                <c:pt idx="8052">
                  <c:v>3473.3</c:v>
                </c:pt>
                <c:pt idx="8053">
                  <c:v>3599.8</c:v>
                </c:pt>
                <c:pt idx="8054">
                  <c:v>3733.1</c:v>
                </c:pt>
                <c:pt idx="8055">
                  <c:v>3879.7</c:v>
                </c:pt>
                <c:pt idx="8056">
                  <c:v>4025.9</c:v>
                </c:pt>
                <c:pt idx="8057">
                  <c:v>4171.1000000000004</c:v>
                </c:pt>
                <c:pt idx="8058">
                  <c:v>4319.8</c:v>
                </c:pt>
                <c:pt idx="8059">
                  <c:v>4458.6000000000004</c:v>
                </c:pt>
                <c:pt idx="8060">
                  <c:v>4585.6000000000004</c:v>
                </c:pt>
                <c:pt idx="8061">
                  <c:v>4696.7</c:v>
                </c:pt>
                <c:pt idx="8062">
                  <c:v>4809.6000000000004</c:v>
                </c:pt>
                <c:pt idx="8063">
                  <c:v>4932.7</c:v>
                </c:pt>
                <c:pt idx="8064">
                  <c:v>5058.2</c:v>
                </c:pt>
                <c:pt idx="8065">
                  <c:v>5200.1000000000004</c:v>
                </c:pt>
                <c:pt idx="8066">
                  <c:v>5340</c:v>
                </c:pt>
                <c:pt idx="8067">
                  <c:v>5485.6</c:v>
                </c:pt>
                <c:pt idx="8068">
                  <c:v>5640.8</c:v>
                </c:pt>
                <c:pt idx="8069">
                  <c:v>5804.6</c:v>
                </c:pt>
                <c:pt idx="8070">
                  <c:v>5978</c:v>
                </c:pt>
                <c:pt idx="8071">
                  <c:v>6143.7</c:v>
                </c:pt>
                <c:pt idx="8072">
                  <c:v>6302.6</c:v>
                </c:pt>
                <c:pt idx="8073">
                  <c:v>6438.6</c:v>
                </c:pt>
                <c:pt idx="8074">
                  <c:v>6549.8</c:v>
                </c:pt>
                <c:pt idx="8075">
                  <c:v>6637.8</c:v>
                </c:pt>
                <c:pt idx="8076">
                  <c:v>6702.7</c:v>
                </c:pt>
                <c:pt idx="8077">
                  <c:v>6761.8</c:v>
                </c:pt>
                <c:pt idx="8078">
                  <c:v>6830.8</c:v>
                </c:pt>
                <c:pt idx="8079">
                  <c:v>6923.5</c:v>
                </c:pt>
                <c:pt idx="8080">
                  <c:v>7039.3</c:v>
                </c:pt>
                <c:pt idx="8081">
                  <c:v>7164.9</c:v>
                </c:pt>
                <c:pt idx="8082">
                  <c:v>7292.8</c:v>
                </c:pt>
                <c:pt idx="8083">
                  <c:v>7413.6</c:v>
                </c:pt>
                <c:pt idx="8084">
                  <c:v>7526.1</c:v>
                </c:pt>
                <c:pt idx="8085">
                  <c:v>7626.3</c:v>
                </c:pt>
                <c:pt idx="8086">
                  <c:v>7720.9</c:v>
                </c:pt>
                <c:pt idx="8087">
                  <c:v>7802.5</c:v>
                </c:pt>
                <c:pt idx="8088">
                  <c:v>7880.8</c:v>
                </c:pt>
                <c:pt idx="8089">
                  <c:v>7965.8</c:v>
                </c:pt>
                <c:pt idx="8090">
                  <c:v>8065.6</c:v>
                </c:pt>
                <c:pt idx="8091">
                  <c:v>8170.5</c:v>
                </c:pt>
                <c:pt idx="8092">
                  <c:v>8296.5</c:v>
                </c:pt>
                <c:pt idx="8093">
                  <c:v>8443.2000000000007</c:v>
                </c:pt>
                <c:pt idx="8094">
                  <c:v>8601.6</c:v>
                </c:pt>
                <c:pt idx="8095">
                  <c:v>8757.1</c:v>
                </c:pt>
                <c:pt idx="8096">
                  <c:v>8891.7999999999993</c:v>
                </c:pt>
                <c:pt idx="8097">
                  <c:v>9002.9</c:v>
                </c:pt>
                <c:pt idx="8098">
                  <c:v>9089.7000000000007</c:v>
                </c:pt>
                <c:pt idx="8099">
                  <c:v>9153.1</c:v>
                </c:pt>
                <c:pt idx="8100">
                  <c:v>9217.7000000000007</c:v>
                </c:pt>
                <c:pt idx="8101">
                  <c:v>9268.2999999999993</c:v>
                </c:pt>
                <c:pt idx="8102">
                  <c:v>9321.7000000000007</c:v>
                </c:pt>
                <c:pt idx="8103">
                  <c:v>9386.7999999999993</c:v>
                </c:pt>
                <c:pt idx="8104">
                  <c:v>9463.7999999999993</c:v>
                </c:pt>
                <c:pt idx="8105">
                  <c:v>9571.9</c:v>
                </c:pt>
                <c:pt idx="8106">
                  <c:v>9694</c:v>
                </c:pt>
                <c:pt idx="8107">
                  <c:v>9827</c:v>
                </c:pt>
                <c:pt idx="8108">
                  <c:v>9953.4</c:v>
                </c:pt>
                <c:pt idx="8109">
                  <c:v>10074</c:v>
                </c:pt>
                <c:pt idx="8110">
                  <c:v>10180</c:v>
                </c:pt>
                <c:pt idx="8111">
                  <c:v>10239</c:v>
                </c:pt>
                <c:pt idx="8112">
                  <c:v>10273</c:v>
                </c:pt>
                <c:pt idx="8113">
                  <c:v>10285</c:v>
                </c:pt>
                <c:pt idx="8114">
                  <c:v>10300</c:v>
                </c:pt>
                <c:pt idx="8115">
                  <c:v>10355</c:v>
                </c:pt>
                <c:pt idx="8116">
                  <c:v>10439</c:v>
                </c:pt>
                <c:pt idx="8117">
                  <c:v>10557</c:v>
                </c:pt>
                <c:pt idx="8118">
                  <c:v>10695</c:v>
                </c:pt>
                <c:pt idx="8119">
                  <c:v>10837</c:v>
                </c:pt>
                <c:pt idx="8120">
                  <c:v>10978</c:v>
                </c:pt>
                <c:pt idx="8121">
                  <c:v>11080</c:v>
                </c:pt>
                <c:pt idx="8122">
                  <c:v>11123</c:v>
                </c:pt>
                <c:pt idx="8123">
                  <c:v>11111</c:v>
                </c:pt>
                <c:pt idx="8124">
                  <c:v>11059</c:v>
                </c:pt>
                <c:pt idx="8125">
                  <c:v>10995</c:v>
                </c:pt>
                <c:pt idx="8126">
                  <c:v>10953</c:v>
                </c:pt>
                <c:pt idx="8127">
                  <c:v>10954</c:v>
                </c:pt>
                <c:pt idx="8128">
                  <c:v>11002</c:v>
                </c:pt>
                <c:pt idx="8129">
                  <c:v>11075</c:v>
                </c:pt>
                <c:pt idx="8130">
                  <c:v>11147</c:v>
                </c:pt>
                <c:pt idx="8131">
                  <c:v>11189</c:v>
                </c:pt>
                <c:pt idx="8132">
                  <c:v>11193</c:v>
                </c:pt>
                <c:pt idx="8133">
                  <c:v>11153</c:v>
                </c:pt>
                <c:pt idx="8134">
                  <c:v>11069</c:v>
                </c:pt>
                <c:pt idx="8135">
                  <c:v>10962</c:v>
                </c:pt>
                <c:pt idx="8136">
                  <c:v>10836</c:v>
                </c:pt>
                <c:pt idx="8137">
                  <c:v>10706</c:v>
                </c:pt>
                <c:pt idx="8138">
                  <c:v>10582</c:v>
                </c:pt>
                <c:pt idx="8139">
                  <c:v>10476</c:v>
                </c:pt>
                <c:pt idx="8140">
                  <c:v>10398</c:v>
                </c:pt>
                <c:pt idx="8141">
                  <c:v>10333</c:v>
                </c:pt>
                <c:pt idx="8142">
                  <c:v>10270</c:v>
                </c:pt>
                <c:pt idx="8143">
                  <c:v>10191</c:v>
                </c:pt>
                <c:pt idx="8144">
                  <c:v>10094</c:v>
                </c:pt>
                <c:pt idx="8145">
                  <c:v>9988.7000000000007</c:v>
                </c:pt>
                <c:pt idx="8146">
                  <c:v>9878.4</c:v>
                </c:pt>
                <c:pt idx="8147">
                  <c:v>9771.2999999999993</c:v>
                </c:pt>
                <c:pt idx="8148">
                  <c:v>9651.2999999999993</c:v>
                </c:pt>
                <c:pt idx="8149">
                  <c:v>9508.4</c:v>
                </c:pt>
                <c:pt idx="8150">
                  <c:v>9336.7000000000007</c:v>
                </c:pt>
                <c:pt idx="8151">
                  <c:v>9130.7999999999993</c:v>
                </c:pt>
                <c:pt idx="8152">
                  <c:v>8888.4</c:v>
                </c:pt>
                <c:pt idx="8153">
                  <c:v>8605.2000000000007</c:v>
                </c:pt>
                <c:pt idx="8154">
                  <c:v>8285.5</c:v>
                </c:pt>
                <c:pt idx="8155">
                  <c:v>7935</c:v>
                </c:pt>
                <c:pt idx="8156">
                  <c:v>7544.4</c:v>
                </c:pt>
                <c:pt idx="8157">
                  <c:v>7129.2</c:v>
                </c:pt>
                <c:pt idx="8158">
                  <c:v>6695.7</c:v>
                </c:pt>
                <c:pt idx="8159">
                  <c:v>6258.6</c:v>
                </c:pt>
                <c:pt idx="8160">
                  <c:v>5829.4</c:v>
                </c:pt>
                <c:pt idx="8161">
                  <c:v>5403.3</c:v>
                </c:pt>
                <c:pt idx="8162">
                  <c:v>5002.2</c:v>
                </c:pt>
                <c:pt idx="8163">
                  <c:v>4615.3</c:v>
                </c:pt>
                <c:pt idx="8164">
                  <c:v>4255.1000000000004</c:v>
                </c:pt>
                <c:pt idx="8165">
                  <c:v>3936.7</c:v>
                </c:pt>
                <c:pt idx="8166">
                  <c:v>3647.3</c:v>
                </c:pt>
                <c:pt idx="8167">
                  <c:v>3385.8</c:v>
                </c:pt>
                <c:pt idx="8168">
                  <c:v>3147.8</c:v>
                </c:pt>
                <c:pt idx="8169">
                  <c:v>2919</c:v>
                </c:pt>
                <c:pt idx="8170">
                  <c:v>2705.8</c:v>
                </c:pt>
                <c:pt idx="8171">
                  <c:v>2492.1</c:v>
                </c:pt>
                <c:pt idx="8172">
                  <c:v>2300.9</c:v>
                </c:pt>
                <c:pt idx="8173">
                  <c:v>2134.5</c:v>
                </c:pt>
                <c:pt idx="8174">
                  <c:v>1982.2</c:v>
                </c:pt>
                <c:pt idx="8175">
                  <c:v>1853.8</c:v>
                </c:pt>
                <c:pt idx="8176">
                  <c:v>1736.7</c:v>
                </c:pt>
                <c:pt idx="8177">
                  <c:v>1639.2</c:v>
                </c:pt>
                <c:pt idx="8178">
                  <c:v>1555.8</c:v>
                </c:pt>
                <c:pt idx="8179">
                  <c:v>1480.8</c:v>
                </c:pt>
                <c:pt idx="8180">
                  <c:v>1420.7</c:v>
                </c:pt>
                <c:pt idx="8181">
                  <c:v>1366.3</c:v>
                </c:pt>
                <c:pt idx="8182">
                  <c:v>1315.7</c:v>
                </c:pt>
                <c:pt idx="8183">
                  <c:v>1260.4000000000001</c:v>
                </c:pt>
                <c:pt idx="8184">
                  <c:v>1205.4000000000001</c:v>
                </c:pt>
                <c:pt idx="8185">
                  <c:v>1148.8</c:v>
                </c:pt>
                <c:pt idx="8186">
                  <c:v>1090.3</c:v>
                </c:pt>
                <c:pt idx="8187">
                  <c:v>1026.9000000000001</c:v>
                </c:pt>
                <c:pt idx="8188">
                  <c:v>965.14</c:v>
                </c:pt>
                <c:pt idx="8189">
                  <c:v>903.59</c:v>
                </c:pt>
                <c:pt idx="8190">
                  <c:v>845.23</c:v>
                </c:pt>
                <c:pt idx="8191">
                  <c:v>792.84</c:v>
                </c:pt>
                <c:pt idx="8192">
                  <c:v>740.03</c:v>
                </c:pt>
                <c:pt idx="8193">
                  <c:v>692.7</c:v>
                </c:pt>
                <c:pt idx="8194">
                  <c:v>645.13</c:v>
                </c:pt>
                <c:pt idx="8195">
                  <c:v>604.48</c:v>
                </c:pt>
                <c:pt idx="8196">
                  <c:v>563.84</c:v>
                </c:pt>
                <c:pt idx="8197">
                  <c:v>529.39</c:v>
                </c:pt>
                <c:pt idx="8198">
                  <c:v>493.09</c:v>
                </c:pt>
                <c:pt idx="8199">
                  <c:v>452.85</c:v>
                </c:pt>
                <c:pt idx="8200">
                  <c:v>419.18</c:v>
                </c:pt>
                <c:pt idx="8201">
                  <c:v>384.58</c:v>
                </c:pt>
                <c:pt idx="8202">
                  <c:v>352.27</c:v>
                </c:pt>
                <c:pt idx="8203">
                  <c:v>317.06</c:v>
                </c:pt>
                <c:pt idx="8204">
                  <c:v>281.7</c:v>
                </c:pt>
                <c:pt idx="8205">
                  <c:v>250.16</c:v>
                </c:pt>
                <c:pt idx="8206">
                  <c:v>218.92</c:v>
                </c:pt>
                <c:pt idx="8207">
                  <c:v>190.75</c:v>
                </c:pt>
                <c:pt idx="8208">
                  <c:v>159.79</c:v>
                </c:pt>
                <c:pt idx="8209">
                  <c:v>131.22</c:v>
                </c:pt>
                <c:pt idx="8210">
                  <c:v>102.68</c:v>
                </c:pt>
                <c:pt idx="8211">
                  <c:v>73.587000000000003</c:v>
                </c:pt>
                <c:pt idx="8212">
                  <c:v>42.139000000000003</c:v>
                </c:pt>
                <c:pt idx="8213">
                  <c:v>13.218999999999999</c:v>
                </c:pt>
                <c:pt idx="8214">
                  <c:v>-20.202999999999999</c:v>
                </c:pt>
                <c:pt idx="8215">
                  <c:v>-43.003</c:v>
                </c:pt>
                <c:pt idx="8216">
                  <c:v>-70.679000000000002</c:v>
                </c:pt>
                <c:pt idx="8217">
                  <c:v>-89.391000000000005</c:v>
                </c:pt>
                <c:pt idx="8218">
                  <c:v>-112.92</c:v>
                </c:pt>
                <c:pt idx="8219">
                  <c:v>-136.61000000000001</c:v>
                </c:pt>
                <c:pt idx="8220">
                  <c:v>-156.72999999999999</c:v>
                </c:pt>
                <c:pt idx="8221">
                  <c:v>-187.54</c:v>
                </c:pt>
                <c:pt idx="8222">
                  <c:v>-217.56</c:v>
                </c:pt>
                <c:pt idx="8223">
                  <c:v>-241.64</c:v>
                </c:pt>
                <c:pt idx="8224">
                  <c:v>-271.64</c:v>
                </c:pt>
                <c:pt idx="8225">
                  <c:v>-299.95</c:v>
                </c:pt>
                <c:pt idx="8226">
                  <c:v>-342.17</c:v>
                </c:pt>
                <c:pt idx="8227">
                  <c:v>-379.61</c:v>
                </c:pt>
                <c:pt idx="8228">
                  <c:v>-416.78</c:v>
                </c:pt>
                <c:pt idx="8229">
                  <c:v>-463.58</c:v>
                </c:pt>
                <c:pt idx="8230">
                  <c:v>-502.65</c:v>
                </c:pt>
                <c:pt idx="8231">
                  <c:v>-552.51</c:v>
                </c:pt>
                <c:pt idx="8232">
                  <c:v>-599.92999999999995</c:v>
                </c:pt>
                <c:pt idx="8233">
                  <c:v>-650.65</c:v>
                </c:pt>
                <c:pt idx="8234">
                  <c:v>-705.05</c:v>
                </c:pt>
                <c:pt idx="8235">
                  <c:v>-749.97</c:v>
                </c:pt>
                <c:pt idx="8236">
                  <c:v>-799.37</c:v>
                </c:pt>
                <c:pt idx="8237">
                  <c:v>-842.93</c:v>
                </c:pt>
                <c:pt idx="8238">
                  <c:v>-888.64</c:v>
                </c:pt>
                <c:pt idx="8239">
                  <c:v>-940.38</c:v>
                </c:pt>
                <c:pt idx="8240">
                  <c:v>-983.76</c:v>
                </c:pt>
                <c:pt idx="8241">
                  <c:v>-1041.4000000000001</c:v>
                </c:pt>
                <c:pt idx="8242">
                  <c:v>-1090.5999999999999</c:v>
                </c:pt>
                <c:pt idx="8243">
                  <c:v>-1147.3</c:v>
                </c:pt>
                <c:pt idx="8244">
                  <c:v>-1197.0999999999999</c:v>
                </c:pt>
                <c:pt idx="8245">
                  <c:v>-1264.7</c:v>
                </c:pt>
                <c:pt idx="8246">
                  <c:v>-1328.8</c:v>
                </c:pt>
                <c:pt idx="8247">
                  <c:v>-1396.5</c:v>
                </c:pt>
                <c:pt idx="8248">
                  <c:v>-1460.6</c:v>
                </c:pt>
                <c:pt idx="8249">
                  <c:v>-1531.5</c:v>
                </c:pt>
                <c:pt idx="8250">
                  <c:v>-1610.3</c:v>
                </c:pt>
                <c:pt idx="8251">
                  <c:v>-1703.6</c:v>
                </c:pt>
                <c:pt idx="8252">
                  <c:v>-1796</c:v>
                </c:pt>
                <c:pt idx="8253">
                  <c:v>-1901.7</c:v>
                </c:pt>
                <c:pt idx="8254">
                  <c:v>-2013.7</c:v>
                </c:pt>
                <c:pt idx="8255">
                  <c:v>-2127.5</c:v>
                </c:pt>
                <c:pt idx="8256">
                  <c:v>-2245.9</c:v>
                </c:pt>
                <c:pt idx="8257">
                  <c:v>-2357.9</c:v>
                </c:pt>
                <c:pt idx="8258">
                  <c:v>-2473.8000000000002</c:v>
                </c:pt>
                <c:pt idx="8259">
                  <c:v>-2586.1</c:v>
                </c:pt>
                <c:pt idx="8260">
                  <c:v>-2703.4</c:v>
                </c:pt>
                <c:pt idx="8261">
                  <c:v>-2814.7</c:v>
                </c:pt>
                <c:pt idx="8262">
                  <c:v>-2929.7</c:v>
                </c:pt>
                <c:pt idx="8263">
                  <c:v>-3052.1</c:v>
                </c:pt>
                <c:pt idx="8264">
                  <c:v>-3184.7</c:v>
                </c:pt>
                <c:pt idx="8265">
                  <c:v>-3318.9</c:v>
                </c:pt>
                <c:pt idx="8266">
                  <c:v>-3467.2</c:v>
                </c:pt>
                <c:pt idx="8267">
                  <c:v>-3621.2</c:v>
                </c:pt>
                <c:pt idx="8268">
                  <c:v>-3767.4</c:v>
                </c:pt>
                <c:pt idx="8269">
                  <c:v>-3915.8</c:v>
                </c:pt>
                <c:pt idx="8270">
                  <c:v>-4059.2</c:v>
                </c:pt>
                <c:pt idx="8271">
                  <c:v>-4207.8999999999996</c:v>
                </c:pt>
                <c:pt idx="8272">
                  <c:v>-4354</c:v>
                </c:pt>
                <c:pt idx="8273">
                  <c:v>-4502.5</c:v>
                </c:pt>
                <c:pt idx="8274">
                  <c:v>-4643</c:v>
                </c:pt>
                <c:pt idx="8275">
                  <c:v>-4767.8</c:v>
                </c:pt>
                <c:pt idx="8276">
                  <c:v>-4873</c:v>
                </c:pt>
                <c:pt idx="8277">
                  <c:v>-4968.8</c:v>
                </c:pt>
                <c:pt idx="8278">
                  <c:v>-5068.8999999999996</c:v>
                </c:pt>
                <c:pt idx="8279">
                  <c:v>-5184.7</c:v>
                </c:pt>
                <c:pt idx="8280">
                  <c:v>-5304.1</c:v>
                </c:pt>
                <c:pt idx="8281">
                  <c:v>-5437.8</c:v>
                </c:pt>
                <c:pt idx="8282">
                  <c:v>-5556.7</c:v>
                </c:pt>
                <c:pt idx="8283">
                  <c:v>-5670</c:v>
                </c:pt>
                <c:pt idx="8284">
                  <c:v>-5785.8</c:v>
                </c:pt>
                <c:pt idx="8285">
                  <c:v>-5913.7</c:v>
                </c:pt>
                <c:pt idx="8286">
                  <c:v>-6056.1</c:v>
                </c:pt>
                <c:pt idx="8287">
                  <c:v>-6195.5</c:v>
                </c:pt>
                <c:pt idx="8288">
                  <c:v>-6325.4</c:v>
                </c:pt>
                <c:pt idx="8289">
                  <c:v>-6444.9</c:v>
                </c:pt>
                <c:pt idx="8290">
                  <c:v>-6553.4</c:v>
                </c:pt>
                <c:pt idx="8291">
                  <c:v>-6662.8</c:v>
                </c:pt>
                <c:pt idx="8292">
                  <c:v>-6768</c:v>
                </c:pt>
                <c:pt idx="8293">
                  <c:v>-6861.5</c:v>
                </c:pt>
                <c:pt idx="8294">
                  <c:v>-6961.9</c:v>
                </c:pt>
                <c:pt idx="8295">
                  <c:v>-7050.3</c:v>
                </c:pt>
                <c:pt idx="8296">
                  <c:v>-7135</c:v>
                </c:pt>
                <c:pt idx="8297">
                  <c:v>-7206.9</c:v>
                </c:pt>
                <c:pt idx="8298">
                  <c:v>-7280.7</c:v>
                </c:pt>
                <c:pt idx="8299">
                  <c:v>-7352.8</c:v>
                </c:pt>
                <c:pt idx="8300">
                  <c:v>-7421.8</c:v>
                </c:pt>
                <c:pt idx="8301">
                  <c:v>-7492</c:v>
                </c:pt>
                <c:pt idx="8302">
                  <c:v>-7558.3</c:v>
                </c:pt>
                <c:pt idx="8303">
                  <c:v>-7644.4</c:v>
                </c:pt>
                <c:pt idx="8304">
                  <c:v>-7747.1</c:v>
                </c:pt>
                <c:pt idx="8305">
                  <c:v>-7869.2</c:v>
                </c:pt>
                <c:pt idx="8306">
                  <c:v>-7996.8</c:v>
                </c:pt>
                <c:pt idx="8307">
                  <c:v>-8113.4</c:v>
                </c:pt>
                <c:pt idx="8308">
                  <c:v>-8217</c:v>
                </c:pt>
                <c:pt idx="8309">
                  <c:v>-8293.1</c:v>
                </c:pt>
                <c:pt idx="8310">
                  <c:v>-8339.7999999999993</c:v>
                </c:pt>
                <c:pt idx="8311">
                  <c:v>-8373.4</c:v>
                </c:pt>
                <c:pt idx="8312">
                  <c:v>-8400.9</c:v>
                </c:pt>
                <c:pt idx="8313">
                  <c:v>-8444.9</c:v>
                </c:pt>
                <c:pt idx="8314">
                  <c:v>-8507.2999999999993</c:v>
                </c:pt>
                <c:pt idx="8315">
                  <c:v>-8576.4</c:v>
                </c:pt>
                <c:pt idx="8316">
                  <c:v>-8652.9</c:v>
                </c:pt>
                <c:pt idx="8317">
                  <c:v>-8725.6</c:v>
                </c:pt>
                <c:pt idx="8318">
                  <c:v>-8803.2000000000007</c:v>
                </c:pt>
                <c:pt idx="8319">
                  <c:v>-8897.4</c:v>
                </c:pt>
                <c:pt idx="8320">
                  <c:v>-9001.6</c:v>
                </c:pt>
                <c:pt idx="8321">
                  <c:v>-9119.1</c:v>
                </c:pt>
                <c:pt idx="8322">
                  <c:v>-9215.7999999999993</c:v>
                </c:pt>
                <c:pt idx="8323">
                  <c:v>-9278.7999999999993</c:v>
                </c:pt>
                <c:pt idx="8324">
                  <c:v>-9312.7999999999993</c:v>
                </c:pt>
                <c:pt idx="8325">
                  <c:v>-9331.9</c:v>
                </c:pt>
                <c:pt idx="8326">
                  <c:v>-9343.7000000000007</c:v>
                </c:pt>
                <c:pt idx="8327">
                  <c:v>-9365.2000000000007</c:v>
                </c:pt>
                <c:pt idx="8328">
                  <c:v>-9390.6</c:v>
                </c:pt>
                <c:pt idx="8329">
                  <c:v>-9416.2000000000007</c:v>
                </c:pt>
                <c:pt idx="8330">
                  <c:v>-9449.1</c:v>
                </c:pt>
                <c:pt idx="8331">
                  <c:v>-9496.4</c:v>
                </c:pt>
                <c:pt idx="8332">
                  <c:v>-9554.1</c:v>
                </c:pt>
                <c:pt idx="8333">
                  <c:v>-9611.1</c:v>
                </c:pt>
                <c:pt idx="8334">
                  <c:v>-9661.9</c:v>
                </c:pt>
                <c:pt idx="8335">
                  <c:v>-9705.2999999999993</c:v>
                </c:pt>
                <c:pt idx="8336">
                  <c:v>-9770.6</c:v>
                </c:pt>
                <c:pt idx="8337">
                  <c:v>-9831.7999999999993</c:v>
                </c:pt>
                <c:pt idx="8338">
                  <c:v>-9870.9</c:v>
                </c:pt>
                <c:pt idx="8339">
                  <c:v>-9898</c:v>
                </c:pt>
                <c:pt idx="8340">
                  <c:v>-9924.2000000000007</c:v>
                </c:pt>
                <c:pt idx="8341">
                  <c:v>-9948.6</c:v>
                </c:pt>
                <c:pt idx="8342">
                  <c:v>-9975.4</c:v>
                </c:pt>
                <c:pt idx="8343">
                  <c:v>-9999.5</c:v>
                </c:pt>
                <c:pt idx="8344">
                  <c:v>-10004</c:v>
                </c:pt>
                <c:pt idx="8345">
                  <c:v>-9989.6</c:v>
                </c:pt>
                <c:pt idx="8346">
                  <c:v>-9967.5</c:v>
                </c:pt>
                <c:pt idx="8347">
                  <c:v>-9922.7000000000007</c:v>
                </c:pt>
                <c:pt idx="8348">
                  <c:v>-9873.5</c:v>
                </c:pt>
                <c:pt idx="8349">
                  <c:v>-9826.9</c:v>
                </c:pt>
                <c:pt idx="8350">
                  <c:v>-9756.7999999999993</c:v>
                </c:pt>
                <c:pt idx="8351">
                  <c:v>-9667.2000000000007</c:v>
                </c:pt>
                <c:pt idx="8352">
                  <c:v>-9551.7999999999993</c:v>
                </c:pt>
                <c:pt idx="8353">
                  <c:v>-9402.5</c:v>
                </c:pt>
                <c:pt idx="8354">
                  <c:v>-9214.4</c:v>
                </c:pt>
                <c:pt idx="8355">
                  <c:v>-8999.1</c:v>
                </c:pt>
                <c:pt idx="8356">
                  <c:v>-8786.7000000000007</c:v>
                </c:pt>
                <c:pt idx="8357">
                  <c:v>-8571.7000000000007</c:v>
                </c:pt>
                <c:pt idx="8358">
                  <c:v>-8337.4</c:v>
                </c:pt>
                <c:pt idx="8359">
                  <c:v>-8074.5</c:v>
                </c:pt>
                <c:pt idx="8360">
                  <c:v>-7769.3</c:v>
                </c:pt>
                <c:pt idx="8361">
                  <c:v>-7413.6</c:v>
                </c:pt>
                <c:pt idx="8362">
                  <c:v>-7001.6</c:v>
                </c:pt>
                <c:pt idx="8363">
                  <c:v>-6571.1</c:v>
                </c:pt>
                <c:pt idx="8364">
                  <c:v>-6147.4</c:v>
                </c:pt>
                <c:pt idx="8365">
                  <c:v>-5721.1</c:v>
                </c:pt>
                <c:pt idx="8366">
                  <c:v>-5290.9</c:v>
                </c:pt>
                <c:pt idx="8367">
                  <c:v>-4862.8999999999996</c:v>
                </c:pt>
                <c:pt idx="8368">
                  <c:v>-4441</c:v>
                </c:pt>
                <c:pt idx="8369">
                  <c:v>-4030.4</c:v>
                </c:pt>
                <c:pt idx="8370">
                  <c:v>-3626.8</c:v>
                </c:pt>
                <c:pt idx="8371">
                  <c:v>-3245.8</c:v>
                </c:pt>
                <c:pt idx="8372">
                  <c:v>-2894</c:v>
                </c:pt>
                <c:pt idx="8373">
                  <c:v>-2570.6</c:v>
                </c:pt>
                <c:pt idx="8374">
                  <c:v>-2287.1</c:v>
                </c:pt>
                <c:pt idx="8375">
                  <c:v>-2031.7</c:v>
                </c:pt>
                <c:pt idx="8376">
                  <c:v>-1810.2</c:v>
                </c:pt>
                <c:pt idx="8377">
                  <c:v>-1620.2</c:v>
                </c:pt>
                <c:pt idx="8378">
                  <c:v>-1459.6</c:v>
                </c:pt>
                <c:pt idx="8379">
                  <c:v>-1319.2</c:v>
                </c:pt>
                <c:pt idx="8380">
                  <c:v>-1179.5</c:v>
                </c:pt>
                <c:pt idx="8381">
                  <c:v>-1045.5</c:v>
                </c:pt>
                <c:pt idx="8382">
                  <c:v>-917.57</c:v>
                </c:pt>
                <c:pt idx="8383">
                  <c:v>-803.45</c:v>
                </c:pt>
                <c:pt idx="8384">
                  <c:v>-701.93</c:v>
                </c:pt>
                <c:pt idx="8385">
                  <c:v>-608.35</c:v>
                </c:pt>
                <c:pt idx="8386">
                  <c:v>-527.19000000000005</c:v>
                </c:pt>
                <c:pt idx="8387">
                  <c:v>-446.65</c:v>
                </c:pt>
                <c:pt idx="8388">
                  <c:v>-368.9</c:v>
                </c:pt>
                <c:pt idx="8389">
                  <c:v>-304.97000000000003</c:v>
                </c:pt>
                <c:pt idx="8390">
                  <c:v>-245.53</c:v>
                </c:pt>
                <c:pt idx="8391">
                  <c:v>-204.53</c:v>
                </c:pt>
                <c:pt idx="8392">
                  <c:v>-168.1</c:v>
                </c:pt>
                <c:pt idx="8393">
                  <c:v>-143.63</c:v>
                </c:pt>
                <c:pt idx="8394">
                  <c:v>-125.89</c:v>
                </c:pt>
                <c:pt idx="8395">
                  <c:v>-96.004000000000005</c:v>
                </c:pt>
                <c:pt idx="8396">
                  <c:v>-74.792000000000002</c:v>
                </c:pt>
                <c:pt idx="8397">
                  <c:v>-46.25</c:v>
                </c:pt>
                <c:pt idx="8398">
                  <c:v>-19.263000000000002</c:v>
                </c:pt>
                <c:pt idx="8399">
                  <c:v>-4.6258999999999997</c:v>
                </c:pt>
                <c:pt idx="8400">
                  <c:v>13.228999999999999</c:v>
                </c:pt>
                <c:pt idx="8401">
                  <c:v>21.154</c:v>
                </c:pt>
                <c:pt idx="8402">
                  <c:v>37.704000000000001</c:v>
                </c:pt>
                <c:pt idx="8403">
                  <c:v>57.514000000000003</c:v>
                </c:pt>
                <c:pt idx="8404">
                  <c:v>78.400999999999996</c:v>
                </c:pt>
                <c:pt idx="8405">
                  <c:v>105.8</c:v>
                </c:pt>
                <c:pt idx="8406">
                  <c:v>129.32</c:v>
                </c:pt>
                <c:pt idx="8407">
                  <c:v>160.15</c:v>
                </c:pt>
                <c:pt idx="8408">
                  <c:v>184.11</c:v>
                </c:pt>
                <c:pt idx="8409">
                  <c:v>209.85</c:v>
                </c:pt>
                <c:pt idx="8410">
                  <c:v>244.96</c:v>
                </c:pt>
                <c:pt idx="8411">
                  <c:v>274.81</c:v>
                </c:pt>
                <c:pt idx="8412">
                  <c:v>308.63</c:v>
                </c:pt>
                <c:pt idx="8413">
                  <c:v>337.96</c:v>
                </c:pt>
                <c:pt idx="8414">
                  <c:v>368.59</c:v>
                </c:pt>
                <c:pt idx="8415">
                  <c:v>394.83</c:v>
                </c:pt>
                <c:pt idx="8416">
                  <c:v>419.27</c:v>
                </c:pt>
                <c:pt idx="8417">
                  <c:v>453.53</c:v>
                </c:pt>
                <c:pt idx="8418">
                  <c:v>482.81</c:v>
                </c:pt>
                <c:pt idx="8419">
                  <c:v>507.5</c:v>
                </c:pt>
                <c:pt idx="8420">
                  <c:v>541.71</c:v>
                </c:pt>
                <c:pt idx="8421">
                  <c:v>573.65</c:v>
                </c:pt>
                <c:pt idx="8422">
                  <c:v>605.94000000000005</c:v>
                </c:pt>
                <c:pt idx="8423">
                  <c:v>631.54</c:v>
                </c:pt>
                <c:pt idx="8424">
                  <c:v>665.57</c:v>
                </c:pt>
                <c:pt idx="8425">
                  <c:v>705.42</c:v>
                </c:pt>
                <c:pt idx="8426">
                  <c:v>746.87</c:v>
                </c:pt>
                <c:pt idx="8427">
                  <c:v>798.21</c:v>
                </c:pt>
                <c:pt idx="8428">
                  <c:v>850.79</c:v>
                </c:pt>
                <c:pt idx="8429">
                  <c:v>903.49</c:v>
                </c:pt>
                <c:pt idx="8430">
                  <c:v>960.39</c:v>
                </c:pt>
                <c:pt idx="8431">
                  <c:v>1016.9</c:v>
                </c:pt>
                <c:pt idx="8432">
                  <c:v>1076.8</c:v>
                </c:pt>
                <c:pt idx="8433">
                  <c:v>1133.9000000000001</c:v>
                </c:pt>
                <c:pt idx="8434">
                  <c:v>1185.5</c:v>
                </c:pt>
                <c:pt idx="8435">
                  <c:v>1236.2</c:v>
                </c:pt>
                <c:pt idx="8436">
                  <c:v>1273.5</c:v>
                </c:pt>
                <c:pt idx="8437">
                  <c:v>1319.7</c:v>
                </c:pt>
                <c:pt idx="8438">
                  <c:v>1369.2</c:v>
                </c:pt>
                <c:pt idx="8439">
                  <c:v>1422.4</c:v>
                </c:pt>
                <c:pt idx="8440">
                  <c:v>1486.3</c:v>
                </c:pt>
                <c:pt idx="8441">
                  <c:v>1551.9</c:v>
                </c:pt>
                <c:pt idx="8442">
                  <c:v>1629.6</c:v>
                </c:pt>
                <c:pt idx="8443">
                  <c:v>1707.2</c:v>
                </c:pt>
                <c:pt idx="8444">
                  <c:v>1787</c:v>
                </c:pt>
                <c:pt idx="8445">
                  <c:v>1868.2</c:v>
                </c:pt>
                <c:pt idx="8446">
                  <c:v>1939.2</c:v>
                </c:pt>
                <c:pt idx="8447">
                  <c:v>2010.1</c:v>
                </c:pt>
                <c:pt idx="8448">
                  <c:v>2079.6999999999998</c:v>
                </c:pt>
                <c:pt idx="8449">
                  <c:v>2138.3000000000002</c:v>
                </c:pt>
                <c:pt idx="8450">
                  <c:v>2182.8000000000002</c:v>
                </c:pt>
                <c:pt idx="8451">
                  <c:v>2220.1</c:v>
                </c:pt>
                <c:pt idx="8452">
                  <c:v>2258.8000000000002</c:v>
                </c:pt>
                <c:pt idx="8453">
                  <c:v>2306.4</c:v>
                </c:pt>
                <c:pt idx="8454">
                  <c:v>2358.9</c:v>
                </c:pt>
                <c:pt idx="8455">
                  <c:v>2432.1999999999998</c:v>
                </c:pt>
                <c:pt idx="8456">
                  <c:v>2514.5</c:v>
                </c:pt>
                <c:pt idx="8457">
                  <c:v>2614.4</c:v>
                </c:pt>
                <c:pt idx="8458">
                  <c:v>2726.9</c:v>
                </c:pt>
                <c:pt idx="8459">
                  <c:v>2849</c:v>
                </c:pt>
                <c:pt idx="8460">
                  <c:v>2979.2</c:v>
                </c:pt>
                <c:pt idx="8461">
                  <c:v>3100.8</c:v>
                </c:pt>
                <c:pt idx="8462">
                  <c:v>3222.2</c:v>
                </c:pt>
                <c:pt idx="8463">
                  <c:v>3328.3</c:v>
                </c:pt>
                <c:pt idx="8464">
                  <c:v>3420.7</c:v>
                </c:pt>
                <c:pt idx="8465">
                  <c:v>3507.5</c:v>
                </c:pt>
                <c:pt idx="8466">
                  <c:v>3589.9</c:v>
                </c:pt>
                <c:pt idx="8467">
                  <c:v>3675.4</c:v>
                </c:pt>
                <c:pt idx="8468">
                  <c:v>3771.4</c:v>
                </c:pt>
                <c:pt idx="8469">
                  <c:v>3891.4</c:v>
                </c:pt>
                <c:pt idx="8470">
                  <c:v>4039.6</c:v>
                </c:pt>
                <c:pt idx="8471">
                  <c:v>4188.2</c:v>
                </c:pt>
                <c:pt idx="8472">
                  <c:v>4346.3</c:v>
                </c:pt>
                <c:pt idx="8473">
                  <c:v>4499.3</c:v>
                </c:pt>
                <c:pt idx="8474">
                  <c:v>4642.5</c:v>
                </c:pt>
                <c:pt idx="8475">
                  <c:v>4780.1000000000004</c:v>
                </c:pt>
                <c:pt idx="8476">
                  <c:v>4898.1000000000004</c:v>
                </c:pt>
                <c:pt idx="8477">
                  <c:v>5006.6000000000004</c:v>
                </c:pt>
                <c:pt idx="8478">
                  <c:v>5100.2</c:v>
                </c:pt>
                <c:pt idx="8479">
                  <c:v>5184.5</c:v>
                </c:pt>
                <c:pt idx="8480">
                  <c:v>5277.5</c:v>
                </c:pt>
                <c:pt idx="8481">
                  <c:v>5382.4</c:v>
                </c:pt>
                <c:pt idx="8482">
                  <c:v>5501.6</c:v>
                </c:pt>
                <c:pt idx="8483">
                  <c:v>5622.4</c:v>
                </c:pt>
                <c:pt idx="8484">
                  <c:v>5739.7</c:v>
                </c:pt>
                <c:pt idx="8485">
                  <c:v>5855.5</c:v>
                </c:pt>
                <c:pt idx="8486">
                  <c:v>5965</c:v>
                </c:pt>
                <c:pt idx="8487">
                  <c:v>6064.2</c:v>
                </c:pt>
                <c:pt idx="8488">
                  <c:v>6153.3</c:v>
                </c:pt>
                <c:pt idx="8489">
                  <c:v>6233.7</c:v>
                </c:pt>
                <c:pt idx="8490">
                  <c:v>6324.9</c:v>
                </c:pt>
                <c:pt idx="8491">
                  <c:v>6426.1</c:v>
                </c:pt>
                <c:pt idx="8492">
                  <c:v>6542</c:v>
                </c:pt>
                <c:pt idx="8493">
                  <c:v>6653.9</c:v>
                </c:pt>
                <c:pt idx="8494">
                  <c:v>6763.3</c:v>
                </c:pt>
                <c:pt idx="8495">
                  <c:v>6869.4</c:v>
                </c:pt>
                <c:pt idx="8496">
                  <c:v>6970.5</c:v>
                </c:pt>
                <c:pt idx="8497">
                  <c:v>7074.5</c:v>
                </c:pt>
                <c:pt idx="8498">
                  <c:v>7168.4</c:v>
                </c:pt>
                <c:pt idx="8499">
                  <c:v>7258.1</c:v>
                </c:pt>
                <c:pt idx="8500">
                  <c:v>7342.4</c:v>
                </c:pt>
                <c:pt idx="8501">
                  <c:v>7421.1</c:v>
                </c:pt>
                <c:pt idx="8502">
                  <c:v>7510.3</c:v>
                </c:pt>
                <c:pt idx="8503">
                  <c:v>7596.9</c:v>
                </c:pt>
                <c:pt idx="8504">
                  <c:v>7691.3</c:v>
                </c:pt>
                <c:pt idx="8505">
                  <c:v>7791.1</c:v>
                </c:pt>
                <c:pt idx="8506">
                  <c:v>7887</c:v>
                </c:pt>
                <c:pt idx="8507">
                  <c:v>7985.7</c:v>
                </c:pt>
                <c:pt idx="8508">
                  <c:v>8072.3</c:v>
                </c:pt>
                <c:pt idx="8509">
                  <c:v>8142.3</c:v>
                </c:pt>
                <c:pt idx="8510">
                  <c:v>8202.7999999999993</c:v>
                </c:pt>
                <c:pt idx="8511">
                  <c:v>8250.2999999999993</c:v>
                </c:pt>
                <c:pt idx="8512">
                  <c:v>8301.2999999999993</c:v>
                </c:pt>
                <c:pt idx="8513">
                  <c:v>8348.4</c:v>
                </c:pt>
                <c:pt idx="8514">
                  <c:v>8394.1</c:v>
                </c:pt>
                <c:pt idx="8515">
                  <c:v>8443.7000000000007</c:v>
                </c:pt>
                <c:pt idx="8516">
                  <c:v>8499.2999999999993</c:v>
                </c:pt>
                <c:pt idx="8517">
                  <c:v>8574.6</c:v>
                </c:pt>
                <c:pt idx="8518">
                  <c:v>8648.6</c:v>
                </c:pt>
                <c:pt idx="8519">
                  <c:v>8732.7999999999993</c:v>
                </c:pt>
                <c:pt idx="8520">
                  <c:v>8834</c:v>
                </c:pt>
                <c:pt idx="8521">
                  <c:v>8930.7999999999993</c:v>
                </c:pt>
                <c:pt idx="8522">
                  <c:v>9024.2000000000007</c:v>
                </c:pt>
                <c:pt idx="8523">
                  <c:v>9093</c:v>
                </c:pt>
                <c:pt idx="8524">
                  <c:v>9144.6</c:v>
                </c:pt>
                <c:pt idx="8525">
                  <c:v>9196.4</c:v>
                </c:pt>
                <c:pt idx="8526">
                  <c:v>9240.1</c:v>
                </c:pt>
                <c:pt idx="8527">
                  <c:v>9290.2000000000007</c:v>
                </c:pt>
                <c:pt idx="8528">
                  <c:v>9345.2999999999993</c:v>
                </c:pt>
                <c:pt idx="8529">
                  <c:v>9386.2000000000007</c:v>
                </c:pt>
                <c:pt idx="8530">
                  <c:v>9426.9</c:v>
                </c:pt>
                <c:pt idx="8531">
                  <c:v>9462.4</c:v>
                </c:pt>
                <c:pt idx="8532">
                  <c:v>9501.7000000000007</c:v>
                </c:pt>
                <c:pt idx="8533">
                  <c:v>9542.6</c:v>
                </c:pt>
                <c:pt idx="8534">
                  <c:v>9592.7000000000007</c:v>
                </c:pt>
                <c:pt idx="8535">
                  <c:v>9654.5</c:v>
                </c:pt>
                <c:pt idx="8536">
                  <c:v>9710.1</c:v>
                </c:pt>
                <c:pt idx="8537">
                  <c:v>9755.9</c:v>
                </c:pt>
                <c:pt idx="8538">
                  <c:v>9788.2999999999993</c:v>
                </c:pt>
                <c:pt idx="8539">
                  <c:v>9811.7999999999993</c:v>
                </c:pt>
                <c:pt idx="8540">
                  <c:v>9852.7000000000007</c:v>
                </c:pt>
                <c:pt idx="8541">
                  <c:v>9922.9</c:v>
                </c:pt>
                <c:pt idx="8542">
                  <c:v>10035</c:v>
                </c:pt>
                <c:pt idx="8543">
                  <c:v>10160</c:v>
                </c:pt>
                <c:pt idx="8544">
                  <c:v>10268</c:v>
                </c:pt>
                <c:pt idx="8545">
                  <c:v>10362</c:v>
                </c:pt>
                <c:pt idx="8546">
                  <c:v>10411</c:v>
                </c:pt>
                <c:pt idx="8547">
                  <c:v>10420</c:v>
                </c:pt>
                <c:pt idx="8548">
                  <c:v>10376</c:v>
                </c:pt>
                <c:pt idx="8549">
                  <c:v>10302</c:v>
                </c:pt>
                <c:pt idx="8550">
                  <c:v>10243</c:v>
                </c:pt>
                <c:pt idx="8551">
                  <c:v>10207</c:v>
                </c:pt>
                <c:pt idx="8552">
                  <c:v>10199</c:v>
                </c:pt>
                <c:pt idx="8553">
                  <c:v>10216</c:v>
                </c:pt>
                <c:pt idx="8554">
                  <c:v>10255</c:v>
                </c:pt>
                <c:pt idx="8555">
                  <c:v>10305</c:v>
                </c:pt>
                <c:pt idx="8556">
                  <c:v>10347</c:v>
                </c:pt>
                <c:pt idx="8557">
                  <c:v>10382</c:v>
                </c:pt>
                <c:pt idx="8558">
                  <c:v>10389</c:v>
                </c:pt>
                <c:pt idx="8559">
                  <c:v>10368</c:v>
                </c:pt>
                <c:pt idx="8560">
                  <c:v>10333</c:v>
                </c:pt>
                <c:pt idx="8561">
                  <c:v>10287</c:v>
                </c:pt>
                <c:pt idx="8562">
                  <c:v>10251</c:v>
                </c:pt>
                <c:pt idx="8563">
                  <c:v>10226</c:v>
                </c:pt>
                <c:pt idx="8564">
                  <c:v>10229</c:v>
                </c:pt>
                <c:pt idx="8565">
                  <c:v>10256</c:v>
                </c:pt>
                <c:pt idx="8566">
                  <c:v>10272</c:v>
                </c:pt>
                <c:pt idx="8567">
                  <c:v>10265</c:v>
                </c:pt>
                <c:pt idx="8568">
                  <c:v>10230</c:v>
                </c:pt>
                <c:pt idx="8569">
                  <c:v>10170</c:v>
                </c:pt>
                <c:pt idx="8570">
                  <c:v>10084</c:v>
                </c:pt>
                <c:pt idx="8571">
                  <c:v>9973.1</c:v>
                </c:pt>
                <c:pt idx="8572">
                  <c:v>9861.7999999999993</c:v>
                </c:pt>
                <c:pt idx="8573">
                  <c:v>9740.9</c:v>
                </c:pt>
                <c:pt idx="8574">
                  <c:v>9594.1</c:v>
                </c:pt>
                <c:pt idx="8575">
                  <c:v>9431.7000000000007</c:v>
                </c:pt>
                <c:pt idx="8576">
                  <c:v>9252.2999999999993</c:v>
                </c:pt>
                <c:pt idx="8577">
                  <c:v>9051.5</c:v>
                </c:pt>
                <c:pt idx="8578">
                  <c:v>8819.1</c:v>
                </c:pt>
                <c:pt idx="8579">
                  <c:v>8565.6</c:v>
                </c:pt>
                <c:pt idx="8580">
                  <c:v>8286.5</c:v>
                </c:pt>
                <c:pt idx="8581">
                  <c:v>7969.7</c:v>
                </c:pt>
                <c:pt idx="8582">
                  <c:v>7627.4</c:v>
                </c:pt>
                <c:pt idx="8583">
                  <c:v>7277.3</c:v>
                </c:pt>
                <c:pt idx="8584">
                  <c:v>6935.6</c:v>
                </c:pt>
                <c:pt idx="8585">
                  <c:v>6608</c:v>
                </c:pt>
                <c:pt idx="8586">
                  <c:v>6288.9</c:v>
                </c:pt>
                <c:pt idx="8587">
                  <c:v>5984.8</c:v>
                </c:pt>
                <c:pt idx="8588">
                  <c:v>5690</c:v>
                </c:pt>
                <c:pt idx="8589">
                  <c:v>5396</c:v>
                </c:pt>
                <c:pt idx="8590">
                  <c:v>5103.8</c:v>
                </c:pt>
                <c:pt idx="8591">
                  <c:v>4803.5</c:v>
                </c:pt>
                <c:pt idx="8592">
                  <c:v>4503.5</c:v>
                </c:pt>
                <c:pt idx="8593">
                  <c:v>4198.6000000000004</c:v>
                </c:pt>
                <c:pt idx="8594">
                  <c:v>3898.3</c:v>
                </c:pt>
                <c:pt idx="8595">
                  <c:v>3622.9</c:v>
                </c:pt>
                <c:pt idx="8596">
                  <c:v>3364.7</c:v>
                </c:pt>
                <c:pt idx="8597">
                  <c:v>3134.6</c:v>
                </c:pt>
                <c:pt idx="8598">
                  <c:v>2926.2</c:v>
                </c:pt>
                <c:pt idx="8599">
                  <c:v>2743.6</c:v>
                </c:pt>
                <c:pt idx="8600">
                  <c:v>2575.6999999999998</c:v>
                </c:pt>
                <c:pt idx="8601">
                  <c:v>2428.1</c:v>
                </c:pt>
                <c:pt idx="8602">
                  <c:v>2287.6</c:v>
                </c:pt>
                <c:pt idx="8603">
                  <c:v>2149.6999999999998</c:v>
                </c:pt>
                <c:pt idx="8604">
                  <c:v>2014.6</c:v>
                </c:pt>
                <c:pt idx="8605">
                  <c:v>1888.3</c:v>
                </c:pt>
                <c:pt idx="8606">
                  <c:v>1770.4</c:v>
                </c:pt>
                <c:pt idx="8607">
                  <c:v>1664.3</c:v>
                </c:pt>
                <c:pt idx="8608">
                  <c:v>1575.6</c:v>
                </c:pt>
                <c:pt idx="8609">
                  <c:v>1490.5</c:v>
                </c:pt>
                <c:pt idx="8610">
                  <c:v>1419.2</c:v>
                </c:pt>
                <c:pt idx="8611">
                  <c:v>1351</c:v>
                </c:pt>
                <c:pt idx="8612">
                  <c:v>1290.8</c:v>
                </c:pt>
                <c:pt idx="8613">
                  <c:v>1235.4000000000001</c:v>
                </c:pt>
                <c:pt idx="8614">
                  <c:v>1183.3</c:v>
                </c:pt>
                <c:pt idx="8615">
                  <c:v>1128.9000000000001</c:v>
                </c:pt>
                <c:pt idx="8616">
                  <c:v>1066.9000000000001</c:v>
                </c:pt>
                <c:pt idx="8617">
                  <c:v>1010.1</c:v>
                </c:pt>
                <c:pt idx="8618">
                  <c:v>958.84</c:v>
                </c:pt>
                <c:pt idx="8619">
                  <c:v>904.83</c:v>
                </c:pt>
                <c:pt idx="8620">
                  <c:v>856.74</c:v>
                </c:pt>
                <c:pt idx="8621">
                  <c:v>804.17</c:v>
                </c:pt>
                <c:pt idx="8622">
                  <c:v>759.26</c:v>
                </c:pt>
                <c:pt idx="8623">
                  <c:v>721.13</c:v>
                </c:pt>
                <c:pt idx="8624">
                  <c:v>685.86</c:v>
                </c:pt>
                <c:pt idx="8625">
                  <c:v>652.79</c:v>
                </c:pt>
                <c:pt idx="8626">
                  <c:v>612.86</c:v>
                </c:pt>
                <c:pt idx="8627">
                  <c:v>579.88</c:v>
                </c:pt>
                <c:pt idx="8628">
                  <c:v>548.12</c:v>
                </c:pt>
                <c:pt idx="8629">
                  <c:v>520.69000000000005</c:v>
                </c:pt>
                <c:pt idx="8630">
                  <c:v>498.45</c:v>
                </c:pt>
                <c:pt idx="8631">
                  <c:v>467.03</c:v>
                </c:pt>
                <c:pt idx="8632">
                  <c:v>441.25</c:v>
                </c:pt>
                <c:pt idx="8633">
                  <c:v>414.42</c:v>
                </c:pt>
                <c:pt idx="8634">
                  <c:v>384.72</c:v>
                </c:pt>
                <c:pt idx="8635">
                  <c:v>363.61</c:v>
                </c:pt>
                <c:pt idx="8636">
                  <c:v>332.66</c:v>
                </c:pt>
                <c:pt idx="8637">
                  <c:v>304.89</c:v>
                </c:pt>
                <c:pt idx="8638">
                  <c:v>278.77999999999997</c:v>
                </c:pt>
                <c:pt idx="8639">
                  <c:v>253.43</c:v>
                </c:pt>
                <c:pt idx="8640">
                  <c:v>228.18</c:v>
                </c:pt>
                <c:pt idx="8641">
                  <c:v>198.41</c:v>
                </c:pt>
                <c:pt idx="8642">
                  <c:v>172.85</c:v>
                </c:pt>
                <c:pt idx="8643">
                  <c:v>145.91999999999999</c:v>
                </c:pt>
                <c:pt idx="8644">
                  <c:v>117.93</c:v>
                </c:pt>
                <c:pt idx="8645">
                  <c:v>92.185000000000002</c:v>
                </c:pt>
                <c:pt idx="8646">
                  <c:v>66.644999999999996</c:v>
                </c:pt>
                <c:pt idx="8647">
                  <c:v>46.759</c:v>
                </c:pt>
                <c:pt idx="8648">
                  <c:v>25.873999999999999</c:v>
                </c:pt>
                <c:pt idx="8649">
                  <c:v>5.7553000000000001</c:v>
                </c:pt>
                <c:pt idx="8650">
                  <c:v>-15.82</c:v>
                </c:pt>
                <c:pt idx="8651">
                  <c:v>-39.006</c:v>
                </c:pt>
                <c:pt idx="8652">
                  <c:v>-58.301000000000002</c:v>
                </c:pt>
                <c:pt idx="8653">
                  <c:v>-78.915000000000006</c:v>
                </c:pt>
                <c:pt idx="8654">
                  <c:v>-99.414000000000001</c:v>
                </c:pt>
                <c:pt idx="8655">
                  <c:v>-119.08</c:v>
                </c:pt>
                <c:pt idx="8656">
                  <c:v>-140.19999999999999</c:v>
                </c:pt>
                <c:pt idx="8657">
                  <c:v>-160.07</c:v>
                </c:pt>
                <c:pt idx="8658">
                  <c:v>-178.61</c:v>
                </c:pt>
                <c:pt idx="8659">
                  <c:v>-196.65</c:v>
                </c:pt>
                <c:pt idx="8660">
                  <c:v>-214.17</c:v>
                </c:pt>
                <c:pt idx="8661">
                  <c:v>-237.5</c:v>
                </c:pt>
                <c:pt idx="8662">
                  <c:v>-259.26</c:v>
                </c:pt>
                <c:pt idx="8663">
                  <c:v>-279.12</c:v>
                </c:pt>
                <c:pt idx="8664">
                  <c:v>-309.14999999999998</c:v>
                </c:pt>
                <c:pt idx="8665">
                  <c:v>-336.49</c:v>
                </c:pt>
                <c:pt idx="8666">
                  <c:v>-372.56</c:v>
                </c:pt>
                <c:pt idx="8667">
                  <c:v>-406.49</c:v>
                </c:pt>
                <c:pt idx="8668">
                  <c:v>-446.96</c:v>
                </c:pt>
                <c:pt idx="8669">
                  <c:v>-491.69</c:v>
                </c:pt>
                <c:pt idx="8670">
                  <c:v>-540.21</c:v>
                </c:pt>
                <c:pt idx="8671">
                  <c:v>-595.07000000000005</c:v>
                </c:pt>
                <c:pt idx="8672">
                  <c:v>-650.20000000000005</c:v>
                </c:pt>
                <c:pt idx="8673">
                  <c:v>-706.21</c:v>
                </c:pt>
                <c:pt idx="8674">
                  <c:v>-769.57</c:v>
                </c:pt>
                <c:pt idx="8675">
                  <c:v>-827.99</c:v>
                </c:pt>
                <c:pt idx="8676">
                  <c:v>-892.1</c:v>
                </c:pt>
                <c:pt idx="8677">
                  <c:v>-953.32</c:v>
                </c:pt>
                <c:pt idx="8678">
                  <c:v>-1017.5</c:v>
                </c:pt>
                <c:pt idx="8679">
                  <c:v>-1085.3</c:v>
                </c:pt>
                <c:pt idx="8680">
                  <c:v>-1142.3</c:v>
                </c:pt>
                <c:pt idx="8681">
                  <c:v>-1201.8</c:v>
                </c:pt>
                <c:pt idx="8682">
                  <c:v>-1261.3</c:v>
                </c:pt>
                <c:pt idx="8683">
                  <c:v>-1318.5</c:v>
                </c:pt>
                <c:pt idx="8684">
                  <c:v>-1381.3</c:v>
                </c:pt>
                <c:pt idx="8685">
                  <c:v>-1448.7</c:v>
                </c:pt>
                <c:pt idx="8686">
                  <c:v>-1529.8</c:v>
                </c:pt>
                <c:pt idx="8687">
                  <c:v>-1615.7</c:v>
                </c:pt>
                <c:pt idx="8688">
                  <c:v>-1713.4</c:v>
                </c:pt>
                <c:pt idx="8689">
                  <c:v>-1818.3</c:v>
                </c:pt>
                <c:pt idx="8690">
                  <c:v>-1934.1</c:v>
                </c:pt>
                <c:pt idx="8691">
                  <c:v>-2066.5</c:v>
                </c:pt>
                <c:pt idx="8692">
                  <c:v>-2212.6</c:v>
                </c:pt>
                <c:pt idx="8693">
                  <c:v>-2366.8000000000002</c:v>
                </c:pt>
                <c:pt idx="8694">
                  <c:v>-2526</c:v>
                </c:pt>
                <c:pt idx="8695">
                  <c:v>-2672.1</c:v>
                </c:pt>
                <c:pt idx="8696">
                  <c:v>-2805.8</c:v>
                </c:pt>
                <c:pt idx="8697">
                  <c:v>-2919.7</c:v>
                </c:pt>
                <c:pt idx="8698">
                  <c:v>-3022.3</c:v>
                </c:pt>
                <c:pt idx="8699">
                  <c:v>-3119.9</c:v>
                </c:pt>
                <c:pt idx="8700">
                  <c:v>-3224.1</c:v>
                </c:pt>
                <c:pt idx="8701">
                  <c:v>-3337.8</c:v>
                </c:pt>
                <c:pt idx="8702">
                  <c:v>-3455</c:v>
                </c:pt>
                <c:pt idx="8703">
                  <c:v>-3577.3</c:v>
                </c:pt>
                <c:pt idx="8704">
                  <c:v>-3705.3</c:v>
                </c:pt>
                <c:pt idx="8705">
                  <c:v>-3841.3</c:v>
                </c:pt>
                <c:pt idx="8706">
                  <c:v>-3992.9</c:v>
                </c:pt>
                <c:pt idx="8707">
                  <c:v>-4158.3</c:v>
                </c:pt>
                <c:pt idx="8708">
                  <c:v>-4330</c:v>
                </c:pt>
                <c:pt idx="8709">
                  <c:v>-4495.1000000000004</c:v>
                </c:pt>
                <c:pt idx="8710">
                  <c:v>-4644.8999999999996</c:v>
                </c:pt>
                <c:pt idx="8711">
                  <c:v>-4776.8999999999996</c:v>
                </c:pt>
                <c:pt idx="8712">
                  <c:v>-4899.7</c:v>
                </c:pt>
                <c:pt idx="8713">
                  <c:v>-5020.5</c:v>
                </c:pt>
                <c:pt idx="8714">
                  <c:v>-5138.2</c:v>
                </c:pt>
                <c:pt idx="8715">
                  <c:v>-5245.9</c:v>
                </c:pt>
                <c:pt idx="8716">
                  <c:v>-5353.5</c:v>
                </c:pt>
                <c:pt idx="8717">
                  <c:v>-5455.8</c:v>
                </c:pt>
                <c:pt idx="8718">
                  <c:v>-5568.8</c:v>
                </c:pt>
                <c:pt idx="8719">
                  <c:v>-5689.1</c:v>
                </c:pt>
                <c:pt idx="8720">
                  <c:v>-5805.6</c:v>
                </c:pt>
                <c:pt idx="8721">
                  <c:v>-5918.7</c:v>
                </c:pt>
                <c:pt idx="8722">
                  <c:v>-6029.5</c:v>
                </c:pt>
                <c:pt idx="8723">
                  <c:v>-6138</c:v>
                </c:pt>
                <c:pt idx="8724">
                  <c:v>-6247</c:v>
                </c:pt>
                <c:pt idx="8725">
                  <c:v>-6352.9</c:v>
                </c:pt>
                <c:pt idx="8726">
                  <c:v>-6454.9</c:v>
                </c:pt>
                <c:pt idx="8727">
                  <c:v>-6557</c:v>
                </c:pt>
                <c:pt idx="8728">
                  <c:v>-6673.7</c:v>
                </c:pt>
                <c:pt idx="8729">
                  <c:v>-6795</c:v>
                </c:pt>
                <c:pt idx="8730">
                  <c:v>-6902.4</c:v>
                </c:pt>
                <c:pt idx="8731">
                  <c:v>-6998</c:v>
                </c:pt>
                <c:pt idx="8732">
                  <c:v>-7066.6</c:v>
                </c:pt>
                <c:pt idx="8733">
                  <c:v>-7118</c:v>
                </c:pt>
                <c:pt idx="8734">
                  <c:v>-7176.7</c:v>
                </c:pt>
                <c:pt idx="8735">
                  <c:v>-7250.2</c:v>
                </c:pt>
                <c:pt idx="8736">
                  <c:v>-7354.3</c:v>
                </c:pt>
                <c:pt idx="8737">
                  <c:v>-7456</c:v>
                </c:pt>
                <c:pt idx="8738">
                  <c:v>-7550.8</c:v>
                </c:pt>
                <c:pt idx="8739">
                  <c:v>-7633.6</c:v>
                </c:pt>
                <c:pt idx="8740">
                  <c:v>-7706.4</c:v>
                </c:pt>
                <c:pt idx="8741">
                  <c:v>-7777.2</c:v>
                </c:pt>
                <c:pt idx="8742">
                  <c:v>-7834.2</c:v>
                </c:pt>
                <c:pt idx="8743">
                  <c:v>-7885.8</c:v>
                </c:pt>
                <c:pt idx="8744">
                  <c:v>-7946.8</c:v>
                </c:pt>
                <c:pt idx="8745">
                  <c:v>-8018.2</c:v>
                </c:pt>
                <c:pt idx="8746">
                  <c:v>-8117.5</c:v>
                </c:pt>
                <c:pt idx="8747">
                  <c:v>-8229.7000000000007</c:v>
                </c:pt>
                <c:pt idx="8748">
                  <c:v>-8350</c:v>
                </c:pt>
                <c:pt idx="8749">
                  <c:v>-8471.6</c:v>
                </c:pt>
                <c:pt idx="8750">
                  <c:v>-8564.1</c:v>
                </c:pt>
                <c:pt idx="8751">
                  <c:v>-8622.7999999999993</c:v>
                </c:pt>
                <c:pt idx="8752">
                  <c:v>-8658.6</c:v>
                </c:pt>
                <c:pt idx="8753">
                  <c:v>-8696.7999999999993</c:v>
                </c:pt>
                <c:pt idx="8754">
                  <c:v>-8751.4</c:v>
                </c:pt>
                <c:pt idx="8755">
                  <c:v>-8811.7999999999993</c:v>
                </c:pt>
                <c:pt idx="8756">
                  <c:v>-8866.7999999999993</c:v>
                </c:pt>
                <c:pt idx="8757">
                  <c:v>-8915.1</c:v>
                </c:pt>
                <c:pt idx="8758">
                  <c:v>-8976.2999999999993</c:v>
                </c:pt>
                <c:pt idx="8759">
                  <c:v>-9060.4</c:v>
                </c:pt>
                <c:pt idx="8760">
                  <c:v>-9151.2000000000007</c:v>
                </c:pt>
                <c:pt idx="8761">
                  <c:v>-9250.7999999999993</c:v>
                </c:pt>
                <c:pt idx="8762">
                  <c:v>-9358.6</c:v>
                </c:pt>
                <c:pt idx="8763">
                  <c:v>-9481.2000000000007</c:v>
                </c:pt>
                <c:pt idx="8764">
                  <c:v>-9608.9</c:v>
                </c:pt>
                <c:pt idx="8765">
                  <c:v>-9721.2999999999993</c:v>
                </c:pt>
                <c:pt idx="8766">
                  <c:v>-9815.2000000000007</c:v>
                </c:pt>
                <c:pt idx="8767">
                  <c:v>-9876.1</c:v>
                </c:pt>
                <c:pt idx="8768">
                  <c:v>-9908.2000000000007</c:v>
                </c:pt>
                <c:pt idx="8769">
                  <c:v>-9916.1</c:v>
                </c:pt>
                <c:pt idx="8770">
                  <c:v>-9898.4</c:v>
                </c:pt>
                <c:pt idx="8771">
                  <c:v>-9871.2999999999993</c:v>
                </c:pt>
                <c:pt idx="8772">
                  <c:v>-9855.6</c:v>
                </c:pt>
                <c:pt idx="8773">
                  <c:v>-9884.2000000000007</c:v>
                </c:pt>
                <c:pt idx="8774">
                  <c:v>-9968.7999999999993</c:v>
                </c:pt>
                <c:pt idx="8775">
                  <c:v>-10082</c:v>
                </c:pt>
                <c:pt idx="8776">
                  <c:v>-10195</c:v>
                </c:pt>
                <c:pt idx="8777">
                  <c:v>-10272</c:v>
                </c:pt>
                <c:pt idx="8778">
                  <c:v>-10319</c:v>
                </c:pt>
                <c:pt idx="8779">
                  <c:v>-10352</c:v>
                </c:pt>
                <c:pt idx="8780">
                  <c:v>-10375</c:v>
                </c:pt>
                <c:pt idx="8781">
                  <c:v>-10376</c:v>
                </c:pt>
                <c:pt idx="8782">
                  <c:v>-10357</c:v>
                </c:pt>
                <c:pt idx="8783">
                  <c:v>-10355</c:v>
                </c:pt>
                <c:pt idx="8784">
                  <c:v>-10372</c:v>
                </c:pt>
                <c:pt idx="8785">
                  <c:v>-10394</c:v>
                </c:pt>
                <c:pt idx="8786">
                  <c:v>-10422</c:v>
                </c:pt>
                <c:pt idx="8787">
                  <c:v>-10465</c:v>
                </c:pt>
                <c:pt idx="8788">
                  <c:v>-10514</c:v>
                </c:pt>
                <c:pt idx="8789">
                  <c:v>-10486</c:v>
                </c:pt>
                <c:pt idx="8790">
                  <c:v>-10508</c:v>
                </c:pt>
                <c:pt idx="8791">
                  <c:v>-10491</c:v>
                </c:pt>
                <c:pt idx="8792">
                  <c:v>-10443</c:v>
                </c:pt>
                <c:pt idx="8793">
                  <c:v>-10360</c:v>
                </c:pt>
                <c:pt idx="8794">
                  <c:v>-10256</c:v>
                </c:pt>
                <c:pt idx="8795">
                  <c:v>-10150</c:v>
                </c:pt>
                <c:pt idx="8796">
                  <c:v>-10046</c:v>
                </c:pt>
                <c:pt idx="8797">
                  <c:v>-9897.1</c:v>
                </c:pt>
                <c:pt idx="8798">
                  <c:v>-9686.2999999999993</c:v>
                </c:pt>
                <c:pt idx="8799">
                  <c:v>-9400.9</c:v>
                </c:pt>
                <c:pt idx="8800">
                  <c:v>-9056.6</c:v>
                </c:pt>
                <c:pt idx="8801">
                  <c:v>-8689.1</c:v>
                </c:pt>
                <c:pt idx="8802">
                  <c:v>-8311</c:v>
                </c:pt>
                <c:pt idx="8803">
                  <c:v>-7941</c:v>
                </c:pt>
                <c:pt idx="8804">
                  <c:v>-7583.6</c:v>
                </c:pt>
                <c:pt idx="8805">
                  <c:v>-7218.2</c:v>
                </c:pt>
                <c:pt idx="8806">
                  <c:v>-6831.3</c:v>
                </c:pt>
                <c:pt idx="8807">
                  <c:v>-6410.5</c:v>
                </c:pt>
                <c:pt idx="8808">
                  <c:v>-5981.8</c:v>
                </c:pt>
                <c:pt idx="8809">
                  <c:v>-5569.4</c:v>
                </c:pt>
                <c:pt idx="8810">
                  <c:v>-5174.1000000000004</c:v>
                </c:pt>
                <c:pt idx="8811">
                  <c:v>-4815.6000000000004</c:v>
                </c:pt>
                <c:pt idx="8812">
                  <c:v>-4479.5</c:v>
                </c:pt>
                <c:pt idx="8813">
                  <c:v>-4164.7</c:v>
                </c:pt>
                <c:pt idx="8814">
                  <c:v>-3872</c:v>
                </c:pt>
                <c:pt idx="8815">
                  <c:v>-3598.1</c:v>
                </c:pt>
                <c:pt idx="8816">
                  <c:v>-3361.4</c:v>
                </c:pt>
                <c:pt idx="8817">
                  <c:v>-3144.4</c:v>
                </c:pt>
                <c:pt idx="8818">
                  <c:v>-2933.1</c:v>
                </c:pt>
                <c:pt idx="8819">
                  <c:v>-2736.4</c:v>
                </c:pt>
                <c:pt idx="8820">
                  <c:v>-2567.6999999999998</c:v>
                </c:pt>
                <c:pt idx="8821">
                  <c:v>-2426.9</c:v>
                </c:pt>
                <c:pt idx="8822">
                  <c:v>-2294.8000000000002</c:v>
                </c:pt>
                <c:pt idx="8823">
                  <c:v>-2173</c:v>
                </c:pt>
                <c:pt idx="8824">
                  <c:v>-2052.1</c:v>
                </c:pt>
                <c:pt idx="8825">
                  <c:v>-1924.4</c:v>
                </c:pt>
                <c:pt idx="8826">
                  <c:v>-1802.5</c:v>
                </c:pt>
                <c:pt idx="8827">
                  <c:v>-1674.2</c:v>
                </c:pt>
                <c:pt idx="8828">
                  <c:v>-1551.4</c:v>
                </c:pt>
                <c:pt idx="8829">
                  <c:v>-1434.4</c:v>
                </c:pt>
                <c:pt idx="8830">
                  <c:v>-1324.9</c:v>
                </c:pt>
                <c:pt idx="8831">
                  <c:v>-1222</c:v>
                </c:pt>
                <c:pt idx="8832">
                  <c:v>-1116</c:v>
                </c:pt>
                <c:pt idx="8833">
                  <c:v>-1008.8</c:v>
                </c:pt>
                <c:pt idx="8834">
                  <c:v>-901.72</c:v>
                </c:pt>
                <c:pt idx="8835">
                  <c:v>-796.63</c:v>
                </c:pt>
                <c:pt idx="8836">
                  <c:v>-696.67</c:v>
                </c:pt>
                <c:pt idx="8837">
                  <c:v>-608.33000000000004</c:v>
                </c:pt>
                <c:pt idx="8838">
                  <c:v>-533.82000000000005</c:v>
                </c:pt>
                <c:pt idx="8839">
                  <c:v>-465.32</c:v>
                </c:pt>
                <c:pt idx="8840">
                  <c:v>-399.06</c:v>
                </c:pt>
                <c:pt idx="8841">
                  <c:v>-346.14</c:v>
                </c:pt>
                <c:pt idx="8842">
                  <c:v>-290.8</c:v>
                </c:pt>
                <c:pt idx="8843">
                  <c:v>-239.96</c:v>
                </c:pt>
                <c:pt idx="8844">
                  <c:v>-194.99</c:v>
                </c:pt>
                <c:pt idx="8845">
                  <c:v>-144.82</c:v>
                </c:pt>
                <c:pt idx="8846">
                  <c:v>-101.16</c:v>
                </c:pt>
                <c:pt idx="8847">
                  <c:v>-63.161000000000001</c:v>
                </c:pt>
                <c:pt idx="8848">
                  <c:v>-34.186999999999998</c:v>
                </c:pt>
                <c:pt idx="8849">
                  <c:v>-17.850000000000001</c:v>
                </c:pt>
                <c:pt idx="8850">
                  <c:v>6.6825999999999999</c:v>
                </c:pt>
                <c:pt idx="8851">
                  <c:v>32.075000000000003</c:v>
                </c:pt>
                <c:pt idx="8852">
                  <c:v>63.012</c:v>
                </c:pt>
                <c:pt idx="8853">
                  <c:v>86.081000000000003</c:v>
                </c:pt>
                <c:pt idx="8854">
                  <c:v>109.24</c:v>
                </c:pt>
                <c:pt idx="8855">
                  <c:v>139.16999999999999</c:v>
                </c:pt>
                <c:pt idx="8856">
                  <c:v>153.93</c:v>
                </c:pt>
                <c:pt idx="8857">
                  <c:v>175.72</c:v>
                </c:pt>
                <c:pt idx="8858">
                  <c:v>200.28</c:v>
                </c:pt>
                <c:pt idx="8859">
                  <c:v>222.79</c:v>
                </c:pt>
                <c:pt idx="8860">
                  <c:v>251.71</c:v>
                </c:pt>
                <c:pt idx="8861">
                  <c:v>287.94</c:v>
                </c:pt>
                <c:pt idx="8862">
                  <c:v>323.27999999999997</c:v>
                </c:pt>
                <c:pt idx="8863">
                  <c:v>357.97</c:v>
                </c:pt>
                <c:pt idx="8864">
                  <c:v>393.7</c:v>
                </c:pt>
                <c:pt idx="8865">
                  <c:v>434.34</c:v>
                </c:pt>
                <c:pt idx="8866">
                  <c:v>466.49</c:v>
                </c:pt>
                <c:pt idx="8867">
                  <c:v>503.07</c:v>
                </c:pt>
                <c:pt idx="8868">
                  <c:v>538.76</c:v>
                </c:pt>
                <c:pt idx="8869">
                  <c:v>582.5</c:v>
                </c:pt>
                <c:pt idx="8870">
                  <c:v>634.19000000000005</c:v>
                </c:pt>
                <c:pt idx="8871">
                  <c:v>686.05</c:v>
                </c:pt>
                <c:pt idx="8872">
                  <c:v>739.62</c:v>
                </c:pt>
                <c:pt idx="8873">
                  <c:v>798.58</c:v>
                </c:pt>
                <c:pt idx="8874">
                  <c:v>858.55</c:v>
                </c:pt>
                <c:pt idx="8875">
                  <c:v>931.54</c:v>
                </c:pt>
                <c:pt idx="8876">
                  <c:v>993.31</c:v>
                </c:pt>
                <c:pt idx="8877">
                  <c:v>1052.5999999999999</c:v>
                </c:pt>
                <c:pt idx="8878">
                  <c:v>1105.4000000000001</c:v>
                </c:pt>
                <c:pt idx="8879">
                  <c:v>1153.2</c:v>
                </c:pt>
                <c:pt idx="8880">
                  <c:v>1196.7</c:v>
                </c:pt>
                <c:pt idx="8881">
                  <c:v>1228</c:v>
                </c:pt>
                <c:pt idx="8882">
                  <c:v>1262.8</c:v>
                </c:pt>
                <c:pt idx="8883">
                  <c:v>1301.4000000000001</c:v>
                </c:pt>
                <c:pt idx="8884">
                  <c:v>1341.5</c:v>
                </c:pt>
                <c:pt idx="8885">
                  <c:v>1394.9</c:v>
                </c:pt>
                <c:pt idx="8886">
                  <c:v>1453.4</c:v>
                </c:pt>
                <c:pt idx="8887">
                  <c:v>1521.7</c:v>
                </c:pt>
                <c:pt idx="8888">
                  <c:v>1594.9</c:v>
                </c:pt>
                <c:pt idx="8889">
                  <c:v>1671.8</c:v>
                </c:pt>
                <c:pt idx="8890">
                  <c:v>1759.9</c:v>
                </c:pt>
                <c:pt idx="8891">
                  <c:v>1839.4</c:v>
                </c:pt>
                <c:pt idx="8892">
                  <c:v>1918</c:v>
                </c:pt>
                <c:pt idx="8893">
                  <c:v>1994</c:v>
                </c:pt>
                <c:pt idx="8894">
                  <c:v>2059.9</c:v>
                </c:pt>
                <c:pt idx="8895">
                  <c:v>2128.4</c:v>
                </c:pt>
                <c:pt idx="8896">
                  <c:v>2186</c:v>
                </c:pt>
                <c:pt idx="8897">
                  <c:v>2250.8000000000002</c:v>
                </c:pt>
                <c:pt idx="8898">
                  <c:v>2322.6999999999998</c:v>
                </c:pt>
                <c:pt idx="8899">
                  <c:v>2402.4</c:v>
                </c:pt>
                <c:pt idx="8900">
                  <c:v>2487.4</c:v>
                </c:pt>
                <c:pt idx="8901">
                  <c:v>2579.6999999999998</c:v>
                </c:pt>
                <c:pt idx="8902">
                  <c:v>2683.7</c:v>
                </c:pt>
                <c:pt idx="8903">
                  <c:v>2796.8</c:v>
                </c:pt>
                <c:pt idx="8904">
                  <c:v>2915.4</c:v>
                </c:pt>
                <c:pt idx="8905">
                  <c:v>3042.4</c:v>
                </c:pt>
                <c:pt idx="8906">
                  <c:v>3146.9</c:v>
                </c:pt>
                <c:pt idx="8907">
                  <c:v>3242.4</c:v>
                </c:pt>
                <c:pt idx="8908">
                  <c:v>3321.2</c:v>
                </c:pt>
                <c:pt idx="8909">
                  <c:v>3392.4</c:v>
                </c:pt>
                <c:pt idx="8910">
                  <c:v>3461.7</c:v>
                </c:pt>
                <c:pt idx="8911">
                  <c:v>3519.6</c:v>
                </c:pt>
                <c:pt idx="8912">
                  <c:v>3581.5</c:v>
                </c:pt>
                <c:pt idx="8913">
                  <c:v>3652.3</c:v>
                </c:pt>
                <c:pt idx="8914">
                  <c:v>3734</c:v>
                </c:pt>
                <c:pt idx="8915">
                  <c:v>3826.4</c:v>
                </c:pt>
                <c:pt idx="8916">
                  <c:v>3927.4</c:v>
                </c:pt>
                <c:pt idx="8917">
                  <c:v>4044.9</c:v>
                </c:pt>
                <c:pt idx="8918">
                  <c:v>4162.6000000000004</c:v>
                </c:pt>
                <c:pt idx="8919">
                  <c:v>4278.3999999999996</c:v>
                </c:pt>
                <c:pt idx="8920">
                  <c:v>4402.8</c:v>
                </c:pt>
                <c:pt idx="8921">
                  <c:v>4516.5</c:v>
                </c:pt>
                <c:pt idx="8922">
                  <c:v>4621.7</c:v>
                </c:pt>
                <c:pt idx="8923">
                  <c:v>4714.5</c:v>
                </c:pt>
                <c:pt idx="8924">
                  <c:v>4788.5</c:v>
                </c:pt>
                <c:pt idx="8925">
                  <c:v>4856.3</c:v>
                </c:pt>
                <c:pt idx="8926">
                  <c:v>4917.3</c:v>
                </c:pt>
                <c:pt idx="8927">
                  <c:v>4980.8999999999996</c:v>
                </c:pt>
                <c:pt idx="8928">
                  <c:v>5048</c:v>
                </c:pt>
                <c:pt idx="8929">
                  <c:v>5124.7</c:v>
                </c:pt>
                <c:pt idx="8930">
                  <c:v>5214.5</c:v>
                </c:pt>
                <c:pt idx="8931">
                  <c:v>5299.9</c:v>
                </c:pt>
                <c:pt idx="8932">
                  <c:v>5388.8</c:v>
                </c:pt>
                <c:pt idx="8933">
                  <c:v>5470.2</c:v>
                </c:pt>
                <c:pt idx="8934">
                  <c:v>5552.7</c:v>
                </c:pt>
                <c:pt idx="8935">
                  <c:v>5628.4</c:v>
                </c:pt>
                <c:pt idx="8936">
                  <c:v>5692.3</c:v>
                </c:pt>
                <c:pt idx="8937">
                  <c:v>5747.3</c:v>
                </c:pt>
                <c:pt idx="8938">
                  <c:v>5803.9</c:v>
                </c:pt>
                <c:pt idx="8939">
                  <c:v>5857.3</c:v>
                </c:pt>
                <c:pt idx="8940">
                  <c:v>5927.3</c:v>
                </c:pt>
                <c:pt idx="8941">
                  <c:v>5990.4</c:v>
                </c:pt>
                <c:pt idx="8942">
                  <c:v>6063.2</c:v>
                </c:pt>
                <c:pt idx="8943">
                  <c:v>6142.2</c:v>
                </c:pt>
                <c:pt idx="8944">
                  <c:v>6228</c:v>
                </c:pt>
                <c:pt idx="8945">
                  <c:v>6327.1</c:v>
                </c:pt>
                <c:pt idx="8946">
                  <c:v>6415</c:v>
                </c:pt>
                <c:pt idx="8947">
                  <c:v>6509.2</c:v>
                </c:pt>
                <c:pt idx="8948">
                  <c:v>6591</c:v>
                </c:pt>
                <c:pt idx="8949">
                  <c:v>6679.1</c:v>
                </c:pt>
                <c:pt idx="8950">
                  <c:v>6776.7</c:v>
                </c:pt>
                <c:pt idx="8951">
                  <c:v>6871.1</c:v>
                </c:pt>
                <c:pt idx="8952">
                  <c:v>6961.4</c:v>
                </c:pt>
                <c:pt idx="8953">
                  <c:v>7051.7</c:v>
                </c:pt>
                <c:pt idx="8954">
                  <c:v>7146.6</c:v>
                </c:pt>
                <c:pt idx="8955">
                  <c:v>7243.1</c:v>
                </c:pt>
                <c:pt idx="8956">
                  <c:v>7316.3</c:v>
                </c:pt>
                <c:pt idx="8957">
                  <c:v>7372.2</c:v>
                </c:pt>
                <c:pt idx="8958">
                  <c:v>7427.2</c:v>
                </c:pt>
                <c:pt idx="8959">
                  <c:v>7489.9</c:v>
                </c:pt>
                <c:pt idx="8960">
                  <c:v>7550.8</c:v>
                </c:pt>
                <c:pt idx="8961">
                  <c:v>7620.3</c:v>
                </c:pt>
                <c:pt idx="8962">
                  <c:v>7699.1</c:v>
                </c:pt>
                <c:pt idx="8963">
                  <c:v>7790</c:v>
                </c:pt>
                <c:pt idx="8964">
                  <c:v>7894.6</c:v>
                </c:pt>
                <c:pt idx="8965">
                  <c:v>8003.4</c:v>
                </c:pt>
                <c:pt idx="8966">
                  <c:v>8104.5</c:v>
                </c:pt>
                <c:pt idx="8967">
                  <c:v>8198.6</c:v>
                </c:pt>
                <c:pt idx="8968">
                  <c:v>8280.5</c:v>
                </c:pt>
                <c:pt idx="8969">
                  <c:v>8341.2000000000007</c:v>
                </c:pt>
                <c:pt idx="8970">
                  <c:v>8390.6</c:v>
                </c:pt>
                <c:pt idx="8971">
                  <c:v>8425.1</c:v>
                </c:pt>
                <c:pt idx="8972">
                  <c:v>8446</c:v>
                </c:pt>
                <c:pt idx="8973">
                  <c:v>8449</c:v>
                </c:pt>
                <c:pt idx="8974">
                  <c:v>8461</c:v>
                </c:pt>
                <c:pt idx="8975">
                  <c:v>8500.9</c:v>
                </c:pt>
                <c:pt idx="8976">
                  <c:v>8550.4</c:v>
                </c:pt>
                <c:pt idx="8977">
                  <c:v>8603.4</c:v>
                </c:pt>
                <c:pt idx="8978">
                  <c:v>8671.2999999999993</c:v>
                </c:pt>
                <c:pt idx="8979">
                  <c:v>8749.5</c:v>
                </c:pt>
                <c:pt idx="8980">
                  <c:v>8825.9</c:v>
                </c:pt>
                <c:pt idx="8981">
                  <c:v>8899.1</c:v>
                </c:pt>
                <c:pt idx="8982">
                  <c:v>8955.7999999999993</c:v>
                </c:pt>
                <c:pt idx="8983">
                  <c:v>8987.5</c:v>
                </c:pt>
                <c:pt idx="8984">
                  <c:v>9014.2000000000007</c:v>
                </c:pt>
                <c:pt idx="8985">
                  <c:v>9045.6</c:v>
                </c:pt>
                <c:pt idx="8986">
                  <c:v>9066</c:v>
                </c:pt>
                <c:pt idx="8987">
                  <c:v>9099.2999999999993</c:v>
                </c:pt>
                <c:pt idx="8988">
                  <c:v>9139.7999999999993</c:v>
                </c:pt>
                <c:pt idx="8989">
                  <c:v>9175.4</c:v>
                </c:pt>
                <c:pt idx="8990">
                  <c:v>9223.2000000000007</c:v>
                </c:pt>
                <c:pt idx="8991">
                  <c:v>9281.1</c:v>
                </c:pt>
                <c:pt idx="8992">
                  <c:v>9349.7000000000007</c:v>
                </c:pt>
                <c:pt idx="8993">
                  <c:v>9420.5</c:v>
                </c:pt>
                <c:pt idx="8994">
                  <c:v>9477</c:v>
                </c:pt>
                <c:pt idx="8995">
                  <c:v>9537.2000000000007</c:v>
                </c:pt>
                <c:pt idx="8996">
                  <c:v>9586.9</c:v>
                </c:pt>
                <c:pt idx="8997">
                  <c:v>9630.5</c:v>
                </c:pt>
                <c:pt idx="8998">
                  <c:v>9654.7999999999993</c:v>
                </c:pt>
                <c:pt idx="8999">
                  <c:v>9674.2999999999993</c:v>
                </c:pt>
              </c:numCache>
            </c:numRef>
          </c:val>
          <c:smooth val="0"/>
          <c:extLst>
            <c:ext xmlns:c16="http://schemas.microsoft.com/office/drawing/2014/chart" uri="{C3380CC4-5D6E-409C-BE32-E72D297353CC}">
              <c16:uniqueId val="{00000001-FAA4-4774-A7E3-7213E8085148}"/>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IE torque (N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U02_INTACT_KE_IE!$A$1</c:f>
              <c:strCache>
                <c:ptCount val="1"/>
                <c:pt idx="0">
                  <c:v>TF FE (deg)</c:v>
                </c:pt>
              </c:strCache>
            </c:strRef>
          </c:tx>
          <c:spPr>
            <a:ln w="28575" cap="rnd">
              <a:solidFill>
                <a:schemeClr val="accent1"/>
              </a:solidFill>
              <a:round/>
            </a:ln>
            <a:effectLst/>
          </c:spPr>
          <c:marker>
            <c:symbol val="none"/>
          </c:marker>
          <c:val>
            <c:numRef>
              <c:f>DU02_INTACT_KE_IE!$A$2:$A$9001</c:f>
              <c:numCache>
                <c:formatCode>General</c:formatCode>
                <c:ptCount val="9000"/>
                <c:pt idx="0">
                  <c:v>4.1853999999999996</c:v>
                </c:pt>
                <c:pt idx="1">
                  <c:v>4.1802000000000001</c:v>
                </c:pt>
                <c:pt idx="2">
                  <c:v>4.1687000000000003</c:v>
                </c:pt>
                <c:pt idx="3">
                  <c:v>4.1588000000000003</c:v>
                </c:pt>
                <c:pt idx="4">
                  <c:v>4.1513</c:v>
                </c:pt>
                <c:pt idx="5">
                  <c:v>4.1448999999999998</c:v>
                </c:pt>
                <c:pt idx="6">
                  <c:v>4.1333000000000002</c:v>
                </c:pt>
                <c:pt idx="7">
                  <c:v>4.1242999999999999</c:v>
                </c:pt>
                <c:pt idx="8">
                  <c:v>4.1188000000000002</c:v>
                </c:pt>
                <c:pt idx="9">
                  <c:v>4.1159999999999997</c:v>
                </c:pt>
                <c:pt idx="10">
                  <c:v>4.1127000000000002</c:v>
                </c:pt>
                <c:pt idx="11">
                  <c:v>4.1128999999999998</c:v>
                </c:pt>
                <c:pt idx="12">
                  <c:v>4.1135000000000002</c:v>
                </c:pt>
                <c:pt idx="13">
                  <c:v>4.1154999999999999</c:v>
                </c:pt>
                <c:pt idx="14">
                  <c:v>4.1212999999999997</c:v>
                </c:pt>
                <c:pt idx="15">
                  <c:v>4.1261000000000001</c:v>
                </c:pt>
                <c:pt idx="16">
                  <c:v>4.1308999999999996</c:v>
                </c:pt>
                <c:pt idx="17">
                  <c:v>4.1379000000000001</c:v>
                </c:pt>
                <c:pt idx="18">
                  <c:v>4.1464999999999996</c:v>
                </c:pt>
                <c:pt idx="19">
                  <c:v>4.1524000000000001</c:v>
                </c:pt>
                <c:pt idx="20">
                  <c:v>4.1581999999999999</c:v>
                </c:pt>
                <c:pt idx="21">
                  <c:v>4.1614000000000004</c:v>
                </c:pt>
                <c:pt idx="22">
                  <c:v>4.1673</c:v>
                </c:pt>
                <c:pt idx="23">
                  <c:v>4.1698000000000004</c:v>
                </c:pt>
                <c:pt idx="24">
                  <c:v>4.17</c:v>
                </c:pt>
                <c:pt idx="25">
                  <c:v>4.1752000000000002</c:v>
                </c:pt>
                <c:pt idx="26">
                  <c:v>4.1783999999999999</c:v>
                </c:pt>
                <c:pt idx="27">
                  <c:v>4.1772</c:v>
                </c:pt>
                <c:pt idx="28">
                  <c:v>4.1771000000000003</c:v>
                </c:pt>
                <c:pt idx="29">
                  <c:v>4.1776999999999997</c:v>
                </c:pt>
                <c:pt idx="30">
                  <c:v>4.1798000000000002</c:v>
                </c:pt>
                <c:pt idx="31">
                  <c:v>4.1772</c:v>
                </c:pt>
                <c:pt idx="32">
                  <c:v>4.1726000000000001</c:v>
                </c:pt>
                <c:pt idx="33">
                  <c:v>4.1696999999999997</c:v>
                </c:pt>
                <c:pt idx="34">
                  <c:v>4.1696999999999997</c:v>
                </c:pt>
                <c:pt idx="35">
                  <c:v>4.1696999999999997</c:v>
                </c:pt>
                <c:pt idx="36">
                  <c:v>4.1703999999999999</c:v>
                </c:pt>
                <c:pt idx="37">
                  <c:v>4.1651999999999996</c:v>
                </c:pt>
                <c:pt idx="38">
                  <c:v>4.1597999999999997</c:v>
                </c:pt>
                <c:pt idx="39">
                  <c:v>4.1532999999999998</c:v>
                </c:pt>
                <c:pt idx="40">
                  <c:v>4.1393000000000004</c:v>
                </c:pt>
                <c:pt idx="41">
                  <c:v>4.1283000000000003</c:v>
                </c:pt>
                <c:pt idx="42">
                  <c:v>4.1191000000000004</c:v>
                </c:pt>
                <c:pt idx="43">
                  <c:v>4.1078000000000001</c:v>
                </c:pt>
                <c:pt idx="44">
                  <c:v>4.0953999999999997</c:v>
                </c:pt>
                <c:pt idx="45">
                  <c:v>4.0833000000000004</c:v>
                </c:pt>
                <c:pt idx="46">
                  <c:v>4.0720000000000001</c:v>
                </c:pt>
                <c:pt idx="47">
                  <c:v>4.0575000000000001</c:v>
                </c:pt>
                <c:pt idx="48">
                  <c:v>4.0415000000000001</c:v>
                </c:pt>
                <c:pt idx="49">
                  <c:v>4.0298999999999996</c:v>
                </c:pt>
                <c:pt idx="50">
                  <c:v>4.0198</c:v>
                </c:pt>
                <c:pt idx="51">
                  <c:v>4.0067000000000004</c:v>
                </c:pt>
                <c:pt idx="52">
                  <c:v>3.9910999999999999</c:v>
                </c:pt>
                <c:pt idx="53">
                  <c:v>3.9756999999999998</c:v>
                </c:pt>
                <c:pt idx="54">
                  <c:v>3.9634</c:v>
                </c:pt>
                <c:pt idx="55">
                  <c:v>3.9514</c:v>
                </c:pt>
                <c:pt idx="56">
                  <c:v>3.9394999999999998</c:v>
                </c:pt>
                <c:pt idx="57">
                  <c:v>3.9306000000000001</c:v>
                </c:pt>
                <c:pt idx="58">
                  <c:v>3.9232</c:v>
                </c:pt>
                <c:pt idx="59">
                  <c:v>3.9165000000000001</c:v>
                </c:pt>
                <c:pt idx="60">
                  <c:v>3.9077000000000002</c:v>
                </c:pt>
                <c:pt idx="61">
                  <c:v>3.9003000000000001</c:v>
                </c:pt>
                <c:pt idx="62">
                  <c:v>3.8959999999999999</c:v>
                </c:pt>
                <c:pt idx="63">
                  <c:v>3.8929999999999998</c:v>
                </c:pt>
                <c:pt idx="64">
                  <c:v>3.8862000000000001</c:v>
                </c:pt>
                <c:pt idx="65">
                  <c:v>3.8784999999999998</c:v>
                </c:pt>
                <c:pt idx="66">
                  <c:v>3.8744999999999998</c:v>
                </c:pt>
                <c:pt idx="67">
                  <c:v>3.8662999999999998</c:v>
                </c:pt>
                <c:pt idx="68">
                  <c:v>3.8586</c:v>
                </c:pt>
                <c:pt idx="69">
                  <c:v>3.8492000000000002</c:v>
                </c:pt>
                <c:pt idx="70">
                  <c:v>3.8321999999999998</c:v>
                </c:pt>
                <c:pt idx="71">
                  <c:v>3.8132999999999999</c:v>
                </c:pt>
                <c:pt idx="72">
                  <c:v>3.7890000000000001</c:v>
                </c:pt>
                <c:pt idx="73">
                  <c:v>3.7599</c:v>
                </c:pt>
                <c:pt idx="74">
                  <c:v>3.7263000000000002</c:v>
                </c:pt>
                <c:pt idx="75">
                  <c:v>3.6753999999999998</c:v>
                </c:pt>
                <c:pt idx="76">
                  <c:v>3.6152000000000002</c:v>
                </c:pt>
                <c:pt idx="77">
                  <c:v>3.5575000000000001</c:v>
                </c:pt>
                <c:pt idx="78">
                  <c:v>3.5061</c:v>
                </c:pt>
                <c:pt idx="79">
                  <c:v>3.4558</c:v>
                </c:pt>
                <c:pt idx="80">
                  <c:v>3.4108999999999998</c:v>
                </c:pt>
                <c:pt idx="81">
                  <c:v>3.3694000000000002</c:v>
                </c:pt>
                <c:pt idx="82">
                  <c:v>3.3279000000000001</c:v>
                </c:pt>
                <c:pt idx="83">
                  <c:v>3.2841</c:v>
                </c:pt>
                <c:pt idx="84">
                  <c:v>3.2307000000000001</c:v>
                </c:pt>
                <c:pt idx="85">
                  <c:v>3.1671999999999998</c:v>
                </c:pt>
                <c:pt idx="86">
                  <c:v>3.0935999999999999</c:v>
                </c:pt>
                <c:pt idx="87">
                  <c:v>3.0167000000000002</c:v>
                </c:pt>
                <c:pt idx="88">
                  <c:v>2.9379</c:v>
                </c:pt>
                <c:pt idx="89">
                  <c:v>2.8580999999999999</c:v>
                </c:pt>
                <c:pt idx="90">
                  <c:v>2.7814999999999999</c:v>
                </c:pt>
                <c:pt idx="91">
                  <c:v>2.7040999999999999</c:v>
                </c:pt>
                <c:pt idx="92">
                  <c:v>2.6177000000000001</c:v>
                </c:pt>
                <c:pt idx="93">
                  <c:v>2.5261</c:v>
                </c:pt>
                <c:pt idx="94">
                  <c:v>2.4209999999999998</c:v>
                </c:pt>
                <c:pt idx="95">
                  <c:v>2.3115999999999999</c:v>
                </c:pt>
                <c:pt idx="96">
                  <c:v>2.1934</c:v>
                </c:pt>
                <c:pt idx="97">
                  <c:v>2.0651999999999999</c:v>
                </c:pt>
                <c:pt idx="98">
                  <c:v>1.9368000000000001</c:v>
                </c:pt>
                <c:pt idx="99">
                  <c:v>1.8167</c:v>
                </c:pt>
                <c:pt idx="100">
                  <c:v>1.6974</c:v>
                </c:pt>
                <c:pt idx="101">
                  <c:v>1.5865</c:v>
                </c:pt>
                <c:pt idx="102">
                  <c:v>1.4754</c:v>
                </c:pt>
                <c:pt idx="103">
                  <c:v>1.3611</c:v>
                </c:pt>
                <c:pt idx="104">
                  <c:v>1.2528999999999999</c:v>
                </c:pt>
                <c:pt idx="105">
                  <c:v>1.1400999999999999</c:v>
                </c:pt>
                <c:pt idx="106">
                  <c:v>1.0365</c:v>
                </c:pt>
                <c:pt idx="107">
                  <c:v>0.92849000000000004</c:v>
                </c:pt>
                <c:pt idx="108">
                  <c:v>0.82150000000000001</c:v>
                </c:pt>
                <c:pt idx="109">
                  <c:v>0.72057000000000004</c:v>
                </c:pt>
                <c:pt idx="110">
                  <c:v>0.61080999999999996</c:v>
                </c:pt>
                <c:pt idx="111">
                  <c:v>0.50956000000000001</c:v>
                </c:pt>
                <c:pt idx="112">
                  <c:v>0.40928999999999999</c:v>
                </c:pt>
                <c:pt idx="113">
                  <c:v>0.31911</c:v>
                </c:pt>
                <c:pt idx="114">
                  <c:v>0.23627999999999999</c:v>
                </c:pt>
                <c:pt idx="115">
                  <c:v>0.15475</c:v>
                </c:pt>
                <c:pt idx="116">
                  <c:v>8.3588999999999997E-2</c:v>
                </c:pt>
                <c:pt idx="117">
                  <c:v>1.3376000000000001E-2</c:v>
                </c:pt>
                <c:pt idx="118">
                  <c:v>-5.4758000000000001E-2</c:v>
                </c:pt>
                <c:pt idx="119">
                  <c:v>-0.12681999999999999</c:v>
                </c:pt>
                <c:pt idx="120">
                  <c:v>-0.19134000000000001</c:v>
                </c:pt>
                <c:pt idx="121">
                  <c:v>-0.25590000000000002</c:v>
                </c:pt>
                <c:pt idx="122">
                  <c:v>-0.31903999999999999</c:v>
                </c:pt>
                <c:pt idx="123">
                  <c:v>-0.37390000000000001</c:v>
                </c:pt>
                <c:pt idx="124">
                  <c:v>-0.42498000000000002</c:v>
                </c:pt>
                <c:pt idx="125">
                  <c:v>-0.47067999999999999</c:v>
                </c:pt>
                <c:pt idx="126">
                  <c:v>-0.51207000000000003</c:v>
                </c:pt>
                <c:pt idx="127">
                  <c:v>-0.54300999999999999</c:v>
                </c:pt>
                <c:pt idx="128">
                  <c:v>-0.56545000000000001</c:v>
                </c:pt>
                <c:pt idx="129">
                  <c:v>-0.58526</c:v>
                </c:pt>
                <c:pt idx="130">
                  <c:v>-0.60163999999999995</c:v>
                </c:pt>
                <c:pt idx="131">
                  <c:v>-0.61329</c:v>
                </c:pt>
                <c:pt idx="132">
                  <c:v>-0.62380000000000002</c:v>
                </c:pt>
                <c:pt idx="133">
                  <c:v>-0.62939999999999996</c:v>
                </c:pt>
                <c:pt idx="134">
                  <c:v>-0.62607000000000002</c:v>
                </c:pt>
                <c:pt idx="135">
                  <c:v>-0.61387999999999998</c:v>
                </c:pt>
                <c:pt idx="136">
                  <c:v>-0.59323000000000004</c:v>
                </c:pt>
                <c:pt idx="137">
                  <c:v>-0.56423000000000001</c:v>
                </c:pt>
                <c:pt idx="138">
                  <c:v>-0.51949000000000001</c:v>
                </c:pt>
                <c:pt idx="139">
                  <c:v>-0.45755000000000001</c:v>
                </c:pt>
                <c:pt idx="140">
                  <c:v>-0.38685000000000003</c:v>
                </c:pt>
                <c:pt idx="141">
                  <c:v>-0.30359000000000003</c:v>
                </c:pt>
                <c:pt idx="142">
                  <c:v>-0.21459</c:v>
                </c:pt>
                <c:pt idx="143">
                  <c:v>-0.12103999999999999</c:v>
                </c:pt>
                <c:pt idx="144">
                  <c:v>-1.7208999999999999E-2</c:v>
                </c:pt>
                <c:pt idx="145">
                  <c:v>8.0523999999999998E-2</c:v>
                </c:pt>
                <c:pt idx="146">
                  <c:v>0.18239</c:v>
                </c:pt>
                <c:pt idx="147">
                  <c:v>0.28682999999999997</c:v>
                </c:pt>
                <c:pt idx="148">
                  <c:v>0.38974999999999999</c:v>
                </c:pt>
                <c:pt idx="149">
                  <c:v>0.50072000000000005</c:v>
                </c:pt>
                <c:pt idx="150">
                  <c:v>0.60318000000000005</c:v>
                </c:pt>
                <c:pt idx="151">
                  <c:v>0.69372999999999996</c:v>
                </c:pt>
                <c:pt idx="152">
                  <c:v>0.77588000000000001</c:v>
                </c:pt>
                <c:pt idx="153">
                  <c:v>0.84267999999999998</c:v>
                </c:pt>
                <c:pt idx="154">
                  <c:v>0.89815999999999996</c:v>
                </c:pt>
                <c:pt idx="155">
                  <c:v>0.95201999999999998</c:v>
                </c:pt>
                <c:pt idx="156">
                  <c:v>0.99145000000000005</c:v>
                </c:pt>
                <c:pt idx="157">
                  <c:v>1.0197000000000001</c:v>
                </c:pt>
                <c:pt idx="158">
                  <c:v>1.0565</c:v>
                </c:pt>
                <c:pt idx="159">
                  <c:v>1.0961000000000001</c:v>
                </c:pt>
                <c:pt idx="160">
                  <c:v>1.1326000000000001</c:v>
                </c:pt>
                <c:pt idx="161">
                  <c:v>1.1648000000000001</c:v>
                </c:pt>
                <c:pt idx="162">
                  <c:v>1.1903999999999999</c:v>
                </c:pt>
                <c:pt idx="163">
                  <c:v>1.2090000000000001</c:v>
                </c:pt>
                <c:pt idx="164">
                  <c:v>1.2270000000000001</c:v>
                </c:pt>
                <c:pt idx="165">
                  <c:v>1.2424999999999999</c:v>
                </c:pt>
                <c:pt idx="166">
                  <c:v>1.2533000000000001</c:v>
                </c:pt>
                <c:pt idx="167">
                  <c:v>1.2713000000000001</c:v>
                </c:pt>
                <c:pt idx="168">
                  <c:v>1.2951999999999999</c:v>
                </c:pt>
                <c:pt idx="169">
                  <c:v>1.3209</c:v>
                </c:pt>
                <c:pt idx="170">
                  <c:v>1.3454999999999999</c:v>
                </c:pt>
                <c:pt idx="171">
                  <c:v>1.3685</c:v>
                </c:pt>
                <c:pt idx="172">
                  <c:v>1.3954</c:v>
                </c:pt>
                <c:pt idx="173">
                  <c:v>1.4248000000000001</c:v>
                </c:pt>
                <c:pt idx="174">
                  <c:v>1.4643999999999999</c:v>
                </c:pt>
                <c:pt idx="175">
                  <c:v>1.5124</c:v>
                </c:pt>
                <c:pt idx="176">
                  <c:v>1.5606</c:v>
                </c:pt>
                <c:pt idx="177">
                  <c:v>1.6140000000000001</c:v>
                </c:pt>
                <c:pt idx="178">
                  <c:v>1.6711</c:v>
                </c:pt>
                <c:pt idx="179">
                  <c:v>1.7319</c:v>
                </c:pt>
                <c:pt idx="180">
                  <c:v>1.8004</c:v>
                </c:pt>
                <c:pt idx="181">
                  <c:v>1.8701000000000001</c:v>
                </c:pt>
                <c:pt idx="182">
                  <c:v>1.9296</c:v>
                </c:pt>
                <c:pt idx="183">
                  <c:v>1.9918</c:v>
                </c:pt>
                <c:pt idx="184">
                  <c:v>2.0632999999999999</c:v>
                </c:pt>
                <c:pt idx="185">
                  <c:v>2.1221000000000001</c:v>
                </c:pt>
                <c:pt idx="186">
                  <c:v>2.1772999999999998</c:v>
                </c:pt>
                <c:pt idx="187">
                  <c:v>2.2374000000000001</c:v>
                </c:pt>
                <c:pt idx="188">
                  <c:v>2.2887</c:v>
                </c:pt>
                <c:pt idx="189">
                  <c:v>2.3313000000000001</c:v>
                </c:pt>
                <c:pt idx="190">
                  <c:v>2.3784999999999998</c:v>
                </c:pt>
                <c:pt idx="191">
                  <c:v>2.4230999999999998</c:v>
                </c:pt>
                <c:pt idx="192">
                  <c:v>2.4695</c:v>
                </c:pt>
                <c:pt idx="193">
                  <c:v>2.5059999999999998</c:v>
                </c:pt>
                <c:pt idx="194">
                  <c:v>2.5367000000000002</c:v>
                </c:pt>
                <c:pt idx="195">
                  <c:v>2.5640999999999998</c:v>
                </c:pt>
                <c:pt idx="196">
                  <c:v>2.5842000000000001</c:v>
                </c:pt>
                <c:pt idx="197">
                  <c:v>2.6</c:v>
                </c:pt>
                <c:pt idx="198">
                  <c:v>2.6131000000000002</c:v>
                </c:pt>
                <c:pt idx="199">
                  <c:v>2.6278999999999999</c:v>
                </c:pt>
                <c:pt idx="200">
                  <c:v>2.6453000000000002</c:v>
                </c:pt>
                <c:pt idx="201">
                  <c:v>2.6602000000000001</c:v>
                </c:pt>
                <c:pt idx="202">
                  <c:v>2.6779000000000002</c:v>
                </c:pt>
                <c:pt idx="203">
                  <c:v>2.7069000000000001</c:v>
                </c:pt>
                <c:pt idx="204">
                  <c:v>2.7431000000000001</c:v>
                </c:pt>
                <c:pt idx="205">
                  <c:v>2.7865000000000002</c:v>
                </c:pt>
                <c:pt idx="206">
                  <c:v>2.8391000000000002</c:v>
                </c:pt>
                <c:pt idx="207">
                  <c:v>2.8982999999999999</c:v>
                </c:pt>
                <c:pt idx="208">
                  <c:v>2.9615</c:v>
                </c:pt>
                <c:pt idx="209">
                  <c:v>3.0289000000000001</c:v>
                </c:pt>
                <c:pt idx="210">
                  <c:v>3.0951</c:v>
                </c:pt>
                <c:pt idx="211">
                  <c:v>3.1616</c:v>
                </c:pt>
                <c:pt idx="212">
                  <c:v>3.2324999999999999</c:v>
                </c:pt>
                <c:pt idx="213">
                  <c:v>3.3012000000000001</c:v>
                </c:pt>
                <c:pt idx="214">
                  <c:v>3.3641000000000001</c:v>
                </c:pt>
                <c:pt idx="215">
                  <c:v>3.4304999999999999</c:v>
                </c:pt>
                <c:pt idx="216">
                  <c:v>3.4933999999999998</c:v>
                </c:pt>
                <c:pt idx="217">
                  <c:v>3.5465</c:v>
                </c:pt>
                <c:pt idx="218">
                  <c:v>3.5939000000000001</c:v>
                </c:pt>
                <c:pt idx="219">
                  <c:v>3.6331000000000002</c:v>
                </c:pt>
                <c:pt idx="220">
                  <c:v>3.6615000000000002</c:v>
                </c:pt>
                <c:pt idx="221">
                  <c:v>3.6909000000000001</c:v>
                </c:pt>
                <c:pt idx="222">
                  <c:v>3.7212999999999998</c:v>
                </c:pt>
                <c:pt idx="223">
                  <c:v>3.7439</c:v>
                </c:pt>
                <c:pt idx="224">
                  <c:v>3.7658</c:v>
                </c:pt>
                <c:pt idx="225">
                  <c:v>3.7904</c:v>
                </c:pt>
                <c:pt idx="226">
                  <c:v>3.8085</c:v>
                </c:pt>
                <c:pt idx="227">
                  <c:v>3.8233999999999999</c:v>
                </c:pt>
                <c:pt idx="228">
                  <c:v>3.8361000000000001</c:v>
                </c:pt>
                <c:pt idx="229">
                  <c:v>3.8472</c:v>
                </c:pt>
                <c:pt idx="230">
                  <c:v>3.86</c:v>
                </c:pt>
                <c:pt idx="231">
                  <c:v>3.8734999999999999</c:v>
                </c:pt>
                <c:pt idx="232">
                  <c:v>3.8818000000000001</c:v>
                </c:pt>
                <c:pt idx="233">
                  <c:v>3.8881000000000001</c:v>
                </c:pt>
                <c:pt idx="234">
                  <c:v>3.8872</c:v>
                </c:pt>
                <c:pt idx="235">
                  <c:v>3.8820000000000001</c:v>
                </c:pt>
                <c:pt idx="236">
                  <c:v>3.8675000000000002</c:v>
                </c:pt>
                <c:pt idx="237">
                  <c:v>3.8525</c:v>
                </c:pt>
                <c:pt idx="238">
                  <c:v>3.8376000000000001</c:v>
                </c:pt>
                <c:pt idx="239">
                  <c:v>3.8256999999999999</c:v>
                </c:pt>
                <c:pt idx="240">
                  <c:v>3.8210000000000002</c:v>
                </c:pt>
                <c:pt idx="241">
                  <c:v>3.8176000000000001</c:v>
                </c:pt>
                <c:pt idx="242">
                  <c:v>3.8214000000000001</c:v>
                </c:pt>
                <c:pt idx="243">
                  <c:v>3.8328000000000002</c:v>
                </c:pt>
                <c:pt idx="244">
                  <c:v>3.8502999999999998</c:v>
                </c:pt>
                <c:pt idx="245">
                  <c:v>3.8767</c:v>
                </c:pt>
                <c:pt idx="246">
                  <c:v>3.9058000000000002</c:v>
                </c:pt>
                <c:pt idx="247">
                  <c:v>3.9293999999999998</c:v>
                </c:pt>
                <c:pt idx="248">
                  <c:v>3.9464000000000001</c:v>
                </c:pt>
                <c:pt idx="249">
                  <c:v>3.9679000000000002</c:v>
                </c:pt>
                <c:pt idx="250">
                  <c:v>3.9849999999999999</c:v>
                </c:pt>
                <c:pt idx="251">
                  <c:v>3.9988000000000001</c:v>
                </c:pt>
                <c:pt idx="252">
                  <c:v>4.0079000000000002</c:v>
                </c:pt>
                <c:pt idx="253">
                  <c:v>4.0153999999999996</c:v>
                </c:pt>
                <c:pt idx="254">
                  <c:v>4.0162000000000004</c:v>
                </c:pt>
                <c:pt idx="255">
                  <c:v>4.0147000000000004</c:v>
                </c:pt>
                <c:pt idx="256">
                  <c:v>4.0119999999999996</c:v>
                </c:pt>
                <c:pt idx="257">
                  <c:v>4.0087999999999999</c:v>
                </c:pt>
                <c:pt idx="258">
                  <c:v>4.0060000000000002</c:v>
                </c:pt>
                <c:pt idx="259">
                  <c:v>4.0049999999999999</c:v>
                </c:pt>
                <c:pt idx="260">
                  <c:v>4.0063000000000004</c:v>
                </c:pt>
                <c:pt idx="261">
                  <c:v>4.0095000000000001</c:v>
                </c:pt>
                <c:pt idx="262">
                  <c:v>4.0148000000000001</c:v>
                </c:pt>
                <c:pt idx="263">
                  <c:v>4.0236999999999998</c:v>
                </c:pt>
                <c:pt idx="264">
                  <c:v>4.0353000000000003</c:v>
                </c:pt>
                <c:pt idx="265">
                  <c:v>4.0481999999999996</c:v>
                </c:pt>
                <c:pt idx="266">
                  <c:v>4.0663</c:v>
                </c:pt>
                <c:pt idx="267">
                  <c:v>4.0877999999999997</c:v>
                </c:pt>
                <c:pt idx="268">
                  <c:v>4.1120000000000001</c:v>
                </c:pt>
                <c:pt idx="269">
                  <c:v>4.1364999999999998</c:v>
                </c:pt>
                <c:pt idx="270">
                  <c:v>4.1571999999999996</c:v>
                </c:pt>
                <c:pt idx="271">
                  <c:v>4.1744000000000003</c:v>
                </c:pt>
                <c:pt idx="272">
                  <c:v>4.1900000000000004</c:v>
                </c:pt>
                <c:pt idx="273">
                  <c:v>4.2065000000000001</c:v>
                </c:pt>
                <c:pt idx="274">
                  <c:v>4.2213000000000003</c:v>
                </c:pt>
                <c:pt idx="275">
                  <c:v>4.2321</c:v>
                </c:pt>
                <c:pt idx="276">
                  <c:v>4.2397</c:v>
                </c:pt>
                <c:pt idx="277">
                  <c:v>4.2469000000000001</c:v>
                </c:pt>
                <c:pt idx="278">
                  <c:v>4.2545999999999999</c:v>
                </c:pt>
                <c:pt idx="279">
                  <c:v>4.2630999999999997</c:v>
                </c:pt>
                <c:pt idx="280">
                  <c:v>4.2739000000000003</c:v>
                </c:pt>
                <c:pt idx="281">
                  <c:v>4.2873000000000001</c:v>
                </c:pt>
                <c:pt idx="282">
                  <c:v>4.3064</c:v>
                </c:pt>
                <c:pt idx="283">
                  <c:v>4.3201999999999998</c:v>
                </c:pt>
                <c:pt idx="284">
                  <c:v>4.3331999999999997</c:v>
                </c:pt>
                <c:pt idx="285">
                  <c:v>4.3456999999999999</c:v>
                </c:pt>
                <c:pt idx="286">
                  <c:v>4.3555000000000001</c:v>
                </c:pt>
                <c:pt idx="287">
                  <c:v>4.3617999999999997</c:v>
                </c:pt>
                <c:pt idx="288">
                  <c:v>4.3691000000000004</c:v>
                </c:pt>
                <c:pt idx="289">
                  <c:v>4.3776999999999999</c:v>
                </c:pt>
                <c:pt idx="290">
                  <c:v>4.3869999999999996</c:v>
                </c:pt>
                <c:pt idx="291">
                  <c:v>4.4020999999999999</c:v>
                </c:pt>
                <c:pt idx="292">
                  <c:v>4.4135999999999997</c:v>
                </c:pt>
                <c:pt idx="293">
                  <c:v>4.4237000000000002</c:v>
                </c:pt>
                <c:pt idx="294">
                  <c:v>4.4309000000000003</c:v>
                </c:pt>
                <c:pt idx="295">
                  <c:v>4.4347000000000003</c:v>
                </c:pt>
                <c:pt idx="296">
                  <c:v>4.4432999999999998</c:v>
                </c:pt>
                <c:pt idx="297">
                  <c:v>4.45</c:v>
                </c:pt>
                <c:pt idx="298">
                  <c:v>4.4549000000000003</c:v>
                </c:pt>
                <c:pt idx="299">
                  <c:v>4.4641999999999999</c:v>
                </c:pt>
                <c:pt idx="300">
                  <c:v>4.4702999999999999</c:v>
                </c:pt>
                <c:pt idx="301">
                  <c:v>4.4786999999999999</c:v>
                </c:pt>
                <c:pt idx="302">
                  <c:v>4.4939</c:v>
                </c:pt>
                <c:pt idx="303">
                  <c:v>4.5091000000000001</c:v>
                </c:pt>
                <c:pt idx="304">
                  <c:v>4.5277000000000003</c:v>
                </c:pt>
                <c:pt idx="305">
                  <c:v>4.5461</c:v>
                </c:pt>
                <c:pt idx="306">
                  <c:v>4.5606</c:v>
                </c:pt>
                <c:pt idx="307">
                  <c:v>4.5677000000000003</c:v>
                </c:pt>
                <c:pt idx="308">
                  <c:v>4.5697999999999999</c:v>
                </c:pt>
                <c:pt idx="309">
                  <c:v>4.5709</c:v>
                </c:pt>
                <c:pt idx="310">
                  <c:v>4.5750999999999999</c:v>
                </c:pt>
                <c:pt idx="311">
                  <c:v>4.5761000000000003</c:v>
                </c:pt>
                <c:pt idx="312">
                  <c:v>4.5759999999999996</c:v>
                </c:pt>
                <c:pt idx="313">
                  <c:v>4.5804</c:v>
                </c:pt>
                <c:pt idx="314">
                  <c:v>4.5841000000000003</c:v>
                </c:pt>
                <c:pt idx="315">
                  <c:v>4.5872999999999999</c:v>
                </c:pt>
                <c:pt idx="316">
                  <c:v>4.5906000000000002</c:v>
                </c:pt>
                <c:pt idx="317">
                  <c:v>4.6006</c:v>
                </c:pt>
                <c:pt idx="318">
                  <c:v>4.6120000000000001</c:v>
                </c:pt>
                <c:pt idx="319">
                  <c:v>4.6257000000000001</c:v>
                </c:pt>
                <c:pt idx="320">
                  <c:v>4.6420000000000003</c:v>
                </c:pt>
                <c:pt idx="321">
                  <c:v>4.6557000000000004</c:v>
                </c:pt>
                <c:pt idx="322">
                  <c:v>4.6726000000000001</c:v>
                </c:pt>
                <c:pt idx="323">
                  <c:v>4.6893000000000002</c:v>
                </c:pt>
                <c:pt idx="324">
                  <c:v>4.7069999999999999</c:v>
                </c:pt>
                <c:pt idx="325">
                  <c:v>4.7278000000000002</c:v>
                </c:pt>
                <c:pt idx="326">
                  <c:v>4.7434000000000003</c:v>
                </c:pt>
                <c:pt idx="327">
                  <c:v>4.7530999999999999</c:v>
                </c:pt>
                <c:pt idx="328">
                  <c:v>4.7526000000000002</c:v>
                </c:pt>
                <c:pt idx="329">
                  <c:v>4.7412000000000001</c:v>
                </c:pt>
                <c:pt idx="330">
                  <c:v>4.7275999999999998</c:v>
                </c:pt>
                <c:pt idx="331">
                  <c:v>4.7160000000000002</c:v>
                </c:pt>
                <c:pt idx="332">
                  <c:v>4.7039</c:v>
                </c:pt>
                <c:pt idx="333">
                  <c:v>4.7055999999999996</c:v>
                </c:pt>
                <c:pt idx="334">
                  <c:v>4.7301000000000002</c:v>
                </c:pt>
                <c:pt idx="335">
                  <c:v>4.7632000000000003</c:v>
                </c:pt>
                <c:pt idx="336">
                  <c:v>4.8010999999999999</c:v>
                </c:pt>
                <c:pt idx="337">
                  <c:v>4.8489000000000004</c:v>
                </c:pt>
                <c:pt idx="338">
                  <c:v>4.9043000000000001</c:v>
                </c:pt>
                <c:pt idx="339">
                  <c:v>4.9630000000000001</c:v>
                </c:pt>
                <c:pt idx="340">
                  <c:v>5.0149999999999997</c:v>
                </c:pt>
                <c:pt idx="341">
                  <c:v>5.0669000000000004</c:v>
                </c:pt>
                <c:pt idx="342">
                  <c:v>5.1087999999999996</c:v>
                </c:pt>
                <c:pt idx="343">
                  <c:v>5.1356999999999999</c:v>
                </c:pt>
                <c:pt idx="344">
                  <c:v>5.15</c:v>
                </c:pt>
                <c:pt idx="345">
                  <c:v>5.1477000000000004</c:v>
                </c:pt>
                <c:pt idx="346">
                  <c:v>5.1344000000000003</c:v>
                </c:pt>
                <c:pt idx="347">
                  <c:v>5.1077000000000004</c:v>
                </c:pt>
                <c:pt idx="348">
                  <c:v>5.0625999999999998</c:v>
                </c:pt>
                <c:pt idx="349">
                  <c:v>5.0153999999999996</c:v>
                </c:pt>
                <c:pt idx="350">
                  <c:v>4.9660000000000002</c:v>
                </c:pt>
                <c:pt idx="351">
                  <c:v>4.9116</c:v>
                </c:pt>
                <c:pt idx="352">
                  <c:v>4.8509000000000002</c:v>
                </c:pt>
                <c:pt idx="353">
                  <c:v>4.7931999999999997</c:v>
                </c:pt>
                <c:pt idx="354">
                  <c:v>4.7332000000000001</c:v>
                </c:pt>
                <c:pt idx="355">
                  <c:v>4.6764000000000001</c:v>
                </c:pt>
                <c:pt idx="356">
                  <c:v>4.6200999999999999</c:v>
                </c:pt>
                <c:pt idx="357">
                  <c:v>4.5612000000000004</c:v>
                </c:pt>
                <c:pt idx="358">
                  <c:v>4.508</c:v>
                </c:pt>
                <c:pt idx="359">
                  <c:v>4.4421999999999997</c:v>
                </c:pt>
                <c:pt idx="360">
                  <c:v>4.3677000000000001</c:v>
                </c:pt>
                <c:pt idx="361">
                  <c:v>4.2824</c:v>
                </c:pt>
                <c:pt idx="362">
                  <c:v>4.1882999999999999</c:v>
                </c:pt>
                <c:pt idx="363">
                  <c:v>4.0861000000000001</c:v>
                </c:pt>
                <c:pt idx="364">
                  <c:v>3.9927999999999999</c:v>
                </c:pt>
                <c:pt idx="365">
                  <c:v>3.9089</c:v>
                </c:pt>
                <c:pt idx="366">
                  <c:v>3.8207</c:v>
                </c:pt>
                <c:pt idx="367">
                  <c:v>3.7303000000000002</c:v>
                </c:pt>
                <c:pt idx="368">
                  <c:v>3.6583000000000001</c:v>
                </c:pt>
                <c:pt idx="369">
                  <c:v>3.5983999999999998</c:v>
                </c:pt>
                <c:pt idx="370">
                  <c:v>3.5404</c:v>
                </c:pt>
                <c:pt idx="371">
                  <c:v>3.4836999999999998</c:v>
                </c:pt>
                <c:pt idx="372">
                  <c:v>3.4285999999999999</c:v>
                </c:pt>
                <c:pt idx="373">
                  <c:v>3.3811</c:v>
                </c:pt>
                <c:pt idx="374">
                  <c:v>3.3353999999999999</c:v>
                </c:pt>
                <c:pt idx="375">
                  <c:v>3.2930000000000001</c:v>
                </c:pt>
                <c:pt idx="376">
                  <c:v>3.2477999999999998</c:v>
                </c:pt>
                <c:pt idx="377">
                  <c:v>3.1899000000000002</c:v>
                </c:pt>
                <c:pt idx="378">
                  <c:v>3.1284999999999998</c:v>
                </c:pt>
                <c:pt idx="379">
                  <c:v>3.0680000000000001</c:v>
                </c:pt>
                <c:pt idx="380">
                  <c:v>3.0236000000000001</c:v>
                </c:pt>
                <c:pt idx="381">
                  <c:v>2.9834000000000001</c:v>
                </c:pt>
                <c:pt idx="382">
                  <c:v>2.9443000000000001</c:v>
                </c:pt>
                <c:pt idx="383">
                  <c:v>2.9119000000000002</c:v>
                </c:pt>
                <c:pt idx="384">
                  <c:v>2.8892000000000002</c:v>
                </c:pt>
                <c:pt idx="385">
                  <c:v>2.8632</c:v>
                </c:pt>
                <c:pt idx="386">
                  <c:v>2.8334999999999999</c:v>
                </c:pt>
                <c:pt idx="387">
                  <c:v>2.8083999999999998</c:v>
                </c:pt>
                <c:pt idx="388">
                  <c:v>2.7795999999999998</c:v>
                </c:pt>
                <c:pt idx="389">
                  <c:v>2.7515999999999998</c:v>
                </c:pt>
                <c:pt idx="390">
                  <c:v>2.7296</c:v>
                </c:pt>
                <c:pt idx="391">
                  <c:v>2.6936</c:v>
                </c:pt>
                <c:pt idx="392">
                  <c:v>2.6606000000000001</c:v>
                </c:pt>
                <c:pt idx="393">
                  <c:v>2.6301999999999999</c:v>
                </c:pt>
                <c:pt idx="394">
                  <c:v>2.5811000000000002</c:v>
                </c:pt>
                <c:pt idx="395">
                  <c:v>2.5249999999999999</c:v>
                </c:pt>
                <c:pt idx="396">
                  <c:v>2.4777999999999998</c:v>
                </c:pt>
                <c:pt idx="397">
                  <c:v>2.4297</c:v>
                </c:pt>
                <c:pt idx="398">
                  <c:v>2.3757999999999999</c:v>
                </c:pt>
                <c:pt idx="399">
                  <c:v>2.3298000000000001</c:v>
                </c:pt>
                <c:pt idx="400">
                  <c:v>2.2877999999999998</c:v>
                </c:pt>
                <c:pt idx="401">
                  <c:v>2.2441</c:v>
                </c:pt>
                <c:pt idx="402">
                  <c:v>2.206</c:v>
                </c:pt>
                <c:pt idx="403">
                  <c:v>2.1676000000000002</c:v>
                </c:pt>
                <c:pt idx="404">
                  <c:v>2.1288999999999998</c:v>
                </c:pt>
                <c:pt idx="405">
                  <c:v>2.0916999999999999</c:v>
                </c:pt>
                <c:pt idx="406">
                  <c:v>2.0535999999999999</c:v>
                </c:pt>
                <c:pt idx="407">
                  <c:v>2.0182000000000002</c:v>
                </c:pt>
                <c:pt idx="408">
                  <c:v>1.9792000000000001</c:v>
                </c:pt>
                <c:pt idx="409">
                  <c:v>1.9516</c:v>
                </c:pt>
                <c:pt idx="410">
                  <c:v>1.9318</c:v>
                </c:pt>
                <c:pt idx="411">
                  <c:v>1.9093</c:v>
                </c:pt>
                <c:pt idx="412">
                  <c:v>1.8967000000000001</c:v>
                </c:pt>
                <c:pt idx="413">
                  <c:v>1.8920999999999999</c:v>
                </c:pt>
                <c:pt idx="414">
                  <c:v>1.8942000000000001</c:v>
                </c:pt>
                <c:pt idx="415">
                  <c:v>1.9051</c:v>
                </c:pt>
                <c:pt idx="416">
                  <c:v>1.9221999999999999</c:v>
                </c:pt>
                <c:pt idx="417">
                  <c:v>1.9371</c:v>
                </c:pt>
                <c:pt idx="418">
                  <c:v>1.9480999999999999</c:v>
                </c:pt>
                <c:pt idx="419">
                  <c:v>1.9573</c:v>
                </c:pt>
                <c:pt idx="420">
                  <c:v>1.9665999999999999</c:v>
                </c:pt>
                <c:pt idx="421">
                  <c:v>1.9685999999999999</c:v>
                </c:pt>
                <c:pt idx="422">
                  <c:v>1.9584999999999999</c:v>
                </c:pt>
                <c:pt idx="423">
                  <c:v>1.9398</c:v>
                </c:pt>
                <c:pt idx="424">
                  <c:v>1.9188000000000001</c:v>
                </c:pt>
                <c:pt idx="425">
                  <c:v>1.901</c:v>
                </c:pt>
                <c:pt idx="426">
                  <c:v>1.8940999999999999</c:v>
                </c:pt>
                <c:pt idx="427">
                  <c:v>1.8859999999999999</c:v>
                </c:pt>
                <c:pt idx="428">
                  <c:v>1.8712</c:v>
                </c:pt>
                <c:pt idx="429">
                  <c:v>1.8488</c:v>
                </c:pt>
                <c:pt idx="430">
                  <c:v>1.8193999999999999</c:v>
                </c:pt>
                <c:pt idx="431">
                  <c:v>1.7934000000000001</c:v>
                </c:pt>
                <c:pt idx="432">
                  <c:v>1.7819</c:v>
                </c:pt>
                <c:pt idx="433">
                  <c:v>1.7781</c:v>
                </c:pt>
                <c:pt idx="434">
                  <c:v>1.7757000000000001</c:v>
                </c:pt>
                <c:pt idx="435">
                  <c:v>1.7730999999999999</c:v>
                </c:pt>
                <c:pt idx="436">
                  <c:v>1.7696000000000001</c:v>
                </c:pt>
                <c:pt idx="437">
                  <c:v>1.7642</c:v>
                </c:pt>
                <c:pt idx="438">
                  <c:v>1.7564</c:v>
                </c:pt>
                <c:pt idx="439">
                  <c:v>1.7503</c:v>
                </c:pt>
                <c:pt idx="440">
                  <c:v>1.744</c:v>
                </c:pt>
                <c:pt idx="441">
                  <c:v>1.7367999999999999</c:v>
                </c:pt>
                <c:pt idx="442">
                  <c:v>1.7339</c:v>
                </c:pt>
                <c:pt idx="443">
                  <c:v>1.7364999999999999</c:v>
                </c:pt>
                <c:pt idx="444">
                  <c:v>1.7433000000000001</c:v>
                </c:pt>
                <c:pt idx="445">
                  <c:v>1.7541</c:v>
                </c:pt>
                <c:pt idx="446">
                  <c:v>1.7703</c:v>
                </c:pt>
                <c:pt idx="447">
                  <c:v>1.788</c:v>
                </c:pt>
                <c:pt idx="448">
                  <c:v>1.8069</c:v>
                </c:pt>
                <c:pt idx="449">
                  <c:v>1.8268</c:v>
                </c:pt>
                <c:pt idx="450">
                  <c:v>1.8449</c:v>
                </c:pt>
                <c:pt idx="451">
                  <c:v>1.8562000000000001</c:v>
                </c:pt>
                <c:pt idx="452">
                  <c:v>1.8562000000000001</c:v>
                </c:pt>
                <c:pt idx="453">
                  <c:v>1.8506</c:v>
                </c:pt>
                <c:pt idx="454">
                  <c:v>1.8420000000000001</c:v>
                </c:pt>
                <c:pt idx="455">
                  <c:v>1.8287</c:v>
                </c:pt>
                <c:pt idx="456">
                  <c:v>1.8151999999999999</c:v>
                </c:pt>
                <c:pt idx="457">
                  <c:v>1.8046</c:v>
                </c:pt>
                <c:pt idx="458">
                  <c:v>1.7979000000000001</c:v>
                </c:pt>
                <c:pt idx="459">
                  <c:v>1.8013999999999999</c:v>
                </c:pt>
                <c:pt idx="460">
                  <c:v>1.8052999999999999</c:v>
                </c:pt>
                <c:pt idx="461">
                  <c:v>1.8075000000000001</c:v>
                </c:pt>
                <c:pt idx="462">
                  <c:v>1.8066</c:v>
                </c:pt>
                <c:pt idx="463">
                  <c:v>1.8035000000000001</c:v>
                </c:pt>
                <c:pt idx="464">
                  <c:v>1.8002</c:v>
                </c:pt>
                <c:pt idx="465">
                  <c:v>1.7931999999999999</c:v>
                </c:pt>
                <c:pt idx="466">
                  <c:v>1.7838000000000001</c:v>
                </c:pt>
                <c:pt idx="467">
                  <c:v>1.7794000000000001</c:v>
                </c:pt>
                <c:pt idx="468">
                  <c:v>1.7803</c:v>
                </c:pt>
                <c:pt idx="469">
                  <c:v>1.7831999999999999</c:v>
                </c:pt>
                <c:pt idx="470">
                  <c:v>1.7844</c:v>
                </c:pt>
                <c:pt idx="471">
                  <c:v>1.7828999999999999</c:v>
                </c:pt>
                <c:pt idx="472">
                  <c:v>1.7875000000000001</c:v>
                </c:pt>
                <c:pt idx="473">
                  <c:v>1.7932999999999999</c:v>
                </c:pt>
                <c:pt idx="474">
                  <c:v>1.7935000000000001</c:v>
                </c:pt>
                <c:pt idx="475">
                  <c:v>1.7944</c:v>
                </c:pt>
                <c:pt idx="476">
                  <c:v>1.8007</c:v>
                </c:pt>
                <c:pt idx="477">
                  <c:v>1.8104</c:v>
                </c:pt>
                <c:pt idx="478">
                  <c:v>1.8251999999999999</c:v>
                </c:pt>
                <c:pt idx="479">
                  <c:v>1.8391999999999999</c:v>
                </c:pt>
                <c:pt idx="480">
                  <c:v>1.8532999999999999</c:v>
                </c:pt>
                <c:pt idx="481">
                  <c:v>1.8657999999999999</c:v>
                </c:pt>
                <c:pt idx="482">
                  <c:v>1.8731</c:v>
                </c:pt>
                <c:pt idx="483">
                  <c:v>1.8809</c:v>
                </c:pt>
                <c:pt idx="484">
                  <c:v>1.8815</c:v>
                </c:pt>
                <c:pt idx="485">
                  <c:v>1.8697999999999999</c:v>
                </c:pt>
                <c:pt idx="486">
                  <c:v>1.857</c:v>
                </c:pt>
                <c:pt idx="487">
                  <c:v>1.851</c:v>
                </c:pt>
                <c:pt idx="488">
                  <c:v>1.8517999999999999</c:v>
                </c:pt>
                <c:pt idx="489">
                  <c:v>1.8556999999999999</c:v>
                </c:pt>
                <c:pt idx="490">
                  <c:v>1.8609</c:v>
                </c:pt>
                <c:pt idx="491">
                  <c:v>1.8649</c:v>
                </c:pt>
                <c:pt idx="492">
                  <c:v>1.8657999999999999</c:v>
                </c:pt>
                <c:pt idx="493">
                  <c:v>1.8633</c:v>
                </c:pt>
                <c:pt idx="494">
                  <c:v>1.8563000000000001</c:v>
                </c:pt>
                <c:pt idx="495">
                  <c:v>1.8488</c:v>
                </c:pt>
                <c:pt idx="496">
                  <c:v>1.8439000000000001</c:v>
                </c:pt>
                <c:pt idx="497">
                  <c:v>1.8416999999999999</c:v>
                </c:pt>
                <c:pt idx="498">
                  <c:v>1.8441000000000001</c:v>
                </c:pt>
                <c:pt idx="499">
                  <c:v>1.859</c:v>
                </c:pt>
                <c:pt idx="500">
                  <c:v>1.8823000000000001</c:v>
                </c:pt>
                <c:pt idx="501">
                  <c:v>1.9049</c:v>
                </c:pt>
                <c:pt idx="502">
                  <c:v>1.9271</c:v>
                </c:pt>
                <c:pt idx="503">
                  <c:v>1.9460999999999999</c:v>
                </c:pt>
                <c:pt idx="504">
                  <c:v>1.9631000000000001</c:v>
                </c:pt>
                <c:pt idx="505">
                  <c:v>1.9764999999999999</c:v>
                </c:pt>
                <c:pt idx="506">
                  <c:v>1.9818</c:v>
                </c:pt>
                <c:pt idx="507">
                  <c:v>1.9790000000000001</c:v>
                </c:pt>
                <c:pt idx="508">
                  <c:v>1.9716</c:v>
                </c:pt>
                <c:pt idx="509">
                  <c:v>1.9657</c:v>
                </c:pt>
                <c:pt idx="510">
                  <c:v>1.964</c:v>
                </c:pt>
                <c:pt idx="511">
                  <c:v>1.9670000000000001</c:v>
                </c:pt>
                <c:pt idx="512">
                  <c:v>1.9713000000000001</c:v>
                </c:pt>
                <c:pt idx="513">
                  <c:v>1.9699</c:v>
                </c:pt>
                <c:pt idx="514">
                  <c:v>1.9672000000000001</c:v>
                </c:pt>
                <c:pt idx="515">
                  <c:v>1.9603999999999999</c:v>
                </c:pt>
                <c:pt idx="516">
                  <c:v>1.9490000000000001</c:v>
                </c:pt>
                <c:pt idx="517">
                  <c:v>1.9383999999999999</c:v>
                </c:pt>
                <c:pt idx="518">
                  <c:v>1.9348000000000001</c:v>
                </c:pt>
                <c:pt idx="519">
                  <c:v>1.944</c:v>
                </c:pt>
                <c:pt idx="520">
                  <c:v>1.9555</c:v>
                </c:pt>
                <c:pt idx="521">
                  <c:v>1.97</c:v>
                </c:pt>
                <c:pt idx="522">
                  <c:v>1.988</c:v>
                </c:pt>
                <c:pt idx="523">
                  <c:v>2.0036999999999998</c:v>
                </c:pt>
                <c:pt idx="524">
                  <c:v>2.0146999999999999</c:v>
                </c:pt>
                <c:pt idx="525">
                  <c:v>2.0188999999999999</c:v>
                </c:pt>
                <c:pt idx="526">
                  <c:v>2.0224000000000002</c:v>
                </c:pt>
                <c:pt idx="527">
                  <c:v>2.0274000000000001</c:v>
                </c:pt>
                <c:pt idx="528">
                  <c:v>2.0354000000000001</c:v>
                </c:pt>
                <c:pt idx="529">
                  <c:v>2.0373999999999999</c:v>
                </c:pt>
                <c:pt idx="530">
                  <c:v>2.0386000000000002</c:v>
                </c:pt>
                <c:pt idx="531">
                  <c:v>2.0371000000000001</c:v>
                </c:pt>
                <c:pt idx="532">
                  <c:v>2.0304000000000002</c:v>
                </c:pt>
                <c:pt idx="533">
                  <c:v>2.0182000000000002</c:v>
                </c:pt>
                <c:pt idx="534">
                  <c:v>2.0124</c:v>
                </c:pt>
                <c:pt idx="535">
                  <c:v>2.0087000000000002</c:v>
                </c:pt>
                <c:pt idx="536">
                  <c:v>2.008</c:v>
                </c:pt>
                <c:pt idx="537">
                  <c:v>2.0179999999999998</c:v>
                </c:pt>
                <c:pt idx="538">
                  <c:v>2.0308000000000002</c:v>
                </c:pt>
                <c:pt idx="539">
                  <c:v>2.0451999999999999</c:v>
                </c:pt>
                <c:pt idx="540">
                  <c:v>2.0665</c:v>
                </c:pt>
                <c:pt idx="541">
                  <c:v>2.0880999999999998</c:v>
                </c:pt>
                <c:pt idx="542">
                  <c:v>2.1074999999999999</c:v>
                </c:pt>
                <c:pt idx="543">
                  <c:v>2.1278999999999999</c:v>
                </c:pt>
                <c:pt idx="544">
                  <c:v>2.1474000000000002</c:v>
                </c:pt>
                <c:pt idx="545">
                  <c:v>2.1640000000000001</c:v>
                </c:pt>
                <c:pt idx="546">
                  <c:v>2.1802999999999999</c:v>
                </c:pt>
                <c:pt idx="547">
                  <c:v>2.2031000000000001</c:v>
                </c:pt>
                <c:pt idx="548">
                  <c:v>2.2235999999999998</c:v>
                </c:pt>
                <c:pt idx="549">
                  <c:v>2.2429000000000001</c:v>
                </c:pt>
                <c:pt idx="550">
                  <c:v>2.2574000000000001</c:v>
                </c:pt>
                <c:pt idx="551">
                  <c:v>2.2692000000000001</c:v>
                </c:pt>
                <c:pt idx="552">
                  <c:v>2.2747999999999999</c:v>
                </c:pt>
                <c:pt idx="553">
                  <c:v>2.2786</c:v>
                </c:pt>
                <c:pt idx="554">
                  <c:v>2.2808000000000002</c:v>
                </c:pt>
                <c:pt idx="555">
                  <c:v>2.282</c:v>
                </c:pt>
                <c:pt idx="556">
                  <c:v>2.2814999999999999</c:v>
                </c:pt>
                <c:pt idx="557">
                  <c:v>2.2804000000000002</c:v>
                </c:pt>
                <c:pt idx="558">
                  <c:v>2.2753999999999999</c:v>
                </c:pt>
                <c:pt idx="559">
                  <c:v>2.2629999999999999</c:v>
                </c:pt>
                <c:pt idx="560">
                  <c:v>2.2416999999999998</c:v>
                </c:pt>
                <c:pt idx="561">
                  <c:v>2.2107000000000001</c:v>
                </c:pt>
                <c:pt idx="562">
                  <c:v>2.1636000000000002</c:v>
                </c:pt>
                <c:pt idx="563">
                  <c:v>2.1055999999999999</c:v>
                </c:pt>
                <c:pt idx="564">
                  <c:v>2.0527000000000002</c:v>
                </c:pt>
                <c:pt idx="565">
                  <c:v>1.986</c:v>
                </c:pt>
                <c:pt idx="566">
                  <c:v>1.9108000000000001</c:v>
                </c:pt>
                <c:pt idx="567">
                  <c:v>1.8363</c:v>
                </c:pt>
                <c:pt idx="568">
                  <c:v>1.7669999999999999</c:v>
                </c:pt>
                <c:pt idx="569">
                  <c:v>1.6978</c:v>
                </c:pt>
                <c:pt idx="570">
                  <c:v>1.6274999999999999</c:v>
                </c:pt>
                <c:pt idx="571">
                  <c:v>1.5595000000000001</c:v>
                </c:pt>
                <c:pt idx="572">
                  <c:v>1.4922</c:v>
                </c:pt>
                <c:pt idx="573">
                  <c:v>1.4323999999999999</c:v>
                </c:pt>
                <c:pt idx="574">
                  <c:v>1.3802000000000001</c:v>
                </c:pt>
                <c:pt idx="575">
                  <c:v>1.3391999999999999</c:v>
                </c:pt>
                <c:pt idx="576">
                  <c:v>1.3043</c:v>
                </c:pt>
                <c:pt idx="577">
                  <c:v>1.2699</c:v>
                </c:pt>
                <c:pt idx="578">
                  <c:v>1.2424999999999999</c:v>
                </c:pt>
                <c:pt idx="579">
                  <c:v>1.2264999999999999</c:v>
                </c:pt>
                <c:pt idx="580">
                  <c:v>1.2231000000000001</c:v>
                </c:pt>
                <c:pt idx="581">
                  <c:v>1.22</c:v>
                </c:pt>
                <c:pt idx="582">
                  <c:v>1.2150000000000001</c:v>
                </c:pt>
                <c:pt idx="583">
                  <c:v>1.2164999999999999</c:v>
                </c:pt>
                <c:pt idx="584">
                  <c:v>1.2250000000000001</c:v>
                </c:pt>
                <c:pt idx="585">
                  <c:v>1.2403999999999999</c:v>
                </c:pt>
                <c:pt idx="586">
                  <c:v>1.2628999999999999</c:v>
                </c:pt>
                <c:pt idx="587">
                  <c:v>1.2892999999999999</c:v>
                </c:pt>
                <c:pt idx="588">
                  <c:v>1.3229</c:v>
                </c:pt>
                <c:pt idx="589">
                  <c:v>1.3594999999999999</c:v>
                </c:pt>
                <c:pt idx="590">
                  <c:v>1.3985000000000001</c:v>
                </c:pt>
                <c:pt idx="591">
                  <c:v>1.4354</c:v>
                </c:pt>
                <c:pt idx="592">
                  <c:v>1.4629000000000001</c:v>
                </c:pt>
                <c:pt idx="593">
                  <c:v>1.4998</c:v>
                </c:pt>
                <c:pt idx="594">
                  <c:v>1.5368999999999999</c:v>
                </c:pt>
                <c:pt idx="595">
                  <c:v>1.5831</c:v>
                </c:pt>
                <c:pt idx="596">
                  <c:v>1.6354</c:v>
                </c:pt>
                <c:pt idx="597">
                  <c:v>1.6808000000000001</c:v>
                </c:pt>
                <c:pt idx="598">
                  <c:v>1.7302</c:v>
                </c:pt>
                <c:pt idx="599">
                  <c:v>1.772</c:v>
                </c:pt>
                <c:pt idx="600">
                  <c:v>1.8082</c:v>
                </c:pt>
                <c:pt idx="601">
                  <c:v>1.84</c:v>
                </c:pt>
                <c:pt idx="602">
                  <c:v>1.8608</c:v>
                </c:pt>
                <c:pt idx="603">
                  <c:v>1.8814</c:v>
                </c:pt>
                <c:pt idx="604">
                  <c:v>1.8983000000000001</c:v>
                </c:pt>
                <c:pt idx="605">
                  <c:v>1.9116</c:v>
                </c:pt>
                <c:pt idx="606">
                  <c:v>1.9279999999999999</c:v>
                </c:pt>
                <c:pt idx="607">
                  <c:v>1.9448000000000001</c:v>
                </c:pt>
                <c:pt idx="608">
                  <c:v>1.96</c:v>
                </c:pt>
                <c:pt idx="609">
                  <c:v>1.9779</c:v>
                </c:pt>
                <c:pt idx="610">
                  <c:v>1.9939</c:v>
                </c:pt>
                <c:pt idx="611">
                  <c:v>2.0042</c:v>
                </c:pt>
                <c:pt idx="612">
                  <c:v>2.0135000000000001</c:v>
                </c:pt>
                <c:pt idx="613">
                  <c:v>2.0240999999999998</c:v>
                </c:pt>
                <c:pt idx="614">
                  <c:v>2.0406</c:v>
                </c:pt>
                <c:pt idx="615">
                  <c:v>2.0644</c:v>
                </c:pt>
                <c:pt idx="616">
                  <c:v>2.0908000000000002</c:v>
                </c:pt>
                <c:pt idx="617">
                  <c:v>2.1076000000000001</c:v>
                </c:pt>
                <c:pt idx="618">
                  <c:v>2.1324999999999998</c:v>
                </c:pt>
                <c:pt idx="619">
                  <c:v>2.1711</c:v>
                </c:pt>
                <c:pt idx="620">
                  <c:v>2.2033</c:v>
                </c:pt>
                <c:pt idx="621">
                  <c:v>2.238</c:v>
                </c:pt>
                <c:pt idx="622">
                  <c:v>2.2766999999999999</c:v>
                </c:pt>
                <c:pt idx="623">
                  <c:v>2.3176000000000001</c:v>
                </c:pt>
                <c:pt idx="624">
                  <c:v>2.3576000000000001</c:v>
                </c:pt>
                <c:pt idx="625">
                  <c:v>2.3976999999999999</c:v>
                </c:pt>
                <c:pt idx="626">
                  <c:v>2.4428000000000001</c:v>
                </c:pt>
                <c:pt idx="627">
                  <c:v>2.4912999999999998</c:v>
                </c:pt>
                <c:pt idx="628">
                  <c:v>2.5312999999999999</c:v>
                </c:pt>
                <c:pt idx="629">
                  <c:v>2.5608</c:v>
                </c:pt>
                <c:pt idx="630">
                  <c:v>2.581</c:v>
                </c:pt>
                <c:pt idx="631">
                  <c:v>2.5954999999999999</c:v>
                </c:pt>
                <c:pt idx="632">
                  <c:v>2.5981000000000001</c:v>
                </c:pt>
                <c:pt idx="633">
                  <c:v>2.5977999999999999</c:v>
                </c:pt>
                <c:pt idx="634">
                  <c:v>2.5914000000000001</c:v>
                </c:pt>
                <c:pt idx="635">
                  <c:v>2.5851999999999999</c:v>
                </c:pt>
                <c:pt idx="636">
                  <c:v>2.5800999999999998</c:v>
                </c:pt>
                <c:pt idx="637">
                  <c:v>2.5808</c:v>
                </c:pt>
                <c:pt idx="638">
                  <c:v>2.5882999999999998</c:v>
                </c:pt>
                <c:pt idx="639">
                  <c:v>2.5981999999999998</c:v>
                </c:pt>
                <c:pt idx="640">
                  <c:v>2.6133000000000002</c:v>
                </c:pt>
                <c:pt idx="641">
                  <c:v>2.6347</c:v>
                </c:pt>
                <c:pt idx="642">
                  <c:v>2.6608999999999998</c:v>
                </c:pt>
                <c:pt idx="643">
                  <c:v>2.6863000000000001</c:v>
                </c:pt>
                <c:pt idx="644">
                  <c:v>2.7168000000000001</c:v>
                </c:pt>
                <c:pt idx="645">
                  <c:v>2.7521</c:v>
                </c:pt>
                <c:pt idx="646">
                  <c:v>2.7866</c:v>
                </c:pt>
                <c:pt idx="647">
                  <c:v>2.8243</c:v>
                </c:pt>
                <c:pt idx="648">
                  <c:v>2.8561999999999999</c:v>
                </c:pt>
                <c:pt idx="649">
                  <c:v>2.8824000000000001</c:v>
                </c:pt>
                <c:pt idx="650">
                  <c:v>2.9083000000000001</c:v>
                </c:pt>
                <c:pt idx="651">
                  <c:v>2.9276</c:v>
                </c:pt>
                <c:pt idx="652">
                  <c:v>2.9342000000000001</c:v>
                </c:pt>
                <c:pt idx="653">
                  <c:v>2.9405999999999999</c:v>
                </c:pt>
                <c:pt idx="654">
                  <c:v>2.9487000000000001</c:v>
                </c:pt>
                <c:pt idx="655">
                  <c:v>2.9548000000000001</c:v>
                </c:pt>
                <c:pt idx="656">
                  <c:v>2.9607999999999999</c:v>
                </c:pt>
                <c:pt idx="657">
                  <c:v>2.9632999999999998</c:v>
                </c:pt>
                <c:pt idx="658">
                  <c:v>2.9659</c:v>
                </c:pt>
                <c:pt idx="659">
                  <c:v>2.9689000000000001</c:v>
                </c:pt>
                <c:pt idx="660">
                  <c:v>2.9693000000000001</c:v>
                </c:pt>
                <c:pt idx="661">
                  <c:v>2.9666000000000001</c:v>
                </c:pt>
                <c:pt idx="662">
                  <c:v>2.9626000000000001</c:v>
                </c:pt>
                <c:pt idx="663">
                  <c:v>2.9611000000000001</c:v>
                </c:pt>
                <c:pt idx="664">
                  <c:v>2.9605999999999999</c:v>
                </c:pt>
                <c:pt idx="665">
                  <c:v>2.9594999999999998</c:v>
                </c:pt>
                <c:pt idx="666">
                  <c:v>2.9601999999999999</c:v>
                </c:pt>
                <c:pt idx="667">
                  <c:v>2.9634</c:v>
                </c:pt>
                <c:pt idx="668">
                  <c:v>2.9670000000000001</c:v>
                </c:pt>
                <c:pt idx="669">
                  <c:v>2.9729999999999999</c:v>
                </c:pt>
                <c:pt idx="670">
                  <c:v>2.9792999999999998</c:v>
                </c:pt>
                <c:pt idx="671">
                  <c:v>2.9885000000000002</c:v>
                </c:pt>
                <c:pt idx="672">
                  <c:v>3.0036999999999998</c:v>
                </c:pt>
                <c:pt idx="673">
                  <c:v>3.0188000000000001</c:v>
                </c:pt>
                <c:pt idx="674">
                  <c:v>3.0337999999999998</c:v>
                </c:pt>
                <c:pt idx="675">
                  <c:v>3.0526</c:v>
                </c:pt>
                <c:pt idx="676">
                  <c:v>3.0836999999999999</c:v>
                </c:pt>
                <c:pt idx="677">
                  <c:v>3.1168</c:v>
                </c:pt>
                <c:pt idx="678">
                  <c:v>3.1520999999999999</c:v>
                </c:pt>
                <c:pt idx="679">
                  <c:v>3.1920000000000002</c:v>
                </c:pt>
                <c:pt idx="680">
                  <c:v>3.2370999999999999</c:v>
                </c:pt>
                <c:pt idx="681">
                  <c:v>3.2839</c:v>
                </c:pt>
                <c:pt idx="682">
                  <c:v>3.3296000000000001</c:v>
                </c:pt>
                <c:pt idx="683">
                  <c:v>3.3643000000000001</c:v>
                </c:pt>
                <c:pt idx="684">
                  <c:v>3.3879999999999999</c:v>
                </c:pt>
                <c:pt idx="685">
                  <c:v>3.4018999999999999</c:v>
                </c:pt>
                <c:pt idx="686">
                  <c:v>3.4056000000000002</c:v>
                </c:pt>
                <c:pt idx="687">
                  <c:v>3.4060999999999999</c:v>
                </c:pt>
                <c:pt idx="688">
                  <c:v>3.4060999999999999</c:v>
                </c:pt>
                <c:pt idx="689">
                  <c:v>3.4062999999999999</c:v>
                </c:pt>
                <c:pt idx="690">
                  <c:v>3.4041999999999999</c:v>
                </c:pt>
                <c:pt idx="691">
                  <c:v>3.4037000000000002</c:v>
                </c:pt>
                <c:pt idx="692">
                  <c:v>3.4085999999999999</c:v>
                </c:pt>
                <c:pt idx="693">
                  <c:v>3.4113000000000002</c:v>
                </c:pt>
                <c:pt idx="694">
                  <c:v>3.4123999999999999</c:v>
                </c:pt>
                <c:pt idx="695">
                  <c:v>3.4142000000000001</c:v>
                </c:pt>
                <c:pt idx="696">
                  <c:v>3.4165000000000001</c:v>
                </c:pt>
                <c:pt idx="697">
                  <c:v>3.4156</c:v>
                </c:pt>
                <c:pt idx="698">
                  <c:v>3.4148999999999998</c:v>
                </c:pt>
                <c:pt idx="699">
                  <c:v>3.4116</c:v>
                </c:pt>
                <c:pt idx="700">
                  <c:v>3.4098000000000002</c:v>
                </c:pt>
                <c:pt idx="701">
                  <c:v>3.4108999999999998</c:v>
                </c:pt>
                <c:pt idx="702">
                  <c:v>3.4171</c:v>
                </c:pt>
                <c:pt idx="703">
                  <c:v>3.4289000000000001</c:v>
                </c:pt>
                <c:pt idx="704">
                  <c:v>3.4415</c:v>
                </c:pt>
                <c:pt idx="705">
                  <c:v>3.4535999999999998</c:v>
                </c:pt>
                <c:pt idx="706">
                  <c:v>3.4681000000000002</c:v>
                </c:pt>
                <c:pt idx="707">
                  <c:v>3.4857999999999998</c:v>
                </c:pt>
                <c:pt idx="708">
                  <c:v>3.5066000000000002</c:v>
                </c:pt>
                <c:pt idx="709">
                  <c:v>3.5261999999999998</c:v>
                </c:pt>
                <c:pt idx="710">
                  <c:v>3.5442</c:v>
                </c:pt>
                <c:pt idx="711">
                  <c:v>3.5600999999999998</c:v>
                </c:pt>
                <c:pt idx="712">
                  <c:v>3.5756000000000001</c:v>
                </c:pt>
                <c:pt idx="713">
                  <c:v>3.589</c:v>
                </c:pt>
                <c:pt idx="714">
                  <c:v>3.6011000000000002</c:v>
                </c:pt>
                <c:pt idx="715">
                  <c:v>3.6120000000000001</c:v>
                </c:pt>
                <c:pt idx="716">
                  <c:v>3.6311</c:v>
                </c:pt>
                <c:pt idx="717">
                  <c:v>3.6637</c:v>
                </c:pt>
                <c:pt idx="718">
                  <c:v>3.7054999999999998</c:v>
                </c:pt>
                <c:pt idx="719">
                  <c:v>3.7597999999999998</c:v>
                </c:pt>
                <c:pt idx="720">
                  <c:v>3.8359999999999999</c:v>
                </c:pt>
                <c:pt idx="721">
                  <c:v>3.9357000000000002</c:v>
                </c:pt>
                <c:pt idx="722">
                  <c:v>4.0425000000000004</c:v>
                </c:pt>
                <c:pt idx="723">
                  <c:v>4.1619000000000002</c:v>
                </c:pt>
                <c:pt idx="724">
                  <c:v>4.2910000000000004</c:v>
                </c:pt>
                <c:pt idx="725">
                  <c:v>4.4302999999999999</c:v>
                </c:pt>
                <c:pt idx="726">
                  <c:v>4.5872000000000002</c:v>
                </c:pt>
                <c:pt idx="727">
                  <c:v>4.7454999999999998</c:v>
                </c:pt>
                <c:pt idx="728">
                  <c:v>4.9028999999999998</c:v>
                </c:pt>
                <c:pt idx="729">
                  <c:v>5.0693999999999999</c:v>
                </c:pt>
                <c:pt idx="730">
                  <c:v>5.2491000000000003</c:v>
                </c:pt>
                <c:pt idx="731">
                  <c:v>5.4500999999999999</c:v>
                </c:pt>
                <c:pt idx="732">
                  <c:v>5.6691000000000003</c:v>
                </c:pt>
                <c:pt idx="733">
                  <c:v>5.8986999999999998</c:v>
                </c:pt>
                <c:pt idx="734">
                  <c:v>6.1310000000000002</c:v>
                </c:pt>
                <c:pt idx="735">
                  <c:v>6.3559000000000001</c:v>
                </c:pt>
                <c:pt idx="736">
                  <c:v>6.5708000000000002</c:v>
                </c:pt>
                <c:pt idx="737">
                  <c:v>6.7716000000000003</c:v>
                </c:pt>
                <c:pt idx="738">
                  <c:v>6.9649000000000001</c:v>
                </c:pt>
                <c:pt idx="739">
                  <c:v>7.1456999999999997</c:v>
                </c:pt>
                <c:pt idx="740">
                  <c:v>7.3125</c:v>
                </c:pt>
                <c:pt idx="741">
                  <c:v>7.4585999999999997</c:v>
                </c:pt>
                <c:pt idx="742">
                  <c:v>7.5834999999999999</c:v>
                </c:pt>
                <c:pt idx="743">
                  <c:v>7.6841999999999997</c:v>
                </c:pt>
                <c:pt idx="744">
                  <c:v>7.7584</c:v>
                </c:pt>
                <c:pt idx="745">
                  <c:v>7.8236999999999997</c:v>
                </c:pt>
                <c:pt idx="746">
                  <c:v>7.8818000000000001</c:v>
                </c:pt>
                <c:pt idx="747">
                  <c:v>7.9436</c:v>
                </c:pt>
                <c:pt idx="748">
                  <c:v>8.0107999999999997</c:v>
                </c:pt>
                <c:pt idx="749">
                  <c:v>8.0822000000000003</c:v>
                </c:pt>
                <c:pt idx="750">
                  <c:v>8.1621000000000006</c:v>
                </c:pt>
                <c:pt idx="751">
                  <c:v>8.2539999999999996</c:v>
                </c:pt>
                <c:pt idx="752">
                  <c:v>8.3492999999999995</c:v>
                </c:pt>
                <c:pt idx="753">
                  <c:v>8.4460999999999995</c:v>
                </c:pt>
                <c:pt idx="754">
                  <c:v>8.5326000000000004</c:v>
                </c:pt>
                <c:pt idx="755">
                  <c:v>8.6173000000000002</c:v>
                </c:pt>
                <c:pt idx="756">
                  <c:v>8.6997999999999998</c:v>
                </c:pt>
                <c:pt idx="757">
                  <c:v>8.7715999999999994</c:v>
                </c:pt>
                <c:pt idx="758">
                  <c:v>8.8427000000000007</c:v>
                </c:pt>
                <c:pt idx="759">
                  <c:v>8.9267000000000003</c:v>
                </c:pt>
                <c:pt idx="760">
                  <c:v>9.0052000000000003</c:v>
                </c:pt>
                <c:pt idx="761">
                  <c:v>9.0846999999999998</c:v>
                </c:pt>
                <c:pt idx="762">
                  <c:v>9.1872000000000007</c:v>
                </c:pt>
                <c:pt idx="763">
                  <c:v>9.3023000000000007</c:v>
                </c:pt>
                <c:pt idx="764">
                  <c:v>9.4214000000000002</c:v>
                </c:pt>
                <c:pt idx="765">
                  <c:v>9.5457999999999998</c:v>
                </c:pt>
                <c:pt idx="766">
                  <c:v>9.6819000000000006</c:v>
                </c:pt>
                <c:pt idx="767">
                  <c:v>9.8143999999999991</c:v>
                </c:pt>
                <c:pt idx="768">
                  <c:v>9.9544999999999995</c:v>
                </c:pt>
                <c:pt idx="769">
                  <c:v>10.089</c:v>
                </c:pt>
                <c:pt idx="770">
                  <c:v>10.224</c:v>
                </c:pt>
                <c:pt idx="771">
                  <c:v>10.361000000000001</c:v>
                </c:pt>
                <c:pt idx="772">
                  <c:v>10.49</c:v>
                </c:pt>
                <c:pt idx="773">
                  <c:v>10.621</c:v>
                </c:pt>
                <c:pt idx="774">
                  <c:v>10.752000000000001</c:v>
                </c:pt>
                <c:pt idx="775">
                  <c:v>10.875999999999999</c:v>
                </c:pt>
                <c:pt idx="776">
                  <c:v>10.997999999999999</c:v>
                </c:pt>
                <c:pt idx="777">
                  <c:v>11.116</c:v>
                </c:pt>
                <c:pt idx="778">
                  <c:v>11.231999999999999</c:v>
                </c:pt>
                <c:pt idx="779">
                  <c:v>11.335000000000001</c:v>
                </c:pt>
                <c:pt idx="780">
                  <c:v>11.433</c:v>
                </c:pt>
                <c:pt idx="781">
                  <c:v>11.523</c:v>
                </c:pt>
                <c:pt idx="782">
                  <c:v>11.614000000000001</c:v>
                </c:pt>
                <c:pt idx="783">
                  <c:v>11.69</c:v>
                </c:pt>
                <c:pt idx="784">
                  <c:v>11.747</c:v>
                </c:pt>
                <c:pt idx="785">
                  <c:v>11.789</c:v>
                </c:pt>
                <c:pt idx="786">
                  <c:v>11.823</c:v>
                </c:pt>
                <c:pt idx="787">
                  <c:v>11.846</c:v>
                </c:pt>
                <c:pt idx="788">
                  <c:v>11.86</c:v>
                </c:pt>
                <c:pt idx="789">
                  <c:v>11.88</c:v>
                </c:pt>
                <c:pt idx="790">
                  <c:v>11.903</c:v>
                </c:pt>
                <c:pt idx="791">
                  <c:v>11.919</c:v>
                </c:pt>
                <c:pt idx="792">
                  <c:v>11.935</c:v>
                </c:pt>
                <c:pt idx="793">
                  <c:v>11.942</c:v>
                </c:pt>
                <c:pt idx="794">
                  <c:v>11.94</c:v>
                </c:pt>
                <c:pt idx="795">
                  <c:v>11.938000000000001</c:v>
                </c:pt>
                <c:pt idx="796">
                  <c:v>11.933</c:v>
                </c:pt>
                <c:pt idx="797">
                  <c:v>11.928000000000001</c:v>
                </c:pt>
                <c:pt idx="798">
                  <c:v>11.922000000000001</c:v>
                </c:pt>
                <c:pt idx="799">
                  <c:v>11.917</c:v>
                </c:pt>
                <c:pt idx="800">
                  <c:v>11.916</c:v>
                </c:pt>
                <c:pt idx="801">
                  <c:v>11.906000000000001</c:v>
                </c:pt>
                <c:pt idx="802">
                  <c:v>11.901</c:v>
                </c:pt>
                <c:pt idx="803">
                  <c:v>11.903</c:v>
                </c:pt>
                <c:pt idx="804">
                  <c:v>11.9</c:v>
                </c:pt>
                <c:pt idx="805">
                  <c:v>11.887</c:v>
                </c:pt>
                <c:pt idx="806">
                  <c:v>11.872999999999999</c:v>
                </c:pt>
                <c:pt idx="807">
                  <c:v>11.861000000000001</c:v>
                </c:pt>
                <c:pt idx="808">
                  <c:v>11.853</c:v>
                </c:pt>
                <c:pt idx="809">
                  <c:v>11.845000000000001</c:v>
                </c:pt>
                <c:pt idx="810">
                  <c:v>11.833</c:v>
                </c:pt>
                <c:pt idx="811">
                  <c:v>11.811</c:v>
                </c:pt>
                <c:pt idx="812">
                  <c:v>11.787000000000001</c:v>
                </c:pt>
                <c:pt idx="813">
                  <c:v>11.769</c:v>
                </c:pt>
                <c:pt idx="814">
                  <c:v>11.753</c:v>
                </c:pt>
                <c:pt idx="815">
                  <c:v>11.723000000000001</c:v>
                </c:pt>
                <c:pt idx="816">
                  <c:v>11.678000000000001</c:v>
                </c:pt>
                <c:pt idx="817">
                  <c:v>11.632</c:v>
                </c:pt>
                <c:pt idx="818">
                  <c:v>11.599</c:v>
                </c:pt>
                <c:pt idx="819">
                  <c:v>11.571</c:v>
                </c:pt>
                <c:pt idx="820">
                  <c:v>11.541</c:v>
                </c:pt>
                <c:pt idx="821">
                  <c:v>11.515000000000001</c:v>
                </c:pt>
                <c:pt idx="822">
                  <c:v>11.497999999999999</c:v>
                </c:pt>
                <c:pt idx="823">
                  <c:v>11.48</c:v>
                </c:pt>
                <c:pt idx="824">
                  <c:v>11.45</c:v>
                </c:pt>
                <c:pt idx="825">
                  <c:v>11.417999999999999</c:v>
                </c:pt>
                <c:pt idx="826">
                  <c:v>11.394</c:v>
                </c:pt>
                <c:pt idx="827">
                  <c:v>11.372</c:v>
                </c:pt>
                <c:pt idx="828">
                  <c:v>11.351000000000001</c:v>
                </c:pt>
                <c:pt idx="829">
                  <c:v>11.337</c:v>
                </c:pt>
                <c:pt idx="830">
                  <c:v>11.333</c:v>
                </c:pt>
                <c:pt idx="831">
                  <c:v>11.339</c:v>
                </c:pt>
                <c:pt idx="832">
                  <c:v>11.348000000000001</c:v>
                </c:pt>
                <c:pt idx="833">
                  <c:v>11.358000000000001</c:v>
                </c:pt>
                <c:pt idx="834">
                  <c:v>11.367000000000001</c:v>
                </c:pt>
                <c:pt idx="835">
                  <c:v>11.372</c:v>
                </c:pt>
                <c:pt idx="836">
                  <c:v>11.375</c:v>
                </c:pt>
                <c:pt idx="837">
                  <c:v>11.377000000000001</c:v>
                </c:pt>
                <c:pt idx="838">
                  <c:v>11.37</c:v>
                </c:pt>
                <c:pt idx="839">
                  <c:v>11.356999999999999</c:v>
                </c:pt>
                <c:pt idx="840">
                  <c:v>11.342000000000001</c:v>
                </c:pt>
                <c:pt idx="841">
                  <c:v>11.324999999999999</c:v>
                </c:pt>
                <c:pt idx="842">
                  <c:v>11.318</c:v>
                </c:pt>
                <c:pt idx="843">
                  <c:v>11.317</c:v>
                </c:pt>
                <c:pt idx="844">
                  <c:v>11.308</c:v>
                </c:pt>
                <c:pt idx="845">
                  <c:v>11.303000000000001</c:v>
                </c:pt>
                <c:pt idx="846">
                  <c:v>11.295999999999999</c:v>
                </c:pt>
                <c:pt idx="847">
                  <c:v>11.297000000000001</c:v>
                </c:pt>
                <c:pt idx="848">
                  <c:v>11.305</c:v>
                </c:pt>
                <c:pt idx="849">
                  <c:v>11.308</c:v>
                </c:pt>
                <c:pt idx="850">
                  <c:v>11.305</c:v>
                </c:pt>
                <c:pt idx="851">
                  <c:v>11.302</c:v>
                </c:pt>
                <c:pt idx="852">
                  <c:v>11.294</c:v>
                </c:pt>
                <c:pt idx="853">
                  <c:v>11.284000000000001</c:v>
                </c:pt>
                <c:pt idx="854">
                  <c:v>11.282999999999999</c:v>
                </c:pt>
                <c:pt idx="855">
                  <c:v>11.292</c:v>
                </c:pt>
                <c:pt idx="856">
                  <c:v>11.302</c:v>
                </c:pt>
                <c:pt idx="857">
                  <c:v>11.305999999999999</c:v>
                </c:pt>
                <c:pt idx="858">
                  <c:v>11.311</c:v>
                </c:pt>
                <c:pt idx="859">
                  <c:v>11.307</c:v>
                </c:pt>
                <c:pt idx="860">
                  <c:v>11.288</c:v>
                </c:pt>
                <c:pt idx="861">
                  <c:v>11.257999999999999</c:v>
                </c:pt>
                <c:pt idx="862">
                  <c:v>11.224</c:v>
                </c:pt>
                <c:pt idx="863">
                  <c:v>11.196999999999999</c:v>
                </c:pt>
                <c:pt idx="864">
                  <c:v>11.175000000000001</c:v>
                </c:pt>
                <c:pt idx="865">
                  <c:v>11.154</c:v>
                </c:pt>
                <c:pt idx="866">
                  <c:v>11.143000000000001</c:v>
                </c:pt>
                <c:pt idx="867">
                  <c:v>11.137</c:v>
                </c:pt>
                <c:pt idx="868">
                  <c:v>11.132</c:v>
                </c:pt>
                <c:pt idx="869">
                  <c:v>11.129</c:v>
                </c:pt>
                <c:pt idx="870">
                  <c:v>11.128</c:v>
                </c:pt>
                <c:pt idx="871">
                  <c:v>11.116</c:v>
                </c:pt>
                <c:pt idx="872">
                  <c:v>11.106</c:v>
                </c:pt>
                <c:pt idx="873">
                  <c:v>11.096</c:v>
                </c:pt>
                <c:pt idx="874">
                  <c:v>11.086</c:v>
                </c:pt>
                <c:pt idx="875">
                  <c:v>11.073</c:v>
                </c:pt>
                <c:pt idx="876">
                  <c:v>11.065</c:v>
                </c:pt>
                <c:pt idx="877">
                  <c:v>11.055999999999999</c:v>
                </c:pt>
                <c:pt idx="878">
                  <c:v>11.045</c:v>
                </c:pt>
                <c:pt idx="879">
                  <c:v>11.04</c:v>
                </c:pt>
                <c:pt idx="880">
                  <c:v>11.039</c:v>
                </c:pt>
                <c:pt idx="881">
                  <c:v>11.035</c:v>
                </c:pt>
                <c:pt idx="882">
                  <c:v>11.036</c:v>
                </c:pt>
                <c:pt idx="883">
                  <c:v>11.037000000000001</c:v>
                </c:pt>
                <c:pt idx="884">
                  <c:v>11.038</c:v>
                </c:pt>
                <c:pt idx="885">
                  <c:v>11.032</c:v>
                </c:pt>
                <c:pt idx="886">
                  <c:v>11.026</c:v>
                </c:pt>
                <c:pt idx="887">
                  <c:v>11.023</c:v>
                </c:pt>
                <c:pt idx="888">
                  <c:v>11.023999999999999</c:v>
                </c:pt>
                <c:pt idx="889">
                  <c:v>11.032</c:v>
                </c:pt>
                <c:pt idx="890">
                  <c:v>11.032999999999999</c:v>
                </c:pt>
                <c:pt idx="891">
                  <c:v>11.032</c:v>
                </c:pt>
                <c:pt idx="892">
                  <c:v>11.037000000000001</c:v>
                </c:pt>
                <c:pt idx="893">
                  <c:v>11.037000000000001</c:v>
                </c:pt>
                <c:pt idx="894">
                  <c:v>11.032999999999999</c:v>
                </c:pt>
                <c:pt idx="895">
                  <c:v>11.029</c:v>
                </c:pt>
                <c:pt idx="896">
                  <c:v>11.025</c:v>
                </c:pt>
                <c:pt idx="897">
                  <c:v>11.018000000000001</c:v>
                </c:pt>
                <c:pt idx="898">
                  <c:v>11.007999999999999</c:v>
                </c:pt>
                <c:pt idx="899">
                  <c:v>10.994999999999999</c:v>
                </c:pt>
                <c:pt idx="900">
                  <c:v>10.981</c:v>
                </c:pt>
                <c:pt idx="901">
                  <c:v>10.973000000000001</c:v>
                </c:pt>
                <c:pt idx="902">
                  <c:v>10.968999999999999</c:v>
                </c:pt>
                <c:pt idx="903">
                  <c:v>10.967000000000001</c:v>
                </c:pt>
                <c:pt idx="904">
                  <c:v>10.968999999999999</c:v>
                </c:pt>
                <c:pt idx="905">
                  <c:v>10.972</c:v>
                </c:pt>
                <c:pt idx="906">
                  <c:v>10.974</c:v>
                </c:pt>
                <c:pt idx="907">
                  <c:v>10.973000000000001</c:v>
                </c:pt>
                <c:pt idx="908">
                  <c:v>10.978</c:v>
                </c:pt>
                <c:pt idx="909">
                  <c:v>10.99</c:v>
                </c:pt>
                <c:pt idx="910">
                  <c:v>11.009</c:v>
                </c:pt>
                <c:pt idx="911">
                  <c:v>11.028</c:v>
                </c:pt>
                <c:pt idx="912">
                  <c:v>11.055999999999999</c:v>
                </c:pt>
                <c:pt idx="913">
                  <c:v>11.086</c:v>
                </c:pt>
                <c:pt idx="914">
                  <c:v>11.109</c:v>
                </c:pt>
                <c:pt idx="915">
                  <c:v>11.125</c:v>
                </c:pt>
                <c:pt idx="916">
                  <c:v>11.141999999999999</c:v>
                </c:pt>
                <c:pt idx="917">
                  <c:v>11.163</c:v>
                </c:pt>
                <c:pt idx="918">
                  <c:v>11.188000000000001</c:v>
                </c:pt>
                <c:pt idx="919">
                  <c:v>11.212</c:v>
                </c:pt>
                <c:pt idx="920">
                  <c:v>11.237</c:v>
                </c:pt>
                <c:pt idx="921">
                  <c:v>11.26</c:v>
                </c:pt>
                <c:pt idx="922">
                  <c:v>11.282</c:v>
                </c:pt>
                <c:pt idx="923">
                  <c:v>11.3</c:v>
                </c:pt>
                <c:pt idx="924">
                  <c:v>11.323</c:v>
                </c:pt>
                <c:pt idx="925">
                  <c:v>11.361000000000001</c:v>
                </c:pt>
                <c:pt idx="926">
                  <c:v>11.413</c:v>
                </c:pt>
                <c:pt idx="927">
                  <c:v>11.456</c:v>
                </c:pt>
                <c:pt idx="928">
                  <c:v>11.497</c:v>
                </c:pt>
                <c:pt idx="929">
                  <c:v>11.528</c:v>
                </c:pt>
                <c:pt idx="930">
                  <c:v>11.547000000000001</c:v>
                </c:pt>
                <c:pt idx="931">
                  <c:v>11.564</c:v>
                </c:pt>
                <c:pt idx="932">
                  <c:v>11.561999999999999</c:v>
                </c:pt>
                <c:pt idx="933">
                  <c:v>11.525</c:v>
                </c:pt>
                <c:pt idx="934">
                  <c:v>11.478</c:v>
                </c:pt>
                <c:pt idx="935">
                  <c:v>11.420999999999999</c:v>
                </c:pt>
                <c:pt idx="936">
                  <c:v>11.349</c:v>
                </c:pt>
                <c:pt idx="937">
                  <c:v>11.273</c:v>
                </c:pt>
                <c:pt idx="938">
                  <c:v>11.211</c:v>
                </c:pt>
                <c:pt idx="939">
                  <c:v>11.151999999999999</c:v>
                </c:pt>
                <c:pt idx="940">
                  <c:v>11.101000000000001</c:v>
                </c:pt>
                <c:pt idx="941">
                  <c:v>11.052</c:v>
                </c:pt>
                <c:pt idx="942">
                  <c:v>11.01</c:v>
                </c:pt>
                <c:pt idx="943">
                  <c:v>10.991</c:v>
                </c:pt>
                <c:pt idx="944">
                  <c:v>10.986000000000001</c:v>
                </c:pt>
                <c:pt idx="945">
                  <c:v>10.986000000000001</c:v>
                </c:pt>
                <c:pt idx="946">
                  <c:v>10.993</c:v>
                </c:pt>
                <c:pt idx="947">
                  <c:v>11.013999999999999</c:v>
                </c:pt>
                <c:pt idx="948">
                  <c:v>11.038</c:v>
                </c:pt>
                <c:pt idx="949">
                  <c:v>11.065</c:v>
                </c:pt>
                <c:pt idx="950">
                  <c:v>11.093999999999999</c:v>
                </c:pt>
                <c:pt idx="951">
                  <c:v>11.118</c:v>
                </c:pt>
                <c:pt idx="952">
                  <c:v>11.141</c:v>
                </c:pt>
                <c:pt idx="953">
                  <c:v>11.157</c:v>
                </c:pt>
                <c:pt idx="954">
                  <c:v>11.179</c:v>
                </c:pt>
                <c:pt idx="955">
                  <c:v>11.2</c:v>
                </c:pt>
                <c:pt idx="956">
                  <c:v>11.21</c:v>
                </c:pt>
                <c:pt idx="957">
                  <c:v>11.221</c:v>
                </c:pt>
                <c:pt idx="958">
                  <c:v>11.231</c:v>
                </c:pt>
                <c:pt idx="959">
                  <c:v>11.24</c:v>
                </c:pt>
                <c:pt idx="960">
                  <c:v>11.254</c:v>
                </c:pt>
                <c:pt idx="961">
                  <c:v>11.266</c:v>
                </c:pt>
                <c:pt idx="962">
                  <c:v>11.286</c:v>
                </c:pt>
                <c:pt idx="963">
                  <c:v>11.303000000000001</c:v>
                </c:pt>
                <c:pt idx="964">
                  <c:v>11.321</c:v>
                </c:pt>
                <c:pt idx="965">
                  <c:v>11.332000000000001</c:v>
                </c:pt>
                <c:pt idx="966">
                  <c:v>11.336</c:v>
                </c:pt>
                <c:pt idx="967">
                  <c:v>11.337</c:v>
                </c:pt>
                <c:pt idx="968">
                  <c:v>11.332000000000001</c:v>
                </c:pt>
                <c:pt idx="969">
                  <c:v>11.332000000000001</c:v>
                </c:pt>
                <c:pt idx="970">
                  <c:v>11.342000000000001</c:v>
                </c:pt>
                <c:pt idx="971">
                  <c:v>11.352</c:v>
                </c:pt>
                <c:pt idx="972">
                  <c:v>11.361000000000001</c:v>
                </c:pt>
                <c:pt idx="973">
                  <c:v>11.367000000000001</c:v>
                </c:pt>
                <c:pt idx="974">
                  <c:v>11.38</c:v>
                </c:pt>
                <c:pt idx="975">
                  <c:v>11.398</c:v>
                </c:pt>
                <c:pt idx="976">
                  <c:v>11.406000000000001</c:v>
                </c:pt>
                <c:pt idx="977">
                  <c:v>11.411</c:v>
                </c:pt>
                <c:pt idx="978">
                  <c:v>11.417999999999999</c:v>
                </c:pt>
                <c:pt idx="979">
                  <c:v>11.425000000000001</c:v>
                </c:pt>
                <c:pt idx="980">
                  <c:v>11.429</c:v>
                </c:pt>
                <c:pt idx="981">
                  <c:v>11.432</c:v>
                </c:pt>
                <c:pt idx="982">
                  <c:v>11.443</c:v>
                </c:pt>
                <c:pt idx="983">
                  <c:v>11.445</c:v>
                </c:pt>
                <c:pt idx="984">
                  <c:v>11.448</c:v>
                </c:pt>
                <c:pt idx="985">
                  <c:v>11.456</c:v>
                </c:pt>
                <c:pt idx="986">
                  <c:v>11.459</c:v>
                </c:pt>
                <c:pt idx="987">
                  <c:v>11.456</c:v>
                </c:pt>
                <c:pt idx="988">
                  <c:v>11.47</c:v>
                </c:pt>
                <c:pt idx="989">
                  <c:v>11.494999999999999</c:v>
                </c:pt>
                <c:pt idx="990">
                  <c:v>11.513999999999999</c:v>
                </c:pt>
                <c:pt idx="991">
                  <c:v>11.544</c:v>
                </c:pt>
                <c:pt idx="992">
                  <c:v>11.577999999999999</c:v>
                </c:pt>
                <c:pt idx="993">
                  <c:v>11.602</c:v>
                </c:pt>
                <c:pt idx="994">
                  <c:v>11.628</c:v>
                </c:pt>
                <c:pt idx="995">
                  <c:v>11.66</c:v>
                </c:pt>
                <c:pt idx="996">
                  <c:v>11.677</c:v>
                </c:pt>
                <c:pt idx="997">
                  <c:v>11.695</c:v>
                </c:pt>
                <c:pt idx="998">
                  <c:v>11.718999999999999</c:v>
                </c:pt>
                <c:pt idx="999">
                  <c:v>11.743</c:v>
                </c:pt>
                <c:pt idx="1000">
                  <c:v>11.765000000000001</c:v>
                </c:pt>
                <c:pt idx="1001">
                  <c:v>11.792999999999999</c:v>
                </c:pt>
                <c:pt idx="1002">
                  <c:v>11.824</c:v>
                </c:pt>
                <c:pt idx="1003">
                  <c:v>11.853</c:v>
                </c:pt>
                <c:pt idx="1004">
                  <c:v>11.885</c:v>
                </c:pt>
                <c:pt idx="1005">
                  <c:v>11.917</c:v>
                </c:pt>
                <c:pt idx="1006">
                  <c:v>11.941000000000001</c:v>
                </c:pt>
                <c:pt idx="1007">
                  <c:v>11.964</c:v>
                </c:pt>
                <c:pt idx="1008">
                  <c:v>11.989000000000001</c:v>
                </c:pt>
                <c:pt idx="1009">
                  <c:v>12.013</c:v>
                </c:pt>
                <c:pt idx="1010">
                  <c:v>12.029</c:v>
                </c:pt>
                <c:pt idx="1011">
                  <c:v>12.042</c:v>
                </c:pt>
                <c:pt idx="1012">
                  <c:v>12.06</c:v>
                </c:pt>
                <c:pt idx="1013">
                  <c:v>12.077999999999999</c:v>
                </c:pt>
                <c:pt idx="1014">
                  <c:v>12.09</c:v>
                </c:pt>
                <c:pt idx="1015">
                  <c:v>12.093999999999999</c:v>
                </c:pt>
                <c:pt idx="1016">
                  <c:v>12.092000000000001</c:v>
                </c:pt>
                <c:pt idx="1017">
                  <c:v>12.085000000000001</c:v>
                </c:pt>
                <c:pt idx="1018">
                  <c:v>12.08</c:v>
                </c:pt>
                <c:pt idx="1019">
                  <c:v>12.068</c:v>
                </c:pt>
                <c:pt idx="1020">
                  <c:v>12.055</c:v>
                </c:pt>
                <c:pt idx="1021">
                  <c:v>12.045999999999999</c:v>
                </c:pt>
                <c:pt idx="1022">
                  <c:v>12.036</c:v>
                </c:pt>
                <c:pt idx="1023">
                  <c:v>12.028</c:v>
                </c:pt>
                <c:pt idx="1024">
                  <c:v>12.023</c:v>
                </c:pt>
                <c:pt idx="1025">
                  <c:v>12.023</c:v>
                </c:pt>
                <c:pt idx="1026">
                  <c:v>12.026999999999999</c:v>
                </c:pt>
                <c:pt idx="1027">
                  <c:v>12.031000000000001</c:v>
                </c:pt>
                <c:pt idx="1028">
                  <c:v>12.034000000000001</c:v>
                </c:pt>
                <c:pt idx="1029">
                  <c:v>12.044</c:v>
                </c:pt>
                <c:pt idx="1030">
                  <c:v>12.053000000000001</c:v>
                </c:pt>
                <c:pt idx="1031">
                  <c:v>12.065</c:v>
                </c:pt>
                <c:pt idx="1032">
                  <c:v>12.074999999999999</c:v>
                </c:pt>
                <c:pt idx="1033">
                  <c:v>12.086</c:v>
                </c:pt>
                <c:pt idx="1034">
                  <c:v>12.096</c:v>
                </c:pt>
                <c:pt idx="1035">
                  <c:v>12.101000000000001</c:v>
                </c:pt>
                <c:pt idx="1036">
                  <c:v>12.105</c:v>
                </c:pt>
                <c:pt idx="1037">
                  <c:v>12.103999999999999</c:v>
                </c:pt>
                <c:pt idx="1038">
                  <c:v>12.102</c:v>
                </c:pt>
                <c:pt idx="1039">
                  <c:v>12.103999999999999</c:v>
                </c:pt>
                <c:pt idx="1040">
                  <c:v>12.105</c:v>
                </c:pt>
                <c:pt idx="1041">
                  <c:v>12.105</c:v>
                </c:pt>
                <c:pt idx="1042">
                  <c:v>12.105</c:v>
                </c:pt>
                <c:pt idx="1043">
                  <c:v>12.103</c:v>
                </c:pt>
                <c:pt idx="1044">
                  <c:v>12.103</c:v>
                </c:pt>
                <c:pt idx="1045">
                  <c:v>12.1</c:v>
                </c:pt>
                <c:pt idx="1046">
                  <c:v>12.099</c:v>
                </c:pt>
                <c:pt idx="1047">
                  <c:v>12.103</c:v>
                </c:pt>
                <c:pt idx="1048">
                  <c:v>12.108000000000001</c:v>
                </c:pt>
                <c:pt idx="1049">
                  <c:v>12.119</c:v>
                </c:pt>
                <c:pt idx="1050">
                  <c:v>12.137</c:v>
                </c:pt>
                <c:pt idx="1051">
                  <c:v>12.153</c:v>
                </c:pt>
                <c:pt idx="1052">
                  <c:v>12.167</c:v>
                </c:pt>
                <c:pt idx="1053">
                  <c:v>12.180999999999999</c:v>
                </c:pt>
                <c:pt idx="1054">
                  <c:v>12.195</c:v>
                </c:pt>
                <c:pt idx="1055">
                  <c:v>12.205</c:v>
                </c:pt>
                <c:pt idx="1056">
                  <c:v>12.215</c:v>
                </c:pt>
                <c:pt idx="1057">
                  <c:v>12.224</c:v>
                </c:pt>
                <c:pt idx="1058">
                  <c:v>12.234</c:v>
                </c:pt>
                <c:pt idx="1059">
                  <c:v>12.24</c:v>
                </c:pt>
                <c:pt idx="1060">
                  <c:v>12.244</c:v>
                </c:pt>
                <c:pt idx="1061">
                  <c:v>12.244999999999999</c:v>
                </c:pt>
                <c:pt idx="1062">
                  <c:v>12.243</c:v>
                </c:pt>
                <c:pt idx="1063">
                  <c:v>12.244</c:v>
                </c:pt>
                <c:pt idx="1064">
                  <c:v>12.244999999999999</c:v>
                </c:pt>
                <c:pt idx="1065">
                  <c:v>12.244</c:v>
                </c:pt>
                <c:pt idx="1066">
                  <c:v>12.244</c:v>
                </c:pt>
                <c:pt idx="1067">
                  <c:v>12.24</c:v>
                </c:pt>
                <c:pt idx="1068">
                  <c:v>12.234</c:v>
                </c:pt>
                <c:pt idx="1069">
                  <c:v>12.228999999999999</c:v>
                </c:pt>
                <c:pt idx="1070">
                  <c:v>12.23</c:v>
                </c:pt>
                <c:pt idx="1071">
                  <c:v>12.231</c:v>
                </c:pt>
                <c:pt idx="1072">
                  <c:v>12.238</c:v>
                </c:pt>
                <c:pt idx="1073">
                  <c:v>12.244999999999999</c:v>
                </c:pt>
                <c:pt idx="1074">
                  <c:v>12.25</c:v>
                </c:pt>
                <c:pt idx="1075">
                  <c:v>12.257</c:v>
                </c:pt>
                <c:pt idx="1076">
                  <c:v>12.265000000000001</c:v>
                </c:pt>
                <c:pt idx="1077">
                  <c:v>12.268000000000001</c:v>
                </c:pt>
                <c:pt idx="1078">
                  <c:v>12.272</c:v>
                </c:pt>
                <c:pt idx="1079">
                  <c:v>12.276</c:v>
                </c:pt>
                <c:pt idx="1080">
                  <c:v>12.285</c:v>
                </c:pt>
                <c:pt idx="1081">
                  <c:v>12.292</c:v>
                </c:pt>
                <c:pt idx="1082">
                  <c:v>12.295999999999999</c:v>
                </c:pt>
                <c:pt idx="1083">
                  <c:v>12.304</c:v>
                </c:pt>
                <c:pt idx="1084">
                  <c:v>12.308999999999999</c:v>
                </c:pt>
                <c:pt idx="1085">
                  <c:v>12.318</c:v>
                </c:pt>
                <c:pt idx="1086">
                  <c:v>12.329000000000001</c:v>
                </c:pt>
                <c:pt idx="1087">
                  <c:v>12.337999999999999</c:v>
                </c:pt>
                <c:pt idx="1088">
                  <c:v>12.347</c:v>
                </c:pt>
                <c:pt idx="1089">
                  <c:v>12.351000000000001</c:v>
                </c:pt>
                <c:pt idx="1090">
                  <c:v>12.356</c:v>
                </c:pt>
                <c:pt idx="1091">
                  <c:v>12.365</c:v>
                </c:pt>
                <c:pt idx="1092">
                  <c:v>12.372</c:v>
                </c:pt>
                <c:pt idx="1093">
                  <c:v>12.375</c:v>
                </c:pt>
                <c:pt idx="1094">
                  <c:v>12.377000000000001</c:v>
                </c:pt>
                <c:pt idx="1095">
                  <c:v>12.375999999999999</c:v>
                </c:pt>
                <c:pt idx="1096">
                  <c:v>12.37</c:v>
                </c:pt>
                <c:pt idx="1097">
                  <c:v>12.36</c:v>
                </c:pt>
                <c:pt idx="1098">
                  <c:v>12.351000000000001</c:v>
                </c:pt>
                <c:pt idx="1099">
                  <c:v>12.346</c:v>
                </c:pt>
                <c:pt idx="1100">
                  <c:v>12.343999999999999</c:v>
                </c:pt>
                <c:pt idx="1101">
                  <c:v>12.343</c:v>
                </c:pt>
                <c:pt idx="1102">
                  <c:v>12.342000000000001</c:v>
                </c:pt>
                <c:pt idx="1103">
                  <c:v>12.346</c:v>
                </c:pt>
                <c:pt idx="1104">
                  <c:v>12.351000000000001</c:v>
                </c:pt>
                <c:pt idx="1105">
                  <c:v>12.358000000000001</c:v>
                </c:pt>
                <c:pt idx="1106">
                  <c:v>12.366</c:v>
                </c:pt>
                <c:pt idx="1107">
                  <c:v>12.374000000000001</c:v>
                </c:pt>
                <c:pt idx="1108">
                  <c:v>12.382</c:v>
                </c:pt>
                <c:pt idx="1109">
                  <c:v>12.391999999999999</c:v>
                </c:pt>
                <c:pt idx="1110">
                  <c:v>12.4</c:v>
                </c:pt>
                <c:pt idx="1111">
                  <c:v>12.407999999999999</c:v>
                </c:pt>
                <c:pt idx="1112">
                  <c:v>12.423</c:v>
                </c:pt>
                <c:pt idx="1113">
                  <c:v>12.441000000000001</c:v>
                </c:pt>
                <c:pt idx="1114">
                  <c:v>12.462999999999999</c:v>
                </c:pt>
                <c:pt idx="1115">
                  <c:v>12.486000000000001</c:v>
                </c:pt>
                <c:pt idx="1116">
                  <c:v>12.512</c:v>
                </c:pt>
                <c:pt idx="1117">
                  <c:v>12.534000000000001</c:v>
                </c:pt>
                <c:pt idx="1118">
                  <c:v>12.55</c:v>
                </c:pt>
                <c:pt idx="1119">
                  <c:v>12.554</c:v>
                </c:pt>
                <c:pt idx="1120">
                  <c:v>12.551</c:v>
                </c:pt>
                <c:pt idx="1121">
                  <c:v>12.542999999999999</c:v>
                </c:pt>
                <c:pt idx="1122">
                  <c:v>12.529</c:v>
                </c:pt>
                <c:pt idx="1123">
                  <c:v>12.507999999999999</c:v>
                </c:pt>
                <c:pt idx="1124">
                  <c:v>12.481999999999999</c:v>
                </c:pt>
                <c:pt idx="1125">
                  <c:v>12.467000000000001</c:v>
                </c:pt>
                <c:pt idx="1126">
                  <c:v>12.464</c:v>
                </c:pt>
                <c:pt idx="1127">
                  <c:v>12.471</c:v>
                </c:pt>
                <c:pt idx="1128">
                  <c:v>12.481999999999999</c:v>
                </c:pt>
                <c:pt idx="1129">
                  <c:v>12.502000000000001</c:v>
                </c:pt>
                <c:pt idx="1130">
                  <c:v>12.531000000000001</c:v>
                </c:pt>
                <c:pt idx="1131">
                  <c:v>12.561999999999999</c:v>
                </c:pt>
                <c:pt idx="1132">
                  <c:v>12.585000000000001</c:v>
                </c:pt>
                <c:pt idx="1133">
                  <c:v>12.613</c:v>
                </c:pt>
                <c:pt idx="1134">
                  <c:v>12.643000000000001</c:v>
                </c:pt>
                <c:pt idx="1135">
                  <c:v>12.673999999999999</c:v>
                </c:pt>
                <c:pt idx="1136">
                  <c:v>12.698</c:v>
                </c:pt>
                <c:pt idx="1137">
                  <c:v>12.707000000000001</c:v>
                </c:pt>
                <c:pt idx="1138">
                  <c:v>12.71</c:v>
                </c:pt>
                <c:pt idx="1139">
                  <c:v>12.714</c:v>
                </c:pt>
                <c:pt idx="1140">
                  <c:v>12.714</c:v>
                </c:pt>
                <c:pt idx="1141">
                  <c:v>12.717000000000001</c:v>
                </c:pt>
                <c:pt idx="1142">
                  <c:v>12.715</c:v>
                </c:pt>
                <c:pt idx="1143">
                  <c:v>12.707000000000001</c:v>
                </c:pt>
                <c:pt idx="1144">
                  <c:v>12.696999999999999</c:v>
                </c:pt>
                <c:pt idx="1145">
                  <c:v>12.688000000000001</c:v>
                </c:pt>
                <c:pt idx="1146">
                  <c:v>12.683</c:v>
                </c:pt>
                <c:pt idx="1147">
                  <c:v>12.676</c:v>
                </c:pt>
                <c:pt idx="1148">
                  <c:v>12.664</c:v>
                </c:pt>
                <c:pt idx="1149">
                  <c:v>12.661</c:v>
                </c:pt>
                <c:pt idx="1150">
                  <c:v>12.667</c:v>
                </c:pt>
                <c:pt idx="1151">
                  <c:v>12.680999999999999</c:v>
                </c:pt>
                <c:pt idx="1152">
                  <c:v>12.707000000000001</c:v>
                </c:pt>
                <c:pt idx="1153">
                  <c:v>12.74</c:v>
                </c:pt>
                <c:pt idx="1154">
                  <c:v>12.78</c:v>
                </c:pt>
                <c:pt idx="1155">
                  <c:v>12.82</c:v>
                </c:pt>
                <c:pt idx="1156">
                  <c:v>12.858000000000001</c:v>
                </c:pt>
                <c:pt idx="1157">
                  <c:v>12.898999999999999</c:v>
                </c:pt>
                <c:pt idx="1158">
                  <c:v>12.951000000000001</c:v>
                </c:pt>
                <c:pt idx="1159">
                  <c:v>13.010999999999999</c:v>
                </c:pt>
                <c:pt idx="1160">
                  <c:v>13.076000000000001</c:v>
                </c:pt>
                <c:pt idx="1161">
                  <c:v>13.154999999999999</c:v>
                </c:pt>
                <c:pt idx="1162">
                  <c:v>13.246</c:v>
                </c:pt>
                <c:pt idx="1163">
                  <c:v>13.346</c:v>
                </c:pt>
                <c:pt idx="1164">
                  <c:v>13.457000000000001</c:v>
                </c:pt>
                <c:pt idx="1165">
                  <c:v>13.564</c:v>
                </c:pt>
                <c:pt idx="1166">
                  <c:v>13.67</c:v>
                </c:pt>
                <c:pt idx="1167">
                  <c:v>13.782</c:v>
                </c:pt>
                <c:pt idx="1168">
                  <c:v>13.888</c:v>
                </c:pt>
                <c:pt idx="1169">
                  <c:v>13.994</c:v>
                </c:pt>
                <c:pt idx="1170">
                  <c:v>14.098000000000001</c:v>
                </c:pt>
                <c:pt idx="1171">
                  <c:v>14.193</c:v>
                </c:pt>
                <c:pt idx="1172">
                  <c:v>14.284000000000001</c:v>
                </c:pt>
                <c:pt idx="1173">
                  <c:v>14.372</c:v>
                </c:pt>
                <c:pt idx="1174">
                  <c:v>14.459</c:v>
                </c:pt>
                <c:pt idx="1175">
                  <c:v>14.538</c:v>
                </c:pt>
                <c:pt idx="1176">
                  <c:v>14.601000000000001</c:v>
                </c:pt>
                <c:pt idx="1177">
                  <c:v>14.654999999999999</c:v>
                </c:pt>
                <c:pt idx="1178">
                  <c:v>14.706</c:v>
                </c:pt>
                <c:pt idx="1179">
                  <c:v>14.755000000000001</c:v>
                </c:pt>
                <c:pt idx="1180">
                  <c:v>14.797000000000001</c:v>
                </c:pt>
                <c:pt idx="1181">
                  <c:v>14.832000000000001</c:v>
                </c:pt>
                <c:pt idx="1182">
                  <c:v>14.862</c:v>
                </c:pt>
                <c:pt idx="1183">
                  <c:v>14.885</c:v>
                </c:pt>
                <c:pt idx="1184">
                  <c:v>14.903</c:v>
                </c:pt>
                <c:pt idx="1185">
                  <c:v>14.917</c:v>
                </c:pt>
                <c:pt idx="1186">
                  <c:v>14.929</c:v>
                </c:pt>
                <c:pt idx="1187">
                  <c:v>14.943</c:v>
                </c:pt>
                <c:pt idx="1188">
                  <c:v>14.956</c:v>
                </c:pt>
                <c:pt idx="1189">
                  <c:v>14.972</c:v>
                </c:pt>
                <c:pt idx="1190">
                  <c:v>14.989000000000001</c:v>
                </c:pt>
                <c:pt idx="1191">
                  <c:v>15.007</c:v>
                </c:pt>
                <c:pt idx="1192">
                  <c:v>15.026</c:v>
                </c:pt>
                <c:pt idx="1193">
                  <c:v>15.048</c:v>
                </c:pt>
                <c:pt idx="1194">
                  <c:v>15.071999999999999</c:v>
                </c:pt>
                <c:pt idx="1195">
                  <c:v>15.097</c:v>
                </c:pt>
                <c:pt idx="1196">
                  <c:v>15.128</c:v>
                </c:pt>
                <c:pt idx="1197">
                  <c:v>15.164999999999999</c:v>
                </c:pt>
                <c:pt idx="1198">
                  <c:v>15.205</c:v>
                </c:pt>
                <c:pt idx="1199">
                  <c:v>15.247</c:v>
                </c:pt>
                <c:pt idx="1200">
                  <c:v>15.288</c:v>
                </c:pt>
                <c:pt idx="1201">
                  <c:v>15.33</c:v>
                </c:pt>
                <c:pt idx="1202">
                  <c:v>15.371</c:v>
                </c:pt>
                <c:pt idx="1203">
                  <c:v>15.411</c:v>
                </c:pt>
                <c:pt idx="1204">
                  <c:v>15.455</c:v>
                </c:pt>
                <c:pt idx="1205">
                  <c:v>15.5</c:v>
                </c:pt>
                <c:pt idx="1206">
                  <c:v>15.542999999999999</c:v>
                </c:pt>
                <c:pt idx="1207">
                  <c:v>15.584</c:v>
                </c:pt>
                <c:pt idx="1208">
                  <c:v>15.625999999999999</c:v>
                </c:pt>
                <c:pt idx="1209">
                  <c:v>15.664999999999999</c:v>
                </c:pt>
                <c:pt idx="1210">
                  <c:v>15.701000000000001</c:v>
                </c:pt>
                <c:pt idx="1211">
                  <c:v>15.737</c:v>
                </c:pt>
                <c:pt idx="1212">
                  <c:v>15.778</c:v>
                </c:pt>
                <c:pt idx="1213">
                  <c:v>15.816000000000001</c:v>
                </c:pt>
                <c:pt idx="1214">
                  <c:v>15.848000000000001</c:v>
                </c:pt>
                <c:pt idx="1215">
                  <c:v>15.875</c:v>
                </c:pt>
                <c:pt idx="1216">
                  <c:v>15.896000000000001</c:v>
                </c:pt>
                <c:pt idx="1217">
                  <c:v>15.913</c:v>
                </c:pt>
                <c:pt idx="1218">
                  <c:v>15.930999999999999</c:v>
                </c:pt>
                <c:pt idx="1219">
                  <c:v>15.946</c:v>
                </c:pt>
                <c:pt idx="1220">
                  <c:v>15.961</c:v>
                </c:pt>
                <c:pt idx="1221">
                  <c:v>15.975</c:v>
                </c:pt>
                <c:pt idx="1222">
                  <c:v>15.987</c:v>
                </c:pt>
                <c:pt idx="1223">
                  <c:v>16</c:v>
                </c:pt>
                <c:pt idx="1224">
                  <c:v>16.009</c:v>
                </c:pt>
                <c:pt idx="1225">
                  <c:v>16.021999999999998</c:v>
                </c:pt>
                <c:pt idx="1226">
                  <c:v>16.038</c:v>
                </c:pt>
                <c:pt idx="1227">
                  <c:v>16.050999999999998</c:v>
                </c:pt>
                <c:pt idx="1228">
                  <c:v>16.071000000000002</c:v>
                </c:pt>
                <c:pt idx="1229">
                  <c:v>16.094000000000001</c:v>
                </c:pt>
                <c:pt idx="1230">
                  <c:v>16.113</c:v>
                </c:pt>
                <c:pt idx="1231">
                  <c:v>16.132000000000001</c:v>
                </c:pt>
                <c:pt idx="1232">
                  <c:v>16.146000000000001</c:v>
                </c:pt>
                <c:pt idx="1233">
                  <c:v>16.155999999999999</c:v>
                </c:pt>
                <c:pt idx="1234">
                  <c:v>16.166</c:v>
                </c:pt>
                <c:pt idx="1235">
                  <c:v>16.170000000000002</c:v>
                </c:pt>
                <c:pt idx="1236">
                  <c:v>16.172999999999998</c:v>
                </c:pt>
                <c:pt idx="1237">
                  <c:v>16.172999999999998</c:v>
                </c:pt>
                <c:pt idx="1238">
                  <c:v>16.172000000000001</c:v>
                </c:pt>
                <c:pt idx="1239">
                  <c:v>16.167000000000002</c:v>
                </c:pt>
                <c:pt idx="1240">
                  <c:v>16.164000000000001</c:v>
                </c:pt>
                <c:pt idx="1241">
                  <c:v>16.167999999999999</c:v>
                </c:pt>
                <c:pt idx="1242">
                  <c:v>16.170000000000002</c:v>
                </c:pt>
                <c:pt idx="1243">
                  <c:v>16.170999999999999</c:v>
                </c:pt>
                <c:pt idx="1244">
                  <c:v>16.170000000000002</c:v>
                </c:pt>
                <c:pt idx="1245">
                  <c:v>16.167000000000002</c:v>
                </c:pt>
                <c:pt idx="1246">
                  <c:v>16.164999999999999</c:v>
                </c:pt>
                <c:pt idx="1247">
                  <c:v>16.158000000000001</c:v>
                </c:pt>
                <c:pt idx="1248">
                  <c:v>16.151</c:v>
                </c:pt>
                <c:pt idx="1249">
                  <c:v>16.13</c:v>
                </c:pt>
                <c:pt idx="1250">
                  <c:v>16.114999999999998</c:v>
                </c:pt>
                <c:pt idx="1251">
                  <c:v>16.108000000000001</c:v>
                </c:pt>
                <c:pt idx="1252">
                  <c:v>16.105</c:v>
                </c:pt>
                <c:pt idx="1253">
                  <c:v>16.114999999999998</c:v>
                </c:pt>
                <c:pt idx="1254">
                  <c:v>16.12</c:v>
                </c:pt>
                <c:pt idx="1255">
                  <c:v>16.126999999999999</c:v>
                </c:pt>
                <c:pt idx="1256">
                  <c:v>16.149000000000001</c:v>
                </c:pt>
                <c:pt idx="1257">
                  <c:v>16.184999999999999</c:v>
                </c:pt>
                <c:pt idx="1258">
                  <c:v>16.216999999999999</c:v>
                </c:pt>
                <c:pt idx="1259">
                  <c:v>16.256</c:v>
                </c:pt>
                <c:pt idx="1260">
                  <c:v>16.309000000000001</c:v>
                </c:pt>
                <c:pt idx="1261">
                  <c:v>16.373000000000001</c:v>
                </c:pt>
                <c:pt idx="1262">
                  <c:v>16.425000000000001</c:v>
                </c:pt>
                <c:pt idx="1263">
                  <c:v>16.466999999999999</c:v>
                </c:pt>
                <c:pt idx="1264">
                  <c:v>16.515999999999998</c:v>
                </c:pt>
                <c:pt idx="1265">
                  <c:v>16.562999999999999</c:v>
                </c:pt>
                <c:pt idx="1266">
                  <c:v>16.603000000000002</c:v>
                </c:pt>
                <c:pt idx="1267">
                  <c:v>16.632999999999999</c:v>
                </c:pt>
                <c:pt idx="1268">
                  <c:v>16.655999999999999</c:v>
                </c:pt>
                <c:pt idx="1269">
                  <c:v>16.666</c:v>
                </c:pt>
                <c:pt idx="1270">
                  <c:v>16.68</c:v>
                </c:pt>
                <c:pt idx="1271">
                  <c:v>16.690999999999999</c:v>
                </c:pt>
                <c:pt idx="1272">
                  <c:v>16.681999999999999</c:v>
                </c:pt>
                <c:pt idx="1273">
                  <c:v>16.666</c:v>
                </c:pt>
                <c:pt idx="1274">
                  <c:v>16.652000000000001</c:v>
                </c:pt>
                <c:pt idx="1275">
                  <c:v>16.628</c:v>
                </c:pt>
                <c:pt idx="1276">
                  <c:v>16.603000000000002</c:v>
                </c:pt>
                <c:pt idx="1277">
                  <c:v>16.588999999999999</c:v>
                </c:pt>
                <c:pt idx="1278">
                  <c:v>16.581</c:v>
                </c:pt>
                <c:pt idx="1279">
                  <c:v>16.573</c:v>
                </c:pt>
                <c:pt idx="1280">
                  <c:v>16.577000000000002</c:v>
                </c:pt>
                <c:pt idx="1281">
                  <c:v>16.594999999999999</c:v>
                </c:pt>
                <c:pt idx="1282">
                  <c:v>16.617000000000001</c:v>
                </c:pt>
                <c:pt idx="1283">
                  <c:v>16.634</c:v>
                </c:pt>
                <c:pt idx="1284">
                  <c:v>16.655000000000001</c:v>
                </c:pt>
                <c:pt idx="1285">
                  <c:v>16.681000000000001</c:v>
                </c:pt>
                <c:pt idx="1286">
                  <c:v>16.707999999999998</c:v>
                </c:pt>
                <c:pt idx="1287">
                  <c:v>16.738</c:v>
                </c:pt>
                <c:pt idx="1288">
                  <c:v>16.763000000000002</c:v>
                </c:pt>
                <c:pt idx="1289">
                  <c:v>16.788</c:v>
                </c:pt>
                <c:pt idx="1290">
                  <c:v>16.815000000000001</c:v>
                </c:pt>
                <c:pt idx="1291">
                  <c:v>16.847999999999999</c:v>
                </c:pt>
                <c:pt idx="1292">
                  <c:v>16.876000000000001</c:v>
                </c:pt>
                <c:pt idx="1293">
                  <c:v>16.899999999999999</c:v>
                </c:pt>
                <c:pt idx="1294">
                  <c:v>16.922000000000001</c:v>
                </c:pt>
                <c:pt idx="1295">
                  <c:v>16.940999999999999</c:v>
                </c:pt>
                <c:pt idx="1296">
                  <c:v>16.951000000000001</c:v>
                </c:pt>
                <c:pt idx="1297">
                  <c:v>16.956</c:v>
                </c:pt>
                <c:pt idx="1298">
                  <c:v>16.954999999999998</c:v>
                </c:pt>
                <c:pt idx="1299">
                  <c:v>16.946999999999999</c:v>
                </c:pt>
                <c:pt idx="1300">
                  <c:v>16.934999999999999</c:v>
                </c:pt>
                <c:pt idx="1301">
                  <c:v>16.917000000000002</c:v>
                </c:pt>
                <c:pt idx="1302">
                  <c:v>16.899999999999999</c:v>
                </c:pt>
                <c:pt idx="1303">
                  <c:v>16.891999999999999</c:v>
                </c:pt>
                <c:pt idx="1304">
                  <c:v>16.884</c:v>
                </c:pt>
                <c:pt idx="1305">
                  <c:v>16.873999999999999</c:v>
                </c:pt>
                <c:pt idx="1306">
                  <c:v>16.861999999999998</c:v>
                </c:pt>
                <c:pt idx="1307">
                  <c:v>16.858000000000001</c:v>
                </c:pt>
                <c:pt idx="1308">
                  <c:v>16.859000000000002</c:v>
                </c:pt>
                <c:pt idx="1309">
                  <c:v>16.869</c:v>
                </c:pt>
                <c:pt idx="1310">
                  <c:v>16.89</c:v>
                </c:pt>
                <c:pt idx="1311">
                  <c:v>16.908999999999999</c:v>
                </c:pt>
                <c:pt idx="1312">
                  <c:v>16.925999999999998</c:v>
                </c:pt>
                <c:pt idx="1313">
                  <c:v>16.940000000000001</c:v>
                </c:pt>
                <c:pt idx="1314">
                  <c:v>16.957000000000001</c:v>
                </c:pt>
                <c:pt idx="1315">
                  <c:v>16.98</c:v>
                </c:pt>
                <c:pt idx="1316">
                  <c:v>17.007999999999999</c:v>
                </c:pt>
                <c:pt idx="1317">
                  <c:v>17.027999999999999</c:v>
                </c:pt>
                <c:pt idx="1318">
                  <c:v>17.045000000000002</c:v>
                </c:pt>
                <c:pt idx="1319">
                  <c:v>17.061</c:v>
                </c:pt>
                <c:pt idx="1320">
                  <c:v>17.07</c:v>
                </c:pt>
                <c:pt idx="1321">
                  <c:v>17.074000000000002</c:v>
                </c:pt>
                <c:pt idx="1322">
                  <c:v>17.077999999999999</c:v>
                </c:pt>
                <c:pt idx="1323">
                  <c:v>17.079000000000001</c:v>
                </c:pt>
                <c:pt idx="1324">
                  <c:v>17.071999999999999</c:v>
                </c:pt>
                <c:pt idx="1325">
                  <c:v>17.068999999999999</c:v>
                </c:pt>
                <c:pt idx="1326">
                  <c:v>17.062000000000001</c:v>
                </c:pt>
                <c:pt idx="1327">
                  <c:v>17.052</c:v>
                </c:pt>
                <c:pt idx="1328">
                  <c:v>17.042999999999999</c:v>
                </c:pt>
                <c:pt idx="1329">
                  <c:v>17.033999999999999</c:v>
                </c:pt>
                <c:pt idx="1330">
                  <c:v>17.021999999999998</c:v>
                </c:pt>
                <c:pt idx="1331">
                  <c:v>17.016999999999999</c:v>
                </c:pt>
                <c:pt idx="1332">
                  <c:v>17.013999999999999</c:v>
                </c:pt>
                <c:pt idx="1333">
                  <c:v>17.013000000000002</c:v>
                </c:pt>
                <c:pt idx="1334">
                  <c:v>17.021999999999998</c:v>
                </c:pt>
                <c:pt idx="1335">
                  <c:v>17.03</c:v>
                </c:pt>
                <c:pt idx="1336">
                  <c:v>17.04</c:v>
                </c:pt>
                <c:pt idx="1337">
                  <c:v>17.050999999999998</c:v>
                </c:pt>
                <c:pt idx="1338">
                  <c:v>17.059999999999999</c:v>
                </c:pt>
                <c:pt idx="1339">
                  <c:v>17.071000000000002</c:v>
                </c:pt>
                <c:pt idx="1340">
                  <c:v>17.079999999999998</c:v>
                </c:pt>
                <c:pt idx="1341">
                  <c:v>17.09</c:v>
                </c:pt>
                <c:pt idx="1342">
                  <c:v>17.100999999999999</c:v>
                </c:pt>
                <c:pt idx="1343">
                  <c:v>17.108000000000001</c:v>
                </c:pt>
                <c:pt idx="1344">
                  <c:v>17.111000000000001</c:v>
                </c:pt>
                <c:pt idx="1345">
                  <c:v>17.11</c:v>
                </c:pt>
                <c:pt idx="1346">
                  <c:v>17.106999999999999</c:v>
                </c:pt>
                <c:pt idx="1347">
                  <c:v>17.102</c:v>
                </c:pt>
                <c:pt idx="1348">
                  <c:v>17.103999999999999</c:v>
                </c:pt>
                <c:pt idx="1349">
                  <c:v>17.108000000000001</c:v>
                </c:pt>
                <c:pt idx="1350">
                  <c:v>17.117000000000001</c:v>
                </c:pt>
                <c:pt idx="1351">
                  <c:v>17.129000000000001</c:v>
                </c:pt>
                <c:pt idx="1352">
                  <c:v>17.146000000000001</c:v>
                </c:pt>
                <c:pt idx="1353">
                  <c:v>17.164000000000001</c:v>
                </c:pt>
                <c:pt idx="1354">
                  <c:v>17.184000000000001</c:v>
                </c:pt>
                <c:pt idx="1355">
                  <c:v>17.202999999999999</c:v>
                </c:pt>
                <c:pt idx="1356">
                  <c:v>17.222000000000001</c:v>
                </c:pt>
                <c:pt idx="1357">
                  <c:v>17.244</c:v>
                </c:pt>
                <c:pt idx="1358">
                  <c:v>17.265999999999998</c:v>
                </c:pt>
                <c:pt idx="1359">
                  <c:v>17.285</c:v>
                </c:pt>
                <c:pt idx="1360">
                  <c:v>17.297999999999998</c:v>
                </c:pt>
                <c:pt idx="1361">
                  <c:v>17.306999999999999</c:v>
                </c:pt>
                <c:pt idx="1362">
                  <c:v>17.324999999999999</c:v>
                </c:pt>
                <c:pt idx="1363">
                  <c:v>17.36</c:v>
                </c:pt>
                <c:pt idx="1364">
                  <c:v>17.381</c:v>
                </c:pt>
                <c:pt idx="1365">
                  <c:v>17.387</c:v>
                </c:pt>
                <c:pt idx="1366">
                  <c:v>17.416</c:v>
                </c:pt>
                <c:pt idx="1367">
                  <c:v>17.463999999999999</c:v>
                </c:pt>
                <c:pt idx="1368">
                  <c:v>17.486999999999998</c:v>
                </c:pt>
                <c:pt idx="1369">
                  <c:v>17.5</c:v>
                </c:pt>
                <c:pt idx="1370">
                  <c:v>17.527999999999999</c:v>
                </c:pt>
                <c:pt idx="1371">
                  <c:v>17.541</c:v>
                </c:pt>
                <c:pt idx="1372">
                  <c:v>17.547999999999998</c:v>
                </c:pt>
                <c:pt idx="1373">
                  <c:v>17.538</c:v>
                </c:pt>
                <c:pt idx="1374">
                  <c:v>17.515999999999998</c:v>
                </c:pt>
                <c:pt idx="1375">
                  <c:v>17.492999999999999</c:v>
                </c:pt>
                <c:pt idx="1376">
                  <c:v>17.463999999999999</c:v>
                </c:pt>
                <c:pt idx="1377">
                  <c:v>17.414999999999999</c:v>
                </c:pt>
                <c:pt idx="1378">
                  <c:v>17.376000000000001</c:v>
                </c:pt>
                <c:pt idx="1379">
                  <c:v>17.334</c:v>
                </c:pt>
                <c:pt idx="1380">
                  <c:v>17.298999999999999</c:v>
                </c:pt>
                <c:pt idx="1381">
                  <c:v>17.257999999999999</c:v>
                </c:pt>
                <c:pt idx="1382">
                  <c:v>17.216999999999999</c:v>
                </c:pt>
                <c:pt idx="1383">
                  <c:v>17.170000000000002</c:v>
                </c:pt>
                <c:pt idx="1384">
                  <c:v>17.123000000000001</c:v>
                </c:pt>
                <c:pt idx="1385">
                  <c:v>17.074999999999999</c:v>
                </c:pt>
                <c:pt idx="1386">
                  <c:v>17.027999999999999</c:v>
                </c:pt>
                <c:pt idx="1387">
                  <c:v>16.992000000000001</c:v>
                </c:pt>
                <c:pt idx="1388">
                  <c:v>16.965</c:v>
                </c:pt>
                <c:pt idx="1389">
                  <c:v>16.943000000000001</c:v>
                </c:pt>
                <c:pt idx="1390">
                  <c:v>16.95</c:v>
                </c:pt>
                <c:pt idx="1391">
                  <c:v>16.972000000000001</c:v>
                </c:pt>
                <c:pt idx="1392">
                  <c:v>17.003</c:v>
                </c:pt>
                <c:pt idx="1393">
                  <c:v>17.038</c:v>
                </c:pt>
                <c:pt idx="1394">
                  <c:v>17.081</c:v>
                </c:pt>
                <c:pt idx="1395">
                  <c:v>17.123000000000001</c:v>
                </c:pt>
                <c:pt idx="1396">
                  <c:v>17.166</c:v>
                </c:pt>
                <c:pt idx="1397">
                  <c:v>17.207999999999998</c:v>
                </c:pt>
                <c:pt idx="1398">
                  <c:v>17.247</c:v>
                </c:pt>
                <c:pt idx="1399">
                  <c:v>17.292999999999999</c:v>
                </c:pt>
                <c:pt idx="1400">
                  <c:v>17.324999999999999</c:v>
                </c:pt>
                <c:pt idx="1401">
                  <c:v>17.364000000000001</c:v>
                </c:pt>
                <c:pt idx="1402">
                  <c:v>17.407</c:v>
                </c:pt>
                <c:pt idx="1403">
                  <c:v>17.443000000000001</c:v>
                </c:pt>
                <c:pt idx="1404">
                  <c:v>17.483000000000001</c:v>
                </c:pt>
                <c:pt idx="1405">
                  <c:v>17.523</c:v>
                </c:pt>
                <c:pt idx="1406">
                  <c:v>17.556000000000001</c:v>
                </c:pt>
                <c:pt idx="1407">
                  <c:v>17.581</c:v>
                </c:pt>
                <c:pt idx="1408">
                  <c:v>17.600000000000001</c:v>
                </c:pt>
                <c:pt idx="1409">
                  <c:v>17.614999999999998</c:v>
                </c:pt>
                <c:pt idx="1410">
                  <c:v>17.62</c:v>
                </c:pt>
                <c:pt idx="1411">
                  <c:v>17.611000000000001</c:v>
                </c:pt>
                <c:pt idx="1412">
                  <c:v>17.594000000000001</c:v>
                </c:pt>
                <c:pt idx="1413">
                  <c:v>17.576000000000001</c:v>
                </c:pt>
                <c:pt idx="1414">
                  <c:v>17.550999999999998</c:v>
                </c:pt>
                <c:pt idx="1415">
                  <c:v>17.524000000000001</c:v>
                </c:pt>
                <c:pt idx="1416">
                  <c:v>17.492999999999999</c:v>
                </c:pt>
                <c:pt idx="1417">
                  <c:v>17.457999999999998</c:v>
                </c:pt>
                <c:pt idx="1418">
                  <c:v>17.428000000000001</c:v>
                </c:pt>
                <c:pt idx="1419">
                  <c:v>17.399999999999999</c:v>
                </c:pt>
                <c:pt idx="1420">
                  <c:v>17.373000000000001</c:v>
                </c:pt>
                <c:pt idx="1421">
                  <c:v>17.347000000000001</c:v>
                </c:pt>
                <c:pt idx="1422">
                  <c:v>17.323</c:v>
                </c:pt>
                <c:pt idx="1423">
                  <c:v>17.298999999999999</c:v>
                </c:pt>
                <c:pt idx="1424">
                  <c:v>17.274999999999999</c:v>
                </c:pt>
                <c:pt idx="1425">
                  <c:v>17.257999999999999</c:v>
                </c:pt>
                <c:pt idx="1426">
                  <c:v>17.245999999999999</c:v>
                </c:pt>
                <c:pt idx="1427">
                  <c:v>17.242000000000001</c:v>
                </c:pt>
                <c:pt idx="1428">
                  <c:v>17.241</c:v>
                </c:pt>
                <c:pt idx="1429">
                  <c:v>17.236999999999998</c:v>
                </c:pt>
                <c:pt idx="1430">
                  <c:v>17.234999999999999</c:v>
                </c:pt>
                <c:pt idx="1431">
                  <c:v>17.238</c:v>
                </c:pt>
                <c:pt idx="1432">
                  <c:v>17.241</c:v>
                </c:pt>
                <c:pt idx="1433">
                  <c:v>17.244</c:v>
                </c:pt>
                <c:pt idx="1434">
                  <c:v>17.238</c:v>
                </c:pt>
                <c:pt idx="1435">
                  <c:v>17.231000000000002</c:v>
                </c:pt>
                <c:pt idx="1436">
                  <c:v>17.225000000000001</c:v>
                </c:pt>
                <c:pt idx="1437">
                  <c:v>17.216999999999999</c:v>
                </c:pt>
                <c:pt idx="1438">
                  <c:v>17.2</c:v>
                </c:pt>
                <c:pt idx="1439">
                  <c:v>17.183</c:v>
                </c:pt>
                <c:pt idx="1440">
                  <c:v>17.164000000000001</c:v>
                </c:pt>
                <c:pt idx="1441">
                  <c:v>17.143999999999998</c:v>
                </c:pt>
                <c:pt idx="1442">
                  <c:v>17.117000000000001</c:v>
                </c:pt>
                <c:pt idx="1443">
                  <c:v>17.085999999999999</c:v>
                </c:pt>
                <c:pt idx="1444">
                  <c:v>17.056999999999999</c:v>
                </c:pt>
                <c:pt idx="1445">
                  <c:v>17.03</c:v>
                </c:pt>
                <c:pt idx="1446">
                  <c:v>17</c:v>
                </c:pt>
                <c:pt idx="1447">
                  <c:v>16.972000000000001</c:v>
                </c:pt>
                <c:pt idx="1448">
                  <c:v>16.954000000000001</c:v>
                </c:pt>
                <c:pt idx="1449">
                  <c:v>16.937999999999999</c:v>
                </c:pt>
                <c:pt idx="1450">
                  <c:v>16.917999999999999</c:v>
                </c:pt>
                <c:pt idx="1451">
                  <c:v>16.899000000000001</c:v>
                </c:pt>
                <c:pt idx="1452">
                  <c:v>16.879000000000001</c:v>
                </c:pt>
                <c:pt idx="1453">
                  <c:v>16.856000000000002</c:v>
                </c:pt>
                <c:pt idx="1454">
                  <c:v>16.832999999999998</c:v>
                </c:pt>
                <c:pt idx="1455">
                  <c:v>16.814</c:v>
                </c:pt>
                <c:pt idx="1456">
                  <c:v>16.792000000000002</c:v>
                </c:pt>
                <c:pt idx="1457">
                  <c:v>16.773</c:v>
                </c:pt>
                <c:pt idx="1458">
                  <c:v>16.765000000000001</c:v>
                </c:pt>
                <c:pt idx="1459">
                  <c:v>16.760999999999999</c:v>
                </c:pt>
                <c:pt idx="1460">
                  <c:v>16.753</c:v>
                </c:pt>
                <c:pt idx="1461">
                  <c:v>16.751999999999999</c:v>
                </c:pt>
                <c:pt idx="1462">
                  <c:v>16.759</c:v>
                </c:pt>
                <c:pt idx="1463">
                  <c:v>16.765000000000001</c:v>
                </c:pt>
                <c:pt idx="1464">
                  <c:v>16.771999999999998</c:v>
                </c:pt>
                <c:pt idx="1465">
                  <c:v>16.786999999999999</c:v>
                </c:pt>
                <c:pt idx="1466">
                  <c:v>16.8</c:v>
                </c:pt>
                <c:pt idx="1467">
                  <c:v>16.818000000000001</c:v>
                </c:pt>
                <c:pt idx="1468">
                  <c:v>16.843</c:v>
                </c:pt>
                <c:pt idx="1469">
                  <c:v>16.867999999999999</c:v>
                </c:pt>
                <c:pt idx="1470">
                  <c:v>16.899000000000001</c:v>
                </c:pt>
                <c:pt idx="1471">
                  <c:v>16.934999999999999</c:v>
                </c:pt>
                <c:pt idx="1472">
                  <c:v>16.97</c:v>
                </c:pt>
                <c:pt idx="1473">
                  <c:v>17.009</c:v>
                </c:pt>
                <c:pt idx="1474">
                  <c:v>17.045999999999999</c:v>
                </c:pt>
                <c:pt idx="1475">
                  <c:v>17.081</c:v>
                </c:pt>
                <c:pt idx="1476">
                  <c:v>17.119</c:v>
                </c:pt>
                <c:pt idx="1477">
                  <c:v>17.145</c:v>
                </c:pt>
                <c:pt idx="1478">
                  <c:v>17.178999999999998</c:v>
                </c:pt>
                <c:pt idx="1479">
                  <c:v>17.218</c:v>
                </c:pt>
                <c:pt idx="1480">
                  <c:v>17.247</c:v>
                </c:pt>
                <c:pt idx="1481">
                  <c:v>17.285</c:v>
                </c:pt>
                <c:pt idx="1482">
                  <c:v>17.327000000000002</c:v>
                </c:pt>
                <c:pt idx="1483">
                  <c:v>17.367000000000001</c:v>
                </c:pt>
                <c:pt idx="1484">
                  <c:v>17.402999999999999</c:v>
                </c:pt>
                <c:pt idx="1485">
                  <c:v>17.440000000000001</c:v>
                </c:pt>
                <c:pt idx="1486">
                  <c:v>17.474</c:v>
                </c:pt>
                <c:pt idx="1487">
                  <c:v>17.504000000000001</c:v>
                </c:pt>
                <c:pt idx="1488">
                  <c:v>17.524000000000001</c:v>
                </c:pt>
                <c:pt idx="1489">
                  <c:v>17.54</c:v>
                </c:pt>
                <c:pt idx="1490">
                  <c:v>17.547000000000001</c:v>
                </c:pt>
                <c:pt idx="1491">
                  <c:v>17.547999999999998</c:v>
                </c:pt>
                <c:pt idx="1492">
                  <c:v>17.54</c:v>
                </c:pt>
                <c:pt idx="1493">
                  <c:v>17.524000000000001</c:v>
                </c:pt>
                <c:pt idx="1494">
                  <c:v>17.509</c:v>
                </c:pt>
                <c:pt idx="1495">
                  <c:v>17.497</c:v>
                </c:pt>
                <c:pt idx="1496">
                  <c:v>17.489000000000001</c:v>
                </c:pt>
                <c:pt idx="1497">
                  <c:v>17.483000000000001</c:v>
                </c:pt>
                <c:pt idx="1498">
                  <c:v>17.475000000000001</c:v>
                </c:pt>
                <c:pt idx="1499">
                  <c:v>17.475000000000001</c:v>
                </c:pt>
                <c:pt idx="1500">
                  <c:v>17.478999999999999</c:v>
                </c:pt>
                <c:pt idx="1501">
                  <c:v>17.491</c:v>
                </c:pt>
                <c:pt idx="1502">
                  <c:v>17.498999999999999</c:v>
                </c:pt>
                <c:pt idx="1503">
                  <c:v>17.510999999999999</c:v>
                </c:pt>
                <c:pt idx="1504">
                  <c:v>17.529</c:v>
                </c:pt>
                <c:pt idx="1505">
                  <c:v>17.553000000000001</c:v>
                </c:pt>
                <c:pt idx="1506">
                  <c:v>17.581</c:v>
                </c:pt>
                <c:pt idx="1507">
                  <c:v>17.613</c:v>
                </c:pt>
                <c:pt idx="1508">
                  <c:v>17.651</c:v>
                </c:pt>
                <c:pt idx="1509">
                  <c:v>17.690000000000001</c:v>
                </c:pt>
                <c:pt idx="1510">
                  <c:v>17.725999999999999</c:v>
                </c:pt>
                <c:pt idx="1511">
                  <c:v>17.757999999999999</c:v>
                </c:pt>
                <c:pt idx="1512">
                  <c:v>17.782</c:v>
                </c:pt>
                <c:pt idx="1513">
                  <c:v>17.797000000000001</c:v>
                </c:pt>
                <c:pt idx="1514">
                  <c:v>17.806999999999999</c:v>
                </c:pt>
                <c:pt idx="1515">
                  <c:v>17.806999999999999</c:v>
                </c:pt>
                <c:pt idx="1516">
                  <c:v>17.805</c:v>
                </c:pt>
                <c:pt idx="1517">
                  <c:v>17.8</c:v>
                </c:pt>
                <c:pt idx="1518">
                  <c:v>17.789000000000001</c:v>
                </c:pt>
                <c:pt idx="1519">
                  <c:v>17.777999999999999</c:v>
                </c:pt>
                <c:pt idx="1520">
                  <c:v>17.765999999999998</c:v>
                </c:pt>
                <c:pt idx="1521">
                  <c:v>17.754999999999999</c:v>
                </c:pt>
                <c:pt idx="1522">
                  <c:v>17.739000000000001</c:v>
                </c:pt>
                <c:pt idx="1523">
                  <c:v>17.719000000000001</c:v>
                </c:pt>
                <c:pt idx="1524">
                  <c:v>17.698</c:v>
                </c:pt>
                <c:pt idx="1525">
                  <c:v>17.677</c:v>
                </c:pt>
                <c:pt idx="1526">
                  <c:v>17.657</c:v>
                </c:pt>
                <c:pt idx="1527">
                  <c:v>17.638999999999999</c:v>
                </c:pt>
                <c:pt idx="1528">
                  <c:v>17.625</c:v>
                </c:pt>
                <c:pt idx="1529">
                  <c:v>17.62</c:v>
                </c:pt>
                <c:pt idx="1530">
                  <c:v>17.623000000000001</c:v>
                </c:pt>
                <c:pt idx="1531">
                  <c:v>17.631</c:v>
                </c:pt>
                <c:pt idx="1532">
                  <c:v>17.637</c:v>
                </c:pt>
                <c:pt idx="1533">
                  <c:v>17.652999999999999</c:v>
                </c:pt>
                <c:pt idx="1534">
                  <c:v>17.673999999999999</c:v>
                </c:pt>
                <c:pt idx="1535">
                  <c:v>17.693999999999999</c:v>
                </c:pt>
                <c:pt idx="1536">
                  <c:v>17.713000000000001</c:v>
                </c:pt>
                <c:pt idx="1537">
                  <c:v>17.728999999999999</c:v>
                </c:pt>
                <c:pt idx="1538">
                  <c:v>17.744</c:v>
                </c:pt>
                <c:pt idx="1539">
                  <c:v>17.754999999999999</c:v>
                </c:pt>
                <c:pt idx="1540">
                  <c:v>17.759</c:v>
                </c:pt>
                <c:pt idx="1541">
                  <c:v>17.757999999999999</c:v>
                </c:pt>
                <c:pt idx="1542">
                  <c:v>17.756</c:v>
                </c:pt>
                <c:pt idx="1543">
                  <c:v>17.751999999999999</c:v>
                </c:pt>
                <c:pt idx="1544">
                  <c:v>17.744</c:v>
                </c:pt>
                <c:pt idx="1545">
                  <c:v>17.736000000000001</c:v>
                </c:pt>
                <c:pt idx="1546">
                  <c:v>17.724</c:v>
                </c:pt>
                <c:pt idx="1547">
                  <c:v>17.712</c:v>
                </c:pt>
                <c:pt idx="1548">
                  <c:v>17.704000000000001</c:v>
                </c:pt>
                <c:pt idx="1549">
                  <c:v>17.695</c:v>
                </c:pt>
                <c:pt idx="1550">
                  <c:v>17.687999999999999</c:v>
                </c:pt>
                <c:pt idx="1551">
                  <c:v>17.687000000000001</c:v>
                </c:pt>
                <c:pt idx="1552">
                  <c:v>17.683</c:v>
                </c:pt>
                <c:pt idx="1553">
                  <c:v>17.681000000000001</c:v>
                </c:pt>
                <c:pt idx="1554">
                  <c:v>17.678000000000001</c:v>
                </c:pt>
                <c:pt idx="1555">
                  <c:v>17.678000000000001</c:v>
                </c:pt>
                <c:pt idx="1556">
                  <c:v>17.678000000000001</c:v>
                </c:pt>
                <c:pt idx="1557">
                  <c:v>17.68</c:v>
                </c:pt>
                <c:pt idx="1558">
                  <c:v>17.684000000000001</c:v>
                </c:pt>
                <c:pt idx="1559">
                  <c:v>17.687000000000001</c:v>
                </c:pt>
                <c:pt idx="1560">
                  <c:v>17.690000000000001</c:v>
                </c:pt>
                <c:pt idx="1561">
                  <c:v>17.695</c:v>
                </c:pt>
                <c:pt idx="1562">
                  <c:v>17.696999999999999</c:v>
                </c:pt>
                <c:pt idx="1563">
                  <c:v>17.701000000000001</c:v>
                </c:pt>
                <c:pt idx="1564">
                  <c:v>17.704000000000001</c:v>
                </c:pt>
                <c:pt idx="1565">
                  <c:v>17.712</c:v>
                </c:pt>
                <c:pt idx="1566">
                  <c:v>17.713000000000001</c:v>
                </c:pt>
                <c:pt idx="1567">
                  <c:v>17.71</c:v>
                </c:pt>
                <c:pt idx="1568">
                  <c:v>17.702000000000002</c:v>
                </c:pt>
                <c:pt idx="1569">
                  <c:v>17.690999999999999</c:v>
                </c:pt>
                <c:pt idx="1570">
                  <c:v>17.678000000000001</c:v>
                </c:pt>
                <c:pt idx="1571">
                  <c:v>17.661000000000001</c:v>
                </c:pt>
                <c:pt idx="1572">
                  <c:v>17.649999999999999</c:v>
                </c:pt>
                <c:pt idx="1573">
                  <c:v>17.635000000000002</c:v>
                </c:pt>
                <c:pt idx="1574">
                  <c:v>17.623000000000001</c:v>
                </c:pt>
                <c:pt idx="1575">
                  <c:v>17.609000000000002</c:v>
                </c:pt>
                <c:pt idx="1576">
                  <c:v>17.600000000000001</c:v>
                </c:pt>
                <c:pt idx="1577">
                  <c:v>17.591999999999999</c:v>
                </c:pt>
                <c:pt idx="1578">
                  <c:v>17.588999999999999</c:v>
                </c:pt>
                <c:pt idx="1579">
                  <c:v>17.588000000000001</c:v>
                </c:pt>
                <c:pt idx="1580">
                  <c:v>17.591000000000001</c:v>
                </c:pt>
                <c:pt idx="1581">
                  <c:v>17.588000000000001</c:v>
                </c:pt>
                <c:pt idx="1582">
                  <c:v>17.587</c:v>
                </c:pt>
                <c:pt idx="1583">
                  <c:v>17.584</c:v>
                </c:pt>
                <c:pt idx="1584">
                  <c:v>17.579999999999998</c:v>
                </c:pt>
                <c:pt idx="1585">
                  <c:v>17.577000000000002</c:v>
                </c:pt>
                <c:pt idx="1586">
                  <c:v>17.581</c:v>
                </c:pt>
                <c:pt idx="1587">
                  <c:v>17.582999999999998</c:v>
                </c:pt>
                <c:pt idx="1588">
                  <c:v>17.588000000000001</c:v>
                </c:pt>
                <c:pt idx="1589">
                  <c:v>17.596</c:v>
                </c:pt>
                <c:pt idx="1590">
                  <c:v>17.605</c:v>
                </c:pt>
                <c:pt idx="1591">
                  <c:v>17.611999999999998</c:v>
                </c:pt>
                <c:pt idx="1592">
                  <c:v>17.619</c:v>
                </c:pt>
                <c:pt idx="1593">
                  <c:v>17.623999999999999</c:v>
                </c:pt>
                <c:pt idx="1594">
                  <c:v>17.626000000000001</c:v>
                </c:pt>
                <c:pt idx="1595">
                  <c:v>17.632000000000001</c:v>
                </c:pt>
                <c:pt idx="1596">
                  <c:v>17.646999999999998</c:v>
                </c:pt>
                <c:pt idx="1597">
                  <c:v>17.666</c:v>
                </c:pt>
                <c:pt idx="1598">
                  <c:v>17.690999999999999</c:v>
                </c:pt>
                <c:pt idx="1599">
                  <c:v>17.724</c:v>
                </c:pt>
                <c:pt idx="1600">
                  <c:v>17.760999999999999</c:v>
                </c:pt>
                <c:pt idx="1601">
                  <c:v>17.806000000000001</c:v>
                </c:pt>
                <c:pt idx="1602">
                  <c:v>17.856999999999999</c:v>
                </c:pt>
                <c:pt idx="1603">
                  <c:v>17.913</c:v>
                </c:pt>
                <c:pt idx="1604">
                  <c:v>17.978999999999999</c:v>
                </c:pt>
                <c:pt idx="1605">
                  <c:v>18.050999999999998</c:v>
                </c:pt>
                <c:pt idx="1606">
                  <c:v>18.123999999999999</c:v>
                </c:pt>
                <c:pt idx="1607">
                  <c:v>18.206</c:v>
                </c:pt>
                <c:pt idx="1608">
                  <c:v>18.292000000000002</c:v>
                </c:pt>
                <c:pt idx="1609">
                  <c:v>18.376999999999999</c:v>
                </c:pt>
                <c:pt idx="1610">
                  <c:v>18.465</c:v>
                </c:pt>
                <c:pt idx="1611">
                  <c:v>18.565000000000001</c:v>
                </c:pt>
                <c:pt idx="1612">
                  <c:v>18.669</c:v>
                </c:pt>
                <c:pt idx="1613">
                  <c:v>18.782</c:v>
                </c:pt>
                <c:pt idx="1614">
                  <c:v>18.901</c:v>
                </c:pt>
                <c:pt idx="1615">
                  <c:v>19.021999999999998</c:v>
                </c:pt>
                <c:pt idx="1616">
                  <c:v>19.143000000000001</c:v>
                </c:pt>
                <c:pt idx="1617">
                  <c:v>19.263999999999999</c:v>
                </c:pt>
                <c:pt idx="1618">
                  <c:v>19.376999999999999</c:v>
                </c:pt>
                <c:pt idx="1619">
                  <c:v>19.484999999999999</c:v>
                </c:pt>
                <c:pt idx="1620">
                  <c:v>19.591999999999999</c:v>
                </c:pt>
                <c:pt idx="1621">
                  <c:v>19.690000000000001</c:v>
                </c:pt>
                <c:pt idx="1622">
                  <c:v>19.783000000000001</c:v>
                </c:pt>
                <c:pt idx="1623">
                  <c:v>19.875</c:v>
                </c:pt>
                <c:pt idx="1624">
                  <c:v>19.962</c:v>
                </c:pt>
                <c:pt idx="1625">
                  <c:v>20.045000000000002</c:v>
                </c:pt>
                <c:pt idx="1626">
                  <c:v>20.128</c:v>
                </c:pt>
                <c:pt idx="1627">
                  <c:v>20.207999999999998</c:v>
                </c:pt>
                <c:pt idx="1628">
                  <c:v>20.295000000000002</c:v>
                </c:pt>
                <c:pt idx="1629">
                  <c:v>20.387</c:v>
                </c:pt>
                <c:pt idx="1630">
                  <c:v>20.48</c:v>
                </c:pt>
                <c:pt idx="1631">
                  <c:v>20.568000000000001</c:v>
                </c:pt>
                <c:pt idx="1632">
                  <c:v>20.65</c:v>
                </c:pt>
                <c:pt idx="1633">
                  <c:v>20.734999999999999</c:v>
                </c:pt>
                <c:pt idx="1634">
                  <c:v>20.82</c:v>
                </c:pt>
                <c:pt idx="1635">
                  <c:v>20.898</c:v>
                </c:pt>
                <c:pt idx="1636">
                  <c:v>20.978000000000002</c:v>
                </c:pt>
                <c:pt idx="1637">
                  <c:v>21.061</c:v>
                </c:pt>
                <c:pt idx="1638">
                  <c:v>21.149000000000001</c:v>
                </c:pt>
                <c:pt idx="1639">
                  <c:v>21.238</c:v>
                </c:pt>
                <c:pt idx="1640">
                  <c:v>21.33</c:v>
                </c:pt>
                <c:pt idx="1641">
                  <c:v>21.428000000000001</c:v>
                </c:pt>
                <c:pt idx="1642">
                  <c:v>21.527999999999999</c:v>
                </c:pt>
                <c:pt idx="1643">
                  <c:v>21.628</c:v>
                </c:pt>
                <c:pt idx="1644">
                  <c:v>21.727</c:v>
                </c:pt>
                <c:pt idx="1645">
                  <c:v>21.83</c:v>
                </c:pt>
                <c:pt idx="1646">
                  <c:v>21.937000000000001</c:v>
                </c:pt>
                <c:pt idx="1647">
                  <c:v>22.044</c:v>
                </c:pt>
                <c:pt idx="1648">
                  <c:v>22.152000000000001</c:v>
                </c:pt>
                <c:pt idx="1649">
                  <c:v>22.266999999999999</c:v>
                </c:pt>
                <c:pt idx="1650">
                  <c:v>22.378</c:v>
                </c:pt>
                <c:pt idx="1651">
                  <c:v>22.49</c:v>
                </c:pt>
                <c:pt idx="1652">
                  <c:v>22.608000000000001</c:v>
                </c:pt>
                <c:pt idx="1653">
                  <c:v>22.72</c:v>
                </c:pt>
                <c:pt idx="1654">
                  <c:v>22.835000000000001</c:v>
                </c:pt>
                <c:pt idx="1655">
                  <c:v>22.952999999999999</c:v>
                </c:pt>
                <c:pt idx="1656">
                  <c:v>23.067</c:v>
                </c:pt>
                <c:pt idx="1657">
                  <c:v>23.18</c:v>
                </c:pt>
                <c:pt idx="1658">
                  <c:v>23.295000000000002</c:v>
                </c:pt>
                <c:pt idx="1659">
                  <c:v>23.404</c:v>
                </c:pt>
                <c:pt idx="1660">
                  <c:v>23.498999999999999</c:v>
                </c:pt>
                <c:pt idx="1661">
                  <c:v>23.591999999999999</c:v>
                </c:pt>
                <c:pt idx="1662">
                  <c:v>23.68</c:v>
                </c:pt>
                <c:pt idx="1663">
                  <c:v>23.757999999999999</c:v>
                </c:pt>
                <c:pt idx="1664">
                  <c:v>23.831</c:v>
                </c:pt>
                <c:pt idx="1665">
                  <c:v>23.908000000000001</c:v>
                </c:pt>
                <c:pt idx="1666">
                  <c:v>23.984000000000002</c:v>
                </c:pt>
                <c:pt idx="1667">
                  <c:v>24.064</c:v>
                </c:pt>
                <c:pt idx="1668">
                  <c:v>24.145</c:v>
                </c:pt>
                <c:pt idx="1669">
                  <c:v>24.224</c:v>
                </c:pt>
                <c:pt idx="1670">
                  <c:v>24.297999999999998</c:v>
                </c:pt>
                <c:pt idx="1671">
                  <c:v>24.369</c:v>
                </c:pt>
                <c:pt idx="1672">
                  <c:v>24.443000000000001</c:v>
                </c:pt>
                <c:pt idx="1673">
                  <c:v>24.507999999999999</c:v>
                </c:pt>
                <c:pt idx="1674">
                  <c:v>24.571999999999999</c:v>
                </c:pt>
                <c:pt idx="1675">
                  <c:v>24.632000000000001</c:v>
                </c:pt>
                <c:pt idx="1676">
                  <c:v>24.684000000000001</c:v>
                </c:pt>
                <c:pt idx="1677">
                  <c:v>24.736000000000001</c:v>
                </c:pt>
                <c:pt idx="1678">
                  <c:v>24.783000000000001</c:v>
                </c:pt>
                <c:pt idx="1679">
                  <c:v>24.823</c:v>
                </c:pt>
                <c:pt idx="1680">
                  <c:v>24.867000000000001</c:v>
                </c:pt>
                <c:pt idx="1681">
                  <c:v>24.904</c:v>
                </c:pt>
                <c:pt idx="1682">
                  <c:v>24.946000000000002</c:v>
                </c:pt>
                <c:pt idx="1683">
                  <c:v>24.994</c:v>
                </c:pt>
                <c:pt idx="1684">
                  <c:v>25.033000000000001</c:v>
                </c:pt>
                <c:pt idx="1685">
                  <c:v>25.073</c:v>
                </c:pt>
                <c:pt idx="1686">
                  <c:v>25.109000000000002</c:v>
                </c:pt>
                <c:pt idx="1687">
                  <c:v>25.138999999999999</c:v>
                </c:pt>
                <c:pt idx="1688">
                  <c:v>25.161000000000001</c:v>
                </c:pt>
                <c:pt idx="1689">
                  <c:v>25.175000000000001</c:v>
                </c:pt>
                <c:pt idx="1690">
                  <c:v>25.187999999999999</c:v>
                </c:pt>
                <c:pt idx="1691">
                  <c:v>25.207000000000001</c:v>
                </c:pt>
                <c:pt idx="1692">
                  <c:v>25.233000000000001</c:v>
                </c:pt>
                <c:pt idx="1693">
                  <c:v>25.26</c:v>
                </c:pt>
                <c:pt idx="1694">
                  <c:v>25.286000000000001</c:v>
                </c:pt>
                <c:pt idx="1695">
                  <c:v>25.312000000000001</c:v>
                </c:pt>
                <c:pt idx="1696">
                  <c:v>25.34</c:v>
                </c:pt>
                <c:pt idx="1697">
                  <c:v>25.373999999999999</c:v>
                </c:pt>
                <c:pt idx="1698">
                  <c:v>25.411999999999999</c:v>
                </c:pt>
                <c:pt idx="1699">
                  <c:v>25.456</c:v>
                </c:pt>
                <c:pt idx="1700">
                  <c:v>25.495999999999999</c:v>
                </c:pt>
                <c:pt idx="1701">
                  <c:v>25.532</c:v>
                </c:pt>
                <c:pt idx="1702">
                  <c:v>25.582999999999998</c:v>
                </c:pt>
                <c:pt idx="1703">
                  <c:v>25.637</c:v>
                </c:pt>
                <c:pt idx="1704">
                  <c:v>25.678999999999998</c:v>
                </c:pt>
                <c:pt idx="1705">
                  <c:v>25.715</c:v>
                </c:pt>
                <c:pt idx="1706">
                  <c:v>25.747</c:v>
                </c:pt>
                <c:pt idx="1707">
                  <c:v>25.780999999999999</c:v>
                </c:pt>
                <c:pt idx="1708">
                  <c:v>25.818000000000001</c:v>
                </c:pt>
                <c:pt idx="1709">
                  <c:v>25.856000000000002</c:v>
                </c:pt>
                <c:pt idx="1710">
                  <c:v>25.89</c:v>
                </c:pt>
                <c:pt idx="1711">
                  <c:v>25.905999999999999</c:v>
                </c:pt>
                <c:pt idx="1712">
                  <c:v>25.911000000000001</c:v>
                </c:pt>
                <c:pt idx="1713">
                  <c:v>25.917000000000002</c:v>
                </c:pt>
                <c:pt idx="1714">
                  <c:v>25.928000000000001</c:v>
                </c:pt>
                <c:pt idx="1715">
                  <c:v>25.943000000000001</c:v>
                </c:pt>
                <c:pt idx="1716">
                  <c:v>25.945</c:v>
                </c:pt>
                <c:pt idx="1717">
                  <c:v>25.94</c:v>
                </c:pt>
                <c:pt idx="1718">
                  <c:v>25.928999999999998</c:v>
                </c:pt>
                <c:pt idx="1719">
                  <c:v>25.916</c:v>
                </c:pt>
                <c:pt idx="1720">
                  <c:v>25.917000000000002</c:v>
                </c:pt>
                <c:pt idx="1721">
                  <c:v>25.923999999999999</c:v>
                </c:pt>
                <c:pt idx="1722">
                  <c:v>25.923999999999999</c:v>
                </c:pt>
                <c:pt idx="1723">
                  <c:v>25.925000000000001</c:v>
                </c:pt>
                <c:pt idx="1724">
                  <c:v>25.925999999999998</c:v>
                </c:pt>
                <c:pt idx="1725">
                  <c:v>25.928999999999998</c:v>
                </c:pt>
                <c:pt idx="1726">
                  <c:v>25.939</c:v>
                </c:pt>
                <c:pt idx="1727">
                  <c:v>25.956</c:v>
                </c:pt>
                <c:pt idx="1728">
                  <c:v>25.975999999999999</c:v>
                </c:pt>
                <c:pt idx="1729">
                  <c:v>26</c:v>
                </c:pt>
                <c:pt idx="1730">
                  <c:v>26.033000000000001</c:v>
                </c:pt>
                <c:pt idx="1731">
                  <c:v>26.071999999999999</c:v>
                </c:pt>
                <c:pt idx="1732">
                  <c:v>26.109000000000002</c:v>
                </c:pt>
                <c:pt idx="1733">
                  <c:v>26.152000000000001</c:v>
                </c:pt>
                <c:pt idx="1734">
                  <c:v>26.195</c:v>
                </c:pt>
                <c:pt idx="1735">
                  <c:v>26.234999999999999</c:v>
                </c:pt>
                <c:pt idx="1736">
                  <c:v>26.263999999999999</c:v>
                </c:pt>
                <c:pt idx="1737">
                  <c:v>26.28</c:v>
                </c:pt>
                <c:pt idx="1738">
                  <c:v>26.286000000000001</c:v>
                </c:pt>
                <c:pt idx="1739">
                  <c:v>26.283999999999999</c:v>
                </c:pt>
                <c:pt idx="1740">
                  <c:v>26.273</c:v>
                </c:pt>
                <c:pt idx="1741">
                  <c:v>26.257999999999999</c:v>
                </c:pt>
                <c:pt idx="1742">
                  <c:v>26.233000000000001</c:v>
                </c:pt>
                <c:pt idx="1743">
                  <c:v>26.21</c:v>
                </c:pt>
                <c:pt idx="1744">
                  <c:v>26.184999999999999</c:v>
                </c:pt>
                <c:pt idx="1745">
                  <c:v>26.152999999999999</c:v>
                </c:pt>
                <c:pt idx="1746">
                  <c:v>26.114000000000001</c:v>
                </c:pt>
                <c:pt idx="1747">
                  <c:v>26.076000000000001</c:v>
                </c:pt>
                <c:pt idx="1748">
                  <c:v>26.044</c:v>
                </c:pt>
                <c:pt idx="1749">
                  <c:v>26.009</c:v>
                </c:pt>
                <c:pt idx="1750">
                  <c:v>25.978000000000002</c:v>
                </c:pt>
                <c:pt idx="1751">
                  <c:v>25.960999999999999</c:v>
                </c:pt>
                <c:pt idx="1752">
                  <c:v>25.957999999999998</c:v>
                </c:pt>
                <c:pt idx="1753">
                  <c:v>25.965</c:v>
                </c:pt>
                <c:pt idx="1754">
                  <c:v>25.977</c:v>
                </c:pt>
                <c:pt idx="1755">
                  <c:v>25.994</c:v>
                </c:pt>
                <c:pt idx="1756">
                  <c:v>26.015999999999998</c:v>
                </c:pt>
                <c:pt idx="1757">
                  <c:v>26.047999999999998</c:v>
                </c:pt>
                <c:pt idx="1758">
                  <c:v>26.088999999999999</c:v>
                </c:pt>
                <c:pt idx="1759">
                  <c:v>26.137</c:v>
                </c:pt>
                <c:pt idx="1760">
                  <c:v>26.181999999999999</c:v>
                </c:pt>
                <c:pt idx="1761">
                  <c:v>26.224</c:v>
                </c:pt>
                <c:pt idx="1762">
                  <c:v>26.254000000000001</c:v>
                </c:pt>
                <c:pt idx="1763">
                  <c:v>26.274000000000001</c:v>
                </c:pt>
                <c:pt idx="1764">
                  <c:v>26.29</c:v>
                </c:pt>
                <c:pt idx="1765">
                  <c:v>26.297999999999998</c:v>
                </c:pt>
                <c:pt idx="1766">
                  <c:v>26.300999999999998</c:v>
                </c:pt>
                <c:pt idx="1767">
                  <c:v>26.298999999999999</c:v>
                </c:pt>
                <c:pt idx="1768">
                  <c:v>26.286999999999999</c:v>
                </c:pt>
                <c:pt idx="1769">
                  <c:v>26.263000000000002</c:v>
                </c:pt>
                <c:pt idx="1770">
                  <c:v>26.236999999999998</c:v>
                </c:pt>
                <c:pt idx="1771">
                  <c:v>26.213999999999999</c:v>
                </c:pt>
                <c:pt idx="1772">
                  <c:v>26.19</c:v>
                </c:pt>
                <c:pt idx="1773">
                  <c:v>26.152999999999999</c:v>
                </c:pt>
                <c:pt idx="1774">
                  <c:v>26.117000000000001</c:v>
                </c:pt>
                <c:pt idx="1775">
                  <c:v>26.09</c:v>
                </c:pt>
                <c:pt idx="1776">
                  <c:v>26.067</c:v>
                </c:pt>
                <c:pt idx="1777">
                  <c:v>26.052</c:v>
                </c:pt>
                <c:pt idx="1778">
                  <c:v>26.042999999999999</c:v>
                </c:pt>
                <c:pt idx="1779">
                  <c:v>26.04</c:v>
                </c:pt>
                <c:pt idx="1780">
                  <c:v>26.042999999999999</c:v>
                </c:pt>
                <c:pt idx="1781">
                  <c:v>26.056000000000001</c:v>
                </c:pt>
                <c:pt idx="1782">
                  <c:v>26.073</c:v>
                </c:pt>
                <c:pt idx="1783">
                  <c:v>26.088999999999999</c:v>
                </c:pt>
                <c:pt idx="1784">
                  <c:v>26.111999999999998</c:v>
                </c:pt>
                <c:pt idx="1785">
                  <c:v>26.140999999999998</c:v>
                </c:pt>
                <c:pt idx="1786">
                  <c:v>26.172999999999998</c:v>
                </c:pt>
                <c:pt idx="1787">
                  <c:v>26.206</c:v>
                </c:pt>
                <c:pt idx="1788">
                  <c:v>26.234000000000002</c:v>
                </c:pt>
                <c:pt idx="1789">
                  <c:v>26.253</c:v>
                </c:pt>
                <c:pt idx="1790">
                  <c:v>26.268999999999998</c:v>
                </c:pt>
                <c:pt idx="1791">
                  <c:v>26.285</c:v>
                </c:pt>
                <c:pt idx="1792">
                  <c:v>26.292999999999999</c:v>
                </c:pt>
                <c:pt idx="1793">
                  <c:v>26.294</c:v>
                </c:pt>
                <c:pt idx="1794">
                  <c:v>26.297000000000001</c:v>
                </c:pt>
                <c:pt idx="1795">
                  <c:v>26.300999999999998</c:v>
                </c:pt>
                <c:pt idx="1796">
                  <c:v>26.300999999999998</c:v>
                </c:pt>
                <c:pt idx="1797">
                  <c:v>26.292000000000002</c:v>
                </c:pt>
                <c:pt idx="1798">
                  <c:v>26.280999999999999</c:v>
                </c:pt>
                <c:pt idx="1799">
                  <c:v>26.271000000000001</c:v>
                </c:pt>
                <c:pt idx="1800">
                  <c:v>26.259</c:v>
                </c:pt>
                <c:pt idx="1801">
                  <c:v>26.245999999999999</c:v>
                </c:pt>
                <c:pt idx="1802">
                  <c:v>26.233000000000001</c:v>
                </c:pt>
                <c:pt idx="1803">
                  <c:v>26.219000000000001</c:v>
                </c:pt>
                <c:pt idx="1804">
                  <c:v>26.21</c:v>
                </c:pt>
                <c:pt idx="1805">
                  <c:v>26.204999999999998</c:v>
                </c:pt>
                <c:pt idx="1806">
                  <c:v>26.206</c:v>
                </c:pt>
                <c:pt idx="1807">
                  <c:v>26.218</c:v>
                </c:pt>
                <c:pt idx="1808">
                  <c:v>26.225000000000001</c:v>
                </c:pt>
                <c:pt idx="1809">
                  <c:v>26.234000000000002</c:v>
                </c:pt>
                <c:pt idx="1810">
                  <c:v>26.245000000000001</c:v>
                </c:pt>
                <c:pt idx="1811">
                  <c:v>26.247</c:v>
                </c:pt>
                <c:pt idx="1812">
                  <c:v>26.248000000000001</c:v>
                </c:pt>
                <c:pt idx="1813">
                  <c:v>26.253</c:v>
                </c:pt>
                <c:pt idx="1814">
                  <c:v>26.257000000000001</c:v>
                </c:pt>
                <c:pt idx="1815">
                  <c:v>26.26</c:v>
                </c:pt>
                <c:pt idx="1816">
                  <c:v>26.262</c:v>
                </c:pt>
                <c:pt idx="1817">
                  <c:v>26.266999999999999</c:v>
                </c:pt>
                <c:pt idx="1818">
                  <c:v>26.276</c:v>
                </c:pt>
                <c:pt idx="1819">
                  <c:v>26.283999999999999</c:v>
                </c:pt>
                <c:pt idx="1820">
                  <c:v>26.29</c:v>
                </c:pt>
                <c:pt idx="1821">
                  <c:v>26.295000000000002</c:v>
                </c:pt>
                <c:pt idx="1822">
                  <c:v>26.306999999999999</c:v>
                </c:pt>
                <c:pt idx="1823">
                  <c:v>26.321000000000002</c:v>
                </c:pt>
                <c:pt idx="1824">
                  <c:v>26.332000000000001</c:v>
                </c:pt>
                <c:pt idx="1825">
                  <c:v>26.337</c:v>
                </c:pt>
                <c:pt idx="1826">
                  <c:v>26.341000000000001</c:v>
                </c:pt>
                <c:pt idx="1827">
                  <c:v>26.347999999999999</c:v>
                </c:pt>
                <c:pt idx="1828">
                  <c:v>26.344000000000001</c:v>
                </c:pt>
                <c:pt idx="1829">
                  <c:v>26.334</c:v>
                </c:pt>
                <c:pt idx="1830">
                  <c:v>26.327999999999999</c:v>
                </c:pt>
                <c:pt idx="1831">
                  <c:v>26.324000000000002</c:v>
                </c:pt>
                <c:pt idx="1832">
                  <c:v>26.315999999999999</c:v>
                </c:pt>
                <c:pt idx="1833">
                  <c:v>26.31</c:v>
                </c:pt>
                <c:pt idx="1834">
                  <c:v>26.302</c:v>
                </c:pt>
                <c:pt idx="1835">
                  <c:v>26.276</c:v>
                </c:pt>
                <c:pt idx="1836">
                  <c:v>26.245000000000001</c:v>
                </c:pt>
                <c:pt idx="1837">
                  <c:v>26.199000000000002</c:v>
                </c:pt>
                <c:pt idx="1838">
                  <c:v>26.151</c:v>
                </c:pt>
                <c:pt idx="1839">
                  <c:v>26.103999999999999</c:v>
                </c:pt>
                <c:pt idx="1840">
                  <c:v>26.045999999999999</c:v>
                </c:pt>
                <c:pt idx="1841">
                  <c:v>25.986999999999998</c:v>
                </c:pt>
                <c:pt idx="1842">
                  <c:v>25.922000000000001</c:v>
                </c:pt>
                <c:pt idx="1843">
                  <c:v>25.87</c:v>
                </c:pt>
                <c:pt idx="1844">
                  <c:v>25.824999999999999</c:v>
                </c:pt>
                <c:pt idx="1845">
                  <c:v>25.768999999999998</c:v>
                </c:pt>
                <c:pt idx="1846">
                  <c:v>25.718</c:v>
                </c:pt>
                <c:pt idx="1847">
                  <c:v>25.689</c:v>
                </c:pt>
                <c:pt idx="1848">
                  <c:v>25.670999999999999</c:v>
                </c:pt>
                <c:pt idx="1849">
                  <c:v>25.658000000000001</c:v>
                </c:pt>
                <c:pt idx="1850">
                  <c:v>25.641999999999999</c:v>
                </c:pt>
                <c:pt idx="1851">
                  <c:v>25.632000000000001</c:v>
                </c:pt>
                <c:pt idx="1852">
                  <c:v>25.629000000000001</c:v>
                </c:pt>
                <c:pt idx="1853">
                  <c:v>25.638999999999999</c:v>
                </c:pt>
                <c:pt idx="1854">
                  <c:v>25.651</c:v>
                </c:pt>
                <c:pt idx="1855">
                  <c:v>25.664999999999999</c:v>
                </c:pt>
                <c:pt idx="1856">
                  <c:v>25.683</c:v>
                </c:pt>
                <c:pt idx="1857">
                  <c:v>25.707999999999998</c:v>
                </c:pt>
                <c:pt idx="1858">
                  <c:v>25.747</c:v>
                </c:pt>
                <c:pt idx="1859">
                  <c:v>25.780999999999999</c:v>
                </c:pt>
                <c:pt idx="1860">
                  <c:v>25.802</c:v>
                </c:pt>
                <c:pt idx="1861">
                  <c:v>25.821999999999999</c:v>
                </c:pt>
                <c:pt idx="1862">
                  <c:v>25.835000000000001</c:v>
                </c:pt>
                <c:pt idx="1863">
                  <c:v>25.846</c:v>
                </c:pt>
                <c:pt idx="1864">
                  <c:v>25.856000000000002</c:v>
                </c:pt>
                <c:pt idx="1865">
                  <c:v>25.870999999999999</c:v>
                </c:pt>
                <c:pt idx="1866">
                  <c:v>25.885999999999999</c:v>
                </c:pt>
                <c:pt idx="1867">
                  <c:v>25.895</c:v>
                </c:pt>
                <c:pt idx="1868">
                  <c:v>25.907</c:v>
                </c:pt>
                <c:pt idx="1869">
                  <c:v>25.925999999999998</c:v>
                </c:pt>
                <c:pt idx="1870">
                  <c:v>25.943000000000001</c:v>
                </c:pt>
                <c:pt idx="1871">
                  <c:v>25.952000000000002</c:v>
                </c:pt>
                <c:pt idx="1872">
                  <c:v>25.948</c:v>
                </c:pt>
                <c:pt idx="1873">
                  <c:v>25.939</c:v>
                </c:pt>
                <c:pt idx="1874">
                  <c:v>25.934000000000001</c:v>
                </c:pt>
                <c:pt idx="1875">
                  <c:v>25.922999999999998</c:v>
                </c:pt>
                <c:pt idx="1876">
                  <c:v>25.919</c:v>
                </c:pt>
                <c:pt idx="1877">
                  <c:v>25.923999999999999</c:v>
                </c:pt>
                <c:pt idx="1878">
                  <c:v>25.934000000000001</c:v>
                </c:pt>
                <c:pt idx="1879">
                  <c:v>25.954000000000001</c:v>
                </c:pt>
                <c:pt idx="1880">
                  <c:v>25.971</c:v>
                </c:pt>
                <c:pt idx="1881">
                  <c:v>25.975999999999999</c:v>
                </c:pt>
                <c:pt idx="1882">
                  <c:v>25.986999999999998</c:v>
                </c:pt>
                <c:pt idx="1883">
                  <c:v>25.997</c:v>
                </c:pt>
                <c:pt idx="1884">
                  <c:v>26.001000000000001</c:v>
                </c:pt>
                <c:pt idx="1885">
                  <c:v>26.010999999999999</c:v>
                </c:pt>
                <c:pt idx="1886">
                  <c:v>26.026</c:v>
                </c:pt>
                <c:pt idx="1887">
                  <c:v>26.035</c:v>
                </c:pt>
                <c:pt idx="1888">
                  <c:v>26.04</c:v>
                </c:pt>
                <c:pt idx="1889">
                  <c:v>26.041</c:v>
                </c:pt>
                <c:pt idx="1890">
                  <c:v>26.044</c:v>
                </c:pt>
                <c:pt idx="1891">
                  <c:v>26.053999999999998</c:v>
                </c:pt>
                <c:pt idx="1892">
                  <c:v>26.062000000000001</c:v>
                </c:pt>
                <c:pt idx="1893">
                  <c:v>26.068999999999999</c:v>
                </c:pt>
                <c:pt idx="1894">
                  <c:v>26.08</c:v>
                </c:pt>
                <c:pt idx="1895">
                  <c:v>26.087</c:v>
                </c:pt>
                <c:pt idx="1896">
                  <c:v>26.093</c:v>
                </c:pt>
                <c:pt idx="1897">
                  <c:v>26.102</c:v>
                </c:pt>
                <c:pt idx="1898">
                  <c:v>26.105</c:v>
                </c:pt>
                <c:pt idx="1899">
                  <c:v>26.106000000000002</c:v>
                </c:pt>
                <c:pt idx="1900">
                  <c:v>26.109000000000002</c:v>
                </c:pt>
                <c:pt idx="1901">
                  <c:v>26.108000000000001</c:v>
                </c:pt>
                <c:pt idx="1902">
                  <c:v>26.103999999999999</c:v>
                </c:pt>
                <c:pt idx="1903">
                  <c:v>26.109000000000002</c:v>
                </c:pt>
                <c:pt idx="1904">
                  <c:v>26.114999999999998</c:v>
                </c:pt>
                <c:pt idx="1905">
                  <c:v>26.119</c:v>
                </c:pt>
                <c:pt idx="1906">
                  <c:v>26.125</c:v>
                </c:pt>
                <c:pt idx="1907">
                  <c:v>26.13</c:v>
                </c:pt>
                <c:pt idx="1908">
                  <c:v>26.132999999999999</c:v>
                </c:pt>
                <c:pt idx="1909">
                  <c:v>26.13</c:v>
                </c:pt>
                <c:pt idx="1910">
                  <c:v>26.123999999999999</c:v>
                </c:pt>
                <c:pt idx="1911">
                  <c:v>26.119</c:v>
                </c:pt>
                <c:pt idx="1912">
                  <c:v>26.109000000000002</c:v>
                </c:pt>
                <c:pt idx="1913">
                  <c:v>26.099</c:v>
                </c:pt>
                <c:pt idx="1914">
                  <c:v>26.09</c:v>
                </c:pt>
                <c:pt idx="1915">
                  <c:v>26.079000000000001</c:v>
                </c:pt>
                <c:pt idx="1916">
                  <c:v>26.07</c:v>
                </c:pt>
                <c:pt idx="1917">
                  <c:v>26.059000000000001</c:v>
                </c:pt>
                <c:pt idx="1918">
                  <c:v>26.041</c:v>
                </c:pt>
                <c:pt idx="1919">
                  <c:v>26.029</c:v>
                </c:pt>
                <c:pt idx="1920">
                  <c:v>26.015000000000001</c:v>
                </c:pt>
                <c:pt idx="1921">
                  <c:v>25.989000000000001</c:v>
                </c:pt>
                <c:pt idx="1922">
                  <c:v>25.965</c:v>
                </c:pt>
                <c:pt idx="1923">
                  <c:v>25.956</c:v>
                </c:pt>
                <c:pt idx="1924">
                  <c:v>25.943000000000001</c:v>
                </c:pt>
                <c:pt idx="1925">
                  <c:v>25.928999999999998</c:v>
                </c:pt>
                <c:pt idx="1926">
                  <c:v>25.917999999999999</c:v>
                </c:pt>
                <c:pt idx="1927">
                  <c:v>25.908999999999999</c:v>
                </c:pt>
                <c:pt idx="1928">
                  <c:v>25.895</c:v>
                </c:pt>
                <c:pt idx="1929">
                  <c:v>25.876999999999999</c:v>
                </c:pt>
                <c:pt idx="1930">
                  <c:v>25.853999999999999</c:v>
                </c:pt>
                <c:pt idx="1931">
                  <c:v>25.831</c:v>
                </c:pt>
                <c:pt idx="1932">
                  <c:v>25.818000000000001</c:v>
                </c:pt>
                <c:pt idx="1933">
                  <c:v>25.814</c:v>
                </c:pt>
                <c:pt idx="1934">
                  <c:v>25.811</c:v>
                </c:pt>
                <c:pt idx="1935">
                  <c:v>25.806999999999999</c:v>
                </c:pt>
                <c:pt idx="1936">
                  <c:v>25.797000000000001</c:v>
                </c:pt>
                <c:pt idx="1937">
                  <c:v>25.785</c:v>
                </c:pt>
                <c:pt idx="1938">
                  <c:v>25.771999999999998</c:v>
                </c:pt>
                <c:pt idx="1939">
                  <c:v>25.76</c:v>
                </c:pt>
                <c:pt idx="1940">
                  <c:v>25.748999999999999</c:v>
                </c:pt>
                <c:pt idx="1941">
                  <c:v>25.745000000000001</c:v>
                </c:pt>
                <c:pt idx="1942">
                  <c:v>25.744</c:v>
                </c:pt>
                <c:pt idx="1943">
                  <c:v>25.745999999999999</c:v>
                </c:pt>
                <c:pt idx="1944">
                  <c:v>25.748000000000001</c:v>
                </c:pt>
                <c:pt idx="1945">
                  <c:v>25.754999999999999</c:v>
                </c:pt>
                <c:pt idx="1946">
                  <c:v>25.765999999999998</c:v>
                </c:pt>
                <c:pt idx="1947">
                  <c:v>25.785</c:v>
                </c:pt>
                <c:pt idx="1948">
                  <c:v>25.803000000000001</c:v>
                </c:pt>
                <c:pt idx="1949">
                  <c:v>25.811</c:v>
                </c:pt>
                <c:pt idx="1950">
                  <c:v>25.818999999999999</c:v>
                </c:pt>
                <c:pt idx="1951">
                  <c:v>25.831</c:v>
                </c:pt>
                <c:pt idx="1952">
                  <c:v>25.843</c:v>
                </c:pt>
                <c:pt idx="1953">
                  <c:v>25.858000000000001</c:v>
                </c:pt>
                <c:pt idx="1954">
                  <c:v>25.869</c:v>
                </c:pt>
                <c:pt idx="1955">
                  <c:v>25.873999999999999</c:v>
                </c:pt>
                <c:pt idx="1956">
                  <c:v>25.876999999999999</c:v>
                </c:pt>
                <c:pt idx="1957">
                  <c:v>25.87</c:v>
                </c:pt>
                <c:pt idx="1958">
                  <c:v>25.853999999999999</c:v>
                </c:pt>
                <c:pt idx="1959">
                  <c:v>25.84</c:v>
                </c:pt>
                <c:pt idx="1960">
                  <c:v>25.82</c:v>
                </c:pt>
                <c:pt idx="1961">
                  <c:v>25.8</c:v>
                </c:pt>
                <c:pt idx="1962">
                  <c:v>25.783000000000001</c:v>
                </c:pt>
                <c:pt idx="1963">
                  <c:v>25.768999999999998</c:v>
                </c:pt>
                <c:pt idx="1964">
                  <c:v>25.753</c:v>
                </c:pt>
                <c:pt idx="1965">
                  <c:v>25.742000000000001</c:v>
                </c:pt>
                <c:pt idx="1966">
                  <c:v>25.731999999999999</c:v>
                </c:pt>
                <c:pt idx="1967">
                  <c:v>25.719000000000001</c:v>
                </c:pt>
                <c:pt idx="1968">
                  <c:v>25.71</c:v>
                </c:pt>
                <c:pt idx="1969">
                  <c:v>25.699000000000002</c:v>
                </c:pt>
                <c:pt idx="1970">
                  <c:v>25.689</c:v>
                </c:pt>
                <c:pt idx="1971">
                  <c:v>25.68</c:v>
                </c:pt>
                <c:pt idx="1972">
                  <c:v>25.678999999999998</c:v>
                </c:pt>
                <c:pt idx="1973">
                  <c:v>25.675999999999998</c:v>
                </c:pt>
                <c:pt idx="1974">
                  <c:v>25.675000000000001</c:v>
                </c:pt>
                <c:pt idx="1975">
                  <c:v>25.675999999999998</c:v>
                </c:pt>
                <c:pt idx="1976">
                  <c:v>25.673999999999999</c:v>
                </c:pt>
                <c:pt idx="1977">
                  <c:v>25.670999999999999</c:v>
                </c:pt>
                <c:pt idx="1978">
                  <c:v>25.667000000000002</c:v>
                </c:pt>
                <c:pt idx="1979">
                  <c:v>25.661999999999999</c:v>
                </c:pt>
                <c:pt idx="1980">
                  <c:v>25.657</c:v>
                </c:pt>
                <c:pt idx="1981">
                  <c:v>25.65</c:v>
                </c:pt>
                <c:pt idx="1982">
                  <c:v>25.643000000000001</c:v>
                </c:pt>
                <c:pt idx="1983">
                  <c:v>25.64</c:v>
                </c:pt>
                <c:pt idx="1984">
                  <c:v>25.635000000000002</c:v>
                </c:pt>
                <c:pt idx="1985">
                  <c:v>25.631</c:v>
                </c:pt>
                <c:pt idx="1986">
                  <c:v>25.626999999999999</c:v>
                </c:pt>
                <c:pt idx="1987">
                  <c:v>25.626000000000001</c:v>
                </c:pt>
                <c:pt idx="1988">
                  <c:v>25.626999999999999</c:v>
                </c:pt>
                <c:pt idx="1989">
                  <c:v>25.631</c:v>
                </c:pt>
                <c:pt idx="1990">
                  <c:v>25.626000000000001</c:v>
                </c:pt>
                <c:pt idx="1991">
                  <c:v>25.62</c:v>
                </c:pt>
                <c:pt idx="1992">
                  <c:v>25.611999999999998</c:v>
                </c:pt>
                <c:pt idx="1993">
                  <c:v>25.6</c:v>
                </c:pt>
                <c:pt idx="1994">
                  <c:v>25.588000000000001</c:v>
                </c:pt>
                <c:pt idx="1995">
                  <c:v>25.579000000000001</c:v>
                </c:pt>
                <c:pt idx="1996">
                  <c:v>25.567</c:v>
                </c:pt>
                <c:pt idx="1997">
                  <c:v>25.553000000000001</c:v>
                </c:pt>
                <c:pt idx="1998">
                  <c:v>25.544</c:v>
                </c:pt>
                <c:pt idx="1999">
                  <c:v>25.532</c:v>
                </c:pt>
                <c:pt idx="2000">
                  <c:v>25.516999999999999</c:v>
                </c:pt>
                <c:pt idx="2001">
                  <c:v>25.506</c:v>
                </c:pt>
                <c:pt idx="2002">
                  <c:v>25.504000000000001</c:v>
                </c:pt>
                <c:pt idx="2003">
                  <c:v>25.504999999999999</c:v>
                </c:pt>
                <c:pt idx="2004">
                  <c:v>25.507000000000001</c:v>
                </c:pt>
                <c:pt idx="2005">
                  <c:v>25.513000000000002</c:v>
                </c:pt>
                <c:pt idx="2006">
                  <c:v>25.530999999999999</c:v>
                </c:pt>
                <c:pt idx="2007">
                  <c:v>25.547000000000001</c:v>
                </c:pt>
                <c:pt idx="2008">
                  <c:v>25.56</c:v>
                </c:pt>
                <c:pt idx="2009">
                  <c:v>25.571999999999999</c:v>
                </c:pt>
                <c:pt idx="2010">
                  <c:v>25.587</c:v>
                </c:pt>
                <c:pt idx="2011">
                  <c:v>25.597999999999999</c:v>
                </c:pt>
                <c:pt idx="2012">
                  <c:v>25.606999999999999</c:v>
                </c:pt>
                <c:pt idx="2013">
                  <c:v>25.617000000000001</c:v>
                </c:pt>
                <c:pt idx="2014">
                  <c:v>25.626000000000001</c:v>
                </c:pt>
                <c:pt idx="2015">
                  <c:v>25.632000000000001</c:v>
                </c:pt>
                <c:pt idx="2016">
                  <c:v>25.635999999999999</c:v>
                </c:pt>
                <c:pt idx="2017">
                  <c:v>25.643000000000001</c:v>
                </c:pt>
                <c:pt idx="2018">
                  <c:v>25.651</c:v>
                </c:pt>
                <c:pt idx="2019">
                  <c:v>25.651</c:v>
                </c:pt>
                <c:pt idx="2020">
                  <c:v>25.652999999999999</c:v>
                </c:pt>
                <c:pt idx="2021">
                  <c:v>25.658999999999999</c:v>
                </c:pt>
                <c:pt idx="2022">
                  <c:v>25.661000000000001</c:v>
                </c:pt>
                <c:pt idx="2023">
                  <c:v>25.669</c:v>
                </c:pt>
                <c:pt idx="2024">
                  <c:v>25.678999999999998</c:v>
                </c:pt>
                <c:pt idx="2025">
                  <c:v>25.687000000000001</c:v>
                </c:pt>
                <c:pt idx="2026">
                  <c:v>25.693999999999999</c:v>
                </c:pt>
                <c:pt idx="2027">
                  <c:v>25.702000000000002</c:v>
                </c:pt>
                <c:pt idx="2028">
                  <c:v>25.709</c:v>
                </c:pt>
                <c:pt idx="2029">
                  <c:v>25.709</c:v>
                </c:pt>
                <c:pt idx="2030">
                  <c:v>25.707999999999998</c:v>
                </c:pt>
                <c:pt idx="2031">
                  <c:v>25.707000000000001</c:v>
                </c:pt>
                <c:pt idx="2032">
                  <c:v>25.704999999999998</c:v>
                </c:pt>
                <c:pt idx="2033">
                  <c:v>25.707000000000001</c:v>
                </c:pt>
                <c:pt idx="2034">
                  <c:v>25.710999999999999</c:v>
                </c:pt>
                <c:pt idx="2035">
                  <c:v>25.719000000000001</c:v>
                </c:pt>
                <c:pt idx="2036">
                  <c:v>25.727</c:v>
                </c:pt>
                <c:pt idx="2037">
                  <c:v>25.736999999999998</c:v>
                </c:pt>
                <c:pt idx="2038">
                  <c:v>25.748999999999999</c:v>
                </c:pt>
                <c:pt idx="2039">
                  <c:v>25.763000000000002</c:v>
                </c:pt>
                <c:pt idx="2040">
                  <c:v>25.779</c:v>
                </c:pt>
                <c:pt idx="2041">
                  <c:v>25.794</c:v>
                </c:pt>
                <c:pt idx="2042">
                  <c:v>25.809000000000001</c:v>
                </c:pt>
                <c:pt idx="2043">
                  <c:v>25.832000000000001</c:v>
                </c:pt>
                <c:pt idx="2044">
                  <c:v>25.852</c:v>
                </c:pt>
                <c:pt idx="2045">
                  <c:v>25.867000000000001</c:v>
                </c:pt>
                <c:pt idx="2046">
                  <c:v>25.882999999999999</c:v>
                </c:pt>
                <c:pt idx="2047">
                  <c:v>25.902000000000001</c:v>
                </c:pt>
                <c:pt idx="2048">
                  <c:v>25.922000000000001</c:v>
                </c:pt>
                <c:pt idx="2049">
                  <c:v>25.943999999999999</c:v>
                </c:pt>
                <c:pt idx="2050">
                  <c:v>25.971</c:v>
                </c:pt>
                <c:pt idx="2051">
                  <c:v>26</c:v>
                </c:pt>
                <c:pt idx="2052">
                  <c:v>26.033000000000001</c:v>
                </c:pt>
                <c:pt idx="2053">
                  <c:v>26.065999999999999</c:v>
                </c:pt>
                <c:pt idx="2054">
                  <c:v>26.103000000000002</c:v>
                </c:pt>
                <c:pt idx="2055">
                  <c:v>26.134</c:v>
                </c:pt>
                <c:pt idx="2056">
                  <c:v>26.157</c:v>
                </c:pt>
                <c:pt idx="2057">
                  <c:v>26.187999999999999</c:v>
                </c:pt>
                <c:pt idx="2058">
                  <c:v>26.225000000000001</c:v>
                </c:pt>
                <c:pt idx="2059">
                  <c:v>26.257000000000001</c:v>
                </c:pt>
                <c:pt idx="2060">
                  <c:v>26.29</c:v>
                </c:pt>
                <c:pt idx="2061">
                  <c:v>26.315000000000001</c:v>
                </c:pt>
                <c:pt idx="2062">
                  <c:v>26.34</c:v>
                </c:pt>
                <c:pt idx="2063">
                  <c:v>26.367999999999999</c:v>
                </c:pt>
                <c:pt idx="2064">
                  <c:v>26.396000000000001</c:v>
                </c:pt>
                <c:pt idx="2065">
                  <c:v>26.439</c:v>
                </c:pt>
                <c:pt idx="2066">
                  <c:v>26.491</c:v>
                </c:pt>
                <c:pt idx="2067">
                  <c:v>26.55</c:v>
                </c:pt>
                <c:pt idx="2068">
                  <c:v>26.625</c:v>
                </c:pt>
                <c:pt idx="2069">
                  <c:v>26.719000000000001</c:v>
                </c:pt>
                <c:pt idx="2070">
                  <c:v>26.818000000000001</c:v>
                </c:pt>
                <c:pt idx="2071">
                  <c:v>26.917999999999999</c:v>
                </c:pt>
                <c:pt idx="2072">
                  <c:v>27.021999999999998</c:v>
                </c:pt>
                <c:pt idx="2073">
                  <c:v>27.134</c:v>
                </c:pt>
                <c:pt idx="2074">
                  <c:v>27.248000000000001</c:v>
                </c:pt>
                <c:pt idx="2075">
                  <c:v>27.356999999999999</c:v>
                </c:pt>
                <c:pt idx="2076">
                  <c:v>27.460999999999999</c:v>
                </c:pt>
                <c:pt idx="2077">
                  <c:v>27.565999999999999</c:v>
                </c:pt>
                <c:pt idx="2078">
                  <c:v>27.667999999999999</c:v>
                </c:pt>
                <c:pt idx="2079">
                  <c:v>27.762</c:v>
                </c:pt>
                <c:pt idx="2080">
                  <c:v>27.858000000000001</c:v>
                </c:pt>
                <c:pt idx="2081">
                  <c:v>27.946999999999999</c:v>
                </c:pt>
                <c:pt idx="2082">
                  <c:v>28.03</c:v>
                </c:pt>
                <c:pt idx="2083">
                  <c:v>28.11</c:v>
                </c:pt>
                <c:pt idx="2084">
                  <c:v>28.184000000000001</c:v>
                </c:pt>
                <c:pt idx="2085">
                  <c:v>28.257999999999999</c:v>
                </c:pt>
                <c:pt idx="2086">
                  <c:v>28.33</c:v>
                </c:pt>
                <c:pt idx="2087">
                  <c:v>28.405999999999999</c:v>
                </c:pt>
                <c:pt idx="2088">
                  <c:v>28.481000000000002</c:v>
                </c:pt>
                <c:pt idx="2089">
                  <c:v>28.550999999999998</c:v>
                </c:pt>
                <c:pt idx="2090">
                  <c:v>28.623999999999999</c:v>
                </c:pt>
                <c:pt idx="2091">
                  <c:v>28.696000000000002</c:v>
                </c:pt>
                <c:pt idx="2092">
                  <c:v>28.756</c:v>
                </c:pt>
                <c:pt idx="2093">
                  <c:v>28.812999999999999</c:v>
                </c:pt>
                <c:pt idx="2094">
                  <c:v>28.876999999999999</c:v>
                </c:pt>
                <c:pt idx="2095">
                  <c:v>28.952000000000002</c:v>
                </c:pt>
                <c:pt idx="2096">
                  <c:v>29.033999999999999</c:v>
                </c:pt>
                <c:pt idx="2097">
                  <c:v>29.123000000000001</c:v>
                </c:pt>
                <c:pt idx="2098">
                  <c:v>29.213999999999999</c:v>
                </c:pt>
                <c:pt idx="2099">
                  <c:v>29.31</c:v>
                </c:pt>
                <c:pt idx="2100">
                  <c:v>29.41</c:v>
                </c:pt>
                <c:pt idx="2101">
                  <c:v>29.510999999999999</c:v>
                </c:pt>
                <c:pt idx="2102">
                  <c:v>29.614999999999998</c:v>
                </c:pt>
                <c:pt idx="2103">
                  <c:v>29.728999999999999</c:v>
                </c:pt>
                <c:pt idx="2104">
                  <c:v>29.853000000000002</c:v>
                </c:pt>
                <c:pt idx="2105">
                  <c:v>29.98</c:v>
                </c:pt>
                <c:pt idx="2106">
                  <c:v>30.106000000000002</c:v>
                </c:pt>
                <c:pt idx="2107">
                  <c:v>30.225999999999999</c:v>
                </c:pt>
                <c:pt idx="2108">
                  <c:v>30.338999999999999</c:v>
                </c:pt>
                <c:pt idx="2109">
                  <c:v>30.452999999999999</c:v>
                </c:pt>
                <c:pt idx="2110">
                  <c:v>30.568999999999999</c:v>
                </c:pt>
                <c:pt idx="2111">
                  <c:v>30.684000000000001</c:v>
                </c:pt>
                <c:pt idx="2112">
                  <c:v>30.806999999999999</c:v>
                </c:pt>
                <c:pt idx="2113">
                  <c:v>30.93</c:v>
                </c:pt>
                <c:pt idx="2114">
                  <c:v>31.052</c:v>
                </c:pt>
                <c:pt idx="2115">
                  <c:v>31.184000000000001</c:v>
                </c:pt>
                <c:pt idx="2116">
                  <c:v>31.321999999999999</c:v>
                </c:pt>
                <c:pt idx="2117">
                  <c:v>31.457999999999998</c:v>
                </c:pt>
                <c:pt idx="2118">
                  <c:v>31.593</c:v>
                </c:pt>
                <c:pt idx="2119">
                  <c:v>31.728000000000002</c:v>
                </c:pt>
                <c:pt idx="2120">
                  <c:v>31.852</c:v>
                </c:pt>
                <c:pt idx="2121">
                  <c:v>31.978000000000002</c:v>
                </c:pt>
                <c:pt idx="2122">
                  <c:v>32.11</c:v>
                </c:pt>
                <c:pt idx="2123">
                  <c:v>32.241</c:v>
                </c:pt>
                <c:pt idx="2124">
                  <c:v>32.366</c:v>
                </c:pt>
                <c:pt idx="2125">
                  <c:v>32.49</c:v>
                </c:pt>
                <c:pt idx="2126">
                  <c:v>32.622999999999998</c:v>
                </c:pt>
                <c:pt idx="2127">
                  <c:v>32.747</c:v>
                </c:pt>
                <c:pt idx="2128">
                  <c:v>32.865000000000002</c:v>
                </c:pt>
                <c:pt idx="2129">
                  <c:v>32.975000000000001</c:v>
                </c:pt>
                <c:pt idx="2130">
                  <c:v>33.076000000000001</c:v>
                </c:pt>
                <c:pt idx="2131">
                  <c:v>33.165999999999997</c:v>
                </c:pt>
                <c:pt idx="2132">
                  <c:v>33.244999999999997</c:v>
                </c:pt>
                <c:pt idx="2133">
                  <c:v>33.323</c:v>
                </c:pt>
                <c:pt idx="2134">
                  <c:v>33.401000000000003</c:v>
                </c:pt>
                <c:pt idx="2135">
                  <c:v>33.47</c:v>
                </c:pt>
                <c:pt idx="2136">
                  <c:v>33.531999999999996</c:v>
                </c:pt>
                <c:pt idx="2137">
                  <c:v>33.593000000000004</c:v>
                </c:pt>
                <c:pt idx="2138">
                  <c:v>33.651000000000003</c:v>
                </c:pt>
                <c:pt idx="2139">
                  <c:v>33.707000000000001</c:v>
                </c:pt>
                <c:pt idx="2140">
                  <c:v>33.768000000000001</c:v>
                </c:pt>
                <c:pt idx="2141">
                  <c:v>33.832999999999998</c:v>
                </c:pt>
                <c:pt idx="2142">
                  <c:v>33.893000000000001</c:v>
                </c:pt>
                <c:pt idx="2143">
                  <c:v>33.950000000000003</c:v>
                </c:pt>
                <c:pt idx="2144">
                  <c:v>34.008000000000003</c:v>
                </c:pt>
                <c:pt idx="2145">
                  <c:v>34.067</c:v>
                </c:pt>
                <c:pt idx="2146">
                  <c:v>34.125</c:v>
                </c:pt>
                <c:pt idx="2147">
                  <c:v>34.18</c:v>
                </c:pt>
                <c:pt idx="2148">
                  <c:v>34.232999999999997</c:v>
                </c:pt>
                <c:pt idx="2149">
                  <c:v>34.276000000000003</c:v>
                </c:pt>
                <c:pt idx="2150">
                  <c:v>34.307000000000002</c:v>
                </c:pt>
                <c:pt idx="2151">
                  <c:v>34.331000000000003</c:v>
                </c:pt>
                <c:pt idx="2152">
                  <c:v>34.35</c:v>
                </c:pt>
                <c:pt idx="2153">
                  <c:v>34.366</c:v>
                </c:pt>
                <c:pt idx="2154">
                  <c:v>34.381999999999998</c:v>
                </c:pt>
                <c:pt idx="2155">
                  <c:v>34.387999999999998</c:v>
                </c:pt>
                <c:pt idx="2156">
                  <c:v>34.39</c:v>
                </c:pt>
                <c:pt idx="2157">
                  <c:v>34.381</c:v>
                </c:pt>
                <c:pt idx="2158">
                  <c:v>34.360999999999997</c:v>
                </c:pt>
                <c:pt idx="2159">
                  <c:v>34.335000000000001</c:v>
                </c:pt>
                <c:pt idx="2160">
                  <c:v>34.305999999999997</c:v>
                </c:pt>
                <c:pt idx="2161">
                  <c:v>34.286000000000001</c:v>
                </c:pt>
                <c:pt idx="2162">
                  <c:v>34.261000000000003</c:v>
                </c:pt>
                <c:pt idx="2163">
                  <c:v>34.225000000000001</c:v>
                </c:pt>
                <c:pt idx="2164">
                  <c:v>34.198999999999998</c:v>
                </c:pt>
                <c:pt idx="2165">
                  <c:v>34.183</c:v>
                </c:pt>
                <c:pt idx="2166">
                  <c:v>34.161000000000001</c:v>
                </c:pt>
                <c:pt idx="2167">
                  <c:v>34.140999999999998</c:v>
                </c:pt>
                <c:pt idx="2168">
                  <c:v>34.134</c:v>
                </c:pt>
                <c:pt idx="2169">
                  <c:v>34.128999999999998</c:v>
                </c:pt>
                <c:pt idx="2170">
                  <c:v>34.124000000000002</c:v>
                </c:pt>
                <c:pt idx="2171">
                  <c:v>34.128999999999998</c:v>
                </c:pt>
                <c:pt idx="2172">
                  <c:v>34.133000000000003</c:v>
                </c:pt>
                <c:pt idx="2173">
                  <c:v>34.134</c:v>
                </c:pt>
                <c:pt idx="2174">
                  <c:v>34.139000000000003</c:v>
                </c:pt>
                <c:pt idx="2175">
                  <c:v>34.152000000000001</c:v>
                </c:pt>
                <c:pt idx="2176">
                  <c:v>34.179000000000002</c:v>
                </c:pt>
                <c:pt idx="2177">
                  <c:v>34.215000000000003</c:v>
                </c:pt>
                <c:pt idx="2178">
                  <c:v>34.253</c:v>
                </c:pt>
                <c:pt idx="2179">
                  <c:v>34.293999999999997</c:v>
                </c:pt>
                <c:pt idx="2180">
                  <c:v>34.341000000000001</c:v>
                </c:pt>
                <c:pt idx="2181">
                  <c:v>34.389000000000003</c:v>
                </c:pt>
                <c:pt idx="2182">
                  <c:v>34.435000000000002</c:v>
                </c:pt>
                <c:pt idx="2183">
                  <c:v>34.478999999999999</c:v>
                </c:pt>
                <c:pt idx="2184">
                  <c:v>34.521000000000001</c:v>
                </c:pt>
                <c:pt idx="2185">
                  <c:v>34.555</c:v>
                </c:pt>
                <c:pt idx="2186">
                  <c:v>34.581000000000003</c:v>
                </c:pt>
                <c:pt idx="2187">
                  <c:v>34.613</c:v>
                </c:pt>
                <c:pt idx="2188">
                  <c:v>34.652999999999999</c:v>
                </c:pt>
                <c:pt idx="2189">
                  <c:v>34.688000000000002</c:v>
                </c:pt>
                <c:pt idx="2190">
                  <c:v>34.722000000000001</c:v>
                </c:pt>
                <c:pt idx="2191">
                  <c:v>34.75</c:v>
                </c:pt>
                <c:pt idx="2192">
                  <c:v>34.774999999999999</c:v>
                </c:pt>
                <c:pt idx="2193">
                  <c:v>34.792000000000002</c:v>
                </c:pt>
                <c:pt idx="2194">
                  <c:v>34.795000000000002</c:v>
                </c:pt>
                <c:pt idx="2195">
                  <c:v>34.786999999999999</c:v>
                </c:pt>
                <c:pt idx="2196">
                  <c:v>34.768999999999998</c:v>
                </c:pt>
                <c:pt idx="2197">
                  <c:v>34.75</c:v>
                </c:pt>
                <c:pt idx="2198">
                  <c:v>34.719000000000001</c:v>
                </c:pt>
                <c:pt idx="2199">
                  <c:v>34.677999999999997</c:v>
                </c:pt>
                <c:pt idx="2200">
                  <c:v>34.627000000000002</c:v>
                </c:pt>
                <c:pt idx="2201">
                  <c:v>34.578000000000003</c:v>
                </c:pt>
                <c:pt idx="2202">
                  <c:v>34.552999999999997</c:v>
                </c:pt>
                <c:pt idx="2203">
                  <c:v>34.536000000000001</c:v>
                </c:pt>
                <c:pt idx="2204">
                  <c:v>34.512999999999998</c:v>
                </c:pt>
                <c:pt idx="2205">
                  <c:v>34.496000000000002</c:v>
                </c:pt>
                <c:pt idx="2206">
                  <c:v>34.478999999999999</c:v>
                </c:pt>
                <c:pt idx="2207">
                  <c:v>34.462000000000003</c:v>
                </c:pt>
                <c:pt idx="2208">
                  <c:v>34.450000000000003</c:v>
                </c:pt>
                <c:pt idx="2209">
                  <c:v>34.436</c:v>
                </c:pt>
                <c:pt idx="2210">
                  <c:v>34.435000000000002</c:v>
                </c:pt>
                <c:pt idx="2211">
                  <c:v>34.445</c:v>
                </c:pt>
                <c:pt idx="2212">
                  <c:v>34.454999999999998</c:v>
                </c:pt>
                <c:pt idx="2213">
                  <c:v>34.465000000000003</c:v>
                </c:pt>
                <c:pt idx="2214">
                  <c:v>34.475000000000001</c:v>
                </c:pt>
                <c:pt idx="2215">
                  <c:v>34.491999999999997</c:v>
                </c:pt>
                <c:pt idx="2216">
                  <c:v>34.512999999999998</c:v>
                </c:pt>
                <c:pt idx="2217">
                  <c:v>34.539000000000001</c:v>
                </c:pt>
                <c:pt idx="2218">
                  <c:v>34.561</c:v>
                </c:pt>
                <c:pt idx="2219">
                  <c:v>34.587000000000003</c:v>
                </c:pt>
                <c:pt idx="2220">
                  <c:v>34.618000000000002</c:v>
                </c:pt>
                <c:pt idx="2221">
                  <c:v>34.643000000000001</c:v>
                </c:pt>
                <c:pt idx="2222">
                  <c:v>34.661000000000001</c:v>
                </c:pt>
                <c:pt idx="2223">
                  <c:v>34.686</c:v>
                </c:pt>
                <c:pt idx="2224">
                  <c:v>34.707999999999998</c:v>
                </c:pt>
                <c:pt idx="2225">
                  <c:v>34.723999999999997</c:v>
                </c:pt>
                <c:pt idx="2226">
                  <c:v>34.732999999999997</c:v>
                </c:pt>
                <c:pt idx="2227">
                  <c:v>34.737000000000002</c:v>
                </c:pt>
                <c:pt idx="2228">
                  <c:v>34.734999999999999</c:v>
                </c:pt>
                <c:pt idx="2229">
                  <c:v>34.731000000000002</c:v>
                </c:pt>
                <c:pt idx="2230">
                  <c:v>34.725999999999999</c:v>
                </c:pt>
                <c:pt idx="2231">
                  <c:v>34.723999999999997</c:v>
                </c:pt>
                <c:pt idx="2232">
                  <c:v>34.718000000000004</c:v>
                </c:pt>
                <c:pt idx="2233">
                  <c:v>34.709000000000003</c:v>
                </c:pt>
                <c:pt idx="2234">
                  <c:v>34.701999999999998</c:v>
                </c:pt>
                <c:pt idx="2235">
                  <c:v>34.691000000000003</c:v>
                </c:pt>
                <c:pt idx="2236">
                  <c:v>34.683</c:v>
                </c:pt>
                <c:pt idx="2237">
                  <c:v>34.68</c:v>
                </c:pt>
                <c:pt idx="2238">
                  <c:v>34.680999999999997</c:v>
                </c:pt>
                <c:pt idx="2239">
                  <c:v>34.686999999999998</c:v>
                </c:pt>
                <c:pt idx="2240">
                  <c:v>34.694000000000003</c:v>
                </c:pt>
                <c:pt idx="2241">
                  <c:v>34.703000000000003</c:v>
                </c:pt>
                <c:pt idx="2242">
                  <c:v>34.707000000000001</c:v>
                </c:pt>
                <c:pt idx="2243">
                  <c:v>34.707999999999998</c:v>
                </c:pt>
                <c:pt idx="2244">
                  <c:v>34.71</c:v>
                </c:pt>
                <c:pt idx="2245">
                  <c:v>34.713000000000001</c:v>
                </c:pt>
                <c:pt idx="2246">
                  <c:v>34.722000000000001</c:v>
                </c:pt>
                <c:pt idx="2247">
                  <c:v>34.738</c:v>
                </c:pt>
                <c:pt idx="2248">
                  <c:v>34.753</c:v>
                </c:pt>
                <c:pt idx="2249">
                  <c:v>34.764000000000003</c:v>
                </c:pt>
                <c:pt idx="2250">
                  <c:v>34.768999999999998</c:v>
                </c:pt>
                <c:pt idx="2251">
                  <c:v>34.770000000000003</c:v>
                </c:pt>
                <c:pt idx="2252">
                  <c:v>34.756999999999998</c:v>
                </c:pt>
                <c:pt idx="2253">
                  <c:v>34.743000000000002</c:v>
                </c:pt>
                <c:pt idx="2254">
                  <c:v>34.723999999999997</c:v>
                </c:pt>
                <c:pt idx="2255">
                  <c:v>34.700000000000003</c:v>
                </c:pt>
                <c:pt idx="2256">
                  <c:v>34.679000000000002</c:v>
                </c:pt>
                <c:pt idx="2257">
                  <c:v>34.658000000000001</c:v>
                </c:pt>
                <c:pt idx="2258">
                  <c:v>34.640999999999998</c:v>
                </c:pt>
                <c:pt idx="2259">
                  <c:v>34.628</c:v>
                </c:pt>
                <c:pt idx="2260">
                  <c:v>34.613</c:v>
                </c:pt>
                <c:pt idx="2261">
                  <c:v>34.606000000000002</c:v>
                </c:pt>
                <c:pt idx="2262">
                  <c:v>34.595999999999997</c:v>
                </c:pt>
                <c:pt idx="2263">
                  <c:v>34.588000000000001</c:v>
                </c:pt>
                <c:pt idx="2264">
                  <c:v>34.581000000000003</c:v>
                </c:pt>
                <c:pt idx="2265">
                  <c:v>34.573999999999998</c:v>
                </c:pt>
                <c:pt idx="2266">
                  <c:v>34.578000000000003</c:v>
                </c:pt>
                <c:pt idx="2267">
                  <c:v>34.591000000000001</c:v>
                </c:pt>
                <c:pt idx="2268">
                  <c:v>34.606999999999999</c:v>
                </c:pt>
                <c:pt idx="2269">
                  <c:v>34.619999999999997</c:v>
                </c:pt>
                <c:pt idx="2270">
                  <c:v>34.628</c:v>
                </c:pt>
                <c:pt idx="2271">
                  <c:v>34.633000000000003</c:v>
                </c:pt>
                <c:pt idx="2272">
                  <c:v>34.634</c:v>
                </c:pt>
                <c:pt idx="2273">
                  <c:v>34.633000000000003</c:v>
                </c:pt>
                <c:pt idx="2274">
                  <c:v>34.633000000000003</c:v>
                </c:pt>
                <c:pt idx="2275">
                  <c:v>34.634</c:v>
                </c:pt>
                <c:pt idx="2276">
                  <c:v>34.637999999999998</c:v>
                </c:pt>
                <c:pt idx="2277">
                  <c:v>34.64</c:v>
                </c:pt>
                <c:pt idx="2278">
                  <c:v>34.637</c:v>
                </c:pt>
                <c:pt idx="2279">
                  <c:v>34.634</c:v>
                </c:pt>
                <c:pt idx="2280">
                  <c:v>34.631999999999998</c:v>
                </c:pt>
                <c:pt idx="2281">
                  <c:v>34.628999999999998</c:v>
                </c:pt>
                <c:pt idx="2282">
                  <c:v>34.636000000000003</c:v>
                </c:pt>
                <c:pt idx="2283">
                  <c:v>34.646999999999998</c:v>
                </c:pt>
                <c:pt idx="2284">
                  <c:v>34.655000000000001</c:v>
                </c:pt>
                <c:pt idx="2285">
                  <c:v>34.671999999999997</c:v>
                </c:pt>
                <c:pt idx="2286">
                  <c:v>34.69</c:v>
                </c:pt>
                <c:pt idx="2287">
                  <c:v>34.697000000000003</c:v>
                </c:pt>
                <c:pt idx="2288">
                  <c:v>34.701999999999998</c:v>
                </c:pt>
                <c:pt idx="2289">
                  <c:v>34.704000000000001</c:v>
                </c:pt>
                <c:pt idx="2290">
                  <c:v>34.698999999999998</c:v>
                </c:pt>
                <c:pt idx="2291">
                  <c:v>34.695999999999998</c:v>
                </c:pt>
                <c:pt idx="2292">
                  <c:v>34.698</c:v>
                </c:pt>
                <c:pt idx="2293">
                  <c:v>34.700000000000003</c:v>
                </c:pt>
                <c:pt idx="2294">
                  <c:v>34.706000000000003</c:v>
                </c:pt>
                <c:pt idx="2295">
                  <c:v>34.707999999999998</c:v>
                </c:pt>
                <c:pt idx="2296">
                  <c:v>34.715000000000003</c:v>
                </c:pt>
                <c:pt idx="2297">
                  <c:v>34.716999999999999</c:v>
                </c:pt>
                <c:pt idx="2298">
                  <c:v>34.715000000000003</c:v>
                </c:pt>
                <c:pt idx="2299">
                  <c:v>34.715000000000003</c:v>
                </c:pt>
                <c:pt idx="2300">
                  <c:v>34.713000000000001</c:v>
                </c:pt>
                <c:pt idx="2301">
                  <c:v>34.712000000000003</c:v>
                </c:pt>
                <c:pt idx="2302">
                  <c:v>34.701000000000001</c:v>
                </c:pt>
                <c:pt idx="2303">
                  <c:v>34.685000000000002</c:v>
                </c:pt>
                <c:pt idx="2304">
                  <c:v>34.679000000000002</c:v>
                </c:pt>
                <c:pt idx="2305">
                  <c:v>34.67</c:v>
                </c:pt>
                <c:pt idx="2306">
                  <c:v>34.654000000000003</c:v>
                </c:pt>
                <c:pt idx="2307">
                  <c:v>34.625999999999998</c:v>
                </c:pt>
                <c:pt idx="2308">
                  <c:v>34.598999999999997</c:v>
                </c:pt>
                <c:pt idx="2309">
                  <c:v>34.581000000000003</c:v>
                </c:pt>
                <c:pt idx="2310">
                  <c:v>34.557000000000002</c:v>
                </c:pt>
                <c:pt idx="2311">
                  <c:v>34.529000000000003</c:v>
                </c:pt>
                <c:pt idx="2312">
                  <c:v>34.509</c:v>
                </c:pt>
                <c:pt idx="2313">
                  <c:v>34.484000000000002</c:v>
                </c:pt>
                <c:pt idx="2314">
                  <c:v>34.448999999999998</c:v>
                </c:pt>
                <c:pt idx="2315">
                  <c:v>34.402999999999999</c:v>
                </c:pt>
                <c:pt idx="2316">
                  <c:v>34.347999999999999</c:v>
                </c:pt>
                <c:pt idx="2317">
                  <c:v>34.296999999999997</c:v>
                </c:pt>
                <c:pt idx="2318">
                  <c:v>34.246000000000002</c:v>
                </c:pt>
                <c:pt idx="2319">
                  <c:v>34.201999999999998</c:v>
                </c:pt>
                <c:pt idx="2320">
                  <c:v>34.174999999999997</c:v>
                </c:pt>
                <c:pt idx="2321">
                  <c:v>34.155999999999999</c:v>
                </c:pt>
                <c:pt idx="2322">
                  <c:v>34.134999999999998</c:v>
                </c:pt>
                <c:pt idx="2323">
                  <c:v>34.119999999999997</c:v>
                </c:pt>
                <c:pt idx="2324">
                  <c:v>34.110999999999997</c:v>
                </c:pt>
                <c:pt idx="2325">
                  <c:v>34.104999999999997</c:v>
                </c:pt>
                <c:pt idx="2326">
                  <c:v>34.091999999999999</c:v>
                </c:pt>
                <c:pt idx="2327">
                  <c:v>34.076000000000001</c:v>
                </c:pt>
                <c:pt idx="2328">
                  <c:v>34.064</c:v>
                </c:pt>
                <c:pt idx="2329">
                  <c:v>34.064999999999998</c:v>
                </c:pt>
                <c:pt idx="2330">
                  <c:v>34.082000000000001</c:v>
                </c:pt>
                <c:pt idx="2331">
                  <c:v>34.095999999999997</c:v>
                </c:pt>
                <c:pt idx="2332">
                  <c:v>34.101999999999997</c:v>
                </c:pt>
                <c:pt idx="2333">
                  <c:v>34.118000000000002</c:v>
                </c:pt>
                <c:pt idx="2334">
                  <c:v>34.143999999999998</c:v>
                </c:pt>
                <c:pt idx="2335">
                  <c:v>34.167000000000002</c:v>
                </c:pt>
                <c:pt idx="2336">
                  <c:v>34.18</c:v>
                </c:pt>
                <c:pt idx="2337">
                  <c:v>34.189</c:v>
                </c:pt>
                <c:pt idx="2338">
                  <c:v>34.192999999999998</c:v>
                </c:pt>
                <c:pt idx="2339">
                  <c:v>34.197000000000003</c:v>
                </c:pt>
                <c:pt idx="2340">
                  <c:v>34.21</c:v>
                </c:pt>
                <c:pt idx="2341">
                  <c:v>34.222000000000001</c:v>
                </c:pt>
                <c:pt idx="2342">
                  <c:v>34.226999999999997</c:v>
                </c:pt>
                <c:pt idx="2343">
                  <c:v>34.235999999999997</c:v>
                </c:pt>
                <c:pt idx="2344">
                  <c:v>34.25</c:v>
                </c:pt>
                <c:pt idx="2345">
                  <c:v>34.265999999999998</c:v>
                </c:pt>
                <c:pt idx="2346">
                  <c:v>34.274000000000001</c:v>
                </c:pt>
                <c:pt idx="2347">
                  <c:v>34.277000000000001</c:v>
                </c:pt>
                <c:pt idx="2348">
                  <c:v>34.274999999999999</c:v>
                </c:pt>
                <c:pt idx="2349">
                  <c:v>34.253</c:v>
                </c:pt>
                <c:pt idx="2350">
                  <c:v>34.220999999999997</c:v>
                </c:pt>
                <c:pt idx="2351">
                  <c:v>34.197000000000003</c:v>
                </c:pt>
                <c:pt idx="2352">
                  <c:v>34.173000000000002</c:v>
                </c:pt>
                <c:pt idx="2353">
                  <c:v>34.143000000000001</c:v>
                </c:pt>
                <c:pt idx="2354">
                  <c:v>34.109000000000002</c:v>
                </c:pt>
                <c:pt idx="2355">
                  <c:v>34.082999999999998</c:v>
                </c:pt>
                <c:pt idx="2356">
                  <c:v>34.063000000000002</c:v>
                </c:pt>
                <c:pt idx="2357">
                  <c:v>34.042000000000002</c:v>
                </c:pt>
                <c:pt idx="2358">
                  <c:v>34.012</c:v>
                </c:pt>
                <c:pt idx="2359">
                  <c:v>33.984999999999999</c:v>
                </c:pt>
                <c:pt idx="2360">
                  <c:v>33.975000000000001</c:v>
                </c:pt>
                <c:pt idx="2361">
                  <c:v>33.96</c:v>
                </c:pt>
                <c:pt idx="2362">
                  <c:v>33.96</c:v>
                </c:pt>
                <c:pt idx="2363">
                  <c:v>33.97</c:v>
                </c:pt>
                <c:pt idx="2364">
                  <c:v>33.978000000000002</c:v>
                </c:pt>
                <c:pt idx="2365">
                  <c:v>33.984999999999999</c:v>
                </c:pt>
                <c:pt idx="2366">
                  <c:v>33.985999999999997</c:v>
                </c:pt>
                <c:pt idx="2367">
                  <c:v>33.993000000000002</c:v>
                </c:pt>
                <c:pt idx="2368">
                  <c:v>34.014000000000003</c:v>
                </c:pt>
                <c:pt idx="2369">
                  <c:v>34.043999999999997</c:v>
                </c:pt>
                <c:pt idx="2370">
                  <c:v>34.079000000000001</c:v>
                </c:pt>
                <c:pt idx="2371">
                  <c:v>34.113999999999997</c:v>
                </c:pt>
                <c:pt idx="2372">
                  <c:v>34.162999999999997</c:v>
                </c:pt>
                <c:pt idx="2373">
                  <c:v>34.222000000000001</c:v>
                </c:pt>
                <c:pt idx="2374">
                  <c:v>34.277999999999999</c:v>
                </c:pt>
                <c:pt idx="2375">
                  <c:v>34.311999999999998</c:v>
                </c:pt>
                <c:pt idx="2376">
                  <c:v>34.338999999999999</c:v>
                </c:pt>
                <c:pt idx="2377">
                  <c:v>34.378</c:v>
                </c:pt>
                <c:pt idx="2378">
                  <c:v>34.417000000000002</c:v>
                </c:pt>
                <c:pt idx="2379">
                  <c:v>34.445999999999998</c:v>
                </c:pt>
                <c:pt idx="2380">
                  <c:v>34.466999999999999</c:v>
                </c:pt>
                <c:pt idx="2381">
                  <c:v>34.49</c:v>
                </c:pt>
                <c:pt idx="2382">
                  <c:v>34.523000000000003</c:v>
                </c:pt>
                <c:pt idx="2383">
                  <c:v>34.56</c:v>
                </c:pt>
                <c:pt idx="2384">
                  <c:v>34.584000000000003</c:v>
                </c:pt>
                <c:pt idx="2385">
                  <c:v>34.615000000000002</c:v>
                </c:pt>
                <c:pt idx="2386">
                  <c:v>34.655999999999999</c:v>
                </c:pt>
                <c:pt idx="2387">
                  <c:v>34.682000000000002</c:v>
                </c:pt>
                <c:pt idx="2388">
                  <c:v>34.695999999999998</c:v>
                </c:pt>
                <c:pt idx="2389">
                  <c:v>34.709000000000003</c:v>
                </c:pt>
                <c:pt idx="2390">
                  <c:v>34.731999999999999</c:v>
                </c:pt>
                <c:pt idx="2391">
                  <c:v>34.744</c:v>
                </c:pt>
                <c:pt idx="2392">
                  <c:v>34.755000000000003</c:v>
                </c:pt>
                <c:pt idx="2393">
                  <c:v>34.768000000000001</c:v>
                </c:pt>
                <c:pt idx="2394">
                  <c:v>34.774999999999999</c:v>
                </c:pt>
                <c:pt idx="2395">
                  <c:v>34.789000000000001</c:v>
                </c:pt>
                <c:pt idx="2396">
                  <c:v>34.817</c:v>
                </c:pt>
                <c:pt idx="2397">
                  <c:v>34.837000000000003</c:v>
                </c:pt>
                <c:pt idx="2398">
                  <c:v>34.863</c:v>
                </c:pt>
                <c:pt idx="2399">
                  <c:v>34.892000000000003</c:v>
                </c:pt>
                <c:pt idx="2400">
                  <c:v>34.917999999999999</c:v>
                </c:pt>
                <c:pt idx="2401">
                  <c:v>34.951999999999998</c:v>
                </c:pt>
                <c:pt idx="2402">
                  <c:v>34.99</c:v>
                </c:pt>
                <c:pt idx="2403">
                  <c:v>35.029000000000003</c:v>
                </c:pt>
                <c:pt idx="2404">
                  <c:v>35.049999999999997</c:v>
                </c:pt>
                <c:pt idx="2405">
                  <c:v>35.076999999999998</c:v>
                </c:pt>
                <c:pt idx="2406">
                  <c:v>35.106999999999999</c:v>
                </c:pt>
                <c:pt idx="2407">
                  <c:v>35.14</c:v>
                </c:pt>
                <c:pt idx="2408">
                  <c:v>35.168999999999997</c:v>
                </c:pt>
                <c:pt idx="2409">
                  <c:v>35.185000000000002</c:v>
                </c:pt>
                <c:pt idx="2410">
                  <c:v>35.195999999999998</c:v>
                </c:pt>
                <c:pt idx="2411">
                  <c:v>35.212000000000003</c:v>
                </c:pt>
                <c:pt idx="2412">
                  <c:v>35.228999999999999</c:v>
                </c:pt>
                <c:pt idx="2413">
                  <c:v>35.238</c:v>
                </c:pt>
                <c:pt idx="2414">
                  <c:v>35.234999999999999</c:v>
                </c:pt>
                <c:pt idx="2415">
                  <c:v>35.228000000000002</c:v>
                </c:pt>
                <c:pt idx="2416">
                  <c:v>35.21</c:v>
                </c:pt>
                <c:pt idx="2417">
                  <c:v>35.188000000000002</c:v>
                </c:pt>
                <c:pt idx="2418">
                  <c:v>35.164000000000001</c:v>
                </c:pt>
                <c:pt idx="2419">
                  <c:v>35.137</c:v>
                </c:pt>
                <c:pt idx="2420">
                  <c:v>35.106000000000002</c:v>
                </c:pt>
                <c:pt idx="2421">
                  <c:v>35.067</c:v>
                </c:pt>
                <c:pt idx="2422">
                  <c:v>35.024999999999999</c:v>
                </c:pt>
                <c:pt idx="2423">
                  <c:v>34.99</c:v>
                </c:pt>
                <c:pt idx="2424">
                  <c:v>34.960999999999999</c:v>
                </c:pt>
                <c:pt idx="2425">
                  <c:v>34.942</c:v>
                </c:pt>
                <c:pt idx="2426">
                  <c:v>34.930999999999997</c:v>
                </c:pt>
                <c:pt idx="2427">
                  <c:v>34.927</c:v>
                </c:pt>
                <c:pt idx="2428">
                  <c:v>34.923000000000002</c:v>
                </c:pt>
                <c:pt idx="2429">
                  <c:v>34.915999999999997</c:v>
                </c:pt>
                <c:pt idx="2430">
                  <c:v>34.914999999999999</c:v>
                </c:pt>
                <c:pt idx="2431">
                  <c:v>34.92</c:v>
                </c:pt>
                <c:pt idx="2432">
                  <c:v>34.923999999999999</c:v>
                </c:pt>
                <c:pt idx="2433">
                  <c:v>34.929000000000002</c:v>
                </c:pt>
                <c:pt idx="2434">
                  <c:v>34.94</c:v>
                </c:pt>
                <c:pt idx="2435">
                  <c:v>34.951999999999998</c:v>
                </c:pt>
                <c:pt idx="2436">
                  <c:v>34.966999999999999</c:v>
                </c:pt>
                <c:pt idx="2437">
                  <c:v>34.982999999999997</c:v>
                </c:pt>
                <c:pt idx="2438">
                  <c:v>35.01</c:v>
                </c:pt>
                <c:pt idx="2439">
                  <c:v>35.034999999999997</c:v>
                </c:pt>
                <c:pt idx="2440">
                  <c:v>35.052</c:v>
                </c:pt>
                <c:pt idx="2441">
                  <c:v>35.067</c:v>
                </c:pt>
                <c:pt idx="2442">
                  <c:v>35.076999999999998</c:v>
                </c:pt>
                <c:pt idx="2443">
                  <c:v>35.093000000000004</c:v>
                </c:pt>
                <c:pt idx="2444">
                  <c:v>35.106999999999999</c:v>
                </c:pt>
                <c:pt idx="2445">
                  <c:v>35.118000000000002</c:v>
                </c:pt>
                <c:pt idx="2446">
                  <c:v>35.122999999999998</c:v>
                </c:pt>
                <c:pt idx="2447">
                  <c:v>35.122999999999998</c:v>
                </c:pt>
                <c:pt idx="2448">
                  <c:v>35.119999999999997</c:v>
                </c:pt>
                <c:pt idx="2449">
                  <c:v>35.11</c:v>
                </c:pt>
                <c:pt idx="2450">
                  <c:v>35.095999999999997</c:v>
                </c:pt>
                <c:pt idx="2451">
                  <c:v>35.085999999999999</c:v>
                </c:pt>
                <c:pt idx="2452">
                  <c:v>35.075000000000003</c:v>
                </c:pt>
                <c:pt idx="2453">
                  <c:v>35.061</c:v>
                </c:pt>
                <c:pt idx="2454">
                  <c:v>35.046999999999997</c:v>
                </c:pt>
                <c:pt idx="2455">
                  <c:v>35.036000000000001</c:v>
                </c:pt>
                <c:pt idx="2456">
                  <c:v>35.026000000000003</c:v>
                </c:pt>
                <c:pt idx="2457">
                  <c:v>35.015999999999998</c:v>
                </c:pt>
                <c:pt idx="2458">
                  <c:v>35.01</c:v>
                </c:pt>
                <c:pt idx="2459">
                  <c:v>35.01</c:v>
                </c:pt>
                <c:pt idx="2460">
                  <c:v>35.008000000000003</c:v>
                </c:pt>
                <c:pt idx="2461">
                  <c:v>35.008000000000003</c:v>
                </c:pt>
                <c:pt idx="2462">
                  <c:v>35.006</c:v>
                </c:pt>
                <c:pt idx="2463">
                  <c:v>35.01</c:v>
                </c:pt>
                <c:pt idx="2464">
                  <c:v>35.018999999999998</c:v>
                </c:pt>
                <c:pt idx="2465">
                  <c:v>35.024000000000001</c:v>
                </c:pt>
                <c:pt idx="2466">
                  <c:v>35.033000000000001</c:v>
                </c:pt>
                <c:pt idx="2467">
                  <c:v>35.043999999999997</c:v>
                </c:pt>
                <c:pt idx="2468">
                  <c:v>35.055</c:v>
                </c:pt>
                <c:pt idx="2469">
                  <c:v>35.072000000000003</c:v>
                </c:pt>
                <c:pt idx="2470">
                  <c:v>35.093000000000004</c:v>
                </c:pt>
                <c:pt idx="2471">
                  <c:v>35.112000000000002</c:v>
                </c:pt>
                <c:pt idx="2472">
                  <c:v>35.122999999999998</c:v>
                </c:pt>
                <c:pt idx="2473">
                  <c:v>35.131999999999998</c:v>
                </c:pt>
                <c:pt idx="2474">
                  <c:v>35.134999999999998</c:v>
                </c:pt>
                <c:pt idx="2475">
                  <c:v>35.131</c:v>
                </c:pt>
                <c:pt idx="2476">
                  <c:v>35.125</c:v>
                </c:pt>
                <c:pt idx="2477">
                  <c:v>35.116999999999997</c:v>
                </c:pt>
                <c:pt idx="2478">
                  <c:v>35.103000000000002</c:v>
                </c:pt>
                <c:pt idx="2479">
                  <c:v>35.091000000000001</c:v>
                </c:pt>
                <c:pt idx="2480">
                  <c:v>35.076999999999998</c:v>
                </c:pt>
                <c:pt idx="2481">
                  <c:v>35.06</c:v>
                </c:pt>
                <c:pt idx="2482">
                  <c:v>35.048000000000002</c:v>
                </c:pt>
                <c:pt idx="2483">
                  <c:v>35.036000000000001</c:v>
                </c:pt>
                <c:pt idx="2484">
                  <c:v>35.03</c:v>
                </c:pt>
                <c:pt idx="2485">
                  <c:v>35.024000000000001</c:v>
                </c:pt>
                <c:pt idx="2486">
                  <c:v>35.021999999999998</c:v>
                </c:pt>
                <c:pt idx="2487">
                  <c:v>35.023000000000003</c:v>
                </c:pt>
                <c:pt idx="2488">
                  <c:v>35.027000000000001</c:v>
                </c:pt>
                <c:pt idx="2489">
                  <c:v>35.033999999999999</c:v>
                </c:pt>
                <c:pt idx="2490">
                  <c:v>35.042999999999999</c:v>
                </c:pt>
                <c:pt idx="2491">
                  <c:v>35.048999999999999</c:v>
                </c:pt>
                <c:pt idx="2492">
                  <c:v>35.052</c:v>
                </c:pt>
                <c:pt idx="2493">
                  <c:v>35.052999999999997</c:v>
                </c:pt>
                <c:pt idx="2494">
                  <c:v>35.058</c:v>
                </c:pt>
                <c:pt idx="2495">
                  <c:v>35.061</c:v>
                </c:pt>
                <c:pt idx="2496">
                  <c:v>35.063000000000002</c:v>
                </c:pt>
                <c:pt idx="2497">
                  <c:v>35.07</c:v>
                </c:pt>
                <c:pt idx="2498">
                  <c:v>35.073999999999998</c:v>
                </c:pt>
                <c:pt idx="2499">
                  <c:v>35.076999999999998</c:v>
                </c:pt>
                <c:pt idx="2500">
                  <c:v>35.081000000000003</c:v>
                </c:pt>
                <c:pt idx="2501">
                  <c:v>35.088999999999999</c:v>
                </c:pt>
                <c:pt idx="2502">
                  <c:v>35.094000000000001</c:v>
                </c:pt>
                <c:pt idx="2503">
                  <c:v>35.104999999999997</c:v>
                </c:pt>
                <c:pt idx="2504">
                  <c:v>35.116</c:v>
                </c:pt>
                <c:pt idx="2505">
                  <c:v>35.125</c:v>
                </c:pt>
                <c:pt idx="2506">
                  <c:v>35.137999999999998</c:v>
                </c:pt>
                <c:pt idx="2507">
                  <c:v>35.154000000000003</c:v>
                </c:pt>
                <c:pt idx="2508">
                  <c:v>35.177</c:v>
                </c:pt>
                <c:pt idx="2509">
                  <c:v>35.201999999999998</c:v>
                </c:pt>
                <c:pt idx="2510">
                  <c:v>35.231000000000002</c:v>
                </c:pt>
                <c:pt idx="2511">
                  <c:v>35.259</c:v>
                </c:pt>
                <c:pt idx="2512">
                  <c:v>35.283000000000001</c:v>
                </c:pt>
                <c:pt idx="2513">
                  <c:v>35.311</c:v>
                </c:pt>
                <c:pt idx="2514">
                  <c:v>35.344999999999999</c:v>
                </c:pt>
                <c:pt idx="2515">
                  <c:v>35.396000000000001</c:v>
                </c:pt>
                <c:pt idx="2516">
                  <c:v>35.46</c:v>
                </c:pt>
                <c:pt idx="2517">
                  <c:v>35.534999999999997</c:v>
                </c:pt>
                <c:pt idx="2518">
                  <c:v>35.610999999999997</c:v>
                </c:pt>
                <c:pt idx="2519">
                  <c:v>35.692999999999998</c:v>
                </c:pt>
                <c:pt idx="2520">
                  <c:v>35.78</c:v>
                </c:pt>
                <c:pt idx="2521">
                  <c:v>35.872</c:v>
                </c:pt>
                <c:pt idx="2522">
                  <c:v>35.975000000000001</c:v>
                </c:pt>
                <c:pt idx="2523">
                  <c:v>36.094000000000001</c:v>
                </c:pt>
                <c:pt idx="2524">
                  <c:v>36.220999999999997</c:v>
                </c:pt>
                <c:pt idx="2525">
                  <c:v>36.351999999999997</c:v>
                </c:pt>
                <c:pt idx="2526">
                  <c:v>36.49</c:v>
                </c:pt>
                <c:pt idx="2527">
                  <c:v>36.636000000000003</c:v>
                </c:pt>
                <c:pt idx="2528">
                  <c:v>36.789000000000001</c:v>
                </c:pt>
                <c:pt idx="2529">
                  <c:v>36.954000000000001</c:v>
                </c:pt>
                <c:pt idx="2530">
                  <c:v>37.122</c:v>
                </c:pt>
                <c:pt idx="2531">
                  <c:v>37.292999999999999</c:v>
                </c:pt>
                <c:pt idx="2532">
                  <c:v>37.479999999999997</c:v>
                </c:pt>
                <c:pt idx="2533">
                  <c:v>37.67</c:v>
                </c:pt>
                <c:pt idx="2534">
                  <c:v>37.856000000000002</c:v>
                </c:pt>
                <c:pt idx="2535">
                  <c:v>38.052999999999997</c:v>
                </c:pt>
                <c:pt idx="2536">
                  <c:v>38.237000000000002</c:v>
                </c:pt>
                <c:pt idx="2537">
                  <c:v>38.427999999999997</c:v>
                </c:pt>
                <c:pt idx="2538">
                  <c:v>38.628</c:v>
                </c:pt>
                <c:pt idx="2539">
                  <c:v>38.844000000000001</c:v>
                </c:pt>
                <c:pt idx="2540">
                  <c:v>39.06</c:v>
                </c:pt>
                <c:pt idx="2541">
                  <c:v>39.279000000000003</c:v>
                </c:pt>
                <c:pt idx="2542">
                  <c:v>39.500999999999998</c:v>
                </c:pt>
                <c:pt idx="2543">
                  <c:v>39.720999999999997</c:v>
                </c:pt>
                <c:pt idx="2544">
                  <c:v>39.94</c:v>
                </c:pt>
                <c:pt idx="2545">
                  <c:v>40.158999999999999</c:v>
                </c:pt>
                <c:pt idx="2546">
                  <c:v>40.371000000000002</c:v>
                </c:pt>
                <c:pt idx="2547">
                  <c:v>40.582000000000001</c:v>
                </c:pt>
                <c:pt idx="2548">
                  <c:v>40.790999999999997</c:v>
                </c:pt>
                <c:pt idx="2549">
                  <c:v>41.003999999999998</c:v>
                </c:pt>
                <c:pt idx="2550">
                  <c:v>41.215000000000003</c:v>
                </c:pt>
                <c:pt idx="2551">
                  <c:v>41.412999999999997</c:v>
                </c:pt>
                <c:pt idx="2552">
                  <c:v>41.606999999999999</c:v>
                </c:pt>
                <c:pt idx="2553">
                  <c:v>41.798999999999999</c:v>
                </c:pt>
                <c:pt idx="2554">
                  <c:v>41.988</c:v>
                </c:pt>
                <c:pt idx="2555">
                  <c:v>42.165999999999997</c:v>
                </c:pt>
                <c:pt idx="2556">
                  <c:v>42.326000000000001</c:v>
                </c:pt>
                <c:pt idx="2557">
                  <c:v>42.48</c:v>
                </c:pt>
                <c:pt idx="2558">
                  <c:v>42.628999999999998</c:v>
                </c:pt>
                <c:pt idx="2559">
                  <c:v>42.758000000000003</c:v>
                </c:pt>
                <c:pt idx="2560">
                  <c:v>42.869</c:v>
                </c:pt>
                <c:pt idx="2561">
                  <c:v>42.97</c:v>
                </c:pt>
                <c:pt idx="2562">
                  <c:v>43.064</c:v>
                </c:pt>
                <c:pt idx="2563">
                  <c:v>43.161000000000001</c:v>
                </c:pt>
                <c:pt idx="2564">
                  <c:v>43.255000000000003</c:v>
                </c:pt>
                <c:pt idx="2565">
                  <c:v>43.343000000000004</c:v>
                </c:pt>
                <c:pt idx="2566">
                  <c:v>43.436999999999998</c:v>
                </c:pt>
                <c:pt idx="2567">
                  <c:v>43.539000000000001</c:v>
                </c:pt>
                <c:pt idx="2568">
                  <c:v>43.643999999999998</c:v>
                </c:pt>
                <c:pt idx="2569">
                  <c:v>43.753</c:v>
                </c:pt>
                <c:pt idx="2570">
                  <c:v>43.866999999999997</c:v>
                </c:pt>
                <c:pt idx="2571">
                  <c:v>43.988999999999997</c:v>
                </c:pt>
                <c:pt idx="2572">
                  <c:v>44.122999999999998</c:v>
                </c:pt>
                <c:pt idx="2573">
                  <c:v>44.256999999999998</c:v>
                </c:pt>
                <c:pt idx="2574">
                  <c:v>44.399000000000001</c:v>
                </c:pt>
                <c:pt idx="2575">
                  <c:v>44.552999999999997</c:v>
                </c:pt>
                <c:pt idx="2576">
                  <c:v>44.704999999999998</c:v>
                </c:pt>
                <c:pt idx="2577">
                  <c:v>44.844999999999999</c:v>
                </c:pt>
                <c:pt idx="2578">
                  <c:v>44.982999999999997</c:v>
                </c:pt>
                <c:pt idx="2579">
                  <c:v>45.125999999999998</c:v>
                </c:pt>
                <c:pt idx="2580">
                  <c:v>45.264000000000003</c:v>
                </c:pt>
                <c:pt idx="2581">
                  <c:v>45.396999999999998</c:v>
                </c:pt>
                <c:pt idx="2582">
                  <c:v>45.533000000000001</c:v>
                </c:pt>
                <c:pt idx="2583">
                  <c:v>45.677</c:v>
                </c:pt>
                <c:pt idx="2584">
                  <c:v>45.823999999999998</c:v>
                </c:pt>
                <c:pt idx="2585">
                  <c:v>45.970999999999997</c:v>
                </c:pt>
                <c:pt idx="2586">
                  <c:v>46.115000000000002</c:v>
                </c:pt>
                <c:pt idx="2587">
                  <c:v>46.252000000000002</c:v>
                </c:pt>
                <c:pt idx="2588">
                  <c:v>46.383000000000003</c:v>
                </c:pt>
                <c:pt idx="2589">
                  <c:v>46.505000000000003</c:v>
                </c:pt>
                <c:pt idx="2590">
                  <c:v>46.616999999999997</c:v>
                </c:pt>
                <c:pt idx="2591">
                  <c:v>46.734999999999999</c:v>
                </c:pt>
                <c:pt idx="2592">
                  <c:v>46.850999999999999</c:v>
                </c:pt>
                <c:pt idx="2593">
                  <c:v>46.956000000000003</c:v>
                </c:pt>
                <c:pt idx="2594">
                  <c:v>47.048999999999999</c:v>
                </c:pt>
                <c:pt idx="2595">
                  <c:v>47.137999999999998</c:v>
                </c:pt>
                <c:pt idx="2596">
                  <c:v>47.225000000000001</c:v>
                </c:pt>
                <c:pt idx="2597">
                  <c:v>47.302999999999997</c:v>
                </c:pt>
                <c:pt idx="2598">
                  <c:v>47.372</c:v>
                </c:pt>
                <c:pt idx="2599">
                  <c:v>47.430999999999997</c:v>
                </c:pt>
                <c:pt idx="2600">
                  <c:v>47.482999999999997</c:v>
                </c:pt>
                <c:pt idx="2601">
                  <c:v>47.533000000000001</c:v>
                </c:pt>
                <c:pt idx="2602">
                  <c:v>47.57</c:v>
                </c:pt>
                <c:pt idx="2603">
                  <c:v>47.6</c:v>
                </c:pt>
                <c:pt idx="2604">
                  <c:v>47.636000000000003</c:v>
                </c:pt>
                <c:pt idx="2605">
                  <c:v>47.670999999999999</c:v>
                </c:pt>
                <c:pt idx="2606">
                  <c:v>47.710999999999999</c:v>
                </c:pt>
                <c:pt idx="2607">
                  <c:v>47.750999999999998</c:v>
                </c:pt>
                <c:pt idx="2608">
                  <c:v>47.792999999999999</c:v>
                </c:pt>
                <c:pt idx="2609">
                  <c:v>47.838000000000001</c:v>
                </c:pt>
                <c:pt idx="2610">
                  <c:v>47.875999999999998</c:v>
                </c:pt>
                <c:pt idx="2611">
                  <c:v>47.906999999999996</c:v>
                </c:pt>
                <c:pt idx="2612">
                  <c:v>47.942</c:v>
                </c:pt>
                <c:pt idx="2613">
                  <c:v>47.978000000000002</c:v>
                </c:pt>
                <c:pt idx="2614">
                  <c:v>48.014000000000003</c:v>
                </c:pt>
                <c:pt idx="2615">
                  <c:v>48.051000000000002</c:v>
                </c:pt>
                <c:pt idx="2616">
                  <c:v>48.084000000000003</c:v>
                </c:pt>
                <c:pt idx="2617">
                  <c:v>48.119</c:v>
                </c:pt>
                <c:pt idx="2618">
                  <c:v>48.152000000000001</c:v>
                </c:pt>
                <c:pt idx="2619">
                  <c:v>48.183999999999997</c:v>
                </c:pt>
                <c:pt idx="2620">
                  <c:v>48.215000000000003</c:v>
                </c:pt>
                <c:pt idx="2621">
                  <c:v>48.250999999999998</c:v>
                </c:pt>
                <c:pt idx="2622">
                  <c:v>48.286999999999999</c:v>
                </c:pt>
                <c:pt idx="2623">
                  <c:v>48.320999999999998</c:v>
                </c:pt>
                <c:pt idx="2624">
                  <c:v>48.348999999999997</c:v>
                </c:pt>
                <c:pt idx="2625">
                  <c:v>48.375</c:v>
                </c:pt>
                <c:pt idx="2626">
                  <c:v>48.4</c:v>
                </c:pt>
                <c:pt idx="2627">
                  <c:v>48.414999999999999</c:v>
                </c:pt>
                <c:pt idx="2628">
                  <c:v>48.43</c:v>
                </c:pt>
                <c:pt idx="2629">
                  <c:v>48.445999999999998</c:v>
                </c:pt>
                <c:pt idx="2630">
                  <c:v>48.454999999999998</c:v>
                </c:pt>
                <c:pt idx="2631">
                  <c:v>48.465000000000003</c:v>
                </c:pt>
                <c:pt idx="2632">
                  <c:v>48.473999999999997</c:v>
                </c:pt>
                <c:pt idx="2633">
                  <c:v>48.481000000000002</c:v>
                </c:pt>
                <c:pt idx="2634">
                  <c:v>48.48</c:v>
                </c:pt>
                <c:pt idx="2635">
                  <c:v>48.472999999999999</c:v>
                </c:pt>
                <c:pt idx="2636">
                  <c:v>48.47</c:v>
                </c:pt>
                <c:pt idx="2637">
                  <c:v>48.475999999999999</c:v>
                </c:pt>
                <c:pt idx="2638">
                  <c:v>48.481000000000002</c:v>
                </c:pt>
                <c:pt idx="2639">
                  <c:v>48.481000000000002</c:v>
                </c:pt>
                <c:pt idx="2640">
                  <c:v>48.472000000000001</c:v>
                </c:pt>
                <c:pt idx="2641">
                  <c:v>48.460999999999999</c:v>
                </c:pt>
                <c:pt idx="2642">
                  <c:v>48.457000000000001</c:v>
                </c:pt>
                <c:pt idx="2643">
                  <c:v>48.457000000000001</c:v>
                </c:pt>
                <c:pt idx="2644">
                  <c:v>48.463000000000001</c:v>
                </c:pt>
                <c:pt idx="2645">
                  <c:v>48.478999999999999</c:v>
                </c:pt>
                <c:pt idx="2646">
                  <c:v>48.494999999999997</c:v>
                </c:pt>
                <c:pt idx="2647">
                  <c:v>48.512</c:v>
                </c:pt>
                <c:pt idx="2648">
                  <c:v>48.53</c:v>
                </c:pt>
                <c:pt idx="2649">
                  <c:v>48.543999999999997</c:v>
                </c:pt>
                <c:pt idx="2650">
                  <c:v>48.557000000000002</c:v>
                </c:pt>
                <c:pt idx="2651">
                  <c:v>48.569000000000003</c:v>
                </c:pt>
                <c:pt idx="2652">
                  <c:v>48.58</c:v>
                </c:pt>
                <c:pt idx="2653">
                  <c:v>48.582999999999998</c:v>
                </c:pt>
                <c:pt idx="2654">
                  <c:v>48.581000000000003</c:v>
                </c:pt>
                <c:pt idx="2655">
                  <c:v>48.573</c:v>
                </c:pt>
                <c:pt idx="2656">
                  <c:v>48.564</c:v>
                </c:pt>
                <c:pt idx="2657">
                  <c:v>48.56</c:v>
                </c:pt>
                <c:pt idx="2658">
                  <c:v>48.567</c:v>
                </c:pt>
                <c:pt idx="2659">
                  <c:v>48.576000000000001</c:v>
                </c:pt>
                <c:pt idx="2660">
                  <c:v>48.594000000000001</c:v>
                </c:pt>
                <c:pt idx="2661">
                  <c:v>48.618000000000002</c:v>
                </c:pt>
                <c:pt idx="2662">
                  <c:v>48.643000000000001</c:v>
                </c:pt>
                <c:pt idx="2663">
                  <c:v>48.667000000000002</c:v>
                </c:pt>
                <c:pt idx="2664">
                  <c:v>48.686999999999998</c:v>
                </c:pt>
                <c:pt idx="2665">
                  <c:v>48.701999999999998</c:v>
                </c:pt>
                <c:pt idx="2666">
                  <c:v>48.716000000000001</c:v>
                </c:pt>
                <c:pt idx="2667">
                  <c:v>48.726999999999997</c:v>
                </c:pt>
                <c:pt idx="2668">
                  <c:v>48.738999999999997</c:v>
                </c:pt>
                <c:pt idx="2669">
                  <c:v>48.752000000000002</c:v>
                </c:pt>
                <c:pt idx="2670">
                  <c:v>48.768000000000001</c:v>
                </c:pt>
                <c:pt idx="2671">
                  <c:v>48.783999999999999</c:v>
                </c:pt>
                <c:pt idx="2672">
                  <c:v>48.8</c:v>
                </c:pt>
                <c:pt idx="2673">
                  <c:v>48.813000000000002</c:v>
                </c:pt>
                <c:pt idx="2674">
                  <c:v>48.826999999999998</c:v>
                </c:pt>
                <c:pt idx="2675">
                  <c:v>48.843000000000004</c:v>
                </c:pt>
                <c:pt idx="2676">
                  <c:v>48.853999999999999</c:v>
                </c:pt>
                <c:pt idx="2677">
                  <c:v>48.866</c:v>
                </c:pt>
                <c:pt idx="2678">
                  <c:v>48.875</c:v>
                </c:pt>
                <c:pt idx="2679">
                  <c:v>48.881999999999998</c:v>
                </c:pt>
                <c:pt idx="2680">
                  <c:v>48.887999999999998</c:v>
                </c:pt>
                <c:pt idx="2681">
                  <c:v>48.89</c:v>
                </c:pt>
                <c:pt idx="2682">
                  <c:v>48.895000000000003</c:v>
                </c:pt>
                <c:pt idx="2683">
                  <c:v>48.898000000000003</c:v>
                </c:pt>
                <c:pt idx="2684">
                  <c:v>48.902999999999999</c:v>
                </c:pt>
                <c:pt idx="2685">
                  <c:v>48.914000000000001</c:v>
                </c:pt>
                <c:pt idx="2686">
                  <c:v>48.921999999999997</c:v>
                </c:pt>
                <c:pt idx="2687">
                  <c:v>48.927999999999997</c:v>
                </c:pt>
                <c:pt idx="2688">
                  <c:v>48.941000000000003</c:v>
                </c:pt>
                <c:pt idx="2689">
                  <c:v>48.963000000000001</c:v>
                </c:pt>
                <c:pt idx="2690">
                  <c:v>48.984000000000002</c:v>
                </c:pt>
                <c:pt idx="2691">
                  <c:v>49.000999999999998</c:v>
                </c:pt>
                <c:pt idx="2692">
                  <c:v>49.023000000000003</c:v>
                </c:pt>
                <c:pt idx="2693">
                  <c:v>49.042999999999999</c:v>
                </c:pt>
                <c:pt idx="2694">
                  <c:v>49.061999999999998</c:v>
                </c:pt>
                <c:pt idx="2695">
                  <c:v>49.073999999999998</c:v>
                </c:pt>
                <c:pt idx="2696">
                  <c:v>49.081000000000003</c:v>
                </c:pt>
                <c:pt idx="2697">
                  <c:v>49.088999999999999</c:v>
                </c:pt>
                <c:pt idx="2698">
                  <c:v>49.097000000000001</c:v>
                </c:pt>
                <c:pt idx="2699">
                  <c:v>49.110999999999997</c:v>
                </c:pt>
                <c:pt idx="2700">
                  <c:v>49.125999999999998</c:v>
                </c:pt>
                <c:pt idx="2701">
                  <c:v>49.143999999999998</c:v>
                </c:pt>
                <c:pt idx="2702">
                  <c:v>49.17</c:v>
                </c:pt>
                <c:pt idx="2703">
                  <c:v>49.204000000000001</c:v>
                </c:pt>
                <c:pt idx="2704">
                  <c:v>49.243000000000002</c:v>
                </c:pt>
                <c:pt idx="2705">
                  <c:v>49.28</c:v>
                </c:pt>
                <c:pt idx="2706">
                  <c:v>49.313000000000002</c:v>
                </c:pt>
                <c:pt idx="2707">
                  <c:v>49.345999999999997</c:v>
                </c:pt>
                <c:pt idx="2708">
                  <c:v>49.371000000000002</c:v>
                </c:pt>
                <c:pt idx="2709">
                  <c:v>49.389000000000003</c:v>
                </c:pt>
                <c:pt idx="2710">
                  <c:v>49.402999999999999</c:v>
                </c:pt>
                <c:pt idx="2711">
                  <c:v>49.414999999999999</c:v>
                </c:pt>
                <c:pt idx="2712">
                  <c:v>49.429000000000002</c:v>
                </c:pt>
                <c:pt idx="2713">
                  <c:v>49.433</c:v>
                </c:pt>
                <c:pt idx="2714">
                  <c:v>49.433999999999997</c:v>
                </c:pt>
                <c:pt idx="2715">
                  <c:v>49.439</c:v>
                </c:pt>
                <c:pt idx="2716">
                  <c:v>49.44</c:v>
                </c:pt>
                <c:pt idx="2717">
                  <c:v>49.438000000000002</c:v>
                </c:pt>
                <c:pt idx="2718">
                  <c:v>49.44</c:v>
                </c:pt>
                <c:pt idx="2719">
                  <c:v>49.44</c:v>
                </c:pt>
                <c:pt idx="2720">
                  <c:v>49.439</c:v>
                </c:pt>
                <c:pt idx="2721">
                  <c:v>49.436999999999998</c:v>
                </c:pt>
                <c:pt idx="2722">
                  <c:v>49.445</c:v>
                </c:pt>
                <c:pt idx="2723">
                  <c:v>49.453000000000003</c:v>
                </c:pt>
                <c:pt idx="2724">
                  <c:v>49.468000000000004</c:v>
                </c:pt>
                <c:pt idx="2725">
                  <c:v>49.491999999999997</c:v>
                </c:pt>
                <c:pt idx="2726">
                  <c:v>49.515999999999998</c:v>
                </c:pt>
                <c:pt idx="2727">
                  <c:v>49.536000000000001</c:v>
                </c:pt>
                <c:pt idx="2728">
                  <c:v>49.552</c:v>
                </c:pt>
                <c:pt idx="2729">
                  <c:v>49.576999999999998</c:v>
                </c:pt>
                <c:pt idx="2730">
                  <c:v>49.597999999999999</c:v>
                </c:pt>
                <c:pt idx="2731">
                  <c:v>49.622999999999998</c:v>
                </c:pt>
                <c:pt idx="2732">
                  <c:v>49.651000000000003</c:v>
                </c:pt>
                <c:pt idx="2733">
                  <c:v>49.67</c:v>
                </c:pt>
                <c:pt idx="2734">
                  <c:v>49.686999999999998</c:v>
                </c:pt>
                <c:pt idx="2735">
                  <c:v>49.7</c:v>
                </c:pt>
                <c:pt idx="2736">
                  <c:v>49.706000000000003</c:v>
                </c:pt>
                <c:pt idx="2737">
                  <c:v>49.716000000000001</c:v>
                </c:pt>
                <c:pt idx="2738">
                  <c:v>49.719000000000001</c:v>
                </c:pt>
                <c:pt idx="2739">
                  <c:v>49.715000000000003</c:v>
                </c:pt>
                <c:pt idx="2740">
                  <c:v>49.707000000000001</c:v>
                </c:pt>
                <c:pt idx="2741">
                  <c:v>49.691000000000003</c:v>
                </c:pt>
                <c:pt idx="2742">
                  <c:v>49.664999999999999</c:v>
                </c:pt>
                <c:pt idx="2743">
                  <c:v>49.645000000000003</c:v>
                </c:pt>
                <c:pt idx="2744">
                  <c:v>49.63</c:v>
                </c:pt>
                <c:pt idx="2745">
                  <c:v>49.619</c:v>
                </c:pt>
                <c:pt idx="2746">
                  <c:v>49.619</c:v>
                </c:pt>
                <c:pt idx="2747">
                  <c:v>49.624000000000002</c:v>
                </c:pt>
                <c:pt idx="2748">
                  <c:v>49.622999999999998</c:v>
                </c:pt>
                <c:pt idx="2749">
                  <c:v>49.613999999999997</c:v>
                </c:pt>
                <c:pt idx="2750">
                  <c:v>49.606999999999999</c:v>
                </c:pt>
                <c:pt idx="2751">
                  <c:v>49.603999999999999</c:v>
                </c:pt>
                <c:pt idx="2752">
                  <c:v>49.610999999999997</c:v>
                </c:pt>
                <c:pt idx="2753">
                  <c:v>49.622999999999998</c:v>
                </c:pt>
                <c:pt idx="2754">
                  <c:v>49.634</c:v>
                </c:pt>
                <c:pt idx="2755">
                  <c:v>49.646000000000001</c:v>
                </c:pt>
                <c:pt idx="2756">
                  <c:v>49.643999999999998</c:v>
                </c:pt>
                <c:pt idx="2757">
                  <c:v>49.64</c:v>
                </c:pt>
                <c:pt idx="2758">
                  <c:v>49.63</c:v>
                </c:pt>
                <c:pt idx="2759">
                  <c:v>49.598999999999997</c:v>
                </c:pt>
                <c:pt idx="2760">
                  <c:v>49.558999999999997</c:v>
                </c:pt>
                <c:pt idx="2761">
                  <c:v>49.526000000000003</c:v>
                </c:pt>
                <c:pt idx="2762">
                  <c:v>49.481999999999999</c:v>
                </c:pt>
                <c:pt idx="2763">
                  <c:v>49.411999999999999</c:v>
                </c:pt>
                <c:pt idx="2764">
                  <c:v>49.34</c:v>
                </c:pt>
                <c:pt idx="2765">
                  <c:v>49.262999999999998</c:v>
                </c:pt>
                <c:pt idx="2766">
                  <c:v>49.183999999999997</c:v>
                </c:pt>
                <c:pt idx="2767">
                  <c:v>49.109000000000002</c:v>
                </c:pt>
                <c:pt idx="2768">
                  <c:v>49.033000000000001</c:v>
                </c:pt>
                <c:pt idx="2769">
                  <c:v>48.954000000000001</c:v>
                </c:pt>
                <c:pt idx="2770">
                  <c:v>48.875999999999998</c:v>
                </c:pt>
                <c:pt idx="2771">
                  <c:v>48.811</c:v>
                </c:pt>
                <c:pt idx="2772">
                  <c:v>48.756</c:v>
                </c:pt>
                <c:pt idx="2773">
                  <c:v>48.713000000000001</c:v>
                </c:pt>
                <c:pt idx="2774">
                  <c:v>48.677</c:v>
                </c:pt>
                <c:pt idx="2775">
                  <c:v>48.651000000000003</c:v>
                </c:pt>
                <c:pt idx="2776">
                  <c:v>48.606999999999999</c:v>
                </c:pt>
                <c:pt idx="2777">
                  <c:v>48.598999999999997</c:v>
                </c:pt>
                <c:pt idx="2778">
                  <c:v>48.584000000000003</c:v>
                </c:pt>
                <c:pt idx="2779">
                  <c:v>48.584000000000003</c:v>
                </c:pt>
                <c:pt idx="2780">
                  <c:v>48.585999999999999</c:v>
                </c:pt>
                <c:pt idx="2781">
                  <c:v>48.588999999999999</c:v>
                </c:pt>
                <c:pt idx="2782">
                  <c:v>48.597999999999999</c:v>
                </c:pt>
                <c:pt idx="2783">
                  <c:v>48.613999999999997</c:v>
                </c:pt>
                <c:pt idx="2784">
                  <c:v>48.631999999999998</c:v>
                </c:pt>
                <c:pt idx="2785">
                  <c:v>48.66</c:v>
                </c:pt>
                <c:pt idx="2786">
                  <c:v>48.689</c:v>
                </c:pt>
                <c:pt idx="2787">
                  <c:v>48.73</c:v>
                </c:pt>
                <c:pt idx="2788">
                  <c:v>48.758000000000003</c:v>
                </c:pt>
                <c:pt idx="2789">
                  <c:v>48.787999999999997</c:v>
                </c:pt>
                <c:pt idx="2790">
                  <c:v>48.817</c:v>
                </c:pt>
                <c:pt idx="2791">
                  <c:v>48.853000000000002</c:v>
                </c:pt>
                <c:pt idx="2792">
                  <c:v>48.881999999999998</c:v>
                </c:pt>
                <c:pt idx="2793">
                  <c:v>48.904000000000003</c:v>
                </c:pt>
                <c:pt idx="2794">
                  <c:v>48.947000000000003</c:v>
                </c:pt>
                <c:pt idx="2795">
                  <c:v>48.978000000000002</c:v>
                </c:pt>
                <c:pt idx="2796">
                  <c:v>48.991999999999997</c:v>
                </c:pt>
                <c:pt idx="2797">
                  <c:v>49.018000000000001</c:v>
                </c:pt>
                <c:pt idx="2798">
                  <c:v>49.023000000000003</c:v>
                </c:pt>
                <c:pt idx="2799">
                  <c:v>49.015000000000001</c:v>
                </c:pt>
                <c:pt idx="2800">
                  <c:v>49.008000000000003</c:v>
                </c:pt>
                <c:pt idx="2801">
                  <c:v>49.015000000000001</c:v>
                </c:pt>
                <c:pt idx="2802">
                  <c:v>49.012</c:v>
                </c:pt>
                <c:pt idx="2803">
                  <c:v>48.988999999999997</c:v>
                </c:pt>
                <c:pt idx="2804">
                  <c:v>48.984000000000002</c:v>
                </c:pt>
                <c:pt idx="2805">
                  <c:v>48.987000000000002</c:v>
                </c:pt>
                <c:pt idx="2806">
                  <c:v>48.991999999999997</c:v>
                </c:pt>
                <c:pt idx="2807">
                  <c:v>48.982999999999997</c:v>
                </c:pt>
                <c:pt idx="2808">
                  <c:v>48.98</c:v>
                </c:pt>
                <c:pt idx="2809">
                  <c:v>48.994</c:v>
                </c:pt>
                <c:pt idx="2810">
                  <c:v>48.988</c:v>
                </c:pt>
                <c:pt idx="2811">
                  <c:v>48.99</c:v>
                </c:pt>
                <c:pt idx="2812">
                  <c:v>49.006</c:v>
                </c:pt>
                <c:pt idx="2813">
                  <c:v>49.012</c:v>
                </c:pt>
                <c:pt idx="2814">
                  <c:v>49.033999999999999</c:v>
                </c:pt>
                <c:pt idx="2815">
                  <c:v>49.048999999999999</c:v>
                </c:pt>
                <c:pt idx="2816">
                  <c:v>49.061</c:v>
                </c:pt>
                <c:pt idx="2817">
                  <c:v>49.106999999999999</c:v>
                </c:pt>
                <c:pt idx="2818">
                  <c:v>49.146000000000001</c:v>
                </c:pt>
                <c:pt idx="2819">
                  <c:v>49.198999999999998</c:v>
                </c:pt>
                <c:pt idx="2820">
                  <c:v>49.249000000000002</c:v>
                </c:pt>
                <c:pt idx="2821">
                  <c:v>49.290999999999997</c:v>
                </c:pt>
                <c:pt idx="2822">
                  <c:v>49.343000000000004</c:v>
                </c:pt>
                <c:pt idx="2823">
                  <c:v>49.4</c:v>
                </c:pt>
                <c:pt idx="2824">
                  <c:v>49.45</c:v>
                </c:pt>
                <c:pt idx="2825">
                  <c:v>49.500999999999998</c:v>
                </c:pt>
                <c:pt idx="2826">
                  <c:v>49.552</c:v>
                </c:pt>
                <c:pt idx="2827">
                  <c:v>49.603999999999999</c:v>
                </c:pt>
                <c:pt idx="2828">
                  <c:v>49.652999999999999</c:v>
                </c:pt>
                <c:pt idx="2829">
                  <c:v>49.698</c:v>
                </c:pt>
                <c:pt idx="2830">
                  <c:v>49.746000000000002</c:v>
                </c:pt>
                <c:pt idx="2831">
                  <c:v>49.789000000000001</c:v>
                </c:pt>
                <c:pt idx="2832">
                  <c:v>49.819000000000003</c:v>
                </c:pt>
                <c:pt idx="2833">
                  <c:v>49.850999999999999</c:v>
                </c:pt>
                <c:pt idx="2834">
                  <c:v>49.872</c:v>
                </c:pt>
                <c:pt idx="2835">
                  <c:v>49.868000000000002</c:v>
                </c:pt>
                <c:pt idx="2836">
                  <c:v>49.865000000000002</c:v>
                </c:pt>
                <c:pt idx="2837">
                  <c:v>49.853999999999999</c:v>
                </c:pt>
                <c:pt idx="2838">
                  <c:v>49.823</c:v>
                </c:pt>
                <c:pt idx="2839">
                  <c:v>49.781999999999996</c:v>
                </c:pt>
                <c:pt idx="2840">
                  <c:v>49.738</c:v>
                </c:pt>
                <c:pt idx="2841">
                  <c:v>49.69</c:v>
                </c:pt>
                <c:pt idx="2842">
                  <c:v>49.637999999999998</c:v>
                </c:pt>
                <c:pt idx="2843">
                  <c:v>49.584000000000003</c:v>
                </c:pt>
                <c:pt idx="2844">
                  <c:v>49.530999999999999</c:v>
                </c:pt>
                <c:pt idx="2845">
                  <c:v>49.478999999999999</c:v>
                </c:pt>
                <c:pt idx="2846">
                  <c:v>49.42</c:v>
                </c:pt>
                <c:pt idx="2847">
                  <c:v>49.369</c:v>
                </c:pt>
                <c:pt idx="2848">
                  <c:v>49.314999999999998</c:v>
                </c:pt>
                <c:pt idx="2849">
                  <c:v>49.256999999999998</c:v>
                </c:pt>
                <c:pt idx="2850">
                  <c:v>49.195</c:v>
                </c:pt>
                <c:pt idx="2851">
                  <c:v>49.136000000000003</c:v>
                </c:pt>
                <c:pt idx="2852">
                  <c:v>49.088999999999999</c:v>
                </c:pt>
                <c:pt idx="2853">
                  <c:v>49.057000000000002</c:v>
                </c:pt>
                <c:pt idx="2854">
                  <c:v>49.042000000000002</c:v>
                </c:pt>
                <c:pt idx="2855">
                  <c:v>49.034999999999997</c:v>
                </c:pt>
                <c:pt idx="2856">
                  <c:v>49.023000000000003</c:v>
                </c:pt>
                <c:pt idx="2857">
                  <c:v>49.027999999999999</c:v>
                </c:pt>
                <c:pt idx="2858">
                  <c:v>49.052</c:v>
                </c:pt>
                <c:pt idx="2859">
                  <c:v>49.069000000000003</c:v>
                </c:pt>
                <c:pt idx="2860">
                  <c:v>49.093000000000004</c:v>
                </c:pt>
                <c:pt idx="2861">
                  <c:v>49.116999999999997</c:v>
                </c:pt>
                <c:pt idx="2862">
                  <c:v>49.134999999999998</c:v>
                </c:pt>
                <c:pt idx="2863">
                  <c:v>49.16</c:v>
                </c:pt>
                <c:pt idx="2864">
                  <c:v>49.188000000000002</c:v>
                </c:pt>
                <c:pt idx="2865">
                  <c:v>49.21</c:v>
                </c:pt>
                <c:pt idx="2866">
                  <c:v>49.23</c:v>
                </c:pt>
                <c:pt idx="2867">
                  <c:v>49.244</c:v>
                </c:pt>
                <c:pt idx="2868">
                  <c:v>49.252000000000002</c:v>
                </c:pt>
                <c:pt idx="2869">
                  <c:v>49.244</c:v>
                </c:pt>
                <c:pt idx="2870">
                  <c:v>49.225999999999999</c:v>
                </c:pt>
                <c:pt idx="2871">
                  <c:v>49.197000000000003</c:v>
                </c:pt>
                <c:pt idx="2872">
                  <c:v>49.158000000000001</c:v>
                </c:pt>
                <c:pt idx="2873">
                  <c:v>49.113</c:v>
                </c:pt>
                <c:pt idx="2874">
                  <c:v>49.057000000000002</c:v>
                </c:pt>
                <c:pt idx="2875">
                  <c:v>48.993000000000002</c:v>
                </c:pt>
                <c:pt idx="2876">
                  <c:v>48.927</c:v>
                </c:pt>
                <c:pt idx="2877">
                  <c:v>48.863</c:v>
                </c:pt>
                <c:pt idx="2878">
                  <c:v>48.8</c:v>
                </c:pt>
                <c:pt idx="2879">
                  <c:v>48.738999999999997</c:v>
                </c:pt>
                <c:pt idx="2880">
                  <c:v>48.676000000000002</c:v>
                </c:pt>
                <c:pt idx="2881">
                  <c:v>48.607999999999997</c:v>
                </c:pt>
                <c:pt idx="2882">
                  <c:v>48.540999999999997</c:v>
                </c:pt>
                <c:pt idx="2883">
                  <c:v>48.488</c:v>
                </c:pt>
                <c:pt idx="2884">
                  <c:v>48.438000000000002</c:v>
                </c:pt>
                <c:pt idx="2885">
                  <c:v>48.387</c:v>
                </c:pt>
                <c:pt idx="2886">
                  <c:v>48.348999999999997</c:v>
                </c:pt>
                <c:pt idx="2887">
                  <c:v>48.322000000000003</c:v>
                </c:pt>
                <c:pt idx="2888">
                  <c:v>48.307000000000002</c:v>
                </c:pt>
                <c:pt idx="2889">
                  <c:v>48.302999999999997</c:v>
                </c:pt>
                <c:pt idx="2890">
                  <c:v>48.3</c:v>
                </c:pt>
                <c:pt idx="2891">
                  <c:v>48.302</c:v>
                </c:pt>
                <c:pt idx="2892">
                  <c:v>48.305</c:v>
                </c:pt>
                <c:pt idx="2893">
                  <c:v>48.317999999999998</c:v>
                </c:pt>
                <c:pt idx="2894">
                  <c:v>48.341999999999999</c:v>
                </c:pt>
                <c:pt idx="2895">
                  <c:v>48.375999999999998</c:v>
                </c:pt>
                <c:pt idx="2896">
                  <c:v>48.411000000000001</c:v>
                </c:pt>
                <c:pt idx="2897">
                  <c:v>48.442999999999998</c:v>
                </c:pt>
                <c:pt idx="2898">
                  <c:v>48.47</c:v>
                </c:pt>
                <c:pt idx="2899">
                  <c:v>48.488999999999997</c:v>
                </c:pt>
                <c:pt idx="2900">
                  <c:v>48.5</c:v>
                </c:pt>
                <c:pt idx="2901">
                  <c:v>48.51</c:v>
                </c:pt>
                <c:pt idx="2902">
                  <c:v>48.511000000000003</c:v>
                </c:pt>
                <c:pt idx="2903">
                  <c:v>48.503</c:v>
                </c:pt>
                <c:pt idx="2904">
                  <c:v>48.494</c:v>
                </c:pt>
                <c:pt idx="2905">
                  <c:v>48.481999999999999</c:v>
                </c:pt>
                <c:pt idx="2906">
                  <c:v>48.459000000000003</c:v>
                </c:pt>
                <c:pt idx="2907">
                  <c:v>48.433999999999997</c:v>
                </c:pt>
                <c:pt idx="2908">
                  <c:v>48.402999999999999</c:v>
                </c:pt>
                <c:pt idx="2909">
                  <c:v>48.366</c:v>
                </c:pt>
                <c:pt idx="2910">
                  <c:v>48.334000000000003</c:v>
                </c:pt>
                <c:pt idx="2911">
                  <c:v>48.301000000000002</c:v>
                </c:pt>
                <c:pt idx="2912">
                  <c:v>48.268999999999998</c:v>
                </c:pt>
                <c:pt idx="2913">
                  <c:v>48.243000000000002</c:v>
                </c:pt>
                <c:pt idx="2914">
                  <c:v>48.220999999999997</c:v>
                </c:pt>
                <c:pt idx="2915">
                  <c:v>48.198999999999998</c:v>
                </c:pt>
                <c:pt idx="2916">
                  <c:v>48.173999999999999</c:v>
                </c:pt>
                <c:pt idx="2917">
                  <c:v>48.152999999999999</c:v>
                </c:pt>
                <c:pt idx="2918">
                  <c:v>48.136000000000003</c:v>
                </c:pt>
                <c:pt idx="2919">
                  <c:v>48.122999999999998</c:v>
                </c:pt>
                <c:pt idx="2920">
                  <c:v>48.115000000000002</c:v>
                </c:pt>
                <c:pt idx="2921">
                  <c:v>48.113</c:v>
                </c:pt>
                <c:pt idx="2922">
                  <c:v>48.116</c:v>
                </c:pt>
                <c:pt idx="2923">
                  <c:v>48.122999999999998</c:v>
                </c:pt>
                <c:pt idx="2924">
                  <c:v>48.13</c:v>
                </c:pt>
                <c:pt idx="2925">
                  <c:v>48.139000000000003</c:v>
                </c:pt>
                <c:pt idx="2926">
                  <c:v>48.149000000000001</c:v>
                </c:pt>
                <c:pt idx="2927">
                  <c:v>48.158999999999999</c:v>
                </c:pt>
                <c:pt idx="2928">
                  <c:v>48.164999999999999</c:v>
                </c:pt>
                <c:pt idx="2929">
                  <c:v>48.173999999999999</c:v>
                </c:pt>
                <c:pt idx="2930">
                  <c:v>48.179000000000002</c:v>
                </c:pt>
                <c:pt idx="2931">
                  <c:v>48.174999999999997</c:v>
                </c:pt>
                <c:pt idx="2932">
                  <c:v>48.164999999999999</c:v>
                </c:pt>
                <c:pt idx="2933">
                  <c:v>48.151000000000003</c:v>
                </c:pt>
                <c:pt idx="2934">
                  <c:v>48.13</c:v>
                </c:pt>
                <c:pt idx="2935">
                  <c:v>48.106000000000002</c:v>
                </c:pt>
                <c:pt idx="2936">
                  <c:v>48.081000000000003</c:v>
                </c:pt>
                <c:pt idx="2937">
                  <c:v>48.048000000000002</c:v>
                </c:pt>
                <c:pt idx="2938">
                  <c:v>48.018000000000001</c:v>
                </c:pt>
                <c:pt idx="2939">
                  <c:v>47.984999999999999</c:v>
                </c:pt>
                <c:pt idx="2940">
                  <c:v>47.945999999999998</c:v>
                </c:pt>
                <c:pt idx="2941">
                  <c:v>47.914000000000001</c:v>
                </c:pt>
                <c:pt idx="2942">
                  <c:v>47.883000000000003</c:v>
                </c:pt>
                <c:pt idx="2943">
                  <c:v>47.86</c:v>
                </c:pt>
                <c:pt idx="2944">
                  <c:v>47.84</c:v>
                </c:pt>
                <c:pt idx="2945">
                  <c:v>47.817999999999998</c:v>
                </c:pt>
                <c:pt idx="2946">
                  <c:v>47.802999999999997</c:v>
                </c:pt>
                <c:pt idx="2947">
                  <c:v>47.796999999999997</c:v>
                </c:pt>
                <c:pt idx="2948">
                  <c:v>47.792999999999999</c:v>
                </c:pt>
                <c:pt idx="2949">
                  <c:v>47.795000000000002</c:v>
                </c:pt>
                <c:pt idx="2950">
                  <c:v>47.807000000000002</c:v>
                </c:pt>
                <c:pt idx="2951">
                  <c:v>47.825000000000003</c:v>
                </c:pt>
                <c:pt idx="2952">
                  <c:v>47.847999999999999</c:v>
                </c:pt>
                <c:pt idx="2953">
                  <c:v>47.877000000000002</c:v>
                </c:pt>
                <c:pt idx="2954">
                  <c:v>47.911000000000001</c:v>
                </c:pt>
                <c:pt idx="2955">
                  <c:v>47.948999999999998</c:v>
                </c:pt>
                <c:pt idx="2956">
                  <c:v>47.994999999999997</c:v>
                </c:pt>
                <c:pt idx="2957">
                  <c:v>48.043999999999997</c:v>
                </c:pt>
                <c:pt idx="2958">
                  <c:v>48.087000000000003</c:v>
                </c:pt>
                <c:pt idx="2959">
                  <c:v>48.134999999999998</c:v>
                </c:pt>
                <c:pt idx="2960">
                  <c:v>48.183999999999997</c:v>
                </c:pt>
                <c:pt idx="2961">
                  <c:v>48.24</c:v>
                </c:pt>
                <c:pt idx="2962">
                  <c:v>48.307000000000002</c:v>
                </c:pt>
                <c:pt idx="2963">
                  <c:v>48.372999999999998</c:v>
                </c:pt>
                <c:pt idx="2964">
                  <c:v>48.423999999999999</c:v>
                </c:pt>
                <c:pt idx="2965">
                  <c:v>48.472000000000001</c:v>
                </c:pt>
                <c:pt idx="2966">
                  <c:v>48.540999999999997</c:v>
                </c:pt>
                <c:pt idx="2967">
                  <c:v>48.627000000000002</c:v>
                </c:pt>
                <c:pt idx="2968">
                  <c:v>48.701999999999998</c:v>
                </c:pt>
                <c:pt idx="2969">
                  <c:v>48.768000000000001</c:v>
                </c:pt>
                <c:pt idx="2970">
                  <c:v>48.837000000000003</c:v>
                </c:pt>
                <c:pt idx="2971">
                  <c:v>48.917999999999999</c:v>
                </c:pt>
                <c:pt idx="2972">
                  <c:v>49.005000000000003</c:v>
                </c:pt>
                <c:pt idx="2973">
                  <c:v>49.087000000000003</c:v>
                </c:pt>
                <c:pt idx="2974">
                  <c:v>49.164999999999999</c:v>
                </c:pt>
                <c:pt idx="2975">
                  <c:v>49.247</c:v>
                </c:pt>
                <c:pt idx="2976">
                  <c:v>49.338000000000001</c:v>
                </c:pt>
                <c:pt idx="2977">
                  <c:v>49.436999999999998</c:v>
                </c:pt>
                <c:pt idx="2978">
                  <c:v>49.533000000000001</c:v>
                </c:pt>
                <c:pt idx="2979">
                  <c:v>49.628</c:v>
                </c:pt>
                <c:pt idx="2980">
                  <c:v>49.723999999999997</c:v>
                </c:pt>
                <c:pt idx="2981">
                  <c:v>49.820999999999998</c:v>
                </c:pt>
                <c:pt idx="2982">
                  <c:v>49.914000000000001</c:v>
                </c:pt>
                <c:pt idx="2983">
                  <c:v>49.997999999999998</c:v>
                </c:pt>
                <c:pt idx="2984">
                  <c:v>50.07</c:v>
                </c:pt>
                <c:pt idx="2985">
                  <c:v>50.137999999999998</c:v>
                </c:pt>
                <c:pt idx="2986">
                  <c:v>50.198</c:v>
                </c:pt>
                <c:pt idx="2987">
                  <c:v>50.259</c:v>
                </c:pt>
                <c:pt idx="2988">
                  <c:v>50.302999999999997</c:v>
                </c:pt>
                <c:pt idx="2989">
                  <c:v>50.332999999999998</c:v>
                </c:pt>
                <c:pt idx="2990">
                  <c:v>50.36</c:v>
                </c:pt>
                <c:pt idx="2991">
                  <c:v>50.392000000000003</c:v>
                </c:pt>
                <c:pt idx="2992">
                  <c:v>50.432000000000002</c:v>
                </c:pt>
                <c:pt idx="2993">
                  <c:v>50.473999999999997</c:v>
                </c:pt>
                <c:pt idx="2994">
                  <c:v>50.515999999999998</c:v>
                </c:pt>
                <c:pt idx="2995">
                  <c:v>50.558</c:v>
                </c:pt>
                <c:pt idx="2996">
                  <c:v>50.595999999999997</c:v>
                </c:pt>
                <c:pt idx="2997">
                  <c:v>50.643000000000001</c:v>
                </c:pt>
                <c:pt idx="2998">
                  <c:v>50.707000000000001</c:v>
                </c:pt>
                <c:pt idx="2999">
                  <c:v>50.756999999999998</c:v>
                </c:pt>
                <c:pt idx="3000">
                  <c:v>50.819000000000003</c:v>
                </c:pt>
                <c:pt idx="3001">
                  <c:v>50.892000000000003</c:v>
                </c:pt>
                <c:pt idx="3002">
                  <c:v>50.957999999999998</c:v>
                </c:pt>
                <c:pt idx="3003">
                  <c:v>51.02</c:v>
                </c:pt>
                <c:pt idx="3004">
                  <c:v>51.1</c:v>
                </c:pt>
                <c:pt idx="3005">
                  <c:v>51.197000000000003</c:v>
                </c:pt>
                <c:pt idx="3006">
                  <c:v>51.296999999999997</c:v>
                </c:pt>
                <c:pt idx="3007">
                  <c:v>51.393000000000001</c:v>
                </c:pt>
                <c:pt idx="3008">
                  <c:v>51.482999999999997</c:v>
                </c:pt>
                <c:pt idx="3009">
                  <c:v>51.567</c:v>
                </c:pt>
                <c:pt idx="3010">
                  <c:v>51.646999999999998</c:v>
                </c:pt>
                <c:pt idx="3011">
                  <c:v>51.728999999999999</c:v>
                </c:pt>
                <c:pt idx="3012">
                  <c:v>51.817</c:v>
                </c:pt>
                <c:pt idx="3013">
                  <c:v>51.905999999999999</c:v>
                </c:pt>
                <c:pt idx="3014">
                  <c:v>51.988999999999997</c:v>
                </c:pt>
                <c:pt idx="3015">
                  <c:v>52.070999999999998</c:v>
                </c:pt>
                <c:pt idx="3016">
                  <c:v>52.151000000000003</c:v>
                </c:pt>
                <c:pt idx="3017">
                  <c:v>52.232999999999997</c:v>
                </c:pt>
                <c:pt idx="3018">
                  <c:v>52.316000000000003</c:v>
                </c:pt>
                <c:pt idx="3019">
                  <c:v>52.398000000000003</c:v>
                </c:pt>
                <c:pt idx="3020">
                  <c:v>52.48</c:v>
                </c:pt>
                <c:pt idx="3021">
                  <c:v>52.56</c:v>
                </c:pt>
                <c:pt idx="3022">
                  <c:v>52.643000000000001</c:v>
                </c:pt>
                <c:pt idx="3023">
                  <c:v>52.732999999999997</c:v>
                </c:pt>
                <c:pt idx="3024">
                  <c:v>52.826000000000001</c:v>
                </c:pt>
                <c:pt idx="3025">
                  <c:v>52.93</c:v>
                </c:pt>
                <c:pt idx="3026">
                  <c:v>53.042000000000002</c:v>
                </c:pt>
                <c:pt idx="3027">
                  <c:v>53.152000000000001</c:v>
                </c:pt>
                <c:pt idx="3028">
                  <c:v>53.262999999999998</c:v>
                </c:pt>
                <c:pt idx="3029">
                  <c:v>53.375</c:v>
                </c:pt>
                <c:pt idx="3030">
                  <c:v>53.497999999999998</c:v>
                </c:pt>
                <c:pt idx="3031">
                  <c:v>53.633000000000003</c:v>
                </c:pt>
                <c:pt idx="3032">
                  <c:v>53.777000000000001</c:v>
                </c:pt>
                <c:pt idx="3033">
                  <c:v>53.923000000000002</c:v>
                </c:pt>
                <c:pt idx="3034">
                  <c:v>54.063000000000002</c:v>
                </c:pt>
                <c:pt idx="3035">
                  <c:v>54.191000000000003</c:v>
                </c:pt>
                <c:pt idx="3036">
                  <c:v>54.311</c:v>
                </c:pt>
                <c:pt idx="3037">
                  <c:v>54.429000000000002</c:v>
                </c:pt>
                <c:pt idx="3038">
                  <c:v>54.521999999999998</c:v>
                </c:pt>
                <c:pt idx="3039">
                  <c:v>54.59</c:v>
                </c:pt>
                <c:pt idx="3040">
                  <c:v>54.649000000000001</c:v>
                </c:pt>
                <c:pt idx="3041">
                  <c:v>54.701000000000001</c:v>
                </c:pt>
                <c:pt idx="3042">
                  <c:v>54.749000000000002</c:v>
                </c:pt>
                <c:pt idx="3043">
                  <c:v>54.786999999999999</c:v>
                </c:pt>
                <c:pt idx="3044">
                  <c:v>54.813000000000002</c:v>
                </c:pt>
                <c:pt idx="3045">
                  <c:v>54.829000000000001</c:v>
                </c:pt>
                <c:pt idx="3046">
                  <c:v>54.841000000000001</c:v>
                </c:pt>
                <c:pt idx="3047">
                  <c:v>54.845999999999997</c:v>
                </c:pt>
                <c:pt idx="3048">
                  <c:v>54.844999999999999</c:v>
                </c:pt>
                <c:pt idx="3049">
                  <c:v>54.838999999999999</c:v>
                </c:pt>
                <c:pt idx="3050">
                  <c:v>54.83</c:v>
                </c:pt>
                <c:pt idx="3051">
                  <c:v>54.823</c:v>
                </c:pt>
                <c:pt idx="3052">
                  <c:v>54.822000000000003</c:v>
                </c:pt>
                <c:pt idx="3053">
                  <c:v>54.829000000000001</c:v>
                </c:pt>
                <c:pt idx="3054">
                  <c:v>54.837000000000003</c:v>
                </c:pt>
                <c:pt idx="3055">
                  <c:v>54.843000000000004</c:v>
                </c:pt>
                <c:pt idx="3056">
                  <c:v>54.85</c:v>
                </c:pt>
                <c:pt idx="3057">
                  <c:v>54.868000000000002</c:v>
                </c:pt>
                <c:pt idx="3058">
                  <c:v>54.893000000000001</c:v>
                </c:pt>
                <c:pt idx="3059">
                  <c:v>54.923999999999999</c:v>
                </c:pt>
                <c:pt idx="3060">
                  <c:v>54.956000000000003</c:v>
                </c:pt>
                <c:pt idx="3061">
                  <c:v>54.985999999999997</c:v>
                </c:pt>
                <c:pt idx="3062">
                  <c:v>55.014000000000003</c:v>
                </c:pt>
                <c:pt idx="3063">
                  <c:v>55.037999999999997</c:v>
                </c:pt>
                <c:pt idx="3064">
                  <c:v>55.05</c:v>
                </c:pt>
                <c:pt idx="3065">
                  <c:v>55.052999999999997</c:v>
                </c:pt>
                <c:pt idx="3066">
                  <c:v>55.058999999999997</c:v>
                </c:pt>
                <c:pt idx="3067">
                  <c:v>55.069000000000003</c:v>
                </c:pt>
                <c:pt idx="3068">
                  <c:v>55.078000000000003</c:v>
                </c:pt>
                <c:pt idx="3069">
                  <c:v>55.093000000000004</c:v>
                </c:pt>
                <c:pt idx="3070">
                  <c:v>55.106000000000002</c:v>
                </c:pt>
                <c:pt idx="3071">
                  <c:v>55.113999999999997</c:v>
                </c:pt>
                <c:pt idx="3072">
                  <c:v>55.119</c:v>
                </c:pt>
                <c:pt idx="3073">
                  <c:v>55.122</c:v>
                </c:pt>
                <c:pt idx="3074">
                  <c:v>55.122999999999998</c:v>
                </c:pt>
                <c:pt idx="3075">
                  <c:v>55.110999999999997</c:v>
                </c:pt>
                <c:pt idx="3076">
                  <c:v>55.084000000000003</c:v>
                </c:pt>
                <c:pt idx="3077">
                  <c:v>55.051000000000002</c:v>
                </c:pt>
                <c:pt idx="3078">
                  <c:v>55.029000000000003</c:v>
                </c:pt>
                <c:pt idx="3079">
                  <c:v>55.006</c:v>
                </c:pt>
                <c:pt idx="3080">
                  <c:v>54.978999999999999</c:v>
                </c:pt>
                <c:pt idx="3081">
                  <c:v>54.969000000000001</c:v>
                </c:pt>
                <c:pt idx="3082">
                  <c:v>54.963999999999999</c:v>
                </c:pt>
                <c:pt idx="3083">
                  <c:v>54.948</c:v>
                </c:pt>
                <c:pt idx="3084">
                  <c:v>54.926000000000002</c:v>
                </c:pt>
                <c:pt idx="3085">
                  <c:v>54.908000000000001</c:v>
                </c:pt>
                <c:pt idx="3086">
                  <c:v>54.889000000000003</c:v>
                </c:pt>
                <c:pt idx="3087">
                  <c:v>54.877000000000002</c:v>
                </c:pt>
                <c:pt idx="3088">
                  <c:v>54.872999999999998</c:v>
                </c:pt>
                <c:pt idx="3089">
                  <c:v>54.869</c:v>
                </c:pt>
                <c:pt idx="3090">
                  <c:v>54.860999999999997</c:v>
                </c:pt>
                <c:pt idx="3091">
                  <c:v>54.853000000000002</c:v>
                </c:pt>
                <c:pt idx="3092">
                  <c:v>54.847999999999999</c:v>
                </c:pt>
                <c:pt idx="3093">
                  <c:v>54.841999999999999</c:v>
                </c:pt>
                <c:pt idx="3094">
                  <c:v>54.837000000000003</c:v>
                </c:pt>
                <c:pt idx="3095">
                  <c:v>54.832000000000001</c:v>
                </c:pt>
                <c:pt idx="3096">
                  <c:v>54.834000000000003</c:v>
                </c:pt>
                <c:pt idx="3097">
                  <c:v>54.835999999999999</c:v>
                </c:pt>
                <c:pt idx="3098">
                  <c:v>54.841999999999999</c:v>
                </c:pt>
                <c:pt idx="3099">
                  <c:v>54.850999999999999</c:v>
                </c:pt>
                <c:pt idx="3100">
                  <c:v>54.848999999999997</c:v>
                </c:pt>
                <c:pt idx="3101">
                  <c:v>54.847000000000001</c:v>
                </c:pt>
                <c:pt idx="3102">
                  <c:v>54.841999999999999</c:v>
                </c:pt>
                <c:pt idx="3103">
                  <c:v>54.828000000000003</c:v>
                </c:pt>
                <c:pt idx="3104">
                  <c:v>54.823999999999998</c:v>
                </c:pt>
                <c:pt idx="3105">
                  <c:v>54.825000000000003</c:v>
                </c:pt>
                <c:pt idx="3106">
                  <c:v>54.828000000000003</c:v>
                </c:pt>
                <c:pt idx="3107">
                  <c:v>54.838999999999999</c:v>
                </c:pt>
                <c:pt idx="3108">
                  <c:v>54.844000000000001</c:v>
                </c:pt>
                <c:pt idx="3109">
                  <c:v>54.844000000000001</c:v>
                </c:pt>
                <c:pt idx="3110">
                  <c:v>54.838999999999999</c:v>
                </c:pt>
                <c:pt idx="3111">
                  <c:v>54.835000000000001</c:v>
                </c:pt>
                <c:pt idx="3112">
                  <c:v>54.825000000000003</c:v>
                </c:pt>
                <c:pt idx="3113">
                  <c:v>54.795999999999999</c:v>
                </c:pt>
                <c:pt idx="3114">
                  <c:v>54.77</c:v>
                </c:pt>
                <c:pt idx="3115">
                  <c:v>54.734000000000002</c:v>
                </c:pt>
                <c:pt idx="3116">
                  <c:v>54.680999999999997</c:v>
                </c:pt>
                <c:pt idx="3117">
                  <c:v>54.628999999999998</c:v>
                </c:pt>
                <c:pt idx="3118">
                  <c:v>54.597000000000001</c:v>
                </c:pt>
                <c:pt idx="3119">
                  <c:v>54.587000000000003</c:v>
                </c:pt>
                <c:pt idx="3120">
                  <c:v>54.585000000000001</c:v>
                </c:pt>
                <c:pt idx="3121">
                  <c:v>54.578000000000003</c:v>
                </c:pt>
                <c:pt idx="3122">
                  <c:v>54.573999999999998</c:v>
                </c:pt>
                <c:pt idx="3123">
                  <c:v>54.58</c:v>
                </c:pt>
                <c:pt idx="3124">
                  <c:v>54.595999999999997</c:v>
                </c:pt>
                <c:pt idx="3125">
                  <c:v>54.616</c:v>
                </c:pt>
                <c:pt idx="3126">
                  <c:v>54.64</c:v>
                </c:pt>
                <c:pt idx="3127">
                  <c:v>54.664999999999999</c:v>
                </c:pt>
                <c:pt idx="3128">
                  <c:v>54.683999999999997</c:v>
                </c:pt>
                <c:pt idx="3129">
                  <c:v>54.706000000000003</c:v>
                </c:pt>
                <c:pt idx="3130">
                  <c:v>54.731999999999999</c:v>
                </c:pt>
                <c:pt idx="3131">
                  <c:v>54.753999999999998</c:v>
                </c:pt>
                <c:pt idx="3132">
                  <c:v>54.774999999999999</c:v>
                </c:pt>
                <c:pt idx="3133">
                  <c:v>54.805</c:v>
                </c:pt>
                <c:pt idx="3134">
                  <c:v>54.835000000000001</c:v>
                </c:pt>
                <c:pt idx="3135">
                  <c:v>54.859000000000002</c:v>
                </c:pt>
                <c:pt idx="3136">
                  <c:v>54.887</c:v>
                </c:pt>
                <c:pt idx="3137">
                  <c:v>54.904000000000003</c:v>
                </c:pt>
                <c:pt idx="3138">
                  <c:v>54.911000000000001</c:v>
                </c:pt>
                <c:pt idx="3139">
                  <c:v>54.918999999999997</c:v>
                </c:pt>
                <c:pt idx="3140">
                  <c:v>54.923999999999999</c:v>
                </c:pt>
                <c:pt idx="3141">
                  <c:v>54.921999999999997</c:v>
                </c:pt>
                <c:pt idx="3142">
                  <c:v>54.911999999999999</c:v>
                </c:pt>
                <c:pt idx="3143">
                  <c:v>54.887999999999998</c:v>
                </c:pt>
                <c:pt idx="3144">
                  <c:v>54.854999999999997</c:v>
                </c:pt>
                <c:pt idx="3145">
                  <c:v>54.826999999999998</c:v>
                </c:pt>
                <c:pt idx="3146">
                  <c:v>54.813000000000002</c:v>
                </c:pt>
                <c:pt idx="3147">
                  <c:v>54.795999999999999</c:v>
                </c:pt>
                <c:pt idx="3148">
                  <c:v>54.773000000000003</c:v>
                </c:pt>
                <c:pt idx="3149">
                  <c:v>54.762999999999998</c:v>
                </c:pt>
                <c:pt idx="3150">
                  <c:v>54.761000000000003</c:v>
                </c:pt>
                <c:pt idx="3151">
                  <c:v>54.759</c:v>
                </c:pt>
                <c:pt idx="3152">
                  <c:v>54.774999999999999</c:v>
                </c:pt>
                <c:pt idx="3153">
                  <c:v>54.796999999999997</c:v>
                </c:pt>
                <c:pt idx="3154">
                  <c:v>54.828000000000003</c:v>
                </c:pt>
                <c:pt idx="3155">
                  <c:v>54.866</c:v>
                </c:pt>
                <c:pt idx="3156">
                  <c:v>54.91</c:v>
                </c:pt>
                <c:pt idx="3157">
                  <c:v>54.953000000000003</c:v>
                </c:pt>
                <c:pt idx="3158">
                  <c:v>54.981999999999999</c:v>
                </c:pt>
                <c:pt idx="3159">
                  <c:v>55.003</c:v>
                </c:pt>
                <c:pt idx="3160">
                  <c:v>55.036999999999999</c:v>
                </c:pt>
                <c:pt idx="3161">
                  <c:v>55.085999999999999</c:v>
                </c:pt>
                <c:pt idx="3162">
                  <c:v>55.151000000000003</c:v>
                </c:pt>
                <c:pt idx="3163">
                  <c:v>55.210999999999999</c:v>
                </c:pt>
                <c:pt idx="3164">
                  <c:v>55.253</c:v>
                </c:pt>
                <c:pt idx="3165">
                  <c:v>55.286999999999999</c:v>
                </c:pt>
                <c:pt idx="3166">
                  <c:v>55.32</c:v>
                </c:pt>
                <c:pt idx="3167">
                  <c:v>55.347999999999999</c:v>
                </c:pt>
                <c:pt idx="3168">
                  <c:v>55.378999999999998</c:v>
                </c:pt>
                <c:pt idx="3169">
                  <c:v>55.411000000000001</c:v>
                </c:pt>
                <c:pt idx="3170">
                  <c:v>55.436</c:v>
                </c:pt>
                <c:pt idx="3171">
                  <c:v>55.454000000000001</c:v>
                </c:pt>
                <c:pt idx="3172">
                  <c:v>55.473999999999997</c:v>
                </c:pt>
                <c:pt idx="3173">
                  <c:v>55.488</c:v>
                </c:pt>
                <c:pt idx="3174">
                  <c:v>55.493000000000002</c:v>
                </c:pt>
                <c:pt idx="3175">
                  <c:v>55.500999999999998</c:v>
                </c:pt>
                <c:pt idx="3176">
                  <c:v>55.505000000000003</c:v>
                </c:pt>
                <c:pt idx="3177">
                  <c:v>55.52</c:v>
                </c:pt>
                <c:pt idx="3178">
                  <c:v>55.539000000000001</c:v>
                </c:pt>
                <c:pt idx="3179">
                  <c:v>55.551000000000002</c:v>
                </c:pt>
                <c:pt idx="3180">
                  <c:v>55.58</c:v>
                </c:pt>
                <c:pt idx="3181">
                  <c:v>55.597000000000001</c:v>
                </c:pt>
                <c:pt idx="3182">
                  <c:v>55.58</c:v>
                </c:pt>
                <c:pt idx="3183">
                  <c:v>55.581000000000003</c:v>
                </c:pt>
                <c:pt idx="3184">
                  <c:v>55.587000000000003</c:v>
                </c:pt>
                <c:pt idx="3185">
                  <c:v>55.601999999999997</c:v>
                </c:pt>
                <c:pt idx="3186">
                  <c:v>55.606999999999999</c:v>
                </c:pt>
                <c:pt idx="3187">
                  <c:v>55.613999999999997</c:v>
                </c:pt>
                <c:pt idx="3188">
                  <c:v>55.625999999999998</c:v>
                </c:pt>
                <c:pt idx="3189">
                  <c:v>55.639000000000003</c:v>
                </c:pt>
                <c:pt idx="3190">
                  <c:v>55.654000000000003</c:v>
                </c:pt>
                <c:pt idx="3191">
                  <c:v>55.658999999999999</c:v>
                </c:pt>
                <c:pt idx="3192">
                  <c:v>55.652000000000001</c:v>
                </c:pt>
                <c:pt idx="3193">
                  <c:v>55.625</c:v>
                </c:pt>
                <c:pt idx="3194">
                  <c:v>55.579000000000001</c:v>
                </c:pt>
                <c:pt idx="3195">
                  <c:v>55.52</c:v>
                </c:pt>
                <c:pt idx="3196">
                  <c:v>55.462000000000003</c:v>
                </c:pt>
                <c:pt idx="3197">
                  <c:v>55.393000000000001</c:v>
                </c:pt>
                <c:pt idx="3198">
                  <c:v>55.317999999999998</c:v>
                </c:pt>
                <c:pt idx="3199">
                  <c:v>55.252000000000002</c:v>
                </c:pt>
                <c:pt idx="3200">
                  <c:v>55.207999999999998</c:v>
                </c:pt>
                <c:pt idx="3201">
                  <c:v>55.165999999999997</c:v>
                </c:pt>
                <c:pt idx="3202">
                  <c:v>55.119</c:v>
                </c:pt>
                <c:pt idx="3203">
                  <c:v>55.094999999999999</c:v>
                </c:pt>
                <c:pt idx="3204">
                  <c:v>55.100999999999999</c:v>
                </c:pt>
                <c:pt idx="3205">
                  <c:v>55.113999999999997</c:v>
                </c:pt>
                <c:pt idx="3206">
                  <c:v>55.128999999999998</c:v>
                </c:pt>
                <c:pt idx="3207">
                  <c:v>55.17</c:v>
                </c:pt>
                <c:pt idx="3208">
                  <c:v>55.213999999999999</c:v>
                </c:pt>
                <c:pt idx="3209">
                  <c:v>55.249000000000002</c:v>
                </c:pt>
                <c:pt idx="3210">
                  <c:v>55.311999999999998</c:v>
                </c:pt>
                <c:pt idx="3211">
                  <c:v>55.360999999999997</c:v>
                </c:pt>
                <c:pt idx="3212">
                  <c:v>55.414000000000001</c:v>
                </c:pt>
                <c:pt idx="3213">
                  <c:v>55.462000000000003</c:v>
                </c:pt>
                <c:pt idx="3214">
                  <c:v>55.478000000000002</c:v>
                </c:pt>
                <c:pt idx="3215">
                  <c:v>55.5</c:v>
                </c:pt>
                <c:pt idx="3216">
                  <c:v>55.533000000000001</c:v>
                </c:pt>
                <c:pt idx="3217">
                  <c:v>55.554000000000002</c:v>
                </c:pt>
                <c:pt idx="3218">
                  <c:v>55.569000000000003</c:v>
                </c:pt>
                <c:pt idx="3219">
                  <c:v>55.591999999999999</c:v>
                </c:pt>
                <c:pt idx="3220">
                  <c:v>55.631</c:v>
                </c:pt>
                <c:pt idx="3221">
                  <c:v>55.662999999999997</c:v>
                </c:pt>
                <c:pt idx="3222">
                  <c:v>55.706000000000003</c:v>
                </c:pt>
                <c:pt idx="3223">
                  <c:v>55.750999999999998</c:v>
                </c:pt>
                <c:pt idx="3224">
                  <c:v>55.771000000000001</c:v>
                </c:pt>
                <c:pt idx="3225">
                  <c:v>55.811999999999998</c:v>
                </c:pt>
                <c:pt idx="3226">
                  <c:v>55.848999999999997</c:v>
                </c:pt>
                <c:pt idx="3227">
                  <c:v>55.866999999999997</c:v>
                </c:pt>
                <c:pt idx="3228">
                  <c:v>55.91</c:v>
                </c:pt>
                <c:pt idx="3229">
                  <c:v>55.935000000000002</c:v>
                </c:pt>
                <c:pt idx="3230">
                  <c:v>55.956000000000003</c:v>
                </c:pt>
                <c:pt idx="3231">
                  <c:v>55.988</c:v>
                </c:pt>
                <c:pt idx="3232">
                  <c:v>56.01</c:v>
                </c:pt>
                <c:pt idx="3233">
                  <c:v>56.024000000000001</c:v>
                </c:pt>
                <c:pt idx="3234">
                  <c:v>56.031999999999996</c:v>
                </c:pt>
                <c:pt idx="3235">
                  <c:v>56.054000000000002</c:v>
                </c:pt>
                <c:pt idx="3236">
                  <c:v>56.055999999999997</c:v>
                </c:pt>
                <c:pt idx="3237">
                  <c:v>56.066000000000003</c:v>
                </c:pt>
                <c:pt idx="3238">
                  <c:v>56.088000000000001</c:v>
                </c:pt>
                <c:pt idx="3239">
                  <c:v>56.09</c:v>
                </c:pt>
                <c:pt idx="3240">
                  <c:v>56.094999999999999</c:v>
                </c:pt>
                <c:pt idx="3241">
                  <c:v>56.119</c:v>
                </c:pt>
                <c:pt idx="3242">
                  <c:v>56.134999999999998</c:v>
                </c:pt>
                <c:pt idx="3243">
                  <c:v>56.149000000000001</c:v>
                </c:pt>
                <c:pt idx="3244">
                  <c:v>56.176000000000002</c:v>
                </c:pt>
                <c:pt idx="3245">
                  <c:v>56.183</c:v>
                </c:pt>
                <c:pt idx="3246">
                  <c:v>56.19</c:v>
                </c:pt>
                <c:pt idx="3247">
                  <c:v>56.192999999999998</c:v>
                </c:pt>
                <c:pt idx="3248">
                  <c:v>56.188000000000002</c:v>
                </c:pt>
                <c:pt idx="3249">
                  <c:v>56.183</c:v>
                </c:pt>
                <c:pt idx="3250">
                  <c:v>56.165999999999997</c:v>
                </c:pt>
                <c:pt idx="3251">
                  <c:v>56.156999999999996</c:v>
                </c:pt>
                <c:pt idx="3252">
                  <c:v>56.139000000000003</c:v>
                </c:pt>
                <c:pt idx="3253">
                  <c:v>56.12</c:v>
                </c:pt>
                <c:pt idx="3254">
                  <c:v>56.110999999999997</c:v>
                </c:pt>
                <c:pt idx="3255">
                  <c:v>56.085000000000001</c:v>
                </c:pt>
                <c:pt idx="3256">
                  <c:v>56.058</c:v>
                </c:pt>
                <c:pt idx="3257">
                  <c:v>56.036000000000001</c:v>
                </c:pt>
                <c:pt idx="3258">
                  <c:v>56.006</c:v>
                </c:pt>
                <c:pt idx="3259">
                  <c:v>55.978000000000002</c:v>
                </c:pt>
                <c:pt idx="3260">
                  <c:v>55.954000000000001</c:v>
                </c:pt>
                <c:pt idx="3261">
                  <c:v>55.927999999999997</c:v>
                </c:pt>
                <c:pt idx="3262">
                  <c:v>55.890999999999998</c:v>
                </c:pt>
                <c:pt idx="3263">
                  <c:v>55.85</c:v>
                </c:pt>
                <c:pt idx="3264">
                  <c:v>55.822000000000003</c:v>
                </c:pt>
                <c:pt idx="3265">
                  <c:v>55.804000000000002</c:v>
                </c:pt>
                <c:pt idx="3266">
                  <c:v>55.792999999999999</c:v>
                </c:pt>
                <c:pt idx="3267">
                  <c:v>55.771000000000001</c:v>
                </c:pt>
                <c:pt idx="3268">
                  <c:v>55.73</c:v>
                </c:pt>
                <c:pt idx="3269">
                  <c:v>55.704000000000001</c:v>
                </c:pt>
                <c:pt idx="3270">
                  <c:v>55.674999999999997</c:v>
                </c:pt>
                <c:pt idx="3271">
                  <c:v>55.65</c:v>
                </c:pt>
                <c:pt idx="3272">
                  <c:v>55.613999999999997</c:v>
                </c:pt>
                <c:pt idx="3273">
                  <c:v>55.584000000000003</c:v>
                </c:pt>
                <c:pt idx="3274">
                  <c:v>55.561</c:v>
                </c:pt>
                <c:pt idx="3275">
                  <c:v>55.531999999999996</c:v>
                </c:pt>
                <c:pt idx="3276">
                  <c:v>55.508000000000003</c:v>
                </c:pt>
                <c:pt idx="3277">
                  <c:v>55.484000000000002</c:v>
                </c:pt>
                <c:pt idx="3278">
                  <c:v>55.445999999999998</c:v>
                </c:pt>
                <c:pt idx="3279">
                  <c:v>55.402999999999999</c:v>
                </c:pt>
                <c:pt idx="3280">
                  <c:v>55.36</c:v>
                </c:pt>
                <c:pt idx="3281">
                  <c:v>55.320999999999998</c:v>
                </c:pt>
                <c:pt idx="3282">
                  <c:v>55.283000000000001</c:v>
                </c:pt>
                <c:pt idx="3283">
                  <c:v>55.25</c:v>
                </c:pt>
                <c:pt idx="3284">
                  <c:v>55.212000000000003</c:v>
                </c:pt>
                <c:pt idx="3285">
                  <c:v>55.17</c:v>
                </c:pt>
                <c:pt idx="3286">
                  <c:v>55.127000000000002</c:v>
                </c:pt>
                <c:pt idx="3287">
                  <c:v>55.088000000000001</c:v>
                </c:pt>
                <c:pt idx="3288">
                  <c:v>55.057000000000002</c:v>
                </c:pt>
                <c:pt idx="3289">
                  <c:v>55.024000000000001</c:v>
                </c:pt>
                <c:pt idx="3290">
                  <c:v>55</c:v>
                </c:pt>
                <c:pt idx="3291">
                  <c:v>54.988999999999997</c:v>
                </c:pt>
                <c:pt idx="3292">
                  <c:v>54.984999999999999</c:v>
                </c:pt>
                <c:pt idx="3293">
                  <c:v>54.982999999999997</c:v>
                </c:pt>
                <c:pt idx="3294">
                  <c:v>54.982999999999997</c:v>
                </c:pt>
                <c:pt idx="3295">
                  <c:v>54.985999999999997</c:v>
                </c:pt>
                <c:pt idx="3296">
                  <c:v>55.002000000000002</c:v>
                </c:pt>
                <c:pt idx="3297">
                  <c:v>55.021999999999998</c:v>
                </c:pt>
                <c:pt idx="3298">
                  <c:v>55.033999999999999</c:v>
                </c:pt>
                <c:pt idx="3299">
                  <c:v>55.052</c:v>
                </c:pt>
                <c:pt idx="3300">
                  <c:v>55.078000000000003</c:v>
                </c:pt>
                <c:pt idx="3301">
                  <c:v>55.103999999999999</c:v>
                </c:pt>
                <c:pt idx="3302">
                  <c:v>55.113999999999997</c:v>
                </c:pt>
                <c:pt idx="3303">
                  <c:v>55.116999999999997</c:v>
                </c:pt>
                <c:pt idx="3304">
                  <c:v>55.113999999999997</c:v>
                </c:pt>
                <c:pt idx="3305">
                  <c:v>55.100999999999999</c:v>
                </c:pt>
                <c:pt idx="3306">
                  <c:v>55.073</c:v>
                </c:pt>
                <c:pt idx="3307">
                  <c:v>55.040999999999997</c:v>
                </c:pt>
                <c:pt idx="3308">
                  <c:v>55.01</c:v>
                </c:pt>
                <c:pt idx="3309">
                  <c:v>54.968000000000004</c:v>
                </c:pt>
                <c:pt idx="3310">
                  <c:v>54.92</c:v>
                </c:pt>
                <c:pt idx="3311">
                  <c:v>54.878</c:v>
                </c:pt>
                <c:pt idx="3312">
                  <c:v>54.837000000000003</c:v>
                </c:pt>
                <c:pt idx="3313">
                  <c:v>54.787999999999997</c:v>
                </c:pt>
                <c:pt idx="3314">
                  <c:v>54.741999999999997</c:v>
                </c:pt>
                <c:pt idx="3315">
                  <c:v>54.695999999999998</c:v>
                </c:pt>
                <c:pt idx="3316">
                  <c:v>54.65</c:v>
                </c:pt>
                <c:pt idx="3317">
                  <c:v>54.603999999999999</c:v>
                </c:pt>
                <c:pt idx="3318">
                  <c:v>54.564999999999998</c:v>
                </c:pt>
                <c:pt idx="3319">
                  <c:v>54.531999999999996</c:v>
                </c:pt>
                <c:pt idx="3320">
                  <c:v>54.508000000000003</c:v>
                </c:pt>
                <c:pt idx="3321">
                  <c:v>54.496000000000002</c:v>
                </c:pt>
                <c:pt idx="3322">
                  <c:v>54.49</c:v>
                </c:pt>
                <c:pt idx="3323">
                  <c:v>54.482999999999997</c:v>
                </c:pt>
                <c:pt idx="3324">
                  <c:v>54.48</c:v>
                </c:pt>
                <c:pt idx="3325">
                  <c:v>54.488999999999997</c:v>
                </c:pt>
                <c:pt idx="3326">
                  <c:v>54.496000000000002</c:v>
                </c:pt>
                <c:pt idx="3327">
                  <c:v>54.500999999999998</c:v>
                </c:pt>
                <c:pt idx="3328">
                  <c:v>54.503999999999998</c:v>
                </c:pt>
                <c:pt idx="3329">
                  <c:v>54.505000000000003</c:v>
                </c:pt>
                <c:pt idx="3330">
                  <c:v>54.508000000000003</c:v>
                </c:pt>
                <c:pt idx="3331">
                  <c:v>54.509</c:v>
                </c:pt>
                <c:pt idx="3332">
                  <c:v>54.503</c:v>
                </c:pt>
                <c:pt idx="3333">
                  <c:v>54.493000000000002</c:v>
                </c:pt>
                <c:pt idx="3334">
                  <c:v>54.472999999999999</c:v>
                </c:pt>
                <c:pt idx="3335">
                  <c:v>54.444000000000003</c:v>
                </c:pt>
                <c:pt idx="3336">
                  <c:v>54.414000000000001</c:v>
                </c:pt>
                <c:pt idx="3337">
                  <c:v>54.387</c:v>
                </c:pt>
                <c:pt idx="3338">
                  <c:v>54.357999999999997</c:v>
                </c:pt>
                <c:pt idx="3339">
                  <c:v>54.328000000000003</c:v>
                </c:pt>
                <c:pt idx="3340">
                  <c:v>54.3</c:v>
                </c:pt>
                <c:pt idx="3341">
                  <c:v>54.274000000000001</c:v>
                </c:pt>
                <c:pt idx="3342">
                  <c:v>54.247999999999998</c:v>
                </c:pt>
                <c:pt idx="3343">
                  <c:v>54.226999999999997</c:v>
                </c:pt>
                <c:pt idx="3344">
                  <c:v>54.204999999999998</c:v>
                </c:pt>
                <c:pt idx="3345">
                  <c:v>54.183</c:v>
                </c:pt>
                <c:pt idx="3346">
                  <c:v>54.165999999999997</c:v>
                </c:pt>
                <c:pt idx="3347">
                  <c:v>54.148000000000003</c:v>
                </c:pt>
                <c:pt idx="3348">
                  <c:v>54.124000000000002</c:v>
                </c:pt>
                <c:pt idx="3349">
                  <c:v>54.098999999999997</c:v>
                </c:pt>
                <c:pt idx="3350">
                  <c:v>54.073999999999998</c:v>
                </c:pt>
                <c:pt idx="3351">
                  <c:v>54.046999999999997</c:v>
                </c:pt>
                <c:pt idx="3352">
                  <c:v>54.026000000000003</c:v>
                </c:pt>
                <c:pt idx="3353">
                  <c:v>54.006999999999998</c:v>
                </c:pt>
                <c:pt idx="3354">
                  <c:v>53.982999999999997</c:v>
                </c:pt>
                <c:pt idx="3355">
                  <c:v>53.96</c:v>
                </c:pt>
                <c:pt idx="3356">
                  <c:v>53.933999999999997</c:v>
                </c:pt>
                <c:pt idx="3357">
                  <c:v>53.912999999999997</c:v>
                </c:pt>
                <c:pt idx="3358">
                  <c:v>53.9</c:v>
                </c:pt>
                <c:pt idx="3359">
                  <c:v>53.884999999999998</c:v>
                </c:pt>
                <c:pt idx="3360">
                  <c:v>53.868000000000002</c:v>
                </c:pt>
                <c:pt idx="3361">
                  <c:v>53.851999999999997</c:v>
                </c:pt>
                <c:pt idx="3362">
                  <c:v>53.838999999999999</c:v>
                </c:pt>
                <c:pt idx="3363">
                  <c:v>53.826000000000001</c:v>
                </c:pt>
                <c:pt idx="3364">
                  <c:v>53.817999999999998</c:v>
                </c:pt>
                <c:pt idx="3365">
                  <c:v>53.817</c:v>
                </c:pt>
                <c:pt idx="3366">
                  <c:v>53.826999999999998</c:v>
                </c:pt>
                <c:pt idx="3367">
                  <c:v>53.847000000000001</c:v>
                </c:pt>
                <c:pt idx="3368">
                  <c:v>53.869</c:v>
                </c:pt>
                <c:pt idx="3369">
                  <c:v>53.893000000000001</c:v>
                </c:pt>
                <c:pt idx="3370">
                  <c:v>53.915999999999997</c:v>
                </c:pt>
                <c:pt idx="3371">
                  <c:v>53.936</c:v>
                </c:pt>
                <c:pt idx="3372">
                  <c:v>53.951000000000001</c:v>
                </c:pt>
                <c:pt idx="3373">
                  <c:v>53.96</c:v>
                </c:pt>
                <c:pt idx="3374">
                  <c:v>53.96</c:v>
                </c:pt>
                <c:pt idx="3375">
                  <c:v>53.960999999999999</c:v>
                </c:pt>
                <c:pt idx="3376">
                  <c:v>53.963999999999999</c:v>
                </c:pt>
                <c:pt idx="3377">
                  <c:v>53.960999999999999</c:v>
                </c:pt>
                <c:pt idx="3378">
                  <c:v>53.951999999999998</c:v>
                </c:pt>
                <c:pt idx="3379">
                  <c:v>53.95</c:v>
                </c:pt>
                <c:pt idx="3380">
                  <c:v>53.951999999999998</c:v>
                </c:pt>
                <c:pt idx="3381">
                  <c:v>53.954999999999998</c:v>
                </c:pt>
                <c:pt idx="3382">
                  <c:v>53.954999999999998</c:v>
                </c:pt>
                <c:pt idx="3383">
                  <c:v>53.96</c:v>
                </c:pt>
                <c:pt idx="3384">
                  <c:v>53.969000000000001</c:v>
                </c:pt>
                <c:pt idx="3385">
                  <c:v>53.973999999999997</c:v>
                </c:pt>
                <c:pt idx="3386">
                  <c:v>53.975000000000001</c:v>
                </c:pt>
                <c:pt idx="3387">
                  <c:v>53.975999999999999</c:v>
                </c:pt>
                <c:pt idx="3388">
                  <c:v>53.973999999999997</c:v>
                </c:pt>
                <c:pt idx="3389">
                  <c:v>53.968000000000004</c:v>
                </c:pt>
                <c:pt idx="3390">
                  <c:v>53.97</c:v>
                </c:pt>
                <c:pt idx="3391">
                  <c:v>53.981999999999999</c:v>
                </c:pt>
                <c:pt idx="3392">
                  <c:v>53.988999999999997</c:v>
                </c:pt>
                <c:pt idx="3393">
                  <c:v>53.982999999999997</c:v>
                </c:pt>
                <c:pt idx="3394">
                  <c:v>53.991</c:v>
                </c:pt>
                <c:pt idx="3395">
                  <c:v>54.01</c:v>
                </c:pt>
                <c:pt idx="3396">
                  <c:v>54.029000000000003</c:v>
                </c:pt>
                <c:pt idx="3397">
                  <c:v>54.052</c:v>
                </c:pt>
                <c:pt idx="3398">
                  <c:v>54.091999999999999</c:v>
                </c:pt>
                <c:pt idx="3399">
                  <c:v>54.154000000000003</c:v>
                </c:pt>
                <c:pt idx="3400">
                  <c:v>54.232999999999997</c:v>
                </c:pt>
                <c:pt idx="3401">
                  <c:v>54.32</c:v>
                </c:pt>
                <c:pt idx="3402">
                  <c:v>54.405000000000001</c:v>
                </c:pt>
                <c:pt idx="3403">
                  <c:v>54.499000000000002</c:v>
                </c:pt>
                <c:pt idx="3404">
                  <c:v>54.606000000000002</c:v>
                </c:pt>
                <c:pt idx="3405">
                  <c:v>54.722000000000001</c:v>
                </c:pt>
                <c:pt idx="3406">
                  <c:v>54.835000000000001</c:v>
                </c:pt>
                <c:pt idx="3407">
                  <c:v>54.945999999999998</c:v>
                </c:pt>
                <c:pt idx="3408">
                  <c:v>55.07</c:v>
                </c:pt>
                <c:pt idx="3409">
                  <c:v>55.204999999999998</c:v>
                </c:pt>
                <c:pt idx="3410">
                  <c:v>55.341000000000001</c:v>
                </c:pt>
                <c:pt idx="3411">
                  <c:v>55.475999999999999</c:v>
                </c:pt>
                <c:pt idx="3412">
                  <c:v>55.615000000000002</c:v>
                </c:pt>
                <c:pt idx="3413">
                  <c:v>55.761000000000003</c:v>
                </c:pt>
                <c:pt idx="3414">
                  <c:v>55.908000000000001</c:v>
                </c:pt>
                <c:pt idx="3415">
                  <c:v>56.052</c:v>
                </c:pt>
                <c:pt idx="3416">
                  <c:v>56.21</c:v>
                </c:pt>
                <c:pt idx="3417">
                  <c:v>56.383000000000003</c:v>
                </c:pt>
                <c:pt idx="3418">
                  <c:v>56.561999999999998</c:v>
                </c:pt>
                <c:pt idx="3419">
                  <c:v>56.746000000000002</c:v>
                </c:pt>
                <c:pt idx="3420">
                  <c:v>56.927999999999997</c:v>
                </c:pt>
                <c:pt idx="3421">
                  <c:v>57.103999999999999</c:v>
                </c:pt>
                <c:pt idx="3422">
                  <c:v>57.274000000000001</c:v>
                </c:pt>
                <c:pt idx="3423">
                  <c:v>57.453000000000003</c:v>
                </c:pt>
                <c:pt idx="3424">
                  <c:v>57.645000000000003</c:v>
                </c:pt>
                <c:pt idx="3425">
                  <c:v>57.843000000000004</c:v>
                </c:pt>
                <c:pt idx="3426">
                  <c:v>58.039000000000001</c:v>
                </c:pt>
                <c:pt idx="3427">
                  <c:v>58.223999999999997</c:v>
                </c:pt>
                <c:pt idx="3428">
                  <c:v>58.421999999999997</c:v>
                </c:pt>
                <c:pt idx="3429">
                  <c:v>58.619</c:v>
                </c:pt>
                <c:pt idx="3430">
                  <c:v>58.823999999999998</c:v>
                </c:pt>
                <c:pt idx="3431">
                  <c:v>59.036000000000001</c:v>
                </c:pt>
                <c:pt idx="3432">
                  <c:v>59.261000000000003</c:v>
                </c:pt>
                <c:pt idx="3433">
                  <c:v>59.478000000000002</c:v>
                </c:pt>
                <c:pt idx="3434">
                  <c:v>59.686999999999998</c:v>
                </c:pt>
                <c:pt idx="3435">
                  <c:v>59.905000000000001</c:v>
                </c:pt>
                <c:pt idx="3436">
                  <c:v>60.13</c:v>
                </c:pt>
                <c:pt idx="3437">
                  <c:v>60.362000000000002</c:v>
                </c:pt>
                <c:pt idx="3438">
                  <c:v>60.581000000000003</c:v>
                </c:pt>
                <c:pt idx="3439">
                  <c:v>60.796999999999997</c:v>
                </c:pt>
                <c:pt idx="3440">
                  <c:v>61.006999999999998</c:v>
                </c:pt>
                <c:pt idx="3441">
                  <c:v>61.201999999999998</c:v>
                </c:pt>
                <c:pt idx="3442">
                  <c:v>61.393000000000001</c:v>
                </c:pt>
                <c:pt idx="3443">
                  <c:v>61.585000000000001</c:v>
                </c:pt>
                <c:pt idx="3444">
                  <c:v>61.774000000000001</c:v>
                </c:pt>
                <c:pt idx="3445">
                  <c:v>61.954999999999998</c:v>
                </c:pt>
                <c:pt idx="3446">
                  <c:v>62.133000000000003</c:v>
                </c:pt>
                <c:pt idx="3447">
                  <c:v>62.296999999999997</c:v>
                </c:pt>
                <c:pt idx="3448">
                  <c:v>62.451000000000001</c:v>
                </c:pt>
                <c:pt idx="3449">
                  <c:v>62.603999999999999</c:v>
                </c:pt>
                <c:pt idx="3450">
                  <c:v>62.753999999999998</c:v>
                </c:pt>
                <c:pt idx="3451">
                  <c:v>62.887999999999998</c:v>
                </c:pt>
                <c:pt idx="3452">
                  <c:v>63.012</c:v>
                </c:pt>
                <c:pt idx="3453">
                  <c:v>63.127000000000002</c:v>
                </c:pt>
                <c:pt idx="3454">
                  <c:v>63.231999999999999</c:v>
                </c:pt>
                <c:pt idx="3455">
                  <c:v>63.331000000000003</c:v>
                </c:pt>
                <c:pt idx="3456">
                  <c:v>63.43</c:v>
                </c:pt>
                <c:pt idx="3457">
                  <c:v>63.518000000000001</c:v>
                </c:pt>
                <c:pt idx="3458">
                  <c:v>63.584000000000003</c:v>
                </c:pt>
                <c:pt idx="3459">
                  <c:v>63.655999999999999</c:v>
                </c:pt>
                <c:pt idx="3460">
                  <c:v>63.728999999999999</c:v>
                </c:pt>
                <c:pt idx="3461">
                  <c:v>63.795999999999999</c:v>
                </c:pt>
                <c:pt idx="3462">
                  <c:v>63.85</c:v>
                </c:pt>
                <c:pt idx="3463">
                  <c:v>63.912999999999997</c:v>
                </c:pt>
                <c:pt idx="3464">
                  <c:v>63.988</c:v>
                </c:pt>
                <c:pt idx="3465">
                  <c:v>64.055999999999997</c:v>
                </c:pt>
                <c:pt idx="3466">
                  <c:v>64.081999999999994</c:v>
                </c:pt>
                <c:pt idx="3467">
                  <c:v>64.123999999999995</c:v>
                </c:pt>
                <c:pt idx="3468">
                  <c:v>64.171000000000006</c:v>
                </c:pt>
                <c:pt idx="3469">
                  <c:v>64.206999999999994</c:v>
                </c:pt>
                <c:pt idx="3470">
                  <c:v>64.236999999999995</c:v>
                </c:pt>
                <c:pt idx="3471">
                  <c:v>64.268000000000001</c:v>
                </c:pt>
                <c:pt idx="3472">
                  <c:v>64.301000000000002</c:v>
                </c:pt>
                <c:pt idx="3473">
                  <c:v>64.331000000000003</c:v>
                </c:pt>
                <c:pt idx="3474">
                  <c:v>64.353999999999999</c:v>
                </c:pt>
                <c:pt idx="3475">
                  <c:v>64.381</c:v>
                </c:pt>
                <c:pt idx="3476">
                  <c:v>64.418000000000006</c:v>
                </c:pt>
                <c:pt idx="3477">
                  <c:v>64.460999999999999</c:v>
                </c:pt>
                <c:pt idx="3478">
                  <c:v>64.492999999999995</c:v>
                </c:pt>
                <c:pt idx="3479">
                  <c:v>64.504999999999995</c:v>
                </c:pt>
                <c:pt idx="3480">
                  <c:v>64.522000000000006</c:v>
                </c:pt>
                <c:pt idx="3481">
                  <c:v>64.552000000000007</c:v>
                </c:pt>
                <c:pt idx="3482">
                  <c:v>64.573999999999998</c:v>
                </c:pt>
                <c:pt idx="3483">
                  <c:v>64.578000000000003</c:v>
                </c:pt>
                <c:pt idx="3484">
                  <c:v>64.581000000000003</c:v>
                </c:pt>
                <c:pt idx="3485">
                  <c:v>64.596000000000004</c:v>
                </c:pt>
                <c:pt idx="3486">
                  <c:v>64.626000000000005</c:v>
                </c:pt>
                <c:pt idx="3487">
                  <c:v>64.656000000000006</c:v>
                </c:pt>
                <c:pt idx="3488">
                  <c:v>64.674999999999997</c:v>
                </c:pt>
                <c:pt idx="3489">
                  <c:v>64.683999999999997</c:v>
                </c:pt>
                <c:pt idx="3490">
                  <c:v>64.69</c:v>
                </c:pt>
                <c:pt idx="3491">
                  <c:v>64.710999999999999</c:v>
                </c:pt>
                <c:pt idx="3492">
                  <c:v>64.728999999999999</c:v>
                </c:pt>
                <c:pt idx="3493">
                  <c:v>64.725999999999999</c:v>
                </c:pt>
                <c:pt idx="3494">
                  <c:v>64.716999999999999</c:v>
                </c:pt>
                <c:pt idx="3495">
                  <c:v>64.715999999999994</c:v>
                </c:pt>
                <c:pt idx="3496">
                  <c:v>64.72</c:v>
                </c:pt>
                <c:pt idx="3497">
                  <c:v>64.721000000000004</c:v>
                </c:pt>
                <c:pt idx="3498">
                  <c:v>64.715000000000003</c:v>
                </c:pt>
                <c:pt idx="3499">
                  <c:v>64.706000000000003</c:v>
                </c:pt>
                <c:pt idx="3500">
                  <c:v>64.694999999999993</c:v>
                </c:pt>
                <c:pt idx="3501">
                  <c:v>64.688999999999993</c:v>
                </c:pt>
                <c:pt idx="3502">
                  <c:v>64.694000000000003</c:v>
                </c:pt>
                <c:pt idx="3503">
                  <c:v>64.698999999999998</c:v>
                </c:pt>
                <c:pt idx="3504">
                  <c:v>64.697999999999993</c:v>
                </c:pt>
                <c:pt idx="3505">
                  <c:v>64.697999999999993</c:v>
                </c:pt>
                <c:pt idx="3506">
                  <c:v>64.697000000000003</c:v>
                </c:pt>
                <c:pt idx="3507">
                  <c:v>64.688000000000002</c:v>
                </c:pt>
                <c:pt idx="3508">
                  <c:v>64.683000000000007</c:v>
                </c:pt>
                <c:pt idx="3509">
                  <c:v>64.683999999999997</c:v>
                </c:pt>
                <c:pt idx="3510">
                  <c:v>64.691000000000003</c:v>
                </c:pt>
                <c:pt idx="3511">
                  <c:v>64.697000000000003</c:v>
                </c:pt>
                <c:pt idx="3512">
                  <c:v>64.695999999999998</c:v>
                </c:pt>
                <c:pt idx="3513">
                  <c:v>64.697000000000003</c:v>
                </c:pt>
                <c:pt idx="3514">
                  <c:v>64.706000000000003</c:v>
                </c:pt>
                <c:pt idx="3515">
                  <c:v>64.715999999999994</c:v>
                </c:pt>
                <c:pt idx="3516">
                  <c:v>64.730999999999995</c:v>
                </c:pt>
                <c:pt idx="3517">
                  <c:v>64.748000000000005</c:v>
                </c:pt>
                <c:pt idx="3518">
                  <c:v>64.757000000000005</c:v>
                </c:pt>
                <c:pt idx="3519">
                  <c:v>64.768000000000001</c:v>
                </c:pt>
                <c:pt idx="3520">
                  <c:v>64.781999999999996</c:v>
                </c:pt>
                <c:pt idx="3521">
                  <c:v>64.802999999999997</c:v>
                </c:pt>
                <c:pt idx="3522">
                  <c:v>64.828000000000003</c:v>
                </c:pt>
                <c:pt idx="3523">
                  <c:v>64.855000000000004</c:v>
                </c:pt>
                <c:pt idx="3524">
                  <c:v>64.873999999999995</c:v>
                </c:pt>
                <c:pt idx="3525">
                  <c:v>64.893000000000001</c:v>
                </c:pt>
                <c:pt idx="3526">
                  <c:v>64.915999999999997</c:v>
                </c:pt>
                <c:pt idx="3527">
                  <c:v>64.941999999999993</c:v>
                </c:pt>
                <c:pt idx="3528">
                  <c:v>64.971000000000004</c:v>
                </c:pt>
                <c:pt idx="3529">
                  <c:v>65.001000000000005</c:v>
                </c:pt>
                <c:pt idx="3530">
                  <c:v>65.027000000000001</c:v>
                </c:pt>
                <c:pt idx="3531">
                  <c:v>65.052999999999997</c:v>
                </c:pt>
                <c:pt idx="3532">
                  <c:v>65.072999999999993</c:v>
                </c:pt>
                <c:pt idx="3533">
                  <c:v>65.085999999999999</c:v>
                </c:pt>
                <c:pt idx="3534">
                  <c:v>65.100999999999999</c:v>
                </c:pt>
                <c:pt idx="3535">
                  <c:v>65.102999999999994</c:v>
                </c:pt>
                <c:pt idx="3536">
                  <c:v>65.094999999999999</c:v>
                </c:pt>
                <c:pt idx="3537">
                  <c:v>65.090999999999994</c:v>
                </c:pt>
                <c:pt idx="3538">
                  <c:v>65.087000000000003</c:v>
                </c:pt>
                <c:pt idx="3539">
                  <c:v>65.073999999999998</c:v>
                </c:pt>
                <c:pt idx="3540">
                  <c:v>65.058999999999997</c:v>
                </c:pt>
                <c:pt idx="3541">
                  <c:v>65.049000000000007</c:v>
                </c:pt>
                <c:pt idx="3542">
                  <c:v>65.048000000000002</c:v>
                </c:pt>
                <c:pt idx="3543">
                  <c:v>65.055000000000007</c:v>
                </c:pt>
                <c:pt idx="3544">
                  <c:v>65.066999999999993</c:v>
                </c:pt>
                <c:pt idx="3545">
                  <c:v>65.073999999999998</c:v>
                </c:pt>
                <c:pt idx="3546">
                  <c:v>65.069999999999993</c:v>
                </c:pt>
                <c:pt idx="3547">
                  <c:v>65.058000000000007</c:v>
                </c:pt>
                <c:pt idx="3548">
                  <c:v>65.049000000000007</c:v>
                </c:pt>
                <c:pt idx="3549">
                  <c:v>65.040999999999997</c:v>
                </c:pt>
                <c:pt idx="3550">
                  <c:v>65.040999999999997</c:v>
                </c:pt>
                <c:pt idx="3551">
                  <c:v>65.049000000000007</c:v>
                </c:pt>
                <c:pt idx="3552">
                  <c:v>65.052999999999997</c:v>
                </c:pt>
                <c:pt idx="3553">
                  <c:v>65.061000000000007</c:v>
                </c:pt>
                <c:pt idx="3554">
                  <c:v>65.069999999999993</c:v>
                </c:pt>
                <c:pt idx="3555">
                  <c:v>65.078000000000003</c:v>
                </c:pt>
                <c:pt idx="3556">
                  <c:v>65.09</c:v>
                </c:pt>
                <c:pt idx="3557">
                  <c:v>65.105999999999995</c:v>
                </c:pt>
                <c:pt idx="3558">
                  <c:v>65.126000000000005</c:v>
                </c:pt>
                <c:pt idx="3559">
                  <c:v>65.14</c:v>
                </c:pt>
                <c:pt idx="3560">
                  <c:v>65.153000000000006</c:v>
                </c:pt>
                <c:pt idx="3561">
                  <c:v>65.165999999999997</c:v>
                </c:pt>
                <c:pt idx="3562">
                  <c:v>65.177999999999997</c:v>
                </c:pt>
                <c:pt idx="3563">
                  <c:v>65.191000000000003</c:v>
                </c:pt>
                <c:pt idx="3564">
                  <c:v>65.200999999999993</c:v>
                </c:pt>
                <c:pt idx="3565">
                  <c:v>65.206000000000003</c:v>
                </c:pt>
                <c:pt idx="3566">
                  <c:v>65.215000000000003</c:v>
                </c:pt>
                <c:pt idx="3567">
                  <c:v>65.218999999999994</c:v>
                </c:pt>
                <c:pt idx="3568">
                  <c:v>65.224000000000004</c:v>
                </c:pt>
                <c:pt idx="3569">
                  <c:v>65.225999999999999</c:v>
                </c:pt>
                <c:pt idx="3570">
                  <c:v>65.227000000000004</c:v>
                </c:pt>
                <c:pt idx="3571">
                  <c:v>65.225999999999999</c:v>
                </c:pt>
                <c:pt idx="3572">
                  <c:v>65.218999999999994</c:v>
                </c:pt>
                <c:pt idx="3573">
                  <c:v>65.218000000000004</c:v>
                </c:pt>
                <c:pt idx="3574">
                  <c:v>65.210999999999999</c:v>
                </c:pt>
                <c:pt idx="3575">
                  <c:v>65.203999999999994</c:v>
                </c:pt>
                <c:pt idx="3576">
                  <c:v>65.203000000000003</c:v>
                </c:pt>
                <c:pt idx="3577">
                  <c:v>65.203999999999994</c:v>
                </c:pt>
                <c:pt idx="3578">
                  <c:v>65.206000000000003</c:v>
                </c:pt>
                <c:pt idx="3579">
                  <c:v>65.209999999999994</c:v>
                </c:pt>
                <c:pt idx="3580">
                  <c:v>65.212000000000003</c:v>
                </c:pt>
                <c:pt idx="3581">
                  <c:v>65.212999999999994</c:v>
                </c:pt>
                <c:pt idx="3582">
                  <c:v>65.224999999999994</c:v>
                </c:pt>
                <c:pt idx="3583">
                  <c:v>65.239999999999995</c:v>
                </c:pt>
                <c:pt idx="3584">
                  <c:v>65.253</c:v>
                </c:pt>
                <c:pt idx="3585">
                  <c:v>65.268000000000001</c:v>
                </c:pt>
                <c:pt idx="3586">
                  <c:v>65.284999999999997</c:v>
                </c:pt>
                <c:pt idx="3587">
                  <c:v>65.298000000000002</c:v>
                </c:pt>
                <c:pt idx="3588">
                  <c:v>65.304000000000002</c:v>
                </c:pt>
                <c:pt idx="3589">
                  <c:v>65.308000000000007</c:v>
                </c:pt>
                <c:pt idx="3590">
                  <c:v>65.308999999999997</c:v>
                </c:pt>
                <c:pt idx="3591">
                  <c:v>65.314999999999998</c:v>
                </c:pt>
                <c:pt idx="3592">
                  <c:v>65.317999999999998</c:v>
                </c:pt>
                <c:pt idx="3593">
                  <c:v>65.319999999999993</c:v>
                </c:pt>
                <c:pt idx="3594">
                  <c:v>65.33</c:v>
                </c:pt>
                <c:pt idx="3595">
                  <c:v>65.341999999999999</c:v>
                </c:pt>
                <c:pt idx="3596">
                  <c:v>65.352999999999994</c:v>
                </c:pt>
                <c:pt idx="3597">
                  <c:v>65.375</c:v>
                </c:pt>
                <c:pt idx="3598">
                  <c:v>65.403000000000006</c:v>
                </c:pt>
                <c:pt idx="3599">
                  <c:v>65.421999999999997</c:v>
                </c:pt>
                <c:pt idx="3600">
                  <c:v>65.421999999999997</c:v>
                </c:pt>
                <c:pt idx="3601">
                  <c:v>65.433999999999997</c:v>
                </c:pt>
                <c:pt idx="3602">
                  <c:v>65.481999999999999</c:v>
                </c:pt>
                <c:pt idx="3603">
                  <c:v>65.516999999999996</c:v>
                </c:pt>
                <c:pt idx="3604">
                  <c:v>65.531999999999996</c:v>
                </c:pt>
                <c:pt idx="3605">
                  <c:v>65.576999999999998</c:v>
                </c:pt>
                <c:pt idx="3606">
                  <c:v>65.605000000000004</c:v>
                </c:pt>
                <c:pt idx="3607">
                  <c:v>65.643000000000001</c:v>
                </c:pt>
                <c:pt idx="3608">
                  <c:v>65.662999999999997</c:v>
                </c:pt>
                <c:pt idx="3609">
                  <c:v>65.673000000000002</c:v>
                </c:pt>
                <c:pt idx="3610">
                  <c:v>65.667000000000002</c:v>
                </c:pt>
                <c:pt idx="3611">
                  <c:v>65.616</c:v>
                </c:pt>
                <c:pt idx="3612">
                  <c:v>65.576999999999998</c:v>
                </c:pt>
                <c:pt idx="3613">
                  <c:v>65.522000000000006</c:v>
                </c:pt>
                <c:pt idx="3614">
                  <c:v>65.435000000000002</c:v>
                </c:pt>
                <c:pt idx="3615">
                  <c:v>65.34</c:v>
                </c:pt>
                <c:pt idx="3616">
                  <c:v>65.239000000000004</c:v>
                </c:pt>
                <c:pt idx="3617">
                  <c:v>65.135999999999996</c:v>
                </c:pt>
                <c:pt idx="3618">
                  <c:v>65.033000000000001</c:v>
                </c:pt>
                <c:pt idx="3619">
                  <c:v>64.915000000000006</c:v>
                </c:pt>
                <c:pt idx="3620">
                  <c:v>64.790999999999997</c:v>
                </c:pt>
                <c:pt idx="3621">
                  <c:v>64.680999999999997</c:v>
                </c:pt>
                <c:pt idx="3622">
                  <c:v>64.582999999999998</c:v>
                </c:pt>
                <c:pt idx="3623">
                  <c:v>64.486999999999995</c:v>
                </c:pt>
                <c:pt idx="3624">
                  <c:v>64.382000000000005</c:v>
                </c:pt>
                <c:pt idx="3625">
                  <c:v>64.275000000000006</c:v>
                </c:pt>
                <c:pt idx="3626">
                  <c:v>64.174999999999997</c:v>
                </c:pt>
                <c:pt idx="3627">
                  <c:v>64.082999999999998</c:v>
                </c:pt>
                <c:pt idx="3628">
                  <c:v>64.010999999999996</c:v>
                </c:pt>
                <c:pt idx="3629">
                  <c:v>63.948</c:v>
                </c:pt>
                <c:pt idx="3630">
                  <c:v>63.881999999999998</c:v>
                </c:pt>
                <c:pt idx="3631">
                  <c:v>63.826000000000001</c:v>
                </c:pt>
                <c:pt idx="3632">
                  <c:v>63.796999999999997</c:v>
                </c:pt>
                <c:pt idx="3633">
                  <c:v>63.783999999999999</c:v>
                </c:pt>
                <c:pt idx="3634">
                  <c:v>63.78</c:v>
                </c:pt>
                <c:pt idx="3635">
                  <c:v>63.780999999999999</c:v>
                </c:pt>
                <c:pt idx="3636">
                  <c:v>63.787999999999997</c:v>
                </c:pt>
                <c:pt idx="3637">
                  <c:v>63.787999999999997</c:v>
                </c:pt>
                <c:pt idx="3638">
                  <c:v>63.79</c:v>
                </c:pt>
                <c:pt idx="3639">
                  <c:v>63.795000000000002</c:v>
                </c:pt>
                <c:pt idx="3640">
                  <c:v>63.792999999999999</c:v>
                </c:pt>
                <c:pt idx="3641">
                  <c:v>63.774999999999999</c:v>
                </c:pt>
                <c:pt idx="3642">
                  <c:v>63.755000000000003</c:v>
                </c:pt>
                <c:pt idx="3643">
                  <c:v>63.750999999999998</c:v>
                </c:pt>
                <c:pt idx="3644">
                  <c:v>63.747999999999998</c:v>
                </c:pt>
                <c:pt idx="3645">
                  <c:v>63.741</c:v>
                </c:pt>
                <c:pt idx="3646">
                  <c:v>63.744</c:v>
                </c:pt>
                <c:pt idx="3647">
                  <c:v>63.731000000000002</c:v>
                </c:pt>
                <c:pt idx="3648">
                  <c:v>63.701999999999998</c:v>
                </c:pt>
                <c:pt idx="3649">
                  <c:v>63.691000000000003</c:v>
                </c:pt>
                <c:pt idx="3650">
                  <c:v>63.682000000000002</c:v>
                </c:pt>
                <c:pt idx="3651">
                  <c:v>63.662999999999997</c:v>
                </c:pt>
                <c:pt idx="3652">
                  <c:v>63.65</c:v>
                </c:pt>
                <c:pt idx="3653">
                  <c:v>63.651000000000003</c:v>
                </c:pt>
                <c:pt idx="3654">
                  <c:v>63.640999999999998</c:v>
                </c:pt>
                <c:pt idx="3655">
                  <c:v>63.625</c:v>
                </c:pt>
                <c:pt idx="3656">
                  <c:v>63.615000000000002</c:v>
                </c:pt>
                <c:pt idx="3657">
                  <c:v>63.593000000000004</c:v>
                </c:pt>
                <c:pt idx="3658">
                  <c:v>63.555</c:v>
                </c:pt>
                <c:pt idx="3659">
                  <c:v>63.517000000000003</c:v>
                </c:pt>
                <c:pt idx="3660">
                  <c:v>63.485999999999997</c:v>
                </c:pt>
                <c:pt idx="3661">
                  <c:v>63.44</c:v>
                </c:pt>
                <c:pt idx="3662">
                  <c:v>63.4</c:v>
                </c:pt>
                <c:pt idx="3663">
                  <c:v>63.356999999999999</c:v>
                </c:pt>
                <c:pt idx="3664">
                  <c:v>63.328000000000003</c:v>
                </c:pt>
                <c:pt idx="3665">
                  <c:v>63.305999999999997</c:v>
                </c:pt>
                <c:pt idx="3666">
                  <c:v>63.268999999999998</c:v>
                </c:pt>
                <c:pt idx="3667">
                  <c:v>63.241999999999997</c:v>
                </c:pt>
                <c:pt idx="3668">
                  <c:v>63.209000000000003</c:v>
                </c:pt>
                <c:pt idx="3669">
                  <c:v>63.165999999999997</c:v>
                </c:pt>
                <c:pt idx="3670">
                  <c:v>63.131</c:v>
                </c:pt>
                <c:pt idx="3671">
                  <c:v>63.085999999999999</c:v>
                </c:pt>
                <c:pt idx="3672">
                  <c:v>63.029000000000003</c:v>
                </c:pt>
                <c:pt idx="3673">
                  <c:v>62.978999999999999</c:v>
                </c:pt>
                <c:pt idx="3674">
                  <c:v>62.936</c:v>
                </c:pt>
                <c:pt idx="3675">
                  <c:v>62.878999999999998</c:v>
                </c:pt>
                <c:pt idx="3676">
                  <c:v>62.83</c:v>
                </c:pt>
                <c:pt idx="3677">
                  <c:v>62.781999999999996</c:v>
                </c:pt>
                <c:pt idx="3678">
                  <c:v>62.734999999999999</c:v>
                </c:pt>
                <c:pt idx="3679">
                  <c:v>62.7</c:v>
                </c:pt>
                <c:pt idx="3680">
                  <c:v>62.649000000000001</c:v>
                </c:pt>
                <c:pt idx="3681">
                  <c:v>62.588999999999999</c:v>
                </c:pt>
                <c:pt idx="3682">
                  <c:v>62.537999999999997</c:v>
                </c:pt>
                <c:pt idx="3683">
                  <c:v>62.484000000000002</c:v>
                </c:pt>
                <c:pt idx="3684">
                  <c:v>62.433</c:v>
                </c:pt>
                <c:pt idx="3685">
                  <c:v>62.38</c:v>
                </c:pt>
                <c:pt idx="3686">
                  <c:v>62.322000000000003</c:v>
                </c:pt>
                <c:pt idx="3687">
                  <c:v>62.268999999999998</c:v>
                </c:pt>
                <c:pt idx="3688">
                  <c:v>62.226999999999997</c:v>
                </c:pt>
                <c:pt idx="3689">
                  <c:v>62.197000000000003</c:v>
                </c:pt>
                <c:pt idx="3690">
                  <c:v>62.164000000000001</c:v>
                </c:pt>
                <c:pt idx="3691">
                  <c:v>62.118000000000002</c:v>
                </c:pt>
                <c:pt idx="3692">
                  <c:v>62.085000000000001</c:v>
                </c:pt>
                <c:pt idx="3693">
                  <c:v>62.067999999999998</c:v>
                </c:pt>
                <c:pt idx="3694">
                  <c:v>62.045000000000002</c:v>
                </c:pt>
                <c:pt idx="3695">
                  <c:v>62.012</c:v>
                </c:pt>
                <c:pt idx="3696">
                  <c:v>61.991</c:v>
                </c:pt>
                <c:pt idx="3697">
                  <c:v>61.981000000000002</c:v>
                </c:pt>
                <c:pt idx="3698">
                  <c:v>61.959000000000003</c:v>
                </c:pt>
                <c:pt idx="3699">
                  <c:v>61.939</c:v>
                </c:pt>
                <c:pt idx="3700">
                  <c:v>61.927</c:v>
                </c:pt>
                <c:pt idx="3701">
                  <c:v>61.914999999999999</c:v>
                </c:pt>
                <c:pt idx="3702">
                  <c:v>61.905999999999999</c:v>
                </c:pt>
                <c:pt idx="3703">
                  <c:v>61.896000000000001</c:v>
                </c:pt>
                <c:pt idx="3704">
                  <c:v>61.877000000000002</c:v>
                </c:pt>
                <c:pt idx="3705">
                  <c:v>61.851999999999997</c:v>
                </c:pt>
                <c:pt idx="3706">
                  <c:v>61.83</c:v>
                </c:pt>
                <c:pt idx="3707">
                  <c:v>61.811999999999998</c:v>
                </c:pt>
                <c:pt idx="3708">
                  <c:v>61.795999999999999</c:v>
                </c:pt>
                <c:pt idx="3709">
                  <c:v>61.779000000000003</c:v>
                </c:pt>
                <c:pt idx="3710">
                  <c:v>61.755000000000003</c:v>
                </c:pt>
                <c:pt idx="3711">
                  <c:v>61.725000000000001</c:v>
                </c:pt>
                <c:pt idx="3712">
                  <c:v>61.683999999999997</c:v>
                </c:pt>
                <c:pt idx="3713">
                  <c:v>61.636000000000003</c:v>
                </c:pt>
                <c:pt idx="3714">
                  <c:v>61.58</c:v>
                </c:pt>
                <c:pt idx="3715">
                  <c:v>61.521000000000001</c:v>
                </c:pt>
                <c:pt idx="3716">
                  <c:v>61.457999999999998</c:v>
                </c:pt>
                <c:pt idx="3717">
                  <c:v>61.387999999999998</c:v>
                </c:pt>
                <c:pt idx="3718">
                  <c:v>61.316000000000003</c:v>
                </c:pt>
                <c:pt idx="3719">
                  <c:v>61.252000000000002</c:v>
                </c:pt>
                <c:pt idx="3720">
                  <c:v>61.195</c:v>
                </c:pt>
                <c:pt idx="3721">
                  <c:v>61.145000000000003</c:v>
                </c:pt>
                <c:pt idx="3722">
                  <c:v>61.103000000000002</c:v>
                </c:pt>
                <c:pt idx="3723">
                  <c:v>61.064</c:v>
                </c:pt>
                <c:pt idx="3724">
                  <c:v>61.021000000000001</c:v>
                </c:pt>
                <c:pt idx="3725">
                  <c:v>60.976999999999997</c:v>
                </c:pt>
                <c:pt idx="3726">
                  <c:v>60.936</c:v>
                </c:pt>
                <c:pt idx="3727">
                  <c:v>60.899000000000001</c:v>
                </c:pt>
                <c:pt idx="3728">
                  <c:v>60.866</c:v>
                </c:pt>
                <c:pt idx="3729">
                  <c:v>60.837000000000003</c:v>
                </c:pt>
                <c:pt idx="3730">
                  <c:v>60.81</c:v>
                </c:pt>
                <c:pt idx="3731">
                  <c:v>60.783000000000001</c:v>
                </c:pt>
                <c:pt idx="3732">
                  <c:v>60.759</c:v>
                </c:pt>
                <c:pt idx="3733">
                  <c:v>60.74</c:v>
                </c:pt>
                <c:pt idx="3734">
                  <c:v>60.723999999999997</c:v>
                </c:pt>
                <c:pt idx="3735">
                  <c:v>60.710999999999999</c:v>
                </c:pt>
                <c:pt idx="3736">
                  <c:v>60.7</c:v>
                </c:pt>
                <c:pt idx="3737">
                  <c:v>60.692999999999998</c:v>
                </c:pt>
                <c:pt idx="3738">
                  <c:v>60.686</c:v>
                </c:pt>
                <c:pt idx="3739">
                  <c:v>60.680999999999997</c:v>
                </c:pt>
                <c:pt idx="3740">
                  <c:v>60.673999999999999</c:v>
                </c:pt>
                <c:pt idx="3741">
                  <c:v>60.667999999999999</c:v>
                </c:pt>
                <c:pt idx="3742">
                  <c:v>60.658000000000001</c:v>
                </c:pt>
                <c:pt idx="3743">
                  <c:v>60.648000000000003</c:v>
                </c:pt>
                <c:pt idx="3744">
                  <c:v>60.64</c:v>
                </c:pt>
                <c:pt idx="3745">
                  <c:v>60.624000000000002</c:v>
                </c:pt>
                <c:pt idx="3746">
                  <c:v>60.603999999999999</c:v>
                </c:pt>
                <c:pt idx="3747">
                  <c:v>60.576000000000001</c:v>
                </c:pt>
                <c:pt idx="3748">
                  <c:v>60.540999999999997</c:v>
                </c:pt>
                <c:pt idx="3749">
                  <c:v>60.506999999999998</c:v>
                </c:pt>
                <c:pt idx="3750">
                  <c:v>60.47</c:v>
                </c:pt>
                <c:pt idx="3751">
                  <c:v>60.436</c:v>
                </c:pt>
                <c:pt idx="3752">
                  <c:v>60.402999999999999</c:v>
                </c:pt>
                <c:pt idx="3753">
                  <c:v>60.372</c:v>
                </c:pt>
                <c:pt idx="3754">
                  <c:v>60.338999999999999</c:v>
                </c:pt>
                <c:pt idx="3755">
                  <c:v>60.31</c:v>
                </c:pt>
                <c:pt idx="3756">
                  <c:v>60.289000000000001</c:v>
                </c:pt>
                <c:pt idx="3757">
                  <c:v>60.27</c:v>
                </c:pt>
                <c:pt idx="3758">
                  <c:v>60.252000000000002</c:v>
                </c:pt>
                <c:pt idx="3759">
                  <c:v>60.232999999999997</c:v>
                </c:pt>
                <c:pt idx="3760">
                  <c:v>60.215000000000003</c:v>
                </c:pt>
                <c:pt idx="3761">
                  <c:v>60.197000000000003</c:v>
                </c:pt>
                <c:pt idx="3762">
                  <c:v>60.179000000000002</c:v>
                </c:pt>
                <c:pt idx="3763">
                  <c:v>60.167999999999999</c:v>
                </c:pt>
                <c:pt idx="3764">
                  <c:v>60.16</c:v>
                </c:pt>
                <c:pt idx="3765">
                  <c:v>60.152999999999999</c:v>
                </c:pt>
                <c:pt idx="3766">
                  <c:v>60.148000000000003</c:v>
                </c:pt>
                <c:pt idx="3767">
                  <c:v>60.142000000000003</c:v>
                </c:pt>
                <c:pt idx="3768">
                  <c:v>60.142000000000003</c:v>
                </c:pt>
                <c:pt idx="3769">
                  <c:v>60.146999999999998</c:v>
                </c:pt>
                <c:pt idx="3770">
                  <c:v>60.152999999999999</c:v>
                </c:pt>
                <c:pt idx="3771">
                  <c:v>60.165999999999997</c:v>
                </c:pt>
                <c:pt idx="3772">
                  <c:v>60.180999999999997</c:v>
                </c:pt>
                <c:pt idx="3773">
                  <c:v>60.195</c:v>
                </c:pt>
                <c:pt idx="3774">
                  <c:v>60.207000000000001</c:v>
                </c:pt>
                <c:pt idx="3775">
                  <c:v>60.216000000000001</c:v>
                </c:pt>
                <c:pt idx="3776">
                  <c:v>60.22</c:v>
                </c:pt>
                <c:pt idx="3777">
                  <c:v>60.228000000000002</c:v>
                </c:pt>
                <c:pt idx="3778">
                  <c:v>60.232999999999997</c:v>
                </c:pt>
                <c:pt idx="3779">
                  <c:v>60.234999999999999</c:v>
                </c:pt>
                <c:pt idx="3780">
                  <c:v>60.232999999999997</c:v>
                </c:pt>
                <c:pt idx="3781">
                  <c:v>60.231999999999999</c:v>
                </c:pt>
                <c:pt idx="3782">
                  <c:v>60.235999999999997</c:v>
                </c:pt>
                <c:pt idx="3783">
                  <c:v>60.238999999999997</c:v>
                </c:pt>
                <c:pt idx="3784">
                  <c:v>60.241999999999997</c:v>
                </c:pt>
                <c:pt idx="3785">
                  <c:v>60.246000000000002</c:v>
                </c:pt>
                <c:pt idx="3786">
                  <c:v>60.250999999999998</c:v>
                </c:pt>
                <c:pt idx="3787">
                  <c:v>60.25</c:v>
                </c:pt>
                <c:pt idx="3788">
                  <c:v>60.241999999999997</c:v>
                </c:pt>
                <c:pt idx="3789">
                  <c:v>60.234000000000002</c:v>
                </c:pt>
                <c:pt idx="3790">
                  <c:v>60.231000000000002</c:v>
                </c:pt>
                <c:pt idx="3791">
                  <c:v>60.228000000000002</c:v>
                </c:pt>
                <c:pt idx="3792">
                  <c:v>60.220999999999997</c:v>
                </c:pt>
                <c:pt idx="3793">
                  <c:v>60.210999999999999</c:v>
                </c:pt>
                <c:pt idx="3794">
                  <c:v>60.204999999999998</c:v>
                </c:pt>
                <c:pt idx="3795">
                  <c:v>60.195999999999998</c:v>
                </c:pt>
                <c:pt idx="3796">
                  <c:v>60.188000000000002</c:v>
                </c:pt>
                <c:pt idx="3797">
                  <c:v>60.185000000000002</c:v>
                </c:pt>
                <c:pt idx="3798">
                  <c:v>60.183999999999997</c:v>
                </c:pt>
                <c:pt idx="3799">
                  <c:v>60.186</c:v>
                </c:pt>
                <c:pt idx="3800">
                  <c:v>60.192999999999998</c:v>
                </c:pt>
                <c:pt idx="3801">
                  <c:v>60.204000000000001</c:v>
                </c:pt>
                <c:pt idx="3802">
                  <c:v>60.213999999999999</c:v>
                </c:pt>
                <c:pt idx="3803">
                  <c:v>60.228000000000002</c:v>
                </c:pt>
                <c:pt idx="3804">
                  <c:v>60.246000000000002</c:v>
                </c:pt>
                <c:pt idx="3805">
                  <c:v>60.265000000000001</c:v>
                </c:pt>
                <c:pt idx="3806">
                  <c:v>60.284999999999997</c:v>
                </c:pt>
                <c:pt idx="3807">
                  <c:v>60.314999999999998</c:v>
                </c:pt>
                <c:pt idx="3808">
                  <c:v>60.347999999999999</c:v>
                </c:pt>
                <c:pt idx="3809">
                  <c:v>60.384999999999998</c:v>
                </c:pt>
                <c:pt idx="3810">
                  <c:v>60.423000000000002</c:v>
                </c:pt>
                <c:pt idx="3811">
                  <c:v>60.466000000000001</c:v>
                </c:pt>
                <c:pt idx="3812">
                  <c:v>60.518000000000001</c:v>
                </c:pt>
                <c:pt idx="3813">
                  <c:v>60.576000000000001</c:v>
                </c:pt>
                <c:pt idx="3814">
                  <c:v>60.651000000000003</c:v>
                </c:pt>
                <c:pt idx="3815">
                  <c:v>60.732999999999997</c:v>
                </c:pt>
                <c:pt idx="3816">
                  <c:v>60.805999999999997</c:v>
                </c:pt>
                <c:pt idx="3817">
                  <c:v>60.862000000000002</c:v>
                </c:pt>
                <c:pt idx="3818">
                  <c:v>60.911999999999999</c:v>
                </c:pt>
                <c:pt idx="3819">
                  <c:v>60.966999999999999</c:v>
                </c:pt>
                <c:pt idx="3820">
                  <c:v>61.006999999999998</c:v>
                </c:pt>
                <c:pt idx="3821">
                  <c:v>61.03</c:v>
                </c:pt>
                <c:pt idx="3822">
                  <c:v>61.066000000000003</c:v>
                </c:pt>
                <c:pt idx="3823">
                  <c:v>61.104999999999997</c:v>
                </c:pt>
                <c:pt idx="3824">
                  <c:v>61.131999999999998</c:v>
                </c:pt>
                <c:pt idx="3825">
                  <c:v>61.158999999999999</c:v>
                </c:pt>
                <c:pt idx="3826">
                  <c:v>61.186</c:v>
                </c:pt>
                <c:pt idx="3827">
                  <c:v>61.204999999999998</c:v>
                </c:pt>
                <c:pt idx="3828">
                  <c:v>61.231000000000002</c:v>
                </c:pt>
                <c:pt idx="3829">
                  <c:v>61.28</c:v>
                </c:pt>
                <c:pt idx="3830">
                  <c:v>61.335999999999999</c:v>
                </c:pt>
                <c:pt idx="3831">
                  <c:v>61.417000000000002</c:v>
                </c:pt>
                <c:pt idx="3832">
                  <c:v>61.527000000000001</c:v>
                </c:pt>
                <c:pt idx="3833">
                  <c:v>61.658999999999999</c:v>
                </c:pt>
                <c:pt idx="3834">
                  <c:v>61.805999999999997</c:v>
                </c:pt>
                <c:pt idx="3835">
                  <c:v>61.972999999999999</c:v>
                </c:pt>
                <c:pt idx="3836">
                  <c:v>62.149000000000001</c:v>
                </c:pt>
                <c:pt idx="3837">
                  <c:v>62.334000000000003</c:v>
                </c:pt>
                <c:pt idx="3838">
                  <c:v>62.527000000000001</c:v>
                </c:pt>
                <c:pt idx="3839">
                  <c:v>62.734999999999999</c:v>
                </c:pt>
                <c:pt idx="3840">
                  <c:v>62.94</c:v>
                </c:pt>
                <c:pt idx="3841">
                  <c:v>63.143999999999998</c:v>
                </c:pt>
                <c:pt idx="3842">
                  <c:v>63.350999999999999</c:v>
                </c:pt>
                <c:pt idx="3843">
                  <c:v>63.558999999999997</c:v>
                </c:pt>
                <c:pt idx="3844">
                  <c:v>63.779000000000003</c:v>
                </c:pt>
                <c:pt idx="3845">
                  <c:v>63.997999999999998</c:v>
                </c:pt>
                <c:pt idx="3846">
                  <c:v>64.210999999999999</c:v>
                </c:pt>
                <c:pt idx="3847">
                  <c:v>64.418000000000006</c:v>
                </c:pt>
                <c:pt idx="3848">
                  <c:v>64.634</c:v>
                </c:pt>
                <c:pt idx="3849">
                  <c:v>64.849999999999994</c:v>
                </c:pt>
                <c:pt idx="3850">
                  <c:v>65.063999999999993</c:v>
                </c:pt>
                <c:pt idx="3851">
                  <c:v>65.277000000000001</c:v>
                </c:pt>
                <c:pt idx="3852">
                  <c:v>65.495000000000005</c:v>
                </c:pt>
                <c:pt idx="3853">
                  <c:v>65.713999999999999</c:v>
                </c:pt>
                <c:pt idx="3854">
                  <c:v>65.933000000000007</c:v>
                </c:pt>
                <c:pt idx="3855">
                  <c:v>66.153000000000006</c:v>
                </c:pt>
                <c:pt idx="3856">
                  <c:v>66.366</c:v>
                </c:pt>
                <c:pt idx="3857">
                  <c:v>66.570999999999998</c:v>
                </c:pt>
                <c:pt idx="3858">
                  <c:v>66.757000000000005</c:v>
                </c:pt>
                <c:pt idx="3859">
                  <c:v>66.938000000000002</c:v>
                </c:pt>
                <c:pt idx="3860">
                  <c:v>67.111000000000004</c:v>
                </c:pt>
                <c:pt idx="3861">
                  <c:v>67.272000000000006</c:v>
                </c:pt>
                <c:pt idx="3862">
                  <c:v>67.424000000000007</c:v>
                </c:pt>
                <c:pt idx="3863">
                  <c:v>67.578000000000003</c:v>
                </c:pt>
                <c:pt idx="3864">
                  <c:v>67.731999999999999</c:v>
                </c:pt>
                <c:pt idx="3865">
                  <c:v>67.878</c:v>
                </c:pt>
                <c:pt idx="3866">
                  <c:v>68.028999999999996</c:v>
                </c:pt>
                <c:pt idx="3867">
                  <c:v>68.188999999999993</c:v>
                </c:pt>
                <c:pt idx="3868">
                  <c:v>68.341999999999999</c:v>
                </c:pt>
                <c:pt idx="3869">
                  <c:v>68.497</c:v>
                </c:pt>
                <c:pt idx="3870">
                  <c:v>68.656999999999996</c:v>
                </c:pt>
                <c:pt idx="3871">
                  <c:v>68.813999999999993</c:v>
                </c:pt>
                <c:pt idx="3872">
                  <c:v>68.968000000000004</c:v>
                </c:pt>
                <c:pt idx="3873">
                  <c:v>69.119</c:v>
                </c:pt>
                <c:pt idx="3874">
                  <c:v>69.263000000000005</c:v>
                </c:pt>
                <c:pt idx="3875">
                  <c:v>69.403000000000006</c:v>
                </c:pt>
                <c:pt idx="3876">
                  <c:v>69.543999999999997</c:v>
                </c:pt>
                <c:pt idx="3877">
                  <c:v>69.692999999999998</c:v>
                </c:pt>
                <c:pt idx="3878">
                  <c:v>69.834999999999994</c:v>
                </c:pt>
                <c:pt idx="3879">
                  <c:v>69.966999999999999</c:v>
                </c:pt>
                <c:pt idx="3880">
                  <c:v>70.090999999999994</c:v>
                </c:pt>
                <c:pt idx="3881">
                  <c:v>70.206999999999994</c:v>
                </c:pt>
                <c:pt idx="3882">
                  <c:v>70.308000000000007</c:v>
                </c:pt>
                <c:pt idx="3883">
                  <c:v>70.400000000000006</c:v>
                </c:pt>
                <c:pt idx="3884">
                  <c:v>70.5</c:v>
                </c:pt>
                <c:pt idx="3885">
                  <c:v>70.597999999999999</c:v>
                </c:pt>
                <c:pt idx="3886">
                  <c:v>70.686000000000007</c:v>
                </c:pt>
                <c:pt idx="3887">
                  <c:v>70.772999999999996</c:v>
                </c:pt>
                <c:pt idx="3888">
                  <c:v>70.863</c:v>
                </c:pt>
                <c:pt idx="3889">
                  <c:v>70.947999999999993</c:v>
                </c:pt>
                <c:pt idx="3890">
                  <c:v>71.02</c:v>
                </c:pt>
                <c:pt idx="3891">
                  <c:v>71.094999999999999</c:v>
                </c:pt>
                <c:pt idx="3892">
                  <c:v>71.167000000000002</c:v>
                </c:pt>
                <c:pt idx="3893">
                  <c:v>71.234999999999999</c:v>
                </c:pt>
                <c:pt idx="3894">
                  <c:v>71.293999999999997</c:v>
                </c:pt>
                <c:pt idx="3895">
                  <c:v>71.341999999999999</c:v>
                </c:pt>
                <c:pt idx="3896">
                  <c:v>71.391000000000005</c:v>
                </c:pt>
                <c:pt idx="3897">
                  <c:v>71.44</c:v>
                </c:pt>
                <c:pt idx="3898">
                  <c:v>71.488</c:v>
                </c:pt>
                <c:pt idx="3899">
                  <c:v>71.52</c:v>
                </c:pt>
                <c:pt idx="3900">
                  <c:v>71.531999999999996</c:v>
                </c:pt>
                <c:pt idx="3901">
                  <c:v>71.536000000000001</c:v>
                </c:pt>
                <c:pt idx="3902">
                  <c:v>71.555999999999997</c:v>
                </c:pt>
                <c:pt idx="3903">
                  <c:v>71.578999999999994</c:v>
                </c:pt>
                <c:pt idx="3904">
                  <c:v>71.59</c:v>
                </c:pt>
                <c:pt idx="3905">
                  <c:v>71.58</c:v>
                </c:pt>
                <c:pt idx="3906">
                  <c:v>71.567999999999998</c:v>
                </c:pt>
                <c:pt idx="3907">
                  <c:v>71.572000000000003</c:v>
                </c:pt>
                <c:pt idx="3908">
                  <c:v>71.575000000000003</c:v>
                </c:pt>
                <c:pt idx="3909">
                  <c:v>71.570999999999998</c:v>
                </c:pt>
                <c:pt idx="3910">
                  <c:v>71.555999999999997</c:v>
                </c:pt>
                <c:pt idx="3911">
                  <c:v>71.537000000000006</c:v>
                </c:pt>
                <c:pt idx="3912">
                  <c:v>71.534999999999997</c:v>
                </c:pt>
                <c:pt idx="3913">
                  <c:v>71.543999999999997</c:v>
                </c:pt>
                <c:pt idx="3914">
                  <c:v>71.55</c:v>
                </c:pt>
                <c:pt idx="3915">
                  <c:v>71.548000000000002</c:v>
                </c:pt>
                <c:pt idx="3916">
                  <c:v>71.536000000000001</c:v>
                </c:pt>
                <c:pt idx="3917">
                  <c:v>71.524000000000001</c:v>
                </c:pt>
                <c:pt idx="3918">
                  <c:v>71.516999999999996</c:v>
                </c:pt>
                <c:pt idx="3919">
                  <c:v>71.516999999999996</c:v>
                </c:pt>
                <c:pt idx="3920">
                  <c:v>71.513000000000005</c:v>
                </c:pt>
                <c:pt idx="3921">
                  <c:v>71.513999999999996</c:v>
                </c:pt>
                <c:pt idx="3922">
                  <c:v>71.522999999999996</c:v>
                </c:pt>
                <c:pt idx="3923">
                  <c:v>71.528999999999996</c:v>
                </c:pt>
                <c:pt idx="3924">
                  <c:v>71.534999999999997</c:v>
                </c:pt>
                <c:pt idx="3925">
                  <c:v>71.552000000000007</c:v>
                </c:pt>
                <c:pt idx="3926">
                  <c:v>71.578999999999994</c:v>
                </c:pt>
                <c:pt idx="3927">
                  <c:v>71.613</c:v>
                </c:pt>
                <c:pt idx="3928">
                  <c:v>71.662999999999997</c:v>
                </c:pt>
                <c:pt idx="3929">
                  <c:v>71.715000000000003</c:v>
                </c:pt>
                <c:pt idx="3930">
                  <c:v>71.771000000000001</c:v>
                </c:pt>
                <c:pt idx="3931">
                  <c:v>71.825000000000003</c:v>
                </c:pt>
                <c:pt idx="3932">
                  <c:v>71.878</c:v>
                </c:pt>
                <c:pt idx="3933">
                  <c:v>71.933999999999997</c:v>
                </c:pt>
                <c:pt idx="3934">
                  <c:v>71.992999999999995</c:v>
                </c:pt>
                <c:pt idx="3935">
                  <c:v>72.054000000000002</c:v>
                </c:pt>
                <c:pt idx="3936">
                  <c:v>72.116</c:v>
                </c:pt>
                <c:pt idx="3937">
                  <c:v>72.171000000000006</c:v>
                </c:pt>
                <c:pt idx="3938">
                  <c:v>72.22</c:v>
                </c:pt>
                <c:pt idx="3939">
                  <c:v>72.272999999999996</c:v>
                </c:pt>
                <c:pt idx="3940">
                  <c:v>72.328999999999994</c:v>
                </c:pt>
                <c:pt idx="3941">
                  <c:v>72.393000000000001</c:v>
                </c:pt>
                <c:pt idx="3942">
                  <c:v>72.453999999999994</c:v>
                </c:pt>
                <c:pt idx="3943">
                  <c:v>72.516000000000005</c:v>
                </c:pt>
                <c:pt idx="3944">
                  <c:v>72.581999999999994</c:v>
                </c:pt>
                <c:pt idx="3945">
                  <c:v>72.647999999999996</c:v>
                </c:pt>
                <c:pt idx="3946">
                  <c:v>72.712999999999994</c:v>
                </c:pt>
                <c:pt idx="3947">
                  <c:v>72.775000000000006</c:v>
                </c:pt>
                <c:pt idx="3948">
                  <c:v>72.847999999999999</c:v>
                </c:pt>
                <c:pt idx="3949">
                  <c:v>72.930000000000007</c:v>
                </c:pt>
                <c:pt idx="3950">
                  <c:v>73.007999999999996</c:v>
                </c:pt>
                <c:pt idx="3951">
                  <c:v>73.082999999999998</c:v>
                </c:pt>
                <c:pt idx="3952">
                  <c:v>73.176000000000002</c:v>
                </c:pt>
                <c:pt idx="3953">
                  <c:v>73.27</c:v>
                </c:pt>
                <c:pt idx="3954">
                  <c:v>73.350999999999999</c:v>
                </c:pt>
                <c:pt idx="3955">
                  <c:v>73.442999999999998</c:v>
                </c:pt>
                <c:pt idx="3956">
                  <c:v>73.542000000000002</c:v>
                </c:pt>
                <c:pt idx="3957">
                  <c:v>73.623000000000005</c:v>
                </c:pt>
                <c:pt idx="3958">
                  <c:v>73.686999999999998</c:v>
                </c:pt>
                <c:pt idx="3959">
                  <c:v>73.745999999999995</c:v>
                </c:pt>
                <c:pt idx="3960">
                  <c:v>73.805999999999997</c:v>
                </c:pt>
                <c:pt idx="3961">
                  <c:v>73.873000000000005</c:v>
                </c:pt>
                <c:pt idx="3962">
                  <c:v>73.944000000000003</c:v>
                </c:pt>
                <c:pt idx="3963">
                  <c:v>74.010999999999996</c:v>
                </c:pt>
                <c:pt idx="3964">
                  <c:v>74.072000000000003</c:v>
                </c:pt>
                <c:pt idx="3965">
                  <c:v>74.13</c:v>
                </c:pt>
                <c:pt idx="3966">
                  <c:v>74.191000000000003</c:v>
                </c:pt>
                <c:pt idx="3967">
                  <c:v>74.245000000000005</c:v>
                </c:pt>
                <c:pt idx="3968">
                  <c:v>74.284000000000006</c:v>
                </c:pt>
                <c:pt idx="3969">
                  <c:v>74.304000000000002</c:v>
                </c:pt>
                <c:pt idx="3970">
                  <c:v>74.328000000000003</c:v>
                </c:pt>
                <c:pt idx="3971">
                  <c:v>74.343999999999994</c:v>
                </c:pt>
                <c:pt idx="3972">
                  <c:v>74.344999999999999</c:v>
                </c:pt>
                <c:pt idx="3973">
                  <c:v>74.340999999999994</c:v>
                </c:pt>
                <c:pt idx="3974">
                  <c:v>74.343999999999994</c:v>
                </c:pt>
                <c:pt idx="3975">
                  <c:v>74.349999999999994</c:v>
                </c:pt>
                <c:pt idx="3976">
                  <c:v>74.355999999999995</c:v>
                </c:pt>
                <c:pt idx="3977">
                  <c:v>74.364000000000004</c:v>
                </c:pt>
                <c:pt idx="3978">
                  <c:v>74.369</c:v>
                </c:pt>
                <c:pt idx="3979">
                  <c:v>74.375</c:v>
                </c:pt>
                <c:pt idx="3980">
                  <c:v>74.382999999999996</c:v>
                </c:pt>
                <c:pt idx="3981">
                  <c:v>74.394999999999996</c:v>
                </c:pt>
                <c:pt idx="3982">
                  <c:v>74.402000000000001</c:v>
                </c:pt>
                <c:pt idx="3983">
                  <c:v>74.403999999999996</c:v>
                </c:pt>
                <c:pt idx="3984">
                  <c:v>74.41</c:v>
                </c:pt>
                <c:pt idx="3985">
                  <c:v>74.417000000000002</c:v>
                </c:pt>
                <c:pt idx="3986">
                  <c:v>74.424000000000007</c:v>
                </c:pt>
                <c:pt idx="3987">
                  <c:v>74.433999999999997</c:v>
                </c:pt>
                <c:pt idx="3988">
                  <c:v>74.444000000000003</c:v>
                </c:pt>
                <c:pt idx="3989">
                  <c:v>74.45</c:v>
                </c:pt>
                <c:pt idx="3990">
                  <c:v>74.451999999999998</c:v>
                </c:pt>
                <c:pt idx="3991">
                  <c:v>74.453999999999994</c:v>
                </c:pt>
                <c:pt idx="3992">
                  <c:v>74.459999999999994</c:v>
                </c:pt>
                <c:pt idx="3993">
                  <c:v>74.468999999999994</c:v>
                </c:pt>
                <c:pt idx="3994">
                  <c:v>74.475999999999999</c:v>
                </c:pt>
                <c:pt idx="3995">
                  <c:v>74.483000000000004</c:v>
                </c:pt>
                <c:pt idx="3996">
                  <c:v>74.480999999999995</c:v>
                </c:pt>
                <c:pt idx="3997">
                  <c:v>74.474999999999994</c:v>
                </c:pt>
                <c:pt idx="3998">
                  <c:v>74.477000000000004</c:v>
                </c:pt>
                <c:pt idx="3999">
                  <c:v>74.474999999999994</c:v>
                </c:pt>
                <c:pt idx="4000">
                  <c:v>74.484999999999999</c:v>
                </c:pt>
                <c:pt idx="4001">
                  <c:v>74.503</c:v>
                </c:pt>
                <c:pt idx="4002">
                  <c:v>74.525999999999996</c:v>
                </c:pt>
                <c:pt idx="4003">
                  <c:v>74.546999999999997</c:v>
                </c:pt>
                <c:pt idx="4004">
                  <c:v>74.572999999999993</c:v>
                </c:pt>
                <c:pt idx="4005">
                  <c:v>74.605000000000004</c:v>
                </c:pt>
                <c:pt idx="4006">
                  <c:v>74.646000000000001</c:v>
                </c:pt>
                <c:pt idx="4007">
                  <c:v>74.692999999999998</c:v>
                </c:pt>
                <c:pt idx="4008">
                  <c:v>74.738</c:v>
                </c:pt>
                <c:pt idx="4009">
                  <c:v>74.784000000000006</c:v>
                </c:pt>
                <c:pt idx="4010">
                  <c:v>74.828000000000003</c:v>
                </c:pt>
                <c:pt idx="4011">
                  <c:v>74.866</c:v>
                </c:pt>
                <c:pt idx="4012">
                  <c:v>74.906999999999996</c:v>
                </c:pt>
                <c:pt idx="4013">
                  <c:v>74.950999999999993</c:v>
                </c:pt>
                <c:pt idx="4014">
                  <c:v>74.992000000000004</c:v>
                </c:pt>
                <c:pt idx="4015">
                  <c:v>75.025999999999996</c:v>
                </c:pt>
                <c:pt idx="4016">
                  <c:v>75.055999999999997</c:v>
                </c:pt>
                <c:pt idx="4017">
                  <c:v>75.082999999999998</c:v>
                </c:pt>
                <c:pt idx="4018">
                  <c:v>75.108000000000004</c:v>
                </c:pt>
                <c:pt idx="4019">
                  <c:v>75.129000000000005</c:v>
                </c:pt>
                <c:pt idx="4020">
                  <c:v>75.143000000000001</c:v>
                </c:pt>
                <c:pt idx="4021">
                  <c:v>75.149000000000001</c:v>
                </c:pt>
                <c:pt idx="4022">
                  <c:v>75.153000000000006</c:v>
                </c:pt>
                <c:pt idx="4023">
                  <c:v>75.153999999999996</c:v>
                </c:pt>
                <c:pt idx="4024">
                  <c:v>75.152000000000001</c:v>
                </c:pt>
                <c:pt idx="4025">
                  <c:v>75.147000000000006</c:v>
                </c:pt>
                <c:pt idx="4026">
                  <c:v>75.141000000000005</c:v>
                </c:pt>
                <c:pt idx="4027">
                  <c:v>75.14</c:v>
                </c:pt>
                <c:pt idx="4028">
                  <c:v>75.155000000000001</c:v>
                </c:pt>
                <c:pt idx="4029">
                  <c:v>75.179000000000002</c:v>
                </c:pt>
                <c:pt idx="4030">
                  <c:v>75.209999999999994</c:v>
                </c:pt>
                <c:pt idx="4031">
                  <c:v>75.248000000000005</c:v>
                </c:pt>
                <c:pt idx="4032">
                  <c:v>75.293000000000006</c:v>
                </c:pt>
                <c:pt idx="4033">
                  <c:v>75.337000000000003</c:v>
                </c:pt>
                <c:pt idx="4034">
                  <c:v>75.352999999999994</c:v>
                </c:pt>
                <c:pt idx="4035">
                  <c:v>75.356999999999999</c:v>
                </c:pt>
                <c:pt idx="4036">
                  <c:v>75.367000000000004</c:v>
                </c:pt>
                <c:pt idx="4037">
                  <c:v>75.373999999999995</c:v>
                </c:pt>
                <c:pt idx="4038">
                  <c:v>75.370999999999995</c:v>
                </c:pt>
                <c:pt idx="4039">
                  <c:v>75.364000000000004</c:v>
                </c:pt>
                <c:pt idx="4040">
                  <c:v>75.349000000000004</c:v>
                </c:pt>
                <c:pt idx="4041">
                  <c:v>75.331000000000003</c:v>
                </c:pt>
                <c:pt idx="4042">
                  <c:v>75.298000000000002</c:v>
                </c:pt>
                <c:pt idx="4043">
                  <c:v>75.233000000000004</c:v>
                </c:pt>
                <c:pt idx="4044">
                  <c:v>75.156999999999996</c:v>
                </c:pt>
                <c:pt idx="4045">
                  <c:v>75.096999999999994</c:v>
                </c:pt>
                <c:pt idx="4046">
                  <c:v>75.027000000000001</c:v>
                </c:pt>
                <c:pt idx="4047">
                  <c:v>74.930000000000007</c:v>
                </c:pt>
                <c:pt idx="4048">
                  <c:v>74.825000000000003</c:v>
                </c:pt>
                <c:pt idx="4049">
                  <c:v>74.725999999999999</c:v>
                </c:pt>
                <c:pt idx="4050">
                  <c:v>74.62</c:v>
                </c:pt>
                <c:pt idx="4051">
                  <c:v>74.501999999999995</c:v>
                </c:pt>
                <c:pt idx="4052">
                  <c:v>74.376000000000005</c:v>
                </c:pt>
                <c:pt idx="4053">
                  <c:v>74.259</c:v>
                </c:pt>
                <c:pt idx="4054">
                  <c:v>74.155000000000001</c:v>
                </c:pt>
                <c:pt idx="4055">
                  <c:v>74.052000000000007</c:v>
                </c:pt>
                <c:pt idx="4056">
                  <c:v>73.95</c:v>
                </c:pt>
                <c:pt idx="4057">
                  <c:v>73.855999999999995</c:v>
                </c:pt>
                <c:pt idx="4058">
                  <c:v>73.771000000000001</c:v>
                </c:pt>
                <c:pt idx="4059">
                  <c:v>73.712000000000003</c:v>
                </c:pt>
                <c:pt idx="4060">
                  <c:v>73.668000000000006</c:v>
                </c:pt>
                <c:pt idx="4061">
                  <c:v>73.623999999999995</c:v>
                </c:pt>
                <c:pt idx="4062">
                  <c:v>73.629000000000005</c:v>
                </c:pt>
                <c:pt idx="4063">
                  <c:v>73.638999999999996</c:v>
                </c:pt>
                <c:pt idx="4064">
                  <c:v>73.671999999999997</c:v>
                </c:pt>
                <c:pt idx="4065">
                  <c:v>73.731999999999999</c:v>
                </c:pt>
                <c:pt idx="4066">
                  <c:v>73.802000000000007</c:v>
                </c:pt>
                <c:pt idx="4067">
                  <c:v>73.897000000000006</c:v>
                </c:pt>
                <c:pt idx="4068">
                  <c:v>73.995999999999995</c:v>
                </c:pt>
                <c:pt idx="4069">
                  <c:v>74.116</c:v>
                </c:pt>
                <c:pt idx="4070">
                  <c:v>74.251999999999995</c:v>
                </c:pt>
                <c:pt idx="4071">
                  <c:v>74.375</c:v>
                </c:pt>
                <c:pt idx="4072">
                  <c:v>74.484999999999999</c:v>
                </c:pt>
                <c:pt idx="4073">
                  <c:v>74.596000000000004</c:v>
                </c:pt>
                <c:pt idx="4074">
                  <c:v>74.701999999999998</c:v>
                </c:pt>
                <c:pt idx="4075">
                  <c:v>74.823999999999998</c:v>
                </c:pt>
                <c:pt idx="4076">
                  <c:v>74.933999999999997</c:v>
                </c:pt>
                <c:pt idx="4077">
                  <c:v>75.043999999999997</c:v>
                </c:pt>
                <c:pt idx="4078">
                  <c:v>75.14</c:v>
                </c:pt>
                <c:pt idx="4079">
                  <c:v>75.209999999999994</c:v>
                </c:pt>
                <c:pt idx="4080">
                  <c:v>75.260999999999996</c:v>
                </c:pt>
                <c:pt idx="4081">
                  <c:v>75.302000000000007</c:v>
                </c:pt>
                <c:pt idx="4082">
                  <c:v>75.355000000000004</c:v>
                </c:pt>
                <c:pt idx="4083">
                  <c:v>75.402000000000001</c:v>
                </c:pt>
                <c:pt idx="4084">
                  <c:v>75.438999999999993</c:v>
                </c:pt>
                <c:pt idx="4085">
                  <c:v>75.457999999999998</c:v>
                </c:pt>
                <c:pt idx="4086">
                  <c:v>75.47</c:v>
                </c:pt>
                <c:pt idx="4087">
                  <c:v>75.492000000000004</c:v>
                </c:pt>
                <c:pt idx="4088">
                  <c:v>75.516000000000005</c:v>
                </c:pt>
                <c:pt idx="4089">
                  <c:v>75.531999999999996</c:v>
                </c:pt>
                <c:pt idx="4090">
                  <c:v>75.546999999999997</c:v>
                </c:pt>
                <c:pt idx="4091">
                  <c:v>75.552000000000007</c:v>
                </c:pt>
                <c:pt idx="4092">
                  <c:v>75.551000000000002</c:v>
                </c:pt>
                <c:pt idx="4093">
                  <c:v>75.558000000000007</c:v>
                </c:pt>
                <c:pt idx="4094">
                  <c:v>75.558000000000007</c:v>
                </c:pt>
                <c:pt idx="4095">
                  <c:v>75.555000000000007</c:v>
                </c:pt>
                <c:pt idx="4096">
                  <c:v>75.569999999999993</c:v>
                </c:pt>
                <c:pt idx="4097">
                  <c:v>75.614999999999995</c:v>
                </c:pt>
                <c:pt idx="4098">
                  <c:v>75.665999999999997</c:v>
                </c:pt>
                <c:pt idx="4099">
                  <c:v>75.713999999999999</c:v>
                </c:pt>
                <c:pt idx="4100">
                  <c:v>75.754999999999995</c:v>
                </c:pt>
                <c:pt idx="4101">
                  <c:v>75.805999999999997</c:v>
                </c:pt>
                <c:pt idx="4102">
                  <c:v>75.875</c:v>
                </c:pt>
                <c:pt idx="4103">
                  <c:v>75.959999999999994</c:v>
                </c:pt>
                <c:pt idx="4104">
                  <c:v>76.043999999999997</c:v>
                </c:pt>
                <c:pt idx="4105">
                  <c:v>76.123999999999995</c:v>
                </c:pt>
                <c:pt idx="4106">
                  <c:v>76.209999999999994</c:v>
                </c:pt>
                <c:pt idx="4107">
                  <c:v>76.305000000000007</c:v>
                </c:pt>
                <c:pt idx="4108">
                  <c:v>76.403000000000006</c:v>
                </c:pt>
                <c:pt idx="4109">
                  <c:v>76.488</c:v>
                </c:pt>
                <c:pt idx="4110">
                  <c:v>76.581000000000003</c:v>
                </c:pt>
                <c:pt idx="4111">
                  <c:v>76.688000000000002</c:v>
                </c:pt>
                <c:pt idx="4112">
                  <c:v>76.777000000000001</c:v>
                </c:pt>
                <c:pt idx="4113">
                  <c:v>76.864999999999995</c:v>
                </c:pt>
                <c:pt idx="4114">
                  <c:v>76.963999999999999</c:v>
                </c:pt>
                <c:pt idx="4115">
                  <c:v>77.040000000000006</c:v>
                </c:pt>
                <c:pt idx="4116">
                  <c:v>77.100999999999999</c:v>
                </c:pt>
                <c:pt idx="4117">
                  <c:v>77.168999999999997</c:v>
                </c:pt>
                <c:pt idx="4118">
                  <c:v>77.242999999999995</c:v>
                </c:pt>
                <c:pt idx="4119">
                  <c:v>77.302999999999997</c:v>
                </c:pt>
                <c:pt idx="4120">
                  <c:v>77.355999999999995</c:v>
                </c:pt>
                <c:pt idx="4121">
                  <c:v>77.402000000000001</c:v>
                </c:pt>
                <c:pt idx="4122">
                  <c:v>77.45</c:v>
                </c:pt>
                <c:pt idx="4123">
                  <c:v>77.489000000000004</c:v>
                </c:pt>
                <c:pt idx="4124">
                  <c:v>77.539000000000001</c:v>
                </c:pt>
                <c:pt idx="4125">
                  <c:v>77.58</c:v>
                </c:pt>
                <c:pt idx="4126">
                  <c:v>77.613</c:v>
                </c:pt>
                <c:pt idx="4127">
                  <c:v>77.643000000000001</c:v>
                </c:pt>
                <c:pt idx="4128">
                  <c:v>77.661000000000001</c:v>
                </c:pt>
                <c:pt idx="4129">
                  <c:v>77.673000000000002</c:v>
                </c:pt>
                <c:pt idx="4130">
                  <c:v>77.677000000000007</c:v>
                </c:pt>
                <c:pt idx="4131">
                  <c:v>77.677000000000007</c:v>
                </c:pt>
                <c:pt idx="4132">
                  <c:v>77.677000000000007</c:v>
                </c:pt>
                <c:pt idx="4133">
                  <c:v>77.665999999999997</c:v>
                </c:pt>
                <c:pt idx="4134">
                  <c:v>77.662999999999997</c:v>
                </c:pt>
                <c:pt idx="4135">
                  <c:v>77.680000000000007</c:v>
                </c:pt>
                <c:pt idx="4136">
                  <c:v>77.691999999999993</c:v>
                </c:pt>
                <c:pt idx="4137">
                  <c:v>77.706000000000003</c:v>
                </c:pt>
                <c:pt idx="4138">
                  <c:v>77.727999999999994</c:v>
                </c:pt>
                <c:pt idx="4139">
                  <c:v>77.757999999999996</c:v>
                </c:pt>
                <c:pt idx="4140">
                  <c:v>77.775000000000006</c:v>
                </c:pt>
                <c:pt idx="4141">
                  <c:v>77.795000000000002</c:v>
                </c:pt>
                <c:pt idx="4142">
                  <c:v>77.819000000000003</c:v>
                </c:pt>
                <c:pt idx="4143">
                  <c:v>77.83</c:v>
                </c:pt>
                <c:pt idx="4144">
                  <c:v>77.826999999999998</c:v>
                </c:pt>
                <c:pt idx="4145">
                  <c:v>77.816999999999993</c:v>
                </c:pt>
                <c:pt idx="4146">
                  <c:v>77.811000000000007</c:v>
                </c:pt>
                <c:pt idx="4147">
                  <c:v>77.813999999999993</c:v>
                </c:pt>
                <c:pt idx="4148">
                  <c:v>77.808999999999997</c:v>
                </c:pt>
                <c:pt idx="4149">
                  <c:v>77.793999999999997</c:v>
                </c:pt>
                <c:pt idx="4150">
                  <c:v>77.784999999999997</c:v>
                </c:pt>
                <c:pt idx="4151">
                  <c:v>77.778000000000006</c:v>
                </c:pt>
                <c:pt idx="4152">
                  <c:v>77.754000000000005</c:v>
                </c:pt>
                <c:pt idx="4153">
                  <c:v>77.712999999999994</c:v>
                </c:pt>
                <c:pt idx="4154">
                  <c:v>77.662999999999997</c:v>
                </c:pt>
                <c:pt idx="4155">
                  <c:v>77.611999999999995</c:v>
                </c:pt>
                <c:pt idx="4156">
                  <c:v>77.561999999999998</c:v>
                </c:pt>
                <c:pt idx="4157">
                  <c:v>77.513999999999996</c:v>
                </c:pt>
                <c:pt idx="4158">
                  <c:v>77.47</c:v>
                </c:pt>
                <c:pt idx="4159">
                  <c:v>77.429000000000002</c:v>
                </c:pt>
                <c:pt idx="4160">
                  <c:v>77.391999999999996</c:v>
                </c:pt>
                <c:pt idx="4161">
                  <c:v>77.364000000000004</c:v>
                </c:pt>
                <c:pt idx="4162">
                  <c:v>77.34</c:v>
                </c:pt>
                <c:pt idx="4163">
                  <c:v>77.313999999999993</c:v>
                </c:pt>
                <c:pt idx="4164">
                  <c:v>77.296999999999997</c:v>
                </c:pt>
                <c:pt idx="4165">
                  <c:v>77.281999999999996</c:v>
                </c:pt>
                <c:pt idx="4166">
                  <c:v>77.268000000000001</c:v>
                </c:pt>
                <c:pt idx="4167">
                  <c:v>77.242999999999995</c:v>
                </c:pt>
                <c:pt idx="4168">
                  <c:v>77.218999999999994</c:v>
                </c:pt>
                <c:pt idx="4169">
                  <c:v>77.197000000000003</c:v>
                </c:pt>
                <c:pt idx="4170">
                  <c:v>77.180999999999997</c:v>
                </c:pt>
                <c:pt idx="4171">
                  <c:v>77.164000000000001</c:v>
                </c:pt>
                <c:pt idx="4172">
                  <c:v>77.144000000000005</c:v>
                </c:pt>
                <c:pt idx="4173">
                  <c:v>77.123999999999995</c:v>
                </c:pt>
                <c:pt idx="4174">
                  <c:v>77.099000000000004</c:v>
                </c:pt>
                <c:pt idx="4175">
                  <c:v>77.069999999999993</c:v>
                </c:pt>
                <c:pt idx="4176">
                  <c:v>77.043000000000006</c:v>
                </c:pt>
                <c:pt idx="4177">
                  <c:v>77.013000000000005</c:v>
                </c:pt>
                <c:pt idx="4178">
                  <c:v>76.980999999999995</c:v>
                </c:pt>
                <c:pt idx="4179">
                  <c:v>76.947000000000003</c:v>
                </c:pt>
                <c:pt idx="4180">
                  <c:v>76.909000000000006</c:v>
                </c:pt>
                <c:pt idx="4181">
                  <c:v>76.872</c:v>
                </c:pt>
                <c:pt idx="4182">
                  <c:v>76.843000000000004</c:v>
                </c:pt>
                <c:pt idx="4183">
                  <c:v>76.817999999999998</c:v>
                </c:pt>
                <c:pt idx="4184">
                  <c:v>76.793000000000006</c:v>
                </c:pt>
                <c:pt idx="4185">
                  <c:v>76.772000000000006</c:v>
                </c:pt>
                <c:pt idx="4186">
                  <c:v>76.754000000000005</c:v>
                </c:pt>
                <c:pt idx="4187">
                  <c:v>76.738</c:v>
                </c:pt>
                <c:pt idx="4188">
                  <c:v>76.716999999999999</c:v>
                </c:pt>
                <c:pt idx="4189">
                  <c:v>76.700999999999993</c:v>
                </c:pt>
                <c:pt idx="4190">
                  <c:v>76.683000000000007</c:v>
                </c:pt>
                <c:pt idx="4191">
                  <c:v>76.662999999999997</c:v>
                </c:pt>
                <c:pt idx="4192">
                  <c:v>76.638000000000005</c:v>
                </c:pt>
                <c:pt idx="4193">
                  <c:v>76.617000000000004</c:v>
                </c:pt>
                <c:pt idx="4194">
                  <c:v>76.599999999999994</c:v>
                </c:pt>
                <c:pt idx="4195">
                  <c:v>76.587999999999994</c:v>
                </c:pt>
                <c:pt idx="4196">
                  <c:v>76.584000000000003</c:v>
                </c:pt>
                <c:pt idx="4197">
                  <c:v>76.578999999999994</c:v>
                </c:pt>
                <c:pt idx="4198">
                  <c:v>76.573999999999998</c:v>
                </c:pt>
                <c:pt idx="4199">
                  <c:v>76.563999999999993</c:v>
                </c:pt>
                <c:pt idx="4200">
                  <c:v>76.554000000000002</c:v>
                </c:pt>
                <c:pt idx="4201">
                  <c:v>76.543000000000006</c:v>
                </c:pt>
                <c:pt idx="4202">
                  <c:v>76.527000000000001</c:v>
                </c:pt>
                <c:pt idx="4203">
                  <c:v>76.501000000000005</c:v>
                </c:pt>
                <c:pt idx="4204">
                  <c:v>76.491</c:v>
                </c:pt>
                <c:pt idx="4205">
                  <c:v>76.471999999999994</c:v>
                </c:pt>
                <c:pt idx="4206">
                  <c:v>76.456999999999994</c:v>
                </c:pt>
                <c:pt idx="4207">
                  <c:v>76.444999999999993</c:v>
                </c:pt>
                <c:pt idx="4208">
                  <c:v>76.432000000000002</c:v>
                </c:pt>
                <c:pt idx="4209">
                  <c:v>76.421000000000006</c:v>
                </c:pt>
                <c:pt idx="4210">
                  <c:v>76.411000000000001</c:v>
                </c:pt>
                <c:pt idx="4211">
                  <c:v>76.396000000000001</c:v>
                </c:pt>
                <c:pt idx="4212">
                  <c:v>76.379000000000005</c:v>
                </c:pt>
                <c:pt idx="4213">
                  <c:v>76.356999999999999</c:v>
                </c:pt>
                <c:pt idx="4214">
                  <c:v>76.332999999999998</c:v>
                </c:pt>
                <c:pt idx="4215">
                  <c:v>76.308000000000007</c:v>
                </c:pt>
                <c:pt idx="4216">
                  <c:v>76.277000000000001</c:v>
                </c:pt>
                <c:pt idx="4217">
                  <c:v>76.248000000000005</c:v>
                </c:pt>
                <c:pt idx="4218">
                  <c:v>76.218999999999994</c:v>
                </c:pt>
                <c:pt idx="4219">
                  <c:v>76.197000000000003</c:v>
                </c:pt>
                <c:pt idx="4220">
                  <c:v>76.182000000000002</c:v>
                </c:pt>
                <c:pt idx="4221">
                  <c:v>76.168000000000006</c:v>
                </c:pt>
                <c:pt idx="4222">
                  <c:v>76.162000000000006</c:v>
                </c:pt>
                <c:pt idx="4223">
                  <c:v>76.161000000000001</c:v>
                </c:pt>
                <c:pt idx="4224">
                  <c:v>76.156000000000006</c:v>
                </c:pt>
                <c:pt idx="4225">
                  <c:v>76.149000000000001</c:v>
                </c:pt>
                <c:pt idx="4226">
                  <c:v>76.144999999999996</c:v>
                </c:pt>
                <c:pt idx="4227">
                  <c:v>76.144999999999996</c:v>
                </c:pt>
                <c:pt idx="4228">
                  <c:v>76.147999999999996</c:v>
                </c:pt>
                <c:pt idx="4229">
                  <c:v>76.149000000000001</c:v>
                </c:pt>
                <c:pt idx="4230">
                  <c:v>76.152000000000001</c:v>
                </c:pt>
                <c:pt idx="4231">
                  <c:v>76.153000000000006</c:v>
                </c:pt>
                <c:pt idx="4232">
                  <c:v>76.155000000000001</c:v>
                </c:pt>
                <c:pt idx="4233">
                  <c:v>76.153999999999996</c:v>
                </c:pt>
                <c:pt idx="4234">
                  <c:v>76.153000000000006</c:v>
                </c:pt>
                <c:pt idx="4235">
                  <c:v>76.146000000000001</c:v>
                </c:pt>
                <c:pt idx="4236">
                  <c:v>76.141000000000005</c:v>
                </c:pt>
                <c:pt idx="4237">
                  <c:v>76.135999999999996</c:v>
                </c:pt>
                <c:pt idx="4238">
                  <c:v>76.128</c:v>
                </c:pt>
                <c:pt idx="4239">
                  <c:v>76.122</c:v>
                </c:pt>
                <c:pt idx="4240">
                  <c:v>76.114000000000004</c:v>
                </c:pt>
                <c:pt idx="4241">
                  <c:v>76.103999999999999</c:v>
                </c:pt>
                <c:pt idx="4242">
                  <c:v>76.093999999999994</c:v>
                </c:pt>
                <c:pt idx="4243">
                  <c:v>76.087000000000003</c:v>
                </c:pt>
                <c:pt idx="4244">
                  <c:v>76.081999999999994</c:v>
                </c:pt>
                <c:pt idx="4245">
                  <c:v>76.073999999999998</c:v>
                </c:pt>
                <c:pt idx="4246">
                  <c:v>76.064999999999998</c:v>
                </c:pt>
                <c:pt idx="4247">
                  <c:v>76.058999999999997</c:v>
                </c:pt>
                <c:pt idx="4248">
                  <c:v>76.061000000000007</c:v>
                </c:pt>
                <c:pt idx="4249">
                  <c:v>76.064999999999998</c:v>
                </c:pt>
                <c:pt idx="4250">
                  <c:v>76.064999999999998</c:v>
                </c:pt>
                <c:pt idx="4251">
                  <c:v>76.066999999999993</c:v>
                </c:pt>
                <c:pt idx="4252">
                  <c:v>76.072000000000003</c:v>
                </c:pt>
                <c:pt idx="4253">
                  <c:v>76.08</c:v>
                </c:pt>
                <c:pt idx="4254">
                  <c:v>76.088999999999999</c:v>
                </c:pt>
                <c:pt idx="4255">
                  <c:v>76.099999999999994</c:v>
                </c:pt>
                <c:pt idx="4256">
                  <c:v>76.113</c:v>
                </c:pt>
                <c:pt idx="4257">
                  <c:v>76.129000000000005</c:v>
                </c:pt>
                <c:pt idx="4258">
                  <c:v>76.147000000000006</c:v>
                </c:pt>
                <c:pt idx="4259">
                  <c:v>76.162000000000006</c:v>
                </c:pt>
                <c:pt idx="4260">
                  <c:v>76.177000000000007</c:v>
                </c:pt>
                <c:pt idx="4261">
                  <c:v>76.191999999999993</c:v>
                </c:pt>
                <c:pt idx="4262">
                  <c:v>76.195999999999998</c:v>
                </c:pt>
                <c:pt idx="4263">
                  <c:v>76.2</c:v>
                </c:pt>
                <c:pt idx="4264">
                  <c:v>76.212999999999994</c:v>
                </c:pt>
                <c:pt idx="4265">
                  <c:v>76.216999999999999</c:v>
                </c:pt>
                <c:pt idx="4266">
                  <c:v>76.224999999999994</c:v>
                </c:pt>
                <c:pt idx="4267">
                  <c:v>76.268000000000001</c:v>
                </c:pt>
                <c:pt idx="4268">
                  <c:v>76.305999999999997</c:v>
                </c:pt>
                <c:pt idx="4269">
                  <c:v>76.349000000000004</c:v>
                </c:pt>
                <c:pt idx="4270">
                  <c:v>76.412999999999997</c:v>
                </c:pt>
                <c:pt idx="4271">
                  <c:v>76.472999999999999</c:v>
                </c:pt>
                <c:pt idx="4272">
                  <c:v>76.534999999999997</c:v>
                </c:pt>
                <c:pt idx="4273">
                  <c:v>76.61</c:v>
                </c:pt>
                <c:pt idx="4274">
                  <c:v>76.677999999999997</c:v>
                </c:pt>
                <c:pt idx="4275">
                  <c:v>76.747</c:v>
                </c:pt>
                <c:pt idx="4276">
                  <c:v>76.831000000000003</c:v>
                </c:pt>
                <c:pt idx="4277">
                  <c:v>76.91</c:v>
                </c:pt>
                <c:pt idx="4278">
                  <c:v>76.992000000000004</c:v>
                </c:pt>
                <c:pt idx="4279">
                  <c:v>77.081000000000003</c:v>
                </c:pt>
                <c:pt idx="4280">
                  <c:v>77.16</c:v>
                </c:pt>
                <c:pt idx="4281">
                  <c:v>77.230999999999995</c:v>
                </c:pt>
                <c:pt idx="4282">
                  <c:v>77.302999999999997</c:v>
                </c:pt>
                <c:pt idx="4283">
                  <c:v>77.366</c:v>
                </c:pt>
                <c:pt idx="4284">
                  <c:v>77.430999999999997</c:v>
                </c:pt>
                <c:pt idx="4285">
                  <c:v>77.5</c:v>
                </c:pt>
                <c:pt idx="4286">
                  <c:v>77.570999999999998</c:v>
                </c:pt>
                <c:pt idx="4287">
                  <c:v>77.638999999999996</c:v>
                </c:pt>
                <c:pt idx="4288">
                  <c:v>77.703999999999994</c:v>
                </c:pt>
                <c:pt idx="4289">
                  <c:v>77.778999999999996</c:v>
                </c:pt>
                <c:pt idx="4290">
                  <c:v>77.850999999999999</c:v>
                </c:pt>
                <c:pt idx="4291">
                  <c:v>77.927000000000007</c:v>
                </c:pt>
                <c:pt idx="4292">
                  <c:v>78.015000000000001</c:v>
                </c:pt>
                <c:pt idx="4293">
                  <c:v>78.117000000000004</c:v>
                </c:pt>
                <c:pt idx="4294">
                  <c:v>78.209000000000003</c:v>
                </c:pt>
                <c:pt idx="4295">
                  <c:v>78.293999999999997</c:v>
                </c:pt>
                <c:pt idx="4296">
                  <c:v>78.397999999999996</c:v>
                </c:pt>
                <c:pt idx="4297">
                  <c:v>78.495999999999995</c:v>
                </c:pt>
                <c:pt idx="4298">
                  <c:v>78.593999999999994</c:v>
                </c:pt>
                <c:pt idx="4299">
                  <c:v>78.695999999999998</c:v>
                </c:pt>
                <c:pt idx="4300">
                  <c:v>78.781000000000006</c:v>
                </c:pt>
                <c:pt idx="4301">
                  <c:v>78.861999999999995</c:v>
                </c:pt>
                <c:pt idx="4302">
                  <c:v>78.953999999999994</c:v>
                </c:pt>
                <c:pt idx="4303">
                  <c:v>79.040999999999997</c:v>
                </c:pt>
                <c:pt idx="4304">
                  <c:v>79.13</c:v>
                </c:pt>
                <c:pt idx="4305">
                  <c:v>79.222999999999999</c:v>
                </c:pt>
                <c:pt idx="4306">
                  <c:v>79.311000000000007</c:v>
                </c:pt>
                <c:pt idx="4307">
                  <c:v>79.405000000000001</c:v>
                </c:pt>
                <c:pt idx="4308">
                  <c:v>79.489000000000004</c:v>
                </c:pt>
                <c:pt idx="4309">
                  <c:v>79.569000000000003</c:v>
                </c:pt>
                <c:pt idx="4310">
                  <c:v>79.662999999999997</c:v>
                </c:pt>
                <c:pt idx="4311">
                  <c:v>79.739999999999995</c:v>
                </c:pt>
                <c:pt idx="4312">
                  <c:v>79.819000000000003</c:v>
                </c:pt>
                <c:pt idx="4313">
                  <c:v>79.908000000000001</c:v>
                </c:pt>
                <c:pt idx="4314">
                  <c:v>79.998999999999995</c:v>
                </c:pt>
                <c:pt idx="4315">
                  <c:v>80.087999999999994</c:v>
                </c:pt>
                <c:pt idx="4316">
                  <c:v>80.174000000000007</c:v>
                </c:pt>
                <c:pt idx="4317">
                  <c:v>80.268000000000001</c:v>
                </c:pt>
                <c:pt idx="4318">
                  <c:v>80.379000000000005</c:v>
                </c:pt>
                <c:pt idx="4319">
                  <c:v>80.492999999999995</c:v>
                </c:pt>
                <c:pt idx="4320">
                  <c:v>80.600999999999999</c:v>
                </c:pt>
                <c:pt idx="4321">
                  <c:v>80.704999999999998</c:v>
                </c:pt>
                <c:pt idx="4322">
                  <c:v>80.811000000000007</c:v>
                </c:pt>
                <c:pt idx="4323">
                  <c:v>80.918999999999997</c:v>
                </c:pt>
                <c:pt idx="4324">
                  <c:v>81.022999999999996</c:v>
                </c:pt>
                <c:pt idx="4325">
                  <c:v>81.123000000000005</c:v>
                </c:pt>
                <c:pt idx="4326">
                  <c:v>81.233000000000004</c:v>
                </c:pt>
                <c:pt idx="4327">
                  <c:v>81.340999999999994</c:v>
                </c:pt>
                <c:pt idx="4328">
                  <c:v>81.441999999999993</c:v>
                </c:pt>
                <c:pt idx="4329">
                  <c:v>81.540000000000006</c:v>
                </c:pt>
                <c:pt idx="4330">
                  <c:v>81.647999999999996</c:v>
                </c:pt>
                <c:pt idx="4331">
                  <c:v>81.744</c:v>
                </c:pt>
                <c:pt idx="4332">
                  <c:v>81.828999999999994</c:v>
                </c:pt>
                <c:pt idx="4333">
                  <c:v>81.914000000000001</c:v>
                </c:pt>
                <c:pt idx="4334">
                  <c:v>81.991</c:v>
                </c:pt>
                <c:pt idx="4335">
                  <c:v>82.055999999999997</c:v>
                </c:pt>
                <c:pt idx="4336">
                  <c:v>82.116</c:v>
                </c:pt>
                <c:pt idx="4337">
                  <c:v>82.171999999999997</c:v>
                </c:pt>
                <c:pt idx="4338">
                  <c:v>82.228999999999999</c:v>
                </c:pt>
                <c:pt idx="4339">
                  <c:v>82.278999999999996</c:v>
                </c:pt>
                <c:pt idx="4340">
                  <c:v>82.323999999999998</c:v>
                </c:pt>
                <c:pt idx="4341">
                  <c:v>82.369</c:v>
                </c:pt>
                <c:pt idx="4342">
                  <c:v>82.408000000000001</c:v>
                </c:pt>
                <c:pt idx="4343">
                  <c:v>82.44</c:v>
                </c:pt>
                <c:pt idx="4344">
                  <c:v>82.472999999999999</c:v>
                </c:pt>
                <c:pt idx="4345">
                  <c:v>82.51</c:v>
                </c:pt>
                <c:pt idx="4346">
                  <c:v>82.548000000000002</c:v>
                </c:pt>
                <c:pt idx="4347">
                  <c:v>82.584000000000003</c:v>
                </c:pt>
                <c:pt idx="4348">
                  <c:v>82.622</c:v>
                </c:pt>
                <c:pt idx="4349">
                  <c:v>82.656999999999996</c:v>
                </c:pt>
                <c:pt idx="4350">
                  <c:v>82.685000000000002</c:v>
                </c:pt>
                <c:pt idx="4351">
                  <c:v>82.704999999999998</c:v>
                </c:pt>
                <c:pt idx="4352">
                  <c:v>82.731999999999999</c:v>
                </c:pt>
                <c:pt idx="4353">
                  <c:v>82.766999999999996</c:v>
                </c:pt>
                <c:pt idx="4354">
                  <c:v>82.804000000000002</c:v>
                </c:pt>
                <c:pt idx="4355">
                  <c:v>82.837000000000003</c:v>
                </c:pt>
                <c:pt idx="4356">
                  <c:v>82.863</c:v>
                </c:pt>
                <c:pt idx="4357">
                  <c:v>82.891999999999996</c:v>
                </c:pt>
                <c:pt idx="4358">
                  <c:v>82.921999999999997</c:v>
                </c:pt>
                <c:pt idx="4359">
                  <c:v>82.947000000000003</c:v>
                </c:pt>
                <c:pt idx="4360">
                  <c:v>82.965999999999994</c:v>
                </c:pt>
                <c:pt idx="4361">
                  <c:v>82.984999999999999</c:v>
                </c:pt>
                <c:pt idx="4362">
                  <c:v>83.003</c:v>
                </c:pt>
                <c:pt idx="4363">
                  <c:v>83.024000000000001</c:v>
                </c:pt>
                <c:pt idx="4364">
                  <c:v>83.046000000000006</c:v>
                </c:pt>
                <c:pt idx="4365">
                  <c:v>83.067999999999998</c:v>
                </c:pt>
                <c:pt idx="4366">
                  <c:v>83.099000000000004</c:v>
                </c:pt>
                <c:pt idx="4367">
                  <c:v>83.126000000000005</c:v>
                </c:pt>
                <c:pt idx="4368">
                  <c:v>83.143000000000001</c:v>
                </c:pt>
                <c:pt idx="4369">
                  <c:v>83.15</c:v>
                </c:pt>
                <c:pt idx="4370">
                  <c:v>83.162999999999997</c:v>
                </c:pt>
                <c:pt idx="4371">
                  <c:v>83.197999999999993</c:v>
                </c:pt>
                <c:pt idx="4372">
                  <c:v>83.231999999999999</c:v>
                </c:pt>
                <c:pt idx="4373">
                  <c:v>83.251999999999995</c:v>
                </c:pt>
                <c:pt idx="4374">
                  <c:v>83.262</c:v>
                </c:pt>
                <c:pt idx="4375">
                  <c:v>83.27</c:v>
                </c:pt>
                <c:pt idx="4376">
                  <c:v>83.287000000000006</c:v>
                </c:pt>
                <c:pt idx="4377">
                  <c:v>83.308999999999997</c:v>
                </c:pt>
                <c:pt idx="4378">
                  <c:v>83.334000000000003</c:v>
                </c:pt>
                <c:pt idx="4379">
                  <c:v>83.361999999999995</c:v>
                </c:pt>
                <c:pt idx="4380">
                  <c:v>83.375</c:v>
                </c:pt>
                <c:pt idx="4381">
                  <c:v>83.367000000000004</c:v>
                </c:pt>
                <c:pt idx="4382">
                  <c:v>83.355000000000004</c:v>
                </c:pt>
                <c:pt idx="4383">
                  <c:v>83.352000000000004</c:v>
                </c:pt>
                <c:pt idx="4384">
                  <c:v>83.337000000000003</c:v>
                </c:pt>
                <c:pt idx="4385">
                  <c:v>83.298000000000002</c:v>
                </c:pt>
                <c:pt idx="4386">
                  <c:v>83.275000000000006</c:v>
                </c:pt>
                <c:pt idx="4387">
                  <c:v>83.272000000000006</c:v>
                </c:pt>
                <c:pt idx="4388">
                  <c:v>83.269000000000005</c:v>
                </c:pt>
                <c:pt idx="4389">
                  <c:v>83.257000000000005</c:v>
                </c:pt>
                <c:pt idx="4390">
                  <c:v>83.251999999999995</c:v>
                </c:pt>
                <c:pt idx="4391">
                  <c:v>83.248000000000005</c:v>
                </c:pt>
                <c:pt idx="4392">
                  <c:v>83.241</c:v>
                </c:pt>
                <c:pt idx="4393">
                  <c:v>83.236000000000004</c:v>
                </c:pt>
                <c:pt idx="4394">
                  <c:v>83.236999999999995</c:v>
                </c:pt>
                <c:pt idx="4395">
                  <c:v>83.247</c:v>
                </c:pt>
                <c:pt idx="4396">
                  <c:v>83.266000000000005</c:v>
                </c:pt>
                <c:pt idx="4397">
                  <c:v>83.304000000000002</c:v>
                </c:pt>
                <c:pt idx="4398">
                  <c:v>83.346000000000004</c:v>
                </c:pt>
                <c:pt idx="4399">
                  <c:v>83.397999999999996</c:v>
                </c:pt>
                <c:pt idx="4400">
                  <c:v>83.471999999999994</c:v>
                </c:pt>
                <c:pt idx="4401">
                  <c:v>83.509</c:v>
                </c:pt>
                <c:pt idx="4402">
                  <c:v>83.558999999999997</c:v>
                </c:pt>
                <c:pt idx="4403">
                  <c:v>83.603999999999999</c:v>
                </c:pt>
                <c:pt idx="4404">
                  <c:v>83.641000000000005</c:v>
                </c:pt>
                <c:pt idx="4405">
                  <c:v>83.691999999999993</c:v>
                </c:pt>
                <c:pt idx="4406">
                  <c:v>83.751000000000005</c:v>
                </c:pt>
                <c:pt idx="4407">
                  <c:v>83.8</c:v>
                </c:pt>
                <c:pt idx="4408">
                  <c:v>83.837000000000003</c:v>
                </c:pt>
                <c:pt idx="4409">
                  <c:v>83.86</c:v>
                </c:pt>
                <c:pt idx="4410">
                  <c:v>83.87</c:v>
                </c:pt>
                <c:pt idx="4411">
                  <c:v>83.870999999999995</c:v>
                </c:pt>
                <c:pt idx="4412">
                  <c:v>83.866</c:v>
                </c:pt>
                <c:pt idx="4413">
                  <c:v>83.843999999999994</c:v>
                </c:pt>
                <c:pt idx="4414">
                  <c:v>83.813999999999993</c:v>
                </c:pt>
                <c:pt idx="4415">
                  <c:v>83.79</c:v>
                </c:pt>
                <c:pt idx="4416">
                  <c:v>83.778000000000006</c:v>
                </c:pt>
                <c:pt idx="4417">
                  <c:v>83.775999999999996</c:v>
                </c:pt>
                <c:pt idx="4418">
                  <c:v>83.771000000000001</c:v>
                </c:pt>
                <c:pt idx="4419">
                  <c:v>83.769000000000005</c:v>
                </c:pt>
                <c:pt idx="4420">
                  <c:v>83.763000000000005</c:v>
                </c:pt>
                <c:pt idx="4421">
                  <c:v>83.754000000000005</c:v>
                </c:pt>
                <c:pt idx="4422">
                  <c:v>83.748000000000005</c:v>
                </c:pt>
                <c:pt idx="4423">
                  <c:v>83.748000000000005</c:v>
                </c:pt>
                <c:pt idx="4424">
                  <c:v>83.747</c:v>
                </c:pt>
                <c:pt idx="4425">
                  <c:v>83.751000000000005</c:v>
                </c:pt>
                <c:pt idx="4426">
                  <c:v>83.769000000000005</c:v>
                </c:pt>
                <c:pt idx="4427">
                  <c:v>83.799000000000007</c:v>
                </c:pt>
                <c:pt idx="4428">
                  <c:v>83.828999999999994</c:v>
                </c:pt>
                <c:pt idx="4429">
                  <c:v>83.864999999999995</c:v>
                </c:pt>
                <c:pt idx="4430">
                  <c:v>83.900999999999996</c:v>
                </c:pt>
                <c:pt idx="4431">
                  <c:v>83.932000000000002</c:v>
                </c:pt>
                <c:pt idx="4432">
                  <c:v>83.959000000000003</c:v>
                </c:pt>
                <c:pt idx="4433">
                  <c:v>83.983000000000004</c:v>
                </c:pt>
                <c:pt idx="4434">
                  <c:v>84.004000000000005</c:v>
                </c:pt>
                <c:pt idx="4435">
                  <c:v>84.025999999999996</c:v>
                </c:pt>
                <c:pt idx="4436">
                  <c:v>84.040999999999997</c:v>
                </c:pt>
                <c:pt idx="4437">
                  <c:v>84.061000000000007</c:v>
                </c:pt>
                <c:pt idx="4438">
                  <c:v>84.07</c:v>
                </c:pt>
                <c:pt idx="4439">
                  <c:v>84.070999999999998</c:v>
                </c:pt>
                <c:pt idx="4440">
                  <c:v>84.064999999999998</c:v>
                </c:pt>
                <c:pt idx="4441">
                  <c:v>84.05</c:v>
                </c:pt>
                <c:pt idx="4442">
                  <c:v>84.037000000000006</c:v>
                </c:pt>
                <c:pt idx="4443">
                  <c:v>84.027000000000001</c:v>
                </c:pt>
                <c:pt idx="4444">
                  <c:v>84.009</c:v>
                </c:pt>
                <c:pt idx="4445">
                  <c:v>84.001999999999995</c:v>
                </c:pt>
                <c:pt idx="4446">
                  <c:v>83.992000000000004</c:v>
                </c:pt>
                <c:pt idx="4447">
                  <c:v>83.983999999999995</c:v>
                </c:pt>
                <c:pt idx="4448">
                  <c:v>83.984999999999999</c:v>
                </c:pt>
                <c:pt idx="4449">
                  <c:v>83.983999999999995</c:v>
                </c:pt>
                <c:pt idx="4450">
                  <c:v>83.983000000000004</c:v>
                </c:pt>
                <c:pt idx="4451">
                  <c:v>83.984999999999999</c:v>
                </c:pt>
                <c:pt idx="4452">
                  <c:v>83.99</c:v>
                </c:pt>
                <c:pt idx="4453">
                  <c:v>83.998999999999995</c:v>
                </c:pt>
                <c:pt idx="4454">
                  <c:v>84.009</c:v>
                </c:pt>
                <c:pt idx="4455">
                  <c:v>84.018000000000001</c:v>
                </c:pt>
                <c:pt idx="4456">
                  <c:v>84.027000000000001</c:v>
                </c:pt>
                <c:pt idx="4457">
                  <c:v>84.034000000000006</c:v>
                </c:pt>
                <c:pt idx="4458">
                  <c:v>84.034999999999997</c:v>
                </c:pt>
                <c:pt idx="4459">
                  <c:v>84.039000000000001</c:v>
                </c:pt>
                <c:pt idx="4460">
                  <c:v>84.051000000000002</c:v>
                </c:pt>
                <c:pt idx="4461">
                  <c:v>84.058999999999997</c:v>
                </c:pt>
                <c:pt idx="4462">
                  <c:v>84.063000000000002</c:v>
                </c:pt>
                <c:pt idx="4463">
                  <c:v>84.073999999999998</c:v>
                </c:pt>
                <c:pt idx="4464">
                  <c:v>84.081999999999994</c:v>
                </c:pt>
                <c:pt idx="4465">
                  <c:v>84.091999999999999</c:v>
                </c:pt>
                <c:pt idx="4466">
                  <c:v>84.103999999999999</c:v>
                </c:pt>
                <c:pt idx="4467">
                  <c:v>84.12</c:v>
                </c:pt>
                <c:pt idx="4468">
                  <c:v>84.137</c:v>
                </c:pt>
                <c:pt idx="4469">
                  <c:v>84.147999999999996</c:v>
                </c:pt>
                <c:pt idx="4470">
                  <c:v>84.156000000000006</c:v>
                </c:pt>
                <c:pt idx="4471">
                  <c:v>84.17</c:v>
                </c:pt>
                <c:pt idx="4472">
                  <c:v>84.186000000000007</c:v>
                </c:pt>
                <c:pt idx="4473">
                  <c:v>84.194999999999993</c:v>
                </c:pt>
                <c:pt idx="4474">
                  <c:v>84.192999999999998</c:v>
                </c:pt>
                <c:pt idx="4475">
                  <c:v>84.182000000000002</c:v>
                </c:pt>
                <c:pt idx="4476">
                  <c:v>84.206999999999994</c:v>
                </c:pt>
                <c:pt idx="4477">
                  <c:v>84.248999999999995</c:v>
                </c:pt>
                <c:pt idx="4478">
                  <c:v>84.251000000000005</c:v>
                </c:pt>
                <c:pt idx="4479">
                  <c:v>84.265000000000001</c:v>
                </c:pt>
                <c:pt idx="4480">
                  <c:v>84.263999999999996</c:v>
                </c:pt>
                <c:pt idx="4481">
                  <c:v>84.275999999999996</c:v>
                </c:pt>
                <c:pt idx="4482">
                  <c:v>84.299000000000007</c:v>
                </c:pt>
                <c:pt idx="4483">
                  <c:v>84.32</c:v>
                </c:pt>
                <c:pt idx="4484">
                  <c:v>84.373000000000005</c:v>
                </c:pt>
                <c:pt idx="4485">
                  <c:v>84.438999999999993</c:v>
                </c:pt>
                <c:pt idx="4486">
                  <c:v>84.492999999999995</c:v>
                </c:pt>
                <c:pt idx="4487">
                  <c:v>84.528000000000006</c:v>
                </c:pt>
                <c:pt idx="4488">
                  <c:v>84.555999999999997</c:v>
                </c:pt>
                <c:pt idx="4489">
                  <c:v>84.590999999999994</c:v>
                </c:pt>
                <c:pt idx="4490">
                  <c:v>84.605999999999995</c:v>
                </c:pt>
                <c:pt idx="4491">
                  <c:v>84.635999999999996</c:v>
                </c:pt>
                <c:pt idx="4492">
                  <c:v>84.69</c:v>
                </c:pt>
                <c:pt idx="4493">
                  <c:v>84.72</c:v>
                </c:pt>
                <c:pt idx="4494">
                  <c:v>84.76</c:v>
                </c:pt>
                <c:pt idx="4495">
                  <c:v>84.82</c:v>
                </c:pt>
                <c:pt idx="4496">
                  <c:v>84.887</c:v>
                </c:pt>
                <c:pt idx="4497">
                  <c:v>84.980999999999995</c:v>
                </c:pt>
                <c:pt idx="4498">
                  <c:v>85.096999999999994</c:v>
                </c:pt>
                <c:pt idx="4499">
                  <c:v>85.242999999999995</c:v>
                </c:pt>
                <c:pt idx="4500">
                  <c:v>85.412000000000006</c:v>
                </c:pt>
                <c:pt idx="4501">
                  <c:v>85.606999999999999</c:v>
                </c:pt>
                <c:pt idx="4502">
                  <c:v>85.808000000000007</c:v>
                </c:pt>
                <c:pt idx="4503">
                  <c:v>86.02</c:v>
                </c:pt>
                <c:pt idx="4504">
                  <c:v>86.253</c:v>
                </c:pt>
                <c:pt idx="4505">
                  <c:v>86.522000000000006</c:v>
                </c:pt>
                <c:pt idx="4506">
                  <c:v>86.835999999999999</c:v>
                </c:pt>
                <c:pt idx="4507">
                  <c:v>87.138000000000005</c:v>
                </c:pt>
                <c:pt idx="4508">
                  <c:v>87.427000000000007</c:v>
                </c:pt>
                <c:pt idx="4509">
                  <c:v>87.73</c:v>
                </c:pt>
                <c:pt idx="4510">
                  <c:v>88.033000000000001</c:v>
                </c:pt>
                <c:pt idx="4511">
                  <c:v>88.338999999999999</c:v>
                </c:pt>
                <c:pt idx="4512">
                  <c:v>88.64</c:v>
                </c:pt>
                <c:pt idx="4513">
                  <c:v>88.936000000000007</c:v>
                </c:pt>
                <c:pt idx="4514">
                  <c:v>89.224000000000004</c:v>
                </c:pt>
                <c:pt idx="4515">
                  <c:v>89.492000000000004</c:v>
                </c:pt>
                <c:pt idx="4516">
                  <c:v>89.739000000000004</c:v>
                </c:pt>
                <c:pt idx="4517">
                  <c:v>89.954999999999998</c:v>
                </c:pt>
                <c:pt idx="4518">
                  <c:v>90.147999999999996</c:v>
                </c:pt>
                <c:pt idx="4519">
                  <c:v>90.316000000000003</c:v>
                </c:pt>
                <c:pt idx="4520">
                  <c:v>90.465000000000003</c:v>
                </c:pt>
                <c:pt idx="4521">
                  <c:v>90.596000000000004</c:v>
                </c:pt>
                <c:pt idx="4522">
                  <c:v>90.703999999999994</c:v>
                </c:pt>
                <c:pt idx="4523">
                  <c:v>90.784000000000006</c:v>
                </c:pt>
                <c:pt idx="4524">
                  <c:v>90.835999999999999</c:v>
                </c:pt>
                <c:pt idx="4525">
                  <c:v>90.864999999999995</c:v>
                </c:pt>
                <c:pt idx="4526">
                  <c:v>90.879000000000005</c:v>
                </c:pt>
                <c:pt idx="4527">
                  <c:v>90.881</c:v>
                </c:pt>
                <c:pt idx="4528">
                  <c:v>90.891000000000005</c:v>
                </c:pt>
                <c:pt idx="4529">
                  <c:v>90.903999999999996</c:v>
                </c:pt>
                <c:pt idx="4530">
                  <c:v>90.914000000000001</c:v>
                </c:pt>
                <c:pt idx="4531">
                  <c:v>90.924000000000007</c:v>
                </c:pt>
                <c:pt idx="4532">
                  <c:v>90.917000000000002</c:v>
                </c:pt>
                <c:pt idx="4533">
                  <c:v>90.9</c:v>
                </c:pt>
                <c:pt idx="4534">
                  <c:v>90.87</c:v>
                </c:pt>
                <c:pt idx="4535">
                  <c:v>90.838999999999999</c:v>
                </c:pt>
                <c:pt idx="4536">
                  <c:v>90.807000000000002</c:v>
                </c:pt>
                <c:pt idx="4537">
                  <c:v>90.775000000000006</c:v>
                </c:pt>
                <c:pt idx="4538">
                  <c:v>90.742000000000004</c:v>
                </c:pt>
                <c:pt idx="4539">
                  <c:v>90.698999999999998</c:v>
                </c:pt>
                <c:pt idx="4540">
                  <c:v>90.66</c:v>
                </c:pt>
                <c:pt idx="4541">
                  <c:v>90.626000000000005</c:v>
                </c:pt>
                <c:pt idx="4542">
                  <c:v>90.588999999999999</c:v>
                </c:pt>
                <c:pt idx="4543">
                  <c:v>90.545000000000002</c:v>
                </c:pt>
                <c:pt idx="4544">
                  <c:v>90.495000000000005</c:v>
                </c:pt>
                <c:pt idx="4545">
                  <c:v>90.44</c:v>
                </c:pt>
                <c:pt idx="4546">
                  <c:v>90.385999999999996</c:v>
                </c:pt>
                <c:pt idx="4547">
                  <c:v>90.323999999999998</c:v>
                </c:pt>
                <c:pt idx="4548">
                  <c:v>90.263000000000005</c:v>
                </c:pt>
                <c:pt idx="4549">
                  <c:v>90.216999999999999</c:v>
                </c:pt>
                <c:pt idx="4550">
                  <c:v>90.16</c:v>
                </c:pt>
                <c:pt idx="4551">
                  <c:v>90.111000000000004</c:v>
                </c:pt>
                <c:pt idx="4552">
                  <c:v>90.058999999999997</c:v>
                </c:pt>
                <c:pt idx="4553">
                  <c:v>90.004000000000005</c:v>
                </c:pt>
                <c:pt idx="4554">
                  <c:v>89.938000000000002</c:v>
                </c:pt>
                <c:pt idx="4555">
                  <c:v>89.876999999999995</c:v>
                </c:pt>
                <c:pt idx="4556">
                  <c:v>89.816999999999993</c:v>
                </c:pt>
                <c:pt idx="4557">
                  <c:v>89.74</c:v>
                </c:pt>
                <c:pt idx="4558">
                  <c:v>89.661000000000001</c:v>
                </c:pt>
                <c:pt idx="4559">
                  <c:v>89.581000000000003</c:v>
                </c:pt>
                <c:pt idx="4560">
                  <c:v>89.504000000000005</c:v>
                </c:pt>
                <c:pt idx="4561">
                  <c:v>89.424000000000007</c:v>
                </c:pt>
                <c:pt idx="4562">
                  <c:v>89.347999999999999</c:v>
                </c:pt>
                <c:pt idx="4563">
                  <c:v>89.28</c:v>
                </c:pt>
                <c:pt idx="4564">
                  <c:v>89.215000000000003</c:v>
                </c:pt>
                <c:pt idx="4565">
                  <c:v>89.152000000000001</c:v>
                </c:pt>
                <c:pt idx="4566">
                  <c:v>89.085999999999999</c:v>
                </c:pt>
                <c:pt idx="4567">
                  <c:v>89.021000000000001</c:v>
                </c:pt>
                <c:pt idx="4568">
                  <c:v>88.96</c:v>
                </c:pt>
                <c:pt idx="4569">
                  <c:v>88.9</c:v>
                </c:pt>
                <c:pt idx="4570">
                  <c:v>88.843999999999994</c:v>
                </c:pt>
                <c:pt idx="4571">
                  <c:v>88.795000000000002</c:v>
                </c:pt>
                <c:pt idx="4572">
                  <c:v>88.742999999999995</c:v>
                </c:pt>
                <c:pt idx="4573">
                  <c:v>88.691000000000003</c:v>
                </c:pt>
                <c:pt idx="4574">
                  <c:v>88.635000000000005</c:v>
                </c:pt>
                <c:pt idx="4575">
                  <c:v>88.578000000000003</c:v>
                </c:pt>
                <c:pt idx="4576">
                  <c:v>88.52</c:v>
                </c:pt>
                <c:pt idx="4577">
                  <c:v>88.459000000000003</c:v>
                </c:pt>
                <c:pt idx="4578">
                  <c:v>88.403999999999996</c:v>
                </c:pt>
                <c:pt idx="4579">
                  <c:v>88.350999999999999</c:v>
                </c:pt>
                <c:pt idx="4580">
                  <c:v>88.302999999999997</c:v>
                </c:pt>
                <c:pt idx="4581">
                  <c:v>88.262</c:v>
                </c:pt>
                <c:pt idx="4582">
                  <c:v>88.234999999999999</c:v>
                </c:pt>
                <c:pt idx="4583">
                  <c:v>88.218000000000004</c:v>
                </c:pt>
                <c:pt idx="4584">
                  <c:v>88.198999999999998</c:v>
                </c:pt>
                <c:pt idx="4585">
                  <c:v>88.177999999999997</c:v>
                </c:pt>
                <c:pt idx="4586">
                  <c:v>88.149000000000001</c:v>
                </c:pt>
                <c:pt idx="4587">
                  <c:v>88.123999999999995</c:v>
                </c:pt>
                <c:pt idx="4588">
                  <c:v>88.105000000000004</c:v>
                </c:pt>
                <c:pt idx="4589">
                  <c:v>88.097999999999999</c:v>
                </c:pt>
                <c:pt idx="4590">
                  <c:v>88.094999999999999</c:v>
                </c:pt>
                <c:pt idx="4591">
                  <c:v>88.1</c:v>
                </c:pt>
                <c:pt idx="4592">
                  <c:v>88.102999999999994</c:v>
                </c:pt>
                <c:pt idx="4593">
                  <c:v>88.099000000000004</c:v>
                </c:pt>
                <c:pt idx="4594">
                  <c:v>88.093000000000004</c:v>
                </c:pt>
                <c:pt idx="4595">
                  <c:v>88.094999999999999</c:v>
                </c:pt>
                <c:pt idx="4596">
                  <c:v>88.119</c:v>
                </c:pt>
                <c:pt idx="4597">
                  <c:v>88.144999999999996</c:v>
                </c:pt>
                <c:pt idx="4598">
                  <c:v>88.165999999999997</c:v>
                </c:pt>
                <c:pt idx="4599">
                  <c:v>88.194000000000003</c:v>
                </c:pt>
                <c:pt idx="4600">
                  <c:v>88.231999999999999</c:v>
                </c:pt>
                <c:pt idx="4601">
                  <c:v>88.266999999999996</c:v>
                </c:pt>
                <c:pt idx="4602">
                  <c:v>88.304000000000002</c:v>
                </c:pt>
                <c:pt idx="4603">
                  <c:v>88.331000000000003</c:v>
                </c:pt>
                <c:pt idx="4604">
                  <c:v>88.358999999999995</c:v>
                </c:pt>
                <c:pt idx="4605">
                  <c:v>88.394000000000005</c:v>
                </c:pt>
                <c:pt idx="4606">
                  <c:v>88.418000000000006</c:v>
                </c:pt>
                <c:pt idx="4607">
                  <c:v>88.43</c:v>
                </c:pt>
                <c:pt idx="4608">
                  <c:v>88.435000000000002</c:v>
                </c:pt>
                <c:pt idx="4609">
                  <c:v>88.436999999999998</c:v>
                </c:pt>
                <c:pt idx="4610">
                  <c:v>88.430999999999997</c:v>
                </c:pt>
                <c:pt idx="4611">
                  <c:v>88.424999999999997</c:v>
                </c:pt>
                <c:pt idx="4612">
                  <c:v>88.418999999999997</c:v>
                </c:pt>
                <c:pt idx="4613">
                  <c:v>88.408000000000001</c:v>
                </c:pt>
                <c:pt idx="4614">
                  <c:v>88.391000000000005</c:v>
                </c:pt>
                <c:pt idx="4615">
                  <c:v>88.364000000000004</c:v>
                </c:pt>
                <c:pt idx="4616">
                  <c:v>88.331000000000003</c:v>
                </c:pt>
                <c:pt idx="4617">
                  <c:v>88.29</c:v>
                </c:pt>
                <c:pt idx="4618">
                  <c:v>88.245000000000005</c:v>
                </c:pt>
                <c:pt idx="4619">
                  <c:v>88.206999999999994</c:v>
                </c:pt>
                <c:pt idx="4620">
                  <c:v>88.173000000000002</c:v>
                </c:pt>
                <c:pt idx="4621">
                  <c:v>88.138999999999996</c:v>
                </c:pt>
                <c:pt idx="4622">
                  <c:v>88.106999999999999</c:v>
                </c:pt>
                <c:pt idx="4623">
                  <c:v>88.075999999999993</c:v>
                </c:pt>
                <c:pt idx="4624">
                  <c:v>88.052000000000007</c:v>
                </c:pt>
                <c:pt idx="4625">
                  <c:v>88.027000000000001</c:v>
                </c:pt>
                <c:pt idx="4626">
                  <c:v>88.004000000000005</c:v>
                </c:pt>
                <c:pt idx="4627">
                  <c:v>87.989000000000004</c:v>
                </c:pt>
                <c:pt idx="4628">
                  <c:v>87.971999999999994</c:v>
                </c:pt>
                <c:pt idx="4629">
                  <c:v>87.962999999999994</c:v>
                </c:pt>
                <c:pt idx="4630">
                  <c:v>87.962999999999994</c:v>
                </c:pt>
                <c:pt idx="4631">
                  <c:v>87.971999999999994</c:v>
                </c:pt>
                <c:pt idx="4632">
                  <c:v>87.977999999999994</c:v>
                </c:pt>
                <c:pt idx="4633">
                  <c:v>87.981999999999999</c:v>
                </c:pt>
                <c:pt idx="4634">
                  <c:v>87.989000000000004</c:v>
                </c:pt>
                <c:pt idx="4635">
                  <c:v>88.001000000000005</c:v>
                </c:pt>
                <c:pt idx="4636">
                  <c:v>88.022000000000006</c:v>
                </c:pt>
                <c:pt idx="4637">
                  <c:v>88.039000000000001</c:v>
                </c:pt>
                <c:pt idx="4638">
                  <c:v>88.057000000000002</c:v>
                </c:pt>
                <c:pt idx="4639">
                  <c:v>88.070999999999998</c:v>
                </c:pt>
                <c:pt idx="4640">
                  <c:v>88.067999999999998</c:v>
                </c:pt>
                <c:pt idx="4641">
                  <c:v>88.066999999999993</c:v>
                </c:pt>
                <c:pt idx="4642">
                  <c:v>88.061999999999998</c:v>
                </c:pt>
                <c:pt idx="4643">
                  <c:v>88.051000000000002</c:v>
                </c:pt>
                <c:pt idx="4644">
                  <c:v>88.04</c:v>
                </c:pt>
                <c:pt idx="4645">
                  <c:v>88.022000000000006</c:v>
                </c:pt>
                <c:pt idx="4646">
                  <c:v>88</c:v>
                </c:pt>
                <c:pt idx="4647">
                  <c:v>87.968999999999994</c:v>
                </c:pt>
                <c:pt idx="4648">
                  <c:v>87.936999999999998</c:v>
                </c:pt>
                <c:pt idx="4649">
                  <c:v>87.911000000000001</c:v>
                </c:pt>
                <c:pt idx="4650">
                  <c:v>87.887</c:v>
                </c:pt>
                <c:pt idx="4651">
                  <c:v>87.858999999999995</c:v>
                </c:pt>
                <c:pt idx="4652">
                  <c:v>87.826999999999998</c:v>
                </c:pt>
                <c:pt idx="4653">
                  <c:v>87.793999999999997</c:v>
                </c:pt>
                <c:pt idx="4654">
                  <c:v>87.766999999999996</c:v>
                </c:pt>
                <c:pt idx="4655">
                  <c:v>87.748000000000005</c:v>
                </c:pt>
                <c:pt idx="4656">
                  <c:v>87.734999999999999</c:v>
                </c:pt>
                <c:pt idx="4657">
                  <c:v>87.724999999999994</c:v>
                </c:pt>
                <c:pt idx="4658">
                  <c:v>87.72</c:v>
                </c:pt>
                <c:pt idx="4659">
                  <c:v>87.715999999999994</c:v>
                </c:pt>
                <c:pt idx="4660">
                  <c:v>87.713999999999999</c:v>
                </c:pt>
                <c:pt idx="4661">
                  <c:v>87.718999999999994</c:v>
                </c:pt>
                <c:pt idx="4662">
                  <c:v>87.725999999999999</c:v>
                </c:pt>
                <c:pt idx="4663">
                  <c:v>87.736999999999995</c:v>
                </c:pt>
                <c:pt idx="4664">
                  <c:v>87.748000000000005</c:v>
                </c:pt>
                <c:pt idx="4665">
                  <c:v>87.763999999999996</c:v>
                </c:pt>
                <c:pt idx="4666">
                  <c:v>87.787999999999997</c:v>
                </c:pt>
                <c:pt idx="4667">
                  <c:v>87.816999999999993</c:v>
                </c:pt>
                <c:pt idx="4668">
                  <c:v>87.838999999999999</c:v>
                </c:pt>
                <c:pt idx="4669">
                  <c:v>87.858000000000004</c:v>
                </c:pt>
                <c:pt idx="4670">
                  <c:v>87.869</c:v>
                </c:pt>
                <c:pt idx="4671">
                  <c:v>87.882000000000005</c:v>
                </c:pt>
                <c:pt idx="4672">
                  <c:v>87.891000000000005</c:v>
                </c:pt>
                <c:pt idx="4673">
                  <c:v>87.905000000000001</c:v>
                </c:pt>
                <c:pt idx="4674">
                  <c:v>87.927999999999997</c:v>
                </c:pt>
                <c:pt idx="4675">
                  <c:v>87.953000000000003</c:v>
                </c:pt>
                <c:pt idx="4676">
                  <c:v>87.968000000000004</c:v>
                </c:pt>
                <c:pt idx="4677">
                  <c:v>87.992999999999995</c:v>
                </c:pt>
                <c:pt idx="4678">
                  <c:v>88.036000000000001</c:v>
                </c:pt>
                <c:pt idx="4679">
                  <c:v>88.070999999999998</c:v>
                </c:pt>
                <c:pt idx="4680">
                  <c:v>88.123999999999995</c:v>
                </c:pt>
                <c:pt idx="4681">
                  <c:v>88.192999999999998</c:v>
                </c:pt>
                <c:pt idx="4682">
                  <c:v>88.266999999999996</c:v>
                </c:pt>
                <c:pt idx="4683">
                  <c:v>88.346999999999994</c:v>
                </c:pt>
                <c:pt idx="4684">
                  <c:v>88.418999999999997</c:v>
                </c:pt>
                <c:pt idx="4685">
                  <c:v>88.488</c:v>
                </c:pt>
                <c:pt idx="4686">
                  <c:v>88.58</c:v>
                </c:pt>
                <c:pt idx="4687">
                  <c:v>88.677999999999997</c:v>
                </c:pt>
                <c:pt idx="4688">
                  <c:v>88.774000000000001</c:v>
                </c:pt>
                <c:pt idx="4689">
                  <c:v>88.881</c:v>
                </c:pt>
                <c:pt idx="4690">
                  <c:v>89.001000000000005</c:v>
                </c:pt>
                <c:pt idx="4691">
                  <c:v>89.132999999999996</c:v>
                </c:pt>
                <c:pt idx="4692">
                  <c:v>89.281000000000006</c:v>
                </c:pt>
                <c:pt idx="4693">
                  <c:v>89.430999999999997</c:v>
                </c:pt>
                <c:pt idx="4694">
                  <c:v>89.59</c:v>
                </c:pt>
                <c:pt idx="4695">
                  <c:v>89.753</c:v>
                </c:pt>
                <c:pt idx="4696">
                  <c:v>89.908000000000001</c:v>
                </c:pt>
                <c:pt idx="4697">
                  <c:v>90.055000000000007</c:v>
                </c:pt>
                <c:pt idx="4698">
                  <c:v>90.191999999999993</c:v>
                </c:pt>
                <c:pt idx="4699">
                  <c:v>90.319000000000003</c:v>
                </c:pt>
                <c:pt idx="4700">
                  <c:v>90.432000000000002</c:v>
                </c:pt>
                <c:pt idx="4701">
                  <c:v>90.536000000000001</c:v>
                </c:pt>
                <c:pt idx="4702">
                  <c:v>90.632000000000005</c:v>
                </c:pt>
                <c:pt idx="4703">
                  <c:v>90.725999999999999</c:v>
                </c:pt>
                <c:pt idx="4704">
                  <c:v>90.811999999999998</c:v>
                </c:pt>
                <c:pt idx="4705">
                  <c:v>90.894000000000005</c:v>
                </c:pt>
                <c:pt idx="4706">
                  <c:v>90.963999999999999</c:v>
                </c:pt>
                <c:pt idx="4707">
                  <c:v>91.028999999999996</c:v>
                </c:pt>
                <c:pt idx="4708">
                  <c:v>91.087000000000003</c:v>
                </c:pt>
                <c:pt idx="4709">
                  <c:v>91.129000000000005</c:v>
                </c:pt>
                <c:pt idx="4710">
                  <c:v>91.161000000000001</c:v>
                </c:pt>
                <c:pt idx="4711">
                  <c:v>91.191000000000003</c:v>
                </c:pt>
                <c:pt idx="4712">
                  <c:v>91.224999999999994</c:v>
                </c:pt>
                <c:pt idx="4713">
                  <c:v>91.262</c:v>
                </c:pt>
                <c:pt idx="4714">
                  <c:v>91.3</c:v>
                </c:pt>
                <c:pt idx="4715">
                  <c:v>91.341999999999999</c:v>
                </c:pt>
                <c:pt idx="4716">
                  <c:v>91.391000000000005</c:v>
                </c:pt>
                <c:pt idx="4717">
                  <c:v>91.445999999999998</c:v>
                </c:pt>
                <c:pt idx="4718">
                  <c:v>91.504000000000005</c:v>
                </c:pt>
                <c:pt idx="4719">
                  <c:v>91.578000000000003</c:v>
                </c:pt>
                <c:pt idx="4720">
                  <c:v>91.652000000000001</c:v>
                </c:pt>
                <c:pt idx="4721">
                  <c:v>91.722999999999999</c:v>
                </c:pt>
                <c:pt idx="4722">
                  <c:v>91.804000000000002</c:v>
                </c:pt>
                <c:pt idx="4723">
                  <c:v>91.88</c:v>
                </c:pt>
                <c:pt idx="4724">
                  <c:v>91.953000000000003</c:v>
                </c:pt>
                <c:pt idx="4725">
                  <c:v>92.015000000000001</c:v>
                </c:pt>
                <c:pt idx="4726">
                  <c:v>92.088999999999999</c:v>
                </c:pt>
                <c:pt idx="4727">
                  <c:v>92.168000000000006</c:v>
                </c:pt>
                <c:pt idx="4728">
                  <c:v>92.233999999999995</c:v>
                </c:pt>
                <c:pt idx="4729">
                  <c:v>92.299000000000007</c:v>
                </c:pt>
                <c:pt idx="4730">
                  <c:v>92.358000000000004</c:v>
                </c:pt>
                <c:pt idx="4731">
                  <c:v>92.415000000000006</c:v>
                </c:pt>
                <c:pt idx="4732">
                  <c:v>92.472999999999999</c:v>
                </c:pt>
                <c:pt idx="4733">
                  <c:v>92.531999999999996</c:v>
                </c:pt>
                <c:pt idx="4734">
                  <c:v>92.594999999999999</c:v>
                </c:pt>
                <c:pt idx="4735">
                  <c:v>92.652000000000001</c:v>
                </c:pt>
                <c:pt idx="4736">
                  <c:v>92.709000000000003</c:v>
                </c:pt>
                <c:pt idx="4737">
                  <c:v>92.763999999999996</c:v>
                </c:pt>
                <c:pt idx="4738">
                  <c:v>92.81</c:v>
                </c:pt>
                <c:pt idx="4739">
                  <c:v>92.850999999999999</c:v>
                </c:pt>
                <c:pt idx="4740">
                  <c:v>92.899000000000001</c:v>
                </c:pt>
                <c:pt idx="4741">
                  <c:v>92.944999999999993</c:v>
                </c:pt>
                <c:pt idx="4742">
                  <c:v>92.977999999999994</c:v>
                </c:pt>
                <c:pt idx="4743">
                  <c:v>93.007000000000005</c:v>
                </c:pt>
                <c:pt idx="4744">
                  <c:v>93.048000000000002</c:v>
                </c:pt>
                <c:pt idx="4745">
                  <c:v>93.096999999999994</c:v>
                </c:pt>
                <c:pt idx="4746">
                  <c:v>93.143000000000001</c:v>
                </c:pt>
                <c:pt idx="4747">
                  <c:v>93.188000000000002</c:v>
                </c:pt>
                <c:pt idx="4748">
                  <c:v>93.234999999999999</c:v>
                </c:pt>
                <c:pt idx="4749">
                  <c:v>93.28</c:v>
                </c:pt>
                <c:pt idx="4750">
                  <c:v>93.32</c:v>
                </c:pt>
                <c:pt idx="4751">
                  <c:v>93.358000000000004</c:v>
                </c:pt>
                <c:pt idx="4752">
                  <c:v>93.391999999999996</c:v>
                </c:pt>
                <c:pt idx="4753">
                  <c:v>93.424000000000007</c:v>
                </c:pt>
                <c:pt idx="4754">
                  <c:v>93.450999999999993</c:v>
                </c:pt>
                <c:pt idx="4755">
                  <c:v>93.472999999999999</c:v>
                </c:pt>
                <c:pt idx="4756">
                  <c:v>93.491</c:v>
                </c:pt>
                <c:pt idx="4757">
                  <c:v>93.504000000000005</c:v>
                </c:pt>
                <c:pt idx="4758">
                  <c:v>93.504999999999995</c:v>
                </c:pt>
                <c:pt idx="4759">
                  <c:v>93.492999999999995</c:v>
                </c:pt>
                <c:pt idx="4760">
                  <c:v>93.477999999999994</c:v>
                </c:pt>
                <c:pt idx="4761">
                  <c:v>93.468999999999994</c:v>
                </c:pt>
                <c:pt idx="4762">
                  <c:v>93.459000000000003</c:v>
                </c:pt>
                <c:pt idx="4763">
                  <c:v>93.429000000000002</c:v>
                </c:pt>
                <c:pt idx="4764">
                  <c:v>93.394999999999996</c:v>
                </c:pt>
                <c:pt idx="4765">
                  <c:v>93.367999999999995</c:v>
                </c:pt>
                <c:pt idx="4766">
                  <c:v>93.33</c:v>
                </c:pt>
                <c:pt idx="4767">
                  <c:v>93.292000000000002</c:v>
                </c:pt>
                <c:pt idx="4768">
                  <c:v>93.263999999999996</c:v>
                </c:pt>
                <c:pt idx="4769">
                  <c:v>93.230999999999995</c:v>
                </c:pt>
                <c:pt idx="4770">
                  <c:v>93.176000000000002</c:v>
                </c:pt>
                <c:pt idx="4771">
                  <c:v>93.131</c:v>
                </c:pt>
                <c:pt idx="4772">
                  <c:v>93.111999999999995</c:v>
                </c:pt>
                <c:pt idx="4773">
                  <c:v>93.081000000000003</c:v>
                </c:pt>
                <c:pt idx="4774">
                  <c:v>93.037999999999997</c:v>
                </c:pt>
                <c:pt idx="4775">
                  <c:v>93.013999999999996</c:v>
                </c:pt>
                <c:pt idx="4776">
                  <c:v>92.986999999999995</c:v>
                </c:pt>
                <c:pt idx="4777">
                  <c:v>92.957999999999998</c:v>
                </c:pt>
                <c:pt idx="4778">
                  <c:v>92.938999999999993</c:v>
                </c:pt>
                <c:pt idx="4779">
                  <c:v>92.921999999999997</c:v>
                </c:pt>
                <c:pt idx="4780">
                  <c:v>92.912000000000006</c:v>
                </c:pt>
                <c:pt idx="4781">
                  <c:v>92.900999999999996</c:v>
                </c:pt>
                <c:pt idx="4782">
                  <c:v>92.888999999999996</c:v>
                </c:pt>
                <c:pt idx="4783">
                  <c:v>92.873000000000005</c:v>
                </c:pt>
                <c:pt idx="4784">
                  <c:v>92.852000000000004</c:v>
                </c:pt>
                <c:pt idx="4785">
                  <c:v>92.838999999999999</c:v>
                </c:pt>
                <c:pt idx="4786">
                  <c:v>92.822000000000003</c:v>
                </c:pt>
                <c:pt idx="4787">
                  <c:v>92.802000000000007</c:v>
                </c:pt>
                <c:pt idx="4788">
                  <c:v>92.781999999999996</c:v>
                </c:pt>
                <c:pt idx="4789">
                  <c:v>92.765000000000001</c:v>
                </c:pt>
                <c:pt idx="4790">
                  <c:v>92.748999999999995</c:v>
                </c:pt>
                <c:pt idx="4791">
                  <c:v>92.730999999999995</c:v>
                </c:pt>
                <c:pt idx="4792">
                  <c:v>92.72</c:v>
                </c:pt>
                <c:pt idx="4793">
                  <c:v>92.722999999999999</c:v>
                </c:pt>
                <c:pt idx="4794">
                  <c:v>92.727999999999994</c:v>
                </c:pt>
                <c:pt idx="4795">
                  <c:v>92.733000000000004</c:v>
                </c:pt>
                <c:pt idx="4796">
                  <c:v>92.727999999999994</c:v>
                </c:pt>
                <c:pt idx="4797">
                  <c:v>92.724000000000004</c:v>
                </c:pt>
                <c:pt idx="4798">
                  <c:v>92.73</c:v>
                </c:pt>
                <c:pt idx="4799">
                  <c:v>92.736999999999995</c:v>
                </c:pt>
                <c:pt idx="4800">
                  <c:v>92.741</c:v>
                </c:pt>
                <c:pt idx="4801">
                  <c:v>92.736000000000004</c:v>
                </c:pt>
                <c:pt idx="4802">
                  <c:v>92.727999999999994</c:v>
                </c:pt>
                <c:pt idx="4803">
                  <c:v>92.712999999999994</c:v>
                </c:pt>
                <c:pt idx="4804">
                  <c:v>92.71</c:v>
                </c:pt>
                <c:pt idx="4805">
                  <c:v>92.707999999999998</c:v>
                </c:pt>
                <c:pt idx="4806">
                  <c:v>92.697999999999993</c:v>
                </c:pt>
                <c:pt idx="4807">
                  <c:v>92.695999999999998</c:v>
                </c:pt>
                <c:pt idx="4808">
                  <c:v>92.701999999999998</c:v>
                </c:pt>
                <c:pt idx="4809">
                  <c:v>92.712000000000003</c:v>
                </c:pt>
                <c:pt idx="4810">
                  <c:v>92.718000000000004</c:v>
                </c:pt>
                <c:pt idx="4811">
                  <c:v>92.718000000000004</c:v>
                </c:pt>
                <c:pt idx="4812">
                  <c:v>92.715000000000003</c:v>
                </c:pt>
                <c:pt idx="4813">
                  <c:v>92.713999999999999</c:v>
                </c:pt>
                <c:pt idx="4814">
                  <c:v>92.71</c:v>
                </c:pt>
                <c:pt idx="4815">
                  <c:v>92.71</c:v>
                </c:pt>
                <c:pt idx="4816">
                  <c:v>92.718999999999994</c:v>
                </c:pt>
                <c:pt idx="4817">
                  <c:v>92.701999999999998</c:v>
                </c:pt>
                <c:pt idx="4818">
                  <c:v>92.661000000000001</c:v>
                </c:pt>
                <c:pt idx="4819">
                  <c:v>92.638999999999996</c:v>
                </c:pt>
                <c:pt idx="4820">
                  <c:v>92.625</c:v>
                </c:pt>
                <c:pt idx="4821">
                  <c:v>92.582999999999998</c:v>
                </c:pt>
                <c:pt idx="4822">
                  <c:v>92.534999999999997</c:v>
                </c:pt>
                <c:pt idx="4823">
                  <c:v>92.498000000000005</c:v>
                </c:pt>
                <c:pt idx="4824">
                  <c:v>92.460999999999999</c:v>
                </c:pt>
                <c:pt idx="4825">
                  <c:v>92.417000000000002</c:v>
                </c:pt>
                <c:pt idx="4826">
                  <c:v>92.387</c:v>
                </c:pt>
                <c:pt idx="4827">
                  <c:v>92.363</c:v>
                </c:pt>
                <c:pt idx="4828">
                  <c:v>92.341999999999999</c:v>
                </c:pt>
                <c:pt idx="4829">
                  <c:v>92.328999999999994</c:v>
                </c:pt>
                <c:pt idx="4830">
                  <c:v>92.325999999999993</c:v>
                </c:pt>
                <c:pt idx="4831">
                  <c:v>92.328999999999994</c:v>
                </c:pt>
                <c:pt idx="4832">
                  <c:v>92.331999999999994</c:v>
                </c:pt>
                <c:pt idx="4833">
                  <c:v>92.334999999999994</c:v>
                </c:pt>
                <c:pt idx="4834">
                  <c:v>92.343999999999994</c:v>
                </c:pt>
                <c:pt idx="4835">
                  <c:v>92.352000000000004</c:v>
                </c:pt>
                <c:pt idx="4836">
                  <c:v>92.363</c:v>
                </c:pt>
                <c:pt idx="4837">
                  <c:v>92.369</c:v>
                </c:pt>
                <c:pt idx="4838">
                  <c:v>92.381</c:v>
                </c:pt>
                <c:pt idx="4839">
                  <c:v>92.4</c:v>
                </c:pt>
                <c:pt idx="4840">
                  <c:v>92.412999999999997</c:v>
                </c:pt>
                <c:pt idx="4841">
                  <c:v>92.426000000000002</c:v>
                </c:pt>
                <c:pt idx="4842">
                  <c:v>92.444999999999993</c:v>
                </c:pt>
                <c:pt idx="4843">
                  <c:v>92.456999999999994</c:v>
                </c:pt>
                <c:pt idx="4844">
                  <c:v>92.47</c:v>
                </c:pt>
                <c:pt idx="4845">
                  <c:v>92.481999999999999</c:v>
                </c:pt>
                <c:pt idx="4846">
                  <c:v>92.488</c:v>
                </c:pt>
                <c:pt idx="4847">
                  <c:v>92.495000000000005</c:v>
                </c:pt>
                <c:pt idx="4848">
                  <c:v>92.503</c:v>
                </c:pt>
                <c:pt idx="4849">
                  <c:v>92.512</c:v>
                </c:pt>
                <c:pt idx="4850">
                  <c:v>92.52</c:v>
                </c:pt>
                <c:pt idx="4851">
                  <c:v>92.521000000000001</c:v>
                </c:pt>
                <c:pt idx="4852">
                  <c:v>92.52</c:v>
                </c:pt>
                <c:pt idx="4853">
                  <c:v>92.525000000000006</c:v>
                </c:pt>
                <c:pt idx="4854">
                  <c:v>92.531000000000006</c:v>
                </c:pt>
                <c:pt idx="4855">
                  <c:v>92.534999999999997</c:v>
                </c:pt>
                <c:pt idx="4856">
                  <c:v>92.534999999999997</c:v>
                </c:pt>
                <c:pt idx="4857">
                  <c:v>92.537000000000006</c:v>
                </c:pt>
                <c:pt idx="4858">
                  <c:v>92.54</c:v>
                </c:pt>
                <c:pt idx="4859">
                  <c:v>92.545000000000002</c:v>
                </c:pt>
                <c:pt idx="4860">
                  <c:v>92.555999999999997</c:v>
                </c:pt>
                <c:pt idx="4861">
                  <c:v>92.575000000000003</c:v>
                </c:pt>
                <c:pt idx="4862">
                  <c:v>92.599000000000004</c:v>
                </c:pt>
                <c:pt idx="4863">
                  <c:v>92.617999999999995</c:v>
                </c:pt>
                <c:pt idx="4864">
                  <c:v>92.635000000000005</c:v>
                </c:pt>
                <c:pt idx="4865">
                  <c:v>92.66</c:v>
                </c:pt>
                <c:pt idx="4866">
                  <c:v>92.686999999999998</c:v>
                </c:pt>
                <c:pt idx="4867">
                  <c:v>92.724000000000004</c:v>
                </c:pt>
                <c:pt idx="4868">
                  <c:v>92.76</c:v>
                </c:pt>
                <c:pt idx="4869">
                  <c:v>92.795000000000002</c:v>
                </c:pt>
                <c:pt idx="4870">
                  <c:v>92.826999999999998</c:v>
                </c:pt>
                <c:pt idx="4871">
                  <c:v>92.853999999999999</c:v>
                </c:pt>
                <c:pt idx="4872">
                  <c:v>92.873000000000005</c:v>
                </c:pt>
                <c:pt idx="4873">
                  <c:v>92.885000000000005</c:v>
                </c:pt>
                <c:pt idx="4874">
                  <c:v>92.897999999999996</c:v>
                </c:pt>
                <c:pt idx="4875">
                  <c:v>92.918000000000006</c:v>
                </c:pt>
                <c:pt idx="4876">
                  <c:v>92.941000000000003</c:v>
                </c:pt>
                <c:pt idx="4877">
                  <c:v>92.963999999999999</c:v>
                </c:pt>
                <c:pt idx="4878">
                  <c:v>92.986000000000004</c:v>
                </c:pt>
                <c:pt idx="4879">
                  <c:v>92.998999999999995</c:v>
                </c:pt>
                <c:pt idx="4880">
                  <c:v>93.009</c:v>
                </c:pt>
                <c:pt idx="4881">
                  <c:v>93.022999999999996</c:v>
                </c:pt>
                <c:pt idx="4882">
                  <c:v>93.04</c:v>
                </c:pt>
                <c:pt idx="4883">
                  <c:v>93.052000000000007</c:v>
                </c:pt>
                <c:pt idx="4884">
                  <c:v>93.061999999999998</c:v>
                </c:pt>
                <c:pt idx="4885">
                  <c:v>93.07</c:v>
                </c:pt>
                <c:pt idx="4886">
                  <c:v>93.084999999999994</c:v>
                </c:pt>
                <c:pt idx="4887">
                  <c:v>93.113</c:v>
                </c:pt>
                <c:pt idx="4888">
                  <c:v>93.15</c:v>
                </c:pt>
                <c:pt idx="4889">
                  <c:v>93.19</c:v>
                </c:pt>
                <c:pt idx="4890">
                  <c:v>93.212999999999994</c:v>
                </c:pt>
                <c:pt idx="4891">
                  <c:v>93.23</c:v>
                </c:pt>
                <c:pt idx="4892">
                  <c:v>93.257000000000005</c:v>
                </c:pt>
                <c:pt idx="4893">
                  <c:v>93.290999999999997</c:v>
                </c:pt>
                <c:pt idx="4894">
                  <c:v>93.331000000000003</c:v>
                </c:pt>
                <c:pt idx="4895">
                  <c:v>93.373000000000005</c:v>
                </c:pt>
                <c:pt idx="4896">
                  <c:v>93.415999999999997</c:v>
                </c:pt>
                <c:pt idx="4897">
                  <c:v>93.444000000000003</c:v>
                </c:pt>
                <c:pt idx="4898">
                  <c:v>93.475999999999999</c:v>
                </c:pt>
                <c:pt idx="4899">
                  <c:v>93.504999999999995</c:v>
                </c:pt>
                <c:pt idx="4900">
                  <c:v>93.516999999999996</c:v>
                </c:pt>
                <c:pt idx="4901">
                  <c:v>93.540999999999997</c:v>
                </c:pt>
                <c:pt idx="4902">
                  <c:v>93.534999999999997</c:v>
                </c:pt>
                <c:pt idx="4903">
                  <c:v>93.531999999999996</c:v>
                </c:pt>
                <c:pt idx="4904">
                  <c:v>93.528000000000006</c:v>
                </c:pt>
                <c:pt idx="4905">
                  <c:v>93.52</c:v>
                </c:pt>
                <c:pt idx="4906">
                  <c:v>93.528999999999996</c:v>
                </c:pt>
                <c:pt idx="4907">
                  <c:v>93.524000000000001</c:v>
                </c:pt>
                <c:pt idx="4908">
                  <c:v>93.522000000000006</c:v>
                </c:pt>
                <c:pt idx="4909">
                  <c:v>93.522000000000006</c:v>
                </c:pt>
                <c:pt idx="4910">
                  <c:v>93.506</c:v>
                </c:pt>
                <c:pt idx="4911">
                  <c:v>93.516999999999996</c:v>
                </c:pt>
                <c:pt idx="4912">
                  <c:v>93.528000000000006</c:v>
                </c:pt>
                <c:pt idx="4913">
                  <c:v>93.540999999999997</c:v>
                </c:pt>
                <c:pt idx="4914">
                  <c:v>93.543000000000006</c:v>
                </c:pt>
                <c:pt idx="4915">
                  <c:v>93.552999999999997</c:v>
                </c:pt>
                <c:pt idx="4916">
                  <c:v>93.57</c:v>
                </c:pt>
                <c:pt idx="4917">
                  <c:v>93.578000000000003</c:v>
                </c:pt>
                <c:pt idx="4918">
                  <c:v>93.573999999999998</c:v>
                </c:pt>
                <c:pt idx="4919">
                  <c:v>93.585999999999999</c:v>
                </c:pt>
                <c:pt idx="4920">
                  <c:v>93.594999999999999</c:v>
                </c:pt>
                <c:pt idx="4921">
                  <c:v>93.608000000000004</c:v>
                </c:pt>
                <c:pt idx="4922">
                  <c:v>93.614000000000004</c:v>
                </c:pt>
                <c:pt idx="4923">
                  <c:v>93.623000000000005</c:v>
                </c:pt>
                <c:pt idx="4924">
                  <c:v>93.652000000000001</c:v>
                </c:pt>
                <c:pt idx="4925">
                  <c:v>93.668999999999997</c:v>
                </c:pt>
                <c:pt idx="4926">
                  <c:v>93.692999999999998</c:v>
                </c:pt>
                <c:pt idx="4927">
                  <c:v>93.724000000000004</c:v>
                </c:pt>
                <c:pt idx="4928">
                  <c:v>93.756</c:v>
                </c:pt>
                <c:pt idx="4929">
                  <c:v>93.789000000000001</c:v>
                </c:pt>
                <c:pt idx="4930">
                  <c:v>93.817999999999998</c:v>
                </c:pt>
                <c:pt idx="4931">
                  <c:v>93.843000000000004</c:v>
                </c:pt>
                <c:pt idx="4932">
                  <c:v>93.864000000000004</c:v>
                </c:pt>
                <c:pt idx="4933">
                  <c:v>93.872</c:v>
                </c:pt>
                <c:pt idx="4934">
                  <c:v>93.88</c:v>
                </c:pt>
                <c:pt idx="4935">
                  <c:v>93.878</c:v>
                </c:pt>
                <c:pt idx="4936">
                  <c:v>93.879000000000005</c:v>
                </c:pt>
                <c:pt idx="4937">
                  <c:v>93.872</c:v>
                </c:pt>
                <c:pt idx="4938">
                  <c:v>93.864000000000004</c:v>
                </c:pt>
                <c:pt idx="4939">
                  <c:v>93.847999999999999</c:v>
                </c:pt>
                <c:pt idx="4940">
                  <c:v>93.817999999999998</c:v>
                </c:pt>
                <c:pt idx="4941">
                  <c:v>93.787000000000006</c:v>
                </c:pt>
                <c:pt idx="4942">
                  <c:v>93.747</c:v>
                </c:pt>
                <c:pt idx="4943">
                  <c:v>93.694000000000003</c:v>
                </c:pt>
                <c:pt idx="4944">
                  <c:v>93.637</c:v>
                </c:pt>
                <c:pt idx="4945">
                  <c:v>93.581000000000003</c:v>
                </c:pt>
                <c:pt idx="4946">
                  <c:v>93.539000000000001</c:v>
                </c:pt>
                <c:pt idx="4947">
                  <c:v>93.488</c:v>
                </c:pt>
                <c:pt idx="4948">
                  <c:v>93.430999999999997</c:v>
                </c:pt>
                <c:pt idx="4949">
                  <c:v>93.382000000000005</c:v>
                </c:pt>
                <c:pt idx="4950">
                  <c:v>93.334000000000003</c:v>
                </c:pt>
                <c:pt idx="4951">
                  <c:v>93.296000000000006</c:v>
                </c:pt>
                <c:pt idx="4952">
                  <c:v>93.262</c:v>
                </c:pt>
                <c:pt idx="4953">
                  <c:v>93.236999999999995</c:v>
                </c:pt>
                <c:pt idx="4954">
                  <c:v>93.224999999999994</c:v>
                </c:pt>
                <c:pt idx="4955">
                  <c:v>93.210999999999999</c:v>
                </c:pt>
                <c:pt idx="4956">
                  <c:v>93.207999999999998</c:v>
                </c:pt>
                <c:pt idx="4957">
                  <c:v>93.209000000000003</c:v>
                </c:pt>
                <c:pt idx="4958">
                  <c:v>93.22</c:v>
                </c:pt>
                <c:pt idx="4959">
                  <c:v>93.231999999999999</c:v>
                </c:pt>
                <c:pt idx="4960">
                  <c:v>93.256</c:v>
                </c:pt>
                <c:pt idx="4961">
                  <c:v>93.302999999999997</c:v>
                </c:pt>
                <c:pt idx="4962">
                  <c:v>93.352000000000004</c:v>
                </c:pt>
                <c:pt idx="4963">
                  <c:v>93.405000000000001</c:v>
                </c:pt>
                <c:pt idx="4964">
                  <c:v>93.459000000000003</c:v>
                </c:pt>
                <c:pt idx="4965">
                  <c:v>93.504999999999995</c:v>
                </c:pt>
                <c:pt idx="4966">
                  <c:v>93.561000000000007</c:v>
                </c:pt>
                <c:pt idx="4967">
                  <c:v>93.617999999999995</c:v>
                </c:pt>
                <c:pt idx="4968">
                  <c:v>93.665999999999997</c:v>
                </c:pt>
                <c:pt idx="4969">
                  <c:v>93.715000000000003</c:v>
                </c:pt>
                <c:pt idx="4970">
                  <c:v>93.771000000000001</c:v>
                </c:pt>
                <c:pt idx="4971">
                  <c:v>93.83</c:v>
                </c:pt>
                <c:pt idx="4972">
                  <c:v>93.861000000000004</c:v>
                </c:pt>
                <c:pt idx="4973">
                  <c:v>93.879000000000005</c:v>
                </c:pt>
                <c:pt idx="4974">
                  <c:v>93.89</c:v>
                </c:pt>
                <c:pt idx="4975">
                  <c:v>93.894000000000005</c:v>
                </c:pt>
                <c:pt idx="4976">
                  <c:v>93.891000000000005</c:v>
                </c:pt>
                <c:pt idx="4977">
                  <c:v>93.875</c:v>
                </c:pt>
                <c:pt idx="4978">
                  <c:v>93.844999999999999</c:v>
                </c:pt>
                <c:pt idx="4979">
                  <c:v>93.813999999999993</c:v>
                </c:pt>
                <c:pt idx="4980">
                  <c:v>93.768000000000001</c:v>
                </c:pt>
                <c:pt idx="4981">
                  <c:v>93.722999999999999</c:v>
                </c:pt>
                <c:pt idx="4982">
                  <c:v>93.69</c:v>
                </c:pt>
                <c:pt idx="4983">
                  <c:v>93.646000000000001</c:v>
                </c:pt>
                <c:pt idx="4984">
                  <c:v>93.593999999999994</c:v>
                </c:pt>
                <c:pt idx="4985">
                  <c:v>93.549000000000007</c:v>
                </c:pt>
                <c:pt idx="4986">
                  <c:v>93.510999999999996</c:v>
                </c:pt>
                <c:pt idx="4987">
                  <c:v>93.474000000000004</c:v>
                </c:pt>
                <c:pt idx="4988">
                  <c:v>93.445999999999998</c:v>
                </c:pt>
                <c:pt idx="4989">
                  <c:v>93.423000000000002</c:v>
                </c:pt>
                <c:pt idx="4990">
                  <c:v>93.403999999999996</c:v>
                </c:pt>
                <c:pt idx="4991">
                  <c:v>93.382000000000005</c:v>
                </c:pt>
                <c:pt idx="4992">
                  <c:v>93.361000000000004</c:v>
                </c:pt>
                <c:pt idx="4993">
                  <c:v>93.337999999999994</c:v>
                </c:pt>
                <c:pt idx="4994">
                  <c:v>93.316999999999993</c:v>
                </c:pt>
                <c:pt idx="4995">
                  <c:v>93.299000000000007</c:v>
                </c:pt>
                <c:pt idx="4996">
                  <c:v>93.271000000000001</c:v>
                </c:pt>
                <c:pt idx="4997">
                  <c:v>93.248999999999995</c:v>
                </c:pt>
                <c:pt idx="4998">
                  <c:v>93.233000000000004</c:v>
                </c:pt>
                <c:pt idx="4999">
                  <c:v>93.206999999999994</c:v>
                </c:pt>
                <c:pt idx="5000">
                  <c:v>93.186000000000007</c:v>
                </c:pt>
                <c:pt idx="5001">
                  <c:v>93.182000000000002</c:v>
                </c:pt>
                <c:pt idx="5002">
                  <c:v>93.183000000000007</c:v>
                </c:pt>
                <c:pt idx="5003">
                  <c:v>93.185000000000002</c:v>
                </c:pt>
                <c:pt idx="5004">
                  <c:v>93.195999999999998</c:v>
                </c:pt>
                <c:pt idx="5005">
                  <c:v>93.210999999999999</c:v>
                </c:pt>
                <c:pt idx="5006">
                  <c:v>93.227000000000004</c:v>
                </c:pt>
                <c:pt idx="5007">
                  <c:v>93.242999999999995</c:v>
                </c:pt>
                <c:pt idx="5008">
                  <c:v>93.257999999999996</c:v>
                </c:pt>
                <c:pt idx="5009">
                  <c:v>93.269000000000005</c:v>
                </c:pt>
                <c:pt idx="5010">
                  <c:v>93.284999999999997</c:v>
                </c:pt>
                <c:pt idx="5011">
                  <c:v>93.308999999999997</c:v>
                </c:pt>
                <c:pt idx="5012">
                  <c:v>93.316999999999993</c:v>
                </c:pt>
                <c:pt idx="5013">
                  <c:v>93.322000000000003</c:v>
                </c:pt>
                <c:pt idx="5014">
                  <c:v>93.344999999999999</c:v>
                </c:pt>
                <c:pt idx="5015">
                  <c:v>93.358999999999995</c:v>
                </c:pt>
                <c:pt idx="5016">
                  <c:v>93.37</c:v>
                </c:pt>
                <c:pt idx="5017">
                  <c:v>93.396000000000001</c:v>
                </c:pt>
                <c:pt idx="5018">
                  <c:v>93.406000000000006</c:v>
                </c:pt>
                <c:pt idx="5019">
                  <c:v>93.421000000000006</c:v>
                </c:pt>
                <c:pt idx="5020">
                  <c:v>93.448999999999998</c:v>
                </c:pt>
                <c:pt idx="5021">
                  <c:v>93.448999999999998</c:v>
                </c:pt>
                <c:pt idx="5022">
                  <c:v>93.450999999999993</c:v>
                </c:pt>
                <c:pt idx="5023">
                  <c:v>93.463999999999999</c:v>
                </c:pt>
                <c:pt idx="5024">
                  <c:v>93.472999999999999</c:v>
                </c:pt>
                <c:pt idx="5025">
                  <c:v>93.466999999999999</c:v>
                </c:pt>
                <c:pt idx="5026">
                  <c:v>93.453000000000003</c:v>
                </c:pt>
                <c:pt idx="5027">
                  <c:v>93.444999999999993</c:v>
                </c:pt>
                <c:pt idx="5028">
                  <c:v>93.441000000000003</c:v>
                </c:pt>
                <c:pt idx="5029">
                  <c:v>93.447000000000003</c:v>
                </c:pt>
                <c:pt idx="5030">
                  <c:v>93.46</c:v>
                </c:pt>
                <c:pt idx="5031">
                  <c:v>93.471999999999994</c:v>
                </c:pt>
                <c:pt idx="5032">
                  <c:v>93.478999999999999</c:v>
                </c:pt>
                <c:pt idx="5033">
                  <c:v>93.481999999999999</c:v>
                </c:pt>
                <c:pt idx="5034">
                  <c:v>93.492999999999995</c:v>
                </c:pt>
                <c:pt idx="5035">
                  <c:v>93.507999999999996</c:v>
                </c:pt>
                <c:pt idx="5036">
                  <c:v>93.52</c:v>
                </c:pt>
                <c:pt idx="5037">
                  <c:v>93.53</c:v>
                </c:pt>
                <c:pt idx="5038">
                  <c:v>93.54</c:v>
                </c:pt>
                <c:pt idx="5039">
                  <c:v>93.545000000000002</c:v>
                </c:pt>
                <c:pt idx="5040">
                  <c:v>93.549000000000007</c:v>
                </c:pt>
                <c:pt idx="5041">
                  <c:v>93.552000000000007</c:v>
                </c:pt>
                <c:pt idx="5042">
                  <c:v>93.548000000000002</c:v>
                </c:pt>
                <c:pt idx="5043">
                  <c:v>93.542000000000002</c:v>
                </c:pt>
                <c:pt idx="5044">
                  <c:v>93.534000000000006</c:v>
                </c:pt>
                <c:pt idx="5045">
                  <c:v>93.528999999999996</c:v>
                </c:pt>
                <c:pt idx="5046">
                  <c:v>93.522999999999996</c:v>
                </c:pt>
                <c:pt idx="5047">
                  <c:v>93.52</c:v>
                </c:pt>
                <c:pt idx="5048">
                  <c:v>93.518000000000001</c:v>
                </c:pt>
                <c:pt idx="5049">
                  <c:v>93.509</c:v>
                </c:pt>
                <c:pt idx="5050">
                  <c:v>93.501000000000005</c:v>
                </c:pt>
                <c:pt idx="5051">
                  <c:v>93.492999999999995</c:v>
                </c:pt>
                <c:pt idx="5052">
                  <c:v>93.492999999999995</c:v>
                </c:pt>
                <c:pt idx="5053">
                  <c:v>93.491</c:v>
                </c:pt>
                <c:pt idx="5054">
                  <c:v>93.492000000000004</c:v>
                </c:pt>
                <c:pt idx="5055">
                  <c:v>93.495000000000005</c:v>
                </c:pt>
                <c:pt idx="5056">
                  <c:v>93.503</c:v>
                </c:pt>
                <c:pt idx="5057">
                  <c:v>93.516000000000005</c:v>
                </c:pt>
                <c:pt idx="5058">
                  <c:v>93.536000000000001</c:v>
                </c:pt>
                <c:pt idx="5059">
                  <c:v>93.557000000000002</c:v>
                </c:pt>
                <c:pt idx="5060">
                  <c:v>93.58</c:v>
                </c:pt>
                <c:pt idx="5061">
                  <c:v>93.597999999999999</c:v>
                </c:pt>
                <c:pt idx="5062">
                  <c:v>93.614999999999995</c:v>
                </c:pt>
                <c:pt idx="5063">
                  <c:v>93.629000000000005</c:v>
                </c:pt>
                <c:pt idx="5064">
                  <c:v>93.644999999999996</c:v>
                </c:pt>
                <c:pt idx="5065">
                  <c:v>93.655000000000001</c:v>
                </c:pt>
                <c:pt idx="5066">
                  <c:v>93.656999999999996</c:v>
                </c:pt>
                <c:pt idx="5067">
                  <c:v>93.656000000000006</c:v>
                </c:pt>
                <c:pt idx="5068">
                  <c:v>93.647999999999996</c:v>
                </c:pt>
                <c:pt idx="5069">
                  <c:v>93.64</c:v>
                </c:pt>
                <c:pt idx="5070">
                  <c:v>93.635000000000005</c:v>
                </c:pt>
                <c:pt idx="5071">
                  <c:v>93.626000000000005</c:v>
                </c:pt>
                <c:pt idx="5072">
                  <c:v>93.623999999999995</c:v>
                </c:pt>
                <c:pt idx="5073">
                  <c:v>93.623999999999995</c:v>
                </c:pt>
                <c:pt idx="5074">
                  <c:v>93.628</c:v>
                </c:pt>
                <c:pt idx="5075">
                  <c:v>93.647000000000006</c:v>
                </c:pt>
                <c:pt idx="5076">
                  <c:v>93.674000000000007</c:v>
                </c:pt>
                <c:pt idx="5077">
                  <c:v>93.712000000000003</c:v>
                </c:pt>
                <c:pt idx="5078">
                  <c:v>93.754999999999995</c:v>
                </c:pt>
                <c:pt idx="5079">
                  <c:v>93.795000000000002</c:v>
                </c:pt>
                <c:pt idx="5080">
                  <c:v>93.837999999999994</c:v>
                </c:pt>
                <c:pt idx="5081">
                  <c:v>93.881</c:v>
                </c:pt>
                <c:pt idx="5082">
                  <c:v>93.927000000000007</c:v>
                </c:pt>
                <c:pt idx="5083">
                  <c:v>93.984999999999999</c:v>
                </c:pt>
                <c:pt idx="5084">
                  <c:v>94.049000000000007</c:v>
                </c:pt>
                <c:pt idx="5085">
                  <c:v>94.105999999999995</c:v>
                </c:pt>
                <c:pt idx="5086">
                  <c:v>94.167000000000002</c:v>
                </c:pt>
                <c:pt idx="5087">
                  <c:v>94.228999999999999</c:v>
                </c:pt>
                <c:pt idx="5088">
                  <c:v>94.3</c:v>
                </c:pt>
                <c:pt idx="5089">
                  <c:v>94.391000000000005</c:v>
                </c:pt>
                <c:pt idx="5090">
                  <c:v>94.478999999999999</c:v>
                </c:pt>
                <c:pt idx="5091">
                  <c:v>94.561999999999998</c:v>
                </c:pt>
                <c:pt idx="5092">
                  <c:v>94.653000000000006</c:v>
                </c:pt>
                <c:pt idx="5093">
                  <c:v>94.751999999999995</c:v>
                </c:pt>
                <c:pt idx="5094">
                  <c:v>94.855999999999995</c:v>
                </c:pt>
                <c:pt idx="5095">
                  <c:v>94.965999999999994</c:v>
                </c:pt>
                <c:pt idx="5096">
                  <c:v>95.078999999999994</c:v>
                </c:pt>
                <c:pt idx="5097">
                  <c:v>95.197999999999993</c:v>
                </c:pt>
                <c:pt idx="5098">
                  <c:v>95.323999999999998</c:v>
                </c:pt>
                <c:pt idx="5099">
                  <c:v>95.453000000000003</c:v>
                </c:pt>
                <c:pt idx="5100">
                  <c:v>95.59</c:v>
                </c:pt>
                <c:pt idx="5101">
                  <c:v>95.73</c:v>
                </c:pt>
                <c:pt idx="5102">
                  <c:v>95.88</c:v>
                </c:pt>
                <c:pt idx="5103">
                  <c:v>96.036000000000001</c:v>
                </c:pt>
                <c:pt idx="5104">
                  <c:v>96.183999999999997</c:v>
                </c:pt>
                <c:pt idx="5105">
                  <c:v>96.325000000000003</c:v>
                </c:pt>
                <c:pt idx="5106">
                  <c:v>96.480999999999995</c:v>
                </c:pt>
                <c:pt idx="5107">
                  <c:v>96.653999999999996</c:v>
                </c:pt>
                <c:pt idx="5108">
                  <c:v>96.828000000000003</c:v>
                </c:pt>
                <c:pt idx="5109">
                  <c:v>96.997</c:v>
                </c:pt>
                <c:pt idx="5110">
                  <c:v>97.17</c:v>
                </c:pt>
                <c:pt idx="5111">
                  <c:v>97.363</c:v>
                </c:pt>
                <c:pt idx="5112">
                  <c:v>97.554000000000002</c:v>
                </c:pt>
                <c:pt idx="5113">
                  <c:v>97.748000000000005</c:v>
                </c:pt>
                <c:pt idx="5114">
                  <c:v>97.944999999999993</c:v>
                </c:pt>
                <c:pt idx="5115">
                  <c:v>98.141999999999996</c:v>
                </c:pt>
                <c:pt idx="5116">
                  <c:v>98.332999999999998</c:v>
                </c:pt>
                <c:pt idx="5117">
                  <c:v>98.516000000000005</c:v>
                </c:pt>
                <c:pt idx="5118">
                  <c:v>98.707999999999998</c:v>
                </c:pt>
                <c:pt idx="5119">
                  <c:v>98.896000000000001</c:v>
                </c:pt>
                <c:pt idx="5120">
                  <c:v>99.067999999999998</c:v>
                </c:pt>
                <c:pt idx="5121">
                  <c:v>99.230999999999995</c:v>
                </c:pt>
                <c:pt idx="5122">
                  <c:v>99.385999999999996</c:v>
                </c:pt>
                <c:pt idx="5123">
                  <c:v>99.534999999999997</c:v>
                </c:pt>
                <c:pt idx="5124">
                  <c:v>99.683999999999997</c:v>
                </c:pt>
                <c:pt idx="5125">
                  <c:v>99.826999999999998</c:v>
                </c:pt>
                <c:pt idx="5126">
                  <c:v>99.965000000000003</c:v>
                </c:pt>
                <c:pt idx="5127">
                  <c:v>100.11</c:v>
                </c:pt>
                <c:pt idx="5128">
                  <c:v>100.24</c:v>
                </c:pt>
                <c:pt idx="5129">
                  <c:v>100.35</c:v>
                </c:pt>
                <c:pt idx="5130">
                  <c:v>100.46</c:v>
                </c:pt>
                <c:pt idx="5131">
                  <c:v>100.56</c:v>
                </c:pt>
                <c:pt idx="5132">
                  <c:v>100.66</c:v>
                </c:pt>
                <c:pt idx="5133">
                  <c:v>100.77</c:v>
                </c:pt>
                <c:pt idx="5134">
                  <c:v>100.88</c:v>
                </c:pt>
                <c:pt idx="5135">
                  <c:v>101</c:v>
                </c:pt>
                <c:pt idx="5136">
                  <c:v>101.12</c:v>
                </c:pt>
                <c:pt idx="5137">
                  <c:v>101.23</c:v>
                </c:pt>
                <c:pt idx="5138">
                  <c:v>101.35</c:v>
                </c:pt>
                <c:pt idx="5139">
                  <c:v>101.46</c:v>
                </c:pt>
                <c:pt idx="5140">
                  <c:v>101.56</c:v>
                </c:pt>
                <c:pt idx="5141">
                  <c:v>101.66</c:v>
                </c:pt>
                <c:pt idx="5142">
                  <c:v>101.76</c:v>
                </c:pt>
                <c:pt idx="5143">
                  <c:v>101.85</c:v>
                </c:pt>
                <c:pt idx="5144">
                  <c:v>101.93</c:v>
                </c:pt>
                <c:pt idx="5145">
                  <c:v>102.01</c:v>
                </c:pt>
                <c:pt idx="5146">
                  <c:v>102.09</c:v>
                </c:pt>
                <c:pt idx="5147">
                  <c:v>102.15</c:v>
                </c:pt>
                <c:pt idx="5148">
                  <c:v>102.2</c:v>
                </c:pt>
                <c:pt idx="5149">
                  <c:v>102.24</c:v>
                </c:pt>
                <c:pt idx="5150">
                  <c:v>102.28</c:v>
                </c:pt>
                <c:pt idx="5151">
                  <c:v>102.32</c:v>
                </c:pt>
                <c:pt idx="5152">
                  <c:v>102.36</c:v>
                </c:pt>
                <c:pt idx="5153">
                  <c:v>102.39</c:v>
                </c:pt>
                <c:pt idx="5154">
                  <c:v>102.42</c:v>
                </c:pt>
                <c:pt idx="5155">
                  <c:v>102.48</c:v>
                </c:pt>
                <c:pt idx="5156">
                  <c:v>102.54</c:v>
                </c:pt>
                <c:pt idx="5157">
                  <c:v>102.6</c:v>
                </c:pt>
                <c:pt idx="5158">
                  <c:v>102.67</c:v>
                </c:pt>
                <c:pt idx="5159">
                  <c:v>102.74</c:v>
                </c:pt>
                <c:pt idx="5160">
                  <c:v>102.82</c:v>
                </c:pt>
                <c:pt idx="5161">
                  <c:v>102.9</c:v>
                </c:pt>
                <c:pt idx="5162">
                  <c:v>102.99</c:v>
                </c:pt>
                <c:pt idx="5163">
                  <c:v>103.08</c:v>
                </c:pt>
                <c:pt idx="5164">
                  <c:v>103.16</c:v>
                </c:pt>
                <c:pt idx="5165">
                  <c:v>103.23</c:v>
                </c:pt>
                <c:pt idx="5166">
                  <c:v>103.31</c:v>
                </c:pt>
                <c:pt idx="5167">
                  <c:v>103.38</c:v>
                </c:pt>
                <c:pt idx="5168">
                  <c:v>103.44</c:v>
                </c:pt>
                <c:pt idx="5169">
                  <c:v>103.48</c:v>
                </c:pt>
                <c:pt idx="5170">
                  <c:v>103.52</c:v>
                </c:pt>
                <c:pt idx="5171">
                  <c:v>103.55</c:v>
                </c:pt>
                <c:pt idx="5172">
                  <c:v>103.55</c:v>
                </c:pt>
                <c:pt idx="5173">
                  <c:v>103.55</c:v>
                </c:pt>
                <c:pt idx="5174">
                  <c:v>103.54</c:v>
                </c:pt>
                <c:pt idx="5175">
                  <c:v>103.54</c:v>
                </c:pt>
                <c:pt idx="5176">
                  <c:v>103.54</c:v>
                </c:pt>
                <c:pt idx="5177">
                  <c:v>103.55</c:v>
                </c:pt>
                <c:pt idx="5178">
                  <c:v>103.55</c:v>
                </c:pt>
                <c:pt idx="5179">
                  <c:v>103.55</c:v>
                </c:pt>
                <c:pt idx="5180">
                  <c:v>103.56</c:v>
                </c:pt>
                <c:pt idx="5181">
                  <c:v>103.58</c:v>
                </c:pt>
                <c:pt idx="5182">
                  <c:v>103.61</c:v>
                </c:pt>
                <c:pt idx="5183">
                  <c:v>103.64</c:v>
                </c:pt>
                <c:pt idx="5184">
                  <c:v>103.67</c:v>
                </c:pt>
                <c:pt idx="5185">
                  <c:v>103.7</c:v>
                </c:pt>
                <c:pt idx="5186">
                  <c:v>103.74</c:v>
                </c:pt>
                <c:pt idx="5187">
                  <c:v>103.78</c:v>
                </c:pt>
                <c:pt idx="5188">
                  <c:v>103.83</c:v>
                </c:pt>
                <c:pt idx="5189">
                  <c:v>103.88</c:v>
                </c:pt>
                <c:pt idx="5190">
                  <c:v>103.94</c:v>
                </c:pt>
                <c:pt idx="5191">
                  <c:v>103.99</c:v>
                </c:pt>
                <c:pt idx="5192">
                  <c:v>104.05</c:v>
                </c:pt>
                <c:pt idx="5193">
                  <c:v>104.1</c:v>
                </c:pt>
                <c:pt idx="5194">
                  <c:v>104.16</c:v>
                </c:pt>
                <c:pt idx="5195">
                  <c:v>104.22</c:v>
                </c:pt>
                <c:pt idx="5196">
                  <c:v>104.26</c:v>
                </c:pt>
                <c:pt idx="5197">
                  <c:v>104.3</c:v>
                </c:pt>
                <c:pt idx="5198">
                  <c:v>104.34</c:v>
                </c:pt>
                <c:pt idx="5199">
                  <c:v>104.38</c:v>
                </c:pt>
                <c:pt idx="5200">
                  <c:v>104.42</c:v>
                </c:pt>
                <c:pt idx="5201">
                  <c:v>104.46</c:v>
                </c:pt>
                <c:pt idx="5202">
                  <c:v>104.49</c:v>
                </c:pt>
                <c:pt idx="5203">
                  <c:v>104.5</c:v>
                </c:pt>
                <c:pt idx="5204">
                  <c:v>104.5</c:v>
                </c:pt>
                <c:pt idx="5205">
                  <c:v>104.49</c:v>
                </c:pt>
                <c:pt idx="5206">
                  <c:v>104.47</c:v>
                </c:pt>
                <c:pt idx="5207">
                  <c:v>104.46</c:v>
                </c:pt>
                <c:pt idx="5208">
                  <c:v>104.45</c:v>
                </c:pt>
                <c:pt idx="5209">
                  <c:v>104.42</c:v>
                </c:pt>
                <c:pt idx="5210">
                  <c:v>104.39</c:v>
                </c:pt>
                <c:pt idx="5211">
                  <c:v>104.37</c:v>
                </c:pt>
                <c:pt idx="5212">
                  <c:v>104.36</c:v>
                </c:pt>
                <c:pt idx="5213">
                  <c:v>104.35</c:v>
                </c:pt>
                <c:pt idx="5214">
                  <c:v>104.34</c:v>
                </c:pt>
                <c:pt idx="5215">
                  <c:v>104.33</c:v>
                </c:pt>
                <c:pt idx="5216">
                  <c:v>104.33</c:v>
                </c:pt>
                <c:pt idx="5217">
                  <c:v>104.34</c:v>
                </c:pt>
                <c:pt idx="5218">
                  <c:v>104.35</c:v>
                </c:pt>
                <c:pt idx="5219">
                  <c:v>104.36</c:v>
                </c:pt>
                <c:pt idx="5220">
                  <c:v>104.39</c:v>
                </c:pt>
                <c:pt idx="5221">
                  <c:v>104.41</c:v>
                </c:pt>
                <c:pt idx="5222">
                  <c:v>104.44</c:v>
                </c:pt>
                <c:pt idx="5223">
                  <c:v>104.46</c:v>
                </c:pt>
                <c:pt idx="5224">
                  <c:v>104.49</c:v>
                </c:pt>
                <c:pt idx="5225">
                  <c:v>104.52</c:v>
                </c:pt>
                <c:pt idx="5226">
                  <c:v>104.53</c:v>
                </c:pt>
                <c:pt idx="5227">
                  <c:v>104.55</c:v>
                </c:pt>
                <c:pt idx="5228">
                  <c:v>104.56</c:v>
                </c:pt>
                <c:pt idx="5229">
                  <c:v>104.57</c:v>
                </c:pt>
                <c:pt idx="5230">
                  <c:v>104.58</c:v>
                </c:pt>
                <c:pt idx="5231">
                  <c:v>104.59</c:v>
                </c:pt>
                <c:pt idx="5232">
                  <c:v>104.6</c:v>
                </c:pt>
                <c:pt idx="5233">
                  <c:v>104.61</c:v>
                </c:pt>
                <c:pt idx="5234">
                  <c:v>104.61</c:v>
                </c:pt>
                <c:pt idx="5235">
                  <c:v>104.6</c:v>
                </c:pt>
                <c:pt idx="5236">
                  <c:v>104.58</c:v>
                </c:pt>
                <c:pt idx="5237">
                  <c:v>104.55</c:v>
                </c:pt>
                <c:pt idx="5238">
                  <c:v>104.53</c:v>
                </c:pt>
                <c:pt idx="5239">
                  <c:v>104.52</c:v>
                </c:pt>
                <c:pt idx="5240">
                  <c:v>104.52</c:v>
                </c:pt>
                <c:pt idx="5241">
                  <c:v>104.52</c:v>
                </c:pt>
                <c:pt idx="5242">
                  <c:v>104.51</c:v>
                </c:pt>
                <c:pt idx="5243">
                  <c:v>104.51</c:v>
                </c:pt>
                <c:pt idx="5244">
                  <c:v>104.51</c:v>
                </c:pt>
                <c:pt idx="5245">
                  <c:v>104.52</c:v>
                </c:pt>
                <c:pt idx="5246">
                  <c:v>104.54</c:v>
                </c:pt>
                <c:pt idx="5247">
                  <c:v>104.55</c:v>
                </c:pt>
                <c:pt idx="5248">
                  <c:v>104.57</c:v>
                </c:pt>
                <c:pt idx="5249">
                  <c:v>104.59</c:v>
                </c:pt>
                <c:pt idx="5250">
                  <c:v>104.61</c:v>
                </c:pt>
                <c:pt idx="5251">
                  <c:v>104.63</c:v>
                </c:pt>
                <c:pt idx="5252">
                  <c:v>104.64</c:v>
                </c:pt>
                <c:pt idx="5253">
                  <c:v>104.66</c:v>
                </c:pt>
                <c:pt idx="5254">
                  <c:v>104.67</c:v>
                </c:pt>
                <c:pt idx="5255">
                  <c:v>104.68</c:v>
                </c:pt>
                <c:pt idx="5256">
                  <c:v>104.69</c:v>
                </c:pt>
                <c:pt idx="5257">
                  <c:v>104.71</c:v>
                </c:pt>
                <c:pt idx="5258">
                  <c:v>104.72</c:v>
                </c:pt>
                <c:pt idx="5259">
                  <c:v>104.73</c:v>
                </c:pt>
                <c:pt idx="5260">
                  <c:v>104.74</c:v>
                </c:pt>
                <c:pt idx="5261">
                  <c:v>104.74</c:v>
                </c:pt>
                <c:pt idx="5262">
                  <c:v>104.73</c:v>
                </c:pt>
                <c:pt idx="5263">
                  <c:v>104.73</c:v>
                </c:pt>
                <c:pt idx="5264">
                  <c:v>104.72</c:v>
                </c:pt>
                <c:pt idx="5265">
                  <c:v>104.71</c:v>
                </c:pt>
                <c:pt idx="5266">
                  <c:v>104.69</c:v>
                </c:pt>
                <c:pt idx="5267">
                  <c:v>104.67</c:v>
                </c:pt>
                <c:pt idx="5268">
                  <c:v>104.66</c:v>
                </c:pt>
                <c:pt idx="5269">
                  <c:v>104.65</c:v>
                </c:pt>
                <c:pt idx="5270">
                  <c:v>104.64</c:v>
                </c:pt>
                <c:pt idx="5271">
                  <c:v>104.64</c:v>
                </c:pt>
                <c:pt idx="5272">
                  <c:v>104.64</c:v>
                </c:pt>
                <c:pt idx="5273">
                  <c:v>104.64</c:v>
                </c:pt>
                <c:pt idx="5274">
                  <c:v>104.66</c:v>
                </c:pt>
                <c:pt idx="5275">
                  <c:v>104.68</c:v>
                </c:pt>
                <c:pt idx="5276">
                  <c:v>104.71</c:v>
                </c:pt>
                <c:pt idx="5277">
                  <c:v>104.74</c:v>
                </c:pt>
                <c:pt idx="5278">
                  <c:v>104.76</c:v>
                </c:pt>
                <c:pt idx="5279">
                  <c:v>104.78</c:v>
                </c:pt>
                <c:pt idx="5280">
                  <c:v>104.8</c:v>
                </c:pt>
                <c:pt idx="5281">
                  <c:v>104.81</c:v>
                </c:pt>
                <c:pt idx="5282">
                  <c:v>104.82</c:v>
                </c:pt>
                <c:pt idx="5283">
                  <c:v>104.83</c:v>
                </c:pt>
                <c:pt idx="5284">
                  <c:v>104.84</c:v>
                </c:pt>
                <c:pt idx="5285">
                  <c:v>104.84</c:v>
                </c:pt>
                <c:pt idx="5286">
                  <c:v>104.84</c:v>
                </c:pt>
                <c:pt idx="5287">
                  <c:v>104.84</c:v>
                </c:pt>
                <c:pt idx="5288">
                  <c:v>104.84</c:v>
                </c:pt>
                <c:pt idx="5289">
                  <c:v>104.84</c:v>
                </c:pt>
                <c:pt idx="5290">
                  <c:v>104.83</c:v>
                </c:pt>
                <c:pt idx="5291">
                  <c:v>104.81</c:v>
                </c:pt>
                <c:pt idx="5292">
                  <c:v>104.8</c:v>
                </c:pt>
                <c:pt idx="5293">
                  <c:v>104.79</c:v>
                </c:pt>
                <c:pt idx="5294">
                  <c:v>104.78</c:v>
                </c:pt>
                <c:pt idx="5295">
                  <c:v>104.78</c:v>
                </c:pt>
                <c:pt idx="5296">
                  <c:v>104.78</c:v>
                </c:pt>
                <c:pt idx="5297">
                  <c:v>104.78</c:v>
                </c:pt>
                <c:pt idx="5298">
                  <c:v>104.79</c:v>
                </c:pt>
                <c:pt idx="5299">
                  <c:v>104.81</c:v>
                </c:pt>
                <c:pt idx="5300">
                  <c:v>104.83</c:v>
                </c:pt>
                <c:pt idx="5301">
                  <c:v>104.85</c:v>
                </c:pt>
                <c:pt idx="5302">
                  <c:v>104.89</c:v>
                </c:pt>
                <c:pt idx="5303">
                  <c:v>104.92</c:v>
                </c:pt>
                <c:pt idx="5304">
                  <c:v>104.95</c:v>
                </c:pt>
                <c:pt idx="5305">
                  <c:v>104.97</c:v>
                </c:pt>
                <c:pt idx="5306">
                  <c:v>105</c:v>
                </c:pt>
                <c:pt idx="5307">
                  <c:v>105.02</c:v>
                </c:pt>
                <c:pt idx="5308">
                  <c:v>105.04</c:v>
                </c:pt>
                <c:pt idx="5309">
                  <c:v>105.05</c:v>
                </c:pt>
                <c:pt idx="5310">
                  <c:v>105.06</c:v>
                </c:pt>
                <c:pt idx="5311">
                  <c:v>105.07</c:v>
                </c:pt>
                <c:pt idx="5312">
                  <c:v>105.07</c:v>
                </c:pt>
                <c:pt idx="5313">
                  <c:v>105.07</c:v>
                </c:pt>
                <c:pt idx="5314">
                  <c:v>105.08</c:v>
                </c:pt>
                <c:pt idx="5315">
                  <c:v>105.09</c:v>
                </c:pt>
                <c:pt idx="5316">
                  <c:v>105.07</c:v>
                </c:pt>
                <c:pt idx="5317">
                  <c:v>105.04</c:v>
                </c:pt>
                <c:pt idx="5318">
                  <c:v>105.02</c:v>
                </c:pt>
                <c:pt idx="5319">
                  <c:v>105</c:v>
                </c:pt>
                <c:pt idx="5320">
                  <c:v>104.96</c:v>
                </c:pt>
                <c:pt idx="5321">
                  <c:v>104.92</c:v>
                </c:pt>
                <c:pt idx="5322">
                  <c:v>104.9</c:v>
                </c:pt>
                <c:pt idx="5323">
                  <c:v>104.88</c:v>
                </c:pt>
                <c:pt idx="5324">
                  <c:v>104.87</c:v>
                </c:pt>
                <c:pt idx="5325">
                  <c:v>104.87</c:v>
                </c:pt>
                <c:pt idx="5326">
                  <c:v>104.89</c:v>
                </c:pt>
                <c:pt idx="5327">
                  <c:v>104.9</c:v>
                </c:pt>
                <c:pt idx="5328">
                  <c:v>104.91</c:v>
                </c:pt>
                <c:pt idx="5329">
                  <c:v>104.91</c:v>
                </c:pt>
                <c:pt idx="5330">
                  <c:v>104.91</c:v>
                </c:pt>
                <c:pt idx="5331">
                  <c:v>104.92</c:v>
                </c:pt>
                <c:pt idx="5332">
                  <c:v>104.92</c:v>
                </c:pt>
                <c:pt idx="5333">
                  <c:v>104.91</c:v>
                </c:pt>
                <c:pt idx="5334">
                  <c:v>104.9</c:v>
                </c:pt>
                <c:pt idx="5335">
                  <c:v>104.9</c:v>
                </c:pt>
                <c:pt idx="5336">
                  <c:v>104.88</c:v>
                </c:pt>
                <c:pt idx="5337">
                  <c:v>104.86</c:v>
                </c:pt>
                <c:pt idx="5338">
                  <c:v>104.83</c:v>
                </c:pt>
                <c:pt idx="5339">
                  <c:v>104.81</c:v>
                </c:pt>
                <c:pt idx="5340">
                  <c:v>104.79</c:v>
                </c:pt>
                <c:pt idx="5341">
                  <c:v>104.78</c:v>
                </c:pt>
                <c:pt idx="5342">
                  <c:v>104.78</c:v>
                </c:pt>
                <c:pt idx="5343">
                  <c:v>104.77</c:v>
                </c:pt>
                <c:pt idx="5344">
                  <c:v>104.77</c:v>
                </c:pt>
                <c:pt idx="5345">
                  <c:v>104.78</c:v>
                </c:pt>
                <c:pt idx="5346">
                  <c:v>104.79</c:v>
                </c:pt>
                <c:pt idx="5347">
                  <c:v>104.8</c:v>
                </c:pt>
                <c:pt idx="5348">
                  <c:v>104.79</c:v>
                </c:pt>
                <c:pt idx="5349">
                  <c:v>104.78</c:v>
                </c:pt>
                <c:pt idx="5350">
                  <c:v>104.78</c:v>
                </c:pt>
                <c:pt idx="5351">
                  <c:v>104.78</c:v>
                </c:pt>
                <c:pt idx="5352">
                  <c:v>104.78</c:v>
                </c:pt>
                <c:pt idx="5353">
                  <c:v>104.77</c:v>
                </c:pt>
                <c:pt idx="5354">
                  <c:v>104.76</c:v>
                </c:pt>
                <c:pt idx="5355">
                  <c:v>104.75</c:v>
                </c:pt>
                <c:pt idx="5356">
                  <c:v>104.72</c:v>
                </c:pt>
                <c:pt idx="5357">
                  <c:v>104.69</c:v>
                </c:pt>
                <c:pt idx="5358">
                  <c:v>104.66</c:v>
                </c:pt>
                <c:pt idx="5359">
                  <c:v>104.62</c:v>
                </c:pt>
                <c:pt idx="5360">
                  <c:v>104.58</c:v>
                </c:pt>
                <c:pt idx="5361">
                  <c:v>104.54</c:v>
                </c:pt>
                <c:pt idx="5362">
                  <c:v>104.5</c:v>
                </c:pt>
                <c:pt idx="5363">
                  <c:v>104.44</c:v>
                </c:pt>
                <c:pt idx="5364">
                  <c:v>104.39</c:v>
                </c:pt>
                <c:pt idx="5365">
                  <c:v>104.34</c:v>
                </c:pt>
                <c:pt idx="5366">
                  <c:v>104.29</c:v>
                </c:pt>
                <c:pt idx="5367">
                  <c:v>104.25</c:v>
                </c:pt>
                <c:pt idx="5368">
                  <c:v>104.2</c:v>
                </c:pt>
                <c:pt idx="5369">
                  <c:v>104.15</c:v>
                </c:pt>
                <c:pt idx="5370">
                  <c:v>104.11</c:v>
                </c:pt>
                <c:pt idx="5371">
                  <c:v>104.06</c:v>
                </c:pt>
                <c:pt idx="5372">
                  <c:v>104.01</c:v>
                </c:pt>
                <c:pt idx="5373">
                  <c:v>103.95</c:v>
                </c:pt>
                <c:pt idx="5374">
                  <c:v>103.89</c:v>
                </c:pt>
                <c:pt idx="5375">
                  <c:v>103.84</c:v>
                </c:pt>
                <c:pt idx="5376">
                  <c:v>103.8</c:v>
                </c:pt>
                <c:pt idx="5377">
                  <c:v>103.76</c:v>
                </c:pt>
                <c:pt idx="5378">
                  <c:v>103.71</c:v>
                </c:pt>
                <c:pt idx="5379">
                  <c:v>103.67</c:v>
                </c:pt>
                <c:pt idx="5380">
                  <c:v>103.62</c:v>
                </c:pt>
                <c:pt idx="5381">
                  <c:v>103.57</c:v>
                </c:pt>
                <c:pt idx="5382">
                  <c:v>103.52</c:v>
                </c:pt>
                <c:pt idx="5383">
                  <c:v>103.47</c:v>
                </c:pt>
                <c:pt idx="5384">
                  <c:v>103.41</c:v>
                </c:pt>
                <c:pt idx="5385">
                  <c:v>103.36</c:v>
                </c:pt>
                <c:pt idx="5386">
                  <c:v>103.32</c:v>
                </c:pt>
                <c:pt idx="5387">
                  <c:v>103.28</c:v>
                </c:pt>
                <c:pt idx="5388">
                  <c:v>103.23</c:v>
                </c:pt>
                <c:pt idx="5389">
                  <c:v>103.2</c:v>
                </c:pt>
                <c:pt idx="5390">
                  <c:v>103.15</c:v>
                </c:pt>
                <c:pt idx="5391">
                  <c:v>103.12</c:v>
                </c:pt>
                <c:pt idx="5392">
                  <c:v>103.1</c:v>
                </c:pt>
                <c:pt idx="5393">
                  <c:v>103.07</c:v>
                </c:pt>
                <c:pt idx="5394">
                  <c:v>103.04</c:v>
                </c:pt>
                <c:pt idx="5395">
                  <c:v>103.02</c:v>
                </c:pt>
                <c:pt idx="5396">
                  <c:v>102.98</c:v>
                </c:pt>
                <c:pt idx="5397">
                  <c:v>102.95</c:v>
                </c:pt>
                <c:pt idx="5398">
                  <c:v>102.92</c:v>
                </c:pt>
                <c:pt idx="5399">
                  <c:v>102.89</c:v>
                </c:pt>
                <c:pt idx="5400">
                  <c:v>102.86</c:v>
                </c:pt>
                <c:pt idx="5401">
                  <c:v>102.83</c:v>
                </c:pt>
                <c:pt idx="5402">
                  <c:v>102.81</c:v>
                </c:pt>
                <c:pt idx="5403">
                  <c:v>102.78</c:v>
                </c:pt>
                <c:pt idx="5404">
                  <c:v>102.75</c:v>
                </c:pt>
                <c:pt idx="5405">
                  <c:v>102.71</c:v>
                </c:pt>
                <c:pt idx="5406">
                  <c:v>102.67</c:v>
                </c:pt>
                <c:pt idx="5407">
                  <c:v>102.64</c:v>
                </c:pt>
                <c:pt idx="5408">
                  <c:v>102.6</c:v>
                </c:pt>
                <c:pt idx="5409">
                  <c:v>102.58</c:v>
                </c:pt>
                <c:pt idx="5410">
                  <c:v>102.56</c:v>
                </c:pt>
                <c:pt idx="5411">
                  <c:v>102.55</c:v>
                </c:pt>
                <c:pt idx="5412">
                  <c:v>102.54</c:v>
                </c:pt>
                <c:pt idx="5413">
                  <c:v>102.53</c:v>
                </c:pt>
                <c:pt idx="5414">
                  <c:v>102.53</c:v>
                </c:pt>
                <c:pt idx="5415">
                  <c:v>102.52</c:v>
                </c:pt>
                <c:pt idx="5416">
                  <c:v>102.51</c:v>
                </c:pt>
                <c:pt idx="5417">
                  <c:v>102.5</c:v>
                </c:pt>
                <c:pt idx="5418">
                  <c:v>102.51</c:v>
                </c:pt>
                <c:pt idx="5419">
                  <c:v>102.53</c:v>
                </c:pt>
                <c:pt idx="5420">
                  <c:v>102.56</c:v>
                </c:pt>
                <c:pt idx="5421">
                  <c:v>102.59</c:v>
                </c:pt>
                <c:pt idx="5422">
                  <c:v>102.63</c:v>
                </c:pt>
                <c:pt idx="5423">
                  <c:v>102.68</c:v>
                </c:pt>
                <c:pt idx="5424">
                  <c:v>102.72</c:v>
                </c:pt>
                <c:pt idx="5425">
                  <c:v>102.76</c:v>
                </c:pt>
                <c:pt idx="5426">
                  <c:v>102.8</c:v>
                </c:pt>
                <c:pt idx="5427">
                  <c:v>102.83</c:v>
                </c:pt>
                <c:pt idx="5428">
                  <c:v>102.86</c:v>
                </c:pt>
                <c:pt idx="5429">
                  <c:v>102.88</c:v>
                </c:pt>
                <c:pt idx="5430">
                  <c:v>102.89</c:v>
                </c:pt>
                <c:pt idx="5431">
                  <c:v>102.9</c:v>
                </c:pt>
                <c:pt idx="5432">
                  <c:v>102.91</c:v>
                </c:pt>
                <c:pt idx="5433">
                  <c:v>102.9</c:v>
                </c:pt>
                <c:pt idx="5434">
                  <c:v>102.88</c:v>
                </c:pt>
                <c:pt idx="5435">
                  <c:v>102.86</c:v>
                </c:pt>
                <c:pt idx="5436">
                  <c:v>102.83</c:v>
                </c:pt>
                <c:pt idx="5437">
                  <c:v>102.79</c:v>
                </c:pt>
                <c:pt idx="5438">
                  <c:v>102.75</c:v>
                </c:pt>
                <c:pt idx="5439">
                  <c:v>102.71</c:v>
                </c:pt>
                <c:pt idx="5440">
                  <c:v>102.67</c:v>
                </c:pt>
                <c:pt idx="5441">
                  <c:v>102.64</c:v>
                </c:pt>
                <c:pt idx="5442">
                  <c:v>102.61</c:v>
                </c:pt>
                <c:pt idx="5443">
                  <c:v>102.58</c:v>
                </c:pt>
                <c:pt idx="5444">
                  <c:v>102.55</c:v>
                </c:pt>
                <c:pt idx="5445">
                  <c:v>102.52</c:v>
                </c:pt>
                <c:pt idx="5446">
                  <c:v>102.5</c:v>
                </c:pt>
                <c:pt idx="5447">
                  <c:v>102.48</c:v>
                </c:pt>
                <c:pt idx="5448">
                  <c:v>102.46</c:v>
                </c:pt>
                <c:pt idx="5449">
                  <c:v>102.46</c:v>
                </c:pt>
                <c:pt idx="5450">
                  <c:v>102.45</c:v>
                </c:pt>
                <c:pt idx="5451">
                  <c:v>102.45</c:v>
                </c:pt>
                <c:pt idx="5452">
                  <c:v>102.46</c:v>
                </c:pt>
                <c:pt idx="5453">
                  <c:v>102.46</c:v>
                </c:pt>
                <c:pt idx="5454">
                  <c:v>102.48</c:v>
                </c:pt>
                <c:pt idx="5455">
                  <c:v>102.49</c:v>
                </c:pt>
                <c:pt idx="5456">
                  <c:v>102.5</c:v>
                </c:pt>
                <c:pt idx="5457">
                  <c:v>102.52</c:v>
                </c:pt>
                <c:pt idx="5458">
                  <c:v>102.54</c:v>
                </c:pt>
                <c:pt idx="5459">
                  <c:v>102.55</c:v>
                </c:pt>
                <c:pt idx="5460">
                  <c:v>102.56</c:v>
                </c:pt>
                <c:pt idx="5461">
                  <c:v>102.57</c:v>
                </c:pt>
                <c:pt idx="5462">
                  <c:v>102.58</c:v>
                </c:pt>
                <c:pt idx="5463">
                  <c:v>102.59</c:v>
                </c:pt>
                <c:pt idx="5464">
                  <c:v>102.58</c:v>
                </c:pt>
                <c:pt idx="5465">
                  <c:v>102.58</c:v>
                </c:pt>
                <c:pt idx="5466">
                  <c:v>102.59</c:v>
                </c:pt>
                <c:pt idx="5467">
                  <c:v>102.59</c:v>
                </c:pt>
                <c:pt idx="5468">
                  <c:v>102.58</c:v>
                </c:pt>
                <c:pt idx="5469">
                  <c:v>102.58</c:v>
                </c:pt>
                <c:pt idx="5470">
                  <c:v>102.58</c:v>
                </c:pt>
                <c:pt idx="5471">
                  <c:v>102.58</c:v>
                </c:pt>
                <c:pt idx="5472">
                  <c:v>102.58</c:v>
                </c:pt>
                <c:pt idx="5473">
                  <c:v>102.58</c:v>
                </c:pt>
                <c:pt idx="5474">
                  <c:v>102.58</c:v>
                </c:pt>
                <c:pt idx="5475">
                  <c:v>102.58</c:v>
                </c:pt>
                <c:pt idx="5476">
                  <c:v>102.59</c:v>
                </c:pt>
                <c:pt idx="5477">
                  <c:v>102.59</c:v>
                </c:pt>
                <c:pt idx="5478">
                  <c:v>102.6</c:v>
                </c:pt>
                <c:pt idx="5479">
                  <c:v>102.61</c:v>
                </c:pt>
                <c:pt idx="5480">
                  <c:v>102.61</c:v>
                </c:pt>
                <c:pt idx="5481">
                  <c:v>102.61</c:v>
                </c:pt>
                <c:pt idx="5482">
                  <c:v>102.61</c:v>
                </c:pt>
                <c:pt idx="5483">
                  <c:v>102.61</c:v>
                </c:pt>
                <c:pt idx="5484">
                  <c:v>102.6</c:v>
                </c:pt>
                <c:pt idx="5485">
                  <c:v>102.58</c:v>
                </c:pt>
                <c:pt idx="5486">
                  <c:v>102.56</c:v>
                </c:pt>
                <c:pt idx="5487">
                  <c:v>102.55</c:v>
                </c:pt>
                <c:pt idx="5488">
                  <c:v>102.54</c:v>
                </c:pt>
                <c:pt idx="5489">
                  <c:v>102.53</c:v>
                </c:pt>
                <c:pt idx="5490">
                  <c:v>102.53</c:v>
                </c:pt>
                <c:pt idx="5491">
                  <c:v>102.53</c:v>
                </c:pt>
                <c:pt idx="5492">
                  <c:v>102.54</c:v>
                </c:pt>
                <c:pt idx="5493">
                  <c:v>102.55</c:v>
                </c:pt>
                <c:pt idx="5494">
                  <c:v>102.57</c:v>
                </c:pt>
                <c:pt idx="5495">
                  <c:v>102.59</c:v>
                </c:pt>
                <c:pt idx="5496">
                  <c:v>102.6</c:v>
                </c:pt>
                <c:pt idx="5497">
                  <c:v>102.62</c:v>
                </c:pt>
                <c:pt idx="5498">
                  <c:v>102.64</c:v>
                </c:pt>
                <c:pt idx="5499">
                  <c:v>102.67</c:v>
                </c:pt>
                <c:pt idx="5500">
                  <c:v>102.71</c:v>
                </c:pt>
                <c:pt idx="5501">
                  <c:v>102.75</c:v>
                </c:pt>
                <c:pt idx="5502">
                  <c:v>102.78</c:v>
                </c:pt>
                <c:pt idx="5503">
                  <c:v>102.81</c:v>
                </c:pt>
                <c:pt idx="5504">
                  <c:v>102.83</c:v>
                </c:pt>
                <c:pt idx="5505">
                  <c:v>102.85</c:v>
                </c:pt>
                <c:pt idx="5506">
                  <c:v>102.87</c:v>
                </c:pt>
                <c:pt idx="5507">
                  <c:v>102.89</c:v>
                </c:pt>
                <c:pt idx="5508">
                  <c:v>102.9</c:v>
                </c:pt>
                <c:pt idx="5509">
                  <c:v>102.93</c:v>
                </c:pt>
                <c:pt idx="5510">
                  <c:v>102.96</c:v>
                </c:pt>
                <c:pt idx="5511">
                  <c:v>102.99</c:v>
                </c:pt>
                <c:pt idx="5512">
                  <c:v>103.03</c:v>
                </c:pt>
                <c:pt idx="5513">
                  <c:v>103.06</c:v>
                </c:pt>
                <c:pt idx="5514">
                  <c:v>103.09</c:v>
                </c:pt>
                <c:pt idx="5515">
                  <c:v>103.12</c:v>
                </c:pt>
                <c:pt idx="5516">
                  <c:v>103.15</c:v>
                </c:pt>
                <c:pt idx="5517">
                  <c:v>103.16</c:v>
                </c:pt>
                <c:pt idx="5518">
                  <c:v>103.17</c:v>
                </c:pt>
                <c:pt idx="5519">
                  <c:v>103.18</c:v>
                </c:pt>
                <c:pt idx="5520">
                  <c:v>103.2</c:v>
                </c:pt>
                <c:pt idx="5521">
                  <c:v>103.22</c:v>
                </c:pt>
                <c:pt idx="5522">
                  <c:v>103.25</c:v>
                </c:pt>
                <c:pt idx="5523">
                  <c:v>103.28</c:v>
                </c:pt>
                <c:pt idx="5524">
                  <c:v>103.31</c:v>
                </c:pt>
                <c:pt idx="5525">
                  <c:v>103.35</c:v>
                </c:pt>
                <c:pt idx="5526">
                  <c:v>103.39</c:v>
                </c:pt>
                <c:pt idx="5527">
                  <c:v>103.44</c:v>
                </c:pt>
                <c:pt idx="5528">
                  <c:v>103.48</c:v>
                </c:pt>
                <c:pt idx="5529">
                  <c:v>103.52</c:v>
                </c:pt>
                <c:pt idx="5530">
                  <c:v>103.56</c:v>
                </c:pt>
                <c:pt idx="5531">
                  <c:v>103.6</c:v>
                </c:pt>
                <c:pt idx="5532">
                  <c:v>103.64</c:v>
                </c:pt>
                <c:pt idx="5533">
                  <c:v>103.69</c:v>
                </c:pt>
                <c:pt idx="5534">
                  <c:v>103.75</c:v>
                </c:pt>
                <c:pt idx="5535">
                  <c:v>103.8</c:v>
                </c:pt>
                <c:pt idx="5536">
                  <c:v>103.84</c:v>
                </c:pt>
                <c:pt idx="5537">
                  <c:v>103.89</c:v>
                </c:pt>
                <c:pt idx="5538">
                  <c:v>103.97</c:v>
                </c:pt>
                <c:pt idx="5539">
                  <c:v>104.04</c:v>
                </c:pt>
                <c:pt idx="5540">
                  <c:v>104.1</c:v>
                </c:pt>
                <c:pt idx="5541">
                  <c:v>104.18</c:v>
                </c:pt>
                <c:pt idx="5542">
                  <c:v>104.26</c:v>
                </c:pt>
                <c:pt idx="5543">
                  <c:v>104.34</c:v>
                </c:pt>
                <c:pt idx="5544">
                  <c:v>104.45</c:v>
                </c:pt>
                <c:pt idx="5545">
                  <c:v>104.57</c:v>
                </c:pt>
                <c:pt idx="5546">
                  <c:v>104.69</c:v>
                </c:pt>
                <c:pt idx="5547">
                  <c:v>104.8</c:v>
                </c:pt>
                <c:pt idx="5548">
                  <c:v>104.92</c:v>
                </c:pt>
                <c:pt idx="5549">
                  <c:v>105.04</c:v>
                </c:pt>
                <c:pt idx="5550">
                  <c:v>105.17</c:v>
                </c:pt>
                <c:pt idx="5551">
                  <c:v>105.26</c:v>
                </c:pt>
                <c:pt idx="5552">
                  <c:v>105.35</c:v>
                </c:pt>
                <c:pt idx="5553">
                  <c:v>105.42</c:v>
                </c:pt>
                <c:pt idx="5554">
                  <c:v>105.49</c:v>
                </c:pt>
                <c:pt idx="5555">
                  <c:v>105.54</c:v>
                </c:pt>
                <c:pt idx="5556">
                  <c:v>105.58</c:v>
                </c:pt>
                <c:pt idx="5557">
                  <c:v>105.6</c:v>
                </c:pt>
                <c:pt idx="5558">
                  <c:v>105.61</c:v>
                </c:pt>
                <c:pt idx="5559">
                  <c:v>105.6</c:v>
                </c:pt>
                <c:pt idx="5560">
                  <c:v>105.6</c:v>
                </c:pt>
                <c:pt idx="5561">
                  <c:v>105.59</c:v>
                </c:pt>
                <c:pt idx="5562">
                  <c:v>105.57</c:v>
                </c:pt>
                <c:pt idx="5563">
                  <c:v>105.56</c:v>
                </c:pt>
                <c:pt idx="5564">
                  <c:v>105.55</c:v>
                </c:pt>
                <c:pt idx="5565">
                  <c:v>105.53</c:v>
                </c:pt>
                <c:pt idx="5566">
                  <c:v>105.52</c:v>
                </c:pt>
                <c:pt idx="5567">
                  <c:v>105.52</c:v>
                </c:pt>
                <c:pt idx="5568">
                  <c:v>105.54</c:v>
                </c:pt>
                <c:pt idx="5569">
                  <c:v>105.55</c:v>
                </c:pt>
                <c:pt idx="5570">
                  <c:v>105.56</c:v>
                </c:pt>
                <c:pt idx="5571">
                  <c:v>105.56</c:v>
                </c:pt>
                <c:pt idx="5572">
                  <c:v>105.55</c:v>
                </c:pt>
                <c:pt idx="5573">
                  <c:v>105.56</c:v>
                </c:pt>
                <c:pt idx="5574">
                  <c:v>105.56</c:v>
                </c:pt>
                <c:pt idx="5575">
                  <c:v>105.55</c:v>
                </c:pt>
                <c:pt idx="5576">
                  <c:v>105.54</c:v>
                </c:pt>
                <c:pt idx="5577">
                  <c:v>105.53</c:v>
                </c:pt>
                <c:pt idx="5578">
                  <c:v>105.5</c:v>
                </c:pt>
                <c:pt idx="5579">
                  <c:v>105.48</c:v>
                </c:pt>
                <c:pt idx="5580">
                  <c:v>105.46</c:v>
                </c:pt>
                <c:pt idx="5581">
                  <c:v>105.43</c:v>
                </c:pt>
                <c:pt idx="5582">
                  <c:v>105.42</c:v>
                </c:pt>
                <c:pt idx="5583">
                  <c:v>105.42</c:v>
                </c:pt>
                <c:pt idx="5584">
                  <c:v>105.42</c:v>
                </c:pt>
                <c:pt idx="5585">
                  <c:v>105.44</c:v>
                </c:pt>
                <c:pt idx="5586">
                  <c:v>105.46</c:v>
                </c:pt>
                <c:pt idx="5587">
                  <c:v>105.5</c:v>
                </c:pt>
                <c:pt idx="5588">
                  <c:v>105.52</c:v>
                </c:pt>
                <c:pt idx="5589">
                  <c:v>105.54</c:v>
                </c:pt>
                <c:pt idx="5590">
                  <c:v>105.56</c:v>
                </c:pt>
                <c:pt idx="5591">
                  <c:v>105.59</c:v>
                </c:pt>
                <c:pt idx="5592">
                  <c:v>105.62</c:v>
                </c:pt>
                <c:pt idx="5593">
                  <c:v>105.62</c:v>
                </c:pt>
                <c:pt idx="5594">
                  <c:v>105.63</c:v>
                </c:pt>
                <c:pt idx="5595">
                  <c:v>105.65</c:v>
                </c:pt>
                <c:pt idx="5596">
                  <c:v>105.68</c:v>
                </c:pt>
                <c:pt idx="5597">
                  <c:v>105.7</c:v>
                </c:pt>
                <c:pt idx="5598">
                  <c:v>105.73</c:v>
                </c:pt>
                <c:pt idx="5599">
                  <c:v>105.76</c:v>
                </c:pt>
                <c:pt idx="5600">
                  <c:v>105.79</c:v>
                </c:pt>
                <c:pt idx="5601">
                  <c:v>105.81</c:v>
                </c:pt>
                <c:pt idx="5602">
                  <c:v>105.82</c:v>
                </c:pt>
                <c:pt idx="5603">
                  <c:v>105.84</c:v>
                </c:pt>
                <c:pt idx="5604">
                  <c:v>105.86</c:v>
                </c:pt>
                <c:pt idx="5605">
                  <c:v>105.88</c:v>
                </c:pt>
                <c:pt idx="5606">
                  <c:v>105.9</c:v>
                </c:pt>
                <c:pt idx="5607">
                  <c:v>105.91</c:v>
                </c:pt>
                <c:pt idx="5608">
                  <c:v>105.92</c:v>
                </c:pt>
                <c:pt idx="5609">
                  <c:v>105.92</c:v>
                </c:pt>
                <c:pt idx="5610">
                  <c:v>105.91</c:v>
                </c:pt>
                <c:pt idx="5611">
                  <c:v>105.9</c:v>
                </c:pt>
                <c:pt idx="5612">
                  <c:v>105.9</c:v>
                </c:pt>
                <c:pt idx="5613">
                  <c:v>105.92</c:v>
                </c:pt>
                <c:pt idx="5614">
                  <c:v>105.93</c:v>
                </c:pt>
                <c:pt idx="5615">
                  <c:v>105.95</c:v>
                </c:pt>
                <c:pt idx="5616">
                  <c:v>105.97</c:v>
                </c:pt>
                <c:pt idx="5617">
                  <c:v>105.99</c:v>
                </c:pt>
                <c:pt idx="5618">
                  <c:v>106.02</c:v>
                </c:pt>
                <c:pt idx="5619">
                  <c:v>106.04</c:v>
                </c:pt>
                <c:pt idx="5620">
                  <c:v>106.07</c:v>
                </c:pt>
                <c:pt idx="5621">
                  <c:v>106.1</c:v>
                </c:pt>
                <c:pt idx="5622">
                  <c:v>106.13</c:v>
                </c:pt>
                <c:pt idx="5623">
                  <c:v>106.15</c:v>
                </c:pt>
                <c:pt idx="5624">
                  <c:v>106.18</c:v>
                </c:pt>
                <c:pt idx="5625">
                  <c:v>106.21</c:v>
                </c:pt>
                <c:pt idx="5626">
                  <c:v>106.24</c:v>
                </c:pt>
                <c:pt idx="5627">
                  <c:v>106.25</c:v>
                </c:pt>
                <c:pt idx="5628">
                  <c:v>106.26</c:v>
                </c:pt>
                <c:pt idx="5629">
                  <c:v>106.25</c:v>
                </c:pt>
                <c:pt idx="5630">
                  <c:v>106.25</c:v>
                </c:pt>
                <c:pt idx="5631">
                  <c:v>106.25</c:v>
                </c:pt>
                <c:pt idx="5632">
                  <c:v>106.25</c:v>
                </c:pt>
                <c:pt idx="5633">
                  <c:v>106.23</c:v>
                </c:pt>
                <c:pt idx="5634">
                  <c:v>106.21</c:v>
                </c:pt>
                <c:pt idx="5635">
                  <c:v>106.18</c:v>
                </c:pt>
                <c:pt idx="5636">
                  <c:v>106.16</c:v>
                </c:pt>
                <c:pt idx="5637">
                  <c:v>106.14</c:v>
                </c:pt>
                <c:pt idx="5638">
                  <c:v>106.12</c:v>
                </c:pt>
                <c:pt idx="5639">
                  <c:v>106.11</c:v>
                </c:pt>
                <c:pt idx="5640">
                  <c:v>106.1</c:v>
                </c:pt>
                <c:pt idx="5641">
                  <c:v>106.09</c:v>
                </c:pt>
                <c:pt idx="5642">
                  <c:v>106.07</c:v>
                </c:pt>
                <c:pt idx="5643">
                  <c:v>106.07</c:v>
                </c:pt>
                <c:pt idx="5644">
                  <c:v>106.08</c:v>
                </c:pt>
                <c:pt idx="5645">
                  <c:v>106.1</c:v>
                </c:pt>
                <c:pt idx="5646">
                  <c:v>106.13</c:v>
                </c:pt>
                <c:pt idx="5647">
                  <c:v>106.16</c:v>
                </c:pt>
                <c:pt idx="5648">
                  <c:v>106.19</c:v>
                </c:pt>
                <c:pt idx="5649">
                  <c:v>106.22</c:v>
                </c:pt>
                <c:pt idx="5650">
                  <c:v>106.23</c:v>
                </c:pt>
                <c:pt idx="5651">
                  <c:v>106.25</c:v>
                </c:pt>
                <c:pt idx="5652">
                  <c:v>106.27</c:v>
                </c:pt>
                <c:pt idx="5653">
                  <c:v>106.27</c:v>
                </c:pt>
                <c:pt idx="5654">
                  <c:v>106.28</c:v>
                </c:pt>
                <c:pt idx="5655">
                  <c:v>106.29</c:v>
                </c:pt>
                <c:pt idx="5656">
                  <c:v>106.29</c:v>
                </c:pt>
                <c:pt idx="5657">
                  <c:v>106.29</c:v>
                </c:pt>
                <c:pt idx="5658">
                  <c:v>106.28</c:v>
                </c:pt>
                <c:pt idx="5659">
                  <c:v>106.27</c:v>
                </c:pt>
                <c:pt idx="5660">
                  <c:v>106.25</c:v>
                </c:pt>
                <c:pt idx="5661">
                  <c:v>106.23</c:v>
                </c:pt>
                <c:pt idx="5662">
                  <c:v>106.21</c:v>
                </c:pt>
                <c:pt idx="5663">
                  <c:v>106.19</c:v>
                </c:pt>
                <c:pt idx="5664">
                  <c:v>106.18</c:v>
                </c:pt>
                <c:pt idx="5665">
                  <c:v>106.18</c:v>
                </c:pt>
                <c:pt idx="5666">
                  <c:v>106.18</c:v>
                </c:pt>
                <c:pt idx="5667">
                  <c:v>106.19</c:v>
                </c:pt>
                <c:pt idx="5668">
                  <c:v>106.2</c:v>
                </c:pt>
                <c:pt idx="5669">
                  <c:v>106.21</c:v>
                </c:pt>
                <c:pt idx="5670">
                  <c:v>106.23</c:v>
                </c:pt>
                <c:pt idx="5671">
                  <c:v>106.24</c:v>
                </c:pt>
                <c:pt idx="5672">
                  <c:v>106.26</c:v>
                </c:pt>
                <c:pt idx="5673">
                  <c:v>106.28</c:v>
                </c:pt>
                <c:pt idx="5674">
                  <c:v>106.3</c:v>
                </c:pt>
                <c:pt idx="5675">
                  <c:v>106.31</c:v>
                </c:pt>
                <c:pt idx="5676">
                  <c:v>106.32</c:v>
                </c:pt>
                <c:pt idx="5677">
                  <c:v>106.33</c:v>
                </c:pt>
                <c:pt idx="5678">
                  <c:v>106.33</c:v>
                </c:pt>
                <c:pt idx="5679">
                  <c:v>106.32</c:v>
                </c:pt>
                <c:pt idx="5680">
                  <c:v>106.31</c:v>
                </c:pt>
                <c:pt idx="5681">
                  <c:v>106.31</c:v>
                </c:pt>
                <c:pt idx="5682">
                  <c:v>106.3</c:v>
                </c:pt>
                <c:pt idx="5683">
                  <c:v>106.3</c:v>
                </c:pt>
                <c:pt idx="5684">
                  <c:v>106.29</c:v>
                </c:pt>
                <c:pt idx="5685">
                  <c:v>106.28</c:v>
                </c:pt>
                <c:pt idx="5686">
                  <c:v>106.28</c:v>
                </c:pt>
                <c:pt idx="5687">
                  <c:v>106.28</c:v>
                </c:pt>
                <c:pt idx="5688">
                  <c:v>106.29</c:v>
                </c:pt>
                <c:pt idx="5689">
                  <c:v>106.31</c:v>
                </c:pt>
                <c:pt idx="5690">
                  <c:v>106.34</c:v>
                </c:pt>
                <c:pt idx="5691">
                  <c:v>106.36</c:v>
                </c:pt>
                <c:pt idx="5692">
                  <c:v>106.39</c:v>
                </c:pt>
                <c:pt idx="5693">
                  <c:v>106.42</c:v>
                </c:pt>
                <c:pt idx="5694">
                  <c:v>106.43</c:v>
                </c:pt>
                <c:pt idx="5695">
                  <c:v>106.44</c:v>
                </c:pt>
                <c:pt idx="5696">
                  <c:v>106.45</c:v>
                </c:pt>
                <c:pt idx="5697">
                  <c:v>106.45</c:v>
                </c:pt>
                <c:pt idx="5698">
                  <c:v>106.45</c:v>
                </c:pt>
                <c:pt idx="5699">
                  <c:v>106.46</c:v>
                </c:pt>
                <c:pt idx="5700">
                  <c:v>106.49</c:v>
                </c:pt>
                <c:pt idx="5701">
                  <c:v>106.5</c:v>
                </c:pt>
                <c:pt idx="5702">
                  <c:v>106.49</c:v>
                </c:pt>
                <c:pt idx="5703">
                  <c:v>106.49</c:v>
                </c:pt>
                <c:pt idx="5704">
                  <c:v>106.49</c:v>
                </c:pt>
                <c:pt idx="5705">
                  <c:v>106.47</c:v>
                </c:pt>
                <c:pt idx="5706">
                  <c:v>106.43</c:v>
                </c:pt>
                <c:pt idx="5707">
                  <c:v>106.4</c:v>
                </c:pt>
                <c:pt idx="5708">
                  <c:v>106.35</c:v>
                </c:pt>
                <c:pt idx="5709">
                  <c:v>106.3</c:v>
                </c:pt>
                <c:pt idx="5710">
                  <c:v>106.23</c:v>
                </c:pt>
                <c:pt idx="5711">
                  <c:v>106.15</c:v>
                </c:pt>
                <c:pt idx="5712">
                  <c:v>106.05</c:v>
                </c:pt>
                <c:pt idx="5713">
                  <c:v>105.94</c:v>
                </c:pt>
                <c:pt idx="5714">
                  <c:v>105.82</c:v>
                </c:pt>
                <c:pt idx="5715">
                  <c:v>105.68</c:v>
                </c:pt>
                <c:pt idx="5716">
                  <c:v>105.53</c:v>
                </c:pt>
                <c:pt idx="5717">
                  <c:v>105.35</c:v>
                </c:pt>
                <c:pt idx="5718">
                  <c:v>105.17</c:v>
                </c:pt>
                <c:pt idx="5719">
                  <c:v>104.96</c:v>
                </c:pt>
                <c:pt idx="5720">
                  <c:v>104.74</c:v>
                </c:pt>
                <c:pt idx="5721">
                  <c:v>104.51</c:v>
                </c:pt>
                <c:pt idx="5722">
                  <c:v>104.28</c:v>
                </c:pt>
                <c:pt idx="5723">
                  <c:v>104.04</c:v>
                </c:pt>
                <c:pt idx="5724">
                  <c:v>103.78</c:v>
                </c:pt>
                <c:pt idx="5725">
                  <c:v>103.51</c:v>
                </c:pt>
                <c:pt idx="5726">
                  <c:v>103.25</c:v>
                </c:pt>
                <c:pt idx="5727">
                  <c:v>103</c:v>
                </c:pt>
                <c:pt idx="5728">
                  <c:v>102.75</c:v>
                </c:pt>
                <c:pt idx="5729">
                  <c:v>102.51</c:v>
                </c:pt>
                <c:pt idx="5730">
                  <c:v>102.28</c:v>
                </c:pt>
                <c:pt idx="5731">
                  <c:v>102.03</c:v>
                </c:pt>
                <c:pt idx="5732">
                  <c:v>101.8</c:v>
                </c:pt>
                <c:pt idx="5733">
                  <c:v>101.57</c:v>
                </c:pt>
                <c:pt idx="5734">
                  <c:v>101.33</c:v>
                </c:pt>
                <c:pt idx="5735">
                  <c:v>101.11</c:v>
                </c:pt>
                <c:pt idx="5736">
                  <c:v>100.86</c:v>
                </c:pt>
                <c:pt idx="5737">
                  <c:v>100.6</c:v>
                </c:pt>
                <c:pt idx="5738">
                  <c:v>100.35</c:v>
                </c:pt>
                <c:pt idx="5739">
                  <c:v>100.11</c:v>
                </c:pt>
                <c:pt idx="5740">
                  <c:v>99.858999999999995</c:v>
                </c:pt>
                <c:pt idx="5741">
                  <c:v>99.608999999999995</c:v>
                </c:pt>
                <c:pt idx="5742">
                  <c:v>99.366</c:v>
                </c:pt>
                <c:pt idx="5743">
                  <c:v>99.120999999999995</c:v>
                </c:pt>
                <c:pt idx="5744">
                  <c:v>98.88</c:v>
                </c:pt>
                <c:pt idx="5745">
                  <c:v>98.634</c:v>
                </c:pt>
                <c:pt idx="5746">
                  <c:v>98.388999999999996</c:v>
                </c:pt>
                <c:pt idx="5747">
                  <c:v>98.14</c:v>
                </c:pt>
                <c:pt idx="5748">
                  <c:v>97.894999999999996</c:v>
                </c:pt>
                <c:pt idx="5749">
                  <c:v>97.655000000000001</c:v>
                </c:pt>
                <c:pt idx="5750">
                  <c:v>97.412000000000006</c:v>
                </c:pt>
                <c:pt idx="5751">
                  <c:v>97.179000000000002</c:v>
                </c:pt>
                <c:pt idx="5752">
                  <c:v>96.965999999999994</c:v>
                </c:pt>
                <c:pt idx="5753">
                  <c:v>96.757999999999996</c:v>
                </c:pt>
                <c:pt idx="5754">
                  <c:v>96.555000000000007</c:v>
                </c:pt>
                <c:pt idx="5755">
                  <c:v>96.358000000000004</c:v>
                </c:pt>
                <c:pt idx="5756">
                  <c:v>96.159000000000006</c:v>
                </c:pt>
                <c:pt idx="5757">
                  <c:v>95.957999999999998</c:v>
                </c:pt>
                <c:pt idx="5758">
                  <c:v>95.756</c:v>
                </c:pt>
                <c:pt idx="5759">
                  <c:v>95.549000000000007</c:v>
                </c:pt>
                <c:pt idx="5760">
                  <c:v>95.334999999999994</c:v>
                </c:pt>
                <c:pt idx="5761">
                  <c:v>95.113</c:v>
                </c:pt>
                <c:pt idx="5762">
                  <c:v>94.9</c:v>
                </c:pt>
                <c:pt idx="5763">
                  <c:v>94.698999999999998</c:v>
                </c:pt>
                <c:pt idx="5764">
                  <c:v>94.49</c:v>
                </c:pt>
                <c:pt idx="5765">
                  <c:v>94.290999999999997</c:v>
                </c:pt>
                <c:pt idx="5766">
                  <c:v>94.105000000000004</c:v>
                </c:pt>
                <c:pt idx="5767">
                  <c:v>93.923000000000002</c:v>
                </c:pt>
                <c:pt idx="5768">
                  <c:v>93.75</c:v>
                </c:pt>
                <c:pt idx="5769">
                  <c:v>93.584000000000003</c:v>
                </c:pt>
                <c:pt idx="5770">
                  <c:v>93.42</c:v>
                </c:pt>
                <c:pt idx="5771">
                  <c:v>93.266000000000005</c:v>
                </c:pt>
                <c:pt idx="5772">
                  <c:v>93.120999999999995</c:v>
                </c:pt>
                <c:pt idx="5773">
                  <c:v>92.971999999999994</c:v>
                </c:pt>
                <c:pt idx="5774">
                  <c:v>92.825000000000003</c:v>
                </c:pt>
                <c:pt idx="5775">
                  <c:v>92.683999999999997</c:v>
                </c:pt>
                <c:pt idx="5776">
                  <c:v>92.546000000000006</c:v>
                </c:pt>
                <c:pt idx="5777">
                  <c:v>92.412000000000006</c:v>
                </c:pt>
                <c:pt idx="5778">
                  <c:v>92.281999999999996</c:v>
                </c:pt>
                <c:pt idx="5779">
                  <c:v>92.156999999999996</c:v>
                </c:pt>
                <c:pt idx="5780">
                  <c:v>92.025999999999996</c:v>
                </c:pt>
                <c:pt idx="5781">
                  <c:v>91.903000000000006</c:v>
                </c:pt>
                <c:pt idx="5782">
                  <c:v>91.792000000000002</c:v>
                </c:pt>
                <c:pt idx="5783">
                  <c:v>91.692999999999998</c:v>
                </c:pt>
                <c:pt idx="5784">
                  <c:v>91.596000000000004</c:v>
                </c:pt>
                <c:pt idx="5785">
                  <c:v>91.501000000000005</c:v>
                </c:pt>
                <c:pt idx="5786">
                  <c:v>91.412000000000006</c:v>
                </c:pt>
                <c:pt idx="5787">
                  <c:v>91.331000000000003</c:v>
                </c:pt>
                <c:pt idx="5788">
                  <c:v>91.244</c:v>
                </c:pt>
                <c:pt idx="5789">
                  <c:v>91.156999999999996</c:v>
                </c:pt>
                <c:pt idx="5790">
                  <c:v>91.076999999999998</c:v>
                </c:pt>
                <c:pt idx="5791">
                  <c:v>90.995999999999995</c:v>
                </c:pt>
                <c:pt idx="5792">
                  <c:v>90.915999999999997</c:v>
                </c:pt>
                <c:pt idx="5793">
                  <c:v>90.834000000000003</c:v>
                </c:pt>
                <c:pt idx="5794">
                  <c:v>90.736999999999995</c:v>
                </c:pt>
                <c:pt idx="5795">
                  <c:v>90.641000000000005</c:v>
                </c:pt>
                <c:pt idx="5796">
                  <c:v>90.554000000000002</c:v>
                </c:pt>
                <c:pt idx="5797">
                  <c:v>90.465000000000003</c:v>
                </c:pt>
                <c:pt idx="5798">
                  <c:v>90.375</c:v>
                </c:pt>
                <c:pt idx="5799">
                  <c:v>90.307000000000002</c:v>
                </c:pt>
                <c:pt idx="5800">
                  <c:v>90.245000000000005</c:v>
                </c:pt>
                <c:pt idx="5801">
                  <c:v>90.183000000000007</c:v>
                </c:pt>
                <c:pt idx="5802">
                  <c:v>90.138999999999996</c:v>
                </c:pt>
                <c:pt idx="5803">
                  <c:v>90.108000000000004</c:v>
                </c:pt>
                <c:pt idx="5804">
                  <c:v>90.07</c:v>
                </c:pt>
                <c:pt idx="5805">
                  <c:v>90.034000000000006</c:v>
                </c:pt>
                <c:pt idx="5806">
                  <c:v>90.007999999999996</c:v>
                </c:pt>
                <c:pt idx="5807">
                  <c:v>89.99</c:v>
                </c:pt>
                <c:pt idx="5808">
                  <c:v>89.983999999999995</c:v>
                </c:pt>
                <c:pt idx="5809">
                  <c:v>89.98</c:v>
                </c:pt>
                <c:pt idx="5810">
                  <c:v>89.977999999999994</c:v>
                </c:pt>
                <c:pt idx="5811">
                  <c:v>89.989000000000004</c:v>
                </c:pt>
                <c:pt idx="5812">
                  <c:v>90.004000000000005</c:v>
                </c:pt>
                <c:pt idx="5813">
                  <c:v>90.019000000000005</c:v>
                </c:pt>
                <c:pt idx="5814">
                  <c:v>90.03</c:v>
                </c:pt>
                <c:pt idx="5815">
                  <c:v>90.037999999999997</c:v>
                </c:pt>
                <c:pt idx="5816">
                  <c:v>90.06</c:v>
                </c:pt>
                <c:pt idx="5817">
                  <c:v>90.091999999999999</c:v>
                </c:pt>
                <c:pt idx="5818">
                  <c:v>90.105000000000004</c:v>
                </c:pt>
                <c:pt idx="5819">
                  <c:v>90.119</c:v>
                </c:pt>
                <c:pt idx="5820">
                  <c:v>90.129000000000005</c:v>
                </c:pt>
                <c:pt idx="5821">
                  <c:v>90.114000000000004</c:v>
                </c:pt>
                <c:pt idx="5822">
                  <c:v>90.105000000000004</c:v>
                </c:pt>
                <c:pt idx="5823">
                  <c:v>90.093000000000004</c:v>
                </c:pt>
                <c:pt idx="5824">
                  <c:v>90.070999999999998</c:v>
                </c:pt>
                <c:pt idx="5825">
                  <c:v>90.04</c:v>
                </c:pt>
                <c:pt idx="5826">
                  <c:v>90.009</c:v>
                </c:pt>
                <c:pt idx="5827">
                  <c:v>89.977000000000004</c:v>
                </c:pt>
                <c:pt idx="5828">
                  <c:v>89.945999999999998</c:v>
                </c:pt>
                <c:pt idx="5829">
                  <c:v>89.915999999999997</c:v>
                </c:pt>
                <c:pt idx="5830">
                  <c:v>89.888000000000005</c:v>
                </c:pt>
                <c:pt idx="5831">
                  <c:v>89.86</c:v>
                </c:pt>
                <c:pt idx="5832">
                  <c:v>89.838999999999999</c:v>
                </c:pt>
                <c:pt idx="5833">
                  <c:v>89.825000000000003</c:v>
                </c:pt>
                <c:pt idx="5834">
                  <c:v>89.819000000000003</c:v>
                </c:pt>
                <c:pt idx="5835">
                  <c:v>89.817999999999998</c:v>
                </c:pt>
                <c:pt idx="5836">
                  <c:v>89.822999999999993</c:v>
                </c:pt>
                <c:pt idx="5837">
                  <c:v>89.84</c:v>
                </c:pt>
                <c:pt idx="5838">
                  <c:v>89.861000000000004</c:v>
                </c:pt>
                <c:pt idx="5839">
                  <c:v>89.876999999999995</c:v>
                </c:pt>
                <c:pt idx="5840">
                  <c:v>89.902000000000001</c:v>
                </c:pt>
                <c:pt idx="5841">
                  <c:v>89.94</c:v>
                </c:pt>
                <c:pt idx="5842">
                  <c:v>89.974999999999994</c:v>
                </c:pt>
                <c:pt idx="5843">
                  <c:v>89.998000000000005</c:v>
                </c:pt>
                <c:pt idx="5844">
                  <c:v>90.036000000000001</c:v>
                </c:pt>
                <c:pt idx="5845">
                  <c:v>90.069000000000003</c:v>
                </c:pt>
                <c:pt idx="5846">
                  <c:v>90.087000000000003</c:v>
                </c:pt>
                <c:pt idx="5847">
                  <c:v>90.090999999999994</c:v>
                </c:pt>
                <c:pt idx="5848">
                  <c:v>90.084000000000003</c:v>
                </c:pt>
                <c:pt idx="5849">
                  <c:v>90.072999999999993</c:v>
                </c:pt>
                <c:pt idx="5850">
                  <c:v>90.063999999999993</c:v>
                </c:pt>
                <c:pt idx="5851">
                  <c:v>90.049000000000007</c:v>
                </c:pt>
                <c:pt idx="5852">
                  <c:v>90.034000000000006</c:v>
                </c:pt>
                <c:pt idx="5853">
                  <c:v>90.02</c:v>
                </c:pt>
                <c:pt idx="5854">
                  <c:v>90.006</c:v>
                </c:pt>
                <c:pt idx="5855">
                  <c:v>89.99</c:v>
                </c:pt>
                <c:pt idx="5856">
                  <c:v>89.977999999999994</c:v>
                </c:pt>
                <c:pt idx="5857">
                  <c:v>89.97</c:v>
                </c:pt>
                <c:pt idx="5858">
                  <c:v>89.959000000000003</c:v>
                </c:pt>
                <c:pt idx="5859">
                  <c:v>89.942999999999998</c:v>
                </c:pt>
                <c:pt idx="5860">
                  <c:v>89.927999999999997</c:v>
                </c:pt>
                <c:pt idx="5861">
                  <c:v>89.917000000000002</c:v>
                </c:pt>
                <c:pt idx="5862">
                  <c:v>89.908000000000001</c:v>
                </c:pt>
                <c:pt idx="5863">
                  <c:v>89.905000000000001</c:v>
                </c:pt>
                <c:pt idx="5864">
                  <c:v>89.903999999999996</c:v>
                </c:pt>
                <c:pt idx="5865">
                  <c:v>89.912000000000006</c:v>
                </c:pt>
                <c:pt idx="5866">
                  <c:v>89.921999999999997</c:v>
                </c:pt>
                <c:pt idx="5867">
                  <c:v>89.936999999999998</c:v>
                </c:pt>
                <c:pt idx="5868">
                  <c:v>89.954999999999998</c:v>
                </c:pt>
                <c:pt idx="5869">
                  <c:v>89.975999999999999</c:v>
                </c:pt>
                <c:pt idx="5870">
                  <c:v>90.003</c:v>
                </c:pt>
                <c:pt idx="5871">
                  <c:v>90.034000000000006</c:v>
                </c:pt>
                <c:pt idx="5872">
                  <c:v>90.06</c:v>
                </c:pt>
                <c:pt idx="5873">
                  <c:v>90.081999999999994</c:v>
                </c:pt>
                <c:pt idx="5874">
                  <c:v>90.106999999999999</c:v>
                </c:pt>
                <c:pt idx="5875">
                  <c:v>90.132000000000005</c:v>
                </c:pt>
                <c:pt idx="5876">
                  <c:v>90.155000000000001</c:v>
                </c:pt>
                <c:pt idx="5877">
                  <c:v>90.185000000000002</c:v>
                </c:pt>
                <c:pt idx="5878">
                  <c:v>90.212999999999994</c:v>
                </c:pt>
                <c:pt idx="5879">
                  <c:v>90.239000000000004</c:v>
                </c:pt>
                <c:pt idx="5880">
                  <c:v>90.268000000000001</c:v>
                </c:pt>
                <c:pt idx="5881">
                  <c:v>90.293999999999997</c:v>
                </c:pt>
                <c:pt idx="5882">
                  <c:v>90.314999999999998</c:v>
                </c:pt>
                <c:pt idx="5883">
                  <c:v>90.33</c:v>
                </c:pt>
                <c:pt idx="5884">
                  <c:v>90.35</c:v>
                </c:pt>
                <c:pt idx="5885">
                  <c:v>90.367999999999995</c:v>
                </c:pt>
                <c:pt idx="5886">
                  <c:v>90.393000000000001</c:v>
                </c:pt>
                <c:pt idx="5887">
                  <c:v>90.432000000000002</c:v>
                </c:pt>
                <c:pt idx="5888">
                  <c:v>90.48</c:v>
                </c:pt>
                <c:pt idx="5889">
                  <c:v>90.543000000000006</c:v>
                </c:pt>
                <c:pt idx="5890">
                  <c:v>90.585999999999999</c:v>
                </c:pt>
                <c:pt idx="5891">
                  <c:v>90.620999999999995</c:v>
                </c:pt>
                <c:pt idx="5892">
                  <c:v>90.662999999999997</c:v>
                </c:pt>
                <c:pt idx="5893">
                  <c:v>90.688999999999993</c:v>
                </c:pt>
                <c:pt idx="5894">
                  <c:v>90.686999999999998</c:v>
                </c:pt>
                <c:pt idx="5895">
                  <c:v>90.679000000000002</c:v>
                </c:pt>
                <c:pt idx="5896">
                  <c:v>90.686000000000007</c:v>
                </c:pt>
                <c:pt idx="5897">
                  <c:v>90.700999999999993</c:v>
                </c:pt>
                <c:pt idx="5898">
                  <c:v>90.7</c:v>
                </c:pt>
                <c:pt idx="5899">
                  <c:v>90.698999999999998</c:v>
                </c:pt>
                <c:pt idx="5900">
                  <c:v>90.710999999999999</c:v>
                </c:pt>
                <c:pt idx="5901">
                  <c:v>90.721000000000004</c:v>
                </c:pt>
                <c:pt idx="5902">
                  <c:v>90.731999999999999</c:v>
                </c:pt>
                <c:pt idx="5903">
                  <c:v>90.73</c:v>
                </c:pt>
                <c:pt idx="5904">
                  <c:v>90.733000000000004</c:v>
                </c:pt>
                <c:pt idx="5905">
                  <c:v>90.731999999999999</c:v>
                </c:pt>
                <c:pt idx="5906">
                  <c:v>90.724999999999994</c:v>
                </c:pt>
                <c:pt idx="5907">
                  <c:v>90.721999999999994</c:v>
                </c:pt>
                <c:pt idx="5908">
                  <c:v>90.72</c:v>
                </c:pt>
                <c:pt idx="5909">
                  <c:v>90.718000000000004</c:v>
                </c:pt>
                <c:pt idx="5910">
                  <c:v>90.721000000000004</c:v>
                </c:pt>
                <c:pt idx="5911">
                  <c:v>90.730999999999995</c:v>
                </c:pt>
                <c:pt idx="5912">
                  <c:v>90.751999999999995</c:v>
                </c:pt>
                <c:pt idx="5913">
                  <c:v>90.769000000000005</c:v>
                </c:pt>
                <c:pt idx="5914">
                  <c:v>90.781999999999996</c:v>
                </c:pt>
                <c:pt idx="5915">
                  <c:v>90.798000000000002</c:v>
                </c:pt>
                <c:pt idx="5916">
                  <c:v>90.825000000000003</c:v>
                </c:pt>
                <c:pt idx="5917">
                  <c:v>90.861999999999995</c:v>
                </c:pt>
                <c:pt idx="5918">
                  <c:v>90.906999999999996</c:v>
                </c:pt>
                <c:pt idx="5919">
                  <c:v>90.945999999999998</c:v>
                </c:pt>
                <c:pt idx="5920">
                  <c:v>90.986999999999995</c:v>
                </c:pt>
                <c:pt idx="5921">
                  <c:v>91.025999999999996</c:v>
                </c:pt>
                <c:pt idx="5922">
                  <c:v>91.064999999999998</c:v>
                </c:pt>
                <c:pt idx="5923">
                  <c:v>91.117999999999995</c:v>
                </c:pt>
                <c:pt idx="5924">
                  <c:v>91.18</c:v>
                </c:pt>
                <c:pt idx="5925">
                  <c:v>91.236000000000004</c:v>
                </c:pt>
                <c:pt idx="5926">
                  <c:v>91.271000000000001</c:v>
                </c:pt>
                <c:pt idx="5927">
                  <c:v>91.308000000000007</c:v>
                </c:pt>
                <c:pt idx="5928">
                  <c:v>91.353999999999999</c:v>
                </c:pt>
                <c:pt idx="5929">
                  <c:v>91.393000000000001</c:v>
                </c:pt>
                <c:pt idx="5930">
                  <c:v>91.436999999999998</c:v>
                </c:pt>
                <c:pt idx="5931">
                  <c:v>91.483000000000004</c:v>
                </c:pt>
                <c:pt idx="5932">
                  <c:v>91.522999999999996</c:v>
                </c:pt>
                <c:pt idx="5933">
                  <c:v>91.569000000000003</c:v>
                </c:pt>
                <c:pt idx="5934">
                  <c:v>91.608999999999995</c:v>
                </c:pt>
                <c:pt idx="5935">
                  <c:v>91.650999999999996</c:v>
                </c:pt>
                <c:pt idx="5936">
                  <c:v>91.683999999999997</c:v>
                </c:pt>
                <c:pt idx="5937">
                  <c:v>91.725999999999999</c:v>
                </c:pt>
                <c:pt idx="5938">
                  <c:v>91.765000000000001</c:v>
                </c:pt>
                <c:pt idx="5939">
                  <c:v>91.796000000000006</c:v>
                </c:pt>
                <c:pt idx="5940">
                  <c:v>91.846000000000004</c:v>
                </c:pt>
                <c:pt idx="5941">
                  <c:v>91.894999999999996</c:v>
                </c:pt>
                <c:pt idx="5942">
                  <c:v>91.936000000000007</c:v>
                </c:pt>
                <c:pt idx="5943">
                  <c:v>91.98</c:v>
                </c:pt>
                <c:pt idx="5944">
                  <c:v>92.028000000000006</c:v>
                </c:pt>
                <c:pt idx="5945">
                  <c:v>92.069000000000003</c:v>
                </c:pt>
                <c:pt idx="5946">
                  <c:v>92.105000000000004</c:v>
                </c:pt>
                <c:pt idx="5947">
                  <c:v>92.152000000000001</c:v>
                </c:pt>
                <c:pt idx="5948">
                  <c:v>92.21</c:v>
                </c:pt>
                <c:pt idx="5949">
                  <c:v>92.254999999999995</c:v>
                </c:pt>
                <c:pt idx="5950">
                  <c:v>92.298000000000002</c:v>
                </c:pt>
                <c:pt idx="5951">
                  <c:v>92.344999999999999</c:v>
                </c:pt>
                <c:pt idx="5952">
                  <c:v>92.388999999999996</c:v>
                </c:pt>
                <c:pt idx="5953">
                  <c:v>92.421000000000006</c:v>
                </c:pt>
                <c:pt idx="5954">
                  <c:v>92.454999999999998</c:v>
                </c:pt>
                <c:pt idx="5955">
                  <c:v>92.483000000000004</c:v>
                </c:pt>
                <c:pt idx="5956">
                  <c:v>92.516000000000005</c:v>
                </c:pt>
                <c:pt idx="5957">
                  <c:v>92.548000000000002</c:v>
                </c:pt>
                <c:pt idx="5958">
                  <c:v>92.573999999999998</c:v>
                </c:pt>
                <c:pt idx="5959">
                  <c:v>92.596000000000004</c:v>
                </c:pt>
                <c:pt idx="5960">
                  <c:v>92.608000000000004</c:v>
                </c:pt>
                <c:pt idx="5961">
                  <c:v>92.611000000000004</c:v>
                </c:pt>
                <c:pt idx="5962">
                  <c:v>92.608000000000004</c:v>
                </c:pt>
                <c:pt idx="5963">
                  <c:v>92.61</c:v>
                </c:pt>
                <c:pt idx="5964">
                  <c:v>92.616</c:v>
                </c:pt>
                <c:pt idx="5965">
                  <c:v>92.603999999999999</c:v>
                </c:pt>
                <c:pt idx="5966">
                  <c:v>92.584999999999994</c:v>
                </c:pt>
                <c:pt idx="5967">
                  <c:v>92.575999999999993</c:v>
                </c:pt>
                <c:pt idx="5968">
                  <c:v>92.549000000000007</c:v>
                </c:pt>
                <c:pt idx="5969">
                  <c:v>92.528000000000006</c:v>
                </c:pt>
                <c:pt idx="5970">
                  <c:v>92.521000000000001</c:v>
                </c:pt>
                <c:pt idx="5971">
                  <c:v>92.504999999999995</c:v>
                </c:pt>
                <c:pt idx="5972">
                  <c:v>92.495000000000005</c:v>
                </c:pt>
                <c:pt idx="5973">
                  <c:v>92.49</c:v>
                </c:pt>
                <c:pt idx="5974">
                  <c:v>92.475999999999999</c:v>
                </c:pt>
                <c:pt idx="5975">
                  <c:v>92.462000000000003</c:v>
                </c:pt>
                <c:pt idx="5976">
                  <c:v>92.457999999999998</c:v>
                </c:pt>
                <c:pt idx="5977">
                  <c:v>92.459000000000003</c:v>
                </c:pt>
                <c:pt idx="5978">
                  <c:v>92.459000000000003</c:v>
                </c:pt>
                <c:pt idx="5979">
                  <c:v>92.459000000000003</c:v>
                </c:pt>
                <c:pt idx="5980">
                  <c:v>92.46</c:v>
                </c:pt>
                <c:pt idx="5981">
                  <c:v>92.451999999999998</c:v>
                </c:pt>
                <c:pt idx="5982">
                  <c:v>92.447999999999993</c:v>
                </c:pt>
                <c:pt idx="5983">
                  <c:v>92.454999999999998</c:v>
                </c:pt>
                <c:pt idx="5984">
                  <c:v>92.456999999999994</c:v>
                </c:pt>
                <c:pt idx="5985">
                  <c:v>92.453999999999994</c:v>
                </c:pt>
                <c:pt idx="5986">
                  <c:v>92.465999999999994</c:v>
                </c:pt>
                <c:pt idx="5987">
                  <c:v>92.484999999999999</c:v>
                </c:pt>
                <c:pt idx="5988">
                  <c:v>92.507000000000005</c:v>
                </c:pt>
                <c:pt idx="5989">
                  <c:v>92.516999999999996</c:v>
                </c:pt>
                <c:pt idx="5990">
                  <c:v>92.512</c:v>
                </c:pt>
                <c:pt idx="5991">
                  <c:v>92.506</c:v>
                </c:pt>
                <c:pt idx="5992">
                  <c:v>92.509</c:v>
                </c:pt>
                <c:pt idx="5993">
                  <c:v>92.519000000000005</c:v>
                </c:pt>
                <c:pt idx="5994">
                  <c:v>92.531000000000006</c:v>
                </c:pt>
                <c:pt idx="5995">
                  <c:v>92.537999999999997</c:v>
                </c:pt>
                <c:pt idx="5996">
                  <c:v>92.539000000000001</c:v>
                </c:pt>
                <c:pt idx="5997">
                  <c:v>92.536000000000001</c:v>
                </c:pt>
                <c:pt idx="5998">
                  <c:v>92.531999999999996</c:v>
                </c:pt>
                <c:pt idx="5999">
                  <c:v>92.533000000000001</c:v>
                </c:pt>
                <c:pt idx="6000">
                  <c:v>92.536000000000001</c:v>
                </c:pt>
                <c:pt idx="6001">
                  <c:v>92.531999999999996</c:v>
                </c:pt>
                <c:pt idx="6002">
                  <c:v>92.513999999999996</c:v>
                </c:pt>
                <c:pt idx="6003">
                  <c:v>92.494</c:v>
                </c:pt>
                <c:pt idx="6004">
                  <c:v>92.489000000000004</c:v>
                </c:pt>
                <c:pt idx="6005">
                  <c:v>92.497</c:v>
                </c:pt>
                <c:pt idx="6006">
                  <c:v>92.504000000000005</c:v>
                </c:pt>
                <c:pt idx="6007">
                  <c:v>92.516999999999996</c:v>
                </c:pt>
                <c:pt idx="6008">
                  <c:v>92.524000000000001</c:v>
                </c:pt>
                <c:pt idx="6009">
                  <c:v>92.531000000000006</c:v>
                </c:pt>
                <c:pt idx="6010">
                  <c:v>92.543000000000006</c:v>
                </c:pt>
                <c:pt idx="6011">
                  <c:v>92.557000000000002</c:v>
                </c:pt>
                <c:pt idx="6012">
                  <c:v>92.566999999999993</c:v>
                </c:pt>
                <c:pt idx="6013">
                  <c:v>92.582999999999998</c:v>
                </c:pt>
                <c:pt idx="6014">
                  <c:v>92.6</c:v>
                </c:pt>
                <c:pt idx="6015">
                  <c:v>92.614999999999995</c:v>
                </c:pt>
                <c:pt idx="6016">
                  <c:v>92.629000000000005</c:v>
                </c:pt>
                <c:pt idx="6017">
                  <c:v>92.643000000000001</c:v>
                </c:pt>
                <c:pt idx="6018">
                  <c:v>92.659000000000006</c:v>
                </c:pt>
                <c:pt idx="6019">
                  <c:v>92.674999999999997</c:v>
                </c:pt>
                <c:pt idx="6020">
                  <c:v>92.694000000000003</c:v>
                </c:pt>
                <c:pt idx="6021">
                  <c:v>92.715000000000003</c:v>
                </c:pt>
                <c:pt idx="6022">
                  <c:v>92.736000000000004</c:v>
                </c:pt>
                <c:pt idx="6023">
                  <c:v>92.763000000000005</c:v>
                </c:pt>
                <c:pt idx="6024">
                  <c:v>92.793000000000006</c:v>
                </c:pt>
                <c:pt idx="6025">
                  <c:v>92.823999999999998</c:v>
                </c:pt>
                <c:pt idx="6026">
                  <c:v>92.861000000000004</c:v>
                </c:pt>
                <c:pt idx="6027">
                  <c:v>92.9</c:v>
                </c:pt>
                <c:pt idx="6028">
                  <c:v>92.938999999999993</c:v>
                </c:pt>
                <c:pt idx="6029">
                  <c:v>92.974000000000004</c:v>
                </c:pt>
                <c:pt idx="6030">
                  <c:v>93.004999999999995</c:v>
                </c:pt>
                <c:pt idx="6031">
                  <c:v>93.031000000000006</c:v>
                </c:pt>
                <c:pt idx="6032">
                  <c:v>93.06</c:v>
                </c:pt>
                <c:pt idx="6033">
                  <c:v>93.087000000000003</c:v>
                </c:pt>
                <c:pt idx="6034">
                  <c:v>93.108999999999995</c:v>
                </c:pt>
                <c:pt idx="6035">
                  <c:v>93.13</c:v>
                </c:pt>
                <c:pt idx="6036">
                  <c:v>93.144999999999996</c:v>
                </c:pt>
                <c:pt idx="6037">
                  <c:v>93.162999999999997</c:v>
                </c:pt>
                <c:pt idx="6038">
                  <c:v>93.183000000000007</c:v>
                </c:pt>
                <c:pt idx="6039">
                  <c:v>93.195999999999998</c:v>
                </c:pt>
                <c:pt idx="6040">
                  <c:v>93.206999999999994</c:v>
                </c:pt>
                <c:pt idx="6041">
                  <c:v>93.212000000000003</c:v>
                </c:pt>
                <c:pt idx="6042">
                  <c:v>93.215999999999994</c:v>
                </c:pt>
                <c:pt idx="6043">
                  <c:v>93.216999999999999</c:v>
                </c:pt>
                <c:pt idx="6044">
                  <c:v>93.218999999999994</c:v>
                </c:pt>
                <c:pt idx="6045">
                  <c:v>93.222999999999999</c:v>
                </c:pt>
                <c:pt idx="6046">
                  <c:v>93.228999999999999</c:v>
                </c:pt>
                <c:pt idx="6047">
                  <c:v>93.238</c:v>
                </c:pt>
                <c:pt idx="6048">
                  <c:v>93.257000000000005</c:v>
                </c:pt>
                <c:pt idx="6049">
                  <c:v>93.275000000000006</c:v>
                </c:pt>
                <c:pt idx="6050">
                  <c:v>93.298000000000002</c:v>
                </c:pt>
                <c:pt idx="6051">
                  <c:v>93.322999999999993</c:v>
                </c:pt>
                <c:pt idx="6052">
                  <c:v>93.355000000000004</c:v>
                </c:pt>
                <c:pt idx="6053">
                  <c:v>93.385999999999996</c:v>
                </c:pt>
                <c:pt idx="6054">
                  <c:v>93.421000000000006</c:v>
                </c:pt>
                <c:pt idx="6055">
                  <c:v>93.459000000000003</c:v>
                </c:pt>
                <c:pt idx="6056">
                  <c:v>93.492999999999995</c:v>
                </c:pt>
                <c:pt idx="6057">
                  <c:v>93.521000000000001</c:v>
                </c:pt>
                <c:pt idx="6058">
                  <c:v>93.542000000000002</c:v>
                </c:pt>
                <c:pt idx="6059">
                  <c:v>93.558999999999997</c:v>
                </c:pt>
                <c:pt idx="6060">
                  <c:v>93.582999999999998</c:v>
                </c:pt>
                <c:pt idx="6061">
                  <c:v>93.611000000000004</c:v>
                </c:pt>
                <c:pt idx="6062">
                  <c:v>93.631</c:v>
                </c:pt>
                <c:pt idx="6063">
                  <c:v>93.641999999999996</c:v>
                </c:pt>
                <c:pt idx="6064">
                  <c:v>93.641000000000005</c:v>
                </c:pt>
                <c:pt idx="6065">
                  <c:v>93.635999999999996</c:v>
                </c:pt>
                <c:pt idx="6066">
                  <c:v>93.625</c:v>
                </c:pt>
                <c:pt idx="6067">
                  <c:v>93.608000000000004</c:v>
                </c:pt>
                <c:pt idx="6068">
                  <c:v>93.588999999999999</c:v>
                </c:pt>
                <c:pt idx="6069">
                  <c:v>93.566999999999993</c:v>
                </c:pt>
                <c:pt idx="6070">
                  <c:v>93.543999999999997</c:v>
                </c:pt>
                <c:pt idx="6071">
                  <c:v>93.516000000000005</c:v>
                </c:pt>
                <c:pt idx="6072">
                  <c:v>93.471000000000004</c:v>
                </c:pt>
                <c:pt idx="6073">
                  <c:v>93.406000000000006</c:v>
                </c:pt>
                <c:pt idx="6074">
                  <c:v>93.325000000000003</c:v>
                </c:pt>
                <c:pt idx="6075">
                  <c:v>93.24</c:v>
                </c:pt>
                <c:pt idx="6076">
                  <c:v>93.152000000000001</c:v>
                </c:pt>
                <c:pt idx="6077">
                  <c:v>93.055999999999997</c:v>
                </c:pt>
                <c:pt idx="6078">
                  <c:v>92.951999999999998</c:v>
                </c:pt>
                <c:pt idx="6079">
                  <c:v>92.83</c:v>
                </c:pt>
                <c:pt idx="6080">
                  <c:v>92.674000000000007</c:v>
                </c:pt>
                <c:pt idx="6081">
                  <c:v>92.52</c:v>
                </c:pt>
                <c:pt idx="6082">
                  <c:v>92.343999999999994</c:v>
                </c:pt>
                <c:pt idx="6083">
                  <c:v>92.164000000000001</c:v>
                </c:pt>
                <c:pt idx="6084">
                  <c:v>91.975999999999999</c:v>
                </c:pt>
                <c:pt idx="6085">
                  <c:v>91.787999999999997</c:v>
                </c:pt>
                <c:pt idx="6086">
                  <c:v>91.593000000000004</c:v>
                </c:pt>
                <c:pt idx="6087">
                  <c:v>91.397000000000006</c:v>
                </c:pt>
                <c:pt idx="6088">
                  <c:v>91.206999999999994</c:v>
                </c:pt>
                <c:pt idx="6089">
                  <c:v>91.013000000000005</c:v>
                </c:pt>
                <c:pt idx="6090">
                  <c:v>90.816999999999993</c:v>
                </c:pt>
                <c:pt idx="6091">
                  <c:v>90.628</c:v>
                </c:pt>
                <c:pt idx="6092">
                  <c:v>90.433000000000007</c:v>
                </c:pt>
                <c:pt idx="6093">
                  <c:v>90.245999999999995</c:v>
                </c:pt>
                <c:pt idx="6094">
                  <c:v>90.06</c:v>
                </c:pt>
                <c:pt idx="6095">
                  <c:v>89.869</c:v>
                </c:pt>
                <c:pt idx="6096">
                  <c:v>89.674999999999997</c:v>
                </c:pt>
                <c:pt idx="6097">
                  <c:v>89.474999999999994</c:v>
                </c:pt>
                <c:pt idx="6098">
                  <c:v>89.295000000000002</c:v>
                </c:pt>
                <c:pt idx="6099">
                  <c:v>89.103999999999999</c:v>
                </c:pt>
                <c:pt idx="6100">
                  <c:v>88.900999999999996</c:v>
                </c:pt>
                <c:pt idx="6101">
                  <c:v>88.707999999999998</c:v>
                </c:pt>
                <c:pt idx="6102">
                  <c:v>88.509</c:v>
                </c:pt>
                <c:pt idx="6103">
                  <c:v>88.292000000000002</c:v>
                </c:pt>
                <c:pt idx="6104">
                  <c:v>88.072999999999993</c:v>
                </c:pt>
                <c:pt idx="6105">
                  <c:v>87.847999999999999</c:v>
                </c:pt>
                <c:pt idx="6106">
                  <c:v>87.616</c:v>
                </c:pt>
                <c:pt idx="6107">
                  <c:v>87.384</c:v>
                </c:pt>
                <c:pt idx="6108">
                  <c:v>87.138000000000005</c:v>
                </c:pt>
                <c:pt idx="6109">
                  <c:v>86.881</c:v>
                </c:pt>
                <c:pt idx="6110">
                  <c:v>86.62</c:v>
                </c:pt>
                <c:pt idx="6111">
                  <c:v>86.355000000000004</c:v>
                </c:pt>
                <c:pt idx="6112">
                  <c:v>86.081000000000003</c:v>
                </c:pt>
                <c:pt idx="6113">
                  <c:v>85.813999999999993</c:v>
                </c:pt>
                <c:pt idx="6114">
                  <c:v>85.555999999999997</c:v>
                </c:pt>
                <c:pt idx="6115">
                  <c:v>85.314999999999998</c:v>
                </c:pt>
                <c:pt idx="6116">
                  <c:v>85.078000000000003</c:v>
                </c:pt>
                <c:pt idx="6117">
                  <c:v>84.847999999999999</c:v>
                </c:pt>
                <c:pt idx="6118">
                  <c:v>84.63</c:v>
                </c:pt>
                <c:pt idx="6119">
                  <c:v>84.429000000000002</c:v>
                </c:pt>
                <c:pt idx="6120">
                  <c:v>84.24</c:v>
                </c:pt>
                <c:pt idx="6121">
                  <c:v>84.048000000000002</c:v>
                </c:pt>
                <c:pt idx="6122">
                  <c:v>83.876000000000005</c:v>
                </c:pt>
                <c:pt idx="6123">
                  <c:v>83.722999999999999</c:v>
                </c:pt>
                <c:pt idx="6124">
                  <c:v>83.576999999999998</c:v>
                </c:pt>
                <c:pt idx="6125">
                  <c:v>83.442999999999998</c:v>
                </c:pt>
                <c:pt idx="6126">
                  <c:v>83.334000000000003</c:v>
                </c:pt>
                <c:pt idx="6127">
                  <c:v>83.233000000000004</c:v>
                </c:pt>
                <c:pt idx="6128">
                  <c:v>83.138999999999996</c:v>
                </c:pt>
                <c:pt idx="6129">
                  <c:v>83.072999999999993</c:v>
                </c:pt>
                <c:pt idx="6130">
                  <c:v>83.018000000000001</c:v>
                </c:pt>
                <c:pt idx="6131">
                  <c:v>82.963999999999999</c:v>
                </c:pt>
                <c:pt idx="6132">
                  <c:v>82.93</c:v>
                </c:pt>
                <c:pt idx="6133">
                  <c:v>82.897999999999996</c:v>
                </c:pt>
                <c:pt idx="6134">
                  <c:v>82.864999999999995</c:v>
                </c:pt>
                <c:pt idx="6135">
                  <c:v>82.837999999999994</c:v>
                </c:pt>
                <c:pt idx="6136">
                  <c:v>82.825999999999993</c:v>
                </c:pt>
                <c:pt idx="6137">
                  <c:v>82.820999999999998</c:v>
                </c:pt>
                <c:pt idx="6138">
                  <c:v>82.822999999999993</c:v>
                </c:pt>
                <c:pt idx="6139">
                  <c:v>82.828000000000003</c:v>
                </c:pt>
                <c:pt idx="6140">
                  <c:v>82.838999999999999</c:v>
                </c:pt>
                <c:pt idx="6141">
                  <c:v>82.840999999999994</c:v>
                </c:pt>
                <c:pt idx="6142">
                  <c:v>82.831999999999994</c:v>
                </c:pt>
                <c:pt idx="6143">
                  <c:v>82.808999999999997</c:v>
                </c:pt>
                <c:pt idx="6144">
                  <c:v>82.793000000000006</c:v>
                </c:pt>
                <c:pt idx="6145">
                  <c:v>82.778999999999996</c:v>
                </c:pt>
                <c:pt idx="6146">
                  <c:v>82.754000000000005</c:v>
                </c:pt>
                <c:pt idx="6147">
                  <c:v>82.722999999999999</c:v>
                </c:pt>
                <c:pt idx="6148">
                  <c:v>82.691999999999993</c:v>
                </c:pt>
                <c:pt idx="6149">
                  <c:v>82.661000000000001</c:v>
                </c:pt>
                <c:pt idx="6150">
                  <c:v>82.623999999999995</c:v>
                </c:pt>
                <c:pt idx="6151">
                  <c:v>82.582999999999998</c:v>
                </c:pt>
                <c:pt idx="6152">
                  <c:v>82.542000000000002</c:v>
                </c:pt>
                <c:pt idx="6153">
                  <c:v>82.507999999999996</c:v>
                </c:pt>
                <c:pt idx="6154">
                  <c:v>82.475999999999999</c:v>
                </c:pt>
                <c:pt idx="6155">
                  <c:v>82.433000000000007</c:v>
                </c:pt>
                <c:pt idx="6156">
                  <c:v>82.387</c:v>
                </c:pt>
                <c:pt idx="6157">
                  <c:v>82.344999999999999</c:v>
                </c:pt>
                <c:pt idx="6158">
                  <c:v>82.305000000000007</c:v>
                </c:pt>
                <c:pt idx="6159">
                  <c:v>82.257000000000005</c:v>
                </c:pt>
                <c:pt idx="6160">
                  <c:v>82.206999999999994</c:v>
                </c:pt>
                <c:pt idx="6161">
                  <c:v>82.173000000000002</c:v>
                </c:pt>
                <c:pt idx="6162">
                  <c:v>82.150999999999996</c:v>
                </c:pt>
                <c:pt idx="6163">
                  <c:v>82.122</c:v>
                </c:pt>
                <c:pt idx="6164">
                  <c:v>82.093000000000004</c:v>
                </c:pt>
                <c:pt idx="6165">
                  <c:v>82.075999999999993</c:v>
                </c:pt>
                <c:pt idx="6166">
                  <c:v>82.057000000000002</c:v>
                </c:pt>
                <c:pt idx="6167">
                  <c:v>82.028000000000006</c:v>
                </c:pt>
                <c:pt idx="6168">
                  <c:v>81.994</c:v>
                </c:pt>
                <c:pt idx="6169">
                  <c:v>81.965000000000003</c:v>
                </c:pt>
                <c:pt idx="6170">
                  <c:v>81.95</c:v>
                </c:pt>
                <c:pt idx="6171">
                  <c:v>81.944999999999993</c:v>
                </c:pt>
                <c:pt idx="6172">
                  <c:v>81.93</c:v>
                </c:pt>
                <c:pt idx="6173">
                  <c:v>81.903999999999996</c:v>
                </c:pt>
                <c:pt idx="6174">
                  <c:v>81.873999999999995</c:v>
                </c:pt>
                <c:pt idx="6175">
                  <c:v>81.849000000000004</c:v>
                </c:pt>
                <c:pt idx="6176">
                  <c:v>81.828999999999994</c:v>
                </c:pt>
                <c:pt idx="6177">
                  <c:v>81.811000000000007</c:v>
                </c:pt>
                <c:pt idx="6178">
                  <c:v>81.793000000000006</c:v>
                </c:pt>
                <c:pt idx="6179">
                  <c:v>81.769000000000005</c:v>
                </c:pt>
                <c:pt idx="6180">
                  <c:v>81.738</c:v>
                </c:pt>
                <c:pt idx="6181">
                  <c:v>81.704999999999998</c:v>
                </c:pt>
                <c:pt idx="6182">
                  <c:v>81.686000000000007</c:v>
                </c:pt>
                <c:pt idx="6183">
                  <c:v>81.686000000000007</c:v>
                </c:pt>
                <c:pt idx="6184">
                  <c:v>81.7</c:v>
                </c:pt>
                <c:pt idx="6185">
                  <c:v>81.703999999999994</c:v>
                </c:pt>
                <c:pt idx="6186">
                  <c:v>81.701999999999998</c:v>
                </c:pt>
                <c:pt idx="6187">
                  <c:v>81.710999999999999</c:v>
                </c:pt>
                <c:pt idx="6188">
                  <c:v>81.730999999999995</c:v>
                </c:pt>
                <c:pt idx="6189">
                  <c:v>81.747</c:v>
                </c:pt>
                <c:pt idx="6190">
                  <c:v>81.748000000000005</c:v>
                </c:pt>
                <c:pt idx="6191">
                  <c:v>81.748999999999995</c:v>
                </c:pt>
                <c:pt idx="6192">
                  <c:v>81.763000000000005</c:v>
                </c:pt>
                <c:pt idx="6193">
                  <c:v>81.772999999999996</c:v>
                </c:pt>
                <c:pt idx="6194">
                  <c:v>81.77</c:v>
                </c:pt>
                <c:pt idx="6195">
                  <c:v>81.765000000000001</c:v>
                </c:pt>
                <c:pt idx="6196">
                  <c:v>81.763999999999996</c:v>
                </c:pt>
                <c:pt idx="6197">
                  <c:v>81.765000000000001</c:v>
                </c:pt>
                <c:pt idx="6198">
                  <c:v>81.760000000000005</c:v>
                </c:pt>
                <c:pt idx="6199">
                  <c:v>81.748999999999995</c:v>
                </c:pt>
                <c:pt idx="6200">
                  <c:v>81.730999999999995</c:v>
                </c:pt>
                <c:pt idx="6201">
                  <c:v>81.703000000000003</c:v>
                </c:pt>
                <c:pt idx="6202">
                  <c:v>81.674999999999997</c:v>
                </c:pt>
                <c:pt idx="6203">
                  <c:v>81.641999999999996</c:v>
                </c:pt>
                <c:pt idx="6204">
                  <c:v>81.611999999999995</c:v>
                </c:pt>
                <c:pt idx="6205">
                  <c:v>81.587999999999994</c:v>
                </c:pt>
                <c:pt idx="6206">
                  <c:v>81.567999999999998</c:v>
                </c:pt>
                <c:pt idx="6207">
                  <c:v>81.548000000000002</c:v>
                </c:pt>
                <c:pt idx="6208">
                  <c:v>81.531999999999996</c:v>
                </c:pt>
                <c:pt idx="6209">
                  <c:v>81.518000000000001</c:v>
                </c:pt>
                <c:pt idx="6210">
                  <c:v>81.501999999999995</c:v>
                </c:pt>
                <c:pt idx="6211">
                  <c:v>81.489000000000004</c:v>
                </c:pt>
                <c:pt idx="6212">
                  <c:v>81.478999999999999</c:v>
                </c:pt>
                <c:pt idx="6213">
                  <c:v>81.471000000000004</c:v>
                </c:pt>
                <c:pt idx="6214">
                  <c:v>81.462000000000003</c:v>
                </c:pt>
                <c:pt idx="6215">
                  <c:v>81.462000000000003</c:v>
                </c:pt>
                <c:pt idx="6216">
                  <c:v>81.462000000000003</c:v>
                </c:pt>
                <c:pt idx="6217">
                  <c:v>81.460999999999999</c:v>
                </c:pt>
                <c:pt idx="6218">
                  <c:v>81.459999999999994</c:v>
                </c:pt>
                <c:pt idx="6219">
                  <c:v>81.462000000000003</c:v>
                </c:pt>
                <c:pt idx="6220">
                  <c:v>81.462000000000003</c:v>
                </c:pt>
                <c:pt idx="6221">
                  <c:v>81.459000000000003</c:v>
                </c:pt>
                <c:pt idx="6222">
                  <c:v>81.456000000000003</c:v>
                </c:pt>
                <c:pt idx="6223">
                  <c:v>81.450999999999993</c:v>
                </c:pt>
                <c:pt idx="6224">
                  <c:v>81.432000000000002</c:v>
                </c:pt>
                <c:pt idx="6225">
                  <c:v>81.412000000000006</c:v>
                </c:pt>
                <c:pt idx="6226">
                  <c:v>81.391999999999996</c:v>
                </c:pt>
                <c:pt idx="6227">
                  <c:v>81.364000000000004</c:v>
                </c:pt>
                <c:pt idx="6228">
                  <c:v>81.331999999999994</c:v>
                </c:pt>
                <c:pt idx="6229">
                  <c:v>81.302000000000007</c:v>
                </c:pt>
                <c:pt idx="6230">
                  <c:v>81.27</c:v>
                </c:pt>
                <c:pt idx="6231">
                  <c:v>81.236999999999995</c:v>
                </c:pt>
                <c:pt idx="6232">
                  <c:v>81.207999999999998</c:v>
                </c:pt>
                <c:pt idx="6233">
                  <c:v>81.183000000000007</c:v>
                </c:pt>
                <c:pt idx="6234">
                  <c:v>81.162999999999997</c:v>
                </c:pt>
                <c:pt idx="6235">
                  <c:v>81.144999999999996</c:v>
                </c:pt>
                <c:pt idx="6236">
                  <c:v>81.126000000000005</c:v>
                </c:pt>
                <c:pt idx="6237">
                  <c:v>81.108999999999995</c:v>
                </c:pt>
                <c:pt idx="6238">
                  <c:v>81.093999999999994</c:v>
                </c:pt>
                <c:pt idx="6239">
                  <c:v>81.081000000000003</c:v>
                </c:pt>
                <c:pt idx="6240">
                  <c:v>81.073999999999998</c:v>
                </c:pt>
                <c:pt idx="6241">
                  <c:v>81.069000000000003</c:v>
                </c:pt>
                <c:pt idx="6242">
                  <c:v>81.066999999999993</c:v>
                </c:pt>
                <c:pt idx="6243">
                  <c:v>81.069000000000003</c:v>
                </c:pt>
                <c:pt idx="6244">
                  <c:v>81.072999999999993</c:v>
                </c:pt>
                <c:pt idx="6245">
                  <c:v>81.073999999999998</c:v>
                </c:pt>
                <c:pt idx="6246">
                  <c:v>81.067999999999998</c:v>
                </c:pt>
                <c:pt idx="6247">
                  <c:v>81.06</c:v>
                </c:pt>
                <c:pt idx="6248">
                  <c:v>81.055999999999997</c:v>
                </c:pt>
                <c:pt idx="6249">
                  <c:v>81.048000000000002</c:v>
                </c:pt>
                <c:pt idx="6250">
                  <c:v>81.037000000000006</c:v>
                </c:pt>
                <c:pt idx="6251">
                  <c:v>81.021000000000001</c:v>
                </c:pt>
                <c:pt idx="6252">
                  <c:v>81.001999999999995</c:v>
                </c:pt>
                <c:pt idx="6253">
                  <c:v>80.981999999999999</c:v>
                </c:pt>
                <c:pt idx="6254">
                  <c:v>80.956999999999994</c:v>
                </c:pt>
                <c:pt idx="6255">
                  <c:v>80.935000000000002</c:v>
                </c:pt>
                <c:pt idx="6256">
                  <c:v>80.92</c:v>
                </c:pt>
                <c:pt idx="6257">
                  <c:v>80.902000000000001</c:v>
                </c:pt>
                <c:pt idx="6258">
                  <c:v>80.88</c:v>
                </c:pt>
                <c:pt idx="6259">
                  <c:v>80.858999999999995</c:v>
                </c:pt>
                <c:pt idx="6260">
                  <c:v>80.843000000000004</c:v>
                </c:pt>
                <c:pt idx="6261">
                  <c:v>80.828000000000003</c:v>
                </c:pt>
                <c:pt idx="6262">
                  <c:v>80.819000000000003</c:v>
                </c:pt>
                <c:pt idx="6263">
                  <c:v>80.822000000000003</c:v>
                </c:pt>
                <c:pt idx="6264">
                  <c:v>80.834000000000003</c:v>
                </c:pt>
                <c:pt idx="6265">
                  <c:v>80.850999999999999</c:v>
                </c:pt>
                <c:pt idx="6266">
                  <c:v>80.873999999999995</c:v>
                </c:pt>
                <c:pt idx="6267">
                  <c:v>80.894000000000005</c:v>
                </c:pt>
                <c:pt idx="6268">
                  <c:v>80.912999999999997</c:v>
                </c:pt>
                <c:pt idx="6269">
                  <c:v>80.930000000000007</c:v>
                </c:pt>
                <c:pt idx="6270">
                  <c:v>80.947000000000003</c:v>
                </c:pt>
                <c:pt idx="6271">
                  <c:v>80.959000000000003</c:v>
                </c:pt>
                <c:pt idx="6272">
                  <c:v>80.971000000000004</c:v>
                </c:pt>
                <c:pt idx="6273">
                  <c:v>80.986000000000004</c:v>
                </c:pt>
                <c:pt idx="6274">
                  <c:v>81</c:v>
                </c:pt>
                <c:pt idx="6275">
                  <c:v>81.012</c:v>
                </c:pt>
                <c:pt idx="6276">
                  <c:v>81.025999999999996</c:v>
                </c:pt>
                <c:pt idx="6277">
                  <c:v>81.040999999999997</c:v>
                </c:pt>
                <c:pt idx="6278">
                  <c:v>81.052000000000007</c:v>
                </c:pt>
                <c:pt idx="6279">
                  <c:v>81.055000000000007</c:v>
                </c:pt>
                <c:pt idx="6280">
                  <c:v>81.055999999999997</c:v>
                </c:pt>
                <c:pt idx="6281">
                  <c:v>81.042000000000002</c:v>
                </c:pt>
                <c:pt idx="6282">
                  <c:v>81.016000000000005</c:v>
                </c:pt>
                <c:pt idx="6283">
                  <c:v>80.989999999999995</c:v>
                </c:pt>
                <c:pt idx="6284">
                  <c:v>80.960999999999999</c:v>
                </c:pt>
                <c:pt idx="6285">
                  <c:v>80.924000000000007</c:v>
                </c:pt>
                <c:pt idx="6286">
                  <c:v>80.905000000000001</c:v>
                </c:pt>
                <c:pt idx="6287">
                  <c:v>80.894999999999996</c:v>
                </c:pt>
                <c:pt idx="6288">
                  <c:v>80.906000000000006</c:v>
                </c:pt>
                <c:pt idx="6289">
                  <c:v>80.929000000000002</c:v>
                </c:pt>
                <c:pt idx="6290">
                  <c:v>80.947999999999993</c:v>
                </c:pt>
                <c:pt idx="6291">
                  <c:v>80.974999999999994</c:v>
                </c:pt>
                <c:pt idx="6292">
                  <c:v>81.003</c:v>
                </c:pt>
                <c:pt idx="6293">
                  <c:v>81.022000000000006</c:v>
                </c:pt>
                <c:pt idx="6294">
                  <c:v>81.05</c:v>
                </c:pt>
                <c:pt idx="6295">
                  <c:v>81.078000000000003</c:v>
                </c:pt>
                <c:pt idx="6296">
                  <c:v>81.108999999999995</c:v>
                </c:pt>
                <c:pt idx="6297">
                  <c:v>81.141000000000005</c:v>
                </c:pt>
                <c:pt idx="6298">
                  <c:v>81.174000000000007</c:v>
                </c:pt>
                <c:pt idx="6299">
                  <c:v>81.210999999999999</c:v>
                </c:pt>
                <c:pt idx="6300">
                  <c:v>81.251999999999995</c:v>
                </c:pt>
                <c:pt idx="6301">
                  <c:v>81.284999999999997</c:v>
                </c:pt>
                <c:pt idx="6302">
                  <c:v>81.313999999999993</c:v>
                </c:pt>
                <c:pt idx="6303">
                  <c:v>81.344999999999999</c:v>
                </c:pt>
                <c:pt idx="6304">
                  <c:v>81.36</c:v>
                </c:pt>
                <c:pt idx="6305">
                  <c:v>81.369</c:v>
                </c:pt>
                <c:pt idx="6306">
                  <c:v>81.38</c:v>
                </c:pt>
                <c:pt idx="6307">
                  <c:v>81.394999999999996</c:v>
                </c:pt>
                <c:pt idx="6308">
                  <c:v>81.418999999999997</c:v>
                </c:pt>
                <c:pt idx="6309">
                  <c:v>81.441000000000003</c:v>
                </c:pt>
                <c:pt idx="6310">
                  <c:v>81.471999999999994</c:v>
                </c:pt>
                <c:pt idx="6311">
                  <c:v>81.512</c:v>
                </c:pt>
                <c:pt idx="6312">
                  <c:v>81.555999999999997</c:v>
                </c:pt>
                <c:pt idx="6313">
                  <c:v>81.605999999999995</c:v>
                </c:pt>
                <c:pt idx="6314">
                  <c:v>81.656999999999996</c:v>
                </c:pt>
                <c:pt idx="6315">
                  <c:v>81.724999999999994</c:v>
                </c:pt>
                <c:pt idx="6316">
                  <c:v>81.787000000000006</c:v>
                </c:pt>
                <c:pt idx="6317">
                  <c:v>81.840999999999994</c:v>
                </c:pt>
                <c:pt idx="6318">
                  <c:v>81.878</c:v>
                </c:pt>
                <c:pt idx="6319">
                  <c:v>81.924999999999997</c:v>
                </c:pt>
                <c:pt idx="6320">
                  <c:v>81.95</c:v>
                </c:pt>
                <c:pt idx="6321">
                  <c:v>81.994</c:v>
                </c:pt>
                <c:pt idx="6322">
                  <c:v>82.048000000000002</c:v>
                </c:pt>
                <c:pt idx="6323">
                  <c:v>82.096000000000004</c:v>
                </c:pt>
                <c:pt idx="6324">
                  <c:v>82.134</c:v>
                </c:pt>
                <c:pt idx="6325">
                  <c:v>82.162000000000006</c:v>
                </c:pt>
                <c:pt idx="6326">
                  <c:v>82.179000000000002</c:v>
                </c:pt>
                <c:pt idx="6327">
                  <c:v>82.197000000000003</c:v>
                </c:pt>
                <c:pt idx="6328">
                  <c:v>82.207999999999998</c:v>
                </c:pt>
                <c:pt idx="6329">
                  <c:v>82.212999999999994</c:v>
                </c:pt>
                <c:pt idx="6330">
                  <c:v>82.224000000000004</c:v>
                </c:pt>
                <c:pt idx="6331">
                  <c:v>82.230999999999995</c:v>
                </c:pt>
                <c:pt idx="6332">
                  <c:v>82.241</c:v>
                </c:pt>
                <c:pt idx="6333">
                  <c:v>82.25</c:v>
                </c:pt>
                <c:pt idx="6334">
                  <c:v>82.25</c:v>
                </c:pt>
                <c:pt idx="6335">
                  <c:v>82.266000000000005</c:v>
                </c:pt>
                <c:pt idx="6336">
                  <c:v>82.27</c:v>
                </c:pt>
                <c:pt idx="6337">
                  <c:v>82.27</c:v>
                </c:pt>
                <c:pt idx="6338">
                  <c:v>82.278000000000006</c:v>
                </c:pt>
                <c:pt idx="6339">
                  <c:v>82.287999999999997</c:v>
                </c:pt>
                <c:pt idx="6340">
                  <c:v>82.29</c:v>
                </c:pt>
                <c:pt idx="6341">
                  <c:v>82.299000000000007</c:v>
                </c:pt>
                <c:pt idx="6342">
                  <c:v>82.314999999999998</c:v>
                </c:pt>
                <c:pt idx="6343">
                  <c:v>82.335999999999999</c:v>
                </c:pt>
                <c:pt idx="6344">
                  <c:v>82.370999999999995</c:v>
                </c:pt>
                <c:pt idx="6345">
                  <c:v>82.393000000000001</c:v>
                </c:pt>
                <c:pt idx="6346">
                  <c:v>82.423000000000002</c:v>
                </c:pt>
                <c:pt idx="6347">
                  <c:v>82.466999999999999</c:v>
                </c:pt>
                <c:pt idx="6348">
                  <c:v>82.506</c:v>
                </c:pt>
                <c:pt idx="6349">
                  <c:v>82.548000000000002</c:v>
                </c:pt>
                <c:pt idx="6350">
                  <c:v>82.59</c:v>
                </c:pt>
                <c:pt idx="6351">
                  <c:v>82.631</c:v>
                </c:pt>
                <c:pt idx="6352">
                  <c:v>82.665000000000006</c:v>
                </c:pt>
                <c:pt idx="6353">
                  <c:v>82.706000000000003</c:v>
                </c:pt>
                <c:pt idx="6354">
                  <c:v>82.741</c:v>
                </c:pt>
                <c:pt idx="6355">
                  <c:v>82.754999999999995</c:v>
                </c:pt>
                <c:pt idx="6356">
                  <c:v>82.766999999999996</c:v>
                </c:pt>
                <c:pt idx="6357">
                  <c:v>82.783000000000001</c:v>
                </c:pt>
                <c:pt idx="6358">
                  <c:v>82.795000000000002</c:v>
                </c:pt>
                <c:pt idx="6359">
                  <c:v>82.8</c:v>
                </c:pt>
                <c:pt idx="6360">
                  <c:v>82.787000000000006</c:v>
                </c:pt>
                <c:pt idx="6361">
                  <c:v>82.765000000000001</c:v>
                </c:pt>
                <c:pt idx="6362">
                  <c:v>82.75</c:v>
                </c:pt>
                <c:pt idx="6363">
                  <c:v>82.739000000000004</c:v>
                </c:pt>
                <c:pt idx="6364">
                  <c:v>82.713999999999999</c:v>
                </c:pt>
                <c:pt idx="6365">
                  <c:v>82.674999999999997</c:v>
                </c:pt>
                <c:pt idx="6366">
                  <c:v>82.646000000000001</c:v>
                </c:pt>
                <c:pt idx="6367">
                  <c:v>82.614000000000004</c:v>
                </c:pt>
                <c:pt idx="6368">
                  <c:v>82.59</c:v>
                </c:pt>
                <c:pt idx="6369">
                  <c:v>82.558999999999997</c:v>
                </c:pt>
                <c:pt idx="6370">
                  <c:v>82.537999999999997</c:v>
                </c:pt>
                <c:pt idx="6371">
                  <c:v>82.513000000000005</c:v>
                </c:pt>
                <c:pt idx="6372">
                  <c:v>82.486999999999995</c:v>
                </c:pt>
                <c:pt idx="6373">
                  <c:v>82.474000000000004</c:v>
                </c:pt>
                <c:pt idx="6374">
                  <c:v>82.463999999999999</c:v>
                </c:pt>
                <c:pt idx="6375">
                  <c:v>82.453000000000003</c:v>
                </c:pt>
                <c:pt idx="6376">
                  <c:v>82.462999999999994</c:v>
                </c:pt>
                <c:pt idx="6377">
                  <c:v>82.475999999999999</c:v>
                </c:pt>
                <c:pt idx="6378">
                  <c:v>82.475999999999999</c:v>
                </c:pt>
                <c:pt idx="6379">
                  <c:v>82.478999999999999</c:v>
                </c:pt>
                <c:pt idx="6380">
                  <c:v>82.494</c:v>
                </c:pt>
                <c:pt idx="6381">
                  <c:v>82.516000000000005</c:v>
                </c:pt>
                <c:pt idx="6382">
                  <c:v>82.52</c:v>
                </c:pt>
                <c:pt idx="6383">
                  <c:v>82.521000000000001</c:v>
                </c:pt>
                <c:pt idx="6384">
                  <c:v>82.525000000000006</c:v>
                </c:pt>
                <c:pt idx="6385">
                  <c:v>82.536000000000001</c:v>
                </c:pt>
                <c:pt idx="6386">
                  <c:v>82.540999999999997</c:v>
                </c:pt>
                <c:pt idx="6387">
                  <c:v>82.54</c:v>
                </c:pt>
                <c:pt idx="6388">
                  <c:v>82.551000000000002</c:v>
                </c:pt>
                <c:pt idx="6389">
                  <c:v>82.555999999999997</c:v>
                </c:pt>
                <c:pt idx="6390">
                  <c:v>82.557000000000002</c:v>
                </c:pt>
                <c:pt idx="6391">
                  <c:v>82.557000000000002</c:v>
                </c:pt>
                <c:pt idx="6392">
                  <c:v>82.561999999999998</c:v>
                </c:pt>
                <c:pt idx="6393">
                  <c:v>82.575999999999993</c:v>
                </c:pt>
                <c:pt idx="6394">
                  <c:v>82.582999999999998</c:v>
                </c:pt>
                <c:pt idx="6395">
                  <c:v>82.587999999999994</c:v>
                </c:pt>
                <c:pt idx="6396">
                  <c:v>82.596000000000004</c:v>
                </c:pt>
                <c:pt idx="6397">
                  <c:v>82.611999999999995</c:v>
                </c:pt>
                <c:pt idx="6398">
                  <c:v>82.628</c:v>
                </c:pt>
                <c:pt idx="6399">
                  <c:v>82.646000000000001</c:v>
                </c:pt>
                <c:pt idx="6400">
                  <c:v>82.665000000000006</c:v>
                </c:pt>
                <c:pt idx="6401">
                  <c:v>82.683000000000007</c:v>
                </c:pt>
                <c:pt idx="6402">
                  <c:v>82.700999999999993</c:v>
                </c:pt>
                <c:pt idx="6403">
                  <c:v>82.722999999999999</c:v>
                </c:pt>
                <c:pt idx="6404">
                  <c:v>82.741</c:v>
                </c:pt>
                <c:pt idx="6405">
                  <c:v>82.763000000000005</c:v>
                </c:pt>
                <c:pt idx="6406">
                  <c:v>82.784000000000006</c:v>
                </c:pt>
                <c:pt idx="6407">
                  <c:v>82.802000000000007</c:v>
                </c:pt>
                <c:pt idx="6408">
                  <c:v>82.828000000000003</c:v>
                </c:pt>
                <c:pt idx="6409">
                  <c:v>82.843000000000004</c:v>
                </c:pt>
                <c:pt idx="6410">
                  <c:v>82.861000000000004</c:v>
                </c:pt>
                <c:pt idx="6411">
                  <c:v>82.88</c:v>
                </c:pt>
                <c:pt idx="6412">
                  <c:v>82.891999999999996</c:v>
                </c:pt>
                <c:pt idx="6413">
                  <c:v>82.903999999999996</c:v>
                </c:pt>
                <c:pt idx="6414">
                  <c:v>82.917000000000002</c:v>
                </c:pt>
                <c:pt idx="6415">
                  <c:v>82.927999999999997</c:v>
                </c:pt>
                <c:pt idx="6416">
                  <c:v>82.941000000000003</c:v>
                </c:pt>
                <c:pt idx="6417">
                  <c:v>82.953999999999994</c:v>
                </c:pt>
                <c:pt idx="6418">
                  <c:v>82.963999999999999</c:v>
                </c:pt>
                <c:pt idx="6419">
                  <c:v>82.968999999999994</c:v>
                </c:pt>
                <c:pt idx="6420">
                  <c:v>82.968999999999994</c:v>
                </c:pt>
                <c:pt idx="6421">
                  <c:v>82.968999999999994</c:v>
                </c:pt>
                <c:pt idx="6422">
                  <c:v>82.972999999999999</c:v>
                </c:pt>
                <c:pt idx="6423">
                  <c:v>82.989000000000004</c:v>
                </c:pt>
                <c:pt idx="6424">
                  <c:v>83.004000000000005</c:v>
                </c:pt>
                <c:pt idx="6425">
                  <c:v>83.013999999999996</c:v>
                </c:pt>
                <c:pt idx="6426">
                  <c:v>83.027000000000001</c:v>
                </c:pt>
                <c:pt idx="6427">
                  <c:v>83.036000000000001</c:v>
                </c:pt>
                <c:pt idx="6428">
                  <c:v>83.046999999999997</c:v>
                </c:pt>
                <c:pt idx="6429">
                  <c:v>83.061999999999998</c:v>
                </c:pt>
                <c:pt idx="6430">
                  <c:v>83.072000000000003</c:v>
                </c:pt>
                <c:pt idx="6431">
                  <c:v>83.084999999999994</c:v>
                </c:pt>
                <c:pt idx="6432">
                  <c:v>83.097999999999999</c:v>
                </c:pt>
                <c:pt idx="6433">
                  <c:v>83.114999999999995</c:v>
                </c:pt>
                <c:pt idx="6434">
                  <c:v>83.138999999999996</c:v>
                </c:pt>
                <c:pt idx="6435">
                  <c:v>83.171999999999997</c:v>
                </c:pt>
                <c:pt idx="6436">
                  <c:v>83.206000000000003</c:v>
                </c:pt>
                <c:pt idx="6437">
                  <c:v>83.241</c:v>
                </c:pt>
                <c:pt idx="6438">
                  <c:v>83.284000000000006</c:v>
                </c:pt>
                <c:pt idx="6439">
                  <c:v>83.320999999999998</c:v>
                </c:pt>
                <c:pt idx="6440">
                  <c:v>83.352999999999994</c:v>
                </c:pt>
                <c:pt idx="6441">
                  <c:v>83.378</c:v>
                </c:pt>
                <c:pt idx="6442">
                  <c:v>83.397999999999996</c:v>
                </c:pt>
                <c:pt idx="6443">
                  <c:v>83.423000000000002</c:v>
                </c:pt>
                <c:pt idx="6444">
                  <c:v>83.447999999999993</c:v>
                </c:pt>
                <c:pt idx="6445">
                  <c:v>83.477999999999994</c:v>
                </c:pt>
                <c:pt idx="6446">
                  <c:v>83.504999999999995</c:v>
                </c:pt>
                <c:pt idx="6447">
                  <c:v>83.522000000000006</c:v>
                </c:pt>
                <c:pt idx="6448">
                  <c:v>83.533000000000001</c:v>
                </c:pt>
                <c:pt idx="6449">
                  <c:v>83.54</c:v>
                </c:pt>
                <c:pt idx="6450">
                  <c:v>83.542000000000002</c:v>
                </c:pt>
                <c:pt idx="6451">
                  <c:v>83.539000000000001</c:v>
                </c:pt>
                <c:pt idx="6452">
                  <c:v>83.534999999999997</c:v>
                </c:pt>
                <c:pt idx="6453">
                  <c:v>83.53</c:v>
                </c:pt>
                <c:pt idx="6454">
                  <c:v>83.525000000000006</c:v>
                </c:pt>
                <c:pt idx="6455">
                  <c:v>83.522000000000006</c:v>
                </c:pt>
                <c:pt idx="6456">
                  <c:v>83.52</c:v>
                </c:pt>
                <c:pt idx="6457">
                  <c:v>83.510999999999996</c:v>
                </c:pt>
                <c:pt idx="6458">
                  <c:v>83.504000000000005</c:v>
                </c:pt>
                <c:pt idx="6459">
                  <c:v>83.497</c:v>
                </c:pt>
                <c:pt idx="6460">
                  <c:v>83.492000000000004</c:v>
                </c:pt>
                <c:pt idx="6461">
                  <c:v>83.495999999999995</c:v>
                </c:pt>
                <c:pt idx="6462">
                  <c:v>83.504999999999995</c:v>
                </c:pt>
                <c:pt idx="6463">
                  <c:v>83.516999999999996</c:v>
                </c:pt>
                <c:pt idx="6464">
                  <c:v>83.533000000000001</c:v>
                </c:pt>
                <c:pt idx="6465">
                  <c:v>83.546999999999997</c:v>
                </c:pt>
                <c:pt idx="6466">
                  <c:v>83.563000000000002</c:v>
                </c:pt>
                <c:pt idx="6467">
                  <c:v>83.581999999999994</c:v>
                </c:pt>
                <c:pt idx="6468">
                  <c:v>83.599000000000004</c:v>
                </c:pt>
                <c:pt idx="6469">
                  <c:v>83.619</c:v>
                </c:pt>
                <c:pt idx="6470">
                  <c:v>83.646000000000001</c:v>
                </c:pt>
                <c:pt idx="6471">
                  <c:v>83.682000000000002</c:v>
                </c:pt>
                <c:pt idx="6472">
                  <c:v>83.727999999999994</c:v>
                </c:pt>
                <c:pt idx="6473">
                  <c:v>83.766000000000005</c:v>
                </c:pt>
                <c:pt idx="6474">
                  <c:v>83.783000000000001</c:v>
                </c:pt>
                <c:pt idx="6475">
                  <c:v>83.792000000000002</c:v>
                </c:pt>
                <c:pt idx="6476">
                  <c:v>83.811999999999998</c:v>
                </c:pt>
                <c:pt idx="6477">
                  <c:v>83.843000000000004</c:v>
                </c:pt>
                <c:pt idx="6478">
                  <c:v>83.876000000000005</c:v>
                </c:pt>
                <c:pt idx="6479">
                  <c:v>83.915999999999997</c:v>
                </c:pt>
                <c:pt idx="6480">
                  <c:v>83.953999999999994</c:v>
                </c:pt>
                <c:pt idx="6481">
                  <c:v>83.986999999999995</c:v>
                </c:pt>
                <c:pt idx="6482">
                  <c:v>84.001999999999995</c:v>
                </c:pt>
                <c:pt idx="6483">
                  <c:v>84.02</c:v>
                </c:pt>
                <c:pt idx="6484">
                  <c:v>84.055999999999997</c:v>
                </c:pt>
                <c:pt idx="6485">
                  <c:v>84.096000000000004</c:v>
                </c:pt>
                <c:pt idx="6486">
                  <c:v>84.141999999999996</c:v>
                </c:pt>
                <c:pt idx="6487">
                  <c:v>84.171999999999997</c:v>
                </c:pt>
                <c:pt idx="6488">
                  <c:v>84.191000000000003</c:v>
                </c:pt>
                <c:pt idx="6489">
                  <c:v>84.242000000000004</c:v>
                </c:pt>
                <c:pt idx="6490">
                  <c:v>84.277000000000001</c:v>
                </c:pt>
                <c:pt idx="6491">
                  <c:v>84.3</c:v>
                </c:pt>
                <c:pt idx="6492">
                  <c:v>84.326999999999998</c:v>
                </c:pt>
                <c:pt idx="6493">
                  <c:v>84.346000000000004</c:v>
                </c:pt>
                <c:pt idx="6494">
                  <c:v>84.346000000000004</c:v>
                </c:pt>
                <c:pt idx="6495">
                  <c:v>84.343999999999994</c:v>
                </c:pt>
                <c:pt idx="6496">
                  <c:v>84.325999999999993</c:v>
                </c:pt>
                <c:pt idx="6497">
                  <c:v>84.32</c:v>
                </c:pt>
                <c:pt idx="6498">
                  <c:v>84.31</c:v>
                </c:pt>
                <c:pt idx="6499">
                  <c:v>84.272000000000006</c:v>
                </c:pt>
                <c:pt idx="6500">
                  <c:v>84.253</c:v>
                </c:pt>
                <c:pt idx="6501">
                  <c:v>84.212999999999994</c:v>
                </c:pt>
                <c:pt idx="6502">
                  <c:v>84.141000000000005</c:v>
                </c:pt>
                <c:pt idx="6503">
                  <c:v>84.061999999999998</c:v>
                </c:pt>
                <c:pt idx="6504">
                  <c:v>83.978999999999999</c:v>
                </c:pt>
                <c:pt idx="6505">
                  <c:v>83.891000000000005</c:v>
                </c:pt>
                <c:pt idx="6506">
                  <c:v>83.783000000000001</c:v>
                </c:pt>
                <c:pt idx="6507">
                  <c:v>83.662999999999997</c:v>
                </c:pt>
                <c:pt idx="6508">
                  <c:v>83.552999999999997</c:v>
                </c:pt>
                <c:pt idx="6509">
                  <c:v>83.436000000000007</c:v>
                </c:pt>
                <c:pt idx="6510">
                  <c:v>83.316999999999993</c:v>
                </c:pt>
                <c:pt idx="6511">
                  <c:v>83.197000000000003</c:v>
                </c:pt>
                <c:pt idx="6512">
                  <c:v>83.072999999999993</c:v>
                </c:pt>
                <c:pt idx="6513">
                  <c:v>82.95</c:v>
                </c:pt>
                <c:pt idx="6514">
                  <c:v>82.813999999999993</c:v>
                </c:pt>
                <c:pt idx="6515">
                  <c:v>82.676000000000002</c:v>
                </c:pt>
                <c:pt idx="6516">
                  <c:v>82.554000000000002</c:v>
                </c:pt>
                <c:pt idx="6517">
                  <c:v>82.424999999999997</c:v>
                </c:pt>
                <c:pt idx="6518">
                  <c:v>82.296999999999997</c:v>
                </c:pt>
                <c:pt idx="6519">
                  <c:v>82.188000000000002</c:v>
                </c:pt>
                <c:pt idx="6520">
                  <c:v>82.076999999999998</c:v>
                </c:pt>
                <c:pt idx="6521">
                  <c:v>81.96</c:v>
                </c:pt>
                <c:pt idx="6522">
                  <c:v>81.843999999999994</c:v>
                </c:pt>
                <c:pt idx="6523">
                  <c:v>81.712999999999994</c:v>
                </c:pt>
                <c:pt idx="6524">
                  <c:v>81.593000000000004</c:v>
                </c:pt>
                <c:pt idx="6525">
                  <c:v>81.477999999999994</c:v>
                </c:pt>
                <c:pt idx="6526">
                  <c:v>81.358000000000004</c:v>
                </c:pt>
                <c:pt idx="6527">
                  <c:v>81.212000000000003</c:v>
                </c:pt>
                <c:pt idx="6528">
                  <c:v>81.070999999999998</c:v>
                </c:pt>
                <c:pt idx="6529">
                  <c:v>80.936000000000007</c:v>
                </c:pt>
                <c:pt idx="6530">
                  <c:v>80.796999999999997</c:v>
                </c:pt>
                <c:pt idx="6531">
                  <c:v>80.644999999999996</c:v>
                </c:pt>
                <c:pt idx="6532">
                  <c:v>80.484999999999999</c:v>
                </c:pt>
                <c:pt idx="6533">
                  <c:v>80.332999999999998</c:v>
                </c:pt>
                <c:pt idx="6534">
                  <c:v>80.188999999999993</c:v>
                </c:pt>
                <c:pt idx="6535">
                  <c:v>80.057000000000002</c:v>
                </c:pt>
                <c:pt idx="6536">
                  <c:v>79.915000000000006</c:v>
                </c:pt>
                <c:pt idx="6537">
                  <c:v>79.772000000000006</c:v>
                </c:pt>
                <c:pt idx="6538">
                  <c:v>79.632000000000005</c:v>
                </c:pt>
                <c:pt idx="6539">
                  <c:v>79.483999999999995</c:v>
                </c:pt>
                <c:pt idx="6540">
                  <c:v>79.343000000000004</c:v>
                </c:pt>
                <c:pt idx="6541">
                  <c:v>79.203999999999994</c:v>
                </c:pt>
                <c:pt idx="6542">
                  <c:v>79.063999999999993</c:v>
                </c:pt>
                <c:pt idx="6543">
                  <c:v>78.930000000000007</c:v>
                </c:pt>
                <c:pt idx="6544">
                  <c:v>78.789000000000001</c:v>
                </c:pt>
                <c:pt idx="6545">
                  <c:v>78.64</c:v>
                </c:pt>
                <c:pt idx="6546">
                  <c:v>78.504000000000005</c:v>
                </c:pt>
                <c:pt idx="6547">
                  <c:v>78.369</c:v>
                </c:pt>
                <c:pt idx="6548">
                  <c:v>78.241</c:v>
                </c:pt>
                <c:pt idx="6549">
                  <c:v>78.125</c:v>
                </c:pt>
                <c:pt idx="6550">
                  <c:v>78.013999999999996</c:v>
                </c:pt>
                <c:pt idx="6551">
                  <c:v>77.902000000000001</c:v>
                </c:pt>
                <c:pt idx="6552">
                  <c:v>77.805999999999997</c:v>
                </c:pt>
                <c:pt idx="6553">
                  <c:v>77.712999999999994</c:v>
                </c:pt>
                <c:pt idx="6554">
                  <c:v>77.614000000000004</c:v>
                </c:pt>
                <c:pt idx="6555">
                  <c:v>77.522000000000006</c:v>
                </c:pt>
                <c:pt idx="6556">
                  <c:v>77.453999999999994</c:v>
                </c:pt>
                <c:pt idx="6557">
                  <c:v>77.378</c:v>
                </c:pt>
                <c:pt idx="6558">
                  <c:v>77.305000000000007</c:v>
                </c:pt>
                <c:pt idx="6559">
                  <c:v>77.245999999999995</c:v>
                </c:pt>
                <c:pt idx="6560">
                  <c:v>77.183999999999997</c:v>
                </c:pt>
                <c:pt idx="6561">
                  <c:v>77.132999999999996</c:v>
                </c:pt>
                <c:pt idx="6562">
                  <c:v>77.088999999999999</c:v>
                </c:pt>
                <c:pt idx="6563">
                  <c:v>77.034999999999997</c:v>
                </c:pt>
                <c:pt idx="6564">
                  <c:v>76.983000000000004</c:v>
                </c:pt>
                <c:pt idx="6565">
                  <c:v>76.94</c:v>
                </c:pt>
                <c:pt idx="6566">
                  <c:v>76.894000000000005</c:v>
                </c:pt>
                <c:pt idx="6567">
                  <c:v>76.850999999999999</c:v>
                </c:pt>
                <c:pt idx="6568">
                  <c:v>76.807000000000002</c:v>
                </c:pt>
                <c:pt idx="6569">
                  <c:v>76.757999999999996</c:v>
                </c:pt>
                <c:pt idx="6570">
                  <c:v>76.721000000000004</c:v>
                </c:pt>
                <c:pt idx="6571">
                  <c:v>76.683000000000007</c:v>
                </c:pt>
                <c:pt idx="6572">
                  <c:v>76.631</c:v>
                </c:pt>
                <c:pt idx="6573">
                  <c:v>76.59</c:v>
                </c:pt>
                <c:pt idx="6574">
                  <c:v>76.55</c:v>
                </c:pt>
                <c:pt idx="6575">
                  <c:v>76.495000000000005</c:v>
                </c:pt>
                <c:pt idx="6576">
                  <c:v>76.441000000000003</c:v>
                </c:pt>
                <c:pt idx="6577">
                  <c:v>76.393000000000001</c:v>
                </c:pt>
                <c:pt idx="6578">
                  <c:v>76.343000000000004</c:v>
                </c:pt>
                <c:pt idx="6579">
                  <c:v>76.295000000000002</c:v>
                </c:pt>
                <c:pt idx="6580">
                  <c:v>76.239999999999995</c:v>
                </c:pt>
                <c:pt idx="6581">
                  <c:v>76.182000000000002</c:v>
                </c:pt>
                <c:pt idx="6582">
                  <c:v>76.123999999999995</c:v>
                </c:pt>
                <c:pt idx="6583">
                  <c:v>76.072000000000003</c:v>
                </c:pt>
                <c:pt idx="6584">
                  <c:v>76.024000000000001</c:v>
                </c:pt>
                <c:pt idx="6585">
                  <c:v>75.962999999999994</c:v>
                </c:pt>
                <c:pt idx="6586">
                  <c:v>75.906000000000006</c:v>
                </c:pt>
                <c:pt idx="6587">
                  <c:v>75.861999999999995</c:v>
                </c:pt>
                <c:pt idx="6588">
                  <c:v>75.819000000000003</c:v>
                </c:pt>
                <c:pt idx="6589">
                  <c:v>75.772000000000006</c:v>
                </c:pt>
                <c:pt idx="6590">
                  <c:v>75.731999999999999</c:v>
                </c:pt>
                <c:pt idx="6591">
                  <c:v>75.703000000000003</c:v>
                </c:pt>
                <c:pt idx="6592">
                  <c:v>75.691000000000003</c:v>
                </c:pt>
                <c:pt idx="6593">
                  <c:v>75.683000000000007</c:v>
                </c:pt>
                <c:pt idx="6594">
                  <c:v>75.679000000000002</c:v>
                </c:pt>
                <c:pt idx="6595">
                  <c:v>75.676000000000002</c:v>
                </c:pt>
                <c:pt idx="6596">
                  <c:v>75.674999999999997</c:v>
                </c:pt>
                <c:pt idx="6597">
                  <c:v>75.673000000000002</c:v>
                </c:pt>
                <c:pt idx="6598">
                  <c:v>75.665000000000006</c:v>
                </c:pt>
                <c:pt idx="6599">
                  <c:v>75.667000000000002</c:v>
                </c:pt>
                <c:pt idx="6600">
                  <c:v>75.668000000000006</c:v>
                </c:pt>
                <c:pt idx="6601">
                  <c:v>75.671000000000006</c:v>
                </c:pt>
                <c:pt idx="6602">
                  <c:v>75.682000000000002</c:v>
                </c:pt>
                <c:pt idx="6603">
                  <c:v>75.688000000000002</c:v>
                </c:pt>
                <c:pt idx="6604">
                  <c:v>75.688000000000002</c:v>
                </c:pt>
                <c:pt idx="6605">
                  <c:v>75.688999999999993</c:v>
                </c:pt>
                <c:pt idx="6606">
                  <c:v>75.695999999999998</c:v>
                </c:pt>
                <c:pt idx="6607">
                  <c:v>75.700999999999993</c:v>
                </c:pt>
                <c:pt idx="6608">
                  <c:v>75.694999999999993</c:v>
                </c:pt>
                <c:pt idx="6609">
                  <c:v>75.677000000000007</c:v>
                </c:pt>
                <c:pt idx="6610">
                  <c:v>75.652000000000001</c:v>
                </c:pt>
                <c:pt idx="6611">
                  <c:v>75.632999999999996</c:v>
                </c:pt>
                <c:pt idx="6612">
                  <c:v>75.620999999999995</c:v>
                </c:pt>
                <c:pt idx="6613">
                  <c:v>75.606999999999999</c:v>
                </c:pt>
                <c:pt idx="6614">
                  <c:v>75.587999999999994</c:v>
                </c:pt>
                <c:pt idx="6615">
                  <c:v>75.561999999999998</c:v>
                </c:pt>
                <c:pt idx="6616">
                  <c:v>75.534999999999997</c:v>
                </c:pt>
                <c:pt idx="6617">
                  <c:v>75.504000000000005</c:v>
                </c:pt>
                <c:pt idx="6618">
                  <c:v>75.472999999999999</c:v>
                </c:pt>
                <c:pt idx="6619">
                  <c:v>75.441000000000003</c:v>
                </c:pt>
                <c:pt idx="6620">
                  <c:v>75.412000000000006</c:v>
                </c:pt>
                <c:pt idx="6621">
                  <c:v>75.39</c:v>
                </c:pt>
                <c:pt idx="6622">
                  <c:v>75.363</c:v>
                </c:pt>
                <c:pt idx="6623">
                  <c:v>75.340999999999994</c:v>
                </c:pt>
                <c:pt idx="6624">
                  <c:v>75.322999999999993</c:v>
                </c:pt>
                <c:pt idx="6625">
                  <c:v>75.302999999999997</c:v>
                </c:pt>
                <c:pt idx="6626">
                  <c:v>75.281999999999996</c:v>
                </c:pt>
                <c:pt idx="6627">
                  <c:v>75.265000000000001</c:v>
                </c:pt>
                <c:pt idx="6628">
                  <c:v>75.257000000000005</c:v>
                </c:pt>
                <c:pt idx="6629">
                  <c:v>75.256</c:v>
                </c:pt>
                <c:pt idx="6630">
                  <c:v>75.259</c:v>
                </c:pt>
                <c:pt idx="6631">
                  <c:v>75.259</c:v>
                </c:pt>
                <c:pt idx="6632">
                  <c:v>75.27</c:v>
                </c:pt>
                <c:pt idx="6633">
                  <c:v>75.296999999999997</c:v>
                </c:pt>
                <c:pt idx="6634">
                  <c:v>75.326999999999998</c:v>
                </c:pt>
                <c:pt idx="6635">
                  <c:v>75.349000000000004</c:v>
                </c:pt>
                <c:pt idx="6636">
                  <c:v>75.370999999999995</c:v>
                </c:pt>
                <c:pt idx="6637">
                  <c:v>75.396000000000001</c:v>
                </c:pt>
                <c:pt idx="6638">
                  <c:v>75.415999999999997</c:v>
                </c:pt>
                <c:pt idx="6639">
                  <c:v>75.426000000000002</c:v>
                </c:pt>
                <c:pt idx="6640">
                  <c:v>75.430000000000007</c:v>
                </c:pt>
                <c:pt idx="6641">
                  <c:v>75.438000000000002</c:v>
                </c:pt>
                <c:pt idx="6642">
                  <c:v>75.445999999999998</c:v>
                </c:pt>
                <c:pt idx="6643">
                  <c:v>75.445999999999998</c:v>
                </c:pt>
                <c:pt idx="6644">
                  <c:v>75.435000000000002</c:v>
                </c:pt>
                <c:pt idx="6645">
                  <c:v>75.426000000000002</c:v>
                </c:pt>
                <c:pt idx="6646">
                  <c:v>75.415000000000006</c:v>
                </c:pt>
                <c:pt idx="6647">
                  <c:v>75.400999999999996</c:v>
                </c:pt>
                <c:pt idx="6648">
                  <c:v>75.382000000000005</c:v>
                </c:pt>
                <c:pt idx="6649">
                  <c:v>75.364999999999995</c:v>
                </c:pt>
                <c:pt idx="6650">
                  <c:v>75.349000000000004</c:v>
                </c:pt>
                <c:pt idx="6651">
                  <c:v>75.332999999999998</c:v>
                </c:pt>
                <c:pt idx="6652">
                  <c:v>75.314999999999998</c:v>
                </c:pt>
                <c:pt idx="6653">
                  <c:v>75.296000000000006</c:v>
                </c:pt>
                <c:pt idx="6654">
                  <c:v>75.284000000000006</c:v>
                </c:pt>
                <c:pt idx="6655">
                  <c:v>75.272000000000006</c:v>
                </c:pt>
                <c:pt idx="6656">
                  <c:v>75.266999999999996</c:v>
                </c:pt>
                <c:pt idx="6657">
                  <c:v>75.259</c:v>
                </c:pt>
                <c:pt idx="6658">
                  <c:v>75.254000000000005</c:v>
                </c:pt>
                <c:pt idx="6659">
                  <c:v>75.254000000000005</c:v>
                </c:pt>
                <c:pt idx="6660">
                  <c:v>75.251000000000005</c:v>
                </c:pt>
                <c:pt idx="6661">
                  <c:v>75.248000000000005</c:v>
                </c:pt>
                <c:pt idx="6662">
                  <c:v>75.242999999999995</c:v>
                </c:pt>
                <c:pt idx="6663">
                  <c:v>75.241</c:v>
                </c:pt>
                <c:pt idx="6664">
                  <c:v>75.242999999999995</c:v>
                </c:pt>
                <c:pt idx="6665">
                  <c:v>75.241</c:v>
                </c:pt>
                <c:pt idx="6666">
                  <c:v>75.245000000000005</c:v>
                </c:pt>
                <c:pt idx="6667">
                  <c:v>75.247</c:v>
                </c:pt>
                <c:pt idx="6668">
                  <c:v>75.245999999999995</c:v>
                </c:pt>
                <c:pt idx="6669">
                  <c:v>75.244</c:v>
                </c:pt>
                <c:pt idx="6670">
                  <c:v>75.241</c:v>
                </c:pt>
                <c:pt idx="6671">
                  <c:v>75.238</c:v>
                </c:pt>
                <c:pt idx="6672">
                  <c:v>75.236000000000004</c:v>
                </c:pt>
                <c:pt idx="6673">
                  <c:v>75.233999999999995</c:v>
                </c:pt>
                <c:pt idx="6674">
                  <c:v>75.23</c:v>
                </c:pt>
                <c:pt idx="6675">
                  <c:v>75.224999999999994</c:v>
                </c:pt>
                <c:pt idx="6676">
                  <c:v>75.221999999999994</c:v>
                </c:pt>
                <c:pt idx="6677">
                  <c:v>75.23</c:v>
                </c:pt>
                <c:pt idx="6678">
                  <c:v>75.239000000000004</c:v>
                </c:pt>
                <c:pt idx="6679">
                  <c:v>75.241</c:v>
                </c:pt>
                <c:pt idx="6680">
                  <c:v>75.241</c:v>
                </c:pt>
                <c:pt idx="6681">
                  <c:v>75.242999999999995</c:v>
                </c:pt>
                <c:pt idx="6682">
                  <c:v>75.242000000000004</c:v>
                </c:pt>
                <c:pt idx="6683">
                  <c:v>75.245000000000005</c:v>
                </c:pt>
                <c:pt idx="6684">
                  <c:v>75.238</c:v>
                </c:pt>
                <c:pt idx="6685">
                  <c:v>75.233999999999995</c:v>
                </c:pt>
                <c:pt idx="6686">
                  <c:v>75.233999999999995</c:v>
                </c:pt>
                <c:pt idx="6687">
                  <c:v>75.236999999999995</c:v>
                </c:pt>
                <c:pt idx="6688">
                  <c:v>75.241</c:v>
                </c:pt>
                <c:pt idx="6689">
                  <c:v>75.257000000000005</c:v>
                </c:pt>
                <c:pt idx="6690">
                  <c:v>75.271000000000001</c:v>
                </c:pt>
                <c:pt idx="6691">
                  <c:v>75.277000000000001</c:v>
                </c:pt>
                <c:pt idx="6692">
                  <c:v>75.287000000000006</c:v>
                </c:pt>
                <c:pt idx="6693">
                  <c:v>75.290999999999997</c:v>
                </c:pt>
                <c:pt idx="6694">
                  <c:v>75.308000000000007</c:v>
                </c:pt>
                <c:pt idx="6695">
                  <c:v>75.314999999999998</c:v>
                </c:pt>
                <c:pt idx="6696">
                  <c:v>75.311000000000007</c:v>
                </c:pt>
                <c:pt idx="6697">
                  <c:v>75.305999999999997</c:v>
                </c:pt>
                <c:pt idx="6698">
                  <c:v>75.31</c:v>
                </c:pt>
                <c:pt idx="6699">
                  <c:v>75.311999999999998</c:v>
                </c:pt>
                <c:pt idx="6700">
                  <c:v>75.299000000000007</c:v>
                </c:pt>
                <c:pt idx="6701">
                  <c:v>75.299000000000007</c:v>
                </c:pt>
                <c:pt idx="6702">
                  <c:v>75.296000000000006</c:v>
                </c:pt>
                <c:pt idx="6703">
                  <c:v>75.281999999999996</c:v>
                </c:pt>
                <c:pt idx="6704">
                  <c:v>75.263000000000005</c:v>
                </c:pt>
                <c:pt idx="6705">
                  <c:v>75.215000000000003</c:v>
                </c:pt>
                <c:pt idx="6706">
                  <c:v>75.168999999999997</c:v>
                </c:pt>
                <c:pt idx="6707">
                  <c:v>75.134</c:v>
                </c:pt>
                <c:pt idx="6708">
                  <c:v>75.102999999999994</c:v>
                </c:pt>
                <c:pt idx="6709">
                  <c:v>75.073999999999998</c:v>
                </c:pt>
                <c:pt idx="6710">
                  <c:v>75.028000000000006</c:v>
                </c:pt>
                <c:pt idx="6711">
                  <c:v>74.980999999999995</c:v>
                </c:pt>
                <c:pt idx="6712">
                  <c:v>74.935000000000002</c:v>
                </c:pt>
                <c:pt idx="6713">
                  <c:v>74.873999999999995</c:v>
                </c:pt>
                <c:pt idx="6714">
                  <c:v>74.817999999999998</c:v>
                </c:pt>
                <c:pt idx="6715">
                  <c:v>74.77</c:v>
                </c:pt>
                <c:pt idx="6716">
                  <c:v>74.718999999999994</c:v>
                </c:pt>
                <c:pt idx="6717">
                  <c:v>74.680999999999997</c:v>
                </c:pt>
                <c:pt idx="6718">
                  <c:v>74.635999999999996</c:v>
                </c:pt>
                <c:pt idx="6719">
                  <c:v>74.587999999999994</c:v>
                </c:pt>
                <c:pt idx="6720">
                  <c:v>74.551000000000002</c:v>
                </c:pt>
                <c:pt idx="6721">
                  <c:v>74.513999999999996</c:v>
                </c:pt>
                <c:pt idx="6722">
                  <c:v>74.471999999999994</c:v>
                </c:pt>
                <c:pt idx="6723">
                  <c:v>74.430999999999997</c:v>
                </c:pt>
                <c:pt idx="6724">
                  <c:v>74.39</c:v>
                </c:pt>
                <c:pt idx="6725">
                  <c:v>74.353999999999999</c:v>
                </c:pt>
                <c:pt idx="6726">
                  <c:v>74.340999999999994</c:v>
                </c:pt>
                <c:pt idx="6727">
                  <c:v>74.33</c:v>
                </c:pt>
                <c:pt idx="6728">
                  <c:v>74.307000000000002</c:v>
                </c:pt>
                <c:pt idx="6729">
                  <c:v>74.268000000000001</c:v>
                </c:pt>
                <c:pt idx="6730">
                  <c:v>74.218999999999994</c:v>
                </c:pt>
                <c:pt idx="6731">
                  <c:v>74.182000000000002</c:v>
                </c:pt>
                <c:pt idx="6732">
                  <c:v>74.150000000000006</c:v>
                </c:pt>
                <c:pt idx="6733">
                  <c:v>74.111999999999995</c:v>
                </c:pt>
                <c:pt idx="6734">
                  <c:v>74.078000000000003</c:v>
                </c:pt>
                <c:pt idx="6735">
                  <c:v>74.043000000000006</c:v>
                </c:pt>
                <c:pt idx="6736">
                  <c:v>74.009</c:v>
                </c:pt>
                <c:pt idx="6737">
                  <c:v>73.962000000000003</c:v>
                </c:pt>
                <c:pt idx="6738">
                  <c:v>73.902000000000001</c:v>
                </c:pt>
                <c:pt idx="6739">
                  <c:v>73.86</c:v>
                </c:pt>
                <c:pt idx="6740">
                  <c:v>73.808999999999997</c:v>
                </c:pt>
                <c:pt idx="6741">
                  <c:v>73.756</c:v>
                </c:pt>
                <c:pt idx="6742">
                  <c:v>73.727999999999994</c:v>
                </c:pt>
                <c:pt idx="6743">
                  <c:v>73.685000000000002</c:v>
                </c:pt>
                <c:pt idx="6744">
                  <c:v>73.650000000000006</c:v>
                </c:pt>
                <c:pt idx="6745">
                  <c:v>73.616</c:v>
                </c:pt>
                <c:pt idx="6746">
                  <c:v>73.572999999999993</c:v>
                </c:pt>
                <c:pt idx="6747">
                  <c:v>73.543000000000006</c:v>
                </c:pt>
                <c:pt idx="6748">
                  <c:v>73.521000000000001</c:v>
                </c:pt>
                <c:pt idx="6749">
                  <c:v>73.491</c:v>
                </c:pt>
                <c:pt idx="6750">
                  <c:v>73.471999999999994</c:v>
                </c:pt>
                <c:pt idx="6751">
                  <c:v>73.451999999999998</c:v>
                </c:pt>
                <c:pt idx="6752">
                  <c:v>73.427000000000007</c:v>
                </c:pt>
                <c:pt idx="6753">
                  <c:v>73.421999999999997</c:v>
                </c:pt>
                <c:pt idx="6754">
                  <c:v>73.406000000000006</c:v>
                </c:pt>
                <c:pt idx="6755">
                  <c:v>73.382999999999996</c:v>
                </c:pt>
                <c:pt idx="6756">
                  <c:v>73.373999999999995</c:v>
                </c:pt>
                <c:pt idx="6757">
                  <c:v>73.349000000000004</c:v>
                </c:pt>
                <c:pt idx="6758">
                  <c:v>73.334000000000003</c:v>
                </c:pt>
                <c:pt idx="6759">
                  <c:v>73.322999999999993</c:v>
                </c:pt>
                <c:pt idx="6760">
                  <c:v>73.307000000000002</c:v>
                </c:pt>
                <c:pt idx="6761">
                  <c:v>73.277000000000001</c:v>
                </c:pt>
                <c:pt idx="6762">
                  <c:v>73.254999999999995</c:v>
                </c:pt>
                <c:pt idx="6763">
                  <c:v>73.236000000000004</c:v>
                </c:pt>
                <c:pt idx="6764">
                  <c:v>73.209000000000003</c:v>
                </c:pt>
                <c:pt idx="6765">
                  <c:v>73.191000000000003</c:v>
                </c:pt>
                <c:pt idx="6766">
                  <c:v>73.167000000000002</c:v>
                </c:pt>
                <c:pt idx="6767">
                  <c:v>73.144000000000005</c:v>
                </c:pt>
                <c:pt idx="6768">
                  <c:v>73.123000000000005</c:v>
                </c:pt>
                <c:pt idx="6769">
                  <c:v>73.099000000000004</c:v>
                </c:pt>
                <c:pt idx="6770">
                  <c:v>73.067999999999998</c:v>
                </c:pt>
                <c:pt idx="6771">
                  <c:v>73.036000000000001</c:v>
                </c:pt>
                <c:pt idx="6772">
                  <c:v>73.022000000000006</c:v>
                </c:pt>
                <c:pt idx="6773">
                  <c:v>73.010999999999996</c:v>
                </c:pt>
                <c:pt idx="6774">
                  <c:v>72.992999999999995</c:v>
                </c:pt>
                <c:pt idx="6775">
                  <c:v>72.989999999999995</c:v>
                </c:pt>
                <c:pt idx="6776">
                  <c:v>72.986999999999995</c:v>
                </c:pt>
                <c:pt idx="6777">
                  <c:v>72.984999999999999</c:v>
                </c:pt>
                <c:pt idx="6778">
                  <c:v>73.009</c:v>
                </c:pt>
                <c:pt idx="6779">
                  <c:v>73.039000000000001</c:v>
                </c:pt>
                <c:pt idx="6780">
                  <c:v>73.067999999999998</c:v>
                </c:pt>
                <c:pt idx="6781">
                  <c:v>73.102999999999994</c:v>
                </c:pt>
                <c:pt idx="6782">
                  <c:v>73.146000000000001</c:v>
                </c:pt>
                <c:pt idx="6783">
                  <c:v>73.191000000000003</c:v>
                </c:pt>
                <c:pt idx="6784">
                  <c:v>73.244</c:v>
                </c:pt>
                <c:pt idx="6785">
                  <c:v>73.301000000000002</c:v>
                </c:pt>
                <c:pt idx="6786">
                  <c:v>73.355000000000004</c:v>
                </c:pt>
                <c:pt idx="6787">
                  <c:v>73.400999999999996</c:v>
                </c:pt>
                <c:pt idx="6788">
                  <c:v>73.438999999999993</c:v>
                </c:pt>
                <c:pt idx="6789">
                  <c:v>73.483000000000004</c:v>
                </c:pt>
                <c:pt idx="6790">
                  <c:v>73.533000000000001</c:v>
                </c:pt>
                <c:pt idx="6791">
                  <c:v>73.570999999999998</c:v>
                </c:pt>
                <c:pt idx="6792">
                  <c:v>73.602999999999994</c:v>
                </c:pt>
                <c:pt idx="6793">
                  <c:v>73.638000000000005</c:v>
                </c:pt>
                <c:pt idx="6794">
                  <c:v>73.668000000000006</c:v>
                </c:pt>
                <c:pt idx="6795">
                  <c:v>73.694000000000003</c:v>
                </c:pt>
                <c:pt idx="6796">
                  <c:v>73.724999999999994</c:v>
                </c:pt>
                <c:pt idx="6797">
                  <c:v>73.754999999999995</c:v>
                </c:pt>
                <c:pt idx="6798">
                  <c:v>73.775000000000006</c:v>
                </c:pt>
                <c:pt idx="6799">
                  <c:v>73.790000000000006</c:v>
                </c:pt>
                <c:pt idx="6800">
                  <c:v>73.796999999999997</c:v>
                </c:pt>
                <c:pt idx="6801">
                  <c:v>73.804000000000002</c:v>
                </c:pt>
                <c:pt idx="6802">
                  <c:v>73.822000000000003</c:v>
                </c:pt>
                <c:pt idx="6803">
                  <c:v>73.846999999999994</c:v>
                </c:pt>
                <c:pt idx="6804">
                  <c:v>73.879000000000005</c:v>
                </c:pt>
                <c:pt idx="6805">
                  <c:v>73.905000000000001</c:v>
                </c:pt>
                <c:pt idx="6806">
                  <c:v>73.929000000000002</c:v>
                </c:pt>
                <c:pt idx="6807">
                  <c:v>73.948999999999998</c:v>
                </c:pt>
                <c:pt idx="6808">
                  <c:v>73.963999999999999</c:v>
                </c:pt>
                <c:pt idx="6809">
                  <c:v>73.984999999999999</c:v>
                </c:pt>
                <c:pt idx="6810">
                  <c:v>74.004999999999995</c:v>
                </c:pt>
                <c:pt idx="6811">
                  <c:v>74.024000000000001</c:v>
                </c:pt>
                <c:pt idx="6812">
                  <c:v>74.048000000000002</c:v>
                </c:pt>
                <c:pt idx="6813">
                  <c:v>74.064999999999998</c:v>
                </c:pt>
                <c:pt idx="6814">
                  <c:v>74.09</c:v>
                </c:pt>
                <c:pt idx="6815">
                  <c:v>74.123000000000005</c:v>
                </c:pt>
                <c:pt idx="6816">
                  <c:v>74.153000000000006</c:v>
                </c:pt>
                <c:pt idx="6817">
                  <c:v>74.180999999999997</c:v>
                </c:pt>
                <c:pt idx="6818">
                  <c:v>74.203000000000003</c:v>
                </c:pt>
                <c:pt idx="6819">
                  <c:v>74.22</c:v>
                </c:pt>
                <c:pt idx="6820">
                  <c:v>74.228999999999999</c:v>
                </c:pt>
                <c:pt idx="6821">
                  <c:v>74.233000000000004</c:v>
                </c:pt>
                <c:pt idx="6822">
                  <c:v>74.241</c:v>
                </c:pt>
                <c:pt idx="6823">
                  <c:v>74.245999999999995</c:v>
                </c:pt>
                <c:pt idx="6824">
                  <c:v>74.256</c:v>
                </c:pt>
                <c:pt idx="6825">
                  <c:v>74.265000000000001</c:v>
                </c:pt>
                <c:pt idx="6826">
                  <c:v>74.271000000000001</c:v>
                </c:pt>
                <c:pt idx="6827">
                  <c:v>74.262</c:v>
                </c:pt>
                <c:pt idx="6828">
                  <c:v>74.247</c:v>
                </c:pt>
                <c:pt idx="6829">
                  <c:v>74.234999999999999</c:v>
                </c:pt>
                <c:pt idx="6830">
                  <c:v>74.224000000000004</c:v>
                </c:pt>
                <c:pt idx="6831">
                  <c:v>74.221999999999994</c:v>
                </c:pt>
                <c:pt idx="6832">
                  <c:v>74.224999999999994</c:v>
                </c:pt>
                <c:pt idx="6833">
                  <c:v>74.227999999999994</c:v>
                </c:pt>
                <c:pt idx="6834">
                  <c:v>74.233000000000004</c:v>
                </c:pt>
                <c:pt idx="6835">
                  <c:v>74.239999999999995</c:v>
                </c:pt>
                <c:pt idx="6836">
                  <c:v>74.251000000000005</c:v>
                </c:pt>
                <c:pt idx="6837">
                  <c:v>74.260000000000005</c:v>
                </c:pt>
                <c:pt idx="6838">
                  <c:v>74.269000000000005</c:v>
                </c:pt>
                <c:pt idx="6839">
                  <c:v>74.28</c:v>
                </c:pt>
                <c:pt idx="6840">
                  <c:v>74.290000000000006</c:v>
                </c:pt>
                <c:pt idx="6841">
                  <c:v>74.302999999999997</c:v>
                </c:pt>
                <c:pt idx="6842">
                  <c:v>74.313000000000002</c:v>
                </c:pt>
                <c:pt idx="6843">
                  <c:v>74.331999999999994</c:v>
                </c:pt>
                <c:pt idx="6844">
                  <c:v>74.349999999999994</c:v>
                </c:pt>
                <c:pt idx="6845">
                  <c:v>74.36</c:v>
                </c:pt>
                <c:pt idx="6846">
                  <c:v>74.369</c:v>
                </c:pt>
                <c:pt idx="6847">
                  <c:v>74.375</c:v>
                </c:pt>
                <c:pt idx="6848">
                  <c:v>74.384</c:v>
                </c:pt>
                <c:pt idx="6849">
                  <c:v>74.400000000000006</c:v>
                </c:pt>
                <c:pt idx="6850">
                  <c:v>74.42</c:v>
                </c:pt>
                <c:pt idx="6851">
                  <c:v>74.438000000000002</c:v>
                </c:pt>
                <c:pt idx="6852">
                  <c:v>74.460999999999999</c:v>
                </c:pt>
                <c:pt idx="6853">
                  <c:v>74.484999999999999</c:v>
                </c:pt>
                <c:pt idx="6854">
                  <c:v>74.504999999999995</c:v>
                </c:pt>
                <c:pt idx="6855">
                  <c:v>74.52</c:v>
                </c:pt>
                <c:pt idx="6856">
                  <c:v>74.537999999999997</c:v>
                </c:pt>
                <c:pt idx="6857">
                  <c:v>74.558000000000007</c:v>
                </c:pt>
                <c:pt idx="6858">
                  <c:v>74.570999999999998</c:v>
                </c:pt>
                <c:pt idx="6859">
                  <c:v>74.584000000000003</c:v>
                </c:pt>
                <c:pt idx="6860">
                  <c:v>74.599000000000004</c:v>
                </c:pt>
                <c:pt idx="6861">
                  <c:v>74.605000000000004</c:v>
                </c:pt>
                <c:pt idx="6862">
                  <c:v>74.606999999999999</c:v>
                </c:pt>
                <c:pt idx="6863">
                  <c:v>74.605000000000004</c:v>
                </c:pt>
                <c:pt idx="6864">
                  <c:v>74.602000000000004</c:v>
                </c:pt>
                <c:pt idx="6865">
                  <c:v>74.599999999999994</c:v>
                </c:pt>
                <c:pt idx="6866">
                  <c:v>74.599999999999994</c:v>
                </c:pt>
                <c:pt idx="6867">
                  <c:v>74.603999999999999</c:v>
                </c:pt>
                <c:pt idx="6868">
                  <c:v>74.597999999999999</c:v>
                </c:pt>
                <c:pt idx="6869">
                  <c:v>74.596000000000004</c:v>
                </c:pt>
                <c:pt idx="6870">
                  <c:v>74.596999999999994</c:v>
                </c:pt>
                <c:pt idx="6871">
                  <c:v>74.59</c:v>
                </c:pt>
                <c:pt idx="6872">
                  <c:v>74.591999999999999</c:v>
                </c:pt>
                <c:pt idx="6873">
                  <c:v>74.596000000000004</c:v>
                </c:pt>
                <c:pt idx="6874">
                  <c:v>74.596000000000004</c:v>
                </c:pt>
                <c:pt idx="6875">
                  <c:v>74.605000000000004</c:v>
                </c:pt>
                <c:pt idx="6876">
                  <c:v>74.611000000000004</c:v>
                </c:pt>
                <c:pt idx="6877">
                  <c:v>74.623999999999995</c:v>
                </c:pt>
                <c:pt idx="6878">
                  <c:v>74.638999999999996</c:v>
                </c:pt>
                <c:pt idx="6879">
                  <c:v>74.656000000000006</c:v>
                </c:pt>
                <c:pt idx="6880">
                  <c:v>74.679000000000002</c:v>
                </c:pt>
                <c:pt idx="6881">
                  <c:v>74.707999999999998</c:v>
                </c:pt>
                <c:pt idx="6882">
                  <c:v>74.738</c:v>
                </c:pt>
                <c:pt idx="6883">
                  <c:v>74.757999999999996</c:v>
                </c:pt>
                <c:pt idx="6884">
                  <c:v>74.768000000000001</c:v>
                </c:pt>
                <c:pt idx="6885">
                  <c:v>74.772000000000006</c:v>
                </c:pt>
                <c:pt idx="6886">
                  <c:v>74.789000000000001</c:v>
                </c:pt>
                <c:pt idx="6887">
                  <c:v>74.825000000000003</c:v>
                </c:pt>
                <c:pt idx="6888">
                  <c:v>74.826999999999998</c:v>
                </c:pt>
                <c:pt idx="6889">
                  <c:v>74.843000000000004</c:v>
                </c:pt>
                <c:pt idx="6890">
                  <c:v>74.850999999999999</c:v>
                </c:pt>
                <c:pt idx="6891">
                  <c:v>74.852999999999994</c:v>
                </c:pt>
                <c:pt idx="6892">
                  <c:v>74.837000000000003</c:v>
                </c:pt>
                <c:pt idx="6893">
                  <c:v>74.820999999999998</c:v>
                </c:pt>
                <c:pt idx="6894">
                  <c:v>74.805999999999997</c:v>
                </c:pt>
                <c:pt idx="6895">
                  <c:v>74.775000000000006</c:v>
                </c:pt>
                <c:pt idx="6896">
                  <c:v>74.739999999999995</c:v>
                </c:pt>
                <c:pt idx="6897">
                  <c:v>74.695999999999998</c:v>
                </c:pt>
                <c:pt idx="6898">
                  <c:v>74.644000000000005</c:v>
                </c:pt>
                <c:pt idx="6899">
                  <c:v>74.588999999999999</c:v>
                </c:pt>
                <c:pt idx="6900">
                  <c:v>74.524000000000001</c:v>
                </c:pt>
                <c:pt idx="6901">
                  <c:v>74.462999999999994</c:v>
                </c:pt>
                <c:pt idx="6902">
                  <c:v>74.412000000000006</c:v>
                </c:pt>
                <c:pt idx="6903">
                  <c:v>74.337999999999994</c:v>
                </c:pt>
                <c:pt idx="6904">
                  <c:v>74.268000000000001</c:v>
                </c:pt>
                <c:pt idx="6905">
                  <c:v>74.210999999999999</c:v>
                </c:pt>
                <c:pt idx="6906">
                  <c:v>74.144999999999996</c:v>
                </c:pt>
                <c:pt idx="6907">
                  <c:v>74.091999999999999</c:v>
                </c:pt>
                <c:pt idx="6908">
                  <c:v>74.043000000000006</c:v>
                </c:pt>
                <c:pt idx="6909">
                  <c:v>73.988</c:v>
                </c:pt>
                <c:pt idx="6910">
                  <c:v>73.938000000000002</c:v>
                </c:pt>
                <c:pt idx="6911">
                  <c:v>73.882000000000005</c:v>
                </c:pt>
                <c:pt idx="6912">
                  <c:v>73.835999999999999</c:v>
                </c:pt>
                <c:pt idx="6913">
                  <c:v>73.808000000000007</c:v>
                </c:pt>
                <c:pt idx="6914">
                  <c:v>73.769000000000005</c:v>
                </c:pt>
                <c:pt idx="6915">
                  <c:v>73.715000000000003</c:v>
                </c:pt>
                <c:pt idx="6916">
                  <c:v>73.653999999999996</c:v>
                </c:pt>
                <c:pt idx="6917">
                  <c:v>73.599999999999994</c:v>
                </c:pt>
                <c:pt idx="6918">
                  <c:v>73.543999999999997</c:v>
                </c:pt>
                <c:pt idx="6919">
                  <c:v>73.468999999999994</c:v>
                </c:pt>
                <c:pt idx="6920">
                  <c:v>73.382000000000005</c:v>
                </c:pt>
                <c:pt idx="6921">
                  <c:v>73.293000000000006</c:v>
                </c:pt>
                <c:pt idx="6922">
                  <c:v>73.186999999999998</c:v>
                </c:pt>
                <c:pt idx="6923">
                  <c:v>73.067999999999998</c:v>
                </c:pt>
                <c:pt idx="6924">
                  <c:v>72.933000000000007</c:v>
                </c:pt>
                <c:pt idx="6925">
                  <c:v>72.784000000000006</c:v>
                </c:pt>
                <c:pt idx="6926">
                  <c:v>72.632000000000005</c:v>
                </c:pt>
                <c:pt idx="6927">
                  <c:v>72.472999999999999</c:v>
                </c:pt>
                <c:pt idx="6928">
                  <c:v>72.308999999999997</c:v>
                </c:pt>
                <c:pt idx="6929">
                  <c:v>72.138000000000005</c:v>
                </c:pt>
                <c:pt idx="6930">
                  <c:v>71.959999999999994</c:v>
                </c:pt>
                <c:pt idx="6931">
                  <c:v>71.775000000000006</c:v>
                </c:pt>
                <c:pt idx="6932">
                  <c:v>71.597999999999999</c:v>
                </c:pt>
                <c:pt idx="6933">
                  <c:v>71.41</c:v>
                </c:pt>
                <c:pt idx="6934">
                  <c:v>71.203000000000003</c:v>
                </c:pt>
                <c:pt idx="6935">
                  <c:v>71.010999999999996</c:v>
                </c:pt>
                <c:pt idx="6936">
                  <c:v>70.817999999999998</c:v>
                </c:pt>
                <c:pt idx="6937">
                  <c:v>70.632999999999996</c:v>
                </c:pt>
                <c:pt idx="6938">
                  <c:v>70.441999999999993</c:v>
                </c:pt>
                <c:pt idx="6939">
                  <c:v>70.245000000000005</c:v>
                </c:pt>
                <c:pt idx="6940">
                  <c:v>70.061999999999998</c:v>
                </c:pt>
                <c:pt idx="6941">
                  <c:v>69.882000000000005</c:v>
                </c:pt>
                <c:pt idx="6942">
                  <c:v>69.712000000000003</c:v>
                </c:pt>
                <c:pt idx="6943">
                  <c:v>69.545000000000002</c:v>
                </c:pt>
                <c:pt idx="6944">
                  <c:v>69.385999999999996</c:v>
                </c:pt>
                <c:pt idx="6945">
                  <c:v>69.236000000000004</c:v>
                </c:pt>
                <c:pt idx="6946">
                  <c:v>69.087999999999994</c:v>
                </c:pt>
                <c:pt idx="6947">
                  <c:v>68.95</c:v>
                </c:pt>
                <c:pt idx="6948">
                  <c:v>68.825999999999993</c:v>
                </c:pt>
                <c:pt idx="6949">
                  <c:v>68.703999999999994</c:v>
                </c:pt>
                <c:pt idx="6950">
                  <c:v>68.572000000000003</c:v>
                </c:pt>
                <c:pt idx="6951">
                  <c:v>68.453999999999994</c:v>
                </c:pt>
                <c:pt idx="6952">
                  <c:v>68.343999999999994</c:v>
                </c:pt>
                <c:pt idx="6953">
                  <c:v>68.233000000000004</c:v>
                </c:pt>
                <c:pt idx="6954">
                  <c:v>68.125</c:v>
                </c:pt>
                <c:pt idx="6955">
                  <c:v>68.004000000000005</c:v>
                </c:pt>
                <c:pt idx="6956">
                  <c:v>67.882000000000005</c:v>
                </c:pt>
                <c:pt idx="6957">
                  <c:v>67.772000000000006</c:v>
                </c:pt>
                <c:pt idx="6958">
                  <c:v>67.671000000000006</c:v>
                </c:pt>
                <c:pt idx="6959">
                  <c:v>67.573999999999998</c:v>
                </c:pt>
                <c:pt idx="6960">
                  <c:v>67.477999999999994</c:v>
                </c:pt>
                <c:pt idx="6961">
                  <c:v>67.381</c:v>
                </c:pt>
                <c:pt idx="6962">
                  <c:v>67.284999999999997</c:v>
                </c:pt>
                <c:pt idx="6963">
                  <c:v>67.204999999999998</c:v>
                </c:pt>
                <c:pt idx="6964">
                  <c:v>67.134</c:v>
                </c:pt>
                <c:pt idx="6965">
                  <c:v>67.057000000000002</c:v>
                </c:pt>
                <c:pt idx="6966">
                  <c:v>66.974999999999994</c:v>
                </c:pt>
                <c:pt idx="6967">
                  <c:v>66.89</c:v>
                </c:pt>
                <c:pt idx="6968">
                  <c:v>66.816000000000003</c:v>
                </c:pt>
                <c:pt idx="6969">
                  <c:v>66.75</c:v>
                </c:pt>
                <c:pt idx="6970">
                  <c:v>66.688999999999993</c:v>
                </c:pt>
                <c:pt idx="6971">
                  <c:v>66.628</c:v>
                </c:pt>
                <c:pt idx="6972">
                  <c:v>66.563000000000002</c:v>
                </c:pt>
                <c:pt idx="6973">
                  <c:v>66.498000000000005</c:v>
                </c:pt>
                <c:pt idx="6974">
                  <c:v>66.432000000000002</c:v>
                </c:pt>
                <c:pt idx="6975">
                  <c:v>66.358000000000004</c:v>
                </c:pt>
                <c:pt idx="6976">
                  <c:v>66.283000000000001</c:v>
                </c:pt>
                <c:pt idx="6977">
                  <c:v>66.210999999999999</c:v>
                </c:pt>
                <c:pt idx="6978">
                  <c:v>66.138000000000005</c:v>
                </c:pt>
                <c:pt idx="6979">
                  <c:v>66.063000000000002</c:v>
                </c:pt>
                <c:pt idx="6980">
                  <c:v>65.983999999999995</c:v>
                </c:pt>
                <c:pt idx="6981">
                  <c:v>65.900999999999996</c:v>
                </c:pt>
                <c:pt idx="6982">
                  <c:v>65.816999999999993</c:v>
                </c:pt>
                <c:pt idx="6983">
                  <c:v>65.733000000000004</c:v>
                </c:pt>
                <c:pt idx="6984">
                  <c:v>65.650000000000006</c:v>
                </c:pt>
                <c:pt idx="6985">
                  <c:v>65.572000000000003</c:v>
                </c:pt>
                <c:pt idx="6986">
                  <c:v>65.495000000000005</c:v>
                </c:pt>
                <c:pt idx="6987">
                  <c:v>65.415999999999997</c:v>
                </c:pt>
                <c:pt idx="6988">
                  <c:v>65.344999999999999</c:v>
                </c:pt>
                <c:pt idx="6989">
                  <c:v>65.278000000000006</c:v>
                </c:pt>
                <c:pt idx="6990">
                  <c:v>65.209999999999994</c:v>
                </c:pt>
                <c:pt idx="6991">
                  <c:v>65.144999999999996</c:v>
                </c:pt>
                <c:pt idx="6992">
                  <c:v>65.093999999999994</c:v>
                </c:pt>
                <c:pt idx="6993">
                  <c:v>65.052999999999997</c:v>
                </c:pt>
                <c:pt idx="6994">
                  <c:v>65.028999999999996</c:v>
                </c:pt>
                <c:pt idx="6995">
                  <c:v>65.006</c:v>
                </c:pt>
                <c:pt idx="6996">
                  <c:v>64.975999999999999</c:v>
                </c:pt>
                <c:pt idx="6997">
                  <c:v>64.960999999999999</c:v>
                </c:pt>
                <c:pt idx="6998">
                  <c:v>64.959999999999994</c:v>
                </c:pt>
                <c:pt idx="6999">
                  <c:v>64.956000000000003</c:v>
                </c:pt>
                <c:pt idx="7000">
                  <c:v>64.947999999999993</c:v>
                </c:pt>
                <c:pt idx="7001">
                  <c:v>64.936999999999998</c:v>
                </c:pt>
                <c:pt idx="7002">
                  <c:v>64.933000000000007</c:v>
                </c:pt>
                <c:pt idx="7003">
                  <c:v>64.935000000000002</c:v>
                </c:pt>
                <c:pt idx="7004">
                  <c:v>64.935000000000002</c:v>
                </c:pt>
                <c:pt idx="7005">
                  <c:v>64.924999999999997</c:v>
                </c:pt>
                <c:pt idx="7006">
                  <c:v>64.908000000000001</c:v>
                </c:pt>
                <c:pt idx="7007">
                  <c:v>64.894999999999996</c:v>
                </c:pt>
                <c:pt idx="7008">
                  <c:v>64.894000000000005</c:v>
                </c:pt>
                <c:pt idx="7009">
                  <c:v>64.879000000000005</c:v>
                </c:pt>
                <c:pt idx="7010">
                  <c:v>64.855999999999995</c:v>
                </c:pt>
                <c:pt idx="7011">
                  <c:v>64.83</c:v>
                </c:pt>
                <c:pt idx="7012">
                  <c:v>64.805999999999997</c:v>
                </c:pt>
                <c:pt idx="7013">
                  <c:v>64.781000000000006</c:v>
                </c:pt>
                <c:pt idx="7014">
                  <c:v>64.763999999999996</c:v>
                </c:pt>
                <c:pt idx="7015">
                  <c:v>64.748999999999995</c:v>
                </c:pt>
                <c:pt idx="7016">
                  <c:v>64.739000000000004</c:v>
                </c:pt>
                <c:pt idx="7017">
                  <c:v>64.730999999999995</c:v>
                </c:pt>
                <c:pt idx="7018">
                  <c:v>64.72</c:v>
                </c:pt>
                <c:pt idx="7019">
                  <c:v>64.710999999999999</c:v>
                </c:pt>
                <c:pt idx="7020">
                  <c:v>64.706999999999994</c:v>
                </c:pt>
                <c:pt idx="7021">
                  <c:v>64.703000000000003</c:v>
                </c:pt>
                <c:pt idx="7022">
                  <c:v>64.703999999999994</c:v>
                </c:pt>
                <c:pt idx="7023">
                  <c:v>64.703000000000003</c:v>
                </c:pt>
                <c:pt idx="7024">
                  <c:v>64.712000000000003</c:v>
                </c:pt>
                <c:pt idx="7025">
                  <c:v>64.721999999999994</c:v>
                </c:pt>
                <c:pt idx="7026">
                  <c:v>64.73</c:v>
                </c:pt>
                <c:pt idx="7027">
                  <c:v>64.739000000000004</c:v>
                </c:pt>
                <c:pt idx="7028">
                  <c:v>64.747</c:v>
                </c:pt>
                <c:pt idx="7029">
                  <c:v>64.763999999999996</c:v>
                </c:pt>
                <c:pt idx="7030">
                  <c:v>64.783000000000001</c:v>
                </c:pt>
                <c:pt idx="7031">
                  <c:v>64.802000000000007</c:v>
                </c:pt>
                <c:pt idx="7032">
                  <c:v>64.813999999999993</c:v>
                </c:pt>
                <c:pt idx="7033">
                  <c:v>64.825999999999993</c:v>
                </c:pt>
                <c:pt idx="7034">
                  <c:v>64.844999999999999</c:v>
                </c:pt>
                <c:pt idx="7035">
                  <c:v>64.864999999999995</c:v>
                </c:pt>
                <c:pt idx="7036">
                  <c:v>64.882000000000005</c:v>
                </c:pt>
                <c:pt idx="7037">
                  <c:v>64.891999999999996</c:v>
                </c:pt>
                <c:pt idx="7038">
                  <c:v>64.894999999999996</c:v>
                </c:pt>
                <c:pt idx="7039">
                  <c:v>64.891000000000005</c:v>
                </c:pt>
                <c:pt idx="7040">
                  <c:v>64.888999999999996</c:v>
                </c:pt>
                <c:pt idx="7041">
                  <c:v>64.89</c:v>
                </c:pt>
                <c:pt idx="7042">
                  <c:v>64.887</c:v>
                </c:pt>
                <c:pt idx="7043">
                  <c:v>64.882000000000005</c:v>
                </c:pt>
                <c:pt idx="7044">
                  <c:v>64.876999999999995</c:v>
                </c:pt>
                <c:pt idx="7045">
                  <c:v>64.873000000000005</c:v>
                </c:pt>
                <c:pt idx="7046">
                  <c:v>64.867999999999995</c:v>
                </c:pt>
                <c:pt idx="7047">
                  <c:v>64.863</c:v>
                </c:pt>
                <c:pt idx="7048">
                  <c:v>64.855000000000004</c:v>
                </c:pt>
                <c:pt idx="7049">
                  <c:v>64.843999999999994</c:v>
                </c:pt>
                <c:pt idx="7050">
                  <c:v>64.840999999999994</c:v>
                </c:pt>
                <c:pt idx="7051">
                  <c:v>64.844999999999999</c:v>
                </c:pt>
                <c:pt idx="7052">
                  <c:v>64.852000000000004</c:v>
                </c:pt>
                <c:pt idx="7053">
                  <c:v>64.858999999999995</c:v>
                </c:pt>
                <c:pt idx="7054">
                  <c:v>64.863</c:v>
                </c:pt>
                <c:pt idx="7055">
                  <c:v>64.867000000000004</c:v>
                </c:pt>
                <c:pt idx="7056">
                  <c:v>64.873999999999995</c:v>
                </c:pt>
                <c:pt idx="7057">
                  <c:v>64.891000000000005</c:v>
                </c:pt>
                <c:pt idx="7058">
                  <c:v>64.903999999999996</c:v>
                </c:pt>
                <c:pt idx="7059">
                  <c:v>64.923000000000002</c:v>
                </c:pt>
                <c:pt idx="7060">
                  <c:v>64.944000000000003</c:v>
                </c:pt>
                <c:pt idx="7061">
                  <c:v>64.962000000000003</c:v>
                </c:pt>
                <c:pt idx="7062">
                  <c:v>64.974999999999994</c:v>
                </c:pt>
                <c:pt idx="7063">
                  <c:v>64.989000000000004</c:v>
                </c:pt>
                <c:pt idx="7064">
                  <c:v>64.998000000000005</c:v>
                </c:pt>
                <c:pt idx="7065">
                  <c:v>65</c:v>
                </c:pt>
                <c:pt idx="7066">
                  <c:v>64.992000000000004</c:v>
                </c:pt>
                <c:pt idx="7067">
                  <c:v>64.981999999999999</c:v>
                </c:pt>
                <c:pt idx="7068">
                  <c:v>64.974000000000004</c:v>
                </c:pt>
                <c:pt idx="7069">
                  <c:v>64.963999999999999</c:v>
                </c:pt>
                <c:pt idx="7070">
                  <c:v>64.957999999999998</c:v>
                </c:pt>
                <c:pt idx="7071">
                  <c:v>64.953000000000003</c:v>
                </c:pt>
                <c:pt idx="7072">
                  <c:v>64.944999999999993</c:v>
                </c:pt>
                <c:pt idx="7073">
                  <c:v>64.941000000000003</c:v>
                </c:pt>
                <c:pt idx="7074">
                  <c:v>64.94</c:v>
                </c:pt>
                <c:pt idx="7075">
                  <c:v>64.938999999999993</c:v>
                </c:pt>
                <c:pt idx="7076">
                  <c:v>64.938999999999993</c:v>
                </c:pt>
                <c:pt idx="7077">
                  <c:v>64.942999999999998</c:v>
                </c:pt>
                <c:pt idx="7078">
                  <c:v>64.947999999999993</c:v>
                </c:pt>
                <c:pt idx="7079">
                  <c:v>64.950999999999993</c:v>
                </c:pt>
                <c:pt idx="7080">
                  <c:v>64.956000000000003</c:v>
                </c:pt>
                <c:pt idx="7081">
                  <c:v>64.960999999999999</c:v>
                </c:pt>
                <c:pt idx="7082">
                  <c:v>64.966999999999999</c:v>
                </c:pt>
                <c:pt idx="7083">
                  <c:v>64.977000000000004</c:v>
                </c:pt>
                <c:pt idx="7084">
                  <c:v>64.989000000000004</c:v>
                </c:pt>
                <c:pt idx="7085">
                  <c:v>65.009</c:v>
                </c:pt>
                <c:pt idx="7086">
                  <c:v>65.031999999999996</c:v>
                </c:pt>
                <c:pt idx="7087">
                  <c:v>65.057000000000002</c:v>
                </c:pt>
                <c:pt idx="7088">
                  <c:v>65.076999999999998</c:v>
                </c:pt>
                <c:pt idx="7089">
                  <c:v>65.084000000000003</c:v>
                </c:pt>
                <c:pt idx="7090">
                  <c:v>65.091999999999999</c:v>
                </c:pt>
                <c:pt idx="7091">
                  <c:v>65.105999999999995</c:v>
                </c:pt>
                <c:pt idx="7092">
                  <c:v>65.105999999999995</c:v>
                </c:pt>
                <c:pt idx="7093">
                  <c:v>65.096999999999994</c:v>
                </c:pt>
                <c:pt idx="7094">
                  <c:v>65.099000000000004</c:v>
                </c:pt>
                <c:pt idx="7095">
                  <c:v>65.097999999999999</c:v>
                </c:pt>
                <c:pt idx="7096">
                  <c:v>65.075000000000003</c:v>
                </c:pt>
                <c:pt idx="7097">
                  <c:v>65.045000000000002</c:v>
                </c:pt>
                <c:pt idx="7098">
                  <c:v>65.039000000000001</c:v>
                </c:pt>
                <c:pt idx="7099">
                  <c:v>65.022999999999996</c:v>
                </c:pt>
                <c:pt idx="7100">
                  <c:v>64.992999999999995</c:v>
                </c:pt>
                <c:pt idx="7101">
                  <c:v>64.972999999999999</c:v>
                </c:pt>
                <c:pt idx="7102">
                  <c:v>64.959000000000003</c:v>
                </c:pt>
                <c:pt idx="7103">
                  <c:v>64.936000000000007</c:v>
                </c:pt>
                <c:pt idx="7104">
                  <c:v>64.902000000000001</c:v>
                </c:pt>
                <c:pt idx="7105">
                  <c:v>64.888999999999996</c:v>
                </c:pt>
                <c:pt idx="7106">
                  <c:v>64.885000000000005</c:v>
                </c:pt>
                <c:pt idx="7107">
                  <c:v>64.878</c:v>
                </c:pt>
                <c:pt idx="7108">
                  <c:v>64.864000000000004</c:v>
                </c:pt>
                <c:pt idx="7109">
                  <c:v>64.863</c:v>
                </c:pt>
                <c:pt idx="7110">
                  <c:v>64.869</c:v>
                </c:pt>
                <c:pt idx="7111">
                  <c:v>64.884</c:v>
                </c:pt>
                <c:pt idx="7112">
                  <c:v>64.906999999999996</c:v>
                </c:pt>
                <c:pt idx="7113">
                  <c:v>64.94</c:v>
                </c:pt>
                <c:pt idx="7114">
                  <c:v>64.989999999999995</c:v>
                </c:pt>
                <c:pt idx="7115">
                  <c:v>65.043000000000006</c:v>
                </c:pt>
                <c:pt idx="7116">
                  <c:v>65.093000000000004</c:v>
                </c:pt>
                <c:pt idx="7117">
                  <c:v>65.13</c:v>
                </c:pt>
                <c:pt idx="7118">
                  <c:v>65.150999999999996</c:v>
                </c:pt>
                <c:pt idx="7119">
                  <c:v>65.165999999999997</c:v>
                </c:pt>
                <c:pt idx="7120">
                  <c:v>65.191999999999993</c:v>
                </c:pt>
                <c:pt idx="7121">
                  <c:v>65.218999999999994</c:v>
                </c:pt>
                <c:pt idx="7122">
                  <c:v>65.227000000000004</c:v>
                </c:pt>
                <c:pt idx="7123">
                  <c:v>65.239999999999995</c:v>
                </c:pt>
                <c:pt idx="7124">
                  <c:v>65.262</c:v>
                </c:pt>
                <c:pt idx="7125">
                  <c:v>65.269000000000005</c:v>
                </c:pt>
                <c:pt idx="7126">
                  <c:v>65.271000000000001</c:v>
                </c:pt>
                <c:pt idx="7127">
                  <c:v>65.281999999999996</c:v>
                </c:pt>
                <c:pt idx="7128">
                  <c:v>65.284000000000006</c:v>
                </c:pt>
                <c:pt idx="7129">
                  <c:v>65.295000000000002</c:v>
                </c:pt>
                <c:pt idx="7130">
                  <c:v>65.296000000000006</c:v>
                </c:pt>
                <c:pt idx="7131">
                  <c:v>65.296000000000006</c:v>
                </c:pt>
                <c:pt idx="7132">
                  <c:v>65.322000000000003</c:v>
                </c:pt>
                <c:pt idx="7133">
                  <c:v>65.335999999999999</c:v>
                </c:pt>
                <c:pt idx="7134">
                  <c:v>65.361999999999995</c:v>
                </c:pt>
                <c:pt idx="7135">
                  <c:v>65.394000000000005</c:v>
                </c:pt>
                <c:pt idx="7136">
                  <c:v>65.432000000000002</c:v>
                </c:pt>
                <c:pt idx="7137">
                  <c:v>65.492000000000004</c:v>
                </c:pt>
                <c:pt idx="7138">
                  <c:v>65.548000000000002</c:v>
                </c:pt>
                <c:pt idx="7139">
                  <c:v>65.599000000000004</c:v>
                </c:pt>
                <c:pt idx="7140">
                  <c:v>65.644000000000005</c:v>
                </c:pt>
                <c:pt idx="7141">
                  <c:v>65.695999999999998</c:v>
                </c:pt>
                <c:pt idx="7142">
                  <c:v>65.754000000000005</c:v>
                </c:pt>
                <c:pt idx="7143">
                  <c:v>65.805000000000007</c:v>
                </c:pt>
                <c:pt idx="7144">
                  <c:v>65.858000000000004</c:v>
                </c:pt>
                <c:pt idx="7145">
                  <c:v>65.906000000000006</c:v>
                </c:pt>
                <c:pt idx="7146">
                  <c:v>65.953000000000003</c:v>
                </c:pt>
                <c:pt idx="7147">
                  <c:v>65.997</c:v>
                </c:pt>
                <c:pt idx="7148">
                  <c:v>66.05</c:v>
                </c:pt>
                <c:pt idx="7149">
                  <c:v>66.105999999999995</c:v>
                </c:pt>
                <c:pt idx="7150">
                  <c:v>66.153999999999996</c:v>
                </c:pt>
                <c:pt idx="7151">
                  <c:v>66.192999999999998</c:v>
                </c:pt>
                <c:pt idx="7152">
                  <c:v>66.245000000000005</c:v>
                </c:pt>
                <c:pt idx="7153">
                  <c:v>66.28</c:v>
                </c:pt>
                <c:pt idx="7154">
                  <c:v>66.316999999999993</c:v>
                </c:pt>
                <c:pt idx="7155">
                  <c:v>66.349999999999994</c:v>
                </c:pt>
                <c:pt idx="7156">
                  <c:v>66.385999999999996</c:v>
                </c:pt>
                <c:pt idx="7157">
                  <c:v>66.403999999999996</c:v>
                </c:pt>
                <c:pt idx="7158">
                  <c:v>66.424999999999997</c:v>
                </c:pt>
                <c:pt idx="7159">
                  <c:v>66.459000000000003</c:v>
                </c:pt>
                <c:pt idx="7160">
                  <c:v>66.494</c:v>
                </c:pt>
                <c:pt idx="7161">
                  <c:v>66.531999999999996</c:v>
                </c:pt>
                <c:pt idx="7162">
                  <c:v>66.56</c:v>
                </c:pt>
                <c:pt idx="7163">
                  <c:v>66.584999999999994</c:v>
                </c:pt>
                <c:pt idx="7164">
                  <c:v>66.62</c:v>
                </c:pt>
                <c:pt idx="7165">
                  <c:v>66.655000000000001</c:v>
                </c:pt>
                <c:pt idx="7166">
                  <c:v>66.680999999999997</c:v>
                </c:pt>
                <c:pt idx="7167">
                  <c:v>66.7</c:v>
                </c:pt>
                <c:pt idx="7168">
                  <c:v>66.703999999999994</c:v>
                </c:pt>
                <c:pt idx="7169">
                  <c:v>66.712999999999994</c:v>
                </c:pt>
                <c:pt idx="7170">
                  <c:v>66.709000000000003</c:v>
                </c:pt>
                <c:pt idx="7171">
                  <c:v>66.692999999999998</c:v>
                </c:pt>
                <c:pt idx="7172">
                  <c:v>66.680999999999997</c:v>
                </c:pt>
                <c:pt idx="7173">
                  <c:v>66.658000000000001</c:v>
                </c:pt>
                <c:pt idx="7174">
                  <c:v>66.634</c:v>
                </c:pt>
                <c:pt idx="7175">
                  <c:v>66.62</c:v>
                </c:pt>
                <c:pt idx="7176">
                  <c:v>66.611999999999995</c:v>
                </c:pt>
                <c:pt idx="7177">
                  <c:v>66.599999999999994</c:v>
                </c:pt>
                <c:pt idx="7178">
                  <c:v>66.591999999999999</c:v>
                </c:pt>
                <c:pt idx="7179">
                  <c:v>66.59</c:v>
                </c:pt>
                <c:pt idx="7180">
                  <c:v>66.590999999999994</c:v>
                </c:pt>
                <c:pt idx="7181">
                  <c:v>66.593999999999994</c:v>
                </c:pt>
                <c:pt idx="7182">
                  <c:v>66.603999999999999</c:v>
                </c:pt>
                <c:pt idx="7183">
                  <c:v>66.623999999999995</c:v>
                </c:pt>
                <c:pt idx="7184">
                  <c:v>66.653000000000006</c:v>
                </c:pt>
                <c:pt idx="7185">
                  <c:v>66.676000000000002</c:v>
                </c:pt>
                <c:pt idx="7186">
                  <c:v>66.700999999999993</c:v>
                </c:pt>
                <c:pt idx="7187">
                  <c:v>66.733000000000004</c:v>
                </c:pt>
                <c:pt idx="7188">
                  <c:v>66.771000000000001</c:v>
                </c:pt>
                <c:pt idx="7189">
                  <c:v>66.8</c:v>
                </c:pt>
                <c:pt idx="7190">
                  <c:v>66.823999999999998</c:v>
                </c:pt>
                <c:pt idx="7191">
                  <c:v>66.843999999999994</c:v>
                </c:pt>
                <c:pt idx="7192">
                  <c:v>66.855000000000004</c:v>
                </c:pt>
                <c:pt idx="7193">
                  <c:v>66.879000000000005</c:v>
                </c:pt>
                <c:pt idx="7194">
                  <c:v>66.906000000000006</c:v>
                </c:pt>
                <c:pt idx="7195">
                  <c:v>66.930999999999997</c:v>
                </c:pt>
                <c:pt idx="7196">
                  <c:v>66.965000000000003</c:v>
                </c:pt>
                <c:pt idx="7197">
                  <c:v>66.992999999999995</c:v>
                </c:pt>
                <c:pt idx="7198">
                  <c:v>67.001999999999995</c:v>
                </c:pt>
                <c:pt idx="7199">
                  <c:v>67</c:v>
                </c:pt>
                <c:pt idx="7200">
                  <c:v>67.004999999999995</c:v>
                </c:pt>
                <c:pt idx="7201">
                  <c:v>67.02</c:v>
                </c:pt>
                <c:pt idx="7202">
                  <c:v>67.034999999999997</c:v>
                </c:pt>
                <c:pt idx="7203">
                  <c:v>67.045000000000002</c:v>
                </c:pt>
                <c:pt idx="7204">
                  <c:v>67.051000000000002</c:v>
                </c:pt>
                <c:pt idx="7205">
                  <c:v>67.055999999999997</c:v>
                </c:pt>
                <c:pt idx="7206">
                  <c:v>67.06</c:v>
                </c:pt>
                <c:pt idx="7207">
                  <c:v>67.067999999999998</c:v>
                </c:pt>
                <c:pt idx="7208">
                  <c:v>67.073999999999998</c:v>
                </c:pt>
                <c:pt idx="7209">
                  <c:v>67.085999999999999</c:v>
                </c:pt>
                <c:pt idx="7210">
                  <c:v>67.091999999999999</c:v>
                </c:pt>
                <c:pt idx="7211">
                  <c:v>67.085999999999999</c:v>
                </c:pt>
                <c:pt idx="7212">
                  <c:v>67.081999999999994</c:v>
                </c:pt>
                <c:pt idx="7213">
                  <c:v>67.093999999999994</c:v>
                </c:pt>
                <c:pt idx="7214">
                  <c:v>67.11</c:v>
                </c:pt>
                <c:pt idx="7215">
                  <c:v>67.129000000000005</c:v>
                </c:pt>
                <c:pt idx="7216">
                  <c:v>67.138999999999996</c:v>
                </c:pt>
                <c:pt idx="7217">
                  <c:v>67.144000000000005</c:v>
                </c:pt>
                <c:pt idx="7218">
                  <c:v>67.152000000000001</c:v>
                </c:pt>
                <c:pt idx="7219">
                  <c:v>67.156000000000006</c:v>
                </c:pt>
                <c:pt idx="7220">
                  <c:v>67.161000000000001</c:v>
                </c:pt>
                <c:pt idx="7221">
                  <c:v>67.171000000000006</c:v>
                </c:pt>
                <c:pt idx="7222">
                  <c:v>67.19</c:v>
                </c:pt>
                <c:pt idx="7223">
                  <c:v>67.206000000000003</c:v>
                </c:pt>
                <c:pt idx="7224">
                  <c:v>67.218000000000004</c:v>
                </c:pt>
                <c:pt idx="7225">
                  <c:v>67.221000000000004</c:v>
                </c:pt>
                <c:pt idx="7226">
                  <c:v>67.230999999999995</c:v>
                </c:pt>
                <c:pt idx="7227">
                  <c:v>67.239000000000004</c:v>
                </c:pt>
                <c:pt idx="7228">
                  <c:v>67.245999999999995</c:v>
                </c:pt>
                <c:pt idx="7229">
                  <c:v>67.251000000000005</c:v>
                </c:pt>
                <c:pt idx="7230">
                  <c:v>67.259</c:v>
                </c:pt>
                <c:pt idx="7231">
                  <c:v>67.272000000000006</c:v>
                </c:pt>
                <c:pt idx="7232">
                  <c:v>67.292000000000002</c:v>
                </c:pt>
                <c:pt idx="7233">
                  <c:v>67.313000000000002</c:v>
                </c:pt>
                <c:pt idx="7234">
                  <c:v>67.325999999999993</c:v>
                </c:pt>
                <c:pt idx="7235">
                  <c:v>67.332999999999998</c:v>
                </c:pt>
                <c:pt idx="7236">
                  <c:v>67.337000000000003</c:v>
                </c:pt>
                <c:pt idx="7237">
                  <c:v>67.337000000000003</c:v>
                </c:pt>
                <c:pt idx="7238">
                  <c:v>67.337000000000003</c:v>
                </c:pt>
                <c:pt idx="7239">
                  <c:v>67.331999999999994</c:v>
                </c:pt>
                <c:pt idx="7240">
                  <c:v>67.328000000000003</c:v>
                </c:pt>
                <c:pt idx="7241">
                  <c:v>67.33</c:v>
                </c:pt>
                <c:pt idx="7242">
                  <c:v>67.331000000000003</c:v>
                </c:pt>
                <c:pt idx="7243">
                  <c:v>67.332999999999998</c:v>
                </c:pt>
                <c:pt idx="7244">
                  <c:v>67.335999999999999</c:v>
                </c:pt>
                <c:pt idx="7245">
                  <c:v>67.328999999999994</c:v>
                </c:pt>
                <c:pt idx="7246">
                  <c:v>67.305999999999997</c:v>
                </c:pt>
                <c:pt idx="7247">
                  <c:v>67.272000000000006</c:v>
                </c:pt>
                <c:pt idx="7248">
                  <c:v>67.248999999999995</c:v>
                </c:pt>
                <c:pt idx="7249">
                  <c:v>67.23</c:v>
                </c:pt>
                <c:pt idx="7250">
                  <c:v>67.218999999999994</c:v>
                </c:pt>
                <c:pt idx="7251">
                  <c:v>67.212000000000003</c:v>
                </c:pt>
                <c:pt idx="7252">
                  <c:v>67.209000000000003</c:v>
                </c:pt>
                <c:pt idx="7253">
                  <c:v>67.201999999999998</c:v>
                </c:pt>
                <c:pt idx="7254">
                  <c:v>67.191000000000003</c:v>
                </c:pt>
                <c:pt idx="7255">
                  <c:v>67.177999999999997</c:v>
                </c:pt>
                <c:pt idx="7256">
                  <c:v>67.167000000000002</c:v>
                </c:pt>
                <c:pt idx="7257">
                  <c:v>67.165000000000006</c:v>
                </c:pt>
                <c:pt idx="7258">
                  <c:v>67.164000000000001</c:v>
                </c:pt>
                <c:pt idx="7259">
                  <c:v>67.16</c:v>
                </c:pt>
                <c:pt idx="7260">
                  <c:v>67.168000000000006</c:v>
                </c:pt>
                <c:pt idx="7261">
                  <c:v>67.174000000000007</c:v>
                </c:pt>
                <c:pt idx="7262">
                  <c:v>67.183000000000007</c:v>
                </c:pt>
                <c:pt idx="7263">
                  <c:v>67.194999999999993</c:v>
                </c:pt>
                <c:pt idx="7264">
                  <c:v>67.206999999999994</c:v>
                </c:pt>
                <c:pt idx="7265">
                  <c:v>67.218999999999994</c:v>
                </c:pt>
                <c:pt idx="7266">
                  <c:v>67.230999999999995</c:v>
                </c:pt>
                <c:pt idx="7267">
                  <c:v>67.244</c:v>
                </c:pt>
                <c:pt idx="7268">
                  <c:v>67.257000000000005</c:v>
                </c:pt>
                <c:pt idx="7269">
                  <c:v>67.266000000000005</c:v>
                </c:pt>
                <c:pt idx="7270">
                  <c:v>67.263000000000005</c:v>
                </c:pt>
                <c:pt idx="7271">
                  <c:v>67.271000000000001</c:v>
                </c:pt>
                <c:pt idx="7272">
                  <c:v>67.274000000000001</c:v>
                </c:pt>
                <c:pt idx="7273">
                  <c:v>67.27</c:v>
                </c:pt>
                <c:pt idx="7274">
                  <c:v>67.275000000000006</c:v>
                </c:pt>
                <c:pt idx="7275">
                  <c:v>67.298000000000002</c:v>
                </c:pt>
                <c:pt idx="7276">
                  <c:v>67.325999999999993</c:v>
                </c:pt>
                <c:pt idx="7277">
                  <c:v>67.319000000000003</c:v>
                </c:pt>
                <c:pt idx="7278">
                  <c:v>67.298000000000002</c:v>
                </c:pt>
                <c:pt idx="7279">
                  <c:v>67.31</c:v>
                </c:pt>
                <c:pt idx="7280">
                  <c:v>67.293999999999997</c:v>
                </c:pt>
                <c:pt idx="7281">
                  <c:v>67.259</c:v>
                </c:pt>
                <c:pt idx="7282">
                  <c:v>67.236000000000004</c:v>
                </c:pt>
                <c:pt idx="7283">
                  <c:v>67.197000000000003</c:v>
                </c:pt>
                <c:pt idx="7284">
                  <c:v>67.147999999999996</c:v>
                </c:pt>
                <c:pt idx="7285">
                  <c:v>67.108000000000004</c:v>
                </c:pt>
                <c:pt idx="7286">
                  <c:v>67.055000000000007</c:v>
                </c:pt>
                <c:pt idx="7287">
                  <c:v>66.994</c:v>
                </c:pt>
                <c:pt idx="7288">
                  <c:v>66.932000000000002</c:v>
                </c:pt>
                <c:pt idx="7289">
                  <c:v>66.881</c:v>
                </c:pt>
                <c:pt idx="7290">
                  <c:v>66.835999999999999</c:v>
                </c:pt>
                <c:pt idx="7291">
                  <c:v>66.784000000000006</c:v>
                </c:pt>
                <c:pt idx="7292">
                  <c:v>66.725999999999999</c:v>
                </c:pt>
                <c:pt idx="7293">
                  <c:v>66.665000000000006</c:v>
                </c:pt>
                <c:pt idx="7294">
                  <c:v>66.61</c:v>
                </c:pt>
                <c:pt idx="7295">
                  <c:v>66.561999999999998</c:v>
                </c:pt>
                <c:pt idx="7296">
                  <c:v>66.510999999999996</c:v>
                </c:pt>
                <c:pt idx="7297">
                  <c:v>66.466999999999999</c:v>
                </c:pt>
                <c:pt idx="7298">
                  <c:v>66.436999999999998</c:v>
                </c:pt>
                <c:pt idx="7299">
                  <c:v>66.408000000000001</c:v>
                </c:pt>
                <c:pt idx="7300">
                  <c:v>66.373000000000005</c:v>
                </c:pt>
                <c:pt idx="7301">
                  <c:v>66.322000000000003</c:v>
                </c:pt>
                <c:pt idx="7302">
                  <c:v>66.263000000000005</c:v>
                </c:pt>
                <c:pt idx="7303">
                  <c:v>66.201999999999998</c:v>
                </c:pt>
                <c:pt idx="7304">
                  <c:v>66.141999999999996</c:v>
                </c:pt>
                <c:pt idx="7305">
                  <c:v>66.081000000000003</c:v>
                </c:pt>
                <c:pt idx="7306">
                  <c:v>66.013999999999996</c:v>
                </c:pt>
                <c:pt idx="7307">
                  <c:v>65.942999999999998</c:v>
                </c:pt>
                <c:pt idx="7308">
                  <c:v>65.861999999999995</c:v>
                </c:pt>
                <c:pt idx="7309">
                  <c:v>65.775999999999996</c:v>
                </c:pt>
                <c:pt idx="7310">
                  <c:v>65.679000000000002</c:v>
                </c:pt>
                <c:pt idx="7311">
                  <c:v>65.575999999999993</c:v>
                </c:pt>
                <c:pt idx="7312">
                  <c:v>65.477000000000004</c:v>
                </c:pt>
                <c:pt idx="7313">
                  <c:v>65.38</c:v>
                </c:pt>
                <c:pt idx="7314">
                  <c:v>65.271000000000001</c:v>
                </c:pt>
                <c:pt idx="7315">
                  <c:v>65.144999999999996</c:v>
                </c:pt>
                <c:pt idx="7316">
                  <c:v>65.018000000000001</c:v>
                </c:pt>
                <c:pt idx="7317">
                  <c:v>64.891000000000005</c:v>
                </c:pt>
                <c:pt idx="7318">
                  <c:v>64.757000000000005</c:v>
                </c:pt>
                <c:pt idx="7319">
                  <c:v>64.614000000000004</c:v>
                </c:pt>
                <c:pt idx="7320">
                  <c:v>64.465000000000003</c:v>
                </c:pt>
                <c:pt idx="7321">
                  <c:v>64.325000000000003</c:v>
                </c:pt>
                <c:pt idx="7322">
                  <c:v>64.183000000000007</c:v>
                </c:pt>
                <c:pt idx="7323">
                  <c:v>64.025999999999996</c:v>
                </c:pt>
                <c:pt idx="7324">
                  <c:v>63.878999999999998</c:v>
                </c:pt>
                <c:pt idx="7325">
                  <c:v>63.750999999999998</c:v>
                </c:pt>
                <c:pt idx="7326">
                  <c:v>63.625999999999998</c:v>
                </c:pt>
                <c:pt idx="7327">
                  <c:v>63.494</c:v>
                </c:pt>
                <c:pt idx="7328">
                  <c:v>63.366999999999997</c:v>
                </c:pt>
                <c:pt idx="7329">
                  <c:v>63.252000000000002</c:v>
                </c:pt>
                <c:pt idx="7330">
                  <c:v>63.136000000000003</c:v>
                </c:pt>
                <c:pt idx="7331">
                  <c:v>63.02</c:v>
                </c:pt>
                <c:pt idx="7332">
                  <c:v>62.906999999999996</c:v>
                </c:pt>
                <c:pt idx="7333">
                  <c:v>62.802</c:v>
                </c:pt>
                <c:pt idx="7334">
                  <c:v>62.695</c:v>
                </c:pt>
                <c:pt idx="7335">
                  <c:v>62.581000000000003</c:v>
                </c:pt>
                <c:pt idx="7336">
                  <c:v>62.463000000000001</c:v>
                </c:pt>
                <c:pt idx="7337">
                  <c:v>62.344000000000001</c:v>
                </c:pt>
                <c:pt idx="7338">
                  <c:v>62.238999999999997</c:v>
                </c:pt>
                <c:pt idx="7339">
                  <c:v>62.14</c:v>
                </c:pt>
                <c:pt idx="7340">
                  <c:v>62.04</c:v>
                </c:pt>
                <c:pt idx="7341">
                  <c:v>61.951000000000001</c:v>
                </c:pt>
                <c:pt idx="7342">
                  <c:v>61.875</c:v>
                </c:pt>
                <c:pt idx="7343">
                  <c:v>61.798000000000002</c:v>
                </c:pt>
                <c:pt idx="7344">
                  <c:v>61.712000000000003</c:v>
                </c:pt>
                <c:pt idx="7345">
                  <c:v>61.625999999999998</c:v>
                </c:pt>
                <c:pt idx="7346">
                  <c:v>61.539000000000001</c:v>
                </c:pt>
                <c:pt idx="7347">
                  <c:v>61.448999999999998</c:v>
                </c:pt>
                <c:pt idx="7348">
                  <c:v>61.363999999999997</c:v>
                </c:pt>
                <c:pt idx="7349">
                  <c:v>61.284999999999997</c:v>
                </c:pt>
                <c:pt idx="7350">
                  <c:v>61.201999999999998</c:v>
                </c:pt>
                <c:pt idx="7351">
                  <c:v>61.118000000000002</c:v>
                </c:pt>
                <c:pt idx="7352">
                  <c:v>61.045000000000002</c:v>
                </c:pt>
                <c:pt idx="7353">
                  <c:v>60.968000000000004</c:v>
                </c:pt>
                <c:pt idx="7354">
                  <c:v>60.9</c:v>
                </c:pt>
                <c:pt idx="7355">
                  <c:v>60.832999999999998</c:v>
                </c:pt>
                <c:pt idx="7356">
                  <c:v>60.783999999999999</c:v>
                </c:pt>
                <c:pt idx="7357">
                  <c:v>60.726999999999997</c:v>
                </c:pt>
                <c:pt idx="7358">
                  <c:v>60.654000000000003</c:v>
                </c:pt>
                <c:pt idx="7359">
                  <c:v>60.597999999999999</c:v>
                </c:pt>
                <c:pt idx="7360">
                  <c:v>60.551000000000002</c:v>
                </c:pt>
                <c:pt idx="7361">
                  <c:v>60.496000000000002</c:v>
                </c:pt>
                <c:pt idx="7362">
                  <c:v>60.439</c:v>
                </c:pt>
                <c:pt idx="7363">
                  <c:v>60.392000000000003</c:v>
                </c:pt>
                <c:pt idx="7364">
                  <c:v>60.338000000000001</c:v>
                </c:pt>
                <c:pt idx="7365">
                  <c:v>60.283000000000001</c:v>
                </c:pt>
                <c:pt idx="7366">
                  <c:v>60.241999999999997</c:v>
                </c:pt>
                <c:pt idx="7367">
                  <c:v>60.198</c:v>
                </c:pt>
                <c:pt idx="7368">
                  <c:v>60.15</c:v>
                </c:pt>
                <c:pt idx="7369">
                  <c:v>60.116999999999997</c:v>
                </c:pt>
                <c:pt idx="7370">
                  <c:v>60.084000000000003</c:v>
                </c:pt>
                <c:pt idx="7371">
                  <c:v>60.037999999999997</c:v>
                </c:pt>
                <c:pt idx="7372">
                  <c:v>60.006</c:v>
                </c:pt>
                <c:pt idx="7373">
                  <c:v>59.975000000000001</c:v>
                </c:pt>
                <c:pt idx="7374">
                  <c:v>59.929000000000002</c:v>
                </c:pt>
                <c:pt idx="7375">
                  <c:v>59.87</c:v>
                </c:pt>
                <c:pt idx="7376">
                  <c:v>59.817999999999998</c:v>
                </c:pt>
                <c:pt idx="7377">
                  <c:v>59.773000000000003</c:v>
                </c:pt>
                <c:pt idx="7378">
                  <c:v>59.731000000000002</c:v>
                </c:pt>
                <c:pt idx="7379">
                  <c:v>59.682000000000002</c:v>
                </c:pt>
                <c:pt idx="7380">
                  <c:v>59.613</c:v>
                </c:pt>
                <c:pt idx="7381">
                  <c:v>59.533000000000001</c:v>
                </c:pt>
                <c:pt idx="7382">
                  <c:v>59.462000000000003</c:v>
                </c:pt>
                <c:pt idx="7383">
                  <c:v>59.4</c:v>
                </c:pt>
                <c:pt idx="7384">
                  <c:v>59.332999999999998</c:v>
                </c:pt>
                <c:pt idx="7385">
                  <c:v>59.258000000000003</c:v>
                </c:pt>
                <c:pt idx="7386">
                  <c:v>59.173000000000002</c:v>
                </c:pt>
                <c:pt idx="7387">
                  <c:v>59.088000000000001</c:v>
                </c:pt>
                <c:pt idx="7388">
                  <c:v>59.012999999999998</c:v>
                </c:pt>
                <c:pt idx="7389">
                  <c:v>58.951999999999998</c:v>
                </c:pt>
                <c:pt idx="7390">
                  <c:v>58.899000000000001</c:v>
                </c:pt>
                <c:pt idx="7391">
                  <c:v>58.848999999999997</c:v>
                </c:pt>
                <c:pt idx="7392">
                  <c:v>58.801000000000002</c:v>
                </c:pt>
                <c:pt idx="7393">
                  <c:v>58.756</c:v>
                </c:pt>
                <c:pt idx="7394">
                  <c:v>58.712000000000003</c:v>
                </c:pt>
                <c:pt idx="7395">
                  <c:v>58.683</c:v>
                </c:pt>
                <c:pt idx="7396">
                  <c:v>58.677</c:v>
                </c:pt>
                <c:pt idx="7397">
                  <c:v>58.67</c:v>
                </c:pt>
                <c:pt idx="7398">
                  <c:v>58.664999999999999</c:v>
                </c:pt>
                <c:pt idx="7399">
                  <c:v>58.677999999999997</c:v>
                </c:pt>
                <c:pt idx="7400">
                  <c:v>58.704000000000001</c:v>
                </c:pt>
                <c:pt idx="7401">
                  <c:v>58.722999999999999</c:v>
                </c:pt>
                <c:pt idx="7402">
                  <c:v>58.744999999999997</c:v>
                </c:pt>
                <c:pt idx="7403">
                  <c:v>58.777999999999999</c:v>
                </c:pt>
                <c:pt idx="7404">
                  <c:v>58.814999999999998</c:v>
                </c:pt>
                <c:pt idx="7405">
                  <c:v>58.837000000000003</c:v>
                </c:pt>
                <c:pt idx="7406">
                  <c:v>58.85</c:v>
                </c:pt>
                <c:pt idx="7407">
                  <c:v>58.872999999999998</c:v>
                </c:pt>
                <c:pt idx="7408">
                  <c:v>58.905999999999999</c:v>
                </c:pt>
                <c:pt idx="7409">
                  <c:v>58.924999999999997</c:v>
                </c:pt>
                <c:pt idx="7410">
                  <c:v>58.929000000000002</c:v>
                </c:pt>
                <c:pt idx="7411">
                  <c:v>58.923999999999999</c:v>
                </c:pt>
                <c:pt idx="7412">
                  <c:v>58.914000000000001</c:v>
                </c:pt>
                <c:pt idx="7413">
                  <c:v>58.902999999999999</c:v>
                </c:pt>
                <c:pt idx="7414">
                  <c:v>58.884999999999998</c:v>
                </c:pt>
                <c:pt idx="7415">
                  <c:v>58.871000000000002</c:v>
                </c:pt>
                <c:pt idx="7416">
                  <c:v>58.857999999999997</c:v>
                </c:pt>
                <c:pt idx="7417">
                  <c:v>58.844999999999999</c:v>
                </c:pt>
                <c:pt idx="7418">
                  <c:v>58.834000000000003</c:v>
                </c:pt>
                <c:pt idx="7419">
                  <c:v>58.820999999999998</c:v>
                </c:pt>
                <c:pt idx="7420">
                  <c:v>58.81</c:v>
                </c:pt>
                <c:pt idx="7421">
                  <c:v>58.796999999999997</c:v>
                </c:pt>
                <c:pt idx="7422">
                  <c:v>58.783999999999999</c:v>
                </c:pt>
                <c:pt idx="7423">
                  <c:v>58.771000000000001</c:v>
                </c:pt>
                <c:pt idx="7424">
                  <c:v>58.756999999999998</c:v>
                </c:pt>
                <c:pt idx="7425">
                  <c:v>58.755000000000003</c:v>
                </c:pt>
                <c:pt idx="7426">
                  <c:v>58.76</c:v>
                </c:pt>
                <c:pt idx="7427">
                  <c:v>58.777000000000001</c:v>
                </c:pt>
                <c:pt idx="7428">
                  <c:v>58.795000000000002</c:v>
                </c:pt>
                <c:pt idx="7429">
                  <c:v>58.805999999999997</c:v>
                </c:pt>
                <c:pt idx="7430">
                  <c:v>58.81</c:v>
                </c:pt>
                <c:pt idx="7431">
                  <c:v>58.811</c:v>
                </c:pt>
                <c:pt idx="7432">
                  <c:v>58.811999999999998</c:v>
                </c:pt>
                <c:pt idx="7433">
                  <c:v>58.811999999999998</c:v>
                </c:pt>
                <c:pt idx="7434">
                  <c:v>58.813000000000002</c:v>
                </c:pt>
                <c:pt idx="7435">
                  <c:v>58.814999999999998</c:v>
                </c:pt>
                <c:pt idx="7436">
                  <c:v>58.814</c:v>
                </c:pt>
                <c:pt idx="7437">
                  <c:v>58.808999999999997</c:v>
                </c:pt>
                <c:pt idx="7438">
                  <c:v>58.8</c:v>
                </c:pt>
                <c:pt idx="7439">
                  <c:v>58.781999999999996</c:v>
                </c:pt>
                <c:pt idx="7440">
                  <c:v>58.762</c:v>
                </c:pt>
                <c:pt idx="7441">
                  <c:v>58.735999999999997</c:v>
                </c:pt>
                <c:pt idx="7442">
                  <c:v>58.713000000000001</c:v>
                </c:pt>
                <c:pt idx="7443">
                  <c:v>58.688000000000002</c:v>
                </c:pt>
                <c:pt idx="7444">
                  <c:v>58.656999999999996</c:v>
                </c:pt>
                <c:pt idx="7445">
                  <c:v>58.628999999999998</c:v>
                </c:pt>
                <c:pt idx="7446">
                  <c:v>58.603000000000002</c:v>
                </c:pt>
                <c:pt idx="7447">
                  <c:v>58.576999999999998</c:v>
                </c:pt>
                <c:pt idx="7448">
                  <c:v>58.554000000000002</c:v>
                </c:pt>
                <c:pt idx="7449">
                  <c:v>58.533999999999999</c:v>
                </c:pt>
                <c:pt idx="7450">
                  <c:v>58.51</c:v>
                </c:pt>
                <c:pt idx="7451">
                  <c:v>58.491999999999997</c:v>
                </c:pt>
                <c:pt idx="7452">
                  <c:v>58.478000000000002</c:v>
                </c:pt>
                <c:pt idx="7453">
                  <c:v>58.473999999999997</c:v>
                </c:pt>
                <c:pt idx="7454">
                  <c:v>58.475999999999999</c:v>
                </c:pt>
                <c:pt idx="7455">
                  <c:v>58.481999999999999</c:v>
                </c:pt>
                <c:pt idx="7456">
                  <c:v>58.488</c:v>
                </c:pt>
                <c:pt idx="7457">
                  <c:v>58.5</c:v>
                </c:pt>
                <c:pt idx="7458">
                  <c:v>58.515999999999998</c:v>
                </c:pt>
                <c:pt idx="7459">
                  <c:v>58.536000000000001</c:v>
                </c:pt>
                <c:pt idx="7460">
                  <c:v>58.564999999999998</c:v>
                </c:pt>
                <c:pt idx="7461">
                  <c:v>58.588000000000001</c:v>
                </c:pt>
                <c:pt idx="7462">
                  <c:v>58.607999999999997</c:v>
                </c:pt>
                <c:pt idx="7463">
                  <c:v>58.628</c:v>
                </c:pt>
                <c:pt idx="7464">
                  <c:v>58.643000000000001</c:v>
                </c:pt>
                <c:pt idx="7465">
                  <c:v>58.655000000000001</c:v>
                </c:pt>
                <c:pt idx="7466">
                  <c:v>58.661999999999999</c:v>
                </c:pt>
                <c:pt idx="7467">
                  <c:v>58.67</c:v>
                </c:pt>
                <c:pt idx="7468">
                  <c:v>58.679000000000002</c:v>
                </c:pt>
                <c:pt idx="7469">
                  <c:v>58.689</c:v>
                </c:pt>
                <c:pt idx="7470">
                  <c:v>58.695</c:v>
                </c:pt>
                <c:pt idx="7471">
                  <c:v>58.701000000000001</c:v>
                </c:pt>
                <c:pt idx="7472">
                  <c:v>58.701999999999998</c:v>
                </c:pt>
                <c:pt idx="7473">
                  <c:v>58.7</c:v>
                </c:pt>
                <c:pt idx="7474">
                  <c:v>58.694000000000003</c:v>
                </c:pt>
                <c:pt idx="7475">
                  <c:v>58.685000000000002</c:v>
                </c:pt>
                <c:pt idx="7476">
                  <c:v>58.671999999999997</c:v>
                </c:pt>
                <c:pt idx="7477">
                  <c:v>58.66</c:v>
                </c:pt>
                <c:pt idx="7478">
                  <c:v>58.65</c:v>
                </c:pt>
                <c:pt idx="7479">
                  <c:v>58.639000000000003</c:v>
                </c:pt>
                <c:pt idx="7480">
                  <c:v>58.631</c:v>
                </c:pt>
                <c:pt idx="7481">
                  <c:v>58.622</c:v>
                </c:pt>
                <c:pt idx="7482">
                  <c:v>58.615000000000002</c:v>
                </c:pt>
                <c:pt idx="7483">
                  <c:v>58.613999999999997</c:v>
                </c:pt>
                <c:pt idx="7484">
                  <c:v>58.613</c:v>
                </c:pt>
                <c:pt idx="7485">
                  <c:v>58.616999999999997</c:v>
                </c:pt>
                <c:pt idx="7486">
                  <c:v>58.625</c:v>
                </c:pt>
                <c:pt idx="7487">
                  <c:v>58.642000000000003</c:v>
                </c:pt>
                <c:pt idx="7488">
                  <c:v>58.661999999999999</c:v>
                </c:pt>
                <c:pt idx="7489">
                  <c:v>58.682000000000002</c:v>
                </c:pt>
                <c:pt idx="7490">
                  <c:v>58.706000000000003</c:v>
                </c:pt>
                <c:pt idx="7491">
                  <c:v>58.738999999999997</c:v>
                </c:pt>
                <c:pt idx="7492">
                  <c:v>58.768000000000001</c:v>
                </c:pt>
                <c:pt idx="7493">
                  <c:v>58.79</c:v>
                </c:pt>
                <c:pt idx="7494">
                  <c:v>58.811999999999998</c:v>
                </c:pt>
                <c:pt idx="7495">
                  <c:v>58.838999999999999</c:v>
                </c:pt>
                <c:pt idx="7496">
                  <c:v>58.860999999999997</c:v>
                </c:pt>
                <c:pt idx="7497">
                  <c:v>58.893000000000001</c:v>
                </c:pt>
                <c:pt idx="7498">
                  <c:v>58.926000000000002</c:v>
                </c:pt>
                <c:pt idx="7499">
                  <c:v>58.957999999999998</c:v>
                </c:pt>
                <c:pt idx="7500">
                  <c:v>58.99</c:v>
                </c:pt>
                <c:pt idx="7501">
                  <c:v>59.027999999999999</c:v>
                </c:pt>
                <c:pt idx="7502">
                  <c:v>59.076000000000001</c:v>
                </c:pt>
                <c:pt idx="7503">
                  <c:v>59.128</c:v>
                </c:pt>
                <c:pt idx="7504">
                  <c:v>59.189</c:v>
                </c:pt>
                <c:pt idx="7505">
                  <c:v>59.25</c:v>
                </c:pt>
                <c:pt idx="7506">
                  <c:v>59.302</c:v>
                </c:pt>
                <c:pt idx="7507">
                  <c:v>59.37</c:v>
                </c:pt>
                <c:pt idx="7508">
                  <c:v>59.444000000000003</c:v>
                </c:pt>
                <c:pt idx="7509">
                  <c:v>59.506999999999998</c:v>
                </c:pt>
                <c:pt idx="7510">
                  <c:v>59.563000000000002</c:v>
                </c:pt>
                <c:pt idx="7511">
                  <c:v>59.622</c:v>
                </c:pt>
                <c:pt idx="7512">
                  <c:v>59.676000000000002</c:v>
                </c:pt>
                <c:pt idx="7513">
                  <c:v>59.73</c:v>
                </c:pt>
                <c:pt idx="7514">
                  <c:v>59.779000000000003</c:v>
                </c:pt>
                <c:pt idx="7515">
                  <c:v>59.832000000000001</c:v>
                </c:pt>
                <c:pt idx="7516">
                  <c:v>59.886000000000003</c:v>
                </c:pt>
                <c:pt idx="7517">
                  <c:v>59.94</c:v>
                </c:pt>
                <c:pt idx="7518">
                  <c:v>60.006</c:v>
                </c:pt>
                <c:pt idx="7519">
                  <c:v>60.076000000000001</c:v>
                </c:pt>
                <c:pt idx="7520">
                  <c:v>60.139000000000003</c:v>
                </c:pt>
                <c:pt idx="7521">
                  <c:v>60.191000000000003</c:v>
                </c:pt>
                <c:pt idx="7522">
                  <c:v>60.246000000000002</c:v>
                </c:pt>
                <c:pt idx="7523">
                  <c:v>60.313000000000002</c:v>
                </c:pt>
                <c:pt idx="7524">
                  <c:v>60.365000000000002</c:v>
                </c:pt>
                <c:pt idx="7525">
                  <c:v>60.405999999999999</c:v>
                </c:pt>
                <c:pt idx="7526">
                  <c:v>60.445</c:v>
                </c:pt>
                <c:pt idx="7527">
                  <c:v>60.478000000000002</c:v>
                </c:pt>
                <c:pt idx="7528">
                  <c:v>60.506999999999998</c:v>
                </c:pt>
                <c:pt idx="7529">
                  <c:v>60.546999999999997</c:v>
                </c:pt>
                <c:pt idx="7530">
                  <c:v>60.58</c:v>
                </c:pt>
                <c:pt idx="7531">
                  <c:v>60.613</c:v>
                </c:pt>
                <c:pt idx="7532">
                  <c:v>60.645000000000003</c:v>
                </c:pt>
                <c:pt idx="7533">
                  <c:v>60.677999999999997</c:v>
                </c:pt>
                <c:pt idx="7534">
                  <c:v>60.71</c:v>
                </c:pt>
                <c:pt idx="7535">
                  <c:v>60.716999999999999</c:v>
                </c:pt>
                <c:pt idx="7536">
                  <c:v>60.74</c:v>
                </c:pt>
                <c:pt idx="7537">
                  <c:v>60.762999999999998</c:v>
                </c:pt>
                <c:pt idx="7538">
                  <c:v>60.777999999999999</c:v>
                </c:pt>
                <c:pt idx="7539">
                  <c:v>60.779000000000003</c:v>
                </c:pt>
                <c:pt idx="7540">
                  <c:v>60.786000000000001</c:v>
                </c:pt>
                <c:pt idx="7541">
                  <c:v>60.796999999999997</c:v>
                </c:pt>
                <c:pt idx="7542">
                  <c:v>60.79</c:v>
                </c:pt>
                <c:pt idx="7543">
                  <c:v>60.795000000000002</c:v>
                </c:pt>
                <c:pt idx="7544">
                  <c:v>60.802999999999997</c:v>
                </c:pt>
                <c:pt idx="7545">
                  <c:v>60.796999999999997</c:v>
                </c:pt>
                <c:pt idx="7546">
                  <c:v>60.774999999999999</c:v>
                </c:pt>
                <c:pt idx="7547">
                  <c:v>60.758000000000003</c:v>
                </c:pt>
                <c:pt idx="7548">
                  <c:v>60.738999999999997</c:v>
                </c:pt>
                <c:pt idx="7549">
                  <c:v>60.718000000000004</c:v>
                </c:pt>
                <c:pt idx="7550">
                  <c:v>60.673999999999999</c:v>
                </c:pt>
                <c:pt idx="7551">
                  <c:v>60.621000000000002</c:v>
                </c:pt>
                <c:pt idx="7552">
                  <c:v>60.576000000000001</c:v>
                </c:pt>
                <c:pt idx="7553">
                  <c:v>60.527999999999999</c:v>
                </c:pt>
                <c:pt idx="7554">
                  <c:v>60.473999999999997</c:v>
                </c:pt>
                <c:pt idx="7555">
                  <c:v>60.421999999999997</c:v>
                </c:pt>
                <c:pt idx="7556">
                  <c:v>60.362000000000002</c:v>
                </c:pt>
                <c:pt idx="7557">
                  <c:v>60.292999999999999</c:v>
                </c:pt>
                <c:pt idx="7558">
                  <c:v>60.216000000000001</c:v>
                </c:pt>
                <c:pt idx="7559">
                  <c:v>60.14</c:v>
                </c:pt>
                <c:pt idx="7560">
                  <c:v>60.081000000000003</c:v>
                </c:pt>
                <c:pt idx="7561">
                  <c:v>60.009</c:v>
                </c:pt>
                <c:pt idx="7562">
                  <c:v>59.94</c:v>
                </c:pt>
                <c:pt idx="7563">
                  <c:v>59.859000000000002</c:v>
                </c:pt>
                <c:pt idx="7564">
                  <c:v>59.78</c:v>
                </c:pt>
                <c:pt idx="7565">
                  <c:v>59.719000000000001</c:v>
                </c:pt>
                <c:pt idx="7566">
                  <c:v>59.637</c:v>
                </c:pt>
                <c:pt idx="7567">
                  <c:v>59.552</c:v>
                </c:pt>
                <c:pt idx="7568">
                  <c:v>59.472999999999999</c:v>
                </c:pt>
                <c:pt idx="7569">
                  <c:v>59.384</c:v>
                </c:pt>
                <c:pt idx="7570">
                  <c:v>59.301000000000002</c:v>
                </c:pt>
                <c:pt idx="7571">
                  <c:v>59.234999999999999</c:v>
                </c:pt>
                <c:pt idx="7572">
                  <c:v>59.148000000000003</c:v>
                </c:pt>
                <c:pt idx="7573">
                  <c:v>59.066000000000003</c:v>
                </c:pt>
                <c:pt idx="7574">
                  <c:v>58.999000000000002</c:v>
                </c:pt>
                <c:pt idx="7575">
                  <c:v>58.927</c:v>
                </c:pt>
                <c:pt idx="7576">
                  <c:v>58.863</c:v>
                </c:pt>
                <c:pt idx="7577">
                  <c:v>58.811</c:v>
                </c:pt>
                <c:pt idx="7578">
                  <c:v>58.75</c:v>
                </c:pt>
                <c:pt idx="7579">
                  <c:v>58.697000000000003</c:v>
                </c:pt>
                <c:pt idx="7580">
                  <c:v>58.645000000000003</c:v>
                </c:pt>
                <c:pt idx="7581">
                  <c:v>58.581000000000003</c:v>
                </c:pt>
                <c:pt idx="7582">
                  <c:v>58.54</c:v>
                </c:pt>
                <c:pt idx="7583">
                  <c:v>58.499000000000002</c:v>
                </c:pt>
                <c:pt idx="7584">
                  <c:v>58.448</c:v>
                </c:pt>
                <c:pt idx="7585">
                  <c:v>58.408000000000001</c:v>
                </c:pt>
                <c:pt idx="7586">
                  <c:v>58.384</c:v>
                </c:pt>
                <c:pt idx="7587">
                  <c:v>58.363</c:v>
                </c:pt>
                <c:pt idx="7588">
                  <c:v>58.344999999999999</c:v>
                </c:pt>
                <c:pt idx="7589">
                  <c:v>58.329000000000001</c:v>
                </c:pt>
                <c:pt idx="7590">
                  <c:v>58.308</c:v>
                </c:pt>
                <c:pt idx="7591">
                  <c:v>58.289000000000001</c:v>
                </c:pt>
                <c:pt idx="7592">
                  <c:v>58.276000000000003</c:v>
                </c:pt>
                <c:pt idx="7593">
                  <c:v>58.268000000000001</c:v>
                </c:pt>
                <c:pt idx="7594">
                  <c:v>58.265999999999998</c:v>
                </c:pt>
                <c:pt idx="7595">
                  <c:v>58.265000000000001</c:v>
                </c:pt>
                <c:pt idx="7596">
                  <c:v>58.258000000000003</c:v>
                </c:pt>
                <c:pt idx="7597">
                  <c:v>58.256</c:v>
                </c:pt>
                <c:pt idx="7598">
                  <c:v>58.256999999999998</c:v>
                </c:pt>
                <c:pt idx="7599">
                  <c:v>58.249000000000002</c:v>
                </c:pt>
                <c:pt idx="7600">
                  <c:v>58.235999999999997</c:v>
                </c:pt>
                <c:pt idx="7601">
                  <c:v>58.231000000000002</c:v>
                </c:pt>
                <c:pt idx="7602">
                  <c:v>58.232999999999997</c:v>
                </c:pt>
                <c:pt idx="7603">
                  <c:v>58.234999999999999</c:v>
                </c:pt>
                <c:pt idx="7604">
                  <c:v>58.241999999999997</c:v>
                </c:pt>
                <c:pt idx="7605">
                  <c:v>58.253</c:v>
                </c:pt>
                <c:pt idx="7606">
                  <c:v>58.267000000000003</c:v>
                </c:pt>
                <c:pt idx="7607">
                  <c:v>58.277999999999999</c:v>
                </c:pt>
                <c:pt idx="7608">
                  <c:v>58.295999999999999</c:v>
                </c:pt>
                <c:pt idx="7609">
                  <c:v>58.316000000000003</c:v>
                </c:pt>
                <c:pt idx="7610">
                  <c:v>58.335000000000001</c:v>
                </c:pt>
                <c:pt idx="7611">
                  <c:v>58.341999999999999</c:v>
                </c:pt>
                <c:pt idx="7612">
                  <c:v>58.34</c:v>
                </c:pt>
                <c:pt idx="7613">
                  <c:v>58.335999999999999</c:v>
                </c:pt>
                <c:pt idx="7614">
                  <c:v>58.338999999999999</c:v>
                </c:pt>
                <c:pt idx="7615">
                  <c:v>58.350999999999999</c:v>
                </c:pt>
                <c:pt idx="7616">
                  <c:v>58.37</c:v>
                </c:pt>
                <c:pt idx="7617">
                  <c:v>58.381</c:v>
                </c:pt>
                <c:pt idx="7618">
                  <c:v>58.372999999999998</c:v>
                </c:pt>
                <c:pt idx="7619">
                  <c:v>58.363999999999997</c:v>
                </c:pt>
                <c:pt idx="7620">
                  <c:v>58.362000000000002</c:v>
                </c:pt>
                <c:pt idx="7621">
                  <c:v>58.374000000000002</c:v>
                </c:pt>
                <c:pt idx="7622">
                  <c:v>58.389000000000003</c:v>
                </c:pt>
                <c:pt idx="7623">
                  <c:v>58.399000000000001</c:v>
                </c:pt>
                <c:pt idx="7624">
                  <c:v>58.396999999999998</c:v>
                </c:pt>
                <c:pt idx="7625">
                  <c:v>58.395000000000003</c:v>
                </c:pt>
                <c:pt idx="7626">
                  <c:v>58.399000000000001</c:v>
                </c:pt>
                <c:pt idx="7627">
                  <c:v>58.41</c:v>
                </c:pt>
                <c:pt idx="7628">
                  <c:v>58.433</c:v>
                </c:pt>
                <c:pt idx="7629">
                  <c:v>58.465000000000003</c:v>
                </c:pt>
                <c:pt idx="7630">
                  <c:v>58.499000000000002</c:v>
                </c:pt>
                <c:pt idx="7631">
                  <c:v>58.536000000000001</c:v>
                </c:pt>
                <c:pt idx="7632">
                  <c:v>58.579000000000001</c:v>
                </c:pt>
                <c:pt idx="7633">
                  <c:v>58.622</c:v>
                </c:pt>
                <c:pt idx="7634">
                  <c:v>58.661999999999999</c:v>
                </c:pt>
                <c:pt idx="7635">
                  <c:v>58.709000000000003</c:v>
                </c:pt>
                <c:pt idx="7636">
                  <c:v>58.750999999999998</c:v>
                </c:pt>
                <c:pt idx="7637">
                  <c:v>58.787999999999997</c:v>
                </c:pt>
                <c:pt idx="7638">
                  <c:v>58.835000000000001</c:v>
                </c:pt>
                <c:pt idx="7639">
                  <c:v>58.881</c:v>
                </c:pt>
                <c:pt idx="7640">
                  <c:v>58.923999999999999</c:v>
                </c:pt>
                <c:pt idx="7641">
                  <c:v>58.963999999999999</c:v>
                </c:pt>
                <c:pt idx="7642">
                  <c:v>59</c:v>
                </c:pt>
                <c:pt idx="7643">
                  <c:v>59.036999999999999</c:v>
                </c:pt>
                <c:pt idx="7644">
                  <c:v>59.073999999999998</c:v>
                </c:pt>
                <c:pt idx="7645">
                  <c:v>59.113</c:v>
                </c:pt>
                <c:pt idx="7646">
                  <c:v>59.152000000000001</c:v>
                </c:pt>
                <c:pt idx="7647">
                  <c:v>59.194000000000003</c:v>
                </c:pt>
                <c:pt idx="7648">
                  <c:v>59.238</c:v>
                </c:pt>
                <c:pt idx="7649">
                  <c:v>59.281999999999996</c:v>
                </c:pt>
                <c:pt idx="7650">
                  <c:v>59.325000000000003</c:v>
                </c:pt>
                <c:pt idx="7651">
                  <c:v>59.368000000000002</c:v>
                </c:pt>
                <c:pt idx="7652">
                  <c:v>59.399000000000001</c:v>
                </c:pt>
                <c:pt idx="7653">
                  <c:v>59.438000000000002</c:v>
                </c:pt>
                <c:pt idx="7654">
                  <c:v>59.475999999999999</c:v>
                </c:pt>
                <c:pt idx="7655">
                  <c:v>59.503999999999998</c:v>
                </c:pt>
                <c:pt idx="7656">
                  <c:v>59.533000000000001</c:v>
                </c:pt>
                <c:pt idx="7657">
                  <c:v>59.567</c:v>
                </c:pt>
                <c:pt idx="7658">
                  <c:v>59.594000000000001</c:v>
                </c:pt>
                <c:pt idx="7659">
                  <c:v>59.62</c:v>
                </c:pt>
                <c:pt idx="7660">
                  <c:v>59.642000000000003</c:v>
                </c:pt>
                <c:pt idx="7661">
                  <c:v>59.665999999999997</c:v>
                </c:pt>
                <c:pt idx="7662">
                  <c:v>59.686</c:v>
                </c:pt>
                <c:pt idx="7663">
                  <c:v>59.695999999999998</c:v>
                </c:pt>
                <c:pt idx="7664">
                  <c:v>59.7</c:v>
                </c:pt>
                <c:pt idx="7665">
                  <c:v>59.704999999999998</c:v>
                </c:pt>
                <c:pt idx="7666">
                  <c:v>59.71</c:v>
                </c:pt>
                <c:pt idx="7667">
                  <c:v>59.720999999999997</c:v>
                </c:pt>
                <c:pt idx="7668">
                  <c:v>59.734999999999999</c:v>
                </c:pt>
                <c:pt idx="7669">
                  <c:v>59.750999999999998</c:v>
                </c:pt>
                <c:pt idx="7670">
                  <c:v>59.773000000000003</c:v>
                </c:pt>
                <c:pt idx="7671">
                  <c:v>59.795000000000002</c:v>
                </c:pt>
                <c:pt idx="7672">
                  <c:v>59.808999999999997</c:v>
                </c:pt>
                <c:pt idx="7673">
                  <c:v>59.823</c:v>
                </c:pt>
                <c:pt idx="7674">
                  <c:v>59.835999999999999</c:v>
                </c:pt>
                <c:pt idx="7675">
                  <c:v>59.853999999999999</c:v>
                </c:pt>
                <c:pt idx="7676">
                  <c:v>59.866999999999997</c:v>
                </c:pt>
                <c:pt idx="7677">
                  <c:v>59.883000000000003</c:v>
                </c:pt>
                <c:pt idx="7678">
                  <c:v>59.901000000000003</c:v>
                </c:pt>
                <c:pt idx="7679">
                  <c:v>59.914999999999999</c:v>
                </c:pt>
                <c:pt idx="7680">
                  <c:v>59.929000000000002</c:v>
                </c:pt>
                <c:pt idx="7681">
                  <c:v>59.936999999999998</c:v>
                </c:pt>
                <c:pt idx="7682">
                  <c:v>59.94</c:v>
                </c:pt>
                <c:pt idx="7683">
                  <c:v>59.942999999999998</c:v>
                </c:pt>
                <c:pt idx="7684">
                  <c:v>59.94</c:v>
                </c:pt>
                <c:pt idx="7685">
                  <c:v>59.927999999999997</c:v>
                </c:pt>
                <c:pt idx="7686">
                  <c:v>59.923000000000002</c:v>
                </c:pt>
                <c:pt idx="7687">
                  <c:v>59.918999999999997</c:v>
                </c:pt>
                <c:pt idx="7688">
                  <c:v>59.915999999999997</c:v>
                </c:pt>
                <c:pt idx="7689">
                  <c:v>59.911000000000001</c:v>
                </c:pt>
                <c:pt idx="7690">
                  <c:v>59.905999999999999</c:v>
                </c:pt>
                <c:pt idx="7691">
                  <c:v>59.902000000000001</c:v>
                </c:pt>
                <c:pt idx="7692">
                  <c:v>59.898000000000003</c:v>
                </c:pt>
                <c:pt idx="7693">
                  <c:v>59.896000000000001</c:v>
                </c:pt>
                <c:pt idx="7694">
                  <c:v>59.883000000000003</c:v>
                </c:pt>
                <c:pt idx="7695">
                  <c:v>59.862000000000002</c:v>
                </c:pt>
                <c:pt idx="7696">
                  <c:v>59.853000000000002</c:v>
                </c:pt>
                <c:pt idx="7697">
                  <c:v>59.84</c:v>
                </c:pt>
                <c:pt idx="7698">
                  <c:v>59.816000000000003</c:v>
                </c:pt>
                <c:pt idx="7699">
                  <c:v>59.792999999999999</c:v>
                </c:pt>
                <c:pt idx="7700">
                  <c:v>59.774999999999999</c:v>
                </c:pt>
                <c:pt idx="7701">
                  <c:v>59.76</c:v>
                </c:pt>
                <c:pt idx="7702">
                  <c:v>59.747</c:v>
                </c:pt>
                <c:pt idx="7703">
                  <c:v>59.720999999999997</c:v>
                </c:pt>
                <c:pt idx="7704">
                  <c:v>59.707000000000001</c:v>
                </c:pt>
                <c:pt idx="7705">
                  <c:v>59.701000000000001</c:v>
                </c:pt>
                <c:pt idx="7706">
                  <c:v>59.665999999999997</c:v>
                </c:pt>
                <c:pt idx="7707">
                  <c:v>59.606000000000002</c:v>
                </c:pt>
                <c:pt idx="7708">
                  <c:v>59.557000000000002</c:v>
                </c:pt>
                <c:pt idx="7709">
                  <c:v>59.508000000000003</c:v>
                </c:pt>
                <c:pt idx="7710">
                  <c:v>59.445</c:v>
                </c:pt>
                <c:pt idx="7711">
                  <c:v>59.360999999999997</c:v>
                </c:pt>
                <c:pt idx="7712">
                  <c:v>59.274999999999999</c:v>
                </c:pt>
                <c:pt idx="7713">
                  <c:v>59.192999999999998</c:v>
                </c:pt>
                <c:pt idx="7714">
                  <c:v>59.103999999999999</c:v>
                </c:pt>
                <c:pt idx="7715">
                  <c:v>59.006</c:v>
                </c:pt>
                <c:pt idx="7716">
                  <c:v>58.908999999999999</c:v>
                </c:pt>
                <c:pt idx="7717">
                  <c:v>58.814999999999998</c:v>
                </c:pt>
                <c:pt idx="7718">
                  <c:v>58.725999999999999</c:v>
                </c:pt>
                <c:pt idx="7719">
                  <c:v>58.639000000000003</c:v>
                </c:pt>
                <c:pt idx="7720">
                  <c:v>58.563000000000002</c:v>
                </c:pt>
                <c:pt idx="7721">
                  <c:v>58.494999999999997</c:v>
                </c:pt>
                <c:pt idx="7722">
                  <c:v>58.418999999999997</c:v>
                </c:pt>
                <c:pt idx="7723">
                  <c:v>58.338000000000001</c:v>
                </c:pt>
                <c:pt idx="7724">
                  <c:v>58.262</c:v>
                </c:pt>
                <c:pt idx="7725">
                  <c:v>58.198999999999998</c:v>
                </c:pt>
                <c:pt idx="7726">
                  <c:v>58.140999999999998</c:v>
                </c:pt>
                <c:pt idx="7727">
                  <c:v>58.084000000000003</c:v>
                </c:pt>
                <c:pt idx="7728">
                  <c:v>58.031999999999996</c:v>
                </c:pt>
                <c:pt idx="7729">
                  <c:v>57.991999999999997</c:v>
                </c:pt>
                <c:pt idx="7730">
                  <c:v>57.948999999999998</c:v>
                </c:pt>
                <c:pt idx="7731">
                  <c:v>57.898000000000003</c:v>
                </c:pt>
                <c:pt idx="7732">
                  <c:v>57.835000000000001</c:v>
                </c:pt>
                <c:pt idx="7733">
                  <c:v>57.753999999999998</c:v>
                </c:pt>
                <c:pt idx="7734">
                  <c:v>57.655999999999999</c:v>
                </c:pt>
                <c:pt idx="7735">
                  <c:v>57.552999999999997</c:v>
                </c:pt>
                <c:pt idx="7736">
                  <c:v>57.454999999999998</c:v>
                </c:pt>
                <c:pt idx="7737">
                  <c:v>57.366999999999997</c:v>
                </c:pt>
                <c:pt idx="7738">
                  <c:v>57.276000000000003</c:v>
                </c:pt>
                <c:pt idx="7739">
                  <c:v>57.167999999999999</c:v>
                </c:pt>
                <c:pt idx="7740">
                  <c:v>57.054000000000002</c:v>
                </c:pt>
                <c:pt idx="7741">
                  <c:v>56.939</c:v>
                </c:pt>
                <c:pt idx="7742">
                  <c:v>56.814</c:v>
                </c:pt>
                <c:pt idx="7743">
                  <c:v>56.671999999999997</c:v>
                </c:pt>
                <c:pt idx="7744">
                  <c:v>56.529000000000003</c:v>
                </c:pt>
                <c:pt idx="7745">
                  <c:v>56.392000000000003</c:v>
                </c:pt>
                <c:pt idx="7746">
                  <c:v>56.241</c:v>
                </c:pt>
                <c:pt idx="7747">
                  <c:v>56.082000000000001</c:v>
                </c:pt>
                <c:pt idx="7748">
                  <c:v>55.933999999999997</c:v>
                </c:pt>
                <c:pt idx="7749">
                  <c:v>55.79</c:v>
                </c:pt>
                <c:pt idx="7750">
                  <c:v>55.643000000000001</c:v>
                </c:pt>
                <c:pt idx="7751">
                  <c:v>55.500999999999998</c:v>
                </c:pt>
                <c:pt idx="7752">
                  <c:v>55.363</c:v>
                </c:pt>
                <c:pt idx="7753">
                  <c:v>55.218000000000004</c:v>
                </c:pt>
                <c:pt idx="7754">
                  <c:v>55.081000000000003</c:v>
                </c:pt>
                <c:pt idx="7755">
                  <c:v>54.945999999999998</c:v>
                </c:pt>
                <c:pt idx="7756">
                  <c:v>54.802999999999997</c:v>
                </c:pt>
                <c:pt idx="7757">
                  <c:v>54.662999999999997</c:v>
                </c:pt>
                <c:pt idx="7758">
                  <c:v>54.54</c:v>
                </c:pt>
                <c:pt idx="7759">
                  <c:v>54.424999999999997</c:v>
                </c:pt>
                <c:pt idx="7760">
                  <c:v>54.31</c:v>
                </c:pt>
                <c:pt idx="7761">
                  <c:v>54.2</c:v>
                </c:pt>
                <c:pt idx="7762">
                  <c:v>54.109000000000002</c:v>
                </c:pt>
                <c:pt idx="7763">
                  <c:v>54.034999999999997</c:v>
                </c:pt>
                <c:pt idx="7764">
                  <c:v>53.954000000000001</c:v>
                </c:pt>
                <c:pt idx="7765">
                  <c:v>53.869</c:v>
                </c:pt>
                <c:pt idx="7766">
                  <c:v>53.8</c:v>
                </c:pt>
                <c:pt idx="7767">
                  <c:v>53.735999999999997</c:v>
                </c:pt>
                <c:pt idx="7768">
                  <c:v>53.66</c:v>
                </c:pt>
                <c:pt idx="7769">
                  <c:v>53.597999999999999</c:v>
                </c:pt>
                <c:pt idx="7770">
                  <c:v>53.537999999999997</c:v>
                </c:pt>
                <c:pt idx="7771">
                  <c:v>53.491</c:v>
                </c:pt>
                <c:pt idx="7772">
                  <c:v>53.441000000000003</c:v>
                </c:pt>
                <c:pt idx="7773">
                  <c:v>53.4</c:v>
                </c:pt>
                <c:pt idx="7774">
                  <c:v>53.377000000000002</c:v>
                </c:pt>
                <c:pt idx="7775">
                  <c:v>53.33</c:v>
                </c:pt>
                <c:pt idx="7776">
                  <c:v>53.277000000000001</c:v>
                </c:pt>
                <c:pt idx="7777">
                  <c:v>53.24</c:v>
                </c:pt>
                <c:pt idx="7778">
                  <c:v>53.207000000000001</c:v>
                </c:pt>
                <c:pt idx="7779">
                  <c:v>53.162999999999997</c:v>
                </c:pt>
                <c:pt idx="7780">
                  <c:v>53.109000000000002</c:v>
                </c:pt>
                <c:pt idx="7781">
                  <c:v>53.055999999999997</c:v>
                </c:pt>
                <c:pt idx="7782">
                  <c:v>53.017000000000003</c:v>
                </c:pt>
                <c:pt idx="7783">
                  <c:v>52.98</c:v>
                </c:pt>
                <c:pt idx="7784">
                  <c:v>52.936</c:v>
                </c:pt>
                <c:pt idx="7785">
                  <c:v>52.884999999999998</c:v>
                </c:pt>
                <c:pt idx="7786">
                  <c:v>52.832999999999998</c:v>
                </c:pt>
                <c:pt idx="7787">
                  <c:v>52.78</c:v>
                </c:pt>
                <c:pt idx="7788">
                  <c:v>52.725999999999999</c:v>
                </c:pt>
                <c:pt idx="7789">
                  <c:v>52.671999999999997</c:v>
                </c:pt>
                <c:pt idx="7790">
                  <c:v>52.622</c:v>
                </c:pt>
                <c:pt idx="7791">
                  <c:v>52.572000000000003</c:v>
                </c:pt>
                <c:pt idx="7792">
                  <c:v>52.52</c:v>
                </c:pt>
                <c:pt idx="7793">
                  <c:v>52.469000000000001</c:v>
                </c:pt>
                <c:pt idx="7794">
                  <c:v>52.412999999999997</c:v>
                </c:pt>
                <c:pt idx="7795">
                  <c:v>52.354999999999997</c:v>
                </c:pt>
                <c:pt idx="7796">
                  <c:v>52.296999999999997</c:v>
                </c:pt>
                <c:pt idx="7797">
                  <c:v>52.241999999999997</c:v>
                </c:pt>
                <c:pt idx="7798">
                  <c:v>52.185000000000002</c:v>
                </c:pt>
                <c:pt idx="7799">
                  <c:v>52.128</c:v>
                </c:pt>
                <c:pt idx="7800">
                  <c:v>52.067</c:v>
                </c:pt>
                <c:pt idx="7801">
                  <c:v>52.015000000000001</c:v>
                </c:pt>
                <c:pt idx="7802">
                  <c:v>51.96</c:v>
                </c:pt>
                <c:pt idx="7803">
                  <c:v>51.9</c:v>
                </c:pt>
                <c:pt idx="7804">
                  <c:v>51.85</c:v>
                </c:pt>
                <c:pt idx="7805">
                  <c:v>51.802999999999997</c:v>
                </c:pt>
                <c:pt idx="7806">
                  <c:v>51.762999999999998</c:v>
                </c:pt>
                <c:pt idx="7807">
                  <c:v>51.726999999999997</c:v>
                </c:pt>
                <c:pt idx="7808">
                  <c:v>51.692999999999998</c:v>
                </c:pt>
                <c:pt idx="7809">
                  <c:v>51.661999999999999</c:v>
                </c:pt>
                <c:pt idx="7810">
                  <c:v>51.628</c:v>
                </c:pt>
                <c:pt idx="7811">
                  <c:v>51.600999999999999</c:v>
                </c:pt>
                <c:pt idx="7812">
                  <c:v>51.59</c:v>
                </c:pt>
                <c:pt idx="7813">
                  <c:v>51.582999999999998</c:v>
                </c:pt>
                <c:pt idx="7814">
                  <c:v>51.563000000000002</c:v>
                </c:pt>
                <c:pt idx="7815">
                  <c:v>51.552999999999997</c:v>
                </c:pt>
                <c:pt idx="7816">
                  <c:v>51.554000000000002</c:v>
                </c:pt>
                <c:pt idx="7817">
                  <c:v>51.56</c:v>
                </c:pt>
                <c:pt idx="7818">
                  <c:v>51.552999999999997</c:v>
                </c:pt>
                <c:pt idx="7819">
                  <c:v>51.537999999999997</c:v>
                </c:pt>
                <c:pt idx="7820">
                  <c:v>51.536999999999999</c:v>
                </c:pt>
                <c:pt idx="7821">
                  <c:v>51.55</c:v>
                </c:pt>
                <c:pt idx="7822">
                  <c:v>51.564</c:v>
                </c:pt>
                <c:pt idx="7823">
                  <c:v>51.573</c:v>
                </c:pt>
                <c:pt idx="7824">
                  <c:v>51.58</c:v>
                </c:pt>
                <c:pt idx="7825">
                  <c:v>51.585000000000001</c:v>
                </c:pt>
                <c:pt idx="7826">
                  <c:v>51.582999999999998</c:v>
                </c:pt>
                <c:pt idx="7827">
                  <c:v>51.576000000000001</c:v>
                </c:pt>
                <c:pt idx="7828">
                  <c:v>51.566000000000003</c:v>
                </c:pt>
                <c:pt idx="7829">
                  <c:v>51.555999999999997</c:v>
                </c:pt>
                <c:pt idx="7830">
                  <c:v>51.548999999999999</c:v>
                </c:pt>
                <c:pt idx="7831">
                  <c:v>51.533999999999999</c:v>
                </c:pt>
                <c:pt idx="7832">
                  <c:v>51.517000000000003</c:v>
                </c:pt>
                <c:pt idx="7833">
                  <c:v>51.496000000000002</c:v>
                </c:pt>
                <c:pt idx="7834">
                  <c:v>51.472000000000001</c:v>
                </c:pt>
                <c:pt idx="7835">
                  <c:v>51.438000000000002</c:v>
                </c:pt>
                <c:pt idx="7836">
                  <c:v>51.405999999999999</c:v>
                </c:pt>
                <c:pt idx="7837">
                  <c:v>51.375</c:v>
                </c:pt>
                <c:pt idx="7838">
                  <c:v>51.341000000000001</c:v>
                </c:pt>
                <c:pt idx="7839">
                  <c:v>51.311</c:v>
                </c:pt>
                <c:pt idx="7840">
                  <c:v>51.277999999999999</c:v>
                </c:pt>
                <c:pt idx="7841">
                  <c:v>51.246000000000002</c:v>
                </c:pt>
                <c:pt idx="7842">
                  <c:v>51.216999999999999</c:v>
                </c:pt>
                <c:pt idx="7843">
                  <c:v>51.186</c:v>
                </c:pt>
                <c:pt idx="7844">
                  <c:v>51.155000000000001</c:v>
                </c:pt>
                <c:pt idx="7845">
                  <c:v>51.127000000000002</c:v>
                </c:pt>
                <c:pt idx="7846">
                  <c:v>51.103000000000002</c:v>
                </c:pt>
                <c:pt idx="7847">
                  <c:v>51.082999999999998</c:v>
                </c:pt>
                <c:pt idx="7848">
                  <c:v>51.064</c:v>
                </c:pt>
                <c:pt idx="7849">
                  <c:v>51.048999999999999</c:v>
                </c:pt>
                <c:pt idx="7850">
                  <c:v>51.033000000000001</c:v>
                </c:pt>
                <c:pt idx="7851">
                  <c:v>51.02</c:v>
                </c:pt>
                <c:pt idx="7852">
                  <c:v>51.017000000000003</c:v>
                </c:pt>
                <c:pt idx="7853">
                  <c:v>51.015000000000001</c:v>
                </c:pt>
                <c:pt idx="7854">
                  <c:v>51.018000000000001</c:v>
                </c:pt>
                <c:pt idx="7855">
                  <c:v>51.031999999999996</c:v>
                </c:pt>
                <c:pt idx="7856">
                  <c:v>51.048999999999999</c:v>
                </c:pt>
                <c:pt idx="7857">
                  <c:v>51.061999999999998</c:v>
                </c:pt>
                <c:pt idx="7858">
                  <c:v>51.07</c:v>
                </c:pt>
                <c:pt idx="7859">
                  <c:v>51.073</c:v>
                </c:pt>
                <c:pt idx="7860">
                  <c:v>51.069000000000003</c:v>
                </c:pt>
                <c:pt idx="7861">
                  <c:v>51.06</c:v>
                </c:pt>
                <c:pt idx="7862">
                  <c:v>51.048999999999999</c:v>
                </c:pt>
                <c:pt idx="7863">
                  <c:v>51.036000000000001</c:v>
                </c:pt>
                <c:pt idx="7864">
                  <c:v>51.021000000000001</c:v>
                </c:pt>
                <c:pt idx="7865">
                  <c:v>51.003</c:v>
                </c:pt>
                <c:pt idx="7866">
                  <c:v>50.978999999999999</c:v>
                </c:pt>
                <c:pt idx="7867">
                  <c:v>50.945</c:v>
                </c:pt>
                <c:pt idx="7868">
                  <c:v>50.912999999999997</c:v>
                </c:pt>
                <c:pt idx="7869">
                  <c:v>50.88</c:v>
                </c:pt>
                <c:pt idx="7870">
                  <c:v>50.844000000000001</c:v>
                </c:pt>
                <c:pt idx="7871">
                  <c:v>50.81</c:v>
                </c:pt>
                <c:pt idx="7872">
                  <c:v>50.78</c:v>
                </c:pt>
                <c:pt idx="7873">
                  <c:v>50.753</c:v>
                </c:pt>
                <c:pt idx="7874">
                  <c:v>50.732999999999997</c:v>
                </c:pt>
                <c:pt idx="7875">
                  <c:v>50.715000000000003</c:v>
                </c:pt>
                <c:pt idx="7876">
                  <c:v>50.7</c:v>
                </c:pt>
                <c:pt idx="7877">
                  <c:v>50.688000000000002</c:v>
                </c:pt>
                <c:pt idx="7878">
                  <c:v>50.677</c:v>
                </c:pt>
                <c:pt idx="7879">
                  <c:v>50.667000000000002</c:v>
                </c:pt>
                <c:pt idx="7880">
                  <c:v>50.658000000000001</c:v>
                </c:pt>
                <c:pt idx="7881">
                  <c:v>50.649000000000001</c:v>
                </c:pt>
                <c:pt idx="7882">
                  <c:v>50.639000000000003</c:v>
                </c:pt>
                <c:pt idx="7883">
                  <c:v>50.631999999999998</c:v>
                </c:pt>
                <c:pt idx="7884">
                  <c:v>50.627000000000002</c:v>
                </c:pt>
                <c:pt idx="7885">
                  <c:v>50.622</c:v>
                </c:pt>
                <c:pt idx="7886">
                  <c:v>50.616</c:v>
                </c:pt>
                <c:pt idx="7887">
                  <c:v>50.613</c:v>
                </c:pt>
                <c:pt idx="7888">
                  <c:v>50.613999999999997</c:v>
                </c:pt>
                <c:pt idx="7889">
                  <c:v>50.615000000000002</c:v>
                </c:pt>
                <c:pt idx="7890">
                  <c:v>50.616</c:v>
                </c:pt>
                <c:pt idx="7891">
                  <c:v>50.615000000000002</c:v>
                </c:pt>
                <c:pt idx="7892">
                  <c:v>50.613999999999997</c:v>
                </c:pt>
                <c:pt idx="7893">
                  <c:v>50.62</c:v>
                </c:pt>
                <c:pt idx="7894">
                  <c:v>50.624000000000002</c:v>
                </c:pt>
                <c:pt idx="7895">
                  <c:v>50.631</c:v>
                </c:pt>
                <c:pt idx="7896">
                  <c:v>50.637</c:v>
                </c:pt>
                <c:pt idx="7897">
                  <c:v>50.636000000000003</c:v>
                </c:pt>
                <c:pt idx="7898">
                  <c:v>50.628999999999998</c:v>
                </c:pt>
                <c:pt idx="7899">
                  <c:v>50.62</c:v>
                </c:pt>
                <c:pt idx="7900">
                  <c:v>50.607999999999997</c:v>
                </c:pt>
                <c:pt idx="7901">
                  <c:v>50.593000000000004</c:v>
                </c:pt>
                <c:pt idx="7902">
                  <c:v>50.58</c:v>
                </c:pt>
                <c:pt idx="7903">
                  <c:v>50.573999999999998</c:v>
                </c:pt>
                <c:pt idx="7904">
                  <c:v>50.578000000000003</c:v>
                </c:pt>
                <c:pt idx="7905">
                  <c:v>50.585000000000001</c:v>
                </c:pt>
                <c:pt idx="7906">
                  <c:v>50.588999999999999</c:v>
                </c:pt>
                <c:pt idx="7907">
                  <c:v>50.59</c:v>
                </c:pt>
                <c:pt idx="7908">
                  <c:v>50.585999999999999</c:v>
                </c:pt>
                <c:pt idx="7909">
                  <c:v>50.59</c:v>
                </c:pt>
                <c:pt idx="7910">
                  <c:v>50.606999999999999</c:v>
                </c:pt>
                <c:pt idx="7911">
                  <c:v>50.63</c:v>
                </c:pt>
                <c:pt idx="7912">
                  <c:v>50.658999999999999</c:v>
                </c:pt>
                <c:pt idx="7913">
                  <c:v>50.676000000000002</c:v>
                </c:pt>
                <c:pt idx="7914">
                  <c:v>50.703000000000003</c:v>
                </c:pt>
                <c:pt idx="7915">
                  <c:v>50.738</c:v>
                </c:pt>
                <c:pt idx="7916">
                  <c:v>50.761000000000003</c:v>
                </c:pt>
                <c:pt idx="7917">
                  <c:v>50.78</c:v>
                </c:pt>
                <c:pt idx="7918">
                  <c:v>50.79</c:v>
                </c:pt>
                <c:pt idx="7919">
                  <c:v>50.792999999999999</c:v>
                </c:pt>
                <c:pt idx="7920">
                  <c:v>50.801000000000002</c:v>
                </c:pt>
                <c:pt idx="7921">
                  <c:v>50.814</c:v>
                </c:pt>
                <c:pt idx="7922">
                  <c:v>50.841000000000001</c:v>
                </c:pt>
                <c:pt idx="7923">
                  <c:v>50.884999999999998</c:v>
                </c:pt>
                <c:pt idx="7924">
                  <c:v>50.936999999999998</c:v>
                </c:pt>
                <c:pt idx="7925">
                  <c:v>50.987000000000002</c:v>
                </c:pt>
                <c:pt idx="7926">
                  <c:v>51.048000000000002</c:v>
                </c:pt>
                <c:pt idx="7927">
                  <c:v>51.122999999999998</c:v>
                </c:pt>
                <c:pt idx="7928">
                  <c:v>51.188000000000002</c:v>
                </c:pt>
                <c:pt idx="7929">
                  <c:v>51.252000000000002</c:v>
                </c:pt>
                <c:pt idx="7930">
                  <c:v>51.32</c:v>
                </c:pt>
                <c:pt idx="7931">
                  <c:v>51.393999999999998</c:v>
                </c:pt>
                <c:pt idx="7932">
                  <c:v>51.456000000000003</c:v>
                </c:pt>
                <c:pt idx="7933">
                  <c:v>51.503</c:v>
                </c:pt>
                <c:pt idx="7934">
                  <c:v>51.558</c:v>
                </c:pt>
                <c:pt idx="7935">
                  <c:v>51.628</c:v>
                </c:pt>
                <c:pt idx="7936">
                  <c:v>51.697000000000003</c:v>
                </c:pt>
                <c:pt idx="7937">
                  <c:v>51.756</c:v>
                </c:pt>
                <c:pt idx="7938">
                  <c:v>51.81</c:v>
                </c:pt>
                <c:pt idx="7939">
                  <c:v>51.869</c:v>
                </c:pt>
                <c:pt idx="7940">
                  <c:v>51.936999999999998</c:v>
                </c:pt>
                <c:pt idx="7941">
                  <c:v>51.991999999999997</c:v>
                </c:pt>
                <c:pt idx="7942">
                  <c:v>52.033000000000001</c:v>
                </c:pt>
                <c:pt idx="7943">
                  <c:v>52.061</c:v>
                </c:pt>
                <c:pt idx="7944">
                  <c:v>52.094999999999999</c:v>
                </c:pt>
                <c:pt idx="7945">
                  <c:v>52.113999999999997</c:v>
                </c:pt>
                <c:pt idx="7946">
                  <c:v>52.137999999999998</c:v>
                </c:pt>
                <c:pt idx="7947">
                  <c:v>52.162999999999997</c:v>
                </c:pt>
                <c:pt idx="7948">
                  <c:v>52.18</c:v>
                </c:pt>
                <c:pt idx="7949">
                  <c:v>52.210999999999999</c:v>
                </c:pt>
                <c:pt idx="7950">
                  <c:v>52.228000000000002</c:v>
                </c:pt>
                <c:pt idx="7951">
                  <c:v>52.247999999999998</c:v>
                </c:pt>
                <c:pt idx="7952">
                  <c:v>52.286999999999999</c:v>
                </c:pt>
                <c:pt idx="7953">
                  <c:v>52.302999999999997</c:v>
                </c:pt>
                <c:pt idx="7954">
                  <c:v>52.338999999999999</c:v>
                </c:pt>
                <c:pt idx="7955">
                  <c:v>52.374000000000002</c:v>
                </c:pt>
                <c:pt idx="7956">
                  <c:v>52.390999999999998</c:v>
                </c:pt>
                <c:pt idx="7957">
                  <c:v>52.423999999999999</c:v>
                </c:pt>
                <c:pt idx="7958">
                  <c:v>52.436</c:v>
                </c:pt>
                <c:pt idx="7959">
                  <c:v>52.445</c:v>
                </c:pt>
                <c:pt idx="7960">
                  <c:v>52.466999999999999</c:v>
                </c:pt>
                <c:pt idx="7961">
                  <c:v>52.482999999999997</c:v>
                </c:pt>
                <c:pt idx="7962">
                  <c:v>52.503</c:v>
                </c:pt>
                <c:pt idx="7963">
                  <c:v>52.523000000000003</c:v>
                </c:pt>
                <c:pt idx="7964">
                  <c:v>52.557000000000002</c:v>
                </c:pt>
                <c:pt idx="7965">
                  <c:v>52.585000000000001</c:v>
                </c:pt>
                <c:pt idx="7966">
                  <c:v>52.615000000000002</c:v>
                </c:pt>
                <c:pt idx="7967">
                  <c:v>52.645000000000003</c:v>
                </c:pt>
                <c:pt idx="7968">
                  <c:v>52.679000000000002</c:v>
                </c:pt>
                <c:pt idx="7969">
                  <c:v>52.719000000000001</c:v>
                </c:pt>
                <c:pt idx="7970">
                  <c:v>52.737000000000002</c:v>
                </c:pt>
                <c:pt idx="7971">
                  <c:v>52.749000000000002</c:v>
                </c:pt>
                <c:pt idx="7972">
                  <c:v>52.76</c:v>
                </c:pt>
                <c:pt idx="7973">
                  <c:v>52.789000000000001</c:v>
                </c:pt>
                <c:pt idx="7974">
                  <c:v>52.814</c:v>
                </c:pt>
                <c:pt idx="7975">
                  <c:v>52.823999999999998</c:v>
                </c:pt>
                <c:pt idx="7976">
                  <c:v>52.85</c:v>
                </c:pt>
                <c:pt idx="7977">
                  <c:v>52.860999999999997</c:v>
                </c:pt>
                <c:pt idx="7978">
                  <c:v>52.874000000000002</c:v>
                </c:pt>
                <c:pt idx="7979">
                  <c:v>52.914999999999999</c:v>
                </c:pt>
                <c:pt idx="7980">
                  <c:v>52.945999999999998</c:v>
                </c:pt>
                <c:pt idx="7981">
                  <c:v>52.957000000000001</c:v>
                </c:pt>
                <c:pt idx="7982">
                  <c:v>52.972999999999999</c:v>
                </c:pt>
                <c:pt idx="7983">
                  <c:v>52.993000000000002</c:v>
                </c:pt>
                <c:pt idx="7984">
                  <c:v>53.005000000000003</c:v>
                </c:pt>
                <c:pt idx="7985">
                  <c:v>53.008000000000003</c:v>
                </c:pt>
                <c:pt idx="7986">
                  <c:v>53.003999999999998</c:v>
                </c:pt>
                <c:pt idx="7987">
                  <c:v>53.000999999999998</c:v>
                </c:pt>
                <c:pt idx="7988">
                  <c:v>52.994999999999997</c:v>
                </c:pt>
                <c:pt idx="7989">
                  <c:v>52.994999999999997</c:v>
                </c:pt>
                <c:pt idx="7990">
                  <c:v>53.009</c:v>
                </c:pt>
                <c:pt idx="7991">
                  <c:v>53.026000000000003</c:v>
                </c:pt>
                <c:pt idx="7992">
                  <c:v>53.036000000000001</c:v>
                </c:pt>
                <c:pt idx="7993">
                  <c:v>53.036000000000001</c:v>
                </c:pt>
                <c:pt idx="7994">
                  <c:v>53.037999999999997</c:v>
                </c:pt>
                <c:pt idx="7995">
                  <c:v>53.048000000000002</c:v>
                </c:pt>
                <c:pt idx="7996">
                  <c:v>53.058999999999997</c:v>
                </c:pt>
                <c:pt idx="7997">
                  <c:v>53.058</c:v>
                </c:pt>
                <c:pt idx="7998">
                  <c:v>53.06</c:v>
                </c:pt>
                <c:pt idx="7999">
                  <c:v>53.076000000000001</c:v>
                </c:pt>
                <c:pt idx="8000">
                  <c:v>53.091999999999999</c:v>
                </c:pt>
                <c:pt idx="8001">
                  <c:v>53.104999999999997</c:v>
                </c:pt>
                <c:pt idx="8002">
                  <c:v>53.115000000000002</c:v>
                </c:pt>
                <c:pt idx="8003">
                  <c:v>53.13</c:v>
                </c:pt>
                <c:pt idx="8004">
                  <c:v>53.145000000000003</c:v>
                </c:pt>
                <c:pt idx="8005">
                  <c:v>53.155000000000001</c:v>
                </c:pt>
                <c:pt idx="8006">
                  <c:v>53.167999999999999</c:v>
                </c:pt>
                <c:pt idx="8007">
                  <c:v>53.183999999999997</c:v>
                </c:pt>
                <c:pt idx="8008">
                  <c:v>53.198999999999998</c:v>
                </c:pt>
                <c:pt idx="8009">
                  <c:v>53.219000000000001</c:v>
                </c:pt>
                <c:pt idx="8010">
                  <c:v>53.244999999999997</c:v>
                </c:pt>
                <c:pt idx="8011">
                  <c:v>53.279000000000003</c:v>
                </c:pt>
                <c:pt idx="8012">
                  <c:v>53.316000000000003</c:v>
                </c:pt>
                <c:pt idx="8013">
                  <c:v>53.348999999999997</c:v>
                </c:pt>
                <c:pt idx="8014">
                  <c:v>53.363999999999997</c:v>
                </c:pt>
                <c:pt idx="8015">
                  <c:v>53.356999999999999</c:v>
                </c:pt>
                <c:pt idx="8016">
                  <c:v>53.353000000000002</c:v>
                </c:pt>
                <c:pt idx="8017">
                  <c:v>53.36</c:v>
                </c:pt>
                <c:pt idx="8018">
                  <c:v>53.366999999999997</c:v>
                </c:pt>
                <c:pt idx="8019">
                  <c:v>53.372</c:v>
                </c:pt>
                <c:pt idx="8020">
                  <c:v>53.378</c:v>
                </c:pt>
                <c:pt idx="8021">
                  <c:v>53.378</c:v>
                </c:pt>
                <c:pt idx="8022">
                  <c:v>53.369</c:v>
                </c:pt>
                <c:pt idx="8023">
                  <c:v>53.362000000000002</c:v>
                </c:pt>
                <c:pt idx="8024">
                  <c:v>53.369</c:v>
                </c:pt>
                <c:pt idx="8025">
                  <c:v>53.392000000000003</c:v>
                </c:pt>
                <c:pt idx="8026">
                  <c:v>53.396999999999998</c:v>
                </c:pt>
                <c:pt idx="8027">
                  <c:v>53.372</c:v>
                </c:pt>
                <c:pt idx="8028">
                  <c:v>53.353999999999999</c:v>
                </c:pt>
                <c:pt idx="8029">
                  <c:v>53.356000000000002</c:v>
                </c:pt>
                <c:pt idx="8030">
                  <c:v>53.371000000000002</c:v>
                </c:pt>
                <c:pt idx="8031">
                  <c:v>53.381</c:v>
                </c:pt>
                <c:pt idx="8032">
                  <c:v>53.387999999999998</c:v>
                </c:pt>
                <c:pt idx="8033">
                  <c:v>53.396000000000001</c:v>
                </c:pt>
                <c:pt idx="8034">
                  <c:v>53.411999999999999</c:v>
                </c:pt>
                <c:pt idx="8035">
                  <c:v>53.436</c:v>
                </c:pt>
                <c:pt idx="8036">
                  <c:v>53.456000000000003</c:v>
                </c:pt>
                <c:pt idx="8037">
                  <c:v>53.48</c:v>
                </c:pt>
                <c:pt idx="8038">
                  <c:v>53.503999999999998</c:v>
                </c:pt>
                <c:pt idx="8039">
                  <c:v>53.533000000000001</c:v>
                </c:pt>
                <c:pt idx="8040">
                  <c:v>53.561999999999998</c:v>
                </c:pt>
                <c:pt idx="8041">
                  <c:v>53.591000000000001</c:v>
                </c:pt>
                <c:pt idx="8042">
                  <c:v>53.624000000000002</c:v>
                </c:pt>
                <c:pt idx="8043">
                  <c:v>53.658000000000001</c:v>
                </c:pt>
                <c:pt idx="8044">
                  <c:v>53.688000000000002</c:v>
                </c:pt>
                <c:pt idx="8045">
                  <c:v>53.716999999999999</c:v>
                </c:pt>
                <c:pt idx="8046">
                  <c:v>53.753999999999998</c:v>
                </c:pt>
                <c:pt idx="8047">
                  <c:v>53.789000000000001</c:v>
                </c:pt>
                <c:pt idx="8048">
                  <c:v>53.82</c:v>
                </c:pt>
                <c:pt idx="8049">
                  <c:v>53.848999999999997</c:v>
                </c:pt>
                <c:pt idx="8050">
                  <c:v>53.886000000000003</c:v>
                </c:pt>
                <c:pt idx="8051">
                  <c:v>53.920999999999999</c:v>
                </c:pt>
                <c:pt idx="8052">
                  <c:v>53.944000000000003</c:v>
                </c:pt>
                <c:pt idx="8053">
                  <c:v>53.965000000000003</c:v>
                </c:pt>
                <c:pt idx="8054">
                  <c:v>53.98</c:v>
                </c:pt>
                <c:pt idx="8055">
                  <c:v>53.984000000000002</c:v>
                </c:pt>
                <c:pt idx="8056">
                  <c:v>53.987000000000002</c:v>
                </c:pt>
                <c:pt idx="8057">
                  <c:v>53.981999999999999</c:v>
                </c:pt>
                <c:pt idx="8058">
                  <c:v>53.968000000000004</c:v>
                </c:pt>
                <c:pt idx="8059">
                  <c:v>53.962000000000003</c:v>
                </c:pt>
                <c:pt idx="8060">
                  <c:v>53.957999999999998</c:v>
                </c:pt>
                <c:pt idx="8061">
                  <c:v>53.968000000000004</c:v>
                </c:pt>
                <c:pt idx="8062">
                  <c:v>53.994</c:v>
                </c:pt>
                <c:pt idx="8063">
                  <c:v>54.026000000000003</c:v>
                </c:pt>
                <c:pt idx="8064">
                  <c:v>54.052</c:v>
                </c:pt>
                <c:pt idx="8065">
                  <c:v>54.081000000000003</c:v>
                </c:pt>
                <c:pt idx="8066">
                  <c:v>54.113999999999997</c:v>
                </c:pt>
                <c:pt idx="8067">
                  <c:v>54.14</c:v>
                </c:pt>
                <c:pt idx="8068">
                  <c:v>54.161999999999999</c:v>
                </c:pt>
                <c:pt idx="8069">
                  <c:v>54.189</c:v>
                </c:pt>
                <c:pt idx="8070">
                  <c:v>54.226999999999997</c:v>
                </c:pt>
                <c:pt idx="8071">
                  <c:v>54.271999999999998</c:v>
                </c:pt>
                <c:pt idx="8072">
                  <c:v>54.32</c:v>
                </c:pt>
                <c:pt idx="8073">
                  <c:v>54.378999999999998</c:v>
                </c:pt>
                <c:pt idx="8074">
                  <c:v>54.442</c:v>
                </c:pt>
                <c:pt idx="8075">
                  <c:v>54.497</c:v>
                </c:pt>
                <c:pt idx="8076">
                  <c:v>54.540999999999997</c:v>
                </c:pt>
                <c:pt idx="8077">
                  <c:v>54.584000000000003</c:v>
                </c:pt>
                <c:pt idx="8078">
                  <c:v>54.62</c:v>
                </c:pt>
                <c:pt idx="8079">
                  <c:v>54.661000000000001</c:v>
                </c:pt>
                <c:pt idx="8080">
                  <c:v>54.695</c:v>
                </c:pt>
                <c:pt idx="8081">
                  <c:v>54.712000000000003</c:v>
                </c:pt>
                <c:pt idx="8082">
                  <c:v>54.716000000000001</c:v>
                </c:pt>
                <c:pt idx="8083">
                  <c:v>54.720999999999997</c:v>
                </c:pt>
                <c:pt idx="8084">
                  <c:v>54.728000000000002</c:v>
                </c:pt>
                <c:pt idx="8085">
                  <c:v>54.719000000000001</c:v>
                </c:pt>
                <c:pt idx="8086">
                  <c:v>54.704000000000001</c:v>
                </c:pt>
                <c:pt idx="8087">
                  <c:v>54.683999999999997</c:v>
                </c:pt>
                <c:pt idx="8088">
                  <c:v>54.661000000000001</c:v>
                </c:pt>
                <c:pt idx="8089">
                  <c:v>54.639000000000003</c:v>
                </c:pt>
                <c:pt idx="8090">
                  <c:v>54.616999999999997</c:v>
                </c:pt>
                <c:pt idx="8091">
                  <c:v>54.594000000000001</c:v>
                </c:pt>
                <c:pt idx="8092">
                  <c:v>54.566000000000003</c:v>
                </c:pt>
                <c:pt idx="8093">
                  <c:v>54.530999999999999</c:v>
                </c:pt>
                <c:pt idx="8094">
                  <c:v>54.494</c:v>
                </c:pt>
                <c:pt idx="8095">
                  <c:v>54.463999999999999</c:v>
                </c:pt>
                <c:pt idx="8096">
                  <c:v>54.433999999999997</c:v>
                </c:pt>
                <c:pt idx="8097">
                  <c:v>54.406999999999996</c:v>
                </c:pt>
                <c:pt idx="8098">
                  <c:v>54.386000000000003</c:v>
                </c:pt>
                <c:pt idx="8099">
                  <c:v>54.37</c:v>
                </c:pt>
                <c:pt idx="8100">
                  <c:v>54.354999999999997</c:v>
                </c:pt>
                <c:pt idx="8101">
                  <c:v>54.344000000000001</c:v>
                </c:pt>
                <c:pt idx="8102">
                  <c:v>54.347999999999999</c:v>
                </c:pt>
                <c:pt idx="8103">
                  <c:v>54.353999999999999</c:v>
                </c:pt>
                <c:pt idx="8104">
                  <c:v>54.360999999999997</c:v>
                </c:pt>
                <c:pt idx="8105">
                  <c:v>54.378</c:v>
                </c:pt>
                <c:pt idx="8106">
                  <c:v>54.392000000000003</c:v>
                </c:pt>
                <c:pt idx="8107">
                  <c:v>54.393999999999998</c:v>
                </c:pt>
                <c:pt idx="8108">
                  <c:v>54.389000000000003</c:v>
                </c:pt>
                <c:pt idx="8109">
                  <c:v>54.377000000000002</c:v>
                </c:pt>
                <c:pt idx="8110">
                  <c:v>54.384999999999998</c:v>
                </c:pt>
                <c:pt idx="8111">
                  <c:v>54.393999999999998</c:v>
                </c:pt>
                <c:pt idx="8112">
                  <c:v>54.384999999999998</c:v>
                </c:pt>
                <c:pt idx="8113">
                  <c:v>54.393000000000001</c:v>
                </c:pt>
                <c:pt idx="8114">
                  <c:v>54.393999999999998</c:v>
                </c:pt>
                <c:pt idx="8115">
                  <c:v>54.389000000000003</c:v>
                </c:pt>
                <c:pt idx="8116">
                  <c:v>54.383000000000003</c:v>
                </c:pt>
                <c:pt idx="8117">
                  <c:v>54.383000000000003</c:v>
                </c:pt>
                <c:pt idx="8118">
                  <c:v>54.378</c:v>
                </c:pt>
                <c:pt idx="8119">
                  <c:v>54.353000000000002</c:v>
                </c:pt>
                <c:pt idx="8120">
                  <c:v>54.320999999999998</c:v>
                </c:pt>
                <c:pt idx="8121">
                  <c:v>54.283999999999999</c:v>
                </c:pt>
                <c:pt idx="8122">
                  <c:v>54.237000000000002</c:v>
                </c:pt>
                <c:pt idx="8123">
                  <c:v>54.180999999999997</c:v>
                </c:pt>
                <c:pt idx="8124">
                  <c:v>54.116</c:v>
                </c:pt>
                <c:pt idx="8125">
                  <c:v>54.039000000000001</c:v>
                </c:pt>
                <c:pt idx="8126">
                  <c:v>53.95</c:v>
                </c:pt>
                <c:pt idx="8127">
                  <c:v>53.86</c:v>
                </c:pt>
                <c:pt idx="8128">
                  <c:v>53.774999999999999</c:v>
                </c:pt>
                <c:pt idx="8129">
                  <c:v>53.682000000000002</c:v>
                </c:pt>
                <c:pt idx="8130">
                  <c:v>53.576999999999998</c:v>
                </c:pt>
                <c:pt idx="8131">
                  <c:v>53.466000000000001</c:v>
                </c:pt>
                <c:pt idx="8132">
                  <c:v>53.357999999999997</c:v>
                </c:pt>
                <c:pt idx="8133">
                  <c:v>53.25</c:v>
                </c:pt>
                <c:pt idx="8134">
                  <c:v>53.131</c:v>
                </c:pt>
                <c:pt idx="8135">
                  <c:v>53.015999999999998</c:v>
                </c:pt>
                <c:pt idx="8136">
                  <c:v>52.914999999999999</c:v>
                </c:pt>
                <c:pt idx="8137">
                  <c:v>52.816000000000003</c:v>
                </c:pt>
                <c:pt idx="8138">
                  <c:v>52.694000000000003</c:v>
                </c:pt>
                <c:pt idx="8139">
                  <c:v>52.555</c:v>
                </c:pt>
                <c:pt idx="8140">
                  <c:v>52.427999999999997</c:v>
                </c:pt>
                <c:pt idx="8141">
                  <c:v>52.292999999999999</c:v>
                </c:pt>
                <c:pt idx="8142">
                  <c:v>52.158999999999999</c:v>
                </c:pt>
                <c:pt idx="8143">
                  <c:v>52.029000000000003</c:v>
                </c:pt>
                <c:pt idx="8144">
                  <c:v>51.88</c:v>
                </c:pt>
                <c:pt idx="8145">
                  <c:v>51.712000000000003</c:v>
                </c:pt>
                <c:pt idx="8146">
                  <c:v>51.548999999999999</c:v>
                </c:pt>
                <c:pt idx="8147">
                  <c:v>51.386000000000003</c:v>
                </c:pt>
                <c:pt idx="8148">
                  <c:v>51.219000000000001</c:v>
                </c:pt>
                <c:pt idx="8149">
                  <c:v>51.043999999999997</c:v>
                </c:pt>
                <c:pt idx="8150">
                  <c:v>50.884999999999998</c:v>
                </c:pt>
                <c:pt idx="8151">
                  <c:v>50.731999999999999</c:v>
                </c:pt>
                <c:pt idx="8152">
                  <c:v>50.570999999999998</c:v>
                </c:pt>
                <c:pt idx="8153">
                  <c:v>50.417000000000002</c:v>
                </c:pt>
                <c:pt idx="8154">
                  <c:v>50.268000000000001</c:v>
                </c:pt>
                <c:pt idx="8155">
                  <c:v>50.122</c:v>
                </c:pt>
                <c:pt idx="8156">
                  <c:v>49.976999999999997</c:v>
                </c:pt>
                <c:pt idx="8157">
                  <c:v>49.835000000000001</c:v>
                </c:pt>
                <c:pt idx="8158">
                  <c:v>49.704999999999998</c:v>
                </c:pt>
                <c:pt idx="8159">
                  <c:v>49.578000000000003</c:v>
                </c:pt>
                <c:pt idx="8160">
                  <c:v>49.454999999999998</c:v>
                </c:pt>
                <c:pt idx="8161">
                  <c:v>49.334000000000003</c:v>
                </c:pt>
                <c:pt idx="8162">
                  <c:v>49.206000000000003</c:v>
                </c:pt>
                <c:pt idx="8163">
                  <c:v>49.076000000000001</c:v>
                </c:pt>
                <c:pt idx="8164">
                  <c:v>48.945</c:v>
                </c:pt>
                <c:pt idx="8165">
                  <c:v>48.813000000000002</c:v>
                </c:pt>
                <c:pt idx="8166">
                  <c:v>48.679000000000002</c:v>
                </c:pt>
                <c:pt idx="8167">
                  <c:v>48.546999999999997</c:v>
                </c:pt>
                <c:pt idx="8168">
                  <c:v>48.414000000000001</c:v>
                </c:pt>
                <c:pt idx="8169">
                  <c:v>48.295000000000002</c:v>
                </c:pt>
                <c:pt idx="8170">
                  <c:v>48.19</c:v>
                </c:pt>
                <c:pt idx="8171">
                  <c:v>48.09</c:v>
                </c:pt>
                <c:pt idx="8172">
                  <c:v>47.993000000000002</c:v>
                </c:pt>
                <c:pt idx="8173">
                  <c:v>47.898000000000003</c:v>
                </c:pt>
                <c:pt idx="8174">
                  <c:v>47.811</c:v>
                </c:pt>
                <c:pt idx="8175">
                  <c:v>47.732999999999997</c:v>
                </c:pt>
                <c:pt idx="8176">
                  <c:v>47.667999999999999</c:v>
                </c:pt>
                <c:pt idx="8177">
                  <c:v>47.588999999999999</c:v>
                </c:pt>
                <c:pt idx="8178">
                  <c:v>47.509</c:v>
                </c:pt>
                <c:pt idx="8179">
                  <c:v>47.453000000000003</c:v>
                </c:pt>
                <c:pt idx="8180">
                  <c:v>47.39</c:v>
                </c:pt>
                <c:pt idx="8181">
                  <c:v>47.319000000000003</c:v>
                </c:pt>
                <c:pt idx="8182">
                  <c:v>47.249000000000002</c:v>
                </c:pt>
                <c:pt idx="8183">
                  <c:v>47.183</c:v>
                </c:pt>
                <c:pt idx="8184">
                  <c:v>47.127000000000002</c:v>
                </c:pt>
                <c:pt idx="8185">
                  <c:v>47.066000000000003</c:v>
                </c:pt>
                <c:pt idx="8186">
                  <c:v>47.000999999999998</c:v>
                </c:pt>
                <c:pt idx="8187">
                  <c:v>46.94</c:v>
                </c:pt>
                <c:pt idx="8188">
                  <c:v>46.878</c:v>
                </c:pt>
                <c:pt idx="8189">
                  <c:v>46.816000000000003</c:v>
                </c:pt>
                <c:pt idx="8190">
                  <c:v>46.756</c:v>
                </c:pt>
                <c:pt idx="8191">
                  <c:v>46.701999999999998</c:v>
                </c:pt>
                <c:pt idx="8192">
                  <c:v>46.643999999999998</c:v>
                </c:pt>
                <c:pt idx="8193">
                  <c:v>46.579000000000001</c:v>
                </c:pt>
                <c:pt idx="8194">
                  <c:v>46.51</c:v>
                </c:pt>
                <c:pt idx="8195">
                  <c:v>46.436</c:v>
                </c:pt>
                <c:pt idx="8196">
                  <c:v>46.357999999999997</c:v>
                </c:pt>
                <c:pt idx="8197">
                  <c:v>46.28</c:v>
                </c:pt>
                <c:pt idx="8198">
                  <c:v>46.206000000000003</c:v>
                </c:pt>
                <c:pt idx="8199">
                  <c:v>46.128999999999998</c:v>
                </c:pt>
                <c:pt idx="8200">
                  <c:v>46.048999999999999</c:v>
                </c:pt>
                <c:pt idx="8201">
                  <c:v>45.966000000000001</c:v>
                </c:pt>
                <c:pt idx="8202">
                  <c:v>45.887999999999998</c:v>
                </c:pt>
                <c:pt idx="8203">
                  <c:v>45.81</c:v>
                </c:pt>
                <c:pt idx="8204">
                  <c:v>45.731999999999999</c:v>
                </c:pt>
                <c:pt idx="8205">
                  <c:v>45.646999999999998</c:v>
                </c:pt>
                <c:pt idx="8206">
                  <c:v>45.555999999999997</c:v>
                </c:pt>
                <c:pt idx="8207">
                  <c:v>45.470999999999997</c:v>
                </c:pt>
                <c:pt idx="8208">
                  <c:v>45.392000000000003</c:v>
                </c:pt>
                <c:pt idx="8209">
                  <c:v>45.311999999999998</c:v>
                </c:pt>
                <c:pt idx="8210">
                  <c:v>45.238999999999997</c:v>
                </c:pt>
                <c:pt idx="8211">
                  <c:v>45.170999999999999</c:v>
                </c:pt>
                <c:pt idx="8212">
                  <c:v>45.100999999999999</c:v>
                </c:pt>
                <c:pt idx="8213">
                  <c:v>45.029000000000003</c:v>
                </c:pt>
                <c:pt idx="8214">
                  <c:v>44.963000000000001</c:v>
                </c:pt>
                <c:pt idx="8215">
                  <c:v>44.902000000000001</c:v>
                </c:pt>
                <c:pt idx="8216">
                  <c:v>44.844000000000001</c:v>
                </c:pt>
                <c:pt idx="8217">
                  <c:v>44.784999999999997</c:v>
                </c:pt>
                <c:pt idx="8218">
                  <c:v>44.720999999999997</c:v>
                </c:pt>
                <c:pt idx="8219">
                  <c:v>44.658000000000001</c:v>
                </c:pt>
                <c:pt idx="8220">
                  <c:v>44.595999999999997</c:v>
                </c:pt>
                <c:pt idx="8221">
                  <c:v>44.530999999999999</c:v>
                </c:pt>
                <c:pt idx="8222">
                  <c:v>44.466999999999999</c:v>
                </c:pt>
                <c:pt idx="8223">
                  <c:v>44.406999999999996</c:v>
                </c:pt>
                <c:pt idx="8224">
                  <c:v>44.350999999999999</c:v>
                </c:pt>
                <c:pt idx="8225">
                  <c:v>44.302</c:v>
                </c:pt>
                <c:pt idx="8226">
                  <c:v>44.255000000000003</c:v>
                </c:pt>
                <c:pt idx="8227">
                  <c:v>44.213000000000001</c:v>
                </c:pt>
                <c:pt idx="8228">
                  <c:v>44.176000000000002</c:v>
                </c:pt>
                <c:pt idx="8229">
                  <c:v>44.142000000000003</c:v>
                </c:pt>
                <c:pt idx="8230">
                  <c:v>44.106999999999999</c:v>
                </c:pt>
                <c:pt idx="8231">
                  <c:v>44.073</c:v>
                </c:pt>
                <c:pt idx="8232">
                  <c:v>44.042000000000002</c:v>
                </c:pt>
                <c:pt idx="8233">
                  <c:v>44.012999999999998</c:v>
                </c:pt>
                <c:pt idx="8234">
                  <c:v>43.982999999999997</c:v>
                </c:pt>
                <c:pt idx="8235">
                  <c:v>43.951999999999998</c:v>
                </c:pt>
                <c:pt idx="8236">
                  <c:v>43.927</c:v>
                </c:pt>
                <c:pt idx="8237">
                  <c:v>43.901000000000003</c:v>
                </c:pt>
                <c:pt idx="8238">
                  <c:v>43.868000000000002</c:v>
                </c:pt>
                <c:pt idx="8239">
                  <c:v>43.832000000000001</c:v>
                </c:pt>
                <c:pt idx="8240">
                  <c:v>43.795000000000002</c:v>
                </c:pt>
                <c:pt idx="8241">
                  <c:v>43.759</c:v>
                </c:pt>
                <c:pt idx="8242">
                  <c:v>43.725000000000001</c:v>
                </c:pt>
                <c:pt idx="8243">
                  <c:v>43.698</c:v>
                </c:pt>
                <c:pt idx="8244">
                  <c:v>43.671999999999997</c:v>
                </c:pt>
                <c:pt idx="8245">
                  <c:v>43.643999999999998</c:v>
                </c:pt>
                <c:pt idx="8246">
                  <c:v>43.62</c:v>
                </c:pt>
                <c:pt idx="8247">
                  <c:v>43.593000000000004</c:v>
                </c:pt>
                <c:pt idx="8248">
                  <c:v>43.569000000000003</c:v>
                </c:pt>
                <c:pt idx="8249">
                  <c:v>43.546999999999997</c:v>
                </c:pt>
                <c:pt idx="8250">
                  <c:v>43.521000000000001</c:v>
                </c:pt>
                <c:pt idx="8251">
                  <c:v>43.499000000000002</c:v>
                </c:pt>
                <c:pt idx="8252">
                  <c:v>43.473999999999997</c:v>
                </c:pt>
                <c:pt idx="8253">
                  <c:v>43.445999999999998</c:v>
                </c:pt>
                <c:pt idx="8254">
                  <c:v>43.427</c:v>
                </c:pt>
                <c:pt idx="8255">
                  <c:v>43.408999999999999</c:v>
                </c:pt>
                <c:pt idx="8256">
                  <c:v>43.395000000000003</c:v>
                </c:pt>
                <c:pt idx="8257">
                  <c:v>43.387999999999998</c:v>
                </c:pt>
                <c:pt idx="8258">
                  <c:v>43.381999999999998</c:v>
                </c:pt>
                <c:pt idx="8259">
                  <c:v>43.378999999999998</c:v>
                </c:pt>
                <c:pt idx="8260">
                  <c:v>43.38</c:v>
                </c:pt>
                <c:pt idx="8261">
                  <c:v>43.386000000000003</c:v>
                </c:pt>
                <c:pt idx="8262">
                  <c:v>43.389000000000003</c:v>
                </c:pt>
                <c:pt idx="8263">
                  <c:v>43.39</c:v>
                </c:pt>
                <c:pt idx="8264">
                  <c:v>43.387999999999998</c:v>
                </c:pt>
                <c:pt idx="8265">
                  <c:v>43.387999999999998</c:v>
                </c:pt>
                <c:pt idx="8266">
                  <c:v>43.386000000000003</c:v>
                </c:pt>
                <c:pt idx="8267">
                  <c:v>43.383000000000003</c:v>
                </c:pt>
                <c:pt idx="8268">
                  <c:v>43.377000000000002</c:v>
                </c:pt>
                <c:pt idx="8269">
                  <c:v>43.368000000000002</c:v>
                </c:pt>
                <c:pt idx="8270">
                  <c:v>43.354999999999997</c:v>
                </c:pt>
                <c:pt idx="8271">
                  <c:v>43.338000000000001</c:v>
                </c:pt>
                <c:pt idx="8272">
                  <c:v>43.322000000000003</c:v>
                </c:pt>
                <c:pt idx="8273">
                  <c:v>43.305999999999997</c:v>
                </c:pt>
                <c:pt idx="8274">
                  <c:v>43.290999999999997</c:v>
                </c:pt>
                <c:pt idx="8275">
                  <c:v>43.281999999999996</c:v>
                </c:pt>
                <c:pt idx="8276">
                  <c:v>43.267000000000003</c:v>
                </c:pt>
                <c:pt idx="8277">
                  <c:v>43.250999999999998</c:v>
                </c:pt>
                <c:pt idx="8278">
                  <c:v>43.235999999999997</c:v>
                </c:pt>
                <c:pt idx="8279">
                  <c:v>43.225000000000001</c:v>
                </c:pt>
                <c:pt idx="8280">
                  <c:v>43.213000000000001</c:v>
                </c:pt>
                <c:pt idx="8281">
                  <c:v>43.204999999999998</c:v>
                </c:pt>
                <c:pt idx="8282">
                  <c:v>43.204000000000001</c:v>
                </c:pt>
                <c:pt idx="8283">
                  <c:v>43.203000000000003</c:v>
                </c:pt>
                <c:pt idx="8284">
                  <c:v>43.204999999999998</c:v>
                </c:pt>
                <c:pt idx="8285">
                  <c:v>43.198</c:v>
                </c:pt>
                <c:pt idx="8286">
                  <c:v>43.185000000000002</c:v>
                </c:pt>
                <c:pt idx="8287">
                  <c:v>43.168999999999997</c:v>
                </c:pt>
                <c:pt idx="8288">
                  <c:v>43.15</c:v>
                </c:pt>
                <c:pt idx="8289">
                  <c:v>43.131999999999998</c:v>
                </c:pt>
                <c:pt idx="8290">
                  <c:v>43.12</c:v>
                </c:pt>
                <c:pt idx="8291">
                  <c:v>43.113</c:v>
                </c:pt>
                <c:pt idx="8292">
                  <c:v>43.11</c:v>
                </c:pt>
                <c:pt idx="8293">
                  <c:v>43.106999999999999</c:v>
                </c:pt>
                <c:pt idx="8294">
                  <c:v>43.103999999999999</c:v>
                </c:pt>
                <c:pt idx="8295">
                  <c:v>43.101999999999997</c:v>
                </c:pt>
                <c:pt idx="8296">
                  <c:v>43.097999999999999</c:v>
                </c:pt>
                <c:pt idx="8297">
                  <c:v>43.088000000000001</c:v>
                </c:pt>
                <c:pt idx="8298">
                  <c:v>43.079000000000001</c:v>
                </c:pt>
                <c:pt idx="8299">
                  <c:v>43.073</c:v>
                </c:pt>
                <c:pt idx="8300">
                  <c:v>43.069000000000003</c:v>
                </c:pt>
                <c:pt idx="8301">
                  <c:v>43.070999999999998</c:v>
                </c:pt>
                <c:pt idx="8302">
                  <c:v>43.066000000000003</c:v>
                </c:pt>
                <c:pt idx="8303">
                  <c:v>43.06</c:v>
                </c:pt>
                <c:pt idx="8304">
                  <c:v>43.06</c:v>
                </c:pt>
                <c:pt idx="8305">
                  <c:v>43.054000000000002</c:v>
                </c:pt>
                <c:pt idx="8306">
                  <c:v>43.051000000000002</c:v>
                </c:pt>
                <c:pt idx="8307">
                  <c:v>43.05</c:v>
                </c:pt>
                <c:pt idx="8308">
                  <c:v>43.045999999999999</c:v>
                </c:pt>
                <c:pt idx="8309">
                  <c:v>43.04</c:v>
                </c:pt>
                <c:pt idx="8310">
                  <c:v>43.04</c:v>
                </c:pt>
                <c:pt idx="8311">
                  <c:v>43.039000000000001</c:v>
                </c:pt>
                <c:pt idx="8312">
                  <c:v>43.03</c:v>
                </c:pt>
                <c:pt idx="8313">
                  <c:v>43.02</c:v>
                </c:pt>
                <c:pt idx="8314">
                  <c:v>43.018000000000001</c:v>
                </c:pt>
                <c:pt idx="8315">
                  <c:v>43.024000000000001</c:v>
                </c:pt>
                <c:pt idx="8316">
                  <c:v>43.030999999999999</c:v>
                </c:pt>
                <c:pt idx="8317">
                  <c:v>43.023000000000003</c:v>
                </c:pt>
                <c:pt idx="8318">
                  <c:v>43.002000000000002</c:v>
                </c:pt>
                <c:pt idx="8319">
                  <c:v>42.987000000000002</c:v>
                </c:pt>
                <c:pt idx="8320">
                  <c:v>42.99</c:v>
                </c:pt>
                <c:pt idx="8321">
                  <c:v>42.981999999999999</c:v>
                </c:pt>
                <c:pt idx="8322">
                  <c:v>42.963999999999999</c:v>
                </c:pt>
                <c:pt idx="8323">
                  <c:v>42.957000000000001</c:v>
                </c:pt>
                <c:pt idx="8324">
                  <c:v>42.972000000000001</c:v>
                </c:pt>
                <c:pt idx="8325">
                  <c:v>42.982999999999997</c:v>
                </c:pt>
                <c:pt idx="8326">
                  <c:v>42.994999999999997</c:v>
                </c:pt>
                <c:pt idx="8327">
                  <c:v>43.011000000000003</c:v>
                </c:pt>
                <c:pt idx="8328">
                  <c:v>43.015000000000001</c:v>
                </c:pt>
                <c:pt idx="8329">
                  <c:v>43.023000000000003</c:v>
                </c:pt>
                <c:pt idx="8330">
                  <c:v>43.03</c:v>
                </c:pt>
                <c:pt idx="8331">
                  <c:v>43.027999999999999</c:v>
                </c:pt>
                <c:pt idx="8332">
                  <c:v>43.036999999999999</c:v>
                </c:pt>
                <c:pt idx="8333">
                  <c:v>43.048000000000002</c:v>
                </c:pt>
                <c:pt idx="8334">
                  <c:v>43.058</c:v>
                </c:pt>
                <c:pt idx="8335">
                  <c:v>43.08</c:v>
                </c:pt>
                <c:pt idx="8336">
                  <c:v>43.082999999999998</c:v>
                </c:pt>
                <c:pt idx="8337">
                  <c:v>43.073999999999998</c:v>
                </c:pt>
                <c:pt idx="8338">
                  <c:v>43.07</c:v>
                </c:pt>
                <c:pt idx="8339">
                  <c:v>43.036000000000001</c:v>
                </c:pt>
                <c:pt idx="8340">
                  <c:v>42.988</c:v>
                </c:pt>
                <c:pt idx="8341">
                  <c:v>42.942999999999998</c:v>
                </c:pt>
                <c:pt idx="8342">
                  <c:v>42.871000000000002</c:v>
                </c:pt>
                <c:pt idx="8343">
                  <c:v>42.804000000000002</c:v>
                </c:pt>
                <c:pt idx="8344">
                  <c:v>42.741999999999997</c:v>
                </c:pt>
                <c:pt idx="8345">
                  <c:v>42.665999999999997</c:v>
                </c:pt>
                <c:pt idx="8346">
                  <c:v>42.603999999999999</c:v>
                </c:pt>
                <c:pt idx="8347">
                  <c:v>42.536000000000001</c:v>
                </c:pt>
                <c:pt idx="8348">
                  <c:v>42.448</c:v>
                </c:pt>
                <c:pt idx="8349">
                  <c:v>42.365000000000002</c:v>
                </c:pt>
                <c:pt idx="8350">
                  <c:v>42.283999999999999</c:v>
                </c:pt>
                <c:pt idx="8351">
                  <c:v>42.194000000000003</c:v>
                </c:pt>
                <c:pt idx="8352">
                  <c:v>42.118000000000002</c:v>
                </c:pt>
                <c:pt idx="8353">
                  <c:v>42.039000000000001</c:v>
                </c:pt>
                <c:pt idx="8354">
                  <c:v>41.948999999999998</c:v>
                </c:pt>
                <c:pt idx="8355">
                  <c:v>41.863</c:v>
                </c:pt>
                <c:pt idx="8356">
                  <c:v>41.786000000000001</c:v>
                </c:pt>
                <c:pt idx="8357">
                  <c:v>41.732999999999997</c:v>
                </c:pt>
                <c:pt idx="8358">
                  <c:v>41.671999999999997</c:v>
                </c:pt>
                <c:pt idx="8359">
                  <c:v>41.591999999999999</c:v>
                </c:pt>
                <c:pt idx="8360">
                  <c:v>41.533000000000001</c:v>
                </c:pt>
                <c:pt idx="8361">
                  <c:v>41.493000000000002</c:v>
                </c:pt>
                <c:pt idx="8362">
                  <c:v>41.465000000000003</c:v>
                </c:pt>
                <c:pt idx="8363">
                  <c:v>41.439</c:v>
                </c:pt>
                <c:pt idx="8364">
                  <c:v>41.402000000000001</c:v>
                </c:pt>
                <c:pt idx="8365">
                  <c:v>41.381999999999998</c:v>
                </c:pt>
                <c:pt idx="8366">
                  <c:v>41.360999999999997</c:v>
                </c:pt>
                <c:pt idx="8367">
                  <c:v>41.329000000000001</c:v>
                </c:pt>
                <c:pt idx="8368">
                  <c:v>41.304000000000002</c:v>
                </c:pt>
                <c:pt idx="8369">
                  <c:v>41.286000000000001</c:v>
                </c:pt>
                <c:pt idx="8370">
                  <c:v>41.271000000000001</c:v>
                </c:pt>
                <c:pt idx="8371">
                  <c:v>41.241</c:v>
                </c:pt>
                <c:pt idx="8372">
                  <c:v>41.212000000000003</c:v>
                </c:pt>
                <c:pt idx="8373">
                  <c:v>41.189</c:v>
                </c:pt>
                <c:pt idx="8374">
                  <c:v>41.164999999999999</c:v>
                </c:pt>
                <c:pt idx="8375">
                  <c:v>41.134</c:v>
                </c:pt>
                <c:pt idx="8376">
                  <c:v>41.110999999999997</c:v>
                </c:pt>
                <c:pt idx="8377">
                  <c:v>41.113</c:v>
                </c:pt>
                <c:pt idx="8378">
                  <c:v>41.116999999999997</c:v>
                </c:pt>
                <c:pt idx="8379">
                  <c:v>41.118000000000002</c:v>
                </c:pt>
                <c:pt idx="8380">
                  <c:v>41.106000000000002</c:v>
                </c:pt>
                <c:pt idx="8381">
                  <c:v>41.106000000000002</c:v>
                </c:pt>
                <c:pt idx="8382">
                  <c:v>41.106999999999999</c:v>
                </c:pt>
                <c:pt idx="8383">
                  <c:v>41.107999999999997</c:v>
                </c:pt>
                <c:pt idx="8384">
                  <c:v>41.122999999999998</c:v>
                </c:pt>
                <c:pt idx="8385">
                  <c:v>41.125</c:v>
                </c:pt>
                <c:pt idx="8386">
                  <c:v>41.116999999999997</c:v>
                </c:pt>
                <c:pt idx="8387">
                  <c:v>41.119</c:v>
                </c:pt>
                <c:pt idx="8388">
                  <c:v>41.122</c:v>
                </c:pt>
                <c:pt idx="8389">
                  <c:v>41.118000000000002</c:v>
                </c:pt>
                <c:pt idx="8390">
                  <c:v>41.112000000000002</c:v>
                </c:pt>
                <c:pt idx="8391">
                  <c:v>41.11</c:v>
                </c:pt>
                <c:pt idx="8392">
                  <c:v>41.098999999999997</c:v>
                </c:pt>
                <c:pt idx="8393">
                  <c:v>41.091999999999999</c:v>
                </c:pt>
                <c:pt idx="8394">
                  <c:v>41.085999999999999</c:v>
                </c:pt>
                <c:pt idx="8395">
                  <c:v>41.076000000000001</c:v>
                </c:pt>
                <c:pt idx="8396">
                  <c:v>41.052999999999997</c:v>
                </c:pt>
                <c:pt idx="8397">
                  <c:v>41.027000000000001</c:v>
                </c:pt>
                <c:pt idx="8398">
                  <c:v>41.015999999999998</c:v>
                </c:pt>
                <c:pt idx="8399">
                  <c:v>41</c:v>
                </c:pt>
                <c:pt idx="8400">
                  <c:v>40.965000000000003</c:v>
                </c:pt>
                <c:pt idx="8401">
                  <c:v>40.94</c:v>
                </c:pt>
                <c:pt idx="8402">
                  <c:v>40.933</c:v>
                </c:pt>
                <c:pt idx="8403">
                  <c:v>40.917999999999999</c:v>
                </c:pt>
                <c:pt idx="8404">
                  <c:v>40.887</c:v>
                </c:pt>
                <c:pt idx="8405">
                  <c:v>40.866999999999997</c:v>
                </c:pt>
                <c:pt idx="8406">
                  <c:v>40.851999999999997</c:v>
                </c:pt>
                <c:pt idx="8407">
                  <c:v>40.835999999999999</c:v>
                </c:pt>
                <c:pt idx="8408">
                  <c:v>40.816000000000003</c:v>
                </c:pt>
                <c:pt idx="8409">
                  <c:v>40.792999999999999</c:v>
                </c:pt>
                <c:pt idx="8410">
                  <c:v>40.771000000000001</c:v>
                </c:pt>
                <c:pt idx="8411">
                  <c:v>40.759</c:v>
                </c:pt>
                <c:pt idx="8412">
                  <c:v>40.755000000000003</c:v>
                </c:pt>
                <c:pt idx="8413">
                  <c:v>40.76</c:v>
                </c:pt>
                <c:pt idx="8414">
                  <c:v>40.767000000000003</c:v>
                </c:pt>
                <c:pt idx="8415">
                  <c:v>40.78</c:v>
                </c:pt>
                <c:pt idx="8416">
                  <c:v>40.798000000000002</c:v>
                </c:pt>
                <c:pt idx="8417">
                  <c:v>40.801000000000002</c:v>
                </c:pt>
                <c:pt idx="8418">
                  <c:v>40.792000000000002</c:v>
                </c:pt>
                <c:pt idx="8419">
                  <c:v>40.793999999999997</c:v>
                </c:pt>
                <c:pt idx="8420">
                  <c:v>40.808</c:v>
                </c:pt>
                <c:pt idx="8421">
                  <c:v>40.814999999999998</c:v>
                </c:pt>
                <c:pt idx="8422">
                  <c:v>40.817</c:v>
                </c:pt>
                <c:pt idx="8423">
                  <c:v>40.823</c:v>
                </c:pt>
                <c:pt idx="8424">
                  <c:v>40.83</c:v>
                </c:pt>
                <c:pt idx="8425">
                  <c:v>40.832999999999998</c:v>
                </c:pt>
                <c:pt idx="8426">
                  <c:v>40.841999999999999</c:v>
                </c:pt>
                <c:pt idx="8427">
                  <c:v>40.851999999999997</c:v>
                </c:pt>
                <c:pt idx="8428">
                  <c:v>40.863</c:v>
                </c:pt>
                <c:pt idx="8429">
                  <c:v>40.860999999999997</c:v>
                </c:pt>
                <c:pt idx="8430">
                  <c:v>40.847000000000001</c:v>
                </c:pt>
                <c:pt idx="8431">
                  <c:v>40.832000000000001</c:v>
                </c:pt>
                <c:pt idx="8432">
                  <c:v>40.822000000000003</c:v>
                </c:pt>
                <c:pt idx="8433">
                  <c:v>40.813000000000002</c:v>
                </c:pt>
                <c:pt idx="8434">
                  <c:v>40.792000000000002</c:v>
                </c:pt>
                <c:pt idx="8435">
                  <c:v>40.767000000000003</c:v>
                </c:pt>
                <c:pt idx="8436">
                  <c:v>40.744</c:v>
                </c:pt>
                <c:pt idx="8437">
                  <c:v>40.729999999999997</c:v>
                </c:pt>
                <c:pt idx="8438">
                  <c:v>40.723999999999997</c:v>
                </c:pt>
                <c:pt idx="8439">
                  <c:v>40.715000000000003</c:v>
                </c:pt>
                <c:pt idx="8440">
                  <c:v>40.703000000000003</c:v>
                </c:pt>
                <c:pt idx="8441">
                  <c:v>40.688000000000002</c:v>
                </c:pt>
                <c:pt idx="8442">
                  <c:v>40.679000000000002</c:v>
                </c:pt>
                <c:pt idx="8443">
                  <c:v>40.677999999999997</c:v>
                </c:pt>
                <c:pt idx="8444">
                  <c:v>40.686</c:v>
                </c:pt>
                <c:pt idx="8445">
                  <c:v>40.694000000000003</c:v>
                </c:pt>
                <c:pt idx="8446">
                  <c:v>40.700000000000003</c:v>
                </c:pt>
                <c:pt idx="8447">
                  <c:v>40.710999999999999</c:v>
                </c:pt>
                <c:pt idx="8448">
                  <c:v>40.722000000000001</c:v>
                </c:pt>
                <c:pt idx="8449">
                  <c:v>40.732999999999997</c:v>
                </c:pt>
                <c:pt idx="8450">
                  <c:v>40.744999999999997</c:v>
                </c:pt>
                <c:pt idx="8451">
                  <c:v>40.761000000000003</c:v>
                </c:pt>
                <c:pt idx="8452">
                  <c:v>40.774999999999999</c:v>
                </c:pt>
                <c:pt idx="8453">
                  <c:v>40.792000000000002</c:v>
                </c:pt>
                <c:pt idx="8454">
                  <c:v>40.807000000000002</c:v>
                </c:pt>
                <c:pt idx="8455">
                  <c:v>40.822000000000003</c:v>
                </c:pt>
                <c:pt idx="8456">
                  <c:v>40.832000000000001</c:v>
                </c:pt>
                <c:pt idx="8457">
                  <c:v>40.843000000000004</c:v>
                </c:pt>
                <c:pt idx="8458">
                  <c:v>40.853000000000002</c:v>
                </c:pt>
                <c:pt idx="8459">
                  <c:v>40.865000000000002</c:v>
                </c:pt>
                <c:pt idx="8460">
                  <c:v>40.878</c:v>
                </c:pt>
                <c:pt idx="8461">
                  <c:v>40.890999999999998</c:v>
                </c:pt>
                <c:pt idx="8462">
                  <c:v>40.9</c:v>
                </c:pt>
                <c:pt idx="8463">
                  <c:v>40.911000000000001</c:v>
                </c:pt>
                <c:pt idx="8464">
                  <c:v>40.921999999999997</c:v>
                </c:pt>
                <c:pt idx="8465">
                  <c:v>40.923999999999999</c:v>
                </c:pt>
                <c:pt idx="8466">
                  <c:v>40.923000000000002</c:v>
                </c:pt>
                <c:pt idx="8467">
                  <c:v>40.918999999999997</c:v>
                </c:pt>
                <c:pt idx="8468">
                  <c:v>40.923999999999999</c:v>
                </c:pt>
                <c:pt idx="8469">
                  <c:v>40.932000000000002</c:v>
                </c:pt>
                <c:pt idx="8470">
                  <c:v>40.938000000000002</c:v>
                </c:pt>
                <c:pt idx="8471">
                  <c:v>40.936999999999998</c:v>
                </c:pt>
                <c:pt idx="8472">
                  <c:v>40.933999999999997</c:v>
                </c:pt>
                <c:pt idx="8473">
                  <c:v>40.929000000000002</c:v>
                </c:pt>
                <c:pt idx="8474">
                  <c:v>40.923000000000002</c:v>
                </c:pt>
                <c:pt idx="8475">
                  <c:v>40.917999999999999</c:v>
                </c:pt>
                <c:pt idx="8476">
                  <c:v>40.911000000000001</c:v>
                </c:pt>
                <c:pt idx="8477">
                  <c:v>40.908999999999999</c:v>
                </c:pt>
                <c:pt idx="8478">
                  <c:v>40.904000000000003</c:v>
                </c:pt>
                <c:pt idx="8479">
                  <c:v>40.893999999999998</c:v>
                </c:pt>
                <c:pt idx="8480">
                  <c:v>40.887999999999998</c:v>
                </c:pt>
                <c:pt idx="8481">
                  <c:v>40.886000000000003</c:v>
                </c:pt>
                <c:pt idx="8482">
                  <c:v>40.883000000000003</c:v>
                </c:pt>
                <c:pt idx="8483">
                  <c:v>40.881999999999998</c:v>
                </c:pt>
                <c:pt idx="8484">
                  <c:v>40.886000000000003</c:v>
                </c:pt>
                <c:pt idx="8485">
                  <c:v>40.886000000000003</c:v>
                </c:pt>
                <c:pt idx="8486">
                  <c:v>40.884999999999998</c:v>
                </c:pt>
                <c:pt idx="8487">
                  <c:v>40.883000000000003</c:v>
                </c:pt>
                <c:pt idx="8488">
                  <c:v>40.883000000000003</c:v>
                </c:pt>
                <c:pt idx="8489">
                  <c:v>40.883000000000003</c:v>
                </c:pt>
                <c:pt idx="8490">
                  <c:v>40.883000000000003</c:v>
                </c:pt>
                <c:pt idx="8491">
                  <c:v>40.884</c:v>
                </c:pt>
                <c:pt idx="8492">
                  <c:v>40.892000000000003</c:v>
                </c:pt>
                <c:pt idx="8493">
                  <c:v>40.893999999999998</c:v>
                </c:pt>
                <c:pt idx="8494">
                  <c:v>40.895000000000003</c:v>
                </c:pt>
                <c:pt idx="8495">
                  <c:v>40.896999999999998</c:v>
                </c:pt>
                <c:pt idx="8496">
                  <c:v>40.893999999999998</c:v>
                </c:pt>
                <c:pt idx="8497">
                  <c:v>40.887</c:v>
                </c:pt>
                <c:pt idx="8498">
                  <c:v>40.884</c:v>
                </c:pt>
                <c:pt idx="8499">
                  <c:v>40.886000000000003</c:v>
                </c:pt>
                <c:pt idx="8500">
                  <c:v>40.877000000000002</c:v>
                </c:pt>
                <c:pt idx="8501">
                  <c:v>40.860999999999997</c:v>
                </c:pt>
                <c:pt idx="8502">
                  <c:v>40.847999999999999</c:v>
                </c:pt>
                <c:pt idx="8503">
                  <c:v>40.825000000000003</c:v>
                </c:pt>
                <c:pt idx="8504">
                  <c:v>40.787999999999997</c:v>
                </c:pt>
                <c:pt idx="8505">
                  <c:v>40.753</c:v>
                </c:pt>
                <c:pt idx="8506">
                  <c:v>40.719000000000001</c:v>
                </c:pt>
                <c:pt idx="8507">
                  <c:v>40.685000000000002</c:v>
                </c:pt>
                <c:pt idx="8508">
                  <c:v>40.656999999999996</c:v>
                </c:pt>
                <c:pt idx="8509">
                  <c:v>40.639000000000003</c:v>
                </c:pt>
                <c:pt idx="8510">
                  <c:v>40.622</c:v>
                </c:pt>
                <c:pt idx="8511">
                  <c:v>40.61</c:v>
                </c:pt>
                <c:pt idx="8512">
                  <c:v>40.616999999999997</c:v>
                </c:pt>
                <c:pt idx="8513">
                  <c:v>40.625999999999998</c:v>
                </c:pt>
                <c:pt idx="8514">
                  <c:v>40.636000000000003</c:v>
                </c:pt>
                <c:pt idx="8515">
                  <c:v>40.643999999999998</c:v>
                </c:pt>
                <c:pt idx="8516">
                  <c:v>40.659999999999997</c:v>
                </c:pt>
                <c:pt idx="8517">
                  <c:v>40.676000000000002</c:v>
                </c:pt>
                <c:pt idx="8518">
                  <c:v>40.688000000000002</c:v>
                </c:pt>
                <c:pt idx="8519">
                  <c:v>40.707999999999998</c:v>
                </c:pt>
                <c:pt idx="8520">
                  <c:v>40.729999999999997</c:v>
                </c:pt>
                <c:pt idx="8521">
                  <c:v>40.749000000000002</c:v>
                </c:pt>
                <c:pt idx="8522">
                  <c:v>40.768000000000001</c:v>
                </c:pt>
                <c:pt idx="8523">
                  <c:v>40.783000000000001</c:v>
                </c:pt>
                <c:pt idx="8524">
                  <c:v>40.792999999999999</c:v>
                </c:pt>
                <c:pt idx="8525">
                  <c:v>40.799999999999997</c:v>
                </c:pt>
                <c:pt idx="8526">
                  <c:v>40.798999999999999</c:v>
                </c:pt>
                <c:pt idx="8527">
                  <c:v>40.799999999999997</c:v>
                </c:pt>
                <c:pt idx="8528">
                  <c:v>40.801000000000002</c:v>
                </c:pt>
                <c:pt idx="8529">
                  <c:v>40.799999999999997</c:v>
                </c:pt>
                <c:pt idx="8530">
                  <c:v>40.798999999999999</c:v>
                </c:pt>
                <c:pt idx="8531">
                  <c:v>40.801000000000002</c:v>
                </c:pt>
                <c:pt idx="8532">
                  <c:v>40.792000000000002</c:v>
                </c:pt>
                <c:pt idx="8533">
                  <c:v>40.768999999999998</c:v>
                </c:pt>
                <c:pt idx="8534">
                  <c:v>40.738999999999997</c:v>
                </c:pt>
                <c:pt idx="8535">
                  <c:v>40.71</c:v>
                </c:pt>
                <c:pt idx="8536">
                  <c:v>40.674999999999997</c:v>
                </c:pt>
                <c:pt idx="8537">
                  <c:v>40.645000000000003</c:v>
                </c:pt>
                <c:pt idx="8538">
                  <c:v>40.610999999999997</c:v>
                </c:pt>
                <c:pt idx="8539">
                  <c:v>40.566000000000003</c:v>
                </c:pt>
                <c:pt idx="8540">
                  <c:v>40.523000000000003</c:v>
                </c:pt>
                <c:pt idx="8541">
                  <c:v>40.481999999999999</c:v>
                </c:pt>
                <c:pt idx="8542">
                  <c:v>40.433999999999997</c:v>
                </c:pt>
                <c:pt idx="8543">
                  <c:v>40.387</c:v>
                </c:pt>
                <c:pt idx="8544">
                  <c:v>40.344000000000001</c:v>
                </c:pt>
                <c:pt idx="8545">
                  <c:v>40.302</c:v>
                </c:pt>
                <c:pt idx="8546">
                  <c:v>40.253999999999998</c:v>
                </c:pt>
                <c:pt idx="8547">
                  <c:v>40.198</c:v>
                </c:pt>
                <c:pt idx="8548">
                  <c:v>40.137</c:v>
                </c:pt>
                <c:pt idx="8549">
                  <c:v>40.088000000000001</c:v>
                </c:pt>
                <c:pt idx="8550">
                  <c:v>40.033000000000001</c:v>
                </c:pt>
                <c:pt idx="8551">
                  <c:v>39.966999999999999</c:v>
                </c:pt>
                <c:pt idx="8552">
                  <c:v>39.905000000000001</c:v>
                </c:pt>
                <c:pt idx="8553">
                  <c:v>39.841000000000001</c:v>
                </c:pt>
                <c:pt idx="8554">
                  <c:v>39.779000000000003</c:v>
                </c:pt>
                <c:pt idx="8555">
                  <c:v>39.704000000000001</c:v>
                </c:pt>
                <c:pt idx="8556">
                  <c:v>39.625</c:v>
                </c:pt>
                <c:pt idx="8557">
                  <c:v>39.555999999999997</c:v>
                </c:pt>
                <c:pt idx="8558">
                  <c:v>39.488</c:v>
                </c:pt>
                <c:pt idx="8559">
                  <c:v>39.415999999999997</c:v>
                </c:pt>
                <c:pt idx="8560">
                  <c:v>39.341999999999999</c:v>
                </c:pt>
                <c:pt idx="8561">
                  <c:v>39.262999999999998</c:v>
                </c:pt>
                <c:pt idx="8562">
                  <c:v>39.183999999999997</c:v>
                </c:pt>
                <c:pt idx="8563">
                  <c:v>39.101999999999997</c:v>
                </c:pt>
                <c:pt idx="8564">
                  <c:v>39.012</c:v>
                </c:pt>
                <c:pt idx="8565">
                  <c:v>38.920999999999999</c:v>
                </c:pt>
                <c:pt idx="8566">
                  <c:v>38.835000000000001</c:v>
                </c:pt>
                <c:pt idx="8567">
                  <c:v>38.747999999999998</c:v>
                </c:pt>
                <c:pt idx="8568">
                  <c:v>38.656999999999996</c:v>
                </c:pt>
                <c:pt idx="8569">
                  <c:v>38.572000000000003</c:v>
                </c:pt>
                <c:pt idx="8570">
                  <c:v>38.493000000000002</c:v>
                </c:pt>
                <c:pt idx="8571">
                  <c:v>38.4</c:v>
                </c:pt>
                <c:pt idx="8572">
                  <c:v>38.292999999999999</c:v>
                </c:pt>
                <c:pt idx="8573">
                  <c:v>38.179000000000002</c:v>
                </c:pt>
                <c:pt idx="8574">
                  <c:v>38.055999999999997</c:v>
                </c:pt>
                <c:pt idx="8575">
                  <c:v>37.94</c:v>
                </c:pt>
                <c:pt idx="8576">
                  <c:v>37.823</c:v>
                </c:pt>
                <c:pt idx="8577">
                  <c:v>37.701000000000001</c:v>
                </c:pt>
                <c:pt idx="8578">
                  <c:v>37.585000000000001</c:v>
                </c:pt>
                <c:pt idx="8579">
                  <c:v>37.466000000000001</c:v>
                </c:pt>
                <c:pt idx="8580">
                  <c:v>37.332000000000001</c:v>
                </c:pt>
                <c:pt idx="8581">
                  <c:v>37.201000000000001</c:v>
                </c:pt>
                <c:pt idx="8582">
                  <c:v>37.073999999999998</c:v>
                </c:pt>
                <c:pt idx="8583">
                  <c:v>36.936</c:v>
                </c:pt>
                <c:pt idx="8584">
                  <c:v>36.795999999999999</c:v>
                </c:pt>
                <c:pt idx="8585">
                  <c:v>36.661000000000001</c:v>
                </c:pt>
                <c:pt idx="8586">
                  <c:v>36.527000000000001</c:v>
                </c:pt>
                <c:pt idx="8587">
                  <c:v>36.384999999999998</c:v>
                </c:pt>
                <c:pt idx="8588">
                  <c:v>36.234999999999999</c:v>
                </c:pt>
                <c:pt idx="8589">
                  <c:v>36.093000000000004</c:v>
                </c:pt>
                <c:pt idx="8590">
                  <c:v>35.962000000000003</c:v>
                </c:pt>
                <c:pt idx="8591">
                  <c:v>35.831000000000003</c:v>
                </c:pt>
                <c:pt idx="8592">
                  <c:v>35.698999999999998</c:v>
                </c:pt>
                <c:pt idx="8593">
                  <c:v>35.569000000000003</c:v>
                </c:pt>
                <c:pt idx="8594">
                  <c:v>35.441000000000003</c:v>
                </c:pt>
                <c:pt idx="8595">
                  <c:v>35.307000000000002</c:v>
                </c:pt>
                <c:pt idx="8596">
                  <c:v>35.174999999999997</c:v>
                </c:pt>
                <c:pt idx="8597">
                  <c:v>35.045999999999999</c:v>
                </c:pt>
                <c:pt idx="8598">
                  <c:v>34.911000000000001</c:v>
                </c:pt>
                <c:pt idx="8599">
                  <c:v>34.777999999999999</c:v>
                </c:pt>
                <c:pt idx="8600">
                  <c:v>34.652999999999999</c:v>
                </c:pt>
                <c:pt idx="8601">
                  <c:v>34.526000000000003</c:v>
                </c:pt>
                <c:pt idx="8602">
                  <c:v>34.408999999999999</c:v>
                </c:pt>
                <c:pt idx="8603">
                  <c:v>34.299999999999997</c:v>
                </c:pt>
                <c:pt idx="8604">
                  <c:v>34.195</c:v>
                </c:pt>
                <c:pt idx="8605">
                  <c:v>34.093000000000004</c:v>
                </c:pt>
                <c:pt idx="8606">
                  <c:v>33.985999999999997</c:v>
                </c:pt>
                <c:pt idx="8607">
                  <c:v>33.883000000000003</c:v>
                </c:pt>
                <c:pt idx="8608">
                  <c:v>33.78</c:v>
                </c:pt>
                <c:pt idx="8609">
                  <c:v>33.676000000000002</c:v>
                </c:pt>
                <c:pt idx="8610">
                  <c:v>33.576999999999998</c:v>
                </c:pt>
                <c:pt idx="8611">
                  <c:v>33.484999999999999</c:v>
                </c:pt>
                <c:pt idx="8612">
                  <c:v>33.402000000000001</c:v>
                </c:pt>
                <c:pt idx="8613">
                  <c:v>33.325000000000003</c:v>
                </c:pt>
                <c:pt idx="8614">
                  <c:v>33.258000000000003</c:v>
                </c:pt>
                <c:pt idx="8615">
                  <c:v>33.197000000000003</c:v>
                </c:pt>
                <c:pt idx="8616">
                  <c:v>33.146000000000001</c:v>
                </c:pt>
                <c:pt idx="8617">
                  <c:v>33.103999999999999</c:v>
                </c:pt>
                <c:pt idx="8618">
                  <c:v>33.055</c:v>
                </c:pt>
                <c:pt idx="8619">
                  <c:v>33.015000000000001</c:v>
                </c:pt>
                <c:pt idx="8620">
                  <c:v>32.981999999999999</c:v>
                </c:pt>
                <c:pt idx="8621">
                  <c:v>32.948</c:v>
                </c:pt>
                <c:pt idx="8622">
                  <c:v>32.924999999999997</c:v>
                </c:pt>
                <c:pt idx="8623">
                  <c:v>32.917999999999999</c:v>
                </c:pt>
                <c:pt idx="8624">
                  <c:v>32.908000000000001</c:v>
                </c:pt>
                <c:pt idx="8625">
                  <c:v>32.893000000000001</c:v>
                </c:pt>
                <c:pt idx="8626">
                  <c:v>32.881999999999998</c:v>
                </c:pt>
                <c:pt idx="8627">
                  <c:v>32.874000000000002</c:v>
                </c:pt>
                <c:pt idx="8628">
                  <c:v>32.866</c:v>
                </c:pt>
                <c:pt idx="8629">
                  <c:v>32.871000000000002</c:v>
                </c:pt>
                <c:pt idx="8630">
                  <c:v>32.874000000000002</c:v>
                </c:pt>
                <c:pt idx="8631">
                  <c:v>32.865000000000002</c:v>
                </c:pt>
                <c:pt idx="8632">
                  <c:v>32.857999999999997</c:v>
                </c:pt>
                <c:pt idx="8633">
                  <c:v>32.843000000000004</c:v>
                </c:pt>
                <c:pt idx="8634">
                  <c:v>32.829000000000001</c:v>
                </c:pt>
                <c:pt idx="8635">
                  <c:v>32.811</c:v>
                </c:pt>
                <c:pt idx="8636">
                  <c:v>32.786999999999999</c:v>
                </c:pt>
                <c:pt idx="8637">
                  <c:v>32.756999999999998</c:v>
                </c:pt>
                <c:pt idx="8638">
                  <c:v>32.728999999999999</c:v>
                </c:pt>
                <c:pt idx="8639">
                  <c:v>32.698</c:v>
                </c:pt>
                <c:pt idx="8640">
                  <c:v>32.664000000000001</c:v>
                </c:pt>
                <c:pt idx="8641">
                  <c:v>32.633000000000003</c:v>
                </c:pt>
                <c:pt idx="8642">
                  <c:v>32.597000000000001</c:v>
                </c:pt>
                <c:pt idx="8643">
                  <c:v>32.561</c:v>
                </c:pt>
                <c:pt idx="8644">
                  <c:v>32.518999999999998</c:v>
                </c:pt>
                <c:pt idx="8645">
                  <c:v>32.472000000000001</c:v>
                </c:pt>
                <c:pt idx="8646">
                  <c:v>32.43</c:v>
                </c:pt>
                <c:pt idx="8647">
                  <c:v>32.387999999999998</c:v>
                </c:pt>
                <c:pt idx="8648">
                  <c:v>32.343000000000004</c:v>
                </c:pt>
                <c:pt idx="8649">
                  <c:v>32.299999999999997</c:v>
                </c:pt>
                <c:pt idx="8650">
                  <c:v>32.265000000000001</c:v>
                </c:pt>
                <c:pt idx="8651">
                  <c:v>32.234999999999999</c:v>
                </c:pt>
                <c:pt idx="8652">
                  <c:v>32.206000000000003</c:v>
                </c:pt>
                <c:pt idx="8653">
                  <c:v>32.183</c:v>
                </c:pt>
                <c:pt idx="8654">
                  <c:v>32.158000000000001</c:v>
                </c:pt>
                <c:pt idx="8655">
                  <c:v>32.133000000000003</c:v>
                </c:pt>
                <c:pt idx="8656">
                  <c:v>32.11</c:v>
                </c:pt>
                <c:pt idx="8657">
                  <c:v>32.090000000000003</c:v>
                </c:pt>
                <c:pt idx="8658">
                  <c:v>32.073999999999998</c:v>
                </c:pt>
                <c:pt idx="8659">
                  <c:v>32.055</c:v>
                </c:pt>
                <c:pt idx="8660">
                  <c:v>32.036999999999999</c:v>
                </c:pt>
                <c:pt idx="8661">
                  <c:v>32.021000000000001</c:v>
                </c:pt>
                <c:pt idx="8662">
                  <c:v>32.008000000000003</c:v>
                </c:pt>
                <c:pt idx="8663">
                  <c:v>31.992999999999999</c:v>
                </c:pt>
                <c:pt idx="8664">
                  <c:v>31.972999999999999</c:v>
                </c:pt>
                <c:pt idx="8665">
                  <c:v>31.949000000000002</c:v>
                </c:pt>
                <c:pt idx="8666">
                  <c:v>31.923999999999999</c:v>
                </c:pt>
                <c:pt idx="8667">
                  <c:v>31.898</c:v>
                </c:pt>
                <c:pt idx="8668">
                  <c:v>31.87</c:v>
                </c:pt>
                <c:pt idx="8669">
                  <c:v>31.838000000000001</c:v>
                </c:pt>
                <c:pt idx="8670">
                  <c:v>31.806000000000001</c:v>
                </c:pt>
                <c:pt idx="8671">
                  <c:v>31.777000000000001</c:v>
                </c:pt>
                <c:pt idx="8672">
                  <c:v>31.748999999999999</c:v>
                </c:pt>
                <c:pt idx="8673">
                  <c:v>31.721</c:v>
                </c:pt>
                <c:pt idx="8674">
                  <c:v>31.696000000000002</c:v>
                </c:pt>
                <c:pt idx="8675">
                  <c:v>31.678000000000001</c:v>
                </c:pt>
                <c:pt idx="8676">
                  <c:v>31.661999999999999</c:v>
                </c:pt>
                <c:pt idx="8677">
                  <c:v>31.648</c:v>
                </c:pt>
                <c:pt idx="8678">
                  <c:v>31.645</c:v>
                </c:pt>
                <c:pt idx="8679">
                  <c:v>31.640999999999998</c:v>
                </c:pt>
                <c:pt idx="8680">
                  <c:v>31.637</c:v>
                </c:pt>
                <c:pt idx="8681">
                  <c:v>31.635999999999999</c:v>
                </c:pt>
                <c:pt idx="8682">
                  <c:v>31.634</c:v>
                </c:pt>
                <c:pt idx="8683">
                  <c:v>31.632999999999999</c:v>
                </c:pt>
                <c:pt idx="8684">
                  <c:v>31.638000000000002</c:v>
                </c:pt>
                <c:pt idx="8685">
                  <c:v>31.658999999999999</c:v>
                </c:pt>
                <c:pt idx="8686">
                  <c:v>31.687000000000001</c:v>
                </c:pt>
                <c:pt idx="8687">
                  <c:v>31.707000000000001</c:v>
                </c:pt>
                <c:pt idx="8688">
                  <c:v>31.727</c:v>
                </c:pt>
                <c:pt idx="8689">
                  <c:v>31.748999999999999</c:v>
                </c:pt>
                <c:pt idx="8690">
                  <c:v>31.773</c:v>
                </c:pt>
                <c:pt idx="8691">
                  <c:v>31.792000000000002</c:v>
                </c:pt>
                <c:pt idx="8692">
                  <c:v>31.815000000000001</c:v>
                </c:pt>
                <c:pt idx="8693">
                  <c:v>31.838999999999999</c:v>
                </c:pt>
                <c:pt idx="8694">
                  <c:v>31.863</c:v>
                </c:pt>
                <c:pt idx="8695">
                  <c:v>31.881</c:v>
                </c:pt>
                <c:pt idx="8696">
                  <c:v>31.895</c:v>
                </c:pt>
                <c:pt idx="8697">
                  <c:v>31.893000000000001</c:v>
                </c:pt>
                <c:pt idx="8698">
                  <c:v>31.887</c:v>
                </c:pt>
                <c:pt idx="8699">
                  <c:v>31.882000000000001</c:v>
                </c:pt>
                <c:pt idx="8700">
                  <c:v>31.876000000000001</c:v>
                </c:pt>
                <c:pt idx="8701">
                  <c:v>31.87</c:v>
                </c:pt>
                <c:pt idx="8702">
                  <c:v>31.863</c:v>
                </c:pt>
                <c:pt idx="8703">
                  <c:v>31.853999999999999</c:v>
                </c:pt>
                <c:pt idx="8704">
                  <c:v>31.846</c:v>
                </c:pt>
                <c:pt idx="8705">
                  <c:v>31.838999999999999</c:v>
                </c:pt>
                <c:pt idx="8706">
                  <c:v>31.832000000000001</c:v>
                </c:pt>
                <c:pt idx="8707">
                  <c:v>31.826000000000001</c:v>
                </c:pt>
                <c:pt idx="8708">
                  <c:v>31.824000000000002</c:v>
                </c:pt>
                <c:pt idx="8709">
                  <c:v>31.83</c:v>
                </c:pt>
                <c:pt idx="8710">
                  <c:v>31.838999999999999</c:v>
                </c:pt>
                <c:pt idx="8711">
                  <c:v>31.847000000000001</c:v>
                </c:pt>
                <c:pt idx="8712">
                  <c:v>31.864999999999998</c:v>
                </c:pt>
                <c:pt idx="8713">
                  <c:v>31.89</c:v>
                </c:pt>
                <c:pt idx="8714">
                  <c:v>31.911999999999999</c:v>
                </c:pt>
                <c:pt idx="8715">
                  <c:v>31.936</c:v>
                </c:pt>
                <c:pt idx="8716">
                  <c:v>31.957999999999998</c:v>
                </c:pt>
                <c:pt idx="8717">
                  <c:v>31.971</c:v>
                </c:pt>
                <c:pt idx="8718">
                  <c:v>31.989000000000001</c:v>
                </c:pt>
                <c:pt idx="8719">
                  <c:v>32.003</c:v>
                </c:pt>
                <c:pt idx="8720">
                  <c:v>32.024999999999999</c:v>
                </c:pt>
                <c:pt idx="8721">
                  <c:v>32.046999999999997</c:v>
                </c:pt>
                <c:pt idx="8722">
                  <c:v>32.07</c:v>
                </c:pt>
                <c:pt idx="8723">
                  <c:v>32.093000000000004</c:v>
                </c:pt>
                <c:pt idx="8724">
                  <c:v>32.11</c:v>
                </c:pt>
                <c:pt idx="8725">
                  <c:v>32.122</c:v>
                </c:pt>
                <c:pt idx="8726">
                  <c:v>32.128999999999998</c:v>
                </c:pt>
                <c:pt idx="8727">
                  <c:v>32.134999999999998</c:v>
                </c:pt>
                <c:pt idx="8728">
                  <c:v>32.143000000000001</c:v>
                </c:pt>
                <c:pt idx="8729">
                  <c:v>32.149000000000001</c:v>
                </c:pt>
                <c:pt idx="8730">
                  <c:v>32.151000000000003</c:v>
                </c:pt>
                <c:pt idx="8731">
                  <c:v>32.156999999999996</c:v>
                </c:pt>
                <c:pt idx="8732">
                  <c:v>32.159999999999997</c:v>
                </c:pt>
                <c:pt idx="8733">
                  <c:v>32.158999999999999</c:v>
                </c:pt>
                <c:pt idx="8734">
                  <c:v>32.154000000000003</c:v>
                </c:pt>
                <c:pt idx="8735">
                  <c:v>32.15</c:v>
                </c:pt>
                <c:pt idx="8736">
                  <c:v>32.143999999999998</c:v>
                </c:pt>
                <c:pt idx="8737">
                  <c:v>32.134999999999998</c:v>
                </c:pt>
                <c:pt idx="8738">
                  <c:v>32.131999999999998</c:v>
                </c:pt>
                <c:pt idx="8739">
                  <c:v>32.125999999999998</c:v>
                </c:pt>
                <c:pt idx="8740">
                  <c:v>32.125</c:v>
                </c:pt>
                <c:pt idx="8741">
                  <c:v>32.122</c:v>
                </c:pt>
                <c:pt idx="8742">
                  <c:v>32.119999999999997</c:v>
                </c:pt>
                <c:pt idx="8743">
                  <c:v>32.113</c:v>
                </c:pt>
                <c:pt idx="8744">
                  <c:v>32.107999999999997</c:v>
                </c:pt>
                <c:pt idx="8745">
                  <c:v>32.104999999999997</c:v>
                </c:pt>
                <c:pt idx="8746">
                  <c:v>32.101999999999997</c:v>
                </c:pt>
                <c:pt idx="8747">
                  <c:v>32.100999999999999</c:v>
                </c:pt>
                <c:pt idx="8748">
                  <c:v>32.104999999999997</c:v>
                </c:pt>
                <c:pt idx="8749">
                  <c:v>32.112000000000002</c:v>
                </c:pt>
                <c:pt idx="8750">
                  <c:v>32.127000000000002</c:v>
                </c:pt>
                <c:pt idx="8751">
                  <c:v>32.15</c:v>
                </c:pt>
                <c:pt idx="8752">
                  <c:v>32.177</c:v>
                </c:pt>
                <c:pt idx="8753">
                  <c:v>32.213999999999999</c:v>
                </c:pt>
                <c:pt idx="8754">
                  <c:v>32.253</c:v>
                </c:pt>
                <c:pt idx="8755">
                  <c:v>32.295000000000002</c:v>
                </c:pt>
                <c:pt idx="8756">
                  <c:v>32.338000000000001</c:v>
                </c:pt>
                <c:pt idx="8757">
                  <c:v>32.380000000000003</c:v>
                </c:pt>
                <c:pt idx="8758">
                  <c:v>32.421999999999997</c:v>
                </c:pt>
                <c:pt idx="8759">
                  <c:v>32.457999999999998</c:v>
                </c:pt>
                <c:pt idx="8760">
                  <c:v>32.484999999999999</c:v>
                </c:pt>
                <c:pt idx="8761">
                  <c:v>32.508000000000003</c:v>
                </c:pt>
                <c:pt idx="8762">
                  <c:v>32.524999999999999</c:v>
                </c:pt>
                <c:pt idx="8763">
                  <c:v>32.531999999999996</c:v>
                </c:pt>
                <c:pt idx="8764">
                  <c:v>32.527999999999999</c:v>
                </c:pt>
                <c:pt idx="8765">
                  <c:v>32.521999999999998</c:v>
                </c:pt>
                <c:pt idx="8766">
                  <c:v>32.520000000000003</c:v>
                </c:pt>
                <c:pt idx="8767">
                  <c:v>32.508000000000003</c:v>
                </c:pt>
                <c:pt idx="8768">
                  <c:v>32.491</c:v>
                </c:pt>
                <c:pt idx="8769">
                  <c:v>32.488999999999997</c:v>
                </c:pt>
                <c:pt idx="8770">
                  <c:v>32.491999999999997</c:v>
                </c:pt>
                <c:pt idx="8771">
                  <c:v>32.497999999999998</c:v>
                </c:pt>
                <c:pt idx="8772">
                  <c:v>32.511000000000003</c:v>
                </c:pt>
                <c:pt idx="8773">
                  <c:v>32.518000000000001</c:v>
                </c:pt>
                <c:pt idx="8774">
                  <c:v>32.53</c:v>
                </c:pt>
                <c:pt idx="8775">
                  <c:v>32.542999999999999</c:v>
                </c:pt>
                <c:pt idx="8776">
                  <c:v>32.545000000000002</c:v>
                </c:pt>
                <c:pt idx="8777">
                  <c:v>32.548999999999999</c:v>
                </c:pt>
                <c:pt idx="8778">
                  <c:v>32.558</c:v>
                </c:pt>
                <c:pt idx="8779">
                  <c:v>32.573</c:v>
                </c:pt>
                <c:pt idx="8780">
                  <c:v>32.588000000000001</c:v>
                </c:pt>
                <c:pt idx="8781">
                  <c:v>32.598999999999997</c:v>
                </c:pt>
                <c:pt idx="8782">
                  <c:v>32.600999999999999</c:v>
                </c:pt>
                <c:pt idx="8783">
                  <c:v>32.600999999999999</c:v>
                </c:pt>
                <c:pt idx="8784">
                  <c:v>32.61</c:v>
                </c:pt>
                <c:pt idx="8785">
                  <c:v>32.624000000000002</c:v>
                </c:pt>
                <c:pt idx="8786">
                  <c:v>32.630000000000003</c:v>
                </c:pt>
                <c:pt idx="8787">
                  <c:v>32.630000000000003</c:v>
                </c:pt>
                <c:pt idx="8788">
                  <c:v>32.643999999999998</c:v>
                </c:pt>
                <c:pt idx="8789">
                  <c:v>32.649000000000001</c:v>
                </c:pt>
                <c:pt idx="8790">
                  <c:v>32.654000000000003</c:v>
                </c:pt>
                <c:pt idx="8791">
                  <c:v>32.658000000000001</c:v>
                </c:pt>
                <c:pt idx="8792">
                  <c:v>32.648000000000003</c:v>
                </c:pt>
                <c:pt idx="8793">
                  <c:v>32.648000000000003</c:v>
                </c:pt>
                <c:pt idx="8794">
                  <c:v>32.655000000000001</c:v>
                </c:pt>
                <c:pt idx="8795">
                  <c:v>32.659999999999997</c:v>
                </c:pt>
                <c:pt idx="8796">
                  <c:v>32.670999999999999</c:v>
                </c:pt>
                <c:pt idx="8797">
                  <c:v>32.683</c:v>
                </c:pt>
                <c:pt idx="8798">
                  <c:v>32.685000000000002</c:v>
                </c:pt>
                <c:pt idx="8799">
                  <c:v>32.695999999999998</c:v>
                </c:pt>
                <c:pt idx="8800">
                  <c:v>32.704999999999998</c:v>
                </c:pt>
                <c:pt idx="8801">
                  <c:v>32.722000000000001</c:v>
                </c:pt>
                <c:pt idx="8802">
                  <c:v>32.741</c:v>
                </c:pt>
                <c:pt idx="8803">
                  <c:v>32.74</c:v>
                </c:pt>
                <c:pt idx="8804">
                  <c:v>32.728999999999999</c:v>
                </c:pt>
                <c:pt idx="8805">
                  <c:v>32.709000000000003</c:v>
                </c:pt>
                <c:pt idx="8806">
                  <c:v>32.692</c:v>
                </c:pt>
                <c:pt idx="8807">
                  <c:v>32.692</c:v>
                </c:pt>
                <c:pt idx="8808">
                  <c:v>32.692</c:v>
                </c:pt>
                <c:pt idx="8809">
                  <c:v>32.695</c:v>
                </c:pt>
                <c:pt idx="8810">
                  <c:v>32.698</c:v>
                </c:pt>
                <c:pt idx="8811">
                  <c:v>32.713999999999999</c:v>
                </c:pt>
                <c:pt idx="8812">
                  <c:v>32.731999999999999</c:v>
                </c:pt>
                <c:pt idx="8813">
                  <c:v>32.749000000000002</c:v>
                </c:pt>
                <c:pt idx="8814">
                  <c:v>32.759</c:v>
                </c:pt>
                <c:pt idx="8815">
                  <c:v>32.774000000000001</c:v>
                </c:pt>
                <c:pt idx="8816">
                  <c:v>32.787999999999997</c:v>
                </c:pt>
                <c:pt idx="8817">
                  <c:v>32.792000000000002</c:v>
                </c:pt>
                <c:pt idx="8818">
                  <c:v>32.783999999999999</c:v>
                </c:pt>
                <c:pt idx="8819">
                  <c:v>32.777999999999999</c:v>
                </c:pt>
                <c:pt idx="8820">
                  <c:v>32.78</c:v>
                </c:pt>
                <c:pt idx="8821">
                  <c:v>32.774999999999999</c:v>
                </c:pt>
                <c:pt idx="8822">
                  <c:v>32.762</c:v>
                </c:pt>
                <c:pt idx="8823">
                  <c:v>32.749000000000002</c:v>
                </c:pt>
                <c:pt idx="8824">
                  <c:v>32.732999999999997</c:v>
                </c:pt>
                <c:pt idx="8825">
                  <c:v>32.716000000000001</c:v>
                </c:pt>
                <c:pt idx="8826">
                  <c:v>32.701999999999998</c:v>
                </c:pt>
                <c:pt idx="8827">
                  <c:v>32.692</c:v>
                </c:pt>
                <c:pt idx="8828">
                  <c:v>32.677</c:v>
                </c:pt>
                <c:pt idx="8829">
                  <c:v>32.655000000000001</c:v>
                </c:pt>
                <c:pt idx="8830">
                  <c:v>32.613</c:v>
                </c:pt>
                <c:pt idx="8831">
                  <c:v>32.572000000000003</c:v>
                </c:pt>
                <c:pt idx="8832">
                  <c:v>32.517000000000003</c:v>
                </c:pt>
                <c:pt idx="8833">
                  <c:v>32.457000000000001</c:v>
                </c:pt>
                <c:pt idx="8834">
                  <c:v>32.398000000000003</c:v>
                </c:pt>
                <c:pt idx="8835">
                  <c:v>32.326999999999998</c:v>
                </c:pt>
                <c:pt idx="8836">
                  <c:v>32.259</c:v>
                </c:pt>
                <c:pt idx="8837">
                  <c:v>32.186999999999998</c:v>
                </c:pt>
                <c:pt idx="8838">
                  <c:v>32.119</c:v>
                </c:pt>
                <c:pt idx="8839">
                  <c:v>32.048000000000002</c:v>
                </c:pt>
                <c:pt idx="8840">
                  <c:v>31.968</c:v>
                </c:pt>
                <c:pt idx="8841">
                  <c:v>31.893999999999998</c:v>
                </c:pt>
                <c:pt idx="8842">
                  <c:v>31.835999999999999</c:v>
                </c:pt>
                <c:pt idx="8843">
                  <c:v>31.771000000000001</c:v>
                </c:pt>
                <c:pt idx="8844">
                  <c:v>31.704999999999998</c:v>
                </c:pt>
                <c:pt idx="8845">
                  <c:v>31.643000000000001</c:v>
                </c:pt>
                <c:pt idx="8846">
                  <c:v>31.577000000000002</c:v>
                </c:pt>
                <c:pt idx="8847">
                  <c:v>31.504000000000001</c:v>
                </c:pt>
                <c:pt idx="8848">
                  <c:v>31.443999999999999</c:v>
                </c:pt>
                <c:pt idx="8849">
                  <c:v>31.395</c:v>
                </c:pt>
                <c:pt idx="8850">
                  <c:v>31.338000000000001</c:v>
                </c:pt>
                <c:pt idx="8851">
                  <c:v>31.282</c:v>
                </c:pt>
                <c:pt idx="8852">
                  <c:v>31.257000000000001</c:v>
                </c:pt>
                <c:pt idx="8853">
                  <c:v>31.244</c:v>
                </c:pt>
                <c:pt idx="8854">
                  <c:v>31.222999999999999</c:v>
                </c:pt>
                <c:pt idx="8855">
                  <c:v>31.202999999999999</c:v>
                </c:pt>
                <c:pt idx="8856">
                  <c:v>31.199000000000002</c:v>
                </c:pt>
                <c:pt idx="8857">
                  <c:v>31.210999999999999</c:v>
                </c:pt>
                <c:pt idx="8858">
                  <c:v>31.216999999999999</c:v>
                </c:pt>
                <c:pt idx="8859">
                  <c:v>31.231999999999999</c:v>
                </c:pt>
                <c:pt idx="8860">
                  <c:v>31.257000000000001</c:v>
                </c:pt>
                <c:pt idx="8861">
                  <c:v>31.29</c:v>
                </c:pt>
                <c:pt idx="8862">
                  <c:v>31.321999999999999</c:v>
                </c:pt>
                <c:pt idx="8863">
                  <c:v>31.335999999999999</c:v>
                </c:pt>
                <c:pt idx="8864">
                  <c:v>31.344999999999999</c:v>
                </c:pt>
                <c:pt idx="8865">
                  <c:v>31.347999999999999</c:v>
                </c:pt>
                <c:pt idx="8866">
                  <c:v>31.344000000000001</c:v>
                </c:pt>
                <c:pt idx="8867">
                  <c:v>31.34</c:v>
                </c:pt>
                <c:pt idx="8868">
                  <c:v>31.341999999999999</c:v>
                </c:pt>
                <c:pt idx="8869">
                  <c:v>31.343</c:v>
                </c:pt>
                <c:pt idx="8870">
                  <c:v>31.344000000000001</c:v>
                </c:pt>
                <c:pt idx="8871">
                  <c:v>31.343</c:v>
                </c:pt>
                <c:pt idx="8872">
                  <c:v>31.344999999999999</c:v>
                </c:pt>
                <c:pt idx="8873">
                  <c:v>31.364999999999998</c:v>
                </c:pt>
                <c:pt idx="8874">
                  <c:v>31.395</c:v>
                </c:pt>
                <c:pt idx="8875">
                  <c:v>31.411999999999999</c:v>
                </c:pt>
                <c:pt idx="8876">
                  <c:v>31.431000000000001</c:v>
                </c:pt>
                <c:pt idx="8877">
                  <c:v>31.452000000000002</c:v>
                </c:pt>
                <c:pt idx="8878">
                  <c:v>31.466000000000001</c:v>
                </c:pt>
                <c:pt idx="8879">
                  <c:v>31.469000000000001</c:v>
                </c:pt>
                <c:pt idx="8880">
                  <c:v>31.47</c:v>
                </c:pt>
                <c:pt idx="8881">
                  <c:v>31.472000000000001</c:v>
                </c:pt>
                <c:pt idx="8882">
                  <c:v>31.474</c:v>
                </c:pt>
                <c:pt idx="8883">
                  <c:v>31.478999999999999</c:v>
                </c:pt>
                <c:pt idx="8884">
                  <c:v>31.488</c:v>
                </c:pt>
                <c:pt idx="8885">
                  <c:v>31.495000000000001</c:v>
                </c:pt>
                <c:pt idx="8886">
                  <c:v>31.498999999999999</c:v>
                </c:pt>
                <c:pt idx="8887">
                  <c:v>31.506</c:v>
                </c:pt>
                <c:pt idx="8888">
                  <c:v>31.512</c:v>
                </c:pt>
                <c:pt idx="8889">
                  <c:v>31.516999999999999</c:v>
                </c:pt>
                <c:pt idx="8890">
                  <c:v>31.518000000000001</c:v>
                </c:pt>
                <c:pt idx="8891">
                  <c:v>31.515000000000001</c:v>
                </c:pt>
                <c:pt idx="8892">
                  <c:v>31.503</c:v>
                </c:pt>
                <c:pt idx="8893">
                  <c:v>31.495999999999999</c:v>
                </c:pt>
                <c:pt idx="8894">
                  <c:v>31.484000000000002</c:v>
                </c:pt>
                <c:pt idx="8895">
                  <c:v>31.466999999999999</c:v>
                </c:pt>
                <c:pt idx="8896">
                  <c:v>31.448</c:v>
                </c:pt>
                <c:pt idx="8897">
                  <c:v>31.425000000000001</c:v>
                </c:pt>
                <c:pt idx="8898">
                  <c:v>31.401</c:v>
                </c:pt>
                <c:pt idx="8899">
                  <c:v>31.376999999999999</c:v>
                </c:pt>
                <c:pt idx="8900">
                  <c:v>31.364999999999998</c:v>
                </c:pt>
                <c:pt idx="8901">
                  <c:v>31.36</c:v>
                </c:pt>
                <c:pt idx="8902">
                  <c:v>31.356999999999999</c:v>
                </c:pt>
                <c:pt idx="8903">
                  <c:v>31.346</c:v>
                </c:pt>
                <c:pt idx="8904">
                  <c:v>31.335999999999999</c:v>
                </c:pt>
                <c:pt idx="8905">
                  <c:v>31.321999999999999</c:v>
                </c:pt>
                <c:pt idx="8906">
                  <c:v>31.303999999999998</c:v>
                </c:pt>
                <c:pt idx="8907">
                  <c:v>31.288</c:v>
                </c:pt>
                <c:pt idx="8908">
                  <c:v>31.273</c:v>
                </c:pt>
                <c:pt idx="8909">
                  <c:v>31.259</c:v>
                </c:pt>
                <c:pt idx="8910">
                  <c:v>31.238</c:v>
                </c:pt>
                <c:pt idx="8911">
                  <c:v>31.215</c:v>
                </c:pt>
                <c:pt idx="8912">
                  <c:v>31.198</c:v>
                </c:pt>
                <c:pt idx="8913">
                  <c:v>31.18</c:v>
                </c:pt>
                <c:pt idx="8914">
                  <c:v>31.16</c:v>
                </c:pt>
                <c:pt idx="8915">
                  <c:v>31.15</c:v>
                </c:pt>
                <c:pt idx="8916">
                  <c:v>31.15</c:v>
                </c:pt>
                <c:pt idx="8917">
                  <c:v>31.15</c:v>
                </c:pt>
                <c:pt idx="8918">
                  <c:v>31.155999999999999</c:v>
                </c:pt>
                <c:pt idx="8919">
                  <c:v>31.167000000000002</c:v>
                </c:pt>
                <c:pt idx="8920">
                  <c:v>31.18</c:v>
                </c:pt>
                <c:pt idx="8921">
                  <c:v>31.193000000000001</c:v>
                </c:pt>
                <c:pt idx="8922">
                  <c:v>31.202999999999999</c:v>
                </c:pt>
                <c:pt idx="8923">
                  <c:v>31.209</c:v>
                </c:pt>
                <c:pt idx="8924">
                  <c:v>31.210999999999999</c:v>
                </c:pt>
                <c:pt idx="8925">
                  <c:v>31.212</c:v>
                </c:pt>
                <c:pt idx="8926">
                  <c:v>31.210999999999999</c:v>
                </c:pt>
                <c:pt idx="8927">
                  <c:v>31.2</c:v>
                </c:pt>
                <c:pt idx="8928">
                  <c:v>31.192</c:v>
                </c:pt>
                <c:pt idx="8929">
                  <c:v>31.181999999999999</c:v>
                </c:pt>
                <c:pt idx="8930">
                  <c:v>31.169</c:v>
                </c:pt>
                <c:pt idx="8931">
                  <c:v>31.154</c:v>
                </c:pt>
                <c:pt idx="8932">
                  <c:v>31.134</c:v>
                </c:pt>
                <c:pt idx="8933">
                  <c:v>31.108000000000001</c:v>
                </c:pt>
                <c:pt idx="8934">
                  <c:v>31.081</c:v>
                </c:pt>
                <c:pt idx="8935">
                  <c:v>31.052</c:v>
                </c:pt>
                <c:pt idx="8936">
                  <c:v>31.021999999999998</c:v>
                </c:pt>
                <c:pt idx="8937">
                  <c:v>30.997</c:v>
                </c:pt>
                <c:pt idx="8938">
                  <c:v>30.984000000000002</c:v>
                </c:pt>
                <c:pt idx="8939">
                  <c:v>30.981999999999999</c:v>
                </c:pt>
                <c:pt idx="8940">
                  <c:v>30.986000000000001</c:v>
                </c:pt>
                <c:pt idx="8941">
                  <c:v>31.001999999999999</c:v>
                </c:pt>
                <c:pt idx="8942">
                  <c:v>31.024000000000001</c:v>
                </c:pt>
                <c:pt idx="8943">
                  <c:v>31.048999999999999</c:v>
                </c:pt>
                <c:pt idx="8944">
                  <c:v>31.079000000000001</c:v>
                </c:pt>
                <c:pt idx="8945">
                  <c:v>31.102</c:v>
                </c:pt>
                <c:pt idx="8946">
                  <c:v>31.117999999999999</c:v>
                </c:pt>
                <c:pt idx="8947">
                  <c:v>31.135999999999999</c:v>
                </c:pt>
                <c:pt idx="8948">
                  <c:v>31.146000000000001</c:v>
                </c:pt>
                <c:pt idx="8949">
                  <c:v>31.152000000000001</c:v>
                </c:pt>
                <c:pt idx="8950">
                  <c:v>31.161000000000001</c:v>
                </c:pt>
                <c:pt idx="8951">
                  <c:v>31.164000000000001</c:v>
                </c:pt>
                <c:pt idx="8952">
                  <c:v>31.17</c:v>
                </c:pt>
                <c:pt idx="8953">
                  <c:v>31.170999999999999</c:v>
                </c:pt>
                <c:pt idx="8954">
                  <c:v>31.161000000000001</c:v>
                </c:pt>
                <c:pt idx="8955">
                  <c:v>31.146999999999998</c:v>
                </c:pt>
                <c:pt idx="8956">
                  <c:v>31.132999999999999</c:v>
                </c:pt>
                <c:pt idx="8957">
                  <c:v>31.120999999999999</c:v>
                </c:pt>
                <c:pt idx="8958">
                  <c:v>31.109000000000002</c:v>
                </c:pt>
                <c:pt idx="8959">
                  <c:v>31.1</c:v>
                </c:pt>
                <c:pt idx="8960">
                  <c:v>31.091999999999999</c:v>
                </c:pt>
                <c:pt idx="8961">
                  <c:v>31.088000000000001</c:v>
                </c:pt>
                <c:pt idx="8962">
                  <c:v>31.093</c:v>
                </c:pt>
                <c:pt idx="8963">
                  <c:v>31.1</c:v>
                </c:pt>
                <c:pt idx="8964">
                  <c:v>31.113</c:v>
                </c:pt>
                <c:pt idx="8965">
                  <c:v>31.135000000000002</c:v>
                </c:pt>
                <c:pt idx="8966">
                  <c:v>31.155000000000001</c:v>
                </c:pt>
                <c:pt idx="8967">
                  <c:v>31.175000000000001</c:v>
                </c:pt>
                <c:pt idx="8968">
                  <c:v>31.2</c:v>
                </c:pt>
                <c:pt idx="8969">
                  <c:v>31.221</c:v>
                </c:pt>
                <c:pt idx="8970">
                  <c:v>31.239000000000001</c:v>
                </c:pt>
                <c:pt idx="8971">
                  <c:v>31.254000000000001</c:v>
                </c:pt>
                <c:pt idx="8972">
                  <c:v>31.265999999999998</c:v>
                </c:pt>
                <c:pt idx="8973">
                  <c:v>31.277000000000001</c:v>
                </c:pt>
                <c:pt idx="8974">
                  <c:v>31.283000000000001</c:v>
                </c:pt>
                <c:pt idx="8975">
                  <c:v>31.277999999999999</c:v>
                </c:pt>
                <c:pt idx="8976">
                  <c:v>31.274999999999999</c:v>
                </c:pt>
                <c:pt idx="8977">
                  <c:v>31.265999999999998</c:v>
                </c:pt>
                <c:pt idx="8978">
                  <c:v>31.254000000000001</c:v>
                </c:pt>
                <c:pt idx="8979">
                  <c:v>31.238</c:v>
                </c:pt>
                <c:pt idx="8980">
                  <c:v>31.22</c:v>
                </c:pt>
                <c:pt idx="8981">
                  <c:v>31.201000000000001</c:v>
                </c:pt>
                <c:pt idx="8982">
                  <c:v>31.181000000000001</c:v>
                </c:pt>
                <c:pt idx="8983">
                  <c:v>31.161999999999999</c:v>
                </c:pt>
                <c:pt idx="8984">
                  <c:v>31.138000000000002</c:v>
                </c:pt>
                <c:pt idx="8985">
                  <c:v>31.109000000000002</c:v>
                </c:pt>
                <c:pt idx="8986">
                  <c:v>31.068999999999999</c:v>
                </c:pt>
                <c:pt idx="8987">
                  <c:v>31.021999999999998</c:v>
                </c:pt>
                <c:pt idx="8988">
                  <c:v>30.977</c:v>
                </c:pt>
                <c:pt idx="8989">
                  <c:v>30.928999999999998</c:v>
                </c:pt>
                <c:pt idx="8990">
                  <c:v>30.879000000000001</c:v>
                </c:pt>
                <c:pt idx="8991">
                  <c:v>30.826000000000001</c:v>
                </c:pt>
                <c:pt idx="8992">
                  <c:v>30.760999999999999</c:v>
                </c:pt>
                <c:pt idx="8993">
                  <c:v>30.673999999999999</c:v>
                </c:pt>
                <c:pt idx="8994">
                  <c:v>30.587</c:v>
                </c:pt>
                <c:pt idx="8995">
                  <c:v>30.515999999999998</c:v>
                </c:pt>
                <c:pt idx="8996">
                  <c:v>30.449000000000002</c:v>
                </c:pt>
                <c:pt idx="8997">
                  <c:v>30.364000000000001</c:v>
                </c:pt>
                <c:pt idx="8998">
                  <c:v>30.259</c:v>
                </c:pt>
                <c:pt idx="8999">
                  <c:v>30.138999999999999</c:v>
                </c:pt>
              </c:numCache>
            </c:numRef>
          </c:val>
          <c:smooth val="0"/>
          <c:extLst>
            <c:ext xmlns:c16="http://schemas.microsoft.com/office/drawing/2014/chart" uri="{C3380CC4-5D6E-409C-BE32-E72D297353CC}">
              <c16:uniqueId val="{00000000-2447-40AF-BC82-412151EE9C71}"/>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IE!$C$1</c:f>
              <c:strCache>
                <c:ptCount val="1"/>
                <c:pt idx="0">
                  <c:v>TF IE (deg)</c:v>
                </c:pt>
              </c:strCache>
            </c:strRef>
          </c:tx>
          <c:spPr>
            <a:ln w="28575" cap="rnd">
              <a:solidFill>
                <a:schemeClr val="accent2"/>
              </a:solidFill>
              <a:round/>
            </a:ln>
            <a:effectLst/>
          </c:spPr>
          <c:marker>
            <c:symbol val="none"/>
          </c:marker>
          <c:val>
            <c:numRef>
              <c:f>DU02_INTACT_KE_IE!$C$2:$C$9001</c:f>
              <c:numCache>
                <c:formatCode>General</c:formatCode>
                <c:ptCount val="9000"/>
                <c:pt idx="0">
                  <c:v>6.3010000000000002</c:v>
                </c:pt>
                <c:pt idx="1">
                  <c:v>6.2984</c:v>
                </c:pt>
                <c:pt idx="2">
                  <c:v>6.2742000000000004</c:v>
                </c:pt>
                <c:pt idx="3">
                  <c:v>6.2840999999999996</c:v>
                </c:pt>
                <c:pt idx="4">
                  <c:v>6.3089000000000004</c:v>
                </c:pt>
                <c:pt idx="5">
                  <c:v>6.3117000000000001</c:v>
                </c:pt>
                <c:pt idx="6">
                  <c:v>6.3094999999999999</c:v>
                </c:pt>
                <c:pt idx="7">
                  <c:v>6.3228</c:v>
                </c:pt>
                <c:pt idx="8">
                  <c:v>6.3465999999999996</c:v>
                </c:pt>
                <c:pt idx="9">
                  <c:v>6.3602999999999996</c:v>
                </c:pt>
                <c:pt idx="10">
                  <c:v>6.3532999999999999</c:v>
                </c:pt>
                <c:pt idx="11">
                  <c:v>6.3663999999999996</c:v>
                </c:pt>
                <c:pt idx="12">
                  <c:v>6.3630000000000004</c:v>
                </c:pt>
                <c:pt idx="13">
                  <c:v>6.3543000000000003</c:v>
                </c:pt>
                <c:pt idx="14">
                  <c:v>6.3541999999999996</c:v>
                </c:pt>
                <c:pt idx="15">
                  <c:v>6.3521000000000001</c:v>
                </c:pt>
                <c:pt idx="16">
                  <c:v>6.3387000000000002</c:v>
                </c:pt>
                <c:pt idx="17">
                  <c:v>6.3154000000000003</c:v>
                </c:pt>
                <c:pt idx="18">
                  <c:v>6.3025000000000002</c:v>
                </c:pt>
                <c:pt idx="19">
                  <c:v>6.2834000000000003</c:v>
                </c:pt>
                <c:pt idx="20">
                  <c:v>6.2885999999999997</c:v>
                </c:pt>
                <c:pt idx="21">
                  <c:v>6.2821999999999996</c:v>
                </c:pt>
                <c:pt idx="22">
                  <c:v>6.3026</c:v>
                </c:pt>
                <c:pt idx="23">
                  <c:v>6.2999000000000001</c:v>
                </c:pt>
                <c:pt idx="24">
                  <c:v>6.3078000000000003</c:v>
                </c:pt>
                <c:pt idx="25">
                  <c:v>6.3170999999999999</c:v>
                </c:pt>
                <c:pt idx="26">
                  <c:v>6.3213999999999997</c:v>
                </c:pt>
                <c:pt idx="27">
                  <c:v>6.3285999999999998</c:v>
                </c:pt>
                <c:pt idx="28">
                  <c:v>6.3185000000000002</c:v>
                </c:pt>
                <c:pt idx="29">
                  <c:v>6.3323</c:v>
                </c:pt>
                <c:pt idx="30">
                  <c:v>6.3494000000000002</c:v>
                </c:pt>
                <c:pt idx="31">
                  <c:v>6.3388</c:v>
                </c:pt>
                <c:pt idx="32">
                  <c:v>6.3373999999999997</c:v>
                </c:pt>
                <c:pt idx="33">
                  <c:v>6.3315000000000001</c:v>
                </c:pt>
                <c:pt idx="34">
                  <c:v>6.3377999999999997</c:v>
                </c:pt>
                <c:pt idx="35">
                  <c:v>6.3468999999999998</c:v>
                </c:pt>
                <c:pt idx="36">
                  <c:v>6.3441999999999998</c:v>
                </c:pt>
                <c:pt idx="37">
                  <c:v>6.3249000000000004</c:v>
                </c:pt>
                <c:pt idx="38">
                  <c:v>6.3164999999999996</c:v>
                </c:pt>
                <c:pt idx="39">
                  <c:v>6.2968999999999999</c:v>
                </c:pt>
                <c:pt idx="40">
                  <c:v>6.2809999999999997</c:v>
                </c:pt>
                <c:pt idx="41">
                  <c:v>6.2908999999999997</c:v>
                </c:pt>
                <c:pt idx="42">
                  <c:v>6.3226000000000004</c:v>
                </c:pt>
                <c:pt idx="43">
                  <c:v>6.3479000000000001</c:v>
                </c:pt>
                <c:pt idx="44">
                  <c:v>6.3765999999999998</c:v>
                </c:pt>
                <c:pt idx="45">
                  <c:v>6.3916000000000004</c:v>
                </c:pt>
                <c:pt idx="46">
                  <c:v>6.4124999999999996</c:v>
                </c:pt>
                <c:pt idx="47">
                  <c:v>6.4147999999999996</c:v>
                </c:pt>
                <c:pt idx="48">
                  <c:v>6.3977000000000004</c:v>
                </c:pt>
                <c:pt idx="49">
                  <c:v>6.3849</c:v>
                </c:pt>
                <c:pt idx="50">
                  <c:v>6.3436000000000003</c:v>
                </c:pt>
                <c:pt idx="51">
                  <c:v>6.3434999999999997</c:v>
                </c:pt>
                <c:pt idx="52">
                  <c:v>6.3163</c:v>
                </c:pt>
                <c:pt idx="53">
                  <c:v>6.3059000000000003</c:v>
                </c:pt>
                <c:pt idx="54">
                  <c:v>6.3141999999999996</c:v>
                </c:pt>
                <c:pt idx="55">
                  <c:v>6.3093000000000004</c:v>
                </c:pt>
                <c:pt idx="56">
                  <c:v>6.3025000000000002</c:v>
                </c:pt>
                <c:pt idx="57">
                  <c:v>6.3319999999999999</c:v>
                </c:pt>
                <c:pt idx="58">
                  <c:v>6.3543000000000003</c:v>
                </c:pt>
                <c:pt idx="59">
                  <c:v>6.3727</c:v>
                </c:pt>
                <c:pt idx="60">
                  <c:v>6.3784999999999998</c:v>
                </c:pt>
                <c:pt idx="61">
                  <c:v>6.3691000000000004</c:v>
                </c:pt>
                <c:pt idx="62">
                  <c:v>6.3604000000000003</c:v>
                </c:pt>
                <c:pt idx="63">
                  <c:v>6.3620999999999999</c:v>
                </c:pt>
                <c:pt idx="64">
                  <c:v>6.3375000000000004</c:v>
                </c:pt>
                <c:pt idx="65">
                  <c:v>6.3334999999999999</c:v>
                </c:pt>
                <c:pt idx="66">
                  <c:v>6.3319000000000001</c:v>
                </c:pt>
                <c:pt idx="67">
                  <c:v>6.3167999999999997</c:v>
                </c:pt>
                <c:pt idx="68">
                  <c:v>6.3117000000000001</c:v>
                </c:pt>
                <c:pt idx="69">
                  <c:v>6.3170999999999999</c:v>
                </c:pt>
                <c:pt idx="70">
                  <c:v>6.3277000000000001</c:v>
                </c:pt>
                <c:pt idx="71">
                  <c:v>6.3703000000000003</c:v>
                </c:pt>
                <c:pt idx="72">
                  <c:v>6.3974000000000002</c:v>
                </c:pt>
                <c:pt idx="73">
                  <c:v>6.4375</c:v>
                </c:pt>
                <c:pt idx="74">
                  <c:v>6.5252999999999997</c:v>
                </c:pt>
                <c:pt idx="75">
                  <c:v>6.6063000000000001</c:v>
                </c:pt>
                <c:pt idx="76">
                  <c:v>6.6681999999999997</c:v>
                </c:pt>
                <c:pt idx="77">
                  <c:v>6.7358000000000002</c:v>
                </c:pt>
                <c:pt idx="78">
                  <c:v>6.7979000000000003</c:v>
                </c:pt>
                <c:pt idx="79">
                  <c:v>6.7503000000000002</c:v>
                </c:pt>
                <c:pt idx="80">
                  <c:v>6.6101000000000001</c:v>
                </c:pt>
                <c:pt idx="81">
                  <c:v>6.4984000000000002</c:v>
                </c:pt>
                <c:pt idx="82">
                  <c:v>6.4442000000000004</c:v>
                </c:pt>
                <c:pt idx="83">
                  <c:v>6.4920999999999998</c:v>
                </c:pt>
                <c:pt idx="84">
                  <c:v>6.5629</c:v>
                </c:pt>
                <c:pt idx="85">
                  <c:v>6.6417999999999999</c:v>
                </c:pt>
                <c:pt idx="86">
                  <c:v>6.7923</c:v>
                </c:pt>
                <c:pt idx="87">
                  <c:v>6.931</c:v>
                </c:pt>
                <c:pt idx="88">
                  <c:v>7.0305999999999997</c:v>
                </c:pt>
                <c:pt idx="89">
                  <c:v>7.0674999999999999</c:v>
                </c:pt>
                <c:pt idx="90">
                  <c:v>7.1337000000000002</c:v>
                </c:pt>
                <c:pt idx="91">
                  <c:v>7.1535000000000002</c:v>
                </c:pt>
                <c:pt idx="92">
                  <c:v>7.1710000000000003</c:v>
                </c:pt>
                <c:pt idx="93">
                  <c:v>7.2663000000000002</c:v>
                </c:pt>
                <c:pt idx="94">
                  <c:v>7.3792999999999997</c:v>
                </c:pt>
                <c:pt idx="95">
                  <c:v>7.4730999999999996</c:v>
                </c:pt>
                <c:pt idx="96">
                  <c:v>7.5945</c:v>
                </c:pt>
                <c:pt idx="97">
                  <c:v>7.6071999999999997</c:v>
                </c:pt>
                <c:pt idx="98">
                  <c:v>7.5652999999999997</c:v>
                </c:pt>
                <c:pt idx="99">
                  <c:v>7.5525000000000002</c:v>
                </c:pt>
                <c:pt idx="100">
                  <c:v>7.5441000000000003</c:v>
                </c:pt>
                <c:pt idx="101">
                  <c:v>7.5286999999999997</c:v>
                </c:pt>
                <c:pt idx="102">
                  <c:v>7.5355999999999996</c:v>
                </c:pt>
                <c:pt idx="103">
                  <c:v>7.5419999999999998</c:v>
                </c:pt>
                <c:pt idx="104">
                  <c:v>7.5576999999999996</c:v>
                </c:pt>
                <c:pt idx="105">
                  <c:v>7.6197999999999997</c:v>
                </c:pt>
                <c:pt idx="106">
                  <c:v>7.6936999999999998</c:v>
                </c:pt>
                <c:pt idx="107">
                  <c:v>7.7202000000000002</c:v>
                </c:pt>
                <c:pt idx="108">
                  <c:v>7.7468000000000004</c:v>
                </c:pt>
                <c:pt idx="109">
                  <c:v>7.7792000000000003</c:v>
                </c:pt>
                <c:pt idx="110">
                  <c:v>7.8310000000000004</c:v>
                </c:pt>
                <c:pt idx="111">
                  <c:v>7.8686999999999996</c:v>
                </c:pt>
                <c:pt idx="112">
                  <c:v>7.9055</c:v>
                </c:pt>
                <c:pt idx="113">
                  <c:v>7.9221000000000004</c:v>
                </c:pt>
                <c:pt idx="114">
                  <c:v>7.9467999999999996</c:v>
                </c:pt>
                <c:pt idx="115">
                  <c:v>7.9764999999999997</c:v>
                </c:pt>
                <c:pt idx="116">
                  <c:v>8.0020000000000007</c:v>
                </c:pt>
                <c:pt idx="117">
                  <c:v>7.9955999999999996</c:v>
                </c:pt>
                <c:pt idx="118">
                  <c:v>8.0719999999999992</c:v>
                </c:pt>
                <c:pt idx="119">
                  <c:v>8.1130999999999993</c:v>
                </c:pt>
                <c:pt idx="120">
                  <c:v>8.1377000000000006</c:v>
                </c:pt>
                <c:pt idx="121">
                  <c:v>8.1926000000000005</c:v>
                </c:pt>
                <c:pt idx="122">
                  <c:v>8.1915999999999993</c:v>
                </c:pt>
                <c:pt idx="123">
                  <c:v>8.1966999999999999</c:v>
                </c:pt>
                <c:pt idx="124">
                  <c:v>8.2166999999999994</c:v>
                </c:pt>
                <c:pt idx="125">
                  <c:v>8.2363999999999997</c:v>
                </c:pt>
                <c:pt idx="126">
                  <c:v>8.2385000000000002</c:v>
                </c:pt>
                <c:pt idx="127">
                  <c:v>8.2426999999999992</c:v>
                </c:pt>
                <c:pt idx="128">
                  <c:v>8.2409999999999997</c:v>
                </c:pt>
                <c:pt idx="129">
                  <c:v>8.2429000000000006</c:v>
                </c:pt>
                <c:pt idx="130">
                  <c:v>8.2373999999999992</c:v>
                </c:pt>
                <c:pt idx="131">
                  <c:v>8.2515999999999998</c:v>
                </c:pt>
                <c:pt idx="132">
                  <c:v>8.2845999999999993</c:v>
                </c:pt>
                <c:pt idx="133">
                  <c:v>8.3352000000000004</c:v>
                </c:pt>
                <c:pt idx="134">
                  <c:v>8.3696000000000002</c:v>
                </c:pt>
                <c:pt idx="135">
                  <c:v>8.3866999999999994</c:v>
                </c:pt>
                <c:pt idx="136">
                  <c:v>8.3839000000000006</c:v>
                </c:pt>
                <c:pt idx="137">
                  <c:v>8.3526000000000007</c:v>
                </c:pt>
                <c:pt idx="138">
                  <c:v>8.3228000000000009</c:v>
                </c:pt>
                <c:pt idx="139">
                  <c:v>8.3239999999999998</c:v>
                </c:pt>
                <c:pt idx="140">
                  <c:v>8.3080999999999996</c:v>
                </c:pt>
                <c:pt idx="141">
                  <c:v>8.3203999999999994</c:v>
                </c:pt>
                <c:pt idx="142">
                  <c:v>8.343</c:v>
                </c:pt>
                <c:pt idx="143">
                  <c:v>8.3369</c:v>
                </c:pt>
                <c:pt idx="144">
                  <c:v>8.3436000000000003</c:v>
                </c:pt>
                <c:pt idx="145">
                  <c:v>8.3430999999999997</c:v>
                </c:pt>
                <c:pt idx="146">
                  <c:v>8.3675999999999995</c:v>
                </c:pt>
                <c:pt idx="147">
                  <c:v>8.3915000000000006</c:v>
                </c:pt>
                <c:pt idx="148">
                  <c:v>8.3880999999999997</c:v>
                </c:pt>
                <c:pt idx="149">
                  <c:v>8.4107000000000003</c:v>
                </c:pt>
                <c:pt idx="150">
                  <c:v>8.4144000000000005</c:v>
                </c:pt>
                <c:pt idx="151">
                  <c:v>8.3945000000000007</c:v>
                </c:pt>
                <c:pt idx="152">
                  <c:v>8.4306000000000001</c:v>
                </c:pt>
                <c:pt idx="153">
                  <c:v>8.4708000000000006</c:v>
                </c:pt>
                <c:pt idx="154">
                  <c:v>8.4751999999999992</c:v>
                </c:pt>
                <c:pt idx="155">
                  <c:v>8.5204000000000004</c:v>
                </c:pt>
                <c:pt idx="156">
                  <c:v>8.5324000000000009</c:v>
                </c:pt>
                <c:pt idx="157">
                  <c:v>8.4810999999999996</c:v>
                </c:pt>
                <c:pt idx="158">
                  <c:v>8.4047000000000001</c:v>
                </c:pt>
                <c:pt idx="159">
                  <c:v>8.3983000000000008</c:v>
                </c:pt>
                <c:pt idx="160">
                  <c:v>8.4115000000000002</c:v>
                </c:pt>
                <c:pt idx="161">
                  <c:v>8.4314999999999998</c:v>
                </c:pt>
                <c:pt idx="162">
                  <c:v>8.4230999999999998</c:v>
                </c:pt>
                <c:pt idx="163">
                  <c:v>8.3409999999999993</c:v>
                </c:pt>
                <c:pt idx="164">
                  <c:v>8.2604000000000006</c:v>
                </c:pt>
                <c:pt idx="165">
                  <c:v>8.2352000000000007</c:v>
                </c:pt>
                <c:pt idx="166">
                  <c:v>8.2309999999999999</c:v>
                </c:pt>
                <c:pt idx="167">
                  <c:v>8.2225999999999999</c:v>
                </c:pt>
                <c:pt idx="168">
                  <c:v>8.2345000000000006</c:v>
                </c:pt>
                <c:pt idx="169">
                  <c:v>8.2421000000000006</c:v>
                </c:pt>
                <c:pt idx="170">
                  <c:v>8.2187999999999999</c:v>
                </c:pt>
                <c:pt idx="171">
                  <c:v>8.1669999999999998</c:v>
                </c:pt>
                <c:pt idx="172">
                  <c:v>8.1035000000000004</c:v>
                </c:pt>
                <c:pt idx="173">
                  <c:v>8.0885999999999996</c:v>
                </c:pt>
                <c:pt idx="174">
                  <c:v>8.0884</c:v>
                </c:pt>
                <c:pt idx="175">
                  <c:v>8.1060999999999996</c:v>
                </c:pt>
                <c:pt idx="176">
                  <c:v>8.0821000000000005</c:v>
                </c:pt>
                <c:pt idx="177">
                  <c:v>8.1023999999999994</c:v>
                </c:pt>
                <c:pt idx="178">
                  <c:v>8.1056000000000008</c:v>
                </c:pt>
                <c:pt idx="179">
                  <c:v>8.1</c:v>
                </c:pt>
                <c:pt idx="180">
                  <c:v>8.0923999999999996</c:v>
                </c:pt>
                <c:pt idx="181">
                  <c:v>8.0681999999999992</c:v>
                </c:pt>
                <c:pt idx="182">
                  <c:v>8.0108999999999995</c:v>
                </c:pt>
                <c:pt idx="183">
                  <c:v>7.9417999999999997</c:v>
                </c:pt>
                <c:pt idx="184">
                  <c:v>7.8684000000000003</c:v>
                </c:pt>
                <c:pt idx="185">
                  <c:v>7.7872000000000003</c:v>
                </c:pt>
                <c:pt idx="186">
                  <c:v>7.7253999999999996</c:v>
                </c:pt>
                <c:pt idx="187">
                  <c:v>7.6727999999999996</c:v>
                </c:pt>
                <c:pt idx="188">
                  <c:v>7.6024000000000003</c:v>
                </c:pt>
                <c:pt idx="189">
                  <c:v>7.4964000000000004</c:v>
                </c:pt>
                <c:pt idx="190">
                  <c:v>7.4131999999999998</c:v>
                </c:pt>
                <c:pt idx="191">
                  <c:v>7.3959000000000001</c:v>
                </c:pt>
                <c:pt idx="192">
                  <c:v>7.3756000000000004</c:v>
                </c:pt>
                <c:pt idx="193">
                  <c:v>7.2847</c:v>
                </c:pt>
                <c:pt idx="194">
                  <c:v>7.1938000000000004</c:v>
                </c:pt>
                <c:pt idx="195">
                  <c:v>7.1486000000000001</c:v>
                </c:pt>
                <c:pt idx="196">
                  <c:v>7.0793999999999997</c:v>
                </c:pt>
                <c:pt idx="197">
                  <c:v>7.0103</c:v>
                </c:pt>
                <c:pt idx="198">
                  <c:v>6.9568000000000003</c:v>
                </c:pt>
                <c:pt idx="199">
                  <c:v>6.8901000000000003</c:v>
                </c:pt>
                <c:pt idx="200">
                  <c:v>6.8235000000000001</c:v>
                </c:pt>
                <c:pt idx="201">
                  <c:v>6.7141999999999999</c:v>
                </c:pt>
                <c:pt idx="202">
                  <c:v>6.5445000000000002</c:v>
                </c:pt>
                <c:pt idx="203">
                  <c:v>6.3993000000000002</c:v>
                </c:pt>
                <c:pt idx="204">
                  <c:v>6.2558999999999996</c:v>
                </c:pt>
                <c:pt idx="205">
                  <c:v>6.0842999999999998</c:v>
                </c:pt>
                <c:pt idx="206">
                  <c:v>5.9020999999999999</c:v>
                </c:pt>
                <c:pt idx="207">
                  <c:v>5.6883999999999997</c:v>
                </c:pt>
                <c:pt idx="208">
                  <c:v>5.4743000000000004</c:v>
                </c:pt>
                <c:pt idx="209">
                  <c:v>5.2477</c:v>
                </c:pt>
                <c:pt idx="210">
                  <c:v>4.9771999999999998</c:v>
                </c:pt>
                <c:pt idx="211">
                  <c:v>4.6872999999999996</c:v>
                </c:pt>
                <c:pt idx="212">
                  <c:v>4.4093</c:v>
                </c:pt>
                <c:pt idx="213">
                  <c:v>4.1810999999999998</c:v>
                </c:pt>
                <c:pt idx="214">
                  <c:v>3.9645999999999999</c:v>
                </c:pt>
                <c:pt idx="215">
                  <c:v>3.7625000000000002</c:v>
                </c:pt>
                <c:pt idx="216">
                  <c:v>3.5506000000000002</c:v>
                </c:pt>
                <c:pt idx="217">
                  <c:v>3.3574999999999999</c:v>
                </c:pt>
                <c:pt idx="218">
                  <c:v>3.2286000000000001</c:v>
                </c:pt>
                <c:pt idx="219">
                  <c:v>3.0564</c:v>
                </c:pt>
                <c:pt idx="220">
                  <c:v>2.8315999999999999</c:v>
                </c:pt>
                <c:pt idx="221">
                  <c:v>2.65</c:v>
                </c:pt>
                <c:pt idx="222">
                  <c:v>2.4708000000000001</c:v>
                </c:pt>
                <c:pt idx="223">
                  <c:v>2.2959999999999998</c:v>
                </c:pt>
                <c:pt idx="224">
                  <c:v>2.1347</c:v>
                </c:pt>
                <c:pt idx="225">
                  <c:v>1.9697</c:v>
                </c:pt>
                <c:pt idx="226">
                  <c:v>1.7945</c:v>
                </c:pt>
                <c:pt idx="227">
                  <c:v>1.6368</c:v>
                </c:pt>
                <c:pt idx="228">
                  <c:v>1.5198</c:v>
                </c:pt>
                <c:pt idx="229">
                  <c:v>1.4276</c:v>
                </c:pt>
                <c:pt idx="230">
                  <c:v>1.3109</c:v>
                </c:pt>
                <c:pt idx="231">
                  <c:v>1.2143999999999999</c:v>
                </c:pt>
                <c:pt idx="232">
                  <c:v>1.1348</c:v>
                </c:pt>
                <c:pt idx="233">
                  <c:v>1.0178</c:v>
                </c:pt>
                <c:pt idx="234">
                  <c:v>0.89244999999999997</c:v>
                </c:pt>
                <c:pt idx="235">
                  <c:v>0.76295000000000002</c:v>
                </c:pt>
                <c:pt idx="236">
                  <c:v>0.62122999999999995</c:v>
                </c:pt>
                <c:pt idx="237">
                  <c:v>0.46683999999999998</c:v>
                </c:pt>
                <c:pt idx="238">
                  <c:v>0.32601000000000002</c:v>
                </c:pt>
                <c:pt idx="239">
                  <c:v>0.20102</c:v>
                </c:pt>
                <c:pt idx="240">
                  <c:v>0.10851</c:v>
                </c:pt>
                <c:pt idx="241">
                  <c:v>4.6788000000000003E-2</c:v>
                </c:pt>
                <c:pt idx="242">
                  <c:v>-3.1857000000000003E-2</c:v>
                </c:pt>
                <c:pt idx="243">
                  <c:v>-0.10475</c:v>
                </c:pt>
                <c:pt idx="244">
                  <c:v>-0.21173</c:v>
                </c:pt>
                <c:pt idx="245">
                  <c:v>-0.31086000000000003</c:v>
                </c:pt>
                <c:pt idx="246">
                  <c:v>-0.39276</c:v>
                </c:pt>
                <c:pt idx="247">
                  <c:v>-0.53615999999999997</c:v>
                </c:pt>
                <c:pt idx="248">
                  <c:v>-0.73787000000000003</c:v>
                </c:pt>
                <c:pt idx="249">
                  <c:v>-0.90566999999999998</c:v>
                </c:pt>
                <c:pt idx="250">
                  <c:v>-1.0562</c:v>
                </c:pt>
                <c:pt idx="251">
                  <c:v>-1.1504000000000001</c:v>
                </c:pt>
                <c:pt idx="252">
                  <c:v>-1.2458</c:v>
                </c:pt>
                <c:pt idx="253">
                  <c:v>-1.3212999999999999</c:v>
                </c:pt>
                <c:pt idx="254">
                  <c:v>-1.4024000000000001</c:v>
                </c:pt>
                <c:pt idx="255">
                  <c:v>-1.4812000000000001</c:v>
                </c:pt>
                <c:pt idx="256">
                  <c:v>-1.5434000000000001</c:v>
                </c:pt>
                <c:pt idx="257">
                  <c:v>-1.5895999999999999</c:v>
                </c:pt>
                <c:pt idx="258">
                  <c:v>-1.6521999999999999</c:v>
                </c:pt>
                <c:pt idx="259">
                  <c:v>-1.7419</c:v>
                </c:pt>
                <c:pt idx="260">
                  <c:v>-1.8456999999999999</c:v>
                </c:pt>
                <c:pt idx="261">
                  <c:v>-1.9254</c:v>
                </c:pt>
                <c:pt idx="262">
                  <c:v>-1.9906999999999999</c:v>
                </c:pt>
                <c:pt idx="263">
                  <c:v>-2.0781000000000001</c:v>
                </c:pt>
                <c:pt idx="264">
                  <c:v>-2.1692999999999998</c:v>
                </c:pt>
                <c:pt idx="265">
                  <c:v>-2.2566999999999999</c:v>
                </c:pt>
                <c:pt idx="266">
                  <c:v>-2.3363</c:v>
                </c:pt>
                <c:pt idx="267">
                  <c:v>-2.4325000000000001</c:v>
                </c:pt>
                <c:pt idx="268">
                  <c:v>-2.5066999999999999</c:v>
                </c:pt>
                <c:pt idx="269">
                  <c:v>-2.5495999999999999</c:v>
                </c:pt>
                <c:pt idx="270">
                  <c:v>-2.5948000000000002</c:v>
                </c:pt>
                <c:pt idx="271">
                  <c:v>-2.6303999999999998</c:v>
                </c:pt>
                <c:pt idx="272">
                  <c:v>-2.6911999999999998</c:v>
                </c:pt>
                <c:pt idx="273">
                  <c:v>-2.7553000000000001</c:v>
                </c:pt>
                <c:pt idx="274">
                  <c:v>-2.8166000000000002</c:v>
                </c:pt>
                <c:pt idx="275">
                  <c:v>-2.8683000000000001</c:v>
                </c:pt>
                <c:pt idx="276">
                  <c:v>-2.9247999999999998</c:v>
                </c:pt>
                <c:pt idx="277">
                  <c:v>-2.9285000000000001</c:v>
                </c:pt>
                <c:pt idx="278">
                  <c:v>-2.9178000000000002</c:v>
                </c:pt>
                <c:pt idx="279">
                  <c:v>-2.9068000000000001</c:v>
                </c:pt>
                <c:pt idx="280">
                  <c:v>-2.9182999999999999</c:v>
                </c:pt>
                <c:pt idx="281">
                  <c:v>-2.9472999999999998</c:v>
                </c:pt>
                <c:pt idx="282">
                  <c:v>-2.9927000000000001</c:v>
                </c:pt>
                <c:pt idx="283">
                  <c:v>-3.0787</c:v>
                </c:pt>
                <c:pt idx="284">
                  <c:v>-3.1707000000000001</c:v>
                </c:pt>
                <c:pt idx="285">
                  <c:v>-3.2334000000000001</c:v>
                </c:pt>
                <c:pt idx="286">
                  <c:v>-3.2919</c:v>
                </c:pt>
                <c:pt idx="287">
                  <c:v>-3.3176999999999999</c:v>
                </c:pt>
                <c:pt idx="288">
                  <c:v>-3.3214000000000001</c:v>
                </c:pt>
                <c:pt idx="289">
                  <c:v>-3.3614000000000002</c:v>
                </c:pt>
                <c:pt idx="290">
                  <c:v>-3.3877999999999999</c:v>
                </c:pt>
                <c:pt idx="291">
                  <c:v>-3.4283999999999999</c:v>
                </c:pt>
                <c:pt idx="292">
                  <c:v>-3.5095000000000001</c:v>
                </c:pt>
                <c:pt idx="293">
                  <c:v>-3.5657999999999999</c:v>
                </c:pt>
                <c:pt idx="294">
                  <c:v>-3.6215000000000002</c:v>
                </c:pt>
                <c:pt idx="295">
                  <c:v>-3.6730999999999998</c:v>
                </c:pt>
                <c:pt idx="296">
                  <c:v>-3.7208999999999999</c:v>
                </c:pt>
                <c:pt idx="297">
                  <c:v>-3.7978999999999998</c:v>
                </c:pt>
                <c:pt idx="298">
                  <c:v>-3.84</c:v>
                </c:pt>
                <c:pt idx="299">
                  <c:v>-3.8521999999999998</c:v>
                </c:pt>
                <c:pt idx="300">
                  <c:v>-3.8742000000000001</c:v>
                </c:pt>
                <c:pt idx="301">
                  <c:v>-3.8744999999999998</c:v>
                </c:pt>
                <c:pt idx="302">
                  <c:v>-3.8704000000000001</c:v>
                </c:pt>
                <c:pt idx="303">
                  <c:v>-3.8906000000000001</c:v>
                </c:pt>
                <c:pt idx="304">
                  <c:v>-3.9171</c:v>
                </c:pt>
                <c:pt idx="305">
                  <c:v>-3.9695999999999998</c:v>
                </c:pt>
                <c:pt idx="306">
                  <c:v>-4.0262000000000002</c:v>
                </c:pt>
                <c:pt idx="307">
                  <c:v>-4.0827999999999998</c:v>
                </c:pt>
                <c:pt idx="308">
                  <c:v>-4.1383000000000001</c:v>
                </c:pt>
                <c:pt idx="309">
                  <c:v>-4.1914999999999996</c:v>
                </c:pt>
                <c:pt idx="310">
                  <c:v>-4.2077</c:v>
                </c:pt>
                <c:pt idx="311">
                  <c:v>-4.2206000000000001</c:v>
                </c:pt>
                <c:pt idx="312">
                  <c:v>-4.2487000000000004</c:v>
                </c:pt>
                <c:pt idx="313">
                  <c:v>-4.2723000000000004</c:v>
                </c:pt>
                <c:pt idx="314">
                  <c:v>-4.3178000000000001</c:v>
                </c:pt>
                <c:pt idx="315">
                  <c:v>-4.3728999999999996</c:v>
                </c:pt>
                <c:pt idx="316">
                  <c:v>-4.4175000000000004</c:v>
                </c:pt>
                <c:pt idx="317">
                  <c:v>-4.4684999999999997</c:v>
                </c:pt>
                <c:pt idx="318">
                  <c:v>-4.5457000000000001</c:v>
                </c:pt>
                <c:pt idx="319">
                  <c:v>-4.5964999999999998</c:v>
                </c:pt>
                <c:pt idx="320">
                  <c:v>-4.6393000000000004</c:v>
                </c:pt>
                <c:pt idx="321">
                  <c:v>-4.6540999999999997</c:v>
                </c:pt>
                <c:pt idx="322">
                  <c:v>-4.6661000000000001</c:v>
                </c:pt>
                <c:pt idx="323">
                  <c:v>-4.6820000000000004</c:v>
                </c:pt>
                <c:pt idx="324">
                  <c:v>-4.6914999999999996</c:v>
                </c:pt>
                <c:pt idx="325">
                  <c:v>-4.6994999999999996</c:v>
                </c:pt>
                <c:pt idx="326">
                  <c:v>-4.7112999999999996</c:v>
                </c:pt>
                <c:pt idx="327">
                  <c:v>-4.7314999999999996</c:v>
                </c:pt>
                <c:pt idx="328">
                  <c:v>-4.7511000000000001</c:v>
                </c:pt>
                <c:pt idx="329">
                  <c:v>-4.7591000000000001</c:v>
                </c:pt>
                <c:pt idx="330">
                  <c:v>-4.7866999999999997</c:v>
                </c:pt>
                <c:pt idx="331">
                  <c:v>-4.8167999999999997</c:v>
                </c:pt>
                <c:pt idx="332">
                  <c:v>-4.8795000000000002</c:v>
                </c:pt>
                <c:pt idx="333">
                  <c:v>-4.9634999999999998</c:v>
                </c:pt>
                <c:pt idx="334">
                  <c:v>-5.0312000000000001</c:v>
                </c:pt>
                <c:pt idx="335">
                  <c:v>-5.1430999999999996</c:v>
                </c:pt>
                <c:pt idx="336">
                  <c:v>-5.2544000000000004</c:v>
                </c:pt>
                <c:pt idx="337">
                  <c:v>-5.3044000000000002</c:v>
                </c:pt>
                <c:pt idx="338">
                  <c:v>-5.3072999999999997</c:v>
                </c:pt>
                <c:pt idx="339">
                  <c:v>-5.3513999999999999</c:v>
                </c:pt>
                <c:pt idx="340">
                  <c:v>-5.4161999999999999</c:v>
                </c:pt>
                <c:pt idx="341">
                  <c:v>-5.4188000000000001</c:v>
                </c:pt>
                <c:pt idx="342">
                  <c:v>-5.3997000000000002</c:v>
                </c:pt>
                <c:pt idx="343">
                  <c:v>-5.3949999999999996</c:v>
                </c:pt>
                <c:pt idx="344">
                  <c:v>-5.3738000000000001</c:v>
                </c:pt>
                <c:pt idx="345">
                  <c:v>-5.3323</c:v>
                </c:pt>
                <c:pt idx="346">
                  <c:v>-5.2359</c:v>
                </c:pt>
                <c:pt idx="347">
                  <c:v>-5.1197999999999997</c:v>
                </c:pt>
                <c:pt idx="348">
                  <c:v>-5.0148999999999999</c:v>
                </c:pt>
                <c:pt idx="349">
                  <c:v>-4.8228999999999997</c:v>
                </c:pt>
                <c:pt idx="350">
                  <c:v>-4.6223000000000001</c:v>
                </c:pt>
                <c:pt idx="351">
                  <c:v>-4.4234</c:v>
                </c:pt>
                <c:pt idx="352">
                  <c:v>-4.1749999999999998</c:v>
                </c:pt>
                <c:pt idx="353">
                  <c:v>-3.8959999999999999</c:v>
                </c:pt>
                <c:pt idx="354">
                  <c:v>-3.5842000000000001</c:v>
                </c:pt>
                <c:pt idx="355">
                  <c:v>-3.2496999999999998</c:v>
                </c:pt>
                <c:pt idx="356">
                  <c:v>-2.8740999999999999</c:v>
                </c:pt>
                <c:pt idx="357">
                  <c:v>-2.5358000000000001</c:v>
                </c:pt>
                <c:pt idx="358">
                  <c:v>-2.1419999999999999</c:v>
                </c:pt>
                <c:pt idx="359">
                  <c:v>-1.7267999999999999</c:v>
                </c:pt>
                <c:pt idx="360">
                  <c:v>-1.3842000000000001</c:v>
                </c:pt>
                <c:pt idx="361">
                  <c:v>-1.0128999999999999</c:v>
                </c:pt>
                <c:pt idx="362">
                  <c:v>-0.61870000000000003</c:v>
                </c:pt>
                <c:pt idx="363">
                  <c:v>-0.15078</c:v>
                </c:pt>
                <c:pt idx="364">
                  <c:v>0.38429999999999997</c:v>
                </c:pt>
                <c:pt idx="365">
                  <c:v>0.96994999999999998</c:v>
                </c:pt>
                <c:pt idx="366">
                  <c:v>1.4948999999999999</c:v>
                </c:pt>
                <c:pt idx="367">
                  <c:v>1.9716</c:v>
                </c:pt>
                <c:pt idx="368">
                  <c:v>2.4243000000000001</c:v>
                </c:pt>
                <c:pt idx="369">
                  <c:v>2.8757000000000001</c:v>
                </c:pt>
                <c:pt idx="370">
                  <c:v>3.3069000000000002</c:v>
                </c:pt>
                <c:pt idx="371">
                  <c:v>3.6922999999999999</c:v>
                </c:pt>
                <c:pt idx="372">
                  <c:v>4.0427</c:v>
                </c:pt>
                <c:pt idx="373">
                  <c:v>4.3757000000000001</c:v>
                </c:pt>
                <c:pt idx="374">
                  <c:v>4.6797000000000004</c:v>
                </c:pt>
                <c:pt idx="375">
                  <c:v>4.9269999999999996</c:v>
                </c:pt>
                <c:pt idx="376">
                  <c:v>5.2215999999999996</c:v>
                </c:pt>
                <c:pt idx="377">
                  <c:v>5.4810999999999996</c:v>
                </c:pt>
                <c:pt idx="378">
                  <c:v>5.7121000000000004</c:v>
                </c:pt>
                <c:pt idx="379">
                  <c:v>5.952</c:v>
                </c:pt>
                <c:pt idx="380">
                  <c:v>6.2355999999999998</c:v>
                </c:pt>
                <c:pt idx="381">
                  <c:v>6.4988000000000001</c:v>
                </c:pt>
                <c:pt idx="382">
                  <c:v>6.7850000000000001</c:v>
                </c:pt>
                <c:pt idx="383">
                  <c:v>7.0670000000000002</c:v>
                </c:pt>
                <c:pt idx="384">
                  <c:v>7.3594999999999997</c:v>
                </c:pt>
                <c:pt idx="385">
                  <c:v>7.6436999999999999</c:v>
                </c:pt>
                <c:pt idx="386">
                  <c:v>7.9363000000000001</c:v>
                </c:pt>
                <c:pt idx="387">
                  <c:v>8.2408000000000001</c:v>
                </c:pt>
                <c:pt idx="388">
                  <c:v>8.4969999999999999</c:v>
                </c:pt>
                <c:pt idx="389">
                  <c:v>8.7346000000000004</c:v>
                </c:pt>
                <c:pt idx="390">
                  <c:v>8.9681999999999995</c:v>
                </c:pt>
                <c:pt idx="391">
                  <c:v>9.1141000000000005</c:v>
                </c:pt>
                <c:pt idx="392">
                  <c:v>9.2220999999999993</c:v>
                </c:pt>
                <c:pt idx="393">
                  <c:v>9.4055999999999997</c:v>
                </c:pt>
                <c:pt idx="394">
                  <c:v>9.5638000000000005</c:v>
                </c:pt>
                <c:pt idx="395">
                  <c:v>9.7369000000000003</c:v>
                </c:pt>
                <c:pt idx="396">
                  <c:v>9.9499999999999993</c:v>
                </c:pt>
                <c:pt idx="397">
                  <c:v>10.115</c:v>
                </c:pt>
                <c:pt idx="398">
                  <c:v>10.25</c:v>
                </c:pt>
                <c:pt idx="399">
                  <c:v>10.436</c:v>
                </c:pt>
                <c:pt idx="400">
                  <c:v>10.61</c:v>
                </c:pt>
                <c:pt idx="401">
                  <c:v>10.726000000000001</c:v>
                </c:pt>
                <c:pt idx="402">
                  <c:v>10.845000000000001</c:v>
                </c:pt>
                <c:pt idx="403">
                  <c:v>11.018000000000001</c:v>
                </c:pt>
                <c:pt idx="404">
                  <c:v>11.177</c:v>
                </c:pt>
                <c:pt idx="405">
                  <c:v>11.308</c:v>
                </c:pt>
                <c:pt idx="406">
                  <c:v>11.461</c:v>
                </c:pt>
                <c:pt idx="407">
                  <c:v>11.622999999999999</c:v>
                </c:pt>
                <c:pt idx="408">
                  <c:v>11.756</c:v>
                </c:pt>
                <c:pt idx="409">
                  <c:v>11.895</c:v>
                </c:pt>
                <c:pt idx="410">
                  <c:v>12.083</c:v>
                </c:pt>
                <c:pt idx="411">
                  <c:v>12.244</c:v>
                </c:pt>
                <c:pt idx="412">
                  <c:v>12.379</c:v>
                </c:pt>
                <c:pt idx="413">
                  <c:v>12.567</c:v>
                </c:pt>
                <c:pt idx="414">
                  <c:v>12.772</c:v>
                </c:pt>
                <c:pt idx="415">
                  <c:v>12.939</c:v>
                </c:pt>
                <c:pt idx="416">
                  <c:v>13.132999999999999</c:v>
                </c:pt>
                <c:pt idx="417">
                  <c:v>13.28</c:v>
                </c:pt>
                <c:pt idx="418">
                  <c:v>13.381</c:v>
                </c:pt>
                <c:pt idx="419">
                  <c:v>13.488</c:v>
                </c:pt>
                <c:pt idx="420">
                  <c:v>13.582000000000001</c:v>
                </c:pt>
                <c:pt idx="421">
                  <c:v>13.686</c:v>
                </c:pt>
                <c:pt idx="422">
                  <c:v>13.778</c:v>
                </c:pt>
                <c:pt idx="423">
                  <c:v>13.901999999999999</c:v>
                </c:pt>
                <c:pt idx="424">
                  <c:v>14.053000000000001</c:v>
                </c:pt>
                <c:pt idx="425">
                  <c:v>14.154</c:v>
                </c:pt>
                <c:pt idx="426">
                  <c:v>14.276999999999999</c:v>
                </c:pt>
                <c:pt idx="427">
                  <c:v>14.43</c:v>
                </c:pt>
                <c:pt idx="428">
                  <c:v>14.537000000000001</c:v>
                </c:pt>
                <c:pt idx="429">
                  <c:v>14.586</c:v>
                </c:pt>
                <c:pt idx="430">
                  <c:v>14.599</c:v>
                </c:pt>
                <c:pt idx="431">
                  <c:v>14.617000000000001</c:v>
                </c:pt>
                <c:pt idx="432">
                  <c:v>14.692</c:v>
                </c:pt>
                <c:pt idx="433">
                  <c:v>14.839</c:v>
                </c:pt>
                <c:pt idx="434">
                  <c:v>14.946999999999999</c:v>
                </c:pt>
                <c:pt idx="435">
                  <c:v>15.021000000000001</c:v>
                </c:pt>
                <c:pt idx="436">
                  <c:v>15.057</c:v>
                </c:pt>
                <c:pt idx="437">
                  <c:v>15.1</c:v>
                </c:pt>
                <c:pt idx="438">
                  <c:v>15.161</c:v>
                </c:pt>
                <c:pt idx="439">
                  <c:v>15.194000000000001</c:v>
                </c:pt>
                <c:pt idx="440">
                  <c:v>15.214</c:v>
                </c:pt>
                <c:pt idx="441">
                  <c:v>15.236000000000001</c:v>
                </c:pt>
                <c:pt idx="442">
                  <c:v>15.26</c:v>
                </c:pt>
                <c:pt idx="443">
                  <c:v>15.303000000000001</c:v>
                </c:pt>
                <c:pt idx="444">
                  <c:v>15.375</c:v>
                </c:pt>
                <c:pt idx="445">
                  <c:v>15.443</c:v>
                </c:pt>
                <c:pt idx="446">
                  <c:v>15.532</c:v>
                </c:pt>
                <c:pt idx="447">
                  <c:v>15.625</c:v>
                </c:pt>
                <c:pt idx="448">
                  <c:v>15.712</c:v>
                </c:pt>
                <c:pt idx="449">
                  <c:v>15.781000000000001</c:v>
                </c:pt>
                <c:pt idx="450">
                  <c:v>15.851000000000001</c:v>
                </c:pt>
                <c:pt idx="451">
                  <c:v>15.941000000000001</c:v>
                </c:pt>
                <c:pt idx="452">
                  <c:v>15.978999999999999</c:v>
                </c:pt>
                <c:pt idx="453">
                  <c:v>15.984999999999999</c:v>
                </c:pt>
                <c:pt idx="454">
                  <c:v>15.975</c:v>
                </c:pt>
                <c:pt idx="455">
                  <c:v>15.954000000000001</c:v>
                </c:pt>
                <c:pt idx="456">
                  <c:v>15.951000000000001</c:v>
                </c:pt>
                <c:pt idx="457">
                  <c:v>15.945</c:v>
                </c:pt>
                <c:pt idx="458">
                  <c:v>15.951000000000001</c:v>
                </c:pt>
                <c:pt idx="459">
                  <c:v>15.989000000000001</c:v>
                </c:pt>
                <c:pt idx="460">
                  <c:v>16.044</c:v>
                </c:pt>
                <c:pt idx="461">
                  <c:v>16.117000000000001</c:v>
                </c:pt>
                <c:pt idx="462">
                  <c:v>16.172999999999998</c:v>
                </c:pt>
                <c:pt idx="463">
                  <c:v>16.195</c:v>
                </c:pt>
                <c:pt idx="464">
                  <c:v>16.202999999999999</c:v>
                </c:pt>
                <c:pt idx="465">
                  <c:v>16.21</c:v>
                </c:pt>
                <c:pt idx="466">
                  <c:v>16.2</c:v>
                </c:pt>
                <c:pt idx="467">
                  <c:v>16.213000000000001</c:v>
                </c:pt>
                <c:pt idx="468">
                  <c:v>16.216999999999999</c:v>
                </c:pt>
                <c:pt idx="469">
                  <c:v>16.206</c:v>
                </c:pt>
                <c:pt idx="470">
                  <c:v>16.219000000000001</c:v>
                </c:pt>
                <c:pt idx="471">
                  <c:v>16.195</c:v>
                </c:pt>
                <c:pt idx="472">
                  <c:v>16.175999999999998</c:v>
                </c:pt>
                <c:pt idx="473">
                  <c:v>16.149000000000001</c:v>
                </c:pt>
                <c:pt idx="474">
                  <c:v>16.097999999999999</c:v>
                </c:pt>
                <c:pt idx="475">
                  <c:v>16.061</c:v>
                </c:pt>
                <c:pt idx="476">
                  <c:v>16.045000000000002</c:v>
                </c:pt>
                <c:pt idx="477">
                  <c:v>16.093</c:v>
                </c:pt>
                <c:pt idx="478">
                  <c:v>16.18</c:v>
                </c:pt>
                <c:pt idx="479">
                  <c:v>16.253</c:v>
                </c:pt>
                <c:pt idx="480">
                  <c:v>16.29</c:v>
                </c:pt>
                <c:pt idx="481">
                  <c:v>16.291</c:v>
                </c:pt>
                <c:pt idx="482">
                  <c:v>16.263999999999999</c:v>
                </c:pt>
                <c:pt idx="483">
                  <c:v>16.251999999999999</c:v>
                </c:pt>
                <c:pt idx="484">
                  <c:v>16.239999999999998</c:v>
                </c:pt>
                <c:pt idx="485">
                  <c:v>16.195</c:v>
                </c:pt>
                <c:pt idx="486">
                  <c:v>16.18</c:v>
                </c:pt>
                <c:pt idx="487">
                  <c:v>16.196000000000002</c:v>
                </c:pt>
                <c:pt idx="488">
                  <c:v>16.242000000000001</c:v>
                </c:pt>
                <c:pt idx="489">
                  <c:v>16.280999999999999</c:v>
                </c:pt>
                <c:pt idx="490">
                  <c:v>16.329000000000001</c:v>
                </c:pt>
                <c:pt idx="491">
                  <c:v>16.347000000000001</c:v>
                </c:pt>
                <c:pt idx="492">
                  <c:v>16.341000000000001</c:v>
                </c:pt>
                <c:pt idx="493">
                  <c:v>16.331</c:v>
                </c:pt>
                <c:pt idx="494">
                  <c:v>16.321000000000002</c:v>
                </c:pt>
                <c:pt idx="495">
                  <c:v>16.297000000000001</c:v>
                </c:pt>
                <c:pt idx="496">
                  <c:v>16.286999999999999</c:v>
                </c:pt>
                <c:pt idx="497">
                  <c:v>16.280999999999999</c:v>
                </c:pt>
                <c:pt idx="498">
                  <c:v>16.329999999999998</c:v>
                </c:pt>
                <c:pt idx="499">
                  <c:v>16.43</c:v>
                </c:pt>
                <c:pt idx="500">
                  <c:v>16.527000000000001</c:v>
                </c:pt>
                <c:pt idx="501">
                  <c:v>16.579000000000001</c:v>
                </c:pt>
                <c:pt idx="502">
                  <c:v>16.594999999999999</c:v>
                </c:pt>
                <c:pt idx="503">
                  <c:v>16.603999999999999</c:v>
                </c:pt>
                <c:pt idx="504">
                  <c:v>16.619</c:v>
                </c:pt>
                <c:pt idx="505">
                  <c:v>16.629000000000001</c:v>
                </c:pt>
                <c:pt idx="506">
                  <c:v>16.600999999999999</c:v>
                </c:pt>
                <c:pt idx="507">
                  <c:v>16.555</c:v>
                </c:pt>
                <c:pt idx="508">
                  <c:v>16.510999999999999</c:v>
                </c:pt>
                <c:pt idx="509">
                  <c:v>16.478999999999999</c:v>
                </c:pt>
                <c:pt idx="510">
                  <c:v>16.481000000000002</c:v>
                </c:pt>
                <c:pt idx="511">
                  <c:v>16.513999999999999</c:v>
                </c:pt>
                <c:pt idx="512">
                  <c:v>16.552</c:v>
                </c:pt>
                <c:pt idx="513">
                  <c:v>16.561</c:v>
                </c:pt>
                <c:pt idx="514">
                  <c:v>16.555</c:v>
                </c:pt>
                <c:pt idx="515">
                  <c:v>16.54</c:v>
                </c:pt>
                <c:pt idx="516">
                  <c:v>16.492000000000001</c:v>
                </c:pt>
                <c:pt idx="517">
                  <c:v>16.46</c:v>
                </c:pt>
                <c:pt idx="518">
                  <c:v>16.47</c:v>
                </c:pt>
                <c:pt idx="519">
                  <c:v>16.544</c:v>
                </c:pt>
                <c:pt idx="520">
                  <c:v>16.628</c:v>
                </c:pt>
                <c:pt idx="521">
                  <c:v>16.675999999999998</c:v>
                </c:pt>
                <c:pt idx="522">
                  <c:v>16.675000000000001</c:v>
                </c:pt>
                <c:pt idx="523">
                  <c:v>16.622</c:v>
                </c:pt>
                <c:pt idx="524">
                  <c:v>16.574000000000002</c:v>
                </c:pt>
                <c:pt idx="525">
                  <c:v>16.526</c:v>
                </c:pt>
                <c:pt idx="526">
                  <c:v>16.512</c:v>
                </c:pt>
                <c:pt idx="527">
                  <c:v>16.503</c:v>
                </c:pt>
                <c:pt idx="528">
                  <c:v>16.509</c:v>
                </c:pt>
                <c:pt idx="529">
                  <c:v>16.518999999999998</c:v>
                </c:pt>
                <c:pt idx="530">
                  <c:v>16.52</c:v>
                </c:pt>
                <c:pt idx="531">
                  <c:v>16.515000000000001</c:v>
                </c:pt>
                <c:pt idx="532">
                  <c:v>16.492999999999999</c:v>
                </c:pt>
                <c:pt idx="533">
                  <c:v>16.433</c:v>
                </c:pt>
                <c:pt idx="534">
                  <c:v>16.407</c:v>
                </c:pt>
                <c:pt idx="535">
                  <c:v>16.395</c:v>
                </c:pt>
                <c:pt idx="536">
                  <c:v>16.391999999999999</c:v>
                </c:pt>
                <c:pt idx="537">
                  <c:v>16.404</c:v>
                </c:pt>
                <c:pt idx="538">
                  <c:v>16.420000000000002</c:v>
                </c:pt>
                <c:pt idx="539">
                  <c:v>16.414000000000001</c:v>
                </c:pt>
                <c:pt idx="540">
                  <c:v>16.413</c:v>
                </c:pt>
                <c:pt idx="541">
                  <c:v>16.417000000000002</c:v>
                </c:pt>
                <c:pt idx="542">
                  <c:v>16.382999999999999</c:v>
                </c:pt>
                <c:pt idx="543">
                  <c:v>16.350999999999999</c:v>
                </c:pt>
                <c:pt idx="544">
                  <c:v>16.341999999999999</c:v>
                </c:pt>
                <c:pt idx="545">
                  <c:v>16.332999999999998</c:v>
                </c:pt>
                <c:pt idx="546">
                  <c:v>16.332000000000001</c:v>
                </c:pt>
                <c:pt idx="547">
                  <c:v>16.388999999999999</c:v>
                </c:pt>
                <c:pt idx="548">
                  <c:v>16.420999999999999</c:v>
                </c:pt>
                <c:pt idx="549">
                  <c:v>16.408000000000001</c:v>
                </c:pt>
                <c:pt idx="550">
                  <c:v>16.391999999999999</c:v>
                </c:pt>
                <c:pt idx="551">
                  <c:v>16.346</c:v>
                </c:pt>
                <c:pt idx="552">
                  <c:v>16.274999999999999</c:v>
                </c:pt>
                <c:pt idx="553">
                  <c:v>16.222999999999999</c:v>
                </c:pt>
                <c:pt idx="554">
                  <c:v>16.196999999999999</c:v>
                </c:pt>
                <c:pt idx="555">
                  <c:v>16.161000000000001</c:v>
                </c:pt>
                <c:pt idx="556">
                  <c:v>16.111000000000001</c:v>
                </c:pt>
                <c:pt idx="557">
                  <c:v>16.038</c:v>
                </c:pt>
                <c:pt idx="558">
                  <c:v>15.965</c:v>
                </c:pt>
                <c:pt idx="559">
                  <c:v>15.846</c:v>
                </c:pt>
                <c:pt idx="560">
                  <c:v>15.683999999999999</c:v>
                </c:pt>
                <c:pt idx="561">
                  <c:v>15.468999999999999</c:v>
                </c:pt>
                <c:pt idx="562">
                  <c:v>15.19</c:v>
                </c:pt>
                <c:pt idx="563">
                  <c:v>14.87</c:v>
                </c:pt>
                <c:pt idx="564">
                  <c:v>14.503</c:v>
                </c:pt>
                <c:pt idx="565">
                  <c:v>14.07</c:v>
                </c:pt>
                <c:pt idx="566">
                  <c:v>13.694000000000001</c:v>
                </c:pt>
                <c:pt idx="567">
                  <c:v>13.356999999999999</c:v>
                </c:pt>
                <c:pt idx="568">
                  <c:v>13.023</c:v>
                </c:pt>
                <c:pt idx="569">
                  <c:v>12.676</c:v>
                </c:pt>
                <c:pt idx="570">
                  <c:v>12.356999999999999</c:v>
                </c:pt>
                <c:pt idx="571">
                  <c:v>12.032999999999999</c:v>
                </c:pt>
                <c:pt idx="572">
                  <c:v>11.679</c:v>
                </c:pt>
                <c:pt idx="573">
                  <c:v>11.342000000000001</c:v>
                </c:pt>
                <c:pt idx="574">
                  <c:v>11.023999999999999</c:v>
                </c:pt>
                <c:pt idx="575">
                  <c:v>10.743</c:v>
                </c:pt>
                <c:pt idx="576">
                  <c:v>10.474</c:v>
                </c:pt>
                <c:pt idx="577">
                  <c:v>10.224</c:v>
                </c:pt>
                <c:pt idx="578">
                  <c:v>9.9526000000000003</c:v>
                </c:pt>
                <c:pt idx="579">
                  <c:v>9.7184000000000008</c:v>
                </c:pt>
                <c:pt idx="580">
                  <c:v>9.5802999999999994</c:v>
                </c:pt>
                <c:pt idx="581">
                  <c:v>9.4429999999999996</c:v>
                </c:pt>
                <c:pt idx="582">
                  <c:v>9.2363999999999997</c:v>
                </c:pt>
                <c:pt idx="583">
                  <c:v>9.0042000000000009</c:v>
                </c:pt>
                <c:pt idx="584">
                  <c:v>8.7364999999999995</c:v>
                </c:pt>
                <c:pt idx="585">
                  <c:v>8.4083000000000006</c:v>
                </c:pt>
                <c:pt idx="586">
                  <c:v>8.1062999999999992</c:v>
                </c:pt>
                <c:pt idx="587">
                  <c:v>7.8362999999999996</c:v>
                </c:pt>
                <c:pt idx="588">
                  <c:v>7.6546000000000003</c:v>
                </c:pt>
                <c:pt idx="589">
                  <c:v>7.4785000000000004</c:v>
                </c:pt>
                <c:pt idx="590">
                  <c:v>7.2785000000000002</c:v>
                </c:pt>
                <c:pt idx="591">
                  <c:v>7.0946999999999996</c:v>
                </c:pt>
                <c:pt idx="592">
                  <c:v>6.8494999999999999</c:v>
                </c:pt>
                <c:pt idx="593">
                  <c:v>6.5972999999999997</c:v>
                </c:pt>
                <c:pt idx="594">
                  <c:v>6.2965</c:v>
                </c:pt>
                <c:pt idx="595">
                  <c:v>6.0163000000000002</c:v>
                </c:pt>
                <c:pt idx="596">
                  <c:v>5.7606999999999999</c:v>
                </c:pt>
                <c:pt idx="597">
                  <c:v>5.4349999999999996</c:v>
                </c:pt>
                <c:pt idx="598">
                  <c:v>5.1525999999999996</c:v>
                </c:pt>
                <c:pt idx="599">
                  <c:v>4.8981000000000003</c:v>
                </c:pt>
                <c:pt idx="600">
                  <c:v>4.6195000000000004</c:v>
                </c:pt>
                <c:pt idx="601">
                  <c:v>4.3628999999999998</c:v>
                </c:pt>
                <c:pt idx="602">
                  <c:v>4.0833000000000004</c:v>
                </c:pt>
                <c:pt idx="603">
                  <c:v>3.8264999999999998</c:v>
                </c:pt>
                <c:pt idx="604">
                  <c:v>3.6185999999999998</c:v>
                </c:pt>
                <c:pt idx="605">
                  <c:v>3.3978999999999999</c:v>
                </c:pt>
                <c:pt idx="606">
                  <c:v>3.1953999999999998</c:v>
                </c:pt>
                <c:pt idx="607">
                  <c:v>3.0226999999999999</c:v>
                </c:pt>
                <c:pt idx="608">
                  <c:v>2.8767</c:v>
                </c:pt>
                <c:pt idx="609">
                  <c:v>2.7277999999999998</c:v>
                </c:pt>
                <c:pt idx="610">
                  <c:v>2.5503999999999998</c:v>
                </c:pt>
                <c:pt idx="611">
                  <c:v>2.3969</c:v>
                </c:pt>
                <c:pt idx="612">
                  <c:v>2.2740999999999998</c:v>
                </c:pt>
                <c:pt idx="613">
                  <c:v>2.1844999999999999</c:v>
                </c:pt>
                <c:pt idx="614">
                  <c:v>2.0788000000000002</c:v>
                </c:pt>
                <c:pt idx="615">
                  <c:v>1.9441999999999999</c:v>
                </c:pt>
                <c:pt idx="616">
                  <c:v>1.7926</c:v>
                </c:pt>
                <c:pt idx="617">
                  <c:v>1.6035999999999999</c:v>
                </c:pt>
                <c:pt idx="618">
                  <c:v>1.3878999999999999</c:v>
                </c:pt>
                <c:pt idx="619">
                  <c:v>1.2116</c:v>
                </c:pt>
                <c:pt idx="620">
                  <c:v>1.0629999999999999</c:v>
                </c:pt>
                <c:pt idx="621">
                  <c:v>0.92091000000000001</c:v>
                </c:pt>
                <c:pt idx="622">
                  <c:v>0.75705999999999996</c:v>
                </c:pt>
                <c:pt idx="623">
                  <c:v>0.64156999999999997</c:v>
                </c:pt>
                <c:pt idx="624">
                  <c:v>0.53361000000000003</c:v>
                </c:pt>
                <c:pt idx="625">
                  <c:v>0.42181000000000002</c:v>
                </c:pt>
                <c:pt idx="626">
                  <c:v>0.29981000000000002</c:v>
                </c:pt>
                <c:pt idx="627">
                  <c:v>0.15326000000000001</c:v>
                </c:pt>
                <c:pt idx="628">
                  <c:v>1.0962E-2</c:v>
                </c:pt>
                <c:pt idx="629">
                  <c:v>-0.12758</c:v>
                </c:pt>
                <c:pt idx="630">
                  <c:v>-0.26125999999999999</c:v>
                </c:pt>
                <c:pt idx="631">
                  <c:v>-0.37030000000000002</c:v>
                </c:pt>
                <c:pt idx="632">
                  <c:v>-0.48060000000000003</c:v>
                </c:pt>
                <c:pt idx="633">
                  <c:v>-0.55098999999999998</c:v>
                </c:pt>
                <c:pt idx="634">
                  <c:v>-0.61963000000000001</c:v>
                </c:pt>
                <c:pt idx="635">
                  <c:v>-0.70277000000000001</c:v>
                </c:pt>
                <c:pt idx="636">
                  <c:v>-0.79629000000000005</c:v>
                </c:pt>
                <c:pt idx="637">
                  <c:v>-0.90225999999999995</c:v>
                </c:pt>
                <c:pt idx="638">
                  <c:v>-0.98880999999999997</c:v>
                </c:pt>
                <c:pt idx="639">
                  <c:v>-1.1022000000000001</c:v>
                </c:pt>
                <c:pt idx="640">
                  <c:v>-1.2223999999999999</c:v>
                </c:pt>
                <c:pt idx="641">
                  <c:v>-1.3128</c:v>
                </c:pt>
                <c:pt idx="642">
                  <c:v>-1.3969</c:v>
                </c:pt>
                <c:pt idx="643">
                  <c:v>-1.4744999999999999</c:v>
                </c:pt>
                <c:pt idx="644">
                  <c:v>-1.5507</c:v>
                </c:pt>
                <c:pt idx="645">
                  <c:v>-1.6012999999999999</c:v>
                </c:pt>
                <c:pt idx="646">
                  <c:v>-1.6708000000000001</c:v>
                </c:pt>
                <c:pt idx="647">
                  <c:v>-1.7536</c:v>
                </c:pt>
                <c:pt idx="648">
                  <c:v>-1.8815</c:v>
                </c:pt>
                <c:pt idx="649">
                  <c:v>-2.0135999999999998</c:v>
                </c:pt>
                <c:pt idx="650">
                  <c:v>-2.1276999999999999</c:v>
                </c:pt>
                <c:pt idx="651">
                  <c:v>-2.2006999999999999</c:v>
                </c:pt>
                <c:pt idx="652">
                  <c:v>-2.2642000000000002</c:v>
                </c:pt>
                <c:pt idx="653">
                  <c:v>-2.2757000000000001</c:v>
                </c:pt>
                <c:pt idx="654">
                  <c:v>-2.2835000000000001</c:v>
                </c:pt>
                <c:pt idx="655">
                  <c:v>-2.3235000000000001</c:v>
                </c:pt>
                <c:pt idx="656">
                  <c:v>-2.3839999999999999</c:v>
                </c:pt>
                <c:pt idx="657">
                  <c:v>-2.4514</c:v>
                </c:pt>
                <c:pt idx="658">
                  <c:v>-2.5078</c:v>
                </c:pt>
                <c:pt idx="659">
                  <c:v>-2.5781999999999998</c:v>
                </c:pt>
                <c:pt idx="660">
                  <c:v>-2.6467999999999998</c:v>
                </c:pt>
                <c:pt idx="661">
                  <c:v>-2.7037</c:v>
                </c:pt>
                <c:pt idx="662">
                  <c:v>-2.7648000000000001</c:v>
                </c:pt>
                <c:pt idx="663">
                  <c:v>-2.8079000000000001</c:v>
                </c:pt>
                <c:pt idx="664">
                  <c:v>-2.85</c:v>
                </c:pt>
                <c:pt idx="665">
                  <c:v>-2.8959999999999999</c:v>
                </c:pt>
                <c:pt idx="666">
                  <c:v>-2.9251999999999998</c:v>
                </c:pt>
                <c:pt idx="667">
                  <c:v>-2.9698000000000002</c:v>
                </c:pt>
                <c:pt idx="668">
                  <c:v>-3.0209999999999999</c:v>
                </c:pt>
                <c:pt idx="669">
                  <c:v>-3.0604</c:v>
                </c:pt>
                <c:pt idx="670">
                  <c:v>-3.0916000000000001</c:v>
                </c:pt>
                <c:pt idx="671">
                  <c:v>-3.1341999999999999</c:v>
                </c:pt>
                <c:pt idx="672">
                  <c:v>-3.1545000000000001</c:v>
                </c:pt>
                <c:pt idx="673">
                  <c:v>-3.1999</c:v>
                </c:pt>
                <c:pt idx="674">
                  <c:v>-3.2806000000000002</c:v>
                </c:pt>
                <c:pt idx="675">
                  <c:v>-3.363</c:v>
                </c:pt>
                <c:pt idx="676">
                  <c:v>-3.4702000000000002</c:v>
                </c:pt>
                <c:pt idx="677">
                  <c:v>-3.5918000000000001</c:v>
                </c:pt>
                <c:pt idx="678">
                  <c:v>-3.7090000000000001</c:v>
                </c:pt>
                <c:pt idx="679">
                  <c:v>-3.7585000000000002</c:v>
                </c:pt>
                <c:pt idx="680">
                  <c:v>-3.7684000000000002</c:v>
                </c:pt>
                <c:pt idx="681">
                  <c:v>-3.8117000000000001</c:v>
                </c:pt>
                <c:pt idx="682">
                  <c:v>-3.8576000000000001</c:v>
                </c:pt>
                <c:pt idx="683">
                  <c:v>-3.8885999999999998</c:v>
                </c:pt>
                <c:pt idx="684">
                  <c:v>-3.8914</c:v>
                </c:pt>
                <c:pt idx="685">
                  <c:v>-3.9074</c:v>
                </c:pt>
                <c:pt idx="686">
                  <c:v>-3.9333999999999998</c:v>
                </c:pt>
                <c:pt idx="687">
                  <c:v>-3.9645000000000001</c:v>
                </c:pt>
                <c:pt idx="688">
                  <c:v>-4.0030999999999999</c:v>
                </c:pt>
                <c:pt idx="689">
                  <c:v>-4.0561999999999996</c:v>
                </c:pt>
                <c:pt idx="690">
                  <c:v>-4.0945999999999998</c:v>
                </c:pt>
                <c:pt idx="691">
                  <c:v>-4.1077000000000004</c:v>
                </c:pt>
                <c:pt idx="692">
                  <c:v>-4.1144999999999996</c:v>
                </c:pt>
                <c:pt idx="693">
                  <c:v>-4.1124000000000001</c:v>
                </c:pt>
                <c:pt idx="694">
                  <c:v>-4.1215999999999999</c:v>
                </c:pt>
                <c:pt idx="695">
                  <c:v>-4.1219000000000001</c:v>
                </c:pt>
                <c:pt idx="696">
                  <c:v>-4.1119000000000003</c:v>
                </c:pt>
                <c:pt idx="697">
                  <c:v>-4.1303999999999998</c:v>
                </c:pt>
                <c:pt idx="698">
                  <c:v>-4.1271000000000004</c:v>
                </c:pt>
                <c:pt idx="699">
                  <c:v>-4.0919999999999996</c:v>
                </c:pt>
                <c:pt idx="700">
                  <c:v>-4.0754999999999999</c:v>
                </c:pt>
                <c:pt idx="701">
                  <c:v>-4.0758000000000001</c:v>
                </c:pt>
                <c:pt idx="702">
                  <c:v>-4.0814000000000004</c:v>
                </c:pt>
                <c:pt idx="703">
                  <c:v>-4.0852000000000004</c:v>
                </c:pt>
                <c:pt idx="704">
                  <c:v>-4.0888</c:v>
                </c:pt>
                <c:pt idx="705">
                  <c:v>-4.0782999999999996</c:v>
                </c:pt>
                <c:pt idx="706">
                  <c:v>-4.0522</c:v>
                </c:pt>
                <c:pt idx="707">
                  <c:v>-4.0147000000000004</c:v>
                </c:pt>
                <c:pt idx="708">
                  <c:v>-3.9737</c:v>
                </c:pt>
                <c:pt idx="709">
                  <c:v>-3.9026000000000001</c:v>
                </c:pt>
                <c:pt idx="710">
                  <c:v>-3.8386999999999998</c:v>
                </c:pt>
                <c:pt idx="711">
                  <c:v>-3.7606000000000002</c:v>
                </c:pt>
                <c:pt idx="712">
                  <c:v>-3.6345999999999998</c:v>
                </c:pt>
                <c:pt idx="713">
                  <c:v>-3.4731000000000001</c:v>
                </c:pt>
                <c:pt idx="714">
                  <c:v>-3.2856999999999998</c:v>
                </c:pt>
                <c:pt idx="715">
                  <c:v>-3.0508999999999999</c:v>
                </c:pt>
                <c:pt idx="716">
                  <c:v>-2.7776999999999998</c:v>
                </c:pt>
                <c:pt idx="717">
                  <c:v>-2.4855</c:v>
                </c:pt>
                <c:pt idx="718">
                  <c:v>-2.194</c:v>
                </c:pt>
                <c:pt idx="719">
                  <c:v>-1.9055</c:v>
                </c:pt>
                <c:pt idx="720">
                  <c:v>-1.5865</c:v>
                </c:pt>
                <c:pt idx="721">
                  <c:v>-1.2706</c:v>
                </c:pt>
                <c:pt idx="722">
                  <c:v>-0.99743000000000004</c:v>
                </c:pt>
                <c:pt idx="723">
                  <c:v>-0.69098999999999999</c:v>
                </c:pt>
                <c:pt idx="724">
                  <c:v>-0.40506999999999999</c:v>
                </c:pt>
                <c:pt idx="725">
                  <c:v>-4.5983000000000003E-2</c:v>
                </c:pt>
                <c:pt idx="726">
                  <c:v>0.38799</c:v>
                </c:pt>
                <c:pt idx="727">
                  <c:v>0.76317000000000002</c:v>
                </c:pt>
                <c:pt idx="728">
                  <c:v>1.0754999999999999</c:v>
                </c:pt>
                <c:pt idx="729">
                  <c:v>1.3897999999999999</c:v>
                </c:pt>
                <c:pt idx="730">
                  <c:v>1.7024999999999999</c:v>
                </c:pt>
                <c:pt idx="731">
                  <c:v>2.0482999999999998</c:v>
                </c:pt>
                <c:pt idx="732">
                  <c:v>2.3668999999999998</c:v>
                </c:pt>
                <c:pt idx="733">
                  <c:v>2.6692999999999998</c:v>
                </c:pt>
                <c:pt idx="734">
                  <c:v>2.9702999999999999</c:v>
                </c:pt>
                <c:pt idx="735">
                  <c:v>3.2902</c:v>
                </c:pt>
                <c:pt idx="736">
                  <c:v>3.6181999999999999</c:v>
                </c:pt>
                <c:pt idx="737">
                  <c:v>3.9670999999999998</c:v>
                </c:pt>
                <c:pt idx="738">
                  <c:v>4.3776999999999999</c:v>
                </c:pt>
                <c:pt idx="739">
                  <c:v>4.8189000000000002</c:v>
                </c:pt>
                <c:pt idx="740">
                  <c:v>5.2691999999999997</c:v>
                </c:pt>
                <c:pt idx="741">
                  <c:v>5.7694000000000001</c:v>
                </c:pt>
                <c:pt idx="742">
                  <c:v>6.2755999999999998</c:v>
                </c:pt>
                <c:pt idx="743">
                  <c:v>6.8085000000000004</c:v>
                </c:pt>
                <c:pt idx="744">
                  <c:v>7.3171999999999997</c:v>
                </c:pt>
                <c:pt idx="745">
                  <c:v>7.8470000000000004</c:v>
                </c:pt>
                <c:pt idx="746">
                  <c:v>8.4010999999999996</c:v>
                </c:pt>
                <c:pt idx="747">
                  <c:v>8.9026999999999994</c:v>
                </c:pt>
                <c:pt idx="748">
                  <c:v>9.3757999999999999</c:v>
                </c:pt>
                <c:pt idx="749">
                  <c:v>9.8249999999999993</c:v>
                </c:pt>
                <c:pt idx="750">
                  <c:v>10.196999999999999</c:v>
                </c:pt>
                <c:pt idx="751">
                  <c:v>10.538</c:v>
                </c:pt>
                <c:pt idx="752">
                  <c:v>10.852</c:v>
                </c:pt>
                <c:pt idx="753">
                  <c:v>11.138</c:v>
                </c:pt>
                <c:pt idx="754">
                  <c:v>11.335000000000001</c:v>
                </c:pt>
                <c:pt idx="755">
                  <c:v>11.552</c:v>
                </c:pt>
                <c:pt idx="756">
                  <c:v>11.766999999999999</c:v>
                </c:pt>
                <c:pt idx="757">
                  <c:v>11.914999999999999</c:v>
                </c:pt>
                <c:pt idx="758">
                  <c:v>12.000999999999999</c:v>
                </c:pt>
                <c:pt idx="759">
                  <c:v>12.109</c:v>
                </c:pt>
                <c:pt idx="760">
                  <c:v>12.21</c:v>
                </c:pt>
                <c:pt idx="761">
                  <c:v>12.298</c:v>
                </c:pt>
                <c:pt idx="762">
                  <c:v>12.361000000000001</c:v>
                </c:pt>
                <c:pt idx="763">
                  <c:v>12.488</c:v>
                </c:pt>
                <c:pt idx="764">
                  <c:v>12.606</c:v>
                </c:pt>
                <c:pt idx="765">
                  <c:v>12.702</c:v>
                </c:pt>
                <c:pt idx="766">
                  <c:v>12.837</c:v>
                </c:pt>
                <c:pt idx="767">
                  <c:v>12.944000000000001</c:v>
                </c:pt>
                <c:pt idx="768">
                  <c:v>13.089</c:v>
                </c:pt>
                <c:pt idx="769">
                  <c:v>13.212</c:v>
                </c:pt>
                <c:pt idx="770">
                  <c:v>13.303000000000001</c:v>
                </c:pt>
                <c:pt idx="771">
                  <c:v>13.471</c:v>
                </c:pt>
                <c:pt idx="772">
                  <c:v>13.597</c:v>
                </c:pt>
                <c:pt idx="773">
                  <c:v>13.723000000000001</c:v>
                </c:pt>
                <c:pt idx="774">
                  <c:v>13.852</c:v>
                </c:pt>
                <c:pt idx="775">
                  <c:v>13.992000000000001</c:v>
                </c:pt>
                <c:pt idx="776">
                  <c:v>14.151</c:v>
                </c:pt>
                <c:pt idx="777">
                  <c:v>14.298</c:v>
                </c:pt>
                <c:pt idx="778">
                  <c:v>14.483000000000001</c:v>
                </c:pt>
                <c:pt idx="779">
                  <c:v>14.637</c:v>
                </c:pt>
                <c:pt idx="780">
                  <c:v>14.73</c:v>
                </c:pt>
                <c:pt idx="781">
                  <c:v>14.803000000000001</c:v>
                </c:pt>
                <c:pt idx="782">
                  <c:v>14.973000000000001</c:v>
                </c:pt>
                <c:pt idx="783">
                  <c:v>15.082000000000001</c:v>
                </c:pt>
                <c:pt idx="784">
                  <c:v>15.121</c:v>
                </c:pt>
                <c:pt idx="785">
                  <c:v>15.195</c:v>
                </c:pt>
                <c:pt idx="786">
                  <c:v>15.302</c:v>
                </c:pt>
                <c:pt idx="787">
                  <c:v>15.428000000000001</c:v>
                </c:pt>
                <c:pt idx="788">
                  <c:v>15.571</c:v>
                </c:pt>
                <c:pt idx="789">
                  <c:v>15.753</c:v>
                </c:pt>
                <c:pt idx="790">
                  <c:v>15.986000000000001</c:v>
                </c:pt>
                <c:pt idx="791">
                  <c:v>16.236000000000001</c:v>
                </c:pt>
                <c:pt idx="792">
                  <c:v>16.45</c:v>
                </c:pt>
                <c:pt idx="793">
                  <c:v>16.646000000000001</c:v>
                </c:pt>
                <c:pt idx="794">
                  <c:v>16.808</c:v>
                </c:pt>
                <c:pt idx="795">
                  <c:v>16.940000000000001</c:v>
                </c:pt>
                <c:pt idx="796">
                  <c:v>17.04</c:v>
                </c:pt>
                <c:pt idx="797">
                  <c:v>17.119</c:v>
                </c:pt>
                <c:pt idx="798">
                  <c:v>17.224</c:v>
                </c:pt>
                <c:pt idx="799">
                  <c:v>17.338000000000001</c:v>
                </c:pt>
                <c:pt idx="800">
                  <c:v>17.478000000000002</c:v>
                </c:pt>
                <c:pt idx="801">
                  <c:v>17.611999999999998</c:v>
                </c:pt>
                <c:pt idx="802">
                  <c:v>17.795000000000002</c:v>
                </c:pt>
                <c:pt idx="803">
                  <c:v>17.949000000000002</c:v>
                </c:pt>
                <c:pt idx="804">
                  <c:v>18.059999999999999</c:v>
                </c:pt>
                <c:pt idx="805">
                  <c:v>18.158999999999999</c:v>
                </c:pt>
                <c:pt idx="806">
                  <c:v>18.21</c:v>
                </c:pt>
                <c:pt idx="807">
                  <c:v>18.265999999999998</c:v>
                </c:pt>
                <c:pt idx="808">
                  <c:v>18.318000000000001</c:v>
                </c:pt>
                <c:pt idx="809">
                  <c:v>18.373000000000001</c:v>
                </c:pt>
                <c:pt idx="810">
                  <c:v>18.436</c:v>
                </c:pt>
                <c:pt idx="811">
                  <c:v>18.5</c:v>
                </c:pt>
                <c:pt idx="812">
                  <c:v>18.577999999999999</c:v>
                </c:pt>
                <c:pt idx="813">
                  <c:v>18.652999999999999</c:v>
                </c:pt>
                <c:pt idx="814">
                  <c:v>18.754000000000001</c:v>
                </c:pt>
                <c:pt idx="815">
                  <c:v>18.882000000000001</c:v>
                </c:pt>
                <c:pt idx="816">
                  <c:v>18.978000000000002</c:v>
                </c:pt>
                <c:pt idx="817">
                  <c:v>19.004000000000001</c:v>
                </c:pt>
                <c:pt idx="818">
                  <c:v>19.006</c:v>
                </c:pt>
                <c:pt idx="819">
                  <c:v>19.058</c:v>
                </c:pt>
                <c:pt idx="820">
                  <c:v>19.154</c:v>
                </c:pt>
                <c:pt idx="821">
                  <c:v>19.222999999999999</c:v>
                </c:pt>
                <c:pt idx="822">
                  <c:v>19.350000000000001</c:v>
                </c:pt>
                <c:pt idx="823">
                  <c:v>19.521999999999998</c:v>
                </c:pt>
                <c:pt idx="824">
                  <c:v>19.606000000000002</c:v>
                </c:pt>
                <c:pt idx="825">
                  <c:v>19.571000000000002</c:v>
                </c:pt>
                <c:pt idx="826">
                  <c:v>19.527999999999999</c:v>
                </c:pt>
                <c:pt idx="827">
                  <c:v>19.547999999999998</c:v>
                </c:pt>
                <c:pt idx="828">
                  <c:v>19.622</c:v>
                </c:pt>
                <c:pt idx="829">
                  <c:v>19.712</c:v>
                </c:pt>
                <c:pt idx="830">
                  <c:v>19.789000000000001</c:v>
                </c:pt>
                <c:pt idx="831">
                  <c:v>19.856999999999999</c:v>
                </c:pt>
                <c:pt idx="832">
                  <c:v>19.914999999999999</c:v>
                </c:pt>
                <c:pt idx="833">
                  <c:v>19.97</c:v>
                </c:pt>
                <c:pt idx="834">
                  <c:v>20.007000000000001</c:v>
                </c:pt>
                <c:pt idx="835">
                  <c:v>20.038</c:v>
                </c:pt>
                <c:pt idx="836">
                  <c:v>20.099</c:v>
                </c:pt>
                <c:pt idx="837">
                  <c:v>20.134</c:v>
                </c:pt>
                <c:pt idx="838">
                  <c:v>20.157</c:v>
                </c:pt>
                <c:pt idx="839">
                  <c:v>20.181000000000001</c:v>
                </c:pt>
                <c:pt idx="840">
                  <c:v>20.222999999999999</c:v>
                </c:pt>
                <c:pt idx="841">
                  <c:v>20.289000000000001</c:v>
                </c:pt>
                <c:pt idx="842">
                  <c:v>20.347000000000001</c:v>
                </c:pt>
                <c:pt idx="843">
                  <c:v>20.395</c:v>
                </c:pt>
                <c:pt idx="844">
                  <c:v>20.446999999999999</c:v>
                </c:pt>
                <c:pt idx="845">
                  <c:v>20.558</c:v>
                </c:pt>
                <c:pt idx="846">
                  <c:v>20.658999999999999</c:v>
                </c:pt>
                <c:pt idx="847">
                  <c:v>20.75</c:v>
                </c:pt>
                <c:pt idx="848">
                  <c:v>20.829000000000001</c:v>
                </c:pt>
                <c:pt idx="849">
                  <c:v>20.855</c:v>
                </c:pt>
                <c:pt idx="850">
                  <c:v>20.867999999999999</c:v>
                </c:pt>
                <c:pt idx="851">
                  <c:v>20.867000000000001</c:v>
                </c:pt>
                <c:pt idx="852">
                  <c:v>20.861999999999998</c:v>
                </c:pt>
                <c:pt idx="853">
                  <c:v>20.898</c:v>
                </c:pt>
                <c:pt idx="854">
                  <c:v>20.963000000000001</c:v>
                </c:pt>
                <c:pt idx="855">
                  <c:v>21.042999999999999</c:v>
                </c:pt>
                <c:pt idx="856">
                  <c:v>21.117999999999999</c:v>
                </c:pt>
                <c:pt idx="857">
                  <c:v>21.17</c:v>
                </c:pt>
                <c:pt idx="858">
                  <c:v>21.231999999999999</c:v>
                </c:pt>
                <c:pt idx="859">
                  <c:v>21.254999999999999</c:v>
                </c:pt>
                <c:pt idx="860">
                  <c:v>21.24</c:v>
                </c:pt>
                <c:pt idx="861">
                  <c:v>21.231000000000002</c:v>
                </c:pt>
                <c:pt idx="862">
                  <c:v>21.26</c:v>
                </c:pt>
                <c:pt idx="863">
                  <c:v>21.302</c:v>
                </c:pt>
                <c:pt idx="864">
                  <c:v>21.332000000000001</c:v>
                </c:pt>
                <c:pt idx="865">
                  <c:v>21.355</c:v>
                </c:pt>
                <c:pt idx="866">
                  <c:v>21.417999999999999</c:v>
                </c:pt>
                <c:pt idx="867">
                  <c:v>21.518000000000001</c:v>
                </c:pt>
                <c:pt idx="868">
                  <c:v>21.594000000000001</c:v>
                </c:pt>
                <c:pt idx="869">
                  <c:v>21.626999999999999</c:v>
                </c:pt>
                <c:pt idx="870">
                  <c:v>21.65</c:v>
                </c:pt>
                <c:pt idx="871">
                  <c:v>21.666</c:v>
                </c:pt>
                <c:pt idx="872">
                  <c:v>21.661000000000001</c:v>
                </c:pt>
                <c:pt idx="873">
                  <c:v>21.654</c:v>
                </c:pt>
                <c:pt idx="874">
                  <c:v>21.655000000000001</c:v>
                </c:pt>
                <c:pt idx="875">
                  <c:v>21.66</c:v>
                </c:pt>
                <c:pt idx="876">
                  <c:v>21.686</c:v>
                </c:pt>
                <c:pt idx="877">
                  <c:v>21.71</c:v>
                </c:pt>
                <c:pt idx="878">
                  <c:v>21.728999999999999</c:v>
                </c:pt>
                <c:pt idx="879">
                  <c:v>21.76</c:v>
                </c:pt>
                <c:pt idx="880">
                  <c:v>21.777000000000001</c:v>
                </c:pt>
                <c:pt idx="881">
                  <c:v>21.800999999999998</c:v>
                </c:pt>
                <c:pt idx="882">
                  <c:v>21.837</c:v>
                </c:pt>
                <c:pt idx="883">
                  <c:v>21.898</c:v>
                </c:pt>
                <c:pt idx="884">
                  <c:v>21.954000000000001</c:v>
                </c:pt>
                <c:pt idx="885">
                  <c:v>21.991</c:v>
                </c:pt>
                <c:pt idx="886">
                  <c:v>22.027999999999999</c:v>
                </c:pt>
                <c:pt idx="887">
                  <c:v>22.082000000000001</c:v>
                </c:pt>
                <c:pt idx="888">
                  <c:v>22.103999999999999</c:v>
                </c:pt>
                <c:pt idx="889">
                  <c:v>22.128</c:v>
                </c:pt>
                <c:pt idx="890">
                  <c:v>22.126000000000001</c:v>
                </c:pt>
                <c:pt idx="891">
                  <c:v>22.117000000000001</c:v>
                </c:pt>
                <c:pt idx="892">
                  <c:v>22.111999999999998</c:v>
                </c:pt>
                <c:pt idx="893">
                  <c:v>22.135000000000002</c:v>
                </c:pt>
                <c:pt idx="894">
                  <c:v>22.164999999999999</c:v>
                </c:pt>
                <c:pt idx="895">
                  <c:v>22.189</c:v>
                </c:pt>
                <c:pt idx="896">
                  <c:v>22.222999999999999</c:v>
                </c:pt>
                <c:pt idx="897">
                  <c:v>22.225999999999999</c:v>
                </c:pt>
                <c:pt idx="898">
                  <c:v>22.227</c:v>
                </c:pt>
                <c:pt idx="899">
                  <c:v>22.19</c:v>
                </c:pt>
                <c:pt idx="900">
                  <c:v>22.190999999999999</c:v>
                </c:pt>
                <c:pt idx="901">
                  <c:v>22.175000000000001</c:v>
                </c:pt>
                <c:pt idx="902">
                  <c:v>22.196000000000002</c:v>
                </c:pt>
                <c:pt idx="903">
                  <c:v>22.25</c:v>
                </c:pt>
                <c:pt idx="904">
                  <c:v>22.32</c:v>
                </c:pt>
                <c:pt idx="905">
                  <c:v>22.372</c:v>
                </c:pt>
                <c:pt idx="906">
                  <c:v>22.402999999999999</c:v>
                </c:pt>
                <c:pt idx="907">
                  <c:v>22.407</c:v>
                </c:pt>
                <c:pt idx="908">
                  <c:v>22.414000000000001</c:v>
                </c:pt>
                <c:pt idx="909">
                  <c:v>22.439</c:v>
                </c:pt>
                <c:pt idx="910">
                  <c:v>22.469000000000001</c:v>
                </c:pt>
                <c:pt idx="911">
                  <c:v>22.475000000000001</c:v>
                </c:pt>
                <c:pt idx="912">
                  <c:v>22.472000000000001</c:v>
                </c:pt>
                <c:pt idx="913">
                  <c:v>22.463999999999999</c:v>
                </c:pt>
                <c:pt idx="914">
                  <c:v>22.463000000000001</c:v>
                </c:pt>
                <c:pt idx="915">
                  <c:v>22.503</c:v>
                </c:pt>
                <c:pt idx="916">
                  <c:v>22.512</c:v>
                </c:pt>
                <c:pt idx="917">
                  <c:v>22.504999999999999</c:v>
                </c:pt>
                <c:pt idx="918">
                  <c:v>22.486000000000001</c:v>
                </c:pt>
                <c:pt idx="919">
                  <c:v>22.417999999999999</c:v>
                </c:pt>
                <c:pt idx="920">
                  <c:v>22.346</c:v>
                </c:pt>
                <c:pt idx="921">
                  <c:v>22.294</c:v>
                </c:pt>
                <c:pt idx="922">
                  <c:v>22.238</c:v>
                </c:pt>
                <c:pt idx="923">
                  <c:v>22.122</c:v>
                </c:pt>
                <c:pt idx="924">
                  <c:v>21.943000000000001</c:v>
                </c:pt>
                <c:pt idx="925">
                  <c:v>21.783000000000001</c:v>
                </c:pt>
                <c:pt idx="926">
                  <c:v>21.585999999999999</c:v>
                </c:pt>
                <c:pt idx="927">
                  <c:v>21.295000000000002</c:v>
                </c:pt>
                <c:pt idx="928">
                  <c:v>21.03</c:v>
                </c:pt>
                <c:pt idx="929">
                  <c:v>20.672999999999998</c:v>
                </c:pt>
                <c:pt idx="930">
                  <c:v>20.210999999999999</c:v>
                </c:pt>
                <c:pt idx="931">
                  <c:v>19.835000000000001</c:v>
                </c:pt>
                <c:pt idx="932">
                  <c:v>19.349</c:v>
                </c:pt>
                <c:pt idx="933">
                  <c:v>18.663</c:v>
                </c:pt>
                <c:pt idx="934">
                  <c:v>17.957999999999998</c:v>
                </c:pt>
                <c:pt idx="935">
                  <c:v>17.268000000000001</c:v>
                </c:pt>
                <c:pt idx="936">
                  <c:v>16.603999999999999</c:v>
                </c:pt>
                <c:pt idx="937">
                  <c:v>15.914</c:v>
                </c:pt>
                <c:pt idx="938">
                  <c:v>15.21</c:v>
                </c:pt>
                <c:pt idx="939">
                  <c:v>14.52</c:v>
                </c:pt>
                <c:pt idx="940">
                  <c:v>13.88</c:v>
                </c:pt>
                <c:pt idx="941">
                  <c:v>13.273999999999999</c:v>
                </c:pt>
                <c:pt idx="942">
                  <c:v>12.683</c:v>
                </c:pt>
                <c:pt idx="943">
                  <c:v>12.17</c:v>
                </c:pt>
                <c:pt idx="944">
                  <c:v>11.71</c:v>
                </c:pt>
                <c:pt idx="945">
                  <c:v>11.276</c:v>
                </c:pt>
                <c:pt idx="946">
                  <c:v>10.81</c:v>
                </c:pt>
                <c:pt idx="947">
                  <c:v>10.417</c:v>
                </c:pt>
                <c:pt idx="948">
                  <c:v>10.117000000000001</c:v>
                </c:pt>
                <c:pt idx="949">
                  <c:v>9.7897999999999996</c:v>
                </c:pt>
                <c:pt idx="950">
                  <c:v>9.5192999999999994</c:v>
                </c:pt>
                <c:pt idx="951">
                  <c:v>9.2405000000000008</c:v>
                </c:pt>
                <c:pt idx="952">
                  <c:v>8.9215999999999998</c:v>
                </c:pt>
                <c:pt idx="953">
                  <c:v>8.5071999999999992</c:v>
                </c:pt>
                <c:pt idx="954">
                  <c:v>8.1249000000000002</c:v>
                </c:pt>
                <c:pt idx="955">
                  <c:v>7.7272999999999996</c:v>
                </c:pt>
                <c:pt idx="956">
                  <c:v>7.2808000000000002</c:v>
                </c:pt>
                <c:pt idx="957">
                  <c:v>6.8258999999999999</c:v>
                </c:pt>
                <c:pt idx="958">
                  <c:v>6.3749000000000002</c:v>
                </c:pt>
                <c:pt idx="959">
                  <c:v>5.9248000000000003</c:v>
                </c:pt>
                <c:pt idx="960">
                  <c:v>5.4301000000000004</c:v>
                </c:pt>
                <c:pt idx="961">
                  <c:v>4.9273999999999996</c:v>
                </c:pt>
                <c:pt idx="962">
                  <c:v>4.4055999999999997</c:v>
                </c:pt>
                <c:pt idx="963">
                  <c:v>3.8738000000000001</c:v>
                </c:pt>
                <c:pt idx="964">
                  <c:v>3.4037000000000002</c:v>
                </c:pt>
                <c:pt idx="965">
                  <c:v>2.9161000000000001</c:v>
                </c:pt>
                <c:pt idx="966">
                  <c:v>2.4312</c:v>
                </c:pt>
                <c:pt idx="967">
                  <c:v>1.9397</c:v>
                </c:pt>
                <c:pt idx="968">
                  <c:v>1.4373</c:v>
                </c:pt>
                <c:pt idx="969">
                  <c:v>0.94398000000000004</c:v>
                </c:pt>
                <c:pt idx="970">
                  <c:v>0.47149999999999997</c:v>
                </c:pt>
                <c:pt idx="971">
                  <c:v>3.5664000000000001E-2</c:v>
                </c:pt>
                <c:pt idx="972">
                  <c:v>-0.35048000000000001</c:v>
                </c:pt>
                <c:pt idx="973">
                  <c:v>-0.67967999999999995</c:v>
                </c:pt>
                <c:pt idx="974">
                  <c:v>-0.95347000000000004</c:v>
                </c:pt>
                <c:pt idx="975">
                  <c:v>-1.1698</c:v>
                </c:pt>
                <c:pt idx="976">
                  <c:v>-1.4094</c:v>
                </c:pt>
                <c:pt idx="977">
                  <c:v>-1.6315999999999999</c:v>
                </c:pt>
                <c:pt idx="978">
                  <c:v>-1.7810999999999999</c:v>
                </c:pt>
                <c:pt idx="979">
                  <c:v>-1.9016999999999999</c:v>
                </c:pt>
                <c:pt idx="980">
                  <c:v>-2.0891999999999999</c:v>
                </c:pt>
                <c:pt idx="981">
                  <c:v>-2.3344</c:v>
                </c:pt>
                <c:pt idx="982">
                  <c:v>-2.5722999999999998</c:v>
                </c:pt>
                <c:pt idx="983">
                  <c:v>-2.8111999999999999</c:v>
                </c:pt>
                <c:pt idx="984">
                  <c:v>-3.0417999999999998</c:v>
                </c:pt>
                <c:pt idx="985">
                  <c:v>-3.2088000000000001</c:v>
                </c:pt>
                <c:pt idx="986">
                  <c:v>-3.36</c:v>
                </c:pt>
                <c:pt idx="987">
                  <c:v>-3.5605000000000002</c:v>
                </c:pt>
                <c:pt idx="988">
                  <c:v>-3.7595000000000001</c:v>
                </c:pt>
                <c:pt idx="989">
                  <c:v>-3.9483999999999999</c:v>
                </c:pt>
                <c:pt idx="990">
                  <c:v>-4.1605999999999996</c:v>
                </c:pt>
                <c:pt idx="991">
                  <c:v>-4.3521000000000001</c:v>
                </c:pt>
                <c:pt idx="992">
                  <c:v>-4.5461999999999998</c:v>
                </c:pt>
                <c:pt idx="993">
                  <c:v>-4.7527999999999997</c:v>
                </c:pt>
                <c:pt idx="994">
                  <c:v>-4.9215</c:v>
                </c:pt>
                <c:pt idx="995">
                  <c:v>-5.0681000000000003</c:v>
                </c:pt>
                <c:pt idx="996">
                  <c:v>-5.2409999999999997</c:v>
                </c:pt>
                <c:pt idx="997">
                  <c:v>-5.3864000000000001</c:v>
                </c:pt>
                <c:pt idx="998">
                  <c:v>-5.5271999999999997</c:v>
                </c:pt>
                <c:pt idx="999">
                  <c:v>-5.6653000000000002</c:v>
                </c:pt>
                <c:pt idx="1000">
                  <c:v>-5.7946</c:v>
                </c:pt>
                <c:pt idx="1001">
                  <c:v>-5.8987999999999996</c:v>
                </c:pt>
                <c:pt idx="1002">
                  <c:v>-6.0231000000000003</c:v>
                </c:pt>
                <c:pt idx="1003">
                  <c:v>-6.1779000000000002</c:v>
                </c:pt>
                <c:pt idx="1004">
                  <c:v>-6.3137999999999996</c:v>
                </c:pt>
                <c:pt idx="1005">
                  <c:v>-6.4541000000000004</c:v>
                </c:pt>
                <c:pt idx="1006">
                  <c:v>-6.6429</c:v>
                </c:pt>
                <c:pt idx="1007">
                  <c:v>-6.8276000000000003</c:v>
                </c:pt>
                <c:pt idx="1008">
                  <c:v>-6.9508999999999999</c:v>
                </c:pt>
                <c:pt idx="1009">
                  <c:v>-7.0789999999999997</c:v>
                </c:pt>
                <c:pt idx="1010">
                  <c:v>-7.2317999999999998</c:v>
                </c:pt>
                <c:pt idx="1011">
                  <c:v>-7.3651</c:v>
                </c:pt>
                <c:pt idx="1012">
                  <c:v>-7.4501999999999997</c:v>
                </c:pt>
                <c:pt idx="1013">
                  <c:v>-7.5243000000000002</c:v>
                </c:pt>
                <c:pt idx="1014">
                  <c:v>-7.6007999999999996</c:v>
                </c:pt>
                <c:pt idx="1015">
                  <c:v>-7.6863999999999999</c:v>
                </c:pt>
                <c:pt idx="1016">
                  <c:v>-7.7618999999999998</c:v>
                </c:pt>
                <c:pt idx="1017">
                  <c:v>-7.8421000000000003</c:v>
                </c:pt>
                <c:pt idx="1018">
                  <c:v>-7.9001999999999999</c:v>
                </c:pt>
                <c:pt idx="1019">
                  <c:v>-7.9615999999999998</c:v>
                </c:pt>
                <c:pt idx="1020">
                  <c:v>-8.0235000000000003</c:v>
                </c:pt>
                <c:pt idx="1021">
                  <c:v>-8.1029999999999998</c:v>
                </c:pt>
                <c:pt idx="1022">
                  <c:v>-8.1861999999999995</c:v>
                </c:pt>
                <c:pt idx="1023">
                  <c:v>-8.2842000000000002</c:v>
                </c:pt>
                <c:pt idx="1024">
                  <c:v>-8.3725000000000005</c:v>
                </c:pt>
                <c:pt idx="1025">
                  <c:v>-8.4443999999999999</c:v>
                </c:pt>
                <c:pt idx="1026">
                  <c:v>-8.4846000000000004</c:v>
                </c:pt>
                <c:pt idx="1027">
                  <c:v>-8.5680999999999994</c:v>
                </c:pt>
                <c:pt idx="1028">
                  <c:v>-8.6402000000000001</c:v>
                </c:pt>
                <c:pt idx="1029">
                  <c:v>-8.7340999999999998</c:v>
                </c:pt>
                <c:pt idx="1030">
                  <c:v>-8.8194999999999997</c:v>
                </c:pt>
                <c:pt idx="1031">
                  <c:v>-8.9021000000000008</c:v>
                </c:pt>
                <c:pt idx="1032">
                  <c:v>-9.0099</c:v>
                </c:pt>
                <c:pt idx="1033">
                  <c:v>-9.0708000000000002</c:v>
                </c:pt>
                <c:pt idx="1034">
                  <c:v>-9.1241000000000003</c:v>
                </c:pt>
                <c:pt idx="1035">
                  <c:v>-9.2041000000000004</c:v>
                </c:pt>
                <c:pt idx="1036">
                  <c:v>-9.2308000000000003</c:v>
                </c:pt>
                <c:pt idx="1037">
                  <c:v>-9.2423999999999999</c:v>
                </c:pt>
                <c:pt idx="1038">
                  <c:v>-9.2624999999999993</c:v>
                </c:pt>
                <c:pt idx="1039">
                  <c:v>-9.2614000000000001</c:v>
                </c:pt>
                <c:pt idx="1040">
                  <c:v>-9.2786000000000008</c:v>
                </c:pt>
                <c:pt idx="1041">
                  <c:v>-9.3198000000000008</c:v>
                </c:pt>
                <c:pt idx="1042">
                  <c:v>-9.3871000000000002</c:v>
                </c:pt>
                <c:pt idx="1043">
                  <c:v>-9.4420999999999999</c:v>
                </c:pt>
                <c:pt idx="1044">
                  <c:v>-9.4940999999999995</c:v>
                </c:pt>
                <c:pt idx="1045">
                  <c:v>-9.5706000000000007</c:v>
                </c:pt>
                <c:pt idx="1046">
                  <c:v>-9.6227999999999998</c:v>
                </c:pt>
                <c:pt idx="1047">
                  <c:v>-9.6930999999999994</c:v>
                </c:pt>
                <c:pt idx="1048">
                  <c:v>-9.7319999999999993</c:v>
                </c:pt>
                <c:pt idx="1049">
                  <c:v>-9.7416999999999998</c:v>
                </c:pt>
                <c:pt idx="1050">
                  <c:v>-9.7623999999999995</c:v>
                </c:pt>
                <c:pt idx="1051">
                  <c:v>-9.7883999999999993</c:v>
                </c:pt>
                <c:pt idx="1052">
                  <c:v>-9.8470999999999993</c:v>
                </c:pt>
                <c:pt idx="1053">
                  <c:v>-9.8970000000000002</c:v>
                </c:pt>
                <c:pt idx="1054">
                  <c:v>-9.9308999999999994</c:v>
                </c:pt>
                <c:pt idx="1055">
                  <c:v>-9.9801000000000002</c:v>
                </c:pt>
                <c:pt idx="1056">
                  <c:v>-10.004</c:v>
                </c:pt>
                <c:pt idx="1057">
                  <c:v>-10.029999999999999</c:v>
                </c:pt>
                <c:pt idx="1058">
                  <c:v>-10.061</c:v>
                </c:pt>
                <c:pt idx="1059">
                  <c:v>-10.09</c:v>
                </c:pt>
                <c:pt idx="1060">
                  <c:v>-10.116</c:v>
                </c:pt>
                <c:pt idx="1061">
                  <c:v>-10.156000000000001</c:v>
                </c:pt>
                <c:pt idx="1062">
                  <c:v>-10.189</c:v>
                </c:pt>
                <c:pt idx="1063">
                  <c:v>-10.233000000000001</c:v>
                </c:pt>
                <c:pt idx="1064">
                  <c:v>-10.275</c:v>
                </c:pt>
                <c:pt idx="1065">
                  <c:v>-10.298999999999999</c:v>
                </c:pt>
                <c:pt idx="1066">
                  <c:v>-10.319000000000001</c:v>
                </c:pt>
                <c:pt idx="1067">
                  <c:v>-10.347</c:v>
                </c:pt>
                <c:pt idx="1068">
                  <c:v>-10.372999999999999</c:v>
                </c:pt>
                <c:pt idx="1069">
                  <c:v>-10.375999999999999</c:v>
                </c:pt>
                <c:pt idx="1070">
                  <c:v>-10.388</c:v>
                </c:pt>
                <c:pt idx="1071">
                  <c:v>-10.411</c:v>
                </c:pt>
                <c:pt idx="1072">
                  <c:v>-10.449</c:v>
                </c:pt>
                <c:pt idx="1073">
                  <c:v>-10.493</c:v>
                </c:pt>
                <c:pt idx="1074">
                  <c:v>-10.537000000000001</c:v>
                </c:pt>
                <c:pt idx="1075">
                  <c:v>-10.55</c:v>
                </c:pt>
                <c:pt idx="1076">
                  <c:v>-10.571999999999999</c:v>
                </c:pt>
                <c:pt idx="1077">
                  <c:v>-10.601000000000001</c:v>
                </c:pt>
                <c:pt idx="1078">
                  <c:v>-10.613</c:v>
                </c:pt>
                <c:pt idx="1079">
                  <c:v>-10.644</c:v>
                </c:pt>
                <c:pt idx="1080">
                  <c:v>-10.653</c:v>
                </c:pt>
                <c:pt idx="1081">
                  <c:v>-10.672000000000001</c:v>
                </c:pt>
                <c:pt idx="1082">
                  <c:v>-10.696</c:v>
                </c:pt>
                <c:pt idx="1083">
                  <c:v>-10.71</c:v>
                </c:pt>
                <c:pt idx="1084">
                  <c:v>-10.737</c:v>
                </c:pt>
                <c:pt idx="1085">
                  <c:v>-10.756</c:v>
                </c:pt>
                <c:pt idx="1086">
                  <c:v>-10.763</c:v>
                </c:pt>
                <c:pt idx="1087">
                  <c:v>-10.760999999999999</c:v>
                </c:pt>
                <c:pt idx="1088">
                  <c:v>-10.757</c:v>
                </c:pt>
                <c:pt idx="1089">
                  <c:v>-10.744999999999999</c:v>
                </c:pt>
                <c:pt idx="1090">
                  <c:v>-10.702</c:v>
                </c:pt>
                <c:pt idx="1091">
                  <c:v>-10.664</c:v>
                </c:pt>
                <c:pt idx="1092">
                  <c:v>-10.629</c:v>
                </c:pt>
                <c:pt idx="1093">
                  <c:v>-10.625</c:v>
                </c:pt>
                <c:pt idx="1094">
                  <c:v>-10.621</c:v>
                </c:pt>
                <c:pt idx="1095">
                  <c:v>-10.619</c:v>
                </c:pt>
                <c:pt idx="1096">
                  <c:v>-10.619</c:v>
                </c:pt>
                <c:pt idx="1097">
                  <c:v>-10.616</c:v>
                </c:pt>
                <c:pt idx="1098">
                  <c:v>-10.629</c:v>
                </c:pt>
                <c:pt idx="1099">
                  <c:v>-10.628</c:v>
                </c:pt>
                <c:pt idx="1100">
                  <c:v>-10.599</c:v>
                </c:pt>
                <c:pt idx="1101">
                  <c:v>-10.567</c:v>
                </c:pt>
                <c:pt idx="1102">
                  <c:v>-10.542</c:v>
                </c:pt>
                <c:pt idx="1103">
                  <c:v>-10.512</c:v>
                </c:pt>
                <c:pt idx="1104">
                  <c:v>-10.5</c:v>
                </c:pt>
                <c:pt idx="1105">
                  <c:v>-10.493</c:v>
                </c:pt>
                <c:pt idx="1106">
                  <c:v>-10.454000000000001</c:v>
                </c:pt>
                <c:pt idx="1107">
                  <c:v>-10.407999999999999</c:v>
                </c:pt>
                <c:pt idx="1108">
                  <c:v>-10.343999999999999</c:v>
                </c:pt>
                <c:pt idx="1109">
                  <c:v>-10.238</c:v>
                </c:pt>
                <c:pt idx="1110">
                  <c:v>-10.113</c:v>
                </c:pt>
                <c:pt idx="1111">
                  <c:v>-9.9572000000000003</c:v>
                </c:pt>
                <c:pt idx="1112">
                  <c:v>-9.8039000000000005</c:v>
                </c:pt>
                <c:pt idx="1113">
                  <c:v>-9.6715999999999998</c:v>
                </c:pt>
                <c:pt idx="1114">
                  <c:v>-9.5348000000000006</c:v>
                </c:pt>
                <c:pt idx="1115">
                  <c:v>-9.3659999999999997</c:v>
                </c:pt>
                <c:pt idx="1116">
                  <c:v>-9.1845999999999997</c:v>
                </c:pt>
                <c:pt idx="1117">
                  <c:v>-9.0028000000000006</c:v>
                </c:pt>
                <c:pt idx="1118">
                  <c:v>-8.7685999999999993</c:v>
                </c:pt>
                <c:pt idx="1119">
                  <c:v>-8.5205000000000002</c:v>
                </c:pt>
                <c:pt idx="1120">
                  <c:v>-8.2800999999999991</c:v>
                </c:pt>
                <c:pt idx="1121">
                  <c:v>-8.0226000000000006</c:v>
                </c:pt>
                <c:pt idx="1122">
                  <c:v>-7.7363999999999997</c:v>
                </c:pt>
                <c:pt idx="1123">
                  <c:v>-7.3929999999999998</c:v>
                </c:pt>
                <c:pt idx="1124">
                  <c:v>-7.0753000000000004</c:v>
                </c:pt>
                <c:pt idx="1125">
                  <c:v>-6.7990000000000004</c:v>
                </c:pt>
                <c:pt idx="1126">
                  <c:v>-6.5426000000000002</c:v>
                </c:pt>
                <c:pt idx="1127">
                  <c:v>-6.2675000000000001</c:v>
                </c:pt>
                <c:pt idx="1128">
                  <c:v>-6.0080999999999998</c:v>
                </c:pt>
                <c:pt idx="1129">
                  <c:v>-5.7492000000000001</c:v>
                </c:pt>
                <c:pt idx="1130">
                  <c:v>-5.5079000000000002</c:v>
                </c:pt>
                <c:pt idx="1131">
                  <c:v>-5.2577999999999996</c:v>
                </c:pt>
                <c:pt idx="1132">
                  <c:v>-5.0232999999999999</c:v>
                </c:pt>
                <c:pt idx="1133">
                  <c:v>-4.7525000000000004</c:v>
                </c:pt>
                <c:pt idx="1134">
                  <c:v>-4.4695999999999998</c:v>
                </c:pt>
                <c:pt idx="1135">
                  <c:v>-4.1725000000000003</c:v>
                </c:pt>
                <c:pt idx="1136">
                  <c:v>-3.8481000000000001</c:v>
                </c:pt>
                <c:pt idx="1137">
                  <c:v>-3.5613000000000001</c:v>
                </c:pt>
                <c:pt idx="1138">
                  <c:v>-3.2978999999999998</c:v>
                </c:pt>
                <c:pt idx="1139">
                  <c:v>-3.0488</c:v>
                </c:pt>
                <c:pt idx="1140">
                  <c:v>-2.8338000000000001</c:v>
                </c:pt>
                <c:pt idx="1141">
                  <c:v>-2.6232000000000002</c:v>
                </c:pt>
                <c:pt idx="1142">
                  <c:v>-2.4685000000000001</c:v>
                </c:pt>
                <c:pt idx="1143">
                  <c:v>-2.3119999999999998</c:v>
                </c:pt>
                <c:pt idx="1144">
                  <c:v>-2.1232000000000002</c:v>
                </c:pt>
                <c:pt idx="1145">
                  <c:v>-1.9057999999999999</c:v>
                </c:pt>
                <c:pt idx="1146">
                  <c:v>-1.704</c:v>
                </c:pt>
                <c:pt idx="1147">
                  <c:v>-1.4904999999999999</c:v>
                </c:pt>
                <c:pt idx="1148">
                  <c:v>-1.272</c:v>
                </c:pt>
                <c:pt idx="1149">
                  <c:v>-1.0528999999999999</c:v>
                </c:pt>
                <c:pt idx="1150">
                  <c:v>-0.80313999999999997</c:v>
                </c:pt>
                <c:pt idx="1151">
                  <c:v>-0.58684000000000003</c:v>
                </c:pt>
                <c:pt idx="1152">
                  <c:v>-0.40794000000000002</c:v>
                </c:pt>
                <c:pt idx="1153">
                  <c:v>-0.23013</c:v>
                </c:pt>
                <c:pt idx="1154">
                  <c:v>-3.5625999999999998E-2</c:v>
                </c:pt>
                <c:pt idx="1155">
                  <c:v>0.13067000000000001</c:v>
                </c:pt>
                <c:pt idx="1156">
                  <c:v>0.26271</c:v>
                </c:pt>
                <c:pt idx="1157">
                  <c:v>0.37667</c:v>
                </c:pt>
                <c:pt idx="1158">
                  <c:v>0.53120000000000001</c:v>
                </c:pt>
                <c:pt idx="1159">
                  <c:v>0.70360999999999996</c:v>
                </c:pt>
                <c:pt idx="1160">
                  <c:v>0.89427999999999996</c:v>
                </c:pt>
                <c:pt idx="1161">
                  <c:v>1.0987</c:v>
                </c:pt>
                <c:pt idx="1162">
                  <c:v>1.3371</c:v>
                </c:pt>
                <c:pt idx="1163">
                  <c:v>1.5650999999999999</c:v>
                </c:pt>
                <c:pt idx="1164">
                  <c:v>1.8211999999999999</c:v>
                </c:pt>
                <c:pt idx="1165">
                  <c:v>2.0543999999999998</c:v>
                </c:pt>
                <c:pt idx="1166">
                  <c:v>2.2570999999999999</c:v>
                </c:pt>
                <c:pt idx="1167">
                  <c:v>2.5129000000000001</c:v>
                </c:pt>
                <c:pt idx="1168">
                  <c:v>2.7431999999999999</c:v>
                </c:pt>
                <c:pt idx="1169">
                  <c:v>2.9796</c:v>
                </c:pt>
                <c:pt idx="1170">
                  <c:v>3.2631999999999999</c:v>
                </c:pt>
                <c:pt idx="1171">
                  <c:v>3.4647999999999999</c:v>
                </c:pt>
                <c:pt idx="1172">
                  <c:v>3.6455000000000002</c:v>
                </c:pt>
                <c:pt idx="1173">
                  <c:v>3.8334000000000001</c:v>
                </c:pt>
                <c:pt idx="1174">
                  <c:v>4.0387000000000004</c:v>
                </c:pt>
                <c:pt idx="1175">
                  <c:v>4.2361000000000004</c:v>
                </c:pt>
                <c:pt idx="1176">
                  <c:v>4.3711000000000002</c:v>
                </c:pt>
                <c:pt idx="1177">
                  <c:v>4.4301000000000004</c:v>
                </c:pt>
                <c:pt idx="1178">
                  <c:v>4.4943</c:v>
                </c:pt>
                <c:pt idx="1179">
                  <c:v>4.5972999999999997</c:v>
                </c:pt>
                <c:pt idx="1180">
                  <c:v>4.6874000000000002</c:v>
                </c:pt>
                <c:pt idx="1181">
                  <c:v>4.7648999999999999</c:v>
                </c:pt>
                <c:pt idx="1182">
                  <c:v>4.8494000000000002</c:v>
                </c:pt>
                <c:pt idx="1183">
                  <c:v>4.9398</c:v>
                </c:pt>
                <c:pt idx="1184">
                  <c:v>5.0220000000000002</c:v>
                </c:pt>
                <c:pt idx="1185">
                  <c:v>5.1364000000000001</c:v>
                </c:pt>
                <c:pt idx="1186">
                  <c:v>5.2644000000000002</c:v>
                </c:pt>
                <c:pt idx="1187">
                  <c:v>5.4047000000000001</c:v>
                </c:pt>
                <c:pt idx="1188">
                  <c:v>5.5202999999999998</c:v>
                </c:pt>
                <c:pt idx="1189">
                  <c:v>5.6471</c:v>
                </c:pt>
                <c:pt idx="1190">
                  <c:v>5.7714999999999996</c:v>
                </c:pt>
                <c:pt idx="1191">
                  <c:v>5.9032999999999998</c:v>
                </c:pt>
                <c:pt idx="1192">
                  <c:v>6.0465</c:v>
                </c:pt>
                <c:pt idx="1193">
                  <c:v>6.1973000000000003</c:v>
                </c:pt>
                <c:pt idx="1194">
                  <c:v>6.3269000000000002</c:v>
                </c:pt>
                <c:pt idx="1195">
                  <c:v>6.4631999999999996</c:v>
                </c:pt>
                <c:pt idx="1196">
                  <c:v>6.6070000000000002</c:v>
                </c:pt>
                <c:pt idx="1197">
                  <c:v>6.7549999999999999</c:v>
                </c:pt>
                <c:pt idx="1198">
                  <c:v>6.8902000000000001</c:v>
                </c:pt>
                <c:pt idx="1199">
                  <c:v>7.0265000000000004</c:v>
                </c:pt>
                <c:pt idx="1200">
                  <c:v>7.1428000000000003</c:v>
                </c:pt>
                <c:pt idx="1201">
                  <c:v>7.2432999999999996</c:v>
                </c:pt>
                <c:pt idx="1202">
                  <c:v>7.3513999999999999</c:v>
                </c:pt>
                <c:pt idx="1203">
                  <c:v>7.4721000000000002</c:v>
                </c:pt>
                <c:pt idx="1204">
                  <c:v>7.577</c:v>
                </c:pt>
                <c:pt idx="1205">
                  <c:v>7.7117000000000004</c:v>
                </c:pt>
                <c:pt idx="1206">
                  <c:v>7.8811</c:v>
                </c:pt>
                <c:pt idx="1207">
                  <c:v>8.0417000000000005</c:v>
                </c:pt>
                <c:pt idx="1208">
                  <c:v>8.1835000000000004</c:v>
                </c:pt>
                <c:pt idx="1209">
                  <c:v>8.3173999999999992</c:v>
                </c:pt>
                <c:pt idx="1210">
                  <c:v>8.4404000000000003</c:v>
                </c:pt>
                <c:pt idx="1211">
                  <c:v>8.5726999999999993</c:v>
                </c:pt>
                <c:pt idx="1212">
                  <c:v>8.7154000000000007</c:v>
                </c:pt>
                <c:pt idx="1213">
                  <c:v>8.8201999999999998</c:v>
                </c:pt>
                <c:pt idx="1214">
                  <c:v>8.9338999999999995</c:v>
                </c:pt>
                <c:pt idx="1215">
                  <c:v>9.0479000000000003</c:v>
                </c:pt>
                <c:pt idx="1216">
                  <c:v>9.1438000000000006</c:v>
                </c:pt>
                <c:pt idx="1217">
                  <c:v>9.2347999999999999</c:v>
                </c:pt>
                <c:pt idx="1218">
                  <c:v>9.3358000000000008</c:v>
                </c:pt>
                <c:pt idx="1219">
                  <c:v>9.4062999999999999</c:v>
                </c:pt>
                <c:pt idx="1220">
                  <c:v>9.4552999999999994</c:v>
                </c:pt>
                <c:pt idx="1221">
                  <c:v>9.4815000000000005</c:v>
                </c:pt>
                <c:pt idx="1222">
                  <c:v>9.5077999999999996</c:v>
                </c:pt>
                <c:pt idx="1223">
                  <c:v>9.5602</c:v>
                </c:pt>
                <c:pt idx="1224">
                  <c:v>9.6052999999999997</c:v>
                </c:pt>
                <c:pt idx="1225">
                  <c:v>9.6562999999999999</c:v>
                </c:pt>
                <c:pt idx="1226">
                  <c:v>9.7277000000000005</c:v>
                </c:pt>
                <c:pt idx="1227">
                  <c:v>9.8391000000000002</c:v>
                </c:pt>
                <c:pt idx="1228">
                  <c:v>9.9832000000000001</c:v>
                </c:pt>
                <c:pt idx="1229">
                  <c:v>10.147</c:v>
                </c:pt>
                <c:pt idx="1230">
                  <c:v>10.337</c:v>
                </c:pt>
                <c:pt idx="1231">
                  <c:v>10.545</c:v>
                </c:pt>
                <c:pt idx="1232">
                  <c:v>10.752000000000001</c:v>
                </c:pt>
                <c:pt idx="1233">
                  <c:v>10.906000000000001</c:v>
                </c:pt>
                <c:pt idx="1234">
                  <c:v>11.061999999999999</c:v>
                </c:pt>
                <c:pt idx="1235">
                  <c:v>11.241</c:v>
                </c:pt>
                <c:pt idx="1236">
                  <c:v>11.428000000000001</c:v>
                </c:pt>
                <c:pt idx="1237">
                  <c:v>11.596</c:v>
                </c:pt>
                <c:pt idx="1238">
                  <c:v>11.739000000000001</c:v>
                </c:pt>
                <c:pt idx="1239">
                  <c:v>11.891</c:v>
                </c:pt>
                <c:pt idx="1240">
                  <c:v>12.143000000000001</c:v>
                </c:pt>
                <c:pt idx="1241">
                  <c:v>12.401999999999999</c:v>
                </c:pt>
                <c:pt idx="1242">
                  <c:v>12.603999999999999</c:v>
                </c:pt>
                <c:pt idx="1243">
                  <c:v>12.779</c:v>
                </c:pt>
                <c:pt idx="1244">
                  <c:v>12.981</c:v>
                </c:pt>
                <c:pt idx="1245">
                  <c:v>13.186999999999999</c:v>
                </c:pt>
                <c:pt idx="1246">
                  <c:v>13.398</c:v>
                </c:pt>
                <c:pt idx="1247">
                  <c:v>13.647</c:v>
                </c:pt>
                <c:pt idx="1248">
                  <c:v>13.864000000000001</c:v>
                </c:pt>
                <c:pt idx="1249">
                  <c:v>14.124000000000001</c:v>
                </c:pt>
                <c:pt idx="1250">
                  <c:v>14.388</c:v>
                </c:pt>
                <c:pt idx="1251">
                  <c:v>14.632999999999999</c:v>
                </c:pt>
                <c:pt idx="1252">
                  <c:v>14.882</c:v>
                </c:pt>
                <c:pt idx="1253">
                  <c:v>15.131</c:v>
                </c:pt>
                <c:pt idx="1254">
                  <c:v>15.379</c:v>
                </c:pt>
                <c:pt idx="1255">
                  <c:v>15.601000000000001</c:v>
                </c:pt>
                <c:pt idx="1256">
                  <c:v>15.835000000000001</c:v>
                </c:pt>
                <c:pt idx="1257">
                  <c:v>16.091999999999999</c:v>
                </c:pt>
                <c:pt idx="1258">
                  <c:v>16.347000000000001</c:v>
                </c:pt>
                <c:pt idx="1259">
                  <c:v>16.573</c:v>
                </c:pt>
                <c:pt idx="1260">
                  <c:v>16.829999999999998</c:v>
                </c:pt>
                <c:pt idx="1261">
                  <c:v>17.109000000000002</c:v>
                </c:pt>
                <c:pt idx="1262">
                  <c:v>17.353000000000002</c:v>
                </c:pt>
                <c:pt idx="1263">
                  <c:v>17.521000000000001</c:v>
                </c:pt>
                <c:pt idx="1264">
                  <c:v>17.707999999999998</c:v>
                </c:pt>
                <c:pt idx="1265">
                  <c:v>17.901</c:v>
                </c:pt>
                <c:pt idx="1266">
                  <c:v>18.106000000000002</c:v>
                </c:pt>
                <c:pt idx="1267">
                  <c:v>18.309000000000001</c:v>
                </c:pt>
                <c:pt idx="1268">
                  <c:v>18.498999999999999</c:v>
                </c:pt>
                <c:pt idx="1269">
                  <c:v>18.696000000000002</c:v>
                </c:pt>
                <c:pt idx="1270">
                  <c:v>18.917999999999999</c:v>
                </c:pt>
                <c:pt idx="1271">
                  <c:v>19.122</c:v>
                </c:pt>
                <c:pt idx="1272">
                  <c:v>19.329999999999998</c:v>
                </c:pt>
                <c:pt idx="1273">
                  <c:v>19.515999999999998</c:v>
                </c:pt>
                <c:pt idx="1274">
                  <c:v>19.638000000000002</c:v>
                </c:pt>
                <c:pt idx="1275">
                  <c:v>19.809000000000001</c:v>
                </c:pt>
                <c:pt idx="1276">
                  <c:v>19.986000000000001</c:v>
                </c:pt>
                <c:pt idx="1277">
                  <c:v>20.13</c:v>
                </c:pt>
                <c:pt idx="1278">
                  <c:v>20.329000000000001</c:v>
                </c:pt>
                <c:pt idx="1279">
                  <c:v>20.494</c:v>
                </c:pt>
                <c:pt idx="1280">
                  <c:v>20.597999999999999</c:v>
                </c:pt>
                <c:pt idx="1281">
                  <c:v>20.701000000000001</c:v>
                </c:pt>
                <c:pt idx="1282">
                  <c:v>20.8</c:v>
                </c:pt>
                <c:pt idx="1283">
                  <c:v>20.88</c:v>
                </c:pt>
                <c:pt idx="1284">
                  <c:v>20.951000000000001</c:v>
                </c:pt>
                <c:pt idx="1285">
                  <c:v>21.013999999999999</c:v>
                </c:pt>
                <c:pt idx="1286">
                  <c:v>21.094999999999999</c:v>
                </c:pt>
                <c:pt idx="1287">
                  <c:v>21.169</c:v>
                </c:pt>
                <c:pt idx="1288">
                  <c:v>21.262</c:v>
                </c:pt>
                <c:pt idx="1289">
                  <c:v>21.370999999999999</c:v>
                </c:pt>
                <c:pt idx="1290">
                  <c:v>21.465</c:v>
                </c:pt>
                <c:pt idx="1291">
                  <c:v>21.571000000000002</c:v>
                </c:pt>
                <c:pt idx="1292">
                  <c:v>21.673999999999999</c:v>
                </c:pt>
                <c:pt idx="1293">
                  <c:v>21.76</c:v>
                </c:pt>
                <c:pt idx="1294">
                  <c:v>21.815000000000001</c:v>
                </c:pt>
                <c:pt idx="1295">
                  <c:v>21.856999999999999</c:v>
                </c:pt>
                <c:pt idx="1296">
                  <c:v>21.904</c:v>
                </c:pt>
                <c:pt idx="1297">
                  <c:v>21.94</c:v>
                </c:pt>
                <c:pt idx="1298">
                  <c:v>21.983000000000001</c:v>
                </c:pt>
                <c:pt idx="1299">
                  <c:v>22.042000000000002</c:v>
                </c:pt>
                <c:pt idx="1300">
                  <c:v>22.106999999999999</c:v>
                </c:pt>
                <c:pt idx="1301">
                  <c:v>22.183</c:v>
                </c:pt>
                <c:pt idx="1302">
                  <c:v>22.259</c:v>
                </c:pt>
                <c:pt idx="1303">
                  <c:v>22.346</c:v>
                </c:pt>
                <c:pt idx="1304">
                  <c:v>22.390999999999998</c:v>
                </c:pt>
                <c:pt idx="1305">
                  <c:v>22.411999999999999</c:v>
                </c:pt>
                <c:pt idx="1306">
                  <c:v>22.449000000000002</c:v>
                </c:pt>
                <c:pt idx="1307">
                  <c:v>22.518999999999998</c:v>
                </c:pt>
                <c:pt idx="1308">
                  <c:v>22.562000000000001</c:v>
                </c:pt>
                <c:pt idx="1309">
                  <c:v>22.606999999999999</c:v>
                </c:pt>
                <c:pt idx="1310">
                  <c:v>22.663</c:v>
                </c:pt>
                <c:pt idx="1311">
                  <c:v>22.696000000000002</c:v>
                </c:pt>
                <c:pt idx="1312">
                  <c:v>22.713000000000001</c:v>
                </c:pt>
                <c:pt idx="1313">
                  <c:v>22.738</c:v>
                </c:pt>
                <c:pt idx="1314">
                  <c:v>22.76</c:v>
                </c:pt>
                <c:pt idx="1315">
                  <c:v>22.803000000000001</c:v>
                </c:pt>
                <c:pt idx="1316">
                  <c:v>22.852</c:v>
                </c:pt>
                <c:pt idx="1317">
                  <c:v>22.902999999999999</c:v>
                </c:pt>
                <c:pt idx="1318">
                  <c:v>22.957000000000001</c:v>
                </c:pt>
                <c:pt idx="1319">
                  <c:v>22.986000000000001</c:v>
                </c:pt>
                <c:pt idx="1320">
                  <c:v>23.018000000000001</c:v>
                </c:pt>
                <c:pt idx="1321">
                  <c:v>23.05</c:v>
                </c:pt>
                <c:pt idx="1322">
                  <c:v>23.045000000000002</c:v>
                </c:pt>
                <c:pt idx="1323">
                  <c:v>23.073</c:v>
                </c:pt>
                <c:pt idx="1324">
                  <c:v>23.108000000000001</c:v>
                </c:pt>
                <c:pt idx="1325">
                  <c:v>23.149000000000001</c:v>
                </c:pt>
                <c:pt idx="1326">
                  <c:v>23.170999999999999</c:v>
                </c:pt>
                <c:pt idx="1327">
                  <c:v>23.196000000000002</c:v>
                </c:pt>
                <c:pt idx="1328">
                  <c:v>23.204999999999998</c:v>
                </c:pt>
                <c:pt idx="1329">
                  <c:v>23.215</c:v>
                </c:pt>
                <c:pt idx="1330">
                  <c:v>23.227</c:v>
                </c:pt>
                <c:pt idx="1331">
                  <c:v>23.221</c:v>
                </c:pt>
                <c:pt idx="1332">
                  <c:v>23.234000000000002</c:v>
                </c:pt>
                <c:pt idx="1333">
                  <c:v>23.242999999999999</c:v>
                </c:pt>
                <c:pt idx="1334">
                  <c:v>23.257000000000001</c:v>
                </c:pt>
                <c:pt idx="1335">
                  <c:v>23.292999999999999</c:v>
                </c:pt>
                <c:pt idx="1336">
                  <c:v>23.315999999999999</c:v>
                </c:pt>
                <c:pt idx="1337">
                  <c:v>23.335000000000001</c:v>
                </c:pt>
                <c:pt idx="1338">
                  <c:v>23.326000000000001</c:v>
                </c:pt>
                <c:pt idx="1339">
                  <c:v>23.303000000000001</c:v>
                </c:pt>
                <c:pt idx="1340">
                  <c:v>23.315999999999999</c:v>
                </c:pt>
                <c:pt idx="1341">
                  <c:v>23.332999999999998</c:v>
                </c:pt>
                <c:pt idx="1342">
                  <c:v>23.352</c:v>
                </c:pt>
                <c:pt idx="1343">
                  <c:v>23.356000000000002</c:v>
                </c:pt>
                <c:pt idx="1344">
                  <c:v>23.376000000000001</c:v>
                </c:pt>
                <c:pt idx="1345">
                  <c:v>23.376999999999999</c:v>
                </c:pt>
                <c:pt idx="1346">
                  <c:v>23.373000000000001</c:v>
                </c:pt>
                <c:pt idx="1347">
                  <c:v>23.367000000000001</c:v>
                </c:pt>
                <c:pt idx="1348">
                  <c:v>23.361999999999998</c:v>
                </c:pt>
                <c:pt idx="1349">
                  <c:v>23.366</c:v>
                </c:pt>
                <c:pt idx="1350">
                  <c:v>23.373000000000001</c:v>
                </c:pt>
                <c:pt idx="1351">
                  <c:v>23.382000000000001</c:v>
                </c:pt>
                <c:pt idx="1352">
                  <c:v>23.376999999999999</c:v>
                </c:pt>
                <c:pt idx="1353">
                  <c:v>23.382999999999999</c:v>
                </c:pt>
                <c:pt idx="1354">
                  <c:v>23.369</c:v>
                </c:pt>
                <c:pt idx="1355">
                  <c:v>23.317</c:v>
                </c:pt>
                <c:pt idx="1356">
                  <c:v>23.276</c:v>
                </c:pt>
                <c:pt idx="1357">
                  <c:v>23.225000000000001</c:v>
                </c:pt>
                <c:pt idx="1358">
                  <c:v>23.186</c:v>
                </c:pt>
                <c:pt idx="1359">
                  <c:v>23.143999999999998</c:v>
                </c:pt>
                <c:pt idx="1360">
                  <c:v>23.082999999999998</c:v>
                </c:pt>
                <c:pt idx="1361">
                  <c:v>23.02</c:v>
                </c:pt>
                <c:pt idx="1362">
                  <c:v>22.963999999999999</c:v>
                </c:pt>
                <c:pt idx="1363">
                  <c:v>22.922000000000001</c:v>
                </c:pt>
                <c:pt idx="1364">
                  <c:v>22.826000000000001</c:v>
                </c:pt>
                <c:pt idx="1365">
                  <c:v>22.614000000000001</c:v>
                </c:pt>
                <c:pt idx="1366">
                  <c:v>22.422000000000001</c:v>
                </c:pt>
                <c:pt idx="1367">
                  <c:v>22.331</c:v>
                </c:pt>
                <c:pt idx="1368">
                  <c:v>22.131</c:v>
                </c:pt>
                <c:pt idx="1369">
                  <c:v>21.858000000000001</c:v>
                </c:pt>
                <c:pt idx="1370">
                  <c:v>21.616</c:v>
                </c:pt>
                <c:pt idx="1371">
                  <c:v>21.288</c:v>
                </c:pt>
                <c:pt idx="1372">
                  <c:v>20.97</c:v>
                </c:pt>
                <c:pt idx="1373">
                  <c:v>20.620999999999999</c:v>
                </c:pt>
                <c:pt idx="1374">
                  <c:v>20.263000000000002</c:v>
                </c:pt>
                <c:pt idx="1375">
                  <c:v>19.859000000000002</c:v>
                </c:pt>
                <c:pt idx="1376">
                  <c:v>19.466000000000001</c:v>
                </c:pt>
                <c:pt idx="1377">
                  <c:v>19.04</c:v>
                </c:pt>
                <c:pt idx="1378">
                  <c:v>18.632000000000001</c:v>
                </c:pt>
                <c:pt idx="1379">
                  <c:v>18.22</c:v>
                </c:pt>
                <c:pt idx="1380">
                  <c:v>17.856000000000002</c:v>
                </c:pt>
                <c:pt idx="1381">
                  <c:v>17.471</c:v>
                </c:pt>
                <c:pt idx="1382">
                  <c:v>17.11</c:v>
                </c:pt>
                <c:pt idx="1383">
                  <c:v>16.699000000000002</c:v>
                </c:pt>
                <c:pt idx="1384">
                  <c:v>16.329000000000001</c:v>
                </c:pt>
                <c:pt idx="1385">
                  <c:v>15.984999999999999</c:v>
                </c:pt>
                <c:pt idx="1386">
                  <c:v>15.643000000000001</c:v>
                </c:pt>
                <c:pt idx="1387">
                  <c:v>15.39</c:v>
                </c:pt>
                <c:pt idx="1388">
                  <c:v>15.15</c:v>
                </c:pt>
                <c:pt idx="1389">
                  <c:v>14.891</c:v>
                </c:pt>
                <c:pt idx="1390">
                  <c:v>14.704000000000001</c:v>
                </c:pt>
                <c:pt idx="1391">
                  <c:v>14.52</c:v>
                </c:pt>
                <c:pt idx="1392">
                  <c:v>14.263</c:v>
                </c:pt>
                <c:pt idx="1393">
                  <c:v>13.986000000000001</c:v>
                </c:pt>
                <c:pt idx="1394">
                  <c:v>13.754</c:v>
                </c:pt>
                <c:pt idx="1395">
                  <c:v>13.46</c:v>
                </c:pt>
                <c:pt idx="1396">
                  <c:v>13.225</c:v>
                </c:pt>
                <c:pt idx="1397">
                  <c:v>12.989000000000001</c:v>
                </c:pt>
                <c:pt idx="1398">
                  <c:v>12.726000000000001</c:v>
                </c:pt>
                <c:pt idx="1399">
                  <c:v>12.526</c:v>
                </c:pt>
                <c:pt idx="1400">
                  <c:v>12.308999999999999</c:v>
                </c:pt>
                <c:pt idx="1401">
                  <c:v>12.122</c:v>
                </c:pt>
                <c:pt idx="1402">
                  <c:v>11.957000000000001</c:v>
                </c:pt>
                <c:pt idx="1403">
                  <c:v>11.771000000000001</c:v>
                </c:pt>
                <c:pt idx="1404">
                  <c:v>11.619</c:v>
                </c:pt>
                <c:pt idx="1405">
                  <c:v>11.491</c:v>
                </c:pt>
                <c:pt idx="1406">
                  <c:v>11.356999999999999</c:v>
                </c:pt>
                <c:pt idx="1407">
                  <c:v>11.236000000000001</c:v>
                </c:pt>
                <c:pt idx="1408">
                  <c:v>11.095000000000001</c:v>
                </c:pt>
                <c:pt idx="1409">
                  <c:v>10.962</c:v>
                </c:pt>
                <c:pt idx="1410">
                  <c:v>10.833</c:v>
                </c:pt>
                <c:pt idx="1411">
                  <c:v>10.695</c:v>
                </c:pt>
                <c:pt idx="1412">
                  <c:v>10.516999999999999</c:v>
                </c:pt>
                <c:pt idx="1413">
                  <c:v>10.335000000000001</c:v>
                </c:pt>
                <c:pt idx="1414">
                  <c:v>10.163</c:v>
                </c:pt>
                <c:pt idx="1415">
                  <c:v>9.9934999999999992</c:v>
                </c:pt>
                <c:pt idx="1416">
                  <c:v>9.8146000000000004</c:v>
                </c:pt>
                <c:pt idx="1417">
                  <c:v>9.6541999999999994</c:v>
                </c:pt>
                <c:pt idx="1418">
                  <c:v>9.4774999999999991</c:v>
                </c:pt>
                <c:pt idx="1419">
                  <c:v>9.2687000000000008</c:v>
                </c:pt>
                <c:pt idx="1420">
                  <c:v>9.0846999999999998</c:v>
                </c:pt>
                <c:pt idx="1421">
                  <c:v>8.9100999999999999</c:v>
                </c:pt>
                <c:pt idx="1422">
                  <c:v>8.7134999999999998</c:v>
                </c:pt>
                <c:pt idx="1423">
                  <c:v>8.5239999999999991</c:v>
                </c:pt>
                <c:pt idx="1424">
                  <c:v>8.3167000000000009</c:v>
                </c:pt>
                <c:pt idx="1425">
                  <c:v>8.0997000000000003</c:v>
                </c:pt>
                <c:pt idx="1426">
                  <c:v>7.8642000000000003</c:v>
                </c:pt>
                <c:pt idx="1427">
                  <c:v>7.6482999999999999</c:v>
                </c:pt>
                <c:pt idx="1428">
                  <c:v>7.4523999999999999</c:v>
                </c:pt>
                <c:pt idx="1429">
                  <c:v>7.1893000000000002</c:v>
                </c:pt>
                <c:pt idx="1430">
                  <c:v>6.8894000000000002</c:v>
                </c:pt>
                <c:pt idx="1431">
                  <c:v>6.6258999999999997</c:v>
                </c:pt>
                <c:pt idx="1432">
                  <c:v>6.3708</c:v>
                </c:pt>
                <c:pt idx="1433">
                  <c:v>6.1341000000000001</c:v>
                </c:pt>
                <c:pt idx="1434">
                  <c:v>5.8789999999999996</c:v>
                </c:pt>
                <c:pt idx="1435">
                  <c:v>5.6138000000000003</c:v>
                </c:pt>
                <c:pt idx="1436">
                  <c:v>5.3228999999999997</c:v>
                </c:pt>
                <c:pt idx="1437">
                  <c:v>5.0580999999999996</c:v>
                </c:pt>
                <c:pt idx="1438">
                  <c:v>4.7953999999999999</c:v>
                </c:pt>
                <c:pt idx="1439">
                  <c:v>4.4630999999999998</c:v>
                </c:pt>
                <c:pt idx="1440">
                  <c:v>4.0716999999999999</c:v>
                </c:pt>
                <c:pt idx="1441">
                  <c:v>3.6413000000000002</c:v>
                </c:pt>
                <c:pt idx="1442">
                  <c:v>3.1863999999999999</c:v>
                </c:pt>
                <c:pt idx="1443">
                  <c:v>2.7357999999999998</c:v>
                </c:pt>
                <c:pt idx="1444">
                  <c:v>2.2652000000000001</c:v>
                </c:pt>
                <c:pt idx="1445">
                  <c:v>1.7632000000000001</c:v>
                </c:pt>
                <c:pt idx="1446">
                  <c:v>1.2679</c:v>
                </c:pt>
                <c:pt idx="1447">
                  <c:v>0.76270000000000004</c:v>
                </c:pt>
                <c:pt idx="1448">
                  <c:v>0.23794999999999999</c:v>
                </c:pt>
                <c:pt idx="1449">
                  <c:v>-0.31934000000000001</c:v>
                </c:pt>
                <c:pt idx="1450">
                  <c:v>-0.91173000000000004</c:v>
                </c:pt>
                <c:pt idx="1451">
                  <c:v>-1.4777</c:v>
                </c:pt>
                <c:pt idx="1452">
                  <c:v>-1.9273</c:v>
                </c:pt>
                <c:pt idx="1453">
                  <c:v>-2.3388</c:v>
                </c:pt>
                <c:pt idx="1454">
                  <c:v>-2.7431999999999999</c:v>
                </c:pt>
                <c:pt idx="1455">
                  <c:v>-3.0758999999999999</c:v>
                </c:pt>
                <c:pt idx="1456">
                  <c:v>-3.395</c:v>
                </c:pt>
                <c:pt idx="1457">
                  <c:v>-3.7040000000000002</c:v>
                </c:pt>
                <c:pt idx="1458">
                  <c:v>-3.9502000000000002</c:v>
                </c:pt>
                <c:pt idx="1459">
                  <c:v>-4.1321000000000003</c:v>
                </c:pt>
                <c:pt idx="1460">
                  <c:v>-4.3406000000000002</c:v>
                </c:pt>
                <c:pt idx="1461">
                  <c:v>-4.5693999999999999</c:v>
                </c:pt>
                <c:pt idx="1462">
                  <c:v>-4.7670000000000003</c:v>
                </c:pt>
                <c:pt idx="1463">
                  <c:v>-4.9638999999999998</c:v>
                </c:pt>
                <c:pt idx="1464">
                  <c:v>-5.1948999999999996</c:v>
                </c:pt>
                <c:pt idx="1465">
                  <c:v>-5.4237000000000002</c:v>
                </c:pt>
                <c:pt idx="1466">
                  <c:v>-5.6711999999999998</c:v>
                </c:pt>
                <c:pt idx="1467">
                  <c:v>-5.9325000000000001</c:v>
                </c:pt>
                <c:pt idx="1468">
                  <c:v>-6.1359000000000004</c:v>
                </c:pt>
                <c:pt idx="1469">
                  <c:v>-6.3794000000000004</c:v>
                </c:pt>
                <c:pt idx="1470">
                  <c:v>-6.6509999999999998</c:v>
                </c:pt>
                <c:pt idx="1471">
                  <c:v>-6.8674999999999997</c:v>
                </c:pt>
                <c:pt idx="1472">
                  <c:v>-7.0742000000000003</c:v>
                </c:pt>
                <c:pt idx="1473">
                  <c:v>-7.2923</c:v>
                </c:pt>
                <c:pt idx="1474">
                  <c:v>-7.4737</c:v>
                </c:pt>
                <c:pt idx="1475">
                  <c:v>-7.6558999999999999</c:v>
                </c:pt>
                <c:pt idx="1476">
                  <c:v>-7.8737000000000004</c:v>
                </c:pt>
                <c:pt idx="1477">
                  <c:v>-8.0882000000000005</c:v>
                </c:pt>
                <c:pt idx="1478">
                  <c:v>-8.2359000000000009</c:v>
                </c:pt>
                <c:pt idx="1479">
                  <c:v>-8.3895999999999997</c:v>
                </c:pt>
                <c:pt idx="1480">
                  <c:v>-8.5656999999999996</c:v>
                </c:pt>
                <c:pt idx="1481">
                  <c:v>-8.7134999999999998</c:v>
                </c:pt>
                <c:pt idx="1482">
                  <c:v>-8.8320000000000007</c:v>
                </c:pt>
                <c:pt idx="1483">
                  <c:v>-8.9885000000000002</c:v>
                </c:pt>
                <c:pt idx="1484">
                  <c:v>-9.1433</c:v>
                </c:pt>
                <c:pt idx="1485">
                  <c:v>-9.2736999999999998</c:v>
                </c:pt>
                <c:pt idx="1486">
                  <c:v>-9.4560999999999993</c:v>
                </c:pt>
                <c:pt idx="1487">
                  <c:v>-9.6393000000000004</c:v>
                </c:pt>
                <c:pt idx="1488">
                  <c:v>-9.7750000000000004</c:v>
                </c:pt>
                <c:pt idx="1489">
                  <c:v>-9.9224999999999994</c:v>
                </c:pt>
                <c:pt idx="1490">
                  <c:v>-10.067</c:v>
                </c:pt>
                <c:pt idx="1491">
                  <c:v>-10.185</c:v>
                </c:pt>
                <c:pt idx="1492">
                  <c:v>-10.279</c:v>
                </c:pt>
                <c:pt idx="1493">
                  <c:v>-10.363</c:v>
                </c:pt>
                <c:pt idx="1494">
                  <c:v>-10.45</c:v>
                </c:pt>
                <c:pt idx="1495">
                  <c:v>-10.542</c:v>
                </c:pt>
                <c:pt idx="1496">
                  <c:v>-10.629</c:v>
                </c:pt>
                <c:pt idx="1497">
                  <c:v>-10.744999999999999</c:v>
                </c:pt>
                <c:pt idx="1498">
                  <c:v>-10.849</c:v>
                </c:pt>
                <c:pt idx="1499">
                  <c:v>-10.956</c:v>
                </c:pt>
                <c:pt idx="1500">
                  <c:v>-11.071</c:v>
                </c:pt>
                <c:pt idx="1501">
                  <c:v>-11.159000000000001</c:v>
                </c:pt>
                <c:pt idx="1502">
                  <c:v>-11.273999999999999</c:v>
                </c:pt>
                <c:pt idx="1503">
                  <c:v>-11.371</c:v>
                </c:pt>
                <c:pt idx="1504">
                  <c:v>-11.474</c:v>
                </c:pt>
                <c:pt idx="1505">
                  <c:v>-11.537000000000001</c:v>
                </c:pt>
                <c:pt idx="1506">
                  <c:v>-11.542</c:v>
                </c:pt>
                <c:pt idx="1507">
                  <c:v>-11.566000000000001</c:v>
                </c:pt>
                <c:pt idx="1508">
                  <c:v>-11.659000000000001</c:v>
                </c:pt>
                <c:pt idx="1509">
                  <c:v>-11.763999999999999</c:v>
                </c:pt>
                <c:pt idx="1510">
                  <c:v>-11.843</c:v>
                </c:pt>
                <c:pt idx="1511">
                  <c:v>-11.907</c:v>
                </c:pt>
                <c:pt idx="1512">
                  <c:v>-11.986000000000001</c:v>
                </c:pt>
                <c:pt idx="1513">
                  <c:v>-12.074999999999999</c:v>
                </c:pt>
                <c:pt idx="1514">
                  <c:v>-12.146000000000001</c:v>
                </c:pt>
                <c:pt idx="1515">
                  <c:v>-12.193</c:v>
                </c:pt>
                <c:pt idx="1516">
                  <c:v>-12.243</c:v>
                </c:pt>
                <c:pt idx="1517">
                  <c:v>-12.294</c:v>
                </c:pt>
                <c:pt idx="1518">
                  <c:v>-12.365</c:v>
                </c:pt>
                <c:pt idx="1519">
                  <c:v>-12.426</c:v>
                </c:pt>
                <c:pt idx="1520">
                  <c:v>-12.476000000000001</c:v>
                </c:pt>
                <c:pt idx="1521">
                  <c:v>-12.54</c:v>
                </c:pt>
                <c:pt idx="1522">
                  <c:v>-12.612</c:v>
                </c:pt>
                <c:pt idx="1523">
                  <c:v>-12.657</c:v>
                </c:pt>
                <c:pt idx="1524">
                  <c:v>-12.672000000000001</c:v>
                </c:pt>
                <c:pt idx="1525">
                  <c:v>-12.69</c:v>
                </c:pt>
                <c:pt idx="1526">
                  <c:v>-12.709</c:v>
                </c:pt>
                <c:pt idx="1527">
                  <c:v>-12.722</c:v>
                </c:pt>
                <c:pt idx="1528">
                  <c:v>-12.738</c:v>
                </c:pt>
                <c:pt idx="1529">
                  <c:v>-12.766999999999999</c:v>
                </c:pt>
                <c:pt idx="1530">
                  <c:v>-12.786</c:v>
                </c:pt>
                <c:pt idx="1531">
                  <c:v>-12.81</c:v>
                </c:pt>
                <c:pt idx="1532">
                  <c:v>-12.875999999999999</c:v>
                </c:pt>
                <c:pt idx="1533">
                  <c:v>-12.939</c:v>
                </c:pt>
                <c:pt idx="1534">
                  <c:v>-13.003</c:v>
                </c:pt>
                <c:pt idx="1535">
                  <c:v>-13.071</c:v>
                </c:pt>
                <c:pt idx="1536">
                  <c:v>-13.124000000000001</c:v>
                </c:pt>
                <c:pt idx="1537">
                  <c:v>-13.163</c:v>
                </c:pt>
                <c:pt idx="1538">
                  <c:v>-13.186</c:v>
                </c:pt>
                <c:pt idx="1539">
                  <c:v>-13.179</c:v>
                </c:pt>
                <c:pt idx="1540">
                  <c:v>-13.231999999999999</c:v>
                </c:pt>
                <c:pt idx="1541">
                  <c:v>-13.256</c:v>
                </c:pt>
                <c:pt idx="1542">
                  <c:v>-13.304</c:v>
                </c:pt>
                <c:pt idx="1543">
                  <c:v>-13.332000000000001</c:v>
                </c:pt>
                <c:pt idx="1544">
                  <c:v>-13.345000000000001</c:v>
                </c:pt>
                <c:pt idx="1545">
                  <c:v>-13.348000000000001</c:v>
                </c:pt>
                <c:pt idx="1546">
                  <c:v>-13.374000000000001</c:v>
                </c:pt>
                <c:pt idx="1547">
                  <c:v>-13.398999999999999</c:v>
                </c:pt>
                <c:pt idx="1548">
                  <c:v>-13.412000000000001</c:v>
                </c:pt>
                <c:pt idx="1549">
                  <c:v>-13.457000000000001</c:v>
                </c:pt>
                <c:pt idx="1550">
                  <c:v>-13.505000000000001</c:v>
                </c:pt>
                <c:pt idx="1551">
                  <c:v>-13.544</c:v>
                </c:pt>
                <c:pt idx="1552">
                  <c:v>-13.566000000000001</c:v>
                </c:pt>
                <c:pt idx="1553">
                  <c:v>-13.569000000000001</c:v>
                </c:pt>
                <c:pt idx="1554">
                  <c:v>-13.547000000000001</c:v>
                </c:pt>
                <c:pt idx="1555">
                  <c:v>-13.528</c:v>
                </c:pt>
                <c:pt idx="1556">
                  <c:v>-13.509</c:v>
                </c:pt>
                <c:pt idx="1557">
                  <c:v>-13.512</c:v>
                </c:pt>
                <c:pt idx="1558">
                  <c:v>-13.557</c:v>
                </c:pt>
                <c:pt idx="1559">
                  <c:v>-13.598000000000001</c:v>
                </c:pt>
                <c:pt idx="1560">
                  <c:v>-13.619</c:v>
                </c:pt>
                <c:pt idx="1561">
                  <c:v>-13.638</c:v>
                </c:pt>
                <c:pt idx="1562">
                  <c:v>-13.680999999999999</c:v>
                </c:pt>
                <c:pt idx="1563">
                  <c:v>-13.699</c:v>
                </c:pt>
                <c:pt idx="1564">
                  <c:v>-13.714</c:v>
                </c:pt>
                <c:pt idx="1565">
                  <c:v>-13.742000000000001</c:v>
                </c:pt>
                <c:pt idx="1566">
                  <c:v>-13.782999999999999</c:v>
                </c:pt>
                <c:pt idx="1567">
                  <c:v>-13.792</c:v>
                </c:pt>
                <c:pt idx="1568">
                  <c:v>-13.807</c:v>
                </c:pt>
                <c:pt idx="1569">
                  <c:v>-13.805999999999999</c:v>
                </c:pt>
                <c:pt idx="1570">
                  <c:v>-13.805999999999999</c:v>
                </c:pt>
                <c:pt idx="1571">
                  <c:v>-13.794</c:v>
                </c:pt>
                <c:pt idx="1572">
                  <c:v>-13.788</c:v>
                </c:pt>
                <c:pt idx="1573">
                  <c:v>-13.789</c:v>
                </c:pt>
                <c:pt idx="1574">
                  <c:v>-13.805</c:v>
                </c:pt>
                <c:pt idx="1575">
                  <c:v>-13.834</c:v>
                </c:pt>
                <c:pt idx="1576">
                  <c:v>-13.848000000000001</c:v>
                </c:pt>
                <c:pt idx="1577">
                  <c:v>-13.839</c:v>
                </c:pt>
                <c:pt idx="1578">
                  <c:v>-13.836</c:v>
                </c:pt>
                <c:pt idx="1579">
                  <c:v>-13.821999999999999</c:v>
                </c:pt>
                <c:pt idx="1580">
                  <c:v>-13.817</c:v>
                </c:pt>
                <c:pt idx="1581">
                  <c:v>-13.824</c:v>
                </c:pt>
                <c:pt idx="1582">
                  <c:v>-13.82</c:v>
                </c:pt>
                <c:pt idx="1583">
                  <c:v>-13.829000000000001</c:v>
                </c:pt>
                <c:pt idx="1584">
                  <c:v>-13.794</c:v>
                </c:pt>
                <c:pt idx="1585">
                  <c:v>-13.746</c:v>
                </c:pt>
                <c:pt idx="1586">
                  <c:v>-13.683999999999999</c:v>
                </c:pt>
                <c:pt idx="1587">
                  <c:v>-13.596</c:v>
                </c:pt>
                <c:pt idx="1588">
                  <c:v>-13.547000000000001</c:v>
                </c:pt>
                <c:pt idx="1589">
                  <c:v>-13.535</c:v>
                </c:pt>
                <c:pt idx="1590">
                  <c:v>-13.526999999999999</c:v>
                </c:pt>
                <c:pt idx="1591">
                  <c:v>-13.494</c:v>
                </c:pt>
                <c:pt idx="1592">
                  <c:v>-13.472</c:v>
                </c:pt>
                <c:pt idx="1593">
                  <c:v>-13.45</c:v>
                </c:pt>
                <c:pt idx="1594">
                  <c:v>-13.381</c:v>
                </c:pt>
                <c:pt idx="1595">
                  <c:v>-13.29</c:v>
                </c:pt>
                <c:pt idx="1596">
                  <c:v>-13.156000000000001</c:v>
                </c:pt>
                <c:pt idx="1597">
                  <c:v>-12.994999999999999</c:v>
                </c:pt>
                <c:pt idx="1598">
                  <c:v>-12.824999999999999</c:v>
                </c:pt>
                <c:pt idx="1599">
                  <c:v>-12.643000000000001</c:v>
                </c:pt>
                <c:pt idx="1600">
                  <c:v>-12.465</c:v>
                </c:pt>
                <c:pt idx="1601">
                  <c:v>-12.268000000000001</c:v>
                </c:pt>
                <c:pt idx="1602">
                  <c:v>-12.052</c:v>
                </c:pt>
                <c:pt idx="1603">
                  <c:v>-11.843999999999999</c:v>
                </c:pt>
                <c:pt idx="1604">
                  <c:v>-11.64</c:v>
                </c:pt>
                <c:pt idx="1605">
                  <c:v>-11.433</c:v>
                </c:pt>
                <c:pt idx="1606">
                  <c:v>-11.231999999999999</c:v>
                </c:pt>
                <c:pt idx="1607">
                  <c:v>-11.039</c:v>
                </c:pt>
                <c:pt idx="1608">
                  <c:v>-10.788</c:v>
                </c:pt>
                <c:pt idx="1609">
                  <c:v>-10.535</c:v>
                </c:pt>
                <c:pt idx="1610">
                  <c:v>-10.242000000000001</c:v>
                </c:pt>
                <c:pt idx="1611">
                  <c:v>-9.9397000000000002</c:v>
                </c:pt>
                <c:pt idx="1612">
                  <c:v>-9.6468000000000007</c:v>
                </c:pt>
                <c:pt idx="1613">
                  <c:v>-9.3577999999999992</c:v>
                </c:pt>
                <c:pt idx="1614">
                  <c:v>-9.1094000000000008</c:v>
                </c:pt>
                <c:pt idx="1615">
                  <c:v>-8.8899000000000008</c:v>
                </c:pt>
                <c:pt idx="1616">
                  <c:v>-8.6920000000000002</c:v>
                </c:pt>
                <c:pt idx="1617">
                  <c:v>-8.5189000000000004</c:v>
                </c:pt>
                <c:pt idx="1618">
                  <c:v>-8.3369</c:v>
                </c:pt>
                <c:pt idx="1619">
                  <c:v>-8.1468000000000007</c:v>
                </c:pt>
                <c:pt idx="1620">
                  <c:v>-7.9138000000000002</c:v>
                </c:pt>
                <c:pt idx="1621">
                  <c:v>-7.6736000000000004</c:v>
                </c:pt>
                <c:pt idx="1622">
                  <c:v>-7.4108000000000001</c:v>
                </c:pt>
                <c:pt idx="1623">
                  <c:v>-7.1696</c:v>
                </c:pt>
                <c:pt idx="1624">
                  <c:v>-6.9294000000000002</c:v>
                </c:pt>
                <c:pt idx="1625">
                  <c:v>-6.6443000000000003</c:v>
                </c:pt>
                <c:pt idx="1626">
                  <c:v>-6.3712999999999997</c:v>
                </c:pt>
                <c:pt idx="1627">
                  <c:v>-6.0926999999999998</c:v>
                </c:pt>
                <c:pt idx="1628">
                  <c:v>-5.8143000000000002</c:v>
                </c:pt>
                <c:pt idx="1629">
                  <c:v>-5.5252999999999997</c:v>
                </c:pt>
                <c:pt idx="1630">
                  <c:v>-5.2393000000000001</c:v>
                </c:pt>
                <c:pt idx="1631">
                  <c:v>-4.9619</c:v>
                </c:pt>
                <c:pt idx="1632">
                  <c:v>-4.6965000000000003</c:v>
                </c:pt>
                <c:pt idx="1633">
                  <c:v>-4.4035000000000002</c:v>
                </c:pt>
                <c:pt idx="1634">
                  <c:v>-4.1100000000000003</c:v>
                </c:pt>
                <c:pt idx="1635">
                  <c:v>-3.8309000000000002</c:v>
                </c:pt>
                <c:pt idx="1636">
                  <c:v>-3.5337999999999998</c:v>
                </c:pt>
                <c:pt idx="1637">
                  <c:v>-3.2161</c:v>
                </c:pt>
                <c:pt idx="1638">
                  <c:v>-2.8736999999999999</c:v>
                </c:pt>
                <c:pt idx="1639">
                  <c:v>-2.5247000000000002</c:v>
                </c:pt>
                <c:pt idx="1640">
                  <c:v>-2.1572</c:v>
                </c:pt>
                <c:pt idx="1641">
                  <c:v>-1.774</c:v>
                </c:pt>
                <c:pt idx="1642">
                  <c:v>-1.4088000000000001</c:v>
                </c:pt>
                <c:pt idx="1643">
                  <c:v>-0.99822999999999995</c:v>
                </c:pt>
                <c:pt idx="1644">
                  <c:v>-0.59189000000000003</c:v>
                </c:pt>
                <c:pt idx="1645">
                  <c:v>-0.16517000000000001</c:v>
                </c:pt>
                <c:pt idx="1646">
                  <c:v>0.28724</c:v>
                </c:pt>
                <c:pt idx="1647">
                  <c:v>0.68962000000000001</c:v>
                </c:pt>
                <c:pt idx="1648">
                  <c:v>1.0789</c:v>
                </c:pt>
                <c:pt idx="1649">
                  <c:v>1.5402</c:v>
                </c:pt>
                <c:pt idx="1650">
                  <c:v>1.9646999999999999</c:v>
                </c:pt>
                <c:pt idx="1651">
                  <c:v>2.3075000000000001</c:v>
                </c:pt>
                <c:pt idx="1652">
                  <c:v>2.6842999999999999</c:v>
                </c:pt>
                <c:pt idx="1653">
                  <c:v>3.0844999999999998</c:v>
                </c:pt>
                <c:pt idx="1654">
                  <c:v>3.4489999999999998</c:v>
                </c:pt>
                <c:pt idx="1655">
                  <c:v>3.7654000000000001</c:v>
                </c:pt>
                <c:pt idx="1656">
                  <c:v>4.0995999999999997</c:v>
                </c:pt>
                <c:pt idx="1657">
                  <c:v>4.4291</c:v>
                </c:pt>
                <c:pt idx="1658">
                  <c:v>4.7499000000000002</c:v>
                </c:pt>
                <c:pt idx="1659">
                  <c:v>5.0423999999999998</c:v>
                </c:pt>
                <c:pt idx="1660">
                  <c:v>5.3070000000000004</c:v>
                </c:pt>
                <c:pt idx="1661">
                  <c:v>5.6150000000000002</c:v>
                </c:pt>
                <c:pt idx="1662">
                  <c:v>5.9128999999999996</c:v>
                </c:pt>
                <c:pt idx="1663">
                  <c:v>6.1837999999999997</c:v>
                </c:pt>
                <c:pt idx="1664">
                  <c:v>6.4577999999999998</c:v>
                </c:pt>
                <c:pt idx="1665">
                  <c:v>6.7453000000000003</c:v>
                </c:pt>
                <c:pt idx="1666">
                  <c:v>7.0073999999999996</c:v>
                </c:pt>
                <c:pt idx="1667">
                  <c:v>7.2854999999999999</c:v>
                </c:pt>
                <c:pt idx="1668">
                  <c:v>7.5850999999999997</c:v>
                </c:pt>
                <c:pt idx="1669">
                  <c:v>7.8752000000000004</c:v>
                </c:pt>
                <c:pt idx="1670">
                  <c:v>8.1890999999999998</c:v>
                </c:pt>
                <c:pt idx="1671">
                  <c:v>8.4917999999999996</c:v>
                </c:pt>
                <c:pt idx="1672">
                  <c:v>8.8064999999999998</c:v>
                </c:pt>
                <c:pt idx="1673">
                  <c:v>9.0713000000000008</c:v>
                </c:pt>
                <c:pt idx="1674">
                  <c:v>9.3096999999999994</c:v>
                </c:pt>
                <c:pt idx="1675">
                  <c:v>9.4799000000000007</c:v>
                </c:pt>
                <c:pt idx="1676">
                  <c:v>9.6250999999999998</c:v>
                </c:pt>
                <c:pt idx="1677">
                  <c:v>9.8219999999999992</c:v>
                </c:pt>
                <c:pt idx="1678">
                  <c:v>10.013</c:v>
                </c:pt>
                <c:pt idx="1679">
                  <c:v>10.185</c:v>
                </c:pt>
                <c:pt idx="1680">
                  <c:v>10.38</c:v>
                </c:pt>
                <c:pt idx="1681">
                  <c:v>10.553000000000001</c:v>
                </c:pt>
                <c:pt idx="1682">
                  <c:v>10.731999999999999</c:v>
                </c:pt>
                <c:pt idx="1683">
                  <c:v>10.925000000000001</c:v>
                </c:pt>
                <c:pt idx="1684">
                  <c:v>11.1</c:v>
                </c:pt>
                <c:pt idx="1685">
                  <c:v>11.276</c:v>
                </c:pt>
                <c:pt idx="1686">
                  <c:v>11.464</c:v>
                </c:pt>
                <c:pt idx="1687">
                  <c:v>11.646000000000001</c:v>
                </c:pt>
                <c:pt idx="1688">
                  <c:v>11.823</c:v>
                </c:pt>
                <c:pt idx="1689">
                  <c:v>11.977</c:v>
                </c:pt>
                <c:pt idx="1690">
                  <c:v>12.118</c:v>
                </c:pt>
                <c:pt idx="1691">
                  <c:v>12.295999999999999</c:v>
                </c:pt>
                <c:pt idx="1692">
                  <c:v>12.47</c:v>
                </c:pt>
                <c:pt idx="1693">
                  <c:v>12.648999999999999</c:v>
                </c:pt>
                <c:pt idx="1694">
                  <c:v>12.834</c:v>
                </c:pt>
                <c:pt idx="1695">
                  <c:v>13.028</c:v>
                </c:pt>
                <c:pt idx="1696">
                  <c:v>13.206</c:v>
                </c:pt>
                <c:pt idx="1697">
                  <c:v>13.345000000000001</c:v>
                </c:pt>
                <c:pt idx="1698">
                  <c:v>13.515000000000001</c:v>
                </c:pt>
                <c:pt idx="1699">
                  <c:v>13.715</c:v>
                </c:pt>
                <c:pt idx="1700">
                  <c:v>13.913</c:v>
                </c:pt>
                <c:pt idx="1701">
                  <c:v>14.164</c:v>
                </c:pt>
                <c:pt idx="1702">
                  <c:v>14.446999999999999</c:v>
                </c:pt>
                <c:pt idx="1703">
                  <c:v>14.78</c:v>
                </c:pt>
                <c:pt idx="1704">
                  <c:v>15.068</c:v>
                </c:pt>
                <c:pt idx="1705">
                  <c:v>15.311999999999999</c:v>
                </c:pt>
                <c:pt idx="1706">
                  <c:v>15.526999999999999</c:v>
                </c:pt>
                <c:pt idx="1707">
                  <c:v>15.752000000000001</c:v>
                </c:pt>
                <c:pt idx="1708">
                  <c:v>16</c:v>
                </c:pt>
                <c:pt idx="1709">
                  <c:v>16.204000000000001</c:v>
                </c:pt>
                <c:pt idx="1710">
                  <c:v>16.393999999999998</c:v>
                </c:pt>
                <c:pt idx="1711">
                  <c:v>16.616</c:v>
                </c:pt>
                <c:pt idx="1712">
                  <c:v>16.843</c:v>
                </c:pt>
                <c:pt idx="1713">
                  <c:v>17.093</c:v>
                </c:pt>
                <c:pt idx="1714">
                  <c:v>17.388000000000002</c:v>
                </c:pt>
                <c:pt idx="1715">
                  <c:v>17.628</c:v>
                </c:pt>
                <c:pt idx="1716">
                  <c:v>17.835000000000001</c:v>
                </c:pt>
                <c:pt idx="1717">
                  <c:v>18.04</c:v>
                </c:pt>
                <c:pt idx="1718">
                  <c:v>18.238</c:v>
                </c:pt>
                <c:pt idx="1719">
                  <c:v>18.446999999999999</c:v>
                </c:pt>
                <c:pt idx="1720">
                  <c:v>18.640999999999998</c:v>
                </c:pt>
                <c:pt idx="1721">
                  <c:v>18.827000000000002</c:v>
                </c:pt>
                <c:pt idx="1722">
                  <c:v>18.986999999999998</c:v>
                </c:pt>
                <c:pt idx="1723">
                  <c:v>19.126999999999999</c:v>
                </c:pt>
                <c:pt idx="1724">
                  <c:v>19.286000000000001</c:v>
                </c:pt>
                <c:pt idx="1725">
                  <c:v>19.445</c:v>
                </c:pt>
                <c:pt idx="1726">
                  <c:v>19.603999999999999</c:v>
                </c:pt>
                <c:pt idx="1727">
                  <c:v>19.753</c:v>
                </c:pt>
                <c:pt idx="1728">
                  <c:v>19.890999999999998</c:v>
                </c:pt>
                <c:pt idx="1729">
                  <c:v>20.026</c:v>
                </c:pt>
                <c:pt idx="1730">
                  <c:v>20.16</c:v>
                </c:pt>
                <c:pt idx="1731">
                  <c:v>20.277999999999999</c:v>
                </c:pt>
                <c:pt idx="1732">
                  <c:v>20.376000000000001</c:v>
                </c:pt>
                <c:pt idx="1733">
                  <c:v>20.495000000000001</c:v>
                </c:pt>
                <c:pt idx="1734">
                  <c:v>20.608000000000001</c:v>
                </c:pt>
                <c:pt idx="1735">
                  <c:v>20.741</c:v>
                </c:pt>
                <c:pt idx="1736">
                  <c:v>20.853999999999999</c:v>
                </c:pt>
                <c:pt idx="1737">
                  <c:v>20.948</c:v>
                </c:pt>
                <c:pt idx="1738">
                  <c:v>21.018000000000001</c:v>
                </c:pt>
                <c:pt idx="1739">
                  <c:v>21.074000000000002</c:v>
                </c:pt>
                <c:pt idx="1740">
                  <c:v>21.125</c:v>
                </c:pt>
                <c:pt idx="1741">
                  <c:v>21.164999999999999</c:v>
                </c:pt>
                <c:pt idx="1742">
                  <c:v>21.213000000000001</c:v>
                </c:pt>
                <c:pt idx="1743">
                  <c:v>21.375</c:v>
                </c:pt>
                <c:pt idx="1744">
                  <c:v>21.538</c:v>
                </c:pt>
                <c:pt idx="1745">
                  <c:v>21.597000000000001</c:v>
                </c:pt>
                <c:pt idx="1746">
                  <c:v>21.684999999999999</c:v>
                </c:pt>
                <c:pt idx="1747">
                  <c:v>21.827999999999999</c:v>
                </c:pt>
                <c:pt idx="1748">
                  <c:v>21.902999999999999</c:v>
                </c:pt>
                <c:pt idx="1749">
                  <c:v>21.991</c:v>
                </c:pt>
                <c:pt idx="1750">
                  <c:v>22.08</c:v>
                </c:pt>
                <c:pt idx="1751">
                  <c:v>22.148</c:v>
                </c:pt>
                <c:pt idx="1752">
                  <c:v>22.225000000000001</c:v>
                </c:pt>
                <c:pt idx="1753">
                  <c:v>22.285</c:v>
                </c:pt>
                <c:pt idx="1754">
                  <c:v>22.331</c:v>
                </c:pt>
                <c:pt idx="1755">
                  <c:v>22.376999999999999</c:v>
                </c:pt>
                <c:pt idx="1756">
                  <c:v>22.452999999999999</c:v>
                </c:pt>
                <c:pt idx="1757">
                  <c:v>22.524000000000001</c:v>
                </c:pt>
                <c:pt idx="1758">
                  <c:v>22.619</c:v>
                </c:pt>
                <c:pt idx="1759">
                  <c:v>22.696999999999999</c:v>
                </c:pt>
                <c:pt idx="1760">
                  <c:v>22.773</c:v>
                </c:pt>
                <c:pt idx="1761">
                  <c:v>22.829000000000001</c:v>
                </c:pt>
                <c:pt idx="1762">
                  <c:v>22.855</c:v>
                </c:pt>
                <c:pt idx="1763">
                  <c:v>22.864000000000001</c:v>
                </c:pt>
                <c:pt idx="1764">
                  <c:v>22.893000000000001</c:v>
                </c:pt>
                <c:pt idx="1765">
                  <c:v>22.905000000000001</c:v>
                </c:pt>
                <c:pt idx="1766">
                  <c:v>22.968</c:v>
                </c:pt>
                <c:pt idx="1767">
                  <c:v>23.023</c:v>
                </c:pt>
                <c:pt idx="1768">
                  <c:v>23.067</c:v>
                </c:pt>
                <c:pt idx="1769">
                  <c:v>23.116</c:v>
                </c:pt>
                <c:pt idx="1770">
                  <c:v>23.207000000000001</c:v>
                </c:pt>
                <c:pt idx="1771">
                  <c:v>23.305</c:v>
                </c:pt>
                <c:pt idx="1772">
                  <c:v>23.39</c:v>
                </c:pt>
                <c:pt idx="1773">
                  <c:v>23.454999999999998</c:v>
                </c:pt>
                <c:pt idx="1774">
                  <c:v>23.501000000000001</c:v>
                </c:pt>
                <c:pt idx="1775">
                  <c:v>23.558</c:v>
                </c:pt>
                <c:pt idx="1776">
                  <c:v>23.611999999999998</c:v>
                </c:pt>
                <c:pt idx="1777">
                  <c:v>23.664999999999999</c:v>
                </c:pt>
                <c:pt idx="1778">
                  <c:v>23.696000000000002</c:v>
                </c:pt>
                <c:pt idx="1779">
                  <c:v>23.75</c:v>
                </c:pt>
                <c:pt idx="1780">
                  <c:v>23.802</c:v>
                </c:pt>
                <c:pt idx="1781">
                  <c:v>23.852</c:v>
                </c:pt>
                <c:pt idx="1782">
                  <c:v>23.884</c:v>
                </c:pt>
                <c:pt idx="1783">
                  <c:v>23.879000000000001</c:v>
                </c:pt>
                <c:pt idx="1784">
                  <c:v>23.876999999999999</c:v>
                </c:pt>
                <c:pt idx="1785">
                  <c:v>23.893000000000001</c:v>
                </c:pt>
                <c:pt idx="1786">
                  <c:v>23.922000000000001</c:v>
                </c:pt>
                <c:pt idx="1787">
                  <c:v>23.954999999999998</c:v>
                </c:pt>
                <c:pt idx="1788">
                  <c:v>23.995999999999999</c:v>
                </c:pt>
                <c:pt idx="1789">
                  <c:v>24.021000000000001</c:v>
                </c:pt>
                <c:pt idx="1790">
                  <c:v>24.073</c:v>
                </c:pt>
                <c:pt idx="1791">
                  <c:v>24.135000000000002</c:v>
                </c:pt>
                <c:pt idx="1792">
                  <c:v>24.175999999999998</c:v>
                </c:pt>
                <c:pt idx="1793">
                  <c:v>24.193999999999999</c:v>
                </c:pt>
                <c:pt idx="1794">
                  <c:v>24.209</c:v>
                </c:pt>
                <c:pt idx="1795">
                  <c:v>24.236999999999998</c:v>
                </c:pt>
                <c:pt idx="1796">
                  <c:v>24.248999999999999</c:v>
                </c:pt>
                <c:pt idx="1797">
                  <c:v>24.257000000000001</c:v>
                </c:pt>
                <c:pt idx="1798">
                  <c:v>24.257000000000001</c:v>
                </c:pt>
                <c:pt idx="1799">
                  <c:v>24.248999999999999</c:v>
                </c:pt>
                <c:pt idx="1800">
                  <c:v>24.259</c:v>
                </c:pt>
                <c:pt idx="1801">
                  <c:v>24.282</c:v>
                </c:pt>
                <c:pt idx="1802">
                  <c:v>24.312999999999999</c:v>
                </c:pt>
                <c:pt idx="1803">
                  <c:v>24.327000000000002</c:v>
                </c:pt>
                <c:pt idx="1804">
                  <c:v>24.334</c:v>
                </c:pt>
                <c:pt idx="1805">
                  <c:v>24.315999999999999</c:v>
                </c:pt>
                <c:pt idx="1806">
                  <c:v>24.294</c:v>
                </c:pt>
                <c:pt idx="1807">
                  <c:v>24.271999999999998</c:v>
                </c:pt>
                <c:pt idx="1808">
                  <c:v>24.283999999999999</c:v>
                </c:pt>
                <c:pt idx="1809">
                  <c:v>24.282</c:v>
                </c:pt>
                <c:pt idx="1810">
                  <c:v>24.303000000000001</c:v>
                </c:pt>
                <c:pt idx="1811">
                  <c:v>24.33</c:v>
                </c:pt>
                <c:pt idx="1812">
                  <c:v>24.344000000000001</c:v>
                </c:pt>
                <c:pt idx="1813">
                  <c:v>24.338999999999999</c:v>
                </c:pt>
                <c:pt idx="1814">
                  <c:v>24.327999999999999</c:v>
                </c:pt>
                <c:pt idx="1815">
                  <c:v>24.335000000000001</c:v>
                </c:pt>
                <c:pt idx="1816">
                  <c:v>24.326000000000001</c:v>
                </c:pt>
                <c:pt idx="1817">
                  <c:v>24.309000000000001</c:v>
                </c:pt>
                <c:pt idx="1818">
                  <c:v>24.297000000000001</c:v>
                </c:pt>
                <c:pt idx="1819">
                  <c:v>24.274999999999999</c:v>
                </c:pt>
                <c:pt idx="1820">
                  <c:v>24.254999999999999</c:v>
                </c:pt>
                <c:pt idx="1821">
                  <c:v>24.242999999999999</c:v>
                </c:pt>
                <c:pt idx="1822">
                  <c:v>24.198</c:v>
                </c:pt>
                <c:pt idx="1823">
                  <c:v>24.173999999999999</c:v>
                </c:pt>
                <c:pt idx="1824">
                  <c:v>24.123999999999999</c:v>
                </c:pt>
                <c:pt idx="1825">
                  <c:v>24.030999999999999</c:v>
                </c:pt>
                <c:pt idx="1826">
                  <c:v>23.91</c:v>
                </c:pt>
                <c:pt idx="1827">
                  <c:v>23.757000000000001</c:v>
                </c:pt>
                <c:pt idx="1828">
                  <c:v>23.571000000000002</c:v>
                </c:pt>
                <c:pt idx="1829">
                  <c:v>23.355</c:v>
                </c:pt>
                <c:pt idx="1830">
                  <c:v>23.154</c:v>
                </c:pt>
                <c:pt idx="1831">
                  <c:v>22.96</c:v>
                </c:pt>
                <c:pt idx="1832">
                  <c:v>22.623000000000001</c:v>
                </c:pt>
                <c:pt idx="1833">
                  <c:v>22.294</c:v>
                </c:pt>
                <c:pt idx="1834">
                  <c:v>21.963000000000001</c:v>
                </c:pt>
                <c:pt idx="1835">
                  <c:v>21.539000000000001</c:v>
                </c:pt>
                <c:pt idx="1836">
                  <c:v>21.167000000000002</c:v>
                </c:pt>
                <c:pt idx="1837">
                  <c:v>20.817</c:v>
                </c:pt>
                <c:pt idx="1838">
                  <c:v>20.407</c:v>
                </c:pt>
                <c:pt idx="1839">
                  <c:v>20.032</c:v>
                </c:pt>
                <c:pt idx="1840">
                  <c:v>19.643999999999998</c:v>
                </c:pt>
                <c:pt idx="1841">
                  <c:v>19.206</c:v>
                </c:pt>
                <c:pt idx="1842">
                  <c:v>18.768000000000001</c:v>
                </c:pt>
                <c:pt idx="1843">
                  <c:v>18.309000000000001</c:v>
                </c:pt>
                <c:pt idx="1844">
                  <c:v>17.847999999999999</c:v>
                </c:pt>
                <c:pt idx="1845">
                  <c:v>17.43</c:v>
                </c:pt>
                <c:pt idx="1846">
                  <c:v>17.009</c:v>
                </c:pt>
                <c:pt idx="1847">
                  <c:v>16.62</c:v>
                </c:pt>
                <c:pt idx="1848">
                  <c:v>16.323</c:v>
                </c:pt>
                <c:pt idx="1849">
                  <c:v>16.048999999999999</c:v>
                </c:pt>
                <c:pt idx="1850">
                  <c:v>15.779</c:v>
                </c:pt>
                <c:pt idx="1851">
                  <c:v>15.545999999999999</c:v>
                </c:pt>
                <c:pt idx="1852">
                  <c:v>15.291</c:v>
                </c:pt>
                <c:pt idx="1853">
                  <c:v>14.981</c:v>
                </c:pt>
                <c:pt idx="1854">
                  <c:v>14.709</c:v>
                </c:pt>
                <c:pt idx="1855">
                  <c:v>14.464</c:v>
                </c:pt>
                <c:pt idx="1856">
                  <c:v>14.217000000000001</c:v>
                </c:pt>
                <c:pt idx="1857">
                  <c:v>13.99</c:v>
                </c:pt>
                <c:pt idx="1858">
                  <c:v>13.721</c:v>
                </c:pt>
                <c:pt idx="1859">
                  <c:v>13.509</c:v>
                </c:pt>
                <c:pt idx="1860">
                  <c:v>13.31</c:v>
                </c:pt>
                <c:pt idx="1861">
                  <c:v>13.074</c:v>
                </c:pt>
                <c:pt idx="1862">
                  <c:v>12.872</c:v>
                </c:pt>
                <c:pt idx="1863">
                  <c:v>12.677</c:v>
                </c:pt>
                <c:pt idx="1864">
                  <c:v>12.423999999999999</c:v>
                </c:pt>
                <c:pt idx="1865">
                  <c:v>12.207000000000001</c:v>
                </c:pt>
                <c:pt idx="1866">
                  <c:v>12.016999999999999</c:v>
                </c:pt>
                <c:pt idx="1867">
                  <c:v>11.849</c:v>
                </c:pt>
                <c:pt idx="1868">
                  <c:v>11.71</c:v>
                </c:pt>
                <c:pt idx="1869">
                  <c:v>11.571</c:v>
                </c:pt>
                <c:pt idx="1870">
                  <c:v>11.427</c:v>
                </c:pt>
                <c:pt idx="1871">
                  <c:v>11.281000000000001</c:v>
                </c:pt>
                <c:pt idx="1872">
                  <c:v>11.099</c:v>
                </c:pt>
                <c:pt idx="1873">
                  <c:v>10.851000000000001</c:v>
                </c:pt>
                <c:pt idx="1874">
                  <c:v>10.58</c:v>
                </c:pt>
                <c:pt idx="1875">
                  <c:v>10.345000000000001</c:v>
                </c:pt>
                <c:pt idx="1876">
                  <c:v>10.118</c:v>
                </c:pt>
                <c:pt idx="1877">
                  <c:v>9.8849999999999998</c:v>
                </c:pt>
                <c:pt idx="1878">
                  <c:v>9.6738</c:v>
                </c:pt>
                <c:pt idx="1879">
                  <c:v>9.4823000000000004</c:v>
                </c:pt>
                <c:pt idx="1880">
                  <c:v>9.2561999999999998</c:v>
                </c:pt>
                <c:pt idx="1881">
                  <c:v>8.9957999999999991</c:v>
                </c:pt>
                <c:pt idx="1882">
                  <c:v>8.6981000000000002</c:v>
                </c:pt>
                <c:pt idx="1883">
                  <c:v>8.3859999999999992</c:v>
                </c:pt>
                <c:pt idx="1884">
                  <c:v>8.0078999999999994</c:v>
                </c:pt>
                <c:pt idx="1885">
                  <c:v>7.6462000000000003</c:v>
                </c:pt>
                <c:pt idx="1886">
                  <c:v>7.2803000000000004</c:v>
                </c:pt>
                <c:pt idx="1887">
                  <c:v>6.8442999999999996</c:v>
                </c:pt>
                <c:pt idx="1888">
                  <c:v>6.3541999999999996</c:v>
                </c:pt>
                <c:pt idx="1889">
                  <c:v>5.8623000000000003</c:v>
                </c:pt>
                <c:pt idx="1890">
                  <c:v>5.3771000000000004</c:v>
                </c:pt>
                <c:pt idx="1891">
                  <c:v>4.9257</c:v>
                </c:pt>
                <c:pt idx="1892">
                  <c:v>4.4450000000000003</c:v>
                </c:pt>
                <c:pt idx="1893">
                  <c:v>3.9117999999999999</c:v>
                </c:pt>
                <c:pt idx="1894">
                  <c:v>3.4542999999999999</c:v>
                </c:pt>
                <c:pt idx="1895">
                  <c:v>2.9754</c:v>
                </c:pt>
                <c:pt idx="1896">
                  <c:v>2.4668999999999999</c:v>
                </c:pt>
                <c:pt idx="1897">
                  <c:v>1.9998</c:v>
                </c:pt>
                <c:pt idx="1898">
                  <c:v>1.5244</c:v>
                </c:pt>
                <c:pt idx="1899">
                  <c:v>1.0425</c:v>
                </c:pt>
                <c:pt idx="1900">
                  <c:v>0.52261999999999997</c:v>
                </c:pt>
                <c:pt idx="1901">
                  <c:v>4.6884000000000002E-2</c:v>
                </c:pt>
                <c:pt idx="1902">
                  <c:v>-0.46459</c:v>
                </c:pt>
                <c:pt idx="1903">
                  <c:v>-1</c:v>
                </c:pt>
                <c:pt idx="1904">
                  <c:v>-1.5247999999999999</c:v>
                </c:pt>
                <c:pt idx="1905">
                  <c:v>-2.0381999999999998</c:v>
                </c:pt>
                <c:pt idx="1906">
                  <c:v>-2.5621999999999998</c:v>
                </c:pt>
                <c:pt idx="1907">
                  <c:v>-3.0726</c:v>
                </c:pt>
                <c:pt idx="1908">
                  <c:v>-3.5754000000000001</c:v>
                </c:pt>
                <c:pt idx="1909">
                  <c:v>-4.0964999999999998</c:v>
                </c:pt>
                <c:pt idx="1910">
                  <c:v>-4.6003999999999996</c:v>
                </c:pt>
                <c:pt idx="1911">
                  <c:v>-5.0888999999999998</c:v>
                </c:pt>
                <c:pt idx="1912">
                  <c:v>-5.5800999999999998</c:v>
                </c:pt>
                <c:pt idx="1913">
                  <c:v>-6.0826000000000002</c:v>
                </c:pt>
                <c:pt idx="1914">
                  <c:v>-6.5853999999999999</c:v>
                </c:pt>
                <c:pt idx="1915">
                  <c:v>-7.0418000000000003</c:v>
                </c:pt>
                <c:pt idx="1916">
                  <c:v>-7.4493</c:v>
                </c:pt>
                <c:pt idx="1917">
                  <c:v>-7.8730000000000002</c:v>
                </c:pt>
                <c:pt idx="1918">
                  <c:v>-8.2758000000000003</c:v>
                </c:pt>
                <c:pt idx="1919">
                  <c:v>-8.6333000000000002</c:v>
                </c:pt>
                <c:pt idx="1920">
                  <c:v>-8.9886999999999997</c:v>
                </c:pt>
                <c:pt idx="1921">
                  <c:v>-9.3149999999999995</c:v>
                </c:pt>
                <c:pt idx="1922">
                  <c:v>-9.6480999999999995</c:v>
                </c:pt>
                <c:pt idx="1923">
                  <c:v>-9.9190000000000005</c:v>
                </c:pt>
                <c:pt idx="1924">
                  <c:v>-10.209</c:v>
                </c:pt>
                <c:pt idx="1925">
                  <c:v>-10.510999999999999</c:v>
                </c:pt>
                <c:pt idx="1926">
                  <c:v>-10.773</c:v>
                </c:pt>
                <c:pt idx="1927">
                  <c:v>-10.996</c:v>
                </c:pt>
                <c:pt idx="1928">
                  <c:v>-11.202</c:v>
                </c:pt>
                <c:pt idx="1929">
                  <c:v>-11.414999999999999</c:v>
                </c:pt>
                <c:pt idx="1930">
                  <c:v>-11.661</c:v>
                </c:pt>
                <c:pt idx="1931">
                  <c:v>-11.884</c:v>
                </c:pt>
                <c:pt idx="1932">
                  <c:v>-12.071999999999999</c:v>
                </c:pt>
                <c:pt idx="1933">
                  <c:v>-12.217000000000001</c:v>
                </c:pt>
                <c:pt idx="1934">
                  <c:v>-12.351000000000001</c:v>
                </c:pt>
                <c:pt idx="1935">
                  <c:v>-12.497</c:v>
                </c:pt>
                <c:pt idx="1936">
                  <c:v>-12.691000000000001</c:v>
                </c:pt>
                <c:pt idx="1937">
                  <c:v>-12.913</c:v>
                </c:pt>
                <c:pt idx="1938">
                  <c:v>-13.122999999999999</c:v>
                </c:pt>
                <c:pt idx="1939">
                  <c:v>-13.304</c:v>
                </c:pt>
                <c:pt idx="1940">
                  <c:v>-13.444000000000001</c:v>
                </c:pt>
                <c:pt idx="1941">
                  <c:v>-13.557</c:v>
                </c:pt>
                <c:pt idx="1942">
                  <c:v>-13.648999999999999</c:v>
                </c:pt>
                <c:pt idx="1943">
                  <c:v>-13.772</c:v>
                </c:pt>
                <c:pt idx="1944">
                  <c:v>-13.911</c:v>
                </c:pt>
                <c:pt idx="1945">
                  <c:v>-14.074999999999999</c:v>
                </c:pt>
                <c:pt idx="1946">
                  <c:v>-14.182</c:v>
                </c:pt>
                <c:pt idx="1947">
                  <c:v>-14.246</c:v>
                </c:pt>
                <c:pt idx="1948">
                  <c:v>-14.433</c:v>
                </c:pt>
                <c:pt idx="1949">
                  <c:v>-14.670999999999999</c:v>
                </c:pt>
                <c:pt idx="1950">
                  <c:v>-14.834</c:v>
                </c:pt>
                <c:pt idx="1951">
                  <c:v>-14.93</c:v>
                </c:pt>
                <c:pt idx="1952">
                  <c:v>-15.018000000000001</c:v>
                </c:pt>
                <c:pt idx="1953">
                  <c:v>-15.086</c:v>
                </c:pt>
                <c:pt idx="1954">
                  <c:v>-15.162000000000001</c:v>
                </c:pt>
                <c:pt idx="1955">
                  <c:v>-15.231999999999999</c:v>
                </c:pt>
                <c:pt idx="1956">
                  <c:v>-15.285</c:v>
                </c:pt>
                <c:pt idx="1957">
                  <c:v>-15.347</c:v>
                </c:pt>
                <c:pt idx="1958">
                  <c:v>-15.446</c:v>
                </c:pt>
                <c:pt idx="1959">
                  <c:v>-15.55</c:v>
                </c:pt>
                <c:pt idx="1960">
                  <c:v>-15.644</c:v>
                </c:pt>
                <c:pt idx="1961">
                  <c:v>-15.742000000000001</c:v>
                </c:pt>
                <c:pt idx="1962">
                  <c:v>-15.808999999999999</c:v>
                </c:pt>
                <c:pt idx="1963">
                  <c:v>-15.856</c:v>
                </c:pt>
                <c:pt idx="1964">
                  <c:v>-15.904</c:v>
                </c:pt>
                <c:pt idx="1965">
                  <c:v>-15.956</c:v>
                </c:pt>
                <c:pt idx="1966">
                  <c:v>-16.026</c:v>
                </c:pt>
                <c:pt idx="1967">
                  <c:v>-16.138999999999999</c:v>
                </c:pt>
                <c:pt idx="1968">
                  <c:v>-16.233000000000001</c:v>
                </c:pt>
                <c:pt idx="1969">
                  <c:v>-16.323</c:v>
                </c:pt>
                <c:pt idx="1970">
                  <c:v>-16.411999999999999</c:v>
                </c:pt>
                <c:pt idx="1971">
                  <c:v>-16.474</c:v>
                </c:pt>
                <c:pt idx="1972">
                  <c:v>-16.5</c:v>
                </c:pt>
                <c:pt idx="1973">
                  <c:v>-16.533999999999999</c:v>
                </c:pt>
                <c:pt idx="1974">
                  <c:v>-16.550999999999998</c:v>
                </c:pt>
                <c:pt idx="1975">
                  <c:v>-16.571999999999999</c:v>
                </c:pt>
                <c:pt idx="1976">
                  <c:v>-16.603000000000002</c:v>
                </c:pt>
                <c:pt idx="1977">
                  <c:v>-16.648</c:v>
                </c:pt>
                <c:pt idx="1978">
                  <c:v>-16.696999999999999</c:v>
                </c:pt>
                <c:pt idx="1979">
                  <c:v>-16.751999999999999</c:v>
                </c:pt>
                <c:pt idx="1980">
                  <c:v>-16.794</c:v>
                </c:pt>
                <c:pt idx="1981">
                  <c:v>-16.800999999999998</c:v>
                </c:pt>
                <c:pt idx="1982">
                  <c:v>-16.774999999999999</c:v>
                </c:pt>
                <c:pt idx="1983">
                  <c:v>-16.738</c:v>
                </c:pt>
                <c:pt idx="1984">
                  <c:v>-16.748999999999999</c:v>
                </c:pt>
                <c:pt idx="1985">
                  <c:v>-16.757999999999999</c:v>
                </c:pt>
                <c:pt idx="1986">
                  <c:v>-16.802</c:v>
                </c:pt>
                <c:pt idx="1987">
                  <c:v>-16.858000000000001</c:v>
                </c:pt>
                <c:pt idx="1988">
                  <c:v>-16.925999999999998</c:v>
                </c:pt>
                <c:pt idx="1989">
                  <c:v>-16.975999999999999</c:v>
                </c:pt>
                <c:pt idx="1990">
                  <c:v>-17.021999999999998</c:v>
                </c:pt>
                <c:pt idx="1991">
                  <c:v>-17.052</c:v>
                </c:pt>
                <c:pt idx="1992">
                  <c:v>-17.082999999999998</c:v>
                </c:pt>
                <c:pt idx="1993">
                  <c:v>-17.094000000000001</c:v>
                </c:pt>
                <c:pt idx="1994">
                  <c:v>-17.128</c:v>
                </c:pt>
                <c:pt idx="1995">
                  <c:v>-17.148</c:v>
                </c:pt>
                <c:pt idx="1996">
                  <c:v>-17.169</c:v>
                </c:pt>
                <c:pt idx="1997">
                  <c:v>-17.204000000000001</c:v>
                </c:pt>
                <c:pt idx="1998">
                  <c:v>-17.239000000000001</c:v>
                </c:pt>
                <c:pt idx="1999">
                  <c:v>-17.265000000000001</c:v>
                </c:pt>
                <c:pt idx="2000">
                  <c:v>-17.3</c:v>
                </c:pt>
                <c:pt idx="2001">
                  <c:v>-17.343</c:v>
                </c:pt>
                <c:pt idx="2002">
                  <c:v>-17.343</c:v>
                </c:pt>
                <c:pt idx="2003">
                  <c:v>-17.366</c:v>
                </c:pt>
                <c:pt idx="2004">
                  <c:v>-17.388000000000002</c:v>
                </c:pt>
                <c:pt idx="2005">
                  <c:v>-17.404</c:v>
                </c:pt>
                <c:pt idx="2006">
                  <c:v>-17.399000000000001</c:v>
                </c:pt>
                <c:pt idx="2007">
                  <c:v>-17.407</c:v>
                </c:pt>
                <c:pt idx="2008">
                  <c:v>-17.440999999999999</c:v>
                </c:pt>
                <c:pt idx="2009">
                  <c:v>-17.488</c:v>
                </c:pt>
                <c:pt idx="2010">
                  <c:v>-17.533000000000001</c:v>
                </c:pt>
                <c:pt idx="2011">
                  <c:v>-17.577000000000002</c:v>
                </c:pt>
                <c:pt idx="2012">
                  <c:v>-17.613</c:v>
                </c:pt>
                <c:pt idx="2013">
                  <c:v>-17.626999999999999</c:v>
                </c:pt>
                <c:pt idx="2014">
                  <c:v>-17.638000000000002</c:v>
                </c:pt>
                <c:pt idx="2015">
                  <c:v>-17.648</c:v>
                </c:pt>
                <c:pt idx="2016">
                  <c:v>-17.670999999999999</c:v>
                </c:pt>
                <c:pt idx="2017">
                  <c:v>-17.696999999999999</c:v>
                </c:pt>
                <c:pt idx="2018">
                  <c:v>-17.721</c:v>
                </c:pt>
                <c:pt idx="2019">
                  <c:v>-17.736999999999998</c:v>
                </c:pt>
                <c:pt idx="2020">
                  <c:v>-17.734999999999999</c:v>
                </c:pt>
                <c:pt idx="2021">
                  <c:v>-17.725000000000001</c:v>
                </c:pt>
                <c:pt idx="2022">
                  <c:v>-17.725999999999999</c:v>
                </c:pt>
                <c:pt idx="2023">
                  <c:v>-17.724</c:v>
                </c:pt>
                <c:pt idx="2024">
                  <c:v>-17.742999999999999</c:v>
                </c:pt>
                <c:pt idx="2025">
                  <c:v>-17.774999999999999</c:v>
                </c:pt>
                <c:pt idx="2026">
                  <c:v>-17.814</c:v>
                </c:pt>
                <c:pt idx="2027">
                  <c:v>-17.844000000000001</c:v>
                </c:pt>
                <c:pt idx="2028">
                  <c:v>-17.861000000000001</c:v>
                </c:pt>
                <c:pt idx="2029">
                  <c:v>-17.859000000000002</c:v>
                </c:pt>
                <c:pt idx="2030">
                  <c:v>-17.844000000000001</c:v>
                </c:pt>
                <c:pt idx="2031">
                  <c:v>-17.829999999999998</c:v>
                </c:pt>
                <c:pt idx="2032">
                  <c:v>-17.824999999999999</c:v>
                </c:pt>
                <c:pt idx="2033">
                  <c:v>-17.803000000000001</c:v>
                </c:pt>
                <c:pt idx="2034">
                  <c:v>-17.794</c:v>
                </c:pt>
                <c:pt idx="2035">
                  <c:v>-17.779</c:v>
                </c:pt>
                <c:pt idx="2036">
                  <c:v>-17.780999999999999</c:v>
                </c:pt>
                <c:pt idx="2037">
                  <c:v>-17.763000000000002</c:v>
                </c:pt>
                <c:pt idx="2038">
                  <c:v>-17.754000000000001</c:v>
                </c:pt>
                <c:pt idx="2039">
                  <c:v>-17.736000000000001</c:v>
                </c:pt>
                <c:pt idx="2040">
                  <c:v>-17.684999999999999</c:v>
                </c:pt>
                <c:pt idx="2041">
                  <c:v>-17.651</c:v>
                </c:pt>
                <c:pt idx="2042">
                  <c:v>-17.641999999999999</c:v>
                </c:pt>
                <c:pt idx="2043">
                  <c:v>-17.577999999999999</c:v>
                </c:pt>
                <c:pt idx="2044">
                  <c:v>-17.527000000000001</c:v>
                </c:pt>
                <c:pt idx="2045">
                  <c:v>-17.491</c:v>
                </c:pt>
                <c:pt idx="2046">
                  <c:v>-17.439</c:v>
                </c:pt>
                <c:pt idx="2047">
                  <c:v>-17.361999999999998</c:v>
                </c:pt>
                <c:pt idx="2048">
                  <c:v>-17.260000000000002</c:v>
                </c:pt>
                <c:pt idx="2049">
                  <c:v>-17.170999999999999</c:v>
                </c:pt>
                <c:pt idx="2050">
                  <c:v>-17.061</c:v>
                </c:pt>
                <c:pt idx="2051">
                  <c:v>-16.940999999999999</c:v>
                </c:pt>
                <c:pt idx="2052">
                  <c:v>-16.788</c:v>
                </c:pt>
                <c:pt idx="2053">
                  <c:v>-16.614000000000001</c:v>
                </c:pt>
                <c:pt idx="2054">
                  <c:v>-16.405999999999999</c:v>
                </c:pt>
                <c:pt idx="2055">
                  <c:v>-16.146000000000001</c:v>
                </c:pt>
                <c:pt idx="2056">
                  <c:v>-15.855</c:v>
                </c:pt>
                <c:pt idx="2057">
                  <c:v>-15.503</c:v>
                </c:pt>
                <c:pt idx="2058">
                  <c:v>-15.19</c:v>
                </c:pt>
                <c:pt idx="2059">
                  <c:v>-14.904999999999999</c:v>
                </c:pt>
                <c:pt idx="2060">
                  <c:v>-14.589</c:v>
                </c:pt>
                <c:pt idx="2061">
                  <c:v>-14.307</c:v>
                </c:pt>
                <c:pt idx="2062">
                  <c:v>-14.02</c:v>
                </c:pt>
                <c:pt idx="2063">
                  <c:v>-13.661</c:v>
                </c:pt>
                <c:pt idx="2064">
                  <c:v>-13.253</c:v>
                </c:pt>
                <c:pt idx="2065">
                  <c:v>-12.852</c:v>
                </c:pt>
                <c:pt idx="2066">
                  <c:v>-12.49</c:v>
                </c:pt>
                <c:pt idx="2067">
                  <c:v>-12.114000000000001</c:v>
                </c:pt>
                <c:pt idx="2068">
                  <c:v>-11.712999999999999</c:v>
                </c:pt>
                <c:pt idx="2069">
                  <c:v>-11.33</c:v>
                </c:pt>
                <c:pt idx="2070">
                  <c:v>-11.023999999999999</c:v>
                </c:pt>
                <c:pt idx="2071">
                  <c:v>-10.769</c:v>
                </c:pt>
                <c:pt idx="2072">
                  <c:v>-10.577999999999999</c:v>
                </c:pt>
                <c:pt idx="2073">
                  <c:v>-10.365</c:v>
                </c:pt>
                <c:pt idx="2074">
                  <c:v>-10.115</c:v>
                </c:pt>
                <c:pt idx="2075">
                  <c:v>-9.8765000000000001</c:v>
                </c:pt>
                <c:pt idx="2076">
                  <c:v>-9.6277000000000008</c:v>
                </c:pt>
                <c:pt idx="2077">
                  <c:v>-9.3397000000000006</c:v>
                </c:pt>
                <c:pt idx="2078">
                  <c:v>-9.0350999999999999</c:v>
                </c:pt>
                <c:pt idx="2079">
                  <c:v>-8.7345000000000006</c:v>
                </c:pt>
                <c:pt idx="2080">
                  <c:v>-8.4111999999999991</c:v>
                </c:pt>
                <c:pt idx="2081">
                  <c:v>-8.0587999999999997</c:v>
                </c:pt>
                <c:pt idx="2082">
                  <c:v>-7.7196999999999996</c:v>
                </c:pt>
                <c:pt idx="2083">
                  <c:v>-7.3985000000000003</c:v>
                </c:pt>
                <c:pt idx="2084">
                  <c:v>-7.0997000000000003</c:v>
                </c:pt>
                <c:pt idx="2085">
                  <c:v>-6.7781000000000002</c:v>
                </c:pt>
                <c:pt idx="2086">
                  <c:v>-6.4260999999999999</c:v>
                </c:pt>
                <c:pt idx="2087">
                  <c:v>-6.0842000000000001</c:v>
                </c:pt>
                <c:pt idx="2088">
                  <c:v>-5.7156000000000002</c:v>
                </c:pt>
                <c:pt idx="2089">
                  <c:v>-5.3609999999999998</c:v>
                </c:pt>
                <c:pt idx="2090">
                  <c:v>-4.9932999999999996</c:v>
                </c:pt>
                <c:pt idx="2091">
                  <c:v>-4.6017000000000001</c:v>
                </c:pt>
                <c:pt idx="2092">
                  <c:v>-4.1974</c:v>
                </c:pt>
                <c:pt idx="2093">
                  <c:v>-3.7991000000000001</c:v>
                </c:pt>
                <c:pt idx="2094">
                  <c:v>-3.4013</c:v>
                </c:pt>
                <c:pt idx="2095">
                  <c:v>-3.0419999999999998</c:v>
                </c:pt>
                <c:pt idx="2096">
                  <c:v>-2.6261999999999999</c:v>
                </c:pt>
                <c:pt idx="2097">
                  <c:v>-2.2088999999999999</c:v>
                </c:pt>
                <c:pt idx="2098">
                  <c:v>-1.825</c:v>
                </c:pt>
                <c:pt idx="2099">
                  <c:v>-1.4766999999999999</c:v>
                </c:pt>
                <c:pt idx="2100">
                  <c:v>-1.1383000000000001</c:v>
                </c:pt>
                <c:pt idx="2101">
                  <c:v>-0.76283000000000001</c:v>
                </c:pt>
                <c:pt idx="2102">
                  <c:v>-0.40161999999999998</c:v>
                </c:pt>
                <c:pt idx="2103">
                  <c:v>-5.4167E-2</c:v>
                </c:pt>
                <c:pt idx="2104">
                  <c:v>0.26744000000000001</c:v>
                </c:pt>
                <c:pt idx="2105">
                  <c:v>0.60409999999999997</c:v>
                </c:pt>
                <c:pt idx="2106">
                  <c:v>0.93389</c:v>
                </c:pt>
                <c:pt idx="2107">
                  <c:v>1.2706</c:v>
                </c:pt>
                <c:pt idx="2108">
                  <c:v>1.5951</c:v>
                </c:pt>
                <c:pt idx="2109">
                  <c:v>1.8885000000000001</c:v>
                </c:pt>
                <c:pt idx="2110">
                  <c:v>2.1909000000000001</c:v>
                </c:pt>
                <c:pt idx="2111">
                  <c:v>2.5463</c:v>
                </c:pt>
                <c:pt idx="2112">
                  <c:v>2.8847999999999998</c:v>
                </c:pt>
                <c:pt idx="2113">
                  <c:v>3.1229</c:v>
                </c:pt>
                <c:pt idx="2114">
                  <c:v>3.3584000000000001</c:v>
                </c:pt>
                <c:pt idx="2115">
                  <c:v>3.6343999999999999</c:v>
                </c:pt>
                <c:pt idx="2116">
                  <c:v>3.8828</c:v>
                </c:pt>
                <c:pt idx="2117">
                  <c:v>4.0823</c:v>
                </c:pt>
                <c:pt idx="2118">
                  <c:v>4.226</c:v>
                </c:pt>
                <c:pt idx="2119">
                  <c:v>4.3960999999999997</c:v>
                </c:pt>
                <c:pt idx="2120">
                  <c:v>4.5438000000000001</c:v>
                </c:pt>
                <c:pt idx="2121">
                  <c:v>4.6528999999999998</c:v>
                </c:pt>
                <c:pt idx="2122">
                  <c:v>4.7713999999999999</c:v>
                </c:pt>
                <c:pt idx="2123">
                  <c:v>4.8893000000000004</c:v>
                </c:pt>
                <c:pt idx="2124">
                  <c:v>5.0331000000000001</c:v>
                </c:pt>
                <c:pt idx="2125">
                  <c:v>5.1826999999999996</c:v>
                </c:pt>
                <c:pt idx="2126">
                  <c:v>5.3250999999999999</c:v>
                </c:pt>
                <c:pt idx="2127">
                  <c:v>5.4634</c:v>
                </c:pt>
                <c:pt idx="2128">
                  <c:v>5.6405000000000003</c:v>
                </c:pt>
                <c:pt idx="2129">
                  <c:v>5.8441000000000001</c:v>
                </c:pt>
                <c:pt idx="2130">
                  <c:v>6.0571000000000002</c:v>
                </c:pt>
                <c:pt idx="2131">
                  <c:v>6.2812000000000001</c:v>
                </c:pt>
                <c:pt idx="2132">
                  <c:v>6.4687999999999999</c:v>
                </c:pt>
                <c:pt idx="2133">
                  <c:v>6.6768000000000001</c:v>
                </c:pt>
                <c:pt idx="2134">
                  <c:v>6.9054000000000002</c:v>
                </c:pt>
                <c:pt idx="2135">
                  <c:v>7.1516000000000002</c:v>
                </c:pt>
                <c:pt idx="2136">
                  <c:v>7.4081000000000001</c:v>
                </c:pt>
                <c:pt idx="2137">
                  <c:v>7.6475999999999997</c:v>
                </c:pt>
                <c:pt idx="2138">
                  <c:v>7.9359999999999999</c:v>
                </c:pt>
                <c:pt idx="2139">
                  <c:v>8.2295999999999996</c:v>
                </c:pt>
                <c:pt idx="2140">
                  <c:v>8.5441000000000003</c:v>
                </c:pt>
                <c:pt idx="2141">
                  <c:v>8.8566000000000003</c:v>
                </c:pt>
                <c:pt idx="2142">
                  <c:v>9.1409000000000002</c:v>
                </c:pt>
                <c:pt idx="2143">
                  <c:v>9.4274000000000004</c:v>
                </c:pt>
                <c:pt idx="2144">
                  <c:v>9.7341999999999995</c:v>
                </c:pt>
                <c:pt idx="2145">
                  <c:v>10.021000000000001</c:v>
                </c:pt>
                <c:pt idx="2146">
                  <c:v>10.291</c:v>
                </c:pt>
                <c:pt idx="2147">
                  <c:v>10.538</c:v>
                </c:pt>
                <c:pt idx="2148">
                  <c:v>10.78</c:v>
                </c:pt>
                <c:pt idx="2149">
                  <c:v>11.013</c:v>
                </c:pt>
                <c:pt idx="2150">
                  <c:v>11.241</c:v>
                </c:pt>
                <c:pt idx="2151">
                  <c:v>11.476000000000001</c:v>
                </c:pt>
                <c:pt idx="2152">
                  <c:v>11.68</c:v>
                </c:pt>
                <c:pt idx="2153">
                  <c:v>11.846</c:v>
                </c:pt>
                <c:pt idx="2154">
                  <c:v>12.004</c:v>
                </c:pt>
                <c:pt idx="2155">
                  <c:v>12.154</c:v>
                </c:pt>
                <c:pt idx="2156">
                  <c:v>12.324999999999999</c:v>
                </c:pt>
                <c:pt idx="2157">
                  <c:v>12.505000000000001</c:v>
                </c:pt>
                <c:pt idx="2158">
                  <c:v>12.677</c:v>
                </c:pt>
                <c:pt idx="2159">
                  <c:v>12.879</c:v>
                </c:pt>
                <c:pt idx="2160">
                  <c:v>13.102</c:v>
                </c:pt>
                <c:pt idx="2161">
                  <c:v>13.327</c:v>
                </c:pt>
                <c:pt idx="2162">
                  <c:v>13.553000000000001</c:v>
                </c:pt>
                <c:pt idx="2163">
                  <c:v>13.773</c:v>
                </c:pt>
                <c:pt idx="2164">
                  <c:v>14.042</c:v>
                </c:pt>
                <c:pt idx="2165">
                  <c:v>14.317</c:v>
                </c:pt>
                <c:pt idx="2166">
                  <c:v>14.497</c:v>
                </c:pt>
                <c:pt idx="2167">
                  <c:v>14.705</c:v>
                </c:pt>
                <c:pt idx="2168">
                  <c:v>14.943</c:v>
                </c:pt>
                <c:pt idx="2169">
                  <c:v>15.127000000000001</c:v>
                </c:pt>
                <c:pt idx="2170">
                  <c:v>15.33</c:v>
                </c:pt>
                <c:pt idx="2171">
                  <c:v>15.61</c:v>
                </c:pt>
                <c:pt idx="2172">
                  <c:v>15.885</c:v>
                </c:pt>
                <c:pt idx="2173">
                  <c:v>16.084</c:v>
                </c:pt>
                <c:pt idx="2174">
                  <c:v>16.251999999999999</c:v>
                </c:pt>
                <c:pt idx="2175">
                  <c:v>16.478999999999999</c:v>
                </c:pt>
                <c:pt idx="2176">
                  <c:v>16.762</c:v>
                </c:pt>
                <c:pt idx="2177">
                  <c:v>17.047999999999998</c:v>
                </c:pt>
                <c:pt idx="2178">
                  <c:v>17.29</c:v>
                </c:pt>
                <c:pt idx="2179">
                  <c:v>17.515000000000001</c:v>
                </c:pt>
                <c:pt idx="2180">
                  <c:v>17.751999999999999</c:v>
                </c:pt>
                <c:pt idx="2181">
                  <c:v>17.966999999999999</c:v>
                </c:pt>
                <c:pt idx="2182">
                  <c:v>18.184999999999999</c:v>
                </c:pt>
                <c:pt idx="2183">
                  <c:v>18.373000000000001</c:v>
                </c:pt>
                <c:pt idx="2184">
                  <c:v>18.553999999999998</c:v>
                </c:pt>
                <c:pt idx="2185">
                  <c:v>18.734000000000002</c:v>
                </c:pt>
                <c:pt idx="2186">
                  <c:v>18.878</c:v>
                </c:pt>
                <c:pt idx="2187">
                  <c:v>19.023</c:v>
                </c:pt>
                <c:pt idx="2188">
                  <c:v>19.161000000000001</c:v>
                </c:pt>
                <c:pt idx="2189">
                  <c:v>19.303999999999998</c:v>
                </c:pt>
                <c:pt idx="2190">
                  <c:v>19.474</c:v>
                </c:pt>
                <c:pt idx="2191">
                  <c:v>19.631</c:v>
                </c:pt>
                <c:pt idx="2192">
                  <c:v>19.777999999999999</c:v>
                </c:pt>
                <c:pt idx="2193">
                  <c:v>19.925999999999998</c:v>
                </c:pt>
                <c:pt idx="2194">
                  <c:v>20.027999999999999</c:v>
                </c:pt>
                <c:pt idx="2195">
                  <c:v>20.131</c:v>
                </c:pt>
                <c:pt idx="2196">
                  <c:v>20.23</c:v>
                </c:pt>
                <c:pt idx="2197">
                  <c:v>20.309000000000001</c:v>
                </c:pt>
                <c:pt idx="2198">
                  <c:v>20.361000000000001</c:v>
                </c:pt>
                <c:pt idx="2199">
                  <c:v>20.431000000000001</c:v>
                </c:pt>
                <c:pt idx="2200">
                  <c:v>20.539000000000001</c:v>
                </c:pt>
                <c:pt idx="2201">
                  <c:v>20.658000000000001</c:v>
                </c:pt>
                <c:pt idx="2202">
                  <c:v>20.8</c:v>
                </c:pt>
                <c:pt idx="2203">
                  <c:v>20.945</c:v>
                </c:pt>
                <c:pt idx="2204">
                  <c:v>21.065999999999999</c:v>
                </c:pt>
                <c:pt idx="2205">
                  <c:v>21.163</c:v>
                </c:pt>
                <c:pt idx="2206">
                  <c:v>21.289000000000001</c:v>
                </c:pt>
                <c:pt idx="2207">
                  <c:v>21.388000000000002</c:v>
                </c:pt>
                <c:pt idx="2208">
                  <c:v>21.428999999999998</c:v>
                </c:pt>
                <c:pt idx="2209">
                  <c:v>21.456</c:v>
                </c:pt>
                <c:pt idx="2210">
                  <c:v>21.492999999999999</c:v>
                </c:pt>
                <c:pt idx="2211">
                  <c:v>21.539000000000001</c:v>
                </c:pt>
                <c:pt idx="2212">
                  <c:v>21.582999999999998</c:v>
                </c:pt>
                <c:pt idx="2213">
                  <c:v>21.626999999999999</c:v>
                </c:pt>
                <c:pt idx="2214">
                  <c:v>21.678999999999998</c:v>
                </c:pt>
                <c:pt idx="2215">
                  <c:v>21.736999999999998</c:v>
                </c:pt>
                <c:pt idx="2216">
                  <c:v>21.81</c:v>
                </c:pt>
                <c:pt idx="2217">
                  <c:v>21.899000000000001</c:v>
                </c:pt>
                <c:pt idx="2218">
                  <c:v>22.004000000000001</c:v>
                </c:pt>
                <c:pt idx="2219">
                  <c:v>22.067</c:v>
                </c:pt>
                <c:pt idx="2220">
                  <c:v>22.116</c:v>
                </c:pt>
                <c:pt idx="2221">
                  <c:v>22.15</c:v>
                </c:pt>
                <c:pt idx="2222">
                  <c:v>22.198</c:v>
                </c:pt>
                <c:pt idx="2223">
                  <c:v>22.262</c:v>
                </c:pt>
                <c:pt idx="2224">
                  <c:v>22.303999999999998</c:v>
                </c:pt>
                <c:pt idx="2225">
                  <c:v>22.361000000000001</c:v>
                </c:pt>
                <c:pt idx="2226">
                  <c:v>22.413</c:v>
                </c:pt>
                <c:pt idx="2227">
                  <c:v>22.49</c:v>
                </c:pt>
                <c:pt idx="2228">
                  <c:v>22.555</c:v>
                </c:pt>
                <c:pt idx="2229">
                  <c:v>22.635999999999999</c:v>
                </c:pt>
                <c:pt idx="2230">
                  <c:v>22.719000000000001</c:v>
                </c:pt>
                <c:pt idx="2231">
                  <c:v>22.785</c:v>
                </c:pt>
                <c:pt idx="2232">
                  <c:v>22.847000000000001</c:v>
                </c:pt>
                <c:pt idx="2233">
                  <c:v>22.861000000000001</c:v>
                </c:pt>
                <c:pt idx="2234">
                  <c:v>22.882999999999999</c:v>
                </c:pt>
                <c:pt idx="2235">
                  <c:v>22.93</c:v>
                </c:pt>
                <c:pt idx="2236">
                  <c:v>22.971</c:v>
                </c:pt>
                <c:pt idx="2237">
                  <c:v>23.015999999999998</c:v>
                </c:pt>
                <c:pt idx="2238">
                  <c:v>23.084</c:v>
                </c:pt>
                <c:pt idx="2239">
                  <c:v>23.187999999999999</c:v>
                </c:pt>
                <c:pt idx="2240">
                  <c:v>23.265999999999998</c:v>
                </c:pt>
                <c:pt idx="2241">
                  <c:v>23.332999999999998</c:v>
                </c:pt>
                <c:pt idx="2242">
                  <c:v>23.376000000000001</c:v>
                </c:pt>
                <c:pt idx="2243">
                  <c:v>23.382999999999999</c:v>
                </c:pt>
                <c:pt idx="2244">
                  <c:v>23.373000000000001</c:v>
                </c:pt>
                <c:pt idx="2245">
                  <c:v>23.370999999999999</c:v>
                </c:pt>
                <c:pt idx="2246">
                  <c:v>23.388999999999999</c:v>
                </c:pt>
                <c:pt idx="2247">
                  <c:v>23.46</c:v>
                </c:pt>
                <c:pt idx="2248">
                  <c:v>23.532</c:v>
                </c:pt>
                <c:pt idx="2249">
                  <c:v>23.588000000000001</c:v>
                </c:pt>
                <c:pt idx="2250">
                  <c:v>23.643000000000001</c:v>
                </c:pt>
                <c:pt idx="2251">
                  <c:v>23.699000000000002</c:v>
                </c:pt>
                <c:pt idx="2252">
                  <c:v>23.712</c:v>
                </c:pt>
                <c:pt idx="2253">
                  <c:v>23.704000000000001</c:v>
                </c:pt>
                <c:pt idx="2254">
                  <c:v>23.68</c:v>
                </c:pt>
                <c:pt idx="2255">
                  <c:v>23.632999999999999</c:v>
                </c:pt>
                <c:pt idx="2256">
                  <c:v>23.62</c:v>
                </c:pt>
                <c:pt idx="2257">
                  <c:v>23.632000000000001</c:v>
                </c:pt>
                <c:pt idx="2258">
                  <c:v>23.651</c:v>
                </c:pt>
                <c:pt idx="2259">
                  <c:v>23.7</c:v>
                </c:pt>
                <c:pt idx="2260">
                  <c:v>23.771999999999998</c:v>
                </c:pt>
                <c:pt idx="2261">
                  <c:v>23.815999999999999</c:v>
                </c:pt>
                <c:pt idx="2262">
                  <c:v>23.869</c:v>
                </c:pt>
                <c:pt idx="2263">
                  <c:v>23.879000000000001</c:v>
                </c:pt>
                <c:pt idx="2264">
                  <c:v>23.867000000000001</c:v>
                </c:pt>
                <c:pt idx="2265">
                  <c:v>23.817</c:v>
                </c:pt>
                <c:pt idx="2266">
                  <c:v>23.8</c:v>
                </c:pt>
                <c:pt idx="2267">
                  <c:v>23.82</c:v>
                </c:pt>
                <c:pt idx="2268">
                  <c:v>23.867999999999999</c:v>
                </c:pt>
                <c:pt idx="2269">
                  <c:v>23.928000000000001</c:v>
                </c:pt>
                <c:pt idx="2270">
                  <c:v>23.965</c:v>
                </c:pt>
                <c:pt idx="2271">
                  <c:v>23.972999999999999</c:v>
                </c:pt>
                <c:pt idx="2272">
                  <c:v>23.951000000000001</c:v>
                </c:pt>
                <c:pt idx="2273">
                  <c:v>23.905999999999999</c:v>
                </c:pt>
                <c:pt idx="2274">
                  <c:v>23.844999999999999</c:v>
                </c:pt>
                <c:pt idx="2275">
                  <c:v>23.82</c:v>
                </c:pt>
                <c:pt idx="2276">
                  <c:v>23.844999999999999</c:v>
                </c:pt>
                <c:pt idx="2277">
                  <c:v>23.879000000000001</c:v>
                </c:pt>
                <c:pt idx="2278">
                  <c:v>23.907</c:v>
                </c:pt>
                <c:pt idx="2279">
                  <c:v>23.902999999999999</c:v>
                </c:pt>
                <c:pt idx="2280">
                  <c:v>23.879000000000001</c:v>
                </c:pt>
                <c:pt idx="2281">
                  <c:v>23.861000000000001</c:v>
                </c:pt>
                <c:pt idx="2282">
                  <c:v>23.826000000000001</c:v>
                </c:pt>
                <c:pt idx="2283">
                  <c:v>23.808</c:v>
                </c:pt>
                <c:pt idx="2284">
                  <c:v>23.794</c:v>
                </c:pt>
                <c:pt idx="2285">
                  <c:v>23.78</c:v>
                </c:pt>
                <c:pt idx="2286">
                  <c:v>23.794</c:v>
                </c:pt>
                <c:pt idx="2287">
                  <c:v>23.795999999999999</c:v>
                </c:pt>
                <c:pt idx="2288">
                  <c:v>23.762</c:v>
                </c:pt>
                <c:pt idx="2289">
                  <c:v>23.696000000000002</c:v>
                </c:pt>
                <c:pt idx="2290">
                  <c:v>23.64</c:v>
                </c:pt>
                <c:pt idx="2291">
                  <c:v>23.573</c:v>
                </c:pt>
                <c:pt idx="2292">
                  <c:v>23.513999999999999</c:v>
                </c:pt>
                <c:pt idx="2293">
                  <c:v>23.46</c:v>
                </c:pt>
                <c:pt idx="2294">
                  <c:v>23.411999999999999</c:v>
                </c:pt>
                <c:pt idx="2295">
                  <c:v>23.341000000000001</c:v>
                </c:pt>
                <c:pt idx="2296">
                  <c:v>23.238</c:v>
                </c:pt>
                <c:pt idx="2297">
                  <c:v>23.1</c:v>
                </c:pt>
                <c:pt idx="2298">
                  <c:v>22.949000000000002</c:v>
                </c:pt>
                <c:pt idx="2299">
                  <c:v>22.786000000000001</c:v>
                </c:pt>
                <c:pt idx="2300">
                  <c:v>22.600999999999999</c:v>
                </c:pt>
                <c:pt idx="2301">
                  <c:v>22.414999999999999</c:v>
                </c:pt>
                <c:pt idx="2302">
                  <c:v>22.236000000000001</c:v>
                </c:pt>
                <c:pt idx="2303">
                  <c:v>22.029</c:v>
                </c:pt>
                <c:pt idx="2304">
                  <c:v>21.734000000000002</c:v>
                </c:pt>
                <c:pt idx="2305">
                  <c:v>21.456</c:v>
                </c:pt>
                <c:pt idx="2306">
                  <c:v>21.177</c:v>
                </c:pt>
                <c:pt idx="2307">
                  <c:v>20.84</c:v>
                </c:pt>
                <c:pt idx="2308">
                  <c:v>20.524000000000001</c:v>
                </c:pt>
                <c:pt idx="2309">
                  <c:v>20.204000000000001</c:v>
                </c:pt>
                <c:pt idx="2310">
                  <c:v>19.881</c:v>
                </c:pt>
                <c:pt idx="2311">
                  <c:v>19.582999999999998</c:v>
                </c:pt>
                <c:pt idx="2312">
                  <c:v>19.329000000000001</c:v>
                </c:pt>
                <c:pt idx="2313">
                  <c:v>19.085000000000001</c:v>
                </c:pt>
                <c:pt idx="2314">
                  <c:v>18.792999999999999</c:v>
                </c:pt>
                <c:pt idx="2315">
                  <c:v>18.486000000000001</c:v>
                </c:pt>
                <c:pt idx="2316">
                  <c:v>18.202000000000002</c:v>
                </c:pt>
                <c:pt idx="2317">
                  <c:v>17.884</c:v>
                </c:pt>
                <c:pt idx="2318">
                  <c:v>17.498999999999999</c:v>
                </c:pt>
                <c:pt idx="2319">
                  <c:v>17.132000000000001</c:v>
                </c:pt>
                <c:pt idx="2320">
                  <c:v>16.832000000000001</c:v>
                </c:pt>
                <c:pt idx="2321">
                  <c:v>16.603000000000002</c:v>
                </c:pt>
                <c:pt idx="2322">
                  <c:v>16.405000000000001</c:v>
                </c:pt>
                <c:pt idx="2323">
                  <c:v>16.152999999999999</c:v>
                </c:pt>
                <c:pt idx="2324">
                  <c:v>15.855</c:v>
                </c:pt>
                <c:pt idx="2325">
                  <c:v>15.612</c:v>
                </c:pt>
                <c:pt idx="2326">
                  <c:v>15.433</c:v>
                </c:pt>
                <c:pt idx="2327">
                  <c:v>15.167</c:v>
                </c:pt>
                <c:pt idx="2328">
                  <c:v>14.893000000000001</c:v>
                </c:pt>
                <c:pt idx="2329">
                  <c:v>14.638999999999999</c:v>
                </c:pt>
                <c:pt idx="2330">
                  <c:v>14.423999999999999</c:v>
                </c:pt>
                <c:pt idx="2331">
                  <c:v>14.227</c:v>
                </c:pt>
                <c:pt idx="2332">
                  <c:v>14.022</c:v>
                </c:pt>
                <c:pt idx="2333">
                  <c:v>13.808</c:v>
                </c:pt>
                <c:pt idx="2334">
                  <c:v>13.638</c:v>
                </c:pt>
                <c:pt idx="2335">
                  <c:v>13.507</c:v>
                </c:pt>
                <c:pt idx="2336">
                  <c:v>13.332000000000001</c:v>
                </c:pt>
                <c:pt idx="2337">
                  <c:v>13.098000000000001</c:v>
                </c:pt>
                <c:pt idx="2338">
                  <c:v>12.927</c:v>
                </c:pt>
                <c:pt idx="2339">
                  <c:v>12.771000000000001</c:v>
                </c:pt>
                <c:pt idx="2340">
                  <c:v>12.516</c:v>
                </c:pt>
                <c:pt idx="2341">
                  <c:v>12.227</c:v>
                </c:pt>
                <c:pt idx="2342">
                  <c:v>12.009</c:v>
                </c:pt>
                <c:pt idx="2343">
                  <c:v>11.82</c:v>
                </c:pt>
                <c:pt idx="2344">
                  <c:v>11.585000000000001</c:v>
                </c:pt>
                <c:pt idx="2345">
                  <c:v>11.359</c:v>
                </c:pt>
                <c:pt idx="2346">
                  <c:v>11.166</c:v>
                </c:pt>
                <c:pt idx="2347">
                  <c:v>10.99</c:v>
                </c:pt>
                <c:pt idx="2348">
                  <c:v>10.782</c:v>
                </c:pt>
                <c:pt idx="2349">
                  <c:v>10.528</c:v>
                </c:pt>
                <c:pt idx="2350">
                  <c:v>10.231999999999999</c:v>
                </c:pt>
                <c:pt idx="2351">
                  <c:v>9.9090000000000007</c:v>
                </c:pt>
                <c:pt idx="2352">
                  <c:v>9.5823</c:v>
                </c:pt>
                <c:pt idx="2353">
                  <c:v>9.2283000000000008</c:v>
                </c:pt>
                <c:pt idx="2354">
                  <c:v>8.8209999999999997</c:v>
                </c:pt>
                <c:pt idx="2355">
                  <c:v>8.4286999999999992</c:v>
                </c:pt>
                <c:pt idx="2356">
                  <c:v>8.0060000000000002</c:v>
                </c:pt>
                <c:pt idx="2357">
                  <c:v>7.5583</c:v>
                </c:pt>
                <c:pt idx="2358">
                  <c:v>7.1195000000000004</c:v>
                </c:pt>
                <c:pt idx="2359">
                  <c:v>6.6364000000000001</c:v>
                </c:pt>
                <c:pt idx="2360">
                  <c:v>6.1314000000000002</c:v>
                </c:pt>
                <c:pt idx="2361">
                  <c:v>5.6067999999999998</c:v>
                </c:pt>
                <c:pt idx="2362">
                  <c:v>5.1134000000000004</c:v>
                </c:pt>
                <c:pt idx="2363">
                  <c:v>4.6510999999999996</c:v>
                </c:pt>
                <c:pt idx="2364">
                  <c:v>4.1683000000000003</c:v>
                </c:pt>
                <c:pt idx="2365">
                  <c:v>3.6787999999999998</c:v>
                </c:pt>
                <c:pt idx="2366">
                  <c:v>3.1781000000000001</c:v>
                </c:pt>
                <c:pt idx="2367">
                  <c:v>2.6714000000000002</c:v>
                </c:pt>
                <c:pt idx="2368">
                  <c:v>2.1775000000000002</c:v>
                </c:pt>
                <c:pt idx="2369">
                  <c:v>1.6438999999999999</c:v>
                </c:pt>
                <c:pt idx="2370">
                  <c:v>1.0834999999999999</c:v>
                </c:pt>
                <c:pt idx="2371">
                  <c:v>0.57616999999999996</c:v>
                </c:pt>
                <c:pt idx="2372">
                  <c:v>0.10614</c:v>
                </c:pt>
                <c:pt idx="2373">
                  <c:v>-0.43325999999999998</c:v>
                </c:pt>
                <c:pt idx="2374">
                  <c:v>-0.96647000000000005</c:v>
                </c:pt>
                <c:pt idx="2375">
                  <c:v>-1.4541999999999999</c:v>
                </c:pt>
                <c:pt idx="2376">
                  <c:v>-1.9658</c:v>
                </c:pt>
                <c:pt idx="2377">
                  <c:v>-2.4771000000000001</c:v>
                </c:pt>
                <c:pt idx="2378">
                  <c:v>-2.9853999999999998</c:v>
                </c:pt>
                <c:pt idx="2379">
                  <c:v>-3.5116000000000001</c:v>
                </c:pt>
                <c:pt idx="2380">
                  <c:v>-4.0639000000000003</c:v>
                </c:pt>
                <c:pt idx="2381">
                  <c:v>-4.5789</c:v>
                </c:pt>
                <c:pt idx="2382">
                  <c:v>-5.1428000000000003</c:v>
                </c:pt>
                <c:pt idx="2383">
                  <c:v>-5.7834000000000003</c:v>
                </c:pt>
                <c:pt idx="2384">
                  <c:v>-6.3959000000000001</c:v>
                </c:pt>
                <c:pt idx="2385">
                  <c:v>-6.99</c:v>
                </c:pt>
                <c:pt idx="2386">
                  <c:v>-7.5989000000000004</c:v>
                </c:pt>
                <c:pt idx="2387">
                  <c:v>-8.1384000000000007</c:v>
                </c:pt>
                <c:pt idx="2388">
                  <c:v>-8.6057000000000006</c:v>
                </c:pt>
                <c:pt idx="2389">
                  <c:v>-9.0472000000000001</c:v>
                </c:pt>
                <c:pt idx="2390">
                  <c:v>-9.4076000000000004</c:v>
                </c:pt>
                <c:pt idx="2391">
                  <c:v>-9.7205999999999992</c:v>
                </c:pt>
                <c:pt idx="2392">
                  <c:v>-10.021000000000001</c:v>
                </c:pt>
                <c:pt idx="2393">
                  <c:v>-10.295</c:v>
                </c:pt>
                <c:pt idx="2394">
                  <c:v>-10.561999999999999</c:v>
                </c:pt>
                <c:pt idx="2395">
                  <c:v>-10.807</c:v>
                </c:pt>
                <c:pt idx="2396">
                  <c:v>-11.04</c:v>
                </c:pt>
                <c:pt idx="2397">
                  <c:v>-11.288</c:v>
                </c:pt>
                <c:pt idx="2398">
                  <c:v>-11.52</c:v>
                </c:pt>
                <c:pt idx="2399">
                  <c:v>-11.794</c:v>
                </c:pt>
                <c:pt idx="2400">
                  <c:v>-12.090999999999999</c:v>
                </c:pt>
                <c:pt idx="2401">
                  <c:v>-12.393000000000001</c:v>
                </c:pt>
                <c:pt idx="2402">
                  <c:v>-12.692</c:v>
                </c:pt>
                <c:pt idx="2403">
                  <c:v>-13.019</c:v>
                </c:pt>
                <c:pt idx="2404">
                  <c:v>-13.340999999999999</c:v>
                </c:pt>
                <c:pt idx="2405">
                  <c:v>-13.696999999999999</c:v>
                </c:pt>
                <c:pt idx="2406">
                  <c:v>-14.028</c:v>
                </c:pt>
                <c:pt idx="2407">
                  <c:v>-14.331</c:v>
                </c:pt>
                <c:pt idx="2408">
                  <c:v>-14.587</c:v>
                </c:pt>
                <c:pt idx="2409">
                  <c:v>-14.824</c:v>
                </c:pt>
                <c:pt idx="2410">
                  <c:v>-15.022</c:v>
                </c:pt>
                <c:pt idx="2411">
                  <c:v>-15.17</c:v>
                </c:pt>
                <c:pt idx="2412">
                  <c:v>-15.311999999999999</c:v>
                </c:pt>
                <c:pt idx="2413">
                  <c:v>-15.42</c:v>
                </c:pt>
                <c:pt idx="2414">
                  <c:v>-15.513999999999999</c:v>
                </c:pt>
                <c:pt idx="2415">
                  <c:v>-15.635999999999999</c:v>
                </c:pt>
                <c:pt idx="2416">
                  <c:v>-15.787000000000001</c:v>
                </c:pt>
                <c:pt idx="2417">
                  <c:v>-15.973000000000001</c:v>
                </c:pt>
                <c:pt idx="2418">
                  <c:v>-16.158000000000001</c:v>
                </c:pt>
                <c:pt idx="2419">
                  <c:v>-16.318000000000001</c:v>
                </c:pt>
                <c:pt idx="2420">
                  <c:v>-16.48</c:v>
                </c:pt>
                <c:pt idx="2421">
                  <c:v>-16.62</c:v>
                </c:pt>
                <c:pt idx="2422">
                  <c:v>-16.731999999999999</c:v>
                </c:pt>
                <c:pt idx="2423">
                  <c:v>-16.853000000000002</c:v>
                </c:pt>
                <c:pt idx="2424">
                  <c:v>-16.957999999999998</c:v>
                </c:pt>
                <c:pt idx="2425">
                  <c:v>-17.033999999999999</c:v>
                </c:pt>
                <c:pt idx="2426">
                  <c:v>-17.120999999999999</c:v>
                </c:pt>
                <c:pt idx="2427">
                  <c:v>-17.221</c:v>
                </c:pt>
                <c:pt idx="2428">
                  <c:v>-17.317</c:v>
                </c:pt>
                <c:pt idx="2429">
                  <c:v>-17.419</c:v>
                </c:pt>
                <c:pt idx="2430">
                  <c:v>-17.541</c:v>
                </c:pt>
                <c:pt idx="2431">
                  <c:v>-17.641999999999999</c:v>
                </c:pt>
                <c:pt idx="2432">
                  <c:v>-17.736999999999998</c:v>
                </c:pt>
                <c:pt idx="2433">
                  <c:v>-17.802</c:v>
                </c:pt>
                <c:pt idx="2434">
                  <c:v>-17.856999999999999</c:v>
                </c:pt>
                <c:pt idx="2435">
                  <c:v>-17.917999999999999</c:v>
                </c:pt>
                <c:pt idx="2436">
                  <c:v>-17.945</c:v>
                </c:pt>
                <c:pt idx="2437">
                  <c:v>-18.007000000000001</c:v>
                </c:pt>
                <c:pt idx="2438">
                  <c:v>-18.105</c:v>
                </c:pt>
                <c:pt idx="2439">
                  <c:v>-18.227</c:v>
                </c:pt>
                <c:pt idx="2440">
                  <c:v>-18.363</c:v>
                </c:pt>
                <c:pt idx="2441">
                  <c:v>-18.452000000000002</c:v>
                </c:pt>
                <c:pt idx="2442">
                  <c:v>-18.510000000000002</c:v>
                </c:pt>
                <c:pt idx="2443">
                  <c:v>-18.552</c:v>
                </c:pt>
                <c:pt idx="2444">
                  <c:v>-18.594999999999999</c:v>
                </c:pt>
                <c:pt idx="2445">
                  <c:v>-18.619</c:v>
                </c:pt>
                <c:pt idx="2446">
                  <c:v>-18.640999999999998</c:v>
                </c:pt>
                <c:pt idx="2447">
                  <c:v>-18.687999999999999</c:v>
                </c:pt>
                <c:pt idx="2448">
                  <c:v>-18.760000000000002</c:v>
                </c:pt>
                <c:pt idx="2449">
                  <c:v>-18.863</c:v>
                </c:pt>
                <c:pt idx="2450">
                  <c:v>-18.95</c:v>
                </c:pt>
                <c:pt idx="2451">
                  <c:v>-19.026</c:v>
                </c:pt>
                <c:pt idx="2452">
                  <c:v>-19.103000000000002</c:v>
                </c:pt>
                <c:pt idx="2453">
                  <c:v>-19.164999999999999</c:v>
                </c:pt>
                <c:pt idx="2454">
                  <c:v>-19.228999999999999</c:v>
                </c:pt>
                <c:pt idx="2455">
                  <c:v>-19.251000000000001</c:v>
                </c:pt>
                <c:pt idx="2456">
                  <c:v>-19.271999999999998</c:v>
                </c:pt>
                <c:pt idx="2457">
                  <c:v>-19.3</c:v>
                </c:pt>
                <c:pt idx="2458">
                  <c:v>-19.338000000000001</c:v>
                </c:pt>
                <c:pt idx="2459">
                  <c:v>-19.373999999999999</c:v>
                </c:pt>
                <c:pt idx="2460">
                  <c:v>-19.428999999999998</c:v>
                </c:pt>
                <c:pt idx="2461">
                  <c:v>-19.481999999999999</c:v>
                </c:pt>
                <c:pt idx="2462">
                  <c:v>-19.553000000000001</c:v>
                </c:pt>
                <c:pt idx="2463">
                  <c:v>-19.603000000000002</c:v>
                </c:pt>
                <c:pt idx="2464">
                  <c:v>-19.622</c:v>
                </c:pt>
                <c:pt idx="2465">
                  <c:v>-19.661999999999999</c:v>
                </c:pt>
                <c:pt idx="2466">
                  <c:v>-19.7</c:v>
                </c:pt>
                <c:pt idx="2467">
                  <c:v>-19.728999999999999</c:v>
                </c:pt>
                <c:pt idx="2468">
                  <c:v>-19.786999999999999</c:v>
                </c:pt>
                <c:pt idx="2469">
                  <c:v>-19.849</c:v>
                </c:pt>
                <c:pt idx="2470">
                  <c:v>-19.913</c:v>
                </c:pt>
                <c:pt idx="2471">
                  <c:v>-19.971</c:v>
                </c:pt>
                <c:pt idx="2472">
                  <c:v>-20.016999999999999</c:v>
                </c:pt>
                <c:pt idx="2473">
                  <c:v>-20.039000000000001</c:v>
                </c:pt>
                <c:pt idx="2474">
                  <c:v>-20.056999999999999</c:v>
                </c:pt>
                <c:pt idx="2475">
                  <c:v>-20.061</c:v>
                </c:pt>
                <c:pt idx="2476">
                  <c:v>-20.071000000000002</c:v>
                </c:pt>
                <c:pt idx="2477">
                  <c:v>-20.109000000000002</c:v>
                </c:pt>
                <c:pt idx="2478">
                  <c:v>-20.161000000000001</c:v>
                </c:pt>
                <c:pt idx="2479">
                  <c:v>-20.193000000000001</c:v>
                </c:pt>
                <c:pt idx="2480">
                  <c:v>-20.23</c:v>
                </c:pt>
                <c:pt idx="2481">
                  <c:v>-20.277999999999999</c:v>
                </c:pt>
                <c:pt idx="2482">
                  <c:v>-20.276</c:v>
                </c:pt>
                <c:pt idx="2483">
                  <c:v>-20.292999999999999</c:v>
                </c:pt>
                <c:pt idx="2484">
                  <c:v>-20.312999999999999</c:v>
                </c:pt>
                <c:pt idx="2485">
                  <c:v>-20.36</c:v>
                </c:pt>
                <c:pt idx="2486">
                  <c:v>-20.382999999999999</c:v>
                </c:pt>
                <c:pt idx="2487">
                  <c:v>-20.402999999999999</c:v>
                </c:pt>
                <c:pt idx="2488">
                  <c:v>-20.408000000000001</c:v>
                </c:pt>
                <c:pt idx="2489">
                  <c:v>-20.408000000000001</c:v>
                </c:pt>
                <c:pt idx="2490">
                  <c:v>-20.388000000000002</c:v>
                </c:pt>
                <c:pt idx="2491">
                  <c:v>-20.39</c:v>
                </c:pt>
                <c:pt idx="2492">
                  <c:v>-20.405000000000001</c:v>
                </c:pt>
                <c:pt idx="2493">
                  <c:v>-20.422000000000001</c:v>
                </c:pt>
                <c:pt idx="2494">
                  <c:v>-20.440000000000001</c:v>
                </c:pt>
                <c:pt idx="2495">
                  <c:v>-20.46</c:v>
                </c:pt>
                <c:pt idx="2496">
                  <c:v>-20.459</c:v>
                </c:pt>
                <c:pt idx="2497">
                  <c:v>-20.437999999999999</c:v>
                </c:pt>
                <c:pt idx="2498">
                  <c:v>-20.448</c:v>
                </c:pt>
                <c:pt idx="2499">
                  <c:v>-20.457000000000001</c:v>
                </c:pt>
                <c:pt idx="2500">
                  <c:v>-20.436</c:v>
                </c:pt>
                <c:pt idx="2501">
                  <c:v>-20.422999999999998</c:v>
                </c:pt>
                <c:pt idx="2502">
                  <c:v>-20.414999999999999</c:v>
                </c:pt>
                <c:pt idx="2503">
                  <c:v>-20.375</c:v>
                </c:pt>
                <c:pt idx="2504">
                  <c:v>-20.308</c:v>
                </c:pt>
                <c:pt idx="2505">
                  <c:v>-20.247</c:v>
                </c:pt>
                <c:pt idx="2506">
                  <c:v>-20.170000000000002</c:v>
                </c:pt>
                <c:pt idx="2507">
                  <c:v>-20.103999999999999</c:v>
                </c:pt>
                <c:pt idx="2508">
                  <c:v>-20</c:v>
                </c:pt>
                <c:pt idx="2509">
                  <c:v>-19.882999999999999</c:v>
                </c:pt>
                <c:pt idx="2510">
                  <c:v>-19.744</c:v>
                </c:pt>
                <c:pt idx="2511">
                  <c:v>-19.565000000000001</c:v>
                </c:pt>
                <c:pt idx="2512">
                  <c:v>-19.318999999999999</c:v>
                </c:pt>
                <c:pt idx="2513">
                  <c:v>-19.045000000000002</c:v>
                </c:pt>
                <c:pt idx="2514">
                  <c:v>-18.774000000000001</c:v>
                </c:pt>
                <c:pt idx="2515">
                  <c:v>-18.48</c:v>
                </c:pt>
                <c:pt idx="2516">
                  <c:v>-18.148</c:v>
                </c:pt>
                <c:pt idx="2517">
                  <c:v>-17.795000000000002</c:v>
                </c:pt>
                <c:pt idx="2518">
                  <c:v>-17.456</c:v>
                </c:pt>
                <c:pt idx="2519">
                  <c:v>-17.09</c:v>
                </c:pt>
                <c:pt idx="2520">
                  <c:v>-16.704000000000001</c:v>
                </c:pt>
                <c:pt idx="2521">
                  <c:v>-16.315999999999999</c:v>
                </c:pt>
                <c:pt idx="2522">
                  <c:v>-15.965999999999999</c:v>
                </c:pt>
                <c:pt idx="2523">
                  <c:v>-15.6</c:v>
                </c:pt>
                <c:pt idx="2524">
                  <c:v>-15.225</c:v>
                </c:pt>
                <c:pt idx="2525">
                  <c:v>-14.831</c:v>
                </c:pt>
                <c:pt idx="2526">
                  <c:v>-14.452</c:v>
                </c:pt>
                <c:pt idx="2527">
                  <c:v>-14.08</c:v>
                </c:pt>
                <c:pt idx="2528">
                  <c:v>-13.702999999999999</c:v>
                </c:pt>
                <c:pt idx="2529">
                  <c:v>-13.308</c:v>
                </c:pt>
                <c:pt idx="2530">
                  <c:v>-12.914</c:v>
                </c:pt>
                <c:pt idx="2531">
                  <c:v>-12.494999999999999</c:v>
                </c:pt>
                <c:pt idx="2532">
                  <c:v>-12.093</c:v>
                </c:pt>
                <c:pt idx="2533">
                  <c:v>-11.771000000000001</c:v>
                </c:pt>
                <c:pt idx="2534">
                  <c:v>-11.496</c:v>
                </c:pt>
                <c:pt idx="2535">
                  <c:v>-11.236000000000001</c:v>
                </c:pt>
                <c:pt idx="2536">
                  <c:v>-11.026999999999999</c:v>
                </c:pt>
                <c:pt idx="2537">
                  <c:v>-10.798999999999999</c:v>
                </c:pt>
                <c:pt idx="2538">
                  <c:v>-10.63</c:v>
                </c:pt>
                <c:pt idx="2539">
                  <c:v>-10.422000000000001</c:v>
                </c:pt>
                <c:pt idx="2540">
                  <c:v>-10.188000000000001</c:v>
                </c:pt>
                <c:pt idx="2541">
                  <c:v>-9.9101999999999997</c:v>
                </c:pt>
                <c:pt idx="2542">
                  <c:v>-9.5798000000000005</c:v>
                </c:pt>
                <c:pt idx="2543">
                  <c:v>-9.2035</c:v>
                </c:pt>
                <c:pt idx="2544">
                  <c:v>-8.7622</c:v>
                </c:pt>
                <c:pt idx="2545">
                  <c:v>-8.3109000000000002</c:v>
                </c:pt>
                <c:pt idx="2546">
                  <c:v>-7.8512000000000004</c:v>
                </c:pt>
                <c:pt idx="2547">
                  <c:v>-7.4234</c:v>
                </c:pt>
                <c:pt idx="2548">
                  <c:v>-6.9734999999999996</c:v>
                </c:pt>
                <c:pt idx="2549">
                  <c:v>-6.5670000000000002</c:v>
                </c:pt>
                <c:pt idx="2550">
                  <c:v>-6.1908000000000003</c:v>
                </c:pt>
                <c:pt idx="2551">
                  <c:v>-5.8479999999999999</c:v>
                </c:pt>
                <c:pt idx="2552">
                  <c:v>-5.5366</c:v>
                </c:pt>
                <c:pt idx="2553">
                  <c:v>-5.2305999999999999</c:v>
                </c:pt>
                <c:pt idx="2554">
                  <c:v>-4.9484000000000004</c:v>
                </c:pt>
                <c:pt idx="2555">
                  <c:v>-4.6704999999999997</c:v>
                </c:pt>
                <c:pt idx="2556">
                  <c:v>-4.3982000000000001</c:v>
                </c:pt>
                <c:pt idx="2557">
                  <c:v>-4.1268000000000002</c:v>
                </c:pt>
                <c:pt idx="2558">
                  <c:v>-3.8605</c:v>
                </c:pt>
                <c:pt idx="2559">
                  <c:v>-3.6665999999999999</c:v>
                </c:pt>
                <c:pt idx="2560">
                  <c:v>-3.4950000000000001</c:v>
                </c:pt>
                <c:pt idx="2561">
                  <c:v>-3.2778999999999998</c:v>
                </c:pt>
                <c:pt idx="2562">
                  <c:v>-3.0377999999999998</c:v>
                </c:pt>
                <c:pt idx="2563">
                  <c:v>-2.7972000000000001</c:v>
                </c:pt>
                <c:pt idx="2564">
                  <c:v>-2.5415999999999999</c:v>
                </c:pt>
                <c:pt idx="2565">
                  <c:v>-2.2965</c:v>
                </c:pt>
                <c:pt idx="2566">
                  <c:v>-2.0291999999999999</c:v>
                </c:pt>
                <c:pt idx="2567">
                  <c:v>-1.7326999999999999</c:v>
                </c:pt>
                <c:pt idx="2568">
                  <c:v>-1.4282999999999999</c:v>
                </c:pt>
                <c:pt idx="2569">
                  <c:v>-1.1041000000000001</c:v>
                </c:pt>
                <c:pt idx="2570">
                  <c:v>-0.75044999999999995</c:v>
                </c:pt>
                <c:pt idx="2571">
                  <c:v>-0.39007999999999998</c:v>
                </c:pt>
                <c:pt idx="2572">
                  <c:v>-4.4486999999999999E-2</c:v>
                </c:pt>
                <c:pt idx="2573">
                  <c:v>0.26715</c:v>
                </c:pt>
                <c:pt idx="2574">
                  <c:v>0.57791000000000003</c:v>
                </c:pt>
                <c:pt idx="2575">
                  <c:v>0.88668999999999998</c:v>
                </c:pt>
                <c:pt idx="2576">
                  <c:v>1.2321</c:v>
                </c:pt>
                <c:pt idx="2577">
                  <c:v>1.5544</c:v>
                </c:pt>
                <c:pt idx="2578">
                  <c:v>1.8071999999999999</c:v>
                </c:pt>
                <c:pt idx="2579">
                  <c:v>2.0592999999999999</c:v>
                </c:pt>
                <c:pt idx="2580">
                  <c:v>2.3146</c:v>
                </c:pt>
                <c:pt idx="2581">
                  <c:v>2.6069</c:v>
                </c:pt>
                <c:pt idx="2582">
                  <c:v>2.9028999999999998</c:v>
                </c:pt>
                <c:pt idx="2583">
                  <c:v>3.2031000000000001</c:v>
                </c:pt>
                <c:pt idx="2584">
                  <c:v>3.4864000000000002</c:v>
                </c:pt>
                <c:pt idx="2585">
                  <c:v>3.7925</c:v>
                </c:pt>
                <c:pt idx="2586">
                  <c:v>4.1532</c:v>
                </c:pt>
                <c:pt idx="2587">
                  <c:v>4.5332999999999997</c:v>
                </c:pt>
                <c:pt idx="2588">
                  <c:v>4.9417999999999997</c:v>
                </c:pt>
                <c:pt idx="2589">
                  <c:v>5.3605999999999998</c:v>
                </c:pt>
                <c:pt idx="2590">
                  <c:v>5.7709999999999999</c:v>
                </c:pt>
                <c:pt idx="2591">
                  <c:v>6.1929999999999996</c:v>
                </c:pt>
                <c:pt idx="2592">
                  <c:v>6.6711999999999998</c:v>
                </c:pt>
                <c:pt idx="2593">
                  <c:v>7.1565000000000003</c:v>
                </c:pt>
                <c:pt idx="2594">
                  <c:v>7.6112000000000002</c:v>
                </c:pt>
                <c:pt idx="2595">
                  <c:v>8.0417000000000005</c:v>
                </c:pt>
                <c:pt idx="2596">
                  <c:v>8.4291</c:v>
                </c:pt>
                <c:pt idx="2597">
                  <c:v>8.7666000000000004</c:v>
                </c:pt>
                <c:pt idx="2598">
                  <c:v>9.0488999999999997</c:v>
                </c:pt>
                <c:pt idx="2599">
                  <c:v>9.2824000000000009</c:v>
                </c:pt>
                <c:pt idx="2600">
                  <c:v>9.5036000000000005</c:v>
                </c:pt>
                <c:pt idx="2601">
                  <c:v>9.7072000000000003</c:v>
                </c:pt>
                <c:pt idx="2602">
                  <c:v>9.8727999999999998</c:v>
                </c:pt>
                <c:pt idx="2603">
                  <c:v>10.003</c:v>
                </c:pt>
                <c:pt idx="2604">
                  <c:v>10.122999999999999</c:v>
                </c:pt>
                <c:pt idx="2605">
                  <c:v>10.234</c:v>
                </c:pt>
                <c:pt idx="2606">
                  <c:v>10.337999999999999</c:v>
                </c:pt>
                <c:pt idx="2607">
                  <c:v>10.478</c:v>
                </c:pt>
                <c:pt idx="2608">
                  <c:v>10.622999999999999</c:v>
                </c:pt>
                <c:pt idx="2609">
                  <c:v>10.773</c:v>
                </c:pt>
                <c:pt idx="2610">
                  <c:v>10.944000000000001</c:v>
                </c:pt>
                <c:pt idx="2611">
                  <c:v>11.111000000000001</c:v>
                </c:pt>
                <c:pt idx="2612">
                  <c:v>11.276</c:v>
                </c:pt>
                <c:pt idx="2613">
                  <c:v>11.423</c:v>
                </c:pt>
                <c:pt idx="2614">
                  <c:v>11.57</c:v>
                </c:pt>
                <c:pt idx="2615">
                  <c:v>11.728</c:v>
                </c:pt>
                <c:pt idx="2616">
                  <c:v>11.891999999999999</c:v>
                </c:pt>
                <c:pt idx="2617">
                  <c:v>12.04</c:v>
                </c:pt>
                <c:pt idx="2618">
                  <c:v>12.177</c:v>
                </c:pt>
                <c:pt idx="2619">
                  <c:v>12.286</c:v>
                </c:pt>
                <c:pt idx="2620">
                  <c:v>12.4</c:v>
                </c:pt>
                <c:pt idx="2621">
                  <c:v>12.539</c:v>
                </c:pt>
                <c:pt idx="2622">
                  <c:v>12.688000000000001</c:v>
                </c:pt>
                <c:pt idx="2623">
                  <c:v>12.832000000000001</c:v>
                </c:pt>
                <c:pt idx="2624">
                  <c:v>12.996</c:v>
                </c:pt>
                <c:pt idx="2625">
                  <c:v>13.164999999999999</c:v>
                </c:pt>
                <c:pt idx="2626">
                  <c:v>13.305</c:v>
                </c:pt>
                <c:pt idx="2627">
                  <c:v>13.436</c:v>
                </c:pt>
                <c:pt idx="2628">
                  <c:v>13.564</c:v>
                </c:pt>
                <c:pt idx="2629">
                  <c:v>13.686999999999999</c:v>
                </c:pt>
                <c:pt idx="2630">
                  <c:v>13.823</c:v>
                </c:pt>
                <c:pt idx="2631">
                  <c:v>13.929</c:v>
                </c:pt>
                <c:pt idx="2632">
                  <c:v>14.064</c:v>
                </c:pt>
                <c:pt idx="2633">
                  <c:v>14.25</c:v>
                </c:pt>
                <c:pt idx="2634">
                  <c:v>14.455</c:v>
                </c:pt>
                <c:pt idx="2635">
                  <c:v>14.651</c:v>
                </c:pt>
                <c:pt idx="2636">
                  <c:v>14.821</c:v>
                </c:pt>
                <c:pt idx="2637">
                  <c:v>14.978</c:v>
                </c:pt>
                <c:pt idx="2638">
                  <c:v>15.148999999999999</c:v>
                </c:pt>
                <c:pt idx="2639">
                  <c:v>15.327</c:v>
                </c:pt>
                <c:pt idx="2640">
                  <c:v>15.516999999999999</c:v>
                </c:pt>
                <c:pt idx="2641">
                  <c:v>15.701000000000001</c:v>
                </c:pt>
                <c:pt idx="2642">
                  <c:v>15.875</c:v>
                </c:pt>
                <c:pt idx="2643">
                  <c:v>16.062000000000001</c:v>
                </c:pt>
                <c:pt idx="2644">
                  <c:v>16.260000000000002</c:v>
                </c:pt>
                <c:pt idx="2645">
                  <c:v>16.431999999999999</c:v>
                </c:pt>
                <c:pt idx="2646">
                  <c:v>16.582000000000001</c:v>
                </c:pt>
                <c:pt idx="2647">
                  <c:v>16.73</c:v>
                </c:pt>
                <c:pt idx="2648">
                  <c:v>16.87</c:v>
                </c:pt>
                <c:pt idx="2649">
                  <c:v>17.030999999999999</c:v>
                </c:pt>
                <c:pt idx="2650">
                  <c:v>17.201000000000001</c:v>
                </c:pt>
                <c:pt idx="2651">
                  <c:v>17.341999999999999</c:v>
                </c:pt>
                <c:pt idx="2652">
                  <c:v>17.475000000000001</c:v>
                </c:pt>
                <c:pt idx="2653">
                  <c:v>17.603000000000002</c:v>
                </c:pt>
                <c:pt idx="2654">
                  <c:v>17.71</c:v>
                </c:pt>
                <c:pt idx="2655">
                  <c:v>17.821000000000002</c:v>
                </c:pt>
                <c:pt idx="2656">
                  <c:v>17.914000000000001</c:v>
                </c:pt>
                <c:pt idx="2657">
                  <c:v>18.026</c:v>
                </c:pt>
                <c:pt idx="2658">
                  <c:v>18.134</c:v>
                </c:pt>
                <c:pt idx="2659">
                  <c:v>18.239000000000001</c:v>
                </c:pt>
                <c:pt idx="2660">
                  <c:v>18.364000000000001</c:v>
                </c:pt>
                <c:pt idx="2661">
                  <c:v>18.468</c:v>
                </c:pt>
                <c:pt idx="2662">
                  <c:v>18.545999999999999</c:v>
                </c:pt>
                <c:pt idx="2663">
                  <c:v>18.632000000000001</c:v>
                </c:pt>
                <c:pt idx="2664">
                  <c:v>18.722000000000001</c:v>
                </c:pt>
                <c:pt idx="2665">
                  <c:v>18.809999999999999</c:v>
                </c:pt>
                <c:pt idx="2666">
                  <c:v>18.882000000000001</c:v>
                </c:pt>
                <c:pt idx="2667">
                  <c:v>18.934999999999999</c:v>
                </c:pt>
                <c:pt idx="2668">
                  <c:v>18.995000000000001</c:v>
                </c:pt>
                <c:pt idx="2669">
                  <c:v>19.05</c:v>
                </c:pt>
                <c:pt idx="2670">
                  <c:v>19.131</c:v>
                </c:pt>
                <c:pt idx="2671">
                  <c:v>19.248000000000001</c:v>
                </c:pt>
                <c:pt idx="2672">
                  <c:v>19.347000000000001</c:v>
                </c:pt>
                <c:pt idx="2673">
                  <c:v>19.437999999999999</c:v>
                </c:pt>
                <c:pt idx="2674">
                  <c:v>19.553999999999998</c:v>
                </c:pt>
                <c:pt idx="2675">
                  <c:v>19.675000000000001</c:v>
                </c:pt>
                <c:pt idx="2676">
                  <c:v>19.786000000000001</c:v>
                </c:pt>
                <c:pt idx="2677">
                  <c:v>19.878</c:v>
                </c:pt>
                <c:pt idx="2678">
                  <c:v>19.937000000000001</c:v>
                </c:pt>
                <c:pt idx="2679">
                  <c:v>20</c:v>
                </c:pt>
                <c:pt idx="2680">
                  <c:v>20.052</c:v>
                </c:pt>
                <c:pt idx="2681">
                  <c:v>20.093</c:v>
                </c:pt>
                <c:pt idx="2682">
                  <c:v>20.134</c:v>
                </c:pt>
                <c:pt idx="2683">
                  <c:v>20.167999999999999</c:v>
                </c:pt>
                <c:pt idx="2684">
                  <c:v>20.216000000000001</c:v>
                </c:pt>
                <c:pt idx="2685">
                  <c:v>20.277999999999999</c:v>
                </c:pt>
                <c:pt idx="2686">
                  <c:v>20.326000000000001</c:v>
                </c:pt>
                <c:pt idx="2687">
                  <c:v>20.370999999999999</c:v>
                </c:pt>
                <c:pt idx="2688">
                  <c:v>20.422999999999998</c:v>
                </c:pt>
                <c:pt idx="2689">
                  <c:v>20.460999999999999</c:v>
                </c:pt>
                <c:pt idx="2690">
                  <c:v>20.521999999999998</c:v>
                </c:pt>
                <c:pt idx="2691">
                  <c:v>20.588999999999999</c:v>
                </c:pt>
                <c:pt idx="2692">
                  <c:v>20.66</c:v>
                </c:pt>
                <c:pt idx="2693">
                  <c:v>20.724</c:v>
                </c:pt>
                <c:pt idx="2694">
                  <c:v>20.783999999999999</c:v>
                </c:pt>
                <c:pt idx="2695">
                  <c:v>20.867999999999999</c:v>
                </c:pt>
                <c:pt idx="2696">
                  <c:v>20.952999999999999</c:v>
                </c:pt>
                <c:pt idx="2697">
                  <c:v>21.024000000000001</c:v>
                </c:pt>
                <c:pt idx="2698">
                  <c:v>21.094000000000001</c:v>
                </c:pt>
                <c:pt idx="2699">
                  <c:v>21.164000000000001</c:v>
                </c:pt>
                <c:pt idx="2700">
                  <c:v>21.225000000000001</c:v>
                </c:pt>
                <c:pt idx="2701">
                  <c:v>21.276</c:v>
                </c:pt>
                <c:pt idx="2702">
                  <c:v>21.315999999999999</c:v>
                </c:pt>
                <c:pt idx="2703">
                  <c:v>21.372</c:v>
                </c:pt>
                <c:pt idx="2704">
                  <c:v>21.45</c:v>
                </c:pt>
                <c:pt idx="2705">
                  <c:v>21.562999999999999</c:v>
                </c:pt>
                <c:pt idx="2706">
                  <c:v>21.664000000000001</c:v>
                </c:pt>
                <c:pt idx="2707">
                  <c:v>21.74</c:v>
                </c:pt>
                <c:pt idx="2708">
                  <c:v>21.789000000000001</c:v>
                </c:pt>
                <c:pt idx="2709">
                  <c:v>21.821999999999999</c:v>
                </c:pt>
                <c:pt idx="2710">
                  <c:v>21.811</c:v>
                </c:pt>
                <c:pt idx="2711">
                  <c:v>21.815000000000001</c:v>
                </c:pt>
                <c:pt idx="2712">
                  <c:v>21.852</c:v>
                </c:pt>
                <c:pt idx="2713">
                  <c:v>21.902000000000001</c:v>
                </c:pt>
                <c:pt idx="2714">
                  <c:v>21.952000000000002</c:v>
                </c:pt>
                <c:pt idx="2715">
                  <c:v>21.988</c:v>
                </c:pt>
                <c:pt idx="2716">
                  <c:v>22.045000000000002</c:v>
                </c:pt>
                <c:pt idx="2717">
                  <c:v>22.096</c:v>
                </c:pt>
                <c:pt idx="2718">
                  <c:v>22.13</c:v>
                </c:pt>
                <c:pt idx="2719">
                  <c:v>22.166</c:v>
                </c:pt>
                <c:pt idx="2720">
                  <c:v>22.207999999999998</c:v>
                </c:pt>
                <c:pt idx="2721">
                  <c:v>22.265999999999998</c:v>
                </c:pt>
                <c:pt idx="2722">
                  <c:v>22.294</c:v>
                </c:pt>
                <c:pt idx="2723">
                  <c:v>22.327000000000002</c:v>
                </c:pt>
                <c:pt idx="2724">
                  <c:v>22.387</c:v>
                </c:pt>
                <c:pt idx="2725">
                  <c:v>22.457999999999998</c:v>
                </c:pt>
                <c:pt idx="2726">
                  <c:v>22.510999999999999</c:v>
                </c:pt>
                <c:pt idx="2727">
                  <c:v>22.55</c:v>
                </c:pt>
                <c:pt idx="2728">
                  <c:v>22.57</c:v>
                </c:pt>
                <c:pt idx="2729">
                  <c:v>22.582999999999998</c:v>
                </c:pt>
                <c:pt idx="2730">
                  <c:v>22.577999999999999</c:v>
                </c:pt>
                <c:pt idx="2731">
                  <c:v>22.577000000000002</c:v>
                </c:pt>
                <c:pt idx="2732">
                  <c:v>22.61</c:v>
                </c:pt>
                <c:pt idx="2733">
                  <c:v>22.65</c:v>
                </c:pt>
                <c:pt idx="2734">
                  <c:v>22.646999999999998</c:v>
                </c:pt>
                <c:pt idx="2735">
                  <c:v>22.609000000000002</c:v>
                </c:pt>
                <c:pt idx="2736">
                  <c:v>22.571999999999999</c:v>
                </c:pt>
                <c:pt idx="2737">
                  <c:v>22.532</c:v>
                </c:pt>
                <c:pt idx="2738">
                  <c:v>22.509</c:v>
                </c:pt>
                <c:pt idx="2739">
                  <c:v>22.492000000000001</c:v>
                </c:pt>
                <c:pt idx="2740">
                  <c:v>22.454999999999998</c:v>
                </c:pt>
                <c:pt idx="2741">
                  <c:v>22.414999999999999</c:v>
                </c:pt>
                <c:pt idx="2742">
                  <c:v>22.338999999999999</c:v>
                </c:pt>
                <c:pt idx="2743">
                  <c:v>22.239000000000001</c:v>
                </c:pt>
                <c:pt idx="2744">
                  <c:v>22.141999999999999</c:v>
                </c:pt>
                <c:pt idx="2745">
                  <c:v>22.018999999999998</c:v>
                </c:pt>
                <c:pt idx="2746">
                  <c:v>21.873000000000001</c:v>
                </c:pt>
                <c:pt idx="2747">
                  <c:v>21.693999999999999</c:v>
                </c:pt>
                <c:pt idx="2748">
                  <c:v>21.452999999999999</c:v>
                </c:pt>
                <c:pt idx="2749">
                  <c:v>21.154</c:v>
                </c:pt>
                <c:pt idx="2750">
                  <c:v>20.844999999999999</c:v>
                </c:pt>
                <c:pt idx="2751">
                  <c:v>20.555</c:v>
                </c:pt>
                <c:pt idx="2752">
                  <c:v>20.209</c:v>
                </c:pt>
                <c:pt idx="2753">
                  <c:v>19.859000000000002</c:v>
                </c:pt>
                <c:pt idx="2754">
                  <c:v>19.472000000000001</c:v>
                </c:pt>
                <c:pt idx="2755">
                  <c:v>19.045999999999999</c:v>
                </c:pt>
                <c:pt idx="2756">
                  <c:v>18.702999999999999</c:v>
                </c:pt>
                <c:pt idx="2757">
                  <c:v>18.376000000000001</c:v>
                </c:pt>
                <c:pt idx="2758">
                  <c:v>18.047000000000001</c:v>
                </c:pt>
                <c:pt idx="2759">
                  <c:v>17.713999999999999</c:v>
                </c:pt>
                <c:pt idx="2760">
                  <c:v>17.378</c:v>
                </c:pt>
                <c:pt idx="2761">
                  <c:v>17.018000000000001</c:v>
                </c:pt>
                <c:pt idx="2762">
                  <c:v>16.63</c:v>
                </c:pt>
                <c:pt idx="2763">
                  <c:v>16.27</c:v>
                </c:pt>
                <c:pt idx="2764">
                  <c:v>15.974</c:v>
                </c:pt>
                <c:pt idx="2765">
                  <c:v>15.686999999999999</c:v>
                </c:pt>
                <c:pt idx="2766">
                  <c:v>15.366</c:v>
                </c:pt>
                <c:pt idx="2767">
                  <c:v>15.007</c:v>
                </c:pt>
                <c:pt idx="2768">
                  <c:v>14.699</c:v>
                </c:pt>
                <c:pt idx="2769">
                  <c:v>14.459</c:v>
                </c:pt>
                <c:pt idx="2770">
                  <c:v>14.242000000000001</c:v>
                </c:pt>
                <c:pt idx="2771">
                  <c:v>14.047000000000001</c:v>
                </c:pt>
                <c:pt idx="2772">
                  <c:v>13.874000000000001</c:v>
                </c:pt>
                <c:pt idx="2773">
                  <c:v>13.675000000000001</c:v>
                </c:pt>
                <c:pt idx="2774">
                  <c:v>13.451000000000001</c:v>
                </c:pt>
                <c:pt idx="2775">
                  <c:v>13.208</c:v>
                </c:pt>
                <c:pt idx="2776">
                  <c:v>12.964</c:v>
                </c:pt>
                <c:pt idx="2777">
                  <c:v>12.714</c:v>
                </c:pt>
                <c:pt idx="2778">
                  <c:v>12.430999999999999</c:v>
                </c:pt>
                <c:pt idx="2779">
                  <c:v>12.113</c:v>
                </c:pt>
                <c:pt idx="2780">
                  <c:v>11.804</c:v>
                </c:pt>
                <c:pt idx="2781">
                  <c:v>11.48</c:v>
                </c:pt>
                <c:pt idx="2782">
                  <c:v>11.159000000000001</c:v>
                </c:pt>
                <c:pt idx="2783">
                  <c:v>10.885</c:v>
                </c:pt>
                <c:pt idx="2784">
                  <c:v>10.569000000000001</c:v>
                </c:pt>
                <c:pt idx="2785">
                  <c:v>10.242000000000001</c:v>
                </c:pt>
                <c:pt idx="2786">
                  <c:v>9.9243000000000006</c:v>
                </c:pt>
                <c:pt idx="2787">
                  <c:v>9.5580999999999996</c:v>
                </c:pt>
                <c:pt idx="2788">
                  <c:v>9.2247000000000003</c:v>
                </c:pt>
                <c:pt idx="2789">
                  <c:v>8.8353999999999999</c:v>
                </c:pt>
                <c:pt idx="2790">
                  <c:v>8.4234000000000009</c:v>
                </c:pt>
                <c:pt idx="2791">
                  <c:v>8.0166000000000004</c:v>
                </c:pt>
                <c:pt idx="2792">
                  <c:v>7.5694999999999997</c:v>
                </c:pt>
                <c:pt idx="2793">
                  <c:v>7.09</c:v>
                </c:pt>
                <c:pt idx="2794">
                  <c:v>6.6059000000000001</c:v>
                </c:pt>
                <c:pt idx="2795">
                  <c:v>6.1135999999999999</c:v>
                </c:pt>
                <c:pt idx="2796">
                  <c:v>5.6257000000000001</c:v>
                </c:pt>
                <c:pt idx="2797">
                  <c:v>5.1086999999999998</c:v>
                </c:pt>
                <c:pt idx="2798">
                  <c:v>4.5894000000000004</c:v>
                </c:pt>
                <c:pt idx="2799">
                  <c:v>4.0776000000000003</c:v>
                </c:pt>
                <c:pt idx="2800">
                  <c:v>3.5968</c:v>
                </c:pt>
                <c:pt idx="2801">
                  <c:v>3.145</c:v>
                </c:pt>
                <c:pt idx="2802">
                  <c:v>2.7313999999999998</c:v>
                </c:pt>
                <c:pt idx="2803">
                  <c:v>2.3075999999999999</c:v>
                </c:pt>
                <c:pt idx="2804">
                  <c:v>1.8935999999999999</c:v>
                </c:pt>
                <c:pt idx="2805">
                  <c:v>1.4685999999999999</c:v>
                </c:pt>
                <c:pt idx="2806">
                  <c:v>1.0169999999999999</c:v>
                </c:pt>
                <c:pt idx="2807">
                  <c:v>0.56255999999999995</c:v>
                </c:pt>
                <c:pt idx="2808">
                  <c:v>0.10507</c:v>
                </c:pt>
                <c:pt idx="2809">
                  <c:v>-0.36126000000000003</c:v>
                </c:pt>
                <c:pt idx="2810">
                  <c:v>-0.82984000000000002</c:v>
                </c:pt>
                <c:pt idx="2811">
                  <c:v>-1.3416999999999999</c:v>
                </c:pt>
                <c:pt idx="2812">
                  <c:v>-1.8891</c:v>
                </c:pt>
                <c:pt idx="2813">
                  <c:v>-2.4255</c:v>
                </c:pt>
                <c:pt idx="2814">
                  <c:v>-2.9969000000000001</c:v>
                </c:pt>
                <c:pt idx="2815">
                  <c:v>-3.5750999999999999</c:v>
                </c:pt>
                <c:pt idx="2816">
                  <c:v>-4.1547999999999998</c:v>
                </c:pt>
                <c:pt idx="2817">
                  <c:v>-4.7361000000000004</c:v>
                </c:pt>
                <c:pt idx="2818">
                  <c:v>-5.2610999999999999</c:v>
                </c:pt>
                <c:pt idx="2819">
                  <c:v>-5.7944000000000004</c:v>
                </c:pt>
                <c:pt idx="2820">
                  <c:v>-6.3102</c:v>
                </c:pt>
                <c:pt idx="2821">
                  <c:v>-6.7648000000000001</c:v>
                </c:pt>
                <c:pt idx="2822">
                  <c:v>-7.2275999999999998</c:v>
                </c:pt>
                <c:pt idx="2823">
                  <c:v>-7.6547000000000001</c:v>
                </c:pt>
                <c:pt idx="2824">
                  <c:v>-7.9973999999999998</c:v>
                </c:pt>
                <c:pt idx="2825">
                  <c:v>-8.3398000000000003</c:v>
                </c:pt>
                <c:pt idx="2826">
                  <c:v>-8.6531000000000002</c:v>
                </c:pt>
                <c:pt idx="2827">
                  <c:v>-8.9344000000000001</c:v>
                </c:pt>
                <c:pt idx="2828">
                  <c:v>-9.1620000000000008</c:v>
                </c:pt>
                <c:pt idx="2829">
                  <c:v>-9.4245000000000001</c:v>
                </c:pt>
                <c:pt idx="2830">
                  <c:v>-9.6491000000000007</c:v>
                </c:pt>
                <c:pt idx="2831">
                  <c:v>-9.8943999999999992</c:v>
                </c:pt>
                <c:pt idx="2832">
                  <c:v>-10.169</c:v>
                </c:pt>
                <c:pt idx="2833">
                  <c:v>-10.465999999999999</c:v>
                </c:pt>
                <c:pt idx="2834">
                  <c:v>-10.772</c:v>
                </c:pt>
                <c:pt idx="2835">
                  <c:v>-11.064</c:v>
                </c:pt>
                <c:pt idx="2836">
                  <c:v>-11.41</c:v>
                </c:pt>
                <c:pt idx="2837">
                  <c:v>-11.718999999999999</c:v>
                </c:pt>
                <c:pt idx="2838">
                  <c:v>-12.053000000000001</c:v>
                </c:pt>
                <c:pt idx="2839">
                  <c:v>-12.395</c:v>
                </c:pt>
                <c:pt idx="2840">
                  <c:v>-12.682</c:v>
                </c:pt>
                <c:pt idx="2841">
                  <c:v>-12.945</c:v>
                </c:pt>
                <c:pt idx="2842">
                  <c:v>-13.191000000000001</c:v>
                </c:pt>
                <c:pt idx="2843">
                  <c:v>-13.427</c:v>
                </c:pt>
                <c:pt idx="2844">
                  <c:v>-13.632999999999999</c:v>
                </c:pt>
                <c:pt idx="2845">
                  <c:v>-13.819000000000001</c:v>
                </c:pt>
                <c:pt idx="2846">
                  <c:v>-14.02</c:v>
                </c:pt>
                <c:pt idx="2847">
                  <c:v>-14.223000000000001</c:v>
                </c:pt>
                <c:pt idx="2848">
                  <c:v>-14.438000000000001</c:v>
                </c:pt>
                <c:pt idx="2849">
                  <c:v>-14.625999999999999</c:v>
                </c:pt>
                <c:pt idx="2850">
                  <c:v>-14.821</c:v>
                </c:pt>
                <c:pt idx="2851">
                  <c:v>-15.044</c:v>
                </c:pt>
                <c:pt idx="2852">
                  <c:v>-15.263</c:v>
                </c:pt>
                <c:pt idx="2853">
                  <c:v>-15.446</c:v>
                </c:pt>
                <c:pt idx="2854">
                  <c:v>-15.647</c:v>
                </c:pt>
                <c:pt idx="2855">
                  <c:v>-15.89</c:v>
                </c:pt>
                <c:pt idx="2856">
                  <c:v>-16.170999999999999</c:v>
                </c:pt>
                <c:pt idx="2857">
                  <c:v>-16.439</c:v>
                </c:pt>
                <c:pt idx="2858">
                  <c:v>-16.66</c:v>
                </c:pt>
                <c:pt idx="2859">
                  <c:v>-16.869</c:v>
                </c:pt>
                <c:pt idx="2860">
                  <c:v>-17.13</c:v>
                </c:pt>
                <c:pt idx="2861">
                  <c:v>-17.372</c:v>
                </c:pt>
                <c:pt idx="2862">
                  <c:v>-17.509</c:v>
                </c:pt>
                <c:pt idx="2863">
                  <c:v>-17.625</c:v>
                </c:pt>
                <c:pt idx="2864">
                  <c:v>-17.786999999999999</c:v>
                </c:pt>
                <c:pt idx="2865">
                  <c:v>-17.97</c:v>
                </c:pt>
                <c:pt idx="2866">
                  <c:v>-18.128</c:v>
                </c:pt>
                <c:pt idx="2867">
                  <c:v>-18.297000000000001</c:v>
                </c:pt>
                <c:pt idx="2868">
                  <c:v>-18.45</c:v>
                </c:pt>
                <c:pt idx="2869">
                  <c:v>-18.585999999999999</c:v>
                </c:pt>
                <c:pt idx="2870">
                  <c:v>-18.695</c:v>
                </c:pt>
                <c:pt idx="2871">
                  <c:v>-18.814</c:v>
                </c:pt>
                <c:pt idx="2872">
                  <c:v>-18.923999999999999</c:v>
                </c:pt>
                <c:pt idx="2873">
                  <c:v>-18.989999999999998</c:v>
                </c:pt>
                <c:pt idx="2874">
                  <c:v>-19.061</c:v>
                </c:pt>
                <c:pt idx="2875">
                  <c:v>-19.126000000000001</c:v>
                </c:pt>
                <c:pt idx="2876">
                  <c:v>-19.178999999999998</c:v>
                </c:pt>
                <c:pt idx="2877">
                  <c:v>-19.262</c:v>
                </c:pt>
                <c:pt idx="2878">
                  <c:v>-19.352</c:v>
                </c:pt>
                <c:pt idx="2879">
                  <c:v>-19.436</c:v>
                </c:pt>
                <c:pt idx="2880">
                  <c:v>-19.507000000000001</c:v>
                </c:pt>
                <c:pt idx="2881">
                  <c:v>-19.561</c:v>
                </c:pt>
                <c:pt idx="2882">
                  <c:v>-19.59</c:v>
                </c:pt>
                <c:pt idx="2883">
                  <c:v>-19.617000000000001</c:v>
                </c:pt>
                <c:pt idx="2884">
                  <c:v>-19.646999999999998</c:v>
                </c:pt>
                <c:pt idx="2885">
                  <c:v>-19.696999999999999</c:v>
                </c:pt>
                <c:pt idx="2886">
                  <c:v>-19.779</c:v>
                </c:pt>
                <c:pt idx="2887">
                  <c:v>-19.882000000000001</c:v>
                </c:pt>
                <c:pt idx="2888">
                  <c:v>-20.007000000000001</c:v>
                </c:pt>
                <c:pt idx="2889">
                  <c:v>-20.12</c:v>
                </c:pt>
                <c:pt idx="2890">
                  <c:v>-20.202999999999999</c:v>
                </c:pt>
                <c:pt idx="2891">
                  <c:v>-20.279</c:v>
                </c:pt>
                <c:pt idx="2892">
                  <c:v>-20.329999999999998</c:v>
                </c:pt>
                <c:pt idx="2893">
                  <c:v>-20.369</c:v>
                </c:pt>
                <c:pt idx="2894">
                  <c:v>-20.402000000000001</c:v>
                </c:pt>
                <c:pt idx="2895">
                  <c:v>-20.452000000000002</c:v>
                </c:pt>
                <c:pt idx="2896">
                  <c:v>-20.555</c:v>
                </c:pt>
                <c:pt idx="2897">
                  <c:v>-20.698</c:v>
                </c:pt>
                <c:pt idx="2898">
                  <c:v>-20.791</c:v>
                </c:pt>
                <c:pt idx="2899">
                  <c:v>-20.859000000000002</c:v>
                </c:pt>
                <c:pt idx="2900">
                  <c:v>-20.920999999999999</c:v>
                </c:pt>
                <c:pt idx="2901">
                  <c:v>-20.937000000000001</c:v>
                </c:pt>
                <c:pt idx="2902">
                  <c:v>-20.963999999999999</c:v>
                </c:pt>
                <c:pt idx="2903">
                  <c:v>-20.995999999999999</c:v>
                </c:pt>
                <c:pt idx="2904">
                  <c:v>-21.012</c:v>
                </c:pt>
                <c:pt idx="2905">
                  <c:v>-21.065000000000001</c:v>
                </c:pt>
                <c:pt idx="2906">
                  <c:v>-21.117000000000001</c:v>
                </c:pt>
                <c:pt idx="2907">
                  <c:v>-21.173999999999999</c:v>
                </c:pt>
                <c:pt idx="2908">
                  <c:v>-21.245000000000001</c:v>
                </c:pt>
                <c:pt idx="2909">
                  <c:v>-21.31</c:v>
                </c:pt>
                <c:pt idx="2910">
                  <c:v>-21.382999999999999</c:v>
                </c:pt>
                <c:pt idx="2911">
                  <c:v>-21.449000000000002</c:v>
                </c:pt>
                <c:pt idx="2912">
                  <c:v>-21.477</c:v>
                </c:pt>
                <c:pt idx="2913">
                  <c:v>-21.527000000000001</c:v>
                </c:pt>
                <c:pt idx="2914">
                  <c:v>-21.565999999999999</c:v>
                </c:pt>
                <c:pt idx="2915">
                  <c:v>-21.588999999999999</c:v>
                </c:pt>
                <c:pt idx="2916">
                  <c:v>-21.637</c:v>
                </c:pt>
                <c:pt idx="2917">
                  <c:v>-21.678999999999998</c:v>
                </c:pt>
                <c:pt idx="2918">
                  <c:v>-21.741</c:v>
                </c:pt>
                <c:pt idx="2919">
                  <c:v>-21.812999999999999</c:v>
                </c:pt>
                <c:pt idx="2920">
                  <c:v>-21.873000000000001</c:v>
                </c:pt>
                <c:pt idx="2921">
                  <c:v>-21.914999999999999</c:v>
                </c:pt>
                <c:pt idx="2922">
                  <c:v>-21.939</c:v>
                </c:pt>
                <c:pt idx="2923">
                  <c:v>-21.95</c:v>
                </c:pt>
                <c:pt idx="2924">
                  <c:v>-21.946999999999999</c:v>
                </c:pt>
                <c:pt idx="2925">
                  <c:v>-21.939</c:v>
                </c:pt>
                <c:pt idx="2926">
                  <c:v>-21.946000000000002</c:v>
                </c:pt>
                <c:pt idx="2927">
                  <c:v>-21.974</c:v>
                </c:pt>
                <c:pt idx="2928">
                  <c:v>-21.99</c:v>
                </c:pt>
                <c:pt idx="2929">
                  <c:v>-22.004000000000001</c:v>
                </c:pt>
                <c:pt idx="2930">
                  <c:v>-22.033000000000001</c:v>
                </c:pt>
                <c:pt idx="2931">
                  <c:v>-22.084</c:v>
                </c:pt>
                <c:pt idx="2932">
                  <c:v>-22.126999999999999</c:v>
                </c:pt>
                <c:pt idx="2933">
                  <c:v>-22.135000000000002</c:v>
                </c:pt>
                <c:pt idx="2934">
                  <c:v>-22.122</c:v>
                </c:pt>
                <c:pt idx="2935">
                  <c:v>-22.125</c:v>
                </c:pt>
                <c:pt idx="2936">
                  <c:v>-22.132000000000001</c:v>
                </c:pt>
                <c:pt idx="2937">
                  <c:v>-22.154</c:v>
                </c:pt>
                <c:pt idx="2938">
                  <c:v>-22.16</c:v>
                </c:pt>
                <c:pt idx="2939">
                  <c:v>-22.126999999999999</c:v>
                </c:pt>
                <c:pt idx="2940">
                  <c:v>-22.07</c:v>
                </c:pt>
                <c:pt idx="2941">
                  <c:v>-22.007999999999999</c:v>
                </c:pt>
                <c:pt idx="2942">
                  <c:v>-21.943000000000001</c:v>
                </c:pt>
                <c:pt idx="2943">
                  <c:v>-21.911000000000001</c:v>
                </c:pt>
                <c:pt idx="2944">
                  <c:v>-21.902000000000001</c:v>
                </c:pt>
                <c:pt idx="2945">
                  <c:v>-21.891999999999999</c:v>
                </c:pt>
                <c:pt idx="2946">
                  <c:v>-21.884</c:v>
                </c:pt>
                <c:pt idx="2947">
                  <c:v>-21.873000000000001</c:v>
                </c:pt>
                <c:pt idx="2948">
                  <c:v>-21.873000000000001</c:v>
                </c:pt>
                <c:pt idx="2949">
                  <c:v>-21.87</c:v>
                </c:pt>
                <c:pt idx="2950">
                  <c:v>-21.837</c:v>
                </c:pt>
                <c:pt idx="2951">
                  <c:v>-21.795999999999999</c:v>
                </c:pt>
                <c:pt idx="2952">
                  <c:v>-21.722000000000001</c:v>
                </c:pt>
                <c:pt idx="2953">
                  <c:v>-21.603999999999999</c:v>
                </c:pt>
                <c:pt idx="2954">
                  <c:v>-21.483000000000001</c:v>
                </c:pt>
                <c:pt idx="2955">
                  <c:v>-21.367999999999999</c:v>
                </c:pt>
                <c:pt idx="2956">
                  <c:v>-21.225999999999999</c:v>
                </c:pt>
                <c:pt idx="2957">
                  <c:v>-21.015000000000001</c:v>
                </c:pt>
                <c:pt idx="2958">
                  <c:v>-20.731999999999999</c:v>
                </c:pt>
                <c:pt idx="2959">
                  <c:v>-20.396999999999998</c:v>
                </c:pt>
                <c:pt idx="2960">
                  <c:v>-20.068999999999999</c:v>
                </c:pt>
                <c:pt idx="2961">
                  <c:v>-19.786000000000001</c:v>
                </c:pt>
                <c:pt idx="2962">
                  <c:v>-19.440000000000001</c:v>
                </c:pt>
                <c:pt idx="2963">
                  <c:v>-19.04</c:v>
                </c:pt>
                <c:pt idx="2964">
                  <c:v>-18.616</c:v>
                </c:pt>
                <c:pt idx="2965">
                  <c:v>-18.198</c:v>
                </c:pt>
                <c:pt idx="2966">
                  <c:v>-17.754000000000001</c:v>
                </c:pt>
                <c:pt idx="2967">
                  <c:v>-17.303000000000001</c:v>
                </c:pt>
                <c:pt idx="2968">
                  <c:v>-16.902000000000001</c:v>
                </c:pt>
                <c:pt idx="2969">
                  <c:v>-16.523</c:v>
                </c:pt>
                <c:pt idx="2970">
                  <c:v>-16.134</c:v>
                </c:pt>
                <c:pt idx="2971">
                  <c:v>-15.754</c:v>
                </c:pt>
                <c:pt idx="2972">
                  <c:v>-15.364000000000001</c:v>
                </c:pt>
                <c:pt idx="2973">
                  <c:v>-14.958</c:v>
                </c:pt>
                <c:pt idx="2974">
                  <c:v>-14.538</c:v>
                </c:pt>
                <c:pt idx="2975">
                  <c:v>-14.132999999999999</c:v>
                </c:pt>
                <c:pt idx="2976">
                  <c:v>-13.757999999999999</c:v>
                </c:pt>
                <c:pt idx="2977">
                  <c:v>-13.398999999999999</c:v>
                </c:pt>
                <c:pt idx="2978">
                  <c:v>-13.05</c:v>
                </c:pt>
                <c:pt idx="2979">
                  <c:v>-12.746</c:v>
                </c:pt>
                <c:pt idx="2980">
                  <c:v>-12.452</c:v>
                </c:pt>
                <c:pt idx="2981">
                  <c:v>-12.137</c:v>
                </c:pt>
                <c:pt idx="2982">
                  <c:v>-11.801</c:v>
                </c:pt>
                <c:pt idx="2983">
                  <c:v>-11.491</c:v>
                </c:pt>
                <c:pt idx="2984">
                  <c:v>-11.169</c:v>
                </c:pt>
                <c:pt idx="2985">
                  <c:v>-10.821999999999999</c:v>
                </c:pt>
                <c:pt idx="2986">
                  <c:v>-10.496</c:v>
                </c:pt>
                <c:pt idx="2987">
                  <c:v>-10.18</c:v>
                </c:pt>
                <c:pt idx="2988">
                  <c:v>-9.8454999999999995</c:v>
                </c:pt>
                <c:pt idx="2989">
                  <c:v>-9.5007000000000001</c:v>
                </c:pt>
                <c:pt idx="2990">
                  <c:v>-9.1465999999999994</c:v>
                </c:pt>
                <c:pt idx="2991">
                  <c:v>-8.8459000000000003</c:v>
                </c:pt>
                <c:pt idx="2992">
                  <c:v>-8.5725999999999996</c:v>
                </c:pt>
                <c:pt idx="2993">
                  <c:v>-8.2810000000000006</c:v>
                </c:pt>
                <c:pt idx="2994">
                  <c:v>-7.9198000000000004</c:v>
                </c:pt>
                <c:pt idx="2995">
                  <c:v>-7.5118999999999998</c:v>
                </c:pt>
                <c:pt idx="2996">
                  <c:v>-7.0765000000000002</c:v>
                </c:pt>
                <c:pt idx="2997">
                  <c:v>-6.5823</c:v>
                </c:pt>
                <c:pt idx="2998">
                  <c:v>-6.0701000000000001</c:v>
                </c:pt>
                <c:pt idx="2999">
                  <c:v>-5.5225</c:v>
                </c:pt>
                <c:pt idx="3000">
                  <c:v>-4.9789000000000003</c:v>
                </c:pt>
                <c:pt idx="3001">
                  <c:v>-4.4317000000000002</c:v>
                </c:pt>
                <c:pt idx="3002">
                  <c:v>-3.8935</c:v>
                </c:pt>
                <c:pt idx="3003">
                  <c:v>-3.3136999999999999</c:v>
                </c:pt>
                <c:pt idx="3004">
                  <c:v>-2.7353000000000001</c:v>
                </c:pt>
                <c:pt idx="3005">
                  <c:v>-2.2345000000000002</c:v>
                </c:pt>
                <c:pt idx="3006">
                  <c:v>-1.7963</c:v>
                </c:pt>
                <c:pt idx="3007">
                  <c:v>-1.3858999999999999</c:v>
                </c:pt>
                <c:pt idx="3008">
                  <c:v>-1.0156000000000001</c:v>
                </c:pt>
                <c:pt idx="3009">
                  <c:v>-0.68357999999999997</c:v>
                </c:pt>
                <c:pt idx="3010">
                  <c:v>-0.34876000000000001</c:v>
                </c:pt>
                <c:pt idx="3011">
                  <c:v>-5.7419999999999999E-2</c:v>
                </c:pt>
                <c:pt idx="3012">
                  <c:v>0.19450999999999999</c:v>
                </c:pt>
                <c:pt idx="3013">
                  <c:v>0.41514000000000001</c:v>
                </c:pt>
                <c:pt idx="3014">
                  <c:v>0.64449999999999996</c:v>
                </c:pt>
                <c:pt idx="3015">
                  <c:v>0.88173000000000001</c:v>
                </c:pt>
                <c:pt idx="3016">
                  <c:v>1.1324000000000001</c:v>
                </c:pt>
                <c:pt idx="3017">
                  <c:v>1.3596999999999999</c:v>
                </c:pt>
                <c:pt idx="3018">
                  <c:v>1.6076999999999999</c:v>
                </c:pt>
                <c:pt idx="3019">
                  <c:v>1.8946000000000001</c:v>
                </c:pt>
                <c:pt idx="3020">
                  <c:v>2.2121</c:v>
                </c:pt>
                <c:pt idx="3021">
                  <c:v>2.5099</c:v>
                </c:pt>
                <c:pt idx="3022">
                  <c:v>2.7841</c:v>
                </c:pt>
                <c:pt idx="3023">
                  <c:v>3.0535000000000001</c:v>
                </c:pt>
                <c:pt idx="3024">
                  <c:v>3.3018000000000001</c:v>
                </c:pt>
                <c:pt idx="3025">
                  <c:v>3.5419999999999998</c:v>
                </c:pt>
                <c:pt idx="3026">
                  <c:v>3.7827999999999999</c:v>
                </c:pt>
                <c:pt idx="3027">
                  <c:v>4.0510000000000002</c:v>
                </c:pt>
                <c:pt idx="3028">
                  <c:v>4.2622</c:v>
                </c:pt>
                <c:pt idx="3029">
                  <c:v>4.4804000000000004</c:v>
                </c:pt>
                <c:pt idx="3030">
                  <c:v>4.7427999999999999</c:v>
                </c:pt>
                <c:pt idx="3031">
                  <c:v>4.9996</c:v>
                </c:pt>
                <c:pt idx="3032">
                  <c:v>5.3066000000000004</c:v>
                </c:pt>
                <c:pt idx="3033">
                  <c:v>5.6586999999999996</c:v>
                </c:pt>
                <c:pt idx="3034">
                  <c:v>6.0088999999999997</c:v>
                </c:pt>
                <c:pt idx="3035">
                  <c:v>6.3141999999999996</c:v>
                </c:pt>
                <c:pt idx="3036">
                  <c:v>6.6055999999999999</c:v>
                </c:pt>
                <c:pt idx="3037">
                  <c:v>6.8421000000000003</c:v>
                </c:pt>
                <c:pt idx="3038">
                  <c:v>6.9847999999999999</c:v>
                </c:pt>
                <c:pt idx="3039">
                  <c:v>7.0793999999999997</c:v>
                </c:pt>
                <c:pt idx="3040">
                  <c:v>7.1147</c:v>
                </c:pt>
                <c:pt idx="3041">
                  <c:v>7.1024000000000003</c:v>
                </c:pt>
                <c:pt idx="3042">
                  <c:v>7.0587</c:v>
                </c:pt>
                <c:pt idx="3043">
                  <c:v>7.0176999999999996</c:v>
                </c:pt>
                <c:pt idx="3044">
                  <c:v>6.9892000000000003</c:v>
                </c:pt>
                <c:pt idx="3045">
                  <c:v>6.9691999999999998</c:v>
                </c:pt>
                <c:pt idx="3046">
                  <c:v>6.9747000000000003</c:v>
                </c:pt>
                <c:pt idx="3047">
                  <c:v>7.0095999999999998</c:v>
                </c:pt>
                <c:pt idx="3048">
                  <c:v>7.0899000000000001</c:v>
                </c:pt>
                <c:pt idx="3049">
                  <c:v>7.1885000000000003</c:v>
                </c:pt>
                <c:pt idx="3050">
                  <c:v>7.3169000000000004</c:v>
                </c:pt>
                <c:pt idx="3051">
                  <c:v>7.4730999999999996</c:v>
                </c:pt>
                <c:pt idx="3052">
                  <c:v>7.6210000000000004</c:v>
                </c:pt>
                <c:pt idx="3053">
                  <c:v>7.7735000000000003</c:v>
                </c:pt>
                <c:pt idx="3054">
                  <c:v>7.9211</c:v>
                </c:pt>
                <c:pt idx="3055">
                  <c:v>8.0739000000000001</c:v>
                </c:pt>
                <c:pt idx="3056">
                  <c:v>8.2539999999999996</c:v>
                </c:pt>
                <c:pt idx="3057">
                  <c:v>8.4528999999999996</c:v>
                </c:pt>
                <c:pt idx="3058">
                  <c:v>8.6586999999999996</c:v>
                </c:pt>
                <c:pt idx="3059">
                  <c:v>8.8719999999999999</c:v>
                </c:pt>
                <c:pt idx="3060">
                  <c:v>9.0854999999999997</c:v>
                </c:pt>
                <c:pt idx="3061">
                  <c:v>9.2879000000000005</c:v>
                </c:pt>
                <c:pt idx="3062">
                  <c:v>9.4940999999999995</c:v>
                </c:pt>
                <c:pt idx="3063">
                  <c:v>9.7243999999999993</c:v>
                </c:pt>
                <c:pt idx="3064">
                  <c:v>9.9497</c:v>
                </c:pt>
                <c:pt idx="3065">
                  <c:v>10.118</c:v>
                </c:pt>
                <c:pt idx="3066">
                  <c:v>10.249000000000001</c:v>
                </c:pt>
                <c:pt idx="3067">
                  <c:v>10.372999999999999</c:v>
                </c:pt>
                <c:pt idx="3068">
                  <c:v>10.51</c:v>
                </c:pt>
                <c:pt idx="3069">
                  <c:v>10.659000000000001</c:v>
                </c:pt>
                <c:pt idx="3070">
                  <c:v>10.824999999999999</c:v>
                </c:pt>
                <c:pt idx="3071">
                  <c:v>10.988</c:v>
                </c:pt>
                <c:pt idx="3072">
                  <c:v>11.138</c:v>
                </c:pt>
                <c:pt idx="3073">
                  <c:v>11.297000000000001</c:v>
                </c:pt>
                <c:pt idx="3074">
                  <c:v>11.449</c:v>
                </c:pt>
                <c:pt idx="3075">
                  <c:v>11.595000000000001</c:v>
                </c:pt>
                <c:pt idx="3076">
                  <c:v>11.749000000000001</c:v>
                </c:pt>
                <c:pt idx="3077">
                  <c:v>11.916</c:v>
                </c:pt>
                <c:pt idx="3078">
                  <c:v>12.101000000000001</c:v>
                </c:pt>
                <c:pt idx="3079">
                  <c:v>12.317</c:v>
                </c:pt>
                <c:pt idx="3080">
                  <c:v>12.523999999999999</c:v>
                </c:pt>
                <c:pt idx="3081">
                  <c:v>12.705</c:v>
                </c:pt>
                <c:pt idx="3082">
                  <c:v>12.907</c:v>
                </c:pt>
                <c:pt idx="3083">
                  <c:v>13.113</c:v>
                </c:pt>
                <c:pt idx="3084">
                  <c:v>13.28</c:v>
                </c:pt>
                <c:pt idx="3085">
                  <c:v>13.452999999999999</c:v>
                </c:pt>
                <c:pt idx="3086">
                  <c:v>13.65</c:v>
                </c:pt>
                <c:pt idx="3087">
                  <c:v>13.829000000000001</c:v>
                </c:pt>
                <c:pt idx="3088">
                  <c:v>13.994</c:v>
                </c:pt>
                <c:pt idx="3089">
                  <c:v>14.151</c:v>
                </c:pt>
                <c:pt idx="3090">
                  <c:v>14.327999999999999</c:v>
                </c:pt>
                <c:pt idx="3091">
                  <c:v>14.568</c:v>
                </c:pt>
                <c:pt idx="3092">
                  <c:v>14.821999999999999</c:v>
                </c:pt>
                <c:pt idx="3093">
                  <c:v>15.065</c:v>
                </c:pt>
                <c:pt idx="3094">
                  <c:v>15.304</c:v>
                </c:pt>
                <c:pt idx="3095">
                  <c:v>15.534000000000001</c:v>
                </c:pt>
                <c:pt idx="3096">
                  <c:v>15.772</c:v>
                </c:pt>
                <c:pt idx="3097">
                  <c:v>16.036000000000001</c:v>
                </c:pt>
                <c:pt idx="3098">
                  <c:v>16.291</c:v>
                </c:pt>
                <c:pt idx="3099">
                  <c:v>16.478000000000002</c:v>
                </c:pt>
                <c:pt idx="3100">
                  <c:v>16.632999999999999</c:v>
                </c:pt>
                <c:pt idx="3101">
                  <c:v>16.795000000000002</c:v>
                </c:pt>
                <c:pt idx="3102">
                  <c:v>16.975000000000001</c:v>
                </c:pt>
                <c:pt idx="3103">
                  <c:v>17.12</c:v>
                </c:pt>
                <c:pt idx="3104">
                  <c:v>17.251999999999999</c:v>
                </c:pt>
                <c:pt idx="3105">
                  <c:v>17.364000000000001</c:v>
                </c:pt>
                <c:pt idx="3106">
                  <c:v>17.478999999999999</c:v>
                </c:pt>
                <c:pt idx="3107">
                  <c:v>17.59</c:v>
                </c:pt>
                <c:pt idx="3108">
                  <c:v>17.693000000000001</c:v>
                </c:pt>
                <c:pt idx="3109">
                  <c:v>17.827000000000002</c:v>
                </c:pt>
                <c:pt idx="3110">
                  <c:v>18.024999999999999</c:v>
                </c:pt>
                <c:pt idx="3111">
                  <c:v>18.231000000000002</c:v>
                </c:pt>
                <c:pt idx="3112">
                  <c:v>18.393000000000001</c:v>
                </c:pt>
                <c:pt idx="3113">
                  <c:v>18.53</c:v>
                </c:pt>
                <c:pt idx="3114">
                  <c:v>18.646999999999998</c:v>
                </c:pt>
                <c:pt idx="3115">
                  <c:v>18.736999999999998</c:v>
                </c:pt>
                <c:pt idx="3116">
                  <c:v>18.838000000000001</c:v>
                </c:pt>
                <c:pt idx="3117">
                  <c:v>18.95</c:v>
                </c:pt>
                <c:pt idx="3118">
                  <c:v>19.062999999999999</c:v>
                </c:pt>
                <c:pt idx="3119">
                  <c:v>19.154</c:v>
                </c:pt>
                <c:pt idx="3120">
                  <c:v>19.234000000000002</c:v>
                </c:pt>
                <c:pt idx="3121">
                  <c:v>19.356000000000002</c:v>
                </c:pt>
                <c:pt idx="3122">
                  <c:v>19.518000000000001</c:v>
                </c:pt>
                <c:pt idx="3123">
                  <c:v>19.672999999999998</c:v>
                </c:pt>
                <c:pt idx="3124">
                  <c:v>19.794</c:v>
                </c:pt>
                <c:pt idx="3125">
                  <c:v>19.887</c:v>
                </c:pt>
                <c:pt idx="3126">
                  <c:v>19.963999999999999</c:v>
                </c:pt>
                <c:pt idx="3127">
                  <c:v>20.03</c:v>
                </c:pt>
                <c:pt idx="3128">
                  <c:v>20.113</c:v>
                </c:pt>
                <c:pt idx="3129">
                  <c:v>20.198</c:v>
                </c:pt>
                <c:pt idx="3130">
                  <c:v>20.265999999999998</c:v>
                </c:pt>
                <c:pt idx="3131">
                  <c:v>20.363</c:v>
                </c:pt>
                <c:pt idx="3132">
                  <c:v>20.463999999999999</c:v>
                </c:pt>
                <c:pt idx="3133">
                  <c:v>20.556999999999999</c:v>
                </c:pt>
                <c:pt idx="3134">
                  <c:v>20.648</c:v>
                </c:pt>
                <c:pt idx="3135">
                  <c:v>20.716999999999999</c:v>
                </c:pt>
                <c:pt idx="3136">
                  <c:v>20.774000000000001</c:v>
                </c:pt>
                <c:pt idx="3137">
                  <c:v>20.818999999999999</c:v>
                </c:pt>
                <c:pt idx="3138">
                  <c:v>20.873000000000001</c:v>
                </c:pt>
                <c:pt idx="3139">
                  <c:v>20.945</c:v>
                </c:pt>
                <c:pt idx="3140">
                  <c:v>21.009</c:v>
                </c:pt>
                <c:pt idx="3141">
                  <c:v>21.099</c:v>
                </c:pt>
                <c:pt idx="3142">
                  <c:v>21.177</c:v>
                </c:pt>
                <c:pt idx="3143">
                  <c:v>21.233000000000001</c:v>
                </c:pt>
                <c:pt idx="3144">
                  <c:v>21.303000000000001</c:v>
                </c:pt>
                <c:pt idx="3145">
                  <c:v>21.36</c:v>
                </c:pt>
                <c:pt idx="3146">
                  <c:v>21.419</c:v>
                </c:pt>
                <c:pt idx="3147">
                  <c:v>21.495000000000001</c:v>
                </c:pt>
                <c:pt idx="3148">
                  <c:v>21.584</c:v>
                </c:pt>
                <c:pt idx="3149">
                  <c:v>21.655000000000001</c:v>
                </c:pt>
                <c:pt idx="3150">
                  <c:v>21.702999999999999</c:v>
                </c:pt>
                <c:pt idx="3151">
                  <c:v>21.734999999999999</c:v>
                </c:pt>
                <c:pt idx="3152">
                  <c:v>21.797000000000001</c:v>
                </c:pt>
                <c:pt idx="3153">
                  <c:v>21.867000000000001</c:v>
                </c:pt>
                <c:pt idx="3154">
                  <c:v>21.928000000000001</c:v>
                </c:pt>
                <c:pt idx="3155">
                  <c:v>21.962</c:v>
                </c:pt>
                <c:pt idx="3156">
                  <c:v>21.978000000000002</c:v>
                </c:pt>
                <c:pt idx="3157">
                  <c:v>21.984000000000002</c:v>
                </c:pt>
                <c:pt idx="3158">
                  <c:v>21.974</c:v>
                </c:pt>
                <c:pt idx="3159">
                  <c:v>21.945</c:v>
                </c:pt>
                <c:pt idx="3160">
                  <c:v>21.954000000000001</c:v>
                </c:pt>
                <c:pt idx="3161">
                  <c:v>21.992000000000001</c:v>
                </c:pt>
                <c:pt idx="3162">
                  <c:v>22.026</c:v>
                </c:pt>
                <c:pt idx="3163">
                  <c:v>22.052</c:v>
                </c:pt>
                <c:pt idx="3164">
                  <c:v>22.041</c:v>
                </c:pt>
                <c:pt idx="3165">
                  <c:v>22.030999999999999</c:v>
                </c:pt>
                <c:pt idx="3166">
                  <c:v>22.029</c:v>
                </c:pt>
                <c:pt idx="3167">
                  <c:v>22.021000000000001</c:v>
                </c:pt>
                <c:pt idx="3168">
                  <c:v>22.047999999999998</c:v>
                </c:pt>
                <c:pt idx="3169">
                  <c:v>22.097000000000001</c:v>
                </c:pt>
                <c:pt idx="3170">
                  <c:v>22.114999999999998</c:v>
                </c:pt>
                <c:pt idx="3171">
                  <c:v>22.113</c:v>
                </c:pt>
                <c:pt idx="3172">
                  <c:v>22.097999999999999</c:v>
                </c:pt>
                <c:pt idx="3173">
                  <c:v>22.055</c:v>
                </c:pt>
                <c:pt idx="3174">
                  <c:v>22.001000000000001</c:v>
                </c:pt>
                <c:pt idx="3175">
                  <c:v>21.943000000000001</c:v>
                </c:pt>
                <c:pt idx="3176">
                  <c:v>21.864999999999998</c:v>
                </c:pt>
                <c:pt idx="3177">
                  <c:v>21.71</c:v>
                </c:pt>
                <c:pt idx="3178">
                  <c:v>21.501000000000001</c:v>
                </c:pt>
                <c:pt idx="3179">
                  <c:v>21.297000000000001</c:v>
                </c:pt>
                <c:pt idx="3180">
                  <c:v>21.106999999999999</c:v>
                </c:pt>
                <c:pt idx="3181">
                  <c:v>20.878</c:v>
                </c:pt>
                <c:pt idx="3182">
                  <c:v>20.594000000000001</c:v>
                </c:pt>
                <c:pt idx="3183">
                  <c:v>20.274000000000001</c:v>
                </c:pt>
                <c:pt idx="3184">
                  <c:v>19.920000000000002</c:v>
                </c:pt>
                <c:pt idx="3185">
                  <c:v>19.536999999999999</c:v>
                </c:pt>
                <c:pt idx="3186">
                  <c:v>19.152000000000001</c:v>
                </c:pt>
                <c:pt idx="3187">
                  <c:v>18.731999999999999</c:v>
                </c:pt>
                <c:pt idx="3188">
                  <c:v>18.302</c:v>
                </c:pt>
                <c:pt idx="3189">
                  <c:v>17.895</c:v>
                </c:pt>
                <c:pt idx="3190">
                  <c:v>17.481000000000002</c:v>
                </c:pt>
                <c:pt idx="3191">
                  <c:v>17.081</c:v>
                </c:pt>
                <c:pt idx="3192">
                  <c:v>16.693000000000001</c:v>
                </c:pt>
                <c:pt idx="3193">
                  <c:v>16.341999999999999</c:v>
                </c:pt>
                <c:pt idx="3194">
                  <c:v>15.974</c:v>
                </c:pt>
                <c:pt idx="3195">
                  <c:v>15.585000000000001</c:v>
                </c:pt>
                <c:pt idx="3196">
                  <c:v>15.212999999999999</c:v>
                </c:pt>
                <c:pt idx="3197">
                  <c:v>14.859</c:v>
                </c:pt>
                <c:pt idx="3198">
                  <c:v>14.531000000000001</c:v>
                </c:pt>
                <c:pt idx="3199">
                  <c:v>14.204000000000001</c:v>
                </c:pt>
                <c:pt idx="3200">
                  <c:v>13.864000000000001</c:v>
                </c:pt>
                <c:pt idx="3201">
                  <c:v>13.526</c:v>
                </c:pt>
                <c:pt idx="3202">
                  <c:v>13.247999999999999</c:v>
                </c:pt>
                <c:pt idx="3203">
                  <c:v>13.002000000000001</c:v>
                </c:pt>
                <c:pt idx="3204">
                  <c:v>12.747999999999999</c:v>
                </c:pt>
                <c:pt idx="3205">
                  <c:v>12.471</c:v>
                </c:pt>
                <c:pt idx="3206">
                  <c:v>12.222</c:v>
                </c:pt>
                <c:pt idx="3207">
                  <c:v>11.993</c:v>
                </c:pt>
                <c:pt idx="3208">
                  <c:v>11.78</c:v>
                </c:pt>
                <c:pt idx="3209">
                  <c:v>11.605</c:v>
                </c:pt>
                <c:pt idx="3210">
                  <c:v>11.372999999999999</c:v>
                </c:pt>
                <c:pt idx="3211">
                  <c:v>11.115</c:v>
                </c:pt>
                <c:pt idx="3212">
                  <c:v>10.920999999999999</c:v>
                </c:pt>
                <c:pt idx="3213">
                  <c:v>10.694000000000001</c:v>
                </c:pt>
                <c:pt idx="3214">
                  <c:v>10.417999999999999</c:v>
                </c:pt>
                <c:pt idx="3215">
                  <c:v>10.134</c:v>
                </c:pt>
                <c:pt idx="3216">
                  <c:v>9.8023000000000007</c:v>
                </c:pt>
                <c:pt idx="3217">
                  <c:v>9.4055999999999997</c:v>
                </c:pt>
                <c:pt idx="3218">
                  <c:v>8.9722000000000008</c:v>
                </c:pt>
                <c:pt idx="3219">
                  <c:v>8.5542999999999996</c:v>
                </c:pt>
                <c:pt idx="3220">
                  <c:v>8.0749999999999993</c:v>
                </c:pt>
                <c:pt idx="3221">
                  <c:v>7.6097999999999999</c:v>
                </c:pt>
                <c:pt idx="3222">
                  <c:v>7.1447000000000003</c:v>
                </c:pt>
                <c:pt idx="3223">
                  <c:v>6.6375000000000002</c:v>
                </c:pt>
                <c:pt idx="3224">
                  <c:v>6.1430999999999996</c:v>
                </c:pt>
                <c:pt idx="3225">
                  <c:v>5.6623999999999999</c:v>
                </c:pt>
                <c:pt idx="3226">
                  <c:v>5.1741999999999999</c:v>
                </c:pt>
                <c:pt idx="3227">
                  <c:v>4.7329999999999997</c:v>
                </c:pt>
                <c:pt idx="3228">
                  <c:v>4.3250000000000002</c:v>
                </c:pt>
                <c:pt idx="3229">
                  <c:v>3.9154</c:v>
                </c:pt>
                <c:pt idx="3230">
                  <c:v>3.4815999999999998</c:v>
                </c:pt>
                <c:pt idx="3231">
                  <c:v>3.0583999999999998</c:v>
                </c:pt>
                <c:pt idx="3232">
                  <c:v>2.6566999999999998</c:v>
                </c:pt>
                <c:pt idx="3233">
                  <c:v>2.2709000000000001</c:v>
                </c:pt>
                <c:pt idx="3234">
                  <c:v>1.8491</c:v>
                </c:pt>
                <c:pt idx="3235">
                  <c:v>1.4537</c:v>
                </c:pt>
                <c:pt idx="3236">
                  <c:v>1.0968</c:v>
                </c:pt>
                <c:pt idx="3237">
                  <c:v>0.73921999999999999</c:v>
                </c:pt>
                <c:pt idx="3238">
                  <c:v>0.36165999999999998</c:v>
                </c:pt>
                <c:pt idx="3239">
                  <c:v>-2.1706E-2</c:v>
                </c:pt>
                <c:pt idx="3240">
                  <c:v>-0.40898000000000001</c:v>
                </c:pt>
                <c:pt idx="3241">
                  <c:v>-0.81942999999999999</c:v>
                </c:pt>
                <c:pt idx="3242">
                  <c:v>-1.2137</c:v>
                </c:pt>
                <c:pt idx="3243">
                  <c:v>-1.6371</c:v>
                </c:pt>
                <c:pt idx="3244">
                  <c:v>-2.0956999999999999</c:v>
                </c:pt>
                <c:pt idx="3245">
                  <c:v>-2.5703</c:v>
                </c:pt>
                <c:pt idx="3246">
                  <c:v>-3.0958999999999999</c:v>
                </c:pt>
                <c:pt idx="3247">
                  <c:v>-3.6457999999999999</c:v>
                </c:pt>
                <c:pt idx="3248">
                  <c:v>-4.2264999999999997</c:v>
                </c:pt>
                <c:pt idx="3249">
                  <c:v>-4.8162000000000003</c:v>
                </c:pt>
                <c:pt idx="3250">
                  <c:v>-5.3879999999999999</c:v>
                </c:pt>
                <c:pt idx="3251">
                  <c:v>-5.9448999999999996</c:v>
                </c:pt>
                <c:pt idx="3252">
                  <c:v>-6.5053000000000001</c:v>
                </c:pt>
                <c:pt idx="3253">
                  <c:v>-7.0487000000000002</c:v>
                </c:pt>
                <c:pt idx="3254">
                  <c:v>-7.5437000000000003</c:v>
                </c:pt>
                <c:pt idx="3255">
                  <c:v>-8.0587999999999997</c:v>
                </c:pt>
                <c:pt idx="3256">
                  <c:v>-8.4837000000000007</c:v>
                </c:pt>
                <c:pt idx="3257">
                  <c:v>-8.8916000000000004</c:v>
                </c:pt>
                <c:pt idx="3258">
                  <c:v>-9.3125999999999998</c:v>
                </c:pt>
                <c:pt idx="3259">
                  <c:v>-9.6456999999999997</c:v>
                </c:pt>
                <c:pt idx="3260">
                  <c:v>-9.9356000000000009</c:v>
                </c:pt>
                <c:pt idx="3261">
                  <c:v>-10.210000000000001</c:v>
                </c:pt>
                <c:pt idx="3262">
                  <c:v>-10.456</c:v>
                </c:pt>
                <c:pt idx="3263">
                  <c:v>-10.708</c:v>
                </c:pt>
                <c:pt idx="3264">
                  <c:v>-10.948</c:v>
                </c:pt>
                <c:pt idx="3265">
                  <c:v>-11.172000000000001</c:v>
                </c:pt>
                <c:pt idx="3266">
                  <c:v>-11.379</c:v>
                </c:pt>
                <c:pt idx="3267">
                  <c:v>-11.553000000000001</c:v>
                </c:pt>
                <c:pt idx="3268">
                  <c:v>-11.776</c:v>
                </c:pt>
                <c:pt idx="3269">
                  <c:v>-11.92</c:v>
                </c:pt>
                <c:pt idx="3270">
                  <c:v>-12.287000000000001</c:v>
                </c:pt>
                <c:pt idx="3271">
                  <c:v>-12.561999999999999</c:v>
                </c:pt>
                <c:pt idx="3272">
                  <c:v>-12.877000000000001</c:v>
                </c:pt>
                <c:pt idx="3273">
                  <c:v>-13.153</c:v>
                </c:pt>
                <c:pt idx="3274">
                  <c:v>-13.461</c:v>
                </c:pt>
                <c:pt idx="3275">
                  <c:v>-13.803000000000001</c:v>
                </c:pt>
                <c:pt idx="3276">
                  <c:v>-14.103</c:v>
                </c:pt>
                <c:pt idx="3277">
                  <c:v>-14.359</c:v>
                </c:pt>
                <c:pt idx="3278">
                  <c:v>-14.6</c:v>
                </c:pt>
                <c:pt idx="3279">
                  <c:v>-14.802</c:v>
                </c:pt>
                <c:pt idx="3280">
                  <c:v>-14.99</c:v>
                </c:pt>
                <c:pt idx="3281">
                  <c:v>-15.186</c:v>
                </c:pt>
                <c:pt idx="3282">
                  <c:v>-15.406000000000001</c:v>
                </c:pt>
                <c:pt idx="3283">
                  <c:v>-15.616</c:v>
                </c:pt>
                <c:pt idx="3284">
                  <c:v>-15.81</c:v>
                </c:pt>
                <c:pt idx="3285">
                  <c:v>-16.001999999999999</c:v>
                </c:pt>
                <c:pt idx="3286">
                  <c:v>-16.187999999999999</c:v>
                </c:pt>
                <c:pt idx="3287">
                  <c:v>-16.385000000000002</c:v>
                </c:pt>
                <c:pt idx="3288">
                  <c:v>-16.574000000000002</c:v>
                </c:pt>
                <c:pt idx="3289">
                  <c:v>-16.725000000000001</c:v>
                </c:pt>
                <c:pt idx="3290">
                  <c:v>-16.873999999999999</c:v>
                </c:pt>
                <c:pt idx="3291">
                  <c:v>-17.032</c:v>
                </c:pt>
                <c:pt idx="3292">
                  <c:v>-17.201000000000001</c:v>
                </c:pt>
                <c:pt idx="3293">
                  <c:v>-17.43</c:v>
                </c:pt>
                <c:pt idx="3294">
                  <c:v>-17.664999999999999</c:v>
                </c:pt>
                <c:pt idx="3295">
                  <c:v>-17.843</c:v>
                </c:pt>
                <c:pt idx="3296">
                  <c:v>-17.969000000000001</c:v>
                </c:pt>
                <c:pt idx="3297">
                  <c:v>-18.085999999999999</c:v>
                </c:pt>
                <c:pt idx="3298">
                  <c:v>-18.209</c:v>
                </c:pt>
                <c:pt idx="3299">
                  <c:v>-18.324000000000002</c:v>
                </c:pt>
                <c:pt idx="3300">
                  <c:v>-18.454999999999998</c:v>
                </c:pt>
                <c:pt idx="3301">
                  <c:v>-18.594000000000001</c:v>
                </c:pt>
                <c:pt idx="3302">
                  <c:v>-18.704000000000001</c:v>
                </c:pt>
                <c:pt idx="3303">
                  <c:v>-18.817</c:v>
                </c:pt>
                <c:pt idx="3304">
                  <c:v>-18.928000000000001</c:v>
                </c:pt>
                <c:pt idx="3305">
                  <c:v>-19.047000000000001</c:v>
                </c:pt>
                <c:pt idx="3306">
                  <c:v>-19.151</c:v>
                </c:pt>
                <c:pt idx="3307">
                  <c:v>-19.225999999999999</c:v>
                </c:pt>
                <c:pt idx="3308">
                  <c:v>-19.306000000000001</c:v>
                </c:pt>
                <c:pt idx="3309">
                  <c:v>-19.376000000000001</c:v>
                </c:pt>
                <c:pt idx="3310">
                  <c:v>-19.457000000000001</c:v>
                </c:pt>
                <c:pt idx="3311">
                  <c:v>-19.550999999999998</c:v>
                </c:pt>
                <c:pt idx="3312">
                  <c:v>-19.658999999999999</c:v>
                </c:pt>
                <c:pt idx="3313">
                  <c:v>-19.759</c:v>
                </c:pt>
                <c:pt idx="3314">
                  <c:v>-19.850999999999999</c:v>
                </c:pt>
                <c:pt idx="3315">
                  <c:v>-19.933</c:v>
                </c:pt>
                <c:pt idx="3316">
                  <c:v>-19.988</c:v>
                </c:pt>
                <c:pt idx="3317">
                  <c:v>-20.038</c:v>
                </c:pt>
                <c:pt idx="3318">
                  <c:v>-20.077000000000002</c:v>
                </c:pt>
                <c:pt idx="3319">
                  <c:v>-20.143999999999998</c:v>
                </c:pt>
                <c:pt idx="3320">
                  <c:v>-20.222999999999999</c:v>
                </c:pt>
                <c:pt idx="3321">
                  <c:v>-20.323</c:v>
                </c:pt>
                <c:pt idx="3322">
                  <c:v>-20.434999999999999</c:v>
                </c:pt>
                <c:pt idx="3323">
                  <c:v>-20.521000000000001</c:v>
                </c:pt>
                <c:pt idx="3324">
                  <c:v>-20.602</c:v>
                </c:pt>
                <c:pt idx="3325">
                  <c:v>-20.663</c:v>
                </c:pt>
                <c:pt idx="3326">
                  <c:v>-20.716000000000001</c:v>
                </c:pt>
                <c:pt idx="3327">
                  <c:v>-20.776</c:v>
                </c:pt>
                <c:pt idx="3328">
                  <c:v>-20.832000000000001</c:v>
                </c:pt>
                <c:pt idx="3329">
                  <c:v>-20.876000000000001</c:v>
                </c:pt>
                <c:pt idx="3330">
                  <c:v>-20.919</c:v>
                </c:pt>
                <c:pt idx="3331">
                  <c:v>-20.968</c:v>
                </c:pt>
                <c:pt idx="3332">
                  <c:v>-21.055</c:v>
                </c:pt>
                <c:pt idx="3333">
                  <c:v>-21.123000000000001</c:v>
                </c:pt>
                <c:pt idx="3334">
                  <c:v>-21.207999999999998</c:v>
                </c:pt>
                <c:pt idx="3335">
                  <c:v>-21.282</c:v>
                </c:pt>
                <c:pt idx="3336">
                  <c:v>-21.34</c:v>
                </c:pt>
                <c:pt idx="3337">
                  <c:v>-21.388999999999999</c:v>
                </c:pt>
                <c:pt idx="3338">
                  <c:v>-21.434000000000001</c:v>
                </c:pt>
                <c:pt idx="3339">
                  <c:v>-21.478000000000002</c:v>
                </c:pt>
                <c:pt idx="3340">
                  <c:v>-21.523</c:v>
                </c:pt>
                <c:pt idx="3341">
                  <c:v>-21.562000000000001</c:v>
                </c:pt>
                <c:pt idx="3342">
                  <c:v>-21.625</c:v>
                </c:pt>
                <c:pt idx="3343">
                  <c:v>-21.675999999999998</c:v>
                </c:pt>
                <c:pt idx="3344">
                  <c:v>-21.722999999999999</c:v>
                </c:pt>
                <c:pt idx="3345">
                  <c:v>-21.765000000000001</c:v>
                </c:pt>
                <c:pt idx="3346">
                  <c:v>-21.815999999999999</c:v>
                </c:pt>
                <c:pt idx="3347">
                  <c:v>-21.858000000000001</c:v>
                </c:pt>
                <c:pt idx="3348">
                  <c:v>-21.885999999999999</c:v>
                </c:pt>
                <c:pt idx="3349">
                  <c:v>-21.904</c:v>
                </c:pt>
                <c:pt idx="3350">
                  <c:v>-21.952000000000002</c:v>
                </c:pt>
                <c:pt idx="3351">
                  <c:v>-21.995999999999999</c:v>
                </c:pt>
                <c:pt idx="3352">
                  <c:v>-22.056999999999999</c:v>
                </c:pt>
                <c:pt idx="3353">
                  <c:v>-22.111999999999998</c:v>
                </c:pt>
                <c:pt idx="3354">
                  <c:v>-22.155000000000001</c:v>
                </c:pt>
                <c:pt idx="3355">
                  <c:v>-22.183</c:v>
                </c:pt>
                <c:pt idx="3356">
                  <c:v>-22.195</c:v>
                </c:pt>
                <c:pt idx="3357">
                  <c:v>-22.190999999999999</c:v>
                </c:pt>
                <c:pt idx="3358">
                  <c:v>-22.192</c:v>
                </c:pt>
                <c:pt idx="3359">
                  <c:v>-22.222000000000001</c:v>
                </c:pt>
                <c:pt idx="3360">
                  <c:v>-22.254999999999999</c:v>
                </c:pt>
                <c:pt idx="3361">
                  <c:v>-22.295999999999999</c:v>
                </c:pt>
                <c:pt idx="3362">
                  <c:v>-22.347999999999999</c:v>
                </c:pt>
                <c:pt idx="3363">
                  <c:v>-22.4</c:v>
                </c:pt>
                <c:pt idx="3364">
                  <c:v>-22.428000000000001</c:v>
                </c:pt>
                <c:pt idx="3365">
                  <c:v>-22.445</c:v>
                </c:pt>
                <c:pt idx="3366">
                  <c:v>-22.469000000000001</c:v>
                </c:pt>
                <c:pt idx="3367">
                  <c:v>-22.484000000000002</c:v>
                </c:pt>
                <c:pt idx="3368">
                  <c:v>-22.498000000000001</c:v>
                </c:pt>
                <c:pt idx="3369">
                  <c:v>-22.527999999999999</c:v>
                </c:pt>
                <c:pt idx="3370">
                  <c:v>-22.553000000000001</c:v>
                </c:pt>
                <c:pt idx="3371">
                  <c:v>-22.564</c:v>
                </c:pt>
                <c:pt idx="3372">
                  <c:v>-22.565000000000001</c:v>
                </c:pt>
                <c:pt idx="3373">
                  <c:v>-22.562999999999999</c:v>
                </c:pt>
                <c:pt idx="3374">
                  <c:v>-22.573</c:v>
                </c:pt>
                <c:pt idx="3375">
                  <c:v>-22.593</c:v>
                </c:pt>
                <c:pt idx="3376">
                  <c:v>-22.626000000000001</c:v>
                </c:pt>
                <c:pt idx="3377">
                  <c:v>-22.664999999999999</c:v>
                </c:pt>
                <c:pt idx="3378">
                  <c:v>-22.695</c:v>
                </c:pt>
                <c:pt idx="3379">
                  <c:v>-22.683</c:v>
                </c:pt>
                <c:pt idx="3380">
                  <c:v>-22.649000000000001</c:v>
                </c:pt>
                <c:pt idx="3381">
                  <c:v>-22.602</c:v>
                </c:pt>
                <c:pt idx="3382">
                  <c:v>-22.533999999999999</c:v>
                </c:pt>
                <c:pt idx="3383">
                  <c:v>-22.463000000000001</c:v>
                </c:pt>
                <c:pt idx="3384">
                  <c:v>-22.399000000000001</c:v>
                </c:pt>
                <c:pt idx="3385">
                  <c:v>-22.356000000000002</c:v>
                </c:pt>
                <c:pt idx="3386">
                  <c:v>-22.309000000000001</c:v>
                </c:pt>
                <c:pt idx="3387">
                  <c:v>-22.228999999999999</c:v>
                </c:pt>
                <c:pt idx="3388">
                  <c:v>-22.082000000000001</c:v>
                </c:pt>
                <c:pt idx="3389">
                  <c:v>-21.914999999999999</c:v>
                </c:pt>
                <c:pt idx="3390">
                  <c:v>-21.763999999999999</c:v>
                </c:pt>
                <c:pt idx="3391">
                  <c:v>-21.613</c:v>
                </c:pt>
                <c:pt idx="3392">
                  <c:v>-21.417000000000002</c:v>
                </c:pt>
                <c:pt idx="3393">
                  <c:v>-21.178999999999998</c:v>
                </c:pt>
                <c:pt idx="3394">
                  <c:v>-20.920999999999999</c:v>
                </c:pt>
                <c:pt idx="3395">
                  <c:v>-20.645</c:v>
                </c:pt>
                <c:pt idx="3396">
                  <c:v>-20.356000000000002</c:v>
                </c:pt>
                <c:pt idx="3397">
                  <c:v>-20.016999999999999</c:v>
                </c:pt>
                <c:pt idx="3398">
                  <c:v>-19.693000000000001</c:v>
                </c:pt>
                <c:pt idx="3399">
                  <c:v>-19.401</c:v>
                </c:pt>
                <c:pt idx="3400">
                  <c:v>-19.067</c:v>
                </c:pt>
                <c:pt idx="3401">
                  <c:v>-18.672000000000001</c:v>
                </c:pt>
                <c:pt idx="3402">
                  <c:v>-18.280999999999999</c:v>
                </c:pt>
                <c:pt idx="3403">
                  <c:v>-17.878</c:v>
                </c:pt>
                <c:pt idx="3404">
                  <c:v>-17.408000000000001</c:v>
                </c:pt>
                <c:pt idx="3405">
                  <c:v>-16.968</c:v>
                </c:pt>
                <c:pt idx="3406">
                  <c:v>-16.567</c:v>
                </c:pt>
                <c:pt idx="3407">
                  <c:v>-16.143000000000001</c:v>
                </c:pt>
                <c:pt idx="3408">
                  <c:v>-15.712999999999999</c:v>
                </c:pt>
                <c:pt idx="3409">
                  <c:v>-15.375</c:v>
                </c:pt>
                <c:pt idx="3410">
                  <c:v>-15.105</c:v>
                </c:pt>
                <c:pt idx="3411">
                  <c:v>-14.847</c:v>
                </c:pt>
                <c:pt idx="3412">
                  <c:v>-14.589</c:v>
                </c:pt>
                <c:pt idx="3413">
                  <c:v>-14.343</c:v>
                </c:pt>
                <c:pt idx="3414">
                  <c:v>-14.065</c:v>
                </c:pt>
                <c:pt idx="3415">
                  <c:v>-13.728</c:v>
                </c:pt>
                <c:pt idx="3416">
                  <c:v>-13.38</c:v>
                </c:pt>
                <c:pt idx="3417">
                  <c:v>-13.066000000000001</c:v>
                </c:pt>
                <c:pt idx="3418">
                  <c:v>-12.766</c:v>
                </c:pt>
                <c:pt idx="3419">
                  <c:v>-12.451000000000001</c:v>
                </c:pt>
                <c:pt idx="3420">
                  <c:v>-12.151</c:v>
                </c:pt>
                <c:pt idx="3421">
                  <c:v>-11.885999999999999</c:v>
                </c:pt>
                <c:pt idx="3422">
                  <c:v>-11.661</c:v>
                </c:pt>
                <c:pt idx="3423">
                  <c:v>-11.42</c:v>
                </c:pt>
                <c:pt idx="3424">
                  <c:v>-11.156000000000001</c:v>
                </c:pt>
                <c:pt idx="3425">
                  <c:v>-10.846</c:v>
                </c:pt>
                <c:pt idx="3426">
                  <c:v>-10.510999999999999</c:v>
                </c:pt>
                <c:pt idx="3427">
                  <c:v>-10.177</c:v>
                </c:pt>
                <c:pt idx="3428">
                  <c:v>-9.8173999999999992</c:v>
                </c:pt>
                <c:pt idx="3429">
                  <c:v>-9.4550999999999998</c:v>
                </c:pt>
                <c:pt idx="3430">
                  <c:v>-9.1507000000000005</c:v>
                </c:pt>
                <c:pt idx="3431">
                  <c:v>-8.8065999999999995</c:v>
                </c:pt>
                <c:pt idx="3432">
                  <c:v>-8.4507999999999992</c:v>
                </c:pt>
                <c:pt idx="3433">
                  <c:v>-8.1369000000000007</c:v>
                </c:pt>
                <c:pt idx="3434">
                  <c:v>-7.7790999999999997</c:v>
                </c:pt>
                <c:pt idx="3435">
                  <c:v>-7.4108999999999998</c:v>
                </c:pt>
                <c:pt idx="3436">
                  <c:v>-7.0137</c:v>
                </c:pt>
                <c:pt idx="3437">
                  <c:v>-6.5473999999999997</c:v>
                </c:pt>
                <c:pt idx="3438">
                  <c:v>-6.0208000000000004</c:v>
                </c:pt>
                <c:pt idx="3439">
                  <c:v>-5.5010000000000003</c:v>
                </c:pt>
                <c:pt idx="3440">
                  <c:v>-4.9252000000000002</c:v>
                </c:pt>
                <c:pt idx="3441">
                  <c:v>-4.3410000000000002</c:v>
                </c:pt>
                <c:pt idx="3442">
                  <c:v>-3.74</c:v>
                </c:pt>
                <c:pt idx="3443">
                  <c:v>-3.1352000000000002</c:v>
                </c:pt>
                <c:pt idx="3444">
                  <c:v>-2.5251999999999999</c:v>
                </c:pt>
                <c:pt idx="3445">
                  <c:v>-1.8517999999999999</c:v>
                </c:pt>
                <c:pt idx="3446">
                  <c:v>-1.1386000000000001</c:v>
                </c:pt>
                <c:pt idx="3447">
                  <c:v>-0.4395</c:v>
                </c:pt>
                <c:pt idx="3448">
                  <c:v>0.26968999999999999</c:v>
                </c:pt>
                <c:pt idx="3449">
                  <c:v>0.93496999999999997</c:v>
                </c:pt>
                <c:pt idx="3450">
                  <c:v>1.575</c:v>
                </c:pt>
                <c:pt idx="3451">
                  <c:v>2.206</c:v>
                </c:pt>
                <c:pt idx="3452">
                  <c:v>2.8317999999999999</c:v>
                </c:pt>
                <c:pt idx="3453">
                  <c:v>3.4283000000000001</c:v>
                </c:pt>
                <c:pt idx="3454">
                  <c:v>3.9937999999999998</c:v>
                </c:pt>
                <c:pt idx="3455">
                  <c:v>4.5522</c:v>
                </c:pt>
                <c:pt idx="3456">
                  <c:v>5.1059999999999999</c:v>
                </c:pt>
                <c:pt idx="3457">
                  <c:v>5.6463999999999999</c:v>
                </c:pt>
                <c:pt idx="3458">
                  <c:v>6.1433</c:v>
                </c:pt>
                <c:pt idx="3459">
                  <c:v>6.6028000000000002</c:v>
                </c:pt>
                <c:pt idx="3460">
                  <c:v>7.0224000000000002</c:v>
                </c:pt>
                <c:pt idx="3461">
                  <c:v>7.4612999999999996</c:v>
                </c:pt>
                <c:pt idx="3462">
                  <c:v>7.8853999999999997</c:v>
                </c:pt>
                <c:pt idx="3463">
                  <c:v>8.2647999999999993</c:v>
                </c:pt>
                <c:pt idx="3464">
                  <c:v>8.6364000000000001</c:v>
                </c:pt>
                <c:pt idx="3465">
                  <c:v>8.9426000000000005</c:v>
                </c:pt>
                <c:pt idx="3466">
                  <c:v>9.3140999999999998</c:v>
                </c:pt>
                <c:pt idx="3467">
                  <c:v>9.6281999999999996</c:v>
                </c:pt>
                <c:pt idx="3468">
                  <c:v>9.9197000000000006</c:v>
                </c:pt>
                <c:pt idx="3469">
                  <c:v>10.186999999999999</c:v>
                </c:pt>
                <c:pt idx="3470">
                  <c:v>10.432</c:v>
                </c:pt>
                <c:pt idx="3471">
                  <c:v>10.645</c:v>
                </c:pt>
                <c:pt idx="3472">
                  <c:v>10.853999999999999</c:v>
                </c:pt>
                <c:pt idx="3473">
                  <c:v>11.053000000000001</c:v>
                </c:pt>
                <c:pt idx="3474">
                  <c:v>11.244</c:v>
                </c:pt>
                <c:pt idx="3475">
                  <c:v>11.435</c:v>
                </c:pt>
                <c:pt idx="3476">
                  <c:v>11.647</c:v>
                </c:pt>
                <c:pt idx="3477">
                  <c:v>11.891</c:v>
                </c:pt>
                <c:pt idx="3478">
                  <c:v>12.135</c:v>
                </c:pt>
                <c:pt idx="3479">
                  <c:v>12.372</c:v>
                </c:pt>
                <c:pt idx="3480">
                  <c:v>12.619</c:v>
                </c:pt>
                <c:pt idx="3481">
                  <c:v>12.85</c:v>
                </c:pt>
                <c:pt idx="3482">
                  <c:v>13.068</c:v>
                </c:pt>
                <c:pt idx="3483">
                  <c:v>13.304</c:v>
                </c:pt>
                <c:pt idx="3484">
                  <c:v>13.532999999999999</c:v>
                </c:pt>
                <c:pt idx="3485">
                  <c:v>13.734</c:v>
                </c:pt>
                <c:pt idx="3486">
                  <c:v>13.926</c:v>
                </c:pt>
                <c:pt idx="3487">
                  <c:v>14.106999999999999</c:v>
                </c:pt>
                <c:pt idx="3488">
                  <c:v>14.272</c:v>
                </c:pt>
                <c:pt idx="3489">
                  <c:v>14.444000000000001</c:v>
                </c:pt>
                <c:pt idx="3490">
                  <c:v>14.67</c:v>
                </c:pt>
                <c:pt idx="3491">
                  <c:v>14.917999999999999</c:v>
                </c:pt>
                <c:pt idx="3492">
                  <c:v>15.122</c:v>
                </c:pt>
                <c:pt idx="3493">
                  <c:v>15.316000000000001</c:v>
                </c:pt>
                <c:pt idx="3494">
                  <c:v>15.513</c:v>
                </c:pt>
                <c:pt idx="3495">
                  <c:v>15.686</c:v>
                </c:pt>
                <c:pt idx="3496">
                  <c:v>15.802</c:v>
                </c:pt>
                <c:pt idx="3497">
                  <c:v>15.913</c:v>
                </c:pt>
                <c:pt idx="3498">
                  <c:v>16.038</c:v>
                </c:pt>
                <c:pt idx="3499">
                  <c:v>16.149000000000001</c:v>
                </c:pt>
                <c:pt idx="3500">
                  <c:v>16.256</c:v>
                </c:pt>
                <c:pt idx="3501">
                  <c:v>16.39</c:v>
                </c:pt>
                <c:pt idx="3502">
                  <c:v>16.53</c:v>
                </c:pt>
                <c:pt idx="3503">
                  <c:v>16.661000000000001</c:v>
                </c:pt>
                <c:pt idx="3504">
                  <c:v>16.783000000000001</c:v>
                </c:pt>
                <c:pt idx="3505">
                  <c:v>16.911000000000001</c:v>
                </c:pt>
                <c:pt idx="3506">
                  <c:v>17.027999999999999</c:v>
                </c:pt>
                <c:pt idx="3507">
                  <c:v>17.134</c:v>
                </c:pt>
                <c:pt idx="3508">
                  <c:v>17.213000000000001</c:v>
                </c:pt>
                <c:pt idx="3509">
                  <c:v>17.282</c:v>
                </c:pt>
                <c:pt idx="3510">
                  <c:v>17.369</c:v>
                </c:pt>
                <c:pt idx="3511">
                  <c:v>17.452000000000002</c:v>
                </c:pt>
                <c:pt idx="3512">
                  <c:v>17.544</c:v>
                </c:pt>
                <c:pt idx="3513">
                  <c:v>17.661000000000001</c:v>
                </c:pt>
                <c:pt idx="3514">
                  <c:v>17.760000000000002</c:v>
                </c:pt>
                <c:pt idx="3515">
                  <c:v>17.864999999999998</c:v>
                </c:pt>
                <c:pt idx="3516">
                  <c:v>17.962</c:v>
                </c:pt>
                <c:pt idx="3517">
                  <c:v>18.03</c:v>
                </c:pt>
                <c:pt idx="3518">
                  <c:v>18.088000000000001</c:v>
                </c:pt>
                <c:pt idx="3519">
                  <c:v>18.167000000000002</c:v>
                </c:pt>
                <c:pt idx="3520">
                  <c:v>18.222999999999999</c:v>
                </c:pt>
                <c:pt idx="3521">
                  <c:v>18.300999999999998</c:v>
                </c:pt>
                <c:pt idx="3522">
                  <c:v>18.393000000000001</c:v>
                </c:pt>
                <c:pt idx="3523">
                  <c:v>18.498000000000001</c:v>
                </c:pt>
                <c:pt idx="3524">
                  <c:v>18.582000000000001</c:v>
                </c:pt>
                <c:pt idx="3525">
                  <c:v>18.649000000000001</c:v>
                </c:pt>
                <c:pt idx="3526">
                  <c:v>18.704000000000001</c:v>
                </c:pt>
                <c:pt idx="3527">
                  <c:v>18.759</c:v>
                </c:pt>
                <c:pt idx="3528">
                  <c:v>18.795999999999999</c:v>
                </c:pt>
                <c:pt idx="3529">
                  <c:v>18.835999999999999</c:v>
                </c:pt>
                <c:pt idx="3530">
                  <c:v>18.870999999999999</c:v>
                </c:pt>
                <c:pt idx="3531">
                  <c:v>18.908000000000001</c:v>
                </c:pt>
                <c:pt idx="3532">
                  <c:v>18.936</c:v>
                </c:pt>
                <c:pt idx="3533">
                  <c:v>18.984999999999999</c:v>
                </c:pt>
                <c:pt idx="3534">
                  <c:v>19.013999999999999</c:v>
                </c:pt>
                <c:pt idx="3535">
                  <c:v>19.045000000000002</c:v>
                </c:pt>
                <c:pt idx="3536">
                  <c:v>19.084</c:v>
                </c:pt>
                <c:pt idx="3537">
                  <c:v>19.119</c:v>
                </c:pt>
                <c:pt idx="3538">
                  <c:v>19.151</c:v>
                </c:pt>
                <c:pt idx="3539">
                  <c:v>19.222999999999999</c:v>
                </c:pt>
                <c:pt idx="3540">
                  <c:v>19.298999999999999</c:v>
                </c:pt>
                <c:pt idx="3541">
                  <c:v>19.364000000000001</c:v>
                </c:pt>
                <c:pt idx="3542">
                  <c:v>19.45</c:v>
                </c:pt>
                <c:pt idx="3543">
                  <c:v>19.536999999999999</c:v>
                </c:pt>
                <c:pt idx="3544">
                  <c:v>19.591000000000001</c:v>
                </c:pt>
                <c:pt idx="3545">
                  <c:v>19.649000000000001</c:v>
                </c:pt>
                <c:pt idx="3546">
                  <c:v>19.698</c:v>
                </c:pt>
                <c:pt idx="3547">
                  <c:v>19.736999999999998</c:v>
                </c:pt>
                <c:pt idx="3548">
                  <c:v>19.777000000000001</c:v>
                </c:pt>
                <c:pt idx="3549">
                  <c:v>19.809000000000001</c:v>
                </c:pt>
                <c:pt idx="3550">
                  <c:v>19.849</c:v>
                </c:pt>
                <c:pt idx="3551">
                  <c:v>19.885999999999999</c:v>
                </c:pt>
                <c:pt idx="3552">
                  <c:v>19.931000000000001</c:v>
                </c:pt>
                <c:pt idx="3553">
                  <c:v>19.986000000000001</c:v>
                </c:pt>
                <c:pt idx="3554">
                  <c:v>20.048999999999999</c:v>
                </c:pt>
                <c:pt idx="3555">
                  <c:v>20.097999999999999</c:v>
                </c:pt>
                <c:pt idx="3556">
                  <c:v>20.12</c:v>
                </c:pt>
                <c:pt idx="3557">
                  <c:v>20.152999999999999</c:v>
                </c:pt>
                <c:pt idx="3558">
                  <c:v>20.172000000000001</c:v>
                </c:pt>
                <c:pt idx="3559">
                  <c:v>20.196999999999999</c:v>
                </c:pt>
                <c:pt idx="3560">
                  <c:v>20.242000000000001</c:v>
                </c:pt>
                <c:pt idx="3561">
                  <c:v>20.297999999999998</c:v>
                </c:pt>
                <c:pt idx="3562">
                  <c:v>20.350000000000001</c:v>
                </c:pt>
                <c:pt idx="3563">
                  <c:v>20.388000000000002</c:v>
                </c:pt>
                <c:pt idx="3564">
                  <c:v>20.436</c:v>
                </c:pt>
                <c:pt idx="3565">
                  <c:v>20.474</c:v>
                </c:pt>
                <c:pt idx="3566">
                  <c:v>20.492999999999999</c:v>
                </c:pt>
                <c:pt idx="3567">
                  <c:v>20.536999999999999</c:v>
                </c:pt>
                <c:pt idx="3568">
                  <c:v>20.600999999999999</c:v>
                </c:pt>
                <c:pt idx="3569">
                  <c:v>20.661000000000001</c:v>
                </c:pt>
                <c:pt idx="3570">
                  <c:v>20.702999999999999</c:v>
                </c:pt>
                <c:pt idx="3571">
                  <c:v>20.738</c:v>
                </c:pt>
                <c:pt idx="3572">
                  <c:v>20.757999999999999</c:v>
                </c:pt>
                <c:pt idx="3573">
                  <c:v>20.776</c:v>
                </c:pt>
                <c:pt idx="3574">
                  <c:v>20.805</c:v>
                </c:pt>
                <c:pt idx="3575">
                  <c:v>20.824000000000002</c:v>
                </c:pt>
                <c:pt idx="3576">
                  <c:v>20.853999999999999</c:v>
                </c:pt>
                <c:pt idx="3577">
                  <c:v>20.873000000000001</c:v>
                </c:pt>
                <c:pt idx="3578">
                  <c:v>20.882000000000001</c:v>
                </c:pt>
                <c:pt idx="3579">
                  <c:v>20.907</c:v>
                </c:pt>
                <c:pt idx="3580">
                  <c:v>20.92</c:v>
                </c:pt>
                <c:pt idx="3581">
                  <c:v>20.937999999999999</c:v>
                </c:pt>
                <c:pt idx="3582">
                  <c:v>20.957000000000001</c:v>
                </c:pt>
                <c:pt idx="3583">
                  <c:v>20.983000000000001</c:v>
                </c:pt>
                <c:pt idx="3584">
                  <c:v>21.036999999999999</c:v>
                </c:pt>
                <c:pt idx="3585">
                  <c:v>21.079000000000001</c:v>
                </c:pt>
                <c:pt idx="3586">
                  <c:v>21.108000000000001</c:v>
                </c:pt>
                <c:pt idx="3587">
                  <c:v>21.145</c:v>
                </c:pt>
                <c:pt idx="3588">
                  <c:v>21.166</c:v>
                </c:pt>
                <c:pt idx="3589">
                  <c:v>21.158000000000001</c:v>
                </c:pt>
                <c:pt idx="3590">
                  <c:v>21.163</c:v>
                </c:pt>
                <c:pt idx="3591">
                  <c:v>21.16</c:v>
                </c:pt>
                <c:pt idx="3592">
                  <c:v>21.154</c:v>
                </c:pt>
                <c:pt idx="3593">
                  <c:v>21.14</c:v>
                </c:pt>
                <c:pt idx="3594">
                  <c:v>21.138000000000002</c:v>
                </c:pt>
                <c:pt idx="3595">
                  <c:v>21.13</c:v>
                </c:pt>
                <c:pt idx="3596">
                  <c:v>21.126000000000001</c:v>
                </c:pt>
                <c:pt idx="3597">
                  <c:v>21.114999999999998</c:v>
                </c:pt>
                <c:pt idx="3598">
                  <c:v>21.071999999999999</c:v>
                </c:pt>
                <c:pt idx="3599">
                  <c:v>20.978000000000002</c:v>
                </c:pt>
                <c:pt idx="3600">
                  <c:v>20.844999999999999</c:v>
                </c:pt>
                <c:pt idx="3601">
                  <c:v>20.722000000000001</c:v>
                </c:pt>
                <c:pt idx="3602">
                  <c:v>20.614000000000001</c:v>
                </c:pt>
                <c:pt idx="3603">
                  <c:v>20.454000000000001</c:v>
                </c:pt>
                <c:pt idx="3604">
                  <c:v>20.241</c:v>
                </c:pt>
                <c:pt idx="3605">
                  <c:v>20.013999999999999</c:v>
                </c:pt>
                <c:pt idx="3606">
                  <c:v>19.745999999999999</c:v>
                </c:pt>
                <c:pt idx="3607">
                  <c:v>19.486000000000001</c:v>
                </c:pt>
                <c:pt idx="3608">
                  <c:v>19.212</c:v>
                </c:pt>
                <c:pt idx="3609">
                  <c:v>18.879000000000001</c:v>
                </c:pt>
                <c:pt idx="3610">
                  <c:v>18.536000000000001</c:v>
                </c:pt>
                <c:pt idx="3611">
                  <c:v>18.195</c:v>
                </c:pt>
                <c:pt idx="3612">
                  <c:v>17.838999999999999</c:v>
                </c:pt>
                <c:pt idx="3613">
                  <c:v>17.454000000000001</c:v>
                </c:pt>
                <c:pt idx="3614">
                  <c:v>17.081</c:v>
                </c:pt>
                <c:pt idx="3615">
                  <c:v>16.754000000000001</c:v>
                </c:pt>
                <c:pt idx="3616">
                  <c:v>16.402999999999999</c:v>
                </c:pt>
                <c:pt idx="3617">
                  <c:v>16.041</c:v>
                </c:pt>
                <c:pt idx="3618">
                  <c:v>15.741</c:v>
                </c:pt>
                <c:pt idx="3619">
                  <c:v>15.449</c:v>
                </c:pt>
                <c:pt idx="3620">
                  <c:v>15.093</c:v>
                </c:pt>
                <c:pt idx="3621">
                  <c:v>14.711</c:v>
                </c:pt>
                <c:pt idx="3622">
                  <c:v>14.314</c:v>
                </c:pt>
                <c:pt idx="3623">
                  <c:v>13.95</c:v>
                </c:pt>
                <c:pt idx="3624">
                  <c:v>13.587</c:v>
                </c:pt>
                <c:pt idx="3625">
                  <c:v>13.226000000000001</c:v>
                </c:pt>
                <c:pt idx="3626">
                  <c:v>12.88</c:v>
                </c:pt>
                <c:pt idx="3627">
                  <c:v>12.547000000000001</c:v>
                </c:pt>
                <c:pt idx="3628">
                  <c:v>12.205</c:v>
                </c:pt>
                <c:pt idx="3629">
                  <c:v>11.871</c:v>
                </c:pt>
                <c:pt idx="3630">
                  <c:v>11.558</c:v>
                </c:pt>
                <c:pt idx="3631">
                  <c:v>11.262</c:v>
                </c:pt>
                <c:pt idx="3632">
                  <c:v>11.005000000000001</c:v>
                </c:pt>
                <c:pt idx="3633">
                  <c:v>10.742000000000001</c:v>
                </c:pt>
                <c:pt idx="3634">
                  <c:v>10.451000000000001</c:v>
                </c:pt>
                <c:pt idx="3635">
                  <c:v>10.185</c:v>
                </c:pt>
                <c:pt idx="3636">
                  <c:v>9.9029000000000007</c:v>
                </c:pt>
                <c:pt idx="3637">
                  <c:v>9.5800999999999998</c:v>
                </c:pt>
                <c:pt idx="3638">
                  <c:v>9.2241999999999997</c:v>
                </c:pt>
                <c:pt idx="3639">
                  <c:v>8.8257999999999992</c:v>
                </c:pt>
                <c:pt idx="3640">
                  <c:v>8.4381000000000004</c:v>
                </c:pt>
                <c:pt idx="3641">
                  <c:v>7.9939</c:v>
                </c:pt>
                <c:pt idx="3642">
                  <c:v>7.4794</c:v>
                </c:pt>
                <c:pt idx="3643">
                  <c:v>6.9965999999999999</c:v>
                </c:pt>
                <c:pt idx="3644">
                  <c:v>6.4932999999999996</c:v>
                </c:pt>
                <c:pt idx="3645">
                  <c:v>5.9542000000000002</c:v>
                </c:pt>
                <c:pt idx="3646">
                  <c:v>5.4574999999999996</c:v>
                </c:pt>
                <c:pt idx="3647">
                  <c:v>5.0002000000000004</c:v>
                </c:pt>
                <c:pt idx="3648">
                  <c:v>4.5391000000000004</c:v>
                </c:pt>
                <c:pt idx="3649">
                  <c:v>4.0857000000000001</c:v>
                </c:pt>
                <c:pt idx="3650">
                  <c:v>3.6495000000000002</c:v>
                </c:pt>
                <c:pt idx="3651">
                  <c:v>3.2395999999999998</c:v>
                </c:pt>
                <c:pt idx="3652">
                  <c:v>2.8136999999999999</c:v>
                </c:pt>
                <c:pt idx="3653">
                  <c:v>2.3902000000000001</c:v>
                </c:pt>
                <c:pt idx="3654">
                  <c:v>1.9519</c:v>
                </c:pt>
                <c:pt idx="3655">
                  <c:v>1.5037</c:v>
                </c:pt>
                <c:pt idx="3656">
                  <c:v>1.0309999999999999</c:v>
                </c:pt>
                <c:pt idx="3657">
                  <c:v>0.58331999999999995</c:v>
                </c:pt>
                <c:pt idx="3658">
                  <c:v>0.11207</c:v>
                </c:pt>
                <c:pt idx="3659">
                  <c:v>-0.40286</c:v>
                </c:pt>
                <c:pt idx="3660">
                  <c:v>-0.90314000000000005</c:v>
                </c:pt>
                <c:pt idx="3661">
                  <c:v>-1.4066000000000001</c:v>
                </c:pt>
                <c:pt idx="3662">
                  <c:v>-1.9276</c:v>
                </c:pt>
                <c:pt idx="3663">
                  <c:v>-2.4474</c:v>
                </c:pt>
                <c:pt idx="3664">
                  <c:v>-2.9403999999999999</c:v>
                </c:pt>
                <c:pt idx="3665">
                  <c:v>-3.4415</c:v>
                </c:pt>
                <c:pt idx="3666">
                  <c:v>-3.9744999999999999</c:v>
                </c:pt>
                <c:pt idx="3667">
                  <c:v>-4.4996999999999998</c:v>
                </c:pt>
                <c:pt idx="3668">
                  <c:v>-5.0113000000000003</c:v>
                </c:pt>
                <c:pt idx="3669">
                  <c:v>-5.4945000000000004</c:v>
                </c:pt>
                <c:pt idx="3670">
                  <c:v>-5.9911000000000003</c:v>
                </c:pt>
                <c:pt idx="3671">
                  <c:v>-6.4519000000000002</c:v>
                </c:pt>
                <c:pt idx="3672">
                  <c:v>-6.8997999999999999</c:v>
                </c:pt>
                <c:pt idx="3673">
                  <c:v>-7.3539000000000003</c:v>
                </c:pt>
                <c:pt idx="3674">
                  <c:v>-7.8212999999999999</c:v>
                </c:pt>
                <c:pt idx="3675">
                  <c:v>-8.3069000000000006</c:v>
                </c:pt>
                <c:pt idx="3676">
                  <c:v>-8.7646999999999995</c:v>
                </c:pt>
                <c:pt idx="3677">
                  <c:v>-9.2082999999999995</c:v>
                </c:pt>
                <c:pt idx="3678">
                  <c:v>-9.6714000000000002</c:v>
                </c:pt>
                <c:pt idx="3679">
                  <c:v>-10.122999999999999</c:v>
                </c:pt>
                <c:pt idx="3680">
                  <c:v>-10.509</c:v>
                </c:pt>
                <c:pt idx="3681">
                  <c:v>-10.847</c:v>
                </c:pt>
                <c:pt idx="3682">
                  <c:v>-11.186</c:v>
                </c:pt>
                <c:pt idx="3683">
                  <c:v>-11.529</c:v>
                </c:pt>
                <c:pt idx="3684">
                  <c:v>-11.837999999999999</c:v>
                </c:pt>
                <c:pt idx="3685">
                  <c:v>-12.108000000000001</c:v>
                </c:pt>
                <c:pt idx="3686">
                  <c:v>-12.352</c:v>
                </c:pt>
                <c:pt idx="3687">
                  <c:v>-12.606999999999999</c:v>
                </c:pt>
                <c:pt idx="3688">
                  <c:v>-12.891</c:v>
                </c:pt>
                <c:pt idx="3689">
                  <c:v>-13.16</c:v>
                </c:pt>
                <c:pt idx="3690">
                  <c:v>-13.414999999999999</c:v>
                </c:pt>
                <c:pt idx="3691">
                  <c:v>-13.670999999999999</c:v>
                </c:pt>
                <c:pt idx="3692">
                  <c:v>-13.904</c:v>
                </c:pt>
                <c:pt idx="3693">
                  <c:v>-14.132999999999999</c:v>
                </c:pt>
                <c:pt idx="3694">
                  <c:v>-14.37</c:v>
                </c:pt>
                <c:pt idx="3695">
                  <c:v>-14.619</c:v>
                </c:pt>
                <c:pt idx="3696">
                  <c:v>-14.856</c:v>
                </c:pt>
                <c:pt idx="3697">
                  <c:v>-15.135999999999999</c:v>
                </c:pt>
                <c:pt idx="3698">
                  <c:v>-15.451000000000001</c:v>
                </c:pt>
                <c:pt idx="3699">
                  <c:v>-15.669</c:v>
                </c:pt>
                <c:pt idx="3700">
                  <c:v>-15.846</c:v>
                </c:pt>
                <c:pt idx="3701">
                  <c:v>-16.074000000000002</c:v>
                </c:pt>
                <c:pt idx="3702">
                  <c:v>-16.335999999999999</c:v>
                </c:pt>
                <c:pt idx="3703">
                  <c:v>-16.594000000000001</c:v>
                </c:pt>
                <c:pt idx="3704">
                  <c:v>-16.791</c:v>
                </c:pt>
                <c:pt idx="3705">
                  <c:v>-16.945</c:v>
                </c:pt>
                <c:pt idx="3706">
                  <c:v>-17.076000000000001</c:v>
                </c:pt>
                <c:pt idx="3707">
                  <c:v>-17.204999999999998</c:v>
                </c:pt>
                <c:pt idx="3708">
                  <c:v>-17.331</c:v>
                </c:pt>
                <c:pt idx="3709">
                  <c:v>-17.47</c:v>
                </c:pt>
                <c:pt idx="3710">
                  <c:v>-17.608000000000001</c:v>
                </c:pt>
                <c:pt idx="3711">
                  <c:v>-17.763999999999999</c:v>
                </c:pt>
                <c:pt idx="3712">
                  <c:v>-17.914000000000001</c:v>
                </c:pt>
                <c:pt idx="3713">
                  <c:v>-18.041</c:v>
                </c:pt>
                <c:pt idx="3714">
                  <c:v>-18.161000000000001</c:v>
                </c:pt>
                <c:pt idx="3715">
                  <c:v>-18.265000000000001</c:v>
                </c:pt>
                <c:pt idx="3716">
                  <c:v>-18.32</c:v>
                </c:pt>
                <c:pt idx="3717">
                  <c:v>-18.363</c:v>
                </c:pt>
                <c:pt idx="3718">
                  <c:v>-18.396999999999998</c:v>
                </c:pt>
                <c:pt idx="3719">
                  <c:v>-18.434000000000001</c:v>
                </c:pt>
                <c:pt idx="3720">
                  <c:v>-18.510999999999999</c:v>
                </c:pt>
                <c:pt idx="3721">
                  <c:v>-18.622</c:v>
                </c:pt>
                <c:pt idx="3722">
                  <c:v>-18.745999999999999</c:v>
                </c:pt>
                <c:pt idx="3723">
                  <c:v>-18.861999999999998</c:v>
                </c:pt>
                <c:pt idx="3724">
                  <c:v>-18.995000000000001</c:v>
                </c:pt>
                <c:pt idx="3725">
                  <c:v>-19.128</c:v>
                </c:pt>
                <c:pt idx="3726">
                  <c:v>-19.231999999999999</c:v>
                </c:pt>
                <c:pt idx="3727">
                  <c:v>-19.323</c:v>
                </c:pt>
                <c:pt idx="3728">
                  <c:v>-19.384</c:v>
                </c:pt>
                <c:pt idx="3729">
                  <c:v>-19.462</c:v>
                </c:pt>
                <c:pt idx="3730">
                  <c:v>-19.544</c:v>
                </c:pt>
                <c:pt idx="3731">
                  <c:v>-19.632999999999999</c:v>
                </c:pt>
                <c:pt idx="3732">
                  <c:v>-19.725000000000001</c:v>
                </c:pt>
                <c:pt idx="3733">
                  <c:v>-19.800999999999998</c:v>
                </c:pt>
                <c:pt idx="3734">
                  <c:v>-19.873000000000001</c:v>
                </c:pt>
                <c:pt idx="3735">
                  <c:v>-19.943999999999999</c:v>
                </c:pt>
                <c:pt idx="3736">
                  <c:v>-20.036000000000001</c:v>
                </c:pt>
                <c:pt idx="3737">
                  <c:v>-20.109000000000002</c:v>
                </c:pt>
                <c:pt idx="3738">
                  <c:v>-20.169</c:v>
                </c:pt>
                <c:pt idx="3739">
                  <c:v>-20.206</c:v>
                </c:pt>
                <c:pt idx="3740">
                  <c:v>-20.242000000000001</c:v>
                </c:pt>
                <c:pt idx="3741">
                  <c:v>-20.251000000000001</c:v>
                </c:pt>
                <c:pt idx="3742">
                  <c:v>-20.254999999999999</c:v>
                </c:pt>
                <c:pt idx="3743">
                  <c:v>-20.297999999999998</c:v>
                </c:pt>
                <c:pt idx="3744">
                  <c:v>-20.382000000000001</c:v>
                </c:pt>
                <c:pt idx="3745">
                  <c:v>-20.5</c:v>
                </c:pt>
                <c:pt idx="3746">
                  <c:v>-20.593</c:v>
                </c:pt>
                <c:pt idx="3747">
                  <c:v>-20.677</c:v>
                </c:pt>
                <c:pt idx="3748">
                  <c:v>-20.738</c:v>
                </c:pt>
                <c:pt idx="3749">
                  <c:v>-20.780999999999999</c:v>
                </c:pt>
                <c:pt idx="3750">
                  <c:v>-20.823</c:v>
                </c:pt>
                <c:pt idx="3751">
                  <c:v>-20.873999999999999</c:v>
                </c:pt>
                <c:pt idx="3752">
                  <c:v>-20.922000000000001</c:v>
                </c:pt>
                <c:pt idx="3753">
                  <c:v>-20.975000000000001</c:v>
                </c:pt>
                <c:pt idx="3754">
                  <c:v>-21.030999999999999</c:v>
                </c:pt>
                <c:pt idx="3755">
                  <c:v>-21.047999999999998</c:v>
                </c:pt>
                <c:pt idx="3756">
                  <c:v>-21.052</c:v>
                </c:pt>
                <c:pt idx="3757">
                  <c:v>-21.065999999999999</c:v>
                </c:pt>
                <c:pt idx="3758">
                  <c:v>-21.094000000000001</c:v>
                </c:pt>
                <c:pt idx="3759">
                  <c:v>-21.123999999999999</c:v>
                </c:pt>
                <c:pt idx="3760">
                  <c:v>-21.158999999999999</c:v>
                </c:pt>
                <c:pt idx="3761">
                  <c:v>-21.212</c:v>
                </c:pt>
                <c:pt idx="3762">
                  <c:v>-21.268999999999998</c:v>
                </c:pt>
                <c:pt idx="3763">
                  <c:v>-21.324999999999999</c:v>
                </c:pt>
                <c:pt idx="3764">
                  <c:v>-21.37</c:v>
                </c:pt>
                <c:pt idx="3765">
                  <c:v>-21.425000000000001</c:v>
                </c:pt>
                <c:pt idx="3766">
                  <c:v>-21.503</c:v>
                </c:pt>
                <c:pt idx="3767">
                  <c:v>-21.573</c:v>
                </c:pt>
                <c:pt idx="3768">
                  <c:v>-21.640999999999998</c:v>
                </c:pt>
                <c:pt idx="3769">
                  <c:v>-21.72</c:v>
                </c:pt>
                <c:pt idx="3770">
                  <c:v>-21.791</c:v>
                </c:pt>
                <c:pt idx="3771">
                  <c:v>-21.835999999999999</c:v>
                </c:pt>
                <c:pt idx="3772">
                  <c:v>-21.847999999999999</c:v>
                </c:pt>
                <c:pt idx="3773">
                  <c:v>-21.861999999999998</c:v>
                </c:pt>
                <c:pt idx="3774">
                  <c:v>-21.879000000000001</c:v>
                </c:pt>
                <c:pt idx="3775">
                  <c:v>-21.885000000000002</c:v>
                </c:pt>
                <c:pt idx="3776">
                  <c:v>-21.882000000000001</c:v>
                </c:pt>
                <c:pt idx="3777">
                  <c:v>-21.898</c:v>
                </c:pt>
                <c:pt idx="3778">
                  <c:v>-21.928999999999998</c:v>
                </c:pt>
                <c:pt idx="3779">
                  <c:v>-21.952999999999999</c:v>
                </c:pt>
                <c:pt idx="3780">
                  <c:v>-21.981999999999999</c:v>
                </c:pt>
                <c:pt idx="3781">
                  <c:v>-22.007999999999999</c:v>
                </c:pt>
                <c:pt idx="3782">
                  <c:v>-22.029</c:v>
                </c:pt>
                <c:pt idx="3783">
                  <c:v>-22.044</c:v>
                </c:pt>
                <c:pt idx="3784">
                  <c:v>-22.029</c:v>
                </c:pt>
                <c:pt idx="3785">
                  <c:v>-22.018999999999998</c:v>
                </c:pt>
                <c:pt idx="3786">
                  <c:v>-22.039000000000001</c:v>
                </c:pt>
                <c:pt idx="3787">
                  <c:v>-22.06</c:v>
                </c:pt>
                <c:pt idx="3788">
                  <c:v>-22.094999999999999</c:v>
                </c:pt>
                <c:pt idx="3789">
                  <c:v>-22.135000000000002</c:v>
                </c:pt>
                <c:pt idx="3790">
                  <c:v>-22.155000000000001</c:v>
                </c:pt>
                <c:pt idx="3791">
                  <c:v>-22.164999999999999</c:v>
                </c:pt>
                <c:pt idx="3792">
                  <c:v>-22.163</c:v>
                </c:pt>
                <c:pt idx="3793">
                  <c:v>-22.154</c:v>
                </c:pt>
                <c:pt idx="3794">
                  <c:v>-22.14</c:v>
                </c:pt>
                <c:pt idx="3795">
                  <c:v>-22.152999999999999</c:v>
                </c:pt>
                <c:pt idx="3796">
                  <c:v>-22.129000000000001</c:v>
                </c:pt>
                <c:pt idx="3797">
                  <c:v>-22.123000000000001</c:v>
                </c:pt>
                <c:pt idx="3798">
                  <c:v>-22.126999999999999</c:v>
                </c:pt>
                <c:pt idx="3799">
                  <c:v>-22.114999999999998</c:v>
                </c:pt>
                <c:pt idx="3800">
                  <c:v>-22.077999999999999</c:v>
                </c:pt>
                <c:pt idx="3801">
                  <c:v>-22.027000000000001</c:v>
                </c:pt>
                <c:pt idx="3802">
                  <c:v>-21.978999999999999</c:v>
                </c:pt>
                <c:pt idx="3803">
                  <c:v>-21.936</c:v>
                </c:pt>
                <c:pt idx="3804">
                  <c:v>-21.896999999999998</c:v>
                </c:pt>
                <c:pt idx="3805">
                  <c:v>-21.843</c:v>
                </c:pt>
                <c:pt idx="3806">
                  <c:v>-21.774000000000001</c:v>
                </c:pt>
                <c:pt idx="3807">
                  <c:v>-21.675999999999998</c:v>
                </c:pt>
                <c:pt idx="3808">
                  <c:v>-21.559000000000001</c:v>
                </c:pt>
                <c:pt idx="3809">
                  <c:v>-21.413</c:v>
                </c:pt>
                <c:pt idx="3810">
                  <c:v>-21.242999999999999</c:v>
                </c:pt>
                <c:pt idx="3811">
                  <c:v>-21.044</c:v>
                </c:pt>
                <c:pt idx="3812">
                  <c:v>-20.812000000000001</c:v>
                </c:pt>
                <c:pt idx="3813">
                  <c:v>-20.558</c:v>
                </c:pt>
                <c:pt idx="3814">
                  <c:v>-20.294</c:v>
                </c:pt>
                <c:pt idx="3815">
                  <c:v>-20.018000000000001</c:v>
                </c:pt>
                <c:pt idx="3816">
                  <c:v>-19.716000000000001</c:v>
                </c:pt>
                <c:pt idx="3817">
                  <c:v>-19.399000000000001</c:v>
                </c:pt>
                <c:pt idx="3818">
                  <c:v>-19.073</c:v>
                </c:pt>
                <c:pt idx="3819">
                  <c:v>-18.741</c:v>
                </c:pt>
                <c:pt idx="3820">
                  <c:v>-18.375</c:v>
                </c:pt>
                <c:pt idx="3821">
                  <c:v>-17.984000000000002</c:v>
                </c:pt>
                <c:pt idx="3822">
                  <c:v>-17.605</c:v>
                </c:pt>
                <c:pt idx="3823">
                  <c:v>-17.245000000000001</c:v>
                </c:pt>
                <c:pt idx="3824">
                  <c:v>-16.911999999999999</c:v>
                </c:pt>
                <c:pt idx="3825">
                  <c:v>-16.617999999999999</c:v>
                </c:pt>
                <c:pt idx="3826">
                  <c:v>-16.295999999999999</c:v>
                </c:pt>
                <c:pt idx="3827">
                  <c:v>-15.962</c:v>
                </c:pt>
                <c:pt idx="3828">
                  <c:v>-15.616</c:v>
                </c:pt>
                <c:pt idx="3829">
                  <c:v>-15.244999999999999</c:v>
                </c:pt>
                <c:pt idx="3830">
                  <c:v>-14.867000000000001</c:v>
                </c:pt>
                <c:pt idx="3831">
                  <c:v>-14.446999999999999</c:v>
                </c:pt>
                <c:pt idx="3832">
                  <c:v>-14.045999999999999</c:v>
                </c:pt>
                <c:pt idx="3833">
                  <c:v>-13.7</c:v>
                </c:pt>
                <c:pt idx="3834">
                  <c:v>-13.359</c:v>
                </c:pt>
                <c:pt idx="3835">
                  <c:v>-13.016</c:v>
                </c:pt>
                <c:pt idx="3836">
                  <c:v>-12.712</c:v>
                </c:pt>
                <c:pt idx="3837">
                  <c:v>-12.464</c:v>
                </c:pt>
                <c:pt idx="3838">
                  <c:v>-12.196</c:v>
                </c:pt>
                <c:pt idx="3839">
                  <c:v>-11.933999999999999</c:v>
                </c:pt>
                <c:pt idx="3840">
                  <c:v>-11.680999999999999</c:v>
                </c:pt>
                <c:pt idx="3841">
                  <c:v>-11.398</c:v>
                </c:pt>
                <c:pt idx="3842">
                  <c:v>-11.099</c:v>
                </c:pt>
                <c:pt idx="3843">
                  <c:v>-10.821999999999999</c:v>
                </c:pt>
                <c:pt idx="3844">
                  <c:v>-10.561999999999999</c:v>
                </c:pt>
                <c:pt idx="3845">
                  <c:v>-10.227</c:v>
                </c:pt>
                <c:pt idx="3846">
                  <c:v>-9.9284999999999997</c:v>
                </c:pt>
                <c:pt idx="3847">
                  <c:v>-9.61</c:v>
                </c:pt>
                <c:pt idx="3848">
                  <c:v>-9.2507999999999999</c:v>
                </c:pt>
                <c:pt idx="3849">
                  <c:v>-8.9083000000000006</c:v>
                </c:pt>
                <c:pt idx="3850">
                  <c:v>-8.5336999999999996</c:v>
                </c:pt>
                <c:pt idx="3851">
                  <c:v>-8.1424000000000003</c:v>
                </c:pt>
                <c:pt idx="3852">
                  <c:v>-7.7371999999999996</c:v>
                </c:pt>
                <c:pt idx="3853">
                  <c:v>-7.3385999999999996</c:v>
                </c:pt>
                <c:pt idx="3854">
                  <c:v>-6.9233000000000002</c:v>
                </c:pt>
                <c:pt idx="3855">
                  <c:v>-6.5476000000000001</c:v>
                </c:pt>
                <c:pt idx="3856">
                  <c:v>-6.1677999999999997</c:v>
                </c:pt>
                <c:pt idx="3857">
                  <c:v>-5.7503000000000002</c:v>
                </c:pt>
                <c:pt idx="3858">
                  <c:v>-5.3754</c:v>
                </c:pt>
                <c:pt idx="3859">
                  <c:v>-4.9886999999999997</c:v>
                </c:pt>
                <c:pt idx="3860">
                  <c:v>-4.5326000000000004</c:v>
                </c:pt>
                <c:pt idx="3861">
                  <c:v>-4.0918999999999999</c:v>
                </c:pt>
                <c:pt idx="3862">
                  <c:v>-3.6252</c:v>
                </c:pt>
                <c:pt idx="3863">
                  <c:v>-3.1427999999999998</c:v>
                </c:pt>
                <c:pt idx="3864">
                  <c:v>-2.6501000000000001</c:v>
                </c:pt>
                <c:pt idx="3865">
                  <c:v>-2.1305999999999998</c:v>
                </c:pt>
                <c:pt idx="3866">
                  <c:v>-1.6066</c:v>
                </c:pt>
                <c:pt idx="3867">
                  <c:v>-1.0654999999999999</c:v>
                </c:pt>
                <c:pt idx="3868">
                  <c:v>-0.56013000000000002</c:v>
                </c:pt>
                <c:pt idx="3869">
                  <c:v>-7.0565000000000003E-2</c:v>
                </c:pt>
                <c:pt idx="3870">
                  <c:v>0.42333999999999999</c:v>
                </c:pt>
                <c:pt idx="3871">
                  <c:v>0.88305</c:v>
                </c:pt>
                <c:pt idx="3872">
                  <c:v>1.3505</c:v>
                </c:pt>
                <c:pt idx="3873">
                  <c:v>1.8111999999999999</c:v>
                </c:pt>
                <c:pt idx="3874">
                  <c:v>2.2660999999999998</c:v>
                </c:pt>
                <c:pt idx="3875">
                  <c:v>2.7031000000000001</c:v>
                </c:pt>
                <c:pt idx="3876">
                  <c:v>3.1147999999999998</c:v>
                </c:pt>
                <c:pt idx="3877">
                  <c:v>3.5081000000000002</c:v>
                </c:pt>
                <c:pt idx="3878">
                  <c:v>3.8477000000000001</c:v>
                </c:pt>
                <c:pt idx="3879">
                  <c:v>4.1616999999999997</c:v>
                </c:pt>
                <c:pt idx="3880">
                  <c:v>4.5037000000000003</c:v>
                </c:pt>
                <c:pt idx="3881">
                  <c:v>4.8284000000000002</c:v>
                </c:pt>
                <c:pt idx="3882">
                  <c:v>5.1102999999999996</c:v>
                </c:pt>
                <c:pt idx="3883">
                  <c:v>5.3647</c:v>
                </c:pt>
                <c:pt idx="3884">
                  <c:v>5.6223000000000001</c:v>
                </c:pt>
                <c:pt idx="3885">
                  <c:v>5.8543000000000003</c:v>
                </c:pt>
                <c:pt idx="3886">
                  <c:v>6.0472999999999999</c:v>
                </c:pt>
                <c:pt idx="3887">
                  <c:v>6.2497999999999996</c:v>
                </c:pt>
                <c:pt idx="3888">
                  <c:v>6.4610000000000003</c:v>
                </c:pt>
                <c:pt idx="3889">
                  <c:v>6.6650999999999998</c:v>
                </c:pt>
                <c:pt idx="3890">
                  <c:v>6.8535000000000004</c:v>
                </c:pt>
                <c:pt idx="3891">
                  <c:v>7.0227000000000004</c:v>
                </c:pt>
                <c:pt idx="3892">
                  <c:v>7.2076000000000002</c:v>
                </c:pt>
                <c:pt idx="3893">
                  <c:v>7.4024999999999999</c:v>
                </c:pt>
                <c:pt idx="3894">
                  <c:v>7.6059999999999999</c:v>
                </c:pt>
                <c:pt idx="3895">
                  <c:v>7.8250000000000002</c:v>
                </c:pt>
                <c:pt idx="3896">
                  <c:v>8.0078999999999994</c:v>
                </c:pt>
                <c:pt idx="3897">
                  <c:v>8.1304999999999996</c:v>
                </c:pt>
                <c:pt idx="3898">
                  <c:v>8.2611000000000008</c:v>
                </c:pt>
                <c:pt idx="3899">
                  <c:v>8.4490999999999996</c:v>
                </c:pt>
                <c:pt idx="3900">
                  <c:v>8.6483000000000008</c:v>
                </c:pt>
                <c:pt idx="3901">
                  <c:v>8.8259000000000007</c:v>
                </c:pt>
                <c:pt idx="3902">
                  <c:v>8.9799000000000007</c:v>
                </c:pt>
                <c:pt idx="3903">
                  <c:v>9.1212999999999997</c:v>
                </c:pt>
                <c:pt idx="3904">
                  <c:v>9.2779000000000007</c:v>
                </c:pt>
                <c:pt idx="3905">
                  <c:v>9.4464000000000006</c:v>
                </c:pt>
                <c:pt idx="3906">
                  <c:v>9.6022999999999996</c:v>
                </c:pt>
                <c:pt idx="3907">
                  <c:v>9.7562999999999995</c:v>
                </c:pt>
                <c:pt idx="3908">
                  <c:v>9.907</c:v>
                </c:pt>
                <c:pt idx="3909">
                  <c:v>10.071</c:v>
                </c:pt>
                <c:pt idx="3910">
                  <c:v>10.208</c:v>
                </c:pt>
                <c:pt idx="3911">
                  <c:v>10.329000000000001</c:v>
                </c:pt>
                <c:pt idx="3912">
                  <c:v>10.422000000000001</c:v>
                </c:pt>
                <c:pt idx="3913">
                  <c:v>10.515000000000001</c:v>
                </c:pt>
                <c:pt idx="3914">
                  <c:v>10.619</c:v>
                </c:pt>
                <c:pt idx="3915">
                  <c:v>10.717000000000001</c:v>
                </c:pt>
                <c:pt idx="3916">
                  <c:v>10.814</c:v>
                </c:pt>
                <c:pt idx="3917">
                  <c:v>10.904999999999999</c:v>
                </c:pt>
                <c:pt idx="3918">
                  <c:v>10.993</c:v>
                </c:pt>
                <c:pt idx="3919">
                  <c:v>11.071999999999999</c:v>
                </c:pt>
                <c:pt idx="3920">
                  <c:v>11.148</c:v>
                </c:pt>
                <c:pt idx="3921">
                  <c:v>11.263999999999999</c:v>
                </c:pt>
                <c:pt idx="3922">
                  <c:v>11.362</c:v>
                </c:pt>
                <c:pt idx="3923">
                  <c:v>11.414</c:v>
                </c:pt>
                <c:pt idx="3924">
                  <c:v>11.457000000000001</c:v>
                </c:pt>
                <c:pt idx="3925">
                  <c:v>11.56</c:v>
                </c:pt>
                <c:pt idx="3926">
                  <c:v>11.689</c:v>
                </c:pt>
                <c:pt idx="3927">
                  <c:v>11.782999999999999</c:v>
                </c:pt>
                <c:pt idx="3928">
                  <c:v>11.88</c:v>
                </c:pt>
                <c:pt idx="3929">
                  <c:v>12.005000000000001</c:v>
                </c:pt>
                <c:pt idx="3930">
                  <c:v>12.103</c:v>
                </c:pt>
                <c:pt idx="3931">
                  <c:v>12.21</c:v>
                </c:pt>
                <c:pt idx="3932">
                  <c:v>12.292</c:v>
                </c:pt>
                <c:pt idx="3933">
                  <c:v>12.391</c:v>
                </c:pt>
                <c:pt idx="3934">
                  <c:v>12.502000000000001</c:v>
                </c:pt>
                <c:pt idx="3935">
                  <c:v>12.599</c:v>
                </c:pt>
                <c:pt idx="3936">
                  <c:v>12.683</c:v>
                </c:pt>
                <c:pt idx="3937">
                  <c:v>12.788</c:v>
                </c:pt>
                <c:pt idx="3938">
                  <c:v>12.914999999999999</c:v>
                </c:pt>
                <c:pt idx="3939">
                  <c:v>13.034000000000001</c:v>
                </c:pt>
                <c:pt idx="3940">
                  <c:v>13.112</c:v>
                </c:pt>
                <c:pt idx="3941">
                  <c:v>13.208</c:v>
                </c:pt>
                <c:pt idx="3942">
                  <c:v>13.327</c:v>
                </c:pt>
                <c:pt idx="3943">
                  <c:v>13.439</c:v>
                </c:pt>
                <c:pt idx="3944">
                  <c:v>13.576000000000001</c:v>
                </c:pt>
                <c:pt idx="3945">
                  <c:v>13.744</c:v>
                </c:pt>
                <c:pt idx="3946">
                  <c:v>13.94</c:v>
                </c:pt>
                <c:pt idx="3947">
                  <c:v>14.105</c:v>
                </c:pt>
                <c:pt idx="3948">
                  <c:v>14.212999999999999</c:v>
                </c:pt>
                <c:pt idx="3949">
                  <c:v>14.3</c:v>
                </c:pt>
                <c:pt idx="3950">
                  <c:v>14.416</c:v>
                </c:pt>
                <c:pt idx="3951">
                  <c:v>14.531000000000001</c:v>
                </c:pt>
                <c:pt idx="3952">
                  <c:v>14.628</c:v>
                </c:pt>
                <c:pt idx="3953">
                  <c:v>14.753</c:v>
                </c:pt>
                <c:pt idx="3954">
                  <c:v>14.904999999999999</c:v>
                </c:pt>
                <c:pt idx="3955">
                  <c:v>15.057</c:v>
                </c:pt>
                <c:pt idx="3956">
                  <c:v>15.172000000000001</c:v>
                </c:pt>
                <c:pt idx="3957">
                  <c:v>15.249000000000001</c:v>
                </c:pt>
                <c:pt idx="3958">
                  <c:v>15.353999999999999</c:v>
                </c:pt>
                <c:pt idx="3959">
                  <c:v>15.515000000000001</c:v>
                </c:pt>
                <c:pt idx="3960">
                  <c:v>15.663</c:v>
                </c:pt>
                <c:pt idx="3961">
                  <c:v>15.753</c:v>
                </c:pt>
                <c:pt idx="3962">
                  <c:v>15.840999999999999</c:v>
                </c:pt>
                <c:pt idx="3963">
                  <c:v>15.961</c:v>
                </c:pt>
                <c:pt idx="3964">
                  <c:v>16.094000000000001</c:v>
                </c:pt>
                <c:pt idx="3965">
                  <c:v>16.215</c:v>
                </c:pt>
                <c:pt idx="3966">
                  <c:v>16.326000000000001</c:v>
                </c:pt>
                <c:pt idx="3967">
                  <c:v>16.452999999999999</c:v>
                </c:pt>
                <c:pt idx="3968">
                  <c:v>16.567</c:v>
                </c:pt>
                <c:pt idx="3969">
                  <c:v>16.68</c:v>
                </c:pt>
                <c:pt idx="3970">
                  <c:v>16.815999999999999</c:v>
                </c:pt>
                <c:pt idx="3971">
                  <c:v>16.920999999999999</c:v>
                </c:pt>
                <c:pt idx="3972">
                  <c:v>17.006</c:v>
                </c:pt>
                <c:pt idx="3973">
                  <c:v>17.077999999999999</c:v>
                </c:pt>
                <c:pt idx="3974">
                  <c:v>17.137</c:v>
                </c:pt>
                <c:pt idx="3975">
                  <c:v>17.212</c:v>
                </c:pt>
                <c:pt idx="3976">
                  <c:v>17.277999999999999</c:v>
                </c:pt>
                <c:pt idx="3977">
                  <c:v>17.364000000000001</c:v>
                </c:pt>
                <c:pt idx="3978">
                  <c:v>17.465</c:v>
                </c:pt>
                <c:pt idx="3979">
                  <c:v>17.547999999999998</c:v>
                </c:pt>
                <c:pt idx="3980">
                  <c:v>17.638999999999999</c:v>
                </c:pt>
                <c:pt idx="3981">
                  <c:v>17.733000000000001</c:v>
                </c:pt>
                <c:pt idx="3982">
                  <c:v>17.835999999999999</c:v>
                </c:pt>
                <c:pt idx="3983">
                  <c:v>17.943000000000001</c:v>
                </c:pt>
                <c:pt idx="3984">
                  <c:v>18.055</c:v>
                </c:pt>
                <c:pt idx="3985">
                  <c:v>18.140999999999998</c:v>
                </c:pt>
                <c:pt idx="3986">
                  <c:v>18.204000000000001</c:v>
                </c:pt>
                <c:pt idx="3987">
                  <c:v>18.242000000000001</c:v>
                </c:pt>
                <c:pt idx="3988">
                  <c:v>18.295000000000002</c:v>
                </c:pt>
                <c:pt idx="3989">
                  <c:v>18.338999999999999</c:v>
                </c:pt>
                <c:pt idx="3990">
                  <c:v>18.378</c:v>
                </c:pt>
                <c:pt idx="3991">
                  <c:v>18.423999999999999</c:v>
                </c:pt>
                <c:pt idx="3992">
                  <c:v>18.452000000000002</c:v>
                </c:pt>
                <c:pt idx="3993">
                  <c:v>18.495000000000001</c:v>
                </c:pt>
                <c:pt idx="3994">
                  <c:v>18.582000000000001</c:v>
                </c:pt>
                <c:pt idx="3995">
                  <c:v>18.672000000000001</c:v>
                </c:pt>
                <c:pt idx="3996">
                  <c:v>18.768999999999998</c:v>
                </c:pt>
                <c:pt idx="3997">
                  <c:v>18.885000000000002</c:v>
                </c:pt>
                <c:pt idx="3998">
                  <c:v>18.992000000000001</c:v>
                </c:pt>
                <c:pt idx="3999">
                  <c:v>19.091999999999999</c:v>
                </c:pt>
                <c:pt idx="4000">
                  <c:v>19.187000000000001</c:v>
                </c:pt>
                <c:pt idx="4001">
                  <c:v>19.273</c:v>
                </c:pt>
                <c:pt idx="4002">
                  <c:v>19.338000000000001</c:v>
                </c:pt>
                <c:pt idx="4003">
                  <c:v>19.370999999999999</c:v>
                </c:pt>
                <c:pt idx="4004">
                  <c:v>19.402999999999999</c:v>
                </c:pt>
                <c:pt idx="4005">
                  <c:v>19.443000000000001</c:v>
                </c:pt>
                <c:pt idx="4006">
                  <c:v>19.481999999999999</c:v>
                </c:pt>
                <c:pt idx="4007">
                  <c:v>19.523</c:v>
                </c:pt>
                <c:pt idx="4008">
                  <c:v>19.599</c:v>
                </c:pt>
                <c:pt idx="4009">
                  <c:v>19.681999999999999</c:v>
                </c:pt>
                <c:pt idx="4010">
                  <c:v>19.72</c:v>
                </c:pt>
                <c:pt idx="4011">
                  <c:v>19.72</c:v>
                </c:pt>
                <c:pt idx="4012">
                  <c:v>19.696999999999999</c:v>
                </c:pt>
                <c:pt idx="4013">
                  <c:v>19.677</c:v>
                </c:pt>
                <c:pt idx="4014">
                  <c:v>19.672999999999998</c:v>
                </c:pt>
                <c:pt idx="4015">
                  <c:v>19.689</c:v>
                </c:pt>
                <c:pt idx="4016">
                  <c:v>19.73</c:v>
                </c:pt>
                <c:pt idx="4017">
                  <c:v>19.777999999999999</c:v>
                </c:pt>
                <c:pt idx="4018">
                  <c:v>19.821000000000002</c:v>
                </c:pt>
                <c:pt idx="4019">
                  <c:v>19.841999999999999</c:v>
                </c:pt>
                <c:pt idx="4020">
                  <c:v>19.86</c:v>
                </c:pt>
                <c:pt idx="4021">
                  <c:v>19.89</c:v>
                </c:pt>
                <c:pt idx="4022">
                  <c:v>19.916</c:v>
                </c:pt>
                <c:pt idx="4023">
                  <c:v>19.93</c:v>
                </c:pt>
                <c:pt idx="4024">
                  <c:v>19.928000000000001</c:v>
                </c:pt>
                <c:pt idx="4025">
                  <c:v>19.916</c:v>
                </c:pt>
                <c:pt idx="4026">
                  <c:v>19.888999999999999</c:v>
                </c:pt>
                <c:pt idx="4027">
                  <c:v>19.844999999999999</c:v>
                </c:pt>
                <c:pt idx="4028">
                  <c:v>19.824000000000002</c:v>
                </c:pt>
                <c:pt idx="4029">
                  <c:v>19.82</c:v>
                </c:pt>
                <c:pt idx="4030">
                  <c:v>19.808</c:v>
                </c:pt>
                <c:pt idx="4031">
                  <c:v>19.780999999999999</c:v>
                </c:pt>
                <c:pt idx="4032">
                  <c:v>19.739999999999998</c:v>
                </c:pt>
                <c:pt idx="4033">
                  <c:v>19.687000000000001</c:v>
                </c:pt>
                <c:pt idx="4034">
                  <c:v>19.626000000000001</c:v>
                </c:pt>
                <c:pt idx="4035">
                  <c:v>19.515999999999998</c:v>
                </c:pt>
                <c:pt idx="4036">
                  <c:v>19.391999999999999</c:v>
                </c:pt>
                <c:pt idx="4037">
                  <c:v>19.285</c:v>
                </c:pt>
                <c:pt idx="4038">
                  <c:v>19.187999999999999</c:v>
                </c:pt>
                <c:pt idx="4039">
                  <c:v>19.021999999999998</c:v>
                </c:pt>
                <c:pt idx="4040">
                  <c:v>18.788</c:v>
                </c:pt>
                <c:pt idx="4041">
                  <c:v>18.571000000000002</c:v>
                </c:pt>
                <c:pt idx="4042">
                  <c:v>18.372</c:v>
                </c:pt>
                <c:pt idx="4043">
                  <c:v>18.141999999999999</c:v>
                </c:pt>
                <c:pt idx="4044">
                  <c:v>17.849</c:v>
                </c:pt>
                <c:pt idx="4045">
                  <c:v>17.492000000000001</c:v>
                </c:pt>
                <c:pt idx="4046">
                  <c:v>17.100999999999999</c:v>
                </c:pt>
                <c:pt idx="4047">
                  <c:v>16.690000000000001</c:v>
                </c:pt>
                <c:pt idx="4048">
                  <c:v>16.294</c:v>
                </c:pt>
                <c:pt idx="4049">
                  <c:v>15.909000000000001</c:v>
                </c:pt>
                <c:pt idx="4050">
                  <c:v>15.525</c:v>
                </c:pt>
                <c:pt idx="4051">
                  <c:v>15.135</c:v>
                </c:pt>
                <c:pt idx="4052">
                  <c:v>14.76</c:v>
                </c:pt>
                <c:pt idx="4053">
                  <c:v>14.401999999999999</c:v>
                </c:pt>
                <c:pt idx="4054">
                  <c:v>14.071</c:v>
                </c:pt>
                <c:pt idx="4055">
                  <c:v>13.721</c:v>
                </c:pt>
                <c:pt idx="4056">
                  <c:v>13.353999999999999</c:v>
                </c:pt>
                <c:pt idx="4057">
                  <c:v>12.991</c:v>
                </c:pt>
                <c:pt idx="4058">
                  <c:v>12.6</c:v>
                </c:pt>
                <c:pt idx="4059">
                  <c:v>12.23</c:v>
                </c:pt>
                <c:pt idx="4060">
                  <c:v>11.855</c:v>
                </c:pt>
                <c:pt idx="4061">
                  <c:v>11.481999999999999</c:v>
                </c:pt>
                <c:pt idx="4062">
                  <c:v>11.124000000000001</c:v>
                </c:pt>
                <c:pt idx="4063">
                  <c:v>10.8</c:v>
                </c:pt>
                <c:pt idx="4064">
                  <c:v>10.507999999999999</c:v>
                </c:pt>
                <c:pt idx="4065">
                  <c:v>10.226000000000001</c:v>
                </c:pt>
                <c:pt idx="4066">
                  <c:v>9.9582999999999995</c:v>
                </c:pt>
                <c:pt idx="4067">
                  <c:v>9.7371999999999996</c:v>
                </c:pt>
                <c:pt idx="4068">
                  <c:v>9.5315999999999992</c:v>
                </c:pt>
                <c:pt idx="4069">
                  <c:v>9.3102999999999998</c:v>
                </c:pt>
                <c:pt idx="4070">
                  <c:v>9.1008999999999993</c:v>
                </c:pt>
                <c:pt idx="4071">
                  <c:v>8.8827999999999996</c:v>
                </c:pt>
                <c:pt idx="4072">
                  <c:v>8.5607000000000006</c:v>
                </c:pt>
                <c:pt idx="4073">
                  <c:v>8.1951999999999998</c:v>
                </c:pt>
                <c:pt idx="4074">
                  <c:v>7.7965</c:v>
                </c:pt>
                <c:pt idx="4075">
                  <c:v>7.3483000000000001</c:v>
                </c:pt>
                <c:pt idx="4076">
                  <c:v>6.9139999999999997</c:v>
                </c:pt>
                <c:pt idx="4077">
                  <c:v>6.4162999999999997</c:v>
                </c:pt>
                <c:pt idx="4078">
                  <c:v>5.9223999999999997</c:v>
                </c:pt>
                <c:pt idx="4079">
                  <c:v>5.4488000000000003</c:v>
                </c:pt>
                <c:pt idx="4080">
                  <c:v>4.9371999999999998</c:v>
                </c:pt>
                <c:pt idx="4081">
                  <c:v>4.4208999999999996</c:v>
                </c:pt>
                <c:pt idx="4082">
                  <c:v>3.8967000000000001</c:v>
                </c:pt>
                <c:pt idx="4083">
                  <c:v>3.3498000000000001</c:v>
                </c:pt>
                <c:pt idx="4084">
                  <c:v>2.8037999999999998</c:v>
                </c:pt>
                <c:pt idx="4085">
                  <c:v>2.3033999999999999</c:v>
                </c:pt>
                <c:pt idx="4086">
                  <c:v>1.8123</c:v>
                </c:pt>
                <c:pt idx="4087">
                  <c:v>1.3119000000000001</c:v>
                </c:pt>
                <c:pt idx="4088">
                  <c:v>0.81052000000000002</c:v>
                </c:pt>
                <c:pt idx="4089">
                  <c:v>0.32117000000000001</c:v>
                </c:pt>
                <c:pt idx="4090">
                  <c:v>-0.16517999999999999</c:v>
                </c:pt>
                <c:pt idx="4091">
                  <c:v>-0.65151999999999999</c:v>
                </c:pt>
                <c:pt idx="4092">
                  <c:v>-1.1366000000000001</c:v>
                </c:pt>
                <c:pt idx="4093">
                  <c:v>-1.5903</c:v>
                </c:pt>
                <c:pt idx="4094">
                  <c:v>-2.0230999999999999</c:v>
                </c:pt>
                <c:pt idx="4095">
                  <c:v>-2.4626000000000001</c:v>
                </c:pt>
                <c:pt idx="4096">
                  <c:v>-2.9430000000000001</c:v>
                </c:pt>
                <c:pt idx="4097">
                  <c:v>-3.4773000000000001</c:v>
                </c:pt>
                <c:pt idx="4098">
                  <c:v>-4.0292000000000003</c:v>
                </c:pt>
                <c:pt idx="4099">
                  <c:v>-4.5965999999999996</c:v>
                </c:pt>
                <c:pt idx="4100">
                  <c:v>-5.1849999999999996</c:v>
                </c:pt>
                <c:pt idx="4101">
                  <c:v>-5.843</c:v>
                </c:pt>
                <c:pt idx="4102">
                  <c:v>-6.5202999999999998</c:v>
                </c:pt>
                <c:pt idx="4103">
                  <c:v>-7.1684000000000001</c:v>
                </c:pt>
                <c:pt idx="4104">
                  <c:v>-7.8517000000000001</c:v>
                </c:pt>
                <c:pt idx="4105">
                  <c:v>-8.5258000000000003</c:v>
                </c:pt>
                <c:pt idx="4106">
                  <c:v>-9.1568000000000005</c:v>
                </c:pt>
                <c:pt idx="4107">
                  <c:v>-9.8160000000000007</c:v>
                </c:pt>
                <c:pt idx="4108">
                  <c:v>-10.445</c:v>
                </c:pt>
                <c:pt idx="4109">
                  <c:v>-11.010999999999999</c:v>
                </c:pt>
                <c:pt idx="4110">
                  <c:v>-11.542999999999999</c:v>
                </c:pt>
                <c:pt idx="4111">
                  <c:v>-12.06</c:v>
                </c:pt>
                <c:pt idx="4112">
                  <c:v>-12.507999999999999</c:v>
                </c:pt>
                <c:pt idx="4113">
                  <c:v>-12.866</c:v>
                </c:pt>
                <c:pt idx="4114">
                  <c:v>-13.143000000000001</c:v>
                </c:pt>
                <c:pt idx="4115">
                  <c:v>-13.426</c:v>
                </c:pt>
                <c:pt idx="4116">
                  <c:v>-13.693</c:v>
                </c:pt>
                <c:pt idx="4117">
                  <c:v>-13.941000000000001</c:v>
                </c:pt>
                <c:pt idx="4118">
                  <c:v>-14.138999999999999</c:v>
                </c:pt>
                <c:pt idx="4119">
                  <c:v>-14.266</c:v>
                </c:pt>
                <c:pt idx="4120">
                  <c:v>-14.372999999999999</c:v>
                </c:pt>
                <c:pt idx="4121">
                  <c:v>-14.489000000000001</c:v>
                </c:pt>
                <c:pt idx="4122">
                  <c:v>-14.644</c:v>
                </c:pt>
                <c:pt idx="4123">
                  <c:v>-14.827999999999999</c:v>
                </c:pt>
                <c:pt idx="4124">
                  <c:v>-15.021000000000001</c:v>
                </c:pt>
                <c:pt idx="4125">
                  <c:v>-15.202</c:v>
                </c:pt>
                <c:pt idx="4126">
                  <c:v>-15.4</c:v>
                </c:pt>
                <c:pt idx="4127">
                  <c:v>-15.659000000000001</c:v>
                </c:pt>
                <c:pt idx="4128">
                  <c:v>-15.95</c:v>
                </c:pt>
                <c:pt idx="4129">
                  <c:v>-16.222000000000001</c:v>
                </c:pt>
                <c:pt idx="4130">
                  <c:v>-16.433</c:v>
                </c:pt>
                <c:pt idx="4131">
                  <c:v>-16.626999999999999</c:v>
                </c:pt>
                <c:pt idx="4132">
                  <c:v>-16.838999999999999</c:v>
                </c:pt>
                <c:pt idx="4133">
                  <c:v>-17.053999999999998</c:v>
                </c:pt>
                <c:pt idx="4134">
                  <c:v>-17.242999999999999</c:v>
                </c:pt>
                <c:pt idx="4135">
                  <c:v>-17.405000000000001</c:v>
                </c:pt>
                <c:pt idx="4136">
                  <c:v>-17.600000000000001</c:v>
                </c:pt>
                <c:pt idx="4137">
                  <c:v>-17.815999999999999</c:v>
                </c:pt>
                <c:pt idx="4138">
                  <c:v>-18</c:v>
                </c:pt>
                <c:pt idx="4139">
                  <c:v>-18.146000000000001</c:v>
                </c:pt>
                <c:pt idx="4140">
                  <c:v>-18.276</c:v>
                </c:pt>
                <c:pt idx="4141">
                  <c:v>-18.408000000000001</c:v>
                </c:pt>
                <c:pt idx="4142">
                  <c:v>-18.521999999999998</c:v>
                </c:pt>
                <c:pt idx="4143">
                  <c:v>-18.629000000000001</c:v>
                </c:pt>
                <c:pt idx="4144">
                  <c:v>-18.718</c:v>
                </c:pt>
                <c:pt idx="4145">
                  <c:v>-18.809000000000001</c:v>
                </c:pt>
                <c:pt idx="4146">
                  <c:v>-18.913</c:v>
                </c:pt>
                <c:pt idx="4147">
                  <c:v>-19.045999999999999</c:v>
                </c:pt>
                <c:pt idx="4148">
                  <c:v>-19.251000000000001</c:v>
                </c:pt>
                <c:pt idx="4149">
                  <c:v>-19.489000000000001</c:v>
                </c:pt>
                <c:pt idx="4150">
                  <c:v>-19.710999999999999</c:v>
                </c:pt>
                <c:pt idx="4151">
                  <c:v>-19.916</c:v>
                </c:pt>
                <c:pt idx="4152">
                  <c:v>-20.071000000000002</c:v>
                </c:pt>
                <c:pt idx="4153">
                  <c:v>-20.187999999999999</c:v>
                </c:pt>
                <c:pt idx="4154">
                  <c:v>-20.292000000000002</c:v>
                </c:pt>
                <c:pt idx="4155">
                  <c:v>-20.417999999999999</c:v>
                </c:pt>
                <c:pt idx="4156">
                  <c:v>-20.542999999999999</c:v>
                </c:pt>
                <c:pt idx="4157">
                  <c:v>-20.646000000000001</c:v>
                </c:pt>
                <c:pt idx="4158">
                  <c:v>-20.718</c:v>
                </c:pt>
                <c:pt idx="4159">
                  <c:v>-20.777999999999999</c:v>
                </c:pt>
                <c:pt idx="4160">
                  <c:v>-20.85</c:v>
                </c:pt>
                <c:pt idx="4161">
                  <c:v>-20.919</c:v>
                </c:pt>
                <c:pt idx="4162">
                  <c:v>-21</c:v>
                </c:pt>
                <c:pt idx="4163">
                  <c:v>-21.096</c:v>
                </c:pt>
                <c:pt idx="4164">
                  <c:v>-21.213999999999999</c:v>
                </c:pt>
                <c:pt idx="4165">
                  <c:v>-21.329000000000001</c:v>
                </c:pt>
                <c:pt idx="4166">
                  <c:v>-21.44</c:v>
                </c:pt>
                <c:pt idx="4167">
                  <c:v>-21.544</c:v>
                </c:pt>
                <c:pt idx="4168">
                  <c:v>-21.641999999999999</c:v>
                </c:pt>
                <c:pt idx="4169">
                  <c:v>-21.725999999999999</c:v>
                </c:pt>
                <c:pt idx="4170">
                  <c:v>-21.786000000000001</c:v>
                </c:pt>
                <c:pt idx="4171">
                  <c:v>-21.824999999999999</c:v>
                </c:pt>
                <c:pt idx="4172">
                  <c:v>-21.850999999999999</c:v>
                </c:pt>
                <c:pt idx="4173">
                  <c:v>-21.896000000000001</c:v>
                </c:pt>
                <c:pt idx="4174">
                  <c:v>-21.960999999999999</c:v>
                </c:pt>
                <c:pt idx="4175">
                  <c:v>-22.029</c:v>
                </c:pt>
                <c:pt idx="4176">
                  <c:v>-22.126000000000001</c:v>
                </c:pt>
                <c:pt idx="4177">
                  <c:v>-22.253</c:v>
                </c:pt>
                <c:pt idx="4178">
                  <c:v>-22.364999999999998</c:v>
                </c:pt>
                <c:pt idx="4179">
                  <c:v>-22.451000000000001</c:v>
                </c:pt>
                <c:pt idx="4180">
                  <c:v>-22.507999999999999</c:v>
                </c:pt>
                <c:pt idx="4181">
                  <c:v>-22.548999999999999</c:v>
                </c:pt>
                <c:pt idx="4182">
                  <c:v>-22.562999999999999</c:v>
                </c:pt>
                <c:pt idx="4183">
                  <c:v>-22.577999999999999</c:v>
                </c:pt>
                <c:pt idx="4184">
                  <c:v>-22.626000000000001</c:v>
                </c:pt>
                <c:pt idx="4185">
                  <c:v>-22.683</c:v>
                </c:pt>
                <c:pt idx="4186">
                  <c:v>-22.757999999999999</c:v>
                </c:pt>
                <c:pt idx="4187">
                  <c:v>-22.853999999999999</c:v>
                </c:pt>
                <c:pt idx="4188">
                  <c:v>-22.94</c:v>
                </c:pt>
                <c:pt idx="4189">
                  <c:v>-23.009</c:v>
                </c:pt>
                <c:pt idx="4190">
                  <c:v>-23.077999999999999</c:v>
                </c:pt>
                <c:pt idx="4191">
                  <c:v>-23.111999999999998</c:v>
                </c:pt>
                <c:pt idx="4192">
                  <c:v>-23.117000000000001</c:v>
                </c:pt>
                <c:pt idx="4193">
                  <c:v>-23.137</c:v>
                </c:pt>
                <c:pt idx="4194">
                  <c:v>-23.172000000000001</c:v>
                </c:pt>
                <c:pt idx="4195">
                  <c:v>-23.213999999999999</c:v>
                </c:pt>
                <c:pt idx="4196">
                  <c:v>-23.277999999999999</c:v>
                </c:pt>
                <c:pt idx="4197">
                  <c:v>-23.352</c:v>
                </c:pt>
                <c:pt idx="4198">
                  <c:v>-23.42</c:v>
                </c:pt>
                <c:pt idx="4199">
                  <c:v>-23.472000000000001</c:v>
                </c:pt>
                <c:pt idx="4200">
                  <c:v>-23.515999999999998</c:v>
                </c:pt>
                <c:pt idx="4201">
                  <c:v>-23.568000000000001</c:v>
                </c:pt>
                <c:pt idx="4202">
                  <c:v>-23.606999999999999</c:v>
                </c:pt>
                <c:pt idx="4203">
                  <c:v>-23.603000000000002</c:v>
                </c:pt>
                <c:pt idx="4204">
                  <c:v>-23.651</c:v>
                </c:pt>
                <c:pt idx="4205">
                  <c:v>-23.722000000000001</c:v>
                </c:pt>
                <c:pt idx="4206">
                  <c:v>-23.766999999999999</c:v>
                </c:pt>
                <c:pt idx="4207">
                  <c:v>-23.809000000000001</c:v>
                </c:pt>
                <c:pt idx="4208">
                  <c:v>-23.826000000000001</c:v>
                </c:pt>
                <c:pt idx="4209">
                  <c:v>-23.847000000000001</c:v>
                </c:pt>
                <c:pt idx="4210">
                  <c:v>-23.89</c:v>
                </c:pt>
                <c:pt idx="4211">
                  <c:v>-23.95</c:v>
                </c:pt>
                <c:pt idx="4212">
                  <c:v>-24.012</c:v>
                </c:pt>
                <c:pt idx="4213">
                  <c:v>-24.056999999999999</c:v>
                </c:pt>
                <c:pt idx="4214">
                  <c:v>-24.1</c:v>
                </c:pt>
                <c:pt idx="4215">
                  <c:v>-24.126999999999999</c:v>
                </c:pt>
                <c:pt idx="4216">
                  <c:v>-24.126000000000001</c:v>
                </c:pt>
                <c:pt idx="4217">
                  <c:v>-24.12</c:v>
                </c:pt>
                <c:pt idx="4218">
                  <c:v>-24.116</c:v>
                </c:pt>
                <c:pt idx="4219">
                  <c:v>-24.120999999999999</c:v>
                </c:pt>
                <c:pt idx="4220">
                  <c:v>-24.155999999999999</c:v>
                </c:pt>
                <c:pt idx="4221">
                  <c:v>-24.215</c:v>
                </c:pt>
                <c:pt idx="4222">
                  <c:v>-24.285</c:v>
                </c:pt>
                <c:pt idx="4223">
                  <c:v>-24.355</c:v>
                </c:pt>
                <c:pt idx="4224">
                  <c:v>-24.385999999999999</c:v>
                </c:pt>
                <c:pt idx="4225">
                  <c:v>-24.388999999999999</c:v>
                </c:pt>
                <c:pt idx="4226">
                  <c:v>-24.393000000000001</c:v>
                </c:pt>
                <c:pt idx="4227">
                  <c:v>-24.422000000000001</c:v>
                </c:pt>
                <c:pt idx="4228">
                  <c:v>-24.446000000000002</c:v>
                </c:pt>
                <c:pt idx="4229">
                  <c:v>-24.47</c:v>
                </c:pt>
                <c:pt idx="4230">
                  <c:v>-24.494</c:v>
                </c:pt>
                <c:pt idx="4231">
                  <c:v>-24.495999999999999</c:v>
                </c:pt>
                <c:pt idx="4232">
                  <c:v>-24.503</c:v>
                </c:pt>
                <c:pt idx="4233">
                  <c:v>-24.533999999999999</c:v>
                </c:pt>
                <c:pt idx="4234">
                  <c:v>-24.579000000000001</c:v>
                </c:pt>
                <c:pt idx="4235">
                  <c:v>-24.634</c:v>
                </c:pt>
                <c:pt idx="4236">
                  <c:v>-24.646999999999998</c:v>
                </c:pt>
                <c:pt idx="4237">
                  <c:v>-24.628</c:v>
                </c:pt>
                <c:pt idx="4238">
                  <c:v>-24.622</c:v>
                </c:pt>
                <c:pt idx="4239">
                  <c:v>-24.616</c:v>
                </c:pt>
                <c:pt idx="4240">
                  <c:v>-24.623999999999999</c:v>
                </c:pt>
                <c:pt idx="4241">
                  <c:v>-24.646000000000001</c:v>
                </c:pt>
                <c:pt idx="4242">
                  <c:v>-24.667999999999999</c:v>
                </c:pt>
                <c:pt idx="4243">
                  <c:v>-24.670999999999999</c:v>
                </c:pt>
                <c:pt idx="4244">
                  <c:v>-24.66</c:v>
                </c:pt>
                <c:pt idx="4245">
                  <c:v>-24.635000000000002</c:v>
                </c:pt>
                <c:pt idx="4246">
                  <c:v>-24.606000000000002</c:v>
                </c:pt>
                <c:pt idx="4247">
                  <c:v>-24.573</c:v>
                </c:pt>
                <c:pt idx="4248">
                  <c:v>-24.550999999999998</c:v>
                </c:pt>
                <c:pt idx="4249">
                  <c:v>-24.526</c:v>
                </c:pt>
                <c:pt idx="4250">
                  <c:v>-24.483000000000001</c:v>
                </c:pt>
                <c:pt idx="4251">
                  <c:v>-24.417000000000002</c:v>
                </c:pt>
                <c:pt idx="4252">
                  <c:v>-24.347999999999999</c:v>
                </c:pt>
                <c:pt idx="4253">
                  <c:v>-24.265999999999998</c:v>
                </c:pt>
                <c:pt idx="4254">
                  <c:v>-24.15</c:v>
                </c:pt>
                <c:pt idx="4255">
                  <c:v>-24.013999999999999</c:v>
                </c:pt>
                <c:pt idx="4256">
                  <c:v>-23.841999999999999</c:v>
                </c:pt>
                <c:pt idx="4257">
                  <c:v>-23.663</c:v>
                </c:pt>
                <c:pt idx="4258">
                  <c:v>-23.47</c:v>
                </c:pt>
                <c:pt idx="4259">
                  <c:v>-23.285</c:v>
                </c:pt>
                <c:pt idx="4260">
                  <c:v>-23.091000000000001</c:v>
                </c:pt>
                <c:pt idx="4261">
                  <c:v>-22.863</c:v>
                </c:pt>
                <c:pt idx="4262">
                  <c:v>-22.585000000000001</c:v>
                </c:pt>
                <c:pt idx="4263">
                  <c:v>-22.260999999999999</c:v>
                </c:pt>
                <c:pt idx="4264">
                  <c:v>-21.91</c:v>
                </c:pt>
                <c:pt idx="4265">
                  <c:v>-21.509</c:v>
                </c:pt>
                <c:pt idx="4266">
                  <c:v>-21.067</c:v>
                </c:pt>
                <c:pt idx="4267">
                  <c:v>-20.658000000000001</c:v>
                </c:pt>
                <c:pt idx="4268">
                  <c:v>-20.245999999999999</c:v>
                </c:pt>
                <c:pt idx="4269">
                  <c:v>-19.895</c:v>
                </c:pt>
                <c:pt idx="4270">
                  <c:v>-19.591000000000001</c:v>
                </c:pt>
                <c:pt idx="4271">
                  <c:v>-19.260999999999999</c:v>
                </c:pt>
                <c:pt idx="4272">
                  <c:v>-18.939</c:v>
                </c:pt>
                <c:pt idx="4273">
                  <c:v>-18.600000000000001</c:v>
                </c:pt>
                <c:pt idx="4274">
                  <c:v>-18.201000000000001</c:v>
                </c:pt>
                <c:pt idx="4275">
                  <c:v>-17.763999999999999</c:v>
                </c:pt>
                <c:pt idx="4276">
                  <c:v>-17.341000000000001</c:v>
                </c:pt>
                <c:pt idx="4277">
                  <c:v>-16.905000000000001</c:v>
                </c:pt>
                <c:pt idx="4278">
                  <c:v>-16.516999999999999</c:v>
                </c:pt>
                <c:pt idx="4279">
                  <c:v>-16.154</c:v>
                </c:pt>
                <c:pt idx="4280">
                  <c:v>-15.802</c:v>
                </c:pt>
                <c:pt idx="4281">
                  <c:v>-15.465999999999999</c:v>
                </c:pt>
                <c:pt idx="4282">
                  <c:v>-15.103</c:v>
                </c:pt>
                <c:pt idx="4283">
                  <c:v>-14.750999999999999</c:v>
                </c:pt>
                <c:pt idx="4284">
                  <c:v>-14.406000000000001</c:v>
                </c:pt>
                <c:pt idx="4285">
                  <c:v>-14.058999999999999</c:v>
                </c:pt>
                <c:pt idx="4286">
                  <c:v>-13.736000000000001</c:v>
                </c:pt>
                <c:pt idx="4287">
                  <c:v>-13.44</c:v>
                </c:pt>
                <c:pt idx="4288">
                  <c:v>-13.175000000000001</c:v>
                </c:pt>
                <c:pt idx="4289">
                  <c:v>-12.936</c:v>
                </c:pt>
                <c:pt idx="4290">
                  <c:v>-12.696999999999999</c:v>
                </c:pt>
                <c:pt idx="4291">
                  <c:v>-12.42</c:v>
                </c:pt>
                <c:pt idx="4292">
                  <c:v>-12.087999999999999</c:v>
                </c:pt>
                <c:pt idx="4293">
                  <c:v>-11.702</c:v>
                </c:pt>
                <c:pt idx="4294">
                  <c:v>-11.236000000000001</c:v>
                </c:pt>
                <c:pt idx="4295">
                  <c:v>-10.704000000000001</c:v>
                </c:pt>
                <c:pt idx="4296">
                  <c:v>-10.143000000000001</c:v>
                </c:pt>
                <c:pt idx="4297">
                  <c:v>-9.5478000000000005</c:v>
                </c:pt>
                <c:pt idx="4298">
                  <c:v>-8.8725000000000005</c:v>
                </c:pt>
                <c:pt idx="4299">
                  <c:v>-8.1570999999999998</c:v>
                </c:pt>
                <c:pt idx="4300">
                  <c:v>-7.4508000000000001</c:v>
                </c:pt>
                <c:pt idx="4301">
                  <c:v>-6.7599</c:v>
                </c:pt>
                <c:pt idx="4302">
                  <c:v>-6.0568</c:v>
                </c:pt>
                <c:pt idx="4303">
                  <c:v>-5.3590999999999998</c:v>
                </c:pt>
                <c:pt idx="4304">
                  <c:v>-4.6612999999999998</c:v>
                </c:pt>
                <c:pt idx="4305">
                  <c:v>-3.9579</c:v>
                </c:pt>
                <c:pt idx="4306">
                  <c:v>-3.2627999999999999</c:v>
                </c:pt>
                <c:pt idx="4307">
                  <c:v>-2.6172</c:v>
                </c:pt>
                <c:pt idx="4308">
                  <c:v>-2.0024000000000002</c:v>
                </c:pt>
                <c:pt idx="4309">
                  <c:v>-1.4263999999999999</c:v>
                </c:pt>
                <c:pt idx="4310">
                  <c:v>-0.87773999999999996</c:v>
                </c:pt>
                <c:pt idx="4311">
                  <c:v>-0.37483</c:v>
                </c:pt>
                <c:pt idx="4312">
                  <c:v>0.12003</c:v>
                </c:pt>
                <c:pt idx="4313">
                  <c:v>0.57587999999999995</c:v>
                </c:pt>
                <c:pt idx="4314">
                  <c:v>0.99446000000000001</c:v>
                </c:pt>
                <c:pt idx="4315">
                  <c:v>1.4457</c:v>
                </c:pt>
                <c:pt idx="4316">
                  <c:v>1.8807</c:v>
                </c:pt>
                <c:pt idx="4317">
                  <c:v>2.2890999999999999</c:v>
                </c:pt>
                <c:pt idx="4318">
                  <c:v>2.6917</c:v>
                </c:pt>
                <c:pt idx="4319">
                  <c:v>3.0884</c:v>
                </c:pt>
                <c:pt idx="4320">
                  <c:v>3.4517000000000002</c:v>
                </c:pt>
                <c:pt idx="4321">
                  <c:v>3.782</c:v>
                </c:pt>
                <c:pt idx="4322">
                  <c:v>4.1105</c:v>
                </c:pt>
                <c:pt idx="4323">
                  <c:v>4.4067999999999996</c:v>
                </c:pt>
                <c:pt idx="4324">
                  <c:v>4.6707999999999998</c:v>
                </c:pt>
                <c:pt idx="4325">
                  <c:v>4.9263000000000003</c:v>
                </c:pt>
                <c:pt idx="4326">
                  <c:v>5.1759000000000004</c:v>
                </c:pt>
                <c:pt idx="4327">
                  <c:v>5.4181999999999997</c:v>
                </c:pt>
                <c:pt idx="4328">
                  <c:v>5.6608000000000001</c:v>
                </c:pt>
                <c:pt idx="4329">
                  <c:v>5.9054000000000002</c:v>
                </c:pt>
                <c:pt idx="4330">
                  <c:v>6.1736000000000004</c:v>
                </c:pt>
                <c:pt idx="4331">
                  <c:v>6.4287999999999998</c:v>
                </c:pt>
                <c:pt idx="4332">
                  <c:v>6.6440999999999999</c:v>
                </c:pt>
                <c:pt idx="4333">
                  <c:v>6.8479999999999999</c:v>
                </c:pt>
                <c:pt idx="4334">
                  <c:v>7.0465</c:v>
                </c:pt>
                <c:pt idx="4335">
                  <c:v>7.2312000000000003</c:v>
                </c:pt>
                <c:pt idx="4336">
                  <c:v>7.4016000000000002</c:v>
                </c:pt>
                <c:pt idx="4337">
                  <c:v>7.5674000000000001</c:v>
                </c:pt>
                <c:pt idx="4338">
                  <c:v>7.7294</c:v>
                </c:pt>
                <c:pt idx="4339">
                  <c:v>7.89</c:v>
                </c:pt>
                <c:pt idx="4340">
                  <c:v>8.0397999999999996</c:v>
                </c:pt>
                <c:pt idx="4341">
                  <c:v>8.1731999999999996</c:v>
                </c:pt>
                <c:pt idx="4342">
                  <c:v>8.2847000000000008</c:v>
                </c:pt>
                <c:pt idx="4343">
                  <c:v>8.3848000000000003</c:v>
                </c:pt>
                <c:pt idx="4344">
                  <c:v>8.4870000000000001</c:v>
                </c:pt>
                <c:pt idx="4345">
                  <c:v>8.5730000000000004</c:v>
                </c:pt>
                <c:pt idx="4346">
                  <c:v>8.6484000000000005</c:v>
                </c:pt>
                <c:pt idx="4347">
                  <c:v>8.7279999999999998</c:v>
                </c:pt>
                <c:pt idx="4348">
                  <c:v>8.8389000000000006</c:v>
                </c:pt>
                <c:pt idx="4349">
                  <c:v>8.9728999999999992</c:v>
                </c:pt>
                <c:pt idx="4350">
                  <c:v>9.1112000000000002</c:v>
                </c:pt>
                <c:pt idx="4351">
                  <c:v>9.2451000000000008</c:v>
                </c:pt>
                <c:pt idx="4352">
                  <c:v>9.3770000000000007</c:v>
                </c:pt>
                <c:pt idx="4353">
                  <c:v>9.5091000000000001</c:v>
                </c:pt>
                <c:pt idx="4354">
                  <c:v>9.6545000000000005</c:v>
                </c:pt>
                <c:pt idx="4355">
                  <c:v>9.7942999999999998</c:v>
                </c:pt>
                <c:pt idx="4356">
                  <c:v>9.9368999999999996</c:v>
                </c:pt>
                <c:pt idx="4357">
                  <c:v>10.081</c:v>
                </c:pt>
                <c:pt idx="4358">
                  <c:v>10.231999999999999</c:v>
                </c:pt>
                <c:pt idx="4359">
                  <c:v>10.387</c:v>
                </c:pt>
                <c:pt idx="4360">
                  <c:v>10.542999999999999</c:v>
                </c:pt>
                <c:pt idx="4361">
                  <c:v>10.734999999999999</c:v>
                </c:pt>
                <c:pt idx="4362">
                  <c:v>10.989000000000001</c:v>
                </c:pt>
                <c:pt idx="4363">
                  <c:v>11.249000000000001</c:v>
                </c:pt>
                <c:pt idx="4364">
                  <c:v>11.49</c:v>
                </c:pt>
                <c:pt idx="4365">
                  <c:v>11.72</c:v>
                </c:pt>
                <c:pt idx="4366">
                  <c:v>11.927</c:v>
                </c:pt>
                <c:pt idx="4367">
                  <c:v>12.124000000000001</c:v>
                </c:pt>
                <c:pt idx="4368">
                  <c:v>12.336</c:v>
                </c:pt>
                <c:pt idx="4369">
                  <c:v>12.535</c:v>
                </c:pt>
                <c:pt idx="4370">
                  <c:v>12.757</c:v>
                </c:pt>
                <c:pt idx="4371">
                  <c:v>12.976000000000001</c:v>
                </c:pt>
                <c:pt idx="4372">
                  <c:v>13.148</c:v>
                </c:pt>
                <c:pt idx="4373">
                  <c:v>13.311999999999999</c:v>
                </c:pt>
                <c:pt idx="4374">
                  <c:v>13.462</c:v>
                </c:pt>
                <c:pt idx="4375">
                  <c:v>13.608000000000001</c:v>
                </c:pt>
                <c:pt idx="4376">
                  <c:v>13.731999999999999</c:v>
                </c:pt>
                <c:pt idx="4377">
                  <c:v>13.843999999999999</c:v>
                </c:pt>
                <c:pt idx="4378">
                  <c:v>13.991</c:v>
                </c:pt>
                <c:pt idx="4379">
                  <c:v>14.153</c:v>
                </c:pt>
                <c:pt idx="4380">
                  <c:v>14.318</c:v>
                </c:pt>
                <c:pt idx="4381">
                  <c:v>14.481999999999999</c:v>
                </c:pt>
                <c:pt idx="4382">
                  <c:v>14.661</c:v>
                </c:pt>
                <c:pt idx="4383">
                  <c:v>14.817</c:v>
                </c:pt>
                <c:pt idx="4384">
                  <c:v>14.929</c:v>
                </c:pt>
                <c:pt idx="4385">
                  <c:v>15.051</c:v>
                </c:pt>
                <c:pt idx="4386">
                  <c:v>15.175000000000001</c:v>
                </c:pt>
                <c:pt idx="4387">
                  <c:v>15.294</c:v>
                </c:pt>
                <c:pt idx="4388">
                  <c:v>15.363</c:v>
                </c:pt>
                <c:pt idx="4389">
                  <c:v>15.409000000000001</c:v>
                </c:pt>
                <c:pt idx="4390">
                  <c:v>15.449</c:v>
                </c:pt>
                <c:pt idx="4391">
                  <c:v>15.502000000000001</c:v>
                </c:pt>
                <c:pt idx="4392">
                  <c:v>15.569000000000001</c:v>
                </c:pt>
                <c:pt idx="4393">
                  <c:v>15.641</c:v>
                </c:pt>
                <c:pt idx="4394">
                  <c:v>15.734</c:v>
                </c:pt>
                <c:pt idx="4395">
                  <c:v>15.823</c:v>
                </c:pt>
                <c:pt idx="4396">
                  <c:v>15.914</c:v>
                </c:pt>
                <c:pt idx="4397">
                  <c:v>15.993</c:v>
                </c:pt>
                <c:pt idx="4398">
                  <c:v>16.07</c:v>
                </c:pt>
                <c:pt idx="4399">
                  <c:v>16.148</c:v>
                </c:pt>
                <c:pt idx="4400">
                  <c:v>16.201000000000001</c:v>
                </c:pt>
                <c:pt idx="4401">
                  <c:v>16.308</c:v>
                </c:pt>
                <c:pt idx="4402">
                  <c:v>16.384</c:v>
                </c:pt>
                <c:pt idx="4403">
                  <c:v>16.47</c:v>
                </c:pt>
                <c:pt idx="4404">
                  <c:v>16.562999999999999</c:v>
                </c:pt>
                <c:pt idx="4405">
                  <c:v>16.614999999999998</c:v>
                </c:pt>
                <c:pt idx="4406">
                  <c:v>16.655000000000001</c:v>
                </c:pt>
                <c:pt idx="4407">
                  <c:v>16.683</c:v>
                </c:pt>
                <c:pt idx="4408">
                  <c:v>16.71</c:v>
                </c:pt>
                <c:pt idx="4409">
                  <c:v>16.724</c:v>
                </c:pt>
                <c:pt idx="4410">
                  <c:v>16.760000000000002</c:v>
                </c:pt>
                <c:pt idx="4411">
                  <c:v>16.806999999999999</c:v>
                </c:pt>
                <c:pt idx="4412">
                  <c:v>16.867999999999999</c:v>
                </c:pt>
                <c:pt idx="4413">
                  <c:v>16.925000000000001</c:v>
                </c:pt>
                <c:pt idx="4414">
                  <c:v>16.992000000000001</c:v>
                </c:pt>
                <c:pt idx="4415">
                  <c:v>17.053000000000001</c:v>
                </c:pt>
                <c:pt idx="4416">
                  <c:v>17.100999999999999</c:v>
                </c:pt>
                <c:pt idx="4417">
                  <c:v>17.129000000000001</c:v>
                </c:pt>
                <c:pt idx="4418">
                  <c:v>17.155999999999999</c:v>
                </c:pt>
                <c:pt idx="4419">
                  <c:v>17.192</c:v>
                </c:pt>
                <c:pt idx="4420">
                  <c:v>17.247</c:v>
                </c:pt>
                <c:pt idx="4421">
                  <c:v>17.286000000000001</c:v>
                </c:pt>
                <c:pt idx="4422">
                  <c:v>17.323</c:v>
                </c:pt>
                <c:pt idx="4423">
                  <c:v>17.353999999999999</c:v>
                </c:pt>
                <c:pt idx="4424">
                  <c:v>17.372</c:v>
                </c:pt>
                <c:pt idx="4425">
                  <c:v>17.387</c:v>
                </c:pt>
                <c:pt idx="4426">
                  <c:v>17.416</c:v>
                </c:pt>
                <c:pt idx="4427">
                  <c:v>17.449000000000002</c:v>
                </c:pt>
                <c:pt idx="4428">
                  <c:v>17.507999999999999</c:v>
                </c:pt>
                <c:pt idx="4429">
                  <c:v>17.558</c:v>
                </c:pt>
                <c:pt idx="4430">
                  <c:v>17.606999999999999</c:v>
                </c:pt>
                <c:pt idx="4431">
                  <c:v>17.664999999999999</c:v>
                </c:pt>
                <c:pt idx="4432">
                  <c:v>17.693000000000001</c:v>
                </c:pt>
                <c:pt idx="4433">
                  <c:v>17.739000000000001</c:v>
                </c:pt>
                <c:pt idx="4434">
                  <c:v>17.762</c:v>
                </c:pt>
                <c:pt idx="4435">
                  <c:v>17.783999999999999</c:v>
                </c:pt>
                <c:pt idx="4436">
                  <c:v>17.805</c:v>
                </c:pt>
                <c:pt idx="4437">
                  <c:v>17.803000000000001</c:v>
                </c:pt>
                <c:pt idx="4438">
                  <c:v>17.800999999999998</c:v>
                </c:pt>
                <c:pt idx="4439">
                  <c:v>17.806000000000001</c:v>
                </c:pt>
                <c:pt idx="4440">
                  <c:v>17.821000000000002</c:v>
                </c:pt>
                <c:pt idx="4441">
                  <c:v>17.846</c:v>
                </c:pt>
                <c:pt idx="4442">
                  <c:v>17.876000000000001</c:v>
                </c:pt>
                <c:pt idx="4443">
                  <c:v>17.91</c:v>
                </c:pt>
                <c:pt idx="4444">
                  <c:v>17.959</c:v>
                </c:pt>
                <c:pt idx="4445">
                  <c:v>17.984999999999999</c:v>
                </c:pt>
                <c:pt idx="4446">
                  <c:v>17.981999999999999</c:v>
                </c:pt>
                <c:pt idx="4447">
                  <c:v>17.974</c:v>
                </c:pt>
                <c:pt idx="4448">
                  <c:v>17.972000000000001</c:v>
                </c:pt>
                <c:pt idx="4449">
                  <c:v>17.966999999999999</c:v>
                </c:pt>
                <c:pt idx="4450">
                  <c:v>17.972000000000001</c:v>
                </c:pt>
                <c:pt idx="4451">
                  <c:v>17.986000000000001</c:v>
                </c:pt>
                <c:pt idx="4452">
                  <c:v>18</c:v>
                </c:pt>
                <c:pt idx="4453">
                  <c:v>18.035</c:v>
                </c:pt>
                <c:pt idx="4454">
                  <c:v>18.07</c:v>
                </c:pt>
                <c:pt idx="4455">
                  <c:v>18.071999999999999</c:v>
                </c:pt>
                <c:pt idx="4456">
                  <c:v>18.082000000000001</c:v>
                </c:pt>
                <c:pt idx="4457">
                  <c:v>18.100999999999999</c:v>
                </c:pt>
                <c:pt idx="4458">
                  <c:v>18.132999999999999</c:v>
                </c:pt>
                <c:pt idx="4459">
                  <c:v>18.187999999999999</c:v>
                </c:pt>
                <c:pt idx="4460">
                  <c:v>18.242000000000001</c:v>
                </c:pt>
                <c:pt idx="4461">
                  <c:v>18.289000000000001</c:v>
                </c:pt>
                <c:pt idx="4462">
                  <c:v>18.315000000000001</c:v>
                </c:pt>
                <c:pt idx="4463">
                  <c:v>18.321000000000002</c:v>
                </c:pt>
                <c:pt idx="4464">
                  <c:v>18.318000000000001</c:v>
                </c:pt>
                <c:pt idx="4465">
                  <c:v>18.318000000000001</c:v>
                </c:pt>
                <c:pt idx="4466">
                  <c:v>18.318999999999999</c:v>
                </c:pt>
                <c:pt idx="4467">
                  <c:v>18.297000000000001</c:v>
                </c:pt>
                <c:pt idx="4468">
                  <c:v>18.27</c:v>
                </c:pt>
                <c:pt idx="4469">
                  <c:v>18.245999999999999</c:v>
                </c:pt>
                <c:pt idx="4470">
                  <c:v>18.216000000000001</c:v>
                </c:pt>
                <c:pt idx="4471">
                  <c:v>18.187999999999999</c:v>
                </c:pt>
                <c:pt idx="4472">
                  <c:v>18.157</c:v>
                </c:pt>
                <c:pt idx="4473">
                  <c:v>18.13</c:v>
                </c:pt>
                <c:pt idx="4474">
                  <c:v>18.079000000000001</c:v>
                </c:pt>
                <c:pt idx="4475">
                  <c:v>17.983000000000001</c:v>
                </c:pt>
                <c:pt idx="4476">
                  <c:v>17.817</c:v>
                </c:pt>
                <c:pt idx="4477">
                  <c:v>17.637</c:v>
                </c:pt>
                <c:pt idx="4478">
                  <c:v>17.414000000000001</c:v>
                </c:pt>
                <c:pt idx="4479">
                  <c:v>17.170999999999999</c:v>
                </c:pt>
                <c:pt idx="4480">
                  <c:v>16.904</c:v>
                </c:pt>
                <c:pt idx="4481">
                  <c:v>16.605</c:v>
                </c:pt>
                <c:pt idx="4482">
                  <c:v>16.277999999999999</c:v>
                </c:pt>
                <c:pt idx="4483">
                  <c:v>15.928000000000001</c:v>
                </c:pt>
                <c:pt idx="4484">
                  <c:v>15.526999999999999</c:v>
                </c:pt>
                <c:pt idx="4485">
                  <c:v>15.101000000000001</c:v>
                </c:pt>
                <c:pt idx="4486">
                  <c:v>14.71</c:v>
                </c:pt>
                <c:pt idx="4487">
                  <c:v>14.295</c:v>
                </c:pt>
                <c:pt idx="4488">
                  <c:v>13.837999999999999</c:v>
                </c:pt>
                <c:pt idx="4489">
                  <c:v>13.423</c:v>
                </c:pt>
                <c:pt idx="4490">
                  <c:v>13.055999999999999</c:v>
                </c:pt>
                <c:pt idx="4491">
                  <c:v>12.661</c:v>
                </c:pt>
                <c:pt idx="4492">
                  <c:v>12.269</c:v>
                </c:pt>
                <c:pt idx="4493">
                  <c:v>11.894</c:v>
                </c:pt>
                <c:pt idx="4494">
                  <c:v>11.476000000000001</c:v>
                </c:pt>
                <c:pt idx="4495">
                  <c:v>10.972</c:v>
                </c:pt>
                <c:pt idx="4496">
                  <c:v>10.455</c:v>
                </c:pt>
                <c:pt idx="4497">
                  <c:v>9.99</c:v>
                </c:pt>
                <c:pt idx="4498">
                  <c:v>9.5363000000000007</c:v>
                </c:pt>
                <c:pt idx="4499">
                  <c:v>9.1102000000000007</c:v>
                </c:pt>
                <c:pt idx="4500">
                  <c:v>8.7125000000000004</c:v>
                </c:pt>
                <c:pt idx="4501">
                  <c:v>8.2929999999999993</c:v>
                </c:pt>
                <c:pt idx="4502">
                  <c:v>7.9610000000000003</c:v>
                </c:pt>
                <c:pt idx="4503">
                  <c:v>7.6775000000000002</c:v>
                </c:pt>
                <c:pt idx="4504">
                  <c:v>7.3663999999999996</c:v>
                </c:pt>
                <c:pt idx="4505">
                  <c:v>7.0964</c:v>
                </c:pt>
                <c:pt idx="4506">
                  <c:v>6.8331</c:v>
                </c:pt>
                <c:pt idx="4507">
                  <c:v>6.5697999999999999</c:v>
                </c:pt>
                <c:pt idx="4508">
                  <c:v>6.3148999999999997</c:v>
                </c:pt>
                <c:pt idx="4509">
                  <c:v>6.0324999999999998</c:v>
                </c:pt>
                <c:pt idx="4510">
                  <c:v>5.7004999999999999</c:v>
                </c:pt>
                <c:pt idx="4511">
                  <c:v>5.3158000000000003</c:v>
                </c:pt>
                <c:pt idx="4512">
                  <c:v>4.8962000000000003</c:v>
                </c:pt>
                <c:pt idx="4513">
                  <c:v>4.4664000000000001</c:v>
                </c:pt>
                <c:pt idx="4514">
                  <c:v>4.0266999999999999</c:v>
                </c:pt>
                <c:pt idx="4515">
                  <c:v>3.6200999999999999</c:v>
                </c:pt>
                <c:pt idx="4516">
                  <c:v>3.2326000000000001</c:v>
                </c:pt>
                <c:pt idx="4517">
                  <c:v>2.8755999999999999</c:v>
                </c:pt>
                <c:pt idx="4518">
                  <c:v>2.5182000000000002</c:v>
                </c:pt>
                <c:pt idx="4519">
                  <c:v>2.1739999999999999</c:v>
                </c:pt>
                <c:pt idx="4520">
                  <c:v>1.8327</c:v>
                </c:pt>
                <c:pt idx="4521">
                  <c:v>1.4684999999999999</c:v>
                </c:pt>
                <c:pt idx="4522">
                  <c:v>1.0738000000000001</c:v>
                </c:pt>
                <c:pt idx="4523">
                  <c:v>0.66744999999999999</c:v>
                </c:pt>
                <c:pt idx="4524">
                  <c:v>0.26708999999999999</c:v>
                </c:pt>
                <c:pt idx="4525">
                  <c:v>-0.15484000000000001</c:v>
                </c:pt>
                <c:pt idx="4526">
                  <c:v>-0.62289000000000005</c:v>
                </c:pt>
                <c:pt idx="4527">
                  <c:v>-1.1194</c:v>
                </c:pt>
                <c:pt idx="4528">
                  <c:v>-1.6213</c:v>
                </c:pt>
                <c:pt idx="4529">
                  <c:v>-2.1661000000000001</c:v>
                </c:pt>
                <c:pt idx="4530">
                  <c:v>-2.7469999999999999</c:v>
                </c:pt>
                <c:pt idx="4531">
                  <c:v>-3.3296000000000001</c:v>
                </c:pt>
                <c:pt idx="4532">
                  <c:v>-3.8833000000000002</c:v>
                </c:pt>
                <c:pt idx="4533">
                  <c:v>-4.4398999999999997</c:v>
                </c:pt>
                <c:pt idx="4534">
                  <c:v>-5.0262000000000002</c:v>
                </c:pt>
                <c:pt idx="4535">
                  <c:v>-5.6211000000000002</c:v>
                </c:pt>
                <c:pt idx="4536">
                  <c:v>-6.2069999999999999</c:v>
                </c:pt>
                <c:pt idx="4537">
                  <c:v>-6.7836999999999996</c:v>
                </c:pt>
                <c:pt idx="4538">
                  <c:v>-7.4051</c:v>
                </c:pt>
                <c:pt idx="4539">
                  <c:v>-8.0502000000000002</c:v>
                </c:pt>
                <c:pt idx="4540">
                  <c:v>-8.6753999999999998</c:v>
                </c:pt>
                <c:pt idx="4541">
                  <c:v>-9.2987000000000002</c:v>
                </c:pt>
                <c:pt idx="4542">
                  <c:v>-9.9712999999999994</c:v>
                </c:pt>
                <c:pt idx="4543">
                  <c:v>-10.678000000000001</c:v>
                </c:pt>
                <c:pt idx="4544">
                  <c:v>-11.34</c:v>
                </c:pt>
                <c:pt idx="4545">
                  <c:v>-11.949</c:v>
                </c:pt>
                <c:pt idx="4546">
                  <c:v>-12.598000000000001</c:v>
                </c:pt>
                <c:pt idx="4547">
                  <c:v>-13.263</c:v>
                </c:pt>
                <c:pt idx="4548">
                  <c:v>-13.904999999999999</c:v>
                </c:pt>
                <c:pt idx="4549">
                  <c:v>-14.542999999999999</c:v>
                </c:pt>
                <c:pt idx="4550">
                  <c:v>-15.146000000000001</c:v>
                </c:pt>
                <c:pt idx="4551">
                  <c:v>-15.752000000000001</c:v>
                </c:pt>
                <c:pt idx="4552">
                  <c:v>-16.350999999999999</c:v>
                </c:pt>
                <c:pt idx="4553">
                  <c:v>-16.887</c:v>
                </c:pt>
                <c:pt idx="4554">
                  <c:v>-17.359000000000002</c:v>
                </c:pt>
                <c:pt idx="4555">
                  <c:v>-17.757999999999999</c:v>
                </c:pt>
                <c:pt idx="4556">
                  <c:v>-18.097000000000001</c:v>
                </c:pt>
                <c:pt idx="4557">
                  <c:v>-18.361000000000001</c:v>
                </c:pt>
                <c:pt idx="4558">
                  <c:v>-18.564</c:v>
                </c:pt>
                <c:pt idx="4559">
                  <c:v>-18.745000000000001</c:v>
                </c:pt>
                <c:pt idx="4560">
                  <c:v>-18.920000000000002</c:v>
                </c:pt>
                <c:pt idx="4561">
                  <c:v>-19.096</c:v>
                </c:pt>
                <c:pt idx="4562">
                  <c:v>-19.263000000000002</c:v>
                </c:pt>
                <c:pt idx="4563">
                  <c:v>-19.443000000000001</c:v>
                </c:pt>
                <c:pt idx="4564">
                  <c:v>-19.663</c:v>
                </c:pt>
                <c:pt idx="4565">
                  <c:v>-19.920999999999999</c:v>
                </c:pt>
                <c:pt idx="4566">
                  <c:v>-20.18</c:v>
                </c:pt>
                <c:pt idx="4567">
                  <c:v>-20.443000000000001</c:v>
                </c:pt>
                <c:pt idx="4568">
                  <c:v>-20.695</c:v>
                </c:pt>
                <c:pt idx="4569">
                  <c:v>-20.913</c:v>
                </c:pt>
                <c:pt idx="4570">
                  <c:v>-21.079000000000001</c:v>
                </c:pt>
                <c:pt idx="4571">
                  <c:v>-21.227</c:v>
                </c:pt>
                <c:pt idx="4572">
                  <c:v>-21.373999999999999</c:v>
                </c:pt>
                <c:pt idx="4573">
                  <c:v>-21.492999999999999</c:v>
                </c:pt>
                <c:pt idx="4574">
                  <c:v>-21.617999999999999</c:v>
                </c:pt>
                <c:pt idx="4575">
                  <c:v>-21.753</c:v>
                </c:pt>
                <c:pt idx="4576">
                  <c:v>-21.882000000000001</c:v>
                </c:pt>
                <c:pt idx="4577">
                  <c:v>-22.018999999999998</c:v>
                </c:pt>
                <c:pt idx="4578">
                  <c:v>-22.141999999999999</c:v>
                </c:pt>
                <c:pt idx="4579">
                  <c:v>-22.271999999999998</c:v>
                </c:pt>
                <c:pt idx="4580">
                  <c:v>-22.396000000000001</c:v>
                </c:pt>
                <c:pt idx="4581">
                  <c:v>-22.504000000000001</c:v>
                </c:pt>
                <c:pt idx="4582">
                  <c:v>-22.622</c:v>
                </c:pt>
                <c:pt idx="4583">
                  <c:v>-22.745000000000001</c:v>
                </c:pt>
                <c:pt idx="4584">
                  <c:v>-22.855</c:v>
                </c:pt>
                <c:pt idx="4585">
                  <c:v>-22.971</c:v>
                </c:pt>
                <c:pt idx="4586">
                  <c:v>-23.099</c:v>
                </c:pt>
                <c:pt idx="4587">
                  <c:v>-23.215</c:v>
                </c:pt>
                <c:pt idx="4588">
                  <c:v>-23.300999999999998</c:v>
                </c:pt>
                <c:pt idx="4589">
                  <c:v>-23.387</c:v>
                </c:pt>
                <c:pt idx="4590">
                  <c:v>-23.443999999999999</c:v>
                </c:pt>
                <c:pt idx="4591">
                  <c:v>-23.513000000000002</c:v>
                </c:pt>
                <c:pt idx="4592">
                  <c:v>-23.597000000000001</c:v>
                </c:pt>
                <c:pt idx="4593">
                  <c:v>-23.683</c:v>
                </c:pt>
                <c:pt idx="4594">
                  <c:v>-23.773</c:v>
                </c:pt>
                <c:pt idx="4595">
                  <c:v>-23.867000000000001</c:v>
                </c:pt>
                <c:pt idx="4596">
                  <c:v>-23.975999999999999</c:v>
                </c:pt>
                <c:pt idx="4597">
                  <c:v>-24.084</c:v>
                </c:pt>
                <c:pt idx="4598">
                  <c:v>-24.18</c:v>
                </c:pt>
                <c:pt idx="4599">
                  <c:v>-24.248999999999999</c:v>
                </c:pt>
                <c:pt idx="4600">
                  <c:v>-24.326000000000001</c:v>
                </c:pt>
                <c:pt idx="4601">
                  <c:v>-24.408000000000001</c:v>
                </c:pt>
                <c:pt idx="4602">
                  <c:v>-24.486999999999998</c:v>
                </c:pt>
                <c:pt idx="4603">
                  <c:v>-24.568000000000001</c:v>
                </c:pt>
                <c:pt idx="4604">
                  <c:v>-24.658999999999999</c:v>
                </c:pt>
                <c:pt idx="4605">
                  <c:v>-24.747</c:v>
                </c:pt>
                <c:pt idx="4606">
                  <c:v>-24.795000000000002</c:v>
                </c:pt>
                <c:pt idx="4607">
                  <c:v>-24.83</c:v>
                </c:pt>
                <c:pt idx="4608">
                  <c:v>-24.856000000000002</c:v>
                </c:pt>
                <c:pt idx="4609">
                  <c:v>-24.888999999999999</c:v>
                </c:pt>
                <c:pt idx="4610">
                  <c:v>-24.927</c:v>
                </c:pt>
                <c:pt idx="4611">
                  <c:v>-24.971</c:v>
                </c:pt>
                <c:pt idx="4612">
                  <c:v>-25.041</c:v>
                </c:pt>
                <c:pt idx="4613">
                  <c:v>-25.131</c:v>
                </c:pt>
                <c:pt idx="4614">
                  <c:v>-25.222999999999999</c:v>
                </c:pt>
                <c:pt idx="4615">
                  <c:v>-25.286999999999999</c:v>
                </c:pt>
                <c:pt idx="4616">
                  <c:v>-25.343</c:v>
                </c:pt>
                <c:pt idx="4617">
                  <c:v>-25.41</c:v>
                </c:pt>
                <c:pt idx="4618">
                  <c:v>-25.46</c:v>
                </c:pt>
                <c:pt idx="4619">
                  <c:v>-25.49</c:v>
                </c:pt>
                <c:pt idx="4620">
                  <c:v>-25.536000000000001</c:v>
                </c:pt>
                <c:pt idx="4621">
                  <c:v>-25.594000000000001</c:v>
                </c:pt>
                <c:pt idx="4622">
                  <c:v>-25.649000000000001</c:v>
                </c:pt>
                <c:pt idx="4623">
                  <c:v>-25.722000000000001</c:v>
                </c:pt>
                <c:pt idx="4624">
                  <c:v>-25.792000000000002</c:v>
                </c:pt>
                <c:pt idx="4625">
                  <c:v>-25.85</c:v>
                </c:pt>
                <c:pt idx="4626">
                  <c:v>-25.888000000000002</c:v>
                </c:pt>
                <c:pt idx="4627">
                  <c:v>-25.925000000000001</c:v>
                </c:pt>
                <c:pt idx="4628">
                  <c:v>-25.943000000000001</c:v>
                </c:pt>
                <c:pt idx="4629">
                  <c:v>-25.957999999999998</c:v>
                </c:pt>
                <c:pt idx="4630">
                  <c:v>-25.995000000000001</c:v>
                </c:pt>
                <c:pt idx="4631">
                  <c:v>-26.033999999999999</c:v>
                </c:pt>
                <c:pt idx="4632">
                  <c:v>-26.074999999999999</c:v>
                </c:pt>
                <c:pt idx="4633">
                  <c:v>-26.100999999999999</c:v>
                </c:pt>
                <c:pt idx="4634">
                  <c:v>-26.146999999999998</c:v>
                </c:pt>
                <c:pt idx="4635">
                  <c:v>-26.181999999999999</c:v>
                </c:pt>
                <c:pt idx="4636">
                  <c:v>-26.202999999999999</c:v>
                </c:pt>
                <c:pt idx="4637">
                  <c:v>-26.242999999999999</c:v>
                </c:pt>
                <c:pt idx="4638">
                  <c:v>-26.3</c:v>
                </c:pt>
                <c:pt idx="4639">
                  <c:v>-26.364000000000001</c:v>
                </c:pt>
                <c:pt idx="4640">
                  <c:v>-26.414000000000001</c:v>
                </c:pt>
                <c:pt idx="4641">
                  <c:v>-26.448</c:v>
                </c:pt>
                <c:pt idx="4642">
                  <c:v>-26.446999999999999</c:v>
                </c:pt>
                <c:pt idx="4643">
                  <c:v>-26.449000000000002</c:v>
                </c:pt>
                <c:pt idx="4644">
                  <c:v>-26.472000000000001</c:v>
                </c:pt>
                <c:pt idx="4645">
                  <c:v>-26.518000000000001</c:v>
                </c:pt>
                <c:pt idx="4646">
                  <c:v>-26.613</c:v>
                </c:pt>
                <c:pt idx="4647">
                  <c:v>-26.690999999999999</c:v>
                </c:pt>
                <c:pt idx="4648">
                  <c:v>-26.748999999999999</c:v>
                </c:pt>
                <c:pt idx="4649">
                  <c:v>-26.79</c:v>
                </c:pt>
                <c:pt idx="4650">
                  <c:v>-26.8</c:v>
                </c:pt>
                <c:pt idx="4651">
                  <c:v>-26.815999999999999</c:v>
                </c:pt>
                <c:pt idx="4652">
                  <c:v>-26.847000000000001</c:v>
                </c:pt>
                <c:pt idx="4653">
                  <c:v>-26.872</c:v>
                </c:pt>
                <c:pt idx="4654">
                  <c:v>-26.893000000000001</c:v>
                </c:pt>
                <c:pt idx="4655">
                  <c:v>-26.902000000000001</c:v>
                </c:pt>
                <c:pt idx="4656">
                  <c:v>-26.911999999999999</c:v>
                </c:pt>
                <c:pt idx="4657">
                  <c:v>-26.905000000000001</c:v>
                </c:pt>
                <c:pt idx="4658">
                  <c:v>-26.905000000000001</c:v>
                </c:pt>
                <c:pt idx="4659">
                  <c:v>-26.914000000000001</c:v>
                </c:pt>
                <c:pt idx="4660">
                  <c:v>-26.914000000000001</c:v>
                </c:pt>
                <c:pt idx="4661">
                  <c:v>-26.902999999999999</c:v>
                </c:pt>
                <c:pt idx="4662">
                  <c:v>-26.873000000000001</c:v>
                </c:pt>
                <c:pt idx="4663">
                  <c:v>-26.853000000000002</c:v>
                </c:pt>
                <c:pt idx="4664">
                  <c:v>-26.859000000000002</c:v>
                </c:pt>
                <c:pt idx="4665">
                  <c:v>-26.881</c:v>
                </c:pt>
                <c:pt idx="4666">
                  <c:v>-26.890999999999998</c:v>
                </c:pt>
                <c:pt idx="4667">
                  <c:v>-26.91</c:v>
                </c:pt>
                <c:pt idx="4668">
                  <c:v>-26.905000000000001</c:v>
                </c:pt>
                <c:pt idx="4669">
                  <c:v>-26.867999999999999</c:v>
                </c:pt>
                <c:pt idx="4670">
                  <c:v>-26.792999999999999</c:v>
                </c:pt>
                <c:pt idx="4671">
                  <c:v>-26.696000000000002</c:v>
                </c:pt>
                <c:pt idx="4672">
                  <c:v>-26.594000000000001</c:v>
                </c:pt>
                <c:pt idx="4673">
                  <c:v>-26.466000000000001</c:v>
                </c:pt>
                <c:pt idx="4674">
                  <c:v>-26.327999999999999</c:v>
                </c:pt>
                <c:pt idx="4675">
                  <c:v>-26.175000000000001</c:v>
                </c:pt>
                <c:pt idx="4676">
                  <c:v>-25.978999999999999</c:v>
                </c:pt>
                <c:pt idx="4677">
                  <c:v>-25.742999999999999</c:v>
                </c:pt>
                <c:pt idx="4678">
                  <c:v>-25.468</c:v>
                </c:pt>
                <c:pt idx="4679">
                  <c:v>-25.164000000000001</c:v>
                </c:pt>
                <c:pt idx="4680">
                  <c:v>-24.832999999999998</c:v>
                </c:pt>
                <c:pt idx="4681">
                  <c:v>-24.501999999999999</c:v>
                </c:pt>
                <c:pt idx="4682">
                  <c:v>-24.187000000000001</c:v>
                </c:pt>
                <c:pt idx="4683">
                  <c:v>-23.856000000000002</c:v>
                </c:pt>
                <c:pt idx="4684">
                  <c:v>-23.535</c:v>
                </c:pt>
                <c:pt idx="4685">
                  <c:v>-23.231999999999999</c:v>
                </c:pt>
                <c:pt idx="4686">
                  <c:v>-22.902999999999999</c:v>
                </c:pt>
                <c:pt idx="4687">
                  <c:v>-22.574999999999999</c:v>
                </c:pt>
                <c:pt idx="4688">
                  <c:v>-22.196999999999999</c:v>
                </c:pt>
                <c:pt idx="4689">
                  <c:v>-21.782</c:v>
                </c:pt>
                <c:pt idx="4690">
                  <c:v>-21.317</c:v>
                </c:pt>
                <c:pt idx="4691">
                  <c:v>-20.85</c:v>
                </c:pt>
                <c:pt idx="4692">
                  <c:v>-20.408999999999999</c:v>
                </c:pt>
                <c:pt idx="4693">
                  <c:v>-20.010000000000002</c:v>
                </c:pt>
                <c:pt idx="4694">
                  <c:v>-19.681999999999999</c:v>
                </c:pt>
                <c:pt idx="4695">
                  <c:v>-19.419</c:v>
                </c:pt>
                <c:pt idx="4696">
                  <c:v>-19.184999999999999</c:v>
                </c:pt>
                <c:pt idx="4697">
                  <c:v>-18.966000000000001</c:v>
                </c:pt>
                <c:pt idx="4698">
                  <c:v>-18.724</c:v>
                </c:pt>
                <c:pt idx="4699">
                  <c:v>-18.423999999999999</c:v>
                </c:pt>
                <c:pt idx="4700">
                  <c:v>-18.074999999999999</c:v>
                </c:pt>
                <c:pt idx="4701">
                  <c:v>-17.716999999999999</c:v>
                </c:pt>
                <c:pt idx="4702">
                  <c:v>-17.274999999999999</c:v>
                </c:pt>
                <c:pt idx="4703">
                  <c:v>-16.744</c:v>
                </c:pt>
                <c:pt idx="4704">
                  <c:v>-16.204999999999998</c:v>
                </c:pt>
                <c:pt idx="4705">
                  <c:v>-15.669</c:v>
                </c:pt>
                <c:pt idx="4706">
                  <c:v>-15.109</c:v>
                </c:pt>
                <c:pt idx="4707">
                  <c:v>-14.505000000000001</c:v>
                </c:pt>
                <c:pt idx="4708">
                  <c:v>-13.882999999999999</c:v>
                </c:pt>
                <c:pt idx="4709">
                  <c:v>-13.298</c:v>
                </c:pt>
                <c:pt idx="4710">
                  <c:v>-12.709</c:v>
                </c:pt>
                <c:pt idx="4711">
                  <c:v>-12.042999999999999</c:v>
                </c:pt>
                <c:pt idx="4712">
                  <c:v>-11.311</c:v>
                </c:pt>
                <c:pt idx="4713">
                  <c:v>-10.561999999999999</c:v>
                </c:pt>
                <c:pt idx="4714">
                  <c:v>-9.8099000000000007</c:v>
                </c:pt>
                <c:pt idx="4715">
                  <c:v>-8.9794</c:v>
                </c:pt>
                <c:pt idx="4716">
                  <c:v>-8.0565999999999995</c:v>
                </c:pt>
                <c:pt idx="4717">
                  <c:v>-7.0953999999999997</c:v>
                </c:pt>
                <c:pt idx="4718">
                  <c:v>-6.0937999999999999</c:v>
                </c:pt>
                <c:pt idx="4719">
                  <c:v>-5.0987999999999998</c:v>
                </c:pt>
                <c:pt idx="4720">
                  <c:v>-4.1013999999999999</c:v>
                </c:pt>
                <c:pt idx="4721">
                  <c:v>-3.1337000000000002</c:v>
                </c:pt>
                <c:pt idx="4722">
                  <c:v>-2.2299000000000002</c:v>
                </c:pt>
                <c:pt idx="4723">
                  <c:v>-1.3809</c:v>
                </c:pt>
                <c:pt idx="4724">
                  <c:v>-0.59157000000000004</c:v>
                </c:pt>
                <c:pt idx="4725">
                  <c:v>9.8132999999999998E-2</c:v>
                </c:pt>
                <c:pt idx="4726">
                  <c:v>0.69330000000000003</c:v>
                </c:pt>
                <c:pt idx="4727">
                  <c:v>1.2337</c:v>
                </c:pt>
                <c:pt idx="4728">
                  <c:v>1.6655</c:v>
                </c:pt>
                <c:pt idx="4729">
                  <c:v>1.9895</c:v>
                </c:pt>
                <c:pt idx="4730">
                  <c:v>2.2810000000000001</c:v>
                </c:pt>
                <c:pt idx="4731">
                  <c:v>2.5194000000000001</c:v>
                </c:pt>
                <c:pt idx="4732">
                  <c:v>2.6936</c:v>
                </c:pt>
                <c:pt idx="4733">
                  <c:v>2.8298000000000001</c:v>
                </c:pt>
                <c:pt idx="4734">
                  <c:v>2.9657</c:v>
                </c:pt>
                <c:pt idx="4735">
                  <c:v>3.1452</c:v>
                </c:pt>
                <c:pt idx="4736">
                  <c:v>3.3441999999999998</c:v>
                </c:pt>
                <c:pt idx="4737">
                  <c:v>3.5687000000000002</c:v>
                </c:pt>
                <c:pt idx="4738">
                  <c:v>3.7869000000000002</c:v>
                </c:pt>
                <c:pt idx="4739">
                  <c:v>4.0126999999999997</c:v>
                </c:pt>
                <c:pt idx="4740">
                  <c:v>4.2713999999999999</c:v>
                </c:pt>
                <c:pt idx="4741">
                  <c:v>4.5655999999999999</c:v>
                </c:pt>
                <c:pt idx="4742">
                  <c:v>4.8678999999999997</c:v>
                </c:pt>
                <c:pt idx="4743">
                  <c:v>5.1383000000000001</c:v>
                </c:pt>
                <c:pt idx="4744">
                  <c:v>5.3780999999999999</c:v>
                </c:pt>
                <c:pt idx="4745">
                  <c:v>5.5963000000000003</c:v>
                </c:pt>
                <c:pt idx="4746">
                  <c:v>5.7979000000000003</c:v>
                </c:pt>
                <c:pt idx="4747">
                  <c:v>5.9821999999999997</c:v>
                </c:pt>
                <c:pt idx="4748">
                  <c:v>6.1351000000000004</c:v>
                </c:pt>
                <c:pt idx="4749">
                  <c:v>6.2789999999999999</c:v>
                </c:pt>
                <c:pt idx="4750">
                  <c:v>6.4200999999999997</c:v>
                </c:pt>
                <c:pt idx="4751">
                  <c:v>6.5571999999999999</c:v>
                </c:pt>
                <c:pt idx="4752">
                  <c:v>6.6779000000000002</c:v>
                </c:pt>
                <c:pt idx="4753">
                  <c:v>6.7834000000000003</c:v>
                </c:pt>
                <c:pt idx="4754">
                  <c:v>6.8832000000000004</c:v>
                </c:pt>
                <c:pt idx="4755">
                  <c:v>6.9804000000000004</c:v>
                </c:pt>
                <c:pt idx="4756">
                  <c:v>7.0850999999999997</c:v>
                </c:pt>
                <c:pt idx="4757">
                  <c:v>7.1776</c:v>
                </c:pt>
                <c:pt idx="4758">
                  <c:v>7.2713999999999999</c:v>
                </c:pt>
                <c:pt idx="4759">
                  <c:v>7.3851000000000004</c:v>
                </c:pt>
                <c:pt idx="4760">
                  <c:v>7.5044000000000004</c:v>
                </c:pt>
                <c:pt idx="4761">
                  <c:v>7.6211000000000002</c:v>
                </c:pt>
                <c:pt idx="4762">
                  <c:v>7.7435999999999998</c:v>
                </c:pt>
                <c:pt idx="4763">
                  <c:v>7.8613</c:v>
                </c:pt>
                <c:pt idx="4764">
                  <c:v>7.9588000000000001</c:v>
                </c:pt>
                <c:pt idx="4765">
                  <c:v>8.0195000000000007</c:v>
                </c:pt>
                <c:pt idx="4766">
                  <c:v>8.0509000000000004</c:v>
                </c:pt>
                <c:pt idx="4767">
                  <c:v>8.0555000000000003</c:v>
                </c:pt>
                <c:pt idx="4768">
                  <c:v>8.0631000000000004</c:v>
                </c:pt>
                <c:pt idx="4769">
                  <c:v>8.0785</c:v>
                </c:pt>
                <c:pt idx="4770">
                  <c:v>8.1220999999999997</c:v>
                </c:pt>
                <c:pt idx="4771">
                  <c:v>8.2045999999999992</c:v>
                </c:pt>
                <c:pt idx="4772">
                  <c:v>8.3064999999999998</c:v>
                </c:pt>
                <c:pt idx="4773">
                  <c:v>8.4329000000000001</c:v>
                </c:pt>
                <c:pt idx="4774">
                  <c:v>8.5604999999999993</c:v>
                </c:pt>
                <c:pt idx="4775">
                  <c:v>8.6843000000000004</c:v>
                </c:pt>
                <c:pt idx="4776">
                  <c:v>8.7910000000000004</c:v>
                </c:pt>
                <c:pt idx="4777">
                  <c:v>8.8732000000000006</c:v>
                </c:pt>
                <c:pt idx="4778">
                  <c:v>8.9111999999999991</c:v>
                </c:pt>
                <c:pt idx="4779">
                  <c:v>8.9327000000000005</c:v>
                </c:pt>
                <c:pt idx="4780">
                  <c:v>8.9604999999999997</c:v>
                </c:pt>
                <c:pt idx="4781">
                  <c:v>9.0001999999999995</c:v>
                </c:pt>
                <c:pt idx="4782">
                  <c:v>9.0473999999999997</c:v>
                </c:pt>
                <c:pt idx="4783">
                  <c:v>9.1707000000000001</c:v>
                </c:pt>
                <c:pt idx="4784">
                  <c:v>9.3118999999999996</c:v>
                </c:pt>
                <c:pt idx="4785">
                  <c:v>9.4414999999999996</c:v>
                </c:pt>
                <c:pt idx="4786">
                  <c:v>9.6006</c:v>
                </c:pt>
                <c:pt idx="4787">
                  <c:v>9.7522000000000002</c:v>
                </c:pt>
                <c:pt idx="4788">
                  <c:v>9.8747000000000007</c:v>
                </c:pt>
                <c:pt idx="4789">
                  <c:v>9.9794</c:v>
                </c:pt>
                <c:pt idx="4790">
                  <c:v>10.076000000000001</c:v>
                </c:pt>
                <c:pt idx="4791">
                  <c:v>10.196</c:v>
                </c:pt>
                <c:pt idx="4792">
                  <c:v>10.32</c:v>
                </c:pt>
                <c:pt idx="4793">
                  <c:v>10.443</c:v>
                </c:pt>
                <c:pt idx="4794">
                  <c:v>10.565</c:v>
                </c:pt>
                <c:pt idx="4795">
                  <c:v>10.67</c:v>
                </c:pt>
                <c:pt idx="4796">
                  <c:v>10.801</c:v>
                </c:pt>
                <c:pt idx="4797">
                  <c:v>10.952</c:v>
                </c:pt>
                <c:pt idx="4798">
                  <c:v>11.073</c:v>
                </c:pt>
                <c:pt idx="4799">
                  <c:v>11.167</c:v>
                </c:pt>
                <c:pt idx="4800">
                  <c:v>11.257999999999999</c:v>
                </c:pt>
                <c:pt idx="4801">
                  <c:v>11.351000000000001</c:v>
                </c:pt>
                <c:pt idx="4802">
                  <c:v>11.465999999999999</c:v>
                </c:pt>
                <c:pt idx="4803">
                  <c:v>11.627000000000001</c:v>
                </c:pt>
                <c:pt idx="4804">
                  <c:v>11.798</c:v>
                </c:pt>
                <c:pt idx="4805">
                  <c:v>11.941000000000001</c:v>
                </c:pt>
                <c:pt idx="4806">
                  <c:v>12.117000000000001</c:v>
                </c:pt>
                <c:pt idx="4807">
                  <c:v>12.305</c:v>
                </c:pt>
                <c:pt idx="4808">
                  <c:v>12.455</c:v>
                </c:pt>
                <c:pt idx="4809">
                  <c:v>12.563000000000001</c:v>
                </c:pt>
                <c:pt idx="4810">
                  <c:v>12.635999999999999</c:v>
                </c:pt>
                <c:pt idx="4811">
                  <c:v>12.691000000000001</c:v>
                </c:pt>
                <c:pt idx="4812">
                  <c:v>12.742000000000001</c:v>
                </c:pt>
                <c:pt idx="4813">
                  <c:v>12.81</c:v>
                </c:pt>
                <c:pt idx="4814">
                  <c:v>12.91</c:v>
                </c:pt>
                <c:pt idx="4815">
                  <c:v>13.035</c:v>
                </c:pt>
                <c:pt idx="4816">
                  <c:v>13.169</c:v>
                </c:pt>
                <c:pt idx="4817">
                  <c:v>13.324999999999999</c:v>
                </c:pt>
                <c:pt idx="4818">
                  <c:v>13.488</c:v>
                </c:pt>
                <c:pt idx="4819">
                  <c:v>13.606999999999999</c:v>
                </c:pt>
                <c:pt idx="4820">
                  <c:v>13.698</c:v>
                </c:pt>
                <c:pt idx="4821">
                  <c:v>13.801</c:v>
                </c:pt>
                <c:pt idx="4822">
                  <c:v>13.891</c:v>
                </c:pt>
                <c:pt idx="4823">
                  <c:v>13.989000000000001</c:v>
                </c:pt>
                <c:pt idx="4824">
                  <c:v>14.103999999999999</c:v>
                </c:pt>
                <c:pt idx="4825">
                  <c:v>14.215999999999999</c:v>
                </c:pt>
                <c:pt idx="4826">
                  <c:v>14.303000000000001</c:v>
                </c:pt>
                <c:pt idx="4827">
                  <c:v>14.403</c:v>
                </c:pt>
                <c:pt idx="4828">
                  <c:v>14.510999999999999</c:v>
                </c:pt>
                <c:pt idx="4829">
                  <c:v>14.617000000000001</c:v>
                </c:pt>
                <c:pt idx="4830">
                  <c:v>14.692</c:v>
                </c:pt>
                <c:pt idx="4831">
                  <c:v>14.747999999999999</c:v>
                </c:pt>
                <c:pt idx="4832">
                  <c:v>14.808</c:v>
                </c:pt>
                <c:pt idx="4833">
                  <c:v>14.864000000000001</c:v>
                </c:pt>
                <c:pt idx="4834">
                  <c:v>14.939</c:v>
                </c:pt>
                <c:pt idx="4835">
                  <c:v>15.032</c:v>
                </c:pt>
                <c:pt idx="4836">
                  <c:v>15.129</c:v>
                </c:pt>
                <c:pt idx="4837">
                  <c:v>15.236000000000001</c:v>
                </c:pt>
                <c:pt idx="4838">
                  <c:v>15.308</c:v>
                </c:pt>
                <c:pt idx="4839">
                  <c:v>15.37</c:v>
                </c:pt>
                <c:pt idx="4840">
                  <c:v>15.433</c:v>
                </c:pt>
                <c:pt idx="4841">
                  <c:v>15.484999999999999</c:v>
                </c:pt>
                <c:pt idx="4842">
                  <c:v>15.545</c:v>
                </c:pt>
                <c:pt idx="4843">
                  <c:v>15.615</c:v>
                </c:pt>
                <c:pt idx="4844">
                  <c:v>15.689</c:v>
                </c:pt>
                <c:pt idx="4845">
                  <c:v>15.753</c:v>
                </c:pt>
                <c:pt idx="4846">
                  <c:v>15.821999999999999</c:v>
                </c:pt>
                <c:pt idx="4847">
                  <c:v>15.884</c:v>
                </c:pt>
                <c:pt idx="4848">
                  <c:v>15.93</c:v>
                </c:pt>
                <c:pt idx="4849">
                  <c:v>15.97</c:v>
                </c:pt>
                <c:pt idx="4850">
                  <c:v>15.997999999999999</c:v>
                </c:pt>
                <c:pt idx="4851">
                  <c:v>16.021000000000001</c:v>
                </c:pt>
                <c:pt idx="4852">
                  <c:v>16.071000000000002</c:v>
                </c:pt>
                <c:pt idx="4853">
                  <c:v>16.123000000000001</c:v>
                </c:pt>
                <c:pt idx="4854">
                  <c:v>16.172000000000001</c:v>
                </c:pt>
                <c:pt idx="4855">
                  <c:v>16.215</c:v>
                </c:pt>
                <c:pt idx="4856">
                  <c:v>16.27</c:v>
                </c:pt>
                <c:pt idx="4857">
                  <c:v>16.315000000000001</c:v>
                </c:pt>
                <c:pt idx="4858">
                  <c:v>16.358000000000001</c:v>
                </c:pt>
                <c:pt idx="4859">
                  <c:v>16.391999999999999</c:v>
                </c:pt>
                <c:pt idx="4860">
                  <c:v>16.407</c:v>
                </c:pt>
                <c:pt idx="4861">
                  <c:v>16.433</c:v>
                </c:pt>
                <c:pt idx="4862">
                  <c:v>16.46</c:v>
                </c:pt>
                <c:pt idx="4863">
                  <c:v>16.492999999999999</c:v>
                </c:pt>
                <c:pt idx="4864">
                  <c:v>16.548999999999999</c:v>
                </c:pt>
                <c:pt idx="4865">
                  <c:v>16.562000000000001</c:v>
                </c:pt>
                <c:pt idx="4866">
                  <c:v>16.555</c:v>
                </c:pt>
                <c:pt idx="4867">
                  <c:v>16.564</c:v>
                </c:pt>
                <c:pt idx="4868">
                  <c:v>16.577000000000002</c:v>
                </c:pt>
                <c:pt idx="4869">
                  <c:v>16.611000000000001</c:v>
                </c:pt>
                <c:pt idx="4870">
                  <c:v>16.646000000000001</c:v>
                </c:pt>
                <c:pt idx="4871">
                  <c:v>16.681999999999999</c:v>
                </c:pt>
                <c:pt idx="4872">
                  <c:v>16.73</c:v>
                </c:pt>
                <c:pt idx="4873">
                  <c:v>16.763999999999999</c:v>
                </c:pt>
                <c:pt idx="4874">
                  <c:v>16.786999999999999</c:v>
                </c:pt>
                <c:pt idx="4875">
                  <c:v>16.79</c:v>
                </c:pt>
                <c:pt idx="4876">
                  <c:v>16.780999999999999</c:v>
                </c:pt>
                <c:pt idx="4877">
                  <c:v>16.774000000000001</c:v>
                </c:pt>
                <c:pt idx="4878">
                  <c:v>16.765999999999998</c:v>
                </c:pt>
                <c:pt idx="4879">
                  <c:v>16.759</c:v>
                </c:pt>
                <c:pt idx="4880">
                  <c:v>16.766999999999999</c:v>
                </c:pt>
                <c:pt idx="4881">
                  <c:v>16.77</c:v>
                </c:pt>
                <c:pt idx="4882">
                  <c:v>16.757999999999999</c:v>
                </c:pt>
                <c:pt idx="4883">
                  <c:v>16.738</c:v>
                </c:pt>
                <c:pt idx="4884">
                  <c:v>16.734999999999999</c:v>
                </c:pt>
                <c:pt idx="4885">
                  <c:v>16.733000000000001</c:v>
                </c:pt>
                <c:pt idx="4886">
                  <c:v>16.709</c:v>
                </c:pt>
                <c:pt idx="4887">
                  <c:v>16.678999999999998</c:v>
                </c:pt>
                <c:pt idx="4888">
                  <c:v>16.646999999999998</c:v>
                </c:pt>
                <c:pt idx="4889">
                  <c:v>16.622</c:v>
                </c:pt>
                <c:pt idx="4890">
                  <c:v>16.591000000000001</c:v>
                </c:pt>
                <c:pt idx="4891">
                  <c:v>16.486000000000001</c:v>
                </c:pt>
                <c:pt idx="4892">
                  <c:v>16.355</c:v>
                </c:pt>
                <c:pt idx="4893">
                  <c:v>16.244</c:v>
                </c:pt>
                <c:pt idx="4894">
                  <c:v>16.102</c:v>
                </c:pt>
                <c:pt idx="4895">
                  <c:v>15.916</c:v>
                </c:pt>
                <c:pt idx="4896">
                  <c:v>15.738</c:v>
                </c:pt>
                <c:pt idx="4897">
                  <c:v>15.547000000000001</c:v>
                </c:pt>
                <c:pt idx="4898">
                  <c:v>15.326000000000001</c:v>
                </c:pt>
                <c:pt idx="4899">
                  <c:v>15.055</c:v>
                </c:pt>
                <c:pt idx="4900">
                  <c:v>14.785</c:v>
                </c:pt>
                <c:pt idx="4901">
                  <c:v>14.477</c:v>
                </c:pt>
                <c:pt idx="4902">
                  <c:v>14.169</c:v>
                </c:pt>
                <c:pt idx="4903">
                  <c:v>13.866</c:v>
                </c:pt>
                <c:pt idx="4904">
                  <c:v>13.545999999999999</c:v>
                </c:pt>
                <c:pt idx="4905">
                  <c:v>13.263999999999999</c:v>
                </c:pt>
                <c:pt idx="4906">
                  <c:v>12.987</c:v>
                </c:pt>
                <c:pt idx="4907">
                  <c:v>12.683999999999999</c:v>
                </c:pt>
                <c:pt idx="4908">
                  <c:v>12.414999999999999</c:v>
                </c:pt>
                <c:pt idx="4909">
                  <c:v>12.159000000000001</c:v>
                </c:pt>
                <c:pt idx="4910">
                  <c:v>11.901</c:v>
                </c:pt>
                <c:pt idx="4911">
                  <c:v>11.612</c:v>
                </c:pt>
                <c:pt idx="4912">
                  <c:v>11.304</c:v>
                </c:pt>
                <c:pt idx="4913">
                  <c:v>10.978</c:v>
                </c:pt>
                <c:pt idx="4914">
                  <c:v>10.641999999999999</c:v>
                </c:pt>
                <c:pt idx="4915">
                  <c:v>10.291</c:v>
                </c:pt>
                <c:pt idx="4916">
                  <c:v>9.9398</c:v>
                </c:pt>
                <c:pt idx="4917">
                  <c:v>9.6262000000000008</c:v>
                </c:pt>
                <c:pt idx="4918">
                  <c:v>9.3416999999999994</c:v>
                </c:pt>
                <c:pt idx="4919">
                  <c:v>9.0256000000000007</c:v>
                </c:pt>
                <c:pt idx="4920">
                  <c:v>8.6998999999999995</c:v>
                </c:pt>
                <c:pt idx="4921">
                  <c:v>8.4100999999999999</c:v>
                </c:pt>
                <c:pt idx="4922">
                  <c:v>8.1640999999999995</c:v>
                </c:pt>
                <c:pt idx="4923">
                  <c:v>7.9432999999999998</c:v>
                </c:pt>
                <c:pt idx="4924">
                  <c:v>7.7401</c:v>
                </c:pt>
                <c:pt idx="4925">
                  <c:v>7.5484</c:v>
                </c:pt>
                <c:pt idx="4926">
                  <c:v>7.3292999999999999</c:v>
                </c:pt>
                <c:pt idx="4927">
                  <c:v>7.0932000000000004</c:v>
                </c:pt>
                <c:pt idx="4928">
                  <c:v>6.8353999999999999</c:v>
                </c:pt>
                <c:pt idx="4929">
                  <c:v>6.5605000000000002</c:v>
                </c:pt>
                <c:pt idx="4930">
                  <c:v>6.2747000000000002</c:v>
                </c:pt>
                <c:pt idx="4931">
                  <c:v>5.9555999999999996</c:v>
                </c:pt>
                <c:pt idx="4932">
                  <c:v>5.5991999999999997</c:v>
                </c:pt>
                <c:pt idx="4933">
                  <c:v>5.2285000000000004</c:v>
                </c:pt>
                <c:pt idx="4934">
                  <c:v>4.8502999999999998</c:v>
                </c:pt>
                <c:pt idx="4935">
                  <c:v>4.4610000000000003</c:v>
                </c:pt>
                <c:pt idx="4936">
                  <c:v>4.0910000000000002</c:v>
                </c:pt>
                <c:pt idx="4937">
                  <c:v>3.7284000000000002</c:v>
                </c:pt>
                <c:pt idx="4938">
                  <c:v>3.3203999999999998</c:v>
                </c:pt>
                <c:pt idx="4939">
                  <c:v>2.9035000000000002</c:v>
                </c:pt>
                <c:pt idx="4940">
                  <c:v>2.4891000000000001</c:v>
                </c:pt>
                <c:pt idx="4941">
                  <c:v>2.0937999999999999</c:v>
                </c:pt>
                <c:pt idx="4942">
                  <c:v>1.7114</c:v>
                </c:pt>
                <c:pt idx="4943">
                  <c:v>1.2988</c:v>
                </c:pt>
                <c:pt idx="4944">
                  <c:v>0.87682000000000004</c:v>
                </c:pt>
                <c:pt idx="4945">
                  <c:v>0.46683000000000002</c:v>
                </c:pt>
                <c:pt idx="4946">
                  <c:v>7.4172000000000002E-2</c:v>
                </c:pt>
                <c:pt idx="4947">
                  <c:v>-0.33401999999999998</c:v>
                </c:pt>
                <c:pt idx="4948">
                  <c:v>-0.72411999999999999</c:v>
                </c:pt>
                <c:pt idx="4949">
                  <c:v>-1.0734999999999999</c:v>
                </c:pt>
                <c:pt idx="4950">
                  <c:v>-1.4473</c:v>
                </c:pt>
                <c:pt idx="4951">
                  <c:v>-1.8501000000000001</c:v>
                </c:pt>
                <c:pt idx="4952">
                  <c:v>-2.2534999999999998</c:v>
                </c:pt>
                <c:pt idx="4953">
                  <c:v>-2.6413000000000002</c:v>
                </c:pt>
                <c:pt idx="4954">
                  <c:v>-3.0577999999999999</c:v>
                </c:pt>
                <c:pt idx="4955">
                  <c:v>-3.5186000000000002</c:v>
                </c:pt>
                <c:pt idx="4956">
                  <c:v>-3.9752000000000001</c:v>
                </c:pt>
                <c:pt idx="4957">
                  <c:v>-4.4170999999999996</c:v>
                </c:pt>
                <c:pt idx="4958">
                  <c:v>-4.8781999999999996</c:v>
                </c:pt>
                <c:pt idx="4959">
                  <c:v>-5.3680000000000003</c:v>
                </c:pt>
                <c:pt idx="4960">
                  <c:v>-5.8851000000000004</c:v>
                </c:pt>
                <c:pt idx="4961">
                  <c:v>-6.4305000000000003</c:v>
                </c:pt>
                <c:pt idx="4962">
                  <c:v>-6.9657999999999998</c:v>
                </c:pt>
                <c:pt idx="4963">
                  <c:v>-7.5259</c:v>
                </c:pt>
                <c:pt idx="4964">
                  <c:v>-8.1417999999999999</c:v>
                </c:pt>
                <c:pt idx="4965">
                  <c:v>-8.7902000000000005</c:v>
                </c:pt>
                <c:pt idx="4966">
                  <c:v>-9.4405000000000001</c:v>
                </c:pt>
                <c:pt idx="4967">
                  <c:v>-10.11</c:v>
                </c:pt>
                <c:pt idx="4968">
                  <c:v>-10.811999999999999</c:v>
                </c:pt>
                <c:pt idx="4969">
                  <c:v>-11.569000000000001</c:v>
                </c:pt>
                <c:pt idx="4970">
                  <c:v>-12.34</c:v>
                </c:pt>
                <c:pt idx="4971">
                  <c:v>-13.1</c:v>
                </c:pt>
                <c:pt idx="4972">
                  <c:v>-13.878</c:v>
                </c:pt>
                <c:pt idx="4973">
                  <c:v>-14.657</c:v>
                </c:pt>
                <c:pt idx="4974">
                  <c:v>-15.37</c:v>
                </c:pt>
                <c:pt idx="4975">
                  <c:v>-16.029</c:v>
                </c:pt>
                <c:pt idx="4976">
                  <c:v>-16.632000000000001</c:v>
                </c:pt>
                <c:pt idx="4977">
                  <c:v>-17.192</c:v>
                </c:pt>
                <c:pt idx="4978">
                  <c:v>-17.683</c:v>
                </c:pt>
                <c:pt idx="4979">
                  <c:v>-18.087</c:v>
                </c:pt>
                <c:pt idx="4980">
                  <c:v>-18.437000000000001</c:v>
                </c:pt>
                <c:pt idx="4981">
                  <c:v>-18.738</c:v>
                </c:pt>
                <c:pt idx="4982">
                  <c:v>-19.013999999999999</c:v>
                </c:pt>
                <c:pt idx="4983">
                  <c:v>-19.228000000000002</c:v>
                </c:pt>
                <c:pt idx="4984">
                  <c:v>-19.388999999999999</c:v>
                </c:pt>
                <c:pt idx="4985">
                  <c:v>-19.521999999999998</c:v>
                </c:pt>
                <c:pt idx="4986">
                  <c:v>-19.643999999999998</c:v>
                </c:pt>
                <c:pt idx="4987">
                  <c:v>-19.782</c:v>
                </c:pt>
                <c:pt idx="4988">
                  <c:v>-19.942</c:v>
                </c:pt>
                <c:pt idx="4989">
                  <c:v>-20.141999999999999</c:v>
                </c:pt>
                <c:pt idx="4990">
                  <c:v>-20.396000000000001</c:v>
                </c:pt>
                <c:pt idx="4991">
                  <c:v>-20.661000000000001</c:v>
                </c:pt>
                <c:pt idx="4992">
                  <c:v>-20.92</c:v>
                </c:pt>
                <c:pt idx="4993">
                  <c:v>-21.183</c:v>
                </c:pt>
                <c:pt idx="4994">
                  <c:v>-21.443999999999999</c:v>
                </c:pt>
                <c:pt idx="4995">
                  <c:v>-21.687999999999999</c:v>
                </c:pt>
                <c:pt idx="4996">
                  <c:v>-21.879000000000001</c:v>
                </c:pt>
                <c:pt idx="4997">
                  <c:v>-22.067</c:v>
                </c:pt>
                <c:pt idx="4998">
                  <c:v>-22.25</c:v>
                </c:pt>
                <c:pt idx="4999">
                  <c:v>-22.427</c:v>
                </c:pt>
                <c:pt idx="5000">
                  <c:v>-22.603999999999999</c:v>
                </c:pt>
                <c:pt idx="5001">
                  <c:v>-22.763999999999999</c:v>
                </c:pt>
                <c:pt idx="5002">
                  <c:v>-22.911999999999999</c:v>
                </c:pt>
                <c:pt idx="5003">
                  <c:v>-23.067</c:v>
                </c:pt>
                <c:pt idx="5004">
                  <c:v>-23.225999999999999</c:v>
                </c:pt>
                <c:pt idx="5005">
                  <c:v>-23.385999999999999</c:v>
                </c:pt>
                <c:pt idx="5006">
                  <c:v>-23.56</c:v>
                </c:pt>
                <c:pt idx="5007">
                  <c:v>-23.745999999999999</c:v>
                </c:pt>
                <c:pt idx="5008">
                  <c:v>-23.928000000000001</c:v>
                </c:pt>
                <c:pt idx="5009">
                  <c:v>-24.106999999999999</c:v>
                </c:pt>
                <c:pt idx="5010">
                  <c:v>-24.257999999999999</c:v>
                </c:pt>
                <c:pt idx="5011">
                  <c:v>-24.391999999999999</c:v>
                </c:pt>
                <c:pt idx="5012">
                  <c:v>-24.504000000000001</c:v>
                </c:pt>
                <c:pt idx="5013">
                  <c:v>-24.622</c:v>
                </c:pt>
                <c:pt idx="5014">
                  <c:v>-24.748999999999999</c:v>
                </c:pt>
                <c:pt idx="5015">
                  <c:v>-24.885000000000002</c:v>
                </c:pt>
                <c:pt idx="5016">
                  <c:v>-25.042000000000002</c:v>
                </c:pt>
                <c:pt idx="5017">
                  <c:v>-25.201000000000001</c:v>
                </c:pt>
                <c:pt idx="5018">
                  <c:v>-25.356000000000002</c:v>
                </c:pt>
                <c:pt idx="5019">
                  <c:v>-25.512</c:v>
                </c:pt>
                <c:pt idx="5020">
                  <c:v>-25.652000000000001</c:v>
                </c:pt>
                <c:pt idx="5021">
                  <c:v>-25.776</c:v>
                </c:pt>
                <c:pt idx="5022">
                  <c:v>-25.88</c:v>
                </c:pt>
                <c:pt idx="5023">
                  <c:v>-25.992999999999999</c:v>
                </c:pt>
                <c:pt idx="5024">
                  <c:v>-26.103999999999999</c:v>
                </c:pt>
                <c:pt idx="5025">
                  <c:v>-26.198</c:v>
                </c:pt>
                <c:pt idx="5026">
                  <c:v>-26.268000000000001</c:v>
                </c:pt>
                <c:pt idx="5027">
                  <c:v>-26.331</c:v>
                </c:pt>
                <c:pt idx="5028">
                  <c:v>-26.413</c:v>
                </c:pt>
                <c:pt idx="5029">
                  <c:v>-26.492000000000001</c:v>
                </c:pt>
                <c:pt idx="5030">
                  <c:v>-26.565000000000001</c:v>
                </c:pt>
                <c:pt idx="5031">
                  <c:v>-26.643000000000001</c:v>
                </c:pt>
                <c:pt idx="5032">
                  <c:v>-26.734000000000002</c:v>
                </c:pt>
                <c:pt idx="5033">
                  <c:v>-26.8</c:v>
                </c:pt>
                <c:pt idx="5034">
                  <c:v>-26.859000000000002</c:v>
                </c:pt>
                <c:pt idx="5035">
                  <c:v>-26.9</c:v>
                </c:pt>
                <c:pt idx="5036">
                  <c:v>-26.939</c:v>
                </c:pt>
                <c:pt idx="5037">
                  <c:v>-26.991</c:v>
                </c:pt>
                <c:pt idx="5038">
                  <c:v>-27.042000000000002</c:v>
                </c:pt>
                <c:pt idx="5039">
                  <c:v>-27.102</c:v>
                </c:pt>
                <c:pt idx="5040">
                  <c:v>-27.158999999999999</c:v>
                </c:pt>
                <c:pt idx="5041">
                  <c:v>-27.216000000000001</c:v>
                </c:pt>
                <c:pt idx="5042">
                  <c:v>-27.27</c:v>
                </c:pt>
                <c:pt idx="5043">
                  <c:v>-27.321000000000002</c:v>
                </c:pt>
                <c:pt idx="5044">
                  <c:v>-27.372</c:v>
                </c:pt>
                <c:pt idx="5045">
                  <c:v>-27.404</c:v>
                </c:pt>
                <c:pt idx="5046">
                  <c:v>-27.449000000000002</c:v>
                </c:pt>
                <c:pt idx="5047">
                  <c:v>-27.478999999999999</c:v>
                </c:pt>
                <c:pt idx="5048">
                  <c:v>-27.497</c:v>
                </c:pt>
                <c:pt idx="5049">
                  <c:v>-27.523</c:v>
                </c:pt>
                <c:pt idx="5050">
                  <c:v>-27.539000000000001</c:v>
                </c:pt>
                <c:pt idx="5051">
                  <c:v>-27.571000000000002</c:v>
                </c:pt>
                <c:pt idx="5052">
                  <c:v>-27.603000000000002</c:v>
                </c:pt>
                <c:pt idx="5053">
                  <c:v>-27.619</c:v>
                </c:pt>
                <c:pt idx="5054">
                  <c:v>-27.623999999999999</c:v>
                </c:pt>
                <c:pt idx="5055">
                  <c:v>-27.602</c:v>
                </c:pt>
                <c:pt idx="5056">
                  <c:v>-27.587</c:v>
                </c:pt>
                <c:pt idx="5057">
                  <c:v>-27.614999999999998</c:v>
                </c:pt>
                <c:pt idx="5058">
                  <c:v>-27.667000000000002</c:v>
                </c:pt>
                <c:pt idx="5059">
                  <c:v>-27.725000000000001</c:v>
                </c:pt>
                <c:pt idx="5060">
                  <c:v>-27.768000000000001</c:v>
                </c:pt>
                <c:pt idx="5061">
                  <c:v>-27.803000000000001</c:v>
                </c:pt>
                <c:pt idx="5062">
                  <c:v>-27.835000000000001</c:v>
                </c:pt>
                <c:pt idx="5063">
                  <c:v>-27.856999999999999</c:v>
                </c:pt>
                <c:pt idx="5064">
                  <c:v>-27.891999999999999</c:v>
                </c:pt>
                <c:pt idx="5065">
                  <c:v>-27.914000000000001</c:v>
                </c:pt>
                <c:pt idx="5066">
                  <c:v>-27.925000000000001</c:v>
                </c:pt>
                <c:pt idx="5067">
                  <c:v>-27.93</c:v>
                </c:pt>
                <c:pt idx="5068">
                  <c:v>-27.913</c:v>
                </c:pt>
                <c:pt idx="5069">
                  <c:v>-27.896000000000001</c:v>
                </c:pt>
                <c:pt idx="5070">
                  <c:v>-27.895</c:v>
                </c:pt>
                <c:pt idx="5071">
                  <c:v>-27.882000000000001</c:v>
                </c:pt>
                <c:pt idx="5072">
                  <c:v>-27.882999999999999</c:v>
                </c:pt>
                <c:pt idx="5073">
                  <c:v>-27.853999999999999</c:v>
                </c:pt>
                <c:pt idx="5074">
                  <c:v>-27.795000000000002</c:v>
                </c:pt>
                <c:pt idx="5075">
                  <c:v>-27.741</c:v>
                </c:pt>
                <c:pt idx="5076">
                  <c:v>-27.648</c:v>
                </c:pt>
                <c:pt idx="5077">
                  <c:v>-27.527000000000001</c:v>
                </c:pt>
                <c:pt idx="5078">
                  <c:v>-27.416</c:v>
                </c:pt>
                <c:pt idx="5079">
                  <c:v>-27.302</c:v>
                </c:pt>
                <c:pt idx="5080">
                  <c:v>-27.143999999999998</c:v>
                </c:pt>
                <c:pt idx="5081">
                  <c:v>-26.934999999999999</c:v>
                </c:pt>
                <c:pt idx="5082">
                  <c:v>-26.713000000000001</c:v>
                </c:pt>
                <c:pt idx="5083">
                  <c:v>-26.483000000000001</c:v>
                </c:pt>
                <c:pt idx="5084">
                  <c:v>-26.253</c:v>
                </c:pt>
                <c:pt idx="5085">
                  <c:v>-26.041</c:v>
                </c:pt>
                <c:pt idx="5086">
                  <c:v>-25.859000000000002</c:v>
                </c:pt>
                <c:pt idx="5087">
                  <c:v>-25.673999999999999</c:v>
                </c:pt>
                <c:pt idx="5088">
                  <c:v>-25.44</c:v>
                </c:pt>
                <c:pt idx="5089">
                  <c:v>-25.17</c:v>
                </c:pt>
                <c:pt idx="5090">
                  <c:v>-24.870999999999999</c:v>
                </c:pt>
                <c:pt idx="5091">
                  <c:v>-24.555</c:v>
                </c:pt>
                <c:pt idx="5092">
                  <c:v>-24.234000000000002</c:v>
                </c:pt>
                <c:pt idx="5093">
                  <c:v>-23.922999999999998</c:v>
                </c:pt>
                <c:pt idx="5094">
                  <c:v>-23.588999999999999</c:v>
                </c:pt>
                <c:pt idx="5095">
                  <c:v>-23.288</c:v>
                </c:pt>
                <c:pt idx="5096">
                  <c:v>-23.056000000000001</c:v>
                </c:pt>
                <c:pt idx="5097">
                  <c:v>-22.815999999999999</c:v>
                </c:pt>
                <c:pt idx="5098">
                  <c:v>-22.574999999999999</c:v>
                </c:pt>
                <c:pt idx="5099">
                  <c:v>-22.344000000000001</c:v>
                </c:pt>
                <c:pt idx="5100">
                  <c:v>-22.135999999999999</c:v>
                </c:pt>
                <c:pt idx="5101">
                  <c:v>-21.937000000000001</c:v>
                </c:pt>
                <c:pt idx="5102">
                  <c:v>-21.741</c:v>
                </c:pt>
                <c:pt idx="5103">
                  <c:v>-21.542999999999999</c:v>
                </c:pt>
                <c:pt idx="5104">
                  <c:v>-21.364000000000001</c:v>
                </c:pt>
                <c:pt idx="5105">
                  <c:v>-21.204000000000001</c:v>
                </c:pt>
                <c:pt idx="5106">
                  <c:v>-21.059000000000001</c:v>
                </c:pt>
                <c:pt idx="5107">
                  <c:v>-20.882999999999999</c:v>
                </c:pt>
                <c:pt idx="5108">
                  <c:v>-20.696999999999999</c:v>
                </c:pt>
                <c:pt idx="5109">
                  <c:v>-20.477</c:v>
                </c:pt>
                <c:pt idx="5110">
                  <c:v>-20.193999999999999</c:v>
                </c:pt>
                <c:pt idx="5111">
                  <c:v>-19.864999999999998</c:v>
                </c:pt>
                <c:pt idx="5112">
                  <c:v>-19.507000000000001</c:v>
                </c:pt>
                <c:pt idx="5113">
                  <c:v>-19.132000000000001</c:v>
                </c:pt>
                <c:pt idx="5114">
                  <c:v>-18.707999999999998</c:v>
                </c:pt>
                <c:pt idx="5115">
                  <c:v>-18.236999999999998</c:v>
                </c:pt>
                <c:pt idx="5116">
                  <c:v>-17.731999999999999</c:v>
                </c:pt>
                <c:pt idx="5117">
                  <c:v>-17.210999999999999</c:v>
                </c:pt>
                <c:pt idx="5118">
                  <c:v>-16.666</c:v>
                </c:pt>
                <c:pt idx="5119">
                  <c:v>-16.091000000000001</c:v>
                </c:pt>
                <c:pt idx="5120">
                  <c:v>-15.443</c:v>
                </c:pt>
                <c:pt idx="5121">
                  <c:v>-14.724</c:v>
                </c:pt>
                <c:pt idx="5122">
                  <c:v>-13.936999999999999</c:v>
                </c:pt>
                <c:pt idx="5123">
                  <c:v>-13.074999999999999</c:v>
                </c:pt>
                <c:pt idx="5124">
                  <c:v>-12.154999999999999</c:v>
                </c:pt>
                <c:pt idx="5125">
                  <c:v>-11.226000000000001</c:v>
                </c:pt>
                <c:pt idx="5126">
                  <c:v>-10.298999999999999</c:v>
                </c:pt>
                <c:pt idx="5127">
                  <c:v>-9.4161999999999999</c:v>
                </c:pt>
                <c:pt idx="5128">
                  <c:v>-8.6189</c:v>
                </c:pt>
                <c:pt idx="5129">
                  <c:v>-7.8437999999999999</c:v>
                </c:pt>
                <c:pt idx="5130">
                  <c:v>-7.1345000000000001</c:v>
                </c:pt>
                <c:pt idx="5131">
                  <c:v>-6.4945000000000004</c:v>
                </c:pt>
                <c:pt idx="5132">
                  <c:v>-5.8754</c:v>
                </c:pt>
                <c:pt idx="5133">
                  <c:v>-5.2807000000000004</c:v>
                </c:pt>
                <c:pt idx="5134">
                  <c:v>-4.7332000000000001</c:v>
                </c:pt>
                <c:pt idx="5135">
                  <c:v>-4.2319000000000004</c:v>
                </c:pt>
                <c:pt idx="5136">
                  <c:v>-3.7919999999999998</c:v>
                </c:pt>
                <c:pt idx="5137">
                  <c:v>-3.3662000000000001</c:v>
                </c:pt>
                <c:pt idx="5138">
                  <c:v>-2.9841000000000002</c:v>
                </c:pt>
                <c:pt idx="5139">
                  <c:v>-2.7033999999999998</c:v>
                </c:pt>
                <c:pt idx="5140">
                  <c:v>-2.4411999999999998</c:v>
                </c:pt>
                <c:pt idx="5141">
                  <c:v>-2.1861000000000002</c:v>
                </c:pt>
                <c:pt idx="5142">
                  <c:v>-1.9540999999999999</c:v>
                </c:pt>
                <c:pt idx="5143">
                  <c:v>-1.7208000000000001</c:v>
                </c:pt>
                <c:pt idx="5144">
                  <c:v>-1.4859</c:v>
                </c:pt>
                <c:pt idx="5145">
                  <c:v>-1.232</c:v>
                </c:pt>
                <c:pt idx="5146">
                  <c:v>-0.92461000000000004</c:v>
                </c:pt>
                <c:pt idx="5147">
                  <c:v>-0.58865999999999996</c:v>
                </c:pt>
                <c:pt idx="5148">
                  <c:v>-0.22961999999999999</c:v>
                </c:pt>
                <c:pt idx="5149">
                  <c:v>0.16877</c:v>
                </c:pt>
                <c:pt idx="5150">
                  <c:v>0.56676000000000004</c:v>
                </c:pt>
                <c:pt idx="5151">
                  <c:v>0.97401000000000004</c:v>
                </c:pt>
                <c:pt idx="5152">
                  <c:v>1.4318</c:v>
                </c:pt>
                <c:pt idx="5153">
                  <c:v>1.8925000000000001</c:v>
                </c:pt>
                <c:pt idx="5154">
                  <c:v>2.3119999999999998</c:v>
                </c:pt>
                <c:pt idx="5155">
                  <c:v>2.6878000000000002</c:v>
                </c:pt>
                <c:pt idx="5156">
                  <c:v>3.0038999999999998</c:v>
                </c:pt>
                <c:pt idx="5157">
                  <c:v>3.2475999999999998</c:v>
                </c:pt>
                <c:pt idx="5158">
                  <c:v>3.4552</c:v>
                </c:pt>
                <c:pt idx="5159">
                  <c:v>3.6448</c:v>
                </c:pt>
                <c:pt idx="5160">
                  <c:v>3.8090000000000002</c:v>
                </c:pt>
                <c:pt idx="5161">
                  <c:v>3.9449999999999998</c:v>
                </c:pt>
                <c:pt idx="5162">
                  <c:v>4.0697000000000001</c:v>
                </c:pt>
                <c:pt idx="5163">
                  <c:v>4.2324000000000002</c:v>
                </c:pt>
                <c:pt idx="5164">
                  <c:v>4.4043999999999999</c:v>
                </c:pt>
                <c:pt idx="5165">
                  <c:v>4.5888999999999998</c:v>
                </c:pt>
                <c:pt idx="5166">
                  <c:v>4.7828999999999997</c:v>
                </c:pt>
                <c:pt idx="5167">
                  <c:v>4.9652000000000003</c:v>
                </c:pt>
                <c:pt idx="5168">
                  <c:v>5.1543999999999999</c:v>
                </c:pt>
                <c:pt idx="5169">
                  <c:v>5.3564999999999996</c:v>
                </c:pt>
                <c:pt idx="5170">
                  <c:v>5.5614999999999997</c:v>
                </c:pt>
                <c:pt idx="5171">
                  <c:v>5.7545000000000002</c:v>
                </c:pt>
                <c:pt idx="5172">
                  <c:v>5.9324000000000003</c:v>
                </c:pt>
                <c:pt idx="5173">
                  <c:v>6.0639000000000003</c:v>
                </c:pt>
                <c:pt idx="5174">
                  <c:v>6.1744000000000003</c:v>
                </c:pt>
                <c:pt idx="5175">
                  <c:v>6.2906000000000004</c:v>
                </c:pt>
                <c:pt idx="5176">
                  <c:v>6.4260000000000002</c:v>
                </c:pt>
                <c:pt idx="5177">
                  <c:v>6.5754000000000001</c:v>
                </c:pt>
                <c:pt idx="5178">
                  <c:v>6.7268999999999997</c:v>
                </c:pt>
                <c:pt idx="5179">
                  <c:v>6.899</c:v>
                </c:pt>
                <c:pt idx="5180">
                  <c:v>7.0848000000000004</c:v>
                </c:pt>
                <c:pt idx="5181">
                  <c:v>7.2561</c:v>
                </c:pt>
                <c:pt idx="5182">
                  <c:v>7.4142000000000001</c:v>
                </c:pt>
                <c:pt idx="5183">
                  <c:v>7.5740999999999996</c:v>
                </c:pt>
                <c:pt idx="5184">
                  <c:v>7.7240000000000002</c:v>
                </c:pt>
                <c:pt idx="5185">
                  <c:v>7.8486000000000002</c:v>
                </c:pt>
                <c:pt idx="5186">
                  <c:v>7.9692999999999996</c:v>
                </c:pt>
                <c:pt idx="5187">
                  <c:v>8.1363000000000003</c:v>
                </c:pt>
                <c:pt idx="5188">
                  <c:v>8.3440999999999992</c:v>
                </c:pt>
                <c:pt idx="5189">
                  <c:v>8.5801999999999996</c:v>
                </c:pt>
                <c:pt idx="5190">
                  <c:v>8.8123000000000005</c:v>
                </c:pt>
                <c:pt idx="5191">
                  <c:v>8.9969000000000001</c:v>
                </c:pt>
                <c:pt idx="5192">
                  <c:v>9.1507000000000005</c:v>
                </c:pt>
                <c:pt idx="5193">
                  <c:v>9.3290000000000006</c:v>
                </c:pt>
                <c:pt idx="5194">
                  <c:v>9.5396000000000001</c:v>
                </c:pt>
                <c:pt idx="5195">
                  <c:v>9.7550000000000008</c:v>
                </c:pt>
                <c:pt idx="5196">
                  <c:v>9.9681999999999995</c:v>
                </c:pt>
                <c:pt idx="5197">
                  <c:v>10.157999999999999</c:v>
                </c:pt>
                <c:pt idx="5198">
                  <c:v>10.337999999999999</c:v>
                </c:pt>
                <c:pt idx="5199">
                  <c:v>10.532</c:v>
                </c:pt>
                <c:pt idx="5200">
                  <c:v>10.715999999999999</c:v>
                </c:pt>
                <c:pt idx="5201">
                  <c:v>10.86</c:v>
                </c:pt>
                <c:pt idx="5202">
                  <c:v>10.983000000000001</c:v>
                </c:pt>
                <c:pt idx="5203">
                  <c:v>11.112</c:v>
                </c:pt>
                <c:pt idx="5204">
                  <c:v>11.234999999999999</c:v>
                </c:pt>
                <c:pt idx="5205">
                  <c:v>11.372</c:v>
                </c:pt>
                <c:pt idx="5206">
                  <c:v>11.505000000000001</c:v>
                </c:pt>
                <c:pt idx="5207">
                  <c:v>11.635</c:v>
                </c:pt>
                <c:pt idx="5208">
                  <c:v>11.771000000000001</c:v>
                </c:pt>
                <c:pt idx="5209">
                  <c:v>11.907</c:v>
                </c:pt>
                <c:pt idx="5210">
                  <c:v>12.003</c:v>
                </c:pt>
                <c:pt idx="5211">
                  <c:v>12.039</c:v>
                </c:pt>
                <c:pt idx="5212">
                  <c:v>12.087999999999999</c:v>
                </c:pt>
                <c:pt idx="5213">
                  <c:v>12.173</c:v>
                </c:pt>
                <c:pt idx="5214">
                  <c:v>12.249000000000001</c:v>
                </c:pt>
                <c:pt idx="5215">
                  <c:v>12.313000000000001</c:v>
                </c:pt>
                <c:pt idx="5216">
                  <c:v>12.385</c:v>
                </c:pt>
                <c:pt idx="5217">
                  <c:v>12.457000000000001</c:v>
                </c:pt>
                <c:pt idx="5218">
                  <c:v>12.542999999999999</c:v>
                </c:pt>
                <c:pt idx="5219">
                  <c:v>12.606</c:v>
                </c:pt>
                <c:pt idx="5220">
                  <c:v>12.661</c:v>
                </c:pt>
                <c:pt idx="5221">
                  <c:v>12.759</c:v>
                </c:pt>
                <c:pt idx="5222">
                  <c:v>12.855</c:v>
                </c:pt>
                <c:pt idx="5223">
                  <c:v>12.946999999999999</c:v>
                </c:pt>
                <c:pt idx="5224">
                  <c:v>13.029</c:v>
                </c:pt>
                <c:pt idx="5225">
                  <c:v>13.106999999999999</c:v>
                </c:pt>
                <c:pt idx="5226">
                  <c:v>13.193</c:v>
                </c:pt>
                <c:pt idx="5227">
                  <c:v>13.268000000000001</c:v>
                </c:pt>
                <c:pt idx="5228">
                  <c:v>13.324</c:v>
                </c:pt>
                <c:pt idx="5229">
                  <c:v>13.37</c:v>
                </c:pt>
                <c:pt idx="5230">
                  <c:v>13.425000000000001</c:v>
                </c:pt>
                <c:pt idx="5231">
                  <c:v>13.457000000000001</c:v>
                </c:pt>
                <c:pt idx="5232">
                  <c:v>13.494</c:v>
                </c:pt>
                <c:pt idx="5233">
                  <c:v>13.573</c:v>
                </c:pt>
                <c:pt idx="5234">
                  <c:v>13.661</c:v>
                </c:pt>
                <c:pt idx="5235">
                  <c:v>13.731</c:v>
                </c:pt>
                <c:pt idx="5236">
                  <c:v>13.798999999999999</c:v>
                </c:pt>
                <c:pt idx="5237">
                  <c:v>13.840999999999999</c:v>
                </c:pt>
                <c:pt idx="5238">
                  <c:v>13.884</c:v>
                </c:pt>
                <c:pt idx="5239">
                  <c:v>13.929</c:v>
                </c:pt>
                <c:pt idx="5240">
                  <c:v>13.965</c:v>
                </c:pt>
                <c:pt idx="5241">
                  <c:v>14.003</c:v>
                </c:pt>
                <c:pt idx="5242">
                  <c:v>14.042</c:v>
                </c:pt>
                <c:pt idx="5243">
                  <c:v>14.08</c:v>
                </c:pt>
                <c:pt idx="5244">
                  <c:v>14.093</c:v>
                </c:pt>
                <c:pt idx="5245">
                  <c:v>14.087999999999999</c:v>
                </c:pt>
                <c:pt idx="5246">
                  <c:v>14.092000000000001</c:v>
                </c:pt>
                <c:pt idx="5247">
                  <c:v>14.11</c:v>
                </c:pt>
                <c:pt idx="5248">
                  <c:v>14.151</c:v>
                </c:pt>
                <c:pt idx="5249">
                  <c:v>14.215999999999999</c:v>
                </c:pt>
                <c:pt idx="5250">
                  <c:v>14.276</c:v>
                </c:pt>
                <c:pt idx="5251">
                  <c:v>14.334</c:v>
                </c:pt>
                <c:pt idx="5252">
                  <c:v>14.369</c:v>
                </c:pt>
                <c:pt idx="5253">
                  <c:v>14.374000000000001</c:v>
                </c:pt>
                <c:pt idx="5254">
                  <c:v>14.377000000000001</c:v>
                </c:pt>
                <c:pt idx="5255">
                  <c:v>14.397</c:v>
                </c:pt>
                <c:pt idx="5256">
                  <c:v>14.417999999999999</c:v>
                </c:pt>
                <c:pt idx="5257">
                  <c:v>14.448</c:v>
                </c:pt>
                <c:pt idx="5258">
                  <c:v>14.467000000000001</c:v>
                </c:pt>
                <c:pt idx="5259">
                  <c:v>14.484</c:v>
                </c:pt>
                <c:pt idx="5260">
                  <c:v>14.5</c:v>
                </c:pt>
                <c:pt idx="5261">
                  <c:v>14.510999999999999</c:v>
                </c:pt>
                <c:pt idx="5262">
                  <c:v>14.525</c:v>
                </c:pt>
                <c:pt idx="5263">
                  <c:v>14.548999999999999</c:v>
                </c:pt>
                <c:pt idx="5264">
                  <c:v>14.574999999999999</c:v>
                </c:pt>
                <c:pt idx="5265">
                  <c:v>14.608000000000001</c:v>
                </c:pt>
                <c:pt idx="5266">
                  <c:v>14.644</c:v>
                </c:pt>
                <c:pt idx="5267">
                  <c:v>14.676</c:v>
                </c:pt>
                <c:pt idx="5268">
                  <c:v>14.706</c:v>
                </c:pt>
                <c:pt idx="5269">
                  <c:v>14.726000000000001</c:v>
                </c:pt>
                <c:pt idx="5270">
                  <c:v>14.742000000000001</c:v>
                </c:pt>
                <c:pt idx="5271">
                  <c:v>14.772</c:v>
                </c:pt>
                <c:pt idx="5272">
                  <c:v>14.813000000000001</c:v>
                </c:pt>
                <c:pt idx="5273">
                  <c:v>14.853999999999999</c:v>
                </c:pt>
                <c:pt idx="5274">
                  <c:v>14.879</c:v>
                </c:pt>
                <c:pt idx="5275">
                  <c:v>14.912000000000001</c:v>
                </c:pt>
                <c:pt idx="5276">
                  <c:v>14.936</c:v>
                </c:pt>
                <c:pt idx="5277">
                  <c:v>14.956</c:v>
                </c:pt>
                <c:pt idx="5278">
                  <c:v>14.976000000000001</c:v>
                </c:pt>
                <c:pt idx="5279">
                  <c:v>15.012</c:v>
                </c:pt>
                <c:pt idx="5280">
                  <c:v>15.039</c:v>
                </c:pt>
                <c:pt idx="5281">
                  <c:v>15.047000000000001</c:v>
                </c:pt>
                <c:pt idx="5282">
                  <c:v>15.054</c:v>
                </c:pt>
                <c:pt idx="5283">
                  <c:v>15.067</c:v>
                </c:pt>
                <c:pt idx="5284">
                  <c:v>15.077999999999999</c:v>
                </c:pt>
                <c:pt idx="5285">
                  <c:v>15.108000000000001</c:v>
                </c:pt>
                <c:pt idx="5286">
                  <c:v>15.134</c:v>
                </c:pt>
                <c:pt idx="5287">
                  <c:v>15.182</c:v>
                </c:pt>
                <c:pt idx="5288">
                  <c:v>15.23</c:v>
                </c:pt>
                <c:pt idx="5289">
                  <c:v>15.266</c:v>
                </c:pt>
                <c:pt idx="5290">
                  <c:v>15.265000000000001</c:v>
                </c:pt>
                <c:pt idx="5291">
                  <c:v>15.262</c:v>
                </c:pt>
                <c:pt idx="5292">
                  <c:v>15.246</c:v>
                </c:pt>
                <c:pt idx="5293">
                  <c:v>15.252000000000001</c:v>
                </c:pt>
                <c:pt idx="5294">
                  <c:v>15.292999999999999</c:v>
                </c:pt>
                <c:pt idx="5295">
                  <c:v>15.331</c:v>
                </c:pt>
                <c:pt idx="5296">
                  <c:v>15.365</c:v>
                </c:pt>
                <c:pt idx="5297">
                  <c:v>15.374000000000001</c:v>
                </c:pt>
                <c:pt idx="5298">
                  <c:v>15.355</c:v>
                </c:pt>
                <c:pt idx="5299">
                  <c:v>15.327</c:v>
                </c:pt>
                <c:pt idx="5300">
                  <c:v>15.323</c:v>
                </c:pt>
                <c:pt idx="5301">
                  <c:v>15.36</c:v>
                </c:pt>
                <c:pt idx="5302">
                  <c:v>15.433999999999999</c:v>
                </c:pt>
                <c:pt idx="5303">
                  <c:v>15.496</c:v>
                </c:pt>
                <c:pt idx="5304">
                  <c:v>15.526</c:v>
                </c:pt>
                <c:pt idx="5305">
                  <c:v>15.537000000000001</c:v>
                </c:pt>
                <c:pt idx="5306">
                  <c:v>15.52</c:v>
                </c:pt>
                <c:pt idx="5307">
                  <c:v>15.512</c:v>
                </c:pt>
                <c:pt idx="5308">
                  <c:v>15.512</c:v>
                </c:pt>
                <c:pt idx="5309">
                  <c:v>15.536</c:v>
                </c:pt>
                <c:pt idx="5310">
                  <c:v>15.534000000000001</c:v>
                </c:pt>
                <c:pt idx="5311">
                  <c:v>15.497</c:v>
                </c:pt>
                <c:pt idx="5312">
                  <c:v>15.43</c:v>
                </c:pt>
                <c:pt idx="5313">
                  <c:v>15.311999999999999</c:v>
                </c:pt>
                <c:pt idx="5314">
                  <c:v>15.13</c:v>
                </c:pt>
                <c:pt idx="5315">
                  <c:v>14.927</c:v>
                </c:pt>
                <c:pt idx="5316">
                  <c:v>14.712999999999999</c:v>
                </c:pt>
                <c:pt idx="5317">
                  <c:v>14.47</c:v>
                </c:pt>
                <c:pt idx="5318">
                  <c:v>14.191000000000001</c:v>
                </c:pt>
                <c:pt idx="5319">
                  <c:v>13.888999999999999</c:v>
                </c:pt>
                <c:pt idx="5320">
                  <c:v>13.558999999999999</c:v>
                </c:pt>
                <c:pt idx="5321">
                  <c:v>13.255000000000001</c:v>
                </c:pt>
                <c:pt idx="5322">
                  <c:v>12.986000000000001</c:v>
                </c:pt>
                <c:pt idx="5323">
                  <c:v>12.659000000000001</c:v>
                </c:pt>
                <c:pt idx="5324">
                  <c:v>12.311</c:v>
                </c:pt>
                <c:pt idx="5325">
                  <c:v>12.006</c:v>
                </c:pt>
                <c:pt idx="5326">
                  <c:v>11.666</c:v>
                </c:pt>
                <c:pt idx="5327">
                  <c:v>11.209</c:v>
                </c:pt>
                <c:pt idx="5328">
                  <c:v>10.759</c:v>
                </c:pt>
                <c:pt idx="5329">
                  <c:v>10.343</c:v>
                </c:pt>
                <c:pt idx="5330">
                  <c:v>9.8414999999999999</c:v>
                </c:pt>
                <c:pt idx="5331">
                  <c:v>9.3005999999999993</c:v>
                </c:pt>
                <c:pt idx="5332">
                  <c:v>8.8628</c:v>
                </c:pt>
                <c:pt idx="5333">
                  <c:v>8.4530999999999992</c:v>
                </c:pt>
                <c:pt idx="5334">
                  <c:v>8.0261999999999993</c:v>
                </c:pt>
                <c:pt idx="5335">
                  <c:v>7.5837000000000003</c:v>
                </c:pt>
                <c:pt idx="5336">
                  <c:v>7.1814</c:v>
                </c:pt>
                <c:pt idx="5337">
                  <c:v>6.8186999999999998</c:v>
                </c:pt>
                <c:pt idx="5338">
                  <c:v>6.4431000000000003</c:v>
                </c:pt>
                <c:pt idx="5339">
                  <c:v>6.0777000000000001</c:v>
                </c:pt>
                <c:pt idx="5340">
                  <c:v>5.7131999999999996</c:v>
                </c:pt>
                <c:pt idx="5341">
                  <c:v>5.3281000000000001</c:v>
                </c:pt>
                <c:pt idx="5342">
                  <c:v>4.8597000000000001</c:v>
                </c:pt>
                <c:pt idx="5343">
                  <c:v>4.3883999999999999</c:v>
                </c:pt>
                <c:pt idx="5344">
                  <c:v>3.8628</c:v>
                </c:pt>
                <c:pt idx="5345">
                  <c:v>3.1964999999999999</c:v>
                </c:pt>
                <c:pt idx="5346">
                  <c:v>2.4975000000000001</c:v>
                </c:pt>
                <c:pt idx="5347">
                  <c:v>1.8047</c:v>
                </c:pt>
                <c:pt idx="5348">
                  <c:v>1.1168</c:v>
                </c:pt>
                <c:pt idx="5349">
                  <c:v>0.38918999999999998</c:v>
                </c:pt>
                <c:pt idx="5350">
                  <c:v>-0.32317000000000001</c:v>
                </c:pt>
                <c:pt idx="5351">
                  <c:v>-1.0038</c:v>
                </c:pt>
                <c:pt idx="5352">
                  <c:v>-1.6891</c:v>
                </c:pt>
                <c:pt idx="5353">
                  <c:v>-2.3296999999999999</c:v>
                </c:pt>
                <c:pt idx="5354">
                  <c:v>-2.9167000000000001</c:v>
                </c:pt>
                <c:pt idx="5355">
                  <c:v>-3.5062000000000002</c:v>
                </c:pt>
                <c:pt idx="5356">
                  <c:v>-4.0968999999999998</c:v>
                </c:pt>
                <c:pt idx="5357">
                  <c:v>-4.6398999999999999</c:v>
                </c:pt>
                <c:pt idx="5358">
                  <c:v>-5.2005999999999997</c:v>
                </c:pt>
                <c:pt idx="5359">
                  <c:v>-5.7637</c:v>
                </c:pt>
                <c:pt idx="5360">
                  <c:v>-6.3891999999999998</c:v>
                </c:pt>
                <c:pt idx="5361">
                  <c:v>-7.0570000000000004</c:v>
                </c:pt>
                <c:pt idx="5362">
                  <c:v>-7.7220000000000004</c:v>
                </c:pt>
                <c:pt idx="5363">
                  <c:v>-8.4304000000000006</c:v>
                </c:pt>
                <c:pt idx="5364">
                  <c:v>-9.1629000000000005</c:v>
                </c:pt>
                <c:pt idx="5365">
                  <c:v>-9.8742000000000001</c:v>
                </c:pt>
                <c:pt idx="5366">
                  <c:v>-10.55</c:v>
                </c:pt>
                <c:pt idx="5367">
                  <c:v>-11.266</c:v>
                </c:pt>
                <c:pt idx="5368">
                  <c:v>-12.055</c:v>
                </c:pt>
                <c:pt idx="5369">
                  <c:v>-12.853</c:v>
                </c:pt>
                <c:pt idx="5370">
                  <c:v>-13.648999999999999</c:v>
                </c:pt>
                <c:pt idx="5371">
                  <c:v>-14.388</c:v>
                </c:pt>
                <c:pt idx="5372">
                  <c:v>-15.111000000000001</c:v>
                </c:pt>
                <c:pt idx="5373">
                  <c:v>-15.837999999999999</c:v>
                </c:pt>
                <c:pt idx="5374">
                  <c:v>-16.523</c:v>
                </c:pt>
                <c:pt idx="5375">
                  <c:v>-17.213999999999999</c:v>
                </c:pt>
                <c:pt idx="5376">
                  <c:v>-17.917000000000002</c:v>
                </c:pt>
                <c:pt idx="5377">
                  <c:v>-18.577000000000002</c:v>
                </c:pt>
                <c:pt idx="5378">
                  <c:v>-19.169</c:v>
                </c:pt>
                <c:pt idx="5379">
                  <c:v>-19.712</c:v>
                </c:pt>
                <c:pt idx="5380">
                  <c:v>-20.186</c:v>
                </c:pt>
                <c:pt idx="5381">
                  <c:v>-20.588000000000001</c:v>
                </c:pt>
                <c:pt idx="5382">
                  <c:v>-20.931000000000001</c:v>
                </c:pt>
                <c:pt idx="5383">
                  <c:v>-21.195</c:v>
                </c:pt>
                <c:pt idx="5384">
                  <c:v>-21.417000000000002</c:v>
                </c:pt>
                <c:pt idx="5385">
                  <c:v>-21.611999999999998</c:v>
                </c:pt>
                <c:pt idx="5386">
                  <c:v>-21.78</c:v>
                </c:pt>
                <c:pt idx="5387">
                  <c:v>-21.913</c:v>
                </c:pt>
                <c:pt idx="5388">
                  <c:v>-22.044</c:v>
                </c:pt>
                <c:pt idx="5389">
                  <c:v>-22.224</c:v>
                </c:pt>
                <c:pt idx="5390">
                  <c:v>-22.396999999999998</c:v>
                </c:pt>
                <c:pt idx="5391">
                  <c:v>-22.567</c:v>
                </c:pt>
                <c:pt idx="5392">
                  <c:v>-22.779</c:v>
                </c:pt>
                <c:pt idx="5393">
                  <c:v>-22.992999999999999</c:v>
                </c:pt>
                <c:pt idx="5394">
                  <c:v>-23.213000000000001</c:v>
                </c:pt>
                <c:pt idx="5395">
                  <c:v>-23.43</c:v>
                </c:pt>
                <c:pt idx="5396">
                  <c:v>-23.63</c:v>
                </c:pt>
                <c:pt idx="5397">
                  <c:v>-23.843</c:v>
                </c:pt>
                <c:pt idx="5398">
                  <c:v>-24.04</c:v>
                </c:pt>
                <c:pt idx="5399">
                  <c:v>-24.239000000000001</c:v>
                </c:pt>
                <c:pt idx="5400">
                  <c:v>-24.437000000000001</c:v>
                </c:pt>
                <c:pt idx="5401">
                  <c:v>-24.628</c:v>
                </c:pt>
                <c:pt idx="5402">
                  <c:v>-24.794</c:v>
                </c:pt>
                <c:pt idx="5403">
                  <c:v>-24.928999999999998</c:v>
                </c:pt>
                <c:pt idx="5404">
                  <c:v>-25.079000000000001</c:v>
                </c:pt>
                <c:pt idx="5405">
                  <c:v>-25.238</c:v>
                </c:pt>
                <c:pt idx="5406">
                  <c:v>-25.398</c:v>
                </c:pt>
                <c:pt idx="5407">
                  <c:v>-25.565000000000001</c:v>
                </c:pt>
                <c:pt idx="5408">
                  <c:v>-25.713999999999999</c:v>
                </c:pt>
                <c:pt idx="5409">
                  <c:v>-25.864000000000001</c:v>
                </c:pt>
                <c:pt idx="5410">
                  <c:v>-26.021999999999998</c:v>
                </c:pt>
                <c:pt idx="5411">
                  <c:v>-26.15</c:v>
                </c:pt>
                <c:pt idx="5412">
                  <c:v>-26.244</c:v>
                </c:pt>
                <c:pt idx="5413">
                  <c:v>-26.331</c:v>
                </c:pt>
                <c:pt idx="5414">
                  <c:v>-26.431999999999999</c:v>
                </c:pt>
                <c:pt idx="5415">
                  <c:v>-26.545999999999999</c:v>
                </c:pt>
                <c:pt idx="5416">
                  <c:v>-26.673999999999999</c:v>
                </c:pt>
                <c:pt idx="5417">
                  <c:v>-26.827999999999999</c:v>
                </c:pt>
                <c:pt idx="5418">
                  <c:v>-27.009</c:v>
                </c:pt>
                <c:pt idx="5419">
                  <c:v>-27.187999999999999</c:v>
                </c:pt>
                <c:pt idx="5420">
                  <c:v>-27.344999999999999</c:v>
                </c:pt>
                <c:pt idx="5421">
                  <c:v>-27.472999999999999</c:v>
                </c:pt>
                <c:pt idx="5422">
                  <c:v>-27.556999999999999</c:v>
                </c:pt>
                <c:pt idx="5423">
                  <c:v>-27.620999999999999</c:v>
                </c:pt>
                <c:pt idx="5424">
                  <c:v>-27.693999999999999</c:v>
                </c:pt>
                <c:pt idx="5425">
                  <c:v>-27.818999999999999</c:v>
                </c:pt>
                <c:pt idx="5426">
                  <c:v>-27.954999999999998</c:v>
                </c:pt>
                <c:pt idx="5427">
                  <c:v>-28.05</c:v>
                </c:pt>
                <c:pt idx="5428">
                  <c:v>-28.117999999999999</c:v>
                </c:pt>
                <c:pt idx="5429">
                  <c:v>-28.173999999999999</c:v>
                </c:pt>
                <c:pt idx="5430">
                  <c:v>-28.199000000000002</c:v>
                </c:pt>
                <c:pt idx="5431">
                  <c:v>-28.248000000000001</c:v>
                </c:pt>
                <c:pt idx="5432">
                  <c:v>-28.33</c:v>
                </c:pt>
                <c:pt idx="5433">
                  <c:v>-28.423999999999999</c:v>
                </c:pt>
                <c:pt idx="5434">
                  <c:v>-28.532</c:v>
                </c:pt>
                <c:pt idx="5435">
                  <c:v>-28.655999999999999</c:v>
                </c:pt>
                <c:pt idx="5436">
                  <c:v>-28.753</c:v>
                </c:pt>
                <c:pt idx="5437">
                  <c:v>-28.806999999999999</c:v>
                </c:pt>
                <c:pt idx="5438">
                  <c:v>-28.83</c:v>
                </c:pt>
                <c:pt idx="5439">
                  <c:v>-28.867999999999999</c:v>
                </c:pt>
                <c:pt idx="5440">
                  <c:v>-28.914000000000001</c:v>
                </c:pt>
                <c:pt idx="5441">
                  <c:v>-28.95</c:v>
                </c:pt>
                <c:pt idx="5442">
                  <c:v>-28.988</c:v>
                </c:pt>
                <c:pt idx="5443">
                  <c:v>-29.038</c:v>
                </c:pt>
                <c:pt idx="5444">
                  <c:v>-29.067</c:v>
                </c:pt>
                <c:pt idx="5445">
                  <c:v>-29.091999999999999</c:v>
                </c:pt>
                <c:pt idx="5446">
                  <c:v>-29.111000000000001</c:v>
                </c:pt>
                <c:pt idx="5447">
                  <c:v>-29.122</c:v>
                </c:pt>
                <c:pt idx="5448">
                  <c:v>-29.161000000000001</c:v>
                </c:pt>
                <c:pt idx="5449">
                  <c:v>-29.206</c:v>
                </c:pt>
                <c:pt idx="5450">
                  <c:v>-29.247</c:v>
                </c:pt>
                <c:pt idx="5451">
                  <c:v>-29.288</c:v>
                </c:pt>
                <c:pt idx="5452">
                  <c:v>-29.303999999999998</c:v>
                </c:pt>
                <c:pt idx="5453">
                  <c:v>-29.300999999999998</c:v>
                </c:pt>
                <c:pt idx="5454">
                  <c:v>-29.306000000000001</c:v>
                </c:pt>
                <c:pt idx="5455">
                  <c:v>-29.334</c:v>
                </c:pt>
                <c:pt idx="5456">
                  <c:v>-29.367999999999999</c:v>
                </c:pt>
                <c:pt idx="5457">
                  <c:v>-29.408999999999999</c:v>
                </c:pt>
                <c:pt idx="5458">
                  <c:v>-29.451000000000001</c:v>
                </c:pt>
                <c:pt idx="5459">
                  <c:v>-29.498000000000001</c:v>
                </c:pt>
                <c:pt idx="5460">
                  <c:v>-29.530999999999999</c:v>
                </c:pt>
                <c:pt idx="5461">
                  <c:v>-29.562999999999999</c:v>
                </c:pt>
                <c:pt idx="5462">
                  <c:v>-29.588000000000001</c:v>
                </c:pt>
                <c:pt idx="5463">
                  <c:v>-29.620999999999999</c:v>
                </c:pt>
                <c:pt idx="5464">
                  <c:v>-29.652000000000001</c:v>
                </c:pt>
                <c:pt idx="5465">
                  <c:v>-29.702000000000002</c:v>
                </c:pt>
                <c:pt idx="5466">
                  <c:v>-29.748000000000001</c:v>
                </c:pt>
                <c:pt idx="5467">
                  <c:v>-29.785</c:v>
                </c:pt>
                <c:pt idx="5468">
                  <c:v>-29.798999999999999</c:v>
                </c:pt>
                <c:pt idx="5469">
                  <c:v>-29.815000000000001</c:v>
                </c:pt>
                <c:pt idx="5470">
                  <c:v>-29.826000000000001</c:v>
                </c:pt>
                <c:pt idx="5471">
                  <c:v>-29.823</c:v>
                </c:pt>
                <c:pt idx="5472">
                  <c:v>-29.829000000000001</c:v>
                </c:pt>
                <c:pt idx="5473">
                  <c:v>-29.831</c:v>
                </c:pt>
                <c:pt idx="5474">
                  <c:v>-29.81</c:v>
                </c:pt>
                <c:pt idx="5475">
                  <c:v>-29.797000000000001</c:v>
                </c:pt>
                <c:pt idx="5476">
                  <c:v>-29.795000000000002</c:v>
                </c:pt>
                <c:pt idx="5477">
                  <c:v>-29.815999999999999</c:v>
                </c:pt>
                <c:pt idx="5478">
                  <c:v>-29.861000000000001</c:v>
                </c:pt>
                <c:pt idx="5479">
                  <c:v>-29.9</c:v>
                </c:pt>
                <c:pt idx="5480">
                  <c:v>-29.943999999999999</c:v>
                </c:pt>
                <c:pt idx="5481">
                  <c:v>-29.983000000000001</c:v>
                </c:pt>
                <c:pt idx="5482">
                  <c:v>-29.983000000000001</c:v>
                </c:pt>
                <c:pt idx="5483">
                  <c:v>-29.972999999999999</c:v>
                </c:pt>
                <c:pt idx="5484">
                  <c:v>-29.946999999999999</c:v>
                </c:pt>
                <c:pt idx="5485">
                  <c:v>-29.93</c:v>
                </c:pt>
                <c:pt idx="5486">
                  <c:v>-29.928999999999998</c:v>
                </c:pt>
                <c:pt idx="5487">
                  <c:v>-29.943999999999999</c:v>
                </c:pt>
                <c:pt idx="5488">
                  <c:v>-29.956</c:v>
                </c:pt>
                <c:pt idx="5489">
                  <c:v>-29.934000000000001</c:v>
                </c:pt>
                <c:pt idx="5490">
                  <c:v>-29.88</c:v>
                </c:pt>
                <c:pt idx="5491">
                  <c:v>-29.841999999999999</c:v>
                </c:pt>
                <c:pt idx="5492">
                  <c:v>-29.782</c:v>
                </c:pt>
                <c:pt idx="5493">
                  <c:v>-29.707000000000001</c:v>
                </c:pt>
                <c:pt idx="5494">
                  <c:v>-29.648</c:v>
                </c:pt>
                <c:pt idx="5495">
                  <c:v>-29.565999999999999</c:v>
                </c:pt>
                <c:pt idx="5496">
                  <c:v>-29.465</c:v>
                </c:pt>
                <c:pt idx="5497">
                  <c:v>-29.321000000000002</c:v>
                </c:pt>
                <c:pt idx="5498">
                  <c:v>-29.143000000000001</c:v>
                </c:pt>
                <c:pt idx="5499">
                  <c:v>-28.952000000000002</c:v>
                </c:pt>
                <c:pt idx="5500">
                  <c:v>-28.753</c:v>
                </c:pt>
                <c:pt idx="5501">
                  <c:v>-28.555</c:v>
                </c:pt>
                <c:pt idx="5502">
                  <c:v>-28.387</c:v>
                </c:pt>
                <c:pt idx="5503">
                  <c:v>-28.22</c:v>
                </c:pt>
                <c:pt idx="5504">
                  <c:v>-28.013000000000002</c:v>
                </c:pt>
                <c:pt idx="5505">
                  <c:v>-27.745000000000001</c:v>
                </c:pt>
                <c:pt idx="5506">
                  <c:v>-27.390999999999998</c:v>
                </c:pt>
                <c:pt idx="5507">
                  <c:v>-27.01</c:v>
                </c:pt>
                <c:pt idx="5508">
                  <c:v>-26.678999999999998</c:v>
                </c:pt>
                <c:pt idx="5509">
                  <c:v>-26.346</c:v>
                </c:pt>
                <c:pt idx="5510">
                  <c:v>-25.995999999999999</c:v>
                </c:pt>
                <c:pt idx="5511">
                  <c:v>-25.66</c:v>
                </c:pt>
                <c:pt idx="5512">
                  <c:v>-25.373999999999999</c:v>
                </c:pt>
                <c:pt idx="5513">
                  <c:v>-25.146999999999998</c:v>
                </c:pt>
                <c:pt idx="5514">
                  <c:v>-24.908000000000001</c:v>
                </c:pt>
                <c:pt idx="5515">
                  <c:v>-24.637</c:v>
                </c:pt>
                <c:pt idx="5516">
                  <c:v>-24.323</c:v>
                </c:pt>
                <c:pt idx="5517">
                  <c:v>-23.943999999999999</c:v>
                </c:pt>
                <c:pt idx="5518">
                  <c:v>-23.477</c:v>
                </c:pt>
                <c:pt idx="5519">
                  <c:v>-22.983000000000001</c:v>
                </c:pt>
                <c:pt idx="5520">
                  <c:v>-22.475000000000001</c:v>
                </c:pt>
                <c:pt idx="5521">
                  <c:v>-21.946000000000002</c:v>
                </c:pt>
                <c:pt idx="5522">
                  <c:v>-21.448</c:v>
                </c:pt>
                <c:pt idx="5523">
                  <c:v>-20.968</c:v>
                </c:pt>
                <c:pt idx="5524">
                  <c:v>-20.48</c:v>
                </c:pt>
                <c:pt idx="5525">
                  <c:v>-20.001999999999999</c:v>
                </c:pt>
                <c:pt idx="5526">
                  <c:v>-19.518999999999998</c:v>
                </c:pt>
                <c:pt idx="5527">
                  <c:v>-18.975999999999999</c:v>
                </c:pt>
                <c:pt idx="5528">
                  <c:v>-18.388999999999999</c:v>
                </c:pt>
                <c:pt idx="5529">
                  <c:v>-17.748999999999999</c:v>
                </c:pt>
                <c:pt idx="5530">
                  <c:v>-17.065999999999999</c:v>
                </c:pt>
                <c:pt idx="5531">
                  <c:v>-16.321999999999999</c:v>
                </c:pt>
                <c:pt idx="5532">
                  <c:v>-15.52</c:v>
                </c:pt>
                <c:pt idx="5533">
                  <c:v>-14.614000000000001</c:v>
                </c:pt>
                <c:pt idx="5534">
                  <c:v>-13.602</c:v>
                </c:pt>
                <c:pt idx="5535">
                  <c:v>-12.532999999999999</c:v>
                </c:pt>
                <c:pt idx="5536">
                  <c:v>-11.433</c:v>
                </c:pt>
                <c:pt idx="5537">
                  <c:v>-10.272</c:v>
                </c:pt>
                <c:pt idx="5538">
                  <c:v>-9.0330999999999992</c:v>
                </c:pt>
                <c:pt idx="5539">
                  <c:v>-7.8215000000000003</c:v>
                </c:pt>
                <c:pt idx="5540">
                  <c:v>-6.6596000000000002</c:v>
                </c:pt>
                <c:pt idx="5541">
                  <c:v>-5.5137</c:v>
                </c:pt>
                <c:pt idx="5542">
                  <c:v>-4.4043000000000001</c:v>
                </c:pt>
                <c:pt idx="5543">
                  <c:v>-3.4213</c:v>
                </c:pt>
                <c:pt idx="5544">
                  <c:v>-2.5398000000000001</c:v>
                </c:pt>
                <c:pt idx="5545">
                  <c:v>-1.6927000000000001</c:v>
                </c:pt>
                <c:pt idx="5546">
                  <c:v>-0.98816999999999999</c:v>
                </c:pt>
                <c:pt idx="5547">
                  <c:v>-0.38917000000000002</c:v>
                </c:pt>
                <c:pt idx="5548">
                  <c:v>9.0305999999999997E-2</c:v>
                </c:pt>
                <c:pt idx="5549">
                  <c:v>0.43857000000000002</c:v>
                </c:pt>
                <c:pt idx="5550">
                  <c:v>0.7026</c:v>
                </c:pt>
                <c:pt idx="5551">
                  <c:v>0.89227000000000001</c:v>
                </c:pt>
                <c:pt idx="5552">
                  <c:v>1.0617000000000001</c:v>
                </c:pt>
                <c:pt idx="5553">
                  <c:v>1.2471000000000001</c:v>
                </c:pt>
                <c:pt idx="5554">
                  <c:v>1.4278999999999999</c:v>
                </c:pt>
                <c:pt idx="5555">
                  <c:v>1.6274</c:v>
                </c:pt>
                <c:pt idx="5556">
                  <c:v>1.8495999999999999</c:v>
                </c:pt>
                <c:pt idx="5557">
                  <c:v>2.1025</c:v>
                </c:pt>
                <c:pt idx="5558">
                  <c:v>2.4316</c:v>
                </c:pt>
                <c:pt idx="5559">
                  <c:v>2.8056999999999999</c:v>
                </c:pt>
                <c:pt idx="5560">
                  <c:v>3.1918000000000002</c:v>
                </c:pt>
                <c:pt idx="5561">
                  <c:v>3.5739000000000001</c:v>
                </c:pt>
                <c:pt idx="5562">
                  <c:v>3.9108999999999998</c:v>
                </c:pt>
                <c:pt idx="5563">
                  <c:v>4.2023000000000001</c:v>
                </c:pt>
                <c:pt idx="5564">
                  <c:v>4.4432999999999998</c:v>
                </c:pt>
                <c:pt idx="5565">
                  <c:v>4.6403999999999996</c:v>
                </c:pt>
                <c:pt idx="5566">
                  <c:v>4.8098999999999998</c:v>
                </c:pt>
                <c:pt idx="5567">
                  <c:v>4.9587000000000003</c:v>
                </c:pt>
                <c:pt idx="5568">
                  <c:v>5.0603999999999996</c:v>
                </c:pt>
                <c:pt idx="5569">
                  <c:v>5.1467999999999998</c:v>
                </c:pt>
                <c:pt idx="5570">
                  <c:v>5.2648999999999999</c:v>
                </c:pt>
                <c:pt idx="5571">
                  <c:v>5.4272999999999998</c:v>
                </c:pt>
                <c:pt idx="5572">
                  <c:v>5.6284999999999998</c:v>
                </c:pt>
                <c:pt idx="5573">
                  <c:v>5.8701999999999996</c:v>
                </c:pt>
                <c:pt idx="5574">
                  <c:v>6.1074999999999999</c:v>
                </c:pt>
                <c:pt idx="5575">
                  <c:v>6.3479000000000001</c:v>
                </c:pt>
                <c:pt idx="5576">
                  <c:v>6.5792000000000002</c:v>
                </c:pt>
                <c:pt idx="5577">
                  <c:v>6.782</c:v>
                </c:pt>
                <c:pt idx="5578">
                  <c:v>6.9730999999999996</c:v>
                </c:pt>
                <c:pt idx="5579">
                  <c:v>7.1565000000000003</c:v>
                </c:pt>
                <c:pt idx="5580">
                  <c:v>7.3076999999999996</c:v>
                </c:pt>
                <c:pt idx="5581">
                  <c:v>7.4467999999999996</c:v>
                </c:pt>
                <c:pt idx="5582">
                  <c:v>7.6017000000000001</c:v>
                </c:pt>
                <c:pt idx="5583">
                  <c:v>7.7847999999999997</c:v>
                </c:pt>
                <c:pt idx="5584">
                  <c:v>8.0183</c:v>
                </c:pt>
                <c:pt idx="5585">
                  <c:v>8.2600999999999996</c:v>
                </c:pt>
                <c:pt idx="5586">
                  <c:v>8.5173000000000005</c:v>
                </c:pt>
                <c:pt idx="5587">
                  <c:v>8.7647999999999993</c:v>
                </c:pt>
                <c:pt idx="5588">
                  <c:v>9.0146999999999995</c:v>
                </c:pt>
                <c:pt idx="5589">
                  <c:v>9.2772000000000006</c:v>
                </c:pt>
                <c:pt idx="5590">
                  <c:v>9.5250000000000004</c:v>
                </c:pt>
                <c:pt idx="5591">
                  <c:v>9.7329000000000008</c:v>
                </c:pt>
                <c:pt idx="5592">
                  <c:v>9.9268999999999998</c:v>
                </c:pt>
                <c:pt idx="5593">
                  <c:v>10.144</c:v>
                </c:pt>
                <c:pt idx="5594">
                  <c:v>10.349</c:v>
                </c:pt>
                <c:pt idx="5595">
                  <c:v>10.505000000000001</c:v>
                </c:pt>
                <c:pt idx="5596">
                  <c:v>10.641</c:v>
                </c:pt>
                <c:pt idx="5597">
                  <c:v>10.776999999999999</c:v>
                </c:pt>
                <c:pt idx="5598">
                  <c:v>10.945</c:v>
                </c:pt>
                <c:pt idx="5599">
                  <c:v>11.11</c:v>
                </c:pt>
                <c:pt idx="5600">
                  <c:v>11.271000000000001</c:v>
                </c:pt>
                <c:pt idx="5601">
                  <c:v>11.429</c:v>
                </c:pt>
                <c:pt idx="5602">
                  <c:v>11.565</c:v>
                </c:pt>
                <c:pt idx="5603">
                  <c:v>11.664</c:v>
                </c:pt>
                <c:pt idx="5604">
                  <c:v>11.765000000000001</c:v>
                </c:pt>
                <c:pt idx="5605">
                  <c:v>11.861000000000001</c:v>
                </c:pt>
                <c:pt idx="5606">
                  <c:v>11.975</c:v>
                </c:pt>
                <c:pt idx="5607">
                  <c:v>12.086</c:v>
                </c:pt>
                <c:pt idx="5608">
                  <c:v>12.202</c:v>
                </c:pt>
                <c:pt idx="5609">
                  <c:v>12.327999999999999</c:v>
                </c:pt>
                <c:pt idx="5610">
                  <c:v>12.429</c:v>
                </c:pt>
                <c:pt idx="5611">
                  <c:v>12.532</c:v>
                </c:pt>
                <c:pt idx="5612">
                  <c:v>12.637</c:v>
                </c:pt>
                <c:pt idx="5613">
                  <c:v>12.698</c:v>
                </c:pt>
                <c:pt idx="5614">
                  <c:v>12.763999999999999</c:v>
                </c:pt>
                <c:pt idx="5615">
                  <c:v>12.848000000000001</c:v>
                </c:pt>
                <c:pt idx="5616">
                  <c:v>12.912000000000001</c:v>
                </c:pt>
                <c:pt idx="5617">
                  <c:v>12.968</c:v>
                </c:pt>
                <c:pt idx="5618">
                  <c:v>13.032</c:v>
                </c:pt>
                <c:pt idx="5619">
                  <c:v>13.103999999999999</c:v>
                </c:pt>
                <c:pt idx="5620">
                  <c:v>13.17</c:v>
                </c:pt>
                <c:pt idx="5621">
                  <c:v>13.225</c:v>
                </c:pt>
                <c:pt idx="5622">
                  <c:v>13.273</c:v>
                </c:pt>
                <c:pt idx="5623">
                  <c:v>13.321</c:v>
                </c:pt>
                <c:pt idx="5624">
                  <c:v>13.365</c:v>
                </c:pt>
                <c:pt idx="5625">
                  <c:v>13.427</c:v>
                </c:pt>
                <c:pt idx="5626">
                  <c:v>13.49</c:v>
                </c:pt>
                <c:pt idx="5627">
                  <c:v>13.547000000000001</c:v>
                </c:pt>
                <c:pt idx="5628">
                  <c:v>13.599</c:v>
                </c:pt>
                <c:pt idx="5629">
                  <c:v>13.657999999999999</c:v>
                </c:pt>
                <c:pt idx="5630">
                  <c:v>13.689</c:v>
                </c:pt>
                <c:pt idx="5631">
                  <c:v>13.714</c:v>
                </c:pt>
                <c:pt idx="5632">
                  <c:v>13.757999999999999</c:v>
                </c:pt>
                <c:pt idx="5633">
                  <c:v>13.798</c:v>
                </c:pt>
                <c:pt idx="5634">
                  <c:v>13.829000000000001</c:v>
                </c:pt>
                <c:pt idx="5635">
                  <c:v>13.875</c:v>
                </c:pt>
                <c:pt idx="5636">
                  <c:v>13.912000000000001</c:v>
                </c:pt>
                <c:pt idx="5637">
                  <c:v>13.952</c:v>
                </c:pt>
                <c:pt idx="5638">
                  <c:v>13.991</c:v>
                </c:pt>
                <c:pt idx="5639">
                  <c:v>14.025</c:v>
                </c:pt>
                <c:pt idx="5640">
                  <c:v>14.068</c:v>
                </c:pt>
                <c:pt idx="5641">
                  <c:v>14.106999999999999</c:v>
                </c:pt>
                <c:pt idx="5642">
                  <c:v>14.161</c:v>
                </c:pt>
                <c:pt idx="5643">
                  <c:v>14.206</c:v>
                </c:pt>
                <c:pt idx="5644">
                  <c:v>14.215999999999999</c:v>
                </c:pt>
                <c:pt idx="5645">
                  <c:v>14.226000000000001</c:v>
                </c:pt>
                <c:pt idx="5646">
                  <c:v>14.250999999999999</c:v>
                </c:pt>
                <c:pt idx="5647">
                  <c:v>14.301</c:v>
                </c:pt>
                <c:pt idx="5648">
                  <c:v>14.375999999999999</c:v>
                </c:pt>
                <c:pt idx="5649">
                  <c:v>14.472</c:v>
                </c:pt>
                <c:pt idx="5650">
                  <c:v>14.555999999999999</c:v>
                </c:pt>
                <c:pt idx="5651">
                  <c:v>14.6</c:v>
                </c:pt>
                <c:pt idx="5652">
                  <c:v>14.61</c:v>
                </c:pt>
                <c:pt idx="5653">
                  <c:v>14.63</c:v>
                </c:pt>
                <c:pt idx="5654">
                  <c:v>14.64</c:v>
                </c:pt>
                <c:pt idx="5655">
                  <c:v>14.66</c:v>
                </c:pt>
                <c:pt idx="5656">
                  <c:v>14.704000000000001</c:v>
                </c:pt>
                <c:pt idx="5657">
                  <c:v>14.744</c:v>
                </c:pt>
                <c:pt idx="5658">
                  <c:v>14.775</c:v>
                </c:pt>
                <c:pt idx="5659">
                  <c:v>14.797000000000001</c:v>
                </c:pt>
                <c:pt idx="5660">
                  <c:v>14.803000000000001</c:v>
                </c:pt>
                <c:pt idx="5661">
                  <c:v>14.794</c:v>
                </c:pt>
                <c:pt idx="5662">
                  <c:v>14.795</c:v>
                </c:pt>
                <c:pt idx="5663">
                  <c:v>14.798</c:v>
                </c:pt>
                <c:pt idx="5664">
                  <c:v>14.819000000000001</c:v>
                </c:pt>
                <c:pt idx="5665">
                  <c:v>14.834</c:v>
                </c:pt>
                <c:pt idx="5666">
                  <c:v>14.858000000000001</c:v>
                </c:pt>
                <c:pt idx="5667">
                  <c:v>14.901</c:v>
                </c:pt>
                <c:pt idx="5668">
                  <c:v>14.933</c:v>
                </c:pt>
                <c:pt idx="5669">
                  <c:v>14.97</c:v>
                </c:pt>
                <c:pt idx="5670">
                  <c:v>14.994999999999999</c:v>
                </c:pt>
                <c:pt idx="5671">
                  <c:v>15.01</c:v>
                </c:pt>
                <c:pt idx="5672">
                  <c:v>15.013999999999999</c:v>
                </c:pt>
                <c:pt idx="5673">
                  <c:v>15.026</c:v>
                </c:pt>
                <c:pt idx="5674">
                  <c:v>15.045999999999999</c:v>
                </c:pt>
                <c:pt idx="5675">
                  <c:v>15.069000000000001</c:v>
                </c:pt>
                <c:pt idx="5676">
                  <c:v>15.087</c:v>
                </c:pt>
                <c:pt idx="5677">
                  <c:v>15.098000000000001</c:v>
                </c:pt>
                <c:pt idx="5678">
                  <c:v>15.106</c:v>
                </c:pt>
                <c:pt idx="5679">
                  <c:v>15.125999999999999</c:v>
                </c:pt>
                <c:pt idx="5680">
                  <c:v>15.145</c:v>
                </c:pt>
                <c:pt idx="5681">
                  <c:v>15.169</c:v>
                </c:pt>
                <c:pt idx="5682">
                  <c:v>15.226000000000001</c:v>
                </c:pt>
                <c:pt idx="5683">
                  <c:v>15.266</c:v>
                </c:pt>
                <c:pt idx="5684">
                  <c:v>15.259</c:v>
                </c:pt>
                <c:pt idx="5685">
                  <c:v>15.234</c:v>
                </c:pt>
                <c:pt idx="5686">
                  <c:v>15.227</c:v>
                </c:pt>
                <c:pt idx="5687">
                  <c:v>15.209</c:v>
                </c:pt>
                <c:pt idx="5688">
                  <c:v>15.191000000000001</c:v>
                </c:pt>
                <c:pt idx="5689">
                  <c:v>15.178000000000001</c:v>
                </c:pt>
                <c:pt idx="5690">
                  <c:v>15.192</c:v>
                </c:pt>
                <c:pt idx="5691">
                  <c:v>15.178000000000001</c:v>
                </c:pt>
                <c:pt idx="5692">
                  <c:v>15.131</c:v>
                </c:pt>
                <c:pt idx="5693">
                  <c:v>15.092000000000001</c:v>
                </c:pt>
                <c:pt idx="5694">
                  <c:v>15.036</c:v>
                </c:pt>
                <c:pt idx="5695">
                  <c:v>14.973000000000001</c:v>
                </c:pt>
                <c:pt idx="5696">
                  <c:v>14.898999999999999</c:v>
                </c:pt>
                <c:pt idx="5697">
                  <c:v>14.826000000000001</c:v>
                </c:pt>
                <c:pt idx="5698">
                  <c:v>14.750999999999999</c:v>
                </c:pt>
                <c:pt idx="5699">
                  <c:v>14.654</c:v>
                </c:pt>
                <c:pt idx="5700">
                  <c:v>14.539</c:v>
                </c:pt>
                <c:pt idx="5701">
                  <c:v>14.407999999999999</c:v>
                </c:pt>
                <c:pt idx="5702">
                  <c:v>14.263999999999999</c:v>
                </c:pt>
                <c:pt idx="5703">
                  <c:v>14.058999999999999</c:v>
                </c:pt>
                <c:pt idx="5704">
                  <c:v>13.811999999999999</c:v>
                </c:pt>
                <c:pt idx="5705">
                  <c:v>13.587999999999999</c:v>
                </c:pt>
                <c:pt idx="5706">
                  <c:v>13.398999999999999</c:v>
                </c:pt>
                <c:pt idx="5707">
                  <c:v>13.172000000000001</c:v>
                </c:pt>
                <c:pt idx="5708">
                  <c:v>12.933999999999999</c:v>
                </c:pt>
                <c:pt idx="5709">
                  <c:v>12.715999999999999</c:v>
                </c:pt>
                <c:pt idx="5710">
                  <c:v>12.496</c:v>
                </c:pt>
                <c:pt idx="5711">
                  <c:v>12.268000000000001</c:v>
                </c:pt>
                <c:pt idx="5712">
                  <c:v>12.013999999999999</c:v>
                </c:pt>
                <c:pt idx="5713">
                  <c:v>11.759</c:v>
                </c:pt>
                <c:pt idx="5714">
                  <c:v>11.483000000000001</c:v>
                </c:pt>
                <c:pt idx="5715">
                  <c:v>11.183</c:v>
                </c:pt>
                <c:pt idx="5716">
                  <c:v>10.885999999999999</c:v>
                </c:pt>
                <c:pt idx="5717">
                  <c:v>10.566000000000001</c:v>
                </c:pt>
                <c:pt idx="5718">
                  <c:v>10.217000000000001</c:v>
                </c:pt>
                <c:pt idx="5719">
                  <c:v>9.9115000000000002</c:v>
                </c:pt>
                <c:pt idx="5720">
                  <c:v>9.6194000000000006</c:v>
                </c:pt>
                <c:pt idx="5721">
                  <c:v>9.2911999999999999</c:v>
                </c:pt>
                <c:pt idx="5722">
                  <c:v>8.9517000000000007</c:v>
                </c:pt>
                <c:pt idx="5723">
                  <c:v>8.6047999999999991</c:v>
                </c:pt>
                <c:pt idx="5724">
                  <c:v>8.2972000000000001</c:v>
                </c:pt>
                <c:pt idx="5725">
                  <c:v>8.0054999999999996</c:v>
                </c:pt>
                <c:pt idx="5726">
                  <c:v>7.6909999999999998</c:v>
                </c:pt>
                <c:pt idx="5727">
                  <c:v>7.4109999999999996</c:v>
                </c:pt>
                <c:pt idx="5728">
                  <c:v>7.1234999999999999</c:v>
                </c:pt>
                <c:pt idx="5729">
                  <c:v>6.8289999999999997</c:v>
                </c:pt>
                <c:pt idx="5730">
                  <c:v>6.5643000000000002</c:v>
                </c:pt>
                <c:pt idx="5731">
                  <c:v>6.3304</c:v>
                </c:pt>
                <c:pt idx="5732">
                  <c:v>6.0597000000000003</c:v>
                </c:pt>
                <c:pt idx="5733">
                  <c:v>5.7393999999999998</c:v>
                </c:pt>
                <c:pt idx="5734">
                  <c:v>5.3775000000000004</c:v>
                </c:pt>
                <c:pt idx="5735">
                  <c:v>5.0247000000000002</c:v>
                </c:pt>
                <c:pt idx="5736">
                  <c:v>4.7046999999999999</c:v>
                </c:pt>
                <c:pt idx="5737">
                  <c:v>4.3339999999999996</c:v>
                </c:pt>
                <c:pt idx="5738">
                  <c:v>3.9540999999999999</c:v>
                </c:pt>
                <c:pt idx="5739">
                  <c:v>3.5129000000000001</c:v>
                </c:pt>
                <c:pt idx="5740">
                  <c:v>3.0871</c:v>
                </c:pt>
                <c:pt idx="5741">
                  <c:v>2.6606999999999998</c:v>
                </c:pt>
                <c:pt idx="5742">
                  <c:v>2.1947000000000001</c:v>
                </c:pt>
                <c:pt idx="5743">
                  <c:v>1.7532000000000001</c:v>
                </c:pt>
                <c:pt idx="5744">
                  <c:v>1.2945</c:v>
                </c:pt>
                <c:pt idx="5745">
                  <c:v>0.84672000000000003</c:v>
                </c:pt>
                <c:pt idx="5746">
                  <c:v>0.38191999999999998</c:v>
                </c:pt>
                <c:pt idx="5747">
                  <c:v>-7.3053000000000007E-2</c:v>
                </c:pt>
                <c:pt idx="5748">
                  <c:v>-0.53342000000000001</c:v>
                </c:pt>
                <c:pt idx="5749">
                  <c:v>-1.0350999999999999</c:v>
                </c:pt>
                <c:pt idx="5750">
                  <c:v>-1.5328999999999999</c:v>
                </c:pt>
                <c:pt idx="5751">
                  <c:v>-2.0306999999999999</c:v>
                </c:pt>
                <c:pt idx="5752">
                  <c:v>-2.5916999999999999</c:v>
                </c:pt>
                <c:pt idx="5753">
                  <c:v>-3.1629999999999998</c:v>
                </c:pt>
                <c:pt idx="5754">
                  <c:v>-3.7079</c:v>
                </c:pt>
                <c:pt idx="5755">
                  <c:v>-4.2790999999999997</c:v>
                </c:pt>
                <c:pt idx="5756">
                  <c:v>-4.8712999999999997</c:v>
                </c:pt>
                <c:pt idx="5757">
                  <c:v>-5.4504999999999999</c:v>
                </c:pt>
                <c:pt idx="5758">
                  <c:v>-5.9846000000000004</c:v>
                </c:pt>
                <c:pt idx="5759">
                  <c:v>-6.5303000000000004</c:v>
                </c:pt>
                <c:pt idx="5760">
                  <c:v>-7.0979000000000001</c:v>
                </c:pt>
                <c:pt idx="5761">
                  <c:v>-7.6665999999999999</c:v>
                </c:pt>
                <c:pt idx="5762">
                  <c:v>-8.2579999999999991</c:v>
                </c:pt>
                <c:pt idx="5763">
                  <c:v>-8.8813999999999993</c:v>
                </c:pt>
                <c:pt idx="5764">
                  <c:v>-9.4837000000000007</c:v>
                </c:pt>
                <c:pt idx="5765">
                  <c:v>-10.086</c:v>
                </c:pt>
                <c:pt idx="5766">
                  <c:v>-10.74</c:v>
                </c:pt>
                <c:pt idx="5767">
                  <c:v>-11.416</c:v>
                </c:pt>
                <c:pt idx="5768">
                  <c:v>-12.103999999999999</c:v>
                </c:pt>
                <c:pt idx="5769">
                  <c:v>-12.755000000000001</c:v>
                </c:pt>
                <c:pt idx="5770">
                  <c:v>-13.385999999999999</c:v>
                </c:pt>
                <c:pt idx="5771">
                  <c:v>-13.991</c:v>
                </c:pt>
                <c:pt idx="5772">
                  <c:v>-14.584</c:v>
                </c:pt>
                <c:pt idx="5773">
                  <c:v>-15.145</c:v>
                </c:pt>
                <c:pt idx="5774">
                  <c:v>-15.641999999999999</c:v>
                </c:pt>
                <c:pt idx="5775">
                  <c:v>-16.119</c:v>
                </c:pt>
                <c:pt idx="5776">
                  <c:v>-16.515000000000001</c:v>
                </c:pt>
                <c:pt idx="5777">
                  <c:v>-16.817</c:v>
                </c:pt>
                <c:pt idx="5778">
                  <c:v>-17.038</c:v>
                </c:pt>
                <c:pt idx="5779">
                  <c:v>-17.213000000000001</c:v>
                </c:pt>
                <c:pt idx="5780">
                  <c:v>-17.361000000000001</c:v>
                </c:pt>
                <c:pt idx="5781">
                  <c:v>-17.489000000000001</c:v>
                </c:pt>
                <c:pt idx="5782">
                  <c:v>-17.611000000000001</c:v>
                </c:pt>
                <c:pt idx="5783">
                  <c:v>-17.734999999999999</c:v>
                </c:pt>
                <c:pt idx="5784">
                  <c:v>-17.864000000000001</c:v>
                </c:pt>
                <c:pt idx="5785">
                  <c:v>-18.006</c:v>
                </c:pt>
                <c:pt idx="5786">
                  <c:v>-18.202000000000002</c:v>
                </c:pt>
                <c:pt idx="5787">
                  <c:v>-18.452999999999999</c:v>
                </c:pt>
                <c:pt idx="5788">
                  <c:v>-18.748000000000001</c:v>
                </c:pt>
                <c:pt idx="5789">
                  <c:v>-19.055</c:v>
                </c:pt>
                <c:pt idx="5790">
                  <c:v>-19.344000000000001</c:v>
                </c:pt>
                <c:pt idx="5791">
                  <c:v>-19.611000000000001</c:v>
                </c:pt>
                <c:pt idx="5792">
                  <c:v>-19.837</c:v>
                </c:pt>
                <c:pt idx="5793">
                  <c:v>-20.038</c:v>
                </c:pt>
                <c:pt idx="5794">
                  <c:v>-20.196000000000002</c:v>
                </c:pt>
                <c:pt idx="5795">
                  <c:v>-20.331</c:v>
                </c:pt>
                <c:pt idx="5796">
                  <c:v>-20.460999999999999</c:v>
                </c:pt>
                <c:pt idx="5797">
                  <c:v>-20.631</c:v>
                </c:pt>
                <c:pt idx="5798">
                  <c:v>-20.858000000000001</c:v>
                </c:pt>
                <c:pt idx="5799">
                  <c:v>-21.123000000000001</c:v>
                </c:pt>
                <c:pt idx="5800">
                  <c:v>-21.414999999999999</c:v>
                </c:pt>
                <c:pt idx="5801">
                  <c:v>-21.681999999999999</c:v>
                </c:pt>
                <c:pt idx="5802">
                  <c:v>-21.914999999999999</c:v>
                </c:pt>
                <c:pt idx="5803">
                  <c:v>-22.116</c:v>
                </c:pt>
                <c:pt idx="5804">
                  <c:v>-22.28</c:v>
                </c:pt>
                <c:pt idx="5805">
                  <c:v>-22.437999999999999</c:v>
                </c:pt>
                <c:pt idx="5806">
                  <c:v>-22.577999999999999</c:v>
                </c:pt>
                <c:pt idx="5807">
                  <c:v>-22.722000000000001</c:v>
                </c:pt>
                <c:pt idx="5808">
                  <c:v>-22.866</c:v>
                </c:pt>
                <c:pt idx="5809">
                  <c:v>-23.007999999999999</c:v>
                </c:pt>
                <c:pt idx="5810">
                  <c:v>-23.138999999999999</c:v>
                </c:pt>
                <c:pt idx="5811">
                  <c:v>-23.239000000000001</c:v>
                </c:pt>
                <c:pt idx="5812">
                  <c:v>-23.315000000000001</c:v>
                </c:pt>
                <c:pt idx="5813">
                  <c:v>-23.381</c:v>
                </c:pt>
                <c:pt idx="5814">
                  <c:v>-23.462</c:v>
                </c:pt>
                <c:pt idx="5815">
                  <c:v>-23.535</c:v>
                </c:pt>
                <c:pt idx="5816">
                  <c:v>-23.620999999999999</c:v>
                </c:pt>
                <c:pt idx="5817">
                  <c:v>-23.741</c:v>
                </c:pt>
                <c:pt idx="5818">
                  <c:v>-23.87</c:v>
                </c:pt>
                <c:pt idx="5819">
                  <c:v>-24.021000000000001</c:v>
                </c:pt>
                <c:pt idx="5820">
                  <c:v>-24.175999999999998</c:v>
                </c:pt>
                <c:pt idx="5821">
                  <c:v>-24.335000000000001</c:v>
                </c:pt>
                <c:pt idx="5822">
                  <c:v>-24.492000000000001</c:v>
                </c:pt>
                <c:pt idx="5823">
                  <c:v>-24.616</c:v>
                </c:pt>
                <c:pt idx="5824">
                  <c:v>-24.722000000000001</c:v>
                </c:pt>
                <c:pt idx="5825">
                  <c:v>-24.832000000000001</c:v>
                </c:pt>
                <c:pt idx="5826">
                  <c:v>-24.940999999999999</c:v>
                </c:pt>
                <c:pt idx="5827">
                  <c:v>-25.02</c:v>
                </c:pt>
                <c:pt idx="5828">
                  <c:v>-25.116</c:v>
                </c:pt>
                <c:pt idx="5829">
                  <c:v>-25.239000000000001</c:v>
                </c:pt>
                <c:pt idx="5830">
                  <c:v>-25.356999999999999</c:v>
                </c:pt>
                <c:pt idx="5831">
                  <c:v>-25.434000000000001</c:v>
                </c:pt>
                <c:pt idx="5832">
                  <c:v>-25.503</c:v>
                </c:pt>
                <c:pt idx="5833">
                  <c:v>-25.56</c:v>
                </c:pt>
                <c:pt idx="5834">
                  <c:v>-25.609000000000002</c:v>
                </c:pt>
                <c:pt idx="5835">
                  <c:v>-25.643999999999998</c:v>
                </c:pt>
                <c:pt idx="5836">
                  <c:v>-25.690999999999999</c:v>
                </c:pt>
                <c:pt idx="5837">
                  <c:v>-25.748999999999999</c:v>
                </c:pt>
                <c:pt idx="5838">
                  <c:v>-25.824000000000002</c:v>
                </c:pt>
                <c:pt idx="5839">
                  <c:v>-25.89</c:v>
                </c:pt>
                <c:pt idx="5840">
                  <c:v>-25.975999999999999</c:v>
                </c:pt>
                <c:pt idx="5841">
                  <c:v>-26.064</c:v>
                </c:pt>
                <c:pt idx="5842">
                  <c:v>-26.164000000000001</c:v>
                </c:pt>
                <c:pt idx="5843">
                  <c:v>-26.241</c:v>
                </c:pt>
                <c:pt idx="5844">
                  <c:v>-26.292999999999999</c:v>
                </c:pt>
                <c:pt idx="5845">
                  <c:v>-26.341000000000001</c:v>
                </c:pt>
                <c:pt idx="5846">
                  <c:v>-26.396000000000001</c:v>
                </c:pt>
                <c:pt idx="5847">
                  <c:v>-26.457999999999998</c:v>
                </c:pt>
                <c:pt idx="5848">
                  <c:v>-26.538</c:v>
                </c:pt>
                <c:pt idx="5849">
                  <c:v>-26.626000000000001</c:v>
                </c:pt>
                <c:pt idx="5850">
                  <c:v>-26.709</c:v>
                </c:pt>
                <c:pt idx="5851">
                  <c:v>-26.765999999999998</c:v>
                </c:pt>
                <c:pt idx="5852">
                  <c:v>-26.81</c:v>
                </c:pt>
                <c:pt idx="5853">
                  <c:v>-26.841000000000001</c:v>
                </c:pt>
                <c:pt idx="5854">
                  <c:v>-26.879000000000001</c:v>
                </c:pt>
                <c:pt idx="5855">
                  <c:v>-26.916</c:v>
                </c:pt>
                <c:pt idx="5856">
                  <c:v>-26.965</c:v>
                </c:pt>
                <c:pt idx="5857">
                  <c:v>-27.012</c:v>
                </c:pt>
                <c:pt idx="5858">
                  <c:v>-27.064</c:v>
                </c:pt>
                <c:pt idx="5859">
                  <c:v>-27.119</c:v>
                </c:pt>
                <c:pt idx="5860">
                  <c:v>-27.163</c:v>
                </c:pt>
                <c:pt idx="5861">
                  <c:v>-27.192</c:v>
                </c:pt>
                <c:pt idx="5862">
                  <c:v>-27.222000000000001</c:v>
                </c:pt>
                <c:pt idx="5863">
                  <c:v>-27.253</c:v>
                </c:pt>
                <c:pt idx="5864">
                  <c:v>-27.274999999999999</c:v>
                </c:pt>
                <c:pt idx="5865">
                  <c:v>-27.309000000000001</c:v>
                </c:pt>
                <c:pt idx="5866">
                  <c:v>-27.321999999999999</c:v>
                </c:pt>
                <c:pt idx="5867">
                  <c:v>-27.329000000000001</c:v>
                </c:pt>
                <c:pt idx="5868">
                  <c:v>-27.356999999999999</c:v>
                </c:pt>
                <c:pt idx="5869">
                  <c:v>-27.363</c:v>
                </c:pt>
                <c:pt idx="5870">
                  <c:v>-27.399000000000001</c:v>
                </c:pt>
                <c:pt idx="5871">
                  <c:v>-27.454000000000001</c:v>
                </c:pt>
                <c:pt idx="5872">
                  <c:v>-27.462</c:v>
                </c:pt>
                <c:pt idx="5873">
                  <c:v>-27.443999999999999</c:v>
                </c:pt>
                <c:pt idx="5874">
                  <c:v>-27.414000000000001</c:v>
                </c:pt>
                <c:pt idx="5875">
                  <c:v>-27.382999999999999</c:v>
                </c:pt>
                <c:pt idx="5876">
                  <c:v>-27.321000000000002</c:v>
                </c:pt>
                <c:pt idx="5877">
                  <c:v>-27.228999999999999</c:v>
                </c:pt>
                <c:pt idx="5878">
                  <c:v>-27.138000000000002</c:v>
                </c:pt>
                <c:pt idx="5879">
                  <c:v>-27.065000000000001</c:v>
                </c:pt>
                <c:pt idx="5880">
                  <c:v>-26.969000000000001</c:v>
                </c:pt>
                <c:pt idx="5881">
                  <c:v>-26.837</c:v>
                </c:pt>
                <c:pt idx="5882">
                  <c:v>-26.678999999999998</c:v>
                </c:pt>
                <c:pt idx="5883">
                  <c:v>-26.466999999999999</c:v>
                </c:pt>
                <c:pt idx="5884">
                  <c:v>-26.187000000000001</c:v>
                </c:pt>
                <c:pt idx="5885">
                  <c:v>-25.837</c:v>
                </c:pt>
                <c:pt idx="5886">
                  <c:v>-25.478000000000002</c:v>
                </c:pt>
                <c:pt idx="5887">
                  <c:v>-25.138999999999999</c:v>
                </c:pt>
                <c:pt idx="5888">
                  <c:v>-24.827999999999999</c:v>
                </c:pt>
                <c:pt idx="5889">
                  <c:v>-24.538</c:v>
                </c:pt>
                <c:pt idx="5890">
                  <c:v>-24.273</c:v>
                </c:pt>
                <c:pt idx="5891">
                  <c:v>-24.036000000000001</c:v>
                </c:pt>
                <c:pt idx="5892">
                  <c:v>-23.777999999999999</c:v>
                </c:pt>
                <c:pt idx="5893">
                  <c:v>-23.445</c:v>
                </c:pt>
                <c:pt idx="5894">
                  <c:v>-23.047000000000001</c:v>
                </c:pt>
                <c:pt idx="5895">
                  <c:v>-22.606999999999999</c:v>
                </c:pt>
                <c:pt idx="5896">
                  <c:v>-22.152000000000001</c:v>
                </c:pt>
                <c:pt idx="5897">
                  <c:v>-21.731000000000002</c:v>
                </c:pt>
                <c:pt idx="5898">
                  <c:v>-21.347999999999999</c:v>
                </c:pt>
                <c:pt idx="5899">
                  <c:v>-21.004000000000001</c:v>
                </c:pt>
                <c:pt idx="5900">
                  <c:v>-20.706</c:v>
                </c:pt>
                <c:pt idx="5901">
                  <c:v>-20.457999999999998</c:v>
                </c:pt>
                <c:pt idx="5902">
                  <c:v>-20.219000000000001</c:v>
                </c:pt>
                <c:pt idx="5903">
                  <c:v>-19.974</c:v>
                </c:pt>
                <c:pt idx="5904">
                  <c:v>-19.702999999999999</c:v>
                </c:pt>
                <c:pt idx="5905">
                  <c:v>-19.382000000000001</c:v>
                </c:pt>
                <c:pt idx="5906">
                  <c:v>-19.016999999999999</c:v>
                </c:pt>
                <c:pt idx="5907">
                  <c:v>-18.585999999999999</c:v>
                </c:pt>
                <c:pt idx="5908">
                  <c:v>-18.096</c:v>
                </c:pt>
                <c:pt idx="5909">
                  <c:v>-17.565000000000001</c:v>
                </c:pt>
                <c:pt idx="5910">
                  <c:v>-17.001999999999999</c:v>
                </c:pt>
                <c:pt idx="5911">
                  <c:v>-16.434000000000001</c:v>
                </c:pt>
                <c:pt idx="5912">
                  <c:v>-15.897</c:v>
                </c:pt>
                <c:pt idx="5913">
                  <c:v>-15.329000000000001</c:v>
                </c:pt>
                <c:pt idx="5914">
                  <c:v>-14.724</c:v>
                </c:pt>
                <c:pt idx="5915">
                  <c:v>-14.081</c:v>
                </c:pt>
                <c:pt idx="5916">
                  <c:v>-13.417999999999999</c:v>
                </c:pt>
                <c:pt idx="5917">
                  <c:v>-12.741</c:v>
                </c:pt>
                <c:pt idx="5918">
                  <c:v>-12.054</c:v>
                </c:pt>
                <c:pt idx="5919">
                  <c:v>-11.324</c:v>
                </c:pt>
                <c:pt idx="5920">
                  <c:v>-10.537000000000001</c:v>
                </c:pt>
                <c:pt idx="5921">
                  <c:v>-9.7186000000000003</c:v>
                </c:pt>
                <c:pt idx="5922">
                  <c:v>-8.9052000000000007</c:v>
                </c:pt>
                <c:pt idx="5923">
                  <c:v>-8.0991999999999997</c:v>
                </c:pt>
                <c:pt idx="5924">
                  <c:v>-7.3228</c:v>
                </c:pt>
                <c:pt idx="5925">
                  <c:v>-6.5324999999999998</c:v>
                </c:pt>
                <c:pt idx="5926">
                  <c:v>-5.7346000000000004</c:v>
                </c:pt>
                <c:pt idx="5927">
                  <c:v>-4.9501999999999997</c:v>
                </c:pt>
                <c:pt idx="5928">
                  <c:v>-4.1886999999999999</c:v>
                </c:pt>
                <c:pt idx="5929">
                  <c:v>-3.4411</c:v>
                </c:pt>
                <c:pt idx="5930">
                  <c:v>-2.7416999999999998</c:v>
                </c:pt>
                <c:pt idx="5931">
                  <c:v>-2.0587</c:v>
                </c:pt>
                <c:pt idx="5932">
                  <c:v>-1.4120999999999999</c:v>
                </c:pt>
                <c:pt idx="5933">
                  <c:v>-0.81835999999999998</c:v>
                </c:pt>
                <c:pt idx="5934">
                  <c:v>-0.25309999999999999</c:v>
                </c:pt>
                <c:pt idx="5935">
                  <c:v>0.26415</c:v>
                </c:pt>
                <c:pt idx="5936">
                  <c:v>0.76180999999999999</c:v>
                </c:pt>
                <c:pt idx="5937">
                  <c:v>1.1934</c:v>
                </c:pt>
                <c:pt idx="5938">
                  <c:v>1.5418000000000001</c:v>
                </c:pt>
                <c:pt idx="5939">
                  <c:v>1.9121999999999999</c:v>
                </c:pt>
                <c:pt idx="5940">
                  <c:v>2.2595999999999998</c:v>
                </c:pt>
                <c:pt idx="5941">
                  <c:v>2.5813000000000001</c:v>
                </c:pt>
                <c:pt idx="5942">
                  <c:v>2.9115000000000002</c:v>
                </c:pt>
                <c:pt idx="5943">
                  <c:v>3.2027999999999999</c:v>
                </c:pt>
                <c:pt idx="5944">
                  <c:v>3.5044</c:v>
                </c:pt>
                <c:pt idx="5945">
                  <c:v>3.8306</c:v>
                </c:pt>
                <c:pt idx="5946">
                  <c:v>4.1380999999999997</c:v>
                </c:pt>
                <c:pt idx="5947">
                  <c:v>4.4436999999999998</c:v>
                </c:pt>
                <c:pt idx="5948">
                  <c:v>4.7736000000000001</c:v>
                </c:pt>
                <c:pt idx="5949">
                  <c:v>5.1346999999999996</c:v>
                </c:pt>
                <c:pt idx="5950">
                  <c:v>5.5301999999999998</c:v>
                </c:pt>
                <c:pt idx="5951">
                  <c:v>5.9035000000000002</c:v>
                </c:pt>
                <c:pt idx="5952">
                  <c:v>6.2586000000000004</c:v>
                </c:pt>
                <c:pt idx="5953">
                  <c:v>6.5986000000000002</c:v>
                </c:pt>
                <c:pt idx="5954">
                  <c:v>6.8822999999999999</c:v>
                </c:pt>
                <c:pt idx="5955">
                  <c:v>7.1153000000000004</c:v>
                </c:pt>
                <c:pt idx="5956">
                  <c:v>7.2922000000000002</c:v>
                </c:pt>
                <c:pt idx="5957">
                  <c:v>7.4124999999999996</c:v>
                </c:pt>
                <c:pt idx="5958">
                  <c:v>7.5103</c:v>
                </c:pt>
                <c:pt idx="5959">
                  <c:v>7.6052999999999997</c:v>
                </c:pt>
                <c:pt idx="5960">
                  <c:v>7.7047999999999996</c:v>
                </c:pt>
                <c:pt idx="5961">
                  <c:v>7.8262999999999998</c:v>
                </c:pt>
                <c:pt idx="5962">
                  <c:v>7.9863999999999997</c:v>
                </c:pt>
                <c:pt idx="5963">
                  <c:v>8.1980000000000004</c:v>
                </c:pt>
                <c:pt idx="5964">
                  <c:v>8.4168000000000003</c:v>
                </c:pt>
                <c:pt idx="5965">
                  <c:v>8.6339000000000006</c:v>
                </c:pt>
                <c:pt idx="5966">
                  <c:v>8.8590999999999998</c:v>
                </c:pt>
                <c:pt idx="5967">
                  <c:v>9.0542999999999996</c:v>
                </c:pt>
                <c:pt idx="5968">
                  <c:v>9.2592999999999996</c:v>
                </c:pt>
                <c:pt idx="5969">
                  <c:v>9.4530999999999992</c:v>
                </c:pt>
                <c:pt idx="5970">
                  <c:v>9.6367999999999991</c:v>
                </c:pt>
                <c:pt idx="5971">
                  <c:v>9.8203999999999994</c:v>
                </c:pt>
                <c:pt idx="5972">
                  <c:v>9.9983000000000004</c:v>
                </c:pt>
                <c:pt idx="5973">
                  <c:v>10.183999999999999</c:v>
                </c:pt>
                <c:pt idx="5974">
                  <c:v>10.371</c:v>
                </c:pt>
                <c:pt idx="5975">
                  <c:v>10.553000000000001</c:v>
                </c:pt>
                <c:pt idx="5976">
                  <c:v>10.737</c:v>
                </c:pt>
                <c:pt idx="5977">
                  <c:v>10.938000000000001</c:v>
                </c:pt>
                <c:pt idx="5978">
                  <c:v>11.14</c:v>
                </c:pt>
                <c:pt idx="5979">
                  <c:v>11.337999999999999</c:v>
                </c:pt>
                <c:pt idx="5980">
                  <c:v>11.555</c:v>
                </c:pt>
                <c:pt idx="5981">
                  <c:v>11.797000000000001</c:v>
                </c:pt>
                <c:pt idx="5982">
                  <c:v>12.007999999999999</c:v>
                </c:pt>
                <c:pt idx="5983">
                  <c:v>12.196</c:v>
                </c:pt>
                <c:pt idx="5984">
                  <c:v>12.403</c:v>
                </c:pt>
                <c:pt idx="5985">
                  <c:v>12.605</c:v>
                </c:pt>
                <c:pt idx="5986">
                  <c:v>12.769</c:v>
                </c:pt>
                <c:pt idx="5987">
                  <c:v>12.916</c:v>
                </c:pt>
                <c:pt idx="5988">
                  <c:v>13.051</c:v>
                </c:pt>
                <c:pt idx="5989">
                  <c:v>13.202</c:v>
                </c:pt>
                <c:pt idx="5990">
                  <c:v>13.349</c:v>
                </c:pt>
                <c:pt idx="5991">
                  <c:v>13.472</c:v>
                </c:pt>
                <c:pt idx="5992">
                  <c:v>13.571</c:v>
                </c:pt>
                <c:pt idx="5993">
                  <c:v>13.672000000000001</c:v>
                </c:pt>
                <c:pt idx="5994">
                  <c:v>13.782</c:v>
                </c:pt>
                <c:pt idx="5995">
                  <c:v>13.914999999999999</c:v>
                </c:pt>
                <c:pt idx="5996">
                  <c:v>14.051</c:v>
                </c:pt>
                <c:pt idx="5997">
                  <c:v>14.179</c:v>
                </c:pt>
                <c:pt idx="5998">
                  <c:v>14.304</c:v>
                </c:pt>
                <c:pt idx="5999">
                  <c:v>14.422000000000001</c:v>
                </c:pt>
                <c:pt idx="6000">
                  <c:v>14.536</c:v>
                </c:pt>
                <c:pt idx="6001">
                  <c:v>14.661</c:v>
                </c:pt>
                <c:pt idx="6002">
                  <c:v>14.787000000000001</c:v>
                </c:pt>
                <c:pt idx="6003">
                  <c:v>14.901</c:v>
                </c:pt>
                <c:pt idx="6004">
                  <c:v>15.025</c:v>
                </c:pt>
                <c:pt idx="6005">
                  <c:v>15.154</c:v>
                </c:pt>
                <c:pt idx="6006">
                  <c:v>15.286</c:v>
                </c:pt>
                <c:pt idx="6007">
                  <c:v>15.411</c:v>
                </c:pt>
                <c:pt idx="6008">
                  <c:v>15.52</c:v>
                </c:pt>
                <c:pt idx="6009">
                  <c:v>15.614000000000001</c:v>
                </c:pt>
                <c:pt idx="6010">
                  <c:v>15.689</c:v>
                </c:pt>
                <c:pt idx="6011">
                  <c:v>15.75</c:v>
                </c:pt>
                <c:pt idx="6012">
                  <c:v>15.8</c:v>
                </c:pt>
                <c:pt idx="6013">
                  <c:v>15.859</c:v>
                </c:pt>
                <c:pt idx="6014">
                  <c:v>15.914999999999999</c:v>
                </c:pt>
                <c:pt idx="6015">
                  <c:v>15.987</c:v>
                </c:pt>
                <c:pt idx="6016">
                  <c:v>16.062999999999999</c:v>
                </c:pt>
                <c:pt idx="6017">
                  <c:v>16.126000000000001</c:v>
                </c:pt>
                <c:pt idx="6018">
                  <c:v>16.202999999999999</c:v>
                </c:pt>
                <c:pt idx="6019">
                  <c:v>16.259</c:v>
                </c:pt>
                <c:pt idx="6020">
                  <c:v>16.312999999999999</c:v>
                </c:pt>
                <c:pt idx="6021">
                  <c:v>16.382999999999999</c:v>
                </c:pt>
                <c:pt idx="6022">
                  <c:v>16.457999999999998</c:v>
                </c:pt>
                <c:pt idx="6023">
                  <c:v>16.509</c:v>
                </c:pt>
                <c:pt idx="6024">
                  <c:v>16.552</c:v>
                </c:pt>
                <c:pt idx="6025">
                  <c:v>16.608000000000001</c:v>
                </c:pt>
                <c:pt idx="6026">
                  <c:v>16.649000000000001</c:v>
                </c:pt>
                <c:pt idx="6027">
                  <c:v>16.684000000000001</c:v>
                </c:pt>
                <c:pt idx="6028">
                  <c:v>16.707000000000001</c:v>
                </c:pt>
                <c:pt idx="6029">
                  <c:v>16.734999999999999</c:v>
                </c:pt>
                <c:pt idx="6030">
                  <c:v>16.745999999999999</c:v>
                </c:pt>
                <c:pt idx="6031">
                  <c:v>16.773</c:v>
                </c:pt>
                <c:pt idx="6032">
                  <c:v>16.802</c:v>
                </c:pt>
                <c:pt idx="6033">
                  <c:v>16.850000000000001</c:v>
                </c:pt>
                <c:pt idx="6034">
                  <c:v>16.895</c:v>
                </c:pt>
                <c:pt idx="6035">
                  <c:v>16.945</c:v>
                </c:pt>
                <c:pt idx="6036">
                  <c:v>16.994</c:v>
                </c:pt>
                <c:pt idx="6037">
                  <c:v>17.029</c:v>
                </c:pt>
                <c:pt idx="6038">
                  <c:v>17.071000000000002</c:v>
                </c:pt>
                <c:pt idx="6039">
                  <c:v>17.143999999999998</c:v>
                </c:pt>
                <c:pt idx="6040">
                  <c:v>17.221</c:v>
                </c:pt>
                <c:pt idx="6041">
                  <c:v>17.306000000000001</c:v>
                </c:pt>
                <c:pt idx="6042">
                  <c:v>17.385000000000002</c:v>
                </c:pt>
                <c:pt idx="6043">
                  <c:v>17.457999999999998</c:v>
                </c:pt>
                <c:pt idx="6044">
                  <c:v>17.5</c:v>
                </c:pt>
                <c:pt idx="6045">
                  <c:v>17.545999999999999</c:v>
                </c:pt>
                <c:pt idx="6046">
                  <c:v>17.585999999999999</c:v>
                </c:pt>
                <c:pt idx="6047">
                  <c:v>17.593</c:v>
                </c:pt>
                <c:pt idx="6048">
                  <c:v>17.577000000000002</c:v>
                </c:pt>
                <c:pt idx="6049">
                  <c:v>17.565999999999999</c:v>
                </c:pt>
                <c:pt idx="6050">
                  <c:v>17.555</c:v>
                </c:pt>
                <c:pt idx="6051">
                  <c:v>17.553000000000001</c:v>
                </c:pt>
                <c:pt idx="6052">
                  <c:v>17.571000000000002</c:v>
                </c:pt>
                <c:pt idx="6053">
                  <c:v>17.606999999999999</c:v>
                </c:pt>
                <c:pt idx="6054">
                  <c:v>17.628</c:v>
                </c:pt>
                <c:pt idx="6055">
                  <c:v>17.613</c:v>
                </c:pt>
                <c:pt idx="6056">
                  <c:v>17.588999999999999</c:v>
                </c:pt>
                <c:pt idx="6057">
                  <c:v>17.587</c:v>
                </c:pt>
                <c:pt idx="6058">
                  <c:v>17.608000000000001</c:v>
                </c:pt>
                <c:pt idx="6059">
                  <c:v>17.616</c:v>
                </c:pt>
                <c:pt idx="6060">
                  <c:v>17.588999999999999</c:v>
                </c:pt>
                <c:pt idx="6061">
                  <c:v>17.542999999999999</c:v>
                </c:pt>
                <c:pt idx="6062">
                  <c:v>17.486000000000001</c:v>
                </c:pt>
                <c:pt idx="6063">
                  <c:v>17.422000000000001</c:v>
                </c:pt>
                <c:pt idx="6064">
                  <c:v>17.36</c:v>
                </c:pt>
                <c:pt idx="6065">
                  <c:v>17.297000000000001</c:v>
                </c:pt>
                <c:pt idx="6066">
                  <c:v>17.207999999999998</c:v>
                </c:pt>
                <c:pt idx="6067">
                  <c:v>17.117000000000001</c:v>
                </c:pt>
                <c:pt idx="6068">
                  <c:v>16.998999999999999</c:v>
                </c:pt>
                <c:pt idx="6069">
                  <c:v>16.849</c:v>
                </c:pt>
                <c:pt idx="6070">
                  <c:v>16.693999999999999</c:v>
                </c:pt>
                <c:pt idx="6071">
                  <c:v>16.52</c:v>
                </c:pt>
                <c:pt idx="6072">
                  <c:v>16.331</c:v>
                </c:pt>
                <c:pt idx="6073">
                  <c:v>16.11</c:v>
                </c:pt>
                <c:pt idx="6074">
                  <c:v>15.83</c:v>
                </c:pt>
                <c:pt idx="6075">
                  <c:v>15.536</c:v>
                </c:pt>
                <c:pt idx="6076">
                  <c:v>15.231</c:v>
                </c:pt>
                <c:pt idx="6077">
                  <c:v>14.907</c:v>
                </c:pt>
                <c:pt idx="6078">
                  <c:v>14.599</c:v>
                </c:pt>
                <c:pt idx="6079">
                  <c:v>14.298999999999999</c:v>
                </c:pt>
                <c:pt idx="6080">
                  <c:v>14.01</c:v>
                </c:pt>
                <c:pt idx="6081">
                  <c:v>13.692</c:v>
                </c:pt>
                <c:pt idx="6082">
                  <c:v>13.347</c:v>
                </c:pt>
                <c:pt idx="6083">
                  <c:v>13.01</c:v>
                </c:pt>
                <c:pt idx="6084">
                  <c:v>12.723000000000001</c:v>
                </c:pt>
                <c:pt idx="6085">
                  <c:v>12.429</c:v>
                </c:pt>
                <c:pt idx="6086">
                  <c:v>12.106</c:v>
                </c:pt>
                <c:pt idx="6087">
                  <c:v>11.795999999999999</c:v>
                </c:pt>
                <c:pt idx="6088">
                  <c:v>11.454000000000001</c:v>
                </c:pt>
                <c:pt idx="6089">
                  <c:v>11.106</c:v>
                </c:pt>
                <c:pt idx="6090">
                  <c:v>10.743</c:v>
                </c:pt>
                <c:pt idx="6091">
                  <c:v>10.326000000000001</c:v>
                </c:pt>
                <c:pt idx="6092">
                  <c:v>9.9298000000000002</c:v>
                </c:pt>
                <c:pt idx="6093">
                  <c:v>9.5791000000000004</c:v>
                </c:pt>
                <c:pt idx="6094">
                  <c:v>9.2416999999999998</c:v>
                </c:pt>
                <c:pt idx="6095">
                  <c:v>8.9184999999999999</c:v>
                </c:pt>
                <c:pt idx="6096">
                  <c:v>8.6682000000000006</c:v>
                </c:pt>
                <c:pt idx="6097">
                  <c:v>8.4183000000000003</c:v>
                </c:pt>
                <c:pt idx="6098">
                  <c:v>8.1934000000000005</c:v>
                </c:pt>
                <c:pt idx="6099">
                  <c:v>7.9592999999999998</c:v>
                </c:pt>
                <c:pt idx="6100">
                  <c:v>7.6932</c:v>
                </c:pt>
                <c:pt idx="6101">
                  <c:v>7.4330999999999996</c:v>
                </c:pt>
                <c:pt idx="6102">
                  <c:v>7.1253000000000002</c:v>
                </c:pt>
                <c:pt idx="6103">
                  <c:v>6.82</c:v>
                </c:pt>
                <c:pt idx="6104">
                  <c:v>6.4930000000000003</c:v>
                </c:pt>
                <c:pt idx="6105">
                  <c:v>6.1567999999999996</c:v>
                </c:pt>
                <c:pt idx="6106">
                  <c:v>5.7912999999999997</c:v>
                </c:pt>
                <c:pt idx="6107">
                  <c:v>5.3590999999999998</c:v>
                </c:pt>
                <c:pt idx="6108">
                  <c:v>4.9443000000000001</c:v>
                </c:pt>
                <c:pt idx="6109">
                  <c:v>4.5536000000000003</c:v>
                </c:pt>
                <c:pt idx="6110">
                  <c:v>4.1962000000000002</c:v>
                </c:pt>
                <c:pt idx="6111">
                  <c:v>3.8174999999999999</c:v>
                </c:pt>
                <c:pt idx="6112">
                  <c:v>3.3936999999999999</c:v>
                </c:pt>
                <c:pt idx="6113">
                  <c:v>2.9832999999999998</c:v>
                </c:pt>
                <c:pt idx="6114">
                  <c:v>2.6023999999999998</c:v>
                </c:pt>
                <c:pt idx="6115">
                  <c:v>2.194</c:v>
                </c:pt>
                <c:pt idx="6116">
                  <c:v>1.7904</c:v>
                </c:pt>
                <c:pt idx="6117">
                  <c:v>1.3615999999999999</c:v>
                </c:pt>
                <c:pt idx="6118">
                  <c:v>0.88834000000000002</c:v>
                </c:pt>
                <c:pt idx="6119">
                  <c:v>0.3926</c:v>
                </c:pt>
                <c:pt idx="6120">
                  <c:v>-0.1072</c:v>
                </c:pt>
                <c:pt idx="6121">
                  <c:v>-0.61199000000000003</c:v>
                </c:pt>
                <c:pt idx="6122">
                  <c:v>-1.1617999999999999</c:v>
                </c:pt>
                <c:pt idx="6123">
                  <c:v>-1.7513000000000001</c:v>
                </c:pt>
                <c:pt idx="6124">
                  <c:v>-2.3618999999999999</c:v>
                </c:pt>
                <c:pt idx="6125">
                  <c:v>-2.9603000000000002</c:v>
                </c:pt>
                <c:pt idx="6126">
                  <c:v>-3.5722</c:v>
                </c:pt>
                <c:pt idx="6127">
                  <c:v>-4.2356999999999996</c:v>
                </c:pt>
                <c:pt idx="6128">
                  <c:v>-4.9416000000000002</c:v>
                </c:pt>
                <c:pt idx="6129">
                  <c:v>-5.6451000000000002</c:v>
                </c:pt>
                <c:pt idx="6130">
                  <c:v>-6.3417000000000003</c:v>
                </c:pt>
                <c:pt idx="6131">
                  <c:v>-7.0716999999999999</c:v>
                </c:pt>
                <c:pt idx="6132">
                  <c:v>-7.8007999999999997</c:v>
                </c:pt>
                <c:pt idx="6133">
                  <c:v>-8.5059000000000005</c:v>
                </c:pt>
                <c:pt idx="6134">
                  <c:v>-9.2055000000000007</c:v>
                </c:pt>
                <c:pt idx="6135">
                  <c:v>-9.9265000000000008</c:v>
                </c:pt>
                <c:pt idx="6136">
                  <c:v>-10.673999999999999</c:v>
                </c:pt>
                <c:pt idx="6137">
                  <c:v>-11.425000000000001</c:v>
                </c:pt>
                <c:pt idx="6138">
                  <c:v>-12.131</c:v>
                </c:pt>
                <c:pt idx="6139">
                  <c:v>-12.771000000000001</c:v>
                </c:pt>
                <c:pt idx="6140">
                  <c:v>-13.362</c:v>
                </c:pt>
                <c:pt idx="6141">
                  <c:v>-13.885</c:v>
                </c:pt>
                <c:pt idx="6142">
                  <c:v>-14.334</c:v>
                </c:pt>
                <c:pt idx="6143">
                  <c:v>-14.704000000000001</c:v>
                </c:pt>
                <c:pt idx="6144">
                  <c:v>-15.013999999999999</c:v>
                </c:pt>
                <c:pt idx="6145">
                  <c:v>-15.249000000000001</c:v>
                </c:pt>
                <c:pt idx="6146">
                  <c:v>-15.4</c:v>
                </c:pt>
                <c:pt idx="6147">
                  <c:v>-15.497999999999999</c:v>
                </c:pt>
                <c:pt idx="6148">
                  <c:v>-15.6</c:v>
                </c:pt>
                <c:pt idx="6149">
                  <c:v>-15.689</c:v>
                </c:pt>
                <c:pt idx="6150">
                  <c:v>-15.781000000000001</c:v>
                </c:pt>
                <c:pt idx="6151">
                  <c:v>-15.914999999999999</c:v>
                </c:pt>
                <c:pt idx="6152">
                  <c:v>-16.094999999999999</c:v>
                </c:pt>
                <c:pt idx="6153">
                  <c:v>-16.297999999999998</c:v>
                </c:pt>
                <c:pt idx="6154">
                  <c:v>-16.533999999999999</c:v>
                </c:pt>
                <c:pt idx="6155">
                  <c:v>-16.777000000000001</c:v>
                </c:pt>
                <c:pt idx="6156">
                  <c:v>-17.009</c:v>
                </c:pt>
                <c:pt idx="6157">
                  <c:v>-17.239000000000001</c:v>
                </c:pt>
                <c:pt idx="6158">
                  <c:v>-17.463000000000001</c:v>
                </c:pt>
                <c:pt idx="6159">
                  <c:v>-17.649000000000001</c:v>
                </c:pt>
                <c:pt idx="6160">
                  <c:v>-17.829000000000001</c:v>
                </c:pt>
                <c:pt idx="6161">
                  <c:v>-18.032</c:v>
                </c:pt>
                <c:pt idx="6162">
                  <c:v>-18.283000000000001</c:v>
                </c:pt>
                <c:pt idx="6163">
                  <c:v>-18.516999999999999</c:v>
                </c:pt>
                <c:pt idx="6164">
                  <c:v>-18.715</c:v>
                </c:pt>
                <c:pt idx="6165">
                  <c:v>-18.89</c:v>
                </c:pt>
                <c:pt idx="6166">
                  <c:v>-19.056999999999999</c:v>
                </c:pt>
                <c:pt idx="6167">
                  <c:v>-19.213999999999999</c:v>
                </c:pt>
                <c:pt idx="6168">
                  <c:v>-19.343</c:v>
                </c:pt>
                <c:pt idx="6169">
                  <c:v>-19.472000000000001</c:v>
                </c:pt>
                <c:pt idx="6170">
                  <c:v>-19.623999999999999</c:v>
                </c:pt>
                <c:pt idx="6171">
                  <c:v>-19.782</c:v>
                </c:pt>
                <c:pt idx="6172">
                  <c:v>-19.937000000000001</c:v>
                </c:pt>
                <c:pt idx="6173">
                  <c:v>-20.088000000000001</c:v>
                </c:pt>
                <c:pt idx="6174">
                  <c:v>-20.225999999999999</c:v>
                </c:pt>
                <c:pt idx="6175">
                  <c:v>-20.350999999999999</c:v>
                </c:pt>
                <c:pt idx="6176">
                  <c:v>-20.463999999999999</c:v>
                </c:pt>
                <c:pt idx="6177">
                  <c:v>-20.565000000000001</c:v>
                </c:pt>
                <c:pt idx="6178">
                  <c:v>-20.695</c:v>
                </c:pt>
                <c:pt idx="6179">
                  <c:v>-20.837</c:v>
                </c:pt>
                <c:pt idx="6180">
                  <c:v>-20.971</c:v>
                </c:pt>
                <c:pt idx="6181">
                  <c:v>-21.108000000000001</c:v>
                </c:pt>
                <c:pt idx="6182">
                  <c:v>-21.24</c:v>
                </c:pt>
                <c:pt idx="6183">
                  <c:v>-21.373999999999999</c:v>
                </c:pt>
                <c:pt idx="6184">
                  <c:v>-21.503</c:v>
                </c:pt>
                <c:pt idx="6185">
                  <c:v>-21.634</c:v>
                </c:pt>
                <c:pt idx="6186">
                  <c:v>-21.74</c:v>
                </c:pt>
                <c:pt idx="6187">
                  <c:v>-21.843</c:v>
                </c:pt>
                <c:pt idx="6188">
                  <c:v>-21.966000000000001</c:v>
                </c:pt>
                <c:pt idx="6189">
                  <c:v>-22.082999999999998</c:v>
                </c:pt>
                <c:pt idx="6190">
                  <c:v>-22.202000000000002</c:v>
                </c:pt>
                <c:pt idx="6191">
                  <c:v>-22.315000000000001</c:v>
                </c:pt>
                <c:pt idx="6192">
                  <c:v>-22.422000000000001</c:v>
                </c:pt>
                <c:pt idx="6193">
                  <c:v>-22.527000000000001</c:v>
                </c:pt>
                <c:pt idx="6194">
                  <c:v>-22.638000000000002</c:v>
                </c:pt>
                <c:pt idx="6195">
                  <c:v>-22.754999999999999</c:v>
                </c:pt>
                <c:pt idx="6196">
                  <c:v>-22.869</c:v>
                </c:pt>
                <c:pt idx="6197">
                  <c:v>-22.981999999999999</c:v>
                </c:pt>
                <c:pt idx="6198">
                  <c:v>-23.058</c:v>
                </c:pt>
                <c:pt idx="6199">
                  <c:v>-23.114000000000001</c:v>
                </c:pt>
                <c:pt idx="6200">
                  <c:v>-23.170999999999999</c:v>
                </c:pt>
                <c:pt idx="6201">
                  <c:v>-23.215</c:v>
                </c:pt>
                <c:pt idx="6202">
                  <c:v>-23.259</c:v>
                </c:pt>
                <c:pt idx="6203">
                  <c:v>-23.324000000000002</c:v>
                </c:pt>
                <c:pt idx="6204">
                  <c:v>-23.4</c:v>
                </c:pt>
                <c:pt idx="6205">
                  <c:v>-23.477</c:v>
                </c:pt>
                <c:pt idx="6206">
                  <c:v>-23.555</c:v>
                </c:pt>
                <c:pt idx="6207">
                  <c:v>-23.620999999999999</c:v>
                </c:pt>
                <c:pt idx="6208">
                  <c:v>-23.675999999999998</c:v>
                </c:pt>
                <c:pt idx="6209">
                  <c:v>-23.734999999999999</c:v>
                </c:pt>
                <c:pt idx="6210">
                  <c:v>-23.789000000000001</c:v>
                </c:pt>
                <c:pt idx="6211">
                  <c:v>-23.861999999999998</c:v>
                </c:pt>
                <c:pt idx="6212">
                  <c:v>-23.917000000000002</c:v>
                </c:pt>
                <c:pt idx="6213">
                  <c:v>-23.954999999999998</c:v>
                </c:pt>
                <c:pt idx="6214">
                  <c:v>-23.986999999999998</c:v>
                </c:pt>
                <c:pt idx="6215">
                  <c:v>-24.024999999999999</c:v>
                </c:pt>
                <c:pt idx="6216">
                  <c:v>-24.061</c:v>
                </c:pt>
                <c:pt idx="6217">
                  <c:v>-24.111999999999998</c:v>
                </c:pt>
                <c:pt idx="6218">
                  <c:v>-24.149000000000001</c:v>
                </c:pt>
                <c:pt idx="6219">
                  <c:v>-24.213999999999999</c:v>
                </c:pt>
                <c:pt idx="6220">
                  <c:v>-24.286000000000001</c:v>
                </c:pt>
                <c:pt idx="6221">
                  <c:v>-24.332000000000001</c:v>
                </c:pt>
                <c:pt idx="6222">
                  <c:v>-24.373999999999999</c:v>
                </c:pt>
                <c:pt idx="6223">
                  <c:v>-24.416</c:v>
                </c:pt>
                <c:pt idx="6224">
                  <c:v>-24.454999999999998</c:v>
                </c:pt>
                <c:pt idx="6225">
                  <c:v>-24.495999999999999</c:v>
                </c:pt>
                <c:pt idx="6226">
                  <c:v>-24.536000000000001</c:v>
                </c:pt>
                <c:pt idx="6227">
                  <c:v>-24.568000000000001</c:v>
                </c:pt>
                <c:pt idx="6228">
                  <c:v>-24.606000000000002</c:v>
                </c:pt>
                <c:pt idx="6229">
                  <c:v>-24.664999999999999</c:v>
                </c:pt>
                <c:pt idx="6230">
                  <c:v>-24.715</c:v>
                </c:pt>
                <c:pt idx="6231">
                  <c:v>-24.777999999999999</c:v>
                </c:pt>
                <c:pt idx="6232">
                  <c:v>-24.843</c:v>
                </c:pt>
                <c:pt idx="6233">
                  <c:v>-24.896999999999998</c:v>
                </c:pt>
                <c:pt idx="6234">
                  <c:v>-24.928999999999998</c:v>
                </c:pt>
                <c:pt idx="6235">
                  <c:v>-24.957000000000001</c:v>
                </c:pt>
                <c:pt idx="6236">
                  <c:v>-25.007000000000001</c:v>
                </c:pt>
                <c:pt idx="6237">
                  <c:v>-25.06</c:v>
                </c:pt>
                <c:pt idx="6238">
                  <c:v>-25.102</c:v>
                </c:pt>
                <c:pt idx="6239">
                  <c:v>-25.108000000000001</c:v>
                </c:pt>
                <c:pt idx="6240">
                  <c:v>-25.134</c:v>
                </c:pt>
                <c:pt idx="6241">
                  <c:v>-25.187999999999999</c:v>
                </c:pt>
                <c:pt idx="6242">
                  <c:v>-25.259</c:v>
                </c:pt>
                <c:pt idx="6243">
                  <c:v>-25.332000000000001</c:v>
                </c:pt>
                <c:pt idx="6244">
                  <c:v>-25.395</c:v>
                </c:pt>
                <c:pt idx="6245">
                  <c:v>-25.448</c:v>
                </c:pt>
                <c:pt idx="6246">
                  <c:v>-25.486000000000001</c:v>
                </c:pt>
                <c:pt idx="6247">
                  <c:v>-25.53</c:v>
                </c:pt>
                <c:pt idx="6248">
                  <c:v>-25.579000000000001</c:v>
                </c:pt>
                <c:pt idx="6249">
                  <c:v>-25.643000000000001</c:v>
                </c:pt>
                <c:pt idx="6250">
                  <c:v>-25.690999999999999</c:v>
                </c:pt>
                <c:pt idx="6251">
                  <c:v>-25.736999999999998</c:v>
                </c:pt>
                <c:pt idx="6252">
                  <c:v>-25.757999999999999</c:v>
                </c:pt>
                <c:pt idx="6253">
                  <c:v>-25.753</c:v>
                </c:pt>
                <c:pt idx="6254">
                  <c:v>-25.747</c:v>
                </c:pt>
                <c:pt idx="6255">
                  <c:v>-25.745999999999999</c:v>
                </c:pt>
                <c:pt idx="6256">
                  <c:v>-25.756</c:v>
                </c:pt>
                <c:pt idx="6257">
                  <c:v>-25.81</c:v>
                </c:pt>
                <c:pt idx="6258">
                  <c:v>-25.841000000000001</c:v>
                </c:pt>
                <c:pt idx="6259">
                  <c:v>-25.873999999999999</c:v>
                </c:pt>
                <c:pt idx="6260">
                  <c:v>-25.891999999999999</c:v>
                </c:pt>
                <c:pt idx="6261">
                  <c:v>-25.87</c:v>
                </c:pt>
                <c:pt idx="6262">
                  <c:v>-25.847999999999999</c:v>
                </c:pt>
                <c:pt idx="6263">
                  <c:v>-25.841999999999999</c:v>
                </c:pt>
                <c:pt idx="6264">
                  <c:v>-25.867000000000001</c:v>
                </c:pt>
                <c:pt idx="6265">
                  <c:v>-25.902999999999999</c:v>
                </c:pt>
                <c:pt idx="6266">
                  <c:v>-25.919</c:v>
                </c:pt>
                <c:pt idx="6267">
                  <c:v>-25.940999999999999</c:v>
                </c:pt>
                <c:pt idx="6268">
                  <c:v>-25.971</c:v>
                </c:pt>
                <c:pt idx="6269">
                  <c:v>-25.952000000000002</c:v>
                </c:pt>
                <c:pt idx="6270">
                  <c:v>-25.875</c:v>
                </c:pt>
                <c:pt idx="6271">
                  <c:v>-25.774000000000001</c:v>
                </c:pt>
                <c:pt idx="6272">
                  <c:v>-25.672999999999998</c:v>
                </c:pt>
                <c:pt idx="6273">
                  <c:v>-25.597999999999999</c:v>
                </c:pt>
                <c:pt idx="6274">
                  <c:v>-25.536999999999999</c:v>
                </c:pt>
                <c:pt idx="6275">
                  <c:v>-25.454999999999998</c:v>
                </c:pt>
                <c:pt idx="6276">
                  <c:v>-25.33</c:v>
                </c:pt>
                <c:pt idx="6277">
                  <c:v>-25.164999999999999</c:v>
                </c:pt>
                <c:pt idx="6278">
                  <c:v>-24.957999999999998</c:v>
                </c:pt>
                <c:pt idx="6279">
                  <c:v>-24.713000000000001</c:v>
                </c:pt>
                <c:pt idx="6280">
                  <c:v>-24.44</c:v>
                </c:pt>
                <c:pt idx="6281">
                  <c:v>-24.148</c:v>
                </c:pt>
                <c:pt idx="6282">
                  <c:v>-23.864999999999998</c:v>
                </c:pt>
                <c:pt idx="6283">
                  <c:v>-23.585999999999999</c:v>
                </c:pt>
                <c:pt idx="6284">
                  <c:v>-23.285</c:v>
                </c:pt>
                <c:pt idx="6285">
                  <c:v>-22.978999999999999</c:v>
                </c:pt>
                <c:pt idx="6286">
                  <c:v>-22.658999999999999</c:v>
                </c:pt>
                <c:pt idx="6287">
                  <c:v>-22.308</c:v>
                </c:pt>
                <c:pt idx="6288">
                  <c:v>-21.984000000000002</c:v>
                </c:pt>
                <c:pt idx="6289">
                  <c:v>-21.637</c:v>
                </c:pt>
                <c:pt idx="6290">
                  <c:v>-21.285</c:v>
                </c:pt>
                <c:pt idx="6291">
                  <c:v>-20.954999999999998</c:v>
                </c:pt>
                <c:pt idx="6292">
                  <c:v>-20.605</c:v>
                </c:pt>
                <c:pt idx="6293">
                  <c:v>-20.245999999999999</c:v>
                </c:pt>
                <c:pt idx="6294">
                  <c:v>-19.911000000000001</c:v>
                </c:pt>
                <c:pt idx="6295">
                  <c:v>-19.585000000000001</c:v>
                </c:pt>
                <c:pt idx="6296">
                  <c:v>-19.251999999999999</c:v>
                </c:pt>
                <c:pt idx="6297">
                  <c:v>-18.899999999999999</c:v>
                </c:pt>
                <c:pt idx="6298">
                  <c:v>-18.542000000000002</c:v>
                </c:pt>
                <c:pt idx="6299">
                  <c:v>-18.175000000000001</c:v>
                </c:pt>
                <c:pt idx="6300">
                  <c:v>-17.814</c:v>
                </c:pt>
                <c:pt idx="6301">
                  <c:v>-17.41</c:v>
                </c:pt>
                <c:pt idx="6302">
                  <c:v>-17.001999999999999</c:v>
                </c:pt>
                <c:pt idx="6303">
                  <c:v>-16.645</c:v>
                </c:pt>
                <c:pt idx="6304">
                  <c:v>-16.324000000000002</c:v>
                </c:pt>
                <c:pt idx="6305">
                  <c:v>-16.015000000000001</c:v>
                </c:pt>
                <c:pt idx="6306">
                  <c:v>-15.692</c:v>
                </c:pt>
                <c:pt idx="6307">
                  <c:v>-15.39</c:v>
                </c:pt>
                <c:pt idx="6308">
                  <c:v>-15.114000000000001</c:v>
                </c:pt>
                <c:pt idx="6309">
                  <c:v>-14.794</c:v>
                </c:pt>
                <c:pt idx="6310">
                  <c:v>-14.442</c:v>
                </c:pt>
                <c:pt idx="6311">
                  <c:v>-14.036</c:v>
                </c:pt>
                <c:pt idx="6312">
                  <c:v>-13.536</c:v>
                </c:pt>
                <c:pt idx="6313">
                  <c:v>-12.978999999999999</c:v>
                </c:pt>
                <c:pt idx="6314">
                  <c:v>-12.388999999999999</c:v>
                </c:pt>
                <c:pt idx="6315">
                  <c:v>-11.811</c:v>
                </c:pt>
                <c:pt idx="6316">
                  <c:v>-11.223000000000001</c:v>
                </c:pt>
                <c:pt idx="6317">
                  <c:v>-10.614000000000001</c:v>
                </c:pt>
                <c:pt idx="6318">
                  <c:v>-9.9777000000000005</c:v>
                </c:pt>
                <c:pt idx="6319">
                  <c:v>-9.3003999999999998</c:v>
                </c:pt>
                <c:pt idx="6320">
                  <c:v>-8.6608000000000001</c:v>
                </c:pt>
                <c:pt idx="6321">
                  <c:v>-7.8952</c:v>
                </c:pt>
                <c:pt idx="6322">
                  <c:v>-7.1462000000000003</c:v>
                </c:pt>
                <c:pt idx="6323">
                  <c:v>-6.4096000000000002</c:v>
                </c:pt>
                <c:pt idx="6324">
                  <c:v>-5.7032999999999996</c:v>
                </c:pt>
                <c:pt idx="6325">
                  <c:v>-4.9888000000000003</c:v>
                </c:pt>
                <c:pt idx="6326">
                  <c:v>-4.2742000000000004</c:v>
                </c:pt>
                <c:pt idx="6327">
                  <c:v>-3.5670999999999999</c:v>
                </c:pt>
                <c:pt idx="6328">
                  <c:v>-2.8439999999999999</c:v>
                </c:pt>
                <c:pt idx="6329">
                  <c:v>-2.1202999999999999</c:v>
                </c:pt>
                <c:pt idx="6330">
                  <c:v>-1.4474</c:v>
                </c:pt>
                <c:pt idx="6331">
                  <c:v>-0.81511999999999996</c:v>
                </c:pt>
                <c:pt idx="6332">
                  <c:v>-0.18487000000000001</c:v>
                </c:pt>
                <c:pt idx="6333">
                  <c:v>0.39269999999999999</c:v>
                </c:pt>
                <c:pt idx="6334">
                  <c:v>0.90410999999999997</c:v>
                </c:pt>
                <c:pt idx="6335">
                  <c:v>1.3481000000000001</c:v>
                </c:pt>
                <c:pt idx="6336">
                  <c:v>1.7612000000000001</c:v>
                </c:pt>
                <c:pt idx="6337">
                  <c:v>2.1627000000000001</c:v>
                </c:pt>
                <c:pt idx="6338">
                  <c:v>2.5194999999999999</c:v>
                </c:pt>
                <c:pt idx="6339">
                  <c:v>2.8540999999999999</c:v>
                </c:pt>
                <c:pt idx="6340">
                  <c:v>3.1928999999999998</c:v>
                </c:pt>
                <c:pt idx="6341">
                  <c:v>3.5409000000000002</c:v>
                </c:pt>
                <c:pt idx="6342">
                  <c:v>3.8812000000000002</c:v>
                </c:pt>
                <c:pt idx="6343">
                  <c:v>4.2202999999999999</c:v>
                </c:pt>
                <c:pt idx="6344">
                  <c:v>4.5574000000000003</c:v>
                </c:pt>
                <c:pt idx="6345">
                  <c:v>4.9000000000000004</c:v>
                </c:pt>
                <c:pt idx="6346">
                  <c:v>5.2572000000000001</c:v>
                </c:pt>
                <c:pt idx="6347">
                  <c:v>5.5937000000000001</c:v>
                </c:pt>
                <c:pt idx="6348">
                  <c:v>5.9389000000000003</c:v>
                </c:pt>
                <c:pt idx="6349">
                  <c:v>6.2892000000000001</c:v>
                </c:pt>
                <c:pt idx="6350">
                  <c:v>6.6201999999999996</c:v>
                </c:pt>
                <c:pt idx="6351">
                  <c:v>6.9766000000000004</c:v>
                </c:pt>
                <c:pt idx="6352">
                  <c:v>7.3314000000000004</c:v>
                </c:pt>
                <c:pt idx="6353">
                  <c:v>7.6413000000000002</c:v>
                </c:pt>
                <c:pt idx="6354">
                  <c:v>7.9160000000000004</c:v>
                </c:pt>
                <c:pt idx="6355">
                  <c:v>8.1317000000000004</c:v>
                </c:pt>
                <c:pt idx="6356">
                  <c:v>8.3054000000000006</c:v>
                </c:pt>
                <c:pt idx="6357">
                  <c:v>8.4366000000000003</c:v>
                </c:pt>
                <c:pt idx="6358">
                  <c:v>8.5675000000000008</c:v>
                </c:pt>
                <c:pt idx="6359">
                  <c:v>8.702</c:v>
                </c:pt>
                <c:pt idx="6360">
                  <c:v>8.8411000000000008</c:v>
                </c:pt>
                <c:pt idx="6361">
                  <c:v>8.9788999999999994</c:v>
                </c:pt>
                <c:pt idx="6362">
                  <c:v>9.1285000000000007</c:v>
                </c:pt>
                <c:pt idx="6363">
                  <c:v>9.3047000000000004</c:v>
                </c:pt>
                <c:pt idx="6364">
                  <c:v>9.4789999999999992</c:v>
                </c:pt>
                <c:pt idx="6365">
                  <c:v>9.6318999999999999</c:v>
                </c:pt>
                <c:pt idx="6366">
                  <c:v>9.7784999999999993</c:v>
                </c:pt>
                <c:pt idx="6367">
                  <c:v>9.9443000000000001</c:v>
                </c:pt>
                <c:pt idx="6368">
                  <c:v>10.105</c:v>
                </c:pt>
                <c:pt idx="6369">
                  <c:v>10.294</c:v>
                </c:pt>
                <c:pt idx="6370">
                  <c:v>10.484999999999999</c:v>
                </c:pt>
                <c:pt idx="6371">
                  <c:v>10.672000000000001</c:v>
                </c:pt>
                <c:pt idx="6372">
                  <c:v>10.888</c:v>
                </c:pt>
                <c:pt idx="6373">
                  <c:v>11.093999999999999</c:v>
                </c:pt>
                <c:pt idx="6374">
                  <c:v>11.27</c:v>
                </c:pt>
                <c:pt idx="6375">
                  <c:v>11.452999999999999</c:v>
                </c:pt>
                <c:pt idx="6376">
                  <c:v>11.654</c:v>
                </c:pt>
                <c:pt idx="6377">
                  <c:v>11.847</c:v>
                </c:pt>
                <c:pt idx="6378">
                  <c:v>12.042</c:v>
                </c:pt>
                <c:pt idx="6379">
                  <c:v>12.269</c:v>
                </c:pt>
                <c:pt idx="6380">
                  <c:v>12.5</c:v>
                </c:pt>
                <c:pt idx="6381">
                  <c:v>12.701000000000001</c:v>
                </c:pt>
                <c:pt idx="6382">
                  <c:v>12.863</c:v>
                </c:pt>
                <c:pt idx="6383">
                  <c:v>13.018000000000001</c:v>
                </c:pt>
                <c:pt idx="6384">
                  <c:v>13.21</c:v>
                </c:pt>
                <c:pt idx="6385">
                  <c:v>13.423</c:v>
                </c:pt>
                <c:pt idx="6386">
                  <c:v>13.616</c:v>
                </c:pt>
                <c:pt idx="6387">
                  <c:v>13.83</c:v>
                </c:pt>
                <c:pt idx="6388">
                  <c:v>14.068</c:v>
                </c:pt>
                <c:pt idx="6389">
                  <c:v>14.275</c:v>
                </c:pt>
                <c:pt idx="6390">
                  <c:v>14.423</c:v>
                </c:pt>
                <c:pt idx="6391">
                  <c:v>14.56</c:v>
                </c:pt>
                <c:pt idx="6392">
                  <c:v>14.7</c:v>
                </c:pt>
                <c:pt idx="6393">
                  <c:v>14.843999999999999</c:v>
                </c:pt>
                <c:pt idx="6394">
                  <c:v>15.002000000000001</c:v>
                </c:pt>
                <c:pt idx="6395">
                  <c:v>15.154999999999999</c:v>
                </c:pt>
                <c:pt idx="6396">
                  <c:v>15.302</c:v>
                </c:pt>
                <c:pt idx="6397">
                  <c:v>15.414</c:v>
                </c:pt>
                <c:pt idx="6398">
                  <c:v>15.488</c:v>
                </c:pt>
                <c:pt idx="6399">
                  <c:v>15.569000000000001</c:v>
                </c:pt>
                <c:pt idx="6400">
                  <c:v>15.664</c:v>
                </c:pt>
                <c:pt idx="6401">
                  <c:v>15.742000000000001</c:v>
                </c:pt>
                <c:pt idx="6402">
                  <c:v>15.839</c:v>
                </c:pt>
                <c:pt idx="6403">
                  <c:v>15.957000000000001</c:v>
                </c:pt>
                <c:pt idx="6404">
                  <c:v>16.113</c:v>
                </c:pt>
                <c:pt idx="6405">
                  <c:v>16.28</c:v>
                </c:pt>
                <c:pt idx="6406">
                  <c:v>16.420000000000002</c:v>
                </c:pt>
                <c:pt idx="6407">
                  <c:v>16.515000000000001</c:v>
                </c:pt>
                <c:pt idx="6408">
                  <c:v>16.57</c:v>
                </c:pt>
                <c:pt idx="6409">
                  <c:v>16.626999999999999</c:v>
                </c:pt>
                <c:pt idx="6410">
                  <c:v>16.677</c:v>
                </c:pt>
                <c:pt idx="6411">
                  <c:v>16.739999999999998</c:v>
                </c:pt>
                <c:pt idx="6412">
                  <c:v>16.791</c:v>
                </c:pt>
                <c:pt idx="6413">
                  <c:v>16.856000000000002</c:v>
                </c:pt>
                <c:pt idx="6414">
                  <c:v>16.927</c:v>
                </c:pt>
                <c:pt idx="6415">
                  <c:v>16.975999999999999</c:v>
                </c:pt>
                <c:pt idx="6416">
                  <c:v>17.029</c:v>
                </c:pt>
                <c:pt idx="6417">
                  <c:v>17.085000000000001</c:v>
                </c:pt>
                <c:pt idx="6418">
                  <c:v>17.123999999999999</c:v>
                </c:pt>
                <c:pt idx="6419">
                  <c:v>17.161999999999999</c:v>
                </c:pt>
                <c:pt idx="6420">
                  <c:v>17.204000000000001</c:v>
                </c:pt>
                <c:pt idx="6421">
                  <c:v>17.248000000000001</c:v>
                </c:pt>
                <c:pt idx="6422">
                  <c:v>17.303999999999998</c:v>
                </c:pt>
                <c:pt idx="6423">
                  <c:v>17.361000000000001</c:v>
                </c:pt>
                <c:pt idx="6424">
                  <c:v>17.428999999999998</c:v>
                </c:pt>
                <c:pt idx="6425">
                  <c:v>17.509</c:v>
                </c:pt>
                <c:pt idx="6426">
                  <c:v>17.581</c:v>
                </c:pt>
                <c:pt idx="6427">
                  <c:v>17.66</c:v>
                </c:pt>
                <c:pt idx="6428">
                  <c:v>17.725999999999999</c:v>
                </c:pt>
                <c:pt idx="6429">
                  <c:v>17.774999999999999</c:v>
                </c:pt>
                <c:pt idx="6430">
                  <c:v>17.821999999999999</c:v>
                </c:pt>
                <c:pt idx="6431">
                  <c:v>17.861000000000001</c:v>
                </c:pt>
                <c:pt idx="6432">
                  <c:v>17.88</c:v>
                </c:pt>
                <c:pt idx="6433">
                  <c:v>17.896999999999998</c:v>
                </c:pt>
                <c:pt idx="6434">
                  <c:v>17.920999999999999</c:v>
                </c:pt>
                <c:pt idx="6435">
                  <c:v>17.940000000000001</c:v>
                </c:pt>
                <c:pt idx="6436">
                  <c:v>17.975999999999999</c:v>
                </c:pt>
                <c:pt idx="6437">
                  <c:v>18.018000000000001</c:v>
                </c:pt>
                <c:pt idx="6438">
                  <c:v>18.064</c:v>
                </c:pt>
                <c:pt idx="6439">
                  <c:v>18.097000000000001</c:v>
                </c:pt>
                <c:pt idx="6440">
                  <c:v>18.13</c:v>
                </c:pt>
                <c:pt idx="6441">
                  <c:v>18.164999999999999</c:v>
                </c:pt>
                <c:pt idx="6442">
                  <c:v>18.204000000000001</c:v>
                </c:pt>
                <c:pt idx="6443">
                  <c:v>18.248999999999999</c:v>
                </c:pt>
                <c:pt idx="6444">
                  <c:v>18.294</c:v>
                </c:pt>
                <c:pt idx="6445">
                  <c:v>18.338000000000001</c:v>
                </c:pt>
                <c:pt idx="6446">
                  <c:v>18.376000000000001</c:v>
                </c:pt>
                <c:pt idx="6447">
                  <c:v>18.405999999999999</c:v>
                </c:pt>
                <c:pt idx="6448">
                  <c:v>18.428000000000001</c:v>
                </c:pt>
                <c:pt idx="6449">
                  <c:v>18.457000000000001</c:v>
                </c:pt>
                <c:pt idx="6450">
                  <c:v>18.498000000000001</c:v>
                </c:pt>
                <c:pt idx="6451">
                  <c:v>18.530999999999999</c:v>
                </c:pt>
                <c:pt idx="6452">
                  <c:v>18.558</c:v>
                </c:pt>
                <c:pt idx="6453">
                  <c:v>18.585000000000001</c:v>
                </c:pt>
                <c:pt idx="6454">
                  <c:v>18.603000000000002</c:v>
                </c:pt>
                <c:pt idx="6455">
                  <c:v>18.619</c:v>
                </c:pt>
                <c:pt idx="6456">
                  <c:v>18.632000000000001</c:v>
                </c:pt>
                <c:pt idx="6457">
                  <c:v>18.64</c:v>
                </c:pt>
                <c:pt idx="6458">
                  <c:v>18.649999999999999</c:v>
                </c:pt>
                <c:pt idx="6459">
                  <c:v>18.643000000000001</c:v>
                </c:pt>
                <c:pt idx="6460">
                  <c:v>18.648</c:v>
                </c:pt>
                <c:pt idx="6461">
                  <c:v>18.663</c:v>
                </c:pt>
                <c:pt idx="6462">
                  <c:v>18.687999999999999</c:v>
                </c:pt>
                <c:pt idx="6463">
                  <c:v>18.71</c:v>
                </c:pt>
                <c:pt idx="6464">
                  <c:v>18.721</c:v>
                </c:pt>
                <c:pt idx="6465">
                  <c:v>18.739000000000001</c:v>
                </c:pt>
                <c:pt idx="6466">
                  <c:v>18.765000000000001</c:v>
                </c:pt>
                <c:pt idx="6467">
                  <c:v>18.809999999999999</c:v>
                </c:pt>
                <c:pt idx="6468">
                  <c:v>18.873999999999999</c:v>
                </c:pt>
                <c:pt idx="6469">
                  <c:v>18.922999999999998</c:v>
                </c:pt>
                <c:pt idx="6470">
                  <c:v>18.971</c:v>
                </c:pt>
                <c:pt idx="6471">
                  <c:v>18.984000000000002</c:v>
                </c:pt>
                <c:pt idx="6472">
                  <c:v>18.966999999999999</c:v>
                </c:pt>
                <c:pt idx="6473">
                  <c:v>18.917999999999999</c:v>
                </c:pt>
                <c:pt idx="6474">
                  <c:v>18.838999999999999</c:v>
                </c:pt>
                <c:pt idx="6475">
                  <c:v>18.797000000000001</c:v>
                </c:pt>
                <c:pt idx="6476">
                  <c:v>18.782</c:v>
                </c:pt>
                <c:pt idx="6477">
                  <c:v>18.802</c:v>
                </c:pt>
                <c:pt idx="6478">
                  <c:v>18.847999999999999</c:v>
                </c:pt>
                <c:pt idx="6479">
                  <c:v>18.872</c:v>
                </c:pt>
                <c:pt idx="6480">
                  <c:v>18.87</c:v>
                </c:pt>
                <c:pt idx="6481">
                  <c:v>18.829000000000001</c:v>
                </c:pt>
                <c:pt idx="6482">
                  <c:v>18.748999999999999</c:v>
                </c:pt>
                <c:pt idx="6483">
                  <c:v>18.658000000000001</c:v>
                </c:pt>
                <c:pt idx="6484">
                  <c:v>18.584</c:v>
                </c:pt>
                <c:pt idx="6485">
                  <c:v>18.512</c:v>
                </c:pt>
                <c:pt idx="6486">
                  <c:v>18.404</c:v>
                </c:pt>
                <c:pt idx="6487">
                  <c:v>18.288</c:v>
                </c:pt>
                <c:pt idx="6488">
                  <c:v>18.155999999999999</c:v>
                </c:pt>
                <c:pt idx="6489">
                  <c:v>18.006</c:v>
                </c:pt>
                <c:pt idx="6490">
                  <c:v>17.846</c:v>
                </c:pt>
                <c:pt idx="6491">
                  <c:v>17.634</c:v>
                </c:pt>
                <c:pt idx="6492">
                  <c:v>17.391999999999999</c:v>
                </c:pt>
                <c:pt idx="6493">
                  <c:v>17.094999999999999</c:v>
                </c:pt>
                <c:pt idx="6494">
                  <c:v>16.782</c:v>
                </c:pt>
                <c:pt idx="6495">
                  <c:v>16.433</c:v>
                </c:pt>
                <c:pt idx="6496">
                  <c:v>16.064</c:v>
                </c:pt>
                <c:pt idx="6497">
                  <c:v>15.691000000000001</c:v>
                </c:pt>
                <c:pt idx="6498">
                  <c:v>15.327</c:v>
                </c:pt>
                <c:pt idx="6499">
                  <c:v>14.955</c:v>
                </c:pt>
                <c:pt idx="6500">
                  <c:v>14.608000000000001</c:v>
                </c:pt>
                <c:pt idx="6501">
                  <c:v>14.288</c:v>
                </c:pt>
                <c:pt idx="6502">
                  <c:v>13.981</c:v>
                </c:pt>
                <c:pt idx="6503">
                  <c:v>13.664999999999999</c:v>
                </c:pt>
                <c:pt idx="6504">
                  <c:v>13.343999999999999</c:v>
                </c:pt>
                <c:pt idx="6505">
                  <c:v>13.042</c:v>
                </c:pt>
                <c:pt idx="6506">
                  <c:v>12.7</c:v>
                </c:pt>
                <c:pt idx="6507">
                  <c:v>12.297000000000001</c:v>
                </c:pt>
                <c:pt idx="6508">
                  <c:v>11.891</c:v>
                </c:pt>
                <c:pt idx="6509">
                  <c:v>11.541</c:v>
                </c:pt>
                <c:pt idx="6510">
                  <c:v>11.238</c:v>
                </c:pt>
                <c:pt idx="6511">
                  <c:v>10.997999999999999</c:v>
                </c:pt>
                <c:pt idx="6512">
                  <c:v>10.765000000000001</c:v>
                </c:pt>
                <c:pt idx="6513">
                  <c:v>10.5</c:v>
                </c:pt>
                <c:pt idx="6514">
                  <c:v>10.257999999999999</c:v>
                </c:pt>
                <c:pt idx="6515">
                  <c:v>10.012</c:v>
                </c:pt>
                <c:pt idx="6516">
                  <c:v>9.7437000000000005</c:v>
                </c:pt>
                <c:pt idx="6517">
                  <c:v>9.4967000000000006</c:v>
                </c:pt>
                <c:pt idx="6518">
                  <c:v>9.3051999999999992</c:v>
                </c:pt>
                <c:pt idx="6519">
                  <c:v>9.1227</c:v>
                </c:pt>
                <c:pt idx="6520">
                  <c:v>8.9821000000000009</c:v>
                </c:pt>
                <c:pt idx="6521">
                  <c:v>8.7911000000000001</c:v>
                </c:pt>
                <c:pt idx="6522">
                  <c:v>8.5375999999999994</c:v>
                </c:pt>
                <c:pt idx="6523">
                  <c:v>8.2901000000000007</c:v>
                </c:pt>
                <c:pt idx="6524">
                  <c:v>7.9981999999999998</c:v>
                </c:pt>
                <c:pt idx="6525">
                  <c:v>7.6958000000000002</c:v>
                </c:pt>
                <c:pt idx="6526">
                  <c:v>7.3994999999999997</c:v>
                </c:pt>
                <c:pt idx="6527">
                  <c:v>7.1059999999999999</c:v>
                </c:pt>
                <c:pt idx="6528">
                  <c:v>6.7873000000000001</c:v>
                </c:pt>
                <c:pt idx="6529">
                  <c:v>6.4066999999999998</c:v>
                </c:pt>
                <c:pt idx="6530">
                  <c:v>6.0773000000000001</c:v>
                </c:pt>
                <c:pt idx="6531">
                  <c:v>5.7366999999999999</c:v>
                </c:pt>
                <c:pt idx="6532">
                  <c:v>5.3559999999999999</c:v>
                </c:pt>
                <c:pt idx="6533">
                  <c:v>4.9741999999999997</c:v>
                </c:pt>
                <c:pt idx="6534">
                  <c:v>4.5781000000000001</c:v>
                </c:pt>
                <c:pt idx="6535">
                  <c:v>4.2107999999999999</c:v>
                </c:pt>
                <c:pt idx="6536">
                  <c:v>3.8307000000000002</c:v>
                </c:pt>
                <c:pt idx="6537">
                  <c:v>3.4291999999999998</c:v>
                </c:pt>
                <c:pt idx="6538">
                  <c:v>3.0188999999999999</c:v>
                </c:pt>
                <c:pt idx="6539">
                  <c:v>2.5710999999999999</c:v>
                </c:pt>
                <c:pt idx="6540">
                  <c:v>2.1779000000000002</c:v>
                </c:pt>
                <c:pt idx="6541">
                  <c:v>1.8315999999999999</c:v>
                </c:pt>
                <c:pt idx="6542">
                  <c:v>1.4803999999999999</c:v>
                </c:pt>
                <c:pt idx="6543">
                  <c:v>1.0851</c:v>
                </c:pt>
                <c:pt idx="6544">
                  <c:v>0.66068000000000005</c:v>
                </c:pt>
                <c:pt idx="6545">
                  <c:v>0.27095999999999998</c:v>
                </c:pt>
                <c:pt idx="6546">
                  <c:v>-0.12019000000000001</c:v>
                </c:pt>
                <c:pt idx="6547">
                  <c:v>-0.53295000000000003</c:v>
                </c:pt>
                <c:pt idx="6548">
                  <c:v>-0.96669000000000005</c:v>
                </c:pt>
                <c:pt idx="6549">
                  <c:v>-1.3975</c:v>
                </c:pt>
                <c:pt idx="6550">
                  <c:v>-1.8522000000000001</c:v>
                </c:pt>
                <c:pt idx="6551">
                  <c:v>-2.3397999999999999</c:v>
                </c:pt>
                <c:pt idx="6552">
                  <c:v>-2.8220000000000001</c:v>
                </c:pt>
                <c:pt idx="6553">
                  <c:v>-3.3151000000000002</c:v>
                </c:pt>
                <c:pt idx="6554">
                  <c:v>-3.8271999999999999</c:v>
                </c:pt>
                <c:pt idx="6555">
                  <c:v>-4.3478000000000003</c:v>
                </c:pt>
                <c:pt idx="6556">
                  <c:v>-4.8631000000000002</c:v>
                </c:pt>
                <c:pt idx="6557">
                  <c:v>-5.3642000000000003</c:v>
                </c:pt>
                <c:pt idx="6558">
                  <c:v>-5.8695000000000004</c:v>
                </c:pt>
                <c:pt idx="6559">
                  <c:v>-6.3841999999999999</c:v>
                </c:pt>
                <c:pt idx="6560">
                  <c:v>-6.8874000000000004</c:v>
                </c:pt>
                <c:pt idx="6561">
                  <c:v>-7.3933999999999997</c:v>
                </c:pt>
                <c:pt idx="6562">
                  <c:v>-7.9154999999999998</c:v>
                </c:pt>
                <c:pt idx="6563">
                  <c:v>-8.4694000000000003</c:v>
                </c:pt>
                <c:pt idx="6564">
                  <c:v>-9.0250000000000004</c:v>
                </c:pt>
                <c:pt idx="6565">
                  <c:v>-9.5616000000000003</c:v>
                </c:pt>
                <c:pt idx="6566">
                  <c:v>-10.084</c:v>
                </c:pt>
                <c:pt idx="6567">
                  <c:v>-10.592000000000001</c:v>
                </c:pt>
                <c:pt idx="6568">
                  <c:v>-11.068</c:v>
                </c:pt>
                <c:pt idx="6569">
                  <c:v>-11.494999999999999</c:v>
                </c:pt>
                <c:pt idx="6570">
                  <c:v>-11.903</c:v>
                </c:pt>
                <c:pt idx="6571">
                  <c:v>-12.304</c:v>
                </c:pt>
                <c:pt idx="6572">
                  <c:v>-12.676</c:v>
                </c:pt>
                <c:pt idx="6573">
                  <c:v>-13.013</c:v>
                </c:pt>
                <c:pt idx="6574">
                  <c:v>-13.332000000000001</c:v>
                </c:pt>
                <c:pt idx="6575">
                  <c:v>-13.613</c:v>
                </c:pt>
                <c:pt idx="6576">
                  <c:v>-13.864000000000001</c:v>
                </c:pt>
                <c:pt idx="6577">
                  <c:v>-14.118</c:v>
                </c:pt>
                <c:pt idx="6578">
                  <c:v>-14.37</c:v>
                </c:pt>
                <c:pt idx="6579">
                  <c:v>-14.614000000000001</c:v>
                </c:pt>
                <c:pt idx="6580">
                  <c:v>-14.858000000000001</c:v>
                </c:pt>
                <c:pt idx="6581">
                  <c:v>-15.125</c:v>
                </c:pt>
                <c:pt idx="6582">
                  <c:v>-15.409000000000001</c:v>
                </c:pt>
                <c:pt idx="6583">
                  <c:v>-15.709</c:v>
                </c:pt>
                <c:pt idx="6584">
                  <c:v>-16</c:v>
                </c:pt>
                <c:pt idx="6585">
                  <c:v>-16.285</c:v>
                </c:pt>
                <c:pt idx="6586">
                  <c:v>-16.556999999999999</c:v>
                </c:pt>
                <c:pt idx="6587">
                  <c:v>-16.803000000000001</c:v>
                </c:pt>
                <c:pt idx="6588">
                  <c:v>-17.033000000000001</c:v>
                </c:pt>
                <c:pt idx="6589">
                  <c:v>-17.271999999999998</c:v>
                </c:pt>
                <c:pt idx="6590">
                  <c:v>-17.524000000000001</c:v>
                </c:pt>
                <c:pt idx="6591">
                  <c:v>-17.762</c:v>
                </c:pt>
                <c:pt idx="6592">
                  <c:v>-18.015000000000001</c:v>
                </c:pt>
                <c:pt idx="6593">
                  <c:v>-18.317</c:v>
                </c:pt>
                <c:pt idx="6594">
                  <c:v>-18.628</c:v>
                </c:pt>
                <c:pt idx="6595">
                  <c:v>-18.917000000000002</c:v>
                </c:pt>
                <c:pt idx="6596">
                  <c:v>-19.178999999999998</c:v>
                </c:pt>
                <c:pt idx="6597">
                  <c:v>-19.433</c:v>
                </c:pt>
                <c:pt idx="6598">
                  <c:v>-19.693999999999999</c:v>
                </c:pt>
                <c:pt idx="6599">
                  <c:v>-19.943000000000001</c:v>
                </c:pt>
                <c:pt idx="6600">
                  <c:v>-20.155000000000001</c:v>
                </c:pt>
                <c:pt idx="6601">
                  <c:v>-20.332999999999998</c:v>
                </c:pt>
                <c:pt idx="6602">
                  <c:v>-20.484999999999999</c:v>
                </c:pt>
                <c:pt idx="6603">
                  <c:v>-20.632999999999999</c:v>
                </c:pt>
                <c:pt idx="6604">
                  <c:v>-20.753</c:v>
                </c:pt>
                <c:pt idx="6605">
                  <c:v>-20.873999999999999</c:v>
                </c:pt>
                <c:pt idx="6606">
                  <c:v>-21.012</c:v>
                </c:pt>
                <c:pt idx="6607">
                  <c:v>-21.120999999999999</c:v>
                </c:pt>
                <c:pt idx="6608">
                  <c:v>-21.23</c:v>
                </c:pt>
                <c:pt idx="6609">
                  <c:v>-21.335999999999999</c:v>
                </c:pt>
                <c:pt idx="6610">
                  <c:v>-21.431999999999999</c:v>
                </c:pt>
                <c:pt idx="6611">
                  <c:v>-21.55</c:v>
                </c:pt>
                <c:pt idx="6612">
                  <c:v>-21.654</c:v>
                </c:pt>
                <c:pt idx="6613">
                  <c:v>-21.75</c:v>
                </c:pt>
                <c:pt idx="6614">
                  <c:v>-21.846</c:v>
                </c:pt>
                <c:pt idx="6615">
                  <c:v>-21.949000000000002</c:v>
                </c:pt>
                <c:pt idx="6616">
                  <c:v>-22.041</c:v>
                </c:pt>
                <c:pt idx="6617">
                  <c:v>-22.122</c:v>
                </c:pt>
                <c:pt idx="6618">
                  <c:v>-22.206</c:v>
                </c:pt>
                <c:pt idx="6619">
                  <c:v>-22.302</c:v>
                </c:pt>
                <c:pt idx="6620">
                  <c:v>-22.390999999999998</c:v>
                </c:pt>
                <c:pt idx="6621">
                  <c:v>-22.501000000000001</c:v>
                </c:pt>
                <c:pt idx="6622">
                  <c:v>-22.59</c:v>
                </c:pt>
                <c:pt idx="6623">
                  <c:v>-22.65</c:v>
                </c:pt>
                <c:pt idx="6624">
                  <c:v>-22.707999999999998</c:v>
                </c:pt>
                <c:pt idx="6625">
                  <c:v>-22.756</c:v>
                </c:pt>
                <c:pt idx="6626">
                  <c:v>-22.806999999999999</c:v>
                </c:pt>
                <c:pt idx="6627">
                  <c:v>-22.859000000000002</c:v>
                </c:pt>
                <c:pt idx="6628">
                  <c:v>-22.919</c:v>
                </c:pt>
                <c:pt idx="6629">
                  <c:v>-22.997</c:v>
                </c:pt>
                <c:pt idx="6630">
                  <c:v>-23.116</c:v>
                </c:pt>
                <c:pt idx="6631">
                  <c:v>-23.242000000000001</c:v>
                </c:pt>
                <c:pt idx="6632">
                  <c:v>-23.36</c:v>
                </c:pt>
                <c:pt idx="6633">
                  <c:v>-23.46</c:v>
                </c:pt>
                <c:pt idx="6634">
                  <c:v>-23.526</c:v>
                </c:pt>
                <c:pt idx="6635">
                  <c:v>-23.556999999999999</c:v>
                </c:pt>
                <c:pt idx="6636">
                  <c:v>-23.577000000000002</c:v>
                </c:pt>
                <c:pt idx="6637">
                  <c:v>-23.611000000000001</c:v>
                </c:pt>
                <c:pt idx="6638">
                  <c:v>-23.669</c:v>
                </c:pt>
                <c:pt idx="6639">
                  <c:v>-23.75</c:v>
                </c:pt>
                <c:pt idx="6640">
                  <c:v>-23.82</c:v>
                </c:pt>
                <c:pt idx="6641">
                  <c:v>-23.853999999999999</c:v>
                </c:pt>
                <c:pt idx="6642">
                  <c:v>-23.89</c:v>
                </c:pt>
                <c:pt idx="6643">
                  <c:v>-23.916</c:v>
                </c:pt>
                <c:pt idx="6644">
                  <c:v>-23.95</c:v>
                </c:pt>
                <c:pt idx="6645">
                  <c:v>-24.01</c:v>
                </c:pt>
                <c:pt idx="6646">
                  <c:v>-24.059000000000001</c:v>
                </c:pt>
                <c:pt idx="6647">
                  <c:v>-24.120999999999999</c:v>
                </c:pt>
                <c:pt idx="6648">
                  <c:v>-24.202999999999999</c:v>
                </c:pt>
                <c:pt idx="6649">
                  <c:v>-24.251000000000001</c:v>
                </c:pt>
                <c:pt idx="6650">
                  <c:v>-24.277000000000001</c:v>
                </c:pt>
                <c:pt idx="6651">
                  <c:v>-24.302</c:v>
                </c:pt>
                <c:pt idx="6652">
                  <c:v>-24.332000000000001</c:v>
                </c:pt>
                <c:pt idx="6653">
                  <c:v>-24.370999999999999</c:v>
                </c:pt>
                <c:pt idx="6654">
                  <c:v>-24.420999999999999</c:v>
                </c:pt>
                <c:pt idx="6655">
                  <c:v>-24.481999999999999</c:v>
                </c:pt>
                <c:pt idx="6656">
                  <c:v>-24.550999999999998</c:v>
                </c:pt>
                <c:pt idx="6657">
                  <c:v>-24.594000000000001</c:v>
                </c:pt>
                <c:pt idx="6658">
                  <c:v>-24.626000000000001</c:v>
                </c:pt>
                <c:pt idx="6659">
                  <c:v>-24.652000000000001</c:v>
                </c:pt>
                <c:pt idx="6660">
                  <c:v>-24.661000000000001</c:v>
                </c:pt>
                <c:pt idx="6661">
                  <c:v>-24.684999999999999</c:v>
                </c:pt>
                <c:pt idx="6662">
                  <c:v>-24.7</c:v>
                </c:pt>
                <c:pt idx="6663">
                  <c:v>-24.721</c:v>
                </c:pt>
                <c:pt idx="6664">
                  <c:v>-24.748999999999999</c:v>
                </c:pt>
                <c:pt idx="6665">
                  <c:v>-24.773</c:v>
                </c:pt>
                <c:pt idx="6666">
                  <c:v>-24.800999999999998</c:v>
                </c:pt>
                <c:pt idx="6667">
                  <c:v>-24.821999999999999</c:v>
                </c:pt>
                <c:pt idx="6668">
                  <c:v>-24.844000000000001</c:v>
                </c:pt>
                <c:pt idx="6669">
                  <c:v>-24.852</c:v>
                </c:pt>
                <c:pt idx="6670">
                  <c:v>-24.852</c:v>
                </c:pt>
                <c:pt idx="6671">
                  <c:v>-24.87</c:v>
                </c:pt>
                <c:pt idx="6672">
                  <c:v>-24.882999999999999</c:v>
                </c:pt>
                <c:pt idx="6673">
                  <c:v>-24.891999999999999</c:v>
                </c:pt>
                <c:pt idx="6674">
                  <c:v>-24.89</c:v>
                </c:pt>
                <c:pt idx="6675">
                  <c:v>-24.873000000000001</c:v>
                </c:pt>
                <c:pt idx="6676">
                  <c:v>-24.817</c:v>
                </c:pt>
                <c:pt idx="6677">
                  <c:v>-24.722000000000001</c:v>
                </c:pt>
                <c:pt idx="6678">
                  <c:v>-24.606999999999999</c:v>
                </c:pt>
                <c:pt idx="6679">
                  <c:v>-24.460999999999999</c:v>
                </c:pt>
                <c:pt idx="6680">
                  <c:v>-24.28</c:v>
                </c:pt>
                <c:pt idx="6681">
                  <c:v>-24.076000000000001</c:v>
                </c:pt>
                <c:pt idx="6682">
                  <c:v>-23.849</c:v>
                </c:pt>
                <c:pt idx="6683">
                  <c:v>-23.600999999999999</c:v>
                </c:pt>
                <c:pt idx="6684">
                  <c:v>-23.356999999999999</c:v>
                </c:pt>
                <c:pt idx="6685">
                  <c:v>-23.135000000000002</c:v>
                </c:pt>
                <c:pt idx="6686">
                  <c:v>-22.913</c:v>
                </c:pt>
                <c:pt idx="6687">
                  <c:v>-22.641999999999999</c:v>
                </c:pt>
                <c:pt idx="6688">
                  <c:v>-22.327999999999999</c:v>
                </c:pt>
                <c:pt idx="6689">
                  <c:v>-22.007000000000001</c:v>
                </c:pt>
                <c:pt idx="6690">
                  <c:v>-21.684999999999999</c:v>
                </c:pt>
                <c:pt idx="6691">
                  <c:v>-21.321000000000002</c:v>
                </c:pt>
                <c:pt idx="6692">
                  <c:v>-20.925999999999998</c:v>
                </c:pt>
                <c:pt idx="6693">
                  <c:v>-20.565000000000001</c:v>
                </c:pt>
                <c:pt idx="6694">
                  <c:v>-20.193000000000001</c:v>
                </c:pt>
                <c:pt idx="6695">
                  <c:v>-19.794</c:v>
                </c:pt>
                <c:pt idx="6696">
                  <c:v>-19.449000000000002</c:v>
                </c:pt>
                <c:pt idx="6697">
                  <c:v>-19.093</c:v>
                </c:pt>
                <c:pt idx="6698">
                  <c:v>-18.704999999999998</c:v>
                </c:pt>
                <c:pt idx="6699">
                  <c:v>-18.276</c:v>
                </c:pt>
                <c:pt idx="6700">
                  <c:v>-17.84</c:v>
                </c:pt>
                <c:pt idx="6701">
                  <c:v>-17.452000000000002</c:v>
                </c:pt>
                <c:pt idx="6702">
                  <c:v>-17.071000000000002</c:v>
                </c:pt>
                <c:pt idx="6703">
                  <c:v>-16.669</c:v>
                </c:pt>
                <c:pt idx="6704">
                  <c:v>-16.260999999999999</c:v>
                </c:pt>
                <c:pt idx="6705">
                  <c:v>-15.872999999999999</c:v>
                </c:pt>
                <c:pt idx="6706">
                  <c:v>-15.503</c:v>
                </c:pt>
                <c:pt idx="6707">
                  <c:v>-15.183999999999999</c:v>
                </c:pt>
                <c:pt idx="6708">
                  <c:v>-14.887</c:v>
                </c:pt>
                <c:pt idx="6709">
                  <c:v>-14.536</c:v>
                </c:pt>
                <c:pt idx="6710">
                  <c:v>-14.134</c:v>
                </c:pt>
                <c:pt idx="6711">
                  <c:v>-13.714</c:v>
                </c:pt>
                <c:pt idx="6712">
                  <c:v>-13.305</c:v>
                </c:pt>
                <c:pt idx="6713">
                  <c:v>-12.863</c:v>
                </c:pt>
                <c:pt idx="6714">
                  <c:v>-12.372999999999999</c:v>
                </c:pt>
                <c:pt idx="6715">
                  <c:v>-11.922000000000001</c:v>
                </c:pt>
                <c:pt idx="6716">
                  <c:v>-11.471</c:v>
                </c:pt>
                <c:pt idx="6717">
                  <c:v>-10.959</c:v>
                </c:pt>
                <c:pt idx="6718">
                  <c:v>-10.436999999999999</c:v>
                </c:pt>
                <c:pt idx="6719">
                  <c:v>-9.9014000000000006</c:v>
                </c:pt>
                <c:pt idx="6720">
                  <c:v>-9.3492999999999995</c:v>
                </c:pt>
                <c:pt idx="6721">
                  <c:v>-8.7794000000000008</c:v>
                </c:pt>
                <c:pt idx="6722">
                  <c:v>-8.1294000000000004</c:v>
                </c:pt>
                <c:pt idx="6723">
                  <c:v>-7.5029000000000003</c:v>
                </c:pt>
                <c:pt idx="6724">
                  <c:v>-6.8734999999999999</c:v>
                </c:pt>
                <c:pt idx="6725">
                  <c:v>-6.2344999999999997</c:v>
                </c:pt>
                <c:pt idx="6726">
                  <c:v>-5.6311999999999998</c:v>
                </c:pt>
                <c:pt idx="6727">
                  <c:v>-4.99</c:v>
                </c:pt>
                <c:pt idx="6728">
                  <c:v>-4.3924000000000003</c:v>
                </c:pt>
                <c:pt idx="6729">
                  <c:v>-3.8008000000000002</c:v>
                </c:pt>
                <c:pt idx="6730">
                  <c:v>-3.1815000000000002</c:v>
                </c:pt>
                <c:pt idx="6731">
                  <c:v>-2.5537999999999998</c:v>
                </c:pt>
                <c:pt idx="6732">
                  <c:v>-1.9656</c:v>
                </c:pt>
                <c:pt idx="6733">
                  <c:v>-1.4359999999999999</c:v>
                </c:pt>
                <c:pt idx="6734">
                  <c:v>-0.95669999999999999</c:v>
                </c:pt>
                <c:pt idx="6735">
                  <c:v>-0.53564999999999996</c:v>
                </c:pt>
                <c:pt idx="6736">
                  <c:v>-0.14146</c:v>
                </c:pt>
                <c:pt idx="6737">
                  <c:v>0.21939</c:v>
                </c:pt>
                <c:pt idx="6738">
                  <c:v>0.54491000000000001</c:v>
                </c:pt>
                <c:pt idx="6739">
                  <c:v>0.84541999999999995</c:v>
                </c:pt>
                <c:pt idx="6740">
                  <c:v>1.1707000000000001</c:v>
                </c:pt>
                <c:pt idx="6741">
                  <c:v>1.4837</c:v>
                </c:pt>
                <c:pt idx="6742">
                  <c:v>1.794</c:v>
                </c:pt>
                <c:pt idx="6743">
                  <c:v>2.0966</c:v>
                </c:pt>
                <c:pt idx="6744">
                  <c:v>2.4283000000000001</c:v>
                </c:pt>
                <c:pt idx="6745">
                  <c:v>2.7587999999999999</c:v>
                </c:pt>
                <c:pt idx="6746">
                  <c:v>3.0735000000000001</c:v>
                </c:pt>
                <c:pt idx="6747">
                  <c:v>3.3980999999999999</c:v>
                </c:pt>
                <c:pt idx="6748">
                  <c:v>3.7323</c:v>
                </c:pt>
                <c:pt idx="6749">
                  <c:v>4.109</c:v>
                </c:pt>
                <c:pt idx="6750">
                  <c:v>4.5073999999999996</c:v>
                </c:pt>
                <c:pt idx="6751">
                  <c:v>4.9126000000000003</c:v>
                </c:pt>
                <c:pt idx="6752">
                  <c:v>5.3263999999999996</c:v>
                </c:pt>
                <c:pt idx="6753">
                  <c:v>5.7434000000000003</c:v>
                </c:pt>
                <c:pt idx="6754">
                  <c:v>6.1536</c:v>
                </c:pt>
                <c:pt idx="6755">
                  <c:v>6.5689000000000002</c:v>
                </c:pt>
                <c:pt idx="6756">
                  <c:v>6.9413</c:v>
                </c:pt>
                <c:pt idx="6757">
                  <c:v>7.2811000000000003</c:v>
                </c:pt>
                <c:pt idx="6758">
                  <c:v>7.6132999999999997</c:v>
                </c:pt>
                <c:pt idx="6759">
                  <c:v>7.9362000000000004</c:v>
                </c:pt>
                <c:pt idx="6760">
                  <c:v>8.2462999999999997</c:v>
                </c:pt>
                <c:pt idx="6761">
                  <c:v>8.5112000000000005</c:v>
                </c:pt>
                <c:pt idx="6762">
                  <c:v>8.6832999999999991</c:v>
                </c:pt>
                <c:pt idx="6763">
                  <c:v>8.8568999999999996</c:v>
                </c:pt>
                <c:pt idx="6764">
                  <c:v>9.0572999999999997</c:v>
                </c:pt>
                <c:pt idx="6765">
                  <c:v>9.2408000000000001</c:v>
                </c:pt>
                <c:pt idx="6766">
                  <c:v>9.4159000000000006</c:v>
                </c:pt>
                <c:pt idx="6767">
                  <c:v>9.5761000000000003</c:v>
                </c:pt>
                <c:pt idx="6768">
                  <c:v>9.7478999999999996</c:v>
                </c:pt>
                <c:pt idx="6769">
                  <c:v>9.9253</c:v>
                </c:pt>
                <c:pt idx="6770">
                  <c:v>10.098000000000001</c:v>
                </c:pt>
                <c:pt idx="6771">
                  <c:v>10.268000000000001</c:v>
                </c:pt>
                <c:pt idx="6772">
                  <c:v>10.462</c:v>
                </c:pt>
                <c:pt idx="6773">
                  <c:v>10.667</c:v>
                </c:pt>
                <c:pt idx="6774">
                  <c:v>10.901999999999999</c:v>
                </c:pt>
                <c:pt idx="6775">
                  <c:v>11.144</c:v>
                </c:pt>
                <c:pt idx="6776">
                  <c:v>11.404</c:v>
                </c:pt>
                <c:pt idx="6777">
                  <c:v>11.675000000000001</c:v>
                </c:pt>
                <c:pt idx="6778">
                  <c:v>11.926</c:v>
                </c:pt>
                <c:pt idx="6779">
                  <c:v>12.153</c:v>
                </c:pt>
                <c:pt idx="6780">
                  <c:v>12.397</c:v>
                </c:pt>
                <c:pt idx="6781">
                  <c:v>12.625999999999999</c:v>
                </c:pt>
                <c:pt idx="6782">
                  <c:v>12.855</c:v>
                </c:pt>
                <c:pt idx="6783">
                  <c:v>13.055999999999999</c:v>
                </c:pt>
                <c:pt idx="6784">
                  <c:v>13.231999999999999</c:v>
                </c:pt>
                <c:pt idx="6785">
                  <c:v>13.427</c:v>
                </c:pt>
                <c:pt idx="6786">
                  <c:v>13.63</c:v>
                </c:pt>
                <c:pt idx="6787">
                  <c:v>13.858000000000001</c:v>
                </c:pt>
                <c:pt idx="6788">
                  <c:v>14.116</c:v>
                </c:pt>
                <c:pt idx="6789">
                  <c:v>14.422000000000001</c:v>
                </c:pt>
                <c:pt idx="6790">
                  <c:v>14.715999999999999</c:v>
                </c:pt>
                <c:pt idx="6791">
                  <c:v>14.952999999999999</c:v>
                </c:pt>
                <c:pt idx="6792">
                  <c:v>15.145</c:v>
                </c:pt>
                <c:pt idx="6793">
                  <c:v>15.327</c:v>
                </c:pt>
                <c:pt idx="6794">
                  <c:v>15.507</c:v>
                </c:pt>
                <c:pt idx="6795">
                  <c:v>15.67</c:v>
                </c:pt>
                <c:pt idx="6796">
                  <c:v>15.824999999999999</c:v>
                </c:pt>
                <c:pt idx="6797">
                  <c:v>15.968999999999999</c:v>
                </c:pt>
                <c:pt idx="6798">
                  <c:v>16.135999999999999</c:v>
                </c:pt>
                <c:pt idx="6799">
                  <c:v>16.294</c:v>
                </c:pt>
                <c:pt idx="6800">
                  <c:v>16.440000000000001</c:v>
                </c:pt>
                <c:pt idx="6801">
                  <c:v>16.591000000000001</c:v>
                </c:pt>
                <c:pt idx="6802">
                  <c:v>16.739999999999998</c:v>
                </c:pt>
                <c:pt idx="6803">
                  <c:v>16.850999999999999</c:v>
                </c:pt>
                <c:pt idx="6804">
                  <c:v>16.937000000000001</c:v>
                </c:pt>
                <c:pt idx="6805">
                  <c:v>17.055</c:v>
                </c:pt>
                <c:pt idx="6806">
                  <c:v>17.146000000000001</c:v>
                </c:pt>
                <c:pt idx="6807">
                  <c:v>17.206</c:v>
                </c:pt>
                <c:pt idx="6808">
                  <c:v>17.268999999999998</c:v>
                </c:pt>
                <c:pt idx="6809">
                  <c:v>17.32</c:v>
                </c:pt>
                <c:pt idx="6810">
                  <c:v>17.382000000000001</c:v>
                </c:pt>
                <c:pt idx="6811">
                  <c:v>17.443999999999999</c:v>
                </c:pt>
                <c:pt idx="6812">
                  <c:v>17.516999999999999</c:v>
                </c:pt>
                <c:pt idx="6813">
                  <c:v>17.625</c:v>
                </c:pt>
                <c:pt idx="6814">
                  <c:v>17.734999999999999</c:v>
                </c:pt>
                <c:pt idx="6815">
                  <c:v>17.853000000000002</c:v>
                </c:pt>
                <c:pt idx="6816">
                  <c:v>17.971</c:v>
                </c:pt>
                <c:pt idx="6817">
                  <c:v>18.07</c:v>
                </c:pt>
                <c:pt idx="6818">
                  <c:v>18.123999999999999</c:v>
                </c:pt>
                <c:pt idx="6819">
                  <c:v>18.18</c:v>
                </c:pt>
                <c:pt idx="6820">
                  <c:v>18.213000000000001</c:v>
                </c:pt>
                <c:pt idx="6821">
                  <c:v>18.239000000000001</c:v>
                </c:pt>
                <c:pt idx="6822">
                  <c:v>18.263999999999999</c:v>
                </c:pt>
                <c:pt idx="6823">
                  <c:v>18.291</c:v>
                </c:pt>
                <c:pt idx="6824">
                  <c:v>18.329000000000001</c:v>
                </c:pt>
                <c:pt idx="6825">
                  <c:v>18.367999999999999</c:v>
                </c:pt>
                <c:pt idx="6826">
                  <c:v>18.419</c:v>
                </c:pt>
                <c:pt idx="6827">
                  <c:v>18.486999999999998</c:v>
                </c:pt>
                <c:pt idx="6828">
                  <c:v>18.545000000000002</c:v>
                </c:pt>
                <c:pt idx="6829">
                  <c:v>18.596</c:v>
                </c:pt>
                <c:pt idx="6830">
                  <c:v>18.649999999999999</c:v>
                </c:pt>
                <c:pt idx="6831">
                  <c:v>18.686</c:v>
                </c:pt>
                <c:pt idx="6832">
                  <c:v>18.7</c:v>
                </c:pt>
                <c:pt idx="6833">
                  <c:v>18.709</c:v>
                </c:pt>
                <c:pt idx="6834">
                  <c:v>18.753</c:v>
                </c:pt>
                <c:pt idx="6835">
                  <c:v>18.803000000000001</c:v>
                </c:pt>
                <c:pt idx="6836">
                  <c:v>18.84</c:v>
                </c:pt>
                <c:pt idx="6837">
                  <c:v>18.873000000000001</c:v>
                </c:pt>
                <c:pt idx="6838">
                  <c:v>18.911999999999999</c:v>
                </c:pt>
                <c:pt idx="6839">
                  <c:v>18.952999999999999</c:v>
                </c:pt>
                <c:pt idx="6840">
                  <c:v>19.004999999999999</c:v>
                </c:pt>
                <c:pt idx="6841">
                  <c:v>19.050999999999998</c:v>
                </c:pt>
                <c:pt idx="6842">
                  <c:v>19.087</c:v>
                </c:pt>
                <c:pt idx="6843">
                  <c:v>19.138000000000002</c:v>
                </c:pt>
                <c:pt idx="6844">
                  <c:v>19.2</c:v>
                </c:pt>
                <c:pt idx="6845">
                  <c:v>19.245999999999999</c:v>
                </c:pt>
                <c:pt idx="6846">
                  <c:v>19.286000000000001</c:v>
                </c:pt>
                <c:pt idx="6847">
                  <c:v>19.344000000000001</c:v>
                </c:pt>
                <c:pt idx="6848">
                  <c:v>19.413</c:v>
                </c:pt>
                <c:pt idx="6849">
                  <c:v>19.472999999999999</c:v>
                </c:pt>
                <c:pt idx="6850">
                  <c:v>19.533999999999999</c:v>
                </c:pt>
                <c:pt idx="6851">
                  <c:v>19.588000000000001</c:v>
                </c:pt>
                <c:pt idx="6852">
                  <c:v>19.643999999999998</c:v>
                </c:pt>
                <c:pt idx="6853">
                  <c:v>19.692</c:v>
                </c:pt>
                <c:pt idx="6854">
                  <c:v>19.724</c:v>
                </c:pt>
                <c:pt idx="6855">
                  <c:v>19.733000000000001</c:v>
                </c:pt>
                <c:pt idx="6856">
                  <c:v>19.742999999999999</c:v>
                </c:pt>
                <c:pt idx="6857">
                  <c:v>19.763000000000002</c:v>
                </c:pt>
                <c:pt idx="6858">
                  <c:v>19.795999999999999</c:v>
                </c:pt>
                <c:pt idx="6859">
                  <c:v>19.832999999999998</c:v>
                </c:pt>
                <c:pt idx="6860">
                  <c:v>19.864000000000001</c:v>
                </c:pt>
                <c:pt idx="6861">
                  <c:v>19.885000000000002</c:v>
                </c:pt>
                <c:pt idx="6862">
                  <c:v>19.902999999999999</c:v>
                </c:pt>
                <c:pt idx="6863">
                  <c:v>19.933</c:v>
                </c:pt>
                <c:pt idx="6864">
                  <c:v>19.975000000000001</c:v>
                </c:pt>
                <c:pt idx="6865">
                  <c:v>20.02</c:v>
                </c:pt>
                <c:pt idx="6866">
                  <c:v>20.059000000000001</c:v>
                </c:pt>
                <c:pt idx="6867">
                  <c:v>20.088000000000001</c:v>
                </c:pt>
                <c:pt idx="6868">
                  <c:v>20.114999999999998</c:v>
                </c:pt>
                <c:pt idx="6869">
                  <c:v>20.141999999999999</c:v>
                </c:pt>
                <c:pt idx="6870">
                  <c:v>20.140999999999998</c:v>
                </c:pt>
                <c:pt idx="6871">
                  <c:v>20.14</c:v>
                </c:pt>
                <c:pt idx="6872">
                  <c:v>20.131</c:v>
                </c:pt>
                <c:pt idx="6873">
                  <c:v>20.125</c:v>
                </c:pt>
                <c:pt idx="6874">
                  <c:v>20.108000000000001</c:v>
                </c:pt>
                <c:pt idx="6875">
                  <c:v>20.091999999999999</c:v>
                </c:pt>
                <c:pt idx="6876">
                  <c:v>20.113</c:v>
                </c:pt>
                <c:pt idx="6877">
                  <c:v>20.111999999999998</c:v>
                </c:pt>
                <c:pt idx="6878">
                  <c:v>20.106000000000002</c:v>
                </c:pt>
                <c:pt idx="6879">
                  <c:v>20.100000000000001</c:v>
                </c:pt>
                <c:pt idx="6880">
                  <c:v>20.081</c:v>
                </c:pt>
                <c:pt idx="6881">
                  <c:v>20.059000000000001</c:v>
                </c:pt>
                <c:pt idx="6882">
                  <c:v>20.013000000000002</c:v>
                </c:pt>
                <c:pt idx="6883">
                  <c:v>19.954999999999998</c:v>
                </c:pt>
                <c:pt idx="6884">
                  <c:v>19.911000000000001</c:v>
                </c:pt>
                <c:pt idx="6885">
                  <c:v>19.853000000000002</c:v>
                </c:pt>
                <c:pt idx="6886">
                  <c:v>19.773</c:v>
                </c:pt>
                <c:pt idx="6887">
                  <c:v>19.663</c:v>
                </c:pt>
                <c:pt idx="6888">
                  <c:v>19.47</c:v>
                </c:pt>
                <c:pt idx="6889">
                  <c:v>19.213999999999999</c:v>
                </c:pt>
                <c:pt idx="6890">
                  <c:v>18.869</c:v>
                </c:pt>
                <c:pt idx="6891">
                  <c:v>18.478999999999999</c:v>
                </c:pt>
                <c:pt idx="6892">
                  <c:v>18.041</c:v>
                </c:pt>
                <c:pt idx="6893">
                  <c:v>17.582000000000001</c:v>
                </c:pt>
                <c:pt idx="6894">
                  <c:v>17.129000000000001</c:v>
                </c:pt>
                <c:pt idx="6895">
                  <c:v>16.675999999999998</c:v>
                </c:pt>
                <c:pt idx="6896">
                  <c:v>16.251000000000001</c:v>
                </c:pt>
                <c:pt idx="6897">
                  <c:v>15.86</c:v>
                </c:pt>
                <c:pt idx="6898">
                  <c:v>15.47</c:v>
                </c:pt>
                <c:pt idx="6899">
                  <c:v>15.122</c:v>
                </c:pt>
                <c:pt idx="6900">
                  <c:v>14.755000000000001</c:v>
                </c:pt>
                <c:pt idx="6901">
                  <c:v>14.337999999999999</c:v>
                </c:pt>
                <c:pt idx="6902">
                  <c:v>13.962</c:v>
                </c:pt>
                <c:pt idx="6903">
                  <c:v>13.571</c:v>
                </c:pt>
                <c:pt idx="6904">
                  <c:v>13.12</c:v>
                </c:pt>
                <c:pt idx="6905">
                  <c:v>12.641</c:v>
                </c:pt>
                <c:pt idx="6906">
                  <c:v>12.183</c:v>
                </c:pt>
                <c:pt idx="6907">
                  <c:v>11.787000000000001</c:v>
                </c:pt>
                <c:pt idx="6908">
                  <c:v>11.403</c:v>
                </c:pt>
                <c:pt idx="6909">
                  <c:v>11.055</c:v>
                </c:pt>
                <c:pt idx="6910">
                  <c:v>10.744</c:v>
                </c:pt>
                <c:pt idx="6911">
                  <c:v>10.436999999999999</c:v>
                </c:pt>
                <c:pt idx="6912">
                  <c:v>10.154999999999999</c:v>
                </c:pt>
                <c:pt idx="6913">
                  <c:v>9.891</c:v>
                </c:pt>
                <c:pt idx="6914">
                  <c:v>9.6194000000000006</c:v>
                </c:pt>
                <c:pt idx="6915">
                  <c:v>9.3498000000000001</c:v>
                </c:pt>
                <c:pt idx="6916">
                  <c:v>9.0930999999999997</c:v>
                </c:pt>
                <c:pt idx="6917">
                  <c:v>8.8169000000000004</c:v>
                </c:pt>
                <c:pt idx="6918">
                  <c:v>8.5025999999999993</c:v>
                </c:pt>
                <c:pt idx="6919">
                  <c:v>8.1407000000000007</c:v>
                </c:pt>
                <c:pt idx="6920">
                  <c:v>7.7621000000000002</c:v>
                </c:pt>
                <c:pt idx="6921">
                  <c:v>7.4028999999999998</c:v>
                </c:pt>
                <c:pt idx="6922">
                  <c:v>7.0420999999999996</c:v>
                </c:pt>
                <c:pt idx="6923">
                  <c:v>6.6376999999999997</c:v>
                </c:pt>
                <c:pt idx="6924">
                  <c:v>6.2248999999999999</c:v>
                </c:pt>
                <c:pt idx="6925">
                  <c:v>5.8402000000000003</c:v>
                </c:pt>
                <c:pt idx="6926">
                  <c:v>5.4516</c:v>
                </c:pt>
                <c:pt idx="6927">
                  <c:v>5.0247999999999999</c:v>
                </c:pt>
                <c:pt idx="6928">
                  <c:v>4.5762999999999998</c:v>
                </c:pt>
                <c:pt idx="6929">
                  <c:v>4.1482999999999999</c:v>
                </c:pt>
                <c:pt idx="6930">
                  <c:v>3.7387000000000001</c:v>
                </c:pt>
                <c:pt idx="6931">
                  <c:v>3.3504</c:v>
                </c:pt>
                <c:pt idx="6932">
                  <c:v>2.9243999999999999</c:v>
                </c:pt>
                <c:pt idx="6933">
                  <c:v>2.4910999999999999</c:v>
                </c:pt>
                <c:pt idx="6934">
                  <c:v>2.0749</c:v>
                </c:pt>
                <c:pt idx="6935">
                  <c:v>1.6941999999999999</c:v>
                </c:pt>
                <c:pt idx="6936">
                  <c:v>1.3197000000000001</c:v>
                </c:pt>
                <c:pt idx="6937">
                  <c:v>0.93862000000000001</c:v>
                </c:pt>
                <c:pt idx="6938">
                  <c:v>0.57491999999999999</c:v>
                </c:pt>
                <c:pt idx="6939">
                  <c:v>0.25268000000000002</c:v>
                </c:pt>
                <c:pt idx="6940">
                  <c:v>-7.5436000000000003E-2</c:v>
                </c:pt>
                <c:pt idx="6941">
                  <c:v>-0.44305</c:v>
                </c:pt>
                <c:pt idx="6942">
                  <c:v>-0.79976999999999998</c:v>
                </c:pt>
                <c:pt idx="6943">
                  <c:v>-1.1860999999999999</c:v>
                </c:pt>
                <c:pt idx="6944">
                  <c:v>-1.5851</c:v>
                </c:pt>
                <c:pt idx="6945">
                  <c:v>-1.9682999999999999</c:v>
                </c:pt>
                <c:pt idx="6946">
                  <c:v>-2.3572000000000002</c:v>
                </c:pt>
                <c:pt idx="6947">
                  <c:v>-2.7440000000000002</c:v>
                </c:pt>
                <c:pt idx="6948">
                  <c:v>-3.1835</c:v>
                </c:pt>
                <c:pt idx="6949">
                  <c:v>-3.661</c:v>
                </c:pt>
                <c:pt idx="6950">
                  <c:v>-4.1406000000000001</c:v>
                </c:pt>
                <c:pt idx="6951">
                  <c:v>-4.6265000000000001</c:v>
                </c:pt>
                <c:pt idx="6952">
                  <c:v>-5.1086999999999998</c:v>
                </c:pt>
                <c:pt idx="6953">
                  <c:v>-5.5785999999999998</c:v>
                </c:pt>
                <c:pt idx="6954">
                  <c:v>-6.0365000000000002</c:v>
                </c:pt>
                <c:pt idx="6955">
                  <c:v>-6.4684999999999997</c:v>
                </c:pt>
                <c:pt idx="6956">
                  <c:v>-6.9138999999999999</c:v>
                </c:pt>
                <c:pt idx="6957">
                  <c:v>-7.3582999999999998</c:v>
                </c:pt>
                <c:pt idx="6958">
                  <c:v>-7.7944000000000004</c:v>
                </c:pt>
                <c:pt idx="6959">
                  <c:v>-8.2138000000000009</c:v>
                </c:pt>
                <c:pt idx="6960">
                  <c:v>-8.6266999999999996</c:v>
                </c:pt>
                <c:pt idx="6961">
                  <c:v>-9.0457000000000001</c:v>
                </c:pt>
                <c:pt idx="6962">
                  <c:v>-9.4849999999999994</c:v>
                </c:pt>
                <c:pt idx="6963">
                  <c:v>-9.9198000000000004</c:v>
                </c:pt>
                <c:pt idx="6964">
                  <c:v>-10.297000000000001</c:v>
                </c:pt>
                <c:pt idx="6965">
                  <c:v>-10.634</c:v>
                </c:pt>
                <c:pt idx="6966">
                  <c:v>-10.974</c:v>
                </c:pt>
                <c:pt idx="6967">
                  <c:v>-11.302</c:v>
                </c:pt>
                <c:pt idx="6968">
                  <c:v>-11.622</c:v>
                </c:pt>
                <c:pt idx="6969">
                  <c:v>-11.922000000000001</c:v>
                </c:pt>
                <c:pt idx="6970">
                  <c:v>-12.163</c:v>
                </c:pt>
                <c:pt idx="6971">
                  <c:v>-12.393000000000001</c:v>
                </c:pt>
                <c:pt idx="6972">
                  <c:v>-12.615</c:v>
                </c:pt>
                <c:pt idx="6973">
                  <c:v>-12.821</c:v>
                </c:pt>
                <c:pt idx="6974">
                  <c:v>-13.041</c:v>
                </c:pt>
                <c:pt idx="6975">
                  <c:v>-13.262</c:v>
                </c:pt>
                <c:pt idx="6976">
                  <c:v>-13.473000000000001</c:v>
                </c:pt>
                <c:pt idx="6977">
                  <c:v>-13.677</c:v>
                </c:pt>
                <c:pt idx="6978">
                  <c:v>-13.895</c:v>
                </c:pt>
                <c:pt idx="6979">
                  <c:v>-14.117000000000001</c:v>
                </c:pt>
                <c:pt idx="6980">
                  <c:v>-14.359</c:v>
                </c:pt>
                <c:pt idx="6981">
                  <c:v>-14.601000000000001</c:v>
                </c:pt>
                <c:pt idx="6982">
                  <c:v>-14.846</c:v>
                </c:pt>
                <c:pt idx="6983">
                  <c:v>-15.066000000000001</c:v>
                </c:pt>
                <c:pt idx="6984">
                  <c:v>-15.254</c:v>
                </c:pt>
                <c:pt idx="6985">
                  <c:v>-15.423999999999999</c:v>
                </c:pt>
                <c:pt idx="6986">
                  <c:v>-15.605</c:v>
                </c:pt>
                <c:pt idx="6987">
                  <c:v>-15.794</c:v>
                </c:pt>
                <c:pt idx="6988">
                  <c:v>-15.984</c:v>
                </c:pt>
                <c:pt idx="6989">
                  <c:v>-16.192</c:v>
                </c:pt>
                <c:pt idx="6990">
                  <c:v>-16.414999999999999</c:v>
                </c:pt>
                <c:pt idx="6991">
                  <c:v>-16.645</c:v>
                </c:pt>
                <c:pt idx="6992">
                  <c:v>-16.864999999999998</c:v>
                </c:pt>
                <c:pt idx="6993">
                  <c:v>-17.097999999999999</c:v>
                </c:pt>
                <c:pt idx="6994">
                  <c:v>-17.366</c:v>
                </c:pt>
                <c:pt idx="6995">
                  <c:v>-17.649999999999999</c:v>
                </c:pt>
                <c:pt idx="6996">
                  <c:v>-17.896999999999998</c:v>
                </c:pt>
                <c:pt idx="6997">
                  <c:v>-18.09</c:v>
                </c:pt>
                <c:pt idx="6998">
                  <c:v>-18.225000000000001</c:v>
                </c:pt>
                <c:pt idx="6999">
                  <c:v>-18.337</c:v>
                </c:pt>
                <c:pt idx="7000">
                  <c:v>-18.445</c:v>
                </c:pt>
                <c:pt idx="7001">
                  <c:v>-18.57</c:v>
                </c:pt>
                <c:pt idx="7002">
                  <c:v>-18.713000000000001</c:v>
                </c:pt>
                <c:pt idx="7003">
                  <c:v>-18.881</c:v>
                </c:pt>
                <c:pt idx="7004">
                  <c:v>-19.074999999999999</c:v>
                </c:pt>
                <c:pt idx="7005">
                  <c:v>-19.277000000000001</c:v>
                </c:pt>
                <c:pt idx="7006">
                  <c:v>-19.451000000000001</c:v>
                </c:pt>
                <c:pt idx="7007">
                  <c:v>-19.614999999999998</c:v>
                </c:pt>
                <c:pt idx="7008">
                  <c:v>-19.783999999999999</c:v>
                </c:pt>
                <c:pt idx="7009">
                  <c:v>-19.957000000000001</c:v>
                </c:pt>
                <c:pt idx="7010">
                  <c:v>-20.094999999999999</c:v>
                </c:pt>
                <c:pt idx="7011">
                  <c:v>-20.206</c:v>
                </c:pt>
                <c:pt idx="7012">
                  <c:v>-20.303000000000001</c:v>
                </c:pt>
                <c:pt idx="7013">
                  <c:v>-20.405999999999999</c:v>
                </c:pt>
                <c:pt idx="7014">
                  <c:v>-20.509</c:v>
                </c:pt>
                <c:pt idx="7015">
                  <c:v>-20.635000000000002</c:v>
                </c:pt>
                <c:pt idx="7016">
                  <c:v>-20.757000000000001</c:v>
                </c:pt>
                <c:pt idx="7017">
                  <c:v>-20.852</c:v>
                </c:pt>
                <c:pt idx="7018">
                  <c:v>-20.920999999999999</c:v>
                </c:pt>
                <c:pt idx="7019">
                  <c:v>-20.992000000000001</c:v>
                </c:pt>
                <c:pt idx="7020">
                  <c:v>-21.08</c:v>
                </c:pt>
                <c:pt idx="7021">
                  <c:v>-21.152999999999999</c:v>
                </c:pt>
                <c:pt idx="7022">
                  <c:v>-21.227</c:v>
                </c:pt>
                <c:pt idx="7023">
                  <c:v>-21.323</c:v>
                </c:pt>
                <c:pt idx="7024">
                  <c:v>-21.413</c:v>
                </c:pt>
                <c:pt idx="7025">
                  <c:v>-21.489000000000001</c:v>
                </c:pt>
                <c:pt idx="7026">
                  <c:v>-21.545999999999999</c:v>
                </c:pt>
                <c:pt idx="7027">
                  <c:v>-21.622</c:v>
                </c:pt>
                <c:pt idx="7028">
                  <c:v>-21.704999999999998</c:v>
                </c:pt>
                <c:pt idx="7029">
                  <c:v>-21.795000000000002</c:v>
                </c:pt>
                <c:pt idx="7030">
                  <c:v>-21.864000000000001</c:v>
                </c:pt>
                <c:pt idx="7031">
                  <c:v>-21.931999999999999</c:v>
                </c:pt>
                <c:pt idx="7032">
                  <c:v>-21.974</c:v>
                </c:pt>
                <c:pt idx="7033">
                  <c:v>-22.042000000000002</c:v>
                </c:pt>
                <c:pt idx="7034">
                  <c:v>-22.119</c:v>
                </c:pt>
                <c:pt idx="7035">
                  <c:v>-22.190999999999999</c:v>
                </c:pt>
                <c:pt idx="7036">
                  <c:v>-22.251999999999999</c:v>
                </c:pt>
                <c:pt idx="7037">
                  <c:v>-22.29</c:v>
                </c:pt>
                <c:pt idx="7038">
                  <c:v>-22.335000000000001</c:v>
                </c:pt>
                <c:pt idx="7039">
                  <c:v>-22.37</c:v>
                </c:pt>
                <c:pt idx="7040">
                  <c:v>-22.413</c:v>
                </c:pt>
                <c:pt idx="7041">
                  <c:v>-22.451000000000001</c:v>
                </c:pt>
                <c:pt idx="7042">
                  <c:v>-22.484000000000002</c:v>
                </c:pt>
                <c:pt idx="7043">
                  <c:v>-22.533999999999999</c:v>
                </c:pt>
                <c:pt idx="7044">
                  <c:v>-22.585999999999999</c:v>
                </c:pt>
                <c:pt idx="7045">
                  <c:v>-22.658000000000001</c:v>
                </c:pt>
                <c:pt idx="7046">
                  <c:v>-22.733000000000001</c:v>
                </c:pt>
                <c:pt idx="7047">
                  <c:v>-22.792000000000002</c:v>
                </c:pt>
                <c:pt idx="7048">
                  <c:v>-22.847000000000001</c:v>
                </c:pt>
                <c:pt idx="7049">
                  <c:v>-22.902000000000001</c:v>
                </c:pt>
                <c:pt idx="7050">
                  <c:v>-22.957000000000001</c:v>
                </c:pt>
                <c:pt idx="7051">
                  <c:v>-22.988</c:v>
                </c:pt>
                <c:pt idx="7052">
                  <c:v>-23.012</c:v>
                </c:pt>
                <c:pt idx="7053">
                  <c:v>-23.042000000000002</c:v>
                </c:pt>
                <c:pt idx="7054">
                  <c:v>-23.082000000000001</c:v>
                </c:pt>
                <c:pt idx="7055">
                  <c:v>-23.12</c:v>
                </c:pt>
                <c:pt idx="7056">
                  <c:v>-23.145</c:v>
                </c:pt>
                <c:pt idx="7057">
                  <c:v>-23.17</c:v>
                </c:pt>
                <c:pt idx="7058">
                  <c:v>-23.198</c:v>
                </c:pt>
                <c:pt idx="7059">
                  <c:v>-23.213999999999999</c:v>
                </c:pt>
                <c:pt idx="7060">
                  <c:v>-23.25</c:v>
                </c:pt>
                <c:pt idx="7061">
                  <c:v>-23.314</c:v>
                </c:pt>
                <c:pt idx="7062">
                  <c:v>-23.388999999999999</c:v>
                </c:pt>
                <c:pt idx="7063">
                  <c:v>-23.454999999999998</c:v>
                </c:pt>
                <c:pt idx="7064">
                  <c:v>-23.512</c:v>
                </c:pt>
                <c:pt idx="7065">
                  <c:v>-23.57</c:v>
                </c:pt>
                <c:pt idx="7066">
                  <c:v>-23.617000000000001</c:v>
                </c:pt>
                <c:pt idx="7067">
                  <c:v>-23.664000000000001</c:v>
                </c:pt>
                <c:pt idx="7068">
                  <c:v>-23.722999999999999</c:v>
                </c:pt>
                <c:pt idx="7069">
                  <c:v>-23.765999999999998</c:v>
                </c:pt>
                <c:pt idx="7070">
                  <c:v>-23.802</c:v>
                </c:pt>
                <c:pt idx="7071">
                  <c:v>-23.831</c:v>
                </c:pt>
                <c:pt idx="7072">
                  <c:v>-23.827999999999999</c:v>
                </c:pt>
                <c:pt idx="7073">
                  <c:v>-23.806000000000001</c:v>
                </c:pt>
                <c:pt idx="7074">
                  <c:v>-23.8</c:v>
                </c:pt>
                <c:pt idx="7075">
                  <c:v>-23.78</c:v>
                </c:pt>
                <c:pt idx="7076">
                  <c:v>-23.774999999999999</c:v>
                </c:pt>
                <c:pt idx="7077">
                  <c:v>-23.777999999999999</c:v>
                </c:pt>
                <c:pt idx="7078">
                  <c:v>-23.780999999999999</c:v>
                </c:pt>
                <c:pt idx="7079">
                  <c:v>-23.76</c:v>
                </c:pt>
                <c:pt idx="7080">
                  <c:v>-23.734000000000002</c:v>
                </c:pt>
                <c:pt idx="7081">
                  <c:v>-23.71</c:v>
                </c:pt>
                <c:pt idx="7082">
                  <c:v>-23.675000000000001</c:v>
                </c:pt>
                <c:pt idx="7083">
                  <c:v>-23.614000000000001</c:v>
                </c:pt>
                <c:pt idx="7084">
                  <c:v>-23.547000000000001</c:v>
                </c:pt>
                <c:pt idx="7085">
                  <c:v>-23.475000000000001</c:v>
                </c:pt>
                <c:pt idx="7086">
                  <c:v>-23.391999999999999</c:v>
                </c:pt>
                <c:pt idx="7087">
                  <c:v>-23.286000000000001</c:v>
                </c:pt>
                <c:pt idx="7088">
                  <c:v>-23.172000000000001</c:v>
                </c:pt>
                <c:pt idx="7089">
                  <c:v>-23.035</c:v>
                </c:pt>
                <c:pt idx="7090">
                  <c:v>-22.885000000000002</c:v>
                </c:pt>
                <c:pt idx="7091">
                  <c:v>-22.722999999999999</c:v>
                </c:pt>
                <c:pt idx="7092">
                  <c:v>-22.523</c:v>
                </c:pt>
                <c:pt idx="7093">
                  <c:v>-22.276</c:v>
                </c:pt>
                <c:pt idx="7094">
                  <c:v>-22.026</c:v>
                </c:pt>
                <c:pt idx="7095">
                  <c:v>-21.742999999999999</c:v>
                </c:pt>
                <c:pt idx="7096">
                  <c:v>-21.417000000000002</c:v>
                </c:pt>
                <c:pt idx="7097">
                  <c:v>-21.021000000000001</c:v>
                </c:pt>
                <c:pt idx="7098">
                  <c:v>-20.591999999999999</c:v>
                </c:pt>
                <c:pt idx="7099">
                  <c:v>-20.094999999999999</c:v>
                </c:pt>
                <c:pt idx="7100">
                  <c:v>-19.571999999999999</c:v>
                </c:pt>
                <c:pt idx="7101">
                  <c:v>-19.091999999999999</c:v>
                </c:pt>
                <c:pt idx="7102">
                  <c:v>-18.59</c:v>
                </c:pt>
                <c:pt idx="7103">
                  <c:v>-18.177</c:v>
                </c:pt>
                <c:pt idx="7104">
                  <c:v>-17.75</c:v>
                </c:pt>
                <c:pt idx="7105">
                  <c:v>-17.298999999999999</c:v>
                </c:pt>
                <c:pt idx="7106">
                  <c:v>-16.879000000000001</c:v>
                </c:pt>
                <c:pt idx="7107">
                  <c:v>-16.411000000000001</c:v>
                </c:pt>
                <c:pt idx="7108">
                  <c:v>-15.955</c:v>
                </c:pt>
                <c:pt idx="7109">
                  <c:v>-15.525</c:v>
                </c:pt>
                <c:pt idx="7110">
                  <c:v>-15.121</c:v>
                </c:pt>
                <c:pt idx="7111">
                  <c:v>-14.741</c:v>
                </c:pt>
                <c:pt idx="7112">
                  <c:v>-14.391999999999999</c:v>
                </c:pt>
                <c:pt idx="7113">
                  <c:v>-14.045999999999999</c:v>
                </c:pt>
                <c:pt idx="7114">
                  <c:v>-13.726000000000001</c:v>
                </c:pt>
                <c:pt idx="7115">
                  <c:v>-13.462999999999999</c:v>
                </c:pt>
                <c:pt idx="7116">
                  <c:v>-13.228999999999999</c:v>
                </c:pt>
                <c:pt idx="7117">
                  <c:v>-12.956</c:v>
                </c:pt>
                <c:pt idx="7118">
                  <c:v>-12.599</c:v>
                </c:pt>
                <c:pt idx="7119">
                  <c:v>-12.186</c:v>
                </c:pt>
                <c:pt idx="7120">
                  <c:v>-11.795</c:v>
                </c:pt>
                <c:pt idx="7121">
                  <c:v>-11.391999999999999</c:v>
                </c:pt>
                <c:pt idx="7122">
                  <c:v>-10.944000000000001</c:v>
                </c:pt>
                <c:pt idx="7123">
                  <c:v>-10.548999999999999</c:v>
                </c:pt>
                <c:pt idx="7124">
                  <c:v>-10.193</c:v>
                </c:pt>
                <c:pt idx="7125">
                  <c:v>-9.8242999999999991</c:v>
                </c:pt>
                <c:pt idx="7126">
                  <c:v>-9.4570000000000007</c:v>
                </c:pt>
                <c:pt idx="7127">
                  <c:v>-9.0914000000000001</c:v>
                </c:pt>
                <c:pt idx="7128">
                  <c:v>-8.7081</c:v>
                </c:pt>
                <c:pt idx="7129">
                  <c:v>-8.3053000000000008</c:v>
                </c:pt>
                <c:pt idx="7130">
                  <c:v>-7.8577000000000004</c:v>
                </c:pt>
                <c:pt idx="7131">
                  <c:v>-7.3829000000000002</c:v>
                </c:pt>
                <c:pt idx="7132">
                  <c:v>-6.9250999999999996</c:v>
                </c:pt>
                <c:pt idx="7133">
                  <c:v>-6.4443999999999999</c:v>
                </c:pt>
                <c:pt idx="7134">
                  <c:v>-5.9532999999999996</c:v>
                </c:pt>
                <c:pt idx="7135">
                  <c:v>-5.476</c:v>
                </c:pt>
                <c:pt idx="7136">
                  <c:v>-5.0064000000000002</c:v>
                </c:pt>
                <c:pt idx="7137">
                  <c:v>-4.5403000000000002</c:v>
                </c:pt>
                <c:pt idx="7138">
                  <c:v>-4.0766</c:v>
                </c:pt>
                <c:pt idx="7139">
                  <c:v>-3.5977000000000001</c:v>
                </c:pt>
                <c:pt idx="7140">
                  <c:v>-3.0899000000000001</c:v>
                </c:pt>
                <c:pt idx="7141">
                  <c:v>-2.5402999999999998</c:v>
                </c:pt>
                <c:pt idx="7142">
                  <c:v>-1.9843999999999999</c:v>
                </c:pt>
                <c:pt idx="7143">
                  <c:v>-1.4173</c:v>
                </c:pt>
                <c:pt idx="7144">
                  <c:v>-0.84599000000000002</c:v>
                </c:pt>
                <c:pt idx="7145">
                  <c:v>-0.27282000000000001</c:v>
                </c:pt>
                <c:pt idx="7146">
                  <c:v>0.27599000000000001</c:v>
                </c:pt>
                <c:pt idx="7147">
                  <c:v>0.82948</c:v>
                </c:pt>
                <c:pt idx="7148">
                  <c:v>1.3996999999999999</c:v>
                </c:pt>
                <c:pt idx="7149">
                  <c:v>1.9755</c:v>
                </c:pt>
                <c:pt idx="7150">
                  <c:v>2.4859</c:v>
                </c:pt>
                <c:pt idx="7151">
                  <c:v>2.9655999999999998</c:v>
                </c:pt>
                <c:pt idx="7152">
                  <c:v>3.4363000000000001</c:v>
                </c:pt>
                <c:pt idx="7153">
                  <c:v>3.9270999999999998</c:v>
                </c:pt>
                <c:pt idx="7154">
                  <c:v>4.4356999999999998</c:v>
                </c:pt>
                <c:pt idx="7155">
                  <c:v>4.9054000000000002</c:v>
                </c:pt>
                <c:pt idx="7156">
                  <c:v>5.3135000000000003</c:v>
                </c:pt>
                <c:pt idx="7157">
                  <c:v>5.7049000000000003</c:v>
                </c:pt>
                <c:pt idx="7158">
                  <c:v>6.1058000000000003</c:v>
                </c:pt>
                <c:pt idx="7159">
                  <c:v>6.5125000000000002</c:v>
                </c:pt>
                <c:pt idx="7160">
                  <c:v>6.9325000000000001</c:v>
                </c:pt>
                <c:pt idx="7161">
                  <c:v>7.3472</c:v>
                </c:pt>
                <c:pt idx="7162">
                  <c:v>7.7567000000000004</c:v>
                </c:pt>
                <c:pt idx="7163">
                  <c:v>8.1583000000000006</c:v>
                </c:pt>
                <c:pt idx="7164">
                  <c:v>8.5340000000000007</c:v>
                </c:pt>
                <c:pt idx="7165">
                  <c:v>8.9189000000000007</c:v>
                </c:pt>
                <c:pt idx="7166">
                  <c:v>9.2861999999999991</c:v>
                </c:pt>
                <c:pt idx="7167">
                  <c:v>9.6349999999999998</c:v>
                </c:pt>
                <c:pt idx="7168">
                  <c:v>9.9623000000000008</c:v>
                </c:pt>
                <c:pt idx="7169">
                  <c:v>10.247</c:v>
                </c:pt>
                <c:pt idx="7170">
                  <c:v>10.519</c:v>
                </c:pt>
                <c:pt idx="7171">
                  <c:v>10.760999999999999</c:v>
                </c:pt>
                <c:pt idx="7172">
                  <c:v>10.994</c:v>
                </c:pt>
                <c:pt idx="7173">
                  <c:v>11.202999999999999</c:v>
                </c:pt>
                <c:pt idx="7174">
                  <c:v>11.378</c:v>
                </c:pt>
                <c:pt idx="7175">
                  <c:v>11.552</c:v>
                </c:pt>
                <c:pt idx="7176">
                  <c:v>11.734999999999999</c:v>
                </c:pt>
                <c:pt idx="7177">
                  <c:v>11.914</c:v>
                </c:pt>
                <c:pt idx="7178">
                  <c:v>12.093999999999999</c:v>
                </c:pt>
                <c:pt idx="7179">
                  <c:v>12.284000000000001</c:v>
                </c:pt>
                <c:pt idx="7180">
                  <c:v>12.49</c:v>
                </c:pt>
                <c:pt idx="7181">
                  <c:v>12.707000000000001</c:v>
                </c:pt>
                <c:pt idx="7182">
                  <c:v>12.9</c:v>
                </c:pt>
                <c:pt idx="7183">
                  <c:v>13.108000000000001</c:v>
                </c:pt>
                <c:pt idx="7184">
                  <c:v>13.356</c:v>
                </c:pt>
                <c:pt idx="7185">
                  <c:v>13.599</c:v>
                </c:pt>
                <c:pt idx="7186">
                  <c:v>13.815</c:v>
                </c:pt>
                <c:pt idx="7187">
                  <c:v>14.02</c:v>
                </c:pt>
                <c:pt idx="7188">
                  <c:v>14.223000000000001</c:v>
                </c:pt>
                <c:pt idx="7189">
                  <c:v>14.397</c:v>
                </c:pt>
                <c:pt idx="7190">
                  <c:v>14.564</c:v>
                </c:pt>
                <c:pt idx="7191">
                  <c:v>14.712</c:v>
                </c:pt>
                <c:pt idx="7192">
                  <c:v>14.858000000000001</c:v>
                </c:pt>
                <c:pt idx="7193">
                  <c:v>15.010999999999999</c:v>
                </c:pt>
                <c:pt idx="7194">
                  <c:v>15.170999999999999</c:v>
                </c:pt>
                <c:pt idx="7195">
                  <c:v>15.346</c:v>
                </c:pt>
                <c:pt idx="7196">
                  <c:v>15.519</c:v>
                </c:pt>
                <c:pt idx="7197">
                  <c:v>15.696999999999999</c:v>
                </c:pt>
                <c:pt idx="7198">
                  <c:v>15.879</c:v>
                </c:pt>
                <c:pt idx="7199">
                  <c:v>16.094000000000001</c:v>
                </c:pt>
                <c:pt idx="7200">
                  <c:v>16.311</c:v>
                </c:pt>
                <c:pt idx="7201">
                  <c:v>16.477</c:v>
                </c:pt>
                <c:pt idx="7202">
                  <c:v>16.599</c:v>
                </c:pt>
                <c:pt idx="7203">
                  <c:v>16.693000000000001</c:v>
                </c:pt>
                <c:pt idx="7204">
                  <c:v>16.777000000000001</c:v>
                </c:pt>
                <c:pt idx="7205">
                  <c:v>16.864999999999998</c:v>
                </c:pt>
                <c:pt idx="7206">
                  <c:v>16.952000000000002</c:v>
                </c:pt>
                <c:pt idx="7207">
                  <c:v>17.04</c:v>
                </c:pt>
                <c:pt idx="7208">
                  <c:v>17.132000000000001</c:v>
                </c:pt>
                <c:pt idx="7209">
                  <c:v>17.227</c:v>
                </c:pt>
                <c:pt idx="7210">
                  <c:v>17.315999999999999</c:v>
                </c:pt>
                <c:pt idx="7211">
                  <c:v>17.425999999999998</c:v>
                </c:pt>
                <c:pt idx="7212">
                  <c:v>17.559999999999999</c:v>
                </c:pt>
                <c:pt idx="7213">
                  <c:v>17.71</c:v>
                </c:pt>
                <c:pt idx="7214">
                  <c:v>17.864000000000001</c:v>
                </c:pt>
                <c:pt idx="7215">
                  <c:v>18.013000000000002</c:v>
                </c:pt>
                <c:pt idx="7216">
                  <c:v>18.143000000000001</c:v>
                </c:pt>
                <c:pt idx="7217">
                  <c:v>18.241</c:v>
                </c:pt>
                <c:pt idx="7218">
                  <c:v>18.317</c:v>
                </c:pt>
                <c:pt idx="7219">
                  <c:v>18.399999999999999</c:v>
                </c:pt>
                <c:pt idx="7220">
                  <c:v>18.498999999999999</c:v>
                </c:pt>
                <c:pt idx="7221">
                  <c:v>18.606999999999999</c:v>
                </c:pt>
                <c:pt idx="7222">
                  <c:v>18.736000000000001</c:v>
                </c:pt>
                <c:pt idx="7223">
                  <c:v>18.876999999999999</c:v>
                </c:pt>
                <c:pt idx="7224">
                  <c:v>19.023</c:v>
                </c:pt>
                <c:pt idx="7225">
                  <c:v>19.148</c:v>
                </c:pt>
                <c:pt idx="7226">
                  <c:v>19.236999999999998</c:v>
                </c:pt>
                <c:pt idx="7227">
                  <c:v>19.297000000000001</c:v>
                </c:pt>
                <c:pt idx="7228">
                  <c:v>19.344000000000001</c:v>
                </c:pt>
                <c:pt idx="7229">
                  <c:v>19.402999999999999</c:v>
                </c:pt>
                <c:pt idx="7230">
                  <c:v>19.475999999999999</c:v>
                </c:pt>
                <c:pt idx="7231">
                  <c:v>19.545000000000002</c:v>
                </c:pt>
                <c:pt idx="7232">
                  <c:v>19.611000000000001</c:v>
                </c:pt>
                <c:pt idx="7233">
                  <c:v>19.689</c:v>
                </c:pt>
                <c:pt idx="7234">
                  <c:v>19.766999999999999</c:v>
                </c:pt>
                <c:pt idx="7235">
                  <c:v>19.821000000000002</c:v>
                </c:pt>
                <c:pt idx="7236">
                  <c:v>19.884</c:v>
                </c:pt>
                <c:pt idx="7237">
                  <c:v>19.95</c:v>
                </c:pt>
                <c:pt idx="7238">
                  <c:v>20.007000000000001</c:v>
                </c:pt>
                <c:pt idx="7239">
                  <c:v>20.079000000000001</c:v>
                </c:pt>
                <c:pt idx="7240">
                  <c:v>20.152000000000001</c:v>
                </c:pt>
                <c:pt idx="7241">
                  <c:v>20.227</c:v>
                </c:pt>
                <c:pt idx="7242">
                  <c:v>20.298999999999999</c:v>
                </c:pt>
                <c:pt idx="7243">
                  <c:v>20.361000000000001</c:v>
                </c:pt>
                <c:pt idx="7244">
                  <c:v>20.414999999999999</c:v>
                </c:pt>
                <c:pt idx="7245">
                  <c:v>20.460999999999999</c:v>
                </c:pt>
                <c:pt idx="7246">
                  <c:v>20.512</c:v>
                </c:pt>
                <c:pt idx="7247">
                  <c:v>20.564</c:v>
                </c:pt>
                <c:pt idx="7248">
                  <c:v>20.591999999999999</c:v>
                </c:pt>
                <c:pt idx="7249">
                  <c:v>20.626000000000001</c:v>
                </c:pt>
                <c:pt idx="7250">
                  <c:v>20.678999999999998</c:v>
                </c:pt>
                <c:pt idx="7251">
                  <c:v>20.725999999999999</c:v>
                </c:pt>
                <c:pt idx="7252">
                  <c:v>20.773</c:v>
                </c:pt>
                <c:pt idx="7253">
                  <c:v>20.824999999999999</c:v>
                </c:pt>
                <c:pt idx="7254">
                  <c:v>20.873999999999999</c:v>
                </c:pt>
                <c:pt idx="7255">
                  <c:v>20.904</c:v>
                </c:pt>
                <c:pt idx="7256">
                  <c:v>20.908999999999999</c:v>
                </c:pt>
                <c:pt idx="7257">
                  <c:v>20.931999999999999</c:v>
                </c:pt>
                <c:pt idx="7258">
                  <c:v>20.972999999999999</c:v>
                </c:pt>
                <c:pt idx="7259">
                  <c:v>21.013999999999999</c:v>
                </c:pt>
                <c:pt idx="7260">
                  <c:v>21.05</c:v>
                </c:pt>
                <c:pt idx="7261">
                  <c:v>21.094000000000001</c:v>
                </c:pt>
                <c:pt idx="7262">
                  <c:v>21.120999999999999</c:v>
                </c:pt>
                <c:pt idx="7263">
                  <c:v>21.128</c:v>
                </c:pt>
                <c:pt idx="7264">
                  <c:v>21.135000000000002</c:v>
                </c:pt>
                <c:pt idx="7265">
                  <c:v>21.135000000000002</c:v>
                </c:pt>
                <c:pt idx="7266">
                  <c:v>21.117999999999999</c:v>
                </c:pt>
                <c:pt idx="7267">
                  <c:v>21.094999999999999</c:v>
                </c:pt>
                <c:pt idx="7268">
                  <c:v>21.068999999999999</c:v>
                </c:pt>
                <c:pt idx="7269">
                  <c:v>21.006</c:v>
                </c:pt>
                <c:pt idx="7270">
                  <c:v>20.972000000000001</c:v>
                </c:pt>
                <c:pt idx="7271">
                  <c:v>20.925999999999998</c:v>
                </c:pt>
                <c:pt idx="7272">
                  <c:v>20.837</c:v>
                </c:pt>
                <c:pt idx="7273">
                  <c:v>20.763000000000002</c:v>
                </c:pt>
                <c:pt idx="7274">
                  <c:v>20.678999999999998</c:v>
                </c:pt>
                <c:pt idx="7275">
                  <c:v>20.594999999999999</c:v>
                </c:pt>
                <c:pt idx="7276">
                  <c:v>20.472999999999999</c:v>
                </c:pt>
                <c:pt idx="7277">
                  <c:v>20.288</c:v>
                </c:pt>
                <c:pt idx="7278">
                  <c:v>20.082999999999998</c:v>
                </c:pt>
                <c:pt idx="7279">
                  <c:v>19.876000000000001</c:v>
                </c:pt>
                <c:pt idx="7280">
                  <c:v>19.628</c:v>
                </c:pt>
                <c:pt idx="7281">
                  <c:v>19.369</c:v>
                </c:pt>
                <c:pt idx="7282">
                  <c:v>19.094000000000001</c:v>
                </c:pt>
                <c:pt idx="7283">
                  <c:v>18.776</c:v>
                </c:pt>
                <c:pt idx="7284">
                  <c:v>18.472999999999999</c:v>
                </c:pt>
                <c:pt idx="7285">
                  <c:v>18.202000000000002</c:v>
                </c:pt>
                <c:pt idx="7286">
                  <c:v>17.934000000000001</c:v>
                </c:pt>
                <c:pt idx="7287">
                  <c:v>17.673999999999999</c:v>
                </c:pt>
                <c:pt idx="7288">
                  <c:v>17.408999999999999</c:v>
                </c:pt>
                <c:pt idx="7289">
                  <c:v>17.149000000000001</c:v>
                </c:pt>
                <c:pt idx="7290">
                  <c:v>16.905000000000001</c:v>
                </c:pt>
                <c:pt idx="7291">
                  <c:v>16.670000000000002</c:v>
                </c:pt>
                <c:pt idx="7292">
                  <c:v>16.405999999999999</c:v>
                </c:pt>
                <c:pt idx="7293">
                  <c:v>16.148</c:v>
                </c:pt>
                <c:pt idx="7294">
                  <c:v>15.893000000000001</c:v>
                </c:pt>
                <c:pt idx="7295">
                  <c:v>15.632</c:v>
                </c:pt>
                <c:pt idx="7296">
                  <c:v>15.353999999999999</c:v>
                </c:pt>
                <c:pt idx="7297">
                  <c:v>15.058999999999999</c:v>
                </c:pt>
                <c:pt idx="7298">
                  <c:v>14.798</c:v>
                </c:pt>
                <c:pt idx="7299">
                  <c:v>14.568</c:v>
                </c:pt>
                <c:pt idx="7300">
                  <c:v>14.336</c:v>
                </c:pt>
                <c:pt idx="7301">
                  <c:v>14.103999999999999</c:v>
                </c:pt>
                <c:pt idx="7302">
                  <c:v>13.856</c:v>
                </c:pt>
                <c:pt idx="7303">
                  <c:v>13.625</c:v>
                </c:pt>
                <c:pt idx="7304">
                  <c:v>13.387</c:v>
                </c:pt>
                <c:pt idx="7305">
                  <c:v>13.138999999999999</c:v>
                </c:pt>
                <c:pt idx="7306">
                  <c:v>12.887</c:v>
                </c:pt>
                <c:pt idx="7307">
                  <c:v>12.641</c:v>
                </c:pt>
                <c:pt idx="7308">
                  <c:v>12.391999999999999</c:v>
                </c:pt>
                <c:pt idx="7309">
                  <c:v>12.151</c:v>
                </c:pt>
                <c:pt idx="7310">
                  <c:v>11.962999999999999</c:v>
                </c:pt>
                <c:pt idx="7311">
                  <c:v>11.798</c:v>
                </c:pt>
                <c:pt idx="7312">
                  <c:v>11.615</c:v>
                </c:pt>
                <c:pt idx="7313">
                  <c:v>11.426</c:v>
                </c:pt>
                <c:pt idx="7314">
                  <c:v>11.244</c:v>
                </c:pt>
                <c:pt idx="7315">
                  <c:v>11.06</c:v>
                </c:pt>
                <c:pt idx="7316">
                  <c:v>10.840999999999999</c:v>
                </c:pt>
                <c:pt idx="7317">
                  <c:v>10.590999999999999</c:v>
                </c:pt>
                <c:pt idx="7318">
                  <c:v>10.313000000000001</c:v>
                </c:pt>
                <c:pt idx="7319">
                  <c:v>9.9923999999999999</c:v>
                </c:pt>
                <c:pt idx="7320">
                  <c:v>9.7070000000000007</c:v>
                </c:pt>
                <c:pt idx="7321">
                  <c:v>9.4011999999999993</c:v>
                </c:pt>
                <c:pt idx="7322">
                  <c:v>9.0291999999999994</c:v>
                </c:pt>
                <c:pt idx="7323">
                  <c:v>8.7098999999999993</c:v>
                </c:pt>
                <c:pt idx="7324">
                  <c:v>8.4257000000000009</c:v>
                </c:pt>
                <c:pt idx="7325">
                  <c:v>8.1137999999999995</c:v>
                </c:pt>
                <c:pt idx="7326">
                  <c:v>7.8175999999999997</c:v>
                </c:pt>
                <c:pt idx="7327">
                  <c:v>7.5214999999999996</c:v>
                </c:pt>
                <c:pt idx="7328">
                  <c:v>7.2266000000000004</c:v>
                </c:pt>
                <c:pt idx="7329">
                  <c:v>6.9207999999999998</c:v>
                </c:pt>
                <c:pt idx="7330">
                  <c:v>6.5896999999999997</c:v>
                </c:pt>
                <c:pt idx="7331">
                  <c:v>6.2758000000000003</c:v>
                </c:pt>
                <c:pt idx="7332">
                  <c:v>5.9310999999999998</c:v>
                </c:pt>
                <c:pt idx="7333">
                  <c:v>5.5701999999999998</c:v>
                </c:pt>
                <c:pt idx="7334">
                  <c:v>5.2202999999999999</c:v>
                </c:pt>
                <c:pt idx="7335">
                  <c:v>4.8620999999999999</c:v>
                </c:pt>
                <c:pt idx="7336">
                  <c:v>4.4718999999999998</c:v>
                </c:pt>
                <c:pt idx="7337">
                  <c:v>4.1050000000000004</c:v>
                </c:pt>
                <c:pt idx="7338">
                  <c:v>3.7584</c:v>
                </c:pt>
                <c:pt idx="7339">
                  <c:v>3.3900999999999999</c:v>
                </c:pt>
                <c:pt idx="7340">
                  <c:v>3.0110999999999999</c:v>
                </c:pt>
                <c:pt idx="7341">
                  <c:v>2.6509999999999998</c:v>
                </c:pt>
                <c:pt idx="7342">
                  <c:v>2.3043999999999998</c:v>
                </c:pt>
                <c:pt idx="7343">
                  <c:v>1.9279999999999999</c:v>
                </c:pt>
                <c:pt idx="7344">
                  <c:v>1.5337000000000001</c:v>
                </c:pt>
                <c:pt idx="7345">
                  <c:v>1.1099000000000001</c:v>
                </c:pt>
                <c:pt idx="7346">
                  <c:v>0.69650000000000001</c:v>
                </c:pt>
                <c:pt idx="7347">
                  <c:v>0.28821999999999998</c:v>
                </c:pt>
                <c:pt idx="7348">
                  <c:v>-0.12623999999999999</c:v>
                </c:pt>
                <c:pt idx="7349">
                  <c:v>-0.53808999999999996</c:v>
                </c:pt>
                <c:pt idx="7350">
                  <c:v>-0.94896999999999998</c:v>
                </c:pt>
                <c:pt idx="7351">
                  <c:v>-1.3902000000000001</c:v>
                </c:pt>
                <c:pt idx="7352">
                  <c:v>-1.8363</c:v>
                </c:pt>
                <c:pt idx="7353">
                  <c:v>-2.2896999999999998</c:v>
                </c:pt>
                <c:pt idx="7354">
                  <c:v>-2.7524999999999999</c:v>
                </c:pt>
                <c:pt idx="7355">
                  <c:v>-3.2158000000000002</c:v>
                </c:pt>
                <c:pt idx="7356">
                  <c:v>-3.6999</c:v>
                </c:pt>
                <c:pt idx="7357">
                  <c:v>-4.2053000000000003</c:v>
                </c:pt>
                <c:pt idx="7358">
                  <c:v>-4.6722000000000001</c:v>
                </c:pt>
                <c:pt idx="7359">
                  <c:v>-5.1154000000000002</c:v>
                </c:pt>
                <c:pt idx="7360">
                  <c:v>-5.5903999999999998</c:v>
                </c:pt>
                <c:pt idx="7361">
                  <c:v>-6.0918999999999999</c:v>
                </c:pt>
                <c:pt idx="7362">
                  <c:v>-6.5465999999999998</c:v>
                </c:pt>
                <c:pt idx="7363">
                  <c:v>-6.9802999999999997</c:v>
                </c:pt>
                <c:pt idx="7364">
                  <c:v>-7.4272999999999998</c:v>
                </c:pt>
                <c:pt idx="7365">
                  <c:v>-7.8651</c:v>
                </c:pt>
                <c:pt idx="7366">
                  <c:v>-8.2570999999999994</c:v>
                </c:pt>
                <c:pt idx="7367">
                  <c:v>-8.7185000000000006</c:v>
                </c:pt>
                <c:pt idx="7368">
                  <c:v>-9.2059999999999995</c:v>
                </c:pt>
                <c:pt idx="7369">
                  <c:v>-9.5724999999999998</c:v>
                </c:pt>
                <c:pt idx="7370">
                  <c:v>-9.9057999999999993</c:v>
                </c:pt>
                <c:pt idx="7371">
                  <c:v>-10.285</c:v>
                </c:pt>
                <c:pt idx="7372">
                  <c:v>-10.648999999999999</c:v>
                </c:pt>
                <c:pt idx="7373">
                  <c:v>-10.943</c:v>
                </c:pt>
                <c:pt idx="7374">
                  <c:v>-11.222</c:v>
                </c:pt>
                <c:pt idx="7375">
                  <c:v>-11.499000000000001</c:v>
                </c:pt>
                <c:pt idx="7376">
                  <c:v>-11.757</c:v>
                </c:pt>
                <c:pt idx="7377">
                  <c:v>-12.023999999999999</c:v>
                </c:pt>
                <c:pt idx="7378">
                  <c:v>-12.34</c:v>
                </c:pt>
                <c:pt idx="7379">
                  <c:v>-12.667999999999999</c:v>
                </c:pt>
                <c:pt idx="7380">
                  <c:v>-13.007</c:v>
                </c:pt>
                <c:pt idx="7381">
                  <c:v>-13.314</c:v>
                </c:pt>
                <c:pt idx="7382">
                  <c:v>-13.577999999999999</c:v>
                </c:pt>
                <c:pt idx="7383">
                  <c:v>-13.872</c:v>
                </c:pt>
                <c:pt idx="7384">
                  <c:v>-14.194000000000001</c:v>
                </c:pt>
                <c:pt idx="7385">
                  <c:v>-14.507</c:v>
                </c:pt>
                <c:pt idx="7386">
                  <c:v>-14.789</c:v>
                </c:pt>
                <c:pt idx="7387">
                  <c:v>-15.071999999999999</c:v>
                </c:pt>
                <c:pt idx="7388">
                  <c:v>-15.358000000000001</c:v>
                </c:pt>
                <c:pt idx="7389">
                  <c:v>-15.616</c:v>
                </c:pt>
                <c:pt idx="7390">
                  <c:v>-15.853</c:v>
                </c:pt>
                <c:pt idx="7391">
                  <c:v>-16.077000000000002</c:v>
                </c:pt>
                <c:pt idx="7392">
                  <c:v>-16.331</c:v>
                </c:pt>
                <c:pt idx="7393">
                  <c:v>-16.588999999999999</c:v>
                </c:pt>
                <c:pt idx="7394">
                  <c:v>-16.875</c:v>
                </c:pt>
                <c:pt idx="7395">
                  <c:v>-17.190999999999999</c:v>
                </c:pt>
                <c:pt idx="7396">
                  <c:v>-17.483000000000001</c:v>
                </c:pt>
                <c:pt idx="7397">
                  <c:v>-17.704000000000001</c:v>
                </c:pt>
                <c:pt idx="7398">
                  <c:v>-17.899999999999999</c:v>
                </c:pt>
                <c:pt idx="7399">
                  <c:v>-18.103000000000002</c:v>
                </c:pt>
                <c:pt idx="7400">
                  <c:v>-18.292000000000002</c:v>
                </c:pt>
                <c:pt idx="7401">
                  <c:v>-18.417999999999999</c:v>
                </c:pt>
                <c:pt idx="7402">
                  <c:v>-18.530999999999999</c:v>
                </c:pt>
                <c:pt idx="7403">
                  <c:v>-18.638000000000002</c:v>
                </c:pt>
                <c:pt idx="7404">
                  <c:v>-18.77</c:v>
                </c:pt>
                <c:pt idx="7405">
                  <c:v>-18.914999999999999</c:v>
                </c:pt>
                <c:pt idx="7406">
                  <c:v>-19.073</c:v>
                </c:pt>
                <c:pt idx="7407">
                  <c:v>-19.204000000000001</c:v>
                </c:pt>
                <c:pt idx="7408">
                  <c:v>-19.32</c:v>
                </c:pt>
                <c:pt idx="7409">
                  <c:v>-19.439</c:v>
                </c:pt>
                <c:pt idx="7410">
                  <c:v>-19.535</c:v>
                </c:pt>
                <c:pt idx="7411">
                  <c:v>-19.622</c:v>
                </c:pt>
                <c:pt idx="7412">
                  <c:v>-19.693000000000001</c:v>
                </c:pt>
                <c:pt idx="7413">
                  <c:v>-19.771000000000001</c:v>
                </c:pt>
                <c:pt idx="7414">
                  <c:v>-19.863</c:v>
                </c:pt>
                <c:pt idx="7415">
                  <c:v>-19.968</c:v>
                </c:pt>
                <c:pt idx="7416">
                  <c:v>-20.084</c:v>
                </c:pt>
                <c:pt idx="7417">
                  <c:v>-20.221</c:v>
                </c:pt>
                <c:pt idx="7418">
                  <c:v>-20.37</c:v>
                </c:pt>
                <c:pt idx="7419">
                  <c:v>-20.501999999999999</c:v>
                </c:pt>
                <c:pt idx="7420">
                  <c:v>-20.606000000000002</c:v>
                </c:pt>
                <c:pt idx="7421">
                  <c:v>-20.693000000000001</c:v>
                </c:pt>
                <c:pt idx="7422">
                  <c:v>-20.742000000000001</c:v>
                </c:pt>
                <c:pt idx="7423">
                  <c:v>-20.786000000000001</c:v>
                </c:pt>
                <c:pt idx="7424">
                  <c:v>-20.844000000000001</c:v>
                </c:pt>
                <c:pt idx="7425">
                  <c:v>-20.927</c:v>
                </c:pt>
                <c:pt idx="7426">
                  <c:v>-21.006</c:v>
                </c:pt>
                <c:pt idx="7427">
                  <c:v>-21.097000000000001</c:v>
                </c:pt>
                <c:pt idx="7428">
                  <c:v>-21.173999999999999</c:v>
                </c:pt>
                <c:pt idx="7429">
                  <c:v>-21.274000000000001</c:v>
                </c:pt>
                <c:pt idx="7430">
                  <c:v>-21.35</c:v>
                </c:pt>
                <c:pt idx="7431">
                  <c:v>-21.41</c:v>
                </c:pt>
                <c:pt idx="7432">
                  <c:v>-21.466999999999999</c:v>
                </c:pt>
                <c:pt idx="7433">
                  <c:v>-21.515999999999998</c:v>
                </c:pt>
                <c:pt idx="7434">
                  <c:v>-21.577000000000002</c:v>
                </c:pt>
                <c:pt idx="7435">
                  <c:v>-21.623000000000001</c:v>
                </c:pt>
                <c:pt idx="7436">
                  <c:v>-21.673999999999999</c:v>
                </c:pt>
                <c:pt idx="7437">
                  <c:v>-21.765000000000001</c:v>
                </c:pt>
                <c:pt idx="7438">
                  <c:v>-21.89</c:v>
                </c:pt>
                <c:pt idx="7439">
                  <c:v>-22.038</c:v>
                </c:pt>
                <c:pt idx="7440">
                  <c:v>-22.161000000000001</c:v>
                </c:pt>
                <c:pt idx="7441">
                  <c:v>-22.26</c:v>
                </c:pt>
                <c:pt idx="7442">
                  <c:v>-22.324000000000002</c:v>
                </c:pt>
                <c:pt idx="7443">
                  <c:v>-22.353000000000002</c:v>
                </c:pt>
                <c:pt idx="7444">
                  <c:v>-22.361999999999998</c:v>
                </c:pt>
                <c:pt idx="7445">
                  <c:v>-22.37</c:v>
                </c:pt>
                <c:pt idx="7446">
                  <c:v>-22.388000000000002</c:v>
                </c:pt>
                <c:pt idx="7447">
                  <c:v>-22.439</c:v>
                </c:pt>
                <c:pt idx="7448">
                  <c:v>-22.516999999999999</c:v>
                </c:pt>
                <c:pt idx="7449">
                  <c:v>-22.591000000000001</c:v>
                </c:pt>
                <c:pt idx="7450">
                  <c:v>-22.641999999999999</c:v>
                </c:pt>
                <c:pt idx="7451">
                  <c:v>-22.695</c:v>
                </c:pt>
                <c:pt idx="7452">
                  <c:v>-22.738</c:v>
                </c:pt>
                <c:pt idx="7453">
                  <c:v>-22.783999999999999</c:v>
                </c:pt>
                <c:pt idx="7454">
                  <c:v>-22.837</c:v>
                </c:pt>
                <c:pt idx="7455">
                  <c:v>-22.881</c:v>
                </c:pt>
                <c:pt idx="7456">
                  <c:v>-22.908000000000001</c:v>
                </c:pt>
                <c:pt idx="7457">
                  <c:v>-22.931999999999999</c:v>
                </c:pt>
                <c:pt idx="7458">
                  <c:v>-22.952000000000002</c:v>
                </c:pt>
                <c:pt idx="7459">
                  <c:v>-22.966999999999999</c:v>
                </c:pt>
                <c:pt idx="7460">
                  <c:v>-22.965</c:v>
                </c:pt>
                <c:pt idx="7461">
                  <c:v>-22.959</c:v>
                </c:pt>
                <c:pt idx="7462">
                  <c:v>-22.975000000000001</c:v>
                </c:pt>
                <c:pt idx="7463">
                  <c:v>-22.99</c:v>
                </c:pt>
                <c:pt idx="7464">
                  <c:v>-23.010999999999999</c:v>
                </c:pt>
                <c:pt idx="7465">
                  <c:v>-23.06</c:v>
                </c:pt>
                <c:pt idx="7466">
                  <c:v>-23.091000000000001</c:v>
                </c:pt>
                <c:pt idx="7467">
                  <c:v>-23.122</c:v>
                </c:pt>
                <c:pt idx="7468">
                  <c:v>-23.135000000000002</c:v>
                </c:pt>
                <c:pt idx="7469">
                  <c:v>-23.166</c:v>
                </c:pt>
                <c:pt idx="7470">
                  <c:v>-23.206</c:v>
                </c:pt>
                <c:pt idx="7471">
                  <c:v>-23.251999999999999</c:v>
                </c:pt>
                <c:pt idx="7472">
                  <c:v>-23.286999999999999</c:v>
                </c:pt>
                <c:pt idx="7473">
                  <c:v>-23.331</c:v>
                </c:pt>
                <c:pt idx="7474">
                  <c:v>-23.353000000000002</c:v>
                </c:pt>
                <c:pt idx="7475">
                  <c:v>-23.356999999999999</c:v>
                </c:pt>
                <c:pt idx="7476">
                  <c:v>-23.338000000000001</c:v>
                </c:pt>
                <c:pt idx="7477">
                  <c:v>-23.291</c:v>
                </c:pt>
                <c:pt idx="7478">
                  <c:v>-23.26</c:v>
                </c:pt>
                <c:pt idx="7479">
                  <c:v>-23.24</c:v>
                </c:pt>
                <c:pt idx="7480">
                  <c:v>-23.245999999999999</c:v>
                </c:pt>
                <c:pt idx="7481">
                  <c:v>-23.26</c:v>
                </c:pt>
                <c:pt idx="7482">
                  <c:v>-23.244</c:v>
                </c:pt>
                <c:pt idx="7483">
                  <c:v>-23.207000000000001</c:v>
                </c:pt>
                <c:pt idx="7484">
                  <c:v>-23.152999999999999</c:v>
                </c:pt>
                <c:pt idx="7485">
                  <c:v>-23.081</c:v>
                </c:pt>
                <c:pt idx="7486">
                  <c:v>-22.965</c:v>
                </c:pt>
                <c:pt idx="7487">
                  <c:v>-22.837</c:v>
                </c:pt>
                <c:pt idx="7488">
                  <c:v>-22.695</c:v>
                </c:pt>
                <c:pt idx="7489">
                  <c:v>-22.555</c:v>
                </c:pt>
                <c:pt idx="7490">
                  <c:v>-22.388999999999999</c:v>
                </c:pt>
                <c:pt idx="7491">
                  <c:v>-22.201000000000001</c:v>
                </c:pt>
                <c:pt idx="7492">
                  <c:v>-21.928999999999998</c:v>
                </c:pt>
                <c:pt idx="7493">
                  <c:v>-21.571999999999999</c:v>
                </c:pt>
                <c:pt idx="7494">
                  <c:v>-21.251000000000001</c:v>
                </c:pt>
                <c:pt idx="7495">
                  <c:v>-20.986999999999998</c:v>
                </c:pt>
                <c:pt idx="7496">
                  <c:v>-20.715</c:v>
                </c:pt>
                <c:pt idx="7497">
                  <c:v>-20.481000000000002</c:v>
                </c:pt>
                <c:pt idx="7498">
                  <c:v>-20.276</c:v>
                </c:pt>
                <c:pt idx="7499">
                  <c:v>-20.053000000000001</c:v>
                </c:pt>
                <c:pt idx="7500">
                  <c:v>-19.8</c:v>
                </c:pt>
                <c:pt idx="7501">
                  <c:v>-19.436</c:v>
                </c:pt>
                <c:pt idx="7502">
                  <c:v>-19.047000000000001</c:v>
                </c:pt>
                <c:pt idx="7503">
                  <c:v>-18.689</c:v>
                </c:pt>
                <c:pt idx="7504">
                  <c:v>-18.317</c:v>
                </c:pt>
                <c:pt idx="7505">
                  <c:v>-17.899999999999999</c:v>
                </c:pt>
                <c:pt idx="7506">
                  <c:v>-17.443000000000001</c:v>
                </c:pt>
                <c:pt idx="7507">
                  <c:v>-17.047999999999998</c:v>
                </c:pt>
                <c:pt idx="7508">
                  <c:v>-16.689</c:v>
                </c:pt>
                <c:pt idx="7509">
                  <c:v>-16.366</c:v>
                </c:pt>
                <c:pt idx="7510">
                  <c:v>-16.097999999999999</c:v>
                </c:pt>
                <c:pt idx="7511">
                  <c:v>-15.811999999999999</c:v>
                </c:pt>
                <c:pt idx="7512">
                  <c:v>-15.525</c:v>
                </c:pt>
                <c:pt idx="7513">
                  <c:v>-15.266</c:v>
                </c:pt>
                <c:pt idx="7514">
                  <c:v>-15.012</c:v>
                </c:pt>
                <c:pt idx="7515">
                  <c:v>-14.755000000000001</c:v>
                </c:pt>
                <c:pt idx="7516">
                  <c:v>-14.497999999999999</c:v>
                </c:pt>
                <c:pt idx="7517">
                  <c:v>-14.212999999999999</c:v>
                </c:pt>
                <c:pt idx="7518">
                  <c:v>-13.907</c:v>
                </c:pt>
                <c:pt idx="7519">
                  <c:v>-13.625</c:v>
                </c:pt>
                <c:pt idx="7520">
                  <c:v>-13.365</c:v>
                </c:pt>
                <c:pt idx="7521">
                  <c:v>-13.058999999999999</c:v>
                </c:pt>
                <c:pt idx="7522">
                  <c:v>-12.709</c:v>
                </c:pt>
                <c:pt idx="7523">
                  <c:v>-12.39</c:v>
                </c:pt>
                <c:pt idx="7524">
                  <c:v>-12.028</c:v>
                </c:pt>
                <c:pt idx="7525">
                  <c:v>-11.571</c:v>
                </c:pt>
                <c:pt idx="7526">
                  <c:v>-11.131</c:v>
                </c:pt>
                <c:pt idx="7527">
                  <c:v>-10.67</c:v>
                </c:pt>
                <c:pt idx="7528">
                  <c:v>-10.199999999999999</c:v>
                </c:pt>
                <c:pt idx="7529">
                  <c:v>-9.7643000000000004</c:v>
                </c:pt>
                <c:pt idx="7530">
                  <c:v>-9.2715999999999994</c:v>
                </c:pt>
                <c:pt idx="7531">
                  <c:v>-8.7644000000000002</c:v>
                </c:pt>
                <c:pt idx="7532">
                  <c:v>-8.2483000000000004</c:v>
                </c:pt>
                <c:pt idx="7533">
                  <c:v>-7.7556000000000003</c:v>
                </c:pt>
                <c:pt idx="7534">
                  <c:v>-7.2388000000000003</c:v>
                </c:pt>
                <c:pt idx="7535">
                  <c:v>-6.6905999999999999</c:v>
                </c:pt>
                <c:pt idx="7536">
                  <c:v>-6.1242000000000001</c:v>
                </c:pt>
                <c:pt idx="7537">
                  <c:v>-5.5086000000000004</c:v>
                </c:pt>
                <c:pt idx="7538">
                  <c:v>-4.9592000000000001</c:v>
                </c:pt>
                <c:pt idx="7539">
                  <c:v>-4.4309000000000003</c:v>
                </c:pt>
                <c:pt idx="7540">
                  <c:v>-3.8782999999999999</c:v>
                </c:pt>
                <c:pt idx="7541">
                  <c:v>-3.3805999999999998</c:v>
                </c:pt>
                <c:pt idx="7542">
                  <c:v>-2.8083</c:v>
                </c:pt>
                <c:pt idx="7543">
                  <c:v>-2.2467999999999999</c:v>
                </c:pt>
                <c:pt idx="7544">
                  <c:v>-1.6940999999999999</c:v>
                </c:pt>
                <c:pt idx="7545">
                  <c:v>-1.1291</c:v>
                </c:pt>
                <c:pt idx="7546">
                  <c:v>-0.61</c:v>
                </c:pt>
                <c:pt idx="7547">
                  <c:v>-0.11122</c:v>
                </c:pt>
                <c:pt idx="7548">
                  <c:v>0.41127999999999998</c:v>
                </c:pt>
                <c:pt idx="7549">
                  <c:v>0.88619000000000003</c:v>
                </c:pt>
                <c:pt idx="7550">
                  <c:v>1.3663000000000001</c:v>
                </c:pt>
                <c:pt idx="7551">
                  <c:v>1.8217000000000001</c:v>
                </c:pt>
                <c:pt idx="7552">
                  <c:v>2.2633000000000001</c:v>
                </c:pt>
                <c:pt idx="7553">
                  <c:v>2.7117</c:v>
                </c:pt>
                <c:pt idx="7554">
                  <c:v>3.1625000000000001</c:v>
                </c:pt>
                <c:pt idx="7555">
                  <c:v>3.6648999999999998</c:v>
                </c:pt>
                <c:pt idx="7556">
                  <c:v>4.0968</c:v>
                </c:pt>
                <c:pt idx="7557">
                  <c:v>4.5244999999999997</c:v>
                </c:pt>
                <c:pt idx="7558">
                  <c:v>4.9764999999999997</c:v>
                </c:pt>
                <c:pt idx="7559">
                  <c:v>5.3464</c:v>
                </c:pt>
                <c:pt idx="7560">
                  <c:v>5.7504</c:v>
                </c:pt>
                <c:pt idx="7561">
                  <c:v>6.0976999999999997</c:v>
                </c:pt>
                <c:pt idx="7562">
                  <c:v>6.4577</c:v>
                </c:pt>
                <c:pt idx="7563">
                  <c:v>6.8071999999999999</c:v>
                </c:pt>
                <c:pt idx="7564">
                  <c:v>7.1105</c:v>
                </c:pt>
                <c:pt idx="7565">
                  <c:v>7.4253</c:v>
                </c:pt>
                <c:pt idx="7566">
                  <c:v>7.6673999999999998</c:v>
                </c:pt>
                <c:pt idx="7567">
                  <c:v>7.9550999999999998</c:v>
                </c:pt>
                <c:pt idx="7568">
                  <c:v>8.2111000000000001</c:v>
                </c:pt>
                <c:pt idx="7569">
                  <c:v>8.4557000000000002</c:v>
                </c:pt>
                <c:pt idx="7570">
                  <c:v>8.7068999999999992</c:v>
                </c:pt>
                <c:pt idx="7571">
                  <c:v>8.9297000000000004</c:v>
                </c:pt>
                <c:pt idx="7572">
                  <c:v>9.1984999999999992</c:v>
                </c:pt>
                <c:pt idx="7573">
                  <c:v>9.4918999999999993</c:v>
                </c:pt>
                <c:pt idx="7574">
                  <c:v>9.7387999999999995</c:v>
                </c:pt>
                <c:pt idx="7575">
                  <c:v>10.016999999999999</c:v>
                </c:pt>
                <c:pt idx="7576">
                  <c:v>10.302</c:v>
                </c:pt>
                <c:pt idx="7577">
                  <c:v>10.47</c:v>
                </c:pt>
                <c:pt idx="7578">
                  <c:v>10.663</c:v>
                </c:pt>
                <c:pt idx="7579">
                  <c:v>10.863</c:v>
                </c:pt>
                <c:pt idx="7580">
                  <c:v>11</c:v>
                </c:pt>
                <c:pt idx="7581">
                  <c:v>11.105</c:v>
                </c:pt>
                <c:pt idx="7582">
                  <c:v>11.238</c:v>
                </c:pt>
                <c:pt idx="7583">
                  <c:v>11.367000000000001</c:v>
                </c:pt>
                <c:pt idx="7584">
                  <c:v>11.478999999999999</c:v>
                </c:pt>
                <c:pt idx="7585">
                  <c:v>11.587</c:v>
                </c:pt>
                <c:pt idx="7586">
                  <c:v>11.704000000000001</c:v>
                </c:pt>
                <c:pt idx="7587">
                  <c:v>11.84</c:v>
                </c:pt>
                <c:pt idx="7588">
                  <c:v>11.99</c:v>
                </c:pt>
                <c:pt idx="7589">
                  <c:v>12.138999999999999</c:v>
                </c:pt>
                <c:pt idx="7590">
                  <c:v>12.342000000000001</c:v>
                </c:pt>
                <c:pt idx="7591">
                  <c:v>12.561999999999999</c:v>
                </c:pt>
                <c:pt idx="7592">
                  <c:v>12.760999999999999</c:v>
                </c:pt>
                <c:pt idx="7593">
                  <c:v>12.932</c:v>
                </c:pt>
                <c:pt idx="7594">
                  <c:v>13.109</c:v>
                </c:pt>
                <c:pt idx="7595">
                  <c:v>13.317</c:v>
                </c:pt>
                <c:pt idx="7596">
                  <c:v>13.539</c:v>
                </c:pt>
                <c:pt idx="7597">
                  <c:v>13.782</c:v>
                </c:pt>
                <c:pt idx="7598">
                  <c:v>14.038</c:v>
                </c:pt>
                <c:pt idx="7599">
                  <c:v>14.260999999999999</c:v>
                </c:pt>
                <c:pt idx="7600">
                  <c:v>14.435</c:v>
                </c:pt>
                <c:pt idx="7601">
                  <c:v>14.609</c:v>
                </c:pt>
                <c:pt idx="7602">
                  <c:v>14.804</c:v>
                </c:pt>
                <c:pt idx="7603">
                  <c:v>15.003</c:v>
                </c:pt>
                <c:pt idx="7604">
                  <c:v>15.182</c:v>
                </c:pt>
                <c:pt idx="7605">
                  <c:v>15.359</c:v>
                </c:pt>
                <c:pt idx="7606">
                  <c:v>15.510999999999999</c:v>
                </c:pt>
                <c:pt idx="7607">
                  <c:v>15.672000000000001</c:v>
                </c:pt>
                <c:pt idx="7608">
                  <c:v>15.832000000000001</c:v>
                </c:pt>
                <c:pt idx="7609">
                  <c:v>16.009</c:v>
                </c:pt>
                <c:pt idx="7610">
                  <c:v>16.149000000000001</c:v>
                </c:pt>
                <c:pt idx="7611">
                  <c:v>16.263000000000002</c:v>
                </c:pt>
                <c:pt idx="7612">
                  <c:v>16.388000000000002</c:v>
                </c:pt>
                <c:pt idx="7613">
                  <c:v>16.533000000000001</c:v>
                </c:pt>
                <c:pt idx="7614">
                  <c:v>16.7</c:v>
                </c:pt>
                <c:pt idx="7615">
                  <c:v>16.864000000000001</c:v>
                </c:pt>
                <c:pt idx="7616">
                  <c:v>17.023</c:v>
                </c:pt>
                <c:pt idx="7617">
                  <c:v>17.164999999999999</c:v>
                </c:pt>
                <c:pt idx="7618">
                  <c:v>17.300999999999998</c:v>
                </c:pt>
                <c:pt idx="7619">
                  <c:v>17.440000000000001</c:v>
                </c:pt>
                <c:pt idx="7620">
                  <c:v>17.608000000000001</c:v>
                </c:pt>
                <c:pt idx="7621">
                  <c:v>17.757999999999999</c:v>
                </c:pt>
                <c:pt idx="7622">
                  <c:v>17.908999999999999</c:v>
                </c:pt>
                <c:pt idx="7623">
                  <c:v>18.044</c:v>
                </c:pt>
                <c:pt idx="7624">
                  <c:v>18.134</c:v>
                </c:pt>
                <c:pt idx="7625">
                  <c:v>18.222999999999999</c:v>
                </c:pt>
                <c:pt idx="7626">
                  <c:v>18.338999999999999</c:v>
                </c:pt>
                <c:pt idx="7627">
                  <c:v>18.484999999999999</c:v>
                </c:pt>
                <c:pt idx="7628">
                  <c:v>18.652000000000001</c:v>
                </c:pt>
                <c:pt idx="7629">
                  <c:v>18.835000000000001</c:v>
                </c:pt>
                <c:pt idx="7630">
                  <c:v>19.007000000000001</c:v>
                </c:pt>
                <c:pt idx="7631">
                  <c:v>19.134</c:v>
                </c:pt>
                <c:pt idx="7632">
                  <c:v>19.260000000000002</c:v>
                </c:pt>
                <c:pt idx="7633">
                  <c:v>19.367000000000001</c:v>
                </c:pt>
                <c:pt idx="7634">
                  <c:v>19.448</c:v>
                </c:pt>
                <c:pt idx="7635">
                  <c:v>19.539000000000001</c:v>
                </c:pt>
                <c:pt idx="7636">
                  <c:v>19.643999999999998</c:v>
                </c:pt>
                <c:pt idx="7637">
                  <c:v>19.745000000000001</c:v>
                </c:pt>
                <c:pt idx="7638">
                  <c:v>19.815999999999999</c:v>
                </c:pt>
                <c:pt idx="7639">
                  <c:v>19.866</c:v>
                </c:pt>
                <c:pt idx="7640">
                  <c:v>19.920000000000002</c:v>
                </c:pt>
                <c:pt idx="7641">
                  <c:v>19.998000000000001</c:v>
                </c:pt>
                <c:pt idx="7642">
                  <c:v>20.091000000000001</c:v>
                </c:pt>
                <c:pt idx="7643">
                  <c:v>20.166</c:v>
                </c:pt>
                <c:pt idx="7644">
                  <c:v>20.241</c:v>
                </c:pt>
                <c:pt idx="7645">
                  <c:v>20.303000000000001</c:v>
                </c:pt>
                <c:pt idx="7646">
                  <c:v>20.375</c:v>
                </c:pt>
                <c:pt idx="7647">
                  <c:v>20.48</c:v>
                </c:pt>
                <c:pt idx="7648">
                  <c:v>20.59</c:v>
                </c:pt>
                <c:pt idx="7649">
                  <c:v>20.681999999999999</c:v>
                </c:pt>
                <c:pt idx="7650">
                  <c:v>20.75</c:v>
                </c:pt>
                <c:pt idx="7651">
                  <c:v>20.803000000000001</c:v>
                </c:pt>
                <c:pt idx="7652">
                  <c:v>20.850999999999999</c:v>
                </c:pt>
                <c:pt idx="7653">
                  <c:v>20.887</c:v>
                </c:pt>
                <c:pt idx="7654">
                  <c:v>20.9</c:v>
                </c:pt>
                <c:pt idx="7655">
                  <c:v>20.943999999999999</c:v>
                </c:pt>
                <c:pt idx="7656">
                  <c:v>20.986000000000001</c:v>
                </c:pt>
                <c:pt idx="7657">
                  <c:v>21.052</c:v>
                </c:pt>
                <c:pt idx="7658">
                  <c:v>21.106999999999999</c:v>
                </c:pt>
                <c:pt idx="7659">
                  <c:v>21.158000000000001</c:v>
                </c:pt>
                <c:pt idx="7660">
                  <c:v>21.207999999999998</c:v>
                </c:pt>
                <c:pt idx="7661">
                  <c:v>21.266999999999999</c:v>
                </c:pt>
                <c:pt idx="7662">
                  <c:v>21.323</c:v>
                </c:pt>
                <c:pt idx="7663">
                  <c:v>21.349</c:v>
                </c:pt>
                <c:pt idx="7664">
                  <c:v>21.361000000000001</c:v>
                </c:pt>
                <c:pt idx="7665">
                  <c:v>21.411000000000001</c:v>
                </c:pt>
                <c:pt idx="7666">
                  <c:v>21.472000000000001</c:v>
                </c:pt>
                <c:pt idx="7667">
                  <c:v>21.530999999999999</c:v>
                </c:pt>
                <c:pt idx="7668">
                  <c:v>21.585000000000001</c:v>
                </c:pt>
                <c:pt idx="7669">
                  <c:v>21.64</c:v>
                </c:pt>
                <c:pt idx="7670">
                  <c:v>21.684000000000001</c:v>
                </c:pt>
                <c:pt idx="7671">
                  <c:v>21.734999999999999</c:v>
                </c:pt>
                <c:pt idx="7672">
                  <c:v>21.771000000000001</c:v>
                </c:pt>
                <c:pt idx="7673">
                  <c:v>21.806999999999999</c:v>
                </c:pt>
                <c:pt idx="7674">
                  <c:v>21.856999999999999</c:v>
                </c:pt>
                <c:pt idx="7675">
                  <c:v>21.89</c:v>
                </c:pt>
                <c:pt idx="7676">
                  <c:v>21.928999999999998</c:v>
                </c:pt>
                <c:pt idx="7677">
                  <c:v>21.978999999999999</c:v>
                </c:pt>
                <c:pt idx="7678">
                  <c:v>22.012</c:v>
                </c:pt>
                <c:pt idx="7679">
                  <c:v>22.023</c:v>
                </c:pt>
                <c:pt idx="7680">
                  <c:v>22.044</c:v>
                </c:pt>
                <c:pt idx="7681">
                  <c:v>22.045000000000002</c:v>
                </c:pt>
                <c:pt idx="7682">
                  <c:v>22</c:v>
                </c:pt>
                <c:pt idx="7683">
                  <c:v>21.948</c:v>
                </c:pt>
                <c:pt idx="7684">
                  <c:v>21.914000000000001</c:v>
                </c:pt>
                <c:pt idx="7685">
                  <c:v>21.864000000000001</c:v>
                </c:pt>
                <c:pt idx="7686">
                  <c:v>21.82</c:v>
                </c:pt>
                <c:pt idx="7687">
                  <c:v>21.777999999999999</c:v>
                </c:pt>
                <c:pt idx="7688">
                  <c:v>21.74</c:v>
                </c:pt>
                <c:pt idx="7689">
                  <c:v>21.727</c:v>
                </c:pt>
                <c:pt idx="7690">
                  <c:v>21.692</c:v>
                </c:pt>
                <c:pt idx="7691">
                  <c:v>21.629000000000001</c:v>
                </c:pt>
                <c:pt idx="7692">
                  <c:v>21.556000000000001</c:v>
                </c:pt>
                <c:pt idx="7693">
                  <c:v>21.437000000000001</c:v>
                </c:pt>
                <c:pt idx="7694">
                  <c:v>21.239000000000001</c:v>
                </c:pt>
                <c:pt idx="7695">
                  <c:v>21.015999999999998</c:v>
                </c:pt>
                <c:pt idx="7696">
                  <c:v>20.795999999999999</c:v>
                </c:pt>
                <c:pt idx="7697">
                  <c:v>20.545999999999999</c:v>
                </c:pt>
                <c:pt idx="7698">
                  <c:v>20.228000000000002</c:v>
                </c:pt>
                <c:pt idx="7699">
                  <c:v>19.936</c:v>
                </c:pt>
                <c:pt idx="7700">
                  <c:v>19.619</c:v>
                </c:pt>
                <c:pt idx="7701">
                  <c:v>19.300999999999998</c:v>
                </c:pt>
                <c:pt idx="7702">
                  <c:v>19.036999999999999</c:v>
                </c:pt>
                <c:pt idx="7703">
                  <c:v>18.765000000000001</c:v>
                </c:pt>
                <c:pt idx="7704">
                  <c:v>18.47</c:v>
                </c:pt>
                <c:pt idx="7705">
                  <c:v>18.202000000000002</c:v>
                </c:pt>
                <c:pt idx="7706">
                  <c:v>17.948</c:v>
                </c:pt>
                <c:pt idx="7707">
                  <c:v>17.672000000000001</c:v>
                </c:pt>
                <c:pt idx="7708">
                  <c:v>17.390999999999998</c:v>
                </c:pt>
                <c:pt idx="7709">
                  <c:v>17.117000000000001</c:v>
                </c:pt>
                <c:pt idx="7710">
                  <c:v>16.814</c:v>
                </c:pt>
                <c:pt idx="7711">
                  <c:v>16.475000000000001</c:v>
                </c:pt>
                <c:pt idx="7712">
                  <c:v>16.126999999999999</c:v>
                </c:pt>
                <c:pt idx="7713">
                  <c:v>15.81</c:v>
                </c:pt>
                <c:pt idx="7714">
                  <c:v>15.496</c:v>
                </c:pt>
                <c:pt idx="7715">
                  <c:v>15.151999999999999</c:v>
                </c:pt>
                <c:pt idx="7716">
                  <c:v>14.829000000000001</c:v>
                </c:pt>
                <c:pt idx="7717">
                  <c:v>14.558</c:v>
                </c:pt>
                <c:pt idx="7718">
                  <c:v>14.281000000000001</c:v>
                </c:pt>
                <c:pt idx="7719">
                  <c:v>13.997</c:v>
                </c:pt>
                <c:pt idx="7720">
                  <c:v>13.763999999999999</c:v>
                </c:pt>
                <c:pt idx="7721">
                  <c:v>13.548</c:v>
                </c:pt>
                <c:pt idx="7722">
                  <c:v>13.337</c:v>
                </c:pt>
                <c:pt idx="7723">
                  <c:v>13.144</c:v>
                </c:pt>
                <c:pt idx="7724">
                  <c:v>12.957000000000001</c:v>
                </c:pt>
                <c:pt idx="7725">
                  <c:v>12.78</c:v>
                </c:pt>
                <c:pt idx="7726">
                  <c:v>12.611000000000001</c:v>
                </c:pt>
                <c:pt idx="7727">
                  <c:v>12.425000000000001</c:v>
                </c:pt>
                <c:pt idx="7728">
                  <c:v>12.23</c:v>
                </c:pt>
                <c:pt idx="7729">
                  <c:v>12.029</c:v>
                </c:pt>
                <c:pt idx="7730">
                  <c:v>11.804</c:v>
                </c:pt>
                <c:pt idx="7731">
                  <c:v>11.537000000000001</c:v>
                </c:pt>
                <c:pt idx="7732">
                  <c:v>11.275</c:v>
                </c:pt>
                <c:pt idx="7733">
                  <c:v>10.984999999999999</c:v>
                </c:pt>
                <c:pt idx="7734">
                  <c:v>10.657999999999999</c:v>
                </c:pt>
                <c:pt idx="7735">
                  <c:v>10.327999999999999</c:v>
                </c:pt>
                <c:pt idx="7736">
                  <c:v>10.005000000000001</c:v>
                </c:pt>
                <c:pt idx="7737">
                  <c:v>9.6729000000000003</c:v>
                </c:pt>
                <c:pt idx="7738">
                  <c:v>9.3330000000000002</c:v>
                </c:pt>
                <c:pt idx="7739">
                  <c:v>9.0336999999999996</c:v>
                </c:pt>
                <c:pt idx="7740">
                  <c:v>8.7484000000000002</c:v>
                </c:pt>
                <c:pt idx="7741">
                  <c:v>8.4153000000000002</c:v>
                </c:pt>
                <c:pt idx="7742">
                  <c:v>8.0524000000000004</c:v>
                </c:pt>
                <c:pt idx="7743">
                  <c:v>7.7233999999999998</c:v>
                </c:pt>
                <c:pt idx="7744">
                  <c:v>7.4120999999999997</c:v>
                </c:pt>
                <c:pt idx="7745">
                  <c:v>7.1041999999999996</c:v>
                </c:pt>
                <c:pt idx="7746">
                  <c:v>6.7918000000000003</c:v>
                </c:pt>
                <c:pt idx="7747">
                  <c:v>6.4320000000000004</c:v>
                </c:pt>
                <c:pt idx="7748">
                  <c:v>6.0579999999999998</c:v>
                </c:pt>
                <c:pt idx="7749">
                  <c:v>5.6623999999999999</c:v>
                </c:pt>
                <c:pt idx="7750">
                  <c:v>5.2413999999999996</c:v>
                </c:pt>
                <c:pt idx="7751">
                  <c:v>4.8037000000000001</c:v>
                </c:pt>
                <c:pt idx="7752">
                  <c:v>4.3943000000000003</c:v>
                </c:pt>
                <c:pt idx="7753">
                  <c:v>3.9363000000000001</c:v>
                </c:pt>
                <c:pt idx="7754">
                  <c:v>3.4628000000000001</c:v>
                </c:pt>
                <c:pt idx="7755">
                  <c:v>2.9939</c:v>
                </c:pt>
                <c:pt idx="7756">
                  <c:v>2.4847000000000001</c:v>
                </c:pt>
                <c:pt idx="7757">
                  <c:v>1.9471000000000001</c:v>
                </c:pt>
                <c:pt idx="7758">
                  <c:v>1.3965000000000001</c:v>
                </c:pt>
                <c:pt idx="7759">
                  <c:v>0.82374000000000003</c:v>
                </c:pt>
                <c:pt idx="7760">
                  <c:v>0.27637</c:v>
                </c:pt>
                <c:pt idx="7761">
                  <c:v>-0.27261999999999997</c:v>
                </c:pt>
                <c:pt idx="7762">
                  <c:v>-0.88261000000000001</c:v>
                </c:pt>
                <c:pt idx="7763">
                  <c:v>-1.4696</c:v>
                </c:pt>
                <c:pt idx="7764">
                  <c:v>-2.0065</c:v>
                </c:pt>
                <c:pt idx="7765">
                  <c:v>-2.5653999999999999</c:v>
                </c:pt>
                <c:pt idx="7766">
                  <c:v>-3.1061999999999999</c:v>
                </c:pt>
                <c:pt idx="7767">
                  <c:v>-3.6040000000000001</c:v>
                </c:pt>
                <c:pt idx="7768">
                  <c:v>-4.1452999999999998</c:v>
                </c:pt>
                <c:pt idx="7769">
                  <c:v>-4.6783999999999999</c:v>
                </c:pt>
                <c:pt idx="7770">
                  <c:v>-5.1512000000000002</c:v>
                </c:pt>
                <c:pt idx="7771">
                  <c:v>-5.6631999999999998</c:v>
                </c:pt>
                <c:pt idx="7772">
                  <c:v>-6.1694000000000004</c:v>
                </c:pt>
                <c:pt idx="7773">
                  <c:v>-6.6281999999999996</c:v>
                </c:pt>
                <c:pt idx="7774">
                  <c:v>-7.0827</c:v>
                </c:pt>
                <c:pt idx="7775">
                  <c:v>-7.5260999999999996</c:v>
                </c:pt>
                <c:pt idx="7776">
                  <c:v>-7.9207999999999998</c:v>
                </c:pt>
                <c:pt idx="7777">
                  <c:v>-8.2583000000000002</c:v>
                </c:pt>
                <c:pt idx="7778">
                  <c:v>-8.5995000000000008</c:v>
                </c:pt>
                <c:pt idx="7779">
                  <c:v>-8.9751999999999992</c:v>
                </c:pt>
                <c:pt idx="7780">
                  <c:v>-9.3232999999999997</c:v>
                </c:pt>
                <c:pt idx="7781">
                  <c:v>-9.6221999999999994</c:v>
                </c:pt>
                <c:pt idx="7782">
                  <c:v>-9.8919999999999995</c:v>
                </c:pt>
                <c:pt idx="7783">
                  <c:v>-10.135999999999999</c:v>
                </c:pt>
                <c:pt idx="7784">
                  <c:v>-10.384</c:v>
                </c:pt>
                <c:pt idx="7785">
                  <c:v>-10.605</c:v>
                </c:pt>
                <c:pt idx="7786">
                  <c:v>-10.835000000000001</c:v>
                </c:pt>
                <c:pt idx="7787">
                  <c:v>-11.026999999999999</c:v>
                </c:pt>
                <c:pt idx="7788">
                  <c:v>-11.185</c:v>
                </c:pt>
                <c:pt idx="7789">
                  <c:v>-11.35</c:v>
                </c:pt>
                <c:pt idx="7790">
                  <c:v>-11.502000000000001</c:v>
                </c:pt>
                <c:pt idx="7791">
                  <c:v>-11.656000000000001</c:v>
                </c:pt>
                <c:pt idx="7792">
                  <c:v>-11.811999999999999</c:v>
                </c:pt>
                <c:pt idx="7793">
                  <c:v>-11.974</c:v>
                </c:pt>
                <c:pt idx="7794">
                  <c:v>-12.122</c:v>
                </c:pt>
                <c:pt idx="7795">
                  <c:v>-12.288</c:v>
                </c:pt>
                <c:pt idx="7796">
                  <c:v>-12.456</c:v>
                </c:pt>
                <c:pt idx="7797">
                  <c:v>-12.648</c:v>
                </c:pt>
                <c:pt idx="7798">
                  <c:v>-12.856</c:v>
                </c:pt>
                <c:pt idx="7799">
                  <c:v>-13.064</c:v>
                </c:pt>
                <c:pt idx="7800">
                  <c:v>-13.268000000000001</c:v>
                </c:pt>
                <c:pt idx="7801">
                  <c:v>-13.461</c:v>
                </c:pt>
                <c:pt idx="7802">
                  <c:v>-13.641</c:v>
                </c:pt>
                <c:pt idx="7803">
                  <c:v>-13.829000000000001</c:v>
                </c:pt>
                <c:pt idx="7804">
                  <c:v>-13.991</c:v>
                </c:pt>
                <c:pt idx="7805">
                  <c:v>-14.169</c:v>
                </c:pt>
                <c:pt idx="7806">
                  <c:v>-14.384</c:v>
                </c:pt>
                <c:pt idx="7807">
                  <c:v>-14.584</c:v>
                </c:pt>
                <c:pt idx="7808">
                  <c:v>-14.762</c:v>
                </c:pt>
                <c:pt idx="7809">
                  <c:v>-14.952999999999999</c:v>
                </c:pt>
                <c:pt idx="7810">
                  <c:v>-15.186</c:v>
                </c:pt>
                <c:pt idx="7811">
                  <c:v>-15.44</c:v>
                </c:pt>
                <c:pt idx="7812">
                  <c:v>-15.67</c:v>
                </c:pt>
                <c:pt idx="7813">
                  <c:v>-15.957000000000001</c:v>
                </c:pt>
                <c:pt idx="7814">
                  <c:v>-16.29</c:v>
                </c:pt>
                <c:pt idx="7815">
                  <c:v>-16.556999999999999</c:v>
                </c:pt>
                <c:pt idx="7816">
                  <c:v>-16.795999999999999</c:v>
                </c:pt>
                <c:pt idx="7817">
                  <c:v>-17.007999999999999</c:v>
                </c:pt>
                <c:pt idx="7818">
                  <c:v>-17.213000000000001</c:v>
                </c:pt>
                <c:pt idx="7819">
                  <c:v>-17.419</c:v>
                </c:pt>
                <c:pt idx="7820">
                  <c:v>-17.603999999999999</c:v>
                </c:pt>
                <c:pt idx="7821">
                  <c:v>-17.779</c:v>
                </c:pt>
                <c:pt idx="7822">
                  <c:v>-17.914999999999999</c:v>
                </c:pt>
                <c:pt idx="7823">
                  <c:v>-18.033000000000001</c:v>
                </c:pt>
                <c:pt idx="7824">
                  <c:v>-18.167999999999999</c:v>
                </c:pt>
                <c:pt idx="7825">
                  <c:v>-18.297000000000001</c:v>
                </c:pt>
                <c:pt idx="7826">
                  <c:v>-18.428999999999998</c:v>
                </c:pt>
                <c:pt idx="7827">
                  <c:v>-18.552</c:v>
                </c:pt>
                <c:pt idx="7828">
                  <c:v>-18.628</c:v>
                </c:pt>
                <c:pt idx="7829">
                  <c:v>-18.71</c:v>
                </c:pt>
                <c:pt idx="7830">
                  <c:v>-18.783999999999999</c:v>
                </c:pt>
                <c:pt idx="7831">
                  <c:v>-18.841999999999999</c:v>
                </c:pt>
                <c:pt idx="7832">
                  <c:v>-18.937999999999999</c:v>
                </c:pt>
                <c:pt idx="7833">
                  <c:v>-19.041</c:v>
                </c:pt>
                <c:pt idx="7834">
                  <c:v>-19.152999999999999</c:v>
                </c:pt>
                <c:pt idx="7835">
                  <c:v>-19.260999999999999</c:v>
                </c:pt>
                <c:pt idx="7836">
                  <c:v>-19.36</c:v>
                </c:pt>
                <c:pt idx="7837">
                  <c:v>-19.423999999999999</c:v>
                </c:pt>
                <c:pt idx="7838">
                  <c:v>-19.509</c:v>
                </c:pt>
                <c:pt idx="7839">
                  <c:v>-19.626999999999999</c:v>
                </c:pt>
                <c:pt idx="7840">
                  <c:v>-19.736999999999998</c:v>
                </c:pt>
                <c:pt idx="7841">
                  <c:v>-19.847000000000001</c:v>
                </c:pt>
                <c:pt idx="7842">
                  <c:v>-19.966000000000001</c:v>
                </c:pt>
                <c:pt idx="7843">
                  <c:v>-20.061</c:v>
                </c:pt>
                <c:pt idx="7844">
                  <c:v>-20.149999999999999</c:v>
                </c:pt>
                <c:pt idx="7845">
                  <c:v>-20.251000000000001</c:v>
                </c:pt>
                <c:pt idx="7846">
                  <c:v>-20.308</c:v>
                </c:pt>
                <c:pt idx="7847">
                  <c:v>-20.364000000000001</c:v>
                </c:pt>
                <c:pt idx="7848">
                  <c:v>-20.414000000000001</c:v>
                </c:pt>
                <c:pt idx="7849">
                  <c:v>-20.48</c:v>
                </c:pt>
                <c:pt idx="7850">
                  <c:v>-20.532</c:v>
                </c:pt>
                <c:pt idx="7851">
                  <c:v>-20.599</c:v>
                </c:pt>
                <c:pt idx="7852">
                  <c:v>-20.684000000000001</c:v>
                </c:pt>
                <c:pt idx="7853">
                  <c:v>-20.79</c:v>
                </c:pt>
                <c:pt idx="7854">
                  <c:v>-20.901</c:v>
                </c:pt>
                <c:pt idx="7855">
                  <c:v>-20.986000000000001</c:v>
                </c:pt>
                <c:pt idx="7856">
                  <c:v>-21.06</c:v>
                </c:pt>
                <c:pt idx="7857">
                  <c:v>-21.123999999999999</c:v>
                </c:pt>
                <c:pt idx="7858">
                  <c:v>-21.161000000000001</c:v>
                </c:pt>
                <c:pt idx="7859">
                  <c:v>-21.216000000000001</c:v>
                </c:pt>
                <c:pt idx="7860">
                  <c:v>-21.274999999999999</c:v>
                </c:pt>
                <c:pt idx="7861">
                  <c:v>-21.33</c:v>
                </c:pt>
                <c:pt idx="7862">
                  <c:v>-21.373000000000001</c:v>
                </c:pt>
                <c:pt idx="7863">
                  <c:v>-21.411999999999999</c:v>
                </c:pt>
                <c:pt idx="7864">
                  <c:v>-21.469000000000001</c:v>
                </c:pt>
                <c:pt idx="7865">
                  <c:v>-21.541</c:v>
                </c:pt>
                <c:pt idx="7866">
                  <c:v>-21.613</c:v>
                </c:pt>
                <c:pt idx="7867">
                  <c:v>-21.702000000000002</c:v>
                </c:pt>
                <c:pt idx="7868">
                  <c:v>-21.786999999999999</c:v>
                </c:pt>
                <c:pt idx="7869">
                  <c:v>-21.861000000000001</c:v>
                </c:pt>
                <c:pt idx="7870">
                  <c:v>-21.904</c:v>
                </c:pt>
                <c:pt idx="7871">
                  <c:v>-21.905000000000001</c:v>
                </c:pt>
                <c:pt idx="7872">
                  <c:v>-21.923999999999999</c:v>
                </c:pt>
                <c:pt idx="7873">
                  <c:v>-21.952999999999999</c:v>
                </c:pt>
                <c:pt idx="7874">
                  <c:v>-21.998000000000001</c:v>
                </c:pt>
                <c:pt idx="7875">
                  <c:v>-22.048999999999999</c:v>
                </c:pt>
                <c:pt idx="7876">
                  <c:v>-22.11</c:v>
                </c:pt>
                <c:pt idx="7877">
                  <c:v>-22.181999999999999</c:v>
                </c:pt>
                <c:pt idx="7878">
                  <c:v>-22.263000000000002</c:v>
                </c:pt>
                <c:pt idx="7879">
                  <c:v>-22.312999999999999</c:v>
                </c:pt>
                <c:pt idx="7880">
                  <c:v>-22.359000000000002</c:v>
                </c:pt>
                <c:pt idx="7881">
                  <c:v>-22.391999999999999</c:v>
                </c:pt>
                <c:pt idx="7882">
                  <c:v>-22.41</c:v>
                </c:pt>
                <c:pt idx="7883">
                  <c:v>-22.425999999999998</c:v>
                </c:pt>
                <c:pt idx="7884">
                  <c:v>-22.463000000000001</c:v>
                </c:pt>
                <c:pt idx="7885">
                  <c:v>-22.518000000000001</c:v>
                </c:pt>
                <c:pt idx="7886">
                  <c:v>-22.59</c:v>
                </c:pt>
                <c:pt idx="7887">
                  <c:v>-22.661000000000001</c:v>
                </c:pt>
                <c:pt idx="7888">
                  <c:v>-22.725000000000001</c:v>
                </c:pt>
                <c:pt idx="7889">
                  <c:v>-22.765000000000001</c:v>
                </c:pt>
                <c:pt idx="7890">
                  <c:v>-22.77</c:v>
                </c:pt>
                <c:pt idx="7891">
                  <c:v>-22.760999999999999</c:v>
                </c:pt>
                <c:pt idx="7892">
                  <c:v>-22.766999999999999</c:v>
                </c:pt>
                <c:pt idx="7893">
                  <c:v>-22.774999999999999</c:v>
                </c:pt>
                <c:pt idx="7894">
                  <c:v>-22.777000000000001</c:v>
                </c:pt>
                <c:pt idx="7895">
                  <c:v>-22.812999999999999</c:v>
                </c:pt>
                <c:pt idx="7896">
                  <c:v>-22.824999999999999</c:v>
                </c:pt>
                <c:pt idx="7897">
                  <c:v>-22.844999999999999</c:v>
                </c:pt>
                <c:pt idx="7898">
                  <c:v>-22.844999999999999</c:v>
                </c:pt>
                <c:pt idx="7899">
                  <c:v>-22.835999999999999</c:v>
                </c:pt>
                <c:pt idx="7900">
                  <c:v>-22.82</c:v>
                </c:pt>
                <c:pt idx="7901">
                  <c:v>-22.798999999999999</c:v>
                </c:pt>
                <c:pt idx="7902">
                  <c:v>-22.773</c:v>
                </c:pt>
                <c:pt idx="7903">
                  <c:v>-22.725999999999999</c:v>
                </c:pt>
                <c:pt idx="7904">
                  <c:v>-22.649000000000001</c:v>
                </c:pt>
                <c:pt idx="7905">
                  <c:v>-22.562999999999999</c:v>
                </c:pt>
                <c:pt idx="7906">
                  <c:v>-22.483000000000001</c:v>
                </c:pt>
                <c:pt idx="7907">
                  <c:v>-22.367999999999999</c:v>
                </c:pt>
                <c:pt idx="7908">
                  <c:v>-22.231000000000002</c:v>
                </c:pt>
                <c:pt idx="7909">
                  <c:v>-22.04</c:v>
                </c:pt>
                <c:pt idx="7910">
                  <c:v>-21.788</c:v>
                </c:pt>
                <c:pt idx="7911">
                  <c:v>-21.507000000000001</c:v>
                </c:pt>
                <c:pt idx="7912">
                  <c:v>-21.102</c:v>
                </c:pt>
                <c:pt idx="7913">
                  <c:v>-20.664000000000001</c:v>
                </c:pt>
                <c:pt idx="7914">
                  <c:v>-20.225000000000001</c:v>
                </c:pt>
                <c:pt idx="7915">
                  <c:v>-19.78</c:v>
                </c:pt>
                <c:pt idx="7916">
                  <c:v>-19.254999999999999</c:v>
                </c:pt>
                <c:pt idx="7917">
                  <c:v>-18.783000000000001</c:v>
                </c:pt>
                <c:pt idx="7918">
                  <c:v>-18.327999999999999</c:v>
                </c:pt>
                <c:pt idx="7919">
                  <c:v>-17.777000000000001</c:v>
                </c:pt>
                <c:pt idx="7920">
                  <c:v>-17.248999999999999</c:v>
                </c:pt>
                <c:pt idx="7921">
                  <c:v>-16.707000000000001</c:v>
                </c:pt>
                <c:pt idx="7922">
                  <c:v>-16.170000000000002</c:v>
                </c:pt>
                <c:pt idx="7923">
                  <c:v>-15.65</c:v>
                </c:pt>
                <c:pt idx="7924">
                  <c:v>-15.169</c:v>
                </c:pt>
                <c:pt idx="7925">
                  <c:v>-14.680999999999999</c:v>
                </c:pt>
                <c:pt idx="7926">
                  <c:v>-14.265000000000001</c:v>
                </c:pt>
                <c:pt idx="7927">
                  <c:v>-13.848000000000001</c:v>
                </c:pt>
                <c:pt idx="7928">
                  <c:v>-13.433999999999999</c:v>
                </c:pt>
                <c:pt idx="7929">
                  <c:v>-13.058</c:v>
                </c:pt>
                <c:pt idx="7930">
                  <c:v>-12.706</c:v>
                </c:pt>
                <c:pt idx="7931">
                  <c:v>-12.316000000000001</c:v>
                </c:pt>
                <c:pt idx="7932">
                  <c:v>-11.865</c:v>
                </c:pt>
                <c:pt idx="7933">
                  <c:v>-11.428000000000001</c:v>
                </c:pt>
                <c:pt idx="7934">
                  <c:v>-11.032</c:v>
                </c:pt>
                <c:pt idx="7935">
                  <c:v>-10.605</c:v>
                </c:pt>
                <c:pt idx="7936">
                  <c:v>-10.192</c:v>
                </c:pt>
                <c:pt idx="7937">
                  <c:v>-9.8077000000000005</c:v>
                </c:pt>
                <c:pt idx="7938">
                  <c:v>-9.4535</c:v>
                </c:pt>
                <c:pt idx="7939">
                  <c:v>-9.0954999999999995</c:v>
                </c:pt>
                <c:pt idx="7940">
                  <c:v>-8.6951000000000001</c:v>
                </c:pt>
                <c:pt idx="7941">
                  <c:v>-8.2561999999999998</c:v>
                </c:pt>
                <c:pt idx="7942">
                  <c:v>-7.8053999999999997</c:v>
                </c:pt>
                <c:pt idx="7943">
                  <c:v>-7.2430000000000003</c:v>
                </c:pt>
                <c:pt idx="7944">
                  <c:v>-6.7154999999999996</c:v>
                </c:pt>
                <c:pt idx="7945">
                  <c:v>-6.1440000000000001</c:v>
                </c:pt>
                <c:pt idx="7946">
                  <c:v>-5.5834999999999999</c:v>
                </c:pt>
                <c:pt idx="7947">
                  <c:v>-5.0082000000000004</c:v>
                </c:pt>
                <c:pt idx="7948">
                  <c:v>-4.4499000000000004</c:v>
                </c:pt>
                <c:pt idx="7949">
                  <c:v>-3.8569</c:v>
                </c:pt>
                <c:pt idx="7950">
                  <c:v>-3.2229000000000001</c:v>
                </c:pt>
                <c:pt idx="7951">
                  <c:v>-2.5943999999999998</c:v>
                </c:pt>
                <c:pt idx="7952">
                  <c:v>-1.9928999999999999</c:v>
                </c:pt>
                <c:pt idx="7953">
                  <c:v>-1.3943000000000001</c:v>
                </c:pt>
                <c:pt idx="7954">
                  <c:v>-0.83213000000000004</c:v>
                </c:pt>
                <c:pt idx="7955">
                  <c:v>-0.25525999999999999</c:v>
                </c:pt>
                <c:pt idx="7956">
                  <c:v>0.30784</c:v>
                </c:pt>
                <c:pt idx="7957">
                  <c:v>0.86360999999999999</c:v>
                </c:pt>
                <c:pt idx="7958">
                  <c:v>1.4397</c:v>
                </c:pt>
                <c:pt idx="7959">
                  <c:v>1.9915</c:v>
                </c:pt>
                <c:pt idx="7960">
                  <c:v>2.5305</c:v>
                </c:pt>
                <c:pt idx="7961">
                  <c:v>3.0419</c:v>
                </c:pt>
                <c:pt idx="7962">
                  <c:v>3.5596000000000001</c:v>
                </c:pt>
                <c:pt idx="7963">
                  <c:v>4.0164</c:v>
                </c:pt>
                <c:pt idx="7964">
                  <c:v>4.4359000000000002</c:v>
                </c:pt>
                <c:pt idx="7965">
                  <c:v>4.9100999999999999</c:v>
                </c:pt>
                <c:pt idx="7966">
                  <c:v>5.3616999999999999</c:v>
                </c:pt>
                <c:pt idx="7967">
                  <c:v>5.8109000000000002</c:v>
                </c:pt>
                <c:pt idx="7968">
                  <c:v>6.2793999999999999</c:v>
                </c:pt>
                <c:pt idx="7969">
                  <c:v>6.7458999999999998</c:v>
                </c:pt>
                <c:pt idx="7970">
                  <c:v>7.1584000000000003</c:v>
                </c:pt>
                <c:pt idx="7971">
                  <c:v>7.6264000000000003</c:v>
                </c:pt>
                <c:pt idx="7972">
                  <c:v>8.1098999999999997</c:v>
                </c:pt>
                <c:pt idx="7973">
                  <c:v>8.4923999999999999</c:v>
                </c:pt>
                <c:pt idx="7974">
                  <c:v>8.8781999999999996</c:v>
                </c:pt>
                <c:pt idx="7975">
                  <c:v>9.2990999999999993</c:v>
                </c:pt>
                <c:pt idx="7976">
                  <c:v>9.6637000000000004</c:v>
                </c:pt>
                <c:pt idx="7977">
                  <c:v>10.02</c:v>
                </c:pt>
                <c:pt idx="7978">
                  <c:v>10.369</c:v>
                </c:pt>
                <c:pt idx="7979">
                  <c:v>10.731</c:v>
                </c:pt>
                <c:pt idx="7980">
                  <c:v>11.029</c:v>
                </c:pt>
                <c:pt idx="7981">
                  <c:v>11.286</c:v>
                </c:pt>
                <c:pt idx="7982">
                  <c:v>11.538</c:v>
                </c:pt>
                <c:pt idx="7983">
                  <c:v>11.727</c:v>
                </c:pt>
                <c:pt idx="7984">
                  <c:v>11.875</c:v>
                </c:pt>
                <c:pt idx="7985">
                  <c:v>11.997999999999999</c:v>
                </c:pt>
                <c:pt idx="7986">
                  <c:v>12.095000000000001</c:v>
                </c:pt>
                <c:pt idx="7987">
                  <c:v>12.207000000000001</c:v>
                </c:pt>
                <c:pt idx="7988">
                  <c:v>12.327999999999999</c:v>
                </c:pt>
                <c:pt idx="7989">
                  <c:v>12.449</c:v>
                </c:pt>
                <c:pt idx="7990">
                  <c:v>12.583</c:v>
                </c:pt>
                <c:pt idx="7991">
                  <c:v>12.738</c:v>
                </c:pt>
                <c:pt idx="7992">
                  <c:v>12.885</c:v>
                </c:pt>
                <c:pt idx="7993">
                  <c:v>13.079000000000001</c:v>
                </c:pt>
                <c:pt idx="7994">
                  <c:v>13.302</c:v>
                </c:pt>
                <c:pt idx="7995">
                  <c:v>13.503</c:v>
                </c:pt>
                <c:pt idx="7996">
                  <c:v>13.718</c:v>
                </c:pt>
                <c:pt idx="7997">
                  <c:v>13.94</c:v>
                </c:pt>
                <c:pt idx="7998">
                  <c:v>14.163</c:v>
                </c:pt>
                <c:pt idx="7999">
                  <c:v>14.378</c:v>
                </c:pt>
                <c:pt idx="8000">
                  <c:v>14.57</c:v>
                </c:pt>
                <c:pt idx="8001">
                  <c:v>14.74</c:v>
                </c:pt>
                <c:pt idx="8002">
                  <c:v>14.909000000000001</c:v>
                </c:pt>
                <c:pt idx="8003">
                  <c:v>15.048</c:v>
                </c:pt>
                <c:pt idx="8004">
                  <c:v>15.183</c:v>
                </c:pt>
                <c:pt idx="8005">
                  <c:v>15.314</c:v>
                </c:pt>
                <c:pt idx="8006">
                  <c:v>15.461</c:v>
                </c:pt>
                <c:pt idx="8007">
                  <c:v>15.631</c:v>
                </c:pt>
                <c:pt idx="8008">
                  <c:v>15.804</c:v>
                </c:pt>
                <c:pt idx="8009">
                  <c:v>15.978</c:v>
                </c:pt>
                <c:pt idx="8010">
                  <c:v>16.155999999999999</c:v>
                </c:pt>
                <c:pt idx="8011">
                  <c:v>16.338000000000001</c:v>
                </c:pt>
                <c:pt idx="8012">
                  <c:v>16.53</c:v>
                </c:pt>
                <c:pt idx="8013">
                  <c:v>16.707000000000001</c:v>
                </c:pt>
                <c:pt idx="8014">
                  <c:v>16.88</c:v>
                </c:pt>
                <c:pt idx="8015">
                  <c:v>17.077000000000002</c:v>
                </c:pt>
                <c:pt idx="8016">
                  <c:v>17.257000000000001</c:v>
                </c:pt>
                <c:pt idx="8017">
                  <c:v>17.393000000000001</c:v>
                </c:pt>
                <c:pt idx="8018">
                  <c:v>17.524000000000001</c:v>
                </c:pt>
                <c:pt idx="8019">
                  <c:v>17.657</c:v>
                </c:pt>
                <c:pt idx="8020">
                  <c:v>17.797999999999998</c:v>
                </c:pt>
                <c:pt idx="8021">
                  <c:v>17.943000000000001</c:v>
                </c:pt>
                <c:pt idx="8022">
                  <c:v>18.07</c:v>
                </c:pt>
                <c:pt idx="8023">
                  <c:v>18.206</c:v>
                </c:pt>
                <c:pt idx="8024">
                  <c:v>18.335999999999999</c:v>
                </c:pt>
                <c:pt idx="8025">
                  <c:v>18.491</c:v>
                </c:pt>
                <c:pt idx="8026">
                  <c:v>18.641999999999999</c:v>
                </c:pt>
                <c:pt idx="8027">
                  <c:v>18.771999999999998</c:v>
                </c:pt>
                <c:pt idx="8028">
                  <c:v>18.93</c:v>
                </c:pt>
                <c:pt idx="8029">
                  <c:v>19.062000000000001</c:v>
                </c:pt>
                <c:pt idx="8030">
                  <c:v>19.173999999999999</c:v>
                </c:pt>
                <c:pt idx="8031">
                  <c:v>19.273</c:v>
                </c:pt>
                <c:pt idx="8032">
                  <c:v>19.347000000000001</c:v>
                </c:pt>
                <c:pt idx="8033">
                  <c:v>19.431000000000001</c:v>
                </c:pt>
                <c:pt idx="8034">
                  <c:v>19.509</c:v>
                </c:pt>
                <c:pt idx="8035">
                  <c:v>19.581</c:v>
                </c:pt>
                <c:pt idx="8036">
                  <c:v>19.661000000000001</c:v>
                </c:pt>
                <c:pt idx="8037">
                  <c:v>19.753</c:v>
                </c:pt>
                <c:pt idx="8038">
                  <c:v>19.838999999999999</c:v>
                </c:pt>
                <c:pt idx="8039">
                  <c:v>19.931000000000001</c:v>
                </c:pt>
                <c:pt idx="8040">
                  <c:v>20.036000000000001</c:v>
                </c:pt>
                <c:pt idx="8041">
                  <c:v>20.119</c:v>
                </c:pt>
                <c:pt idx="8042">
                  <c:v>20.198</c:v>
                </c:pt>
                <c:pt idx="8043">
                  <c:v>20.285</c:v>
                </c:pt>
                <c:pt idx="8044">
                  <c:v>20.329000000000001</c:v>
                </c:pt>
                <c:pt idx="8045">
                  <c:v>20.363</c:v>
                </c:pt>
                <c:pt idx="8046">
                  <c:v>20.437000000000001</c:v>
                </c:pt>
                <c:pt idx="8047">
                  <c:v>20.524000000000001</c:v>
                </c:pt>
                <c:pt idx="8048">
                  <c:v>20.626999999999999</c:v>
                </c:pt>
                <c:pt idx="8049">
                  <c:v>20.728000000000002</c:v>
                </c:pt>
                <c:pt idx="8050">
                  <c:v>20.844000000000001</c:v>
                </c:pt>
                <c:pt idx="8051">
                  <c:v>20.963000000000001</c:v>
                </c:pt>
                <c:pt idx="8052">
                  <c:v>21.065999999999999</c:v>
                </c:pt>
                <c:pt idx="8053">
                  <c:v>21.146999999999998</c:v>
                </c:pt>
                <c:pt idx="8054">
                  <c:v>21.213000000000001</c:v>
                </c:pt>
                <c:pt idx="8055">
                  <c:v>21.263999999999999</c:v>
                </c:pt>
                <c:pt idx="8056">
                  <c:v>21.305</c:v>
                </c:pt>
                <c:pt idx="8057">
                  <c:v>21.347000000000001</c:v>
                </c:pt>
                <c:pt idx="8058">
                  <c:v>21.396000000000001</c:v>
                </c:pt>
                <c:pt idx="8059">
                  <c:v>21.434999999999999</c:v>
                </c:pt>
                <c:pt idx="8060">
                  <c:v>21.481000000000002</c:v>
                </c:pt>
                <c:pt idx="8061">
                  <c:v>21.552</c:v>
                </c:pt>
                <c:pt idx="8062">
                  <c:v>21.626999999999999</c:v>
                </c:pt>
                <c:pt idx="8063">
                  <c:v>21.702999999999999</c:v>
                </c:pt>
                <c:pt idx="8064">
                  <c:v>21.783999999999999</c:v>
                </c:pt>
                <c:pt idx="8065">
                  <c:v>21.869</c:v>
                </c:pt>
                <c:pt idx="8066">
                  <c:v>21.954999999999998</c:v>
                </c:pt>
                <c:pt idx="8067">
                  <c:v>22.045999999999999</c:v>
                </c:pt>
                <c:pt idx="8068">
                  <c:v>22.135999999999999</c:v>
                </c:pt>
                <c:pt idx="8069">
                  <c:v>22.187000000000001</c:v>
                </c:pt>
                <c:pt idx="8070">
                  <c:v>22.173999999999999</c:v>
                </c:pt>
                <c:pt idx="8071">
                  <c:v>22.149000000000001</c:v>
                </c:pt>
                <c:pt idx="8072">
                  <c:v>22.164999999999999</c:v>
                </c:pt>
                <c:pt idx="8073">
                  <c:v>22.22</c:v>
                </c:pt>
                <c:pt idx="8074">
                  <c:v>22.309000000000001</c:v>
                </c:pt>
                <c:pt idx="8075">
                  <c:v>22.401</c:v>
                </c:pt>
                <c:pt idx="8076">
                  <c:v>22.484000000000002</c:v>
                </c:pt>
                <c:pt idx="8077">
                  <c:v>22.547999999999998</c:v>
                </c:pt>
                <c:pt idx="8078">
                  <c:v>22.606999999999999</c:v>
                </c:pt>
                <c:pt idx="8079">
                  <c:v>22.623000000000001</c:v>
                </c:pt>
                <c:pt idx="8080">
                  <c:v>22.613</c:v>
                </c:pt>
                <c:pt idx="8081">
                  <c:v>22.605</c:v>
                </c:pt>
                <c:pt idx="8082">
                  <c:v>22.597999999999999</c:v>
                </c:pt>
                <c:pt idx="8083">
                  <c:v>22.58</c:v>
                </c:pt>
                <c:pt idx="8084">
                  <c:v>22.582000000000001</c:v>
                </c:pt>
                <c:pt idx="8085">
                  <c:v>22.613</c:v>
                </c:pt>
                <c:pt idx="8086">
                  <c:v>22.631</c:v>
                </c:pt>
                <c:pt idx="8087">
                  <c:v>22.667999999999999</c:v>
                </c:pt>
                <c:pt idx="8088">
                  <c:v>22.689</c:v>
                </c:pt>
                <c:pt idx="8089">
                  <c:v>22.702000000000002</c:v>
                </c:pt>
                <c:pt idx="8090">
                  <c:v>22.683</c:v>
                </c:pt>
                <c:pt idx="8091">
                  <c:v>22.625</c:v>
                </c:pt>
                <c:pt idx="8092">
                  <c:v>22.574000000000002</c:v>
                </c:pt>
                <c:pt idx="8093">
                  <c:v>22.515000000000001</c:v>
                </c:pt>
                <c:pt idx="8094">
                  <c:v>22.454000000000001</c:v>
                </c:pt>
                <c:pt idx="8095">
                  <c:v>22.404</c:v>
                </c:pt>
                <c:pt idx="8096">
                  <c:v>22.361000000000001</c:v>
                </c:pt>
                <c:pt idx="8097">
                  <c:v>22.332999999999998</c:v>
                </c:pt>
                <c:pt idx="8098">
                  <c:v>22.327000000000002</c:v>
                </c:pt>
                <c:pt idx="8099">
                  <c:v>22.314</c:v>
                </c:pt>
                <c:pt idx="8100">
                  <c:v>22.268000000000001</c:v>
                </c:pt>
                <c:pt idx="8101">
                  <c:v>22.201000000000001</c:v>
                </c:pt>
                <c:pt idx="8102">
                  <c:v>22.134</c:v>
                </c:pt>
                <c:pt idx="8103">
                  <c:v>22.073</c:v>
                </c:pt>
                <c:pt idx="8104">
                  <c:v>21.983000000000001</c:v>
                </c:pt>
                <c:pt idx="8105">
                  <c:v>21.876000000000001</c:v>
                </c:pt>
                <c:pt idx="8106">
                  <c:v>21.77</c:v>
                </c:pt>
                <c:pt idx="8107">
                  <c:v>21.68</c:v>
                </c:pt>
                <c:pt idx="8108">
                  <c:v>21.57</c:v>
                </c:pt>
                <c:pt idx="8109">
                  <c:v>21.443000000000001</c:v>
                </c:pt>
                <c:pt idx="8110">
                  <c:v>21.266999999999999</c:v>
                </c:pt>
                <c:pt idx="8111">
                  <c:v>21.015000000000001</c:v>
                </c:pt>
                <c:pt idx="8112">
                  <c:v>20.733000000000001</c:v>
                </c:pt>
                <c:pt idx="8113">
                  <c:v>20.425000000000001</c:v>
                </c:pt>
                <c:pt idx="8114">
                  <c:v>20.100999999999999</c:v>
                </c:pt>
                <c:pt idx="8115">
                  <c:v>19.797999999999998</c:v>
                </c:pt>
                <c:pt idx="8116">
                  <c:v>19.46</c:v>
                </c:pt>
                <c:pt idx="8117">
                  <c:v>19.062000000000001</c:v>
                </c:pt>
                <c:pt idx="8118">
                  <c:v>18.640999999999998</c:v>
                </c:pt>
                <c:pt idx="8119">
                  <c:v>18.282</c:v>
                </c:pt>
                <c:pt idx="8120">
                  <c:v>17.984000000000002</c:v>
                </c:pt>
                <c:pt idx="8121">
                  <c:v>17.645</c:v>
                </c:pt>
                <c:pt idx="8122">
                  <c:v>17.295999999999999</c:v>
                </c:pt>
                <c:pt idx="8123">
                  <c:v>16.995999999999999</c:v>
                </c:pt>
                <c:pt idx="8124">
                  <c:v>16.695</c:v>
                </c:pt>
                <c:pt idx="8125">
                  <c:v>16.359000000000002</c:v>
                </c:pt>
                <c:pt idx="8126">
                  <c:v>16.024999999999999</c:v>
                </c:pt>
                <c:pt idx="8127">
                  <c:v>15.715</c:v>
                </c:pt>
                <c:pt idx="8128">
                  <c:v>15.404</c:v>
                </c:pt>
                <c:pt idx="8129">
                  <c:v>15.082000000000001</c:v>
                </c:pt>
                <c:pt idx="8130">
                  <c:v>14.775</c:v>
                </c:pt>
                <c:pt idx="8131">
                  <c:v>14.499000000000001</c:v>
                </c:pt>
                <c:pt idx="8132">
                  <c:v>14.256</c:v>
                </c:pt>
                <c:pt idx="8133">
                  <c:v>13.991</c:v>
                </c:pt>
                <c:pt idx="8134">
                  <c:v>13.731</c:v>
                </c:pt>
                <c:pt idx="8135">
                  <c:v>13.531000000000001</c:v>
                </c:pt>
                <c:pt idx="8136">
                  <c:v>13.308999999999999</c:v>
                </c:pt>
                <c:pt idx="8137">
                  <c:v>13.095000000000001</c:v>
                </c:pt>
                <c:pt idx="8138">
                  <c:v>12.943</c:v>
                </c:pt>
                <c:pt idx="8139">
                  <c:v>12.779</c:v>
                </c:pt>
                <c:pt idx="8140">
                  <c:v>12.651</c:v>
                </c:pt>
                <c:pt idx="8141">
                  <c:v>12.368</c:v>
                </c:pt>
                <c:pt idx="8142">
                  <c:v>12.233000000000001</c:v>
                </c:pt>
                <c:pt idx="8143">
                  <c:v>12.031000000000001</c:v>
                </c:pt>
                <c:pt idx="8144">
                  <c:v>11.818</c:v>
                </c:pt>
                <c:pt idx="8145">
                  <c:v>11.576000000000001</c:v>
                </c:pt>
                <c:pt idx="8146">
                  <c:v>11.282</c:v>
                </c:pt>
                <c:pt idx="8147">
                  <c:v>10.971</c:v>
                </c:pt>
                <c:pt idx="8148">
                  <c:v>10.634</c:v>
                </c:pt>
                <c:pt idx="8149">
                  <c:v>10.305</c:v>
                </c:pt>
                <c:pt idx="8150">
                  <c:v>9.9501000000000008</c:v>
                </c:pt>
                <c:pt idx="8151">
                  <c:v>9.5538000000000007</c:v>
                </c:pt>
                <c:pt idx="8152">
                  <c:v>9.1533999999999995</c:v>
                </c:pt>
                <c:pt idx="8153">
                  <c:v>8.7628000000000004</c:v>
                </c:pt>
                <c:pt idx="8154">
                  <c:v>8.3329000000000004</c:v>
                </c:pt>
                <c:pt idx="8155">
                  <c:v>7.9149000000000003</c:v>
                </c:pt>
                <c:pt idx="8156">
                  <c:v>7.4973000000000001</c:v>
                </c:pt>
                <c:pt idx="8157">
                  <c:v>7.09</c:v>
                </c:pt>
                <c:pt idx="8158">
                  <c:v>6.6574</c:v>
                </c:pt>
                <c:pt idx="8159">
                  <c:v>6.1889000000000003</c:v>
                </c:pt>
                <c:pt idx="8160">
                  <c:v>5.7594000000000003</c:v>
                </c:pt>
                <c:pt idx="8161">
                  <c:v>5.3372000000000002</c:v>
                </c:pt>
                <c:pt idx="8162">
                  <c:v>4.8834999999999997</c:v>
                </c:pt>
                <c:pt idx="8163">
                  <c:v>4.4175000000000004</c:v>
                </c:pt>
                <c:pt idx="8164">
                  <c:v>3.9609999999999999</c:v>
                </c:pt>
                <c:pt idx="8165">
                  <c:v>3.4874999999999998</c:v>
                </c:pt>
                <c:pt idx="8166">
                  <c:v>2.9839000000000002</c:v>
                </c:pt>
                <c:pt idx="8167">
                  <c:v>2.4674</c:v>
                </c:pt>
                <c:pt idx="8168">
                  <c:v>1.9655</c:v>
                </c:pt>
                <c:pt idx="8169">
                  <c:v>1.4590000000000001</c:v>
                </c:pt>
                <c:pt idx="8170">
                  <c:v>0.89861999999999997</c:v>
                </c:pt>
                <c:pt idx="8171">
                  <c:v>0.34451999999999999</c:v>
                </c:pt>
                <c:pt idx="8172">
                  <c:v>-0.16492999999999999</c:v>
                </c:pt>
                <c:pt idx="8173">
                  <c:v>-0.73270999999999997</c:v>
                </c:pt>
                <c:pt idx="8174">
                  <c:v>-1.3661000000000001</c:v>
                </c:pt>
                <c:pt idx="8175">
                  <c:v>-1.9688000000000001</c:v>
                </c:pt>
                <c:pt idx="8176">
                  <c:v>-2.5508999999999999</c:v>
                </c:pt>
                <c:pt idx="8177">
                  <c:v>-3.1183000000000001</c:v>
                </c:pt>
                <c:pt idx="8178">
                  <c:v>-3.6806000000000001</c:v>
                </c:pt>
                <c:pt idx="8179">
                  <c:v>-4.2784000000000004</c:v>
                </c:pt>
                <c:pt idx="8180">
                  <c:v>-4.8868999999999998</c:v>
                </c:pt>
                <c:pt idx="8181">
                  <c:v>-5.4408000000000003</c:v>
                </c:pt>
                <c:pt idx="8182">
                  <c:v>-5.93</c:v>
                </c:pt>
                <c:pt idx="8183">
                  <c:v>-6.4908999999999999</c:v>
                </c:pt>
                <c:pt idx="8184">
                  <c:v>-6.9832999999999998</c:v>
                </c:pt>
                <c:pt idx="8185">
                  <c:v>-7.3602999999999996</c:v>
                </c:pt>
                <c:pt idx="8186">
                  <c:v>-7.7698</c:v>
                </c:pt>
                <c:pt idx="8187">
                  <c:v>-8.1819000000000006</c:v>
                </c:pt>
                <c:pt idx="8188">
                  <c:v>-8.5112000000000005</c:v>
                </c:pt>
                <c:pt idx="8189">
                  <c:v>-8.7873999999999999</c:v>
                </c:pt>
                <c:pt idx="8190">
                  <c:v>-9.0902999999999992</c:v>
                </c:pt>
                <c:pt idx="8191">
                  <c:v>-9.3961000000000006</c:v>
                </c:pt>
                <c:pt idx="8192">
                  <c:v>-9.6734000000000009</c:v>
                </c:pt>
                <c:pt idx="8193">
                  <c:v>-9.9197000000000006</c:v>
                </c:pt>
                <c:pt idx="8194">
                  <c:v>-10.138</c:v>
                </c:pt>
                <c:pt idx="8195">
                  <c:v>-10.363</c:v>
                </c:pt>
                <c:pt idx="8196">
                  <c:v>-10.545999999999999</c:v>
                </c:pt>
                <c:pt idx="8197">
                  <c:v>-10.683999999999999</c:v>
                </c:pt>
                <c:pt idx="8198">
                  <c:v>-10.801</c:v>
                </c:pt>
                <c:pt idx="8199">
                  <c:v>-10.923</c:v>
                </c:pt>
                <c:pt idx="8200">
                  <c:v>-11.077</c:v>
                </c:pt>
                <c:pt idx="8201">
                  <c:v>-11.255000000000001</c:v>
                </c:pt>
                <c:pt idx="8202">
                  <c:v>-11.454000000000001</c:v>
                </c:pt>
                <c:pt idx="8203">
                  <c:v>-11.662000000000001</c:v>
                </c:pt>
                <c:pt idx="8204">
                  <c:v>-11.877000000000001</c:v>
                </c:pt>
                <c:pt idx="8205">
                  <c:v>-12.093</c:v>
                </c:pt>
                <c:pt idx="8206">
                  <c:v>-12.311</c:v>
                </c:pt>
                <c:pt idx="8207">
                  <c:v>-12.518000000000001</c:v>
                </c:pt>
                <c:pt idx="8208">
                  <c:v>-12.738</c:v>
                </c:pt>
                <c:pt idx="8209">
                  <c:v>-13</c:v>
                </c:pt>
                <c:pt idx="8210">
                  <c:v>-13.273999999999999</c:v>
                </c:pt>
                <c:pt idx="8211">
                  <c:v>-13.538</c:v>
                </c:pt>
                <c:pt idx="8212">
                  <c:v>-13.827</c:v>
                </c:pt>
                <c:pt idx="8213">
                  <c:v>-14.12</c:v>
                </c:pt>
                <c:pt idx="8214">
                  <c:v>-14.37</c:v>
                </c:pt>
                <c:pt idx="8215">
                  <c:v>-14.592000000000001</c:v>
                </c:pt>
                <c:pt idx="8216">
                  <c:v>-14.784000000000001</c:v>
                </c:pt>
                <c:pt idx="8217">
                  <c:v>-14.972</c:v>
                </c:pt>
                <c:pt idx="8218">
                  <c:v>-15.163</c:v>
                </c:pt>
                <c:pt idx="8219">
                  <c:v>-15.352</c:v>
                </c:pt>
                <c:pt idx="8220">
                  <c:v>-15.567</c:v>
                </c:pt>
                <c:pt idx="8221">
                  <c:v>-15.813000000000001</c:v>
                </c:pt>
                <c:pt idx="8222">
                  <c:v>-16.091000000000001</c:v>
                </c:pt>
                <c:pt idx="8223">
                  <c:v>-16.344999999999999</c:v>
                </c:pt>
                <c:pt idx="8224">
                  <c:v>-16.568000000000001</c:v>
                </c:pt>
                <c:pt idx="8225">
                  <c:v>-16.765999999999998</c:v>
                </c:pt>
                <c:pt idx="8226">
                  <c:v>-16.93</c:v>
                </c:pt>
                <c:pt idx="8227">
                  <c:v>-17.094000000000001</c:v>
                </c:pt>
                <c:pt idx="8228">
                  <c:v>-17.257999999999999</c:v>
                </c:pt>
                <c:pt idx="8229">
                  <c:v>-17.420999999999999</c:v>
                </c:pt>
                <c:pt idx="8230">
                  <c:v>-17.599</c:v>
                </c:pt>
                <c:pt idx="8231">
                  <c:v>-17.753</c:v>
                </c:pt>
                <c:pt idx="8232">
                  <c:v>-17.898</c:v>
                </c:pt>
                <c:pt idx="8233">
                  <c:v>-18.007999999999999</c:v>
                </c:pt>
                <c:pt idx="8234">
                  <c:v>-18.103999999999999</c:v>
                </c:pt>
                <c:pt idx="8235">
                  <c:v>-18.204000000000001</c:v>
                </c:pt>
                <c:pt idx="8236">
                  <c:v>-18.297999999999998</c:v>
                </c:pt>
                <c:pt idx="8237">
                  <c:v>-18.417999999999999</c:v>
                </c:pt>
                <c:pt idx="8238">
                  <c:v>-18.544</c:v>
                </c:pt>
                <c:pt idx="8239">
                  <c:v>-18.663</c:v>
                </c:pt>
                <c:pt idx="8240">
                  <c:v>-18.779</c:v>
                </c:pt>
                <c:pt idx="8241">
                  <c:v>-18.899000000000001</c:v>
                </c:pt>
                <c:pt idx="8242">
                  <c:v>-19.02</c:v>
                </c:pt>
                <c:pt idx="8243">
                  <c:v>-19.132000000000001</c:v>
                </c:pt>
                <c:pt idx="8244">
                  <c:v>-19.222000000000001</c:v>
                </c:pt>
                <c:pt idx="8245">
                  <c:v>-19.323</c:v>
                </c:pt>
                <c:pt idx="8246">
                  <c:v>-19.413</c:v>
                </c:pt>
                <c:pt idx="8247">
                  <c:v>-19.503</c:v>
                </c:pt>
                <c:pt idx="8248">
                  <c:v>-19.562999999999999</c:v>
                </c:pt>
                <c:pt idx="8249">
                  <c:v>-19.623000000000001</c:v>
                </c:pt>
                <c:pt idx="8250">
                  <c:v>-19.704000000000001</c:v>
                </c:pt>
                <c:pt idx="8251">
                  <c:v>-19.776</c:v>
                </c:pt>
                <c:pt idx="8252">
                  <c:v>-19.852</c:v>
                </c:pt>
                <c:pt idx="8253">
                  <c:v>-19.943000000000001</c:v>
                </c:pt>
                <c:pt idx="8254">
                  <c:v>-20.02</c:v>
                </c:pt>
                <c:pt idx="8255">
                  <c:v>-20.093</c:v>
                </c:pt>
                <c:pt idx="8256">
                  <c:v>-20.155999999999999</c:v>
                </c:pt>
                <c:pt idx="8257">
                  <c:v>-20.216000000000001</c:v>
                </c:pt>
                <c:pt idx="8258">
                  <c:v>-20.279</c:v>
                </c:pt>
                <c:pt idx="8259">
                  <c:v>-20.344000000000001</c:v>
                </c:pt>
                <c:pt idx="8260">
                  <c:v>-20.420999999999999</c:v>
                </c:pt>
                <c:pt idx="8261">
                  <c:v>-20.521000000000001</c:v>
                </c:pt>
                <c:pt idx="8262">
                  <c:v>-20.611000000000001</c:v>
                </c:pt>
                <c:pt idx="8263">
                  <c:v>-20.7</c:v>
                </c:pt>
                <c:pt idx="8264">
                  <c:v>-20.777000000000001</c:v>
                </c:pt>
                <c:pt idx="8265">
                  <c:v>-20.826000000000001</c:v>
                </c:pt>
                <c:pt idx="8266">
                  <c:v>-20.876000000000001</c:v>
                </c:pt>
                <c:pt idx="8267">
                  <c:v>-20.914000000000001</c:v>
                </c:pt>
                <c:pt idx="8268">
                  <c:v>-20.920999999999999</c:v>
                </c:pt>
                <c:pt idx="8269">
                  <c:v>-20.919</c:v>
                </c:pt>
                <c:pt idx="8270">
                  <c:v>-20.959</c:v>
                </c:pt>
                <c:pt idx="8271">
                  <c:v>-21.006</c:v>
                </c:pt>
                <c:pt idx="8272">
                  <c:v>-21.030999999999999</c:v>
                </c:pt>
                <c:pt idx="8273">
                  <c:v>-21.068999999999999</c:v>
                </c:pt>
                <c:pt idx="8274">
                  <c:v>-21.126999999999999</c:v>
                </c:pt>
                <c:pt idx="8275">
                  <c:v>-21.190999999999999</c:v>
                </c:pt>
                <c:pt idx="8276">
                  <c:v>-21.263999999999999</c:v>
                </c:pt>
                <c:pt idx="8277">
                  <c:v>-21.326000000000001</c:v>
                </c:pt>
                <c:pt idx="8278">
                  <c:v>-21.398</c:v>
                </c:pt>
                <c:pt idx="8279">
                  <c:v>-21.475000000000001</c:v>
                </c:pt>
                <c:pt idx="8280">
                  <c:v>-21.513999999999999</c:v>
                </c:pt>
                <c:pt idx="8281">
                  <c:v>-21.533999999999999</c:v>
                </c:pt>
                <c:pt idx="8282">
                  <c:v>-21.539000000000001</c:v>
                </c:pt>
                <c:pt idx="8283">
                  <c:v>-21.579000000000001</c:v>
                </c:pt>
                <c:pt idx="8284">
                  <c:v>-21.600999999999999</c:v>
                </c:pt>
                <c:pt idx="8285">
                  <c:v>-21.620999999999999</c:v>
                </c:pt>
                <c:pt idx="8286">
                  <c:v>-21.655000000000001</c:v>
                </c:pt>
                <c:pt idx="8287">
                  <c:v>-21.716999999999999</c:v>
                </c:pt>
                <c:pt idx="8288">
                  <c:v>-21.765000000000001</c:v>
                </c:pt>
                <c:pt idx="8289">
                  <c:v>-21.78</c:v>
                </c:pt>
                <c:pt idx="8290">
                  <c:v>-21.812000000000001</c:v>
                </c:pt>
                <c:pt idx="8291">
                  <c:v>-21.846</c:v>
                </c:pt>
                <c:pt idx="8292">
                  <c:v>-21.876000000000001</c:v>
                </c:pt>
                <c:pt idx="8293">
                  <c:v>-21.919</c:v>
                </c:pt>
                <c:pt idx="8294">
                  <c:v>-21.954999999999998</c:v>
                </c:pt>
                <c:pt idx="8295">
                  <c:v>-21.998999999999999</c:v>
                </c:pt>
                <c:pt idx="8296">
                  <c:v>-22.021999999999998</c:v>
                </c:pt>
                <c:pt idx="8297">
                  <c:v>-22.042999999999999</c:v>
                </c:pt>
                <c:pt idx="8298">
                  <c:v>-22.071000000000002</c:v>
                </c:pt>
                <c:pt idx="8299">
                  <c:v>-22.108000000000001</c:v>
                </c:pt>
                <c:pt idx="8300">
                  <c:v>-22.132000000000001</c:v>
                </c:pt>
                <c:pt idx="8301">
                  <c:v>-22.141999999999999</c:v>
                </c:pt>
                <c:pt idx="8302">
                  <c:v>-22.146999999999998</c:v>
                </c:pt>
                <c:pt idx="8303">
                  <c:v>-22.152999999999999</c:v>
                </c:pt>
                <c:pt idx="8304">
                  <c:v>-22.122</c:v>
                </c:pt>
                <c:pt idx="8305">
                  <c:v>-22.105</c:v>
                </c:pt>
                <c:pt idx="8306">
                  <c:v>-22.09</c:v>
                </c:pt>
                <c:pt idx="8307">
                  <c:v>-22.047999999999998</c:v>
                </c:pt>
                <c:pt idx="8308">
                  <c:v>-21.988</c:v>
                </c:pt>
                <c:pt idx="8309">
                  <c:v>-21.919</c:v>
                </c:pt>
                <c:pt idx="8310">
                  <c:v>-21.811</c:v>
                </c:pt>
                <c:pt idx="8311">
                  <c:v>-21.684999999999999</c:v>
                </c:pt>
                <c:pt idx="8312">
                  <c:v>-21.588000000000001</c:v>
                </c:pt>
                <c:pt idx="8313">
                  <c:v>-21.510999999999999</c:v>
                </c:pt>
                <c:pt idx="8314">
                  <c:v>-21.411000000000001</c:v>
                </c:pt>
                <c:pt idx="8315">
                  <c:v>-21.291</c:v>
                </c:pt>
                <c:pt idx="8316">
                  <c:v>-21.128</c:v>
                </c:pt>
                <c:pt idx="8317">
                  <c:v>-20.928000000000001</c:v>
                </c:pt>
                <c:pt idx="8318">
                  <c:v>-20.702000000000002</c:v>
                </c:pt>
                <c:pt idx="8319">
                  <c:v>-20.466000000000001</c:v>
                </c:pt>
                <c:pt idx="8320">
                  <c:v>-20.187000000000001</c:v>
                </c:pt>
                <c:pt idx="8321">
                  <c:v>-19.856000000000002</c:v>
                </c:pt>
                <c:pt idx="8322">
                  <c:v>-19.515000000000001</c:v>
                </c:pt>
                <c:pt idx="8323">
                  <c:v>-19.141999999999999</c:v>
                </c:pt>
                <c:pt idx="8324">
                  <c:v>-18.713000000000001</c:v>
                </c:pt>
                <c:pt idx="8325">
                  <c:v>-18.263999999999999</c:v>
                </c:pt>
                <c:pt idx="8326">
                  <c:v>-17.79</c:v>
                </c:pt>
                <c:pt idx="8327">
                  <c:v>-17.283999999999999</c:v>
                </c:pt>
                <c:pt idx="8328">
                  <c:v>-16.808</c:v>
                </c:pt>
                <c:pt idx="8329">
                  <c:v>-16.262</c:v>
                </c:pt>
                <c:pt idx="8330">
                  <c:v>-15.704000000000001</c:v>
                </c:pt>
                <c:pt idx="8331">
                  <c:v>-15.157</c:v>
                </c:pt>
                <c:pt idx="8332">
                  <c:v>-14.51</c:v>
                </c:pt>
                <c:pt idx="8333">
                  <c:v>-13.885</c:v>
                </c:pt>
                <c:pt idx="8334">
                  <c:v>-13.351000000000001</c:v>
                </c:pt>
                <c:pt idx="8335">
                  <c:v>-12.86</c:v>
                </c:pt>
                <c:pt idx="8336">
                  <c:v>-12.413</c:v>
                </c:pt>
                <c:pt idx="8337">
                  <c:v>-11.952999999999999</c:v>
                </c:pt>
                <c:pt idx="8338">
                  <c:v>-11.523</c:v>
                </c:pt>
                <c:pt idx="8339">
                  <c:v>-11.098000000000001</c:v>
                </c:pt>
                <c:pt idx="8340">
                  <c:v>-10.71</c:v>
                </c:pt>
                <c:pt idx="8341">
                  <c:v>-10.334</c:v>
                </c:pt>
                <c:pt idx="8342">
                  <c:v>-9.9586000000000006</c:v>
                </c:pt>
                <c:pt idx="8343">
                  <c:v>-9.6151</c:v>
                </c:pt>
                <c:pt idx="8344">
                  <c:v>-9.2904999999999998</c:v>
                </c:pt>
                <c:pt idx="8345">
                  <c:v>-8.9833999999999996</c:v>
                </c:pt>
                <c:pt idx="8346">
                  <c:v>-8.6342999999999996</c:v>
                </c:pt>
                <c:pt idx="8347">
                  <c:v>-8.2457999999999991</c:v>
                </c:pt>
                <c:pt idx="8348">
                  <c:v>-7.8756000000000004</c:v>
                </c:pt>
                <c:pt idx="8349">
                  <c:v>-7.5415000000000001</c:v>
                </c:pt>
                <c:pt idx="8350">
                  <c:v>-7.1936</c:v>
                </c:pt>
                <c:pt idx="8351">
                  <c:v>-6.7813999999999997</c:v>
                </c:pt>
                <c:pt idx="8352">
                  <c:v>-6.3239999999999998</c:v>
                </c:pt>
                <c:pt idx="8353">
                  <c:v>-5.8672000000000004</c:v>
                </c:pt>
                <c:pt idx="8354">
                  <c:v>-5.3552999999999997</c:v>
                </c:pt>
                <c:pt idx="8355">
                  <c:v>-4.7746000000000004</c:v>
                </c:pt>
                <c:pt idx="8356">
                  <c:v>-4.1471</c:v>
                </c:pt>
                <c:pt idx="8357">
                  <c:v>-3.5036</c:v>
                </c:pt>
                <c:pt idx="8358">
                  <c:v>-2.9119000000000002</c:v>
                </c:pt>
                <c:pt idx="8359">
                  <c:v>-2.3384999999999998</c:v>
                </c:pt>
                <c:pt idx="8360">
                  <c:v>-1.7095</c:v>
                </c:pt>
                <c:pt idx="8361">
                  <c:v>-1.0884</c:v>
                </c:pt>
                <c:pt idx="8362">
                  <c:v>-0.51781999999999995</c:v>
                </c:pt>
                <c:pt idx="8363">
                  <c:v>7.7577999999999994E-2</c:v>
                </c:pt>
                <c:pt idx="8364">
                  <c:v>0.67527999999999999</c:v>
                </c:pt>
                <c:pt idx="8365">
                  <c:v>1.2431000000000001</c:v>
                </c:pt>
                <c:pt idx="8366">
                  <c:v>1.8290999999999999</c:v>
                </c:pt>
                <c:pt idx="8367">
                  <c:v>2.4134000000000002</c:v>
                </c:pt>
                <c:pt idx="8368">
                  <c:v>2.9681999999999999</c:v>
                </c:pt>
                <c:pt idx="8369">
                  <c:v>3.5129999999999999</c:v>
                </c:pt>
                <c:pt idx="8370">
                  <c:v>4.0401999999999996</c:v>
                </c:pt>
                <c:pt idx="8371">
                  <c:v>4.5429000000000004</c:v>
                </c:pt>
                <c:pt idx="8372">
                  <c:v>5.0705</c:v>
                </c:pt>
                <c:pt idx="8373">
                  <c:v>5.5423999999999998</c:v>
                </c:pt>
                <c:pt idx="8374">
                  <c:v>6.0151000000000003</c:v>
                </c:pt>
                <c:pt idx="8375">
                  <c:v>6.4585999999999997</c:v>
                </c:pt>
                <c:pt idx="8376">
                  <c:v>6.9330999999999996</c:v>
                </c:pt>
                <c:pt idx="8377">
                  <c:v>7.3989000000000003</c:v>
                </c:pt>
                <c:pt idx="8378">
                  <c:v>7.8638000000000003</c:v>
                </c:pt>
                <c:pt idx="8379">
                  <c:v>8.3094000000000001</c:v>
                </c:pt>
                <c:pt idx="8380">
                  <c:v>8.7195999999999998</c:v>
                </c:pt>
                <c:pt idx="8381">
                  <c:v>9.1866000000000003</c:v>
                </c:pt>
                <c:pt idx="8382">
                  <c:v>9.6575000000000006</c:v>
                </c:pt>
                <c:pt idx="8383">
                  <c:v>10.038</c:v>
                </c:pt>
                <c:pt idx="8384">
                  <c:v>10.456</c:v>
                </c:pt>
                <c:pt idx="8385">
                  <c:v>10.795999999999999</c:v>
                </c:pt>
                <c:pt idx="8386">
                  <c:v>11.081</c:v>
                </c:pt>
                <c:pt idx="8387">
                  <c:v>11.398</c:v>
                </c:pt>
                <c:pt idx="8388">
                  <c:v>11.672000000000001</c:v>
                </c:pt>
                <c:pt idx="8389">
                  <c:v>11.923999999999999</c:v>
                </c:pt>
                <c:pt idx="8390">
                  <c:v>12.154999999999999</c:v>
                </c:pt>
                <c:pt idx="8391">
                  <c:v>12.35</c:v>
                </c:pt>
                <c:pt idx="8392">
                  <c:v>12.481</c:v>
                </c:pt>
                <c:pt idx="8393">
                  <c:v>12.590999999999999</c:v>
                </c:pt>
                <c:pt idx="8394">
                  <c:v>12.699</c:v>
                </c:pt>
                <c:pt idx="8395">
                  <c:v>12.877000000000001</c:v>
                </c:pt>
                <c:pt idx="8396">
                  <c:v>13.073</c:v>
                </c:pt>
                <c:pt idx="8397">
                  <c:v>13.228</c:v>
                </c:pt>
                <c:pt idx="8398">
                  <c:v>13.396000000000001</c:v>
                </c:pt>
                <c:pt idx="8399">
                  <c:v>13.597</c:v>
                </c:pt>
                <c:pt idx="8400">
                  <c:v>13.739000000000001</c:v>
                </c:pt>
                <c:pt idx="8401">
                  <c:v>13.898</c:v>
                </c:pt>
                <c:pt idx="8402">
                  <c:v>14.128</c:v>
                </c:pt>
                <c:pt idx="8403">
                  <c:v>14.311999999999999</c:v>
                </c:pt>
                <c:pt idx="8404">
                  <c:v>14.414</c:v>
                </c:pt>
                <c:pt idx="8405">
                  <c:v>14.513</c:v>
                </c:pt>
                <c:pt idx="8406">
                  <c:v>14.622999999999999</c:v>
                </c:pt>
                <c:pt idx="8407">
                  <c:v>14.715</c:v>
                </c:pt>
                <c:pt idx="8408">
                  <c:v>14.801</c:v>
                </c:pt>
                <c:pt idx="8409">
                  <c:v>14.881</c:v>
                </c:pt>
                <c:pt idx="8410">
                  <c:v>14.994</c:v>
                </c:pt>
                <c:pt idx="8411">
                  <c:v>15.129</c:v>
                </c:pt>
                <c:pt idx="8412">
                  <c:v>15.255000000000001</c:v>
                </c:pt>
                <c:pt idx="8413">
                  <c:v>15.375999999999999</c:v>
                </c:pt>
                <c:pt idx="8414">
                  <c:v>15.477</c:v>
                </c:pt>
                <c:pt idx="8415">
                  <c:v>15.641999999999999</c:v>
                </c:pt>
                <c:pt idx="8416">
                  <c:v>15.881</c:v>
                </c:pt>
                <c:pt idx="8417">
                  <c:v>16.106999999999999</c:v>
                </c:pt>
                <c:pt idx="8418">
                  <c:v>16.292000000000002</c:v>
                </c:pt>
                <c:pt idx="8419">
                  <c:v>16.443000000000001</c:v>
                </c:pt>
                <c:pt idx="8420">
                  <c:v>16.588000000000001</c:v>
                </c:pt>
                <c:pt idx="8421">
                  <c:v>16.744</c:v>
                </c:pt>
                <c:pt idx="8422">
                  <c:v>16.887</c:v>
                </c:pt>
                <c:pt idx="8423">
                  <c:v>17.036000000000001</c:v>
                </c:pt>
                <c:pt idx="8424">
                  <c:v>17.175000000000001</c:v>
                </c:pt>
                <c:pt idx="8425">
                  <c:v>17.338000000000001</c:v>
                </c:pt>
                <c:pt idx="8426">
                  <c:v>17.539000000000001</c:v>
                </c:pt>
                <c:pt idx="8427">
                  <c:v>17.719000000000001</c:v>
                </c:pt>
                <c:pt idx="8428">
                  <c:v>17.916</c:v>
                </c:pt>
                <c:pt idx="8429">
                  <c:v>18.151</c:v>
                </c:pt>
                <c:pt idx="8430">
                  <c:v>18.355</c:v>
                </c:pt>
                <c:pt idx="8431">
                  <c:v>18.501999999999999</c:v>
                </c:pt>
                <c:pt idx="8432">
                  <c:v>18.658000000000001</c:v>
                </c:pt>
                <c:pt idx="8433">
                  <c:v>18.853000000000002</c:v>
                </c:pt>
                <c:pt idx="8434">
                  <c:v>19.016999999999999</c:v>
                </c:pt>
                <c:pt idx="8435">
                  <c:v>19.126000000000001</c:v>
                </c:pt>
                <c:pt idx="8436">
                  <c:v>19.207000000000001</c:v>
                </c:pt>
                <c:pt idx="8437">
                  <c:v>19.291</c:v>
                </c:pt>
                <c:pt idx="8438">
                  <c:v>19.433</c:v>
                </c:pt>
                <c:pt idx="8439">
                  <c:v>19.588000000000001</c:v>
                </c:pt>
                <c:pt idx="8440">
                  <c:v>19.756</c:v>
                </c:pt>
                <c:pt idx="8441">
                  <c:v>19.896000000000001</c:v>
                </c:pt>
                <c:pt idx="8442">
                  <c:v>20.009</c:v>
                </c:pt>
                <c:pt idx="8443">
                  <c:v>20.122</c:v>
                </c:pt>
                <c:pt idx="8444">
                  <c:v>20.227</c:v>
                </c:pt>
                <c:pt idx="8445">
                  <c:v>20.326000000000001</c:v>
                </c:pt>
                <c:pt idx="8446">
                  <c:v>20.408000000000001</c:v>
                </c:pt>
                <c:pt idx="8447">
                  <c:v>20.504999999999999</c:v>
                </c:pt>
                <c:pt idx="8448">
                  <c:v>20.594000000000001</c:v>
                </c:pt>
                <c:pt idx="8449">
                  <c:v>20.693000000000001</c:v>
                </c:pt>
                <c:pt idx="8450">
                  <c:v>20.803000000000001</c:v>
                </c:pt>
                <c:pt idx="8451">
                  <c:v>20.922000000000001</c:v>
                </c:pt>
                <c:pt idx="8452">
                  <c:v>21.027999999999999</c:v>
                </c:pt>
                <c:pt idx="8453">
                  <c:v>21.122</c:v>
                </c:pt>
                <c:pt idx="8454">
                  <c:v>21.209</c:v>
                </c:pt>
                <c:pt idx="8455">
                  <c:v>21.29</c:v>
                </c:pt>
                <c:pt idx="8456">
                  <c:v>21.346</c:v>
                </c:pt>
                <c:pt idx="8457">
                  <c:v>21.402999999999999</c:v>
                </c:pt>
                <c:pt idx="8458">
                  <c:v>21.472000000000001</c:v>
                </c:pt>
                <c:pt idx="8459">
                  <c:v>21.54</c:v>
                </c:pt>
                <c:pt idx="8460">
                  <c:v>21.614999999999998</c:v>
                </c:pt>
                <c:pt idx="8461">
                  <c:v>21.695</c:v>
                </c:pt>
                <c:pt idx="8462">
                  <c:v>21.760999999999999</c:v>
                </c:pt>
                <c:pt idx="8463">
                  <c:v>21.835999999999999</c:v>
                </c:pt>
                <c:pt idx="8464">
                  <c:v>21.913</c:v>
                </c:pt>
                <c:pt idx="8465">
                  <c:v>21.984999999999999</c:v>
                </c:pt>
                <c:pt idx="8466">
                  <c:v>22.056999999999999</c:v>
                </c:pt>
                <c:pt idx="8467">
                  <c:v>22.134</c:v>
                </c:pt>
                <c:pt idx="8468">
                  <c:v>22.22</c:v>
                </c:pt>
                <c:pt idx="8469">
                  <c:v>22.294</c:v>
                </c:pt>
                <c:pt idx="8470">
                  <c:v>22.36</c:v>
                </c:pt>
                <c:pt idx="8471">
                  <c:v>22.4</c:v>
                </c:pt>
                <c:pt idx="8472">
                  <c:v>22.427</c:v>
                </c:pt>
                <c:pt idx="8473">
                  <c:v>22.452000000000002</c:v>
                </c:pt>
                <c:pt idx="8474">
                  <c:v>22.47</c:v>
                </c:pt>
                <c:pt idx="8475">
                  <c:v>22.488</c:v>
                </c:pt>
                <c:pt idx="8476">
                  <c:v>22.544</c:v>
                </c:pt>
                <c:pt idx="8477">
                  <c:v>22.637</c:v>
                </c:pt>
                <c:pt idx="8478">
                  <c:v>22.713999999999999</c:v>
                </c:pt>
                <c:pt idx="8479">
                  <c:v>22.815999999999999</c:v>
                </c:pt>
                <c:pt idx="8480">
                  <c:v>22.88</c:v>
                </c:pt>
                <c:pt idx="8481">
                  <c:v>22.911000000000001</c:v>
                </c:pt>
                <c:pt idx="8482">
                  <c:v>22.928999999999998</c:v>
                </c:pt>
                <c:pt idx="8483">
                  <c:v>22.974</c:v>
                </c:pt>
                <c:pt idx="8484">
                  <c:v>23.015999999999998</c:v>
                </c:pt>
                <c:pt idx="8485">
                  <c:v>23.024000000000001</c:v>
                </c:pt>
                <c:pt idx="8486">
                  <c:v>23.05</c:v>
                </c:pt>
                <c:pt idx="8487">
                  <c:v>23.07</c:v>
                </c:pt>
                <c:pt idx="8488">
                  <c:v>23.082000000000001</c:v>
                </c:pt>
                <c:pt idx="8489">
                  <c:v>23.102</c:v>
                </c:pt>
                <c:pt idx="8490">
                  <c:v>23.116</c:v>
                </c:pt>
                <c:pt idx="8491">
                  <c:v>23.149000000000001</c:v>
                </c:pt>
                <c:pt idx="8492">
                  <c:v>23.195</c:v>
                </c:pt>
                <c:pt idx="8493">
                  <c:v>23.236999999999998</c:v>
                </c:pt>
                <c:pt idx="8494">
                  <c:v>23.259</c:v>
                </c:pt>
                <c:pt idx="8495">
                  <c:v>23.283000000000001</c:v>
                </c:pt>
                <c:pt idx="8496">
                  <c:v>23.323</c:v>
                </c:pt>
                <c:pt idx="8497">
                  <c:v>23.36</c:v>
                </c:pt>
                <c:pt idx="8498">
                  <c:v>23.413</c:v>
                </c:pt>
                <c:pt idx="8499">
                  <c:v>23.507999999999999</c:v>
                </c:pt>
                <c:pt idx="8500">
                  <c:v>23.606999999999999</c:v>
                </c:pt>
                <c:pt idx="8501">
                  <c:v>23.7</c:v>
                </c:pt>
                <c:pt idx="8502">
                  <c:v>23.742000000000001</c:v>
                </c:pt>
                <c:pt idx="8503">
                  <c:v>23.782</c:v>
                </c:pt>
                <c:pt idx="8504">
                  <c:v>23.79</c:v>
                </c:pt>
                <c:pt idx="8505">
                  <c:v>23.763999999999999</c:v>
                </c:pt>
                <c:pt idx="8506">
                  <c:v>23.739000000000001</c:v>
                </c:pt>
                <c:pt idx="8507">
                  <c:v>23.727</c:v>
                </c:pt>
                <c:pt idx="8508">
                  <c:v>23.727</c:v>
                </c:pt>
                <c:pt idx="8509">
                  <c:v>23.718</c:v>
                </c:pt>
                <c:pt idx="8510">
                  <c:v>23.728000000000002</c:v>
                </c:pt>
                <c:pt idx="8511">
                  <c:v>23.728999999999999</c:v>
                </c:pt>
                <c:pt idx="8512">
                  <c:v>23.751000000000001</c:v>
                </c:pt>
                <c:pt idx="8513">
                  <c:v>23.771999999999998</c:v>
                </c:pt>
                <c:pt idx="8514">
                  <c:v>23.782</c:v>
                </c:pt>
                <c:pt idx="8515">
                  <c:v>23.788</c:v>
                </c:pt>
                <c:pt idx="8516">
                  <c:v>23.794</c:v>
                </c:pt>
                <c:pt idx="8517">
                  <c:v>23.797999999999998</c:v>
                </c:pt>
                <c:pt idx="8518">
                  <c:v>23.78</c:v>
                </c:pt>
                <c:pt idx="8519">
                  <c:v>23.776</c:v>
                </c:pt>
                <c:pt idx="8520">
                  <c:v>23.765999999999998</c:v>
                </c:pt>
                <c:pt idx="8521">
                  <c:v>23.776</c:v>
                </c:pt>
                <c:pt idx="8522">
                  <c:v>23.789000000000001</c:v>
                </c:pt>
                <c:pt idx="8523">
                  <c:v>23.773</c:v>
                </c:pt>
                <c:pt idx="8524">
                  <c:v>23.763999999999999</c:v>
                </c:pt>
                <c:pt idx="8525">
                  <c:v>23.759</c:v>
                </c:pt>
                <c:pt idx="8526">
                  <c:v>23.721</c:v>
                </c:pt>
                <c:pt idx="8527">
                  <c:v>23.655000000000001</c:v>
                </c:pt>
                <c:pt idx="8528">
                  <c:v>23.611000000000001</c:v>
                </c:pt>
                <c:pt idx="8529">
                  <c:v>23.565000000000001</c:v>
                </c:pt>
                <c:pt idx="8530">
                  <c:v>23.513999999999999</c:v>
                </c:pt>
                <c:pt idx="8531">
                  <c:v>23.457000000000001</c:v>
                </c:pt>
                <c:pt idx="8532">
                  <c:v>23.367000000000001</c:v>
                </c:pt>
                <c:pt idx="8533">
                  <c:v>23.268999999999998</c:v>
                </c:pt>
                <c:pt idx="8534">
                  <c:v>23.154</c:v>
                </c:pt>
                <c:pt idx="8535">
                  <c:v>22.991</c:v>
                </c:pt>
                <c:pt idx="8536">
                  <c:v>22.797999999999998</c:v>
                </c:pt>
                <c:pt idx="8537">
                  <c:v>22.594000000000001</c:v>
                </c:pt>
                <c:pt idx="8538">
                  <c:v>22.332999999999998</c:v>
                </c:pt>
                <c:pt idx="8539">
                  <c:v>22.074999999999999</c:v>
                </c:pt>
                <c:pt idx="8540">
                  <c:v>21.81</c:v>
                </c:pt>
                <c:pt idx="8541">
                  <c:v>21.568999999999999</c:v>
                </c:pt>
                <c:pt idx="8542">
                  <c:v>21.352</c:v>
                </c:pt>
                <c:pt idx="8543">
                  <c:v>21.084</c:v>
                </c:pt>
                <c:pt idx="8544">
                  <c:v>20.773</c:v>
                </c:pt>
                <c:pt idx="8545">
                  <c:v>20.472999999999999</c:v>
                </c:pt>
                <c:pt idx="8546">
                  <c:v>20.190999999999999</c:v>
                </c:pt>
                <c:pt idx="8547">
                  <c:v>19.893999999999998</c:v>
                </c:pt>
                <c:pt idx="8548">
                  <c:v>19.581</c:v>
                </c:pt>
                <c:pt idx="8549">
                  <c:v>19.212</c:v>
                </c:pt>
                <c:pt idx="8550">
                  <c:v>18.838000000000001</c:v>
                </c:pt>
                <c:pt idx="8551">
                  <c:v>18.459</c:v>
                </c:pt>
                <c:pt idx="8552">
                  <c:v>18.120999999999999</c:v>
                </c:pt>
                <c:pt idx="8553">
                  <c:v>17.777000000000001</c:v>
                </c:pt>
                <c:pt idx="8554">
                  <c:v>17.39</c:v>
                </c:pt>
                <c:pt idx="8555">
                  <c:v>17.001999999999999</c:v>
                </c:pt>
                <c:pt idx="8556">
                  <c:v>16.678999999999998</c:v>
                </c:pt>
                <c:pt idx="8557">
                  <c:v>16.422000000000001</c:v>
                </c:pt>
                <c:pt idx="8558">
                  <c:v>16.216000000000001</c:v>
                </c:pt>
                <c:pt idx="8559">
                  <c:v>15.961</c:v>
                </c:pt>
                <c:pt idx="8560">
                  <c:v>15.683</c:v>
                </c:pt>
                <c:pt idx="8561">
                  <c:v>15.409000000000001</c:v>
                </c:pt>
                <c:pt idx="8562">
                  <c:v>15.172000000000001</c:v>
                </c:pt>
                <c:pt idx="8563">
                  <c:v>14.946999999999999</c:v>
                </c:pt>
                <c:pt idx="8564">
                  <c:v>14.757</c:v>
                </c:pt>
                <c:pt idx="8565">
                  <c:v>14.573</c:v>
                </c:pt>
                <c:pt idx="8566">
                  <c:v>14.375999999999999</c:v>
                </c:pt>
                <c:pt idx="8567">
                  <c:v>14.172000000000001</c:v>
                </c:pt>
                <c:pt idx="8568">
                  <c:v>13.984</c:v>
                </c:pt>
                <c:pt idx="8569">
                  <c:v>13.851000000000001</c:v>
                </c:pt>
                <c:pt idx="8570">
                  <c:v>13.686999999999999</c:v>
                </c:pt>
                <c:pt idx="8571">
                  <c:v>13.476000000000001</c:v>
                </c:pt>
                <c:pt idx="8572">
                  <c:v>13.349</c:v>
                </c:pt>
                <c:pt idx="8573">
                  <c:v>13.227</c:v>
                </c:pt>
                <c:pt idx="8574">
                  <c:v>13.048999999999999</c:v>
                </c:pt>
                <c:pt idx="8575">
                  <c:v>12.861000000000001</c:v>
                </c:pt>
                <c:pt idx="8576">
                  <c:v>12.678000000000001</c:v>
                </c:pt>
                <c:pt idx="8577">
                  <c:v>12.465999999999999</c:v>
                </c:pt>
                <c:pt idx="8578">
                  <c:v>12.244</c:v>
                </c:pt>
                <c:pt idx="8579">
                  <c:v>12.093999999999999</c:v>
                </c:pt>
                <c:pt idx="8580">
                  <c:v>11.884</c:v>
                </c:pt>
                <c:pt idx="8581">
                  <c:v>11.686</c:v>
                </c:pt>
                <c:pt idx="8582">
                  <c:v>11.528</c:v>
                </c:pt>
                <c:pt idx="8583">
                  <c:v>11.303000000000001</c:v>
                </c:pt>
                <c:pt idx="8584">
                  <c:v>11.061999999999999</c:v>
                </c:pt>
                <c:pt idx="8585">
                  <c:v>10.831</c:v>
                </c:pt>
                <c:pt idx="8586">
                  <c:v>10.619</c:v>
                </c:pt>
                <c:pt idx="8587">
                  <c:v>10.401999999999999</c:v>
                </c:pt>
                <c:pt idx="8588">
                  <c:v>10.148999999999999</c:v>
                </c:pt>
                <c:pt idx="8589">
                  <c:v>9.9024999999999999</c:v>
                </c:pt>
                <c:pt idx="8590">
                  <c:v>9.7104999999999997</c:v>
                </c:pt>
                <c:pt idx="8591">
                  <c:v>9.4364000000000008</c:v>
                </c:pt>
                <c:pt idx="8592">
                  <c:v>9.1475000000000009</c:v>
                </c:pt>
                <c:pt idx="8593">
                  <c:v>8.8460000000000001</c:v>
                </c:pt>
                <c:pt idx="8594">
                  <c:v>8.5410000000000004</c:v>
                </c:pt>
                <c:pt idx="8595">
                  <c:v>8.2392000000000003</c:v>
                </c:pt>
                <c:pt idx="8596">
                  <c:v>7.8699000000000003</c:v>
                </c:pt>
                <c:pt idx="8597">
                  <c:v>7.4797000000000002</c:v>
                </c:pt>
                <c:pt idx="8598">
                  <c:v>7.0568999999999997</c:v>
                </c:pt>
                <c:pt idx="8599">
                  <c:v>6.6250999999999998</c:v>
                </c:pt>
                <c:pt idx="8600">
                  <c:v>6.18</c:v>
                </c:pt>
                <c:pt idx="8601">
                  <c:v>5.6913999999999998</c:v>
                </c:pt>
                <c:pt idx="8602">
                  <c:v>5.2282000000000002</c:v>
                </c:pt>
                <c:pt idx="8603">
                  <c:v>4.7468000000000004</c:v>
                </c:pt>
                <c:pt idx="8604">
                  <c:v>4.2701000000000002</c:v>
                </c:pt>
                <c:pt idx="8605">
                  <c:v>3.8094999999999999</c:v>
                </c:pt>
                <c:pt idx="8606">
                  <c:v>3.3654000000000002</c:v>
                </c:pt>
                <c:pt idx="8607">
                  <c:v>2.8868</c:v>
                </c:pt>
                <c:pt idx="8608">
                  <c:v>2.3967000000000001</c:v>
                </c:pt>
                <c:pt idx="8609">
                  <c:v>1.9366000000000001</c:v>
                </c:pt>
                <c:pt idx="8610">
                  <c:v>1.4859</c:v>
                </c:pt>
                <c:pt idx="8611">
                  <c:v>1.0207999999999999</c:v>
                </c:pt>
                <c:pt idx="8612">
                  <c:v>0.57235000000000003</c:v>
                </c:pt>
                <c:pt idx="8613">
                  <c:v>0.12917999999999999</c:v>
                </c:pt>
                <c:pt idx="8614">
                  <c:v>-0.32641999999999999</c:v>
                </c:pt>
                <c:pt idx="8615">
                  <c:v>-0.81455999999999995</c:v>
                </c:pt>
                <c:pt idx="8616">
                  <c:v>-1.3241000000000001</c:v>
                </c:pt>
                <c:pt idx="8617">
                  <c:v>-1.8220000000000001</c:v>
                </c:pt>
                <c:pt idx="8618">
                  <c:v>-2.2566999999999999</c:v>
                </c:pt>
                <c:pt idx="8619">
                  <c:v>-2.6894999999999998</c:v>
                </c:pt>
                <c:pt idx="8620">
                  <c:v>-3.1501999999999999</c:v>
                </c:pt>
                <c:pt idx="8621">
                  <c:v>-3.6524999999999999</c:v>
                </c:pt>
                <c:pt idx="8622">
                  <c:v>-4.1466000000000003</c:v>
                </c:pt>
                <c:pt idx="8623">
                  <c:v>-4.6246</c:v>
                </c:pt>
                <c:pt idx="8624">
                  <c:v>-5.0989000000000004</c:v>
                </c:pt>
                <c:pt idx="8625">
                  <c:v>-5.6303000000000001</c:v>
                </c:pt>
                <c:pt idx="8626">
                  <c:v>-6.1055999999999999</c:v>
                </c:pt>
                <c:pt idx="8627">
                  <c:v>-6.6440999999999999</c:v>
                </c:pt>
                <c:pt idx="8628">
                  <c:v>-7.1694000000000004</c:v>
                </c:pt>
                <c:pt idx="8629">
                  <c:v>-7.6291000000000002</c:v>
                </c:pt>
                <c:pt idx="8630">
                  <c:v>-8.0845000000000002</c:v>
                </c:pt>
                <c:pt idx="8631">
                  <c:v>-8.5251999999999999</c:v>
                </c:pt>
                <c:pt idx="8632">
                  <c:v>-8.8976000000000006</c:v>
                </c:pt>
                <c:pt idx="8633">
                  <c:v>-9.1952999999999996</c:v>
                </c:pt>
                <c:pt idx="8634">
                  <c:v>-9.5266000000000002</c:v>
                </c:pt>
                <c:pt idx="8635">
                  <c:v>-9.8332999999999995</c:v>
                </c:pt>
                <c:pt idx="8636">
                  <c:v>-10.103</c:v>
                </c:pt>
                <c:pt idx="8637">
                  <c:v>-10.31</c:v>
                </c:pt>
                <c:pt idx="8638">
                  <c:v>-10.499000000000001</c:v>
                </c:pt>
                <c:pt idx="8639">
                  <c:v>-10.68</c:v>
                </c:pt>
                <c:pt idx="8640">
                  <c:v>-10.849</c:v>
                </c:pt>
                <c:pt idx="8641">
                  <c:v>-11.018000000000001</c:v>
                </c:pt>
                <c:pt idx="8642">
                  <c:v>-11.222</c:v>
                </c:pt>
                <c:pt idx="8643">
                  <c:v>-11.439</c:v>
                </c:pt>
                <c:pt idx="8644">
                  <c:v>-11.68</c:v>
                </c:pt>
                <c:pt idx="8645">
                  <c:v>-11.936999999999999</c:v>
                </c:pt>
                <c:pt idx="8646">
                  <c:v>-12.183</c:v>
                </c:pt>
                <c:pt idx="8647">
                  <c:v>-12.464</c:v>
                </c:pt>
                <c:pt idx="8648">
                  <c:v>-12.775</c:v>
                </c:pt>
                <c:pt idx="8649">
                  <c:v>-13.06</c:v>
                </c:pt>
                <c:pt idx="8650">
                  <c:v>-13.331</c:v>
                </c:pt>
                <c:pt idx="8651">
                  <c:v>-13.641</c:v>
                </c:pt>
                <c:pt idx="8652">
                  <c:v>-13.896000000000001</c:v>
                </c:pt>
                <c:pt idx="8653">
                  <c:v>-14.087</c:v>
                </c:pt>
                <c:pt idx="8654">
                  <c:v>-14.24</c:v>
                </c:pt>
                <c:pt idx="8655">
                  <c:v>-14.385999999999999</c:v>
                </c:pt>
                <c:pt idx="8656">
                  <c:v>-14.516</c:v>
                </c:pt>
                <c:pt idx="8657">
                  <c:v>-14.66</c:v>
                </c:pt>
                <c:pt idx="8658">
                  <c:v>-14.804</c:v>
                </c:pt>
                <c:pt idx="8659">
                  <c:v>-14.971</c:v>
                </c:pt>
                <c:pt idx="8660">
                  <c:v>-15.151</c:v>
                </c:pt>
                <c:pt idx="8661">
                  <c:v>-15.331</c:v>
                </c:pt>
                <c:pt idx="8662">
                  <c:v>-15.500999999999999</c:v>
                </c:pt>
                <c:pt idx="8663">
                  <c:v>-15.638</c:v>
                </c:pt>
                <c:pt idx="8664">
                  <c:v>-15.768000000000001</c:v>
                </c:pt>
                <c:pt idx="8665">
                  <c:v>-15.901999999999999</c:v>
                </c:pt>
                <c:pt idx="8666">
                  <c:v>-16.036000000000001</c:v>
                </c:pt>
                <c:pt idx="8667">
                  <c:v>-16.187000000000001</c:v>
                </c:pt>
                <c:pt idx="8668">
                  <c:v>-16.335000000000001</c:v>
                </c:pt>
                <c:pt idx="8669">
                  <c:v>-16.466999999999999</c:v>
                </c:pt>
                <c:pt idx="8670">
                  <c:v>-16.567</c:v>
                </c:pt>
                <c:pt idx="8671">
                  <c:v>-16.664000000000001</c:v>
                </c:pt>
                <c:pt idx="8672">
                  <c:v>-16.741</c:v>
                </c:pt>
                <c:pt idx="8673">
                  <c:v>-16.837</c:v>
                </c:pt>
                <c:pt idx="8674">
                  <c:v>-16.934000000000001</c:v>
                </c:pt>
                <c:pt idx="8675">
                  <c:v>-17.024999999999999</c:v>
                </c:pt>
                <c:pt idx="8676">
                  <c:v>-17.14</c:v>
                </c:pt>
                <c:pt idx="8677">
                  <c:v>-17.222999999999999</c:v>
                </c:pt>
                <c:pt idx="8678">
                  <c:v>-17.268000000000001</c:v>
                </c:pt>
                <c:pt idx="8679">
                  <c:v>-17.338000000000001</c:v>
                </c:pt>
                <c:pt idx="8680">
                  <c:v>-17.414999999999999</c:v>
                </c:pt>
                <c:pt idx="8681">
                  <c:v>-17.5</c:v>
                </c:pt>
                <c:pt idx="8682">
                  <c:v>-17.599</c:v>
                </c:pt>
                <c:pt idx="8683">
                  <c:v>-17.687999999999999</c:v>
                </c:pt>
                <c:pt idx="8684">
                  <c:v>-17.768999999999998</c:v>
                </c:pt>
                <c:pt idx="8685">
                  <c:v>-17.835000000000001</c:v>
                </c:pt>
                <c:pt idx="8686">
                  <c:v>-17.896000000000001</c:v>
                </c:pt>
                <c:pt idx="8687">
                  <c:v>-17.971</c:v>
                </c:pt>
                <c:pt idx="8688">
                  <c:v>-18.077000000000002</c:v>
                </c:pt>
                <c:pt idx="8689">
                  <c:v>-18.169</c:v>
                </c:pt>
                <c:pt idx="8690">
                  <c:v>-18.228999999999999</c:v>
                </c:pt>
                <c:pt idx="8691">
                  <c:v>-18.268999999999998</c:v>
                </c:pt>
                <c:pt idx="8692">
                  <c:v>-18.292999999999999</c:v>
                </c:pt>
                <c:pt idx="8693">
                  <c:v>-18.367000000000001</c:v>
                </c:pt>
                <c:pt idx="8694">
                  <c:v>-18.475999999999999</c:v>
                </c:pt>
                <c:pt idx="8695">
                  <c:v>-18.603999999999999</c:v>
                </c:pt>
                <c:pt idx="8696">
                  <c:v>-18.706</c:v>
                </c:pt>
                <c:pt idx="8697">
                  <c:v>-18.753</c:v>
                </c:pt>
                <c:pt idx="8698">
                  <c:v>-18.780999999999999</c:v>
                </c:pt>
                <c:pt idx="8699">
                  <c:v>-18.812000000000001</c:v>
                </c:pt>
                <c:pt idx="8700">
                  <c:v>-18.835000000000001</c:v>
                </c:pt>
                <c:pt idx="8701">
                  <c:v>-18.864000000000001</c:v>
                </c:pt>
                <c:pt idx="8702">
                  <c:v>-18.914999999999999</c:v>
                </c:pt>
                <c:pt idx="8703">
                  <c:v>-18.963000000000001</c:v>
                </c:pt>
                <c:pt idx="8704">
                  <c:v>-19.024000000000001</c:v>
                </c:pt>
                <c:pt idx="8705">
                  <c:v>-19.097999999999999</c:v>
                </c:pt>
                <c:pt idx="8706">
                  <c:v>-19.161000000000001</c:v>
                </c:pt>
                <c:pt idx="8707">
                  <c:v>-19.206</c:v>
                </c:pt>
                <c:pt idx="8708">
                  <c:v>-19.234000000000002</c:v>
                </c:pt>
                <c:pt idx="8709">
                  <c:v>-19.265999999999998</c:v>
                </c:pt>
                <c:pt idx="8710">
                  <c:v>-19.3</c:v>
                </c:pt>
                <c:pt idx="8711">
                  <c:v>-19.338000000000001</c:v>
                </c:pt>
                <c:pt idx="8712">
                  <c:v>-19.366</c:v>
                </c:pt>
                <c:pt idx="8713">
                  <c:v>-19.411000000000001</c:v>
                </c:pt>
                <c:pt idx="8714">
                  <c:v>-19.498000000000001</c:v>
                </c:pt>
                <c:pt idx="8715">
                  <c:v>-19.565000000000001</c:v>
                </c:pt>
                <c:pt idx="8716">
                  <c:v>-19.646000000000001</c:v>
                </c:pt>
                <c:pt idx="8717">
                  <c:v>-19.713000000000001</c:v>
                </c:pt>
                <c:pt idx="8718">
                  <c:v>-19.757000000000001</c:v>
                </c:pt>
                <c:pt idx="8719">
                  <c:v>-19.818000000000001</c:v>
                </c:pt>
                <c:pt idx="8720">
                  <c:v>-19.902000000000001</c:v>
                </c:pt>
                <c:pt idx="8721">
                  <c:v>-20</c:v>
                </c:pt>
                <c:pt idx="8722">
                  <c:v>-20.07</c:v>
                </c:pt>
                <c:pt idx="8723">
                  <c:v>-20.137</c:v>
                </c:pt>
                <c:pt idx="8724">
                  <c:v>-20.184000000000001</c:v>
                </c:pt>
                <c:pt idx="8725">
                  <c:v>-20.204000000000001</c:v>
                </c:pt>
                <c:pt idx="8726">
                  <c:v>-20.225999999999999</c:v>
                </c:pt>
                <c:pt idx="8727">
                  <c:v>-20.228999999999999</c:v>
                </c:pt>
                <c:pt idx="8728">
                  <c:v>-20.212</c:v>
                </c:pt>
                <c:pt idx="8729">
                  <c:v>-20.21</c:v>
                </c:pt>
                <c:pt idx="8730">
                  <c:v>-20.238</c:v>
                </c:pt>
                <c:pt idx="8731">
                  <c:v>-20.271999999999998</c:v>
                </c:pt>
                <c:pt idx="8732">
                  <c:v>-20.321999999999999</c:v>
                </c:pt>
                <c:pt idx="8733">
                  <c:v>-20.364000000000001</c:v>
                </c:pt>
                <c:pt idx="8734">
                  <c:v>-20.396000000000001</c:v>
                </c:pt>
                <c:pt idx="8735">
                  <c:v>-20.408000000000001</c:v>
                </c:pt>
                <c:pt idx="8736">
                  <c:v>-20.411000000000001</c:v>
                </c:pt>
                <c:pt idx="8737">
                  <c:v>-20.428000000000001</c:v>
                </c:pt>
                <c:pt idx="8738">
                  <c:v>-20.420999999999999</c:v>
                </c:pt>
                <c:pt idx="8739">
                  <c:v>-20.434000000000001</c:v>
                </c:pt>
                <c:pt idx="8740">
                  <c:v>-20.446999999999999</c:v>
                </c:pt>
                <c:pt idx="8741">
                  <c:v>-20.459</c:v>
                </c:pt>
                <c:pt idx="8742">
                  <c:v>-20.495000000000001</c:v>
                </c:pt>
                <c:pt idx="8743">
                  <c:v>-20.523</c:v>
                </c:pt>
                <c:pt idx="8744">
                  <c:v>-20.553999999999998</c:v>
                </c:pt>
                <c:pt idx="8745">
                  <c:v>-20.588000000000001</c:v>
                </c:pt>
                <c:pt idx="8746">
                  <c:v>-20.611999999999998</c:v>
                </c:pt>
                <c:pt idx="8747">
                  <c:v>-20.617999999999999</c:v>
                </c:pt>
                <c:pt idx="8748">
                  <c:v>-20.611000000000001</c:v>
                </c:pt>
                <c:pt idx="8749">
                  <c:v>-20.582000000000001</c:v>
                </c:pt>
                <c:pt idx="8750">
                  <c:v>-20.545000000000002</c:v>
                </c:pt>
                <c:pt idx="8751">
                  <c:v>-20.529</c:v>
                </c:pt>
                <c:pt idx="8752">
                  <c:v>-20.501000000000001</c:v>
                </c:pt>
                <c:pt idx="8753">
                  <c:v>-20.457000000000001</c:v>
                </c:pt>
                <c:pt idx="8754">
                  <c:v>-20.395</c:v>
                </c:pt>
                <c:pt idx="8755">
                  <c:v>-20.288</c:v>
                </c:pt>
                <c:pt idx="8756">
                  <c:v>-20.137</c:v>
                </c:pt>
                <c:pt idx="8757">
                  <c:v>-19.977</c:v>
                </c:pt>
                <c:pt idx="8758">
                  <c:v>-19.795000000000002</c:v>
                </c:pt>
                <c:pt idx="8759">
                  <c:v>-19.631</c:v>
                </c:pt>
                <c:pt idx="8760">
                  <c:v>-19.46</c:v>
                </c:pt>
                <c:pt idx="8761">
                  <c:v>-19.256</c:v>
                </c:pt>
                <c:pt idx="8762">
                  <c:v>-19.013000000000002</c:v>
                </c:pt>
                <c:pt idx="8763">
                  <c:v>-18.722000000000001</c:v>
                </c:pt>
                <c:pt idx="8764">
                  <c:v>-18.434999999999999</c:v>
                </c:pt>
                <c:pt idx="8765">
                  <c:v>-18.134</c:v>
                </c:pt>
                <c:pt idx="8766">
                  <c:v>-17.809999999999999</c:v>
                </c:pt>
                <c:pt idx="8767">
                  <c:v>-17.47</c:v>
                </c:pt>
                <c:pt idx="8768">
                  <c:v>-17.164000000000001</c:v>
                </c:pt>
                <c:pt idx="8769">
                  <c:v>-16.887</c:v>
                </c:pt>
                <c:pt idx="8770">
                  <c:v>-16.562000000000001</c:v>
                </c:pt>
                <c:pt idx="8771">
                  <c:v>-16.263999999999999</c:v>
                </c:pt>
                <c:pt idx="8772">
                  <c:v>-15.988</c:v>
                </c:pt>
                <c:pt idx="8773">
                  <c:v>-15.705</c:v>
                </c:pt>
                <c:pt idx="8774">
                  <c:v>-15.406000000000001</c:v>
                </c:pt>
                <c:pt idx="8775">
                  <c:v>-15.16</c:v>
                </c:pt>
                <c:pt idx="8776">
                  <c:v>-14.92</c:v>
                </c:pt>
                <c:pt idx="8777">
                  <c:v>-14.64</c:v>
                </c:pt>
                <c:pt idx="8778">
                  <c:v>-14.42</c:v>
                </c:pt>
                <c:pt idx="8779">
                  <c:v>-14.224</c:v>
                </c:pt>
                <c:pt idx="8780">
                  <c:v>-14.021000000000001</c:v>
                </c:pt>
                <c:pt idx="8781">
                  <c:v>-13.811</c:v>
                </c:pt>
                <c:pt idx="8782">
                  <c:v>-13.606</c:v>
                </c:pt>
                <c:pt idx="8783">
                  <c:v>-13.387</c:v>
                </c:pt>
                <c:pt idx="8784">
                  <c:v>-13.122</c:v>
                </c:pt>
                <c:pt idx="8785">
                  <c:v>-12.859</c:v>
                </c:pt>
                <c:pt idx="8786">
                  <c:v>-12.625999999999999</c:v>
                </c:pt>
                <c:pt idx="8787">
                  <c:v>-12.362</c:v>
                </c:pt>
                <c:pt idx="8788">
                  <c:v>-12.037000000000001</c:v>
                </c:pt>
                <c:pt idx="8789">
                  <c:v>-11.746</c:v>
                </c:pt>
                <c:pt idx="8790">
                  <c:v>-11.441000000000001</c:v>
                </c:pt>
                <c:pt idx="8791">
                  <c:v>-11.1</c:v>
                </c:pt>
                <c:pt idx="8792">
                  <c:v>-10.752000000000001</c:v>
                </c:pt>
                <c:pt idx="8793">
                  <c:v>-10.43</c:v>
                </c:pt>
                <c:pt idx="8794">
                  <c:v>-10.055</c:v>
                </c:pt>
                <c:pt idx="8795">
                  <c:v>-9.6669</c:v>
                </c:pt>
                <c:pt idx="8796">
                  <c:v>-9.3001000000000005</c:v>
                </c:pt>
                <c:pt idx="8797">
                  <c:v>-8.9276</c:v>
                </c:pt>
                <c:pt idx="8798">
                  <c:v>-8.5695999999999994</c:v>
                </c:pt>
                <c:pt idx="8799">
                  <c:v>-8.1106999999999996</c:v>
                </c:pt>
                <c:pt idx="8800">
                  <c:v>-7.6551999999999998</c:v>
                </c:pt>
                <c:pt idx="8801">
                  <c:v>-7.1375000000000002</c:v>
                </c:pt>
                <c:pt idx="8802">
                  <c:v>-6.5171000000000001</c:v>
                </c:pt>
                <c:pt idx="8803">
                  <c:v>-5.9131</c:v>
                </c:pt>
                <c:pt idx="8804">
                  <c:v>-5.2838000000000003</c:v>
                </c:pt>
                <c:pt idx="8805">
                  <c:v>-4.6936999999999998</c:v>
                </c:pt>
                <c:pt idx="8806">
                  <c:v>-4.0460000000000003</c:v>
                </c:pt>
                <c:pt idx="8807">
                  <c:v>-3.3605</c:v>
                </c:pt>
                <c:pt idx="8808">
                  <c:v>-2.6985999999999999</c:v>
                </c:pt>
                <c:pt idx="8809">
                  <c:v>-2.0445000000000002</c:v>
                </c:pt>
                <c:pt idx="8810">
                  <c:v>-1.3431999999999999</c:v>
                </c:pt>
                <c:pt idx="8811">
                  <c:v>-0.59943000000000002</c:v>
                </c:pt>
                <c:pt idx="8812">
                  <c:v>0.13539000000000001</c:v>
                </c:pt>
                <c:pt idx="8813">
                  <c:v>0.85575999999999997</c:v>
                </c:pt>
                <c:pt idx="8814">
                  <c:v>1.5261</c:v>
                </c:pt>
                <c:pt idx="8815">
                  <c:v>2.2671000000000001</c:v>
                </c:pt>
                <c:pt idx="8816">
                  <c:v>3.0118999999999998</c:v>
                </c:pt>
                <c:pt idx="8817">
                  <c:v>3.6818</c:v>
                </c:pt>
                <c:pt idx="8818">
                  <c:v>4.3178000000000001</c:v>
                </c:pt>
                <c:pt idx="8819">
                  <c:v>4.9301000000000004</c:v>
                </c:pt>
                <c:pt idx="8820">
                  <c:v>5.5766999999999998</c:v>
                </c:pt>
                <c:pt idx="8821">
                  <c:v>6.2351999999999999</c:v>
                </c:pt>
                <c:pt idx="8822">
                  <c:v>6.8516000000000004</c:v>
                </c:pt>
                <c:pt idx="8823">
                  <c:v>7.4649999999999999</c:v>
                </c:pt>
                <c:pt idx="8824">
                  <c:v>8.0706000000000007</c:v>
                </c:pt>
                <c:pt idx="8825">
                  <c:v>8.6412999999999993</c:v>
                </c:pt>
                <c:pt idx="8826">
                  <c:v>9.1774000000000004</c:v>
                </c:pt>
                <c:pt idx="8827">
                  <c:v>9.6738</c:v>
                </c:pt>
                <c:pt idx="8828">
                  <c:v>10.178000000000001</c:v>
                </c:pt>
                <c:pt idx="8829">
                  <c:v>10.624000000000001</c:v>
                </c:pt>
                <c:pt idx="8830">
                  <c:v>11.005000000000001</c:v>
                </c:pt>
                <c:pt idx="8831">
                  <c:v>11.391999999999999</c:v>
                </c:pt>
                <c:pt idx="8832">
                  <c:v>11.706</c:v>
                </c:pt>
                <c:pt idx="8833">
                  <c:v>11.997</c:v>
                </c:pt>
                <c:pt idx="8834">
                  <c:v>12.24</c:v>
                </c:pt>
                <c:pt idx="8835">
                  <c:v>12.433</c:v>
                </c:pt>
                <c:pt idx="8836">
                  <c:v>12.601000000000001</c:v>
                </c:pt>
                <c:pt idx="8837">
                  <c:v>12.711</c:v>
                </c:pt>
                <c:pt idx="8838">
                  <c:v>12.795</c:v>
                </c:pt>
                <c:pt idx="8839">
                  <c:v>12.951000000000001</c:v>
                </c:pt>
                <c:pt idx="8840">
                  <c:v>13.038</c:v>
                </c:pt>
                <c:pt idx="8841">
                  <c:v>13.125999999999999</c:v>
                </c:pt>
                <c:pt idx="8842">
                  <c:v>13.289</c:v>
                </c:pt>
                <c:pt idx="8843">
                  <c:v>13.48</c:v>
                </c:pt>
                <c:pt idx="8844">
                  <c:v>13.667</c:v>
                </c:pt>
                <c:pt idx="8845">
                  <c:v>13.837999999999999</c:v>
                </c:pt>
                <c:pt idx="8846">
                  <c:v>14.031000000000001</c:v>
                </c:pt>
                <c:pt idx="8847">
                  <c:v>14.228</c:v>
                </c:pt>
                <c:pt idx="8848">
                  <c:v>14.387</c:v>
                </c:pt>
                <c:pt idx="8849">
                  <c:v>14.57</c:v>
                </c:pt>
                <c:pt idx="8850">
                  <c:v>14.731</c:v>
                </c:pt>
                <c:pt idx="8851">
                  <c:v>14.86</c:v>
                </c:pt>
                <c:pt idx="8852">
                  <c:v>15.007</c:v>
                </c:pt>
                <c:pt idx="8853">
                  <c:v>15.194000000000001</c:v>
                </c:pt>
                <c:pt idx="8854">
                  <c:v>15.345000000000001</c:v>
                </c:pt>
                <c:pt idx="8855">
                  <c:v>15.465</c:v>
                </c:pt>
                <c:pt idx="8856">
                  <c:v>15.6</c:v>
                </c:pt>
                <c:pt idx="8857">
                  <c:v>15.79</c:v>
                </c:pt>
                <c:pt idx="8858">
                  <c:v>16.010999999999999</c:v>
                </c:pt>
                <c:pt idx="8859">
                  <c:v>16.225000000000001</c:v>
                </c:pt>
                <c:pt idx="8860">
                  <c:v>16.388000000000002</c:v>
                </c:pt>
                <c:pt idx="8861">
                  <c:v>16.611999999999998</c:v>
                </c:pt>
                <c:pt idx="8862">
                  <c:v>16.863</c:v>
                </c:pt>
                <c:pt idx="8863">
                  <c:v>17.068000000000001</c:v>
                </c:pt>
                <c:pt idx="8864">
                  <c:v>17.227</c:v>
                </c:pt>
                <c:pt idx="8865">
                  <c:v>17.364999999999998</c:v>
                </c:pt>
                <c:pt idx="8866">
                  <c:v>17.504000000000001</c:v>
                </c:pt>
                <c:pt idx="8867">
                  <c:v>17.626999999999999</c:v>
                </c:pt>
                <c:pt idx="8868">
                  <c:v>17.75</c:v>
                </c:pt>
                <c:pt idx="8869">
                  <c:v>17.899999999999999</c:v>
                </c:pt>
                <c:pt idx="8870">
                  <c:v>18.007000000000001</c:v>
                </c:pt>
                <c:pt idx="8871">
                  <c:v>18.123000000000001</c:v>
                </c:pt>
                <c:pt idx="8872">
                  <c:v>18.300999999999998</c:v>
                </c:pt>
                <c:pt idx="8873">
                  <c:v>18.477</c:v>
                </c:pt>
                <c:pt idx="8874">
                  <c:v>18.655999999999999</c:v>
                </c:pt>
                <c:pt idx="8875">
                  <c:v>18.821999999999999</c:v>
                </c:pt>
                <c:pt idx="8876">
                  <c:v>18.975999999999999</c:v>
                </c:pt>
                <c:pt idx="8877">
                  <c:v>19.166</c:v>
                </c:pt>
                <c:pt idx="8878">
                  <c:v>19.327999999999999</c:v>
                </c:pt>
                <c:pt idx="8879">
                  <c:v>19.463000000000001</c:v>
                </c:pt>
                <c:pt idx="8880">
                  <c:v>19.581</c:v>
                </c:pt>
                <c:pt idx="8881">
                  <c:v>19.672999999999998</c:v>
                </c:pt>
                <c:pt idx="8882">
                  <c:v>19.748000000000001</c:v>
                </c:pt>
                <c:pt idx="8883">
                  <c:v>19.837</c:v>
                </c:pt>
                <c:pt idx="8884">
                  <c:v>19.923999999999999</c:v>
                </c:pt>
                <c:pt idx="8885">
                  <c:v>20.018999999999998</c:v>
                </c:pt>
                <c:pt idx="8886">
                  <c:v>20.11</c:v>
                </c:pt>
                <c:pt idx="8887">
                  <c:v>20.225999999999999</c:v>
                </c:pt>
                <c:pt idx="8888">
                  <c:v>20.370999999999999</c:v>
                </c:pt>
                <c:pt idx="8889">
                  <c:v>20.486000000000001</c:v>
                </c:pt>
                <c:pt idx="8890">
                  <c:v>20.559000000000001</c:v>
                </c:pt>
                <c:pt idx="8891">
                  <c:v>20.66</c:v>
                </c:pt>
                <c:pt idx="8892">
                  <c:v>20.742999999999999</c:v>
                </c:pt>
                <c:pt idx="8893">
                  <c:v>20.841000000000001</c:v>
                </c:pt>
                <c:pt idx="8894">
                  <c:v>20.946000000000002</c:v>
                </c:pt>
                <c:pt idx="8895">
                  <c:v>21.029</c:v>
                </c:pt>
                <c:pt idx="8896">
                  <c:v>21.09</c:v>
                </c:pt>
                <c:pt idx="8897">
                  <c:v>21.14</c:v>
                </c:pt>
                <c:pt idx="8898">
                  <c:v>21.196000000000002</c:v>
                </c:pt>
                <c:pt idx="8899">
                  <c:v>21.239000000000001</c:v>
                </c:pt>
                <c:pt idx="8900">
                  <c:v>21.294</c:v>
                </c:pt>
                <c:pt idx="8901">
                  <c:v>21.373000000000001</c:v>
                </c:pt>
                <c:pt idx="8902">
                  <c:v>21.457999999999998</c:v>
                </c:pt>
                <c:pt idx="8903">
                  <c:v>21.541</c:v>
                </c:pt>
                <c:pt idx="8904">
                  <c:v>21.614999999999998</c:v>
                </c:pt>
                <c:pt idx="8905">
                  <c:v>21.69</c:v>
                </c:pt>
                <c:pt idx="8906">
                  <c:v>21.765999999999998</c:v>
                </c:pt>
                <c:pt idx="8907">
                  <c:v>21.838999999999999</c:v>
                </c:pt>
                <c:pt idx="8908">
                  <c:v>21.898</c:v>
                </c:pt>
                <c:pt idx="8909">
                  <c:v>22.007000000000001</c:v>
                </c:pt>
                <c:pt idx="8910">
                  <c:v>22.1</c:v>
                </c:pt>
                <c:pt idx="8911">
                  <c:v>22.158000000000001</c:v>
                </c:pt>
                <c:pt idx="8912">
                  <c:v>22.207000000000001</c:v>
                </c:pt>
                <c:pt idx="8913">
                  <c:v>22.244</c:v>
                </c:pt>
                <c:pt idx="8914">
                  <c:v>22.298999999999999</c:v>
                </c:pt>
                <c:pt idx="8915">
                  <c:v>22.341000000000001</c:v>
                </c:pt>
                <c:pt idx="8916">
                  <c:v>22.407</c:v>
                </c:pt>
                <c:pt idx="8917">
                  <c:v>22.484000000000002</c:v>
                </c:pt>
                <c:pt idx="8918">
                  <c:v>22.544</c:v>
                </c:pt>
                <c:pt idx="8919">
                  <c:v>22.614999999999998</c:v>
                </c:pt>
                <c:pt idx="8920">
                  <c:v>22.72</c:v>
                </c:pt>
                <c:pt idx="8921">
                  <c:v>22.821000000000002</c:v>
                </c:pt>
                <c:pt idx="8922">
                  <c:v>22.913</c:v>
                </c:pt>
                <c:pt idx="8923">
                  <c:v>22.972999999999999</c:v>
                </c:pt>
                <c:pt idx="8924">
                  <c:v>23.036000000000001</c:v>
                </c:pt>
                <c:pt idx="8925">
                  <c:v>23.111000000000001</c:v>
                </c:pt>
                <c:pt idx="8926">
                  <c:v>23.146000000000001</c:v>
                </c:pt>
                <c:pt idx="8927">
                  <c:v>23.175000000000001</c:v>
                </c:pt>
                <c:pt idx="8928">
                  <c:v>23.206</c:v>
                </c:pt>
                <c:pt idx="8929">
                  <c:v>23.239000000000001</c:v>
                </c:pt>
                <c:pt idx="8930">
                  <c:v>23.265000000000001</c:v>
                </c:pt>
                <c:pt idx="8931">
                  <c:v>23.324000000000002</c:v>
                </c:pt>
                <c:pt idx="8932">
                  <c:v>23.396000000000001</c:v>
                </c:pt>
                <c:pt idx="8933">
                  <c:v>23.451000000000001</c:v>
                </c:pt>
                <c:pt idx="8934">
                  <c:v>23.486000000000001</c:v>
                </c:pt>
                <c:pt idx="8935">
                  <c:v>23.548999999999999</c:v>
                </c:pt>
                <c:pt idx="8936">
                  <c:v>23.62</c:v>
                </c:pt>
                <c:pt idx="8937">
                  <c:v>23.69</c:v>
                </c:pt>
                <c:pt idx="8938">
                  <c:v>23.748000000000001</c:v>
                </c:pt>
                <c:pt idx="8939">
                  <c:v>23.78</c:v>
                </c:pt>
                <c:pt idx="8940">
                  <c:v>23.806000000000001</c:v>
                </c:pt>
                <c:pt idx="8941">
                  <c:v>23.824000000000002</c:v>
                </c:pt>
                <c:pt idx="8942">
                  <c:v>23.835999999999999</c:v>
                </c:pt>
                <c:pt idx="8943">
                  <c:v>23.812999999999999</c:v>
                </c:pt>
                <c:pt idx="8944">
                  <c:v>23.797999999999998</c:v>
                </c:pt>
                <c:pt idx="8945">
                  <c:v>23.835999999999999</c:v>
                </c:pt>
                <c:pt idx="8946">
                  <c:v>23.888999999999999</c:v>
                </c:pt>
                <c:pt idx="8947">
                  <c:v>23.925000000000001</c:v>
                </c:pt>
                <c:pt idx="8948">
                  <c:v>23.981000000000002</c:v>
                </c:pt>
                <c:pt idx="8949">
                  <c:v>24</c:v>
                </c:pt>
                <c:pt idx="8950">
                  <c:v>24.024000000000001</c:v>
                </c:pt>
                <c:pt idx="8951">
                  <c:v>24.050999999999998</c:v>
                </c:pt>
                <c:pt idx="8952">
                  <c:v>24.081</c:v>
                </c:pt>
                <c:pt idx="8953">
                  <c:v>24.114999999999998</c:v>
                </c:pt>
                <c:pt idx="8954">
                  <c:v>24.151</c:v>
                </c:pt>
                <c:pt idx="8955">
                  <c:v>24.19</c:v>
                </c:pt>
                <c:pt idx="8956">
                  <c:v>24.225999999999999</c:v>
                </c:pt>
                <c:pt idx="8957">
                  <c:v>24.280999999999999</c:v>
                </c:pt>
                <c:pt idx="8958">
                  <c:v>24.359000000000002</c:v>
                </c:pt>
                <c:pt idx="8959">
                  <c:v>24.417999999999999</c:v>
                </c:pt>
                <c:pt idx="8960">
                  <c:v>24.472999999999999</c:v>
                </c:pt>
                <c:pt idx="8961">
                  <c:v>24.498000000000001</c:v>
                </c:pt>
                <c:pt idx="8962">
                  <c:v>24.518000000000001</c:v>
                </c:pt>
                <c:pt idx="8963">
                  <c:v>24.539000000000001</c:v>
                </c:pt>
                <c:pt idx="8964">
                  <c:v>24.565000000000001</c:v>
                </c:pt>
                <c:pt idx="8965">
                  <c:v>24.591999999999999</c:v>
                </c:pt>
                <c:pt idx="8966">
                  <c:v>24.614000000000001</c:v>
                </c:pt>
                <c:pt idx="8967">
                  <c:v>24.619</c:v>
                </c:pt>
                <c:pt idx="8968">
                  <c:v>24.617999999999999</c:v>
                </c:pt>
                <c:pt idx="8969">
                  <c:v>24.596</c:v>
                </c:pt>
                <c:pt idx="8970">
                  <c:v>24.614000000000001</c:v>
                </c:pt>
                <c:pt idx="8971">
                  <c:v>24.613</c:v>
                </c:pt>
                <c:pt idx="8972">
                  <c:v>24.609000000000002</c:v>
                </c:pt>
                <c:pt idx="8973">
                  <c:v>24.596</c:v>
                </c:pt>
                <c:pt idx="8974">
                  <c:v>24.577000000000002</c:v>
                </c:pt>
                <c:pt idx="8975">
                  <c:v>24.536999999999999</c:v>
                </c:pt>
                <c:pt idx="8976">
                  <c:v>24.495999999999999</c:v>
                </c:pt>
                <c:pt idx="8977">
                  <c:v>24.456</c:v>
                </c:pt>
                <c:pt idx="8978">
                  <c:v>24.402000000000001</c:v>
                </c:pt>
                <c:pt idx="8979">
                  <c:v>24.315000000000001</c:v>
                </c:pt>
                <c:pt idx="8980">
                  <c:v>24.236999999999998</c:v>
                </c:pt>
                <c:pt idx="8981">
                  <c:v>24.138999999999999</c:v>
                </c:pt>
                <c:pt idx="8982">
                  <c:v>24.009</c:v>
                </c:pt>
                <c:pt idx="8983">
                  <c:v>23.856999999999999</c:v>
                </c:pt>
                <c:pt idx="8984">
                  <c:v>23.67</c:v>
                </c:pt>
                <c:pt idx="8985">
                  <c:v>23.437999999999999</c:v>
                </c:pt>
                <c:pt idx="8986">
                  <c:v>23.109000000000002</c:v>
                </c:pt>
                <c:pt idx="8987">
                  <c:v>22.768999999999998</c:v>
                </c:pt>
                <c:pt idx="8988">
                  <c:v>22.449000000000002</c:v>
                </c:pt>
                <c:pt idx="8989">
                  <c:v>22.102</c:v>
                </c:pt>
                <c:pt idx="8990">
                  <c:v>21.757000000000001</c:v>
                </c:pt>
                <c:pt idx="8991">
                  <c:v>21.457000000000001</c:v>
                </c:pt>
                <c:pt idx="8992">
                  <c:v>21.076000000000001</c:v>
                </c:pt>
                <c:pt idx="8993">
                  <c:v>20.629000000000001</c:v>
                </c:pt>
                <c:pt idx="8994">
                  <c:v>20.207000000000001</c:v>
                </c:pt>
                <c:pt idx="8995">
                  <c:v>19.866</c:v>
                </c:pt>
                <c:pt idx="8996">
                  <c:v>19.579999999999998</c:v>
                </c:pt>
                <c:pt idx="8997">
                  <c:v>19.234999999999999</c:v>
                </c:pt>
                <c:pt idx="8998">
                  <c:v>18.783000000000001</c:v>
                </c:pt>
                <c:pt idx="8999">
                  <c:v>18.335999999999999</c:v>
                </c:pt>
              </c:numCache>
            </c:numRef>
          </c:val>
          <c:smooth val="0"/>
          <c:extLst>
            <c:ext xmlns:c16="http://schemas.microsoft.com/office/drawing/2014/chart" uri="{C3380CC4-5D6E-409C-BE32-E72D297353CC}">
              <c16:uniqueId val="{00000001-2447-40AF-BC82-412151EE9C71}"/>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IE rotation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9230658868606"/>
          <c:y val="0.17341262855738199"/>
          <c:w val="0.75688398274974489"/>
          <c:h val="0.77939688052588596"/>
        </c:manualLayout>
      </c:layout>
      <c:lineChart>
        <c:grouping val="standard"/>
        <c:varyColors val="0"/>
        <c:ser>
          <c:idx val="0"/>
          <c:order val="0"/>
          <c:tx>
            <c:strRef>
              <c:f>DU02_INTACT_KE_AP!$A$1</c:f>
              <c:strCache>
                <c:ptCount val="1"/>
                <c:pt idx="0">
                  <c:v>TF FE (deg)</c:v>
                </c:pt>
              </c:strCache>
            </c:strRef>
          </c:tx>
          <c:spPr>
            <a:ln w="28575" cap="rnd">
              <a:solidFill>
                <a:schemeClr val="accent1"/>
              </a:solidFill>
              <a:round/>
            </a:ln>
            <a:effectLst/>
          </c:spPr>
          <c:marker>
            <c:symbol val="none"/>
          </c:marker>
          <c:val>
            <c:numRef>
              <c:f>DU02_INTACT_KE_AP!$A$2:$A$9001</c:f>
              <c:numCache>
                <c:formatCode>General</c:formatCode>
                <c:ptCount val="9000"/>
                <c:pt idx="0">
                  <c:v>8.3016000000000005</c:v>
                </c:pt>
                <c:pt idx="1">
                  <c:v>8.3012999999999995</c:v>
                </c:pt>
                <c:pt idx="2">
                  <c:v>8.3027999999999995</c:v>
                </c:pt>
                <c:pt idx="3">
                  <c:v>8.3036999999999992</c:v>
                </c:pt>
                <c:pt idx="4">
                  <c:v>8.3045000000000009</c:v>
                </c:pt>
                <c:pt idx="5">
                  <c:v>8.3111999999999995</c:v>
                </c:pt>
                <c:pt idx="6">
                  <c:v>8.3160000000000007</c:v>
                </c:pt>
                <c:pt idx="7">
                  <c:v>8.3222000000000005</c:v>
                </c:pt>
                <c:pt idx="8">
                  <c:v>8.3285</c:v>
                </c:pt>
                <c:pt idx="9">
                  <c:v>8.3398000000000003</c:v>
                </c:pt>
                <c:pt idx="10">
                  <c:v>8.3550000000000004</c:v>
                </c:pt>
                <c:pt idx="11">
                  <c:v>8.3663000000000007</c:v>
                </c:pt>
                <c:pt idx="12">
                  <c:v>8.3774999999999995</c:v>
                </c:pt>
                <c:pt idx="13">
                  <c:v>8.3886000000000003</c:v>
                </c:pt>
                <c:pt idx="14">
                  <c:v>8.4008000000000003</c:v>
                </c:pt>
                <c:pt idx="15">
                  <c:v>8.4183000000000003</c:v>
                </c:pt>
                <c:pt idx="16">
                  <c:v>8.4417000000000009</c:v>
                </c:pt>
                <c:pt idx="17">
                  <c:v>8.4649000000000001</c:v>
                </c:pt>
                <c:pt idx="18">
                  <c:v>8.4918999999999993</c:v>
                </c:pt>
                <c:pt idx="19">
                  <c:v>8.5212000000000003</c:v>
                </c:pt>
                <c:pt idx="20">
                  <c:v>8.5490999999999993</c:v>
                </c:pt>
                <c:pt idx="21">
                  <c:v>8.5784000000000002</c:v>
                </c:pt>
                <c:pt idx="22">
                  <c:v>8.6164000000000005</c:v>
                </c:pt>
                <c:pt idx="23">
                  <c:v>8.6584000000000003</c:v>
                </c:pt>
                <c:pt idx="24">
                  <c:v>8.6995000000000005</c:v>
                </c:pt>
                <c:pt idx="25">
                  <c:v>8.7308000000000003</c:v>
                </c:pt>
                <c:pt idx="26">
                  <c:v>8.7574000000000005</c:v>
                </c:pt>
                <c:pt idx="27">
                  <c:v>8.7789000000000001</c:v>
                </c:pt>
                <c:pt idx="28">
                  <c:v>8.7940000000000005</c:v>
                </c:pt>
                <c:pt idx="29">
                  <c:v>8.8002000000000002</c:v>
                </c:pt>
                <c:pt idx="30">
                  <c:v>8.8005999999999993</c:v>
                </c:pt>
                <c:pt idx="31">
                  <c:v>8.7929999999999993</c:v>
                </c:pt>
                <c:pt idx="32">
                  <c:v>8.7789999999999999</c:v>
                </c:pt>
                <c:pt idx="33">
                  <c:v>8.7611000000000008</c:v>
                </c:pt>
                <c:pt idx="34">
                  <c:v>8.7375000000000007</c:v>
                </c:pt>
                <c:pt idx="35">
                  <c:v>8.7117000000000004</c:v>
                </c:pt>
                <c:pt idx="36">
                  <c:v>8.6910000000000007</c:v>
                </c:pt>
                <c:pt idx="37">
                  <c:v>8.6683000000000003</c:v>
                </c:pt>
                <c:pt idx="38">
                  <c:v>8.6453000000000007</c:v>
                </c:pt>
                <c:pt idx="39">
                  <c:v>8.6205999999999996</c:v>
                </c:pt>
                <c:pt idx="40">
                  <c:v>8.5902999999999992</c:v>
                </c:pt>
                <c:pt idx="41">
                  <c:v>8.5579999999999998</c:v>
                </c:pt>
                <c:pt idx="42">
                  <c:v>8.5348000000000006</c:v>
                </c:pt>
                <c:pt idx="43">
                  <c:v>8.5207999999999995</c:v>
                </c:pt>
                <c:pt idx="44">
                  <c:v>8.5093999999999994</c:v>
                </c:pt>
                <c:pt idx="45">
                  <c:v>8.5001999999999995</c:v>
                </c:pt>
                <c:pt idx="46">
                  <c:v>8.4924999999999997</c:v>
                </c:pt>
                <c:pt idx="47">
                  <c:v>8.4811999999999994</c:v>
                </c:pt>
                <c:pt idx="48">
                  <c:v>8.4713999999999992</c:v>
                </c:pt>
                <c:pt idx="49">
                  <c:v>8.4600000000000009</c:v>
                </c:pt>
                <c:pt idx="50">
                  <c:v>8.4482999999999997</c:v>
                </c:pt>
                <c:pt idx="51">
                  <c:v>8.4362999999999992</c:v>
                </c:pt>
                <c:pt idx="52">
                  <c:v>8.4225999999999992</c:v>
                </c:pt>
                <c:pt idx="53">
                  <c:v>8.4067000000000007</c:v>
                </c:pt>
                <c:pt idx="54">
                  <c:v>8.3872</c:v>
                </c:pt>
                <c:pt idx="55">
                  <c:v>8.3695000000000004</c:v>
                </c:pt>
                <c:pt idx="56">
                  <c:v>8.3480000000000008</c:v>
                </c:pt>
                <c:pt idx="57">
                  <c:v>8.3268000000000004</c:v>
                </c:pt>
                <c:pt idx="58">
                  <c:v>8.3089999999999993</c:v>
                </c:pt>
                <c:pt idx="59">
                  <c:v>8.2903000000000002</c:v>
                </c:pt>
                <c:pt idx="60">
                  <c:v>8.2714999999999996</c:v>
                </c:pt>
                <c:pt idx="61">
                  <c:v>8.2540999999999993</c:v>
                </c:pt>
                <c:pt idx="62">
                  <c:v>8.2402999999999995</c:v>
                </c:pt>
                <c:pt idx="63">
                  <c:v>8.2311999999999994</c:v>
                </c:pt>
                <c:pt idx="64">
                  <c:v>8.2331000000000003</c:v>
                </c:pt>
                <c:pt idx="65">
                  <c:v>8.2421000000000006</c:v>
                </c:pt>
                <c:pt idx="66">
                  <c:v>8.2512000000000008</c:v>
                </c:pt>
                <c:pt idx="67">
                  <c:v>8.2639999999999993</c:v>
                </c:pt>
                <c:pt idx="68">
                  <c:v>8.2786000000000008</c:v>
                </c:pt>
                <c:pt idx="69">
                  <c:v>8.2873000000000001</c:v>
                </c:pt>
                <c:pt idx="70">
                  <c:v>8.2962000000000007</c:v>
                </c:pt>
                <c:pt idx="71">
                  <c:v>8.3064</c:v>
                </c:pt>
                <c:pt idx="72">
                  <c:v>8.3175000000000008</c:v>
                </c:pt>
                <c:pt idx="73">
                  <c:v>8.3369999999999997</c:v>
                </c:pt>
                <c:pt idx="74">
                  <c:v>8.3596000000000004</c:v>
                </c:pt>
                <c:pt idx="75">
                  <c:v>8.3782999999999994</c:v>
                </c:pt>
                <c:pt idx="76">
                  <c:v>8.3932000000000002</c:v>
                </c:pt>
                <c:pt idx="77">
                  <c:v>8.407</c:v>
                </c:pt>
                <c:pt idx="78">
                  <c:v>8.4189000000000007</c:v>
                </c:pt>
                <c:pt idx="79">
                  <c:v>8.4281000000000006</c:v>
                </c:pt>
                <c:pt idx="80">
                  <c:v>8.4390999999999998</c:v>
                </c:pt>
                <c:pt idx="81">
                  <c:v>8.4491999999999994</c:v>
                </c:pt>
                <c:pt idx="82">
                  <c:v>8.4574999999999996</c:v>
                </c:pt>
                <c:pt idx="83">
                  <c:v>8.4649999999999999</c:v>
                </c:pt>
                <c:pt idx="84">
                  <c:v>8.4777000000000005</c:v>
                </c:pt>
                <c:pt idx="85">
                  <c:v>8.4962999999999997</c:v>
                </c:pt>
                <c:pt idx="86">
                  <c:v>8.5190999999999999</c:v>
                </c:pt>
                <c:pt idx="87">
                  <c:v>8.5403000000000002</c:v>
                </c:pt>
                <c:pt idx="88">
                  <c:v>8.5632000000000001</c:v>
                </c:pt>
                <c:pt idx="89">
                  <c:v>8.5855999999999995</c:v>
                </c:pt>
                <c:pt idx="90">
                  <c:v>8.6056000000000008</c:v>
                </c:pt>
                <c:pt idx="91">
                  <c:v>8.6250999999999998</c:v>
                </c:pt>
                <c:pt idx="92">
                  <c:v>8.6460000000000008</c:v>
                </c:pt>
                <c:pt idx="93">
                  <c:v>8.6713000000000005</c:v>
                </c:pt>
                <c:pt idx="94">
                  <c:v>8.6981000000000002</c:v>
                </c:pt>
                <c:pt idx="95">
                  <c:v>8.7187999999999999</c:v>
                </c:pt>
                <c:pt idx="96">
                  <c:v>8.7370999999999999</c:v>
                </c:pt>
                <c:pt idx="97">
                  <c:v>8.7504000000000008</c:v>
                </c:pt>
                <c:pt idx="98">
                  <c:v>8.7634000000000007</c:v>
                </c:pt>
                <c:pt idx="99">
                  <c:v>8.7819000000000003</c:v>
                </c:pt>
                <c:pt idx="100">
                  <c:v>8.8027999999999995</c:v>
                </c:pt>
                <c:pt idx="101">
                  <c:v>8.8225999999999996</c:v>
                </c:pt>
                <c:pt idx="102">
                  <c:v>8.8369</c:v>
                </c:pt>
                <c:pt idx="103">
                  <c:v>8.8459000000000003</c:v>
                </c:pt>
                <c:pt idx="104">
                  <c:v>8.8474000000000004</c:v>
                </c:pt>
                <c:pt idx="105">
                  <c:v>8.8371999999999993</c:v>
                </c:pt>
                <c:pt idx="106">
                  <c:v>8.8063000000000002</c:v>
                </c:pt>
                <c:pt idx="107">
                  <c:v>8.7634000000000007</c:v>
                </c:pt>
                <c:pt idx="108">
                  <c:v>8.7119</c:v>
                </c:pt>
                <c:pt idx="109">
                  <c:v>8.6571999999999996</c:v>
                </c:pt>
                <c:pt idx="110">
                  <c:v>8.5876000000000001</c:v>
                </c:pt>
                <c:pt idx="111">
                  <c:v>8.5099</c:v>
                </c:pt>
                <c:pt idx="112">
                  <c:v>8.4276</c:v>
                </c:pt>
                <c:pt idx="113">
                  <c:v>8.3322000000000003</c:v>
                </c:pt>
                <c:pt idx="114">
                  <c:v>8.2324000000000002</c:v>
                </c:pt>
                <c:pt idx="115">
                  <c:v>8.1165000000000003</c:v>
                </c:pt>
                <c:pt idx="116">
                  <c:v>7.9954000000000001</c:v>
                </c:pt>
                <c:pt idx="117">
                  <c:v>7.8619000000000003</c:v>
                </c:pt>
                <c:pt idx="118">
                  <c:v>7.7207999999999997</c:v>
                </c:pt>
                <c:pt idx="119">
                  <c:v>7.5827999999999998</c:v>
                </c:pt>
                <c:pt idx="120">
                  <c:v>7.4469000000000003</c:v>
                </c:pt>
                <c:pt idx="121">
                  <c:v>7.3127000000000004</c:v>
                </c:pt>
                <c:pt idx="122">
                  <c:v>7.1840999999999999</c:v>
                </c:pt>
                <c:pt idx="123">
                  <c:v>7.0627000000000004</c:v>
                </c:pt>
                <c:pt idx="124">
                  <c:v>6.9471999999999996</c:v>
                </c:pt>
                <c:pt idx="125">
                  <c:v>6.8352000000000004</c:v>
                </c:pt>
                <c:pt idx="126">
                  <c:v>6.7327000000000004</c:v>
                </c:pt>
                <c:pt idx="127">
                  <c:v>6.6333000000000002</c:v>
                </c:pt>
                <c:pt idx="128">
                  <c:v>6.5327999999999999</c:v>
                </c:pt>
                <c:pt idx="129">
                  <c:v>6.4413999999999998</c:v>
                </c:pt>
                <c:pt idx="130">
                  <c:v>6.3474000000000004</c:v>
                </c:pt>
                <c:pt idx="131">
                  <c:v>6.2477999999999998</c:v>
                </c:pt>
                <c:pt idx="132">
                  <c:v>6.1504000000000003</c:v>
                </c:pt>
                <c:pt idx="133">
                  <c:v>6.0465</c:v>
                </c:pt>
                <c:pt idx="134">
                  <c:v>5.9428000000000001</c:v>
                </c:pt>
                <c:pt idx="135">
                  <c:v>5.8402000000000003</c:v>
                </c:pt>
                <c:pt idx="136">
                  <c:v>5.7342000000000004</c:v>
                </c:pt>
                <c:pt idx="137">
                  <c:v>5.6245000000000003</c:v>
                </c:pt>
                <c:pt idx="138">
                  <c:v>5.5174000000000003</c:v>
                </c:pt>
                <c:pt idx="139">
                  <c:v>5.4115000000000002</c:v>
                </c:pt>
                <c:pt idx="140">
                  <c:v>5.3091999999999997</c:v>
                </c:pt>
                <c:pt idx="141">
                  <c:v>5.2123999999999997</c:v>
                </c:pt>
                <c:pt idx="142">
                  <c:v>5.1105999999999998</c:v>
                </c:pt>
                <c:pt idx="143">
                  <c:v>5.0109000000000004</c:v>
                </c:pt>
                <c:pt idx="144">
                  <c:v>4.9123999999999999</c:v>
                </c:pt>
                <c:pt idx="145">
                  <c:v>4.8151000000000002</c:v>
                </c:pt>
                <c:pt idx="146">
                  <c:v>4.7222999999999997</c:v>
                </c:pt>
                <c:pt idx="147">
                  <c:v>4.6345000000000001</c:v>
                </c:pt>
                <c:pt idx="148">
                  <c:v>4.5544000000000002</c:v>
                </c:pt>
                <c:pt idx="149">
                  <c:v>4.4739000000000004</c:v>
                </c:pt>
                <c:pt idx="150">
                  <c:v>4.4016999999999999</c:v>
                </c:pt>
                <c:pt idx="151">
                  <c:v>4.3413000000000004</c:v>
                </c:pt>
                <c:pt idx="152">
                  <c:v>4.2877999999999998</c:v>
                </c:pt>
                <c:pt idx="153">
                  <c:v>4.2366999999999999</c:v>
                </c:pt>
                <c:pt idx="154">
                  <c:v>4.1894999999999998</c:v>
                </c:pt>
                <c:pt idx="155">
                  <c:v>4.1483999999999996</c:v>
                </c:pt>
                <c:pt idx="156">
                  <c:v>4.1094999999999997</c:v>
                </c:pt>
                <c:pt idx="157">
                  <c:v>4.0713999999999997</c:v>
                </c:pt>
                <c:pt idx="158">
                  <c:v>4.0345000000000004</c:v>
                </c:pt>
                <c:pt idx="159">
                  <c:v>4.0042999999999997</c:v>
                </c:pt>
                <c:pt idx="160">
                  <c:v>3.9775999999999998</c:v>
                </c:pt>
                <c:pt idx="161">
                  <c:v>3.9531999999999998</c:v>
                </c:pt>
                <c:pt idx="162">
                  <c:v>3.9346999999999999</c:v>
                </c:pt>
                <c:pt idx="163">
                  <c:v>3.9213</c:v>
                </c:pt>
                <c:pt idx="164">
                  <c:v>3.9133</c:v>
                </c:pt>
                <c:pt idx="165">
                  <c:v>3.9138000000000002</c:v>
                </c:pt>
                <c:pt idx="166">
                  <c:v>3.9247999999999998</c:v>
                </c:pt>
                <c:pt idx="167">
                  <c:v>3.9394</c:v>
                </c:pt>
                <c:pt idx="168">
                  <c:v>3.9565000000000001</c:v>
                </c:pt>
                <c:pt idx="169">
                  <c:v>3.9742000000000002</c:v>
                </c:pt>
                <c:pt idx="170">
                  <c:v>3.996</c:v>
                </c:pt>
                <c:pt idx="171">
                  <c:v>4.0183</c:v>
                </c:pt>
                <c:pt idx="172">
                  <c:v>4.0423</c:v>
                </c:pt>
                <c:pt idx="173">
                  <c:v>4.069</c:v>
                </c:pt>
                <c:pt idx="174">
                  <c:v>4.0891000000000002</c:v>
                </c:pt>
                <c:pt idx="175">
                  <c:v>4.1043000000000003</c:v>
                </c:pt>
                <c:pt idx="176">
                  <c:v>4.1155999999999997</c:v>
                </c:pt>
                <c:pt idx="177">
                  <c:v>4.1154000000000002</c:v>
                </c:pt>
                <c:pt idx="178">
                  <c:v>4.1036999999999999</c:v>
                </c:pt>
                <c:pt idx="179">
                  <c:v>4.0833000000000004</c:v>
                </c:pt>
                <c:pt idx="180">
                  <c:v>4.0521000000000003</c:v>
                </c:pt>
                <c:pt idx="181">
                  <c:v>4.0174000000000003</c:v>
                </c:pt>
                <c:pt idx="182">
                  <c:v>3.9775999999999998</c:v>
                </c:pt>
                <c:pt idx="183">
                  <c:v>3.9356</c:v>
                </c:pt>
                <c:pt idx="184">
                  <c:v>3.8932000000000002</c:v>
                </c:pt>
                <c:pt idx="185">
                  <c:v>3.8544</c:v>
                </c:pt>
                <c:pt idx="186">
                  <c:v>3.8176000000000001</c:v>
                </c:pt>
                <c:pt idx="187">
                  <c:v>3.7728000000000002</c:v>
                </c:pt>
                <c:pt idx="188">
                  <c:v>3.7246999999999999</c:v>
                </c:pt>
                <c:pt idx="189">
                  <c:v>3.6749000000000001</c:v>
                </c:pt>
                <c:pt idx="190">
                  <c:v>3.6208999999999998</c:v>
                </c:pt>
                <c:pt idx="191">
                  <c:v>3.569</c:v>
                </c:pt>
                <c:pt idx="192">
                  <c:v>3.5129999999999999</c:v>
                </c:pt>
                <c:pt idx="193">
                  <c:v>3.4651000000000001</c:v>
                </c:pt>
                <c:pt idx="194">
                  <c:v>3.4186999999999999</c:v>
                </c:pt>
                <c:pt idx="195">
                  <c:v>3.3767</c:v>
                </c:pt>
                <c:pt idx="196">
                  <c:v>3.3435000000000001</c:v>
                </c:pt>
                <c:pt idx="197">
                  <c:v>3.3098000000000001</c:v>
                </c:pt>
                <c:pt idx="198">
                  <c:v>3.2787000000000002</c:v>
                </c:pt>
                <c:pt idx="199">
                  <c:v>3.2507999999999999</c:v>
                </c:pt>
                <c:pt idx="200">
                  <c:v>3.2294</c:v>
                </c:pt>
                <c:pt idx="201">
                  <c:v>3.2031000000000001</c:v>
                </c:pt>
                <c:pt idx="202">
                  <c:v>3.1648000000000001</c:v>
                </c:pt>
                <c:pt idx="203">
                  <c:v>3.1333000000000002</c:v>
                </c:pt>
                <c:pt idx="204">
                  <c:v>3.1032000000000002</c:v>
                </c:pt>
                <c:pt idx="205">
                  <c:v>3.0615000000000001</c:v>
                </c:pt>
                <c:pt idx="206">
                  <c:v>3.0215999999999998</c:v>
                </c:pt>
                <c:pt idx="207">
                  <c:v>2.9973000000000001</c:v>
                </c:pt>
                <c:pt idx="208">
                  <c:v>2.9744000000000002</c:v>
                </c:pt>
                <c:pt idx="209">
                  <c:v>2.9558</c:v>
                </c:pt>
                <c:pt idx="210">
                  <c:v>2.9369000000000001</c:v>
                </c:pt>
                <c:pt idx="211">
                  <c:v>2.9281999999999999</c:v>
                </c:pt>
                <c:pt idx="212">
                  <c:v>2.9258999999999999</c:v>
                </c:pt>
                <c:pt idx="213">
                  <c:v>2.9380999999999999</c:v>
                </c:pt>
                <c:pt idx="214">
                  <c:v>2.9691000000000001</c:v>
                </c:pt>
                <c:pt idx="215">
                  <c:v>3.0257999999999998</c:v>
                </c:pt>
                <c:pt idx="216">
                  <c:v>3.1128999999999998</c:v>
                </c:pt>
                <c:pt idx="217">
                  <c:v>3.2153999999999998</c:v>
                </c:pt>
                <c:pt idx="218">
                  <c:v>3.3187000000000002</c:v>
                </c:pt>
                <c:pt idx="219">
                  <c:v>3.4293</c:v>
                </c:pt>
                <c:pt idx="220">
                  <c:v>3.5495000000000001</c:v>
                </c:pt>
                <c:pt idx="221">
                  <c:v>3.6764999999999999</c:v>
                </c:pt>
                <c:pt idx="222">
                  <c:v>3.8182</c:v>
                </c:pt>
                <c:pt idx="223">
                  <c:v>3.9453999999999998</c:v>
                </c:pt>
                <c:pt idx="224">
                  <c:v>4.0548000000000002</c:v>
                </c:pt>
                <c:pt idx="225">
                  <c:v>4.1421999999999999</c:v>
                </c:pt>
                <c:pt idx="226">
                  <c:v>4.2070999999999996</c:v>
                </c:pt>
                <c:pt idx="227">
                  <c:v>4.2625999999999999</c:v>
                </c:pt>
                <c:pt idx="228">
                  <c:v>4.3083999999999998</c:v>
                </c:pt>
                <c:pt idx="229">
                  <c:v>4.3449999999999998</c:v>
                </c:pt>
                <c:pt idx="230">
                  <c:v>4.3685</c:v>
                </c:pt>
                <c:pt idx="231">
                  <c:v>4.3613999999999997</c:v>
                </c:pt>
                <c:pt idx="232">
                  <c:v>4.3356000000000003</c:v>
                </c:pt>
                <c:pt idx="233">
                  <c:v>4.3087</c:v>
                </c:pt>
                <c:pt idx="234">
                  <c:v>4.2839999999999998</c:v>
                </c:pt>
                <c:pt idx="235">
                  <c:v>4.2676999999999996</c:v>
                </c:pt>
                <c:pt idx="236">
                  <c:v>4.2539999999999996</c:v>
                </c:pt>
                <c:pt idx="237">
                  <c:v>4.2423000000000002</c:v>
                </c:pt>
                <c:pt idx="238">
                  <c:v>4.2348999999999997</c:v>
                </c:pt>
                <c:pt idx="239">
                  <c:v>4.2301000000000002</c:v>
                </c:pt>
                <c:pt idx="240">
                  <c:v>4.2324999999999999</c:v>
                </c:pt>
                <c:pt idx="241">
                  <c:v>4.2403000000000004</c:v>
                </c:pt>
                <c:pt idx="242">
                  <c:v>4.2431000000000001</c:v>
                </c:pt>
                <c:pt idx="243">
                  <c:v>4.2491000000000003</c:v>
                </c:pt>
                <c:pt idx="244">
                  <c:v>4.2624000000000004</c:v>
                </c:pt>
                <c:pt idx="245">
                  <c:v>4.2877000000000001</c:v>
                </c:pt>
                <c:pt idx="246">
                  <c:v>4.3273999999999999</c:v>
                </c:pt>
                <c:pt idx="247">
                  <c:v>4.3787000000000003</c:v>
                </c:pt>
                <c:pt idx="248">
                  <c:v>4.4402999999999997</c:v>
                </c:pt>
                <c:pt idx="249">
                  <c:v>4.4999000000000002</c:v>
                </c:pt>
                <c:pt idx="250">
                  <c:v>4.5590000000000002</c:v>
                </c:pt>
                <c:pt idx="251">
                  <c:v>4.6154999999999999</c:v>
                </c:pt>
                <c:pt idx="252">
                  <c:v>4.6580000000000004</c:v>
                </c:pt>
                <c:pt idx="253">
                  <c:v>4.6924000000000001</c:v>
                </c:pt>
                <c:pt idx="254">
                  <c:v>4.7164000000000001</c:v>
                </c:pt>
                <c:pt idx="255">
                  <c:v>4.7370000000000001</c:v>
                </c:pt>
                <c:pt idx="256">
                  <c:v>4.7565</c:v>
                </c:pt>
                <c:pt idx="257">
                  <c:v>4.7786</c:v>
                </c:pt>
                <c:pt idx="258">
                  <c:v>4.8102</c:v>
                </c:pt>
                <c:pt idx="259">
                  <c:v>4.8441999999999998</c:v>
                </c:pt>
                <c:pt idx="260">
                  <c:v>4.8838999999999997</c:v>
                </c:pt>
                <c:pt idx="261">
                  <c:v>4.9237000000000002</c:v>
                </c:pt>
                <c:pt idx="262">
                  <c:v>4.9659000000000004</c:v>
                </c:pt>
                <c:pt idx="263">
                  <c:v>5.008</c:v>
                </c:pt>
                <c:pt idx="264">
                  <c:v>5.0522999999999998</c:v>
                </c:pt>
                <c:pt idx="265">
                  <c:v>5.0987999999999998</c:v>
                </c:pt>
                <c:pt idx="266">
                  <c:v>5.1524000000000001</c:v>
                </c:pt>
                <c:pt idx="267">
                  <c:v>5.2027999999999999</c:v>
                </c:pt>
                <c:pt idx="268">
                  <c:v>5.2476000000000003</c:v>
                </c:pt>
                <c:pt idx="269">
                  <c:v>5.3011999999999997</c:v>
                </c:pt>
                <c:pt idx="270">
                  <c:v>5.3627000000000002</c:v>
                </c:pt>
                <c:pt idx="271">
                  <c:v>5.4222000000000001</c:v>
                </c:pt>
                <c:pt idx="272">
                  <c:v>5.4741</c:v>
                </c:pt>
                <c:pt idx="273">
                  <c:v>5.5122999999999998</c:v>
                </c:pt>
                <c:pt idx="274">
                  <c:v>5.5366</c:v>
                </c:pt>
                <c:pt idx="275">
                  <c:v>5.5574000000000003</c:v>
                </c:pt>
                <c:pt idx="276">
                  <c:v>5.5732999999999997</c:v>
                </c:pt>
                <c:pt idx="277">
                  <c:v>5.577</c:v>
                </c:pt>
                <c:pt idx="278">
                  <c:v>5.5701000000000001</c:v>
                </c:pt>
                <c:pt idx="279">
                  <c:v>5.5637999999999996</c:v>
                </c:pt>
                <c:pt idx="280">
                  <c:v>5.5617999999999999</c:v>
                </c:pt>
                <c:pt idx="281">
                  <c:v>5.5629999999999997</c:v>
                </c:pt>
                <c:pt idx="282">
                  <c:v>5.5644</c:v>
                </c:pt>
                <c:pt idx="283">
                  <c:v>5.5656999999999996</c:v>
                </c:pt>
                <c:pt idx="284">
                  <c:v>5.5682999999999998</c:v>
                </c:pt>
                <c:pt idx="285">
                  <c:v>5.57</c:v>
                </c:pt>
                <c:pt idx="286">
                  <c:v>5.5685000000000002</c:v>
                </c:pt>
                <c:pt idx="287">
                  <c:v>5.5629</c:v>
                </c:pt>
                <c:pt idx="288">
                  <c:v>5.5522</c:v>
                </c:pt>
                <c:pt idx="289">
                  <c:v>5.5430000000000001</c:v>
                </c:pt>
                <c:pt idx="290">
                  <c:v>5.5502000000000002</c:v>
                </c:pt>
                <c:pt idx="291">
                  <c:v>5.5606</c:v>
                </c:pt>
                <c:pt idx="292">
                  <c:v>5.5705999999999998</c:v>
                </c:pt>
                <c:pt idx="293">
                  <c:v>5.5894000000000004</c:v>
                </c:pt>
                <c:pt idx="294">
                  <c:v>5.6140999999999996</c:v>
                </c:pt>
                <c:pt idx="295">
                  <c:v>5.6387</c:v>
                </c:pt>
                <c:pt idx="296">
                  <c:v>5.6582999999999997</c:v>
                </c:pt>
                <c:pt idx="297">
                  <c:v>5.6630000000000003</c:v>
                </c:pt>
                <c:pt idx="298">
                  <c:v>5.6585999999999999</c:v>
                </c:pt>
                <c:pt idx="299">
                  <c:v>5.6395</c:v>
                </c:pt>
                <c:pt idx="300">
                  <c:v>5.6116999999999999</c:v>
                </c:pt>
                <c:pt idx="301">
                  <c:v>5.5765000000000002</c:v>
                </c:pt>
                <c:pt idx="302">
                  <c:v>5.5414000000000003</c:v>
                </c:pt>
                <c:pt idx="303">
                  <c:v>5.5153999999999996</c:v>
                </c:pt>
                <c:pt idx="304">
                  <c:v>5.5063000000000004</c:v>
                </c:pt>
                <c:pt idx="305">
                  <c:v>5.5039999999999996</c:v>
                </c:pt>
                <c:pt idx="306">
                  <c:v>5.5026999999999999</c:v>
                </c:pt>
                <c:pt idx="307">
                  <c:v>5.5049999999999999</c:v>
                </c:pt>
                <c:pt idx="308">
                  <c:v>5.5049000000000001</c:v>
                </c:pt>
                <c:pt idx="309">
                  <c:v>5.5086000000000004</c:v>
                </c:pt>
                <c:pt idx="310">
                  <c:v>5.5183999999999997</c:v>
                </c:pt>
                <c:pt idx="311">
                  <c:v>5.5216000000000003</c:v>
                </c:pt>
                <c:pt idx="312">
                  <c:v>5.5148999999999999</c:v>
                </c:pt>
                <c:pt idx="313">
                  <c:v>5.4989999999999997</c:v>
                </c:pt>
                <c:pt idx="314">
                  <c:v>5.4828000000000001</c:v>
                </c:pt>
                <c:pt idx="315">
                  <c:v>5.4690000000000003</c:v>
                </c:pt>
                <c:pt idx="316">
                  <c:v>5.4644000000000004</c:v>
                </c:pt>
                <c:pt idx="317">
                  <c:v>5.4705000000000004</c:v>
                </c:pt>
                <c:pt idx="318">
                  <c:v>5.4823000000000004</c:v>
                </c:pt>
                <c:pt idx="319">
                  <c:v>5.4991000000000003</c:v>
                </c:pt>
                <c:pt idx="320">
                  <c:v>5.5270000000000001</c:v>
                </c:pt>
                <c:pt idx="321">
                  <c:v>5.5662000000000003</c:v>
                </c:pt>
                <c:pt idx="322">
                  <c:v>5.6071</c:v>
                </c:pt>
                <c:pt idx="323">
                  <c:v>5.6454000000000004</c:v>
                </c:pt>
                <c:pt idx="324">
                  <c:v>5.6734999999999998</c:v>
                </c:pt>
                <c:pt idx="325">
                  <c:v>5.6814</c:v>
                </c:pt>
                <c:pt idx="326">
                  <c:v>5.6684000000000001</c:v>
                </c:pt>
                <c:pt idx="327">
                  <c:v>5.6239999999999997</c:v>
                </c:pt>
                <c:pt idx="328">
                  <c:v>5.5622999999999996</c:v>
                </c:pt>
                <c:pt idx="329">
                  <c:v>5.4756</c:v>
                </c:pt>
                <c:pt idx="330">
                  <c:v>5.3631000000000002</c:v>
                </c:pt>
                <c:pt idx="331">
                  <c:v>5.2332999999999998</c:v>
                </c:pt>
                <c:pt idx="332">
                  <c:v>5.0937000000000001</c:v>
                </c:pt>
                <c:pt idx="333">
                  <c:v>4.9425999999999997</c:v>
                </c:pt>
                <c:pt idx="334">
                  <c:v>4.7839</c:v>
                </c:pt>
                <c:pt idx="335">
                  <c:v>4.6272000000000002</c:v>
                </c:pt>
                <c:pt idx="336">
                  <c:v>4.4877000000000002</c:v>
                </c:pt>
                <c:pt idx="337">
                  <c:v>4.3611000000000004</c:v>
                </c:pt>
                <c:pt idx="338">
                  <c:v>4.2386999999999997</c:v>
                </c:pt>
                <c:pt idx="339">
                  <c:v>4.1348000000000003</c:v>
                </c:pt>
                <c:pt idx="340">
                  <c:v>4.05</c:v>
                </c:pt>
                <c:pt idx="341">
                  <c:v>3.9769999999999999</c:v>
                </c:pt>
                <c:pt idx="342">
                  <c:v>3.9241000000000001</c:v>
                </c:pt>
                <c:pt idx="343">
                  <c:v>3.8965999999999998</c:v>
                </c:pt>
                <c:pt idx="344">
                  <c:v>3.8921999999999999</c:v>
                </c:pt>
                <c:pt idx="345">
                  <c:v>3.9144999999999999</c:v>
                </c:pt>
                <c:pt idx="346">
                  <c:v>3.9603000000000002</c:v>
                </c:pt>
                <c:pt idx="347">
                  <c:v>4.0164999999999997</c:v>
                </c:pt>
                <c:pt idx="348">
                  <c:v>4.0898000000000003</c:v>
                </c:pt>
                <c:pt idx="349">
                  <c:v>4.1920000000000002</c:v>
                </c:pt>
                <c:pt idx="350">
                  <c:v>4.3121</c:v>
                </c:pt>
                <c:pt idx="351">
                  <c:v>4.4466999999999999</c:v>
                </c:pt>
                <c:pt idx="352">
                  <c:v>4.5864000000000003</c:v>
                </c:pt>
                <c:pt idx="353">
                  <c:v>4.7214</c:v>
                </c:pt>
                <c:pt idx="354">
                  <c:v>4.8331999999999997</c:v>
                </c:pt>
                <c:pt idx="355">
                  <c:v>4.9050000000000002</c:v>
                </c:pt>
                <c:pt idx="356">
                  <c:v>4.9439000000000002</c:v>
                </c:pt>
                <c:pt idx="357">
                  <c:v>4.9617000000000004</c:v>
                </c:pt>
                <c:pt idx="358">
                  <c:v>4.9516999999999998</c:v>
                </c:pt>
                <c:pt idx="359">
                  <c:v>4.9207000000000001</c:v>
                </c:pt>
                <c:pt idx="360">
                  <c:v>4.8869999999999996</c:v>
                </c:pt>
                <c:pt idx="361">
                  <c:v>4.8686999999999996</c:v>
                </c:pt>
                <c:pt idx="362">
                  <c:v>4.8758999999999997</c:v>
                </c:pt>
                <c:pt idx="363">
                  <c:v>4.8917999999999999</c:v>
                </c:pt>
                <c:pt idx="364">
                  <c:v>4.9184999999999999</c:v>
                </c:pt>
                <c:pt idx="365">
                  <c:v>4.9603000000000002</c:v>
                </c:pt>
                <c:pt idx="366">
                  <c:v>5.0034999999999998</c:v>
                </c:pt>
                <c:pt idx="367">
                  <c:v>5.0423999999999998</c:v>
                </c:pt>
                <c:pt idx="368">
                  <c:v>5.0777000000000001</c:v>
                </c:pt>
                <c:pt idx="369">
                  <c:v>5.1092000000000004</c:v>
                </c:pt>
                <c:pt idx="370">
                  <c:v>5.1337999999999999</c:v>
                </c:pt>
                <c:pt idx="371">
                  <c:v>5.1527000000000003</c:v>
                </c:pt>
                <c:pt idx="372">
                  <c:v>5.1651999999999996</c:v>
                </c:pt>
                <c:pt idx="373">
                  <c:v>5.1757</c:v>
                </c:pt>
                <c:pt idx="374">
                  <c:v>5.1924999999999999</c:v>
                </c:pt>
                <c:pt idx="375">
                  <c:v>5.2115</c:v>
                </c:pt>
                <c:pt idx="376">
                  <c:v>5.2335000000000003</c:v>
                </c:pt>
                <c:pt idx="377">
                  <c:v>5.2607999999999997</c:v>
                </c:pt>
                <c:pt idx="378">
                  <c:v>5.2880000000000003</c:v>
                </c:pt>
                <c:pt idx="379">
                  <c:v>5.3159000000000001</c:v>
                </c:pt>
                <c:pt idx="380">
                  <c:v>5.3403</c:v>
                </c:pt>
                <c:pt idx="381">
                  <c:v>5.3639000000000001</c:v>
                </c:pt>
                <c:pt idx="382">
                  <c:v>5.3948</c:v>
                </c:pt>
                <c:pt idx="383">
                  <c:v>5.4255000000000004</c:v>
                </c:pt>
                <c:pt idx="384">
                  <c:v>5.4444999999999997</c:v>
                </c:pt>
                <c:pt idx="385">
                  <c:v>5.4516999999999998</c:v>
                </c:pt>
                <c:pt idx="386">
                  <c:v>5.4497</c:v>
                </c:pt>
                <c:pt idx="387">
                  <c:v>5.4405000000000001</c:v>
                </c:pt>
                <c:pt idx="388">
                  <c:v>5.4322999999999997</c:v>
                </c:pt>
                <c:pt idx="389">
                  <c:v>5.4256000000000002</c:v>
                </c:pt>
                <c:pt idx="390">
                  <c:v>5.4302000000000001</c:v>
                </c:pt>
                <c:pt idx="391">
                  <c:v>5.4429999999999996</c:v>
                </c:pt>
                <c:pt idx="392">
                  <c:v>5.4607000000000001</c:v>
                </c:pt>
                <c:pt idx="393">
                  <c:v>5.4816000000000003</c:v>
                </c:pt>
                <c:pt idx="394">
                  <c:v>5.5026999999999999</c:v>
                </c:pt>
                <c:pt idx="395">
                  <c:v>5.5239000000000003</c:v>
                </c:pt>
                <c:pt idx="396">
                  <c:v>5.5346000000000002</c:v>
                </c:pt>
                <c:pt idx="397">
                  <c:v>5.5387000000000004</c:v>
                </c:pt>
                <c:pt idx="398">
                  <c:v>5.5346000000000002</c:v>
                </c:pt>
                <c:pt idx="399">
                  <c:v>5.5220000000000002</c:v>
                </c:pt>
                <c:pt idx="400">
                  <c:v>5.5105000000000004</c:v>
                </c:pt>
                <c:pt idx="401">
                  <c:v>5.5094000000000003</c:v>
                </c:pt>
                <c:pt idx="402">
                  <c:v>5.52</c:v>
                </c:pt>
                <c:pt idx="403">
                  <c:v>5.5382999999999996</c:v>
                </c:pt>
                <c:pt idx="404">
                  <c:v>5.5621</c:v>
                </c:pt>
                <c:pt idx="405">
                  <c:v>5.5884</c:v>
                </c:pt>
                <c:pt idx="406">
                  <c:v>5.6082000000000001</c:v>
                </c:pt>
                <c:pt idx="407">
                  <c:v>5.6096000000000004</c:v>
                </c:pt>
                <c:pt idx="408">
                  <c:v>5.5895999999999999</c:v>
                </c:pt>
                <c:pt idx="409">
                  <c:v>5.5522999999999998</c:v>
                </c:pt>
                <c:pt idx="410">
                  <c:v>5.5063000000000004</c:v>
                </c:pt>
                <c:pt idx="411">
                  <c:v>5.4527000000000001</c:v>
                </c:pt>
                <c:pt idx="412">
                  <c:v>5.3875000000000002</c:v>
                </c:pt>
                <c:pt idx="413">
                  <c:v>5.3148999999999997</c:v>
                </c:pt>
                <c:pt idx="414">
                  <c:v>5.2355999999999998</c:v>
                </c:pt>
                <c:pt idx="415">
                  <c:v>5.1590999999999996</c:v>
                </c:pt>
                <c:pt idx="416">
                  <c:v>5.0856000000000003</c:v>
                </c:pt>
                <c:pt idx="417">
                  <c:v>5.0057999999999998</c:v>
                </c:pt>
                <c:pt idx="418">
                  <c:v>4.9332000000000003</c:v>
                </c:pt>
                <c:pt idx="419">
                  <c:v>4.8761999999999999</c:v>
                </c:pt>
                <c:pt idx="420">
                  <c:v>4.8330000000000002</c:v>
                </c:pt>
                <c:pt idx="421">
                  <c:v>4.8000999999999996</c:v>
                </c:pt>
                <c:pt idx="422">
                  <c:v>4.7751999999999999</c:v>
                </c:pt>
                <c:pt idx="423">
                  <c:v>4.7640000000000002</c:v>
                </c:pt>
                <c:pt idx="424">
                  <c:v>4.7709000000000001</c:v>
                </c:pt>
                <c:pt idx="425">
                  <c:v>4.7870999999999997</c:v>
                </c:pt>
                <c:pt idx="426">
                  <c:v>4.8079999999999998</c:v>
                </c:pt>
                <c:pt idx="427">
                  <c:v>4.8205999999999998</c:v>
                </c:pt>
                <c:pt idx="428">
                  <c:v>4.8354999999999997</c:v>
                </c:pt>
                <c:pt idx="429">
                  <c:v>4.8513000000000002</c:v>
                </c:pt>
                <c:pt idx="430">
                  <c:v>4.8601000000000001</c:v>
                </c:pt>
                <c:pt idx="431">
                  <c:v>4.8605999999999998</c:v>
                </c:pt>
                <c:pt idx="432">
                  <c:v>4.8528000000000002</c:v>
                </c:pt>
                <c:pt idx="433">
                  <c:v>4.8480999999999996</c:v>
                </c:pt>
                <c:pt idx="434">
                  <c:v>4.8512000000000004</c:v>
                </c:pt>
                <c:pt idx="435">
                  <c:v>4.8583999999999996</c:v>
                </c:pt>
                <c:pt idx="436">
                  <c:v>4.8780000000000001</c:v>
                </c:pt>
                <c:pt idx="437">
                  <c:v>4.8994999999999997</c:v>
                </c:pt>
                <c:pt idx="438">
                  <c:v>4.9226000000000001</c:v>
                </c:pt>
                <c:pt idx="439">
                  <c:v>4.9438000000000004</c:v>
                </c:pt>
                <c:pt idx="440">
                  <c:v>4.9554</c:v>
                </c:pt>
                <c:pt idx="441">
                  <c:v>4.9626999999999999</c:v>
                </c:pt>
                <c:pt idx="442">
                  <c:v>4.9706999999999999</c:v>
                </c:pt>
                <c:pt idx="443">
                  <c:v>4.9786999999999999</c:v>
                </c:pt>
                <c:pt idx="444">
                  <c:v>4.9893000000000001</c:v>
                </c:pt>
                <c:pt idx="445">
                  <c:v>4.9991000000000003</c:v>
                </c:pt>
                <c:pt idx="446">
                  <c:v>5.0133000000000001</c:v>
                </c:pt>
                <c:pt idx="447">
                  <c:v>5.0315000000000003</c:v>
                </c:pt>
                <c:pt idx="448">
                  <c:v>5.0583999999999998</c:v>
                </c:pt>
                <c:pt idx="449">
                  <c:v>5.0801999999999996</c:v>
                </c:pt>
                <c:pt idx="450">
                  <c:v>5.0970000000000004</c:v>
                </c:pt>
                <c:pt idx="451">
                  <c:v>5.1056999999999997</c:v>
                </c:pt>
                <c:pt idx="452">
                  <c:v>5.1063000000000001</c:v>
                </c:pt>
                <c:pt idx="453">
                  <c:v>5.0990000000000002</c:v>
                </c:pt>
                <c:pt idx="454">
                  <c:v>5.0837000000000003</c:v>
                </c:pt>
                <c:pt idx="455">
                  <c:v>5.0632999999999999</c:v>
                </c:pt>
                <c:pt idx="456">
                  <c:v>5.0388999999999999</c:v>
                </c:pt>
                <c:pt idx="457">
                  <c:v>5.0091999999999999</c:v>
                </c:pt>
                <c:pt idx="458">
                  <c:v>4.9675000000000002</c:v>
                </c:pt>
                <c:pt idx="459">
                  <c:v>4.9286000000000003</c:v>
                </c:pt>
                <c:pt idx="460">
                  <c:v>4.8918999999999997</c:v>
                </c:pt>
                <c:pt idx="461">
                  <c:v>4.8581000000000003</c:v>
                </c:pt>
                <c:pt idx="462">
                  <c:v>4.8307000000000002</c:v>
                </c:pt>
                <c:pt idx="463">
                  <c:v>4.8086000000000002</c:v>
                </c:pt>
                <c:pt idx="464">
                  <c:v>4.7984999999999998</c:v>
                </c:pt>
                <c:pt idx="465">
                  <c:v>4.8028000000000004</c:v>
                </c:pt>
                <c:pt idx="466">
                  <c:v>4.8159000000000001</c:v>
                </c:pt>
                <c:pt idx="467">
                  <c:v>4.8396999999999997</c:v>
                </c:pt>
                <c:pt idx="468">
                  <c:v>4.8822000000000001</c:v>
                </c:pt>
                <c:pt idx="469">
                  <c:v>4.9344000000000001</c:v>
                </c:pt>
                <c:pt idx="470">
                  <c:v>4.9934000000000003</c:v>
                </c:pt>
                <c:pt idx="471">
                  <c:v>5.0603999999999996</c:v>
                </c:pt>
                <c:pt idx="472">
                  <c:v>5.1346999999999996</c:v>
                </c:pt>
                <c:pt idx="473">
                  <c:v>5.2154999999999996</c:v>
                </c:pt>
                <c:pt idx="474">
                  <c:v>5.2971000000000004</c:v>
                </c:pt>
                <c:pt idx="475">
                  <c:v>5.367</c:v>
                </c:pt>
                <c:pt idx="476">
                  <c:v>5.4264999999999999</c:v>
                </c:pt>
                <c:pt idx="477">
                  <c:v>5.4775</c:v>
                </c:pt>
                <c:pt idx="478">
                  <c:v>5.5213000000000001</c:v>
                </c:pt>
                <c:pt idx="479">
                  <c:v>5.5662000000000003</c:v>
                </c:pt>
                <c:pt idx="480">
                  <c:v>5.6086999999999998</c:v>
                </c:pt>
                <c:pt idx="481">
                  <c:v>5.6481000000000003</c:v>
                </c:pt>
                <c:pt idx="482">
                  <c:v>5.6718999999999999</c:v>
                </c:pt>
                <c:pt idx="483">
                  <c:v>5.6776</c:v>
                </c:pt>
                <c:pt idx="484">
                  <c:v>5.6771000000000003</c:v>
                </c:pt>
                <c:pt idx="485">
                  <c:v>5.6738999999999997</c:v>
                </c:pt>
                <c:pt idx="486">
                  <c:v>5.6553000000000004</c:v>
                </c:pt>
                <c:pt idx="487">
                  <c:v>5.6420000000000003</c:v>
                </c:pt>
                <c:pt idx="488">
                  <c:v>5.6315</c:v>
                </c:pt>
                <c:pt idx="489">
                  <c:v>5.6227</c:v>
                </c:pt>
                <c:pt idx="490">
                  <c:v>5.6268000000000002</c:v>
                </c:pt>
                <c:pt idx="491">
                  <c:v>5.6433</c:v>
                </c:pt>
                <c:pt idx="492">
                  <c:v>5.6749999999999998</c:v>
                </c:pt>
                <c:pt idx="493">
                  <c:v>5.7206000000000001</c:v>
                </c:pt>
                <c:pt idx="494">
                  <c:v>5.7792000000000003</c:v>
                </c:pt>
                <c:pt idx="495">
                  <c:v>5.8433999999999999</c:v>
                </c:pt>
                <c:pt idx="496">
                  <c:v>5.9038000000000004</c:v>
                </c:pt>
                <c:pt idx="497">
                  <c:v>5.9572000000000003</c:v>
                </c:pt>
                <c:pt idx="498">
                  <c:v>6.0101000000000004</c:v>
                </c:pt>
                <c:pt idx="499">
                  <c:v>6.0579999999999998</c:v>
                </c:pt>
                <c:pt idx="500">
                  <c:v>6.1066000000000003</c:v>
                </c:pt>
                <c:pt idx="501">
                  <c:v>6.1536</c:v>
                </c:pt>
                <c:pt idx="502">
                  <c:v>6.1966000000000001</c:v>
                </c:pt>
                <c:pt idx="503">
                  <c:v>6.2355999999999998</c:v>
                </c:pt>
                <c:pt idx="504">
                  <c:v>6.2690999999999999</c:v>
                </c:pt>
                <c:pt idx="505">
                  <c:v>6.2942</c:v>
                </c:pt>
                <c:pt idx="506">
                  <c:v>6.3182</c:v>
                </c:pt>
                <c:pt idx="507">
                  <c:v>6.3452999999999999</c:v>
                </c:pt>
                <c:pt idx="508">
                  <c:v>6.3682999999999996</c:v>
                </c:pt>
                <c:pt idx="509">
                  <c:v>6.4005000000000001</c:v>
                </c:pt>
                <c:pt idx="510">
                  <c:v>6.4367000000000001</c:v>
                </c:pt>
                <c:pt idx="511">
                  <c:v>6.4775999999999998</c:v>
                </c:pt>
                <c:pt idx="512">
                  <c:v>6.5180999999999996</c:v>
                </c:pt>
                <c:pt idx="513">
                  <c:v>6.5503</c:v>
                </c:pt>
                <c:pt idx="514">
                  <c:v>6.5759999999999996</c:v>
                </c:pt>
                <c:pt idx="515">
                  <c:v>6.5891000000000002</c:v>
                </c:pt>
                <c:pt idx="516">
                  <c:v>6.5955000000000004</c:v>
                </c:pt>
                <c:pt idx="517">
                  <c:v>6.6035000000000004</c:v>
                </c:pt>
                <c:pt idx="518">
                  <c:v>6.6216999999999997</c:v>
                </c:pt>
                <c:pt idx="519">
                  <c:v>6.6459000000000001</c:v>
                </c:pt>
                <c:pt idx="520">
                  <c:v>6.6736000000000004</c:v>
                </c:pt>
                <c:pt idx="521">
                  <c:v>6.7058</c:v>
                </c:pt>
                <c:pt idx="522">
                  <c:v>6.7508999999999997</c:v>
                </c:pt>
                <c:pt idx="523">
                  <c:v>6.8098999999999998</c:v>
                </c:pt>
                <c:pt idx="524">
                  <c:v>6.8761999999999999</c:v>
                </c:pt>
                <c:pt idx="525">
                  <c:v>6.9478999999999997</c:v>
                </c:pt>
                <c:pt idx="526">
                  <c:v>7.0255000000000001</c:v>
                </c:pt>
                <c:pt idx="527">
                  <c:v>7.1043000000000003</c:v>
                </c:pt>
                <c:pt idx="528">
                  <c:v>7.1792999999999996</c:v>
                </c:pt>
                <c:pt idx="529">
                  <c:v>7.2527999999999997</c:v>
                </c:pt>
                <c:pt idx="530">
                  <c:v>7.3217999999999996</c:v>
                </c:pt>
                <c:pt idx="531">
                  <c:v>7.3859000000000004</c:v>
                </c:pt>
                <c:pt idx="532">
                  <c:v>7.4488000000000003</c:v>
                </c:pt>
                <c:pt idx="533">
                  <c:v>7.5115999999999996</c:v>
                </c:pt>
                <c:pt idx="534">
                  <c:v>7.5746000000000002</c:v>
                </c:pt>
                <c:pt idx="535">
                  <c:v>7.6376999999999997</c:v>
                </c:pt>
                <c:pt idx="536">
                  <c:v>7.7050999999999998</c:v>
                </c:pt>
                <c:pt idx="537">
                  <c:v>7.7709999999999999</c:v>
                </c:pt>
                <c:pt idx="538">
                  <c:v>7.8354999999999997</c:v>
                </c:pt>
                <c:pt idx="539">
                  <c:v>7.8897000000000004</c:v>
                </c:pt>
                <c:pt idx="540">
                  <c:v>7.9268000000000001</c:v>
                </c:pt>
                <c:pt idx="541">
                  <c:v>7.9471999999999996</c:v>
                </c:pt>
                <c:pt idx="542">
                  <c:v>7.9539</c:v>
                </c:pt>
                <c:pt idx="543">
                  <c:v>7.9551999999999996</c:v>
                </c:pt>
                <c:pt idx="544">
                  <c:v>7.9573999999999998</c:v>
                </c:pt>
                <c:pt idx="545">
                  <c:v>7.9646999999999997</c:v>
                </c:pt>
                <c:pt idx="546">
                  <c:v>7.9878999999999998</c:v>
                </c:pt>
                <c:pt idx="547">
                  <c:v>8.0220000000000002</c:v>
                </c:pt>
                <c:pt idx="548">
                  <c:v>8.0599000000000007</c:v>
                </c:pt>
                <c:pt idx="549">
                  <c:v>8.0988000000000007</c:v>
                </c:pt>
                <c:pt idx="550">
                  <c:v>8.1349999999999998</c:v>
                </c:pt>
                <c:pt idx="551">
                  <c:v>8.1664999999999992</c:v>
                </c:pt>
                <c:pt idx="552">
                  <c:v>8.1936</c:v>
                </c:pt>
                <c:pt idx="553">
                  <c:v>8.2138000000000009</c:v>
                </c:pt>
                <c:pt idx="554">
                  <c:v>8.2269000000000005</c:v>
                </c:pt>
                <c:pt idx="555">
                  <c:v>8.2408000000000001</c:v>
                </c:pt>
                <c:pt idx="556">
                  <c:v>8.2568999999999999</c:v>
                </c:pt>
                <c:pt idx="557">
                  <c:v>8.2744</c:v>
                </c:pt>
                <c:pt idx="558">
                  <c:v>8.2910000000000004</c:v>
                </c:pt>
                <c:pt idx="559">
                  <c:v>8.2977000000000007</c:v>
                </c:pt>
                <c:pt idx="560">
                  <c:v>8.2934000000000001</c:v>
                </c:pt>
                <c:pt idx="561">
                  <c:v>8.2811000000000003</c:v>
                </c:pt>
                <c:pt idx="562">
                  <c:v>8.2598000000000003</c:v>
                </c:pt>
                <c:pt idx="563">
                  <c:v>8.2279</c:v>
                </c:pt>
                <c:pt idx="564">
                  <c:v>8.2003000000000004</c:v>
                </c:pt>
                <c:pt idx="565">
                  <c:v>8.1816999999999993</c:v>
                </c:pt>
                <c:pt idx="566">
                  <c:v>8.1678999999999995</c:v>
                </c:pt>
                <c:pt idx="567">
                  <c:v>8.1672999999999991</c:v>
                </c:pt>
                <c:pt idx="568">
                  <c:v>8.1743000000000006</c:v>
                </c:pt>
                <c:pt idx="569">
                  <c:v>8.1867999999999999</c:v>
                </c:pt>
                <c:pt idx="570">
                  <c:v>8.2001000000000008</c:v>
                </c:pt>
                <c:pt idx="571">
                  <c:v>8.2148000000000003</c:v>
                </c:pt>
                <c:pt idx="572">
                  <c:v>8.2315000000000005</c:v>
                </c:pt>
                <c:pt idx="573">
                  <c:v>8.2500999999999998</c:v>
                </c:pt>
                <c:pt idx="574">
                  <c:v>8.2706</c:v>
                </c:pt>
                <c:pt idx="575">
                  <c:v>8.2986000000000004</c:v>
                </c:pt>
                <c:pt idx="576">
                  <c:v>8.3347999999999995</c:v>
                </c:pt>
                <c:pt idx="577">
                  <c:v>8.3704000000000001</c:v>
                </c:pt>
                <c:pt idx="578">
                  <c:v>8.3987999999999996</c:v>
                </c:pt>
                <c:pt idx="579">
                  <c:v>8.4306999999999999</c:v>
                </c:pt>
                <c:pt idx="580">
                  <c:v>8.4784000000000006</c:v>
                </c:pt>
                <c:pt idx="581">
                  <c:v>8.5307999999999993</c:v>
                </c:pt>
                <c:pt idx="582">
                  <c:v>8.5896000000000008</c:v>
                </c:pt>
                <c:pt idx="583">
                  <c:v>8.6524999999999999</c:v>
                </c:pt>
                <c:pt idx="584">
                  <c:v>8.7197999999999993</c:v>
                </c:pt>
                <c:pt idx="585">
                  <c:v>8.7963000000000005</c:v>
                </c:pt>
                <c:pt idx="586">
                  <c:v>8.8742999999999999</c:v>
                </c:pt>
                <c:pt idx="587">
                  <c:v>8.9548000000000005</c:v>
                </c:pt>
                <c:pt idx="588">
                  <c:v>9.0413999999999994</c:v>
                </c:pt>
                <c:pt idx="589">
                  <c:v>9.1260999999999992</c:v>
                </c:pt>
                <c:pt idx="590">
                  <c:v>9.2192000000000007</c:v>
                </c:pt>
                <c:pt idx="591">
                  <c:v>9.3110999999999997</c:v>
                </c:pt>
                <c:pt idx="592">
                  <c:v>9.3794000000000004</c:v>
                </c:pt>
                <c:pt idx="593">
                  <c:v>9.4328000000000003</c:v>
                </c:pt>
                <c:pt idx="594">
                  <c:v>9.4785000000000004</c:v>
                </c:pt>
                <c:pt idx="595">
                  <c:v>9.5037000000000003</c:v>
                </c:pt>
                <c:pt idx="596">
                  <c:v>9.5115999999999996</c:v>
                </c:pt>
                <c:pt idx="597">
                  <c:v>9.5103000000000009</c:v>
                </c:pt>
                <c:pt idx="598">
                  <c:v>9.5061999999999998</c:v>
                </c:pt>
                <c:pt idx="599">
                  <c:v>9.5093999999999994</c:v>
                </c:pt>
                <c:pt idx="600">
                  <c:v>9.5212000000000003</c:v>
                </c:pt>
                <c:pt idx="601">
                  <c:v>9.5419</c:v>
                </c:pt>
                <c:pt idx="602">
                  <c:v>9.5631000000000004</c:v>
                </c:pt>
                <c:pt idx="603">
                  <c:v>9.5767000000000007</c:v>
                </c:pt>
                <c:pt idx="604">
                  <c:v>9.5888000000000009</c:v>
                </c:pt>
                <c:pt idx="605">
                  <c:v>9.6013999999999999</c:v>
                </c:pt>
                <c:pt idx="606">
                  <c:v>9.6198999999999995</c:v>
                </c:pt>
                <c:pt idx="607">
                  <c:v>9.6340000000000003</c:v>
                </c:pt>
                <c:pt idx="608">
                  <c:v>9.6469000000000005</c:v>
                </c:pt>
                <c:pt idx="609">
                  <c:v>9.6597000000000008</c:v>
                </c:pt>
                <c:pt idx="610">
                  <c:v>9.6661000000000001</c:v>
                </c:pt>
                <c:pt idx="611">
                  <c:v>9.6671999999999993</c:v>
                </c:pt>
                <c:pt idx="612">
                  <c:v>9.6694999999999993</c:v>
                </c:pt>
                <c:pt idx="613">
                  <c:v>9.6682000000000006</c:v>
                </c:pt>
                <c:pt idx="614">
                  <c:v>9.6638000000000002</c:v>
                </c:pt>
                <c:pt idx="615">
                  <c:v>9.6515000000000004</c:v>
                </c:pt>
                <c:pt idx="616">
                  <c:v>9.625</c:v>
                </c:pt>
                <c:pt idx="617">
                  <c:v>9.5902999999999992</c:v>
                </c:pt>
                <c:pt idx="618">
                  <c:v>9.5557999999999996</c:v>
                </c:pt>
                <c:pt idx="619">
                  <c:v>9.5220000000000002</c:v>
                </c:pt>
                <c:pt idx="620">
                  <c:v>9.4951000000000008</c:v>
                </c:pt>
                <c:pt idx="621">
                  <c:v>9.4697999999999993</c:v>
                </c:pt>
                <c:pt idx="622">
                  <c:v>9.4452999999999996</c:v>
                </c:pt>
                <c:pt idx="623">
                  <c:v>9.4146999999999998</c:v>
                </c:pt>
                <c:pt idx="624">
                  <c:v>9.3709000000000007</c:v>
                </c:pt>
                <c:pt idx="625">
                  <c:v>9.3125999999999998</c:v>
                </c:pt>
                <c:pt idx="626">
                  <c:v>9.2393000000000001</c:v>
                </c:pt>
                <c:pt idx="627">
                  <c:v>9.1530000000000005</c:v>
                </c:pt>
                <c:pt idx="628">
                  <c:v>9.0678000000000001</c:v>
                </c:pt>
                <c:pt idx="629">
                  <c:v>8.9940999999999995</c:v>
                </c:pt>
                <c:pt idx="630">
                  <c:v>8.9295000000000009</c:v>
                </c:pt>
                <c:pt idx="631">
                  <c:v>8.8752999999999993</c:v>
                </c:pt>
                <c:pt idx="632">
                  <c:v>8.8086000000000002</c:v>
                </c:pt>
                <c:pt idx="633">
                  <c:v>8.7367000000000008</c:v>
                </c:pt>
                <c:pt idx="634">
                  <c:v>8.6602999999999994</c:v>
                </c:pt>
                <c:pt idx="635">
                  <c:v>8.5940999999999992</c:v>
                </c:pt>
                <c:pt idx="636">
                  <c:v>8.5484000000000009</c:v>
                </c:pt>
                <c:pt idx="637">
                  <c:v>8.5188000000000006</c:v>
                </c:pt>
                <c:pt idx="638">
                  <c:v>8.4994999999999994</c:v>
                </c:pt>
                <c:pt idx="639">
                  <c:v>8.4884000000000004</c:v>
                </c:pt>
                <c:pt idx="640">
                  <c:v>8.4817</c:v>
                </c:pt>
                <c:pt idx="641">
                  <c:v>8.4774999999999991</c:v>
                </c:pt>
                <c:pt idx="642">
                  <c:v>8.4741</c:v>
                </c:pt>
                <c:pt idx="643">
                  <c:v>8.4763000000000002</c:v>
                </c:pt>
                <c:pt idx="644">
                  <c:v>8.4870000000000001</c:v>
                </c:pt>
                <c:pt idx="645">
                  <c:v>8.5004000000000008</c:v>
                </c:pt>
                <c:pt idx="646">
                  <c:v>8.4967000000000006</c:v>
                </c:pt>
                <c:pt idx="647">
                  <c:v>8.4687999999999999</c:v>
                </c:pt>
                <c:pt idx="648">
                  <c:v>8.4172999999999991</c:v>
                </c:pt>
                <c:pt idx="649">
                  <c:v>8.3491</c:v>
                </c:pt>
                <c:pt idx="650">
                  <c:v>8.2775999999999996</c:v>
                </c:pt>
                <c:pt idx="651">
                  <c:v>8.2111999999999998</c:v>
                </c:pt>
                <c:pt idx="652">
                  <c:v>8.1405999999999992</c:v>
                </c:pt>
                <c:pt idx="653">
                  <c:v>8.0798000000000005</c:v>
                </c:pt>
                <c:pt idx="654">
                  <c:v>8.0342000000000002</c:v>
                </c:pt>
                <c:pt idx="655">
                  <c:v>7.9908000000000001</c:v>
                </c:pt>
                <c:pt idx="656">
                  <c:v>7.9515000000000002</c:v>
                </c:pt>
                <c:pt idx="657">
                  <c:v>7.9181999999999997</c:v>
                </c:pt>
                <c:pt idx="658">
                  <c:v>7.8875999999999999</c:v>
                </c:pt>
                <c:pt idx="659">
                  <c:v>7.8587999999999996</c:v>
                </c:pt>
                <c:pt idx="660">
                  <c:v>7.8293999999999997</c:v>
                </c:pt>
                <c:pt idx="661">
                  <c:v>7.8085000000000004</c:v>
                </c:pt>
                <c:pt idx="662">
                  <c:v>7.7986000000000004</c:v>
                </c:pt>
                <c:pt idx="663">
                  <c:v>7.7847999999999997</c:v>
                </c:pt>
                <c:pt idx="664">
                  <c:v>7.7675999999999998</c:v>
                </c:pt>
                <c:pt idx="665">
                  <c:v>7.7535999999999996</c:v>
                </c:pt>
                <c:pt idx="666">
                  <c:v>7.7404000000000002</c:v>
                </c:pt>
                <c:pt idx="667">
                  <c:v>7.7255000000000003</c:v>
                </c:pt>
                <c:pt idx="668">
                  <c:v>7.7043999999999997</c:v>
                </c:pt>
                <c:pt idx="669">
                  <c:v>7.6818</c:v>
                </c:pt>
                <c:pt idx="670">
                  <c:v>7.6672000000000002</c:v>
                </c:pt>
                <c:pt idx="671">
                  <c:v>7.6725000000000003</c:v>
                </c:pt>
                <c:pt idx="672">
                  <c:v>7.6885000000000003</c:v>
                </c:pt>
                <c:pt idx="673">
                  <c:v>7.7085999999999997</c:v>
                </c:pt>
                <c:pt idx="674">
                  <c:v>7.7401</c:v>
                </c:pt>
                <c:pt idx="675">
                  <c:v>7.7736999999999998</c:v>
                </c:pt>
                <c:pt idx="676">
                  <c:v>7.7923999999999998</c:v>
                </c:pt>
                <c:pt idx="677">
                  <c:v>7.7923</c:v>
                </c:pt>
                <c:pt idx="678">
                  <c:v>7.7873000000000001</c:v>
                </c:pt>
                <c:pt idx="679">
                  <c:v>7.7817999999999996</c:v>
                </c:pt>
                <c:pt idx="680">
                  <c:v>7.7663000000000002</c:v>
                </c:pt>
                <c:pt idx="681">
                  <c:v>7.7466999999999997</c:v>
                </c:pt>
                <c:pt idx="682">
                  <c:v>7.7404000000000002</c:v>
                </c:pt>
                <c:pt idx="683">
                  <c:v>7.742</c:v>
                </c:pt>
                <c:pt idx="684">
                  <c:v>7.7558999999999996</c:v>
                </c:pt>
                <c:pt idx="685">
                  <c:v>7.7789999999999999</c:v>
                </c:pt>
                <c:pt idx="686">
                  <c:v>7.7968999999999999</c:v>
                </c:pt>
                <c:pt idx="687">
                  <c:v>7.8137999999999996</c:v>
                </c:pt>
                <c:pt idx="688">
                  <c:v>7.8175999999999997</c:v>
                </c:pt>
                <c:pt idx="689">
                  <c:v>7.8030999999999997</c:v>
                </c:pt>
                <c:pt idx="690">
                  <c:v>7.7713000000000001</c:v>
                </c:pt>
                <c:pt idx="691">
                  <c:v>7.7310999999999996</c:v>
                </c:pt>
                <c:pt idx="692">
                  <c:v>7.6760000000000002</c:v>
                </c:pt>
                <c:pt idx="693">
                  <c:v>7.6124000000000001</c:v>
                </c:pt>
                <c:pt idx="694">
                  <c:v>7.5479000000000003</c:v>
                </c:pt>
                <c:pt idx="695">
                  <c:v>7.4969000000000001</c:v>
                </c:pt>
                <c:pt idx="696">
                  <c:v>7.4703999999999997</c:v>
                </c:pt>
                <c:pt idx="697">
                  <c:v>7.4768999999999997</c:v>
                </c:pt>
                <c:pt idx="698">
                  <c:v>7.5030000000000001</c:v>
                </c:pt>
                <c:pt idx="699">
                  <c:v>7.5410000000000004</c:v>
                </c:pt>
                <c:pt idx="700">
                  <c:v>7.5932000000000004</c:v>
                </c:pt>
                <c:pt idx="701">
                  <c:v>7.6534000000000004</c:v>
                </c:pt>
                <c:pt idx="702">
                  <c:v>7.7127999999999997</c:v>
                </c:pt>
                <c:pt idx="703">
                  <c:v>7.7615999999999996</c:v>
                </c:pt>
                <c:pt idx="704">
                  <c:v>7.7998000000000003</c:v>
                </c:pt>
                <c:pt idx="705">
                  <c:v>7.8259999999999996</c:v>
                </c:pt>
                <c:pt idx="706">
                  <c:v>7.8365</c:v>
                </c:pt>
                <c:pt idx="707">
                  <c:v>7.8372000000000002</c:v>
                </c:pt>
                <c:pt idx="708">
                  <c:v>7.8320999999999996</c:v>
                </c:pt>
                <c:pt idx="709">
                  <c:v>7.8281999999999998</c:v>
                </c:pt>
                <c:pt idx="710">
                  <c:v>7.8293999999999997</c:v>
                </c:pt>
                <c:pt idx="711">
                  <c:v>7.8428000000000004</c:v>
                </c:pt>
                <c:pt idx="712">
                  <c:v>7.8642000000000003</c:v>
                </c:pt>
                <c:pt idx="713">
                  <c:v>7.8863000000000003</c:v>
                </c:pt>
                <c:pt idx="714">
                  <c:v>7.9109999999999996</c:v>
                </c:pt>
                <c:pt idx="715">
                  <c:v>7.9402999999999997</c:v>
                </c:pt>
                <c:pt idx="716">
                  <c:v>7.9744000000000002</c:v>
                </c:pt>
                <c:pt idx="717">
                  <c:v>8.0079999999999991</c:v>
                </c:pt>
                <c:pt idx="718">
                  <c:v>8.0429999999999993</c:v>
                </c:pt>
                <c:pt idx="719">
                  <c:v>8.0777000000000001</c:v>
                </c:pt>
                <c:pt idx="720">
                  <c:v>8.1302000000000003</c:v>
                </c:pt>
                <c:pt idx="721">
                  <c:v>8.1858000000000004</c:v>
                </c:pt>
                <c:pt idx="722">
                  <c:v>8.2377000000000002</c:v>
                </c:pt>
                <c:pt idx="723">
                  <c:v>8.2927</c:v>
                </c:pt>
                <c:pt idx="724">
                  <c:v>8.3465000000000007</c:v>
                </c:pt>
                <c:pt idx="725">
                  <c:v>8.3901000000000003</c:v>
                </c:pt>
                <c:pt idx="726">
                  <c:v>8.4206000000000003</c:v>
                </c:pt>
                <c:pt idx="727">
                  <c:v>8.4351000000000003</c:v>
                </c:pt>
                <c:pt idx="728">
                  <c:v>8.4419000000000004</c:v>
                </c:pt>
                <c:pt idx="729">
                  <c:v>8.4461999999999993</c:v>
                </c:pt>
                <c:pt idx="730">
                  <c:v>8.4467999999999996</c:v>
                </c:pt>
                <c:pt idx="731">
                  <c:v>8.4464000000000006</c:v>
                </c:pt>
                <c:pt idx="732">
                  <c:v>8.4488000000000003</c:v>
                </c:pt>
                <c:pt idx="733">
                  <c:v>8.4504999999999999</c:v>
                </c:pt>
                <c:pt idx="734">
                  <c:v>8.4491999999999994</c:v>
                </c:pt>
                <c:pt idx="735">
                  <c:v>8.4506999999999994</c:v>
                </c:pt>
                <c:pt idx="736">
                  <c:v>8.4467999999999996</c:v>
                </c:pt>
                <c:pt idx="737">
                  <c:v>8.4457000000000004</c:v>
                </c:pt>
                <c:pt idx="738">
                  <c:v>8.4445999999999994</c:v>
                </c:pt>
                <c:pt idx="739">
                  <c:v>8.4422999999999995</c:v>
                </c:pt>
                <c:pt idx="740">
                  <c:v>8.4431999999999992</c:v>
                </c:pt>
                <c:pt idx="741">
                  <c:v>8.4482999999999997</c:v>
                </c:pt>
                <c:pt idx="742">
                  <c:v>8.4570000000000007</c:v>
                </c:pt>
                <c:pt idx="743">
                  <c:v>8.4716000000000005</c:v>
                </c:pt>
                <c:pt idx="744">
                  <c:v>8.4844000000000008</c:v>
                </c:pt>
                <c:pt idx="745">
                  <c:v>8.4969000000000001</c:v>
                </c:pt>
                <c:pt idx="746">
                  <c:v>8.5058000000000007</c:v>
                </c:pt>
                <c:pt idx="747">
                  <c:v>8.5013000000000005</c:v>
                </c:pt>
                <c:pt idx="748">
                  <c:v>8.4773999999999994</c:v>
                </c:pt>
                <c:pt idx="749">
                  <c:v>8.4443000000000001</c:v>
                </c:pt>
                <c:pt idx="750">
                  <c:v>8.4100999999999999</c:v>
                </c:pt>
                <c:pt idx="751">
                  <c:v>8.3836999999999993</c:v>
                </c:pt>
                <c:pt idx="752">
                  <c:v>8.3646999999999991</c:v>
                </c:pt>
                <c:pt idx="753">
                  <c:v>8.3482000000000003</c:v>
                </c:pt>
                <c:pt idx="754">
                  <c:v>8.3346999999999998</c:v>
                </c:pt>
                <c:pt idx="755">
                  <c:v>8.3267000000000007</c:v>
                </c:pt>
                <c:pt idx="756">
                  <c:v>8.3214000000000006</c:v>
                </c:pt>
                <c:pt idx="757">
                  <c:v>8.3167000000000009</c:v>
                </c:pt>
                <c:pt idx="758">
                  <c:v>8.3142999999999994</c:v>
                </c:pt>
                <c:pt idx="759">
                  <c:v>8.3095999999999997</c:v>
                </c:pt>
                <c:pt idx="760">
                  <c:v>8.2935999999999996</c:v>
                </c:pt>
                <c:pt idx="761">
                  <c:v>8.2695000000000007</c:v>
                </c:pt>
                <c:pt idx="762">
                  <c:v>8.2401</c:v>
                </c:pt>
                <c:pt idx="763">
                  <c:v>8.2044999999999995</c:v>
                </c:pt>
                <c:pt idx="764">
                  <c:v>8.1690000000000005</c:v>
                </c:pt>
                <c:pt idx="765">
                  <c:v>8.1351999999999993</c:v>
                </c:pt>
                <c:pt idx="766">
                  <c:v>8.1047999999999991</c:v>
                </c:pt>
                <c:pt idx="767">
                  <c:v>8.0749999999999993</c:v>
                </c:pt>
                <c:pt idx="768">
                  <c:v>8.0454000000000008</c:v>
                </c:pt>
                <c:pt idx="769">
                  <c:v>8.0161999999999995</c:v>
                </c:pt>
                <c:pt idx="770">
                  <c:v>7.9884000000000004</c:v>
                </c:pt>
                <c:pt idx="771">
                  <c:v>7.9661</c:v>
                </c:pt>
                <c:pt idx="772">
                  <c:v>7.9466000000000001</c:v>
                </c:pt>
                <c:pt idx="773">
                  <c:v>7.9273999999999996</c:v>
                </c:pt>
                <c:pt idx="774">
                  <c:v>7.9103000000000003</c:v>
                </c:pt>
                <c:pt idx="775">
                  <c:v>7.9047000000000001</c:v>
                </c:pt>
                <c:pt idx="776">
                  <c:v>7.9057000000000004</c:v>
                </c:pt>
                <c:pt idx="777">
                  <c:v>7.9160000000000004</c:v>
                </c:pt>
                <c:pt idx="778">
                  <c:v>7.9288999999999996</c:v>
                </c:pt>
                <c:pt idx="779">
                  <c:v>7.9436</c:v>
                </c:pt>
                <c:pt idx="780">
                  <c:v>7.9557000000000002</c:v>
                </c:pt>
                <c:pt idx="781">
                  <c:v>7.9698000000000002</c:v>
                </c:pt>
                <c:pt idx="782">
                  <c:v>7.9904000000000002</c:v>
                </c:pt>
                <c:pt idx="783">
                  <c:v>8.0084</c:v>
                </c:pt>
                <c:pt idx="784">
                  <c:v>8.0190000000000001</c:v>
                </c:pt>
                <c:pt idx="785">
                  <c:v>8.0077999999999996</c:v>
                </c:pt>
                <c:pt idx="786">
                  <c:v>7.9786000000000001</c:v>
                </c:pt>
                <c:pt idx="787">
                  <c:v>7.9499000000000004</c:v>
                </c:pt>
                <c:pt idx="788">
                  <c:v>7.9302999999999999</c:v>
                </c:pt>
                <c:pt idx="789">
                  <c:v>7.9298000000000002</c:v>
                </c:pt>
                <c:pt idx="790">
                  <c:v>7.9431000000000003</c:v>
                </c:pt>
                <c:pt idx="791">
                  <c:v>7.9421999999999997</c:v>
                </c:pt>
                <c:pt idx="792">
                  <c:v>7.9153000000000002</c:v>
                </c:pt>
                <c:pt idx="793">
                  <c:v>7.8757000000000001</c:v>
                </c:pt>
                <c:pt idx="794">
                  <c:v>7.8319999999999999</c:v>
                </c:pt>
                <c:pt idx="795">
                  <c:v>7.7874999999999996</c:v>
                </c:pt>
                <c:pt idx="796">
                  <c:v>7.7476000000000003</c:v>
                </c:pt>
                <c:pt idx="797">
                  <c:v>7.7024999999999997</c:v>
                </c:pt>
                <c:pt idx="798">
                  <c:v>7.6445999999999996</c:v>
                </c:pt>
                <c:pt idx="799">
                  <c:v>7.5812999999999997</c:v>
                </c:pt>
                <c:pt idx="800">
                  <c:v>7.5178000000000003</c:v>
                </c:pt>
                <c:pt idx="801">
                  <c:v>7.4734999999999996</c:v>
                </c:pt>
                <c:pt idx="802">
                  <c:v>7.4580000000000002</c:v>
                </c:pt>
                <c:pt idx="803">
                  <c:v>7.4622000000000002</c:v>
                </c:pt>
                <c:pt idx="804">
                  <c:v>7.4729000000000001</c:v>
                </c:pt>
                <c:pt idx="805">
                  <c:v>7.4785000000000004</c:v>
                </c:pt>
                <c:pt idx="806">
                  <c:v>7.4768999999999997</c:v>
                </c:pt>
                <c:pt idx="807">
                  <c:v>7.4657999999999998</c:v>
                </c:pt>
                <c:pt idx="808">
                  <c:v>7.4499000000000004</c:v>
                </c:pt>
                <c:pt idx="809">
                  <c:v>7.4257</c:v>
                </c:pt>
                <c:pt idx="810">
                  <c:v>7.3941999999999997</c:v>
                </c:pt>
                <c:pt idx="811">
                  <c:v>7.3513999999999999</c:v>
                </c:pt>
                <c:pt idx="812">
                  <c:v>7.3061999999999996</c:v>
                </c:pt>
                <c:pt idx="813">
                  <c:v>7.2507000000000001</c:v>
                </c:pt>
                <c:pt idx="814">
                  <c:v>7.1932999999999998</c:v>
                </c:pt>
                <c:pt idx="815">
                  <c:v>7.1462000000000003</c:v>
                </c:pt>
                <c:pt idx="816">
                  <c:v>7.1089000000000002</c:v>
                </c:pt>
                <c:pt idx="817">
                  <c:v>7.0735999999999999</c:v>
                </c:pt>
                <c:pt idx="818">
                  <c:v>7.0404</c:v>
                </c:pt>
                <c:pt idx="819">
                  <c:v>7.0166000000000004</c:v>
                </c:pt>
                <c:pt idx="820">
                  <c:v>7.0118</c:v>
                </c:pt>
                <c:pt idx="821">
                  <c:v>7.0255999999999998</c:v>
                </c:pt>
                <c:pt idx="822">
                  <c:v>7.0468999999999999</c:v>
                </c:pt>
                <c:pt idx="823">
                  <c:v>7.0679999999999996</c:v>
                </c:pt>
                <c:pt idx="824">
                  <c:v>7.0846</c:v>
                </c:pt>
                <c:pt idx="825">
                  <c:v>7.0993000000000004</c:v>
                </c:pt>
                <c:pt idx="826">
                  <c:v>7.1151</c:v>
                </c:pt>
                <c:pt idx="827">
                  <c:v>7.1247999999999996</c:v>
                </c:pt>
                <c:pt idx="828">
                  <c:v>7.1219000000000001</c:v>
                </c:pt>
                <c:pt idx="829">
                  <c:v>7.1006</c:v>
                </c:pt>
                <c:pt idx="830">
                  <c:v>7.0616000000000003</c:v>
                </c:pt>
                <c:pt idx="831">
                  <c:v>7.0134999999999996</c:v>
                </c:pt>
                <c:pt idx="832">
                  <c:v>6.9661999999999997</c:v>
                </c:pt>
                <c:pt idx="833">
                  <c:v>6.9321000000000002</c:v>
                </c:pt>
                <c:pt idx="834">
                  <c:v>6.9127999999999998</c:v>
                </c:pt>
                <c:pt idx="835">
                  <c:v>6.8874000000000004</c:v>
                </c:pt>
                <c:pt idx="836">
                  <c:v>6.8456999999999999</c:v>
                </c:pt>
                <c:pt idx="837">
                  <c:v>6.7998000000000003</c:v>
                </c:pt>
                <c:pt idx="838">
                  <c:v>6.7667999999999999</c:v>
                </c:pt>
                <c:pt idx="839">
                  <c:v>6.7465999999999999</c:v>
                </c:pt>
                <c:pt idx="840">
                  <c:v>6.7310999999999996</c:v>
                </c:pt>
                <c:pt idx="841">
                  <c:v>6.7175000000000002</c:v>
                </c:pt>
                <c:pt idx="842">
                  <c:v>6.7031000000000001</c:v>
                </c:pt>
                <c:pt idx="843">
                  <c:v>6.6894</c:v>
                </c:pt>
                <c:pt idx="844">
                  <c:v>6.6867999999999999</c:v>
                </c:pt>
                <c:pt idx="845">
                  <c:v>6.6985999999999999</c:v>
                </c:pt>
                <c:pt idx="846">
                  <c:v>6.7222</c:v>
                </c:pt>
                <c:pt idx="847">
                  <c:v>6.7441000000000004</c:v>
                </c:pt>
                <c:pt idx="848">
                  <c:v>6.7508999999999997</c:v>
                </c:pt>
                <c:pt idx="849">
                  <c:v>6.7346000000000004</c:v>
                </c:pt>
                <c:pt idx="850">
                  <c:v>6.7050999999999998</c:v>
                </c:pt>
                <c:pt idx="851">
                  <c:v>6.6814999999999998</c:v>
                </c:pt>
                <c:pt idx="852">
                  <c:v>6.6755000000000004</c:v>
                </c:pt>
                <c:pt idx="853">
                  <c:v>6.6863999999999999</c:v>
                </c:pt>
                <c:pt idx="854">
                  <c:v>6.7098000000000004</c:v>
                </c:pt>
                <c:pt idx="855">
                  <c:v>6.7404000000000002</c:v>
                </c:pt>
                <c:pt idx="856">
                  <c:v>6.7771999999999997</c:v>
                </c:pt>
                <c:pt idx="857">
                  <c:v>6.8216999999999999</c:v>
                </c:pt>
                <c:pt idx="858">
                  <c:v>6.8741000000000003</c:v>
                </c:pt>
                <c:pt idx="859">
                  <c:v>6.9259000000000004</c:v>
                </c:pt>
                <c:pt idx="860">
                  <c:v>6.9832999999999998</c:v>
                </c:pt>
                <c:pt idx="861">
                  <c:v>7.0404999999999998</c:v>
                </c:pt>
                <c:pt idx="862">
                  <c:v>7.0907999999999998</c:v>
                </c:pt>
                <c:pt idx="863">
                  <c:v>7.1330999999999998</c:v>
                </c:pt>
                <c:pt idx="864">
                  <c:v>7.1645000000000003</c:v>
                </c:pt>
                <c:pt idx="865">
                  <c:v>7.1914999999999996</c:v>
                </c:pt>
                <c:pt idx="866">
                  <c:v>7.2237</c:v>
                </c:pt>
                <c:pt idx="867">
                  <c:v>7.2572999999999999</c:v>
                </c:pt>
                <c:pt idx="868">
                  <c:v>7.3003999999999998</c:v>
                </c:pt>
                <c:pt idx="869">
                  <c:v>7.3531000000000004</c:v>
                </c:pt>
                <c:pt idx="870">
                  <c:v>7.4185999999999996</c:v>
                </c:pt>
                <c:pt idx="871">
                  <c:v>7.4869000000000003</c:v>
                </c:pt>
                <c:pt idx="872">
                  <c:v>7.5479000000000003</c:v>
                </c:pt>
                <c:pt idx="873">
                  <c:v>7.5928000000000004</c:v>
                </c:pt>
                <c:pt idx="874">
                  <c:v>7.6071</c:v>
                </c:pt>
                <c:pt idx="875">
                  <c:v>7.5987</c:v>
                </c:pt>
                <c:pt idx="876">
                  <c:v>7.5566000000000004</c:v>
                </c:pt>
                <c:pt idx="877">
                  <c:v>7.4932999999999996</c:v>
                </c:pt>
                <c:pt idx="878">
                  <c:v>7.4321999999999999</c:v>
                </c:pt>
                <c:pt idx="879">
                  <c:v>7.3771000000000004</c:v>
                </c:pt>
                <c:pt idx="880">
                  <c:v>7.3338000000000001</c:v>
                </c:pt>
                <c:pt idx="881">
                  <c:v>7.3202999999999996</c:v>
                </c:pt>
                <c:pt idx="882">
                  <c:v>7.3391999999999999</c:v>
                </c:pt>
                <c:pt idx="883">
                  <c:v>7.3819999999999997</c:v>
                </c:pt>
                <c:pt idx="884">
                  <c:v>7.4401999999999999</c:v>
                </c:pt>
                <c:pt idx="885">
                  <c:v>7.5004</c:v>
                </c:pt>
                <c:pt idx="886">
                  <c:v>7.5602999999999998</c:v>
                </c:pt>
                <c:pt idx="887">
                  <c:v>7.6334</c:v>
                </c:pt>
                <c:pt idx="888">
                  <c:v>7.7031999999999998</c:v>
                </c:pt>
                <c:pt idx="889">
                  <c:v>7.7592999999999996</c:v>
                </c:pt>
                <c:pt idx="890">
                  <c:v>7.8116000000000003</c:v>
                </c:pt>
                <c:pt idx="891">
                  <c:v>7.8674999999999997</c:v>
                </c:pt>
                <c:pt idx="892">
                  <c:v>7.9234999999999998</c:v>
                </c:pt>
                <c:pt idx="893">
                  <c:v>7.9759000000000002</c:v>
                </c:pt>
                <c:pt idx="894">
                  <c:v>8.0337999999999994</c:v>
                </c:pt>
                <c:pt idx="895">
                  <c:v>8.0919000000000008</c:v>
                </c:pt>
                <c:pt idx="896">
                  <c:v>8.1521000000000008</c:v>
                </c:pt>
                <c:pt idx="897">
                  <c:v>8.2110000000000003</c:v>
                </c:pt>
                <c:pt idx="898">
                  <c:v>8.2700999999999993</c:v>
                </c:pt>
                <c:pt idx="899">
                  <c:v>8.3178999999999998</c:v>
                </c:pt>
                <c:pt idx="900">
                  <c:v>8.3575999999999997</c:v>
                </c:pt>
                <c:pt idx="901">
                  <c:v>8.3949999999999996</c:v>
                </c:pt>
                <c:pt idx="902">
                  <c:v>8.4308999999999994</c:v>
                </c:pt>
                <c:pt idx="903">
                  <c:v>8.4633000000000003</c:v>
                </c:pt>
                <c:pt idx="904">
                  <c:v>8.4925999999999995</c:v>
                </c:pt>
                <c:pt idx="905">
                  <c:v>8.5210000000000008</c:v>
                </c:pt>
                <c:pt idx="906">
                  <c:v>8.5504999999999995</c:v>
                </c:pt>
                <c:pt idx="907">
                  <c:v>8.5756999999999994</c:v>
                </c:pt>
                <c:pt idx="908">
                  <c:v>8.5929000000000002</c:v>
                </c:pt>
                <c:pt idx="909">
                  <c:v>8.6013000000000002</c:v>
                </c:pt>
                <c:pt idx="910">
                  <c:v>8.6082999999999998</c:v>
                </c:pt>
                <c:pt idx="911">
                  <c:v>8.6187000000000005</c:v>
                </c:pt>
                <c:pt idx="912">
                  <c:v>8.6280000000000001</c:v>
                </c:pt>
                <c:pt idx="913">
                  <c:v>8.6359999999999992</c:v>
                </c:pt>
                <c:pt idx="914">
                  <c:v>8.6448</c:v>
                </c:pt>
                <c:pt idx="915">
                  <c:v>8.6622000000000003</c:v>
                </c:pt>
                <c:pt idx="916">
                  <c:v>8.6836000000000002</c:v>
                </c:pt>
                <c:pt idx="917">
                  <c:v>8.7012999999999998</c:v>
                </c:pt>
                <c:pt idx="918">
                  <c:v>8.7164999999999999</c:v>
                </c:pt>
                <c:pt idx="919">
                  <c:v>8.7308000000000003</c:v>
                </c:pt>
                <c:pt idx="920">
                  <c:v>8.7385000000000002</c:v>
                </c:pt>
                <c:pt idx="921">
                  <c:v>8.7418999999999993</c:v>
                </c:pt>
                <c:pt idx="922">
                  <c:v>8.7413000000000007</c:v>
                </c:pt>
                <c:pt idx="923">
                  <c:v>8.7354000000000003</c:v>
                </c:pt>
                <c:pt idx="924">
                  <c:v>8.7289999999999992</c:v>
                </c:pt>
                <c:pt idx="925">
                  <c:v>8.7236999999999991</c:v>
                </c:pt>
                <c:pt idx="926">
                  <c:v>8.7182999999999993</c:v>
                </c:pt>
                <c:pt idx="927">
                  <c:v>8.7110000000000003</c:v>
                </c:pt>
                <c:pt idx="928">
                  <c:v>8.7119999999999997</c:v>
                </c:pt>
                <c:pt idx="929">
                  <c:v>8.7270000000000003</c:v>
                </c:pt>
                <c:pt idx="930">
                  <c:v>8.7484999999999999</c:v>
                </c:pt>
                <c:pt idx="931">
                  <c:v>8.7781000000000002</c:v>
                </c:pt>
                <c:pt idx="932">
                  <c:v>8.8145000000000007</c:v>
                </c:pt>
                <c:pt idx="933">
                  <c:v>8.8493999999999993</c:v>
                </c:pt>
                <c:pt idx="934">
                  <c:v>8.8890999999999991</c:v>
                </c:pt>
                <c:pt idx="935">
                  <c:v>8.9301999999999992</c:v>
                </c:pt>
                <c:pt idx="936">
                  <c:v>8.9758999999999993</c:v>
                </c:pt>
                <c:pt idx="937">
                  <c:v>9.0248000000000008</c:v>
                </c:pt>
                <c:pt idx="938">
                  <c:v>9.0709999999999997</c:v>
                </c:pt>
                <c:pt idx="939">
                  <c:v>9.1148000000000007</c:v>
                </c:pt>
                <c:pt idx="940">
                  <c:v>9.1506000000000007</c:v>
                </c:pt>
                <c:pt idx="941">
                  <c:v>9.1773000000000007</c:v>
                </c:pt>
                <c:pt idx="942">
                  <c:v>9.1928999999999998</c:v>
                </c:pt>
                <c:pt idx="943">
                  <c:v>9.2018000000000004</c:v>
                </c:pt>
                <c:pt idx="944">
                  <c:v>9.1988000000000003</c:v>
                </c:pt>
                <c:pt idx="945">
                  <c:v>9.1852</c:v>
                </c:pt>
                <c:pt idx="946">
                  <c:v>9.1755999999999993</c:v>
                </c:pt>
                <c:pt idx="947">
                  <c:v>9.1747999999999994</c:v>
                </c:pt>
                <c:pt idx="948">
                  <c:v>9.1721000000000004</c:v>
                </c:pt>
                <c:pt idx="949">
                  <c:v>9.1675000000000004</c:v>
                </c:pt>
                <c:pt idx="950">
                  <c:v>9.1568000000000005</c:v>
                </c:pt>
                <c:pt idx="951">
                  <c:v>9.1389999999999993</c:v>
                </c:pt>
                <c:pt idx="952">
                  <c:v>9.1167999999999996</c:v>
                </c:pt>
                <c:pt idx="953">
                  <c:v>9.0882000000000005</c:v>
                </c:pt>
                <c:pt idx="954">
                  <c:v>9.0630000000000006</c:v>
                </c:pt>
                <c:pt idx="955">
                  <c:v>9.0509000000000004</c:v>
                </c:pt>
                <c:pt idx="956">
                  <c:v>9.0519999999999996</c:v>
                </c:pt>
                <c:pt idx="957">
                  <c:v>9.0702999999999996</c:v>
                </c:pt>
                <c:pt idx="958">
                  <c:v>9.0976999999999997</c:v>
                </c:pt>
                <c:pt idx="959">
                  <c:v>9.1265999999999998</c:v>
                </c:pt>
                <c:pt idx="960">
                  <c:v>9.1531000000000002</c:v>
                </c:pt>
                <c:pt idx="961">
                  <c:v>9.1735000000000007</c:v>
                </c:pt>
                <c:pt idx="962">
                  <c:v>9.1868999999999996</c:v>
                </c:pt>
                <c:pt idx="963">
                  <c:v>9.1896000000000004</c:v>
                </c:pt>
                <c:pt idx="964">
                  <c:v>9.1728000000000005</c:v>
                </c:pt>
                <c:pt idx="965">
                  <c:v>9.14</c:v>
                </c:pt>
                <c:pt idx="966">
                  <c:v>9.0978999999999992</c:v>
                </c:pt>
                <c:pt idx="967">
                  <c:v>9.0500000000000007</c:v>
                </c:pt>
                <c:pt idx="968">
                  <c:v>9.0061999999999998</c:v>
                </c:pt>
                <c:pt idx="969">
                  <c:v>8.9701000000000004</c:v>
                </c:pt>
                <c:pt idx="970">
                  <c:v>8.9365000000000006</c:v>
                </c:pt>
                <c:pt idx="971">
                  <c:v>8.8995999999999995</c:v>
                </c:pt>
                <c:pt idx="972">
                  <c:v>8.8681999999999999</c:v>
                </c:pt>
                <c:pt idx="973">
                  <c:v>8.8379999999999992</c:v>
                </c:pt>
                <c:pt idx="974">
                  <c:v>8.7982999999999993</c:v>
                </c:pt>
                <c:pt idx="975">
                  <c:v>8.7568000000000001</c:v>
                </c:pt>
                <c:pt idx="976">
                  <c:v>8.7247000000000003</c:v>
                </c:pt>
                <c:pt idx="977">
                  <c:v>8.7030999999999992</c:v>
                </c:pt>
                <c:pt idx="978">
                  <c:v>8.6826000000000008</c:v>
                </c:pt>
                <c:pt idx="979">
                  <c:v>8.6616</c:v>
                </c:pt>
                <c:pt idx="980">
                  <c:v>8.6379000000000001</c:v>
                </c:pt>
                <c:pt idx="981">
                  <c:v>8.6205999999999996</c:v>
                </c:pt>
                <c:pt idx="982">
                  <c:v>8.5960999999999999</c:v>
                </c:pt>
                <c:pt idx="983">
                  <c:v>8.5732999999999997</c:v>
                </c:pt>
                <c:pt idx="984">
                  <c:v>8.5526999999999997</c:v>
                </c:pt>
                <c:pt idx="985">
                  <c:v>8.5297999999999998</c:v>
                </c:pt>
                <c:pt idx="986">
                  <c:v>8.5068000000000001</c:v>
                </c:pt>
                <c:pt idx="987">
                  <c:v>8.4749999999999996</c:v>
                </c:pt>
                <c:pt idx="988">
                  <c:v>8.4380000000000006</c:v>
                </c:pt>
                <c:pt idx="989">
                  <c:v>8.4004999999999992</c:v>
                </c:pt>
                <c:pt idx="990">
                  <c:v>8.3703000000000003</c:v>
                </c:pt>
                <c:pt idx="991">
                  <c:v>8.3535000000000004</c:v>
                </c:pt>
                <c:pt idx="992">
                  <c:v>8.3407999999999998</c:v>
                </c:pt>
                <c:pt idx="993">
                  <c:v>8.3224</c:v>
                </c:pt>
                <c:pt idx="994">
                  <c:v>8.3016000000000005</c:v>
                </c:pt>
                <c:pt idx="995">
                  <c:v>8.282</c:v>
                </c:pt>
                <c:pt idx="996">
                  <c:v>8.2570999999999994</c:v>
                </c:pt>
                <c:pt idx="997">
                  <c:v>8.2338000000000005</c:v>
                </c:pt>
                <c:pt idx="998">
                  <c:v>8.2195999999999998</c:v>
                </c:pt>
                <c:pt idx="999">
                  <c:v>8.2142999999999997</c:v>
                </c:pt>
                <c:pt idx="1000">
                  <c:v>8.2172999999999998</c:v>
                </c:pt>
                <c:pt idx="1001">
                  <c:v>8.2270000000000003</c:v>
                </c:pt>
                <c:pt idx="1002">
                  <c:v>8.2384000000000004</c:v>
                </c:pt>
                <c:pt idx="1003">
                  <c:v>8.2530000000000001</c:v>
                </c:pt>
                <c:pt idx="1004">
                  <c:v>8.2632999999999992</c:v>
                </c:pt>
                <c:pt idx="1005">
                  <c:v>8.2721</c:v>
                </c:pt>
                <c:pt idx="1006">
                  <c:v>8.2832000000000008</c:v>
                </c:pt>
                <c:pt idx="1007">
                  <c:v>8.3023000000000007</c:v>
                </c:pt>
                <c:pt idx="1008">
                  <c:v>8.3226999999999993</c:v>
                </c:pt>
                <c:pt idx="1009">
                  <c:v>8.3467000000000002</c:v>
                </c:pt>
                <c:pt idx="1010">
                  <c:v>8.3729999999999993</c:v>
                </c:pt>
                <c:pt idx="1011">
                  <c:v>8.4013000000000009</c:v>
                </c:pt>
                <c:pt idx="1012">
                  <c:v>8.4245999999999999</c:v>
                </c:pt>
                <c:pt idx="1013">
                  <c:v>8.4383999999999997</c:v>
                </c:pt>
                <c:pt idx="1014">
                  <c:v>8.4353999999999996</c:v>
                </c:pt>
                <c:pt idx="1015">
                  <c:v>8.4138000000000002</c:v>
                </c:pt>
                <c:pt idx="1016">
                  <c:v>8.3720999999999997</c:v>
                </c:pt>
                <c:pt idx="1017">
                  <c:v>8.3265999999999991</c:v>
                </c:pt>
                <c:pt idx="1018">
                  <c:v>8.2911000000000001</c:v>
                </c:pt>
                <c:pt idx="1019">
                  <c:v>8.2688000000000006</c:v>
                </c:pt>
                <c:pt idx="1020">
                  <c:v>8.2599</c:v>
                </c:pt>
                <c:pt idx="1021">
                  <c:v>8.2588000000000008</c:v>
                </c:pt>
                <c:pt idx="1022">
                  <c:v>8.2607999999999997</c:v>
                </c:pt>
                <c:pt idx="1023">
                  <c:v>8.2642000000000007</c:v>
                </c:pt>
                <c:pt idx="1024">
                  <c:v>8.2723999999999993</c:v>
                </c:pt>
                <c:pt idx="1025">
                  <c:v>8.2860999999999994</c:v>
                </c:pt>
                <c:pt idx="1026">
                  <c:v>8.3010000000000002</c:v>
                </c:pt>
                <c:pt idx="1027">
                  <c:v>8.3123000000000005</c:v>
                </c:pt>
                <c:pt idx="1028">
                  <c:v>8.3232999999999997</c:v>
                </c:pt>
                <c:pt idx="1029">
                  <c:v>8.3285999999999998</c:v>
                </c:pt>
                <c:pt idx="1030">
                  <c:v>8.3230000000000004</c:v>
                </c:pt>
                <c:pt idx="1031">
                  <c:v>8.3153000000000006</c:v>
                </c:pt>
                <c:pt idx="1032">
                  <c:v>8.3167000000000009</c:v>
                </c:pt>
                <c:pt idx="1033">
                  <c:v>8.3389000000000006</c:v>
                </c:pt>
                <c:pt idx="1034">
                  <c:v>8.3741000000000003</c:v>
                </c:pt>
                <c:pt idx="1035">
                  <c:v>8.4257000000000009</c:v>
                </c:pt>
                <c:pt idx="1036">
                  <c:v>8.4953000000000003</c:v>
                </c:pt>
                <c:pt idx="1037">
                  <c:v>8.5661000000000005</c:v>
                </c:pt>
                <c:pt idx="1038">
                  <c:v>8.641</c:v>
                </c:pt>
                <c:pt idx="1039">
                  <c:v>8.7232000000000003</c:v>
                </c:pt>
                <c:pt idx="1040">
                  <c:v>8.8002000000000002</c:v>
                </c:pt>
                <c:pt idx="1041">
                  <c:v>8.8615999999999993</c:v>
                </c:pt>
                <c:pt idx="1042">
                  <c:v>8.8999000000000006</c:v>
                </c:pt>
                <c:pt idx="1043">
                  <c:v>8.9156999999999993</c:v>
                </c:pt>
                <c:pt idx="1044">
                  <c:v>8.9120000000000008</c:v>
                </c:pt>
                <c:pt idx="1045">
                  <c:v>8.8927999999999994</c:v>
                </c:pt>
                <c:pt idx="1046">
                  <c:v>8.8817000000000004</c:v>
                </c:pt>
                <c:pt idx="1047">
                  <c:v>8.8867999999999991</c:v>
                </c:pt>
                <c:pt idx="1048">
                  <c:v>8.9042999999999992</c:v>
                </c:pt>
                <c:pt idx="1049">
                  <c:v>8.9184000000000001</c:v>
                </c:pt>
                <c:pt idx="1050">
                  <c:v>8.9288000000000007</c:v>
                </c:pt>
                <c:pt idx="1051">
                  <c:v>8.9345999999999997</c:v>
                </c:pt>
                <c:pt idx="1052">
                  <c:v>8.9368999999999996</c:v>
                </c:pt>
                <c:pt idx="1053">
                  <c:v>8.9336000000000002</c:v>
                </c:pt>
                <c:pt idx="1054">
                  <c:v>8.9217999999999993</c:v>
                </c:pt>
                <c:pt idx="1055">
                  <c:v>8.9006000000000007</c:v>
                </c:pt>
                <c:pt idx="1056">
                  <c:v>8.8670000000000009</c:v>
                </c:pt>
                <c:pt idx="1057">
                  <c:v>8.8118999999999996</c:v>
                </c:pt>
                <c:pt idx="1058">
                  <c:v>8.7460000000000004</c:v>
                </c:pt>
                <c:pt idx="1059">
                  <c:v>8.6793999999999993</c:v>
                </c:pt>
                <c:pt idx="1060">
                  <c:v>8.6273</c:v>
                </c:pt>
                <c:pt idx="1061">
                  <c:v>8.5937000000000001</c:v>
                </c:pt>
                <c:pt idx="1062">
                  <c:v>8.5615000000000006</c:v>
                </c:pt>
                <c:pt idx="1063">
                  <c:v>8.5259</c:v>
                </c:pt>
                <c:pt idx="1064">
                  <c:v>8.4864999999999995</c:v>
                </c:pt>
                <c:pt idx="1065">
                  <c:v>8.4428000000000001</c:v>
                </c:pt>
                <c:pt idx="1066">
                  <c:v>8.3863000000000003</c:v>
                </c:pt>
                <c:pt idx="1067">
                  <c:v>8.3263999999999996</c:v>
                </c:pt>
                <c:pt idx="1068">
                  <c:v>8.2685999999999993</c:v>
                </c:pt>
                <c:pt idx="1069">
                  <c:v>8.2070000000000007</c:v>
                </c:pt>
                <c:pt idx="1070">
                  <c:v>8.1547999999999998</c:v>
                </c:pt>
                <c:pt idx="1071">
                  <c:v>8.1084999999999994</c:v>
                </c:pt>
                <c:pt idx="1072">
                  <c:v>8.0665999999999993</c:v>
                </c:pt>
                <c:pt idx="1073">
                  <c:v>8.0302000000000007</c:v>
                </c:pt>
                <c:pt idx="1074">
                  <c:v>7.9917999999999996</c:v>
                </c:pt>
                <c:pt idx="1075">
                  <c:v>7.9462000000000002</c:v>
                </c:pt>
                <c:pt idx="1076">
                  <c:v>7.907</c:v>
                </c:pt>
                <c:pt idx="1077">
                  <c:v>7.8663999999999996</c:v>
                </c:pt>
                <c:pt idx="1078">
                  <c:v>7.8022999999999998</c:v>
                </c:pt>
                <c:pt idx="1079">
                  <c:v>7.7356999999999996</c:v>
                </c:pt>
                <c:pt idx="1080">
                  <c:v>7.6726999999999999</c:v>
                </c:pt>
                <c:pt idx="1081">
                  <c:v>7.6006999999999998</c:v>
                </c:pt>
                <c:pt idx="1082">
                  <c:v>7.5209000000000001</c:v>
                </c:pt>
                <c:pt idx="1083">
                  <c:v>7.4428000000000001</c:v>
                </c:pt>
                <c:pt idx="1084">
                  <c:v>7.3676000000000004</c:v>
                </c:pt>
                <c:pt idx="1085">
                  <c:v>7.3164999999999996</c:v>
                </c:pt>
                <c:pt idx="1086">
                  <c:v>7.2835999999999999</c:v>
                </c:pt>
                <c:pt idx="1087">
                  <c:v>7.2619999999999996</c:v>
                </c:pt>
                <c:pt idx="1088">
                  <c:v>7.2657999999999996</c:v>
                </c:pt>
                <c:pt idx="1089">
                  <c:v>7.2774000000000001</c:v>
                </c:pt>
                <c:pt idx="1090">
                  <c:v>7.2987000000000002</c:v>
                </c:pt>
                <c:pt idx="1091">
                  <c:v>7.3342000000000001</c:v>
                </c:pt>
                <c:pt idx="1092">
                  <c:v>7.3876999999999997</c:v>
                </c:pt>
                <c:pt idx="1093">
                  <c:v>7.4501999999999997</c:v>
                </c:pt>
                <c:pt idx="1094">
                  <c:v>7.5115999999999996</c:v>
                </c:pt>
                <c:pt idx="1095">
                  <c:v>7.5814000000000004</c:v>
                </c:pt>
                <c:pt idx="1096">
                  <c:v>7.6482999999999999</c:v>
                </c:pt>
                <c:pt idx="1097">
                  <c:v>7.7108999999999996</c:v>
                </c:pt>
                <c:pt idx="1098">
                  <c:v>7.7683</c:v>
                </c:pt>
                <c:pt idx="1099">
                  <c:v>7.8291000000000004</c:v>
                </c:pt>
                <c:pt idx="1100">
                  <c:v>7.9012000000000002</c:v>
                </c:pt>
                <c:pt idx="1101">
                  <c:v>7.9827000000000004</c:v>
                </c:pt>
                <c:pt idx="1102">
                  <c:v>8.0890000000000004</c:v>
                </c:pt>
                <c:pt idx="1103">
                  <c:v>8.2195999999999998</c:v>
                </c:pt>
                <c:pt idx="1104">
                  <c:v>8.3653999999999993</c:v>
                </c:pt>
                <c:pt idx="1105">
                  <c:v>8.5286000000000008</c:v>
                </c:pt>
                <c:pt idx="1106">
                  <c:v>8.6991999999999994</c:v>
                </c:pt>
                <c:pt idx="1107">
                  <c:v>8.8767999999999994</c:v>
                </c:pt>
                <c:pt idx="1108">
                  <c:v>9.0559999999999992</c:v>
                </c:pt>
                <c:pt idx="1109">
                  <c:v>9.2302</c:v>
                </c:pt>
                <c:pt idx="1110">
                  <c:v>9.3984000000000005</c:v>
                </c:pt>
                <c:pt idx="1111">
                  <c:v>9.5566999999999993</c:v>
                </c:pt>
                <c:pt idx="1112">
                  <c:v>9.6969999999999992</c:v>
                </c:pt>
                <c:pt idx="1113">
                  <c:v>9.8353999999999999</c:v>
                </c:pt>
                <c:pt idx="1114">
                  <c:v>9.9718</c:v>
                </c:pt>
                <c:pt idx="1115">
                  <c:v>10.101000000000001</c:v>
                </c:pt>
                <c:pt idx="1116">
                  <c:v>10.215</c:v>
                </c:pt>
                <c:pt idx="1117">
                  <c:v>10.32</c:v>
                </c:pt>
                <c:pt idx="1118">
                  <c:v>10.420999999999999</c:v>
                </c:pt>
                <c:pt idx="1119">
                  <c:v>10.504</c:v>
                </c:pt>
                <c:pt idx="1120">
                  <c:v>10.58</c:v>
                </c:pt>
                <c:pt idx="1121">
                  <c:v>10.644</c:v>
                </c:pt>
                <c:pt idx="1122">
                  <c:v>10.692</c:v>
                </c:pt>
                <c:pt idx="1123">
                  <c:v>10.722</c:v>
                </c:pt>
                <c:pt idx="1124">
                  <c:v>10.741</c:v>
                </c:pt>
                <c:pt idx="1125">
                  <c:v>10.753</c:v>
                </c:pt>
                <c:pt idx="1126">
                  <c:v>10.766</c:v>
                </c:pt>
                <c:pt idx="1127">
                  <c:v>10.778</c:v>
                </c:pt>
                <c:pt idx="1128">
                  <c:v>10.795999999999999</c:v>
                </c:pt>
                <c:pt idx="1129">
                  <c:v>10.821</c:v>
                </c:pt>
                <c:pt idx="1130">
                  <c:v>10.852</c:v>
                </c:pt>
                <c:pt idx="1131">
                  <c:v>10.878</c:v>
                </c:pt>
                <c:pt idx="1132">
                  <c:v>10.898</c:v>
                </c:pt>
                <c:pt idx="1133">
                  <c:v>10.917</c:v>
                </c:pt>
                <c:pt idx="1134">
                  <c:v>10.941000000000001</c:v>
                </c:pt>
                <c:pt idx="1135">
                  <c:v>10.961</c:v>
                </c:pt>
                <c:pt idx="1136">
                  <c:v>10.978</c:v>
                </c:pt>
                <c:pt idx="1137">
                  <c:v>11.000999999999999</c:v>
                </c:pt>
                <c:pt idx="1138">
                  <c:v>11.031000000000001</c:v>
                </c:pt>
                <c:pt idx="1139">
                  <c:v>11.068</c:v>
                </c:pt>
                <c:pt idx="1140">
                  <c:v>11.098000000000001</c:v>
                </c:pt>
                <c:pt idx="1141">
                  <c:v>11.122999999999999</c:v>
                </c:pt>
                <c:pt idx="1142">
                  <c:v>11.151999999999999</c:v>
                </c:pt>
                <c:pt idx="1143">
                  <c:v>11.17</c:v>
                </c:pt>
                <c:pt idx="1144">
                  <c:v>11.182</c:v>
                </c:pt>
                <c:pt idx="1145">
                  <c:v>11.179</c:v>
                </c:pt>
                <c:pt idx="1146">
                  <c:v>11.164999999999999</c:v>
                </c:pt>
                <c:pt idx="1147">
                  <c:v>11.134</c:v>
                </c:pt>
                <c:pt idx="1148">
                  <c:v>11.096</c:v>
                </c:pt>
                <c:pt idx="1149">
                  <c:v>11.054</c:v>
                </c:pt>
                <c:pt idx="1150">
                  <c:v>11.013</c:v>
                </c:pt>
                <c:pt idx="1151">
                  <c:v>10.974</c:v>
                </c:pt>
                <c:pt idx="1152">
                  <c:v>10.942</c:v>
                </c:pt>
                <c:pt idx="1153">
                  <c:v>10.91</c:v>
                </c:pt>
                <c:pt idx="1154">
                  <c:v>10.879</c:v>
                </c:pt>
                <c:pt idx="1155">
                  <c:v>10.843999999999999</c:v>
                </c:pt>
                <c:pt idx="1156">
                  <c:v>10.804</c:v>
                </c:pt>
                <c:pt idx="1157">
                  <c:v>10.757</c:v>
                </c:pt>
                <c:pt idx="1158">
                  <c:v>10.702999999999999</c:v>
                </c:pt>
                <c:pt idx="1159">
                  <c:v>10.646000000000001</c:v>
                </c:pt>
                <c:pt idx="1160">
                  <c:v>10.595000000000001</c:v>
                </c:pt>
                <c:pt idx="1161">
                  <c:v>10.557</c:v>
                </c:pt>
                <c:pt idx="1162">
                  <c:v>10.523999999999999</c:v>
                </c:pt>
                <c:pt idx="1163">
                  <c:v>10.497</c:v>
                </c:pt>
                <c:pt idx="1164">
                  <c:v>10.481</c:v>
                </c:pt>
                <c:pt idx="1165">
                  <c:v>10.472</c:v>
                </c:pt>
                <c:pt idx="1166">
                  <c:v>10.458</c:v>
                </c:pt>
                <c:pt idx="1167">
                  <c:v>10.441000000000001</c:v>
                </c:pt>
                <c:pt idx="1168">
                  <c:v>10.416</c:v>
                </c:pt>
                <c:pt idx="1169">
                  <c:v>10.385</c:v>
                </c:pt>
                <c:pt idx="1170">
                  <c:v>10.359</c:v>
                </c:pt>
                <c:pt idx="1171">
                  <c:v>10.339</c:v>
                </c:pt>
                <c:pt idx="1172">
                  <c:v>10.327999999999999</c:v>
                </c:pt>
                <c:pt idx="1173">
                  <c:v>10.329000000000001</c:v>
                </c:pt>
                <c:pt idx="1174">
                  <c:v>10.333</c:v>
                </c:pt>
                <c:pt idx="1175">
                  <c:v>10.343</c:v>
                </c:pt>
                <c:pt idx="1176">
                  <c:v>10.37</c:v>
                </c:pt>
                <c:pt idx="1177">
                  <c:v>10.406000000000001</c:v>
                </c:pt>
                <c:pt idx="1178">
                  <c:v>10.433999999999999</c:v>
                </c:pt>
                <c:pt idx="1179">
                  <c:v>10.456</c:v>
                </c:pt>
                <c:pt idx="1180">
                  <c:v>10.478</c:v>
                </c:pt>
                <c:pt idx="1181">
                  <c:v>10.487</c:v>
                </c:pt>
                <c:pt idx="1182">
                  <c:v>10.481999999999999</c:v>
                </c:pt>
                <c:pt idx="1183">
                  <c:v>10.47</c:v>
                </c:pt>
                <c:pt idx="1184">
                  <c:v>10.45</c:v>
                </c:pt>
                <c:pt idx="1185">
                  <c:v>10.427</c:v>
                </c:pt>
                <c:pt idx="1186">
                  <c:v>10.406000000000001</c:v>
                </c:pt>
                <c:pt idx="1187">
                  <c:v>10.391999999999999</c:v>
                </c:pt>
                <c:pt idx="1188">
                  <c:v>10.374000000000001</c:v>
                </c:pt>
                <c:pt idx="1189">
                  <c:v>10.34</c:v>
                </c:pt>
                <c:pt idx="1190">
                  <c:v>10.285</c:v>
                </c:pt>
                <c:pt idx="1191">
                  <c:v>10.220000000000001</c:v>
                </c:pt>
                <c:pt idx="1192">
                  <c:v>10.153</c:v>
                </c:pt>
                <c:pt idx="1193">
                  <c:v>10.082000000000001</c:v>
                </c:pt>
                <c:pt idx="1194">
                  <c:v>10.023999999999999</c:v>
                </c:pt>
                <c:pt idx="1195">
                  <c:v>9.9819999999999993</c:v>
                </c:pt>
                <c:pt idx="1196">
                  <c:v>9.9566999999999997</c:v>
                </c:pt>
                <c:pt idx="1197">
                  <c:v>9.9472000000000005</c:v>
                </c:pt>
                <c:pt idx="1198">
                  <c:v>9.9586000000000006</c:v>
                </c:pt>
                <c:pt idx="1199">
                  <c:v>9.9885999999999999</c:v>
                </c:pt>
                <c:pt idx="1200">
                  <c:v>10.028</c:v>
                </c:pt>
                <c:pt idx="1201">
                  <c:v>10.058999999999999</c:v>
                </c:pt>
                <c:pt idx="1202">
                  <c:v>10.065</c:v>
                </c:pt>
                <c:pt idx="1203">
                  <c:v>10.048999999999999</c:v>
                </c:pt>
                <c:pt idx="1204">
                  <c:v>10.022</c:v>
                </c:pt>
                <c:pt idx="1205">
                  <c:v>9.9875000000000007</c:v>
                </c:pt>
                <c:pt idx="1206">
                  <c:v>9.9466000000000001</c:v>
                </c:pt>
                <c:pt idx="1207">
                  <c:v>9.8942999999999994</c:v>
                </c:pt>
                <c:pt idx="1208">
                  <c:v>9.8240999999999996</c:v>
                </c:pt>
                <c:pt idx="1209">
                  <c:v>9.7439999999999998</c:v>
                </c:pt>
                <c:pt idx="1210">
                  <c:v>9.6608000000000001</c:v>
                </c:pt>
                <c:pt idx="1211">
                  <c:v>9.5840999999999994</c:v>
                </c:pt>
                <c:pt idx="1212">
                  <c:v>9.5264000000000006</c:v>
                </c:pt>
                <c:pt idx="1213">
                  <c:v>9.4821000000000009</c:v>
                </c:pt>
                <c:pt idx="1214">
                  <c:v>9.4490999999999996</c:v>
                </c:pt>
                <c:pt idx="1215">
                  <c:v>9.4293999999999993</c:v>
                </c:pt>
                <c:pt idx="1216">
                  <c:v>9.4414999999999996</c:v>
                </c:pt>
                <c:pt idx="1217">
                  <c:v>9.5033999999999992</c:v>
                </c:pt>
                <c:pt idx="1218">
                  <c:v>9.5847999999999995</c:v>
                </c:pt>
                <c:pt idx="1219">
                  <c:v>9.6771999999999991</c:v>
                </c:pt>
                <c:pt idx="1220">
                  <c:v>9.7659000000000002</c:v>
                </c:pt>
                <c:pt idx="1221">
                  <c:v>9.8406000000000002</c:v>
                </c:pt>
                <c:pt idx="1222">
                  <c:v>9.8991000000000007</c:v>
                </c:pt>
                <c:pt idx="1223">
                  <c:v>9.9385999999999992</c:v>
                </c:pt>
                <c:pt idx="1224">
                  <c:v>9.9643999999999995</c:v>
                </c:pt>
                <c:pt idx="1225">
                  <c:v>9.9795999999999996</c:v>
                </c:pt>
                <c:pt idx="1226">
                  <c:v>9.9888999999999992</c:v>
                </c:pt>
                <c:pt idx="1227">
                  <c:v>9.9819999999999993</c:v>
                </c:pt>
                <c:pt idx="1228">
                  <c:v>9.9608000000000008</c:v>
                </c:pt>
                <c:pt idx="1229">
                  <c:v>9.9422999999999995</c:v>
                </c:pt>
                <c:pt idx="1230">
                  <c:v>9.9307999999999996</c:v>
                </c:pt>
                <c:pt idx="1231">
                  <c:v>9.9282000000000004</c:v>
                </c:pt>
                <c:pt idx="1232">
                  <c:v>9.9357000000000006</c:v>
                </c:pt>
                <c:pt idx="1233">
                  <c:v>9.9562000000000008</c:v>
                </c:pt>
                <c:pt idx="1234">
                  <c:v>9.9791000000000007</c:v>
                </c:pt>
                <c:pt idx="1235">
                  <c:v>10.010999999999999</c:v>
                </c:pt>
                <c:pt idx="1236">
                  <c:v>10.06</c:v>
                </c:pt>
                <c:pt idx="1237">
                  <c:v>10.122999999999999</c:v>
                </c:pt>
                <c:pt idx="1238">
                  <c:v>10.202999999999999</c:v>
                </c:pt>
                <c:pt idx="1239">
                  <c:v>10.297000000000001</c:v>
                </c:pt>
                <c:pt idx="1240">
                  <c:v>10.407999999999999</c:v>
                </c:pt>
                <c:pt idx="1241">
                  <c:v>10.525</c:v>
                </c:pt>
                <c:pt idx="1242">
                  <c:v>10.638999999999999</c:v>
                </c:pt>
                <c:pt idx="1243">
                  <c:v>10.733000000000001</c:v>
                </c:pt>
                <c:pt idx="1244">
                  <c:v>10.805999999999999</c:v>
                </c:pt>
                <c:pt idx="1245">
                  <c:v>10.862</c:v>
                </c:pt>
                <c:pt idx="1246">
                  <c:v>10.911</c:v>
                </c:pt>
                <c:pt idx="1247">
                  <c:v>10.958</c:v>
                </c:pt>
                <c:pt idx="1248">
                  <c:v>11.007</c:v>
                </c:pt>
                <c:pt idx="1249">
                  <c:v>11.058</c:v>
                </c:pt>
                <c:pt idx="1250">
                  <c:v>11.109</c:v>
                </c:pt>
                <c:pt idx="1251">
                  <c:v>11.15</c:v>
                </c:pt>
                <c:pt idx="1252">
                  <c:v>11.177</c:v>
                </c:pt>
                <c:pt idx="1253">
                  <c:v>11.19</c:v>
                </c:pt>
                <c:pt idx="1254">
                  <c:v>11.195</c:v>
                </c:pt>
                <c:pt idx="1255">
                  <c:v>11.191000000000001</c:v>
                </c:pt>
                <c:pt idx="1256">
                  <c:v>11.172000000000001</c:v>
                </c:pt>
                <c:pt idx="1257">
                  <c:v>11.147</c:v>
                </c:pt>
                <c:pt idx="1258">
                  <c:v>11.122999999999999</c:v>
                </c:pt>
                <c:pt idx="1259">
                  <c:v>11.109</c:v>
                </c:pt>
                <c:pt idx="1260">
                  <c:v>11.112</c:v>
                </c:pt>
                <c:pt idx="1261">
                  <c:v>11.131</c:v>
                </c:pt>
                <c:pt idx="1262">
                  <c:v>11.163</c:v>
                </c:pt>
                <c:pt idx="1263">
                  <c:v>11.211</c:v>
                </c:pt>
                <c:pt idx="1264">
                  <c:v>11.265000000000001</c:v>
                </c:pt>
                <c:pt idx="1265">
                  <c:v>11.311999999999999</c:v>
                </c:pt>
                <c:pt idx="1266">
                  <c:v>11.353</c:v>
                </c:pt>
                <c:pt idx="1267">
                  <c:v>11.385999999999999</c:v>
                </c:pt>
                <c:pt idx="1268">
                  <c:v>11.416</c:v>
                </c:pt>
                <c:pt idx="1269">
                  <c:v>11.45</c:v>
                </c:pt>
                <c:pt idx="1270">
                  <c:v>11.506</c:v>
                </c:pt>
                <c:pt idx="1271">
                  <c:v>11.523999999999999</c:v>
                </c:pt>
                <c:pt idx="1272">
                  <c:v>11.557</c:v>
                </c:pt>
                <c:pt idx="1273">
                  <c:v>11.582000000000001</c:v>
                </c:pt>
                <c:pt idx="1274">
                  <c:v>11.608000000000001</c:v>
                </c:pt>
                <c:pt idx="1275">
                  <c:v>11.629</c:v>
                </c:pt>
                <c:pt idx="1276">
                  <c:v>11.645</c:v>
                </c:pt>
                <c:pt idx="1277">
                  <c:v>11.663</c:v>
                </c:pt>
                <c:pt idx="1278">
                  <c:v>11.682</c:v>
                </c:pt>
                <c:pt idx="1279">
                  <c:v>11.696999999999999</c:v>
                </c:pt>
                <c:pt idx="1280">
                  <c:v>11.714</c:v>
                </c:pt>
                <c:pt idx="1281">
                  <c:v>11.726000000000001</c:v>
                </c:pt>
                <c:pt idx="1282">
                  <c:v>11.728999999999999</c:v>
                </c:pt>
                <c:pt idx="1283">
                  <c:v>11.728999999999999</c:v>
                </c:pt>
                <c:pt idx="1284">
                  <c:v>11.733000000000001</c:v>
                </c:pt>
                <c:pt idx="1285">
                  <c:v>11.739000000000001</c:v>
                </c:pt>
                <c:pt idx="1286">
                  <c:v>11.746</c:v>
                </c:pt>
                <c:pt idx="1287">
                  <c:v>11.760999999999999</c:v>
                </c:pt>
                <c:pt idx="1288">
                  <c:v>11.786</c:v>
                </c:pt>
                <c:pt idx="1289">
                  <c:v>11.82</c:v>
                </c:pt>
                <c:pt idx="1290">
                  <c:v>11.871</c:v>
                </c:pt>
                <c:pt idx="1291">
                  <c:v>11.936</c:v>
                </c:pt>
                <c:pt idx="1292">
                  <c:v>12.005000000000001</c:v>
                </c:pt>
                <c:pt idx="1293">
                  <c:v>12.08</c:v>
                </c:pt>
                <c:pt idx="1294">
                  <c:v>12.170999999999999</c:v>
                </c:pt>
                <c:pt idx="1295">
                  <c:v>12.272</c:v>
                </c:pt>
                <c:pt idx="1296">
                  <c:v>12.377000000000001</c:v>
                </c:pt>
                <c:pt idx="1297">
                  <c:v>12.476000000000001</c:v>
                </c:pt>
                <c:pt idx="1298">
                  <c:v>12.568</c:v>
                </c:pt>
                <c:pt idx="1299">
                  <c:v>12.66</c:v>
                </c:pt>
                <c:pt idx="1300">
                  <c:v>12.757999999999999</c:v>
                </c:pt>
                <c:pt idx="1301">
                  <c:v>12.865</c:v>
                </c:pt>
                <c:pt idx="1302">
                  <c:v>12.978999999999999</c:v>
                </c:pt>
                <c:pt idx="1303">
                  <c:v>13.1</c:v>
                </c:pt>
                <c:pt idx="1304">
                  <c:v>13.231</c:v>
                </c:pt>
                <c:pt idx="1305">
                  <c:v>13.367000000000001</c:v>
                </c:pt>
                <c:pt idx="1306">
                  <c:v>13.502000000000001</c:v>
                </c:pt>
                <c:pt idx="1307">
                  <c:v>13.627000000000001</c:v>
                </c:pt>
                <c:pt idx="1308">
                  <c:v>13.737</c:v>
                </c:pt>
                <c:pt idx="1309">
                  <c:v>13.84</c:v>
                </c:pt>
                <c:pt idx="1310">
                  <c:v>13.943</c:v>
                </c:pt>
                <c:pt idx="1311">
                  <c:v>14.031000000000001</c:v>
                </c:pt>
                <c:pt idx="1312">
                  <c:v>14.101000000000001</c:v>
                </c:pt>
                <c:pt idx="1313">
                  <c:v>14.156000000000001</c:v>
                </c:pt>
                <c:pt idx="1314">
                  <c:v>14.196999999999999</c:v>
                </c:pt>
                <c:pt idx="1315">
                  <c:v>14.233000000000001</c:v>
                </c:pt>
                <c:pt idx="1316">
                  <c:v>14.266</c:v>
                </c:pt>
                <c:pt idx="1317">
                  <c:v>14.294</c:v>
                </c:pt>
                <c:pt idx="1318">
                  <c:v>14.304</c:v>
                </c:pt>
                <c:pt idx="1319">
                  <c:v>14.302</c:v>
                </c:pt>
                <c:pt idx="1320">
                  <c:v>14.288</c:v>
                </c:pt>
                <c:pt idx="1321">
                  <c:v>14.265000000000001</c:v>
                </c:pt>
                <c:pt idx="1322">
                  <c:v>14.25</c:v>
                </c:pt>
                <c:pt idx="1323">
                  <c:v>14.242000000000001</c:v>
                </c:pt>
                <c:pt idx="1324">
                  <c:v>14.24</c:v>
                </c:pt>
                <c:pt idx="1325">
                  <c:v>14.25</c:v>
                </c:pt>
                <c:pt idx="1326">
                  <c:v>14.265000000000001</c:v>
                </c:pt>
                <c:pt idx="1327">
                  <c:v>14.292</c:v>
                </c:pt>
                <c:pt idx="1328">
                  <c:v>14.311</c:v>
                </c:pt>
                <c:pt idx="1329">
                  <c:v>14.307</c:v>
                </c:pt>
                <c:pt idx="1330">
                  <c:v>14.286</c:v>
                </c:pt>
                <c:pt idx="1331">
                  <c:v>14.247999999999999</c:v>
                </c:pt>
                <c:pt idx="1332">
                  <c:v>14.2</c:v>
                </c:pt>
                <c:pt idx="1333">
                  <c:v>14.138999999999999</c:v>
                </c:pt>
                <c:pt idx="1334">
                  <c:v>14.064</c:v>
                </c:pt>
                <c:pt idx="1335">
                  <c:v>13.98</c:v>
                </c:pt>
                <c:pt idx="1336">
                  <c:v>13.888999999999999</c:v>
                </c:pt>
                <c:pt idx="1337">
                  <c:v>13.785</c:v>
                </c:pt>
                <c:pt idx="1338">
                  <c:v>13.677</c:v>
                </c:pt>
                <c:pt idx="1339">
                  <c:v>13.571</c:v>
                </c:pt>
                <c:pt idx="1340">
                  <c:v>13.47</c:v>
                </c:pt>
                <c:pt idx="1341">
                  <c:v>13.374000000000001</c:v>
                </c:pt>
                <c:pt idx="1342">
                  <c:v>13.292</c:v>
                </c:pt>
                <c:pt idx="1343">
                  <c:v>13.217000000000001</c:v>
                </c:pt>
                <c:pt idx="1344">
                  <c:v>13.138</c:v>
                </c:pt>
                <c:pt idx="1345">
                  <c:v>13.058</c:v>
                </c:pt>
                <c:pt idx="1346">
                  <c:v>12.97</c:v>
                </c:pt>
                <c:pt idx="1347">
                  <c:v>12.888999999999999</c:v>
                </c:pt>
                <c:pt idx="1348">
                  <c:v>12.811999999999999</c:v>
                </c:pt>
                <c:pt idx="1349">
                  <c:v>12.741</c:v>
                </c:pt>
                <c:pt idx="1350">
                  <c:v>12.67</c:v>
                </c:pt>
                <c:pt idx="1351">
                  <c:v>12.605</c:v>
                </c:pt>
                <c:pt idx="1352">
                  <c:v>12.542</c:v>
                </c:pt>
                <c:pt idx="1353">
                  <c:v>12.473000000000001</c:v>
                </c:pt>
                <c:pt idx="1354">
                  <c:v>12.420999999999999</c:v>
                </c:pt>
                <c:pt idx="1355">
                  <c:v>12.385999999999999</c:v>
                </c:pt>
                <c:pt idx="1356">
                  <c:v>12.352</c:v>
                </c:pt>
                <c:pt idx="1357">
                  <c:v>12.307</c:v>
                </c:pt>
                <c:pt idx="1358">
                  <c:v>12.256</c:v>
                </c:pt>
                <c:pt idx="1359">
                  <c:v>12.196999999999999</c:v>
                </c:pt>
                <c:pt idx="1360">
                  <c:v>12.12</c:v>
                </c:pt>
                <c:pt idx="1361">
                  <c:v>12.05</c:v>
                </c:pt>
                <c:pt idx="1362">
                  <c:v>11.986000000000001</c:v>
                </c:pt>
                <c:pt idx="1363">
                  <c:v>11.922000000000001</c:v>
                </c:pt>
                <c:pt idx="1364">
                  <c:v>11.881</c:v>
                </c:pt>
                <c:pt idx="1365">
                  <c:v>11.867000000000001</c:v>
                </c:pt>
                <c:pt idx="1366">
                  <c:v>11.866</c:v>
                </c:pt>
                <c:pt idx="1367">
                  <c:v>11.866</c:v>
                </c:pt>
                <c:pt idx="1368">
                  <c:v>11.86</c:v>
                </c:pt>
                <c:pt idx="1369">
                  <c:v>11.843999999999999</c:v>
                </c:pt>
                <c:pt idx="1370">
                  <c:v>11.818</c:v>
                </c:pt>
                <c:pt idx="1371">
                  <c:v>11.785</c:v>
                </c:pt>
                <c:pt idx="1372">
                  <c:v>11.752000000000001</c:v>
                </c:pt>
                <c:pt idx="1373">
                  <c:v>11.726000000000001</c:v>
                </c:pt>
                <c:pt idx="1374">
                  <c:v>11.71</c:v>
                </c:pt>
                <c:pt idx="1375">
                  <c:v>11.702999999999999</c:v>
                </c:pt>
                <c:pt idx="1376">
                  <c:v>11.701000000000001</c:v>
                </c:pt>
                <c:pt idx="1377">
                  <c:v>11.696999999999999</c:v>
                </c:pt>
                <c:pt idx="1378">
                  <c:v>11.688000000000001</c:v>
                </c:pt>
                <c:pt idx="1379">
                  <c:v>11.675000000000001</c:v>
                </c:pt>
                <c:pt idx="1380">
                  <c:v>11.669</c:v>
                </c:pt>
                <c:pt idx="1381">
                  <c:v>11.667999999999999</c:v>
                </c:pt>
                <c:pt idx="1382">
                  <c:v>11.657999999999999</c:v>
                </c:pt>
                <c:pt idx="1383">
                  <c:v>11.657</c:v>
                </c:pt>
                <c:pt idx="1384">
                  <c:v>11.666</c:v>
                </c:pt>
                <c:pt idx="1385">
                  <c:v>11.678000000000001</c:v>
                </c:pt>
                <c:pt idx="1386">
                  <c:v>11.696999999999999</c:v>
                </c:pt>
                <c:pt idx="1387">
                  <c:v>11.724</c:v>
                </c:pt>
                <c:pt idx="1388">
                  <c:v>11.752000000000001</c:v>
                </c:pt>
                <c:pt idx="1389">
                  <c:v>11.79</c:v>
                </c:pt>
                <c:pt idx="1390">
                  <c:v>11.840999999999999</c:v>
                </c:pt>
                <c:pt idx="1391">
                  <c:v>11.9</c:v>
                </c:pt>
                <c:pt idx="1392">
                  <c:v>11.965999999999999</c:v>
                </c:pt>
                <c:pt idx="1393">
                  <c:v>12.034000000000001</c:v>
                </c:pt>
                <c:pt idx="1394">
                  <c:v>12.101000000000001</c:v>
                </c:pt>
                <c:pt idx="1395">
                  <c:v>12.166</c:v>
                </c:pt>
                <c:pt idx="1396">
                  <c:v>12.234999999999999</c:v>
                </c:pt>
                <c:pt idx="1397">
                  <c:v>12.29</c:v>
                </c:pt>
                <c:pt idx="1398">
                  <c:v>12.327</c:v>
                </c:pt>
                <c:pt idx="1399">
                  <c:v>12.359</c:v>
                </c:pt>
                <c:pt idx="1400">
                  <c:v>12.391999999999999</c:v>
                </c:pt>
                <c:pt idx="1401">
                  <c:v>12.429</c:v>
                </c:pt>
                <c:pt idx="1402">
                  <c:v>12.481999999999999</c:v>
                </c:pt>
                <c:pt idx="1403">
                  <c:v>12.552</c:v>
                </c:pt>
                <c:pt idx="1404">
                  <c:v>12.632999999999999</c:v>
                </c:pt>
                <c:pt idx="1405">
                  <c:v>12.73</c:v>
                </c:pt>
                <c:pt idx="1406">
                  <c:v>12.840999999999999</c:v>
                </c:pt>
                <c:pt idx="1407">
                  <c:v>12.965</c:v>
                </c:pt>
                <c:pt idx="1408">
                  <c:v>13.095000000000001</c:v>
                </c:pt>
                <c:pt idx="1409">
                  <c:v>13.223000000000001</c:v>
                </c:pt>
                <c:pt idx="1410">
                  <c:v>13.340999999999999</c:v>
                </c:pt>
                <c:pt idx="1411">
                  <c:v>13.457000000000001</c:v>
                </c:pt>
                <c:pt idx="1412">
                  <c:v>13.574999999999999</c:v>
                </c:pt>
                <c:pt idx="1413">
                  <c:v>13.683999999999999</c:v>
                </c:pt>
                <c:pt idx="1414">
                  <c:v>13.791</c:v>
                </c:pt>
                <c:pt idx="1415">
                  <c:v>13.898999999999999</c:v>
                </c:pt>
                <c:pt idx="1416">
                  <c:v>14.009</c:v>
                </c:pt>
                <c:pt idx="1417">
                  <c:v>14.122999999999999</c:v>
                </c:pt>
                <c:pt idx="1418">
                  <c:v>14.242000000000001</c:v>
                </c:pt>
                <c:pt idx="1419">
                  <c:v>14.366</c:v>
                </c:pt>
                <c:pt idx="1420">
                  <c:v>14.499000000000001</c:v>
                </c:pt>
                <c:pt idx="1421">
                  <c:v>14.64</c:v>
                </c:pt>
                <c:pt idx="1422">
                  <c:v>14.791</c:v>
                </c:pt>
                <c:pt idx="1423">
                  <c:v>14.952999999999999</c:v>
                </c:pt>
                <c:pt idx="1424">
                  <c:v>15.12</c:v>
                </c:pt>
                <c:pt idx="1425">
                  <c:v>15.295</c:v>
                </c:pt>
                <c:pt idx="1426">
                  <c:v>15.483000000000001</c:v>
                </c:pt>
                <c:pt idx="1427">
                  <c:v>15.680999999999999</c:v>
                </c:pt>
                <c:pt idx="1428">
                  <c:v>15.89</c:v>
                </c:pt>
                <c:pt idx="1429">
                  <c:v>16.100000000000001</c:v>
                </c:pt>
                <c:pt idx="1430">
                  <c:v>16.318999999999999</c:v>
                </c:pt>
                <c:pt idx="1431">
                  <c:v>16.541</c:v>
                </c:pt>
                <c:pt idx="1432">
                  <c:v>16.763999999999999</c:v>
                </c:pt>
                <c:pt idx="1433">
                  <c:v>16.986999999999998</c:v>
                </c:pt>
                <c:pt idx="1434">
                  <c:v>17.212</c:v>
                </c:pt>
                <c:pt idx="1435">
                  <c:v>17.434999999999999</c:v>
                </c:pt>
                <c:pt idx="1436">
                  <c:v>17.655000000000001</c:v>
                </c:pt>
                <c:pt idx="1437">
                  <c:v>17.881</c:v>
                </c:pt>
                <c:pt idx="1438">
                  <c:v>18.099</c:v>
                </c:pt>
                <c:pt idx="1439">
                  <c:v>18.309999999999999</c:v>
                </c:pt>
                <c:pt idx="1440">
                  <c:v>18.527999999999999</c:v>
                </c:pt>
                <c:pt idx="1441">
                  <c:v>18.748999999999999</c:v>
                </c:pt>
                <c:pt idx="1442">
                  <c:v>18.965</c:v>
                </c:pt>
                <c:pt idx="1443">
                  <c:v>19.183</c:v>
                </c:pt>
                <c:pt idx="1444">
                  <c:v>19.402000000000001</c:v>
                </c:pt>
                <c:pt idx="1445">
                  <c:v>19.623000000000001</c:v>
                </c:pt>
                <c:pt idx="1446">
                  <c:v>19.847000000000001</c:v>
                </c:pt>
                <c:pt idx="1447">
                  <c:v>20.067</c:v>
                </c:pt>
                <c:pt idx="1448">
                  <c:v>20.280999999999999</c:v>
                </c:pt>
                <c:pt idx="1449">
                  <c:v>20.501999999999999</c:v>
                </c:pt>
                <c:pt idx="1450">
                  <c:v>20.72</c:v>
                </c:pt>
                <c:pt idx="1451">
                  <c:v>20.927</c:v>
                </c:pt>
                <c:pt idx="1452">
                  <c:v>21.117999999999999</c:v>
                </c:pt>
                <c:pt idx="1453">
                  <c:v>21.298999999999999</c:v>
                </c:pt>
                <c:pt idx="1454">
                  <c:v>21.478999999999999</c:v>
                </c:pt>
                <c:pt idx="1455">
                  <c:v>21.646000000000001</c:v>
                </c:pt>
                <c:pt idx="1456">
                  <c:v>21.815000000000001</c:v>
                </c:pt>
                <c:pt idx="1457">
                  <c:v>21.986000000000001</c:v>
                </c:pt>
                <c:pt idx="1458">
                  <c:v>22.145</c:v>
                </c:pt>
                <c:pt idx="1459">
                  <c:v>22.295000000000002</c:v>
                </c:pt>
                <c:pt idx="1460">
                  <c:v>22.454999999999998</c:v>
                </c:pt>
                <c:pt idx="1461">
                  <c:v>22.611999999999998</c:v>
                </c:pt>
                <c:pt idx="1462">
                  <c:v>22.745999999999999</c:v>
                </c:pt>
                <c:pt idx="1463">
                  <c:v>22.872</c:v>
                </c:pt>
                <c:pt idx="1464">
                  <c:v>22.99</c:v>
                </c:pt>
                <c:pt idx="1465">
                  <c:v>23.091000000000001</c:v>
                </c:pt>
                <c:pt idx="1466">
                  <c:v>23.189</c:v>
                </c:pt>
                <c:pt idx="1467">
                  <c:v>23.282</c:v>
                </c:pt>
                <c:pt idx="1468">
                  <c:v>23.364999999999998</c:v>
                </c:pt>
                <c:pt idx="1469">
                  <c:v>23.446000000000002</c:v>
                </c:pt>
                <c:pt idx="1470">
                  <c:v>23.513000000000002</c:v>
                </c:pt>
                <c:pt idx="1471">
                  <c:v>23.577000000000002</c:v>
                </c:pt>
                <c:pt idx="1472">
                  <c:v>23.626999999999999</c:v>
                </c:pt>
                <c:pt idx="1473">
                  <c:v>23.664000000000001</c:v>
                </c:pt>
                <c:pt idx="1474">
                  <c:v>23.693000000000001</c:v>
                </c:pt>
                <c:pt idx="1475">
                  <c:v>23.7</c:v>
                </c:pt>
                <c:pt idx="1476">
                  <c:v>23.683</c:v>
                </c:pt>
                <c:pt idx="1477">
                  <c:v>23.649000000000001</c:v>
                </c:pt>
                <c:pt idx="1478">
                  <c:v>23.600999999999999</c:v>
                </c:pt>
                <c:pt idx="1479">
                  <c:v>23.538</c:v>
                </c:pt>
                <c:pt idx="1480">
                  <c:v>23.463000000000001</c:v>
                </c:pt>
                <c:pt idx="1481">
                  <c:v>23.39</c:v>
                </c:pt>
                <c:pt idx="1482">
                  <c:v>23.329000000000001</c:v>
                </c:pt>
                <c:pt idx="1483">
                  <c:v>23.288</c:v>
                </c:pt>
                <c:pt idx="1484">
                  <c:v>23.268000000000001</c:v>
                </c:pt>
                <c:pt idx="1485">
                  <c:v>23.274999999999999</c:v>
                </c:pt>
                <c:pt idx="1486">
                  <c:v>23.311</c:v>
                </c:pt>
                <c:pt idx="1487">
                  <c:v>23.373000000000001</c:v>
                </c:pt>
                <c:pt idx="1488">
                  <c:v>23.446000000000002</c:v>
                </c:pt>
                <c:pt idx="1489">
                  <c:v>23.53</c:v>
                </c:pt>
                <c:pt idx="1490">
                  <c:v>23.626000000000001</c:v>
                </c:pt>
                <c:pt idx="1491">
                  <c:v>23.728999999999999</c:v>
                </c:pt>
                <c:pt idx="1492">
                  <c:v>23.855</c:v>
                </c:pt>
                <c:pt idx="1493">
                  <c:v>23.998000000000001</c:v>
                </c:pt>
                <c:pt idx="1494">
                  <c:v>24.158999999999999</c:v>
                </c:pt>
                <c:pt idx="1495">
                  <c:v>24.327000000000002</c:v>
                </c:pt>
                <c:pt idx="1496">
                  <c:v>24.5</c:v>
                </c:pt>
                <c:pt idx="1497">
                  <c:v>24.672000000000001</c:v>
                </c:pt>
                <c:pt idx="1498">
                  <c:v>24.843</c:v>
                </c:pt>
                <c:pt idx="1499">
                  <c:v>25.007999999999999</c:v>
                </c:pt>
                <c:pt idx="1500">
                  <c:v>25.146000000000001</c:v>
                </c:pt>
                <c:pt idx="1501">
                  <c:v>25.251000000000001</c:v>
                </c:pt>
                <c:pt idx="1502">
                  <c:v>25.334</c:v>
                </c:pt>
                <c:pt idx="1503">
                  <c:v>25.393999999999998</c:v>
                </c:pt>
                <c:pt idx="1504">
                  <c:v>25.433</c:v>
                </c:pt>
                <c:pt idx="1505">
                  <c:v>25.463999999999999</c:v>
                </c:pt>
                <c:pt idx="1506">
                  <c:v>25.475000000000001</c:v>
                </c:pt>
                <c:pt idx="1507">
                  <c:v>25.48</c:v>
                </c:pt>
                <c:pt idx="1508">
                  <c:v>25.481999999999999</c:v>
                </c:pt>
                <c:pt idx="1509">
                  <c:v>25.48</c:v>
                </c:pt>
                <c:pt idx="1510">
                  <c:v>25.483000000000001</c:v>
                </c:pt>
                <c:pt idx="1511">
                  <c:v>25.498000000000001</c:v>
                </c:pt>
                <c:pt idx="1512">
                  <c:v>25.536000000000001</c:v>
                </c:pt>
                <c:pt idx="1513">
                  <c:v>25.588000000000001</c:v>
                </c:pt>
                <c:pt idx="1514">
                  <c:v>25.651</c:v>
                </c:pt>
                <c:pt idx="1515">
                  <c:v>25.73</c:v>
                </c:pt>
                <c:pt idx="1516">
                  <c:v>25.803999999999998</c:v>
                </c:pt>
                <c:pt idx="1517">
                  <c:v>25.863</c:v>
                </c:pt>
                <c:pt idx="1518">
                  <c:v>25.899000000000001</c:v>
                </c:pt>
                <c:pt idx="1519">
                  <c:v>25.914999999999999</c:v>
                </c:pt>
                <c:pt idx="1520">
                  <c:v>25.905000000000001</c:v>
                </c:pt>
                <c:pt idx="1521">
                  <c:v>25.867000000000001</c:v>
                </c:pt>
                <c:pt idx="1522">
                  <c:v>25.803999999999998</c:v>
                </c:pt>
                <c:pt idx="1523">
                  <c:v>25.727</c:v>
                </c:pt>
                <c:pt idx="1524">
                  <c:v>25.654</c:v>
                </c:pt>
                <c:pt idx="1525">
                  <c:v>25.591999999999999</c:v>
                </c:pt>
                <c:pt idx="1526">
                  <c:v>25.544</c:v>
                </c:pt>
                <c:pt idx="1527">
                  <c:v>25.516999999999999</c:v>
                </c:pt>
                <c:pt idx="1528">
                  <c:v>25.495999999999999</c:v>
                </c:pt>
                <c:pt idx="1529">
                  <c:v>25.457000000000001</c:v>
                </c:pt>
                <c:pt idx="1530">
                  <c:v>25.395</c:v>
                </c:pt>
                <c:pt idx="1531">
                  <c:v>25.33</c:v>
                </c:pt>
                <c:pt idx="1532">
                  <c:v>25.271999999999998</c:v>
                </c:pt>
                <c:pt idx="1533">
                  <c:v>25.241</c:v>
                </c:pt>
                <c:pt idx="1534">
                  <c:v>25.241</c:v>
                </c:pt>
                <c:pt idx="1535">
                  <c:v>25.27</c:v>
                </c:pt>
                <c:pt idx="1536">
                  <c:v>25.324000000000002</c:v>
                </c:pt>
                <c:pt idx="1537">
                  <c:v>25.388000000000002</c:v>
                </c:pt>
                <c:pt idx="1538">
                  <c:v>25.456</c:v>
                </c:pt>
                <c:pt idx="1539">
                  <c:v>25.53</c:v>
                </c:pt>
                <c:pt idx="1540">
                  <c:v>25.588999999999999</c:v>
                </c:pt>
                <c:pt idx="1541">
                  <c:v>25.619</c:v>
                </c:pt>
                <c:pt idx="1542">
                  <c:v>25.634</c:v>
                </c:pt>
                <c:pt idx="1543">
                  <c:v>25.634</c:v>
                </c:pt>
                <c:pt idx="1544">
                  <c:v>25.622</c:v>
                </c:pt>
                <c:pt idx="1545">
                  <c:v>25.594000000000001</c:v>
                </c:pt>
                <c:pt idx="1546">
                  <c:v>25.555</c:v>
                </c:pt>
                <c:pt idx="1547">
                  <c:v>25.518999999999998</c:v>
                </c:pt>
                <c:pt idx="1548">
                  <c:v>25.49</c:v>
                </c:pt>
                <c:pt idx="1549">
                  <c:v>25.466000000000001</c:v>
                </c:pt>
                <c:pt idx="1550">
                  <c:v>25.446000000000002</c:v>
                </c:pt>
                <c:pt idx="1551">
                  <c:v>25.422999999999998</c:v>
                </c:pt>
                <c:pt idx="1552">
                  <c:v>25.401</c:v>
                </c:pt>
                <c:pt idx="1553">
                  <c:v>25.378</c:v>
                </c:pt>
                <c:pt idx="1554">
                  <c:v>25.358000000000001</c:v>
                </c:pt>
                <c:pt idx="1555">
                  <c:v>25.358000000000001</c:v>
                </c:pt>
                <c:pt idx="1556">
                  <c:v>25.379000000000001</c:v>
                </c:pt>
                <c:pt idx="1557">
                  <c:v>25.411000000000001</c:v>
                </c:pt>
                <c:pt idx="1558">
                  <c:v>25.452999999999999</c:v>
                </c:pt>
                <c:pt idx="1559">
                  <c:v>25.501000000000001</c:v>
                </c:pt>
                <c:pt idx="1560">
                  <c:v>25.550999999999998</c:v>
                </c:pt>
                <c:pt idx="1561">
                  <c:v>25.594000000000001</c:v>
                </c:pt>
                <c:pt idx="1562">
                  <c:v>25.625</c:v>
                </c:pt>
                <c:pt idx="1563">
                  <c:v>25.646999999999998</c:v>
                </c:pt>
                <c:pt idx="1564">
                  <c:v>25.657</c:v>
                </c:pt>
                <c:pt idx="1565">
                  <c:v>25.652999999999999</c:v>
                </c:pt>
                <c:pt idx="1566">
                  <c:v>25.634</c:v>
                </c:pt>
                <c:pt idx="1567">
                  <c:v>25.613</c:v>
                </c:pt>
                <c:pt idx="1568">
                  <c:v>25.594999999999999</c:v>
                </c:pt>
                <c:pt idx="1569">
                  <c:v>25.587</c:v>
                </c:pt>
                <c:pt idx="1570">
                  <c:v>25.587</c:v>
                </c:pt>
                <c:pt idx="1571">
                  <c:v>25.600999999999999</c:v>
                </c:pt>
                <c:pt idx="1572">
                  <c:v>25.64</c:v>
                </c:pt>
                <c:pt idx="1573">
                  <c:v>25.690999999999999</c:v>
                </c:pt>
                <c:pt idx="1574">
                  <c:v>25.747</c:v>
                </c:pt>
                <c:pt idx="1575">
                  <c:v>25.814</c:v>
                </c:pt>
                <c:pt idx="1576">
                  <c:v>25.896999999999998</c:v>
                </c:pt>
                <c:pt idx="1577">
                  <c:v>25.995000000000001</c:v>
                </c:pt>
                <c:pt idx="1578">
                  <c:v>26.111000000000001</c:v>
                </c:pt>
                <c:pt idx="1579">
                  <c:v>26.234999999999999</c:v>
                </c:pt>
                <c:pt idx="1580">
                  <c:v>26.341999999999999</c:v>
                </c:pt>
                <c:pt idx="1581">
                  <c:v>26.416</c:v>
                </c:pt>
                <c:pt idx="1582">
                  <c:v>26.45</c:v>
                </c:pt>
                <c:pt idx="1583">
                  <c:v>26.434999999999999</c:v>
                </c:pt>
                <c:pt idx="1584">
                  <c:v>26.37</c:v>
                </c:pt>
                <c:pt idx="1585">
                  <c:v>26.26</c:v>
                </c:pt>
                <c:pt idx="1586">
                  <c:v>26.117999999999999</c:v>
                </c:pt>
                <c:pt idx="1587">
                  <c:v>25.960999999999999</c:v>
                </c:pt>
                <c:pt idx="1588">
                  <c:v>25.798999999999999</c:v>
                </c:pt>
                <c:pt idx="1589">
                  <c:v>25.638999999999999</c:v>
                </c:pt>
                <c:pt idx="1590">
                  <c:v>25.492000000000001</c:v>
                </c:pt>
                <c:pt idx="1591">
                  <c:v>25.369</c:v>
                </c:pt>
                <c:pt idx="1592">
                  <c:v>25.277000000000001</c:v>
                </c:pt>
                <c:pt idx="1593">
                  <c:v>25.204000000000001</c:v>
                </c:pt>
                <c:pt idx="1594">
                  <c:v>25.148</c:v>
                </c:pt>
                <c:pt idx="1595">
                  <c:v>25.114000000000001</c:v>
                </c:pt>
                <c:pt idx="1596">
                  <c:v>25.106999999999999</c:v>
                </c:pt>
                <c:pt idx="1597">
                  <c:v>25.122</c:v>
                </c:pt>
                <c:pt idx="1598">
                  <c:v>25.152999999999999</c:v>
                </c:pt>
                <c:pt idx="1599">
                  <c:v>25.199000000000002</c:v>
                </c:pt>
                <c:pt idx="1600">
                  <c:v>25.263999999999999</c:v>
                </c:pt>
                <c:pt idx="1601">
                  <c:v>25.344000000000001</c:v>
                </c:pt>
                <c:pt idx="1602">
                  <c:v>25.434000000000001</c:v>
                </c:pt>
                <c:pt idx="1603">
                  <c:v>25.535</c:v>
                </c:pt>
                <c:pt idx="1604">
                  <c:v>25.628</c:v>
                </c:pt>
                <c:pt idx="1605">
                  <c:v>25.725999999999999</c:v>
                </c:pt>
                <c:pt idx="1606">
                  <c:v>25.82</c:v>
                </c:pt>
                <c:pt idx="1607">
                  <c:v>25.91</c:v>
                </c:pt>
                <c:pt idx="1608">
                  <c:v>26</c:v>
                </c:pt>
                <c:pt idx="1609">
                  <c:v>26.084</c:v>
                </c:pt>
                <c:pt idx="1610">
                  <c:v>26.158000000000001</c:v>
                </c:pt>
                <c:pt idx="1611">
                  <c:v>26.213999999999999</c:v>
                </c:pt>
                <c:pt idx="1612">
                  <c:v>26.260999999999999</c:v>
                </c:pt>
                <c:pt idx="1613">
                  <c:v>26.291</c:v>
                </c:pt>
                <c:pt idx="1614">
                  <c:v>26.308</c:v>
                </c:pt>
                <c:pt idx="1615">
                  <c:v>26.311</c:v>
                </c:pt>
                <c:pt idx="1616">
                  <c:v>26.3</c:v>
                </c:pt>
                <c:pt idx="1617">
                  <c:v>26.279</c:v>
                </c:pt>
                <c:pt idx="1618">
                  <c:v>26.245999999999999</c:v>
                </c:pt>
                <c:pt idx="1619">
                  <c:v>26.207000000000001</c:v>
                </c:pt>
                <c:pt idx="1620">
                  <c:v>26.166</c:v>
                </c:pt>
                <c:pt idx="1621">
                  <c:v>26.13</c:v>
                </c:pt>
                <c:pt idx="1622">
                  <c:v>26.1</c:v>
                </c:pt>
                <c:pt idx="1623">
                  <c:v>26.082999999999998</c:v>
                </c:pt>
                <c:pt idx="1624">
                  <c:v>26.08</c:v>
                </c:pt>
                <c:pt idx="1625">
                  <c:v>26.08</c:v>
                </c:pt>
                <c:pt idx="1626">
                  <c:v>26.091000000000001</c:v>
                </c:pt>
                <c:pt idx="1627">
                  <c:v>26.114000000000001</c:v>
                </c:pt>
                <c:pt idx="1628">
                  <c:v>26.141999999999999</c:v>
                </c:pt>
                <c:pt idx="1629">
                  <c:v>26.173999999999999</c:v>
                </c:pt>
                <c:pt idx="1630">
                  <c:v>26.202999999999999</c:v>
                </c:pt>
                <c:pt idx="1631">
                  <c:v>26.225000000000001</c:v>
                </c:pt>
                <c:pt idx="1632">
                  <c:v>26.248999999999999</c:v>
                </c:pt>
                <c:pt idx="1633">
                  <c:v>26.273</c:v>
                </c:pt>
                <c:pt idx="1634">
                  <c:v>26.3</c:v>
                </c:pt>
                <c:pt idx="1635">
                  <c:v>26.334</c:v>
                </c:pt>
                <c:pt idx="1636">
                  <c:v>26.38</c:v>
                </c:pt>
                <c:pt idx="1637">
                  <c:v>26.436</c:v>
                </c:pt>
                <c:pt idx="1638">
                  <c:v>26.495000000000001</c:v>
                </c:pt>
                <c:pt idx="1639">
                  <c:v>26.559000000000001</c:v>
                </c:pt>
                <c:pt idx="1640">
                  <c:v>26.622</c:v>
                </c:pt>
                <c:pt idx="1641">
                  <c:v>26.675000000000001</c:v>
                </c:pt>
                <c:pt idx="1642">
                  <c:v>26.718</c:v>
                </c:pt>
                <c:pt idx="1643">
                  <c:v>26.75</c:v>
                </c:pt>
                <c:pt idx="1644">
                  <c:v>26.779</c:v>
                </c:pt>
                <c:pt idx="1645">
                  <c:v>26.798999999999999</c:v>
                </c:pt>
                <c:pt idx="1646">
                  <c:v>26.812999999999999</c:v>
                </c:pt>
                <c:pt idx="1647">
                  <c:v>26.821999999999999</c:v>
                </c:pt>
                <c:pt idx="1648">
                  <c:v>26.823</c:v>
                </c:pt>
                <c:pt idx="1649">
                  <c:v>26.808</c:v>
                </c:pt>
                <c:pt idx="1650">
                  <c:v>26.783000000000001</c:v>
                </c:pt>
                <c:pt idx="1651">
                  <c:v>26.748000000000001</c:v>
                </c:pt>
                <c:pt idx="1652">
                  <c:v>26.701000000000001</c:v>
                </c:pt>
                <c:pt idx="1653">
                  <c:v>26.643999999999998</c:v>
                </c:pt>
                <c:pt idx="1654">
                  <c:v>26.585999999999999</c:v>
                </c:pt>
                <c:pt idx="1655">
                  <c:v>26.532</c:v>
                </c:pt>
                <c:pt idx="1656">
                  <c:v>26.483000000000001</c:v>
                </c:pt>
                <c:pt idx="1657">
                  <c:v>26.44</c:v>
                </c:pt>
                <c:pt idx="1658">
                  <c:v>26.411999999999999</c:v>
                </c:pt>
                <c:pt idx="1659">
                  <c:v>26.396999999999998</c:v>
                </c:pt>
                <c:pt idx="1660">
                  <c:v>26.390999999999998</c:v>
                </c:pt>
                <c:pt idx="1661">
                  <c:v>26.388999999999999</c:v>
                </c:pt>
                <c:pt idx="1662">
                  <c:v>26.39</c:v>
                </c:pt>
                <c:pt idx="1663">
                  <c:v>26.393000000000001</c:v>
                </c:pt>
                <c:pt idx="1664">
                  <c:v>26.396999999999998</c:v>
                </c:pt>
                <c:pt idx="1665">
                  <c:v>26.39</c:v>
                </c:pt>
                <c:pt idx="1666">
                  <c:v>26.37</c:v>
                </c:pt>
                <c:pt idx="1667">
                  <c:v>26.346</c:v>
                </c:pt>
                <c:pt idx="1668">
                  <c:v>26.308</c:v>
                </c:pt>
                <c:pt idx="1669">
                  <c:v>26.253</c:v>
                </c:pt>
                <c:pt idx="1670">
                  <c:v>26.175999999999998</c:v>
                </c:pt>
                <c:pt idx="1671">
                  <c:v>26.096</c:v>
                </c:pt>
                <c:pt idx="1672">
                  <c:v>26.009</c:v>
                </c:pt>
                <c:pt idx="1673">
                  <c:v>25.913</c:v>
                </c:pt>
                <c:pt idx="1674">
                  <c:v>25.824999999999999</c:v>
                </c:pt>
                <c:pt idx="1675">
                  <c:v>25.748999999999999</c:v>
                </c:pt>
                <c:pt idx="1676">
                  <c:v>25.673999999999999</c:v>
                </c:pt>
                <c:pt idx="1677">
                  <c:v>25.6</c:v>
                </c:pt>
                <c:pt idx="1678">
                  <c:v>25.533999999999999</c:v>
                </c:pt>
                <c:pt idx="1679">
                  <c:v>25.466000000000001</c:v>
                </c:pt>
                <c:pt idx="1680">
                  <c:v>25.395</c:v>
                </c:pt>
                <c:pt idx="1681">
                  <c:v>25.321999999999999</c:v>
                </c:pt>
                <c:pt idx="1682">
                  <c:v>25.24</c:v>
                </c:pt>
                <c:pt idx="1683">
                  <c:v>25.172000000000001</c:v>
                </c:pt>
                <c:pt idx="1684">
                  <c:v>25.114999999999998</c:v>
                </c:pt>
                <c:pt idx="1685">
                  <c:v>25.065000000000001</c:v>
                </c:pt>
                <c:pt idx="1686">
                  <c:v>25.033000000000001</c:v>
                </c:pt>
                <c:pt idx="1687">
                  <c:v>25.007999999999999</c:v>
                </c:pt>
                <c:pt idx="1688">
                  <c:v>24.989000000000001</c:v>
                </c:pt>
                <c:pt idx="1689">
                  <c:v>24.981999999999999</c:v>
                </c:pt>
                <c:pt idx="1690">
                  <c:v>24.974</c:v>
                </c:pt>
                <c:pt idx="1691">
                  <c:v>24.957000000000001</c:v>
                </c:pt>
                <c:pt idx="1692">
                  <c:v>24.934000000000001</c:v>
                </c:pt>
                <c:pt idx="1693">
                  <c:v>24.902000000000001</c:v>
                </c:pt>
                <c:pt idx="1694">
                  <c:v>24.861999999999998</c:v>
                </c:pt>
                <c:pt idx="1695">
                  <c:v>24.817</c:v>
                </c:pt>
                <c:pt idx="1696">
                  <c:v>24.771000000000001</c:v>
                </c:pt>
                <c:pt idx="1697">
                  <c:v>24.722999999999999</c:v>
                </c:pt>
                <c:pt idx="1698">
                  <c:v>24.681000000000001</c:v>
                </c:pt>
                <c:pt idx="1699">
                  <c:v>24.643000000000001</c:v>
                </c:pt>
                <c:pt idx="1700">
                  <c:v>24.619</c:v>
                </c:pt>
                <c:pt idx="1701">
                  <c:v>24.606999999999999</c:v>
                </c:pt>
                <c:pt idx="1702">
                  <c:v>24.597999999999999</c:v>
                </c:pt>
                <c:pt idx="1703">
                  <c:v>24.591999999999999</c:v>
                </c:pt>
                <c:pt idx="1704">
                  <c:v>24.579000000000001</c:v>
                </c:pt>
                <c:pt idx="1705">
                  <c:v>24.559000000000001</c:v>
                </c:pt>
                <c:pt idx="1706">
                  <c:v>24.536000000000001</c:v>
                </c:pt>
                <c:pt idx="1707">
                  <c:v>24.51</c:v>
                </c:pt>
                <c:pt idx="1708">
                  <c:v>24.481000000000002</c:v>
                </c:pt>
                <c:pt idx="1709">
                  <c:v>24.463999999999999</c:v>
                </c:pt>
                <c:pt idx="1710">
                  <c:v>24.457000000000001</c:v>
                </c:pt>
                <c:pt idx="1711">
                  <c:v>24.452000000000002</c:v>
                </c:pt>
                <c:pt idx="1712">
                  <c:v>24.434999999999999</c:v>
                </c:pt>
                <c:pt idx="1713">
                  <c:v>24.408999999999999</c:v>
                </c:pt>
                <c:pt idx="1714">
                  <c:v>24.37</c:v>
                </c:pt>
                <c:pt idx="1715">
                  <c:v>24.306999999999999</c:v>
                </c:pt>
                <c:pt idx="1716">
                  <c:v>24.218</c:v>
                </c:pt>
                <c:pt idx="1717">
                  <c:v>24.111000000000001</c:v>
                </c:pt>
                <c:pt idx="1718">
                  <c:v>24</c:v>
                </c:pt>
                <c:pt idx="1719">
                  <c:v>23.888999999999999</c:v>
                </c:pt>
                <c:pt idx="1720">
                  <c:v>23.792000000000002</c:v>
                </c:pt>
                <c:pt idx="1721">
                  <c:v>23.715</c:v>
                </c:pt>
                <c:pt idx="1722">
                  <c:v>23.655000000000001</c:v>
                </c:pt>
                <c:pt idx="1723">
                  <c:v>23.603000000000002</c:v>
                </c:pt>
                <c:pt idx="1724">
                  <c:v>23.550999999999998</c:v>
                </c:pt>
                <c:pt idx="1725">
                  <c:v>23.489000000000001</c:v>
                </c:pt>
                <c:pt idx="1726">
                  <c:v>23.42</c:v>
                </c:pt>
                <c:pt idx="1727">
                  <c:v>23.346</c:v>
                </c:pt>
                <c:pt idx="1728">
                  <c:v>23.257999999999999</c:v>
                </c:pt>
                <c:pt idx="1729">
                  <c:v>23.149000000000001</c:v>
                </c:pt>
                <c:pt idx="1730">
                  <c:v>23.042999999999999</c:v>
                </c:pt>
                <c:pt idx="1731">
                  <c:v>22.943999999999999</c:v>
                </c:pt>
                <c:pt idx="1732">
                  <c:v>22.86</c:v>
                </c:pt>
                <c:pt idx="1733">
                  <c:v>22.79</c:v>
                </c:pt>
                <c:pt idx="1734">
                  <c:v>22.722000000000001</c:v>
                </c:pt>
                <c:pt idx="1735">
                  <c:v>22.657</c:v>
                </c:pt>
                <c:pt idx="1736">
                  <c:v>22.600999999999999</c:v>
                </c:pt>
                <c:pt idx="1737">
                  <c:v>22.547999999999998</c:v>
                </c:pt>
                <c:pt idx="1738">
                  <c:v>22.488</c:v>
                </c:pt>
                <c:pt idx="1739">
                  <c:v>22.425999999999998</c:v>
                </c:pt>
                <c:pt idx="1740">
                  <c:v>22.352</c:v>
                </c:pt>
                <c:pt idx="1741">
                  <c:v>22.286999999999999</c:v>
                </c:pt>
                <c:pt idx="1742">
                  <c:v>22.23</c:v>
                </c:pt>
                <c:pt idx="1743">
                  <c:v>22.183</c:v>
                </c:pt>
                <c:pt idx="1744">
                  <c:v>22.148</c:v>
                </c:pt>
                <c:pt idx="1745">
                  <c:v>22.12</c:v>
                </c:pt>
                <c:pt idx="1746">
                  <c:v>22.093</c:v>
                </c:pt>
                <c:pt idx="1747">
                  <c:v>22.077999999999999</c:v>
                </c:pt>
                <c:pt idx="1748">
                  <c:v>22.073</c:v>
                </c:pt>
                <c:pt idx="1749">
                  <c:v>22.068000000000001</c:v>
                </c:pt>
                <c:pt idx="1750">
                  <c:v>22.062000000000001</c:v>
                </c:pt>
                <c:pt idx="1751">
                  <c:v>22.064</c:v>
                </c:pt>
                <c:pt idx="1752">
                  <c:v>22.065999999999999</c:v>
                </c:pt>
                <c:pt idx="1753">
                  <c:v>22.08</c:v>
                </c:pt>
                <c:pt idx="1754">
                  <c:v>22.109000000000002</c:v>
                </c:pt>
                <c:pt idx="1755">
                  <c:v>22.148</c:v>
                </c:pt>
                <c:pt idx="1756">
                  <c:v>22.192</c:v>
                </c:pt>
                <c:pt idx="1757">
                  <c:v>22.233000000000001</c:v>
                </c:pt>
                <c:pt idx="1758">
                  <c:v>22.265000000000001</c:v>
                </c:pt>
                <c:pt idx="1759">
                  <c:v>22.286999999999999</c:v>
                </c:pt>
                <c:pt idx="1760">
                  <c:v>22.303000000000001</c:v>
                </c:pt>
                <c:pt idx="1761">
                  <c:v>22.311</c:v>
                </c:pt>
                <c:pt idx="1762">
                  <c:v>22.312999999999999</c:v>
                </c:pt>
                <c:pt idx="1763">
                  <c:v>22.314</c:v>
                </c:pt>
                <c:pt idx="1764">
                  <c:v>22.315999999999999</c:v>
                </c:pt>
                <c:pt idx="1765">
                  <c:v>22.314</c:v>
                </c:pt>
                <c:pt idx="1766">
                  <c:v>22.311</c:v>
                </c:pt>
                <c:pt idx="1767">
                  <c:v>22.308</c:v>
                </c:pt>
                <c:pt idx="1768">
                  <c:v>22.306000000000001</c:v>
                </c:pt>
                <c:pt idx="1769">
                  <c:v>22.298999999999999</c:v>
                </c:pt>
                <c:pt idx="1770">
                  <c:v>22.283999999999999</c:v>
                </c:pt>
                <c:pt idx="1771">
                  <c:v>22.265000000000001</c:v>
                </c:pt>
                <c:pt idx="1772">
                  <c:v>22.248999999999999</c:v>
                </c:pt>
                <c:pt idx="1773">
                  <c:v>22.238</c:v>
                </c:pt>
                <c:pt idx="1774">
                  <c:v>22.233000000000001</c:v>
                </c:pt>
                <c:pt idx="1775">
                  <c:v>22.241</c:v>
                </c:pt>
                <c:pt idx="1776">
                  <c:v>22.265999999999998</c:v>
                </c:pt>
                <c:pt idx="1777">
                  <c:v>22.303000000000001</c:v>
                </c:pt>
                <c:pt idx="1778">
                  <c:v>22.352</c:v>
                </c:pt>
                <c:pt idx="1779">
                  <c:v>22.411000000000001</c:v>
                </c:pt>
                <c:pt idx="1780">
                  <c:v>22.481999999999999</c:v>
                </c:pt>
                <c:pt idx="1781">
                  <c:v>22.547999999999998</c:v>
                </c:pt>
                <c:pt idx="1782">
                  <c:v>22.6</c:v>
                </c:pt>
                <c:pt idx="1783">
                  <c:v>22.646999999999998</c:v>
                </c:pt>
                <c:pt idx="1784">
                  <c:v>22.698</c:v>
                </c:pt>
                <c:pt idx="1785">
                  <c:v>22.754000000000001</c:v>
                </c:pt>
                <c:pt idx="1786">
                  <c:v>22.802</c:v>
                </c:pt>
                <c:pt idx="1787">
                  <c:v>22.847999999999999</c:v>
                </c:pt>
                <c:pt idx="1788">
                  <c:v>22.905999999999999</c:v>
                </c:pt>
                <c:pt idx="1789">
                  <c:v>22.975000000000001</c:v>
                </c:pt>
                <c:pt idx="1790">
                  <c:v>23.050999999999998</c:v>
                </c:pt>
                <c:pt idx="1791">
                  <c:v>23.134</c:v>
                </c:pt>
                <c:pt idx="1792">
                  <c:v>23.225000000000001</c:v>
                </c:pt>
                <c:pt idx="1793">
                  <c:v>23.327000000000002</c:v>
                </c:pt>
                <c:pt idx="1794">
                  <c:v>23.431000000000001</c:v>
                </c:pt>
                <c:pt idx="1795">
                  <c:v>23.54</c:v>
                </c:pt>
                <c:pt idx="1796">
                  <c:v>23.654</c:v>
                </c:pt>
                <c:pt idx="1797">
                  <c:v>23.771999999999998</c:v>
                </c:pt>
                <c:pt idx="1798">
                  <c:v>23.898</c:v>
                </c:pt>
                <c:pt idx="1799">
                  <c:v>24.03</c:v>
                </c:pt>
                <c:pt idx="1800">
                  <c:v>24.163</c:v>
                </c:pt>
                <c:pt idx="1801">
                  <c:v>24.295999999999999</c:v>
                </c:pt>
                <c:pt idx="1802">
                  <c:v>24.443000000000001</c:v>
                </c:pt>
                <c:pt idx="1803">
                  <c:v>24.591999999999999</c:v>
                </c:pt>
                <c:pt idx="1804">
                  <c:v>24.744</c:v>
                </c:pt>
                <c:pt idx="1805">
                  <c:v>24.901</c:v>
                </c:pt>
                <c:pt idx="1806">
                  <c:v>25.04</c:v>
                </c:pt>
                <c:pt idx="1807">
                  <c:v>25.167000000000002</c:v>
                </c:pt>
                <c:pt idx="1808">
                  <c:v>25.283000000000001</c:v>
                </c:pt>
                <c:pt idx="1809">
                  <c:v>25.382000000000001</c:v>
                </c:pt>
                <c:pt idx="1810">
                  <c:v>25.466999999999999</c:v>
                </c:pt>
                <c:pt idx="1811">
                  <c:v>25.536000000000001</c:v>
                </c:pt>
                <c:pt idx="1812">
                  <c:v>25.597999999999999</c:v>
                </c:pt>
                <c:pt idx="1813">
                  <c:v>25.652999999999999</c:v>
                </c:pt>
                <c:pt idx="1814">
                  <c:v>25.698</c:v>
                </c:pt>
                <c:pt idx="1815">
                  <c:v>25.731999999999999</c:v>
                </c:pt>
                <c:pt idx="1816">
                  <c:v>25.753</c:v>
                </c:pt>
                <c:pt idx="1817">
                  <c:v>25.765000000000001</c:v>
                </c:pt>
                <c:pt idx="1818">
                  <c:v>25.763999999999999</c:v>
                </c:pt>
                <c:pt idx="1819">
                  <c:v>25.757999999999999</c:v>
                </c:pt>
                <c:pt idx="1820">
                  <c:v>25.75</c:v>
                </c:pt>
                <c:pt idx="1821">
                  <c:v>25.738</c:v>
                </c:pt>
                <c:pt idx="1822">
                  <c:v>25.722000000000001</c:v>
                </c:pt>
                <c:pt idx="1823">
                  <c:v>25.695</c:v>
                </c:pt>
                <c:pt idx="1824">
                  <c:v>25.664999999999999</c:v>
                </c:pt>
                <c:pt idx="1825">
                  <c:v>25.634</c:v>
                </c:pt>
                <c:pt idx="1826">
                  <c:v>25.603999999999999</c:v>
                </c:pt>
                <c:pt idx="1827">
                  <c:v>25.576000000000001</c:v>
                </c:pt>
                <c:pt idx="1828">
                  <c:v>25.544</c:v>
                </c:pt>
                <c:pt idx="1829">
                  <c:v>25.515000000000001</c:v>
                </c:pt>
                <c:pt idx="1830">
                  <c:v>25.491</c:v>
                </c:pt>
                <c:pt idx="1831">
                  <c:v>25.469000000000001</c:v>
                </c:pt>
                <c:pt idx="1832">
                  <c:v>25.457000000000001</c:v>
                </c:pt>
                <c:pt idx="1833">
                  <c:v>25.454999999999998</c:v>
                </c:pt>
                <c:pt idx="1834">
                  <c:v>25.457999999999998</c:v>
                </c:pt>
                <c:pt idx="1835">
                  <c:v>25.47</c:v>
                </c:pt>
                <c:pt idx="1836">
                  <c:v>25.491</c:v>
                </c:pt>
                <c:pt idx="1837">
                  <c:v>25.523</c:v>
                </c:pt>
                <c:pt idx="1838">
                  <c:v>25.567</c:v>
                </c:pt>
                <c:pt idx="1839">
                  <c:v>25.619</c:v>
                </c:pt>
                <c:pt idx="1840">
                  <c:v>25.684999999999999</c:v>
                </c:pt>
                <c:pt idx="1841">
                  <c:v>25.754000000000001</c:v>
                </c:pt>
                <c:pt idx="1842">
                  <c:v>25.827999999999999</c:v>
                </c:pt>
                <c:pt idx="1843">
                  <c:v>25.905999999999999</c:v>
                </c:pt>
                <c:pt idx="1844">
                  <c:v>25.981000000000002</c:v>
                </c:pt>
                <c:pt idx="1845">
                  <c:v>26.058</c:v>
                </c:pt>
                <c:pt idx="1846">
                  <c:v>26.135000000000002</c:v>
                </c:pt>
                <c:pt idx="1847">
                  <c:v>26.199000000000002</c:v>
                </c:pt>
                <c:pt idx="1848">
                  <c:v>26.257000000000001</c:v>
                </c:pt>
                <c:pt idx="1849">
                  <c:v>26.317</c:v>
                </c:pt>
                <c:pt idx="1850">
                  <c:v>26.378</c:v>
                </c:pt>
                <c:pt idx="1851">
                  <c:v>26.44</c:v>
                </c:pt>
                <c:pt idx="1852">
                  <c:v>26.497</c:v>
                </c:pt>
                <c:pt idx="1853">
                  <c:v>26.547999999999998</c:v>
                </c:pt>
                <c:pt idx="1854">
                  <c:v>26.603999999999999</c:v>
                </c:pt>
                <c:pt idx="1855">
                  <c:v>26.646999999999998</c:v>
                </c:pt>
                <c:pt idx="1856">
                  <c:v>26.672999999999998</c:v>
                </c:pt>
                <c:pt idx="1857">
                  <c:v>26.696000000000002</c:v>
                </c:pt>
                <c:pt idx="1858">
                  <c:v>26.712</c:v>
                </c:pt>
                <c:pt idx="1859">
                  <c:v>26.712</c:v>
                </c:pt>
                <c:pt idx="1860">
                  <c:v>26.702999999999999</c:v>
                </c:pt>
                <c:pt idx="1861">
                  <c:v>26.69</c:v>
                </c:pt>
                <c:pt idx="1862">
                  <c:v>26.672999999999998</c:v>
                </c:pt>
                <c:pt idx="1863">
                  <c:v>26.649000000000001</c:v>
                </c:pt>
                <c:pt idx="1864">
                  <c:v>26.608000000000001</c:v>
                </c:pt>
                <c:pt idx="1865">
                  <c:v>26.552</c:v>
                </c:pt>
                <c:pt idx="1866">
                  <c:v>26.486000000000001</c:v>
                </c:pt>
                <c:pt idx="1867">
                  <c:v>26.414999999999999</c:v>
                </c:pt>
                <c:pt idx="1868">
                  <c:v>26.335999999999999</c:v>
                </c:pt>
                <c:pt idx="1869">
                  <c:v>26.247</c:v>
                </c:pt>
                <c:pt idx="1870">
                  <c:v>26.16</c:v>
                </c:pt>
                <c:pt idx="1871">
                  <c:v>26.091999999999999</c:v>
                </c:pt>
                <c:pt idx="1872">
                  <c:v>26.033999999999999</c:v>
                </c:pt>
                <c:pt idx="1873">
                  <c:v>25.984999999999999</c:v>
                </c:pt>
                <c:pt idx="1874">
                  <c:v>25.95</c:v>
                </c:pt>
                <c:pt idx="1875">
                  <c:v>25.925999999999998</c:v>
                </c:pt>
                <c:pt idx="1876">
                  <c:v>25.913</c:v>
                </c:pt>
                <c:pt idx="1877">
                  <c:v>25.914999999999999</c:v>
                </c:pt>
                <c:pt idx="1878">
                  <c:v>25.919</c:v>
                </c:pt>
                <c:pt idx="1879">
                  <c:v>25.923999999999999</c:v>
                </c:pt>
                <c:pt idx="1880">
                  <c:v>25.917000000000002</c:v>
                </c:pt>
                <c:pt idx="1881">
                  <c:v>25.902999999999999</c:v>
                </c:pt>
                <c:pt idx="1882">
                  <c:v>25.887</c:v>
                </c:pt>
                <c:pt idx="1883">
                  <c:v>25.876999999999999</c:v>
                </c:pt>
                <c:pt idx="1884">
                  <c:v>25.867999999999999</c:v>
                </c:pt>
                <c:pt idx="1885">
                  <c:v>25.866</c:v>
                </c:pt>
                <c:pt idx="1886">
                  <c:v>25.873000000000001</c:v>
                </c:pt>
                <c:pt idx="1887">
                  <c:v>25.885999999999999</c:v>
                </c:pt>
                <c:pt idx="1888">
                  <c:v>25.911999999999999</c:v>
                </c:pt>
                <c:pt idx="1889">
                  <c:v>25.956</c:v>
                </c:pt>
                <c:pt idx="1890">
                  <c:v>26.004000000000001</c:v>
                </c:pt>
                <c:pt idx="1891">
                  <c:v>26.045999999999999</c:v>
                </c:pt>
                <c:pt idx="1892">
                  <c:v>26.09</c:v>
                </c:pt>
                <c:pt idx="1893">
                  <c:v>26.14</c:v>
                </c:pt>
                <c:pt idx="1894">
                  <c:v>26.181999999999999</c:v>
                </c:pt>
                <c:pt idx="1895">
                  <c:v>26.221</c:v>
                </c:pt>
                <c:pt idx="1896">
                  <c:v>26.25</c:v>
                </c:pt>
                <c:pt idx="1897">
                  <c:v>26.271000000000001</c:v>
                </c:pt>
                <c:pt idx="1898">
                  <c:v>26.292000000000002</c:v>
                </c:pt>
                <c:pt idx="1899">
                  <c:v>26.308</c:v>
                </c:pt>
                <c:pt idx="1900">
                  <c:v>26.318999999999999</c:v>
                </c:pt>
                <c:pt idx="1901">
                  <c:v>26.327000000000002</c:v>
                </c:pt>
                <c:pt idx="1902">
                  <c:v>26.338000000000001</c:v>
                </c:pt>
                <c:pt idx="1903">
                  <c:v>26.364000000000001</c:v>
                </c:pt>
                <c:pt idx="1904">
                  <c:v>26.408999999999999</c:v>
                </c:pt>
                <c:pt idx="1905">
                  <c:v>26.460999999999999</c:v>
                </c:pt>
                <c:pt idx="1906">
                  <c:v>26.524999999999999</c:v>
                </c:pt>
                <c:pt idx="1907">
                  <c:v>26.594000000000001</c:v>
                </c:pt>
                <c:pt idx="1908">
                  <c:v>26.661999999999999</c:v>
                </c:pt>
                <c:pt idx="1909">
                  <c:v>26.728000000000002</c:v>
                </c:pt>
                <c:pt idx="1910">
                  <c:v>26.78</c:v>
                </c:pt>
                <c:pt idx="1911">
                  <c:v>26.82</c:v>
                </c:pt>
                <c:pt idx="1912">
                  <c:v>26.85</c:v>
                </c:pt>
                <c:pt idx="1913">
                  <c:v>26.869</c:v>
                </c:pt>
                <c:pt idx="1914">
                  <c:v>26.882000000000001</c:v>
                </c:pt>
                <c:pt idx="1915">
                  <c:v>26.893999999999998</c:v>
                </c:pt>
                <c:pt idx="1916">
                  <c:v>26.902999999999999</c:v>
                </c:pt>
                <c:pt idx="1917">
                  <c:v>26.902000000000001</c:v>
                </c:pt>
                <c:pt idx="1918">
                  <c:v>26.896000000000001</c:v>
                </c:pt>
                <c:pt idx="1919">
                  <c:v>26.879000000000001</c:v>
                </c:pt>
                <c:pt idx="1920">
                  <c:v>26.856999999999999</c:v>
                </c:pt>
                <c:pt idx="1921">
                  <c:v>26.835999999999999</c:v>
                </c:pt>
                <c:pt idx="1922">
                  <c:v>26.821000000000002</c:v>
                </c:pt>
                <c:pt idx="1923">
                  <c:v>26.818999999999999</c:v>
                </c:pt>
                <c:pt idx="1924">
                  <c:v>26.818000000000001</c:v>
                </c:pt>
                <c:pt idx="1925">
                  <c:v>26.82</c:v>
                </c:pt>
                <c:pt idx="1926">
                  <c:v>26.827999999999999</c:v>
                </c:pt>
                <c:pt idx="1927">
                  <c:v>26.853999999999999</c:v>
                </c:pt>
                <c:pt idx="1928">
                  <c:v>26.898</c:v>
                </c:pt>
                <c:pt idx="1929">
                  <c:v>26.946999999999999</c:v>
                </c:pt>
                <c:pt idx="1930">
                  <c:v>27.001000000000001</c:v>
                </c:pt>
                <c:pt idx="1931">
                  <c:v>27.05</c:v>
                </c:pt>
                <c:pt idx="1932">
                  <c:v>27.094000000000001</c:v>
                </c:pt>
                <c:pt idx="1933">
                  <c:v>27.134</c:v>
                </c:pt>
                <c:pt idx="1934">
                  <c:v>27.161999999999999</c:v>
                </c:pt>
                <c:pt idx="1935">
                  <c:v>27.175000000000001</c:v>
                </c:pt>
                <c:pt idx="1936">
                  <c:v>27.175000000000001</c:v>
                </c:pt>
                <c:pt idx="1937">
                  <c:v>27.169</c:v>
                </c:pt>
                <c:pt idx="1938">
                  <c:v>27.161000000000001</c:v>
                </c:pt>
                <c:pt idx="1939">
                  <c:v>27.145</c:v>
                </c:pt>
                <c:pt idx="1940">
                  <c:v>27.123000000000001</c:v>
                </c:pt>
                <c:pt idx="1941">
                  <c:v>27.094999999999999</c:v>
                </c:pt>
                <c:pt idx="1942">
                  <c:v>27.065999999999999</c:v>
                </c:pt>
                <c:pt idx="1943">
                  <c:v>27.041</c:v>
                </c:pt>
                <c:pt idx="1944">
                  <c:v>27.021999999999998</c:v>
                </c:pt>
                <c:pt idx="1945">
                  <c:v>27.009</c:v>
                </c:pt>
                <c:pt idx="1946">
                  <c:v>27.010999999999999</c:v>
                </c:pt>
                <c:pt idx="1947">
                  <c:v>27.026</c:v>
                </c:pt>
                <c:pt idx="1948">
                  <c:v>27.047999999999998</c:v>
                </c:pt>
                <c:pt idx="1949">
                  <c:v>27.068999999999999</c:v>
                </c:pt>
                <c:pt idx="1950">
                  <c:v>27.1</c:v>
                </c:pt>
                <c:pt idx="1951">
                  <c:v>27.143999999999998</c:v>
                </c:pt>
                <c:pt idx="1952">
                  <c:v>27.207999999999998</c:v>
                </c:pt>
                <c:pt idx="1953">
                  <c:v>27.294</c:v>
                </c:pt>
                <c:pt idx="1954">
                  <c:v>27.407</c:v>
                </c:pt>
                <c:pt idx="1955">
                  <c:v>27.553000000000001</c:v>
                </c:pt>
                <c:pt idx="1956">
                  <c:v>27.721</c:v>
                </c:pt>
                <c:pt idx="1957">
                  <c:v>27.890999999999998</c:v>
                </c:pt>
                <c:pt idx="1958">
                  <c:v>28.056999999999999</c:v>
                </c:pt>
                <c:pt idx="1959">
                  <c:v>28.204999999999998</c:v>
                </c:pt>
                <c:pt idx="1960">
                  <c:v>28.33</c:v>
                </c:pt>
                <c:pt idx="1961">
                  <c:v>28.437999999999999</c:v>
                </c:pt>
                <c:pt idx="1962">
                  <c:v>28.518999999999998</c:v>
                </c:pt>
                <c:pt idx="1963">
                  <c:v>28.573</c:v>
                </c:pt>
                <c:pt idx="1964">
                  <c:v>28.609000000000002</c:v>
                </c:pt>
                <c:pt idx="1965">
                  <c:v>28.634</c:v>
                </c:pt>
                <c:pt idx="1966">
                  <c:v>28.658000000000001</c:v>
                </c:pt>
                <c:pt idx="1967">
                  <c:v>28.684999999999999</c:v>
                </c:pt>
                <c:pt idx="1968">
                  <c:v>28.71</c:v>
                </c:pt>
                <c:pt idx="1969">
                  <c:v>28.738</c:v>
                </c:pt>
                <c:pt idx="1970">
                  <c:v>28.77</c:v>
                </c:pt>
                <c:pt idx="1971">
                  <c:v>28.815999999999999</c:v>
                </c:pt>
                <c:pt idx="1972">
                  <c:v>28.875</c:v>
                </c:pt>
                <c:pt idx="1973">
                  <c:v>28.940999999999999</c:v>
                </c:pt>
                <c:pt idx="1974">
                  <c:v>29.02</c:v>
                </c:pt>
                <c:pt idx="1975">
                  <c:v>29.111000000000001</c:v>
                </c:pt>
                <c:pt idx="1976">
                  <c:v>29.207000000000001</c:v>
                </c:pt>
                <c:pt idx="1977">
                  <c:v>29.306999999999999</c:v>
                </c:pt>
                <c:pt idx="1978">
                  <c:v>29.420999999999999</c:v>
                </c:pt>
                <c:pt idx="1979">
                  <c:v>29.544</c:v>
                </c:pt>
                <c:pt idx="1980">
                  <c:v>29.667999999999999</c:v>
                </c:pt>
                <c:pt idx="1981">
                  <c:v>29.803999999999998</c:v>
                </c:pt>
                <c:pt idx="1982">
                  <c:v>29.943000000000001</c:v>
                </c:pt>
                <c:pt idx="1983">
                  <c:v>30.079000000000001</c:v>
                </c:pt>
                <c:pt idx="1984">
                  <c:v>30.216999999999999</c:v>
                </c:pt>
                <c:pt idx="1985">
                  <c:v>30.361000000000001</c:v>
                </c:pt>
                <c:pt idx="1986">
                  <c:v>30.5</c:v>
                </c:pt>
                <c:pt idx="1987">
                  <c:v>30.640999999999998</c:v>
                </c:pt>
                <c:pt idx="1988">
                  <c:v>30.788</c:v>
                </c:pt>
                <c:pt idx="1989">
                  <c:v>30.934000000000001</c:v>
                </c:pt>
                <c:pt idx="1990">
                  <c:v>31.087</c:v>
                </c:pt>
                <c:pt idx="1991">
                  <c:v>31.25</c:v>
                </c:pt>
                <c:pt idx="1992">
                  <c:v>31.405999999999999</c:v>
                </c:pt>
                <c:pt idx="1993">
                  <c:v>31.562999999999999</c:v>
                </c:pt>
                <c:pt idx="1994">
                  <c:v>31.725999999999999</c:v>
                </c:pt>
                <c:pt idx="1995">
                  <c:v>31.864999999999998</c:v>
                </c:pt>
                <c:pt idx="1996">
                  <c:v>31.992999999999999</c:v>
                </c:pt>
                <c:pt idx="1997">
                  <c:v>32.093000000000004</c:v>
                </c:pt>
                <c:pt idx="1998">
                  <c:v>32.18</c:v>
                </c:pt>
                <c:pt idx="1999">
                  <c:v>32.262999999999998</c:v>
                </c:pt>
                <c:pt idx="2000">
                  <c:v>32.331000000000003</c:v>
                </c:pt>
                <c:pt idx="2001">
                  <c:v>32.395000000000003</c:v>
                </c:pt>
                <c:pt idx="2002">
                  <c:v>32.457000000000001</c:v>
                </c:pt>
                <c:pt idx="2003">
                  <c:v>32.51</c:v>
                </c:pt>
                <c:pt idx="2004">
                  <c:v>32.548999999999999</c:v>
                </c:pt>
                <c:pt idx="2005">
                  <c:v>32.58</c:v>
                </c:pt>
                <c:pt idx="2006">
                  <c:v>32.591999999999999</c:v>
                </c:pt>
                <c:pt idx="2007">
                  <c:v>32.581000000000003</c:v>
                </c:pt>
                <c:pt idx="2008">
                  <c:v>32.524000000000001</c:v>
                </c:pt>
                <c:pt idx="2009">
                  <c:v>32.433999999999997</c:v>
                </c:pt>
                <c:pt idx="2010">
                  <c:v>32.335000000000001</c:v>
                </c:pt>
                <c:pt idx="2011">
                  <c:v>32.235999999999997</c:v>
                </c:pt>
                <c:pt idx="2012">
                  <c:v>32.137999999999998</c:v>
                </c:pt>
                <c:pt idx="2013">
                  <c:v>32.045999999999999</c:v>
                </c:pt>
                <c:pt idx="2014">
                  <c:v>31.954999999999998</c:v>
                </c:pt>
                <c:pt idx="2015">
                  <c:v>31.86</c:v>
                </c:pt>
                <c:pt idx="2016">
                  <c:v>31.763000000000002</c:v>
                </c:pt>
                <c:pt idx="2017">
                  <c:v>31.658999999999999</c:v>
                </c:pt>
                <c:pt idx="2018">
                  <c:v>31.553000000000001</c:v>
                </c:pt>
                <c:pt idx="2019">
                  <c:v>31.443999999999999</c:v>
                </c:pt>
                <c:pt idx="2020">
                  <c:v>31.33</c:v>
                </c:pt>
                <c:pt idx="2021">
                  <c:v>31.222999999999999</c:v>
                </c:pt>
                <c:pt idx="2022">
                  <c:v>31.131</c:v>
                </c:pt>
                <c:pt idx="2023">
                  <c:v>31.050999999999998</c:v>
                </c:pt>
                <c:pt idx="2024">
                  <c:v>30.975999999999999</c:v>
                </c:pt>
                <c:pt idx="2025">
                  <c:v>30.908999999999999</c:v>
                </c:pt>
                <c:pt idx="2026">
                  <c:v>30.849</c:v>
                </c:pt>
                <c:pt idx="2027">
                  <c:v>30.788</c:v>
                </c:pt>
                <c:pt idx="2028">
                  <c:v>30.725000000000001</c:v>
                </c:pt>
                <c:pt idx="2029">
                  <c:v>30.658999999999999</c:v>
                </c:pt>
                <c:pt idx="2030">
                  <c:v>30.585000000000001</c:v>
                </c:pt>
                <c:pt idx="2031">
                  <c:v>30.52</c:v>
                </c:pt>
                <c:pt idx="2032">
                  <c:v>30.477</c:v>
                </c:pt>
                <c:pt idx="2033">
                  <c:v>30.454999999999998</c:v>
                </c:pt>
                <c:pt idx="2034">
                  <c:v>30.443999999999999</c:v>
                </c:pt>
                <c:pt idx="2035">
                  <c:v>30.449000000000002</c:v>
                </c:pt>
                <c:pt idx="2036">
                  <c:v>30.472000000000001</c:v>
                </c:pt>
                <c:pt idx="2037">
                  <c:v>30.509</c:v>
                </c:pt>
                <c:pt idx="2038">
                  <c:v>30.56</c:v>
                </c:pt>
                <c:pt idx="2039">
                  <c:v>30.628</c:v>
                </c:pt>
                <c:pt idx="2040">
                  <c:v>30.71</c:v>
                </c:pt>
                <c:pt idx="2041">
                  <c:v>30.812000000000001</c:v>
                </c:pt>
                <c:pt idx="2042">
                  <c:v>30.919</c:v>
                </c:pt>
                <c:pt idx="2043">
                  <c:v>31.033000000000001</c:v>
                </c:pt>
                <c:pt idx="2044">
                  <c:v>31.158999999999999</c:v>
                </c:pt>
                <c:pt idx="2045">
                  <c:v>31.279</c:v>
                </c:pt>
                <c:pt idx="2046">
                  <c:v>31.398</c:v>
                </c:pt>
                <c:pt idx="2047">
                  <c:v>31.524000000000001</c:v>
                </c:pt>
                <c:pt idx="2048">
                  <c:v>31.641999999999999</c:v>
                </c:pt>
                <c:pt idx="2049">
                  <c:v>31.754000000000001</c:v>
                </c:pt>
                <c:pt idx="2050">
                  <c:v>31.841000000000001</c:v>
                </c:pt>
                <c:pt idx="2051">
                  <c:v>31.908000000000001</c:v>
                </c:pt>
                <c:pt idx="2052">
                  <c:v>31.966000000000001</c:v>
                </c:pt>
                <c:pt idx="2053">
                  <c:v>32.014000000000003</c:v>
                </c:pt>
                <c:pt idx="2054">
                  <c:v>32.064999999999998</c:v>
                </c:pt>
                <c:pt idx="2055">
                  <c:v>32.121000000000002</c:v>
                </c:pt>
                <c:pt idx="2056">
                  <c:v>32.177999999999997</c:v>
                </c:pt>
                <c:pt idx="2057">
                  <c:v>32.250999999999998</c:v>
                </c:pt>
                <c:pt idx="2058">
                  <c:v>32.335999999999999</c:v>
                </c:pt>
                <c:pt idx="2059">
                  <c:v>32.408000000000001</c:v>
                </c:pt>
                <c:pt idx="2060">
                  <c:v>32.47</c:v>
                </c:pt>
                <c:pt idx="2061">
                  <c:v>32.517000000000003</c:v>
                </c:pt>
                <c:pt idx="2062">
                  <c:v>32.555999999999997</c:v>
                </c:pt>
                <c:pt idx="2063">
                  <c:v>32.598999999999997</c:v>
                </c:pt>
                <c:pt idx="2064">
                  <c:v>32.649000000000001</c:v>
                </c:pt>
                <c:pt idx="2065">
                  <c:v>32.703000000000003</c:v>
                </c:pt>
                <c:pt idx="2066">
                  <c:v>32.755000000000003</c:v>
                </c:pt>
                <c:pt idx="2067">
                  <c:v>32.811999999999998</c:v>
                </c:pt>
                <c:pt idx="2068">
                  <c:v>32.875999999999998</c:v>
                </c:pt>
                <c:pt idx="2069">
                  <c:v>32.944000000000003</c:v>
                </c:pt>
                <c:pt idx="2070">
                  <c:v>33.018999999999998</c:v>
                </c:pt>
                <c:pt idx="2071">
                  <c:v>33.091000000000001</c:v>
                </c:pt>
                <c:pt idx="2072">
                  <c:v>33.152999999999999</c:v>
                </c:pt>
                <c:pt idx="2073">
                  <c:v>33.222000000000001</c:v>
                </c:pt>
                <c:pt idx="2074">
                  <c:v>33.301000000000002</c:v>
                </c:pt>
                <c:pt idx="2075">
                  <c:v>33.374000000000002</c:v>
                </c:pt>
                <c:pt idx="2076">
                  <c:v>33.44</c:v>
                </c:pt>
                <c:pt idx="2077">
                  <c:v>33.511000000000003</c:v>
                </c:pt>
                <c:pt idx="2078">
                  <c:v>33.572000000000003</c:v>
                </c:pt>
                <c:pt idx="2079">
                  <c:v>33.615000000000002</c:v>
                </c:pt>
                <c:pt idx="2080">
                  <c:v>33.648000000000003</c:v>
                </c:pt>
                <c:pt idx="2081">
                  <c:v>33.682000000000002</c:v>
                </c:pt>
                <c:pt idx="2082">
                  <c:v>33.718000000000004</c:v>
                </c:pt>
                <c:pt idx="2083">
                  <c:v>33.76</c:v>
                </c:pt>
                <c:pt idx="2084">
                  <c:v>33.817999999999998</c:v>
                </c:pt>
                <c:pt idx="2085">
                  <c:v>33.896999999999998</c:v>
                </c:pt>
                <c:pt idx="2086">
                  <c:v>33.988</c:v>
                </c:pt>
                <c:pt idx="2087">
                  <c:v>34.064999999999998</c:v>
                </c:pt>
                <c:pt idx="2088">
                  <c:v>34.130000000000003</c:v>
                </c:pt>
                <c:pt idx="2089">
                  <c:v>34.191000000000003</c:v>
                </c:pt>
                <c:pt idx="2090">
                  <c:v>34.238999999999997</c:v>
                </c:pt>
                <c:pt idx="2091">
                  <c:v>34.28</c:v>
                </c:pt>
                <c:pt idx="2092">
                  <c:v>34.323</c:v>
                </c:pt>
                <c:pt idx="2093">
                  <c:v>34.365000000000002</c:v>
                </c:pt>
                <c:pt idx="2094">
                  <c:v>34.402000000000001</c:v>
                </c:pt>
                <c:pt idx="2095">
                  <c:v>34.435000000000002</c:v>
                </c:pt>
                <c:pt idx="2096">
                  <c:v>34.472000000000001</c:v>
                </c:pt>
                <c:pt idx="2097">
                  <c:v>34.514000000000003</c:v>
                </c:pt>
                <c:pt idx="2098">
                  <c:v>34.564</c:v>
                </c:pt>
                <c:pt idx="2099">
                  <c:v>34.621000000000002</c:v>
                </c:pt>
                <c:pt idx="2100">
                  <c:v>34.673000000000002</c:v>
                </c:pt>
                <c:pt idx="2101">
                  <c:v>34.722999999999999</c:v>
                </c:pt>
                <c:pt idx="2102">
                  <c:v>34.779000000000003</c:v>
                </c:pt>
                <c:pt idx="2103">
                  <c:v>34.847000000000001</c:v>
                </c:pt>
                <c:pt idx="2104">
                  <c:v>34.920999999999999</c:v>
                </c:pt>
                <c:pt idx="2105">
                  <c:v>35.000999999999998</c:v>
                </c:pt>
                <c:pt idx="2106">
                  <c:v>35.08</c:v>
                </c:pt>
                <c:pt idx="2107">
                  <c:v>35.155999999999999</c:v>
                </c:pt>
                <c:pt idx="2108">
                  <c:v>35.238999999999997</c:v>
                </c:pt>
                <c:pt idx="2109">
                  <c:v>35.323999999999998</c:v>
                </c:pt>
                <c:pt idx="2110">
                  <c:v>35.398000000000003</c:v>
                </c:pt>
                <c:pt idx="2111">
                  <c:v>35.476999999999997</c:v>
                </c:pt>
                <c:pt idx="2112">
                  <c:v>35.567</c:v>
                </c:pt>
                <c:pt idx="2113">
                  <c:v>35.668999999999997</c:v>
                </c:pt>
                <c:pt idx="2114">
                  <c:v>35.78</c:v>
                </c:pt>
                <c:pt idx="2115">
                  <c:v>35.909999999999997</c:v>
                </c:pt>
                <c:pt idx="2116">
                  <c:v>36.052999999999997</c:v>
                </c:pt>
                <c:pt idx="2117">
                  <c:v>36.19</c:v>
                </c:pt>
                <c:pt idx="2118">
                  <c:v>36.314999999999998</c:v>
                </c:pt>
                <c:pt idx="2119">
                  <c:v>36.445999999999998</c:v>
                </c:pt>
                <c:pt idx="2120">
                  <c:v>36.584000000000003</c:v>
                </c:pt>
                <c:pt idx="2121">
                  <c:v>36.731000000000002</c:v>
                </c:pt>
                <c:pt idx="2122">
                  <c:v>36.893000000000001</c:v>
                </c:pt>
                <c:pt idx="2123">
                  <c:v>37.069000000000003</c:v>
                </c:pt>
                <c:pt idx="2124">
                  <c:v>37.249000000000002</c:v>
                </c:pt>
                <c:pt idx="2125">
                  <c:v>37.442999999999998</c:v>
                </c:pt>
                <c:pt idx="2126">
                  <c:v>37.656999999999996</c:v>
                </c:pt>
                <c:pt idx="2127">
                  <c:v>37.856000000000002</c:v>
                </c:pt>
                <c:pt idx="2128">
                  <c:v>38.04</c:v>
                </c:pt>
                <c:pt idx="2129">
                  <c:v>38.222000000000001</c:v>
                </c:pt>
                <c:pt idx="2130">
                  <c:v>38.393000000000001</c:v>
                </c:pt>
                <c:pt idx="2131">
                  <c:v>38.536999999999999</c:v>
                </c:pt>
                <c:pt idx="2132">
                  <c:v>38.670999999999999</c:v>
                </c:pt>
                <c:pt idx="2133">
                  <c:v>38.814</c:v>
                </c:pt>
                <c:pt idx="2134">
                  <c:v>38.969000000000001</c:v>
                </c:pt>
                <c:pt idx="2135">
                  <c:v>39.137999999999998</c:v>
                </c:pt>
                <c:pt idx="2136">
                  <c:v>39.307000000000002</c:v>
                </c:pt>
                <c:pt idx="2137">
                  <c:v>39.457000000000001</c:v>
                </c:pt>
                <c:pt idx="2138">
                  <c:v>39.597000000000001</c:v>
                </c:pt>
                <c:pt idx="2139">
                  <c:v>39.734999999999999</c:v>
                </c:pt>
                <c:pt idx="2140">
                  <c:v>39.854999999999997</c:v>
                </c:pt>
                <c:pt idx="2141">
                  <c:v>39.957999999999998</c:v>
                </c:pt>
                <c:pt idx="2142">
                  <c:v>40.06</c:v>
                </c:pt>
                <c:pt idx="2143">
                  <c:v>40.161999999999999</c:v>
                </c:pt>
                <c:pt idx="2144">
                  <c:v>40.253</c:v>
                </c:pt>
                <c:pt idx="2145">
                  <c:v>40.33</c:v>
                </c:pt>
                <c:pt idx="2146">
                  <c:v>40.4</c:v>
                </c:pt>
                <c:pt idx="2147">
                  <c:v>40.457999999999998</c:v>
                </c:pt>
                <c:pt idx="2148">
                  <c:v>40.514000000000003</c:v>
                </c:pt>
                <c:pt idx="2149">
                  <c:v>40.561</c:v>
                </c:pt>
                <c:pt idx="2150">
                  <c:v>40.585999999999999</c:v>
                </c:pt>
                <c:pt idx="2151">
                  <c:v>40.600999999999999</c:v>
                </c:pt>
                <c:pt idx="2152">
                  <c:v>40.613999999999997</c:v>
                </c:pt>
                <c:pt idx="2153">
                  <c:v>40.627000000000002</c:v>
                </c:pt>
                <c:pt idx="2154">
                  <c:v>40.631</c:v>
                </c:pt>
                <c:pt idx="2155">
                  <c:v>40.624000000000002</c:v>
                </c:pt>
                <c:pt idx="2156">
                  <c:v>40.613</c:v>
                </c:pt>
                <c:pt idx="2157">
                  <c:v>40.6</c:v>
                </c:pt>
                <c:pt idx="2158">
                  <c:v>40.590000000000003</c:v>
                </c:pt>
                <c:pt idx="2159">
                  <c:v>40.572000000000003</c:v>
                </c:pt>
                <c:pt idx="2160">
                  <c:v>40.552</c:v>
                </c:pt>
                <c:pt idx="2161">
                  <c:v>40.530999999999999</c:v>
                </c:pt>
                <c:pt idx="2162">
                  <c:v>40.514000000000003</c:v>
                </c:pt>
                <c:pt idx="2163">
                  <c:v>40.496000000000002</c:v>
                </c:pt>
                <c:pt idx="2164">
                  <c:v>40.469000000000001</c:v>
                </c:pt>
                <c:pt idx="2165">
                  <c:v>40.432000000000002</c:v>
                </c:pt>
                <c:pt idx="2166">
                  <c:v>40.395000000000003</c:v>
                </c:pt>
                <c:pt idx="2167">
                  <c:v>40.366</c:v>
                </c:pt>
                <c:pt idx="2168">
                  <c:v>40.347000000000001</c:v>
                </c:pt>
                <c:pt idx="2169">
                  <c:v>40.326999999999998</c:v>
                </c:pt>
                <c:pt idx="2170">
                  <c:v>40.302</c:v>
                </c:pt>
                <c:pt idx="2171">
                  <c:v>40.274999999999999</c:v>
                </c:pt>
                <c:pt idx="2172">
                  <c:v>40.241999999999997</c:v>
                </c:pt>
                <c:pt idx="2173">
                  <c:v>40.203000000000003</c:v>
                </c:pt>
                <c:pt idx="2174">
                  <c:v>40.158999999999999</c:v>
                </c:pt>
                <c:pt idx="2175">
                  <c:v>40.116</c:v>
                </c:pt>
                <c:pt idx="2176">
                  <c:v>40.073999999999998</c:v>
                </c:pt>
                <c:pt idx="2177">
                  <c:v>40.029000000000003</c:v>
                </c:pt>
                <c:pt idx="2178">
                  <c:v>39.988999999999997</c:v>
                </c:pt>
                <c:pt idx="2179">
                  <c:v>39.948999999999998</c:v>
                </c:pt>
                <c:pt idx="2180">
                  <c:v>39.912999999999997</c:v>
                </c:pt>
                <c:pt idx="2181">
                  <c:v>39.881999999999998</c:v>
                </c:pt>
                <c:pt idx="2182">
                  <c:v>39.851999999999997</c:v>
                </c:pt>
                <c:pt idx="2183">
                  <c:v>39.822000000000003</c:v>
                </c:pt>
                <c:pt idx="2184">
                  <c:v>39.795000000000002</c:v>
                </c:pt>
                <c:pt idx="2185">
                  <c:v>39.779000000000003</c:v>
                </c:pt>
                <c:pt idx="2186">
                  <c:v>39.765999999999998</c:v>
                </c:pt>
                <c:pt idx="2187">
                  <c:v>39.758000000000003</c:v>
                </c:pt>
                <c:pt idx="2188">
                  <c:v>39.756999999999998</c:v>
                </c:pt>
                <c:pt idx="2189">
                  <c:v>39.758000000000003</c:v>
                </c:pt>
                <c:pt idx="2190">
                  <c:v>39.768000000000001</c:v>
                </c:pt>
                <c:pt idx="2191">
                  <c:v>39.787999999999997</c:v>
                </c:pt>
                <c:pt idx="2192">
                  <c:v>39.816000000000003</c:v>
                </c:pt>
                <c:pt idx="2193">
                  <c:v>39.845999999999997</c:v>
                </c:pt>
                <c:pt idx="2194">
                  <c:v>39.872</c:v>
                </c:pt>
                <c:pt idx="2195">
                  <c:v>39.902999999999999</c:v>
                </c:pt>
                <c:pt idx="2196">
                  <c:v>39.954999999999998</c:v>
                </c:pt>
                <c:pt idx="2197">
                  <c:v>40.000999999999998</c:v>
                </c:pt>
                <c:pt idx="2198">
                  <c:v>40.040999999999997</c:v>
                </c:pt>
                <c:pt idx="2199">
                  <c:v>40.091000000000001</c:v>
                </c:pt>
                <c:pt idx="2200">
                  <c:v>40.136000000000003</c:v>
                </c:pt>
                <c:pt idx="2201">
                  <c:v>40.173999999999999</c:v>
                </c:pt>
                <c:pt idx="2202">
                  <c:v>40.204000000000001</c:v>
                </c:pt>
                <c:pt idx="2203">
                  <c:v>40.225999999999999</c:v>
                </c:pt>
                <c:pt idx="2204">
                  <c:v>40.247</c:v>
                </c:pt>
                <c:pt idx="2205">
                  <c:v>40.268999999999998</c:v>
                </c:pt>
                <c:pt idx="2206">
                  <c:v>40.289000000000001</c:v>
                </c:pt>
                <c:pt idx="2207">
                  <c:v>40.308</c:v>
                </c:pt>
                <c:pt idx="2208">
                  <c:v>40.323999999999998</c:v>
                </c:pt>
                <c:pt idx="2209">
                  <c:v>40.338000000000001</c:v>
                </c:pt>
                <c:pt idx="2210">
                  <c:v>40.353999999999999</c:v>
                </c:pt>
                <c:pt idx="2211">
                  <c:v>40.366</c:v>
                </c:pt>
                <c:pt idx="2212">
                  <c:v>40.372999999999998</c:v>
                </c:pt>
                <c:pt idx="2213">
                  <c:v>40.380000000000003</c:v>
                </c:pt>
                <c:pt idx="2214">
                  <c:v>40.387</c:v>
                </c:pt>
                <c:pt idx="2215">
                  <c:v>40.393000000000001</c:v>
                </c:pt>
                <c:pt idx="2216">
                  <c:v>40.398000000000003</c:v>
                </c:pt>
                <c:pt idx="2217">
                  <c:v>40.405999999999999</c:v>
                </c:pt>
                <c:pt idx="2218">
                  <c:v>40.415999999999997</c:v>
                </c:pt>
                <c:pt idx="2219">
                  <c:v>40.42</c:v>
                </c:pt>
                <c:pt idx="2220">
                  <c:v>40.420999999999999</c:v>
                </c:pt>
                <c:pt idx="2221">
                  <c:v>40.426000000000002</c:v>
                </c:pt>
                <c:pt idx="2222">
                  <c:v>40.424999999999997</c:v>
                </c:pt>
                <c:pt idx="2223">
                  <c:v>40.414999999999999</c:v>
                </c:pt>
                <c:pt idx="2224">
                  <c:v>40.405000000000001</c:v>
                </c:pt>
                <c:pt idx="2225">
                  <c:v>40.395000000000003</c:v>
                </c:pt>
                <c:pt idx="2226">
                  <c:v>40.380000000000003</c:v>
                </c:pt>
                <c:pt idx="2227">
                  <c:v>40.363999999999997</c:v>
                </c:pt>
                <c:pt idx="2228">
                  <c:v>40.341000000000001</c:v>
                </c:pt>
                <c:pt idx="2229">
                  <c:v>40.317</c:v>
                </c:pt>
                <c:pt idx="2230">
                  <c:v>40.299999999999997</c:v>
                </c:pt>
                <c:pt idx="2231">
                  <c:v>40.283999999999999</c:v>
                </c:pt>
                <c:pt idx="2232">
                  <c:v>40.265000000000001</c:v>
                </c:pt>
                <c:pt idx="2233">
                  <c:v>40.247999999999998</c:v>
                </c:pt>
                <c:pt idx="2234">
                  <c:v>40.231999999999999</c:v>
                </c:pt>
                <c:pt idx="2235">
                  <c:v>40.210999999999999</c:v>
                </c:pt>
                <c:pt idx="2236">
                  <c:v>40.188000000000002</c:v>
                </c:pt>
                <c:pt idx="2237">
                  <c:v>40.17</c:v>
                </c:pt>
                <c:pt idx="2238">
                  <c:v>40.155999999999999</c:v>
                </c:pt>
                <c:pt idx="2239">
                  <c:v>40.145000000000003</c:v>
                </c:pt>
                <c:pt idx="2240">
                  <c:v>40.143000000000001</c:v>
                </c:pt>
                <c:pt idx="2241">
                  <c:v>40.14</c:v>
                </c:pt>
                <c:pt idx="2242">
                  <c:v>40.146999999999998</c:v>
                </c:pt>
                <c:pt idx="2243">
                  <c:v>40.164999999999999</c:v>
                </c:pt>
                <c:pt idx="2244">
                  <c:v>40.186</c:v>
                </c:pt>
                <c:pt idx="2245">
                  <c:v>40.22</c:v>
                </c:pt>
                <c:pt idx="2246">
                  <c:v>40.259</c:v>
                </c:pt>
                <c:pt idx="2247">
                  <c:v>40.296999999999997</c:v>
                </c:pt>
                <c:pt idx="2248">
                  <c:v>40.344999999999999</c:v>
                </c:pt>
                <c:pt idx="2249">
                  <c:v>40.401000000000003</c:v>
                </c:pt>
                <c:pt idx="2250">
                  <c:v>40.462000000000003</c:v>
                </c:pt>
                <c:pt idx="2251">
                  <c:v>40.529000000000003</c:v>
                </c:pt>
                <c:pt idx="2252">
                  <c:v>40.601999999999997</c:v>
                </c:pt>
                <c:pt idx="2253">
                  <c:v>40.683</c:v>
                </c:pt>
                <c:pt idx="2254">
                  <c:v>40.773000000000003</c:v>
                </c:pt>
                <c:pt idx="2255">
                  <c:v>40.863</c:v>
                </c:pt>
                <c:pt idx="2256">
                  <c:v>40.957000000000001</c:v>
                </c:pt>
                <c:pt idx="2257">
                  <c:v>41.040999999999997</c:v>
                </c:pt>
                <c:pt idx="2258">
                  <c:v>41.131999999999998</c:v>
                </c:pt>
                <c:pt idx="2259">
                  <c:v>41.238</c:v>
                </c:pt>
                <c:pt idx="2260">
                  <c:v>41.335000000000001</c:v>
                </c:pt>
                <c:pt idx="2261">
                  <c:v>41.427999999999997</c:v>
                </c:pt>
                <c:pt idx="2262">
                  <c:v>41.533999999999999</c:v>
                </c:pt>
                <c:pt idx="2263">
                  <c:v>41.646000000000001</c:v>
                </c:pt>
                <c:pt idx="2264">
                  <c:v>41.758000000000003</c:v>
                </c:pt>
                <c:pt idx="2265">
                  <c:v>41.865000000000002</c:v>
                </c:pt>
                <c:pt idx="2266">
                  <c:v>41.963999999999999</c:v>
                </c:pt>
                <c:pt idx="2267">
                  <c:v>42.039000000000001</c:v>
                </c:pt>
                <c:pt idx="2268">
                  <c:v>42.088999999999999</c:v>
                </c:pt>
                <c:pt idx="2269">
                  <c:v>42.125999999999998</c:v>
                </c:pt>
                <c:pt idx="2270">
                  <c:v>42.151000000000003</c:v>
                </c:pt>
                <c:pt idx="2271">
                  <c:v>42.155999999999999</c:v>
                </c:pt>
                <c:pt idx="2272">
                  <c:v>42.139000000000003</c:v>
                </c:pt>
                <c:pt idx="2273">
                  <c:v>42.110999999999997</c:v>
                </c:pt>
                <c:pt idx="2274">
                  <c:v>42.064</c:v>
                </c:pt>
                <c:pt idx="2275">
                  <c:v>41.994999999999997</c:v>
                </c:pt>
                <c:pt idx="2276">
                  <c:v>41.918999999999997</c:v>
                </c:pt>
                <c:pt idx="2277">
                  <c:v>41.819000000000003</c:v>
                </c:pt>
                <c:pt idx="2278">
                  <c:v>41.692999999999998</c:v>
                </c:pt>
                <c:pt idx="2279">
                  <c:v>41.564999999999998</c:v>
                </c:pt>
                <c:pt idx="2280">
                  <c:v>41.445999999999998</c:v>
                </c:pt>
                <c:pt idx="2281">
                  <c:v>41.320999999999998</c:v>
                </c:pt>
                <c:pt idx="2282">
                  <c:v>41.2</c:v>
                </c:pt>
                <c:pt idx="2283">
                  <c:v>41.091999999999999</c:v>
                </c:pt>
                <c:pt idx="2284">
                  <c:v>40.963999999999999</c:v>
                </c:pt>
                <c:pt idx="2285">
                  <c:v>40.832000000000001</c:v>
                </c:pt>
                <c:pt idx="2286">
                  <c:v>40.709000000000003</c:v>
                </c:pt>
                <c:pt idx="2287">
                  <c:v>40.582000000000001</c:v>
                </c:pt>
                <c:pt idx="2288">
                  <c:v>40.456000000000003</c:v>
                </c:pt>
                <c:pt idx="2289">
                  <c:v>40.350999999999999</c:v>
                </c:pt>
                <c:pt idx="2290">
                  <c:v>40.268999999999998</c:v>
                </c:pt>
                <c:pt idx="2291">
                  <c:v>40.210999999999999</c:v>
                </c:pt>
                <c:pt idx="2292">
                  <c:v>40.173999999999999</c:v>
                </c:pt>
                <c:pt idx="2293">
                  <c:v>40.146999999999998</c:v>
                </c:pt>
                <c:pt idx="2294">
                  <c:v>40.119999999999997</c:v>
                </c:pt>
                <c:pt idx="2295">
                  <c:v>40.091999999999999</c:v>
                </c:pt>
                <c:pt idx="2296">
                  <c:v>40.072000000000003</c:v>
                </c:pt>
                <c:pt idx="2297">
                  <c:v>40.06</c:v>
                </c:pt>
                <c:pt idx="2298">
                  <c:v>40.049999999999997</c:v>
                </c:pt>
                <c:pt idx="2299">
                  <c:v>40.052999999999997</c:v>
                </c:pt>
                <c:pt idx="2300">
                  <c:v>40.076000000000001</c:v>
                </c:pt>
                <c:pt idx="2301">
                  <c:v>40.109000000000002</c:v>
                </c:pt>
                <c:pt idx="2302">
                  <c:v>40.148000000000003</c:v>
                </c:pt>
                <c:pt idx="2303">
                  <c:v>40.188000000000002</c:v>
                </c:pt>
                <c:pt idx="2304">
                  <c:v>40.226999999999997</c:v>
                </c:pt>
                <c:pt idx="2305">
                  <c:v>40.249000000000002</c:v>
                </c:pt>
                <c:pt idx="2306">
                  <c:v>40.261000000000003</c:v>
                </c:pt>
                <c:pt idx="2307">
                  <c:v>40.271999999999998</c:v>
                </c:pt>
                <c:pt idx="2308">
                  <c:v>40.277999999999999</c:v>
                </c:pt>
                <c:pt idx="2309">
                  <c:v>40.289000000000001</c:v>
                </c:pt>
                <c:pt idx="2310">
                  <c:v>40.31</c:v>
                </c:pt>
                <c:pt idx="2311">
                  <c:v>40.345999999999997</c:v>
                </c:pt>
                <c:pt idx="2312">
                  <c:v>40.392000000000003</c:v>
                </c:pt>
                <c:pt idx="2313">
                  <c:v>40.442999999999998</c:v>
                </c:pt>
                <c:pt idx="2314">
                  <c:v>40.503999999999998</c:v>
                </c:pt>
                <c:pt idx="2315">
                  <c:v>40.573</c:v>
                </c:pt>
                <c:pt idx="2316">
                  <c:v>40.64</c:v>
                </c:pt>
                <c:pt idx="2317">
                  <c:v>40.697000000000003</c:v>
                </c:pt>
                <c:pt idx="2318">
                  <c:v>40.726999999999997</c:v>
                </c:pt>
                <c:pt idx="2319">
                  <c:v>40.729999999999997</c:v>
                </c:pt>
                <c:pt idx="2320">
                  <c:v>40.715000000000003</c:v>
                </c:pt>
                <c:pt idx="2321">
                  <c:v>40.698999999999998</c:v>
                </c:pt>
                <c:pt idx="2322">
                  <c:v>40.688000000000002</c:v>
                </c:pt>
                <c:pt idx="2323">
                  <c:v>40.677</c:v>
                </c:pt>
                <c:pt idx="2324">
                  <c:v>40.67</c:v>
                </c:pt>
                <c:pt idx="2325">
                  <c:v>40.667000000000002</c:v>
                </c:pt>
                <c:pt idx="2326">
                  <c:v>40.667000000000002</c:v>
                </c:pt>
                <c:pt idx="2327">
                  <c:v>40.661000000000001</c:v>
                </c:pt>
                <c:pt idx="2328">
                  <c:v>40.640999999999998</c:v>
                </c:pt>
                <c:pt idx="2329">
                  <c:v>40.610999999999997</c:v>
                </c:pt>
                <c:pt idx="2330">
                  <c:v>40.587000000000003</c:v>
                </c:pt>
                <c:pt idx="2331">
                  <c:v>40.582999999999998</c:v>
                </c:pt>
                <c:pt idx="2332">
                  <c:v>40.621000000000002</c:v>
                </c:pt>
                <c:pt idx="2333">
                  <c:v>40.658000000000001</c:v>
                </c:pt>
                <c:pt idx="2334">
                  <c:v>40.674999999999997</c:v>
                </c:pt>
                <c:pt idx="2335">
                  <c:v>40.679000000000002</c:v>
                </c:pt>
                <c:pt idx="2336">
                  <c:v>40.67</c:v>
                </c:pt>
                <c:pt idx="2337">
                  <c:v>40.643000000000001</c:v>
                </c:pt>
                <c:pt idx="2338">
                  <c:v>40.603999999999999</c:v>
                </c:pt>
                <c:pt idx="2339">
                  <c:v>40.546999999999997</c:v>
                </c:pt>
                <c:pt idx="2340">
                  <c:v>40.485999999999997</c:v>
                </c:pt>
                <c:pt idx="2341">
                  <c:v>40.427999999999997</c:v>
                </c:pt>
                <c:pt idx="2342">
                  <c:v>40.374000000000002</c:v>
                </c:pt>
                <c:pt idx="2343">
                  <c:v>40.347000000000001</c:v>
                </c:pt>
                <c:pt idx="2344">
                  <c:v>40.337000000000003</c:v>
                </c:pt>
                <c:pt idx="2345">
                  <c:v>40.338000000000001</c:v>
                </c:pt>
                <c:pt idx="2346">
                  <c:v>40.369</c:v>
                </c:pt>
                <c:pt idx="2347">
                  <c:v>40.430999999999997</c:v>
                </c:pt>
                <c:pt idx="2348">
                  <c:v>40.505000000000003</c:v>
                </c:pt>
                <c:pt idx="2349">
                  <c:v>40.603000000000002</c:v>
                </c:pt>
                <c:pt idx="2350">
                  <c:v>40.722999999999999</c:v>
                </c:pt>
                <c:pt idx="2351">
                  <c:v>40.841000000000001</c:v>
                </c:pt>
                <c:pt idx="2352">
                  <c:v>40.950000000000003</c:v>
                </c:pt>
                <c:pt idx="2353">
                  <c:v>41.058</c:v>
                </c:pt>
                <c:pt idx="2354">
                  <c:v>41.161000000000001</c:v>
                </c:pt>
                <c:pt idx="2355">
                  <c:v>41.231000000000002</c:v>
                </c:pt>
                <c:pt idx="2356">
                  <c:v>41.271000000000001</c:v>
                </c:pt>
                <c:pt idx="2357">
                  <c:v>41.311999999999998</c:v>
                </c:pt>
                <c:pt idx="2358">
                  <c:v>41.35</c:v>
                </c:pt>
                <c:pt idx="2359">
                  <c:v>41.375999999999998</c:v>
                </c:pt>
                <c:pt idx="2360">
                  <c:v>41.399000000000001</c:v>
                </c:pt>
                <c:pt idx="2361">
                  <c:v>41.423000000000002</c:v>
                </c:pt>
                <c:pt idx="2362">
                  <c:v>41.448999999999998</c:v>
                </c:pt>
                <c:pt idx="2363">
                  <c:v>41.466999999999999</c:v>
                </c:pt>
                <c:pt idx="2364">
                  <c:v>41.491</c:v>
                </c:pt>
                <c:pt idx="2365">
                  <c:v>41.521000000000001</c:v>
                </c:pt>
                <c:pt idx="2366">
                  <c:v>41.548000000000002</c:v>
                </c:pt>
                <c:pt idx="2367">
                  <c:v>41.566000000000003</c:v>
                </c:pt>
                <c:pt idx="2368">
                  <c:v>41.575000000000003</c:v>
                </c:pt>
                <c:pt idx="2369">
                  <c:v>41.576000000000001</c:v>
                </c:pt>
                <c:pt idx="2370">
                  <c:v>41.584000000000003</c:v>
                </c:pt>
                <c:pt idx="2371">
                  <c:v>41.606000000000002</c:v>
                </c:pt>
                <c:pt idx="2372">
                  <c:v>41.633000000000003</c:v>
                </c:pt>
                <c:pt idx="2373">
                  <c:v>41.664999999999999</c:v>
                </c:pt>
                <c:pt idx="2374">
                  <c:v>41.697000000000003</c:v>
                </c:pt>
                <c:pt idx="2375">
                  <c:v>41.731000000000002</c:v>
                </c:pt>
                <c:pt idx="2376">
                  <c:v>41.773000000000003</c:v>
                </c:pt>
                <c:pt idx="2377">
                  <c:v>41.841999999999999</c:v>
                </c:pt>
                <c:pt idx="2378">
                  <c:v>41.924999999999997</c:v>
                </c:pt>
                <c:pt idx="2379">
                  <c:v>42.012</c:v>
                </c:pt>
                <c:pt idx="2380">
                  <c:v>42.100999999999999</c:v>
                </c:pt>
                <c:pt idx="2381">
                  <c:v>42.162999999999997</c:v>
                </c:pt>
                <c:pt idx="2382">
                  <c:v>42.204999999999998</c:v>
                </c:pt>
                <c:pt idx="2383">
                  <c:v>42.231000000000002</c:v>
                </c:pt>
                <c:pt idx="2384">
                  <c:v>42.234999999999999</c:v>
                </c:pt>
                <c:pt idx="2385">
                  <c:v>42.228000000000002</c:v>
                </c:pt>
                <c:pt idx="2386">
                  <c:v>42.212000000000003</c:v>
                </c:pt>
                <c:pt idx="2387">
                  <c:v>42.186</c:v>
                </c:pt>
                <c:pt idx="2388">
                  <c:v>42.156999999999996</c:v>
                </c:pt>
                <c:pt idx="2389">
                  <c:v>42.128</c:v>
                </c:pt>
                <c:pt idx="2390">
                  <c:v>42.1</c:v>
                </c:pt>
                <c:pt idx="2391">
                  <c:v>42.078000000000003</c:v>
                </c:pt>
                <c:pt idx="2392">
                  <c:v>42.048000000000002</c:v>
                </c:pt>
                <c:pt idx="2393">
                  <c:v>42.026000000000003</c:v>
                </c:pt>
                <c:pt idx="2394">
                  <c:v>42.005000000000003</c:v>
                </c:pt>
                <c:pt idx="2395">
                  <c:v>41.978000000000002</c:v>
                </c:pt>
                <c:pt idx="2396">
                  <c:v>41.953000000000003</c:v>
                </c:pt>
                <c:pt idx="2397">
                  <c:v>41.915999999999997</c:v>
                </c:pt>
                <c:pt idx="2398">
                  <c:v>41.862000000000002</c:v>
                </c:pt>
                <c:pt idx="2399">
                  <c:v>41.811999999999998</c:v>
                </c:pt>
                <c:pt idx="2400">
                  <c:v>41.761000000000003</c:v>
                </c:pt>
                <c:pt idx="2401">
                  <c:v>41.694000000000003</c:v>
                </c:pt>
                <c:pt idx="2402">
                  <c:v>41.604999999999997</c:v>
                </c:pt>
                <c:pt idx="2403">
                  <c:v>41.500999999999998</c:v>
                </c:pt>
                <c:pt idx="2404">
                  <c:v>41.371000000000002</c:v>
                </c:pt>
                <c:pt idx="2405">
                  <c:v>41.198</c:v>
                </c:pt>
                <c:pt idx="2406">
                  <c:v>41.018000000000001</c:v>
                </c:pt>
                <c:pt idx="2407">
                  <c:v>40.869999999999997</c:v>
                </c:pt>
                <c:pt idx="2408">
                  <c:v>40.776000000000003</c:v>
                </c:pt>
                <c:pt idx="2409">
                  <c:v>40.734000000000002</c:v>
                </c:pt>
                <c:pt idx="2410">
                  <c:v>40.726999999999997</c:v>
                </c:pt>
                <c:pt idx="2411">
                  <c:v>40.749000000000002</c:v>
                </c:pt>
                <c:pt idx="2412">
                  <c:v>40.795000000000002</c:v>
                </c:pt>
                <c:pt idx="2413">
                  <c:v>40.843000000000004</c:v>
                </c:pt>
                <c:pt idx="2414">
                  <c:v>40.880000000000003</c:v>
                </c:pt>
                <c:pt idx="2415">
                  <c:v>40.923999999999999</c:v>
                </c:pt>
                <c:pt idx="2416">
                  <c:v>40.978000000000002</c:v>
                </c:pt>
                <c:pt idx="2417">
                  <c:v>41.052</c:v>
                </c:pt>
                <c:pt idx="2418">
                  <c:v>41.152000000000001</c:v>
                </c:pt>
                <c:pt idx="2419">
                  <c:v>41.250999999999998</c:v>
                </c:pt>
                <c:pt idx="2420">
                  <c:v>41.368000000000002</c:v>
                </c:pt>
                <c:pt idx="2421">
                  <c:v>41.518000000000001</c:v>
                </c:pt>
                <c:pt idx="2422">
                  <c:v>41.686</c:v>
                </c:pt>
                <c:pt idx="2423">
                  <c:v>41.863999999999997</c:v>
                </c:pt>
                <c:pt idx="2424">
                  <c:v>42.033000000000001</c:v>
                </c:pt>
                <c:pt idx="2425">
                  <c:v>42.188000000000002</c:v>
                </c:pt>
                <c:pt idx="2426">
                  <c:v>42.35</c:v>
                </c:pt>
                <c:pt idx="2427">
                  <c:v>42.514000000000003</c:v>
                </c:pt>
                <c:pt idx="2428">
                  <c:v>42.667000000000002</c:v>
                </c:pt>
                <c:pt idx="2429">
                  <c:v>42.808</c:v>
                </c:pt>
                <c:pt idx="2430">
                  <c:v>42.948999999999998</c:v>
                </c:pt>
                <c:pt idx="2431">
                  <c:v>43.091999999999999</c:v>
                </c:pt>
                <c:pt idx="2432">
                  <c:v>43.212000000000003</c:v>
                </c:pt>
                <c:pt idx="2433">
                  <c:v>43.314</c:v>
                </c:pt>
                <c:pt idx="2434">
                  <c:v>43.417000000000002</c:v>
                </c:pt>
                <c:pt idx="2435">
                  <c:v>43.518000000000001</c:v>
                </c:pt>
                <c:pt idx="2436">
                  <c:v>43.618000000000002</c:v>
                </c:pt>
                <c:pt idx="2437">
                  <c:v>43.71</c:v>
                </c:pt>
                <c:pt idx="2438">
                  <c:v>43.784999999999997</c:v>
                </c:pt>
                <c:pt idx="2439">
                  <c:v>43.847000000000001</c:v>
                </c:pt>
                <c:pt idx="2440">
                  <c:v>43.893000000000001</c:v>
                </c:pt>
                <c:pt idx="2441">
                  <c:v>43.93</c:v>
                </c:pt>
                <c:pt idx="2442">
                  <c:v>43.95</c:v>
                </c:pt>
                <c:pt idx="2443">
                  <c:v>43.962000000000003</c:v>
                </c:pt>
                <c:pt idx="2444">
                  <c:v>43.962000000000003</c:v>
                </c:pt>
                <c:pt idx="2445">
                  <c:v>43.957999999999998</c:v>
                </c:pt>
                <c:pt idx="2446">
                  <c:v>43.954999999999998</c:v>
                </c:pt>
                <c:pt idx="2447">
                  <c:v>43.953000000000003</c:v>
                </c:pt>
                <c:pt idx="2448">
                  <c:v>43.951000000000001</c:v>
                </c:pt>
                <c:pt idx="2449">
                  <c:v>43.944000000000003</c:v>
                </c:pt>
                <c:pt idx="2450">
                  <c:v>43.920999999999999</c:v>
                </c:pt>
                <c:pt idx="2451">
                  <c:v>43.887</c:v>
                </c:pt>
                <c:pt idx="2452">
                  <c:v>43.845999999999997</c:v>
                </c:pt>
                <c:pt idx="2453">
                  <c:v>43.802</c:v>
                </c:pt>
                <c:pt idx="2454">
                  <c:v>43.761000000000003</c:v>
                </c:pt>
                <c:pt idx="2455">
                  <c:v>43.719000000000001</c:v>
                </c:pt>
                <c:pt idx="2456">
                  <c:v>43.688000000000002</c:v>
                </c:pt>
                <c:pt idx="2457">
                  <c:v>43.66</c:v>
                </c:pt>
                <c:pt idx="2458">
                  <c:v>43.634999999999998</c:v>
                </c:pt>
                <c:pt idx="2459">
                  <c:v>43.616</c:v>
                </c:pt>
                <c:pt idx="2460">
                  <c:v>43.601999999999997</c:v>
                </c:pt>
                <c:pt idx="2461">
                  <c:v>43.59</c:v>
                </c:pt>
                <c:pt idx="2462">
                  <c:v>43.579000000000001</c:v>
                </c:pt>
                <c:pt idx="2463">
                  <c:v>43.573999999999998</c:v>
                </c:pt>
                <c:pt idx="2464">
                  <c:v>43.570999999999998</c:v>
                </c:pt>
                <c:pt idx="2465">
                  <c:v>43.57</c:v>
                </c:pt>
                <c:pt idx="2466">
                  <c:v>43.581000000000003</c:v>
                </c:pt>
                <c:pt idx="2467">
                  <c:v>43.597999999999999</c:v>
                </c:pt>
                <c:pt idx="2468">
                  <c:v>43.616</c:v>
                </c:pt>
                <c:pt idx="2469">
                  <c:v>43.637</c:v>
                </c:pt>
                <c:pt idx="2470">
                  <c:v>43.658000000000001</c:v>
                </c:pt>
                <c:pt idx="2471">
                  <c:v>43.679000000000002</c:v>
                </c:pt>
                <c:pt idx="2472">
                  <c:v>43.698999999999998</c:v>
                </c:pt>
                <c:pt idx="2473">
                  <c:v>43.713999999999999</c:v>
                </c:pt>
                <c:pt idx="2474">
                  <c:v>43.722999999999999</c:v>
                </c:pt>
                <c:pt idx="2475">
                  <c:v>43.725999999999999</c:v>
                </c:pt>
                <c:pt idx="2476">
                  <c:v>43.732999999999997</c:v>
                </c:pt>
                <c:pt idx="2477">
                  <c:v>43.747</c:v>
                </c:pt>
                <c:pt idx="2478">
                  <c:v>43.773000000000003</c:v>
                </c:pt>
                <c:pt idx="2479">
                  <c:v>43.811999999999998</c:v>
                </c:pt>
                <c:pt idx="2480">
                  <c:v>43.854999999999997</c:v>
                </c:pt>
                <c:pt idx="2481">
                  <c:v>43.905000000000001</c:v>
                </c:pt>
                <c:pt idx="2482">
                  <c:v>43.956000000000003</c:v>
                </c:pt>
                <c:pt idx="2483">
                  <c:v>44.006999999999998</c:v>
                </c:pt>
                <c:pt idx="2484">
                  <c:v>44.058999999999997</c:v>
                </c:pt>
                <c:pt idx="2485">
                  <c:v>44.109000000000002</c:v>
                </c:pt>
                <c:pt idx="2486">
                  <c:v>44.143000000000001</c:v>
                </c:pt>
                <c:pt idx="2487">
                  <c:v>44.179000000000002</c:v>
                </c:pt>
                <c:pt idx="2488">
                  <c:v>44.225999999999999</c:v>
                </c:pt>
                <c:pt idx="2489">
                  <c:v>44.268000000000001</c:v>
                </c:pt>
                <c:pt idx="2490">
                  <c:v>44.308</c:v>
                </c:pt>
                <c:pt idx="2491">
                  <c:v>44.343000000000004</c:v>
                </c:pt>
                <c:pt idx="2492">
                  <c:v>44.374000000000002</c:v>
                </c:pt>
                <c:pt idx="2493">
                  <c:v>44.405999999999999</c:v>
                </c:pt>
                <c:pt idx="2494">
                  <c:v>44.436999999999998</c:v>
                </c:pt>
                <c:pt idx="2495">
                  <c:v>44.475000000000001</c:v>
                </c:pt>
                <c:pt idx="2496">
                  <c:v>44.515000000000001</c:v>
                </c:pt>
                <c:pt idx="2497">
                  <c:v>44.55</c:v>
                </c:pt>
                <c:pt idx="2498">
                  <c:v>44.588000000000001</c:v>
                </c:pt>
                <c:pt idx="2499">
                  <c:v>44.628</c:v>
                </c:pt>
                <c:pt idx="2500">
                  <c:v>44.665999999999997</c:v>
                </c:pt>
                <c:pt idx="2501">
                  <c:v>44.704000000000001</c:v>
                </c:pt>
                <c:pt idx="2502">
                  <c:v>44.74</c:v>
                </c:pt>
                <c:pt idx="2503">
                  <c:v>44.764000000000003</c:v>
                </c:pt>
                <c:pt idx="2504">
                  <c:v>44.789000000000001</c:v>
                </c:pt>
                <c:pt idx="2505">
                  <c:v>44.814999999999998</c:v>
                </c:pt>
                <c:pt idx="2506">
                  <c:v>44.847000000000001</c:v>
                </c:pt>
                <c:pt idx="2507">
                  <c:v>44.874000000000002</c:v>
                </c:pt>
                <c:pt idx="2508">
                  <c:v>44.898000000000003</c:v>
                </c:pt>
                <c:pt idx="2509">
                  <c:v>44.924999999999997</c:v>
                </c:pt>
                <c:pt idx="2510">
                  <c:v>44.95</c:v>
                </c:pt>
                <c:pt idx="2511">
                  <c:v>44.970999999999997</c:v>
                </c:pt>
                <c:pt idx="2512">
                  <c:v>44.997</c:v>
                </c:pt>
                <c:pt idx="2513">
                  <c:v>45.030999999999999</c:v>
                </c:pt>
                <c:pt idx="2514">
                  <c:v>45.064</c:v>
                </c:pt>
                <c:pt idx="2515">
                  <c:v>45.098999999999997</c:v>
                </c:pt>
                <c:pt idx="2516">
                  <c:v>45.140999999999998</c:v>
                </c:pt>
                <c:pt idx="2517">
                  <c:v>45.183</c:v>
                </c:pt>
                <c:pt idx="2518">
                  <c:v>45.223999999999997</c:v>
                </c:pt>
                <c:pt idx="2519">
                  <c:v>45.267000000000003</c:v>
                </c:pt>
                <c:pt idx="2520">
                  <c:v>45.302999999999997</c:v>
                </c:pt>
                <c:pt idx="2521">
                  <c:v>45.332999999999998</c:v>
                </c:pt>
                <c:pt idx="2522">
                  <c:v>45.362000000000002</c:v>
                </c:pt>
                <c:pt idx="2523">
                  <c:v>45.392000000000003</c:v>
                </c:pt>
                <c:pt idx="2524">
                  <c:v>45.423000000000002</c:v>
                </c:pt>
                <c:pt idx="2525">
                  <c:v>45.454999999999998</c:v>
                </c:pt>
                <c:pt idx="2526">
                  <c:v>45.49</c:v>
                </c:pt>
                <c:pt idx="2527">
                  <c:v>45.527000000000001</c:v>
                </c:pt>
                <c:pt idx="2528">
                  <c:v>45.555</c:v>
                </c:pt>
                <c:pt idx="2529">
                  <c:v>45.582999999999998</c:v>
                </c:pt>
                <c:pt idx="2530">
                  <c:v>45.613</c:v>
                </c:pt>
                <c:pt idx="2531">
                  <c:v>45.637</c:v>
                </c:pt>
                <c:pt idx="2532">
                  <c:v>45.652999999999999</c:v>
                </c:pt>
                <c:pt idx="2533">
                  <c:v>45.667999999999999</c:v>
                </c:pt>
                <c:pt idx="2534">
                  <c:v>45.686</c:v>
                </c:pt>
                <c:pt idx="2535">
                  <c:v>45.704000000000001</c:v>
                </c:pt>
                <c:pt idx="2536">
                  <c:v>45.72</c:v>
                </c:pt>
                <c:pt idx="2537">
                  <c:v>45.74</c:v>
                </c:pt>
                <c:pt idx="2538">
                  <c:v>45.761000000000003</c:v>
                </c:pt>
                <c:pt idx="2539">
                  <c:v>45.774999999999999</c:v>
                </c:pt>
                <c:pt idx="2540">
                  <c:v>45.789000000000001</c:v>
                </c:pt>
                <c:pt idx="2541">
                  <c:v>45.792999999999999</c:v>
                </c:pt>
                <c:pt idx="2542">
                  <c:v>45.795000000000002</c:v>
                </c:pt>
                <c:pt idx="2543">
                  <c:v>45.790999999999997</c:v>
                </c:pt>
                <c:pt idx="2544">
                  <c:v>45.78</c:v>
                </c:pt>
                <c:pt idx="2545">
                  <c:v>45.768000000000001</c:v>
                </c:pt>
                <c:pt idx="2546">
                  <c:v>45.75</c:v>
                </c:pt>
                <c:pt idx="2547">
                  <c:v>45.734000000000002</c:v>
                </c:pt>
                <c:pt idx="2548">
                  <c:v>45.720999999999997</c:v>
                </c:pt>
                <c:pt idx="2549">
                  <c:v>45.704000000000001</c:v>
                </c:pt>
                <c:pt idx="2550">
                  <c:v>45.683</c:v>
                </c:pt>
                <c:pt idx="2551">
                  <c:v>45.667999999999999</c:v>
                </c:pt>
                <c:pt idx="2552">
                  <c:v>45.655000000000001</c:v>
                </c:pt>
                <c:pt idx="2553">
                  <c:v>45.637</c:v>
                </c:pt>
                <c:pt idx="2554">
                  <c:v>45.621000000000002</c:v>
                </c:pt>
                <c:pt idx="2555">
                  <c:v>45.603999999999999</c:v>
                </c:pt>
                <c:pt idx="2556">
                  <c:v>45.594000000000001</c:v>
                </c:pt>
                <c:pt idx="2557">
                  <c:v>45.588999999999999</c:v>
                </c:pt>
                <c:pt idx="2558">
                  <c:v>45.591000000000001</c:v>
                </c:pt>
                <c:pt idx="2559">
                  <c:v>45.607999999999997</c:v>
                </c:pt>
                <c:pt idx="2560">
                  <c:v>45.63</c:v>
                </c:pt>
                <c:pt idx="2561">
                  <c:v>45.652999999999999</c:v>
                </c:pt>
                <c:pt idx="2562">
                  <c:v>45.679000000000002</c:v>
                </c:pt>
                <c:pt idx="2563">
                  <c:v>45.698</c:v>
                </c:pt>
                <c:pt idx="2564">
                  <c:v>45.709000000000003</c:v>
                </c:pt>
                <c:pt idx="2565">
                  <c:v>45.719000000000001</c:v>
                </c:pt>
                <c:pt idx="2566">
                  <c:v>45.726999999999997</c:v>
                </c:pt>
                <c:pt idx="2567">
                  <c:v>45.746000000000002</c:v>
                </c:pt>
                <c:pt idx="2568">
                  <c:v>45.790999999999997</c:v>
                </c:pt>
                <c:pt idx="2569">
                  <c:v>45.853999999999999</c:v>
                </c:pt>
                <c:pt idx="2570">
                  <c:v>45.924999999999997</c:v>
                </c:pt>
                <c:pt idx="2571">
                  <c:v>45.981000000000002</c:v>
                </c:pt>
                <c:pt idx="2572">
                  <c:v>46.03</c:v>
                </c:pt>
                <c:pt idx="2573">
                  <c:v>46.088999999999999</c:v>
                </c:pt>
                <c:pt idx="2574">
                  <c:v>46.148000000000003</c:v>
                </c:pt>
                <c:pt idx="2575">
                  <c:v>46.2</c:v>
                </c:pt>
                <c:pt idx="2576">
                  <c:v>46.243000000000002</c:v>
                </c:pt>
                <c:pt idx="2577">
                  <c:v>46.277999999999999</c:v>
                </c:pt>
                <c:pt idx="2578">
                  <c:v>46.305999999999997</c:v>
                </c:pt>
                <c:pt idx="2579">
                  <c:v>46.328000000000003</c:v>
                </c:pt>
                <c:pt idx="2580">
                  <c:v>46.347000000000001</c:v>
                </c:pt>
                <c:pt idx="2581">
                  <c:v>46.368000000000002</c:v>
                </c:pt>
                <c:pt idx="2582">
                  <c:v>46.395000000000003</c:v>
                </c:pt>
                <c:pt idx="2583">
                  <c:v>46.43</c:v>
                </c:pt>
                <c:pt idx="2584">
                  <c:v>46.470999999999997</c:v>
                </c:pt>
                <c:pt idx="2585">
                  <c:v>46.517000000000003</c:v>
                </c:pt>
                <c:pt idx="2586">
                  <c:v>46.561999999999998</c:v>
                </c:pt>
                <c:pt idx="2587">
                  <c:v>46.600999999999999</c:v>
                </c:pt>
                <c:pt idx="2588">
                  <c:v>46.636000000000003</c:v>
                </c:pt>
                <c:pt idx="2589">
                  <c:v>46.662999999999997</c:v>
                </c:pt>
                <c:pt idx="2590">
                  <c:v>46.680999999999997</c:v>
                </c:pt>
                <c:pt idx="2591">
                  <c:v>46.695999999999998</c:v>
                </c:pt>
                <c:pt idx="2592">
                  <c:v>46.710999999999999</c:v>
                </c:pt>
                <c:pt idx="2593">
                  <c:v>46.731000000000002</c:v>
                </c:pt>
                <c:pt idx="2594">
                  <c:v>46.762999999999998</c:v>
                </c:pt>
                <c:pt idx="2595">
                  <c:v>46.795999999999999</c:v>
                </c:pt>
                <c:pt idx="2596">
                  <c:v>46.837000000000003</c:v>
                </c:pt>
                <c:pt idx="2597">
                  <c:v>46.865000000000002</c:v>
                </c:pt>
                <c:pt idx="2598">
                  <c:v>46.887999999999998</c:v>
                </c:pt>
                <c:pt idx="2599">
                  <c:v>46.905999999999999</c:v>
                </c:pt>
                <c:pt idx="2600">
                  <c:v>46.921999999999997</c:v>
                </c:pt>
                <c:pt idx="2601">
                  <c:v>46.933</c:v>
                </c:pt>
                <c:pt idx="2602">
                  <c:v>46.935000000000002</c:v>
                </c:pt>
                <c:pt idx="2603">
                  <c:v>46.93</c:v>
                </c:pt>
                <c:pt idx="2604">
                  <c:v>46.92</c:v>
                </c:pt>
                <c:pt idx="2605">
                  <c:v>46.908999999999999</c:v>
                </c:pt>
                <c:pt idx="2606">
                  <c:v>46.905999999999999</c:v>
                </c:pt>
                <c:pt idx="2607">
                  <c:v>46.905999999999999</c:v>
                </c:pt>
                <c:pt idx="2608">
                  <c:v>46.91</c:v>
                </c:pt>
                <c:pt idx="2609">
                  <c:v>46.908999999999999</c:v>
                </c:pt>
                <c:pt idx="2610">
                  <c:v>46.91</c:v>
                </c:pt>
                <c:pt idx="2611">
                  <c:v>46.911999999999999</c:v>
                </c:pt>
                <c:pt idx="2612">
                  <c:v>46.908999999999999</c:v>
                </c:pt>
                <c:pt idx="2613">
                  <c:v>46.906999999999996</c:v>
                </c:pt>
                <c:pt idx="2614">
                  <c:v>46.914000000000001</c:v>
                </c:pt>
                <c:pt idx="2615">
                  <c:v>46.921999999999997</c:v>
                </c:pt>
                <c:pt idx="2616">
                  <c:v>46.93</c:v>
                </c:pt>
                <c:pt idx="2617">
                  <c:v>46.936999999999998</c:v>
                </c:pt>
                <c:pt idx="2618">
                  <c:v>46.945</c:v>
                </c:pt>
                <c:pt idx="2619">
                  <c:v>46.959000000000003</c:v>
                </c:pt>
                <c:pt idx="2620">
                  <c:v>46.972000000000001</c:v>
                </c:pt>
                <c:pt idx="2621">
                  <c:v>46.982999999999997</c:v>
                </c:pt>
                <c:pt idx="2622">
                  <c:v>46.997</c:v>
                </c:pt>
                <c:pt idx="2623">
                  <c:v>47.01</c:v>
                </c:pt>
                <c:pt idx="2624">
                  <c:v>47.021999999999998</c:v>
                </c:pt>
                <c:pt idx="2625">
                  <c:v>47.033000000000001</c:v>
                </c:pt>
                <c:pt idx="2626">
                  <c:v>47.042999999999999</c:v>
                </c:pt>
                <c:pt idx="2627">
                  <c:v>47.045999999999999</c:v>
                </c:pt>
                <c:pt idx="2628">
                  <c:v>47.043999999999997</c:v>
                </c:pt>
                <c:pt idx="2629">
                  <c:v>47.036999999999999</c:v>
                </c:pt>
                <c:pt idx="2630">
                  <c:v>47.031999999999996</c:v>
                </c:pt>
                <c:pt idx="2631">
                  <c:v>47.036000000000001</c:v>
                </c:pt>
                <c:pt idx="2632">
                  <c:v>47.039000000000001</c:v>
                </c:pt>
                <c:pt idx="2633">
                  <c:v>47.037999999999997</c:v>
                </c:pt>
                <c:pt idx="2634">
                  <c:v>47.033999999999999</c:v>
                </c:pt>
                <c:pt idx="2635">
                  <c:v>47.021999999999998</c:v>
                </c:pt>
                <c:pt idx="2636">
                  <c:v>47.006999999999998</c:v>
                </c:pt>
                <c:pt idx="2637">
                  <c:v>46.997</c:v>
                </c:pt>
                <c:pt idx="2638">
                  <c:v>46.993000000000002</c:v>
                </c:pt>
                <c:pt idx="2639">
                  <c:v>46.991999999999997</c:v>
                </c:pt>
                <c:pt idx="2640">
                  <c:v>46.988999999999997</c:v>
                </c:pt>
                <c:pt idx="2641">
                  <c:v>46.987000000000002</c:v>
                </c:pt>
                <c:pt idx="2642">
                  <c:v>46.981000000000002</c:v>
                </c:pt>
                <c:pt idx="2643">
                  <c:v>46.976999999999997</c:v>
                </c:pt>
                <c:pt idx="2644">
                  <c:v>46.970999999999997</c:v>
                </c:pt>
                <c:pt idx="2645">
                  <c:v>46.966999999999999</c:v>
                </c:pt>
                <c:pt idx="2646">
                  <c:v>46.965000000000003</c:v>
                </c:pt>
                <c:pt idx="2647">
                  <c:v>46.957000000000001</c:v>
                </c:pt>
                <c:pt idx="2648">
                  <c:v>46.948999999999998</c:v>
                </c:pt>
                <c:pt idx="2649">
                  <c:v>46.94</c:v>
                </c:pt>
                <c:pt idx="2650">
                  <c:v>46.927999999999997</c:v>
                </c:pt>
                <c:pt idx="2651">
                  <c:v>46.914000000000001</c:v>
                </c:pt>
                <c:pt idx="2652">
                  <c:v>46.890999999999998</c:v>
                </c:pt>
                <c:pt idx="2653">
                  <c:v>46.859000000000002</c:v>
                </c:pt>
                <c:pt idx="2654">
                  <c:v>46.822000000000003</c:v>
                </c:pt>
                <c:pt idx="2655">
                  <c:v>46.790999999999997</c:v>
                </c:pt>
                <c:pt idx="2656">
                  <c:v>46.764000000000003</c:v>
                </c:pt>
                <c:pt idx="2657">
                  <c:v>46.731000000000002</c:v>
                </c:pt>
                <c:pt idx="2658">
                  <c:v>46.697000000000003</c:v>
                </c:pt>
                <c:pt idx="2659">
                  <c:v>46.667000000000002</c:v>
                </c:pt>
                <c:pt idx="2660">
                  <c:v>46.640999999999998</c:v>
                </c:pt>
                <c:pt idx="2661">
                  <c:v>46.619</c:v>
                </c:pt>
                <c:pt idx="2662">
                  <c:v>46.595999999999997</c:v>
                </c:pt>
                <c:pt idx="2663">
                  <c:v>46.584000000000003</c:v>
                </c:pt>
                <c:pt idx="2664">
                  <c:v>46.578000000000003</c:v>
                </c:pt>
                <c:pt idx="2665">
                  <c:v>46.573999999999998</c:v>
                </c:pt>
                <c:pt idx="2666">
                  <c:v>46.569000000000003</c:v>
                </c:pt>
                <c:pt idx="2667">
                  <c:v>46.564999999999998</c:v>
                </c:pt>
                <c:pt idx="2668">
                  <c:v>46.557000000000002</c:v>
                </c:pt>
                <c:pt idx="2669">
                  <c:v>46.551000000000002</c:v>
                </c:pt>
                <c:pt idx="2670">
                  <c:v>46.545999999999999</c:v>
                </c:pt>
                <c:pt idx="2671">
                  <c:v>46.546999999999997</c:v>
                </c:pt>
                <c:pt idx="2672">
                  <c:v>46.552</c:v>
                </c:pt>
                <c:pt idx="2673">
                  <c:v>46.564</c:v>
                </c:pt>
                <c:pt idx="2674">
                  <c:v>46.573</c:v>
                </c:pt>
                <c:pt idx="2675">
                  <c:v>46.570999999999998</c:v>
                </c:pt>
                <c:pt idx="2676">
                  <c:v>46.558</c:v>
                </c:pt>
                <c:pt idx="2677">
                  <c:v>46.536000000000001</c:v>
                </c:pt>
                <c:pt idx="2678">
                  <c:v>46.515000000000001</c:v>
                </c:pt>
                <c:pt idx="2679">
                  <c:v>46.503</c:v>
                </c:pt>
                <c:pt idx="2680">
                  <c:v>46.506999999999998</c:v>
                </c:pt>
                <c:pt idx="2681">
                  <c:v>46.514000000000003</c:v>
                </c:pt>
                <c:pt idx="2682">
                  <c:v>46.524000000000001</c:v>
                </c:pt>
                <c:pt idx="2683">
                  <c:v>46.53</c:v>
                </c:pt>
                <c:pt idx="2684">
                  <c:v>46.539000000000001</c:v>
                </c:pt>
                <c:pt idx="2685">
                  <c:v>46.54</c:v>
                </c:pt>
                <c:pt idx="2686">
                  <c:v>46.533999999999999</c:v>
                </c:pt>
                <c:pt idx="2687">
                  <c:v>46.53</c:v>
                </c:pt>
                <c:pt idx="2688">
                  <c:v>46.530999999999999</c:v>
                </c:pt>
                <c:pt idx="2689">
                  <c:v>46.533000000000001</c:v>
                </c:pt>
                <c:pt idx="2690">
                  <c:v>46.533999999999999</c:v>
                </c:pt>
                <c:pt idx="2691">
                  <c:v>46.539000000000001</c:v>
                </c:pt>
                <c:pt idx="2692">
                  <c:v>46.542000000000002</c:v>
                </c:pt>
                <c:pt idx="2693">
                  <c:v>46.564999999999998</c:v>
                </c:pt>
                <c:pt idx="2694">
                  <c:v>46.622</c:v>
                </c:pt>
                <c:pt idx="2695">
                  <c:v>46.7</c:v>
                </c:pt>
                <c:pt idx="2696">
                  <c:v>46.798999999999999</c:v>
                </c:pt>
                <c:pt idx="2697">
                  <c:v>46.939</c:v>
                </c:pt>
                <c:pt idx="2698">
                  <c:v>47.095999999999997</c:v>
                </c:pt>
                <c:pt idx="2699">
                  <c:v>47.268999999999998</c:v>
                </c:pt>
                <c:pt idx="2700">
                  <c:v>47.448999999999998</c:v>
                </c:pt>
                <c:pt idx="2701">
                  <c:v>47.625</c:v>
                </c:pt>
                <c:pt idx="2702">
                  <c:v>47.817</c:v>
                </c:pt>
                <c:pt idx="2703">
                  <c:v>47.994</c:v>
                </c:pt>
                <c:pt idx="2704">
                  <c:v>48.131999999999998</c:v>
                </c:pt>
                <c:pt idx="2705">
                  <c:v>48.25</c:v>
                </c:pt>
                <c:pt idx="2706">
                  <c:v>48.35</c:v>
                </c:pt>
                <c:pt idx="2707">
                  <c:v>48.444000000000003</c:v>
                </c:pt>
                <c:pt idx="2708">
                  <c:v>48.524000000000001</c:v>
                </c:pt>
                <c:pt idx="2709">
                  <c:v>48.587000000000003</c:v>
                </c:pt>
                <c:pt idx="2710">
                  <c:v>48.667000000000002</c:v>
                </c:pt>
                <c:pt idx="2711">
                  <c:v>48.756999999999998</c:v>
                </c:pt>
                <c:pt idx="2712">
                  <c:v>48.841999999999999</c:v>
                </c:pt>
                <c:pt idx="2713">
                  <c:v>48.927</c:v>
                </c:pt>
                <c:pt idx="2714">
                  <c:v>49.012999999999998</c:v>
                </c:pt>
                <c:pt idx="2715">
                  <c:v>49.103999999999999</c:v>
                </c:pt>
                <c:pt idx="2716">
                  <c:v>49.198</c:v>
                </c:pt>
                <c:pt idx="2717">
                  <c:v>49.287999999999997</c:v>
                </c:pt>
                <c:pt idx="2718">
                  <c:v>49.39</c:v>
                </c:pt>
                <c:pt idx="2719">
                  <c:v>49.499000000000002</c:v>
                </c:pt>
                <c:pt idx="2720">
                  <c:v>49.612000000000002</c:v>
                </c:pt>
                <c:pt idx="2721">
                  <c:v>49.744</c:v>
                </c:pt>
                <c:pt idx="2722">
                  <c:v>49.875999999999998</c:v>
                </c:pt>
                <c:pt idx="2723">
                  <c:v>50.030999999999999</c:v>
                </c:pt>
                <c:pt idx="2724">
                  <c:v>50.194000000000003</c:v>
                </c:pt>
                <c:pt idx="2725">
                  <c:v>50.35</c:v>
                </c:pt>
                <c:pt idx="2726">
                  <c:v>50.503</c:v>
                </c:pt>
                <c:pt idx="2727">
                  <c:v>50.668999999999997</c:v>
                </c:pt>
                <c:pt idx="2728">
                  <c:v>50.838000000000001</c:v>
                </c:pt>
                <c:pt idx="2729">
                  <c:v>50.978999999999999</c:v>
                </c:pt>
                <c:pt idx="2730">
                  <c:v>51.122999999999998</c:v>
                </c:pt>
                <c:pt idx="2731">
                  <c:v>51.262</c:v>
                </c:pt>
                <c:pt idx="2732">
                  <c:v>51.38</c:v>
                </c:pt>
                <c:pt idx="2733">
                  <c:v>51.48</c:v>
                </c:pt>
                <c:pt idx="2734">
                  <c:v>51.578000000000003</c:v>
                </c:pt>
                <c:pt idx="2735">
                  <c:v>51.691000000000003</c:v>
                </c:pt>
                <c:pt idx="2736">
                  <c:v>51.793999999999997</c:v>
                </c:pt>
                <c:pt idx="2737">
                  <c:v>51.902999999999999</c:v>
                </c:pt>
                <c:pt idx="2738">
                  <c:v>52.027999999999999</c:v>
                </c:pt>
                <c:pt idx="2739">
                  <c:v>52.162999999999997</c:v>
                </c:pt>
                <c:pt idx="2740">
                  <c:v>52.305</c:v>
                </c:pt>
                <c:pt idx="2741">
                  <c:v>52.442999999999998</c:v>
                </c:pt>
                <c:pt idx="2742">
                  <c:v>52.564999999999998</c:v>
                </c:pt>
                <c:pt idx="2743">
                  <c:v>52.698</c:v>
                </c:pt>
                <c:pt idx="2744">
                  <c:v>52.831000000000003</c:v>
                </c:pt>
                <c:pt idx="2745">
                  <c:v>52.941000000000003</c:v>
                </c:pt>
                <c:pt idx="2746">
                  <c:v>53.033000000000001</c:v>
                </c:pt>
                <c:pt idx="2747">
                  <c:v>53.122999999999998</c:v>
                </c:pt>
                <c:pt idx="2748">
                  <c:v>53.234999999999999</c:v>
                </c:pt>
                <c:pt idx="2749">
                  <c:v>53.322000000000003</c:v>
                </c:pt>
                <c:pt idx="2750">
                  <c:v>53.390999999999998</c:v>
                </c:pt>
                <c:pt idx="2751">
                  <c:v>53.468000000000004</c:v>
                </c:pt>
                <c:pt idx="2752">
                  <c:v>53.546999999999997</c:v>
                </c:pt>
                <c:pt idx="2753">
                  <c:v>53.622999999999998</c:v>
                </c:pt>
                <c:pt idx="2754">
                  <c:v>53.701000000000001</c:v>
                </c:pt>
                <c:pt idx="2755">
                  <c:v>53.767000000000003</c:v>
                </c:pt>
                <c:pt idx="2756">
                  <c:v>53.823999999999998</c:v>
                </c:pt>
                <c:pt idx="2757">
                  <c:v>53.875</c:v>
                </c:pt>
                <c:pt idx="2758">
                  <c:v>53.923999999999999</c:v>
                </c:pt>
                <c:pt idx="2759">
                  <c:v>53.978999999999999</c:v>
                </c:pt>
                <c:pt idx="2760">
                  <c:v>54.030999999999999</c:v>
                </c:pt>
                <c:pt idx="2761">
                  <c:v>54.082000000000001</c:v>
                </c:pt>
                <c:pt idx="2762">
                  <c:v>54.137</c:v>
                </c:pt>
                <c:pt idx="2763">
                  <c:v>54.191000000000003</c:v>
                </c:pt>
                <c:pt idx="2764">
                  <c:v>54.244999999999997</c:v>
                </c:pt>
                <c:pt idx="2765">
                  <c:v>54.307000000000002</c:v>
                </c:pt>
                <c:pt idx="2766">
                  <c:v>54.378</c:v>
                </c:pt>
                <c:pt idx="2767">
                  <c:v>54.451999999999998</c:v>
                </c:pt>
                <c:pt idx="2768">
                  <c:v>54.531999999999996</c:v>
                </c:pt>
                <c:pt idx="2769">
                  <c:v>54.610999999999997</c:v>
                </c:pt>
                <c:pt idx="2770">
                  <c:v>54.694000000000003</c:v>
                </c:pt>
                <c:pt idx="2771">
                  <c:v>54.783000000000001</c:v>
                </c:pt>
                <c:pt idx="2772">
                  <c:v>54.860999999999997</c:v>
                </c:pt>
                <c:pt idx="2773">
                  <c:v>54.92</c:v>
                </c:pt>
                <c:pt idx="2774">
                  <c:v>54.945999999999998</c:v>
                </c:pt>
                <c:pt idx="2775">
                  <c:v>54.954000000000001</c:v>
                </c:pt>
                <c:pt idx="2776">
                  <c:v>54.956000000000003</c:v>
                </c:pt>
                <c:pt idx="2777">
                  <c:v>54.954999999999998</c:v>
                </c:pt>
                <c:pt idx="2778">
                  <c:v>54.953000000000003</c:v>
                </c:pt>
                <c:pt idx="2779">
                  <c:v>54.951000000000001</c:v>
                </c:pt>
                <c:pt idx="2780">
                  <c:v>54.945</c:v>
                </c:pt>
                <c:pt idx="2781">
                  <c:v>54.948999999999998</c:v>
                </c:pt>
                <c:pt idx="2782">
                  <c:v>54.96</c:v>
                </c:pt>
                <c:pt idx="2783">
                  <c:v>54.959000000000003</c:v>
                </c:pt>
                <c:pt idx="2784">
                  <c:v>54.930999999999997</c:v>
                </c:pt>
                <c:pt idx="2785">
                  <c:v>54.887999999999998</c:v>
                </c:pt>
                <c:pt idx="2786">
                  <c:v>54.844000000000001</c:v>
                </c:pt>
                <c:pt idx="2787">
                  <c:v>54.793999999999997</c:v>
                </c:pt>
                <c:pt idx="2788">
                  <c:v>54.747999999999998</c:v>
                </c:pt>
                <c:pt idx="2789">
                  <c:v>54.71</c:v>
                </c:pt>
                <c:pt idx="2790">
                  <c:v>54.68</c:v>
                </c:pt>
                <c:pt idx="2791">
                  <c:v>54.661000000000001</c:v>
                </c:pt>
                <c:pt idx="2792">
                  <c:v>54.654000000000003</c:v>
                </c:pt>
                <c:pt idx="2793">
                  <c:v>54.652999999999999</c:v>
                </c:pt>
                <c:pt idx="2794">
                  <c:v>54.652000000000001</c:v>
                </c:pt>
                <c:pt idx="2795">
                  <c:v>54.649000000000001</c:v>
                </c:pt>
                <c:pt idx="2796">
                  <c:v>54.648000000000003</c:v>
                </c:pt>
                <c:pt idx="2797">
                  <c:v>54.652999999999999</c:v>
                </c:pt>
                <c:pt idx="2798">
                  <c:v>54.658999999999999</c:v>
                </c:pt>
                <c:pt idx="2799">
                  <c:v>54.665999999999997</c:v>
                </c:pt>
                <c:pt idx="2800">
                  <c:v>54.668999999999997</c:v>
                </c:pt>
                <c:pt idx="2801">
                  <c:v>54.671999999999997</c:v>
                </c:pt>
                <c:pt idx="2802">
                  <c:v>54.670999999999999</c:v>
                </c:pt>
                <c:pt idx="2803">
                  <c:v>54.658000000000001</c:v>
                </c:pt>
                <c:pt idx="2804">
                  <c:v>54.624000000000002</c:v>
                </c:pt>
                <c:pt idx="2805">
                  <c:v>54.588999999999999</c:v>
                </c:pt>
                <c:pt idx="2806">
                  <c:v>54.552</c:v>
                </c:pt>
                <c:pt idx="2807">
                  <c:v>54.503</c:v>
                </c:pt>
                <c:pt idx="2808">
                  <c:v>54.463999999999999</c:v>
                </c:pt>
                <c:pt idx="2809">
                  <c:v>54.435000000000002</c:v>
                </c:pt>
                <c:pt idx="2810">
                  <c:v>54.405000000000001</c:v>
                </c:pt>
                <c:pt idx="2811">
                  <c:v>54.384</c:v>
                </c:pt>
                <c:pt idx="2812">
                  <c:v>54.375999999999998</c:v>
                </c:pt>
                <c:pt idx="2813">
                  <c:v>54.372999999999998</c:v>
                </c:pt>
                <c:pt idx="2814">
                  <c:v>54.378</c:v>
                </c:pt>
                <c:pt idx="2815">
                  <c:v>54.378999999999998</c:v>
                </c:pt>
                <c:pt idx="2816">
                  <c:v>54.368000000000002</c:v>
                </c:pt>
                <c:pt idx="2817">
                  <c:v>54.334000000000003</c:v>
                </c:pt>
                <c:pt idx="2818">
                  <c:v>54.273000000000003</c:v>
                </c:pt>
                <c:pt idx="2819">
                  <c:v>54.204999999999998</c:v>
                </c:pt>
                <c:pt idx="2820">
                  <c:v>54.140999999999998</c:v>
                </c:pt>
                <c:pt idx="2821">
                  <c:v>54.076000000000001</c:v>
                </c:pt>
                <c:pt idx="2822">
                  <c:v>54.026000000000003</c:v>
                </c:pt>
                <c:pt idx="2823">
                  <c:v>53.984999999999999</c:v>
                </c:pt>
                <c:pt idx="2824">
                  <c:v>53.94</c:v>
                </c:pt>
                <c:pt idx="2825">
                  <c:v>53.911999999999999</c:v>
                </c:pt>
                <c:pt idx="2826">
                  <c:v>53.906999999999996</c:v>
                </c:pt>
                <c:pt idx="2827">
                  <c:v>53.927</c:v>
                </c:pt>
                <c:pt idx="2828">
                  <c:v>53.960999999999999</c:v>
                </c:pt>
                <c:pt idx="2829">
                  <c:v>54.002000000000002</c:v>
                </c:pt>
                <c:pt idx="2830">
                  <c:v>54.064</c:v>
                </c:pt>
                <c:pt idx="2831">
                  <c:v>54.137</c:v>
                </c:pt>
                <c:pt idx="2832">
                  <c:v>54.204999999999998</c:v>
                </c:pt>
                <c:pt idx="2833">
                  <c:v>54.283999999999999</c:v>
                </c:pt>
                <c:pt idx="2834">
                  <c:v>54.371000000000002</c:v>
                </c:pt>
                <c:pt idx="2835">
                  <c:v>54.453000000000003</c:v>
                </c:pt>
                <c:pt idx="2836">
                  <c:v>54.545000000000002</c:v>
                </c:pt>
                <c:pt idx="2837">
                  <c:v>54.648000000000003</c:v>
                </c:pt>
                <c:pt idx="2838">
                  <c:v>54.75</c:v>
                </c:pt>
                <c:pt idx="2839">
                  <c:v>54.868000000000002</c:v>
                </c:pt>
                <c:pt idx="2840">
                  <c:v>54.984999999999999</c:v>
                </c:pt>
                <c:pt idx="2841">
                  <c:v>55.101999999999997</c:v>
                </c:pt>
                <c:pt idx="2842">
                  <c:v>55.201000000000001</c:v>
                </c:pt>
                <c:pt idx="2843">
                  <c:v>55.283999999999999</c:v>
                </c:pt>
                <c:pt idx="2844">
                  <c:v>55.363</c:v>
                </c:pt>
                <c:pt idx="2845">
                  <c:v>55.430999999999997</c:v>
                </c:pt>
                <c:pt idx="2846">
                  <c:v>55.48</c:v>
                </c:pt>
                <c:pt idx="2847">
                  <c:v>55.542000000000002</c:v>
                </c:pt>
                <c:pt idx="2848">
                  <c:v>55.600999999999999</c:v>
                </c:pt>
                <c:pt idx="2849">
                  <c:v>55.645000000000003</c:v>
                </c:pt>
                <c:pt idx="2850">
                  <c:v>55.704999999999998</c:v>
                </c:pt>
                <c:pt idx="2851">
                  <c:v>55.783999999999999</c:v>
                </c:pt>
                <c:pt idx="2852">
                  <c:v>55.856999999999999</c:v>
                </c:pt>
                <c:pt idx="2853">
                  <c:v>55.908000000000001</c:v>
                </c:pt>
                <c:pt idx="2854">
                  <c:v>55.938000000000002</c:v>
                </c:pt>
                <c:pt idx="2855">
                  <c:v>55.963000000000001</c:v>
                </c:pt>
                <c:pt idx="2856">
                  <c:v>55.996000000000002</c:v>
                </c:pt>
                <c:pt idx="2857">
                  <c:v>56.024999999999999</c:v>
                </c:pt>
                <c:pt idx="2858">
                  <c:v>56.037999999999997</c:v>
                </c:pt>
                <c:pt idx="2859">
                  <c:v>56.046999999999997</c:v>
                </c:pt>
                <c:pt idx="2860">
                  <c:v>56.058999999999997</c:v>
                </c:pt>
                <c:pt idx="2861">
                  <c:v>56.073999999999998</c:v>
                </c:pt>
                <c:pt idx="2862">
                  <c:v>56.1</c:v>
                </c:pt>
                <c:pt idx="2863">
                  <c:v>56.143999999999998</c:v>
                </c:pt>
                <c:pt idx="2864">
                  <c:v>56.207000000000001</c:v>
                </c:pt>
                <c:pt idx="2865">
                  <c:v>56.276000000000003</c:v>
                </c:pt>
                <c:pt idx="2866">
                  <c:v>56.332000000000001</c:v>
                </c:pt>
                <c:pt idx="2867">
                  <c:v>56.384999999999998</c:v>
                </c:pt>
                <c:pt idx="2868">
                  <c:v>56.432000000000002</c:v>
                </c:pt>
                <c:pt idx="2869">
                  <c:v>56.468000000000004</c:v>
                </c:pt>
                <c:pt idx="2870">
                  <c:v>56.499000000000002</c:v>
                </c:pt>
                <c:pt idx="2871">
                  <c:v>56.533999999999999</c:v>
                </c:pt>
                <c:pt idx="2872">
                  <c:v>56.57</c:v>
                </c:pt>
                <c:pt idx="2873">
                  <c:v>56.603000000000002</c:v>
                </c:pt>
                <c:pt idx="2874">
                  <c:v>56.639000000000003</c:v>
                </c:pt>
                <c:pt idx="2875">
                  <c:v>56.680999999999997</c:v>
                </c:pt>
                <c:pt idx="2876">
                  <c:v>56.725000000000001</c:v>
                </c:pt>
                <c:pt idx="2877">
                  <c:v>56.776000000000003</c:v>
                </c:pt>
                <c:pt idx="2878">
                  <c:v>56.832000000000001</c:v>
                </c:pt>
                <c:pt idx="2879">
                  <c:v>56.883000000000003</c:v>
                </c:pt>
                <c:pt idx="2880">
                  <c:v>56.920999999999999</c:v>
                </c:pt>
                <c:pt idx="2881">
                  <c:v>56.95</c:v>
                </c:pt>
                <c:pt idx="2882">
                  <c:v>56.976999999999997</c:v>
                </c:pt>
                <c:pt idx="2883">
                  <c:v>57.003999999999998</c:v>
                </c:pt>
                <c:pt idx="2884">
                  <c:v>57.027999999999999</c:v>
                </c:pt>
                <c:pt idx="2885">
                  <c:v>57.048999999999999</c:v>
                </c:pt>
                <c:pt idx="2886">
                  <c:v>57.078000000000003</c:v>
                </c:pt>
                <c:pt idx="2887">
                  <c:v>57.124000000000002</c:v>
                </c:pt>
                <c:pt idx="2888">
                  <c:v>57.18</c:v>
                </c:pt>
                <c:pt idx="2889">
                  <c:v>57.244999999999997</c:v>
                </c:pt>
                <c:pt idx="2890">
                  <c:v>57.323</c:v>
                </c:pt>
                <c:pt idx="2891">
                  <c:v>57.4</c:v>
                </c:pt>
                <c:pt idx="2892">
                  <c:v>57.472000000000001</c:v>
                </c:pt>
                <c:pt idx="2893">
                  <c:v>57.543999999999997</c:v>
                </c:pt>
                <c:pt idx="2894">
                  <c:v>57.612000000000002</c:v>
                </c:pt>
                <c:pt idx="2895">
                  <c:v>57.680999999999997</c:v>
                </c:pt>
                <c:pt idx="2896">
                  <c:v>57.758000000000003</c:v>
                </c:pt>
                <c:pt idx="2897">
                  <c:v>57.832000000000001</c:v>
                </c:pt>
                <c:pt idx="2898">
                  <c:v>57.905000000000001</c:v>
                </c:pt>
                <c:pt idx="2899">
                  <c:v>58</c:v>
                </c:pt>
                <c:pt idx="2900">
                  <c:v>58.091999999999999</c:v>
                </c:pt>
                <c:pt idx="2901">
                  <c:v>58.15</c:v>
                </c:pt>
                <c:pt idx="2902">
                  <c:v>58.192999999999998</c:v>
                </c:pt>
                <c:pt idx="2903">
                  <c:v>58.231000000000002</c:v>
                </c:pt>
                <c:pt idx="2904">
                  <c:v>58.265000000000001</c:v>
                </c:pt>
                <c:pt idx="2905">
                  <c:v>58.298000000000002</c:v>
                </c:pt>
                <c:pt idx="2906">
                  <c:v>58.322000000000003</c:v>
                </c:pt>
                <c:pt idx="2907">
                  <c:v>58.33</c:v>
                </c:pt>
                <c:pt idx="2908">
                  <c:v>58.322000000000003</c:v>
                </c:pt>
                <c:pt idx="2909">
                  <c:v>58.311</c:v>
                </c:pt>
                <c:pt idx="2910">
                  <c:v>58.305</c:v>
                </c:pt>
                <c:pt idx="2911">
                  <c:v>58.308999999999997</c:v>
                </c:pt>
                <c:pt idx="2912">
                  <c:v>58.323</c:v>
                </c:pt>
                <c:pt idx="2913">
                  <c:v>58.345999999999997</c:v>
                </c:pt>
                <c:pt idx="2914">
                  <c:v>58.387999999999998</c:v>
                </c:pt>
                <c:pt idx="2915">
                  <c:v>58.447000000000003</c:v>
                </c:pt>
                <c:pt idx="2916">
                  <c:v>58.529000000000003</c:v>
                </c:pt>
                <c:pt idx="2917">
                  <c:v>58.652000000000001</c:v>
                </c:pt>
                <c:pt idx="2918">
                  <c:v>58.780999999999999</c:v>
                </c:pt>
                <c:pt idx="2919">
                  <c:v>58.924999999999997</c:v>
                </c:pt>
                <c:pt idx="2920">
                  <c:v>59.103999999999999</c:v>
                </c:pt>
                <c:pt idx="2921">
                  <c:v>59.286000000000001</c:v>
                </c:pt>
                <c:pt idx="2922">
                  <c:v>59.43</c:v>
                </c:pt>
                <c:pt idx="2923">
                  <c:v>59.554000000000002</c:v>
                </c:pt>
                <c:pt idx="2924">
                  <c:v>59.680999999999997</c:v>
                </c:pt>
                <c:pt idx="2925">
                  <c:v>59.79</c:v>
                </c:pt>
                <c:pt idx="2926">
                  <c:v>59.878</c:v>
                </c:pt>
                <c:pt idx="2927">
                  <c:v>59.948999999999998</c:v>
                </c:pt>
                <c:pt idx="2928">
                  <c:v>60.011000000000003</c:v>
                </c:pt>
                <c:pt idx="2929">
                  <c:v>60.061999999999998</c:v>
                </c:pt>
                <c:pt idx="2930">
                  <c:v>60.103000000000002</c:v>
                </c:pt>
                <c:pt idx="2931">
                  <c:v>60.131</c:v>
                </c:pt>
                <c:pt idx="2932">
                  <c:v>60.143999999999998</c:v>
                </c:pt>
                <c:pt idx="2933">
                  <c:v>60.151000000000003</c:v>
                </c:pt>
                <c:pt idx="2934">
                  <c:v>60.156999999999996</c:v>
                </c:pt>
                <c:pt idx="2935">
                  <c:v>60.154000000000003</c:v>
                </c:pt>
                <c:pt idx="2936">
                  <c:v>60.152000000000001</c:v>
                </c:pt>
                <c:pt idx="2937">
                  <c:v>60.158999999999999</c:v>
                </c:pt>
                <c:pt idx="2938">
                  <c:v>60.162999999999997</c:v>
                </c:pt>
                <c:pt idx="2939">
                  <c:v>60.164000000000001</c:v>
                </c:pt>
                <c:pt idx="2940">
                  <c:v>60.18</c:v>
                </c:pt>
                <c:pt idx="2941">
                  <c:v>60.207999999999998</c:v>
                </c:pt>
                <c:pt idx="2942">
                  <c:v>60.241999999999997</c:v>
                </c:pt>
                <c:pt idx="2943">
                  <c:v>60.277000000000001</c:v>
                </c:pt>
                <c:pt idx="2944">
                  <c:v>60.316000000000003</c:v>
                </c:pt>
                <c:pt idx="2945">
                  <c:v>60.378</c:v>
                </c:pt>
                <c:pt idx="2946">
                  <c:v>60.456000000000003</c:v>
                </c:pt>
                <c:pt idx="2947">
                  <c:v>60.521999999999998</c:v>
                </c:pt>
                <c:pt idx="2948">
                  <c:v>60.582000000000001</c:v>
                </c:pt>
                <c:pt idx="2949">
                  <c:v>60.64</c:v>
                </c:pt>
                <c:pt idx="2950">
                  <c:v>60.680999999999997</c:v>
                </c:pt>
                <c:pt idx="2951">
                  <c:v>60.726999999999997</c:v>
                </c:pt>
                <c:pt idx="2952">
                  <c:v>60.779000000000003</c:v>
                </c:pt>
                <c:pt idx="2953">
                  <c:v>60.82</c:v>
                </c:pt>
                <c:pt idx="2954">
                  <c:v>60.837000000000003</c:v>
                </c:pt>
                <c:pt idx="2955">
                  <c:v>60.835000000000001</c:v>
                </c:pt>
                <c:pt idx="2956">
                  <c:v>60.826999999999998</c:v>
                </c:pt>
                <c:pt idx="2957">
                  <c:v>60.802</c:v>
                </c:pt>
                <c:pt idx="2958">
                  <c:v>60.768000000000001</c:v>
                </c:pt>
                <c:pt idx="2959">
                  <c:v>60.728999999999999</c:v>
                </c:pt>
                <c:pt idx="2960">
                  <c:v>60.691000000000003</c:v>
                </c:pt>
                <c:pt idx="2961">
                  <c:v>60.658999999999999</c:v>
                </c:pt>
                <c:pt idx="2962">
                  <c:v>60.615000000000002</c:v>
                </c:pt>
                <c:pt idx="2963">
                  <c:v>60.56</c:v>
                </c:pt>
                <c:pt idx="2964">
                  <c:v>60.494999999999997</c:v>
                </c:pt>
                <c:pt idx="2965">
                  <c:v>60.44</c:v>
                </c:pt>
                <c:pt idx="2966">
                  <c:v>60.406999999999996</c:v>
                </c:pt>
                <c:pt idx="2967">
                  <c:v>60.401000000000003</c:v>
                </c:pt>
                <c:pt idx="2968">
                  <c:v>60.408999999999999</c:v>
                </c:pt>
                <c:pt idx="2969">
                  <c:v>60.43</c:v>
                </c:pt>
                <c:pt idx="2970">
                  <c:v>60.463999999999999</c:v>
                </c:pt>
                <c:pt idx="2971">
                  <c:v>60.503</c:v>
                </c:pt>
                <c:pt idx="2972">
                  <c:v>60.537999999999997</c:v>
                </c:pt>
                <c:pt idx="2973">
                  <c:v>60.567</c:v>
                </c:pt>
                <c:pt idx="2974">
                  <c:v>60.588000000000001</c:v>
                </c:pt>
                <c:pt idx="2975">
                  <c:v>60.609000000000002</c:v>
                </c:pt>
                <c:pt idx="2976">
                  <c:v>60.616999999999997</c:v>
                </c:pt>
                <c:pt idx="2977">
                  <c:v>60.606999999999999</c:v>
                </c:pt>
                <c:pt idx="2978">
                  <c:v>60.576999999999998</c:v>
                </c:pt>
                <c:pt idx="2979">
                  <c:v>60.54</c:v>
                </c:pt>
                <c:pt idx="2980">
                  <c:v>60.503</c:v>
                </c:pt>
                <c:pt idx="2981">
                  <c:v>60.454999999999998</c:v>
                </c:pt>
                <c:pt idx="2982">
                  <c:v>60.401000000000003</c:v>
                </c:pt>
                <c:pt idx="2983">
                  <c:v>60.338999999999999</c:v>
                </c:pt>
                <c:pt idx="2984">
                  <c:v>60.268999999999998</c:v>
                </c:pt>
                <c:pt idx="2985">
                  <c:v>60.186</c:v>
                </c:pt>
                <c:pt idx="2986">
                  <c:v>60.093000000000004</c:v>
                </c:pt>
                <c:pt idx="2987">
                  <c:v>59.987000000000002</c:v>
                </c:pt>
                <c:pt idx="2988">
                  <c:v>59.874000000000002</c:v>
                </c:pt>
                <c:pt idx="2989">
                  <c:v>59.759</c:v>
                </c:pt>
                <c:pt idx="2990">
                  <c:v>59.625</c:v>
                </c:pt>
                <c:pt idx="2991">
                  <c:v>59.484999999999999</c:v>
                </c:pt>
                <c:pt idx="2992">
                  <c:v>59.372</c:v>
                </c:pt>
                <c:pt idx="2993">
                  <c:v>59.273000000000003</c:v>
                </c:pt>
                <c:pt idx="2994">
                  <c:v>59.174999999999997</c:v>
                </c:pt>
                <c:pt idx="2995">
                  <c:v>59.051000000000002</c:v>
                </c:pt>
                <c:pt idx="2996">
                  <c:v>58.918999999999997</c:v>
                </c:pt>
                <c:pt idx="2997">
                  <c:v>58.78</c:v>
                </c:pt>
                <c:pt idx="2998">
                  <c:v>58.606999999999999</c:v>
                </c:pt>
                <c:pt idx="2999">
                  <c:v>58.436</c:v>
                </c:pt>
                <c:pt idx="3000">
                  <c:v>58.326000000000001</c:v>
                </c:pt>
                <c:pt idx="3001">
                  <c:v>58.279000000000003</c:v>
                </c:pt>
                <c:pt idx="3002">
                  <c:v>58.262999999999998</c:v>
                </c:pt>
                <c:pt idx="3003">
                  <c:v>58.244</c:v>
                </c:pt>
                <c:pt idx="3004">
                  <c:v>58.225000000000001</c:v>
                </c:pt>
                <c:pt idx="3005">
                  <c:v>58.21</c:v>
                </c:pt>
                <c:pt idx="3006">
                  <c:v>58.216999999999999</c:v>
                </c:pt>
                <c:pt idx="3007">
                  <c:v>58.268000000000001</c:v>
                </c:pt>
                <c:pt idx="3008">
                  <c:v>58.325000000000003</c:v>
                </c:pt>
                <c:pt idx="3009">
                  <c:v>58.363</c:v>
                </c:pt>
                <c:pt idx="3010">
                  <c:v>58.411000000000001</c:v>
                </c:pt>
                <c:pt idx="3011">
                  <c:v>58.478999999999999</c:v>
                </c:pt>
                <c:pt idx="3012">
                  <c:v>58.545000000000002</c:v>
                </c:pt>
                <c:pt idx="3013">
                  <c:v>58.62</c:v>
                </c:pt>
                <c:pt idx="3014">
                  <c:v>58.698</c:v>
                </c:pt>
                <c:pt idx="3015">
                  <c:v>58.792999999999999</c:v>
                </c:pt>
                <c:pt idx="3016">
                  <c:v>58.896999999999998</c:v>
                </c:pt>
                <c:pt idx="3017">
                  <c:v>59</c:v>
                </c:pt>
                <c:pt idx="3018">
                  <c:v>59.127000000000002</c:v>
                </c:pt>
                <c:pt idx="3019">
                  <c:v>59.235999999999997</c:v>
                </c:pt>
                <c:pt idx="3020">
                  <c:v>59.338000000000001</c:v>
                </c:pt>
                <c:pt idx="3021">
                  <c:v>59.436999999999998</c:v>
                </c:pt>
                <c:pt idx="3022">
                  <c:v>59.534999999999997</c:v>
                </c:pt>
                <c:pt idx="3023">
                  <c:v>59.618000000000002</c:v>
                </c:pt>
                <c:pt idx="3024">
                  <c:v>59.71</c:v>
                </c:pt>
                <c:pt idx="3025">
                  <c:v>59.796999999999997</c:v>
                </c:pt>
                <c:pt idx="3026">
                  <c:v>59.884</c:v>
                </c:pt>
                <c:pt idx="3027">
                  <c:v>59.966999999999999</c:v>
                </c:pt>
                <c:pt idx="3028">
                  <c:v>60.043999999999997</c:v>
                </c:pt>
                <c:pt idx="3029">
                  <c:v>60.124000000000002</c:v>
                </c:pt>
                <c:pt idx="3030">
                  <c:v>60.192999999999998</c:v>
                </c:pt>
                <c:pt idx="3031">
                  <c:v>60.250999999999998</c:v>
                </c:pt>
                <c:pt idx="3032">
                  <c:v>60.307000000000002</c:v>
                </c:pt>
                <c:pt idx="3033">
                  <c:v>60.366999999999997</c:v>
                </c:pt>
                <c:pt idx="3034">
                  <c:v>60.41</c:v>
                </c:pt>
                <c:pt idx="3035">
                  <c:v>60.444000000000003</c:v>
                </c:pt>
                <c:pt idx="3036">
                  <c:v>60.487000000000002</c:v>
                </c:pt>
                <c:pt idx="3037">
                  <c:v>60.536000000000001</c:v>
                </c:pt>
                <c:pt idx="3038">
                  <c:v>60.581000000000003</c:v>
                </c:pt>
                <c:pt idx="3039">
                  <c:v>60.618000000000002</c:v>
                </c:pt>
                <c:pt idx="3040">
                  <c:v>60.649000000000001</c:v>
                </c:pt>
                <c:pt idx="3041">
                  <c:v>60.68</c:v>
                </c:pt>
                <c:pt idx="3042">
                  <c:v>60.726999999999997</c:v>
                </c:pt>
                <c:pt idx="3043">
                  <c:v>60.786999999999999</c:v>
                </c:pt>
                <c:pt idx="3044">
                  <c:v>60.848999999999997</c:v>
                </c:pt>
                <c:pt idx="3045">
                  <c:v>60.914000000000001</c:v>
                </c:pt>
                <c:pt idx="3046">
                  <c:v>60.96</c:v>
                </c:pt>
                <c:pt idx="3047">
                  <c:v>60.996000000000002</c:v>
                </c:pt>
                <c:pt idx="3048">
                  <c:v>61.045999999999999</c:v>
                </c:pt>
                <c:pt idx="3049">
                  <c:v>61.101999999999997</c:v>
                </c:pt>
                <c:pt idx="3050">
                  <c:v>61.164999999999999</c:v>
                </c:pt>
                <c:pt idx="3051">
                  <c:v>61.231000000000002</c:v>
                </c:pt>
                <c:pt idx="3052">
                  <c:v>61.289000000000001</c:v>
                </c:pt>
                <c:pt idx="3053">
                  <c:v>61.365000000000002</c:v>
                </c:pt>
                <c:pt idx="3054">
                  <c:v>61.445999999999998</c:v>
                </c:pt>
                <c:pt idx="3055">
                  <c:v>61.517000000000003</c:v>
                </c:pt>
                <c:pt idx="3056">
                  <c:v>61.593000000000004</c:v>
                </c:pt>
                <c:pt idx="3057">
                  <c:v>61.677999999999997</c:v>
                </c:pt>
                <c:pt idx="3058">
                  <c:v>61.75</c:v>
                </c:pt>
                <c:pt idx="3059">
                  <c:v>61.796999999999997</c:v>
                </c:pt>
                <c:pt idx="3060">
                  <c:v>61.844999999999999</c:v>
                </c:pt>
                <c:pt idx="3061">
                  <c:v>61.893999999999998</c:v>
                </c:pt>
                <c:pt idx="3062">
                  <c:v>61.942999999999998</c:v>
                </c:pt>
                <c:pt idx="3063">
                  <c:v>61.991</c:v>
                </c:pt>
                <c:pt idx="3064">
                  <c:v>62.04</c:v>
                </c:pt>
                <c:pt idx="3065">
                  <c:v>62.091999999999999</c:v>
                </c:pt>
                <c:pt idx="3066">
                  <c:v>62.146000000000001</c:v>
                </c:pt>
                <c:pt idx="3067">
                  <c:v>62.195999999999998</c:v>
                </c:pt>
                <c:pt idx="3068">
                  <c:v>62.246000000000002</c:v>
                </c:pt>
                <c:pt idx="3069">
                  <c:v>62.304000000000002</c:v>
                </c:pt>
                <c:pt idx="3070">
                  <c:v>62.366</c:v>
                </c:pt>
                <c:pt idx="3071">
                  <c:v>62.418999999999997</c:v>
                </c:pt>
                <c:pt idx="3072">
                  <c:v>62.454999999999998</c:v>
                </c:pt>
                <c:pt idx="3073">
                  <c:v>62.48</c:v>
                </c:pt>
                <c:pt idx="3074">
                  <c:v>62.5</c:v>
                </c:pt>
                <c:pt idx="3075">
                  <c:v>62.518999999999998</c:v>
                </c:pt>
                <c:pt idx="3076">
                  <c:v>62.534999999999997</c:v>
                </c:pt>
                <c:pt idx="3077">
                  <c:v>62.555999999999997</c:v>
                </c:pt>
                <c:pt idx="3078">
                  <c:v>62.578000000000003</c:v>
                </c:pt>
                <c:pt idx="3079">
                  <c:v>62.591999999999999</c:v>
                </c:pt>
                <c:pt idx="3080">
                  <c:v>62.6</c:v>
                </c:pt>
                <c:pt idx="3081">
                  <c:v>62.609000000000002</c:v>
                </c:pt>
                <c:pt idx="3082">
                  <c:v>62.606000000000002</c:v>
                </c:pt>
                <c:pt idx="3083">
                  <c:v>62.593000000000004</c:v>
                </c:pt>
                <c:pt idx="3084">
                  <c:v>62.573999999999998</c:v>
                </c:pt>
                <c:pt idx="3085">
                  <c:v>62.548999999999999</c:v>
                </c:pt>
                <c:pt idx="3086">
                  <c:v>62.521999999999998</c:v>
                </c:pt>
                <c:pt idx="3087">
                  <c:v>62.496000000000002</c:v>
                </c:pt>
                <c:pt idx="3088">
                  <c:v>62.466999999999999</c:v>
                </c:pt>
                <c:pt idx="3089">
                  <c:v>62.432000000000002</c:v>
                </c:pt>
                <c:pt idx="3090">
                  <c:v>62.396999999999998</c:v>
                </c:pt>
                <c:pt idx="3091">
                  <c:v>62.363</c:v>
                </c:pt>
                <c:pt idx="3092">
                  <c:v>62.343000000000004</c:v>
                </c:pt>
                <c:pt idx="3093">
                  <c:v>62.345999999999997</c:v>
                </c:pt>
                <c:pt idx="3094">
                  <c:v>62.350999999999999</c:v>
                </c:pt>
                <c:pt idx="3095">
                  <c:v>62.351999999999997</c:v>
                </c:pt>
                <c:pt idx="3096">
                  <c:v>62.35</c:v>
                </c:pt>
                <c:pt idx="3097">
                  <c:v>62.34</c:v>
                </c:pt>
                <c:pt idx="3098">
                  <c:v>62.33</c:v>
                </c:pt>
                <c:pt idx="3099">
                  <c:v>62.302</c:v>
                </c:pt>
                <c:pt idx="3100">
                  <c:v>62.247999999999998</c:v>
                </c:pt>
                <c:pt idx="3101">
                  <c:v>62.192</c:v>
                </c:pt>
                <c:pt idx="3102">
                  <c:v>62.134</c:v>
                </c:pt>
                <c:pt idx="3103">
                  <c:v>62.057000000000002</c:v>
                </c:pt>
                <c:pt idx="3104">
                  <c:v>62</c:v>
                </c:pt>
                <c:pt idx="3105">
                  <c:v>61.948999999999998</c:v>
                </c:pt>
                <c:pt idx="3106">
                  <c:v>61.887</c:v>
                </c:pt>
                <c:pt idx="3107">
                  <c:v>61.826999999999998</c:v>
                </c:pt>
                <c:pt idx="3108">
                  <c:v>61.786999999999999</c:v>
                </c:pt>
                <c:pt idx="3109">
                  <c:v>61.747</c:v>
                </c:pt>
                <c:pt idx="3110">
                  <c:v>61.703000000000003</c:v>
                </c:pt>
                <c:pt idx="3111">
                  <c:v>61.671999999999997</c:v>
                </c:pt>
                <c:pt idx="3112">
                  <c:v>61.643999999999998</c:v>
                </c:pt>
                <c:pt idx="3113">
                  <c:v>61.613999999999997</c:v>
                </c:pt>
                <c:pt idx="3114">
                  <c:v>61.587000000000003</c:v>
                </c:pt>
                <c:pt idx="3115">
                  <c:v>61.576000000000001</c:v>
                </c:pt>
                <c:pt idx="3116">
                  <c:v>61.573999999999998</c:v>
                </c:pt>
                <c:pt idx="3117">
                  <c:v>61.582999999999998</c:v>
                </c:pt>
                <c:pt idx="3118">
                  <c:v>61.601999999999997</c:v>
                </c:pt>
                <c:pt idx="3119">
                  <c:v>61.633000000000003</c:v>
                </c:pt>
                <c:pt idx="3120">
                  <c:v>61.67</c:v>
                </c:pt>
                <c:pt idx="3121">
                  <c:v>61.71</c:v>
                </c:pt>
                <c:pt idx="3122">
                  <c:v>61.756</c:v>
                </c:pt>
                <c:pt idx="3123">
                  <c:v>61.805</c:v>
                </c:pt>
                <c:pt idx="3124">
                  <c:v>61.854999999999997</c:v>
                </c:pt>
                <c:pt idx="3125">
                  <c:v>61.905000000000001</c:v>
                </c:pt>
                <c:pt idx="3126">
                  <c:v>61.954000000000001</c:v>
                </c:pt>
                <c:pt idx="3127">
                  <c:v>62.003</c:v>
                </c:pt>
                <c:pt idx="3128">
                  <c:v>62.042999999999999</c:v>
                </c:pt>
                <c:pt idx="3129">
                  <c:v>62.076000000000001</c:v>
                </c:pt>
                <c:pt idx="3130">
                  <c:v>62.12</c:v>
                </c:pt>
                <c:pt idx="3131">
                  <c:v>62.167999999999999</c:v>
                </c:pt>
                <c:pt idx="3132">
                  <c:v>62.204999999999998</c:v>
                </c:pt>
                <c:pt idx="3133">
                  <c:v>62.244999999999997</c:v>
                </c:pt>
                <c:pt idx="3134">
                  <c:v>62.286999999999999</c:v>
                </c:pt>
                <c:pt idx="3135">
                  <c:v>62.323999999999998</c:v>
                </c:pt>
                <c:pt idx="3136">
                  <c:v>62.353999999999999</c:v>
                </c:pt>
                <c:pt idx="3137">
                  <c:v>62.372</c:v>
                </c:pt>
                <c:pt idx="3138">
                  <c:v>62.377000000000002</c:v>
                </c:pt>
                <c:pt idx="3139">
                  <c:v>62.371000000000002</c:v>
                </c:pt>
                <c:pt idx="3140">
                  <c:v>62.36</c:v>
                </c:pt>
                <c:pt idx="3141">
                  <c:v>62.345999999999997</c:v>
                </c:pt>
                <c:pt idx="3142">
                  <c:v>62.325000000000003</c:v>
                </c:pt>
                <c:pt idx="3143">
                  <c:v>62.296999999999997</c:v>
                </c:pt>
                <c:pt idx="3144">
                  <c:v>62.264000000000003</c:v>
                </c:pt>
                <c:pt idx="3145">
                  <c:v>62.225000000000001</c:v>
                </c:pt>
                <c:pt idx="3146">
                  <c:v>62.195</c:v>
                </c:pt>
                <c:pt idx="3147">
                  <c:v>62.170999999999999</c:v>
                </c:pt>
                <c:pt idx="3148">
                  <c:v>62.151000000000003</c:v>
                </c:pt>
                <c:pt idx="3149">
                  <c:v>62.131</c:v>
                </c:pt>
                <c:pt idx="3150">
                  <c:v>62.104999999999997</c:v>
                </c:pt>
                <c:pt idx="3151">
                  <c:v>62.076000000000001</c:v>
                </c:pt>
                <c:pt idx="3152">
                  <c:v>62.061999999999998</c:v>
                </c:pt>
                <c:pt idx="3153">
                  <c:v>62.070999999999998</c:v>
                </c:pt>
                <c:pt idx="3154">
                  <c:v>62.091999999999999</c:v>
                </c:pt>
                <c:pt idx="3155">
                  <c:v>62.125</c:v>
                </c:pt>
                <c:pt idx="3156">
                  <c:v>62.155999999999999</c:v>
                </c:pt>
                <c:pt idx="3157">
                  <c:v>62.170999999999999</c:v>
                </c:pt>
                <c:pt idx="3158">
                  <c:v>62.185000000000002</c:v>
                </c:pt>
                <c:pt idx="3159">
                  <c:v>62.206000000000003</c:v>
                </c:pt>
                <c:pt idx="3160">
                  <c:v>62.225999999999999</c:v>
                </c:pt>
                <c:pt idx="3161">
                  <c:v>62.246000000000002</c:v>
                </c:pt>
                <c:pt idx="3162">
                  <c:v>62.259</c:v>
                </c:pt>
                <c:pt idx="3163">
                  <c:v>62.268999999999998</c:v>
                </c:pt>
                <c:pt idx="3164">
                  <c:v>62.277999999999999</c:v>
                </c:pt>
                <c:pt idx="3165">
                  <c:v>62.283000000000001</c:v>
                </c:pt>
                <c:pt idx="3166">
                  <c:v>62.284999999999997</c:v>
                </c:pt>
                <c:pt idx="3167">
                  <c:v>62.28</c:v>
                </c:pt>
                <c:pt idx="3168">
                  <c:v>62.271000000000001</c:v>
                </c:pt>
                <c:pt idx="3169">
                  <c:v>62.253</c:v>
                </c:pt>
                <c:pt idx="3170">
                  <c:v>62.225999999999999</c:v>
                </c:pt>
                <c:pt idx="3171">
                  <c:v>62.194000000000003</c:v>
                </c:pt>
                <c:pt idx="3172">
                  <c:v>62.158999999999999</c:v>
                </c:pt>
                <c:pt idx="3173">
                  <c:v>62.13</c:v>
                </c:pt>
                <c:pt idx="3174">
                  <c:v>62.106000000000002</c:v>
                </c:pt>
                <c:pt idx="3175">
                  <c:v>62.084000000000003</c:v>
                </c:pt>
                <c:pt idx="3176">
                  <c:v>62.058999999999997</c:v>
                </c:pt>
                <c:pt idx="3177">
                  <c:v>62.033999999999999</c:v>
                </c:pt>
                <c:pt idx="3178">
                  <c:v>62.01</c:v>
                </c:pt>
                <c:pt idx="3179">
                  <c:v>61.988999999999997</c:v>
                </c:pt>
                <c:pt idx="3180">
                  <c:v>61.978000000000002</c:v>
                </c:pt>
                <c:pt idx="3181">
                  <c:v>61.970999999999997</c:v>
                </c:pt>
                <c:pt idx="3182">
                  <c:v>61.965000000000003</c:v>
                </c:pt>
                <c:pt idx="3183">
                  <c:v>61.963000000000001</c:v>
                </c:pt>
                <c:pt idx="3184">
                  <c:v>61.965000000000003</c:v>
                </c:pt>
                <c:pt idx="3185">
                  <c:v>61.969000000000001</c:v>
                </c:pt>
                <c:pt idx="3186">
                  <c:v>61.973999999999997</c:v>
                </c:pt>
                <c:pt idx="3187">
                  <c:v>61.976999999999997</c:v>
                </c:pt>
                <c:pt idx="3188">
                  <c:v>61.97</c:v>
                </c:pt>
                <c:pt idx="3189">
                  <c:v>61.96</c:v>
                </c:pt>
                <c:pt idx="3190">
                  <c:v>61.945</c:v>
                </c:pt>
                <c:pt idx="3191">
                  <c:v>61.923000000000002</c:v>
                </c:pt>
                <c:pt idx="3192">
                  <c:v>61.895000000000003</c:v>
                </c:pt>
                <c:pt idx="3193">
                  <c:v>61.87</c:v>
                </c:pt>
                <c:pt idx="3194">
                  <c:v>61.847999999999999</c:v>
                </c:pt>
                <c:pt idx="3195">
                  <c:v>61.826000000000001</c:v>
                </c:pt>
                <c:pt idx="3196">
                  <c:v>61.808</c:v>
                </c:pt>
                <c:pt idx="3197">
                  <c:v>61.795000000000002</c:v>
                </c:pt>
                <c:pt idx="3198">
                  <c:v>61.777999999999999</c:v>
                </c:pt>
                <c:pt idx="3199">
                  <c:v>61.758000000000003</c:v>
                </c:pt>
                <c:pt idx="3200">
                  <c:v>61.743000000000002</c:v>
                </c:pt>
                <c:pt idx="3201">
                  <c:v>61.732999999999997</c:v>
                </c:pt>
                <c:pt idx="3202">
                  <c:v>61.722000000000001</c:v>
                </c:pt>
                <c:pt idx="3203">
                  <c:v>61.707999999999998</c:v>
                </c:pt>
                <c:pt idx="3204">
                  <c:v>61.704999999999998</c:v>
                </c:pt>
                <c:pt idx="3205">
                  <c:v>61.701999999999998</c:v>
                </c:pt>
                <c:pt idx="3206">
                  <c:v>61.701000000000001</c:v>
                </c:pt>
                <c:pt idx="3207">
                  <c:v>61.712000000000003</c:v>
                </c:pt>
                <c:pt idx="3208">
                  <c:v>61.723999999999997</c:v>
                </c:pt>
                <c:pt idx="3209">
                  <c:v>61.741</c:v>
                </c:pt>
                <c:pt idx="3210">
                  <c:v>61.762999999999998</c:v>
                </c:pt>
                <c:pt idx="3211">
                  <c:v>61.792000000000002</c:v>
                </c:pt>
                <c:pt idx="3212">
                  <c:v>61.825000000000003</c:v>
                </c:pt>
                <c:pt idx="3213">
                  <c:v>61.844999999999999</c:v>
                </c:pt>
                <c:pt idx="3214">
                  <c:v>61.865000000000002</c:v>
                </c:pt>
                <c:pt idx="3215">
                  <c:v>61.886000000000003</c:v>
                </c:pt>
                <c:pt idx="3216">
                  <c:v>61.906999999999996</c:v>
                </c:pt>
                <c:pt idx="3217">
                  <c:v>61.933</c:v>
                </c:pt>
                <c:pt idx="3218">
                  <c:v>61.973999999999997</c:v>
                </c:pt>
                <c:pt idx="3219">
                  <c:v>62.02</c:v>
                </c:pt>
                <c:pt idx="3220">
                  <c:v>62.070999999999998</c:v>
                </c:pt>
                <c:pt idx="3221">
                  <c:v>62.107999999999997</c:v>
                </c:pt>
                <c:pt idx="3222">
                  <c:v>62.127000000000002</c:v>
                </c:pt>
                <c:pt idx="3223">
                  <c:v>62.139000000000003</c:v>
                </c:pt>
                <c:pt idx="3224">
                  <c:v>62.146999999999998</c:v>
                </c:pt>
                <c:pt idx="3225">
                  <c:v>62.161999999999999</c:v>
                </c:pt>
                <c:pt idx="3226">
                  <c:v>62.177</c:v>
                </c:pt>
                <c:pt idx="3227">
                  <c:v>62.186999999999998</c:v>
                </c:pt>
                <c:pt idx="3228">
                  <c:v>62.201000000000001</c:v>
                </c:pt>
                <c:pt idx="3229">
                  <c:v>62.222999999999999</c:v>
                </c:pt>
                <c:pt idx="3230">
                  <c:v>62.262</c:v>
                </c:pt>
                <c:pt idx="3231">
                  <c:v>62.316000000000003</c:v>
                </c:pt>
                <c:pt idx="3232">
                  <c:v>62.374000000000002</c:v>
                </c:pt>
                <c:pt idx="3233">
                  <c:v>62.427</c:v>
                </c:pt>
                <c:pt idx="3234">
                  <c:v>62.481000000000002</c:v>
                </c:pt>
                <c:pt idx="3235">
                  <c:v>62.527000000000001</c:v>
                </c:pt>
                <c:pt idx="3236">
                  <c:v>62.582000000000001</c:v>
                </c:pt>
                <c:pt idx="3237">
                  <c:v>62.643000000000001</c:v>
                </c:pt>
                <c:pt idx="3238">
                  <c:v>62.692999999999998</c:v>
                </c:pt>
                <c:pt idx="3239">
                  <c:v>62.744</c:v>
                </c:pt>
                <c:pt idx="3240">
                  <c:v>62.798999999999999</c:v>
                </c:pt>
                <c:pt idx="3241">
                  <c:v>62.869</c:v>
                </c:pt>
                <c:pt idx="3242">
                  <c:v>62.951000000000001</c:v>
                </c:pt>
                <c:pt idx="3243">
                  <c:v>63.034999999999997</c:v>
                </c:pt>
                <c:pt idx="3244">
                  <c:v>63.122</c:v>
                </c:pt>
                <c:pt idx="3245">
                  <c:v>63.226999999999997</c:v>
                </c:pt>
                <c:pt idx="3246">
                  <c:v>63.343000000000004</c:v>
                </c:pt>
                <c:pt idx="3247">
                  <c:v>63.451000000000001</c:v>
                </c:pt>
                <c:pt idx="3248">
                  <c:v>63.56</c:v>
                </c:pt>
                <c:pt idx="3249">
                  <c:v>63.662999999999997</c:v>
                </c:pt>
                <c:pt idx="3250">
                  <c:v>63.756</c:v>
                </c:pt>
                <c:pt idx="3251">
                  <c:v>63.865000000000002</c:v>
                </c:pt>
                <c:pt idx="3252">
                  <c:v>63.972000000000001</c:v>
                </c:pt>
                <c:pt idx="3253">
                  <c:v>64.06</c:v>
                </c:pt>
                <c:pt idx="3254">
                  <c:v>64.146000000000001</c:v>
                </c:pt>
                <c:pt idx="3255">
                  <c:v>64.245000000000005</c:v>
                </c:pt>
                <c:pt idx="3256">
                  <c:v>64.344999999999999</c:v>
                </c:pt>
                <c:pt idx="3257">
                  <c:v>64.426000000000002</c:v>
                </c:pt>
                <c:pt idx="3258">
                  <c:v>64.503</c:v>
                </c:pt>
                <c:pt idx="3259">
                  <c:v>64.578000000000003</c:v>
                </c:pt>
                <c:pt idx="3260">
                  <c:v>64.641000000000005</c:v>
                </c:pt>
                <c:pt idx="3261">
                  <c:v>64.712999999999994</c:v>
                </c:pt>
                <c:pt idx="3262">
                  <c:v>64.786000000000001</c:v>
                </c:pt>
                <c:pt idx="3263">
                  <c:v>64.858000000000004</c:v>
                </c:pt>
                <c:pt idx="3264">
                  <c:v>64.923000000000002</c:v>
                </c:pt>
                <c:pt idx="3265">
                  <c:v>64.986999999999995</c:v>
                </c:pt>
                <c:pt idx="3266">
                  <c:v>65.057000000000002</c:v>
                </c:pt>
                <c:pt idx="3267">
                  <c:v>65.134</c:v>
                </c:pt>
                <c:pt idx="3268">
                  <c:v>65.215000000000003</c:v>
                </c:pt>
                <c:pt idx="3269">
                  <c:v>65.292000000000002</c:v>
                </c:pt>
                <c:pt idx="3270">
                  <c:v>65.373000000000005</c:v>
                </c:pt>
                <c:pt idx="3271">
                  <c:v>65.480999999999995</c:v>
                </c:pt>
                <c:pt idx="3272">
                  <c:v>65.584999999999994</c:v>
                </c:pt>
                <c:pt idx="3273">
                  <c:v>65.677999999999997</c:v>
                </c:pt>
                <c:pt idx="3274">
                  <c:v>65.784999999999997</c:v>
                </c:pt>
                <c:pt idx="3275">
                  <c:v>65.908000000000001</c:v>
                </c:pt>
                <c:pt idx="3276">
                  <c:v>66.013999999999996</c:v>
                </c:pt>
                <c:pt idx="3277">
                  <c:v>66.096000000000004</c:v>
                </c:pt>
                <c:pt idx="3278">
                  <c:v>66.174000000000007</c:v>
                </c:pt>
                <c:pt idx="3279">
                  <c:v>66.257999999999996</c:v>
                </c:pt>
                <c:pt idx="3280">
                  <c:v>66.346999999999994</c:v>
                </c:pt>
                <c:pt idx="3281">
                  <c:v>66.432000000000002</c:v>
                </c:pt>
                <c:pt idx="3282">
                  <c:v>66.516000000000005</c:v>
                </c:pt>
                <c:pt idx="3283">
                  <c:v>66.593999999999994</c:v>
                </c:pt>
                <c:pt idx="3284">
                  <c:v>66.665000000000006</c:v>
                </c:pt>
                <c:pt idx="3285">
                  <c:v>66.742000000000004</c:v>
                </c:pt>
                <c:pt idx="3286">
                  <c:v>66.816999999999993</c:v>
                </c:pt>
                <c:pt idx="3287">
                  <c:v>66.878</c:v>
                </c:pt>
                <c:pt idx="3288">
                  <c:v>66.930999999999997</c:v>
                </c:pt>
                <c:pt idx="3289">
                  <c:v>66.998999999999995</c:v>
                </c:pt>
                <c:pt idx="3290">
                  <c:v>67.076999999999998</c:v>
                </c:pt>
                <c:pt idx="3291">
                  <c:v>67.144000000000005</c:v>
                </c:pt>
                <c:pt idx="3292">
                  <c:v>67.213999999999999</c:v>
                </c:pt>
                <c:pt idx="3293">
                  <c:v>67.298000000000002</c:v>
                </c:pt>
                <c:pt idx="3294">
                  <c:v>67.38</c:v>
                </c:pt>
                <c:pt idx="3295">
                  <c:v>67.441000000000003</c:v>
                </c:pt>
                <c:pt idx="3296">
                  <c:v>67.489000000000004</c:v>
                </c:pt>
                <c:pt idx="3297">
                  <c:v>67.540000000000006</c:v>
                </c:pt>
                <c:pt idx="3298">
                  <c:v>67.599000000000004</c:v>
                </c:pt>
                <c:pt idx="3299">
                  <c:v>67.668999999999997</c:v>
                </c:pt>
                <c:pt idx="3300">
                  <c:v>67.754000000000005</c:v>
                </c:pt>
                <c:pt idx="3301">
                  <c:v>67.84</c:v>
                </c:pt>
                <c:pt idx="3302">
                  <c:v>67.92</c:v>
                </c:pt>
                <c:pt idx="3303">
                  <c:v>68</c:v>
                </c:pt>
                <c:pt idx="3304">
                  <c:v>68.09</c:v>
                </c:pt>
                <c:pt idx="3305">
                  <c:v>68.177000000000007</c:v>
                </c:pt>
                <c:pt idx="3306">
                  <c:v>68.242000000000004</c:v>
                </c:pt>
                <c:pt idx="3307">
                  <c:v>68.298000000000002</c:v>
                </c:pt>
                <c:pt idx="3308">
                  <c:v>68.358999999999995</c:v>
                </c:pt>
                <c:pt idx="3309">
                  <c:v>68.424999999999997</c:v>
                </c:pt>
                <c:pt idx="3310">
                  <c:v>68.474000000000004</c:v>
                </c:pt>
                <c:pt idx="3311">
                  <c:v>68.503</c:v>
                </c:pt>
                <c:pt idx="3312">
                  <c:v>68.52</c:v>
                </c:pt>
                <c:pt idx="3313">
                  <c:v>68.534000000000006</c:v>
                </c:pt>
                <c:pt idx="3314">
                  <c:v>68.546999999999997</c:v>
                </c:pt>
                <c:pt idx="3315">
                  <c:v>68.555999999999997</c:v>
                </c:pt>
                <c:pt idx="3316">
                  <c:v>68.563000000000002</c:v>
                </c:pt>
                <c:pt idx="3317">
                  <c:v>68.566000000000003</c:v>
                </c:pt>
                <c:pt idx="3318">
                  <c:v>68.570999999999998</c:v>
                </c:pt>
                <c:pt idx="3319">
                  <c:v>68.578000000000003</c:v>
                </c:pt>
                <c:pt idx="3320">
                  <c:v>68.582999999999998</c:v>
                </c:pt>
                <c:pt idx="3321">
                  <c:v>68.59</c:v>
                </c:pt>
                <c:pt idx="3322">
                  <c:v>68.614999999999995</c:v>
                </c:pt>
                <c:pt idx="3323">
                  <c:v>68.658000000000001</c:v>
                </c:pt>
                <c:pt idx="3324">
                  <c:v>68.694000000000003</c:v>
                </c:pt>
                <c:pt idx="3325">
                  <c:v>68.730999999999995</c:v>
                </c:pt>
                <c:pt idx="3326">
                  <c:v>68.787999999999997</c:v>
                </c:pt>
                <c:pt idx="3327">
                  <c:v>68.838999999999999</c:v>
                </c:pt>
                <c:pt idx="3328">
                  <c:v>68.912999999999997</c:v>
                </c:pt>
                <c:pt idx="3329">
                  <c:v>69.010999999999996</c:v>
                </c:pt>
                <c:pt idx="3330">
                  <c:v>69.111999999999995</c:v>
                </c:pt>
                <c:pt idx="3331">
                  <c:v>69.215999999999994</c:v>
                </c:pt>
                <c:pt idx="3332">
                  <c:v>69.334000000000003</c:v>
                </c:pt>
                <c:pt idx="3333">
                  <c:v>69.47</c:v>
                </c:pt>
                <c:pt idx="3334">
                  <c:v>69.625</c:v>
                </c:pt>
                <c:pt idx="3335">
                  <c:v>69.787000000000006</c:v>
                </c:pt>
                <c:pt idx="3336">
                  <c:v>69.930000000000007</c:v>
                </c:pt>
                <c:pt idx="3337">
                  <c:v>70.066000000000003</c:v>
                </c:pt>
                <c:pt idx="3338">
                  <c:v>70.195999999999998</c:v>
                </c:pt>
                <c:pt idx="3339">
                  <c:v>70.302999999999997</c:v>
                </c:pt>
                <c:pt idx="3340">
                  <c:v>70.394000000000005</c:v>
                </c:pt>
                <c:pt idx="3341">
                  <c:v>70.468999999999994</c:v>
                </c:pt>
                <c:pt idx="3342">
                  <c:v>70.501999999999995</c:v>
                </c:pt>
                <c:pt idx="3343">
                  <c:v>70.510000000000005</c:v>
                </c:pt>
                <c:pt idx="3344">
                  <c:v>70.519000000000005</c:v>
                </c:pt>
                <c:pt idx="3345">
                  <c:v>70.509</c:v>
                </c:pt>
                <c:pt idx="3346">
                  <c:v>70.48</c:v>
                </c:pt>
                <c:pt idx="3347">
                  <c:v>70.453999999999994</c:v>
                </c:pt>
                <c:pt idx="3348">
                  <c:v>70.418000000000006</c:v>
                </c:pt>
                <c:pt idx="3349">
                  <c:v>70.369</c:v>
                </c:pt>
                <c:pt idx="3350">
                  <c:v>70.320999999999998</c:v>
                </c:pt>
                <c:pt idx="3351">
                  <c:v>70.274000000000001</c:v>
                </c:pt>
                <c:pt idx="3352">
                  <c:v>70.228999999999999</c:v>
                </c:pt>
                <c:pt idx="3353">
                  <c:v>70.198999999999998</c:v>
                </c:pt>
                <c:pt idx="3354">
                  <c:v>70.192999999999998</c:v>
                </c:pt>
                <c:pt idx="3355">
                  <c:v>70.207999999999998</c:v>
                </c:pt>
                <c:pt idx="3356">
                  <c:v>70.233999999999995</c:v>
                </c:pt>
                <c:pt idx="3357">
                  <c:v>70.260000000000005</c:v>
                </c:pt>
                <c:pt idx="3358">
                  <c:v>70.293000000000006</c:v>
                </c:pt>
                <c:pt idx="3359">
                  <c:v>70.332999999999998</c:v>
                </c:pt>
                <c:pt idx="3360">
                  <c:v>70.367000000000004</c:v>
                </c:pt>
                <c:pt idx="3361">
                  <c:v>70.388000000000005</c:v>
                </c:pt>
                <c:pt idx="3362">
                  <c:v>70.406000000000006</c:v>
                </c:pt>
                <c:pt idx="3363">
                  <c:v>70.436999999999998</c:v>
                </c:pt>
                <c:pt idx="3364">
                  <c:v>70.474000000000004</c:v>
                </c:pt>
                <c:pt idx="3365">
                  <c:v>70.507999999999996</c:v>
                </c:pt>
                <c:pt idx="3366">
                  <c:v>70.542000000000002</c:v>
                </c:pt>
                <c:pt idx="3367">
                  <c:v>70.575000000000003</c:v>
                </c:pt>
                <c:pt idx="3368">
                  <c:v>70.608000000000004</c:v>
                </c:pt>
                <c:pt idx="3369">
                  <c:v>70.631</c:v>
                </c:pt>
                <c:pt idx="3370">
                  <c:v>70.652000000000001</c:v>
                </c:pt>
                <c:pt idx="3371">
                  <c:v>70.688000000000002</c:v>
                </c:pt>
                <c:pt idx="3372">
                  <c:v>70.725999999999999</c:v>
                </c:pt>
                <c:pt idx="3373">
                  <c:v>70.756</c:v>
                </c:pt>
                <c:pt idx="3374">
                  <c:v>70.798000000000002</c:v>
                </c:pt>
                <c:pt idx="3375">
                  <c:v>70.849999999999994</c:v>
                </c:pt>
                <c:pt idx="3376">
                  <c:v>70.894000000000005</c:v>
                </c:pt>
                <c:pt idx="3377">
                  <c:v>70.954999999999998</c:v>
                </c:pt>
                <c:pt idx="3378">
                  <c:v>71.02</c:v>
                </c:pt>
                <c:pt idx="3379">
                  <c:v>71.075000000000003</c:v>
                </c:pt>
                <c:pt idx="3380">
                  <c:v>71.141999999999996</c:v>
                </c:pt>
                <c:pt idx="3381">
                  <c:v>71.222999999999999</c:v>
                </c:pt>
                <c:pt idx="3382">
                  <c:v>71.316000000000003</c:v>
                </c:pt>
                <c:pt idx="3383">
                  <c:v>71.414000000000001</c:v>
                </c:pt>
                <c:pt idx="3384">
                  <c:v>71.509</c:v>
                </c:pt>
                <c:pt idx="3385">
                  <c:v>71.614000000000004</c:v>
                </c:pt>
                <c:pt idx="3386">
                  <c:v>71.722999999999999</c:v>
                </c:pt>
                <c:pt idx="3387">
                  <c:v>71.831000000000003</c:v>
                </c:pt>
                <c:pt idx="3388">
                  <c:v>71.926000000000002</c:v>
                </c:pt>
                <c:pt idx="3389">
                  <c:v>72.001999999999995</c:v>
                </c:pt>
                <c:pt idx="3390">
                  <c:v>72.069999999999993</c:v>
                </c:pt>
                <c:pt idx="3391">
                  <c:v>72.132999999999996</c:v>
                </c:pt>
                <c:pt idx="3392">
                  <c:v>72.188999999999993</c:v>
                </c:pt>
                <c:pt idx="3393">
                  <c:v>72.241</c:v>
                </c:pt>
                <c:pt idx="3394">
                  <c:v>72.278000000000006</c:v>
                </c:pt>
                <c:pt idx="3395">
                  <c:v>72.302000000000007</c:v>
                </c:pt>
                <c:pt idx="3396">
                  <c:v>72.323999999999998</c:v>
                </c:pt>
                <c:pt idx="3397">
                  <c:v>72.352999999999994</c:v>
                </c:pt>
                <c:pt idx="3398">
                  <c:v>72.388000000000005</c:v>
                </c:pt>
                <c:pt idx="3399">
                  <c:v>72.427999999999997</c:v>
                </c:pt>
                <c:pt idx="3400">
                  <c:v>72.484999999999999</c:v>
                </c:pt>
                <c:pt idx="3401">
                  <c:v>72.55</c:v>
                </c:pt>
                <c:pt idx="3402">
                  <c:v>72.608999999999995</c:v>
                </c:pt>
                <c:pt idx="3403">
                  <c:v>72.671999999999997</c:v>
                </c:pt>
                <c:pt idx="3404">
                  <c:v>72.748000000000005</c:v>
                </c:pt>
                <c:pt idx="3405">
                  <c:v>72.819000000000003</c:v>
                </c:pt>
                <c:pt idx="3406">
                  <c:v>72.882999999999996</c:v>
                </c:pt>
                <c:pt idx="3407">
                  <c:v>72.974000000000004</c:v>
                </c:pt>
                <c:pt idx="3408">
                  <c:v>73.066000000000003</c:v>
                </c:pt>
                <c:pt idx="3409">
                  <c:v>73.143000000000001</c:v>
                </c:pt>
                <c:pt idx="3410">
                  <c:v>73.236000000000004</c:v>
                </c:pt>
                <c:pt idx="3411">
                  <c:v>73.326999999999998</c:v>
                </c:pt>
                <c:pt idx="3412">
                  <c:v>73.397000000000006</c:v>
                </c:pt>
                <c:pt idx="3413">
                  <c:v>73.459999999999994</c:v>
                </c:pt>
                <c:pt idx="3414">
                  <c:v>73.521000000000001</c:v>
                </c:pt>
                <c:pt idx="3415">
                  <c:v>73.584000000000003</c:v>
                </c:pt>
                <c:pt idx="3416">
                  <c:v>73.647000000000006</c:v>
                </c:pt>
                <c:pt idx="3417">
                  <c:v>73.697999999999993</c:v>
                </c:pt>
                <c:pt idx="3418">
                  <c:v>73.733000000000004</c:v>
                </c:pt>
                <c:pt idx="3419">
                  <c:v>73.751999999999995</c:v>
                </c:pt>
                <c:pt idx="3420">
                  <c:v>73.766999999999996</c:v>
                </c:pt>
                <c:pt idx="3421">
                  <c:v>73.784999999999997</c:v>
                </c:pt>
                <c:pt idx="3422">
                  <c:v>73.798000000000002</c:v>
                </c:pt>
                <c:pt idx="3423">
                  <c:v>73.808999999999997</c:v>
                </c:pt>
                <c:pt idx="3424">
                  <c:v>73.813999999999993</c:v>
                </c:pt>
                <c:pt idx="3425">
                  <c:v>73.808999999999997</c:v>
                </c:pt>
                <c:pt idx="3426">
                  <c:v>73.790000000000006</c:v>
                </c:pt>
                <c:pt idx="3427">
                  <c:v>73.766000000000005</c:v>
                </c:pt>
                <c:pt idx="3428">
                  <c:v>73.748000000000005</c:v>
                </c:pt>
                <c:pt idx="3429">
                  <c:v>73.727000000000004</c:v>
                </c:pt>
                <c:pt idx="3430">
                  <c:v>73.7</c:v>
                </c:pt>
                <c:pt idx="3431">
                  <c:v>73.665999999999997</c:v>
                </c:pt>
                <c:pt idx="3432">
                  <c:v>73.626000000000005</c:v>
                </c:pt>
                <c:pt idx="3433">
                  <c:v>73.561000000000007</c:v>
                </c:pt>
                <c:pt idx="3434">
                  <c:v>73.460999999999999</c:v>
                </c:pt>
                <c:pt idx="3435">
                  <c:v>73.361000000000004</c:v>
                </c:pt>
                <c:pt idx="3436">
                  <c:v>73.253</c:v>
                </c:pt>
                <c:pt idx="3437">
                  <c:v>73.135000000000005</c:v>
                </c:pt>
                <c:pt idx="3438">
                  <c:v>72.977000000000004</c:v>
                </c:pt>
                <c:pt idx="3439">
                  <c:v>72.784999999999997</c:v>
                </c:pt>
                <c:pt idx="3440">
                  <c:v>72.548000000000002</c:v>
                </c:pt>
                <c:pt idx="3441">
                  <c:v>72.278999999999996</c:v>
                </c:pt>
                <c:pt idx="3442">
                  <c:v>72.034999999999997</c:v>
                </c:pt>
                <c:pt idx="3443">
                  <c:v>71.825000000000003</c:v>
                </c:pt>
                <c:pt idx="3444">
                  <c:v>71.653999999999996</c:v>
                </c:pt>
                <c:pt idx="3445">
                  <c:v>71.510999999999996</c:v>
                </c:pt>
                <c:pt idx="3446">
                  <c:v>71.415000000000006</c:v>
                </c:pt>
                <c:pt idx="3447">
                  <c:v>71.325999999999993</c:v>
                </c:pt>
                <c:pt idx="3448">
                  <c:v>71.239999999999995</c:v>
                </c:pt>
                <c:pt idx="3449">
                  <c:v>71.165999999999997</c:v>
                </c:pt>
                <c:pt idx="3450">
                  <c:v>71.078000000000003</c:v>
                </c:pt>
                <c:pt idx="3451">
                  <c:v>70.959999999999994</c:v>
                </c:pt>
                <c:pt idx="3452">
                  <c:v>70.843000000000004</c:v>
                </c:pt>
                <c:pt idx="3453">
                  <c:v>70.721000000000004</c:v>
                </c:pt>
                <c:pt idx="3454">
                  <c:v>70.593000000000004</c:v>
                </c:pt>
                <c:pt idx="3455">
                  <c:v>70.480999999999995</c:v>
                </c:pt>
                <c:pt idx="3456">
                  <c:v>70.373000000000005</c:v>
                </c:pt>
                <c:pt idx="3457">
                  <c:v>70.317999999999998</c:v>
                </c:pt>
                <c:pt idx="3458">
                  <c:v>70.308000000000007</c:v>
                </c:pt>
                <c:pt idx="3459">
                  <c:v>70.320999999999998</c:v>
                </c:pt>
                <c:pt idx="3460">
                  <c:v>70.364000000000004</c:v>
                </c:pt>
                <c:pt idx="3461">
                  <c:v>70.427000000000007</c:v>
                </c:pt>
                <c:pt idx="3462">
                  <c:v>70.495000000000005</c:v>
                </c:pt>
                <c:pt idx="3463">
                  <c:v>70.58</c:v>
                </c:pt>
                <c:pt idx="3464">
                  <c:v>70.676000000000002</c:v>
                </c:pt>
                <c:pt idx="3465">
                  <c:v>70.756</c:v>
                </c:pt>
                <c:pt idx="3466">
                  <c:v>70.846999999999994</c:v>
                </c:pt>
                <c:pt idx="3467">
                  <c:v>70.918999999999997</c:v>
                </c:pt>
                <c:pt idx="3468">
                  <c:v>70.983999999999995</c:v>
                </c:pt>
                <c:pt idx="3469">
                  <c:v>71.058000000000007</c:v>
                </c:pt>
                <c:pt idx="3470">
                  <c:v>71.117999999999995</c:v>
                </c:pt>
                <c:pt idx="3471">
                  <c:v>71.176000000000002</c:v>
                </c:pt>
                <c:pt idx="3472">
                  <c:v>71.227999999999994</c:v>
                </c:pt>
                <c:pt idx="3473">
                  <c:v>71.263999999999996</c:v>
                </c:pt>
                <c:pt idx="3474">
                  <c:v>71.287999999999997</c:v>
                </c:pt>
                <c:pt idx="3475">
                  <c:v>71.302000000000007</c:v>
                </c:pt>
                <c:pt idx="3476">
                  <c:v>71.307000000000002</c:v>
                </c:pt>
                <c:pt idx="3477">
                  <c:v>71.304000000000002</c:v>
                </c:pt>
                <c:pt idx="3478">
                  <c:v>71.293000000000006</c:v>
                </c:pt>
                <c:pt idx="3479">
                  <c:v>71.268000000000001</c:v>
                </c:pt>
                <c:pt idx="3480">
                  <c:v>71.239000000000004</c:v>
                </c:pt>
                <c:pt idx="3481">
                  <c:v>71.206000000000003</c:v>
                </c:pt>
                <c:pt idx="3482">
                  <c:v>71.155000000000001</c:v>
                </c:pt>
                <c:pt idx="3483">
                  <c:v>71.094999999999999</c:v>
                </c:pt>
                <c:pt idx="3484">
                  <c:v>71.040000000000006</c:v>
                </c:pt>
                <c:pt idx="3485">
                  <c:v>70.992000000000004</c:v>
                </c:pt>
                <c:pt idx="3486">
                  <c:v>70.938000000000002</c:v>
                </c:pt>
                <c:pt idx="3487">
                  <c:v>70.864000000000004</c:v>
                </c:pt>
                <c:pt idx="3488">
                  <c:v>70.802999999999997</c:v>
                </c:pt>
                <c:pt idx="3489">
                  <c:v>70.757000000000005</c:v>
                </c:pt>
                <c:pt idx="3490">
                  <c:v>70.698999999999998</c:v>
                </c:pt>
                <c:pt idx="3491">
                  <c:v>70.641000000000005</c:v>
                </c:pt>
                <c:pt idx="3492">
                  <c:v>70.596999999999994</c:v>
                </c:pt>
                <c:pt idx="3493">
                  <c:v>70.546999999999997</c:v>
                </c:pt>
                <c:pt idx="3494">
                  <c:v>70.497</c:v>
                </c:pt>
                <c:pt idx="3495">
                  <c:v>70.454999999999998</c:v>
                </c:pt>
                <c:pt idx="3496">
                  <c:v>70.412999999999997</c:v>
                </c:pt>
                <c:pt idx="3497">
                  <c:v>70.370999999999995</c:v>
                </c:pt>
                <c:pt idx="3498">
                  <c:v>70.319000000000003</c:v>
                </c:pt>
                <c:pt idx="3499">
                  <c:v>70.256</c:v>
                </c:pt>
                <c:pt idx="3500">
                  <c:v>70.19</c:v>
                </c:pt>
                <c:pt idx="3501">
                  <c:v>70.129000000000005</c:v>
                </c:pt>
                <c:pt idx="3502">
                  <c:v>70.072999999999993</c:v>
                </c:pt>
                <c:pt idx="3503">
                  <c:v>70.019000000000005</c:v>
                </c:pt>
                <c:pt idx="3504">
                  <c:v>69.968999999999994</c:v>
                </c:pt>
                <c:pt idx="3505">
                  <c:v>69.915999999999997</c:v>
                </c:pt>
                <c:pt idx="3506">
                  <c:v>69.846000000000004</c:v>
                </c:pt>
                <c:pt idx="3507">
                  <c:v>69.781000000000006</c:v>
                </c:pt>
                <c:pt idx="3508">
                  <c:v>69.736000000000004</c:v>
                </c:pt>
                <c:pt idx="3509">
                  <c:v>69.697000000000003</c:v>
                </c:pt>
                <c:pt idx="3510">
                  <c:v>69.650000000000006</c:v>
                </c:pt>
                <c:pt idx="3511">
                  <c:v>69.599999999999994</c:v>
                </c:pt>
                <c:pt idx="3512">
                  <c:v>69.540000000000006</c:v>
                </c:pt>
                <c:pt idx="3513">
                  <c:v>69.47</c:v>
                </c:pt>
                <c:pt idx="3514">
                  <c:v>69.418999999999997</c:v>
                </c:pt>
                <c:pt idx="3515">
                  <c:v>69.393000000000001</c:v>
                </c:pt>
                <c:pt idx="3516">
                  <c:v>69.364000000000004</c:v>
                </c:pt>
                <c:pt idx="3517">
                  <c:v>69.328999999999994</c:v>
                </c:pt>
                <c:pt idx="3518">
                  <c:v>69.296000000000006</c:v>
                </c:pt>
                <c:pt idx="3519">
                  <c:v>69.262</c:v>
                </c:pt>
                <c:pt idx="3520">
                  <c:v>69.231999999999999</c:v>
                </c:pt>
                <c:pt idx="3521">
                  <c:v>69.207999999999998</c:v>
                </c:pt>
                <c:pt idx="3522">
                  <c:v>69.192999999999998</c:v>
                </c:pt>
                <c:pt idx="3523">
                  <c:v>69.183000000000007</c:v>
                </c:pt>
                <c:pt idx="3524">
                  <c:v>69.176000000000002</c:v>
                </c:pt>
                <c:pt idx="3525">
                  <c:v>69.168999999999997</c:v>
                </c:pt>
                <c:pt idx="3526">
                  <c:v>69.162000000000006</c:v>
                </c:pt>
                <c:pt idx="3527">
                  <c:v>69.153999999999996</c:v>
                </c:pt>
                <c:pt idx="3528">
                  <c:v>69.149000000000001</c:v>
                </c:pt>
                <c:pt idx="3529">
                  <c:v>69.137</c:v>
                </c:pt>
                <c:pt idx="3530">
                  <c:v>69.106999999999999</c:v>
                </c:pt>
                <c:pt idx="3531">
                  <c:v>69.073999999999998</c:v>
                </c:pt>
                <c:pt idx="3532">
                  <c:v>69.051000000000002</c:v>
                </c:pt>
                <c:pt idx="3533">
                  <c:v>69.031999999999996</c:v>
                </c:pt>
                <c:pt idx="3534">
                  <c:v>69.007000000000005</c:v>
                </c:pt>
                <c:pt idx="3535">
                  <c:v>68.975999999999999</c:v>
                </c:pt>
                <c:pt idx="3536">
                  <c:v>68.941999999999993</c:v>
                </c:pt>
                <c:pt idx="3537">
                  <c:v>68.915999999999997</c:v>
                </c:pt>
                <c:pt idx="3538">
                  <c:v>68.897000000000006</c:v>
                </c:pt>
                <c:pt idx="3539">
                  <c:v>68.87</c:v>
                </c:pt>
                <c:pt idx="3540">
                  <c:v>68.83</c:v>
                </c:pt>
                <c:pt idx="3541">
                  <c:v>68.798000000000002</c:v>
                </c:pt>
                <c:pt idx="3542">
                  <c:v>68.784999999999997</c:v>
                </c:pt>
                <c:pt idx="3543">
                  <c:v>68.768000000000001</c:v>
                </c:pt>
                <c:pt idx="3544">
                  <c:v>68.730999999999995</c:v>
                </c:pt>
                <c:pt idx="3545">
                  <c:v>68.692999999999998</c:v>
                </c:pt>
                <c:pt idx="3546">
                  <c:v>68.665000000000006</c:v>
                </c:pt>
                <c:pt idx="3547">
                  <c:v>68.626999999999995</c:v>
                </c:pt>
                <c:pt idx="3548">
                  <c:v>68.575999999999993</c:v>
                </c:pt>
                <c:pt idx="3549">
                  <c:v>68.518000000000001</c:v>
                </c:pt>
                <c:pt idx="3550">
                  <c:v>68.466999999999999</c:v>
                </c:pt>
                <c:pt idx="3551">
                  <c:v>68.433000000000007</c:v>
                </c:pt>
                <c:pt idx="3552">
                  <c:v>68.409000000000006</c:v>
                </c:pt>
                <c:pt idx="3553">
                  <c:v>68.394999999999996</c:v>
                </c:pt>
                <c:pt idx="3554">
                  <c:v>68.403999999999996</c:v>
                </c:pt>
                <c:pt idx="3555">
                  <c:v>68.423000000000002</c:v>
                </c:pt>
                <c:pt idx="3556">
                  <c:v>68.433000000000007</c:v>
                </c:pt>
                <c:pt idx="3557">
                  <c:v>68.44</c:v>
                </c:pt>
                <c:pt idx="3558">
                  <c:v>68.453000000000003</c:v>
                </c:pt>
                <c:pt idx="3559">
                  <c:v>68.465999999999994</c:v>
                </c:pt>
                <c:pt idx="3560">
                  <c:v>68.477999999999994</c:v>
                </c:pt>
                <c:pt idx="3561">
                  <c:v>68.491</c:v>
                </c:pt>
                <c:pt idx="3562">
                  <c:v>68.504999999999995</c:v>
                </c:pt>
                <c:pt idx="3563">
                  <c:v>68.528999999999996</c:v>
                </c:pt>
                <c:pt idx="3564">
                  <c:v>68.573999999999998</c:v>
                </c:pt>
                <c:pt idx="3565">
                  <c:v>68.637</c:v>
                </c:pt>
                <c:pt idx="3566">
                  <c:v>68.694999999999993</c:v>
                </c:pt>
                <c:pt idx="3567">
                  <c:v>68.744</c:v>
                </c:pt>
                <c:pt idx="3568">
                  <c:v>68.789000000000001</c:v>
                </c:pt>
                <c:pt idx="3569">
                  <c:v>68.831999999999994</c:v>
                </c:pt>
                <c:pt idx="3570">
                  <c:v>68.878</c:v>
                </c:pt>
                <c:pt idx="3571">
                  <c:v>68.92</c:v>
                </c:pt>
                <c:pt idx="3572">
                  <c:v>68.953000000000003</c:v>
                </c:pt>
                <c:pt idx="3573">
                  <c:v>68.984999999999999</c:v>
                </c:pt>
                <c:pt idx="3574">
                  <c:v>69.013000000000005</c:v>
                </c:pt>
                <c:pt idx="3575">
                  <c:v>69.031999999999996</c:v>
                </c:pt>
                <c:pt idx="3576">
                  <c:v>69.05</c:v>
                </c:pt>
                <c:pt idx="3577">
                  <c:v>69.069999999999993</c:v>
                </c:pt>
                <c:pt idx="3578">
                  <c:v>69.091999999999999</c:v>
                </c:pt>
                <c:pt idx="3579">
                  <c:v>69.103999999999999</c:v>
                </c:pt>
                <c:pt idx="3580">
                  <c:v>69.117999999999995</c:v>
                </c:pt>
                <c:pt idx="3581">
                  <c:v>69.13</c:v>
                </c:pt>
                <c:pt idx="3582">
                  <c:v>69.144999999999996</c:v>
                </c:pt>
                <c:pt idx="3583">
                  <c:v>69.162999999999997</c:v>
                </c:pt>
                <c:pt idx="3584">
                  <c:v>69.180999999999997</c:v>
                </c:pt>
                <c:pt idx="3585">
                  <c:v>69.192999999999998</c:v>
                </c:pt>
                <c:pt idx="3586">
                  <c:v>69.203000000000003</c:v>
                </c:pt>
                <c:pt idx="3587">
                  <c:v>69.206999999999994</c:v>
                </c:pt>
                <c:pt idx="3588">
                  <c:v>69.204999999999998</c:v>
                </c:pt>
                <c:pt idx="3589">
                  <c:v>69.194999999999993</c:v>
                </c:pt>
                <c:pt idx="3590">
                  <c:v>69.188000000000002</c:v>
                </c:pt>
                <c:pt idx="3591">
                  <c:v>69.195999999999998</c:v>
                </c:pt>
                <c:pt idx="3592">
                  <c:v>69.197999999999993</c:v>
                </c:pt>
                <c:pt idx="3593">
                  <c:v>69.198999999999998</c:v>
                </c:pt>
                <c:pt idx="3594">
                  <c:v>69.203000000000003</c:v>
                </c:pt>
                <c:pt idx="3595">
                  <c:v>69.209000000000003</c:v>
                </c:pt>
                <c:pt idx="3596">
                  <c:v>69.213999999999999</c:v>
                </c:pt>
                <c:pt idx="3597">
                  <c:v>69.213999999999999</c:v>
                </c:pt>
                <c:pt idx="3598">
                  <c:v>69.209999999999994</c:v>
                </c:pt>
                <c:pt idx="3599">
                  <c:v>69.204999999999998</c:v>
                </c:pt>
                <c:pt idx="3600">
                  <c:v>69.2</c:v>
                </c:pt>
                <c:pt idx="3601">
                  <c:v>69.186999999999998</c:v>
                </c:pt>
                <c:pt idx="3602">
                  <c:v>69.174000000000007</c:v>
                </c:pt>
                <c:pt idx="3603">
                  <c:v>69.167000000000002</c:v>
                </c:pt>
                <c:pt idx="3604">
                  <c:v>69.159000000000006</c:v>
                </c:pt>
                <c:pt idx="3605">
                  <c:v>69.146000000000001</c:v>
                </c:pt>
                <c:pt idx="3606">
                  <c:v>69.125</c:v>
                </c:pt>
                <c:pt idx="3607">
                  <c:v>69.102000000000004</c:v>
                </c:pt>
                <c:pt idx="3608">
                  <c:v>69.084000000000003</c:v>
                </c:pt>
                <c:pt idx="3609">
                  <c:v>69.069999999999993</c:v>
                </c:pt>
                <c:pt idx="3610">
                  <c:v>69.063000000000002</c:v>
                </c:pt>
                <c:pt idx="3611">
                  <c:v>69.061000000000007</c:v>
                </c:pt>
                <c:pt idx="3612">
                  <c:v>69.055999999999997</c:v>
                </c:pt>
                <c:pt idx="3613">
                  <c:v>69.046999999999997</c:v>
                </c:pt>
                <c:pt idx="3614">
                  <c:v>69.036000000000001</c:v>
                </c:pt>
                <c:pt idx="3615">
                  <c:v>69.021000000000001</c:v>
                </c:pt>
                <c:pt idx="3616">
                  <c:v>69.006</c:v>
                </c:pt>
                <c:pt idx="3617">
                  <c:v>68.984999999999999</c:v>
                </c:pt>
                <c:pt idx="3618">
                  <c:v>68.953999999999994</c:v>
                </c:pt>
                <c:pt idx="3619">
                  <c:v>68.926000000000002</c:v>
                </c:pt>
                <c:pt idx="3620">
                  <c:v>68.900999999999996</c:v>
                </c:pt>
                <c:pt idx="3621">
                  <c:v>68.885999999999996</c:v>
                </c:pt>
                <c:pt idx="3622">
                  <c:v>68.867999999999995</c:v>
                </c:pt>
                <c:pt idx="3623">
                  <c:v>68.847999999999999</c:v>
                </c:pt>
                <c:pt idx="3624">
                  <c:v>68.834000000000003</c:v>
                </c:pt>
                <c:pt idx="3625">
                  <c:v>68.826999999999998</c:v>
                </c:pt>
                <c:pt idx="3626">
                  <c:v>68.817999999999998</c:v>
                </c:pt>
                <c:pt idx="3627">
                  <c:v>68.808000000000007</c:v>
                </c:pt>
                <c:pt idx="3628">
                  <c:v>68.808000000000007</c:v>
                </c:pt>
                <c:pt idx="3629">
                  <c:v>68.811999999999998</c:v>
                </c:pt>
                <c:pt idx="3630">
                  <c:v>68.811999999999998</c:v>
                </c:pt>
                <c:pt idx="3631">
                  <c:v>68.819999999999993</c:v>
                </c:pt>
                <c:pt idx="3632">
                  <c:v>68.826999999999998</c:v>
                </c:pt>
                <c:pt idx="3633">
                  <c:v>68.828999999999994</c:v>
                </c:pt>
                <c:pt idx="3634">
                  <c:v>68.835999999999999</c:v>
                </c:pt>
                <c:pt idx="3635">
                  <c:v>68.849000000000004</c:v>
                </c:pt>
                <c:pt idx="3636">
                  <c:v>68.866</c:v>
                </c:pt>
                <c:pt idx="3637">
                  <c:v>68.89</c:v>
                </c:pt>
                <c:pt idx="3638">
                  <c:v>68.915999999999997</c:v>
                </c:pt>
                <c:pt idx="3639">
                  <c:v>68.936999999999998</c:v>
                </c:pt>
                <c:pt idx="3640">
                  <c:v>68.95</c:v>
                </c:pt>
                <c:pt idx="3641">
                  <c:v>68.962999999999994</c:v>
                </c:pt>
                <c:pt idx="3642">
                  <c:v>68.988</c:v>
                </c:pt>
                <c:pt idx="3643">
                  <c:v>69.022000000000006</c:v>
                </c:pt>
                <c:pt idx="3644">
                  <c:v>69.066000000000003</c:v>
                </c:pt>
                <c:pt idx="3645">
                  <c:v>69.117999999999995</c:v>
                </c:pt>
                <c:pt idx="3646">
                  <c:v>69.168999999999997</c:v>
                </c:pt>
                <c:pt idx="3647">
                  <c:v>69.23</c:v>
                </c:pt>
                <c:pt idx="3648">
                  <c:v>69.305000000000007</c:v>
                </c:pt>
                <c:pt idx="3649">
                  <c:v>69.403999999999996</c:v>
                </c:pt>
                <c:pt idx="3650">
                  <c:v>69.525000000000006</c:v>
                </c:pt>
                <c:pt idx="3651">
                  <c:v>69.671000000000006</c:v>
                </c:pt>
                <c:pt idx="3652">
                  <c:v>69.847999999999999</c:v>
                </c:pt>
                <c:pt idx="3653">
                  <c:v>70.031000000000006</c:v>
                </c:pt>
                <c:pt idx="3654">
                  <c:v>70.228999999999999</c:v>
                </c:pt>
                <c:pt idx="3655">
                  <c:v>70.44</c:v>
                </c:pt>
                <c:pt idx="3656">
                  <c:v>70.64</c:v>
                </c:pt>
                <c:pt idx="3657">
                  <c:v>70.831999999999994</c:v>
                </c:pt>
                <c:pt idx="3658">
                  <c:v>71.019000000000005</c:v>
                </c:pt>
                <c:pt idx="3659">
                  <c:v>71.222999999999999</c:v>
                </c:pt>
                <c:pt idx="3660">
                  <c:v>71.411000000000001</c:v>
                </c:pt>
                <c:pt idx="3661">
                  <c:v>71.581999999999994</c:v>
                </c:pt>
                <c:pt idx="3662">
                  <c:v>71.742999999999995</c:v>
                </c:pt>
                <c:pt idx="3663">
                  <c:v>71.903999999999996</c:v>
                </c:pt>
                <c:pt idx="3664">
                  <c:v>72.058999999999997</c:v>
                </c:pt>
                <c:pt idx="3665">
                  <c:v>72.215000000000003</c:v>
                </c:pt>
                <c:pt idx="3666">
                  <c:v>72.372</c:v>
                </c:pt>
                <c:pt idx="3667">
                  <c:v>72.525000000000006</c:v>
                </c:pt>
                <c:pt idx="3668">
                  <c:v>72.679000000000002</c:v>
                </c:pt>
                <c:pt idx="3669">
                  <c:v>72.825999999999993</c:v>
                </c:pt>
                <c:pt idx="3670">
                  <c:v>72.959000000000003</c:v>
                </c:pt>
                <c:pt idx="3671">
                  <c:v>73.093000000000004</c:v>
                </c:pt>
                <c:pt idx="3672">
                  <c:v>73.228999999999999</c:v>
                </c:pt>
                <c:pt idx="3673">
                  <c:v>73.366</c:v>
                </c:pt>
                <c:pt idx="3674">
                  <c:v>73.512</c:v>
                </c:pt>
                <c:pt idx="3675">
                  <c:v>73.667000000000002</c:v>
                </c:pt>
                <c:pt idx="3676">
                  <c:v>73.819000000000003</c:v>
                </c:pt>
                <c:pt idx="3677">
                  <c:v>73.974999999999994</c:v>
                </c:pt>
                <c:pt idx="3678">
                  <c:v>74.13</c:v>
                </c:pt>
                <c:pt idx="3679">
                  <c:v>74.295000000000002</c:v>
                </c:pt>
                <c:pt idx="3680">
                  <c:v>74.465999999999994</c:v>
                </c:pt>
                <c:pt idx="3681">
                  <c:v>74.643000000000001</c:v>
                </c:pt>
                <c:pt idx="3682">
                  <c:v>74.813000000000002</c:v>
                </c:pt>
                <c:pt idx="3683">
                  <c:v>74.975999999999999</c:v>
                </c:pt>
                <c:pt idx="3684">
                  <c:v>75.131</c:v>
                </c:pt>
                <c:pt idx="3685">
                  <c:v>75.283000000000001</c:v>
                </c:pt>
                <c:pt idx="3686">
                  <c:v>75.438000000000002</c:v>
                </c:pt>
                <c:pt idx="3687">
                  <c:v>75.599999999999994</c:v>
                </c:pt>
                <c:pt idx="3688">
                  <c:v>75.766000000000005</c:v>
                </c:pt>
                <c:pt idx="3689">
                  <c:v>75.921000000000006</c:v>
                </c:pt>
                <c:pt idx="3690">
                  <c:v>76.066000000000003</c:v>
                </c:pt>
                <c:pt idx="3691">
                  <c:v>76.203000000000003</c:v>
                </c:pt>
                <c:pt idx="3692">
                  <c:v>76.332999999999998</c:v>
                </c:pt>
                <c:pt idx="3693">
                  <c:v>76.471999999999994</c:v>
                </c:pt>
                <c:pt idx="3694">
                  <c:v>76.597999999999999</c:v>
                </c:pt>
                <c:pt idx="3695">
                  <c:v>76.709999999999994</c:v>
                </c:pt>
                <c:pt idx="3696">
                  <c:v>76.814999999999998</c:v>
                </c:pt>
                <c:pt idx="3697">
                  <c:v>76.921000000000006</c:v>
                </c:pt>
                <c:pt idx="3698">
                  <c:v>77.004000000000005</c:v>
                </c:pt>
                <c:pt idx="3699">
                  <c:v>77.069999999999993</c:v>
                </c:pt>
                <c:pt idx="3700">
                  <c:v>77.141000000000005</c:v>
                </c:pt>
                <c:pt idx="3701">
                  <c:v>77.204999999999998</c:v>
                </c:pt>
                <c:pt idx="3702">
                  <c:v>77.245999999999995</c:v>
                </c:pt>
                <c:pt idx="3703">
                  <c:v>77.275000000000006</c:v>
                </c:pt>
                <c:pt idx="3704">
                  <c:v>77.295000000000002</c:v>
                </c:pt>
                <c:pt idx="3705">
                  <c:v>77.314999999999998</c:v>
                </c:pt>
                <c:pt idx="3706">
                  <c:v>77.332999999999998</c:v>
                </c:pt>
                <c:pt idx="3707">
                  <c:v>77.349999999999994</c:v>
                </c:pt>
                <c:pt idx="3708">
                  <c:v>77.37</c:v>
                </c:pt>
                <c:pt idx="3709">
                  <c:v>77.388999999999996</c:v>
                </c:pt>
                <c:pt idx="3710">
                  <c:v>77.41</c:v>
                </c:pt>
                <c:pt idx="3711">
                  <c:v>77.423000000000002</c:v>
                </c:pt>
                <c:pt idx="3712">
                  <c:v>77.426000000000002</c:v>
                </c:pt>
                <c:pt idx="3713">
                  <c:v>77.42</c:v>
                </c:pt>
                <c:pt idx="3714">
                  <c:v>77.400999999999996</c:v>
                </c:pt>
                <c:pt idx="3715">
                  <c:v>77.384</c:v>
                </c:pt>
                <c:pt idx="3716">
                  <c:v>77.366</c:v>
                </c:pt>
                <c:pt idx="3717">
                  <c:v>77.343999999999994</c:v>
                </c:pt>
                <c:pt idx="3718">
                  <c:v>77.308000000000007</c:v>
                </c:pt>
                <c:pt idx="3719">
                  <c:v>77.287000000000006</c:v>
                </c:pt>
                <c:pt idx="3720">
                  <c:v>77.278000000000006</c:v>
                </c:pt>
                <c:pt idx="3721">
                  <c:v>77.263999999999996</c:v>
                </c:pt>
                <c:pt idx="3722">
                  <c:v>77.245000000000005</c:v>
                </c:pt>
                <c:pt idx="3723">
                  <c:v>77.228999999999999</c:v>
                </c:pt>
                <c:pt idx="3724">
                  <c:v>77.215999999999994</c:v>
                </c:pt>
                <c:pt idx="3725">
                  <c:v>77.212999999999994</c:v>
                </c:pt>
                <c:pt idx="3726">
                  <c:v>77.207999999999998</c:v>
                </c:pt>
                <c:pt idx="3727">
                  <c:v>77.2</c:v>
                </c:pt>
                <c:pt idx="3728">
                  <c:v>77.206000000000003</c:v>
                </c:pt>
                <c:pt idx="3729">
                  <c:v>77.224999999999994</c:v>
                </c:pt>
                <c:pt idx="3730">
                  <c:v>77.248999999999995</c:v>
                </c:pt>
                <c:pt idx="3731">
                  <c:v>77.272000000000006</c:v>
                </c:pt>
                <c:pt idx="3732">
                  <c:v>77.293999999999997</c:v>
                </c:pt>
                <c:pt idx="3733">
                  <c:v>77.317999999999998</c:v>
                </c:pt>
                <c:pt idx="3734">
                  <c:v>77.337999999999994</c:v>
                </c:pt>
                <c:pt idx="3735">
                  <c:v>77.367999999999995</c:v>
                </c:pt>
                <c:pt idx="3736">
                  <c:v>77.417000000000002</c:v>
                </c:pt>
                <c:pt idx="3737">
                  <c:v>77.472999999999999</c:v>
                </c:pt>
                <c:pt idx="3738">
                  <c:v>77.540000000000006</c:v>
                </c:pt>
                <c:pt idx="3739">
                  <c:v>77.616</c:v>
                </c:pt>
                <c:pt idx="3740">
                  <c:v>77.679000000000002</c:v>
                </c:pt>
                <c:pt idx="3741">
                  <c:v>77.745999999999995</c:v>
                </c:pt>
                <c:pt idx="3742">
                  <c:v>77.804000000000002</c:v>
                </c:pt>
                <c:pt idx="3743">
                  <c:v>77.858999999999995</c:v>
                </c:pt>
                <c:pt idx="3744">
                  <c:v>77.917000000000002</c:v>
                </c:pt>
                <c:pt idx="3745">
                  <c:v>77.974000000000004</c:v>
                </c:pt>
                <c:pt idx="3746">
                  <c:v>78.019000000000005</c:v>
                </c:pt>
                <c:pt idx="3747">
                  <c:v>78.046999999999997</c:v>
                </c:pt>
                <c:pt idx="3748">
                  <c:v>78.08</c:v>
                </c:pt>
                <c:pt idx="3749">
                  <c:v>78.120999999999995</c:v>
                </c:pt>
                <c:pt idx="3750">
                  <c:v>78.159000000000006</c:v>
                </c:pt>
                <c:pt idx="3751">
                  <c:v>78.204999999999998</c:v>
                </c:pt>
                <c:pt idx="3752">
                  <c:v>78.245999999999995</c:v>
                </c:pt>
                <c:pt idx="3753">
                  <c:v>78.28</c:v>
                </c:pt>
                <c:pt idx="3754">
                  <c:v>78.305999999999997</c:v>
                </c:pt>
                <c:pt idx="3755">
                  <c:v>78.325999999999993</c:v>
                </c:pt>
                <c:pt idx="3756">
                  <c:v>78.344999999999999</c:v>
                </c:pt>
                <c:pt idx="3757">
                  <c:v>78.372</c:v>
                </c:pt>
                <c:pt idx="3758">
                  <c:v>78.41</c:v>
                </c:pt>
                <c:pt idx="3759">
                  <c:v>78.47</c:v>
                </c:pt>
                <c:pt idx="3760">
                  <c:v>78.549000000000007</c:v>
                </c:pt>
                <c:pt idx="3761">
                  <c:v>78.643000000000001</c:v>
                </c:pt>
                <c:pt idx="3762">
                  <c:v>78.741</c:v>
                </c:pt>
                <c:pt idx="3763">
                  <c:v>78.852000000000004</c:v>
                </c:pt>
                <c:pt idx="3764">
                  <c:v>78.977000000000004</c:v>
                </c:pt>
                <c:pt idx="3765">
                  <c:v>79.106999999999999</c:v>
                </c:pt>
                <c:pt idx="3766">
                  <c:v>79.231999999999999</c:v>
                </c:pt>
                <c:pt idx="3767">
                  <c:v>79.350999999999999</c:v>
                </c:pt>
                <c:pt idx="3768">
                  <c:v>79.483000000000004</c:v>
                </c:pt>
                <c:pt idx="3769">
                  <c:v>79.616</c:v>
                </c:pt>
                <c:pt idx="3770">
                  <c:v>79.747</c:v>
                </c:pt>
                <c:pt idx="3771">
                  <c:v>79.846999999999994</c:v>
                </c:pt>
                <c:pt idx="3772">
                  <c:v>79.926000000000002</c:v>
                </c:pt>
                <c:pt idx="3773">
                  <c:v>79.989000000000004</c:v>
                </c:pt>
                <c:pt idx="3774">
                  <c:v>80.034999999999997</c:v>
                </c:pt>
                <c:pt idx="3775">
                  <c:v>80.063999999999993</c:v>
                </c:pt>
                <c:pt idx="3776">
                  <c:v>80.066000000000003</c:v>
                </c:pt>
                <c:pt idx="3777">
                  <c:v>80.039000000000001</c:v>
                </c:pt>
                <c:pt idx="3778">
                  <c:v>79.989000000000004</c:v>
                </c:pt>
                <c:pt idx="3779">
                  <c:v>79.900000000000006</c:v>
                </c:pt>
                <c:pt idx="3780">
                  <c:v>79.801000000000002</c:v>
                </c:pt>
                <c:pt idx="3781">
                  <c:v>79.679000000000002</c:v>
                </c:pt>
                <c:pt idx="3782">
                  <c:v>79.528000000000006</c:v>
                </c:pt>
                <c:pt idx="3783">
                  <c:v>79.402000000000001</c:v>
                </c:pt>
                <c:pt idx="3784">
                  <c:v>79.260000000000005</c:v>
                </c:pt>
                <c:pt idx="3785">
                  <c:v>79.120999999999995</c:v>
                </c:pt>
                <c:pt idx="3786">
                  <c:v>79.004000000000005</c:v>
                </c:pt>
                <c:pt idx="3787">
                  <c:v>78.932000000000002</c:v>
                </c:pt>
                <c:pt idx="3788">
                  <c:v>78.914000000000001</c:v>
                </c:pt>
                <c:pt idx="3789">
                  <c:v>78.941000000000003</c:v>
                </c:pt>
                <c:pt idx="3790">
                  <c:v>79.004999999999995</c:v>
                </c:pt>
                <c:pt idx="3791">
                  <c:v>79.105999999999995</c:v>
                </c:pt>
                <c:pt idx="3792">
                  <c:v>79.236000000000004</c:v>
                </c:pt>
                <c:pt idx="3793">
                  <c:v>79.358999999999995</c:v>
                </c:pt>
                <c:pt idx="3794">
                  <c:v>79.471999999999994</c:v>
                </c:pt>
                <c:pt idx="3795">
                  <c:v>79.581999999999994</c:v>
                </c:pt>
                <c:pt idx="3796">
                  <c:v>79.668000000000006</c:v>
                </c:pt>
                <c:pt idx="3797">
                  <c:v>79.739999999999995</c:v>
                </c:pt>
                <c:pt idx="3798">
                  <c:v>79.802000000000007</c:v>
                </c:pt>
                <c:pt idx="3799">
                  <c:v>79.856999999999999</c:v>
                </c:pt>
                <c:pt idx="3800">
                  <c:v>79.891999999999996</c:v>
                </c:pt>
                <c:pt idx="3801">
                  <c:v>79.900999999999996</c:v>
                </c:pt>
                <c:pt idx="3802">
                  <c:v>79.906999999999996</c:v>
                </c:pt>
                <c:pt idx="3803">
                  <c:v>79.908000000000001</c:v>
                </c:pt>
                <c:pt idx="3804">
                  <c:v>79.903999999999996</c:v>
                </c:pt>
                <c:pt idx="3805">
                  <c:v>79.893000000000001</c:v>
                </c:pt>
                <c:pt idx="3806">
                  <c:v>79.882999999999996</c:v>
                </c:pt>
                <c:pt idx="3807">
                  <c:v>79.875</c:v>
                </c:pt>
                <c:pt idx="3808">
                  <c:v>79.858000000000004</c:v>
                </c:pt>
                <c:pt idx="3809">
                  <c:v>79.834000000000003</c:v>
                </c:pt>
                <c:pt idx="3810">
                  <c:v>79.811000000000007</c:v>
                </c:pt>
                <c:pt idx="3811">
                  <c:v>79.799000000000007</c:v>
                </c:pt>
                <c:pt idx="3812">
                  <c:v>79.798000000000002</c:v>
                </c:pt>
                <c:pt idx="3813">
                  <c:v>79.802999999999997</c:v>
                </c:pt>
                <c:pt idx="3814">
                  <c:v>79.801000000000002</c:v>
                </c:pt>
                <c:pt idx="3815">
                  <c:v>79.802999999999997</c:v>
                </c:pt>
                <c:pt idx="3816">
                  <c:v>79.808999999999997</c:v>
                </c:pt>
                <c:pt idx="3817">
                  <c:v>79.822000000000003</c:v>
                </c:pt>
                <c:pt idx="3818">
                  <c:v>79.840999999999994</c:v>
                </c:pt>
                <c:pt idx="3819">
                  <c:v>79.870999999999995</c:v>
                </c:pt>
                <c:pt idx="3820">
                  <c:v>79.903000000000006</c:v>
                </c:pt>
                <c:pt idx="3821">
                  <c:v>79.950999999999993</c:v>
                </c:pt>
                <c:pt idx="3822">
                  <c:v>80.016999999999996</c:v>
                </c:pt>
                <c:pt idx="3823">
                  <c:v>80.069999999999993</c:v>
                </c:pt>
                <c:pt idx="3824">
                  <c:v>80.096999999999994</c:v>
                </c:pt>
                <c:pt idx="3825">
                  <c:v>80.114000000000004</c:v>
                </c:pt>
                <c:pt idx="3826">
                  <c:v>80.116</c:v>
                </c:pt>
                <c:pt idx="3827">
                  <c:v>80.100999999999999</c:v>
                </c:pt>
                <c:pt idx="3828">
                  <c:v>80.072999999999993</c:v>
                </c:pt>
                <c:pt idx="3829">
                  <c:v>80.034999999999997</c:v>
                </c:pt>
                <c:pt idx="3830">
                  <c:v>79.995999999999995</c:v>
                </c:pt>
                <c:pt idx="3831">
                  <c:v>79.960999999999999</c:v>
                </c:pt>
                <c:pt idx="3832">
                  <c:v>79.941000000000003</c:v>
                </c:pt>
                <c:pt idx="3833">
                  <c:v>79.936000000000007</c:v>
                </c:pt>
                <c:pt idx="3834">
                  <c:v>79.933999999999997</c:v>
                </c:pt>
                <c:pt idx="3835">
                  <c:v>79.926000000000002</c:v>
                </c:pt>
                <c:pt idx="3836">
                  <c:v>79.914000000000001</c:v>
                </c:pt>
                <c:pt idx="3837">
                  <c:v>79.900000000000006</c:v>
                </c:pt>
                <c:pt idx="3838">
                  <c:v>79.876000000000005</c:v>
                </c:pt>
                <c:pt idx="3839">
                  <c:v>79.840999999999994</c:v>
                </c:pt>
                <c:pt idx="3840">
                  <c:v>79.813000000000002</c:v>
                </c:pt>
                <c:pt idx="3841">
                  <c:v>79.789000000000001</c:v>
                </c:pt>
                <c:pt idx="3842">
                  <c:v>79.748000000000005</c:v>
                </c:pt>
                <c:pt idx="3843">
                  <c:v>79.713999999999999</c:v>
                </c:pt>
                <c:pt idx="3844">
                  <c:v>79.682000000000002</c:v>
                </c:pt>
                <c:pt idx="3845">
                  <c:v>79.632000000000005</c:v>
                </c:pt>
                <c:pt idx="3846">
                  <c:v>79.575999999999993</c:v>
                </c:pt>
                <c:pt idx="3847">
                  <c:v>79.504000000000005</c:v>
                </c:pt>
                <c:pt idx="3848">
                  <c:v>79.394999999999996</c:v>
                </c:pt>
                <c:pt idx="3849">
                  <c:v>79.260999999999996</c:v>
                </c:pt>
                <c:pt idx="3850">
                  <c:v>79.114000000000004</c:v>
                </c:pt>
                <c:pt idx="3851">
                  <c:v>78.957999999999998</c:v>
                </c:pt>
                <c:pt idx="3852">
                  <c:v>78.796000000000006</c:v>
                </c:pt>
                <c:pt idx="3853">
                  <c:v>78.646000000000001</c:v>
                </c:pt>
                <c:pt idx="3854">
                  <c:v>78.524000000000001</c:v>
                </c:pt>
                <c:pt idx="3855">
                  <c:v>78.415000000000006</c:v>
                </c:pt>
                <c:pt idx="3856">
                  <c:v>78.322000000000003</c:v>
                </c:pt>
                <c:pt idx="3857">
                  <c:v>78.25</c:v>
                </c:pt>
                <c:pt idx="3858">
                  <c:v>78.201999999999998</c:v>
                </c:pt>
                <c:pt idx="3859">
                  <c:v>78.171000000000006</c:v>
                </c:pt>
                <c:pt idx="3860">
                  <c:v>78.152000000000001</c:v>
                </c:pt>
                <c:pt idx="3861">
                  <c:v>78.138999999999996</c:v>
                </c:pt>
                <c:pt idx="3862">
                  <c:v>78.137</c:v>
                </c:pt>
                <c:pt idx="3863">
                  <c:v>78.147000000000006</c:v>
                </c:pt>
                <c:pt idx="3864">
                  <c:v>78.174000000000007</c:v>
                </c:pt>
                <c:pt idx="3865">
                  <c:v>78.209999999999994</c:v>
                </c:pt>
                <c:pt idx="3866">
                  <c:v>78.25</c:v>
                </c:pt>
                <c:pt idx="3867">
                  <c:v>78.293999999999997</c:v>
                </c:pt>
                <c:pt idx="3868">
                  <c:v>78.352999999999994</c:v>
                </c:pt>
                <c:pt idx="3869">
                  <c:v>78.423000000000002</c:v>
                </c:pt>
                <c:pt idx="3870">
                  <c:v>78.495000000000005</c:v>
                </c:pt>
                <c:pt idx="3871">
                  <c:v>78.561999999999998</c:v>
                </c:pt>
                <c:pt idx="3872">
                  <c:v>78.626000000000005</c:v>
                </c:pt>
                <c:pt idx="3873">
                  <c:v>78.683999999999997</c:v>
                </c:pt>
                <c:pt idx="3874">
                  <c:v>78.739000000000004</c:v>
                </c:pt>
                <c:pt idx="3875">
                  <c:v>78.799000000000007</c:v>
                </c:pt>
                <c:pt idx="3876">
                  <c:v>78.855000000000004</c:v>
                </c:pt>
                <c:pt idx="3877">
                  <c:v>78.912999999999997</c:v>
                </c:pt>
                <c:pt idx="3878">
                  <c:v>78.975999999999999</c:v>
                </c:pt>
                <c:pt idx="3879">
                  <c:v>79.043999999999997</c:v>
                </c:pt>
                <c:pt idx="3880">
                  <c:v>79.105000000000004</c:v>
                </c:pt>
                <c:pt idx="3881">
                  <c:v>79.149000000000001</c:v>
                </c:pt>
                <c:pt idx="3882">
                  <c:v>79.192999999999998</c:v>
                </c:pt>
                <c:pt idx="3883">
                  <c:v>79.231999999999999</c:v>
                </c:pt>
                <c:pt idx="3884">
                  <c:v>79.259</c:v>
                </c:pt>
                <c:pt idx="3885">
                  <c:v>79.277000000000001</c:v>
                </c:pt>
                <c:pt idx="3886">
                  <c:v>79.292000000000002</c:v>
                </c:pt>
                <c:pt idx="3887">
                  <c:v>79.295000000000002</c:v>
                </c:pt>
                <c:pt idx="3888">
                  <c:v>79.295000000000002</c:v>
                </c:pt>
                <c:pt idx="3889">
                  <c:v>79.301000000000002</c:v>
                </c:pt>
                <c:pt idx="3890">
                  <c:v>79.292000000000002</c:v>
                </c:pt>
                <c:pt idx="3891">
                  <c:v>79.27</c:v>
                </c:pt>
                <c:pt idx="3892">
                  <c:v>79.248999999999995</c:v>
                </c:pt>
                <c:pt idx="3893">
                  <c:v>79.222999999999999</c:v>
                </c:pt>
                <c:pt idx="3894">
                  <c:v>79.195999999999998</c:v>
                </c:pt>
                <c:pt idx="3895">
                  <c:v>79.167000000000002</c:v>
                </c:pt>
                <c:pt idx="3896">
                  <c:v>79.143000000000001</c:v>
                </c:pt>
                <c:pt idx="3897">
                  <c:v>79.123000000000005</c:v>
                </c:pt>
                <c:pt idx="3898">
                  <c:v>79.097999999999999</c:v>
                </c:pt>
                <c:pt idx="3899">
                  <c:v>79.072000000000003</c:v>
                </c:pt>
                <c:pt idx="3900">
                  <c:v>79.048000000000002</c:v>
                </c:pt>
                <c:pt idx="3901">
                  <c:v>79.021000000000001</c:v>
                </c:pt>
                <c:pt idx="3902">
                  <c:v>78.980999999999995</c:v>
                </c:pt>
                <c:pt idx="3903">
                  <c:v>78.930999999999997</c:v>
                </c:pt>
                <c:pt idx="3904">
                  <c:v>78.887</c:v>
                </c:pt>
                <c:pt idx="3905">
                  <c:v>78.846000000000004</c:v>
                </c:pt>
                <c:pt idx="3906">
                  <c:v>78.804000000000002</c:v>
                </c:pt>
                <c:pt idx="3907">
                  <c:v>78.762</c:v>
                </c:pt>
                <c:pt idx="3908">
                  <c:v>78.72</c:v>
                </c:pt>
                <c:pt idx="3909">
                  <c:v>78.680999999999997</c:v>
                </c:pt>
                <c:pt idx="3910">
                  <c:v>78.650000000000006</c:v>
                </c:pt>
                <c:pt idx="3911">
                  <c:v>78.625</c:v>
                </c:pt>
                <c:pt idx="3912">
                  <c:v>78.602000000000004</c:v>
                </c:pt>
                <c:pt idx="3913">
                  <c:v>78.585999999999999</c:v>
                </c:pt>
                <c:pt idx="3914">
                  <c:v>78.578999999999994</c:v>
                </c:pt>
                <c:pt idx="3915">
                  <c:v>78.572000000000003</c:v>
                </c:pt>
                <c:pt idx="3916">
                  <c:v>78.563000000000002</c:v>
                </c:pt>
                <c:pt idx="3917">
                  <c:v>78.549000000000007</c:v>
                </c:pt>
                <c:pt idx="3918">
                  <c:v>78.537000000000006</c:v>
                </c:pt>
                <c:pt idx="3919">
                  <c:v>78.531999999999996</c:v>
                </c:pt>
                <c:pt idx="3920">
                  <c:v>78.524000000000001</c:v>
                </c:pt>
                <c:pt idx="3921">
                  <c:v>78.507999999999996</c:v>
                </c:pt>
                <c:pt idx="3922">
                  <c:v>78.486999999999995</c:v>
                </c:pt>
                <c:pt idx="3923">
                  <c:v>78.463999999999999</c:v>
                </c:pt>
                <c:pt idx="3924">
                  <c:v>78.438000000000002</c:v>
                </c:pt>
                <c:pt idx="3925">
                  <c:v>78.397000000000006</c:v>
                </c:pt>
                <c:pt idx="3926">
                  <c:v>78.34</c:v>
                </c:pt>
                <c:pt idx="3927">
                  <c:v>78.277000000000001</c:v>
                </c:pt>
                <c:pt idx="3928">
                  <c:v>78.203000000000003</c:v>
                </c:pt>
                <c:pt idx="3929">
                  <c:v>78.116</c:v>
                </c:pt>
                <c:pt idx="3930">
                  <c:v>78.007999999999996</c:v>
                </c:pt>
                <c:pt idx="3931">
                  <c:v>77.891999999999996</c:v>
                </c:pt>
                <c:pt idx="3932">
                  <c:v>77.756</c:v>
                </c:pt>
                <c:pt idx="3933">
                  <c:v>77.608999999999995</c:v>
                </c:pt>
                <c:pt idx="3934">
                  <c:v>77.451999999999998</c:v>
                </c:pt>
                <c:pt idx="3935">
                  <c:v>77.290000000000006</c:v>
                </c:pt>
                <c:pt idx="3936">
                  <c:v>77.120999999999995</c:v>
                </c:pt>
                <c:pt idx="3937">
                  <c:v>76.953000000000003</c:v>
                </c:pt>
                <c:pt idx="3938">
                  <c:v>76.790999999999997</c:v>
                </c:pt>
                <c:pt idx="3939">
                  <c:v>76.634</c:v>
                </c:pt>
                <c:pt idx="3940">
                  <c:v>76.491</c:v>
                </c:pt>
                <c:pt idx="3941">
                  <c:v>76.367999999999995</c:v>
                </c:pt>
                <c:pt idx="3942">
                  <c:v>76.272000000000006</c:v>
                </c:pt>
                <c:pt idx="3943">
                  <c:v>76.186000000000007</c:v>
                </c:pt>
                <c:pt idx="3944">
                  <c:v>76.105999999999995</c:v>
                </c:pt>
                <c:pt idx="3945">
                  <c:v>76.016999999999996</c:v>
                </c:pt>
                <c:pt idx="3946">
                  <c:v>75.933000000000007</c:v>
                </c:pt>
                <c:pt idx="3947">
                  <c:v>75.841999999999999</c:v>
                </c:pt>
                <c:pt idx="3948">
                  <c:v>75.738</c:v>
                </c:pt>
                <c:pt idx="3949">
                  <c:v>75.634</c:v>
                </c:pt>
                <c:pt idx="3950">
                  <c:v>75.536000000000001</c:v>
                </c:pt>
                <c:pt idx="3951">
                  <c:v>75.438000000000002</c:v>
                </c:pt>
                <c:pt idx="3952">
                  <c:v>75.338999999999999</c:v>
                </c:pt>
                <c:pt idx="3953">
                  <c:v>75.247</c:v>
                </c:pt>
                <c:pt idx="3954">
                  <c:v>75.173000000000002</c:v>
                </c:pt>
                <c:pt idx="3955">
                  <c:v>75.099999999999994</c:v>
                </c:pt>
                <c:pt idx="3956">
                  <c:v>75.036000000000001</c:v>
                </c:pt>
                <c:pt idx="3957">
                  <c:v>74.971999999999994</c:v>
                </c:pt>
                <c:pt idx="3958">
                  <c:v>74.900000000000006</c:v>
                </c:pt>
                <c:pt idx="3959">
                  <c:v>74.849000000000004</c:v>
                </c:pt>
                <c:pt idx="3960">
                  <c:v>74.811999999999998</c:v>
                </c:pt>
                <c:pt idx="3961">
                  <c:v>74.778999999999996</c:v>
                </c:pt>
                <c:pt idx="3962">
                  <c:v>74.754999999999995</c:v>
                </c:pt>
                <c:pt idx="3963">
                  <c:v>74.725999999999999</c:v>
                </c:pt>
                <c:pt idx="3964">
                  <c:v>74.691000000000003</c:v>
                </c:pt>
                <c:pt idx="3965">
                  <c:v>74.661000000000001</c:v>
                </c:pt>
                <c:pt idx="3966">
                  <c:v>74.641000000000005</c:v>
                </c:pt>
                <c:pt idx="3967">
                  <c:v>74.620999999999995</c:v>
                </c:pt>
                <c:pt idx="3968">
                  <c:v>74.606999999999999</c:v>
                </c:pt>
                <c:pt idx="3969">
                  <c:v>74.593999999999994</c:v>
                </c:pt>
                <c:pt idx="3970">
                  <c:v>74.575999999999993</c:v>
                </c:pt>
                <c:pt idx="3971">
                  <c:v>74.56</c:v>
                </c:pt>
                <c:pt idx="3972">
                  <c:v>74.546999999999997</c:v>
                </c:pt>
                <c:pt idx="3973">
                  <c:v>74.536000000000001</c:v>
                </c:pt>
                <c:pt idx="3974">
                  <c:v>74.525999999999996</c:v>
                </c:pt>
                <c:pt idx="3975">
                  <c:v>74.513999999999996</c:v>
                </c:pt>
                <c:pt idx="3976">
                  <c:v>74.501000000000005</c:v>
                </c:pt>
                <c:pt idx="3977">
                  <c:v>74.471999999999994</c:v>
                </c:pt>
                <c:pt idx="3978">
                  <c:v>74.433000000000007</c:v>
                </c:pt>
                <c:pt idx="3979">
                  <c:v>74.387</c:v>
                </c:pt>
                <c:pt idx="3980">
                  <c:v>74.343000000000004</c:v>
                </c:pt>
                <c:pt idx="3981">
                  <c:v>74.302999999999997</c:v>
                </c:pt>
                <c:pt idx="3982">
                  <c:v>74.254000000000005</c:v>
                </c:pt>
                <c:pt idx="3983">
                  <c:v>74.206999999999994</c:v>
                </c:pt>
                <c:pt idx="3984">
                  <c:v>74.159000000000006</c:v>
                </c:pt>
                <c:pt idx="3985">
                  <c:v>74.114999999999995</c:v>
                </c:pt>
                <c:pt idx="3986">
                  <c:v>74.08</c:v>
                </c:pt>
                <c:pt idx="3987">
                  <c:v>74.057000000000002</c:v>
                </c:pt>
                <c:pt idx="3988">
                  <c:v>74.046999999999997</c:v>
                </c:pt>
                <c:pt idx="3989">
                  <c:v>74.037999999999997</c:v>
                </c:pt>
                <c:pt idx="3990">
                  <c:v>74.03</c:v>
                </c:pt>
                <c:pt idx="3991">
                  <c:v>74.024000000000001</c:v>
                </c:pt>
                <c:pt idx="3992">
                  <c:v>74.016000000000005</c:v>
                </c:pt>
                <c:pt idx="3993">
                  <c:v>74.009</c:v>
                </c:pt>
                <c:pt idx="3994">
                  <c:v>73.994</c:v>
                </c:pt>
                <c:pt idx="3995">
                  <c:v>73.959999999999994</c:v>
                </c:pt>
                <c:pt idx="3996">
                  <c:v>73.921999999999997</c:v>
                </c:pt>
                <c:pt idx="3997">
                  <c:v>73.882000000000005</c:v>
                </c:pt>
                <c:pt idx="3998">
                  <c:v>73.843999999999994</c:v>
                </c:pt>
                <c:pt idx="3999">
                  <c:v>73.805000000000007</c:v>
                </c:pt>
                <c:pt idx="4000">
                  <c:v>73.763000000000005</c:v>
                </c:pt>
                <c:pt idx="4001">
                  <c:v>73.718999999999994</c:v>
                </c:pt>
                <c:pt idx="4002">
                  <c:v>73.683999999999997</c:v>
                </c:pt>
                <c:pt idx="4003">
                  <c:v>73.656000000000006</c:v>
                </c:pt>
                <c:pt idx="4004">
                  <c:v>73.635999999999996</c:v>
                </c:pt>
                <c:pt idx="4005">
                  <c:v>73.62</c:v>
                </c:pt>
                <c:pt idx="4006">
                  <c:v>73.614000000000004</c:v>
                </c:pt>
                <c:pt idx="4007">
                  <c:v>73.608000000000004</c:v>
                </c:pt>
                <c:pt idx="4008">
                  <c:v>73.603999999999999</c:v>
                </c:pt>
                <c:pt idx="4009">
                  <c:v>73.605999999999995</c:v>
                </c:pt>
                <c:pt idx="4010">
                  <c:v>73.614999999999995</c:v>
                </c:pt>
                <c:pt idx="4011">
                  <c:v>73.620999999999995</c:v>
                </c:pt>
                <c:pt idx="4012">
                  <c:v>73.620999999999995</c:v>
                </c:pt>
                <c:pt idx="4013">
                  <c:v>73.620999999999995</c:v>
                </c:pt>
                <c:pt idx="4014">
                  <c:v>73.605000000000004</c:v>
                </c:pt>
                <c:pt idx="4015">
                  <c:v>73.576999999999998</c:v>
                </c:pt>
                <c:pt idx="4016">
                  <c:v>73.546999999999997</c:v>
                </c:pt>
                <c:pt idx="4017">
                  <c:v>73.516999999999996</c:v>
                </c:pt>
                <c:pt idx="4018">
                  <c:v>73.488</c:v>
                </c:pt>
                <c:pt idx="4019">
                  <c:v>73.459000000000003</c:v>
                </c:pt>
                <c:pt idx="4020">
                  <c:v>73.433000000000007</c:v>
                </c:pt>
                <c:pt idx="4021">
                  <c:v>73.408000000000001</c:v>
                </c:pt>
                <c:pt idx="4022">
                  <c:v>73.382999999999996</c:v>
                </c:pt>
                <c:pt idx="4023">
                  <c:v>73.355999999999995</c:v>
                </c:pt>
                <c:pt idx="4024">
                  <c:v>73.328000000000003</c:v>
                </c:pt>
                <c:pt idx="4025">
                  <c:v>73.307000000000002</c:v>
                </c:pt>
                <c:pt idx="4026">
                  <c:v>73.289000000000001</c:v>
                </c:pt>
                <c:pt idx="4027">
                  <c:v>73.278000000000006</c:v>
                </c:pt>
                <c:pt idx="4028">
                  <c:v>73.272999999999996</c:v>
                </c:pt>
                <c:pt idx="4029">
                  <c:v>73.275000000000006</c:v>
                </c:pt>
                <c:pt idx="4030">
                  <c:v>73.284000000000006</c:v>
                </c:pt>
                <c:pt idx="4031">
                  <c:v>73.296999999999997</c:v>
                </c:pt>
                <c:pt idx="4032">
                  <c:v>73.311000000000007</c:v>
                </c:pt>
                <c:pt idx="4033">
                  <c:v>73.331999999999994</c:v>
                </c:pt>
                <c:pt idx="4034">
                  <c:v>73.363</c:v>
                </c:pt>
                <c:pt idx="4035">
                  <c:v>73.406999999999996</c:v>
                </c:pt>
                <c:pt idx="4036">
                  <c:v>73.459000000000003</c:v>
                </c:pt>
                <c:pt idx="4037">
                  <c:v>73.525999999999996</c:v>
                </c:pt>
                <c:pt idx="4038">
                  <c:v>73.596000000000004</c:v>
                </c:pt>
                <c:pt idx="4039">
                  <c:v>73.686999999999998</c:v>
                </c:pt>
                <c:pt idx="4040">
                  <c:v>73.796000000000006</c:v>
                </c:pt>
                <c:pt idx="4041">
                  <c:v>73.899000000000001</c:v>
                </c:pt>
                <c:pt idx="4042">
                  <c:v>73.983999999999995</c:v>
                </c:pt>
                <c:pt idx="4043">
                  <c:v>74.087999999999994</c:v>
                </c:pt>
                <c:pt idx="4044">
                  <c:v>74.188000000000002</c:v>
                </c:pt>
                <c:pt idx="4045">
                  <c:v>74.292000000000002</c:v>
                </c:pt>
                <c:pt idx="4046">
                  <c:v>74.424000000000007</c:v>
                </c:pt>
                <c:pt idx="4047">
                  <c:v>74.570999999999998</c:v>
                </c:pt>
                <c:pt idx="4048">
                  <c:v>74.718000000000004</c:v>
                </c:pt>
                <c:pt idx="4049">
                  <c:v>74.872</c:v>
                </c:pt>
                <c:pt idx="4050">
                  <c:v>75.049000000000007</c:v>
                </c:pt>
                <c:pt idx="4051">
                  <c:v>75.234999999999999</c:v>
                </c:pt>
                <c:pt idx="4052">
                  <c:v>75.430999999999997</c:v>
                </c:pt>
                <c:pt idx="4053">
                  <c:v>75.637</c:v>
                </c:pt>
                <c:pt idx="4054">
                  <c:v>75.84</c:v>
                </c:pt>
                <c:pt idx="4055">
                  <c:v>76.046999999999997</c:v>
                </c:pt>
                <c:pt idx="4056">
                  <c:v>76.233000000000004</c:v>
                </c:pt>
                <c:pt idx="4057">
                  <c:v>76.406999999999996</c:v>
                </c:pt>
                <c:pt idx="4058">
                  <c:v>76.599999999999994</c:v>
                </c:pt>
                <c:pt idx="4059">
                  <c:v>76.801000000000002</c:v>
                </c:pt>
                <c:pt idx="4060">
                  <c:v>77.016999999999996</c:v>
                </c:pt>
                <c:pt idx="4061">
                  <c:v>77.245000000000005</c:v>
                </c:pt>
                <c:pt idx="4062">
                  <c:v>77.488</c:v>
                </c:pt>
                <c:pt idx="4063">
                  <c:v>77.759</c:v>
                </c:pt>
                <c:pt idx="4064">
                  <c:v>78.045000000000002</c:v>
                </c:pt>
                <c:pt idx="4065">
                  <c:v>78.334000000000003</c:v>
                </c:pt>
                <c:pt idx="4066">
                  <c:v>78.623000000000005</c:v>
                </c:pt>
                <c:pt idx="4067">
                  <c:v>78.915999999999997</c:v>
                </c:pt>
                <c:pt idx="4068">
                  <c:v>79.236999999999995</c:v>
                </c:pt>
                <c:pt idx="4069">
                  <c:v>79.564999999999998</c:v>
                </c:pt>
                <c:pt idx="4070">
                  <c:v>79.86</c:v>
                </c:pt>
                <c:pt idx="4071">
                  <c:v>80.138000000000005</c:v>
                </c:pt>
                <c:pt idx="4072">
                  <c:v>80.426000000000002</c:v>
                </c:pt>
                <c:pt idx="4073">
                  <c:v>80.713999999999999</c:v>
                </c:pt>
                <c:pt idx="4074">
                  <c:v>80.992000000000004</c:v>
                </c:pt>
                <c:pt idx="4075">
                  <c:v>81.262</c:v>
                </c:pt>
                <c:pt idx="4076">
                  <c:v>81.519000000000005</c:v>
                </c:pt>
                <c:pt idx="4077">
                  <c:v>81.778999999999996</c:v>
                </c:pt>
                <c:pt idx="4078">
                  <c:v>82.036000000000001</c:v>
                </c:pt>
                <c:pt idx="4079">
                  <c:v>82.287999999999997</c:v>
                </c:pt>
                <c:pt idx="4080">
                  <c:v>82.536000000000001</c:v>
                </c:pt>
                <c:pt idx="4081">
                  <c:v>82.775000000000006</c:v>
                </c:pt>
                <c:pt idx="4082">
                  <c:v>83.015000000000001</c:v>
                </c:pt>
                <c:pt idx="4083">
                  <c:v>83.26</c:v>
                </c:pt>
                <c:pt idx="4084">
                  <c:v>83.506</c:v>
                </c:pt>
                <c:pt idx="4085">
                  <c:v>83.753</c:v>
                </c:pt>
                <c:pt idx="4086">
                  <c:v>83.998999999999995</c:v>
                </c:pt>
                <c:pt idx="4087">
                  <c:v>84.230999999999995</c:v>
                </c:pt>
                <c:pt idx="4088">
                  <c:v>84.445999999999998</c:v>
                </c:pt>
                <c:pt idx="4089">
                  <c:v>84.656999999999996</c:v>
                </c:pt>
                <c:pt idx="4090">
                  <c:v>84.858999999999995</c:v>
                </c:pt>
                <c:pt idx="4091">
                  <c:v>85.05</c:v>
                </c:pt>
                <c:pt idx="4092">
                  <c:v>85.24</c:v>
                </c:pt>
                <c:pt idx="4093">
                  <c:v>85.429000000000002</c:v>
                </c:pt>
                <c:pt idx="4094">
                  <c:v>85.602000000000004</c:v>
                </c:pt>
                <c:pt idx="4095">
                  <c:v>85.772000000000006</c:v>
                </c:pt>
                <c:pt idx="4096">
                  <c:v>85.944999999999993</c:v>
                </c:pt>
                <c:pt idx="4097">
                  <c:v>86.108000000000004</c:v>
                </c:pt>
                <c:pt idx="4098">
                  <c:v>86.254000000000005</c:v>
                </c:pt>
                <c:pt idx="4099">
                  <c:v>86.38</c:v>
                </c:pt>
                <c:pt idx="4100">
                  <c:v>86.5</c:v>
                </c:pt>
                <c:pt idx="4101">
                  <c:v>86.593999999999994</c:v>
                </c:pt>
                <c:pt idx="4102">
                  <c:v>86.673000000000002</c:v>
                </c:pt>
                <c:pt idx="4103">
                  <c:v>86.757000000000005</c:v>
                </c:pt>
                <c:pt idx="4104">
                  <c:v>86.828999999999994</c:v>
                </c:pt>
                <c:pt idx="4105">
                  <c:v>86.894000000000005</c:v>
                </c:pt>
                <c:pt idx="4106">
                  <c:v>86.953000000000003</c:v>
                </c:pt>
                <c:pt idx="4107">
                  <c:v>87.019000000000005</c:v>
                </c:pt>
                <c:pt idx="4108">
                  <c:v>87.111000000000004</c:v>
                </c:pt>
                <c:pt idx="4109">
                  <c:v>87.195999999999998</c:v>
                </c:pt>
                <c:pt idx="4110">
                  <c:v>87.275999999999996</c:v>
                </c:pt>
                <c:pt idx="4111">
                  <c:v>87.355000000000004</c:v>
                </c:pt>
                <c:pt idx="4112">
                  <c:v>87.421000000000006</c:v>
                </c:pt>
                <c:pt idx="4113">
                  <c:v>87.47</c:v>
                </c:pt>
                <c:pt idx="4114">
                  <c:v>87.510999999999996</c:v>
                </c:pt>
                <c:pt idx="4115">
                  <c:v>87.552000000000007</c:v>
                </c:pt>
                <c:pt idx="4116">
                  <c:v>87.597999999999999</c:v>
                </c:pt>
                <c:pt idx="4117">
                  <c:v>87.637</c:v>
                </c:pt>
                <c:pt idx="4118">
                  <c:v>87.659000000000006</c:v>
                </c:pt>
                <c:pt idx="4119">
                  <c:v>87.677000000000007</c:v>
                </c:pt>
                <c:pt idx="4120">
                  <c:v>87.703000000000003</c:v>
                </c:pt>
                <c:pt idx="4121">
                  <c:v>87.727000000000004</c:v>
                </c:pt>
                <c:pt idx="4122">
                  <c:v>87.744</c:v>
                </c:pt>
                <c:pt idx="4123">
                  <c:v>87.763000000000005</c:v>
                </c:pt>
                <c:pt idx="4124">
                  <c:v>87.792000000000002</c:v>
                </c:pt>
                <c:pt idx="4125">
                  <c:v>87.802000000000007</c:v>
                </c:pt>
                <c:pt idx="4126">
                  <c:v>87.816000000000003</c:v>
                </c:pt>
                <c:pt idx="4127">
                  <c:v>87.820999999999998</c:v>
                </c:pt>
                <c:pt idx="4128">
                  <c:v>87.822000000000003</c:v>
                </c:pt>
                <c:pt idx="4129">
                  <c:v>87.823999999999998</c:v>
                </c:pt>
                <c:pt idx="4130">
                  <c:v>87.816000000000003</c:v>
                </c:pt>
                <c:pt idx="4131">
                  <c:v>87.808999999999997</c:v>
                </c:pt>
                <c:pt idx="4132">
                  <c:v>87.801000000000002</c:v>
                </c:pt>
                <c:pt idx="4133">
                  <c:v>87.8</c:v>
                </c:pt>
                <c:pt idx="4134">
                  <c:v>87.805999999999997</c:v>
                </c:pt>
                <c:pt idx="4135">
                  <c:v>87.816999999999993</c:v>
                </c:pt>
                <c:pt idx="4136">
                  <c:v>87.840999999999994</c:v>
                </c:pt>
                <c:pt idx="4137">
                  <c:v>87.89</c:v>
                </c:pt>
                <c:pt idx="4138">
                  <c:v>87.947000000000003</c:v>
                </c:pt>
                <c:pt idx="4139">
                  <c:v>87.998999999999995</c:v>
                </c:pt>
                <c:pt idx="4140">
                  <c:v>88.061999999999998</c:v>
                </c:pt>
                <c:pt idx="4141">
                  <c:v>88.13</c:v>
                </c:pt>
                <c:pt idx="4142">
                  <c:v>88.200999999999993</c:v>
                </c:pt>
                <c:pt idx="4143">
                  <c:v>88.284000000000006</c:v>
                </c:pt>
                <c:pt idx="4144">
                  <c:v>88.366</c:v>
                </c:pt>
                <c:pt idx="4145">
                  <c:v>88.444000000000003</c:v>
                </c:pt>
                <c:pt idx="4146">
                  <c:v>88.534999999999997</c:v>
                </c:pt>
                <c:pt idx="4147">
                  <c:v>88.623999999999995</c:v>
                </c:pt>
                <c:pt idx="4148">
                  <c:v>88.694999999999993</c:v>
                </c:pt>
                <c:pt idx="4149">
                  <c:v>88.774000000000001</c:v>
                </c:pt>
                <c:pt idx="4150">
                  <c:v>88.846999999999994</c:v>
                </c:pt>
                <c:pt idx="4151">
                  <c:v>88.921000000000006</c:v>
                </c:pt>
                <c:pt idx="4152">
                  <c:v>89.016000000000005</c:v>
                </c:pt>
                <c:pt idx="4153">
                  <c:v>89.105000000000004</c:v>
                </c:pt>
                <c:pt idx="4154">
                  <c:v>89.174999999999997</c:v>
                </c:pt>
                <c:pt idx="4155">
                  <c:v>89.257000000000005</c:v>
                </c:pt>
                <c:pt idx="4156">
                  <c:v>89.349000000000004</c:v>
                </c:pt>
                <c:pt idx="4157">
                  <c:v>89.436999999999998</c:v>
                </c:pt>
                <c:pt idx="4158">
                  <c:v>89.519000000000005</c:v>
                </c:pt>
                <c:pt idx="4159">
                  <c:v>89.611999999999995</c:v>
                </c:pt>
                <c:pt idx="4160">
                  <c:v>89.694999999999993</c:v>
                </c:pt>
                <c:pt idx="4161">
                  <c:v>89.763999999999996</c:v>
                </c:pt>
                <c:pt idx="4162">
                  <c:v>89.825000000000003</c:v>
                </c:pt>
                <c:pt idx="4163">
                  <c:v>89.873000000000005</c:v>
                </c:pt>
                <c:pt idx="4164">
                  <c:v>89.912000000000006</c:v>
                </c:pt>
                <c:pt idx="4165">
                  <c:v>89.936000000000007</c:v>
                </c:pt>
                <c:pt idx="4166">
                  <c:v>89.96</c:v>
                </c:pt>
                <c:pt idx="4167">
                  <c:v>89.986999999999995</c:v>
                </c:pt>
                <c:pt idx="4168">
                  <c:v>90.024000000000001</c:v>
                </c:pt>
                <c:pt idx="4169">
                  <c:v>90.061000000000007</c:v>
                </c:pt>
                <c:pt idx="4170">
                  <c:v>90.096999999999994</c:v>
                </c:pt>
                <c:pt idx="4171">
                  <c:v>90.123000000000005</c:v>
                </c:pt>
                <c:pt idx="4172">
                  <c:v>90.144000000000005</c:v>
                </c:pt>
                <c:pt idx="4173">
                  <c:v>90.16</c:v>
                </c:pt>
                <c:pt idx="4174">
                  <c:v>90.183999999999997</c:v>
                </c:pt>
                <c:pt idx="4175">
                  <c:v>90.215000000000003</c:v>
                </c:pt>
                <c:pt idx="4176">
                  <c:v>90.239000000000004</c:v>
                </c:pt>
                <c:pt idx="4177">
                  <c:v>90.268000000000001</c:v>
                </c:pt>
                <c:pt idx="4178">
                  <c:v>90.302000000000007</c:v>
                </c:pt>
                <c:pt idx="4179">
                  <c:v>90.337000000000003</c:v>
                </c:pt>
                <c:pt idx="4180">
                  <c:v>90.370999999999995</c:v>
                </c:pt>
                <c:pt idx="4181">
                  <c:v>90.417000000000002</c:v>
                </c:pt>
                <c:pt idx="4182">
                  <c:v>90.477999999999994</c:v>
                </c:pt>
                <c:pt idx="4183">
                  <c:v>90.546000000000006</c:v>
                </c:pt>
                <c:pt idx="4184">
                  <c:v>90.613</c:v>
                </c:pt>
                <c:pt idx="4185">
                  <c:v>90.694999999999993</c:v>
                </c:pt>
                <c:pt idx="4186">
                  <c:v>90.784999999999997</c:v>
                </c:pt>
                <c:pt idx="4187">
                  <c:v>90.864999999999995</c:v>
                </c:pt>
                <c:pt idx="4188">
                  <c:v>90.951999999999998</c:v>
                </c:pt>
                <c:pt idx="4189">
                  <c:v>91.037999999999997</c:v>
                </c:pt>
                <c:pt idx="4190">
                  <c:v>91.105999999999995</c:v>
                </c:pt>
                <c:pt idx="4191">
                  <c:v>91.164000000000001</c:v>
                </c:pt>
                <c:pt idx="4192">
                  <c:v>91.206000000000003</c:v>
                </c:pt>
                <c:pt idx="4193">
                  <c:v>91.241</c:v>
                </c:pt>
                <c:pt idx="4194">
                  <c:v>91.266000000000005</c:v>
                </c:pt>
                <c:pt idx="4195">
                  <c:v>91.290999999999997</c:v>
                </c:pt>
                <c:pt idx="4196">
                  <c:v>91.316999999999993</c:v>
                </c:pt>
                <c:pt idx="4197">
                  <c:v>91.332999999999998</c:v>
                </c:pt>
                <c:pt idx="4198">
                  <c:v>91.343000000000004</c:v>
                </c:pt>
                <c:pt idx="4199">
                  <c:v>91.346999999999994</c:v>
                </c:pt>
                <c:pt idx="4200">
                  <c:v>91.347999999999999</c:v>
                </c:pt>
                <c:pt idx="4201">
                  <c:v>91.352000000000004</c:v>
                </c:pt>
                <c:pt idx="4202">
                  <c:v>91.353999999999999</c:v>
                </c:pt>
                <c:pt idx="4203">
                  <c:v>91.343999999999994</c:v>
                </c:pt>
                <c:pt idx="4204">
                  <c:v>91.331999999999994</c:v>
                </c:pt>
                <c:pt idx="4205">
                  <c:v>91.32</c:v>
                </c:pt>
                <c:pt idx="4206">
                  <c:v>91.317999999999998</c:v>
                </c:pt>
                <c:pt idx="4207">
                  <c:v>91.319000000000003</c:v>
                </c:pt>
                <c:pt idx="4208">
                  <c:v>91.322000000000003</c:v>
                </c:pt>
                <c:pt idx="4209">
                  <c:v>91.340999999999994</c:v>
                </c:pt>
                <c:pt idx="4210">
                  <c:v>91.364999999999995</c:v>
                </c:pt>
                <c:pt idx="4211">
                  <c:v>91.391999999999996</c:v>
                </c:pt>
                <c:pt idx="4212">
                  <c:v>91.426000000000002</c:v>
                </c:pt>
                <c:pt idx="4213">
                  <c:v>91.456000000000003</c:v>
                </c:pt>
                <c:pt idx="4214">
                  <c:v>91.484999999999999</c:v>
                </c:pt>
                <c:pt idx="4215">
                  <c:v>91.528000000000006</c:v>
                </c:pt>
                <c:pt idx="4216">
                  <c:v>91.578000000000003</c:v>
                </c:pt>
                <c:pt idx="4217">
                  <c:v>91.623999999999995</c:v>
                </c:pt>
                <c:pt idx="4218">
                  <c:v>91.662000000000006</c:v>
                </c:pt>
                <c:pt idx="4219">
                  <c:v>91.698999999999998</c:v>
                </c:pt>
                <c:pt idx="4220">
                  <c:v>91.727999999999994</c:v>
                </c:pt>
                <c:pt idx="4221">
                  <c:v>91.769000000000005</c:v>
                </c:pt>
                <c:pt idx="4222">
                  <c:v>91.808999999999997</c:v>
                </c:pt>
                <c:pt idx="4223">
                  <c:v>91.831000000000003</c:v>
                </c:pt>
                <c:pt idx="4224">
                  <c:v>91.858000000000004</c:v>
                </c:pt>
                <c:pt idx="4225">
                  <c:v>91.884</c:v>
                </c:pt>
                <c:pt idx="4226">
                  <c:v>91.897999999999996</c:v>
                </c:pt>
                <c:pt idx="4227">
                  <c:v>91.909000000000006</c:v>
                </c:pt>
                <c:pt idx="4228">
                  <c:v>91.915999999999997</c:v>
                </c:pt>
                <c:pt idx="4229">
                  <c:v>91.921000000000006</c:v>
                </c:pt>
                <c:pt idx="4230">
                  <c:v>91.923000000000002</c:v>
                </c:pt>
                <c:pt idx="4231">
                  <c:v>91.912999999999997</c:v>
                </c:pt>
                <c:pt idx="4232">
                  <c:v>91.905000000000001</c:v>
                </c:pt>
                <c:pt idx="4233">
                  <c:v>91.891999999999996</c:v>
                </c:pt>
                <c:pt idx="4234">
                  <c:v>91.872</c:v>
                </c:pt>
                <c:pt idx="4235">
                  <c:v>91.843999999999994</c:v>
                </c:pt>
                <c:pt idx="4236">
                  <c:v>91.81</c:v>
                </c:pt>
                <c:pt idx="4237">
                  <c:v>91.762</c:v>
                </c:pt>
                <c:pt idx="4238">
                  <c:v>91.691999999999993</c:v>
                </c:pt>
                <c:pt idx="4239">
                  <c:v>91.597999999999999</c:v>
                </c:pt>
                <c:pt idx="4240">
                  <c:v>91.495000000000005</c:v>
                </c:pt>
                <c:pt idx="4241">
                  <c:v>91.366</c:v>
                </c:pt>
                <c:pt idx="4242">
                  <c:v>91.215000000000003</c:v>
                </c:pt>
                <c:pt idx="4243">
                  <c:v>91.066999999999993</c:v>
                </c:pt>
                <c:pt idx="4244">
                  <c:v>90.915999999999997</c:v>
                </c:pt>
                <c:pt idx="4245">
                  <c:v>90.765000000000001</c:v>
                </c:pt>
                <c:pt idx="4246">
                  <c:v>90.614000000000004</c:v>
                </c:pt>
                <c:pt idx="4247">
                  <c:v>90.462999999999994</c:v>
                </c:pt>
                <c:pt idx="4248">
                  <c:v>90.29</c:v>
                </c:pt>
                <c:pt idx="4249">
                  <c:v>90.096000000000004</c:v>
                </c:pt>
                <c:pt idx="4250">
                  <c:v>89.897999999999996</c:v>
                </c:pt>
                <c:pt idx="4251">
                  <c:v>89.694999999999993</c:v>
                </c:pt>
                <c:pt idx="4252">
                  <c:v>89.495999999999995</c:v>
                </c:pt>
                <c:pt idx="4253">
                  <c:v>89.31</c:v>
                </c:pt>
                <c:pt idx="4254">
                  <c:v>89.132999999999996</c:v>
                </c:pt>
                <c:pt idx="4255">
                  <c:v>88.951999999999998</c:v>
                </c:pt>
                <c:pt idx="4256">
                  <c:v>88.766000000000005</c:v>
                </c:pt>
                <c:pt idx="4257">
                  <c:v>88.575000000000003</c:v>
                </c:pt>
                <c:pt idx="4258">
                  <c:v>88.38</c:v>
                </c:pt>
                <c:pt idx="4259">
                  <c:v>88.185000000000002</c:v>
                </c:pt>
                <c:pt idx="4260">
                  <c:v>87.998000000000005</c:v>
                </c:pt>
                <c:pt idx="4261">
                  <c:v>87.813000000000002</c:v>
                </c:pt>
                <c:pt idx="4262">
                  <c:v>87.625</c:v>
                </c:pt>
                <c:pt idx="4263">
                  <c:v>87.432000000000002</c:v>
                </c:pt>
                <c:pt idx="4264">
                  <c:v>87.25</c:v>
                </c:pt>
                <c:pt idx="4265">
                  <c:v>87.096999999999994</c:v>
                </c:pt>
                <c:pt idx="4266">
                  <c:v>86.968000000000004</c:v>
                </c:pt>
                <c:pt idx="4267">
                  <c:v>86.852999999999994</c:v>
                </c:pt>
                <c:pt idx="4268">
                  <c:v>86.763999999999996</c:v>
                </c:pt>
                <c:pt idx="4269">
                  <c:v>86.706000000000003</c:v>
                </c:pt>
                <c:pt idx="4270">
                  <c:v>86.683000000000007</c:v>
                </c:pt>
                <c:pt idx="4271">
                  <c:v>86.692999999999998</c:v>
                </c:pt>
                <c:pt idx="4272">
                  <c:v>86.72</c:v>
                </c:pt>
                <c:pt idx="4273">
                  <c:v>86.753</c:v>
                </c:pt>
                <c:pt idx="4274">
                  <c:v>86.777000000000001</c:v>
                </c:pt>
                <c:pt idx="4275">
                  <c:v>86.787999999999997</c:v>
                </c:pt>
                <c:pt idx="4276">
                  <c:v>86.784999999999997</c:v>
                </c:pt>
                <c:pt idx="4277">
                  <c:v>86.757000000000005</c:v>
                </c:pt>
                <c:pt idx="4278">
                  <c:v>86.710999999999999</c:v>
                </c:pt>
                <c:pt idx="4279">
                  <c:v>86.641999999999996</c:v>
                </c:pt>
                <c:pt idx="4280">
                  <c:v>86.552999999999997</c:v>
                </c:pt>
                <c:pt idx="4281">
                  <c:v>86.460999999999999</c:v>
                </c:pt>
                <c:pt idx="4282">
                  <c:v>86.358000000000004</c:v>
                </c:pt>
                <c:pt idx="4283">
                  <c:v>86.251999999999995</c:v>
                </c:pt>
                <c:pt idx="4284">
                  <c:v>86.158000000000001</c:v>
                </c:pt>
                <c:pt idx="4285">
                  <c:v>86.066999999999993</c:v>
                </c:pt>
                <c:pt idx="4286">
                  <c:v>85.965000000000003</c:v>
                </c:pt>
                <c:pt idx="4287">
                  <c:v>85.876999999999995</c:v>
                </c:pt>
                <c:pt idx="4288">
                  <c:v>85.801000000000002</c:v>
                </c:pt>
                <c:pt idx="4289">
                  <c:v>85.731999999999999</c:v>
                </c:pt>
                <c:pt idx="4290">
                  <c:v>85.688000000000002</c:v>
                </c:pt>
                <c:pt idx="4291">
                  <c:v>85.662000000000006</c:v>
                </c:pt>
                <c:pt idx="4292">
                  <c:v>85.643000000000001</c:v>
                </c:pt>
                <c:pt idx="4293">
                  <c:v>85.620999999999995</c:v>
                </c:pt>
                <c:pt idx="4294">
                  <c:v>85.597999999999999</c:v>
                </c:pt>
                <c:pt idx="4295">
                  <c:v>85.584999999999994</c:v>
                </c:pt>
                <c:pt idx="4296">
                  <c:v>85.584000000000003</c:v>
                </c:pt>
                <c:pt idx="4297">
                  <c:v>85.588999999999999</c:v>
                </c:pt>
                <c:pt idx="4298">
                  <c:v>85.588999999999999</c:v>
                </c:pt>
                <c:pt idx="4299">
                  <c:v>85.575999999999993</c:v>
                </c:pt>
                <c:pt idx="4300">
                  <c:v>85.548000000000002</c:v>
                </c:pt>
                <c:pt idx="4301">
                  <c:v>85.498999999999995</c:v>
                </c:pt>
                <c:pt idx="4302">
                  <c:v>85.44</c:v>
                </c:pt>
                <c:pt idx="4303">
                  <c:v>85.373999999999995</c:v>
                </c:pt>
                <c:pt idx="4304">
                  <c:v>85.29</c:v>
                </c:pt>
                <c:pt idx="4305">
                  <c:v>85.192999999999998</c:v>
                </c:pt>
                <c:pt idx="4306">
                  <c:v>85.091999999999999</c:v>
                </c:pt>
                <c:pt idx="4307">
                  <c:v>84.998999999999995</c:v>
                </c:pt>
                <c:pt idx="4308">
                  <c:v>84.915999999999997</c:v>
                </c:pt>
                <c:pt idx="4309">
                  <c:v>84.832999999999998</c:v>
                </c:pt>
                <c:pt idx="4310">
                  <c:v>84.763000000000005</c:v>
                </c:pt>
                <c:pt idx="4311">
                  <c:v>84.721000000000004</c:v>
                </c:pt>
                <c:pt idx="4312">
                  <c:v>84.688000000000002</c:v>
                </c:pt>
                <c:pt idx="4313">
                  <c:v>84.66</c:v>
                </c:pt>
                <c:pt idx="4314">
                  <c:v>84.652000000000001</c:v>
                </c:pt>
                <c:pt idx="4315">
                  <c:v>84.662000000000006</c:v>
                </c:pt>
                <c:pt idx="4316">
                  <c:v>84.69</c:v>
                </c:pt>
                <c:pt idx="4317">
                  <c:v>84.742999999999995</c:v>
                </c:pt>
                <c:pt idx="4318">
                  <c:v>84.811000000000007</c:v>
                </c:pt>
                <c:pt idx="4319">
                  <c:v>84.900999999999996</c:v>
                </c:pt>
                <c:pt idx="4320">
                  <c:v>85.007000000000005</c:v>
                </c:pt>
                <c:pt idx="4321">
                  <c:v>85.138000000000005</c:v>
                </c:pt>
                <c:pt idx="4322">
                  <c:v>85.295000000000002</c:v>
                </c:pt>
                <c:pt idx="4323">
                  <c:v>85.465000000000003</c:v>
                </c:pt>
                <c:pt idx="4324">
                  <c:v>85.647999999999996</c:v>
                </c:pt>
                <c:pt idx="4325">
                  <c:v>85.835999999999999</c:v>
                </c:pt>
                <c:pt idx="4326">
                  <c:v>86.04</c:v>
                </c:pt>
                <c:pt idx="4327">
                  <c:v>86.245000000000005</c:v>
                </c:pt>
                <c:pt idx="4328">
                  <c:v>86.445999999999998</c:v>
                </c:pt>
                <c:pt idx="4329">
                  <c:v>86.653000000000006</c:v>
                </c:pt>
                <c:pt idx="4330">
                  <c:v>86.863</c:v>
                </c:pt>
                <c:pt idx="4331">
                  <c:v>87.064999999999998</c:v>
                </c:pt>
                <c:pt idx="4332">
                  <c:v>87.25</c:v>
                </c:pt>
                <c:pt idx="4333">
                  <c:v>87.424999999999997</c:v>
                </c:pt>
                <c:pt idx="4334">
                  <c:v>87.567999999999998</c:v>
                </c:pt>
                <c:pt idx="4335">
                  <c:v>87.683000000000007</c:v>
                </c:pt>
                <c:pt idx="4336">
                  <c:v>87.789000000000001</c:v>
                </c:pt>
                <c:pt idx="4337">
                  <c:v>87.876999999999995</c:v>
                </c:pt>
                <c:pt idx="4338">
                  <c:v>87.950999999999993</c:v>
                </c:pt>
                <c:pt idx="4339">
                  <c:v>88.021000000000001</c:v>
                </c:pt>
                <c:pt idx="4340">
                  <c:v>88.09</c:v>
                </c:pt>
                <c:pt idx="4341">
                  <c:v>88.146000000000001</c:v>
                </c:pt>
                <c:pt idx="4342">
                  <c:v>88.177999999999997</c:v>
                </c:pt>
                <c:pt idx="4343">
                  <c:v>88.186999999999998</c:v>
                </c:pt>
                <c:pt idx="4344">
                  <c:v>88.179000000000002</c:v>
                </c:pt>
                <c:pt idx="4345">
                  <c:v>88.162000000000006</c:v>
                </c:pt>
                <c:pt idx="4346">
                  <c:v>88.149000000000001</c:v>
                </c:pt>
                <c:pt idx="4347">
                  <c:v>88.137</c:v>
                </c:pt>
                <c:pt idx="4348">
                  <c:v>88.132000000000005</c:v>
                </c:pt>
                <c:pt idx="4349">
                  <c:v>88.138999999999996</c:v>
                </c:pt>
                <c:pt idx="4350">
                  <c:v>88.152000000000001</c:v>
                </c:pt>
                <c:pt idx="4351">
                  <c:v>88.179000000000002</c:v>
                </c:pt>
                <c:pt idx="4352">
                  <c:v>88.222999999999999</c:v>
                </c:pt>
                <c:pt idx="4353">
                  <c:v>88.302000000000007</c:v>
                </c:pt>
                <c:pt idx="4354">
                  <c:v>88.42</c:v>
                </c:pt>
                <c:pt idx="4355">
                  <c:v>88.563999999999993</c:v>
                </c:pt>
                <c:pt idx="4356">
                  <c:v>88.733000000000004</c:v>
                </c:pt>
                <c:pt idx="4357">
                  <c:v>88.94</c:v>
                </c:pt>
                <c:pt idx="4358">
                  <c:v>89.165000000000006</c:v>
                </c:pt>
                <c:pt idx="4359">
                  <c:v>89.393000000000001</c:v>
                </c:pt>
                <c:pt idx="4360">
                  <c:v>89.619</c:v>
                </c:pt>
                <c:pt idx="4361">
                  <c:v>89.846999999999994</c:v>
                </c:pt>
                <c:pt idx="4362">
                  <c:v>90.051000000000002</c:v>
                </c:pt>
                <c:pt idx="4363">
                  <c:v>90.244</c:v>
                </c:pt>
                <c:pt idx="4364">
                  <c:v>90.457999999999998</c:v>
                </c:pt>
                <c:pt idx="4365">
                  <c:v>90.650999999999996</c:v>
                </c:pt>
                <c:pt idx="4366">
                  <c:v>90.807000000000002</c:v>
                </c:pt>
                <c:pt idx="4367">
                  <c:v>90.936000000000007</c:v>
                </c:pt>
                <c:pt idx="4368">
                  <c:v>91.043999999999997</c:v>
                </c:pt>
                <c:pt idx="4369">
                  <c:v>91.13</c:v>
                </c:pt>
                <c:pt idx="4370">
                  <c:v>91.204999999999998</c:v>
                </c:pt>
                <c:pt idx="4371">
                  <c:v>91.26</c:v>
                </c:pt>
                <c:pt idx="4372">
                  <c:v>91.286000000000001</c:v>
                </c:pt>
                <c:pt idx="4373">
                  <c:v>91.281000000000006</c:v>
                </c:pt>
                <c:pt idx="4374">
                  <c:v>91.253</c:v>
                </c:pt>
                <c:pt idx="4375">
                  <c:v>91.200999999999993</c:v>
                </c:pt>
                <c:pt idx="4376">
                  <c:v>91.128</c:v>
                </c:pt>
                <c:pt idx="4377">
                  <c:v>91.03</c:v>
                </c:pt>
                <c:pt idx="4378">
                  <c:v>90.912000000000006</c:v>
                </c:pt>
                <c:pt idx="4379">
                  <c:v>90.792000000000002</c:v>
                </c:pt>
                <c:pt idx="4380">
                  <c:v>90.656000000000006</c:v>
                </c:pt>
                <c:pt idx="4381">
                  <c:v>90.509</c:v>
                </c:pt>
                <c:pt idx="4382">
                  <c:v>90.353999999999999</c:v>
                </c:pt>
                <c:pt idx="4383">
                  <c:v>90.2</c:v>
                </c:pt>
                <c:pt idx="4384">
                  <c:v>90.042000000000002</c:v>
                </c:pt>
                <c:pt idx="4385">
                  <c:v>89.866</c:v>
                </c:pt>
                <c:pt idx="4386">
                  <c:v>89.673000000000002</c:v>
                </c:pt>
                <c:pt idx="4387">
                  <c:v>89.478999999999999</c:v>
                </c:pt>
                <c:pt idx="4388">
                  <c:v>89.287999999999997</c:v>
                </c:pt>
                <c:pt idx="4389">
                  <c:v>89.106999999999999</c:v>
                </c:pt>
                <c:pt idx="4390">
                  <c:v>88.908000000000001</c:v>
                </c:pt>
                <c:pt idx="4391">
                  <c:v>88.698999999999998</c:v>
                </c:pt>
                <c:pt idx="4392">
                  <c:v>88.495000000000005</c:v>
                </c:pt>
                <c:pt idx="4393">
                  <c:v>88.29</c:v>
                </c:pt>
                <c:pt idx="4394">
                  <c:v>88.105000000000004</c:v>
                </c:pt>
                <c:pt idx="4395">
                  <c:v>87.94</c:v>
                </c:pt>
                <c:pt idx="4396">
                  <c:v>87.784999999999997</c:v>
                </c:pt>
                <c:pt idx="4397">
                  <c:v>87.658000000000001</c:v>
                </c:pt>
                <c:pt idx="4398">
                  <c:v>87.542000000000002</c:v>
                </c:pt>
                <c:pt idx="4399">
                  <c:v>87.433000000000007</c:v>
                </c:pt>
                <c:pt idx="4400">
                  <c:v>87.335999999999999</c:v>
                </c:pt>
                <c:pt idx="4401">
                  <c:v>87.259</c:v>
                </c:pt>
                <c:pt idx="4402">
                  <c:v>87.218000000000004</c:v>
                </c:pt>
                <c:pt idx="4403">
                  <c:v>87.194999999999993</c:v>
                </c:pt>
                <c:pt idx="4404">
                  <c:v>87.194000000000003</c:v>
                </c:pt>
                <c:pt idx="4405">
                  <c:v>87.233000000000004</c:v>
                </c:pt>
                <c:pt idx="4406">
                  <c:v>87.304000000000002</c:v>
                </c:pt>
                <c:pt idx="4407">
                  <c:v>87.393000000000001</c:v>
                </c:pt>
                <c:pt idx="4408">
                  <c:v>87.524000000000001</c:v>
                </c:pt>
                <c:pt idx="4409">
                  <c:v>87.676000000000002</c:v>
                </c:pt>
                <c:pt idx="4410">
                  <c:v>87.841999999999999</c:v>
                </c:pt>
                <c:pt idx="4411">
                  <c:v>88.031999999999996</c:v>
                </c:pt>
                <c:pt idx="4412">
                  <c:v>88.224999999999994</c:v>
                </c:pt>
                <c:pt idx="4413">
                  <c:v>88.426000000000002</c:v>
                </c:pt>
                <c:pt idx="4414">
                  <c:v>88.638000000000005</c:v>
                </c:pt>
                <c:pt idx="4415">
                  <c:v>88.861000000000004</c:v>
                </c:pt>
                <c:pt idx="4416">
                  <c:v>89.081000000000003</c:v>
                </c:pt>
                <c:pt idx="4417">
                  <c:v>89.287999999999997</c:v>
                </c:pt>
                <c:pt idx="4418">
                  <c:v>89.477000000000004</c:v>
                </c:pt>
                <c:pt idx="4419">
                  <c:v>89.656999999999996</c:v>
                </c:pt>
                <c:pt idx="4420">
                  <c:v>89.808999999999997</c:v>
                </c:pt>
                <c:pt idx="4421">
                  <c:v>89.94</c:v>
                </c:pt>
                <c:pt idx="4422">
                  <c:v>90.072999999999993</c:v>
                </c:pt>
                <c:pt idx="4423">
                  <c:v>90.191000000000003</c:v>
                </c:pt>
                <c:pt idx="4424">
                  <c:v>90.295000000000002</c:v>
                </c:pt>
                <c:pt idx="4425">
                  <c:v>90.394999999999996</c:v>
                </c:pt>
                <c:pt idx="4426">
                  <c:v>90.486000000000004</c:v>
                </c:pt>
                <c:pt idx="4427">
                  <c:v>90.564999999999998</c:v>
                </c:pt>
                <c:pt idx="4428">
                  <c:v>90.632999999999996</c:v>
                </c:pt>
                <c:pt idx="4429">
                  <c:v>90.691000000000003</c:v>
                </c:pt>
                <c:pt idx="4430">
                  <c:v>90.745000000000005</c:v>
                </c:pt>
                <c:pt idx="4431">
                  <c:v>90.790999999999997</c:v>
                </c:pt>
                <c:pt idx="4432">
                  <c:v>90.843999999999994</c:v>
                </c:pt>
                <c:pt idx="4433">
                  <c:v>90.906999999999996</c:v>
                </c:pt>
                <c:pt idx="4434">
                  <c:v>90.984999999999999</c:v>
                </c:pt>
                <c:pt idx="4435">
                  <c:v>91.066999999999993</c:v>
                </c:pt>
                <c:pt idx="4436">
                  <c:v>91.150999999999996</c:v>
                </c:pt>
                <c:pt idx="4437">
                  <c:v>91.241</c:v>
                </c:pt>
                <c:pt idx="4438">
                  <c:v>91.352000000000004</c:v>
                </c:pt>
                <c:pt idx="4439">
                  <c:v>91.481999999999999</c:v>
                </c:pt>
                <c:pt idx="4440">
                  <c:v>91.614000000000004</c:v>
                </c:pt>
                <c:pt idx="4441">
                  <c:v>91.759</c:v>
                </c:pt>
                <c:pt idx="4442">
                  <c:v>91.929000000000002</c:v>
                </c:pt>
                <c:pt idx="4443">
                  <c:v>92.114000000000004</c:v>
                </c:pt>
                <c:pt idx="4444">
                  <c:v>92.316000000000003</c:v>
                </c:pt>
                <c:pt idx="4445">
                  <c:v>92.518000000000001</c:v>
                </c:pt>
                <c:pt idx="4446">
                  <c:v>92.72</c:v>
                </c:pt>
                <c:pt idx="4447">
                  <c:v>92.906000000000006</c:v>
                </c:pt>
                <c:pt idx="4448">
                  <c:v>93.085999999999999</c:v>
                </c:pt>
                <c:pt idx="4449">
                  <c:v>93.265000000000001</c:v>
                </c:pt>
                <c:pt idx="4450">
                  <c:v>93.429000000000002</c:v>
                </c:pt>
                <c:pt idx="4451">
                  <c:v>93.6</c:v>
                </c:pt>
                <c:pt idx="4452">
                  <c:v>93.787999999999997</c:v>
                </c:pt>
                <c:pt idx="4453">
                  <c:v>93.971000000000004</c:v>
                </c:pt>
                <c:pt idx="4454">
                  <c:v>94.161000000000001</c:v>
                </c:pt>
                <c:pt idx="4455">
                  <c:v>94.361000000000004</c:v>
                </c:pt>
                <c:pt idx="4456">
                  <c:v>94.572000000000003</c:v>
                </c:pt>
                <c:pt idx="4457">
                  <c:v>94.793000000000006</c:v>
                </c:pt>
                <c:pt idx="4458">
                  <c:v>95.021000000000001</c:v>
                </c:pt>
                <c:pt idx="4459">
                  <c:v>95.26</c:v>
                </c:pt>
                <c:pt idx="4460">
                  <c:v>95.501999999999995</c:v>
                </c:pt>
                <c:pt idx="4461">
                  <c:v>95.725999999999999</c:v>
                </c:pt>
                <c:pt idx="4462">
                  <c:v>95.944999999999993</c:v>
                </c:pt>
                <c:pt idx="4463">
                  <c:v>96.14</c:v>
                </c:pt>
                <c:pt idx="4464">
                  <c:v>96.316000000000003</c:v>
                </c:pt>
                <c:pt idx="4465">
                  <c:v>96.471000000000004</c:v>
                </c:pt>
                <c:pt idx="4466">
                  <c:v>96.608999999999995</c:v>
                </c:pt>
                <c:pt idx="4467">
                  <c:v>96.727000000000004</c:v>
                </c:pt>
                <c:pt idx="4468">
                  <c:v>96.825000000000003</c:v>
                </c:pt>
                <c:pt idx="4469">
                  <c:v>96.908000000000001</c:v>
                </c:pt>
                <c:pt idx="4470">
                  <c:v>96.962000000000003</c:v>
                </c:pt>
                <c:pt idx="4471">
                  <c:v>97.004999999999995</c:v>
                </c:pt>
                <c:pt idx="4472">
                  <c:v>97.034999999999997</c:v>
                </c:pt>
                <c:pt idx="4473">
                  <c:v>97.051000000000002</c:v>
                </c:pt>
                <c:pt idx="4474">
                  <c:v>97.061999999999998</c:v>
                </c:pt>
                <c:pt idx="4475">
                  <c:v>97.075999999999993</c:v>
                </c:pt>
                <c:pt idx="4476">
                  <c:v>97.09</c:v>
                </c:pt>
                <c:pt idx="4477">
                  <c:v>97.11</c:v>
                </c:pt>
                <c:pt idx="4478">
                  <c:v>97.137</c:v>
                </c:pt>
                <c:pt idx="4479">
                  <c:v>97.168000000000006</c:v>
                </c:pt>
                <c:pt idx="4480">
                  <c:v>97.2</c:v>
                </c:pt>
                <c:pt idx="4481">
                  <c:v>97.236999999999995</c:v>
                </c:pt>
                <c:pt idx="4482">
                  <c:v>97.271000000000001</c:v>
                </c:pt>
                <c:pt idx="4483">
                  <c:v>97.296999999999997</c:v>
                </c:pt>
                <c:pt idx="4484">
                  <c:v>97.33</c:v>
                </c:pt>
                <c:pt idx="4485">
                  <c:v>97.366</c:v>
                </c:pt>
                <c:pt idx="4486">
                  <c:v>97.391000000000005</c:v>
                </c:pt>
                <c:pt idx="4487">
                  <c:v>97.402000000000001</c:v>
                </c:pt>
                <c:pt idx="4488">
                  <c:v>97.421999999999997</c:v>
                </c:pt>
                <c:pt idx="4489">
                  <c:v>97.451999999999998</c:v>
                </c:pt>
                <c:pt idx="4490">
                  <c:v>97.483000000000004</c:v>
                </c:pt>
                <c:pt idx="4491">
                  <c:v>97.519000000000005</c:v>
                </c:pt>
                <c:pt idx="4492">
                  <c:v>97.555000000000007</c:v>
                </c:pt>
                <c:pt idx="4493">
                  <c:v>97.591999999999999</c:v>
                </c:pt>
                <c:pt idx="4494">
                  <c:v>97.629000000000005</c:v>
                </c:pt>
                <c:pt idx="4495">
                  <c:v>97.656999999999996</c:v>
                </c:pt>
                <c:pt idx="4496">
                  <c:v>97.680999999999997</c:v>
                </c:pt>
                <c:pt idx="4497">
                  <c:v>97.706999999999994</c:v>
                </c:pt>
                <c:pt idx="4498">
                  <c:v>97.74</c:v>
                </c:pt>
                <c:pt idx="4499">
                  <c:v>97.778000000000006</c:v>
                </c:pt>
                <c:pt idx="4500">
                  <c:v>97.825000000000003</c:v>
                </c:pt>
                <c:pt idx="4501">
                  <c:v>97.864999999999995</c:v>
                </c:pt>
                <c:pt idx="4502">
                  <c:v>97.915999999999997</c:v>
                </c:pt>
                <c:pt idx="4503">
                  <c:v>97.963999999999999</c:v>
                </c:pt>
                <c:pt idx="4504">
                  <c:v>98.012</c:v>
                </c:pt>
                <c:pt idx="4505">
                  <c:v>98.066999999999993</c:v>
                </c:pt>
                <c:pt idx="4506">
                  <c:v>98.105999999999995</c:v>
                </c:pt>
                <c:pt idx="4507">
                  <c:v>98.13</c:v>
                </c:pt>
                <c:pt idx="4508">
                  <c:v>98.158000000000001</c:v>
                </c:pt>
                <c:pt idx="4509">
                  <c:v>98.188000000000002</c:v>
                </c:pt>
                <c:pt idx="4510">
                  <c:v>98.218999999999994</c:v>
                </c:pt>
                <c:pt idx="4511">
                  <c:v>98.26</c:v>
                </c:pt>
                <c:pt idx="4512">
                  <c:v>98.296000000000006</c:v>
                </c:pt>
                <c:pt idx="4513">
                  <c:v>98.34</c:v>
                </c:pt>
                <c:pt idx="4514">
                  <c:v>98.39</c:v>
                </c:pt>
                <c:pt idx="4515">
                  <c:v>98.432000000000002</c:v>
                </c:pt>
                <c:pt idx="4516">
                  <c:v>98.468000000000004</c:v>
                </c:pt>
                <c:pt idx="4517">
                  <c:v>98.495999999999995</c:v>
                </c:pt>
                <c:pt idx="4518">
                  <c:v>98.525000000000006</c:v>
                </c:pt>
                <c:pt idx="4519">
                  <c:v>98.563999999999993</c:v>
                </c:pt>
                <c:pt idx="4520">
                  <c:v>98.61</c:v>
                </c:pt>
                <c:pt idx="4521">
                  <c:v>98.656999999999996</c:v>
                </c:pt>
                <c:pt idx="4522">
                  <c:v>98.709000000000003</c:v>
                </c:pt>
                <c:pt idx="4523">
                  <c:v>98.778000000000006</c:v>
                </c:pt>
                <c:pt idx="4524">
                  <c:v>98.864000000000004</c:v>
                </c:pt>
                <c:pt idx="4525">
                  <c:v>98.966999999999999</c:v>
                </c:pt>
                <c:pt idx="4526">
                  <c:v>99.078000000000003</c:v>
                </c:pt>
                <c:pt idx="4527">
                  <c:v>99.18</c:v>
                </c:pt>
                <c:pt idx="4528">
                  <c:v>99.29</c:v>
                </c:pt>
                <c:pt idx="4529">
                  <c:v>99.397000000000006</c:v>
                </c:pt>
                <c:pt idx="4530">
                  <c:v>99.492000000000004</c:v>
                </c:pt>
                <c:pt idx="4531">
                  <c:v>99.575000000000003</c:v>
                </c:pt>
                <c:pt idx="4532">
                  <c:v>99.646000000000001</c:v>
                </c:pt>
                <c:pt idx="4533">
                  <c:v>99.7</c:v>
                </c:pt>
                <c:pt idx="4534">
                  <c:v>99.736999999999995</c:v>
                </c:pt>
                <c:pt idx="4535">
                  <c:v>99.762</c:v>
                </c:pt>
                <c:pt idx="4536">
                  <c:v>99.775999999999996</c:v>
                </c:pt>
                <c:pt idx="4537">
                  <c:v>99.781000000000006</c:v>
                </c:pt>
                <c:pt idx="4538">
                  <c:v>99.77</c:v>
                </c:pt>
                <c:pt idx="4539">
                  <c:v>99.751000000000005</c:v>
                </c:pt>
                <c:pt idx="4540">
                  <c:v>99.721999999999994</c:v>
                </c:pt>
                <c:pt idx="4541">
                  <c:v>99.691000000000003</c:v>
                </c:pt>
                <c:pt idx="4542">
                  <c:v>99.656000000000006</c:v>
                </c:pt>
                <c:pt idx="4543">
                  <c:v>99.626999999999995</c:v>
                </c:pt>
                <c:pt idx="4544">
                  <c:v>99.611000000000004</c:v>
                </c:pt>
                <c:pt idx="4545">
                  <c:v>99.606999999999999</c:v>
                </c:pt>
                <c:pt idx="4546">
                  <c:v>99.614999999999995</c:v>
                </c:pt>
                <c:pt idx="4547">
                  <c:v>99.632999999999996</c:v>
                </c:pt>
                <c:pt idx="4548">
                  <c:v>99.658000000000001</c:v>
                </c:pt>
                <c:pt idx="4549">
                  <c:v>99.691000000000003</c:v>
                </c:pt>
                <c:pt idx="4550">
                  <c:v>99.721999999999994</c:v>
                </c:pt>
                <c:pt idx="4551">
                  <c:v>99.75</c:v>
                </c:pt>
                <c:pt idx="4552">
                  <c:v>99.778999999999996</c:v>
                </c:pt>
                <c:pt idx="4553">
                  <c:v>99.805000000000007</c:v>
                </c:pt>
                <c:pt idx="4554">
                  <c:v>99.825000000000003</c:v>
                </c:pt>
                <c:pt idx="4555">
                  <c:v>99.841999999999999</c:v>
                </c:pt>
                <c:pt idx="4556">
                  <c:v>99.846999999999994</c:v>
                </c:pt>
                <c:pt idx="4557">
                  <c:v>99.847999999999999</c:v>
                </c:pt>
                <c:pt idx="4558">
                  <c:v>99.843999999999994</c:v>
                </c:pt>
                <c:pt idx="4559">
                  <c:v>99.838999999999999</c:v>
                </c:pt>
                <c:pt idx="4560">
                  <c:v>99.828000000000003</c:v>
                </c:pt>
                <c:pt idx="4561">
                  <c:v>99.802999999999997</c:v>
                </c:pt>
                <c:pt idx="4562">
                  <c:v>99.78</c:v>
                </c:pt>
                <c:pt idx="4563">
                  <c:v>99.772000000000006</c:v>
                </c:pt>
                <c:pt idx="4564">
                  <c:v>99.766000000000005</c:v>
                </c:pt>
                <c:pt idx="4565">
                  <c:v>99.757000000000005</c:v>
                </c:pt>
                <c:pt idx="4566">
                  <c:v>99.753</c:v>
                </c:pt>
                <c:pt idx="4567">
                  <c:v>99.763999999999996</c:v>
                </c:pt>
                <c:pt idx="4568">
                  <c:v>99.781000000000006</c:v>
                </c:pt>
                <c:pt idx="4569">
                  <c:v>99.798000000000002</c:v>
                </c:pt>
                <c:pt idx="4570">
                  <c:v>99.820999999999998</c:v>
                </c:pt>
                <c:pt idx="4571">
                  <c:v>99.840999999999994</c:v>
                </c:pt>
                <c:pt idx="4572">
                  <c:v>99.856999999999999</c:v>
                </c:pt>
                <c:pt idx="4573">
                  <c:v>99.869</c:v>
                </c:pt>
                <c:pt idx="4574">
                  <c:v>99.887</c:v>
                </c:pt>
                <c:pt idx="4575">
                  <c:v>99.912999999999997</c:v>
                </c:pt>
                <c:pt idx="4576">
                  <c:v>99.942999999999998</c:v>
                </c:pt>
                <c:pt idx="4577">
                  <c:v>99.965999999999994</c:v>
                </c:pt>
                <c:pt idx="4578">
                  <c:v>99.98</c:v>
                </c:pt>
                <c:pt idx="4579">
                  <c:v>99.975999999999999</c:v>
                </c:pt>
                <c:pt idx="4580">
                  <c:v>99.965999999999994</c:v>
                </c:pt>
                <c:pt idx="4581">
                  <c:v>99.956000000000003</c:v>
                </c:pt>
                <c:pt idx="4582">
                  <c:v>99.942999999999998</c:v>
                </c:pt>
                <c:pt idx="4583">
                  <c:v>99.927999999999997</c:v>
                </c:pt>
                <c:pt idx="4584">
                  <c:v>99.900999999999996</c:v>
                </c:pt>
                <c:pt idx="4585">
                  <c:v>99.878</c:v>
                </c:pt>
                <c:pt idx="4586">
                  <c:v>99.858999999999995</c:v>
                </c:pt>
                <c:pt idx="4587">
                  <c:v>99.825000000000003</c:v>
                </c:pt>
                <c:pt idx="4588">
                  <c:v>99.79</c:v>
                </c:pt>
                <c:pt idx="4589">
                  <c:v>99.768000000000001</c:v>
                </c:pt>
                <c:pt idx="4590">
                  <c:v>99.754000000000005</c:v>
                </c:pt>
                <c:pt idx="4591">
                  <c:v>99.742000000000004</c:v>
                </c:pt>
                <c:pt idx="4592">
                  <c:v>99.727000000000004</c:v>
                </c:pt>
                <c:pt idx="4593">
                  <c:v>99.718000000000004</c:v>
                </c:pt>
                <c:pt idx="4594">
                  <c:v>99.710999999999999</c:v>
                </c:pt>
                <c:pt idx="4595">
                  <c:v>99.71</c:v>
                </c:pt>
                <c:pt idx="4596">
                  <c:v>99.704999999999998</c:v>
                </c:pt>
                <c:pt idx="4597">
                  <c:v>99.692999999999998</c:v>
                </c:pt>
                <c:pt idx="4598">
                  <c:v>99.673000000000002</c:v>
                </c:pt>
                <c:pt idx="4599">
                  <c:v>99.653000000000006</c:v>
                </c:pt>
                <c:pt idx="4600">
                  <c:v>99.641999999999996</c:v>
                </c:pt>
                <c:pt idx="4601">
                  <c:v>99.623999999999995</c:v>
                </c:pt>
                <c:pt idx="4602">
                  <c:v>99.600999999999999</c:v>
                </c:pt>
                <c:pt idx="4603">
                  <c:v>99.555999999999997</c:v>
                </c:pt>
                <c:pt idx="4604">
                  <c:v>99.495999999999995</c:v>
                </c:pt>
                <c:pt idx="4605">
                  <c:v>99.427000000000007</c:v>
                </c:pt>
                <c:pt idx="4606">
                  <c:v>99.35</c:v>
                </c:pt>
                <c:pt idx="4607">
                  <c:v>99.275999999999996</c:v>
                </c:pt>
                <c:pt idx="4608">
                  <c:v>99.210999999999999</c:v>
                </c:pt>
                <c:pt idx="4609">
                  <c:v>99.134</c:v>
                </c:pt>
                <c:pt idx="4610">
                  <c:v>99.052999999999997</c:v>
                </c:pt>
                <c:pt idx="4611">
                  <c:v>98.968999999999994</c:v>
                </c:pt>
                <c:pt idx="4612">
                  <c:v>98.885999999999996</c:v>
                </c:pt>
                <c:pt idx="4613">
                  <c:v>98.804000000000002</c:v>
                </c:pt>
                <c:pt idx="4614">
                  <c:v>98.741</c:v>
                </c:pt>
                <c:pt idx="4615">
                  <c:v>98.685000000000002</c:v>
                </c:pt>
                <c:pt idx="4616">
                  <c:v>98.644999999999996</c:v>
                </c:pt>
                <c:pt idx="4617">
                  <c:v>98.608999999999995</c:v>
                </c:pt>
                <c:pt idx="4618">
                  <c:v>98.572000000000003</c:v>
                </c:pt>
                <c:pt idx="4619">
                  <c:v>98.543000000000006</c:v>
                </c:pt>
                <c:pt idx="4620">
                  <c:v>98.521000000000001</c:v>
                </c:pt>
                <c:pt idx="4621">
                  <c:v>98.506</c:v>
                </c:pt>
                <c:pt idx="4622">
                  <c:v>98.501000000000005</c:v>
                </c:pt>
                <c:pt idx="4623">
                  <c:v>98.495999999999995</c:v>
                </c:pt>
                <c:pt idx="4624">
                  <c:v>98.488</c:v>
                </c:pt>
                <c:pt idx="4625">
                  <c:v>98.472999999999999</c:v>
                </c:pt>
                <c:pt idx="4626">
                  <c:v>98.448999999999998</c:v>
                </c:pt>
                <c:pt idx="4627">
                  <c:v>98.415999999999997</c:v>
                </c:pt>
                <c:pt idx="4628">
                  <c:v>98.369</c:v>
                </c:pt>
                <c:pt idx="4629">
                  <c:v>98.32</c:v>
                </c:pt>
                <c:pt idx="4630">
                  <c:v>98.257999999999996</c:v>
                </c:pt>
                <c:pt idx="4631">
                  <c:v>98.197000000000003</c:v>
                </c:pt>
                <c:pt idx="4632">
                  <c:v>98.123999999999995</c:v>
                </c:pt>
                <c:pt idx="4633">
                  <c:v>98.037000000000006</c:v>
                </c:pt>
                <c:pt idx="4634">
                  <c:v>97.941999999999993</c:v>
                </c:pt>
                <c:pt idx="4635">
                  <c:v>97.846000000000004</c:v>
                </c:pt>
                <c:pt idx="4636">
                  <c:v>97.745999999999995</c:v>
                </c:pt>
                <c:pt idx="4637">
                  <c:v>97.643000000000001</c:v>
                </c:pt>
                <c:pt idx="4638">
                  <c:v>97.552000000000007</c:v>
                </c:pt>
                <c:pt idx="4639">
                  <c:v>97.474000000000004</c:v>
                </c:pt>
                <c:pt idx="4640">
                  <c:v>97.406999999999996</c:v>
                </c:pt>
                <c:pt idx="4641">
                  <c:v>97.35</c:v>
                </c:pt>
                <c:pt idx="4642">
                  <c:v>97.305999999999997</c:v>
                </c:pt>
                <c:pt idx="4643">
                  <c:v>97.277000000000001</c:v>
                </c:pt>
                <c:pt idx="4644">
                  <c:v>97.259</c:v>
                </c:pt>
                <c:pt idx="4645">
                  <c:v>97.257000000000005</c:v>
                </c:pt>
                <c:pt idx="4646">
                  <c:v>97.262</c:v>
                </c:pt>
                <c:pt idx="4647">
                  <c:v>97.274000000000001</c:v>
                </c:pt>
                <c:pt idx="4648">
                  <c:v>97.292000000000002</c:v>
                </c:pt>
                <c:pt idx="4649">
                  <c:v>97.311999999999998</c:v>
                </c:pt>
                <c:pt idx="4650">
                  <c:v>97.334000000000003</c:v>
                </c:pt>
                <c:pt idx="4651">
                  <c:v>97.363</c:v>
                </c:pt>
                <c:pt idx="4652">
                  <c:v>97.376000000000005</c:v>
                </c:pt>
                <c:pt idx="4653">
                  <c:v>97.403999999999996</c:v>
                </c:pt>
                <c:pt idx="4654">
                  <c:v>97.421000000000006</c:v>
                </c:pt>
                <c:pt idx="4655">
                  <c:v>97.421000000000006</c:v>
                </c:pt>
                <c:pt idx="4656">
                  <c:v>97.415999999999997</c:v>
                </c:pt>
                <c:pt idx="4657">
                  <c:v>97.415000000000006</c:v>
                </c:pt>
                <c:pt idx="4658">
                  <c:v>97.415000000000006</c:v>
                </c:pt>
                <c:pt idx="4659">
                  <c:v>97.418000000000006</c:v>
                </c:pt>
                <c:pt idx="4660">
                  <c:v>97.418000000000006</c:v>
                </c:pt>
                <c:pt idx="4661">
                  <c:v>97.415999999999997</c:v>
                </c:pt>
                <c:pt idx="4662">
                  <c:v>97.41</c:v>
                </c:pt>
                <c:pt idx="4663">
                  <c:v>97.394000000000005</c:v>
                </c:pt>
                <c:pt idx="4664">
                  <c:v>97.379000000000005</c:v>
                </c:pt>
                <c:pt idx="4665">
                  <c:v>97.367000000000004</c:v>
                </c:pt>
                <c:pt idx="4666">
                  <c:v>97.361000000000004</c:v>
                </c:pt>
                <c:pt idx="4667">
                  <c:v>97.361000000000004</c:v>
                </c:pt>
                <c:pt idx="4668">
                  <c:v>97.367999999999995</c:v>
                </c:pt>
                <c:pt idx="4669">
                  <c:v>97.378</c:v>
                </c:pt>
                <c:pt idx="4670">
                  <c:v>97.391000000000005</c:v>
                </c:pt>
                <c:pt idx="4671">
                  <c:v>97.41</c:v>
                </c:pt>
                <c:pt idx="4672">
                  <c:v>97.429000000000002</c:v>
                </c:pt>
                <c:pt idx="4673">
                  <c:v>97.436000000000007</c:v>
                </c:pt>
                <c:pt idx="4674">
                  <c:v>97.438000000000002</c:v>
                </c:pt>
                <c:pt idx="4675">
                  <c:v>97.441000000000003</c:v>
                </c:pt>
                <c:pt idx="4676">
                  <c:v>97.438999999999993</c:v>
                </c:pt>
                <c:pt idx="4677">
                  <c:v>97.433000000000007</c:v>
                </c:pt>
                <c:pt idx="4678">
                  <c:v>97.430999999999997</c:v>
                </c:pt>
                <c:pt idx="4679">
                  <c:v>97.427999999999997</c:v>
                </c:pt>
                <c:pt idx="4680">
                  <c:v>97.418000000000006</c:v>
                </c:pt>
                <c:pt idx="4681">
                  <c:v>97.400999999999996</c:v>
                </c:pt>
                <c:pt idx="4682">
                  <c:v>97.375</c:v>
                </c:pt>
                <c:pt idx="4683">
                  <c:v>97.334999999999994</c:v>
                </c:pt>
                <c:pt idx="4684">
                  <c:v>97.289000000000001</c:v>
                </c:pt>
                <c:pt idx="4685">
                  <c:v>97.233999999999995</c:v>
                </c:pt>
                <c:pt idx="4686">
                  <c:v>97.165999999999997</c:v>
                </c:pt>
                <c:pt idx="4687">
                  <c:v>97.093999999999994</c:v>
                </c:pt>
                <c:pt idx="4688">
                  <c:v>97.016999999999996</c:v>
                </c:pt>
                <c:pt idx="4689">
                  <c:v>96.947000000000003</c:v>
                </c:pt>
                <c:pt idx="4690">
                  <c:v>96.894999999999996</c:v>
                </c:pt>
                <c:pt idx="4691">
                  <c:v>96.847999999999999</c:v>
                </c:pt>
                <c:pt idx="4692">
                  <c:v>96.805999999999997</c:v>
                </c:pt>
                <c:pt idx="4693">
                  <c:v>96.77</c:v>
                </c:pt>
                <c:pt idx="4694">
                  <c:v>96.727000000000004</c:v>
                </c:pt>
                <c:pt idx="4695">
                  <c:v>96.671999999999997</c:v>
                </c:pt>
                <c:pt idx="4696">
                  <c:v>96.61</c:v>
                </c:pt>
                <c:pt idx="4697">
                  <c:v>96.546999999999997</c:v>
                </c:pt>
                <c:pt idx="4698">
                  <c:v>96.495999999999995</c:v>
                </c:pt>
                <c:pt idx="4699">
                  <c:v>96.459000000000003</c:v>
                </c:pt>
                <c:pt idx="4700">
                  <c:v>96.433999999999997</c:v>
                </c:pt>
                <c:pt idx="4701">
                  <c:v>96.427000000000007</c:v>
                </c:pt>
                <c:pt idx="4702">
                  <c:v>96.442999999999998</c:v>
                </c:pt>
                <c:pt idx="4703">
                  <c:v>96.472999999999999</c:v>
                </c:pt>
                <c:pt idx="4704">
                  <c:v>96.501000000000005</c:v>
                </c:pt>
                <c:pt idx="4705">
                  <c:v>96.534000000000006</c:v>
                </c:pt>
                <c:pt idx="4706">
                  <c:v>96.570999999999998</c:v>
                </c:pt>
                <c:pt idx="4707">
                  <c:v>96.597999999999999</c:v>
                </c:pt>
                <c:pt idx="4708">
                  <c:v>96.620999999999995</c:v>
                </c:pt>
                <c:pt idx="4709">
                  <c:v>96.620999999999995</c:v>
                </c:pt>
                <c:pt idx="4710">
                  <c:v>96.6</c:v>
                </c:pt>
                <c:pt idx="4711">
                  <c:v>96.563000000000002</c:v>
                </c:pt>
                <c:pt idx="4712">
                  <c:v>96.501999999999995</c:v>
                </c:pt>
                <c:pt idx="4713">
                  <c:v>96.415999999999997</c:v>
                </c:pt>
                <c:pt idx="4714">
                  <c:v>96.32</c:v>
                </c:pt>
                <c:pt idx="4715">
                  <c:v>96.2</c:v>
                </c:pt>
                <c:pt idx="4716">
                  <c:v>96.07</c:v>
                </c:pt>
                <c:pt idx="4717">
                  <c:v>95.936999999999998</c:v>
                </c:pt>
                <c:pt idx="4718">
                  <c:v>95.8</c:v>
                </c:pt>
                <c:pt idx="4719">
                  <c:v>95.643000000000001</c:v>
                </c:pt>
                <c:pt idx="4720">
                  <c:v>95.488</c:v>
                </c:pt>
                <c:pt idx="4721">
                  <c:v>95.394000000000005</c:v>
                </c:pt>
                <c:pt idx="4722">
                  <c:v>95.367999999999995</c:v>
                </c:pt>
                <c:pt idx="4723">
                  <c:v>95.391999999999996</c:v>
                </c:pt>
                <c:pt idx="4724">
                  <c:v>95.448999999999998</c:v>
                </c:pt>
                <c:pt idx="4725">
                  <c:v>95.515000000000001</c:v>
                </c:pt>
                <c:pt idx="4726">
                  <c:v>95.608999999999995</c:v>
                </c:pt>
                <c:pt idx="4727">
                  <c:v>95.721999999999994</c:v>
                </c:pt>
                <c:pt idx="4728">
                  <c:v>95.853999999999999</c:v>
                </c:pt>
                <c:pt idx="4729">
                  <c:v>96.003</c:v>
                </c:pt>
                <c:pt idx="4730">
                  <c:v>96.16</c:v>
                </c:pt>
                <c:pt idx="4731">
                  <c:v>96.325999999999993</c:v>
                </c:pt>
                <c:pt idx="4732">
                  <c:v>96.506</c:v>
                </c:pt>
                <c:pt idx="4733">
                  <c:v>96.701999999999998</c:v>
                </c:pt>
                <c:pt idx="4734">
                  <c:v>96.908000000000001</c:v>
                </c:pt>
                <c:pt idx="4735">
                  <c:v>97.113</c:v>
                </c:pt>
                <c:pt idx="4736">
                  <c:v>97.308000000000007</c:v>
                </c:pt>
                <c:pt idx="4737">
                  <c:v>97.489000000000004</c:v>
                </c:pt>
                <c:pt idx="4738">
                  <c:v>97.658000000000001</c:v>
                </c:pt>
                <c:pt idx="4739">
                  <c:v>97.822999999999993</c:v>
                </c:pt>
                <c:pt idx="4740">
                  <c:v>97.977000000000004</c:v>
                </c:pt>
                <c:pt idx="4741">
                  <c:v>98.114000000000004</c:v>
                </c:pt>
                <c:pt idx="4742">
                  <c:v>98.234999999999999</c:v>
                </c:pt>
                <c:pt idx="4743">
                  <c:v>98.328000000000003</c:v>
                </c:pt>
                <c:pt idx="4744">
                  <c:v>98.400999999999996</c:v>
                </c:pt>
                <c:pt idx="4745">
                  <c:v>98.456000000000003</c:v>
                </c:pt>
                <c:pt idx="4746">
                  <c:v>98.488</c:v>
                </c:pt>
                <c:pt idx="4747">
                  <c:v>98.507000000000005</c:v>
                </c:pt>
                <c:pt idx="4748">
                  <c:v>98.513999999999996</c:v>
                </c:pt>
                <c:pt idx="4749">
                  <c:v>98.509</c:v>
                </c:pt>
                <c:pt idx="4750">
                  <c:v>98.494</c:v>
                </c:pt>
                <c:pt idx="4751">
                  <c:v>98.471000000000004</c:v>
                </c:pt>
                <c:pt idx="4752">
                  <c:v>98.435000000000002</c:v>
                </c:pt>
                <c:pt idx="4753">
                  <c:v>98.388999999999996</c:v>
                </c:pt>
                <c:pt idx="4754">
                  <c:v>98.337999999999994</c:v>
                </c:pt>
                <c:pt idx="4755">
                  <c:v>98.281999999999996</c:v>
                </c:pt>
                <c:pt idx="4756">
                  <c:v>98.212999999999994</c:v>
                </c:pt>
                <c:pt idx="4757">
                  <c:v>98.144000000000005</c:v>
                </c:pt>
                <c:pt idx="4758">
                  <c:v>98.066999999999993</c:v>
                </c:pt>
                <c:pt idx="4759">
                  <c:v>97.992999999999995</c:v>
                </c:pt>
                <c:pt idx="4760">
                  <c:v>97.92</c:v>
                </c:pt>
                <c:pt idx="4761">
                  <c:v>97.856999999999999</c:v>
                </c:pt>
                <c:pt idx="4762">
                  <c:v>97.784000000000006</c:v>
                </c:pt>
                <c:pt idx="4763">
                  <c:v>97.718000000000004</c:v>
                </c:pt>
                <c:pt idx="4764">
                  <c:v>97.661000000000001</c:v>
                </c:pt>
                <c:pt idx="4765">
                  <c:v>97.6</c:v>
                </c:pt>
                <c:pt idx="4766">
                  <c:v>97.546000000000006</c:v>
                </c:pt>
                <c:pt idx="4767">
                  <c:v>97.492999999999995</c:v>
                </c:pt>
                <c:pt idx="4768">
                  <c:v>97.448999999999998</c:v>
                </c:pt>
                <c:pt idx="4769">
                  <c:v>97.421999999999997</c:v>
                </c:pt>
                <c:pt idx="4770">
                  <c:v>97.406999999999996</c:v>
                </c:pt>
                <c:pt idx="4771">
                  <c:v>97.391000000000005</c:v>
                </c:pt>
                <c:pt idx="4772">
                  <c:v>97.37</c:v>
                </c:pt>
                <c:pt idx="4773">
                  <c:v>97.356999999999999</c:v>
                </c:pt>
                <c:pt idx="4774">
                  <c:v>97.361000000000004</c:v>
                </c:pt>
                <c:pt idx="4775">
                  <c:v>97.352999999999994</c:v>
                </c:pt>
                <c:pt idx="4776">
                  <c:v>97.337999999999994</c:v>
                </c:pt>
                <c:pt idx="4777">
                  <c:v>97.334999999999994</c:v>
                </c:pt>
                <c:pt idx="4778">
                  <c:v>97.334999999999994</c:v>
                </c:pt>
                <c:pt idx="4779">
                  <c:v>97.337000000000003</c:v>
                </c:pt>
                <c:pt idx="4780">
                  <c:v>97.343999999999994</c:v>
                </c:pt>
                <c:pt idx="4781">
                  <c:v>97.355000000000004</c:v>
                </c:pt>
                <c:pt idx="4782">
                  <c:v>97.373000000000005</c:v>
                </c:pt>
                <c:pt idx="4783">
                  <c:v>97.408000000000001</c:v>
                </c:pt>
                <c:pt idx="4784">
                  <c:v>97.454999999999998</c:v>
                </c:pt>
                <c:pt idx="4785">
                  <c:v>97.513999999999996</c:v>
                </c:pt>
                <c:pt idx="4786">
                  <c:v>97.588999999999999</c:v>
                </c:pt>
                <c:pt idx="4787">
                  <c:v>97.682000000000002</c:v>
                </c:pt>
                <c:pt idx="4788">
                  <c:v>97.778000000000006</c:v>
                </c:pt>
                <c:pt idx="4789">
                  <c:v>97.888000000000005</c:v>
                </c:pt>
                <c:pt idx="4790">
                  <c:v>98.007999999999996</c:v>
                </c:pt>
                <c:pt idx="4791">
                  <c:v>98.132000000000005</c:v>
                </c:pt>
                <c:pt idx="4792">
                  <c:v>98.266999999999996</c:v>
                </c:pt>
                <c:pt idx="4793">
                  <c:v>98.397000000000006</c:v>
                </c:pt>
                <c:pt idx="4794">
                  <c:v>98.507999999999996</c:v>
                </c:pt>
                <c:pt idx="4795">
                  <c:v>98.594999999999999</c:v>
                </c:pt>
                <c:pt idx="4796">
                  <c:v>98.665999999999997</c:v>
                </c:pt>
                <c:pt idx="4797">
                  <c:v>98.727000000000004</c:v>
                </c:pt>
                <c:pt idx="4798">
                  <c:v>98.775999999999996</c:v>
                </c:pt>
                <c:pt idx="4799">
                  <c:v>98.808999999999997</c:v>
                </c:pt>
                <c:pt idx="4800">
                  <c:v>98.817999999999998</c:v>
                </c:pt>
                <c:pt idx="4801">
                  <c:v>98.793000000000006</c:v>
                </c:pt>
                <c:pt idx="4802">
                  <c:v>98.741</c:v>
                </c:pt>
                <c:pt idx="4803">
                  <c:v>98.671000000000006</c:v>
                </c:pt>
                <c:pt idx="4804">
                  <c:v>98.564999999999998</c:v>
                </c:pt>
                <c:pt idx="4805">
                  <c:v>98.442999999999998</c:v>
                </c:pt>
                <c:pt idx="4806">
                  <c:v>98.320999999999998</c:v>
                </c:pt>
                <c:pt idx="4807">
                  <c:v>98.171999999999997</c:v>
                </c:pt>
                <c:pt idx="4808">
                  <c:v>98.013999999999996</c:v>
                </c:pt>
                <c:pt idx="4809">
                  <c:v>97.867999999999995</c:v>
                </c:pt>
                <c:pt idx="4810">
                  <c:v>97.734999999999999</c:v>
                </c:pt>
                <c:pt idx="4811">
                  <c:v>97.608000000000004</c:v>
                </c:pt>
                <c:pt idx="4812">
                  <c:v>97.474999999999994</c:v>
                </c:pt>
                <c:pt idx="4813">
                  <c:v>97.35</c:v>
                </c:pt>
                <c:pt idx="4814">
                  <c:v>97.238</c:v>
                </c:pt>
                <c:pt idx="4815">
                  <c:v>97.155000000000001</c:v>
                </c:pt>
                <c:pt idx="4816">
                  <c:v>97.078000000000003</c:v>
                </c:pt>
                <c:pt idx="4817">
                  <c:v>97.006</c:v>
                </c:pt>
                <c:pt idx="4818">
                  <c:v>96.953999999999994</c:v>
                </c:pt>
                <c:pt idx="4819">
                  <c:v>96.915000000000006</c:v>
                </c:pt>
                <c:pt idx="4820">
                  <c:v>96.882000000000005</c:v>
                </c:pt>
                <c:pt idx="4821">
                  <c:v>96.852999999999994</c:v>
                </c:pt>
                <c:pt idx="4822">
                  <c:v>96.835999999999999</c:v>
                </c:pt>
                <c:pt idx="4823">
                  <c:v>96.823999999999998</c:v>
                </c:pt>
                <c:pt idx="4824">
                  <c:v>96.820999999999998</c:v>
                </c:pt>
                <c:pt idx="4825">
                  <c:v>96.82</c:v>
                </c:pt>
                <c:pt idx="4826">
                  <c:v>96.823999999999998</c:v>
                </c:pt>
                <c:pt idx="4827">
                  <c:v>96.837999999999994</c:v>
                </c:pt>
                <c:pt idx="4828">
                  <c:v>96.856999999999999</c:v>
                </c:pt>
                <c:pt idx="4829">
                  <c:v>96.873999999999995</c:v>
                </c:pt>
                <c:pt idx="4830">
                  <c:v>96.893000000000001</c:v>
                </c:pt>
                <c:pt idx="4831">
                  <c:v>96.914000000000001</c:v>
                </c:pt>
                <c:pt idx="4832">
                  <c:v>96.941000000000003</c:v>
                </c:pt>
                <c:pt idx="4833">
                  <c:v>96.966999999999999</c:v>
                </c:pt>
                <c:pt idx="4834">
                  <c:v>96.986999999999995</c:v>
                </c:pt>
                <c:pt idx="4835">
                  <c:v>97.001000000000005</c:v>
                </c:pt>
                <c:pt idx="4836">
                  <c:v>97.027000000000001</c:v>
                </c:pt>
                <c:pt idx="4837">
                  <c:v>97.046000000000006</c:v>
                </c:pt>
                <c:pt idx="4838">
                  <c:v>97.048000000000002</c:v>
                </c:pt>
                <c:pt idx="4839">
                  <c:v>97.061999999999998</c:v>
                </c:pt>
                <c:pt idx="4840">
                  <c:v>97.081999999999994</c:v>
                </c:pt>
                <c:pt idx="4841">
                  <c:v>97.096999999999994</c:v>
                </c:pt>
                <c:pt idx="4842">
                  <c:v>97.11</c:v>
                </c:pt>
                <c:pt idx="4843">
                  <c:v>97.134</c:v>
                </c:pt>
                <c:pt idx="4844">
                  <c:v>97.171999999999997</c:v>
                </c:pt>
                <c:pt idx="4845">
                  <c:v>97.212999999999994</c:v>
                </c:pt>
                <c:pt idx="4846">
                  <c:v>97.254999999999995</c:v>
                </c:pt>
                <c:pt idx="4847">
                  <c:v>97.292000000000002</c:v>
                </c:pt>
                <c:pt idx="4848">
                  <c:v>97.32</c:v>
                </c:pt>
                <c:pt idx="4849">
                  <c:v>97.340999999999994</c:v>
                </c:pt>
                <c:pt idx="4850">
                  <c:v>97.347999999999999</c:v>
                </c:pt>
                <c:pt idx="4851">
                  <c:v>97.344999999999999</c:v>
                </c:pt>
                <c:pt idx="4852">
                  <c:v>97.331999999999994</c:v>
                </c:pt>
                <c:pt idx="4853">
                  <c:v>97.305999999999997</c:v>
                </c:pt>
                <c:pt idx="4854">
                  <c:v>97.275000000000006</c:v>
                </c:pt>
                <c:pt idx="4855">
                  <c:v>97.242000000000004</c:v>
                </c:pt>
                <c:pt idx="4856">
                  <c:v>97.215000000000003</c:v>
                </c:pt>
                <c:pt idx="4857">
                  <c:v>97.197999999999993</c:v>
                </c:pt>
                <c:pt idx="4858">
                  <c:v>97.186999999999998</c:v>
                </c:pt>
                <c:pt idx="4859">
                  <c:v>97.180999999999997</c:v>
                </c:pt>
                <c:pt idx="4860">
                  <c:v>97.188999999999993</c:v>
                </c:pt>
                <c:pt idx="4861">
                  <c:v>97.206000000000003</c:v>
                </c:pt>
                <c:pt idx="4862">
                  <c:v>97.228999999999999</c:v>
                </c:pt>
                <c:pt idx="4863">
                  <c:v>97.260999999999996</c:v>
                </c:pt>
                <c:pt idx="4864">
                  <c:v>97.292000000000002</c:v>
                </c:pt>
                <c:pt idx="4865">
                  <c:v>97.332999999999998</c:v>
                </c:pt>
                <c:pt idx="4866">
                  <c:v>97.381</c:v>
                </c:pt>
                <c:pt idx="4867">
                  <c:v>97.453999999999994</c:v>
                </c:pt>
                <c:pt idx="4868">
                  <c:v>97.540999999999997</c:v>
                </c:pt>
                <c:pt idx="4869">
                  <c:v>97.647999999999996</c:v>
                </c:pt>
                <c:pt idx="4870">
                  <c:v>97.774000000000001</c:v>
                </c:pt>
                <c:pt idx="4871">
                  <c:v>97.911000000000001</c:v>
                </c:pt>
                <c:pt idx="4872">
                  <c:v>98.046000000000006</c:v>
                </c:pt>
                <c:pt idx="4873">
                  <c:v>98.177000000000007</c:v>
                </c:pt>
                <c:pt idx="4874">
                  <c:v>98.317999999999998</c:v>
                </c:pt>
                <c:pt idx="4875">
                  <c:v>98.459000000000003</c:v>
                </c:pt>
                <c:pt idx="4876">
                  <c:v>98.606999999999999</c:v>
                </c:pt>
                <c:pt idx="4877">
                  <c:v>98.751000000000005</c:v>
                </c:pt>
                <c:pt idx="4878">
                  <c:v>98.885000000000005</c:v>
                </c:pt>
                <c:pt idx="4879">
                  <c:v>99.025000000000006</c:v>
                </c:pt>
                <c:pt idx="4880">
                  <c:v>99.168999999999997</c:v>
                </c:pt>
                <c:pt idx="4881">
                  <c:v>99.32</c:v>
                </c:pt>
                <c:pt idx="4882">
                  <c:v>99.492000000000004</c:v>
                </c:pt>
                <c:pt idx="4883">
                  <c:v>99.683000000000007</c:v>
                </c:pt>
                <c:pt idx="4884">
                  <c:v>99.885000000000005</c:v>
                </c:pt>
                <c:pt idx="4885">
                  <c:v>100.09</c:v>
                </c:pt>
                <c:pt idx="4886">
                  <c:v>100.31</c:v>
                </c:pt>
                <c:pt idx="4887">
                  <c:v>100.54</c:v>
                </c:pt>
                <c:pt idx="4888">
                  <c:v>100.78</c:v>
                </c:pt>
                <c:pt idx="4889">
                  <c:v>101</c:v>
                </c:pt>
                <c:pt idx="4890">
                  <c:v>101.21</c:v>
                </c:pt>
                <c:pt idx="4891">
                  <c:v>101.42</c:v>
                </c:pt>
                <c:pt idx="4892">
                  <c:v>101.61</c:v>
                </c:pt>
                <c:pt idx="4893">
                  <c:v>101.82</c:v>
                </c:pt>
                <c:pt idx="4894">
                  <c:v>102.04</c:v>
                </c:pt>
                <c:pt idx="4895">
                  <c:v>102.26</c:v>
                </c:pt>
                <c:pt idx="4896">
                  <c:v>102.49</c:v>
                </c:pt>
                <c:pt idx="4897">
                  <c:v>102.71</c:v>
                </c:pt>
                <c:pt idx="4898">
                  <c:v>102.94</c:v>
                </c:pt>
                <c:pt idx="4899">
                  <c:v>103.15</c:v>
                </c:pt>
                <c:pt idx="4900">
                  <c:v>103.35</c:v>
                </c:pt>
                <c:pt idx="4901">
                  <c:v>103.56</c:v>
                </c:pt>
                <c:pt idx="4902">
                  <c:v>103.75</c:v>
                </c:pt>
                <c:pt idx="4903">
                  <c:v>103.95</c:v>
                </c:pt>
                <c:pt idx="4904">
                  <c:v>104.14</c:v>
                </c:pt>
                <c:pt idx="4905">
                  <c:v>104.32</c:v>
                </c:pt>
                <c:pt idx="4906">
                  <c:v>104.5</c:v>
                </c:pt>
                <c:pt idx="4907">
                  <c:v>104.7</c:v>
                </c:pt>
                <c:pt idx="4908">
                  <c:v>104.91</c:v>
                </c:pt>
                <c:pt idx="4909">
                  <c:v>105.13</c:v>
                </c:pt>
                <c:pt idx="4910">
                  <c:v>105.36</c:v>
                </c:pt>
                <c:pt idx="4911">
                  <c:v>105.59</c:v>
                </c:pt>
                <c:pt idx="4912">
                  <c:v>105.81</c:v>
                </c:pt>
                <c:pt idx="4913">
                  <c:v>106.05</c:v>
                </c:pt>
                <c:pt idx="4914">
                  <c:v>106.29</c:v>
                </c:pt>
                <c:pt idx="4915">
                  <c:v>106.52</c:v>
                </c:pt>
                <c:pt idx="4916">
                  <c:v>106.73</c:v>
                </c:pt>
                <c:pt idx="4917">
                  <c:v>106.95</c:v>
                </c:pt>
                <c:pt idx="4918">
                  <c:v>107.17</c:v>
                </c:pt>
                <c:pt idx="4919">
                  <c:v>107.39</c:v>
                </c:pt>
                <c:pt idx="4920">
                  <c:v>107.58</c:v>
                </c:pt>
                <c:pt idx="4921">
                  <c:v>107.75</c:v>
                </c:pt>
                <c:pt idx="4922">
                  <c:v>107.93</c:v>
                </c:pt>
                <c:pt idx="4923">
                  <c:v>108.09</c:v>
                </c:pt>
                <c:pt idx="4924">
                  <c:v>108.24</c:v>
                </c:pt>
                <c:pt idx="4925">
                  <c:v>108.37</c:v>
                </c:pt>
                <c:pt idx="4926">
                  <c:v>108.5</c:v>
                </c:pt>
                <c:pt idx="4927">
                  <c:v>108.62</c:v>
                </c:pt>
                <c:pt idx="4928">
                  <c:v>108.72</c:v>
                </c:pt>
                <c:pt idx="4929">
                  <c:v>108.81</c:v>
                </c:pt>
                <c:pt idx="4930">
                  <c:v>108.91</c:v>
                </c:pt>
                <c:pt idx="4931">
                  <c:v>108.98</c:v>
                </c:pt>
                <c:pt idx="4932">
                  <c:v>109.03</c:v>
                </c:pt>
                <c:pt idx="4933">
                  <c:v>109.09</c:v>
                </c:pt>
                <c:pt idx="4934">
                  <c:v>109.14</c:v>
                </c:pt>
                <c:pt idx="4935">
                  <c:v>109.18</c:v>
                </c:pt>
                <c:pt idx="4936">
                  <c:v>109.2</c:v>
                </c:pt>
                <c:pt idx="4937">
                  <c:v>109.21</c:v>
                </c:pt>
                <c:pt idx="4938">
                  <c:v>109.21</c:v>
                </c:pt>
                <c:pt idx="4939">
                  <c:v>109.22</c:v>
                </c:pt>
                <c:pt idx="4940">
                  <c:v>109.21</c:v>
                </c:pt>
                <c:pt idx="4941">
                  <c:v>109.2</c:v>
                </c:pt>
                <c:pt idx="4942">
                  <c:v>109.2</c:v>
                </c:pt>
                <c:pt idx="4943">
                  <c:v>109.19</c:v>
                </c:pt>
                <c:pt idx="4944">
                  <c:v>109.19</c:v>
                </c:pt>
                <c:pt idx="4945">
                  <c:v>109.18</c:v>
                </c:pt>
                <c:pt idx="4946">
                  <c:v>109.17</c:v>
                </c:pt>
                <c:pt idx="4947">
                  <c:v>109.15</c:v>
                </c:pt>
                <c:pt idx="4948">
                  <c:v>109.15</c:v>
                </c:pt>
                <c:pt idx="4949">
                  <c:v>109.16</c:v>
                </c:pt>
                <c:pt idx="4950">
                  <c:v>109.18</c:v>
                </c:pt>
                <c:pt idx="4951">
                  <c:v>109.21</c:v>
                </c:pt>
                <c:pt idx="4952">
                  <c:v>109.26</c:v>
                </c:pt>
                <c:pt idx="4953">
                  <c:v>109.3</c:v>
                </c:pt>
                <c:pt idx="4954">
                  <c:v>109.35</c:v>
                </c:pt>
                <c:pt idx="4955">
                  <c:v>109.4</c:v>
                </c:pt>
                <c:pt idx="4956">
                  <c:v>109.45</c:v>
                </c:pt>
                <c:pt idx="4957">
                  <c:v>109.5</c:v>
                </c:pt>
                <c:pt idx="4958">
                  <c:v>109.55</c:v>
                </c:pt>
                <c:pt idx="4959">
                  <c:v>109.58</c:v>
                </c:pt>
                <c:pt idx="4960">
                  <c:v>109.61</c:v>
                </c:pt>
                <c:pt idx="4961">
                  <c:v>109.62</c:v>
                </c:pt>
                <c:pt idx="4962">
                  <c:v>109.62</c:v>
                </c:pt>
                <c:pt idx="4963">
                  <c:v>109.62</c:v>
                </c:pt>
                <c:pt idx="4964">
                  <c:v>109.58</c:v>
                </c:pt>
                <c:pt idx="4965">
                  <c:v>109.54</c:v>
                </c:pt>
                <c:pt idx="4966">
                  <c:v>109.49</c:v>
                </c:pt>
                <c:pt idx="4967">
                  <c:v>109.44</c:v>
                </c:pt>
                <c:pt idx="4968">
                  <c:v>109.38</c:v>
                </c:pt>
                <c:pt idx="4969">
                  <c:v>109.32</c:v>
                </c:pt>
                <c:pt idx="4970">
                  <c:v>109.26</c:v>
                </c:pt>
                <c:pt idx="4971">
                  <c:v>109.2</c:v>
                </c:pt>
                <c:pt idx="4972">
                  <c:v>109.14</c:v>
                </c:pt>
                <c:pt idx="4973">
                  <c:v>109.08</c:v>
                </c:pt>
                <c:pt idx="4974">
                  <c:v>109.01</c:v>
                </c:pt>
                <c:pt idx="4975">
                  <c:v>108.95</c:v>
                </c:pt>
                <c:pt idx="4976">
                  <c:v>108.91</c:v>
                </c:pt>
                <c:pt idx="4977">
                  <c:v>108.86</c:v>
                </c:pt>
                <c:pt idx="4978">
                  <c:v>108.82</c:v>
                </c:pt>
                <c:pt idx="4979">
                  <c:v>108.78</c:v>
                </c:pt>
                <c:pt idx="4980">
                  <c:v>108.74</c:v>
                </c:pt>
                <c:pt idx="4981">
                  <c:v>108.69</c:v>
                </c:pt>
                <c:pt idx="4982">
                  <c:v>108.63</c:v>
                </c:pt>
                <c:pt idx="4983">
                  <c:v>108.57</c:v>
                </c:pt>
                <c:pt idx="4984">
                  <c:v>108.5</c:v>
                </c:pt>
                <c:pt idx="4985">
                  <c:v>108.42</c:v>
                </c:pt>
                <c:pt idx="4986">
                  <c:v>108.36</c:v>
                </c:pt>
                <c:pt idx="4987">
                  <c:v>108.29</c:v>
                </c:pt>
                <c:pt idx="4988">
                  <c:v>108.24</c:v>
                </c:pt>
                <c:pt idx="4989">
                  <c:v>108.19</c:v>
                </c:pt>
                <c:pt idx="4990">
                  <c:v>108.13</c:v>
                </c:pt>
                <c:pt idx="4991">
                  <c:v>108.07</c:v>
                </c:pt>
                <c:pt idx="4992">
                  <c:v>108.01</c:v>
                </c:pt>
                <c:pt idx="4993">
                  <c:v>107.95</c:v>
                </c:pt>
                <c:pt idx="4994">
                  <c:v>107.89</c:v>
                </c:pt>
                <c:pt idx="4995">
                  <c:v>107.84</c:v>
                </c:pt>
                <c:pt idx="4996">
                  <c:v>107.8</c:v>
                </c:pt>
                <c:pt idx="4997">
                  <c:v>107.79</c:v>
                </c:pt>
                <c:pt idx="4998">
                  <c:v>107.8</c:v>
                </c:pt>
                <c:pt idx="4999">
                  <c:v>107.82</c:v>
                </c:pt>
                <c:pt idx="5000">
                  <c:v>107.85</c:v>
                </c:pt>
                <c:pt idx="5001">
                  <c:v>107.91</c:v>
                </c:pt>
                <c:pt idx="5002">
                  <c:v>107.97</c:v>
                </c:pt>
                <c:pt idx="5003">
                  <c:v>108.03</c:v>
                </c:pt>
                <c:pt idx="5004">
                  <c:v>108.09</c:v>
                </c:pt>
                <c:pt idx="5005">
                  <c:v>108.16</c:v>
                </c:pt>
                <c:pt idx="5006">
                  <c:v>108.22</c:v>
                </c:pt>
                <c:pt idx="5007">
                  <c:v>108.28</c:v>
                </c:pt>
                <c:pt idx="5008">
                  <c:v>108.34</c:v>
                </c:pt>
                <c:pt idx="5009">
                  <c:v>108.42</c:v>
                </c:pt>
                <c:pt idx="5010">
                  <c:v>108.49</c:v>
                </c:pt>
                <c:pt idx="5011">
                  <c:v>108.54</c:v>
                </c:pt>
                <c:pt idx="5012">
                  <c:v>108.57</c:v>
                </c:pt>
                <c:pt idx="5013">
                  <c:v>108.6</c:v>
                </c:pt>
                <c:pt idx="5014">
                  <c:v>108.62</c:v>
                </c:pt>
                <c:pt idx="5015">
                  <c:v>108.6</c:v>
                </c:pt>
                <c:pt idx="5016">
                  <c:v>108.56</c:v>
                </c:pt>
                <c:pt idx="5017">
                  <c:v>108.5</c:v>
                </c:pt>
                <c:pt idx="5018">
                  <c:v>108.41</c:v>
                </c:pt>
                <c:pt idx="5019">
                  <c:v>108.32</c:v>
                </c:pt>
                <c:pt idx="5020">
                  <c:v>108.23</c:v>
                </c:pt>
                <c:pt idx="5021">
                  <c:v>108.14</c:v>
                </c:pt>
                <c:pt idx="5022">
                  <c:v>108.05</c:v>
                </c:pt>
                <c:pt idx="5023">
                  <c:v>107.97</c:v>
                </c:pt>
                <c:pt idx="5024">
                  <c:v>107.9</c:v>
                </c:pt>
                <c:pt idx="5025">
                  <c:v>107.82</c:v>
                </c:pt>
                <c:pt idx="5026">
                  <c:v>107.75</c:v>
                </c:pt>
                <c:pt idx="5027">
                  <c:v>107.68</c:v>
                </c:pt>
                <c:pt idx="5028">
                  <c:v>107.62</c:v>
                </c:pt>
                <c:pt idx="5029">
                  <c:v>107.57</c:v>
                </c:pt>
                <c:pt idx="5030">
                  <c:v>107.54</c:v>
                </c:pt>
                <c:pt idx="5031">
                  <c:v>107.52</c:v>
                </c:pt>
                <c:pt idx="5032">
                  <c:v>107.5</c:v>
                </c:pt>
                <c:pt idx="5033">
                  <c:v>107.47</c:v>
                </c:pt>
                <c:pt idx="5034">
                  <c:v>107.44</c:v>
                </c:pt>
                <c:pt idx="5035">
                  <c:v>107.4</c:v>
                </c:pt>
                <c:pt idx="5036">
                  <c:v>107.34</c:v>
                </c:pt>
                <c:pt idx="5037">
                  <c:v>107.28</c:v>
                </c:pt>
                <c:pt idx="5038">
                  <c:v>107.21</c:v>
                </c:pt>
                <c:pt idx="5039">
                  <c:v>107.13</c:v>
                </c:pt>
                <c:pt idx="5040">
                  <c:v>107.05</c:v>
                </c:pt>
                <c:pt idx="5041">
                  <c:v>106.98</c:v>
                </c:pt>
                <c:pt idx="5042">
                  <c:v>106.89</c:v>
                </c:pt>
                <c:pt idx="5043">
                  <c:v>106.81</c:v>
                </c:pt>
                <c:pt idx="5044">
                  <c:v>106.73</c:v>
                </c:pt>
                <c:pt idx="5045">
                  <c:v>106.67</c:v>
                </c:pt>
                <c:pt idx="5046">
                  <c:v>106.62</c:v>
                </c:pt>
                <c:pt idx="5047">
                  <c:v>106.57</c:v>
                </c:pt>
                <c:pt idx="5048">
                  <c:v>106.54</c:v>
                </c:pt>
                <c:pt idx="5049">
                  <c:v>106.52</c:v>
                </c:pt>
                <c:pt idx="5050">
                  <c:v>106.52</c:v>
                </c:pt>
                <c:pt idx="5051">
                  <c:v>106.53</c:v>
                </c:pt>
                <c:pt idx="5052">
                  <c:v>106.57</c:v>
                </c:pt>
                <c:pt idx="5053">
                  <c:v>106.62</c:v>
                </c:pt>
                <c:pt idx="5054">
                  <c:v>106.69</c:v>
                </c:pt>
                <c:pt idx="5055">
                  <c:v>106.75</c:v>
                </c:pt>
                <c:pt idx="5056">
                  <c:v>106.8</c:v>
                </c:pt>
                <c:pt idx="5057">
                  <c:v>106.84</c:v>
                </c:pt>
                <c:pt idx="5058">
                  <c:v>106.88</c:v>
                </c:pt>
                <c:pt idx="5059">
                  <c:v>106.92</c:v>
                </c:pt>
                <c:pt idx="5060">
                  <c:v>106.94</c:v>
                </c:pt>
                <c:pt idx="5061">
                  <c:v>106.97</c:v>
                </c:pt>
                <c:pt idx="5062">
                  <c:v>106.99</c:v>
                </c:pt>
                <c:pt idx="5063">
                  <c:v>107</c:v>
                </c:pt>
                <c:pt idx="5064">
                  <c:v>107</c:v>
                </c:pt>
                <c:pt idx="5065">
                  <c:v>107.01</c:v>
                </c:pt>
                <c:pt idx="5066">
                  <c:v>107</c:v>
                </c:pt>
                <c:pt idx="5067">
                  <c:v>106.99</c:v>
                </c:pt>
                <c:pt idx="5068">
                  <c:v>107</c:v>
                </c:pt>
                <c:pt idx="5069">
                  <c:v>107.01</c:v>
                </c:pt>
                <c:pt idx="5070">
                  <c:v>107.03</c:v>
                </c:pt>
                <c:pt idx="5071">
                  <c:v>107.07</c:v>
                </c:pt>
                <c:pt idx="5072">
                  <c:v>107.11</c:v>
                </c:pt>
                <c:pt idx="5073">
                  <c:v>107.16</c:v>
                </c:pt>
                <c:pt idx="5074">
                  <c:v>107.2</c:v>
                </c:pt>
                <c:pt idx="5075">
                  <c:v>107.25</c:v>
                </c:pt>
                <c:pt idx="5076">
                  <c:v>107.3</c:v>
                </c:pt>
                <c:pt idx="5077">
                  <c:v>107.35</c:v>
                </c:pt>
                <c:pt idx="5078">
                  <c:v>107.39</c:v>
                </c:pt>
                <c:pt idx="5079">
                  <c:v>107.45</c:v>
                </c:pt>
                <c:pt idx="5080">
                  <c:v>107.49</c:v>
                </c:pt>
                <c:pt idx="5081">
                  <c:v>107.53</c:v>
                </c:pt>
                <c:pt idx="5082">
                  <c:v>107.55</c:v>
                </c:pt>
                <c:pt idx="5083">
                  <c:v>107.54</c:v>
                </c:pt>
                <c:pt idx="5084">
                  <c:v>107.51</c:v>
                </c:pt>
                <c:pt idx="5085">
                  <c:v>107.47</c:v>
                </c:pt>
                <c:pt idx="5086">
                  <c:v>107.42</c:v>
                </c:pt>
                <c:pt idx="5087">
                  <c:v>107.36</c:v>
                </c:pt>
                <c:pt idx="5088">
                  <c:v>107.29</c:v>
                </c:pt>
                <c:pt idx="5089">
                  <c:v>107.23</c:v>
                </c:pt>
                <c:pt idx="5090">
                  <c:v>107.16</c:v>
                </c:pt>
                <c:pt idx="5091">
                  <c:v>107.09</c:v>
                </c:pt>
                <c:pt idx="5092">
                  <c:v>107.02</c:v>
                </c:pt>
                <c:pt idx="5093">
                  <c:v>106.95</c:v>
                </c:pt>
                <c:pt idx="5094">
                  <c:v>106.89</c:v>
                </c:pt>
                <c:pt idx="5095">
                  <c:v>106.85</c:v>
                </c:pt>
                <c:pt idx="5096">
                  <c:v>106.82</c:v>
                </c:pt>
                <c:pt idx="5097">
                  <c:v>106.8</c:v>
                </c:pt>
                <c:pt idx="5098">
                  <c:v>106.82</c:v>
                </c:pt>
                <c:pt idx="5099">
                  <c:v>106.85</c:v>
                </c:pt>
                <c:pt idx="5100">
                  <c:v>106.89</c:v>
                </c:pt>
                <c:pt idx="5101">
                  <c:v>106.95</c:v>
                </c:pt>
                <c:pt idx="5102">
                  <c:v>107.02</c:v>
                </c:pt>
                <c:pt idx="5103">
                  <c:v>107.11</c:v>
                </c:pt>
                <c:pt idx="5104">
                  <c:v>107.21</c:v>
                </c:pt>
                <c:pt idx="5105">
                  <c:v>107.32</c:v>
                </c:pt>
                <c:pt idx="5106">
                  <c:v>107.45</c:v>
                </c:pt>
                <c:pt idx="5107">
                  <c:v>107.59</c:v>
                </c:pt>
                <c:pt idx="5108">
                  <c:v>107.73</c:v>
                </c:pt>
                <c:pt idx="5109">
                  <c:v>107.87</c:v>
                </c:pt>
                <c:pt idx="5110">
                  <c:v>108.03</c:v>
                </c:pt>
                <c:pt idx="5111">
                  <c:v>108.19</c:v>
                </c:pt>
                <c:pt idx="5112">
                  <c:v>108.35</c:v>
                </c:pt>
                <c:pt idx="5113">
                  <c:v>108.48</c:v>
                </c:pt>
                <c:pt idx="5114">
                  <c:v>108.61</c:v>
                </c:pt>
                <c:pt idx="5115">
                  <c:v>108.72</c:v>
                </c:pt>
                <c:pt idx="5116">
                  <c:v>108.83</c:v>
                </c:pt>
                <c:pt idx="5117">
                  <c:v>108.92</c:v>
                </c:pt>
                <c:pt idx="5118">
                  <c:v>108.99</c:v>
                </c:pt>
                <c:pt idx="5119">
                  <c:v>109.05</c:v>
                </c:pt>
                <c:pt idx="5120">
                  <c:v>109.11</c:v>
                </c:pt>
                <c:pt idx="5121">
                  <c:v>109.15</c:v>
                </c:pt>
                <c:pt idx="5122">
                  <c:v>109.18</c:v>
                </c:pt>
                <c:pt idx="5123">
                  <c:v>109.2</c:v>
                </c:pt>
                <c:pt idx="5124">
                  <c:v>109.21</c:v>
                </c:pt>
                <c:pt idx="5125">
                  <c:v>109.22</c:v>
                </c:pt>
                <c:pt idx="5126">
                  <c:v>109.22</c:v>
                </c:pt>
                <c:pt idx="5127">
                  <c:v>109.21</c:v>
                </c:pt>
                <c:pt idx="5128">
                  <c:v>109.19</c:v>
                </c:pt>
                <c:pt idx="5129">
                  <c:v>109.18</c:v>
                </c:pt>
                <c:pt idx="5130">
                  <c:v>109.15</c:v>
                </c:pt>
                <c:pt idx="5131">
                  <c:v>109.12</c:v>
                </c:pt>
                <c:pt idx="5132">
                  <c:v>109.1</c:v>
                </c:pt>
                <c:pt idx="5133">
                  <c:v>109.06</c:v>
                </c:pt>
                <c:pt idx="5134">
                  <c:v>109.03</c:v>
                </c:pt>
                <c:pt idx="5135">
                  <c:v>109.01</c:v>
                </c:pt>
                <c:pt idx="5136">
                  <c:v>108.98</c:v>
                </c:pt>
                <c:pt idx="5137">
                  <c:v>108.95</c:v>
                </c:pt>
                <c:pt idx="5138">
                  <c:v>108.92</c:v>
                </c:pt>
                <c:pt idx="5139">
                  <c:v>108.89</c:v>
                </c:pt>
                <c:pt idx="5140">
                  <c:v>108.87</c:v>
                </c:pt>
                <c:pt idx="5141">
                  <c:v>108.86</c:v>
                </c:pt>
                <c:pt idx="5142">
                  <c:v>108.85</c:v>
                </c:pt>
                <c:pt idx="5143">
                  <c:v>108.85</c:v>
                </c:pt>
                <c:pt idx="5144">
                  <c:v>108.84</c:v>
                </c:pt>
                <c:pt idx="5145">
                  <c:v>108.83</c:v>
                </c:pt>
                <c:pt idx="5146">
                  <c:v>108.81</c:v>
                </c:pt>
                <c:pt idx="5147">
                  <c:v>108.79</c:v>
                </c:pt>
                <c:pt idx="5148">
                  <c:v>108.76</c:v>
                </c:pt>
                <c:pt idx="5149">
                  <c:v>108.73</c:v>
                </c:pt>
                <c:pt idx="5150">
                  <c:v>108.71</c:v>
                </c:pt>
                <c:pt idx="5151">
                  <c:v>108.68</c:v>
                </c:pt>
                <c:pt idx="5152">
                  <c:v>108.65</c:v>
                </c:pt>
                <c:pt idx="5153">
                  <c:v>108.62</c:v>
                </c:pt>
                <c:pt idx="5154">
                  <c:v>108.61</c:v>
                </c:pt>
                <c:pt idx="5155">
                  <c:v>108.59</c:v>
                </c:pt>
                <c:pt idx="5156">
                  <c:v>108.59</c:v>
                </c:pt>
                <c:pt idx="5157">
                  <c:v>108.6</c:v>
                </c:pt>
                <c:pt idx="5158">
                  <c:v>108.61</c:v>
                </c:pt>
                <c:pt idx="5159">
                  <c:v>108.63</c:v>
                </c:pt>
                <c:pt idx="5160">
                  <c:v>108.65</c:v>
                </c:pt>
                <c:pt idx="5161">
                  <c:v>108.67</c:v>
                </c:pt>
                <c:pt idx="5162">
                  <c:v>108.7</c:v>
                </c:pt>
                <c:pt idx="5163">
                  <c:v>108.74</c:v>
                </c:pt>
                <c:pt idx="5164">
                  <c:v>108.78</c:v>
                </c:pt>
                <c:pt idx="5165">
                  <c:v>108.82</c:v>
                </c:pt>
                <c:pt idx="5166">
                  <c:v>108.88</c:v>
                </c:pt>
                <c:pt idx="5167">
                  <c:v>108.94</c:v>
                </c:pt>
                <c:pt idx="5168">
                  <c:v>109.01</c:v>
                </c:pt>
                <c:pt idx="5169">
                  <c:v>109.08</c:v>
                </c:pt>
                <c:pt idx="5170">
                  <c:v>109.15</c:v>
                </c:pt>
                <c:pt idx="5171">
                  <c:v>109.23</c:v>
                </c:pt>
                <c:pt idx="5172">
                  <c:v>109.3</c:v>
                </c:pt>
                <c:pt idx="5173">
                  <c:v>109.37</c:v>
                </c:pt>
                <c:pt idx="5174">
                  <c:v>109.41</c:v>
                </c:pt>
                <c:pt idx="5175">
                  <c:v>109.46</c:v>
                </c:pt>
                <c:pt idx="5176">
                  <c:v>109.49</c:v>
                </c:pt>
                <c:pt idx="5177">
                  <c:v>109.52</c:v>
                </c:pt>
                <c:pt idx="5178">
                  <c:v>109.54</c:v>
                </c:pt>
                <c:pt idx="5179">
                  <c:v>109.56</c:v>
                </c:pt>
                <c:pt idx="5180">
                  <c:v>109.61</c:v>
                </c:pt>
                <c:pt idx="5181">
                  <c:v>109.66</c:v>
                </c:pt>
                <c:pt idx="5182">
                  <c:v>109.73</c:v>
                </c:pt>
                <c:pt idx="5183">
                  <c:v>109.81</c:v>
                </c:pt>
                <c:pt idx="5184">
                  <c:v>109.9</c:v>
                </c:pt>
                <c:pt idx="5185">
                  <c:v>110.01</c:v>
                </c:pt>
                <c:pt idx="5186">
                  <c:v>110.14</c:v>
                </c:pt>
                <c:pt idx="5187">
                  <c:v>110.26</c:v>
                </c:pt>
                <c:pt idx="5188">
                  <c:v>110.37</c:v>
                </c:pt>
                <c:pt idx="5189">
                  <c:v>110.49</c:v>
                </c:pt>
                <c:pt idx="5190">
                  <c:v>110.6</c:v>
                </c:pt>
                <c:pt idx="5191">
                  <c:v>110.72</c:v>
                </c:pt>
                <c:pt idx="5192">
                  <c:v>110.84</c:v>
                </c:pt>
                <c:pt idx="5193">
                  <c:v>110.96</c:v>
                </c:pt>
                <c:pt idx="5194">
                  <c:v>111.06</c:v>
                </c:pt>
                <c:pt idx="5195">
                  <c:v>111.17</c:v>
                </c:pt>
                <c:pt idx="5196">
                  <c:v>111.27</c:v>
                </c:pt>
                <c:pt idx="5197">
                  <c:v>111.38</c:v>
                </c:pt>
                <c:pt idx="5198">
                  <c:v>111.49</c:v>
                </c:pt>
                <c:pt idx="5199">
                  <c:v>111.6</c:v>
                </c:pt>
                <c:pt idx="5200">
                  <c:v>111.7</c:v>
                </c:pt>
                <c:pt idx="5201">
                  <c:v>111.79</c:v>
                </c:pt>
                <c:pt idx="5202">
                  <c:v>111.89</c:v>
                </c:pt>
                <c:pt idx="5203">
                  <c:v>111.97</c:v>
                </c:pt>
                <c:pt idx="5204">
                  <c:v>112.06</c:v>
                </c:pt>
                <c:pt idx="5205">
                  <c:v>112.14</c:v>
                </c:pt>
                <c:pt idx="5206">
                  <c:v>112.18</c:v>
                </c:pt>
                <c:pt idx="5207">
                  <c:v>112.22</c:v>
                </c:pt>
                <c:pt idx="5208">
                  <c:v>112.26</c:v>
                </c:pt>
                <c:pt idx="5209">
                  <c:v>112.29</c:v>
                </c:pt>
                <c:pt idx="5210">
                  <c:v>112.34</c:v>
                </c:pt>
                <c:pt idx="5211">
                  <c:v>112.39</c:v>
                </c:pt>
                <c:pt idx="5212">
                  <c:v>112.43</c:v>
                </c:pt>
                <c:pt idx="5213">
                  <c:v>112.45</c:v>
                </c:pt>
                <c:pt idx="5214">
                  <c:v>112.47</c:v>
                </c:pt>
                <c:pt idx="5215">
                  <c:v>112.48</c:v>
                </c:pt>
                <c:pt idx="5216">
                  <c:v>112.51</c:v>
                </c:pt>
                <c:pt idx="5217">
                  <c:v>112.53</c:v>
                </c:pt>
                <c:pt idx="5218">
                  <c:v>112.56</c:v>
                </c:pt>
                <c:pt idx="5219">
                  <c:v>112.58</c:v>
                </c:pt>
                <c:pt idx="5220">
                  <c:v>112.61</c:v>
                </c:pt>
                <c:pt idx="5221">
                  <c:v>112.64</c:v>
                </c:pt>
                <c:pt idx="5222">
                  <c:v>112.68</c:v>
                </c:pt>
                <c:pt idx="5223">
                  <c:v>112.73</c:v>
                </c:pt>
                <c:pt idx="5224">
                  <c:v>112.76</c:v>
                </c:pt>
                <c:pt idx="5225">
                  <c:v>112.8</c:v>
                </c:pt>
                <c:pt idx="5226">
                  <c:v>112.85</c:v>
                </c:pt>
                <c:pt idx="5227">
                  <c:v>112.9</c:v>
                </c:pt>
                <c:pt idx="5228">
                  <c:v>112.96</c:v>
                </c:pt>
                <c:pt idx="5229">
                  <c:v>113.01</c:v>
                </c:pt>
                <c:pt idx="5230">
                  <c:v>113.06</c:v>
                </c:pt>
                <c:pt idx="5231">
                  <c:v>113.12</c:v>
                </c:pt>
                <c:pt idx="5232">
                  <c:v>113.16</c:v>
                </c:pt>
                <c:pt idx="5233">
                  <c:v>113.19</c:v>
                </c:pt>
                <c:pt idx="5234">
                  <c:v>113.23</c:v>
                </c:pt>
                <c:pt idx="5235">
                  <c:v>113.29</c:v>
                </c:pt>
                <c:pt idx="5236">
                  <c:v>113.34</c:v>
                </c:pt>
                <c:pt idx="5237">
                  <c:v>113.38</c:v>
                </c:pt>
                <c:pt idx="5238">
                  <c:v>113.43</c:v>
                </c:pt>
                <c:pt idx="5239">
                  <c:v>113.47</c:v>
                </c:pt>
                <c:pt idx="5240">
                  <c:v>113.51</c:v>
                </c:pt>
                <c:pt idx="5241">
                  <c:v>113.56</c:v>
                </c:pt>
                <c:pt idx="5242">
                  <c:v>113.63</c:v>
                </c:pt>
                <c:pt idx="5243">
                  <c:v>113.69</c:v>
                </c:pt>
                <c:pt idx="5244">
                  <c:v>113.75</c:v>
                </c:pt>
                <c:pt idx="5245">
                  <c:v>113.8</c:v>
                </c:pt>
                <c:pt idx="5246">
                  <c:v>113.84</c:v>
                </c:pt>
                <c:pt idx="5247">
                  <c:v>113.87</c:v>
                </c:pt>
                <c:pt idx="5248">
                  <c:v>113.91</c:v>
                </c:pt>
                <c:pt idx="5249">
                  <c:v>113.94</c:v>
                </c:pt>
                <c:pt idx="5250">
                  <c:v>113.96</c:v>
                </c:pt>
                <c:pt idx="5251">
                  <c:v>113.98</c:v>
                </c:pt>
                <c:pt idx="5252">
                  <c:v>114.01</c:v>
                </c:pt>
                <c:pt idx="5253">
                  <c:v>114.03</c:v>
                </c:pt>
                <c:pt idx="5254">
                  <c:v>114.05</c:v>
                </c:pt>
                <c:pt idx="5255">
                  <c:v>114.06</c:v>
                </c:pt>
                <c:pt idx="5256">
                  <c:v>114.06</c:v>
                </c:pt>
                <c:pt idx="5257">
                  <c:v>114.05</c:v>
                </c:pt>
                <c:pt idx="5258">
                  <c:v>114.04</c:v>
                </c:pt>
                <c:pt idx="5259">
                  <c:v>114.03</c:v>
                </c:pt>
                <c:pt idx="5260">
                  <c:v>114</c:v>
                </c:pt>
                <c:pt idx="5261">
                  <c:v>113.96</c:v>
                </c:pt>
                <c:pt idx="5262">
                  <c:v>113.93</c:v>
                </c:pt>
                <c:pt idx="5263">
                  <c:v>113.89</c:v>
                </c:pt>
                <c:pt idx="5264">
                  <c:v>113.85</c:v>
                </c:pt>
                <c:pt idx="5265">
                  <c:v>113.83</c:v>
                </c:pt>
                <c:pt idx="5266">
                  <c:v>113.82</c:v>
                </c:pt>
                <c:pt idx="5267">
                  <c:v>113.81</c:v>
                </c:pt>
                <c:pt idx="5268">
                  <c:v>113.8</c:v>
                </c:pt>
                <c:pt idx="5269">
                  <c:v>113.78</c:v>
                </c:pt>
                <c:pt idx="5270">
                  <c:v>113.76</c:v>
                </c:pt>
                <c:pt idx="5271">
                  <c:v>113.74</c:v>
                </c:pt>
                <c:pt idx="5272">
                  <c:v>113.73</c:v>
                </c:pt>
                <c:pt idx="5273">
                  <c:v>113.73</c:v>
                </c:pt>
                <c:pt idx="5274">
                  <c:v>113.74</c:v>
                </c:pt>
                <c:pt idx="5275">
                  <c:v>113.77</c:v>
                </c:pt>
                <c:pt idx="5276">
                  <c:v>113.81</c:v>
                </c:pt>
                <c:pt idx="5277">
                  <c:v>113.86</c:v>
                </c:pt>
                <c:pt idx="5278">
                  <c:v>113.91</c:v>
                </c:pt>
                <c:pt idx="5279">
                  <c:v>113.94</c:v>
                </c:pt>
                <c:pt idx="5280">
                  <c:v>113.96</c:v>
                </c:pt>
                <c:pt idx="5281">
                  <c:v>113.97</c:v>
                </c:pt>
                <c:pt idx="5282">
                  <c:v>113.98</c:v>
                </c:pt>
                <c:pt idx="5283">
                  <c:v>113.97</c:v>
                </c:pt>
                <c:pt idx="5284">
                  <c:v>113.97</c:v>
                </c:pt>
                <c:pt idx="5285">
                  <c:v>113.96</c:v>
                </c:pt>
                <c:pt idx="5286">
                  <c:v>113.94</c:v>
                </c:pt>
                <c:pt idx="5287">
                  <c:v>113.93</c:v>
                </c:pt>
                <c:pt idx="5288">
                  <c:v>113.93</c:v>
                </c:pt>
                <c:pt idx="5289">
                  <c:v>113.94</c:v>
                </c:pt>
                <c:pt idx="5290">
                  <c:v>113.95</c:v>
                </c:pt>
                <c:pt idx="5291">
                  <c:v>113.94</c:v>
                </c:pt>
                <c:pt idx="5292">
                  <c:v>113.91</c:v>
                </c:pt>
                <c:pt idx="5293">
                  <c:v>113.87</c:v>
                </c:pt>
                <c:pt idx="5294">
                  <c:v>113.79</c:v>
                </c:pt>
                <c:pt idx="5295">
                  <c:v>113.69</c:v>
                </c:pt>
                <c:pt idx="5296">
                  <c:v>113.57</c:v>
                </c:pt>
                <c:pt idx="5297">
                  <c:v>113.44</c:v>
                </c:pt>
                <c:pt idx="5298">
                  <c:v>113.31</c:v>
                </c:pt>
                <c:pt idx="5299">
                  <c:v>113.18</c:v>
                </c:pt>
                <c:pt idx="5300">
                  <c:v>113.06</c:v>
                </c:pt>
                <c:pt idx="5301">
                  <c:v>112.95</c:v>
                </c:pt>
                <c:pt idx="5302">
                  <c:v>112.84</c:v>
                </c:pt>
                <c:pt idx="5303">
                  <c:v>112.72</c:v>
                </c:pt>
                <c:pt idx="5304">
                  <c:v>112.61</c:v>
                </c:pt>
                <c:pt idx="5305">
                  <c:v>112.49</c:v>
                </c:pt>
                <c:pt idx="5306">
                  <c:v>112.37</c:v>
                </c:pt>
                <c:pt idx="5307">
                  <c:v>112.26</c:v>
                </c:pt>
                <c:pt idx="5308">
                  <c:v>112.15</c:v>
                </c:pt>
                <c:pt idx="5309">
                  <c:v>112.06</c:v>
                </c:pt>
                <c:pt idx="5310">
                  <c:v>112</c:v>
                </c:pt>
                <c:pt idx="5311">
                  <c:v>111.95</c:v>
                </c:pt>
                <c:pt idx="5312">
                  <c:v>111.91</c:v>
                </c:pt>
                <c:pt idx="5313">
                  <c:v>111.9</c:v>
                </c:pt>
                <c:pt idx="5314">
                  <c:v>111.9</c:v>
                </c:pt>
                <c:pt idx="5315">
                  <c:v>111.92</c:v>
                </c:pt>
                <c:pt idx="5316">
                  <c:v>111.95</c:v>
                </c:pt>
                <c:pt idx="5317">
                  <c:v>112</c:v>
                </c:pt>
                <c:pt idx="5318">
                  <c:v>112.06</c:v>
                </c:pt>
                <c:pt idx="5319">
                  <c:v>112.12</c:v>
                </c:pt>
                <c:pt idx="5320">
                  <c:v>112.19</c:v>
                </c:pt>
                <c:pt idx="5321">
                  <c:v>112.26</c:v>
                </c:pt>
                <c:pt idx="5322">
                  <c:v>112.33</c:v>
                </c:pt>
                <c:pt idx="5323">
                  <c:v>112.4</c:v>
                </c:pt>
                <c:pt idx="5324">
                  <c:v>112.48</c:v>
                </c:pt>
                <c:pt idx="5325">
                  <c:v>112.56</c:v>
                </c:pt>
                <c:pt idx="5326">
                  <c:v>112.63</c:v>
                </c:pt>
                <c:pt idx="5327">
                  <c:v>112.7</c:v>
                </c:pt>
                <c:pt idx="5328">
                  <c:v>112.79</c:v>
                </c:pt>
                <c:pt idx="5329">
                  <c:v>112.88</c:v>
                </c:pt>
                <c:pt idx="5330">
                  <c:v>112.95</c:v>
                </c:pt>
                <c:pt idx="5331">
                  <c:v>113.04</c:v>
                </c:pt>
                <c:pt idx="5332">
                  <c:v>113.12</c:v>
                </c:pt>
                <c:pt idx="5333">
                  <c:v>113.19</c:v>
                </c:pt>
                <c:pt idx="5334">
                  <c:v>113.26</c:v>
                </c:pt>
                <c:pt idx="5335">
                  <c:v>113.31</c:v>
                </c:pt>
                <c:pt idx="5336">
                  <c:v>113.36</c:v>
                </c:pt>
                <c:pt idx="5337">
                  <c:v>113.4</c:v>
                </c:pt>
                <c:pt idx="5338">
                  <c:v>113.43</c:v>
                </c:pt>
                <c:pt idx="5339">
                  <c:v>113.45</c:v>
                </c:pt>
                <c:pt idx="5340">
                  <c:v>113.47</c:v>
                </c:pt>
                <c:pt idx="5341">
                  <c:v>113.48</c:v>
                </c:pt>
                <c:pt idx="5342">
                  <c:v>113.49</c:v>
                </c:pt>
                <c:pt idx="5343">
                  <c:v>113.5</c:v>
                </c:pt>
                <c:pt idx="5344">
                  <c:v>113.5</c:v>
                </c:pt>
                <c:pt idx="5345">
                  <c:v>113.51</c:v>
                </c:pt>
                <c:pt idx="5346">
                  <c:v>113.52</c:v>
                </c:pt>
                <c:pt idx="5347">
                  <c:v>113.53</c:v>
                </c:pt>
                <c:pt idx="5348">
                  <c:v>113.54</c:v>
                </c:pt>
                <c:pt idx="5349">
                  <c:v>113.55</c:v>
                </c:pt>
                <c:pt idx="5350">
                  <c:v>113.55</c:v>
                </c:pt>
                <c:pt idx="5351">
                  <c:v>113.56</c:v>
                </c:pt>
                <c:pt idx="5352">
                  <c:v>113.58</c:v>
                </c:pt>
                <c:pt idx="5353">
                  <c:v>113.59</c:v>
                </c:pt>
                <c:pt idx="5354">
                  <c:v>113.61</c:v>
                </c:pt>
                <c:pt idx="5355">
                  <c:v>113.64</c:v>
                </c:pt>
                <c:pt idx="5356">
                  <c:v>113.67</c:v>
                </c:pt>
                <c:pt idx="5357">
                  <c:v>113.7</c:v>
                </c:pt>
                <c:pt idx="5358">
                  <c:v>113.73</c:v>
                </c:pt>
                <c:pt idx="5359">
                  <c:v>113.76</c:v>
                </c:pt>
                <c:pt idx="5360">
                  <c:v>113.77</c:v>
                </c:pt>
                <c:pt idx="5361">
                  <c:v>113.78</c:v>
                </c:pt>
                <c:pt idx="5362">
                  <c:v>113.79</c:v>
                </c:pt>
                <c:pt idx="5363">
                  <c:v>113.8</c:v>
                </c:pt>
                <c:pt idx="5364">
                  <c:v>113.81</c:v>
                </c:pt>
                <c:pt idx="5365">
                  <c:v>113.82</c:v>
                </c:pt>
                <c:pt idx="5366">
                  <c:v>113.84</c:v>
                </c:pt>
                <c:pt idx="5367">
                  <c:v>113.88</c:v>
                </c:pt>
                <c:pt idx="5368">
                  <c:v>113.92</c:v>
                </c:pt>
                <c:pt idx="5369">
                  <c:v>113.96</c:v>
                </c:pt>
                <c:pt idx="5370">
                  <c:v>114.02</c:v>
                </c:pt>
                <c:pt idx="5371">
                  <c:v>114.08</c:v>
                </c:pt>
                <c:pt idx="5372">
                  <c:v>114.15</c:v>
                </c:pt>
                <c:pt idx="5373">
                  <c:v>114.21</c:v>
                </c:pt>
                <c:pt idx="5374">
                  <c:v>114.27</c:v>
                </c:pt>
                <c:pt idx="5375">
                  <c:v>114.34</c:v>
                </c:pt>
                <c:pt idx="5376">
                  <c:v>114.41</c:v>
                </c:pt>
                <c:pt idx="5377">
                  <c:v>114.49</c:v>
                </c:pt>
                <c:pt idx="5378">
                  <c:v>114.57</c:v>
                </c:pt>
                <c:pt idx="5379">
                  <c:v>114.64</c:v>
                </c:pt>
                <c:pt idx="5380">
                  <c:v>114.71</c:v>
                </c:pt>
                <c:pt idx="5381">
                  <c:v>114.77</c:v>
                </c:pt>
                <c:pt idx="5382">
                  <c:v>114.83</c:v>
                </c:pt>
                <c:pt idx="5383">
                  <c:v>114.88</c:v>
                </c:pt>
                <c:pt idx="5384">
                  <c:v>114.92</c:v>
                </c:pt>
                <c:pt idx="5385">
                  <c:v>114.94</c:v>
                </c:pt>
                <c:pt idx="5386">
                  <c:v>114.95</c:v>
                </c:pt>
                <c:pt idx="5387">
                  <c:v>114.95</c:v>
                </c:pt>
                <c:pt idx="5388">
                  <c:v>114.92</c:v>
                </c:pt>
                <c:pt idx="5389">
                  <c:v>114.87</c:v>
                </c:pt>
                <c:pt idx="5390">
                  <c:v>114.81</c:v>
                </c:pt>
                <c:pt idx="5391">
                  <c:v>114.75</c:v>
                </c:pt>
                <c:pt idx="5392">
                  <c:v>114.67</c:v>
                </c:pt>
                <c:pt idx="5393">
                  <c:v>114.59</c:v>
                </c:pt>
                <c:pt idx="5394">
                  <c:v>114.51</c:v>
                </c:pt>
                <c:pt idx="5395">
                  <c:v>114.43</c:v>
                </c:pt>
                <c:pt idx="5396">
                  <c:v>114.34</c:v>
                </c:pt>
                <c:pt idx="5397">
                  <c:v>114.24</c:v>
                </c:pt>
                <c:pt idx="5398">
                  <c:v>114.13</c:v>
                </c:pt>
                <c:pt idx="5399">
                  <c:v>114.03</c:v>
                </c:pt>
                <c:pt idx="5400">
                  <c:v>113.92</c:v>
                </c:pt>
                <c:pt idx="5401">
                  <c:v>113.82</c:v>
                </c:pt>
                <c:pt idx="5402">
                  <c:v>113.72</c:v>
                </c:pt>
                <c:pt idx="5403">
                  <c:v>113.63</c:v>
                </c:pt>
                <c:pt idx="5404">
                  <c:v>113.55</c:v>
                </c:pt>
                <c:pt idx="5405">
                  <c:v>113.48</c:v>
                </c:pt>
                <c:pt idx="5406">
                  <c:v>113.42</c:v>
                </c:pt>
                <c:pt idx="5407">
                  <c:v>113.37</c:v>
                </c:pt>
                <c:pt idx="5408">
                  <c:v>113.34</c:v>
                </c:pt>
                <c:pt idx="5409">
                  <c:v>113.32</c:v>
                </c:pt>
                <c:pt idx="5410">
                  <c:v>113.32</c:v>
                </c:pt>
                <c:pt idx="5411">
                  <c:v>113.34</c:v>
                </c:pt>
                <c:pt idx="5412">
                  <c:v>113.37</c:v>
                </c:pt>
                <c:pt idx="5413">
                  <c:v>113.41</c:v>
                </c:pt>
                <c:pt idx="5414">
                  <c:v>113.44</c:v>
                </c:pt>
                <c:pt idx="5415">
                  <c:v>113.49</c:v>
                </c:pt>
                <c:pt idx="5416">
                  <c:v>113.55</c:v>
                </c:pt>
                <c:pt idx="5417">
                  <c:v>113.61</c:v>
                </c:pt>
                <c:pt idx="5418">
                  <c:v>113.67</c:v>
                </c:pt>
                <c:pt idx="5419">
                  <c:v>113.73</c:v>
                </c:pt>
                <c:pt idx="5420">
                  <c:v>113.78</c:v>
                </c:pt>
                <c:pt idx="5421">
                  <c:v>113.84</c:v>
                </c:pt>
                <c:pt idx="5422">
                  <c:v>113.88</c:v>
                </c:pt>
                <c:pt idx="5423">
                  <c:v>113.92</c:v>
                </c:pt>
                <c:pt idx="5424">
                  <c:v>113.94</c:v>
                </c:pt>
                <c:pt idx="5425">
                  <c:v>113.94</c:v>
                </c:pt>
                <c:pt idx="5426">
                  <c:v>113.92</c:v>
                </c:pt>
                <c:pt idx="5427">
                  <c:v>113.89</c:v>
                </c:pt>
                <c:pt idx="5428">
                  <c:v>113.84</c:v>
                </c:pt>
                <c:pt idx="5429">
                  <c:v>113.77</c:v>
                </c:pt>
                <c:pt idx="5430">
                  <c:v>113.68</c:v>
                </c:pt>
                <c:pt idx="5431">
                  <c:v>113.58</c:v>
                </c:pt>
                <c:pt idx="5432">
                  <c:v>113.48</c:v>
                </c:pt>
                <c:pt idx="5433">
                  <c:v>113.38</c:v>
                </c:pt>
                <c:pt idx="5434">
                  <c:v>113.27</c:v>
                </c:pt>
                <c:pt idx="5435">
                  <c:v>113.18</c:v>
                </c:pt>
                <c:pt idx="5436">
                  <c:v>113.11</c:v>
                </c:pt>
                <c:pt idx="5437">
                  <c:v>113.06</c:v>
                </c:pt>
                <c:pt idx="5438">
                  <c:v>113.05</c:v>
                </c:pt>
                <c:pt idx="5439">
                  <c:v>113.04</c:v>
                </c:pt>
                <c:pt idx="5440">
                  <c:v>113.06</c:v>
                </c:pt>
                <c:pt idx="5441">
                  <c:v>113.08</c:v>
                </c:pt>
                <c:pt idx="5442">
                  <c:v>113.11</c:v>
                </c:pt>
                <c:pt idx="5443">
                  <c:v>113.12</c:v>
                </c:pt>
                <c:pt idx="5444">
                  <c:v>113.14</c:v>
                </c:pt>
                <c:pt idx="5445">
                  <c:v>113.16</c:v>
                </c:pt>
                <c:pt idx="5446">
                  <c:v>113.18</c:v>
                </c:pt>
                <c:pt idx="5447">
                  <c:v>113.21</c:v>
                </c:pt>
                <c:pt idx="5448">
                  <c:v>113.25</c:v>
                </c:pt>
                <c:pt idx="5449">
                  <c:v>113.28</c:v>
                </c:pt>
                <c:pt idx="5450">
                  <c:v>113.3</c:v>
                </c:pt>
                <c:pt idx="5451">
                  <c:v>113.29</c:v>
                </c:pt>
                <c:pt idx="5452">
                  <c:v>113.27</c:v>
                </c:pt>
                <c:pt idx="5453">
                  <c:v>113.22</c:v>
                </c:pt>
                <c:pt idx="5454">
                  <c:v>113.17</c:v>
                </c:pt>
                <c:pt idx="5455">
                  <c:v>113.13</c:v>
                </c:pt>
                <c:pt idx="5456">
                  <c:v>113.09</c:v>
                </c:pt>
                <c:pt idx="5457">
                  <c:v>113.05</c:v>
                </c:pt>
                <c:pt idx="5458">
                  <c:v>113.02</c:v>
                </c:pt>
                <c:pt idx="5459">
                  <c:v>112.98</c:v>
                </c:pt>
                <c:pt idx="5460">
                  <c:v>112.94</c:v>
                </c:pt>
                <c:pt idx="5461">
                  <c:v>112.9</c:v>
                </c:pt>
                <c:pt idx="5462">
                  <c:v>112.87</c:v>
                </c:pt>
                <c:pt idx="5463">
                  <c:v>112.84</c:v>
                </c:pt>
                <c:pt idx="5464">
                  <c:v>112.84</c:v>
                </c:pt>
                <c:pt idx="5465">
                  <c:v>112.86</c:v>
                </c:pt>
                <c:pt idx="5466">
                  <c:v>112.9</c:v>
                </c:pt>
                <c:pt idx="5467">
                  <c:v>112.94</c:v>
                </c:pt>
                <c:pt idx="5468">
                  <c:v>113</c:v>
                </c:pt>
                <c:pt idx="5469">
                  <c:v>113.06</c:v>
                </c:pt>
                <c:pt idx="5470">
                  <c:v>113.12</c:v>
                </c:pt>
                <c:pt idx="5471">
                  <c:v>113.19</c:v>
                </c:pt>
                <c:pt idx="5472">
                  <c:v>113.26</c:v>
                </c:pt>
                <c:pt idx="5473">
                  <c:v>113.31</c:v>
                </c:pt>
                <c:pt idx="5474">
                  <c:v>113.38</c:v>
                </c:pt>
                <c:pt idx="5475">
                  <c:v>113.44</c:v>
                </c:pt>
                <c:pt idx="5476">
                  <c:v>113.5</c:v>
                </c:pt>
                <c:pt idx="5477">
                  <c:v>113.54</c:v>
                </c:pt>
                <c:pt idx="5478">
                  <c:v>113.57</c:v>
                </c:pt>
                <c:pt idx="5479">
                  <c:v>113.59</c:v>
                </c:pt>
                <c:pt idx="5480">
                  <c:v>113.6</c:v>
                </c:pt>
                <c:pt idx="5481">
                  <c:v>113.6</c:v>
                </c:pt>
                <c:pt idx="5482">
                  <c:v>113.57</c:v>
                </c:pt>
                <c:pt idx="5483">
                  <c:v>113.55</c:v>
                </c:pt>
                <c:pt idx="5484">
                  <c:v>113.52</c:v>
                </c:pt>
                <c:pt idx="5485">
                  <c:v>113.49</c:v>
                </c:pt>
                <c:pt idx="5486">
                  <c:v>113.45</c:v>
                </c:pt>
                <c:pt idx="5487">
                  <c:v>113.39</c:v>
                </c:pt>
                <c:pt idx="5488">
                  <c:v>113.33</c:v>
                </c:pt>
                <c:pt idx="5489">
                  <c:v>113.26</c:v>
                </c:pt>
                <c:pt idx="5490">
                  <c:v>113.18</c:v>
                </c:pt>
                <c:pt idx="5491">
                  <c:v>113.08</c:v>
                </c:pt>
                <c:pt idx="5492">
                  <c:v>112.99</c:v>
                </c:pt>
                <c:pt idx="5493">
                  <c:v>112.91</c:v>
                </c:pt>
                <c:pt idx="5494">
                  <c:v>112.86</c:v>
                </c:pt>
                <c:pt idx="5495">
                  <c:v>112.84</c:v>
                </c:pt>
                <c:pt idx="5496">
                  <c:v>112.84</c:v>
                </c:pt>
                <c:pt idx="5497">
                  <c:v>112.86</c:v>
                </c:pt>
                <c:pt idx="5498">
                  <c:v>112.88</c:v>
                </c:pt>
                <c:pt idx="5499">
                  <c:v>112.91</c:v>
                </c:pt>
                <c:pt idx="5500">
                  <c:v>112.93</c:v>
                </c:pt>
                <c:pt idx="5501">
                  <c:v>112.96</c:v>
                </c:pt>
                <c:pt idx="5502">
                  <c:v>112.98</c:v>
                </c:pt>
                <c:pt idx="5503">
                  <c:v>113.01</c:v>
                </c:pt>
                <c:pt idx="5504">
                  <c:v>113.02</c:v>
                </c:pt>
                <c:pt idx="5505">
                  <c:v>113.03</c:v>
                </c:pt>
                <c:pt idx="5506">
                  <c:v>113.03</c:v>
                </c:pt>
                <c:pt idx="5507">
                  <c:v>113.02</c:v>
                </c:pt>
                <c:pt idx="5508">
                  <c:v>113.01</c:v>
                </c:pt>
                <c:pt idx="5509">
                  <c:v>113</c:v>
                </c:pt>
                <c:pt idx="5510">
                  <c:v>112.99</c:v>
                </c:pt>
                <c:pt idx="5511">
                  <c:v>112.99</c:v>
                </c:pt>
                <c:pt idx="5512">
                  <c:v>113</c:v>
                </c:pt>
                <c:pt idx="5513">
                  <c:v>112.99</c:v>
                </c:pt>
                <c:pt idx="5514">
                  <c:v>112.98</c:v>
                </c:pt>
                <c:pt idx="5515">
                  <c:v>112.94</c:v>
                </c:pt>
                <c:pt idx="5516">
                  <c:v>112.9</c:v>
                </c:pt>
                <c:pt idx="5517">
                  <c:v>112.83</c:v>
                </c:pt>
                <c:pt idx="5518">
                  <c:v>112.73</c:v>
                </c:pt>
                <c:pt idx="5519">
                  <c:v>112.65</c:v>
                </c:pt>
                <c:pt idx="5520">
                  <c:v>112.55</c:v>
                </c:pt>
                <c:pt idx="5521">
                  <c:v>112.42</c:v>
                </c:pt>
                <c:pt idx="5522">
                  <c:v>112.28</c:v>
                </c:pt>
                <c:pt idx="5523">
                  <c:v>112.14</c:v>
                </c:pt>
                <c:pt idx="5524">
                  <c:v>111.99</c:v>
                </c:pt>
                <c:pt idx="5525">
                  <c:v>111.82</c:v>
                </c:pt>
                <c:pt idx="5526">
                  <c:v>111.65</c:v>
                </c:pt>
                <c:pt idx="5527">
                  <c:v>111.5</c:v>
                </c:pt>
                <c:pt idx="5528">
                  <c:v>111.41</c:v>
                </c:pt>
                <c:pt idx="5529">
                  <c:v>111.39</c:v>
                </c:pt>
                <c:pt idx="5530">
                  <c:v>111.41</c:v>
                </c:pt>
                <c:pt idx="5531">
                  <c:v>111.47</c:v>
                </c:pt>
                <c:pt idx="5532">
                  <c:v>111.57</c:v>
                </c:pt>
                <c:pt idx="5533">
                  <c:v>111.68</c:v>
                </c:pt>
                <c:pt idx="5534">
                  <c:v>111.8</c:v>
                </c:pt>
                <c:pt idx="5535">
                  <c:v>111.93</c:v>
                </c:pt>
                <c:pt idx="5536">
                  <c:v>112.1</c:v>
                </c:pt>
                <c:pt idx="5537">
                  <c:v>112.29</c:v>
                </c:pt>
                <c:pt idx="5538">
                  <c:v>112.49</c:v>
                </c:pt>
                <c:pt idx="5539">
                  <c:v>112.71</c:v>
                </c:pt>
                <c:pt idx="5540">
                  <c:v>112.94</c:v>
                </c:pt>
                <c:pt idx="5541">
                  <c:v>113.16</c:v>
                </c:pt>
                <c:pt idx="5542">
                  <c:v>113.38</c:v>
                </c:pt>
                <c:pt idx="5543">
                  <c:v>113.59</c:v>
                </c:pt>
                <c:pt idx="5544">
                  <c:v>113.8</c:v>
                </c:pt>
                <c:pt idx="5545">
                  <c:v>113.99</c:v>
                </c:pt>
                <c:pt idx="5546">
                  <c:v>114.17</c:v>
                </c:pt>
                <c:pt idx="5547">
                  <c:v>114.32</c:v>
                </c:pt>
                <c:pt idx="5548">
                  <c:v>114.45</c:v>
                </c:pt>
                <c:pt idx="5549">
                  <c:v>114.57</c:v>
                </c:pt>
                <c:pt idx="5550">
                  <c:v>114.65</c:v>
                </c:pt>
                <c:pt idx="5551">
                  <c:v>114.71</c:v>
                </c:pt>
                <c:pt idx="5552">
                  <c:v>114.77</c:v>
                </c:pt>
                <c:pt idx="5553">
                  <c:v>114.8</c:v>
                </c:pt>
                <c:pt idx="5554">
                  <c:v>114.8</c:v>
                </c:pt>
                <c:pt idx="5555">
                  <c:v>114.8</c:v>
                </c:pt>
                <c:pt idx="5556">
                  <c:v>114.78</c:v>
                </c:pt>
                <c:pt idx="5557">
                  <c:v>114.75</c:v>
                </c:pt>
                <c:pt idx="5558">
                  <c:v>114.72</c:v>
                </c:pt>
                <c:pt idx="5559">
                  <c:v>114.68</c:v>
                </c:pt>
                <c:pt idx="5560">
                  <c:v>114.66</c:v>
                </c:pt>
                <c:pt idx="5561">
                  <c:v>114.64</c:v>
                </c:pt>
                <c:pt idx="5562">
                  <c:v>114.62</c:v>
                </c:pt>
                <c:pt idx="5563">
                  <c:v>114.6</c:v>
                </c:pt>
                <c:pt idx="5564">
                  <c:v>114.58</c:v>
                </c:pt>
                <c:pt idx="5565">
                  <c:v>114.56</c:v>
                </c:pt>
                <c:pt idx="5566">
                  <c:v>114.55</c:v>
                </c:pt>
                <c:pt idx="5567">
                  <c:v>114.54</c:v>
                </c:pt>
                <c:pt idx="5568">
                  <c:v>114.53</c:v>
                </c:pt>
                <c:pt idx="5569">
                  <c:v>114.52</c:v>
                </c:pt>
                <c:pt idx="5570">
                  <c:v>114.51</c:v>
                </c:pt>
                <c:pt idx="5571">
                  <c:v>114.49</c:v>
                </c:pt>
                <c:pt idx="5572">
                  <c:v>114.47</c:v>
                </c:pt>
                <c:pt idx="5573">
                  <c:v>114.45</c:v>
                </c:pt>
                <c:pt idx="5574">
                  <c:v>114.42</c:v>
                </c:pt>
                <c:pt idx="5575">
                  <c:v>114.4</c:v>
                </c:pt>
                <c:pt idx="5576">
                  <c:v>114.37</c:v>
                </c:pt>
                <c:pt idx="5577">
                  <c:v>114.34</c:v>
                </c:pt>
                <c:pt idx="5578">
                  <c:v>114.32</c:v>
                </c:pt>
                <c:pt idx="5579">
                  <c:v>114.29</c:v>
                </c:pt>
                <c:pt idx="5580">
                  <c:v>114.25</c:v>
                </c:pt>
                <c:pt idx="5581">
                  <c:v>114.22</c:v>
                </c:pt>
                <c:pt idx="5582">
                  <c:v>114.17</c:v>
                </c:pt>
                <c:pt idx="5583">
                  <c:v>114.13</c:v>
                </c:pt>
                <c:pt idx="5584">
                  <c:v>114.08</c:v>
                </c:pt>
                <c:pt idx="5585">
                  <c:v>114.03</c:v>
                </c:pt>
                <c:pt idx="5586">
                  <c:v>113.97</c:v>
                </c:pt>
                <c:pt idx="5587">
                  <c:v>113.9</c:v>
                </c:pt>
                <c:pt idx="5588">
                  <c:v>113.83</c:v>
                </c:pt>
                <c:pt idx="5589">
                  <c:v>113.76</c:v>
                </c:pt>
                <c:pt idx="5590">
                  <c:v>113.69</c:v>
                </c:pt>
                <c:pt idx="5591">
                  <c:v>113.61</c:v>
                </c:pt>
                <c:pt idx="5592">
                  <c:v>113.53</c:v>
                </c:pt>
                <c:pt idx="5593">
                  <c:v>113.45</c:v>
                </c:pt>
                <c:pt idx="5594">
                  <c:v>113.39</c:v>
                </c:pt>
                <c:pt idx="5595">
                  <c:v>113.34</c:v>
                </c:pt>
                <c:pt idx="5596">
                  <c:v>113.3</c:v>
                </c:pt>
                <c:pt idx="5597">
                  <c:v>113.25</c:v>
                </c:pt>
                <c:pt idx="5598">
                  <c:v>113.22</c:v>
                </c:pt>
                <c:pt idx="5599">
                  <c:v>113.19</c:v>
                </c:pt>
                <c:pt idx="5600">
                  <c:v>113.18</c:v>
                </c:pt>
                <c:pt idx="5601">
                  <c:v>113.15</c:v>
                </c:pt>
                <c:pt idx="5602">
                  <c:v>113.11</c:v>
                </c:pt>
                <c:pt idx="5603">
                  <c:v>113.08</c:v>
                </c:pt>
                <c:pt idx="5604">
                  <c:v>113.03</c:v>
                </c:pt>
                <c:pt idx="5605">
                  <c:v>113</c:v>
                </c:pt>
                <c:pt idx="5606">
                  <c:v>112.97</c:v>
                </c:pt>
                <c:pt idx="5607">
                  <c:v>112.95</c:v>
                </c:pt>
                <c:pt idx="5608">
                  <c:v>112.93</c:v>
                </c:pt>
                <c:pt idx="5609">
                  <c:v>112.91</c:v>
                </c:pt>
                <c:pt idx="5610">
                  <c:v>112.92</c:v>
                </c:pt>
                <c:pt idx="5611">
                  <c:v>112.93</c:v>
                </c:pt>
                <c:pt idx="5612">
                  <c:v>112.94</c:v>
                </c:pt>
                <c:pt idx="5613">
                  <c:v>112.94</c:v>
                </c:pt>
                <c:pt idx="5614">
                  <c:v>112.96</c:v>
                </c:pt>
                <c:pt idx="5615">
                  <c:v>112.97</c:v>
                </c:pt>
                <c:pt idx="5616">
                  <c:v>112.97</c:v>
                </c:pt>
                <c:pt idx="5617">
                  <c:v>112.99</c:v>
                </c:pt>
                <c:pt idx="5618">
                  <c:v>112.99</c:v>
                </c:pt>
                <c:pt idx="5619">
                  <c:v>112.99</c:v>
                </c:pt>
                <c:pt idx="5620">
                  <c:v>112.99</c:v>
                </c:pt>
                <c:pt idx="5621">
                  <c:v>113</c:v>
                </c:pt>
                <c:pt idx="5622">
                  <c:v>113.02</c:v>
                </c:pt>
                <c:pt idx="5623">
                  <c:v>113.07</c:v>
                </c:pt>
                <c:pt idx="5624">
                  <c:v>113.14</c:v>
                </c:pt>
                <c:pt idx="5625">
                  <c:v>113.2</c:v>
                </c:pt>
                <c:pt idx="5626">
                  <c:v>113.26</c:v>
                </c:pt>
                <c:pt idx="5627">
                  <c:v>113.32</c:v>
                </c:pt>
                <c:pt idx="5628">
                  <c:v>113.37</c:v>
                </c:pt>
                <c:pt idx="5629">
                  <c:v>113.39</c:v>
                </c:pt>
                <c:pt idx="5630">
                  <c:v>113.39</c:v>
                </c:pt>
                <c:pt idx="5631">
                  <c:v>113.39</c:v>
                </c:pt>
                <c:pt idx="5632">
                  <c:v>113.38</c:v>
                </c:pt>
                <c:pt idx="5633">
                  <c:v>113.36</c:v>
                </c:pt>
                <c:pt idx="5634">
                  <c:v>113.35</c:v>
                </c:pt>
                <c:pt idx="5635">
                  <c:v>113.34</c:v>
                </c:pt>
                <c:pt idx="5636">
                  <c:v>113.33</c:v>
                </c:pt>
                <c:pt idx="5637">
                  <c:v>113.33</c:v>
                </c:pt>
                <c:pt idx="5638">
                  <c:v>113.34</c:v>
                </c:pt>
                <c:pt idx="5639">
                  <c:v>113.35</c:v>
                </c:pt>
                <c:pt idx="5640">
                  <c:v>113.37</c:v>
                </c:pt>
                <c:pt idx="5641">
                  <c:v>113.39</c:v>
                </c:pt>
                <c:pt idx="5642">
                  <c:v>113.41</c:v>
                </c:pt>
                <c:pt idx="5643">
                  <c:v>113.43</c:v>
                </c:pt>
                <c:pt idx="5644">
                  <c:v>113.44</c:v>
                </c:pt>
                <c:pt idx="5645">
                  <c:v>113.47</c:v>
                </c:pt>
                <c:pt idx="5646">
                  <c:v>113.5</c:v>
                </c:pt>
                <c:pt idx="5647">
                  <c:v>113.53</c:v>
                </c:pt>
                <c:pt idx="5648">
                  <c:v>113.56</c:v>
                </c:pt>
                <c:pt idx="5649">
                  <c:v>113.58</c:v>
                </c:pt>
                <c:pt idx="5650">
                  <c:v>113.6</c:v>
                </c:pt>
                <c:pt idx="5651">
                  <c:v>113.63</c:v>
                </c:pt>
                <c:pt idx="5652">
                  <c:v>113.64</c:v>
                </c:pt>
                <c:pt idx="5653">
                  <c:v>113.66</c:v>
                </c:pt>
                <c:pt idx="5654">
                  <c:v>113.67</c:v>
                </c:pt>
                <c:pt idx="5655">
                  <c:v>113.68</c:v>
                </c:pt>
                <c:pt idx="5656">
                  <c:v>113.68</c:v>
                </c:pt>
                <c:pt idx="5657">
                  <c:v>113.69</c:v>
                </c:pt>
                <c:pt idx="5658">
                  <c:v>113.69</c:v>
                </c:pt>
                <c:pt idx="5659">
                  <c:v>113.7</c:v>
                </c:pt>
                <c:pt idx="5660">
                  <c:v>113.69</c:v>
                </c:pt>
                <c:pt idx="5661">
                  <c:v>113.69</c:v>
                </c:pt>
                <c:pt idx="5662">
                  <c:v>113.69</c:v>
                </c:pt>
                <c:pt idx="5663">
                  <c:v>113.71</c:v>
                </c:pt>
                <c:pt idx="5664">
                  <c:v>113.76</c:v>
                </c:pt>
                <c:pt idx="5665">
                  <c:v>113.8</c:v>
                </c:pt>
                <c:pt idx="5666">
                  <c:v>113.84</c:v>
                </c:pt>
                <c:pt idx="5667">
                  <c:v>113.88</c:v>
                </c:pt>
                <c:pt idx="5668">
                  <c:v>113.91</c:v>
                </c:pt>
                <c:pt idx="5669">
                  <c:v>113.92</c:v>
                </c:pt>
                <c:pt idx="5670">
                  <c:v>113.91</c:v>
                </c:pt>
                <c:pt idx="5671">
                  <c:v>113.89</c:v>
                </c:pt>
                <c:pt idx="5672">
                  <c:v>113.86</c:v>
                </c:pt>
                <c:pt idx="5673">
                  <c:v>113.81</c:v>
                </c:pt>
                <c:pt idx="5674">
                  <c:v>113.76</c:v>
                </c:pt>
                <c:pt idx="5675">
                  <c:v>113.72</c:v>
                </c:pt>
                <c:pt idx="5676">
                  <c:v>113.69</c:v>
                </c:pt>
                <c:pt idx="5677">
                  <c:v>113.66</c:v>
                </c:pt>
                <c:pt idx="5678">
                  <c:v>113.64</c:v>
                </c:pt>
                <c:pt idx="5679">
                  <c:v>113.6</c:v>
                </c:pt>
                <c:pt idx="5680">
                  <c:v>113.57</c:v>
                </c:pt>
                <c:pt idx="5681">
                  <c:v>113.53</c:v>
                </c:pt>
                <c:pt idx="5682">
                  <c:v>113.49</c:v>
                </c:pt>
                <c:pt idx="5683">
                  <c:v>113.45</c:v>
                </c:pt>
                <c:pt idx="5684">
                  <c:v>113.42</c:v>
                </c:pt>
                <c:pt idx="5685">
                  <c:v>113.38</c:v>
                </c:pt>
                <c:pt idx="5686">
                  <c:v>113.35</c:v>
                </c:pt>
                <c:pt idx="5687">
                  <c:v>113.3</c:v>
                </c:pt>
                <c:pt idx="5688">
                  <c:v>113.26</c:v>
                </c:pt>
                <c:pt idx="5689">
                  <c:v>113.22</c:v>
                </c:pt>
                <c:pt idx="5690">
                  <c:v>113.16</c:v>
                </c:pt>
                <c:pt idx="5691">
                  <c:v>113.12</c:v>
                </c:pt>
                <c:pt idx="5692">
                  <c:v>113.1</c:v>
                </c:pt>
                <c:pt idx="5693">
                  <c:v>113.08</c:v>
                </c:pt>
                <c:pt idx="5694">
                  <c:v>113.06</c:v>
                </c:pt>
                <c:pt idx="5695">
                  <c:v>113.05</c:v>
                </c:pt>
                <c:pt idx="5696">
                  <c:v>113.03</c:v>
                </c:pt>
                <c:pt idx="5697">
                  <c:v>113</c:v>
                </c:pt>
                <c:pt idx="5698">
                  <c:v>112.99</c:v>
                </c:pt>
                <c:pt idx="5699">
                  <c:v>112.97</c:v>
                </c:pt>
                <c:pt idx="5700">
                  <c:v>112.97</c:v>
                </c:pt>
                <c:pt idx="5701">
                  <c:v>112.97</c:v>
                </c:pt>
                <c:pt idx="5702">
                  <c:v>112.96</c:v>
                </c:pt>
                <c:pt idx="5703">
                  <c:v>112.95</c:v>
                </c:pt>
                <c:pt idx="5704">
                  <c:v>112.93</c:v>
                </c:pt>
                <c:pt idx="5705">
                  <c:v>112.91</c:v>
                </c:pt>
                <c:pt idx="5706">
                  <c:v>112.89</c:v>
                </c:pt>
                <c:pt idx="5707">
                  <c:v>112.89</c:v>
                </c:pt>
                <c:pt idx="5708">
                  <c:v>112.89</c:v>
                </c:pt>
                <c:pt idx="5709">
                  <c:v>112.9</c:v>
                </c:pt>
                <c:pt idx="5710">
                  <c:v>112.91</c:v>
                </c:pt>
                <c:pt idx="5711">
                  <c:v>112.93</c:v>
                </c:pt>
                <c:pt idx="5712">
                  <c:v>112.97</c:v>
                </c:pt>
                <c:pt idx="5713">
                  <c:v>113.02</c:v>
                </c:pt>
                <c:pt idx="5714">
                  <c:v>113.07</c:v>
                </c:pt>
                <c:pt idx="5715">
                  <c:v>113.14</c:v>
                </c:pt>
                <c:pt idx="5716">
                  <c:v>113.21</c:v>
                </c:pt>
                <c:pt idx="5717">
                  <c:v>113.27</c:v>
                </c:pt>
                <c:pt idx="5718">
                  <c:v>113.33</c:v>
                </c:pt>
                <c:pt idx="5719">
                  <c:v>113.41</c:v>
                </c:pt>
                <c:pt idx="5720">
                  <c:v>113.48</c:v>
                </c:pt>
                <c:pt idx="5721">
                  <c:v>113.53</c:v>
                </c:pt>
                <c:pt idx="5722">
                  <c:v>113.59</c:v>
                </c:pt>
                <c:pt idx="5723">
                  <c:v>113.64</c:v>
                </c:pt>
                <c:pt idx="5724">
                  <c:v>113.69</c:v>
                </c:pt>
                <c:pt idx="5725">
                  <c:v>113.73</c:v>
                </c:pt>
                <c:pt idx="5726">
                  <c:v>113.77</c:v>
                </c:pt>
                <c:pt idx="5727">
                  <c:v>113.83</c:v>
                </c:pt>
                <c:pt idx="5728">
                  <c:v>113.89</c:v>
                </c:pt>
                <c:pt idx="5729">
                  <c:v>113.95</c:v>
                </c:pt>
                <c:pt idx="5730">
                  <c:v>114</c:v>
                </c:pt>
                <c:pt idx="5731">
                  <c:v>114.04</c:v>
                </c:pt>
                <c:pt idx="5732">
                  <c:v>114.07</c:v>
                </c:pt>
                <c:pt idx="5733">
                  <c:v>114.09</c:v>
                </c:pt>
                <c:pt idx="5734">
                  <c:v>114.09</c:v>
                </c:pt>
                <c:pt idx="5735">
                  <c:v>114.09</c:v>
                </c:pt>
                <c:pt idx="5736">
                  <c:v>114.07</c:v>
                </c:pt>
                <c:pt idx="5737">
                  <c:v>114.04</c:v>
                </c:pt>
                <c:pt idx="5738">
                  <c:v>113.99</c:v>
                </c:pt>
                <c:pt idx="5739">
                  <c:v>113.94</c:v>
                </c:pt>
                <c:pt idx="5740">
                  <c:v>113.86</c:v>
                </c:pt>
                <c:pt idx="5741">
                  <c:v>113.77</c:v>
                </c:pt>
                <c:pt idx="5742">
                  <c:v>113.67</c:v>
                </c:pt>
                <c:pt idx="5743">
                  <c:v>113.55</c:v>
                </c:pt>
                <c:pt idx="5744">
                  <c:v>113.43</c:v>
                </c:pt>
                <c:pt idx="5745">
                  <c:v>113.31</c:v>
                </c:pt>
                <c:pt idx="5746">
                  <c:v>113.2</c:v>
                </c:pt>
                <c:pt idx="5747">
                  <c:v>113.1</c:v>
                </c:pt>
                <c:pt idx="5748">
                  <c:v>113.02</c:v>
                </c:pt>
                <c:pt idx="5749">
                  <c:v>112.96</c:v>
                </c:pt>
                <c:pt idx="5750">
                  <c:v>112.93</c:v>
                </c:pt>
                <c:pt idx="5751">
                  <c:v>112.92</c:v>
                </c:pt>
                <c:pt idx="5752">
                  <c:v>112.93</c:v>
                </c:pt>
                <c:pt idx="5753">
                  <c:v>112.96</c:v>
                </c:pt>
                <c:pt idx="5754">
                  <c:v>113</c:v>
                </c:pt>
                <c:pt idx="5755">
                  <c:v>113.05</c:v>
                </c:pt>
                <c:pt idx="5756">
                  <c:v>113.12</c:v>
                </c:pt>
                <c:pt idx="5757">
                  <c:v>113.2</c:v>
                </c:pt>
                <c:pt idx="5758">
                  <c:v>113.29</c:v>
                </c:pt>
                <c:pt idx="5759">
                  <c:v>113.4</c:v>
                </c:pt>
                <c:pt idx="5760">
                  <c:v>113.53</c:v>
                </c:pt>
                <c:pt idx="5761">
                  <c:v>113.66</c:v>
                </c:pt>
                <c:pt idx="5762">
                  <c:v>113.79</c:v>
                </c:pt>
                <c:pt idx="5763">
                  <c:v>113.93</c:v>
                </c:pt>
                <c:pt idx="5764">
                  <c:v>114.08</c:v>
                </c:pt>
                <c:pt idx="5765">
                  <c:v>114.23</c:v>
                </c:pt>
                <c:pt idx="5766">
                  <c:v>114.38</c:v>
                </c:pt>
                <c:pt idx="5767">
                  <c:v>114.52</c:v>
                </c:pt>
                <c:pt idx="5768">
                  <c:v>114.65</c:v>
                </c:pt>
                <c:pt idx="5769">
                  <c:v>114.77</c:v>
                </c:pt>
                <c:pt idx="5770">
                  <c:v>114.89</c:v>
                </c:pt>
                <c:pt idx="5771">
                  <c:v>115.01</c:v>
                </c:pt>
                <c:pt idx="5772">
                  <c:v>115.13</c:v>
                </c:pt>
                <c:pt idx="5773">
                  <c:v>115.25</c:v>
                </c:pt>
                <c:pt idx="5774">
                  <c:v>115.37</c:v>
                </c:pt>
                <c:pt idx="5775">
                  <c:v>115.49</c:v>
                </c:pt>
                <c:pt idx="5776">
                  <c:v>115.63</c:v>
                </c:pt>
                <c:pt idx="5777">
                  <c:v>115.76</c:v>
                </c:pt>
                <c:pt idx="5778">
                  <c:v>115.89</c:v>
                </c:pt>
                <c:pt idx="5779">
                  <c:v>116.02</c:v>
                </c:pt>
                <c:pt idx="5780">
                  <c:v>116.15</c:v>
                </c:pt>
                <c:pt idx="5781">
                  <c:v>116.26</c:v>
                </c:pt>
                <c:pt idx="5782">
                  <c:v>116.37</c:v>
                </c:pt>
                <c:pt idx="5783">
                  <c:v>116.46</c:v>
                </c:pt>
                <c:pt idx="5784">
                  <c:v>116.55</c:v>
                </c:pt>
                <c:pt idx="5785">
                  <c:v>116.64</c:v>
                </c:pt>
                <c:pt idx="5786">
                  <c:v>116.74</c:v>
                </c:pt>
                <c:pt idx="5787">
                  <c:v>116.87</c:v>
                </c:pt>
                <c:pt idx="5788">
                  <c:v>116.99</c:v>
                </c:pt>
                <c:pt idx="5789">
                  <c:v>117.1</c:v>
                </c:pt>
                <c:pt idx="5790">
                  <c:v>117.23</c:v>
                </c:pt>
                <c:pt idx="5791">
                  <c:v>117.36</c:v>
                </c:pt>
                <c:pt idx="5792">
                  <c:v>117.49</c:v>
                </c:pt>
                <c:pt idx="5793">
                  <c:v>117.61</c:v>
                </c:pt>
                <c:pt idx="5794">
                  <c:v>117.71</c:v>
                </c:pt>
                <c:pt idx="5795">
                  <c:v>117.79</c:v>
                </c:pt>
                <c:pt idx="5796">
                  <c:v>117.86</c:v>
                </c:pt>
                <c:pt idx="5797">
                  <c:v>117.9</c:v>
                </c:pt>
                <c:pt idx="5798">
                  <c:v>117.92</c:v>
                </c:pt>
                <c:pt idx="5799">
                  <c:v>117.93</c:v>
                </c:pt>
                <c:pt idx="5800">
                  <c:v>117.94</c:v>
                </c:pt>
                <c:pt idx="5801">
                  <c:v>117.94</c:v>
                </c:pt>
                <c:pt idx="5802">
                  <c:v>117.93</c:v>
                </c:pt>
                <c:pt idx="5803">
                  <c:v>117.91</c:v>
                </c:pt>
                <c:pt idx="5804">
                  <c:v>117.89</c:v>
                </c:pt>
                <c:pt idx="5805">
                  <c:v>117.87</c:v>
                </c:pt>
                <c:pt idx="5806">
                  <c:v>117.85</c:v>
                </c:pt>
                <c:pt idx="5807">
                  <c:v>117.84</c:v>
                </c:pt>
                <c:pt idx="5808">
                  <c:v>117.83</c:v>
                </c:pt>
                <c:pt idx="5809">
                  <c:v>117.82</c:v>
                </c:pt>
                <c:pt idx="5810">
                  <c:v>117.81</c:v>
                </c:pt>
                <c:pt idx="5811">
                  <c:v>117.79</c:v>
                </c:pt>
                <c:pt idx="5812">
                  <c:v>117.78</c:v>
                </c:pt>
                <c:pt idx="5813">
                  <c:v>117.76</c:v>
                </c:pt>
                <c:pt idx="5814">
                  <c:v>117.75</c:v>
                </c:pt>
                <c:pt idx="5815">
                  <c:v>117.75</c:v>
                </c:pt>
                <c:pt idx="5816">
                  <c:v>117.74</c:v>
                </c:pt>
                <c:pt idx="5817">
                  <c:v>117.72</c:v>
                </c:pt>
                <c:pt idx="5818">
                  <c:v>117.7</c:v>
                </c:pt>
                <c:pt idx="5819">
                  <c:v>117.68</c:v>
                </c:pt>
                <c:pt idx="5820">
                  <c:v>117.66</c:v>
                </c:pt>
                <c:pt idx="5821">
                  <c:v>117.65</c:v>
                </c:pt>
                <c:pt idx="5822">
                  <c:v>117.63</c:v>
                </c:pt>
                <c:pt idx="5823">
                  <c:v>117.61</c:v>
                </c:pt>
                <c:pt idx="5824">
                  <c:v>117.59</c:v>
                </c:pt>
                <c:pt idx="5825">
                  <c:v>117.56</c:v>
                </c:pt>
                <c:pt idx="5826">
                  <c:v>117.51</c:v>
                </c:pt>
                <c:pt idx="5827">
                  <c:v>117.45</c:v>
                </c:pt>
                <c:pt idx="5828">
                  <c:v>117.4</c:v>
                </c:pt>
                <c:pt idx="5829">
                  <c:v>117.35</c:v>
                </c:pt>
                <c:pt idx="5830">
                  <c:v>117.31</c:v>
                </c:pt>
                <c:pt idx="5831">
                  <c:v>117.28</c:v>
                </c:pt>
                <c:pt idx="5832">
                  <c:v>117.24</c:v>
                </c:pt>
                <c:pt idx="5833">
                  <c:v>117.22</c:v>
                </c:pt>
                <c:pt idx="5834">
                  <c:v>117.2</c:v>
                </c:pt>
                <c:pt idx="5835">
                  <c:v>117.17</c:v>
                </c:pt>
                <c:pt idx="5836">
                  <c:v>117.14</c:v>
                </c:pt>
                <c:pt idx="5837">
                  <c:v>117.1</c:v>
                </c:pt>
                <c:pt idx="5838">
                  <c:v>117.08</c:v>
                </c:pt>
                <c:pt idx="5839">
                  <c:v>117.05</c:v>
                </c:pt>
                <c:pt idx="5840">
                  <c:v>117.01</c:v>
                </c:pt>
                <c:pt idx="5841">
                  <c:v>116.96</c:v>
                </c:pt>
                <c:pt idx="5842">
                  <c:v>116.91</c:v>
                </c:pt>
                <c:pt idx="5843">
                  <c:v>116.85</c:v>
                </c:pt>
                <c:pt idx="5844">
                  <c:v>116.78</c:v>
                </c:pt>
                <c:pt idx="5845">
                  <c:v>116.71</c:v>
                </c:pt>
                <c:pt idx="5846">
                  <c:v>116.61</c:v>
                </c:pt>
                <c:pt idx="5847">
                  <c:v>116.5</c:v>
                </c:pt>
                <c:pt idx="5848">
                  <c:v>116.39</c:v>
                </c:pt>
                <c:pt idx="5849">
                  <c:v>116.26</c:v>
                </c:pt>
                <c:pt idx="5850">
                  <c:v>116.13</c:v>
                </c:pt>
                <c:pt idx="5851">
                  <c:v>116</c:v>
                </c:pt>
                <c:pt idx="5852">
                  <c:v>115.88</c:v>
                </c:pt>
                <c:pt idx="5853">
                  <c:v>115.78</c:v>
                </c:pt>
                <c:pt idx="5854">
                  <c:v>115.71</c:v>
                </c:pt>
                <c:pt idx="5855">
                  <c:v>115.63</c:v>
                </c:pt>
                <c:pt idx="5856">
                  <c:v>115.56</c:v>
                </c:pt>
                <c:pt idx="5857">
                  <c:v>115.49</c:v>
                </c:pt>
                <c:pt idx="5858">
                  <c:v>115.42</c:v>
                </c:pt>
                <c:pt idx="5859">
                  <c:v>115.35</c:v>
                </c:pt>
                <c:pt idx="5860">
                  <c:v>115.26</c:v>
                </c:pt>
                <c:pt idx="5861">
                  <c:v>115.19</c:v>
                </c:pt>
                <c:pt idx="5862">
                  <c:v>115.12</c:v>
                </c:pt>
                <c:pt idx="5863">
                  <c:v>115.06</c:v>
                </c:pt>
                <c:pt idx="5864">
                  <c:v>115.02</c:v>
                </c:pt>
                <c:pt idx="5865">
                  <c:v>114.98</c:v>
                </c:pt>
                <c:pt idx="5866">
                  <c:v>114.96</c:v>
                </c:pt>
                <c:pt idx="5867">
                  <c:v>114.96</c:v>
                </c:pt>
                <c:pt idx="5868">
                  <c:v>114.98</c:v>
                </c:pt>
                <c:pt idx="5869">
                  <c:v>114.99</c:v>
                </c:pt>
                <c:pt idx="5870">
                  <c:v>115.02</c:v>
                </c:pt>
                <c:pt idx="5871">
                  <c:v>115.06</c:v>
                </c:pt>
                <c:pt idx="5872">
                  <c:v>115.1</c:v>
                </c:pt>
                <c:pt idx="5873">
                  <c:v>115.14</c:v>
                </c:pt>
                <c:pt idx="5874">
                  <c:v>115.18</c:v>
                </c:pt>
                <c:pt idx="5875">
                  <c:v>115.21</c:v>
                </c:pt>
                <c:pt idx="5876">
                  <c:v>115.23</c:v>
                </c:pt>
                <c:pt idx="5877">
                  <c:v>115.23</c:v>
                </c:pt>
                <c:pt idx="5878">
                  <c:v>115.21</c:v>
                </c:pt>
                <c:pt idx="5879">
                  <c:v>115.19</c:v>
                </c:pt>
                <c:pt idx="5880">
                  <c:v>115.15</c:v>
                </c:pt>
                <c:pt idx="5881">
                  <c:v>115.11</c:v>
                </c:pt>
                <c:pt idx="5882">
                  <c:v>115.05</c:v>
                </c:pt>
                <c:pt idx="5883">
                  <c:v>114.98</c:v>
                </c:pt>
                <c:pt idx="5884">
                  <c:v>114.9</c:v>
                </c:pt>
                <c:pt idx="5885">
                  <c:v>114.82</c:v>
                </c:pt>
                <c:pt idx="5886">
                  <c:v>114.76</c:v>
                </c:pt>
                <c:pt idx="5887">
                  <c:v>114.7</c:v>
                </c:pt>
                <c:pt idx="5888">
                  <c:v>114.65</c:v>
                </c:pt>
                <c:pt idx="5889">
                  <c:v>114.6</c:v>
                </c:pt>
                <c:pt idx="5890">
                  <c:v>114.56</c:v>
                </c:pt>
                <c:pt idx="5891">
                  <c:v>114.54</c:v>
                </c:pt>
                <c:pt idx="5892">
                  <c:v>114.53</c:v>
                </c:pt>
                <c:pt idx="5893">
                  <c:v>114.52</c:v>
                </c:pt>
                <c:pt idx="5894">
                  <c:v>114.53</c:v>
                </c:pt>
                <c:pt idx="5895">
                  <c:v>114.54</c:v>
                </c:pt>
                <c:pt idx="5896">
                  <c:v>114.55</c:v>
                </c:pt>
                <c:pt idx="5897">
                  <c:v>114.57</c:v>
                </c:pt>
                <c:pt idx="5898">
                  <c:v>114.59</c:v>
                </c:pt>
                <c:pt idx="5899">
                  <c:v>114.62</c:v>
                </c:pt>
                <c:pt idx="5900">
                  <c:v>114.64</c:v>
                </c:pt>
                <c:pt idx="5901">
                  <c:v>114.67</c:v>
                </c:pt>
                <c:pt idx="5902">
                  <c:v>114.71</c:v>
                </c:pt>
                <c:pt idx="5903">
                  <c:v>114.76</c:v>
                </c:pt>
                <c:pt idx="5904">
                  <c:v>114.81</c:v>
                </c:pt>
                <c:pt idx="5905">
                  <c:v>114.87</c:v>
                </c:pt>
                <c:pt idx="5906">
                  <c:v>114.94</c:v>
                </c:pt>
                <c:pt idx="5907">
                  <c:v>115</c:v>
                </c:pt>
                <c:pt idx="5908">
                  <c:v>115.06</c:v>
                </c:pt>
                <c:pt idx="5909">
                  <c:v>115.1</c:v>
                </c:pt>
                <c:pt idx="5910">
                  <c:v>115.15</c:v>
                </c:pt>
                <c:pt idx="5911">
                  <c:v>115.19</c:v>
                </c:pt>
                <c:pt idx="5912">
                  <c:v>115.22</c:v>
                </c:pt>
                <c:pt idx="5913">
                  <c:v>115.24</c:v>
                </c:pt>
                <c:pt idx="5914">
                  <c:v>115.24</c:v>
                </c:pt>
                <c:pt idx="5915">
                  <c:v>115.23</c:v>
                </c:pt>
                <c:pt idx="5916">
                  <c:v>115.2</c:v>
                </c:pt>
                <c:pt idx="5917">
                  <c:v>115.17</c:v>
                </c:pt>
                <c:pt idx="5918">
                  <c:v>115.12</c:v>
                </c:pt>
                <c:pt idx="5919">
                  <c:v>115.07</c:v>
                </c:pt>
                <c:pt idx="5920">
                  <c:v>115.01</c:v>
                </c:pt>
                <c:pt idx="5921">
                  <c:v>114.95</c:v>
                </c:pt>
                <c:pt idx="5922">
                  <c:v>114.9</c:v>
                </c:pt>
                <c:pt idx="5923">
                  <c:v>114.85</c:v>
                </c:pt>
                <c:pt idx="5924">
                  <c:v>114.79</c:v>
                </c:pt>
                <c:pt idx="5925">
                  <c:v>114.72</c:v>
                </c:pt>
                <c:pt idx="5926">
                  <c:v>114.65</c:v>
                </c:pt>
                <c:pt idx="5927">
                  <c:v>114.57</c:v>
                </c:pt>
                <c:pt idx="5928">
                  <c:v>114.47</c:v>
                </c:pt>
                <c:pt idx="5929">
                  <c:v>114.35</c:v>
                </c:pt>
                <c:pt idx="5930">
                  <c:v>114.23</c:v>
                </c:pt>
                <c:pt idx="5931">
                  <c:v>114.09</c:v>
                </c:pt>
                <c:pt idx="5932">
                  <c:v>113.92</c:v>
                </c:pt>
                <c:pt idx="5933">
                  <c:v>113.75</c:v>
                </c:pt>
                <c:pt idx="5934">
                  <c:v>113.55</c:v>
                </c:pt>
                <c:pt idx="5935">
                  <c:v>113.34</c:v>
                </c:pt>
                <c:pt idx="5936">
                  <c:v>113.14</c:v>
                </c:pt>
                <c:pt idx="5937">
                  <c:v>112.95</c:v>
                </c:pt>
                <c:pt idx="5938">
                  <c:v>112.76</c:v>
                </c:pt>
                <c:pt idx="5939">
                  <c:v>112.59</c:v>
                </c:pt>
                <c:pt idx="5940">
                  <c:v>112.42</c:v>
                </c:pt>
                <c:pt idx="5941">
                  <c:v>112.24</c:v>
                </c:pt>
                <c:pt idx="5942">
                  <c:v>112.06</c:v>
                </c:pt>
                <c:pt idx="5943">
                  <c:v>111.89</c:v>
                </c:pt>
                <c:pt idx="5944">
                  <c:v>111.72</c:v>
                </c:pt>
                <c:pt idx="5945">
                  <c:v>111.54</c:v>
                </c:pt>
                <c:pt idx="5946">
                  <c:v>111.34</c:v>
                </c:pt>
                <c:pt idx="5947">
                  <c:v>111.14</c:v>
                </c:pt>
                <c:pt idx="5948">
                  <c:v>110.93</c:v>
                </c:pt>
                <c:pt idx="5949">
                  <c:v>110.72</c:v>
                </c:pt>
                <c:pt idx="5950">
                  <c:v>110.5</c:v>
                </c:pt>
                <c:pt idx="5951">
                  <c:v>110.28</c:v>
                </c:pt>
                <c:pt idx="5952">
                  <c:v>110.04</c:v>
                </c:pt>
                <c:pt idx="5953">
                  <c:v>109.81</c:v>
                </c:pt>
                <c:pt idx="5954">
                  <c:v>109.57</c:v>
                </c:pt>
                <c:pt idx="5955">
                  <c:v>109.32</c:v>
                </c:pt>
                <c:pt idx="5956">
                  <c:v>109.07</c:v>
                </c:pt>
                <c:pt idx="5957">
                  <c:v>108.81</c:v>
                </c:pt>
                <c:pt idx="5958">
                  <c:v>108.54</c:v>
                </c:pt>
                <c:pt idx="5959">
                  <c:v>108.27</c:v>
                </c:pt>
                <c:pt idx="5960">
                  <c:v>108</c:v>
                </c:pt>
                <c:pt idx="5961">
                  <c:v>107.74</c:v>
                </c:pt>
                <c:pt idx="5962">
                  <c:v>107.47</c:v>
                </c:pt>
                <c:pt idx="5963">
                  <c:v>107.22</c:v>
                </c:pt>
                <c:pt idx="5964">
                  <c:v>106.99</c:v>
                </c:pt>
                <c:pt idx="5965">
                  <c:v>106.76</c:v>
                </c:pt>
                <c:pt idx="5966">
                  <c:v>106.54</c:v>
                </c:pt>
                <c:pt idx="5967">
                  <c:v>106.31</c:v>
                </c:pt>
                <c:pt idx="5968">
                  <c:v>106.09</c:v>
                </c:pt>
                <c:pt idx="5969">
                  <c:v>105.86</c:v>
                </c:pt>
                <c:pt idx="5970">
                  <c:v>105.64</c:v>
                </c:pt>
                <c:pt idx="5971">
                  <c:v>105.41</c:v>
                </c:pt>
                <c:pt idx="5972">
                  <c:v>105.18</c:v>
                </c:pt>
                <c:pt idx="5973">
                  <c:v>104.96</c:v>
                </c:pt>
                <c:pt idx="5974">
                  <c:v>104.73</c:v>
                </c:pt>
                <c:pt idx="5975">
                  <c:v>104.51</c:v>
                </c:pt>
                <c:pt idx="5976">
                  <c:v>104.28</c:v>
                </c:pt>
                <c:pt idx="5977">
                  <c:v>104.06</c:v>
                </c:pt>
                <c:pt idx="5978">
                  <c:v>103.85</c:v>
                </c:pt>
                <c:pt idx="5979">
                  <c:v>103.64</c:v>
                </c:pt>
                <c:pt idx="5980">
                  <c:v>103.42</c:v>
                </c:pt>
                <c:pt idx="5981">
                  <c:v>103.22</c:v>
                </c:pt>
                <c:pt idx="5982">
                  <c:v>103.01</c:v>
                </c:pt>
                <c:pt idx="5983">
                  <c:v>102.82</c:v>
                </c:pt>
                <c:pt idx="5984">
                  <c:v>102.63</c:v>
                </c:pt>
                <c:pt idx="5985">
                  <c:v>102.45</c:v>
                </c:pt>
                <c:pt idx="5986">
                  <c:v>102.26</c:v>
                </c:pt>
                <c:pt idx="5987">
                  <c:v>102.09</c:v>
                </c:pt>
                <c:pt idx="5988">
                  <c:v>101.92</c:v>
                </c:pt>
                <c:pt idx="5989">
                  <c:v>101.76</c:v>
                </c:pt>
                <c:pt idx="5990">
                  <c:v>101.59</c:v>
                </c:pt>
                <c:pt idx="5991">
                  <c:v>101.43</c:v>
                </c:pt>
                <c:pt idx="5992">
                  <c:v>101.29</c:v>
                </c:pt>
                <c:pt idx="5993">
                  <c:v>101.14</c:v>
                </c:pt>
                <c:pt idx="5994">
                  <c:v>100.99</c:v>
                </c:pt>
                <c:pt idx="5995">
                  <c:v>100.85</c:v>
                </c:pt>
                <c:pt idx="5996">
                  <c:v>100.72</c:v>
                </c:pt>
                <c:pt idx="5997">
                  <c:v>100.58</c:v>
                </c:pt>
                <c:pt idx="5998">
                  <c:v>100.44</c:v>
                </c:pt>
                <c:pt idx="5999">
                  <c:v>100.3</c:v>
                </c:pt>
                <c:pt idx="6000">
                  <c:v>100.17</c:v>
                </c:pt>
                <c:pt idx="6001">
                  <c:v>100.04</c:v>
                </c:pt>
                <c:pt idx="6002">
                  <c:v>99.903999999999996</c:v>
                </c:pt>
                <c:pt idx="6003">
                  <c:v>99.781000000000006</c:v>
                </c:pt>
                <c:pt idx="6004">
                  <c:v>99.664000000000001</c:v>
                </c:pt>
                <c:pt idx="6005">
                  <c:v>99.540999999999997</c:v>
                </c:pt>
                <c:pt idx="6006">
                  <c:v>99.435000000000002</c:v>
                </c:pt>
                <c:pt idx="6007">
                  <c:v>99.334000000000003</c:v>
                </c:pt>
                <c:pt idx="6008">
                  <c:v>99.227999999999994</c:v>
                </c:pt>
                <c:pt idx="6009">
                  <c:v>99.135000000000005</c:v>
                </c:pt>
                <c:pt idx="6010">
                  <c:v>99.058000000000007</c:v>
                </c:pt>
                <c:pt idx="6011">
                  <c:v>98.98</c:v>
                </c:pt>
                <c:pt idx="6012">
                  <c:v>98.897000000000006</c:v>
                </c:pt>
                <c:pt idx="6013">
                  <c:v>98.831999999999994</c:v>
                </c:pt>
                <c:pt idx="6014">
                  <c:v>98.784999999999997</c:v>
                </c:pt>
                <c:pt idx="6015">
                  <c:v>98.733999999999995</c:v>
                </c:pt>
                <c:pt idx="6016">
                  <c:v>98.686000000000007</c:v>
                </c:pt>
                <c:pt idx="6017">
                  <c:v>98.643000000000001</c:v>
                </c:pt>
                <c:pt idx="6018">
                  <c:v>98.602999999999994</c:v>
                </c:pt>
                <c:pt idx="6019">
                  <c:v>98.567999999999998</c:v>
                </c:pt>
                <c:pt idx="6020">
                  <c:v>98.521000000000001</c:v>
                </c:pt>
                <c:pt idx="6021">
                  <c:v>98.47</c:v>
                </c:pt>
                <c:pt idx="6022">
                  <c:v>98.414000000000001</c:v>
                </c:pt>
                <c:pt idx="6023">
                  <c:v>98.353999999999999</c:v>
                </c:pt>
                <c:pt idx="6024">
                  <c:v>98.286000000000001</c:v>
                </c:pt>
                <c:pt idx="6025">
                  <c:v>98.221000000000004</c:v>
                </c:pt>
                <c:pt idx="6026">
                  <c:v>98.168999999999997</c:v>
                </c:pt>
                <c:pt idx="6027">
                  <c:v>98.126000000000005</c:v>
                </c:pt>
                <c:pt idx="6028">
                  <c:v>98.094999999999999</c:v>
                </c:pt>
                <c:pt idx="6029">
                  <c:v>98.076999999999998</c:v>
                </c:pt>
                <c:pt idx="6030">
                  <c:v>98.072000000000003</c:v>
                </c:pt>
                <c:pt idx="6031">
                  <c:v>98.072999999999993</c:v>
                </c:pt>
                <c:pt idx="6032">
                  <c:v>98.075000000000003</c:v>
                </c:pt>
                <c:pt idx="6033">
                  <c:v>98.075999999999993</c:v>
                </c:pt>
                <c:pt idx="6034">
                  <c:v>98.063000000000002</c:v>
                </c:pt>
                <c:pt idx="6035">
                  <c:v>98.045000000000002</c:v>
                </c:pt>
                <c:pt idx="6036">
                  <c:v>98.019000000000005</c:v>
                </c:pt>
                <c:pt idx="6037">
                  <c:v>97.986000000000004</c:v>
                </c:pt>
                <c:pt idx="6038">
                  <c:v>97.936000000000007</c:v>
                </c:pt>
                <c:pt idx="6039">
                  <c:v>97.878</c:v>
                </c:pt>
                <c:pt idx="6040">
                  <c:v>97.816000000000003</c:v>
                </c:pt>
                <c:pt idx="6041">
                  <c:v>97.748999999999995</c:v>
                </c:pt>
                <c:pt idx="6042">
                  <c:v>97.673000000000002</c:v>
                </c:pt>
                <c:pt idx="6043">
                  <c:v>97.590999999999994</c:v>
                </c:pt>
                <c:pt idx="6044">
                  <c:v>97.522000000000006</c:v>
                </c:pt>
                <c:pt idx="6045">
                  <c:v>97.468999999999994</c:v>
                </c:pt>
                <c:pt idx="6046">
                  <c:v>97.429000000000002</c:v>
                </c:pt>
                <c:pt idx="6047">
                  <c:v>97.382999999999996</c:v>
                </c:pt>
                <c:pt idx="6048">
                  <c:v>97.328999999999994</c:v>
                </c:pt>
                <c:pt idx="6049">
                  <c:v>97.289000000000001</c:v>
                </c:pt>
                <c:pt idx="6050">
                  <c:v>97.27</c:v>
                </c:pt>
                <c:pt idx="6051">
                  <c:v>97.257000000000005</c:v>
                </c:pt>
                <c:pt idx="6052">
                  <c:v>97.256</c:v>
                </c:pt>
                <c:pt idx="6053">
                  <c:v>97.262</c:v>
                </c:pt>
                <c:pt idx="6054">
                  <c:v>97.265000000000001</c:v>
                </c:pt>
                <c:pt idx="6055">
                  <c:v>97.277000000000001</c:v>
                </c:pt>
                <c:pt idx="6056">
                  <c:v>97.305999999999997</c:v>
                </c:pt>
                <c:pt idx="6057">
                  <c:v>97.334000000000003</c:v>
                </c:pt>
                <c:pt idx="6058">
                  <c:v>97.343999999999994</c:v>
                </c:pt>
                <c:pt idx="6059">
                  <c:v>97.337000000000003</c:v>
                </c:pt>
                <c:pt idx="6060">
                  <c:v>97.304000000000002</c:v>
                </c:pt>
                <c:pt idx="6061">
                  <c:v>97.247</c:v>
                </c:pt>
                <c:pt idx="6062">
                  <c:v>97.185000000000002</c:v>
                </c:pt>
                <c:pt idx="6063">
                  <c:v>97.117999999999995</c:v>
                </c:pt>
                <c:pt idx="6064">
                  <c:v>97.036000000000001</c:v>
                </c:pt>
                <c:pt idx="6065">
                  <c:v>96.947999999999993</c:v>
                </c:pt>
                <c:pt idx="6066">
                  <c:v>96.849000000000004</c:v>
                </c:pt>
                <c:pt idx="6067">
                  <c:v>96.748000000000005</c:v>
                </c:pt>
                <c:pt idx="6068">
                  <c:v>96.644999999999996</c:v>
                </c:pt>
                <c:pt idx="6069">
                  <c:v>96.563000000000002</c:v>
                </c:pt>
                <c:pt idx="6070">
                  <c:v>96.484999999999999</c:v>
                </c:pt>
                <c:pt idx="6071">
                  <c:v>96.399000000000001</c:v>
                </c:pt>
                <c:pt idx="6072">
                  <c:v>96.320999999999998</c:v>
                </c:pt>
                <c:pt idx="6073">
                  <c:v>96.236000000000004</c:v>
                </c:pt>
                <c:pt idx="6074">
                  <c:v>96.152000000000001</c:v>
                </c:pt>
                <c:pt idx="6075">
                  <c:v>96.097999999999999</c:v>
                </c:pt>
                <c:pt idx="6076">
                  <c:v>96.078000000000003</c:v>
                </c:pt>
                <c:pt idx="6077">
                  <c:v>96.084999999999994</c:v>
                </c:pt>
                <c:pt idx="6078">
                  <c:v>96.12</c:v>
                </c:pt>
                <c:pt idx="6079">
                  <c:v>96.179000000000002</c:v>
                </c:pt>
                <c:pt idx="6080">
                  <c:v>96.251999999999995</c:v>
                </c:pt>
                <c:pt idx="6081">
                  <c:v>96.328999999999994</c:v>
                </c:pt>
                <c:pt idx="6082">
                  <c:v>96.391000000000005</c:v>
                </c:pt>
                <c:pt idx="6083">
                  <c:v>96.43</c:v>
                </c:pt>
                <c:pt idx="6084">
                  <c:v>96.453000000000003</c:v>
                </c:pt>
                <c:pt idx="6085">
                  <c:v>96.459000000000003</c:v>
                </c:pt>
                <c:pt idx="6086">
                  <c:v>96.459000000000003</c:v>
                </c:pt>
                <c:pt idx="6087">
                  <c:v>96.453000000000003</c:v>
                </c:pt>
                <c:pt idx="6088">
                  <c:v>96.438000000000002</c:v>
                </c:pt>
                <c:pt idx="6089">
                  <c:v>96.415000000000006</c:v>
                </c:pt>
                <c:pt idx="6090">
                  <c:v>96.387</c:v>
                </c:pt>
                <c:pt idx="6091">
                  <c:v>96.356999999999999</c:v>
                </c:pt>
                <c:pt idx="6092">
                  <c:v>96.319000000000003</c:v>
                </c:pt>
                <c:pt idx="6093">
                  <c:v>96.272999999999996</c:v>
                </c:pt>
                <c:pt idx="6094">
                  <c:v>96.213999999999999</c:v>
                </c:pt>
                <c:pt idx="6095">
                  <c:v>96.147999999999996</c:v>
                </c:pt>
                <c:pt idx="6096">
                  <c:v>96.070999999999998</c:v>
                </c:pt>
                <c:pt idx="6097">
                  <c:v>95.98</c:v>
                </c:pt>
                <c:pt idx="6098">
                  <c:v>95.894000000000005</c:v>
                </c:pt>
                <c:pt idx="6099">
                  <c:v>95.820999999999998</c:v>
                </c:pt>
                <c:pt idx="6100">
                  <c:v>95.753</c:v>
                </c:pt>
                <c:pt idx="6101">
                  <c:v>95.706999999999994</c:v>
                </c:pt>
                <c:pt idx="6102">
                  <c:v>95.676000000000002</c:v>
                </c:pt>
                <c:pt idx="6103">
                  <c:v>95.650999999999996</c:v>
                </c:pt>
                <c:pt idx="6104">
                  <c:v>95.638000000000005</c:v>
                </c:pt>
                <c:pt idx="6105">
                  <c:v>95.629000000000005</c:v>
                </c:pt>
                <c:pt idx="6106">
                  <c:v>95.629000000000005</c:v>
                </c:pt>
                <c:pt idx="6107">
                  <c:v>95.641999999999996</c:v>
                </c:pt>
                <c:pt idx="6108">
                  <c:v>95.662999999999997</c:v>
                </c:pt>
                <c:pt idx="6109">
                  <c:v>95.691000000000003</c:v>
                </c:pt>
                <c:pt idx="6110">
                  <c:v>95.715000000000003</c:v>
                </c:pt>
                <c:pt idx="6111">
                  <c:v>95.736999999999995</c:v>
                </c:pt>
                <c:pt idx="6112">
                  <c:v>95.757000000000005</c:v>
                </c:pt>
                <c:pt idx="6113">
                  <c:v>95.778000000000006</c:v>
                </c:pt>
                <c:pt idx="6114">
                  <c:v>95.796999999999997</c:v>
                </c:pt>
                <c:pt idx="6115">
                  <c:v>95.807000000000002</c:v>
                </c:pt>
                <c:pt idx="6116">
                  <c:v>95.81</c:v>
                </c:pt>
                <c:pt idx="6117">
                  <c:v>95.8</c:v>
                </c:pt>
                <c:pt idx="6118">
                  <c:v>95.784000000000006</c:v>
                </c:pt>
                <c:pt idx="6119">
                  <c:v>95.768000000000001</c:v>
                </c:pt>
                <c:pt idx="6120">
                  <c:v>95.763000000000005</c:v>
                </c:pt>
                <c:pt idx="6121">
                  <c:v>95.774000000000001</c:v>
                </c:pt>
                <c:pt idx="6122">
                  <c:v>95.790999999999997</c:v>
                </c:pt>
                <c:pt idx="6123">
                  <c:v>95.802999999999997</c:v>
                </c:pt>
                <c:pt idx="6124">
                  <c:v>95.81</c:v>
                </c:pt>
                <c:pt idx="6125">
                  <c:v>95.817999999999998</c:v>
                </c:pt>
                <c:pt idx="6126">
                  <c:v>95.831000000000003</c:v>
                </c:pt>
                <c:pt idx="6127">
                  <c:v>95.847999999999999</c:v>
                </c:pt>
                <c:pt idx="6128">
                  <c:v>95.87</c:v>
                </c:pt>
                <c:pt idx="6129">
                  <c:v>95.894000000000005</c:v>
                </c:pt>
                <c:pt idx="6130">
                  <c:v>95.91</c:v>
                </c:pt>
                <c:pt idx="6131">
                  <c:v>95.91</c:v>
                </c:pt>
                <c:pt idx="6132">
                  <c:v>95.912000000000006</c:v>
                </c:pt>
                <c:pt idx="6133">
                  <c:v>95.92</c:v>
                </c:pt>
                <c:pt idx="6134">
                  <c:v>95.929000000000002</c:v>
                </c:pt>
                <c:pt idx="6135">
                  <c:v>95.93</c:v>
                </c:pt>
                <c:pt idx="6136">
                  <c:v>95.929000000000002</c:v>
                </c:pt>
                <c:pt idx="6137">
                  <c:v>95.933999999999997</c:v>
                </c:pt>
                <c:pt idx="6138">
                  <c:v>95.936999999999998</c:v>
                </c:pt>
                <c:pt idx="6139">
                  <c:v>95.932000000000002</c:v>
                </c:pt>
                <c:pt idx="6140">
                  <c:v>95.932000000000002</c:v>
                </c:pt>
                <c:pt idx="6141">
                  <c:v>95.960999999999999</c:v>
                </c:pt>
                <c:pt idx="6142">
                  <c:v>96.007999999999996</c:v>
                </c:pt>
                <c:pt idx="6143">
                  <c:v>96.055000000000007</c:v>
                </c:pt>
                <c:pt idx="6144">
                  <c:v>96.102000000000004</c:v>
                </c:pt>
                <c:pt idx="6145">
                  <c:v>96.153999999999996</c:v>
                </c:pt>
                <c:pt idx="6146">
                  <c:v>96.201999999999998</c:v>
                </c:pt>
                <c:pt idx="6147">
                  <c:v>96.227999999999994</c:v>
                </c:pt>
                <c:pt idx="6148">
                  <c:v>96.222999999999999</c:v>
                </c:pt>
                <c:pt idx="6149">
                  <c:v>96.194000000000003</c:v>
                </c:pt>
                <c:pt idx="6150">
                  <c:v>96.144999999999996</c:v>
                </c:pt>
                <c:pt idx="6151">
                  <c:v>96.08</c:v>
                </c:pt>
                <c:pt idx="6152">
                  <c:v>96.001999999999995</c:v>
                </c:pt>
                <c:pt idx="6153">
                  <c:v>95.905000000000001</c:v>
                </c:pt>
                <c:pt idx="6154">
                  <c:v>95.793999999999997</c:v>
                </c:pt>
                <c:pt idx="6155">
                  <c:v>95.665000000000006</c:v>
                </c:pt>
                <c:pt idx="6156">
                  <c:v>95.531000000000006</c:v>
                </c:pt>
                <c:pt idx="6157">
                  <c:v>95.379000000000005</c:v>
                </c:pt>
                <c:pt idx="6158">
                  <c:v>95.233999999999995</c:v>
                </c:pt>
                <c:pt idx="6159">
                  <c:v>95.102000000000004</c:v>
                </c:pt>
                <c:pt idx="6160">
                  <c:v>94.975999999999999</c:v>
                </c:pt>
                <c:pt idx="6161">
                  <c:v>94.847999999999999</c:v>
                </c:pt>
                <c:pt idx="6162">
                  <c:v>94.721999999999994</c:v>
                </c:pt>
                <c:pt idx="6163">
                  <c:v>94.611999999999995</c:v>
                </c:pt>
                <c:pt idx="6164">
                  <c:v>94.504999999999995</c:v>
                </c:pt>
                <c:pt idx="6165">
                  <c:v>94.400999999999996</c:v>
                </c:pt>
                <c:pt idx="6166">
                  <c:v>94.320999999999998</c:v>
                </c:pt>
                <c:pt idx="6167">
                  <c:v>94.253</c:v>
                </c:pt>
                <c:pt idx="6168">
                  <c:v>94.188999999999993</c:v>
                </c:pt>
                <c:pt idx="6169">
                  <c:v>94.132000000000005</c:v>
                </c:pt>
                <c:pt idx="6170">
                  <c:v>94.085999999999999</c:v>
                </c:pt>
                <c:pt idx="6171">
                  <c:v>94.058999999999997</c:v>
                </c:pt>
                <c:pt idx="6172">
                  <c:v>94.04</c:v>
                </c:pt>
                <c:pt idx="6173">
                  <c:v>94.024000000000001</c:v>
                </c:pt>
                <c:pt idx="6174">
                  <c:v>94.019000000000005</c:v>
                </c:pt>
                <c:pt idx="6175">
                  <c:v>94.022000000000006</c:v>
                </c:pt>
                <c:pt idx="6176">
                  <c:v>94.021000000000001</c:v>
                </c:pt>
                <c:pt idx="6177">
                  <c:v>94.022999999999996</c:v>
                </c:pt>
                <c:pt idx="6178">
                  <c:v>94.027000000000001</c:v>
                </c:pt>
                <c:pt idx="6179">
                  <c:v>94.036000000000001</c:v>
                </c:pt>
                <c:pt idx="6180">
                  <c:v>94.046999999999997</c:v>
                </c:pt>
                <c:pt idx="6181">
                  <c:v>94.055999999999997</c:v>
                </c:pt>
                <c:pt idx="6182">
                  <c:v>94.066000000000003</c:v>
                </c:pt>
                <c:pt idx="6183">
                  <c:v>94.072999999999993</c:v>
                </c:pt>
                <c:pt idx="6184">
                  <c:v>94.078000000000003</c:v>
                </c:pt>
                <c:pt idx="6185">
                  <c:v>94.078000000000003</c:v>
                </c:pt>
                <c:pt idx="6186">
                  <c:v>94.075000000000003</c:v>
                </c:pt>
                <c:pt idx="6187">
                  <c:v>94.072999999999993</c:v>
                </c:pt>
                <c:pt idx="6188">
                  <c:v>94.07</c:v>
                </c:pt>
                <c:pt idx="6189">
                  <c:v>94.061999999999998</c:v>
                </c:pt>
                <c:pt idx="6190">
                  <c:v>94.05</c:v>
                </c:pt>
                <c:pt idx="6191">
                  <c:v>94.037000000000006</c:v>
                </c:pt>
                <c:pt idx="6192">
                  <c:v>94.022999999999996</c:v>
                </c:pt>
                <c:pt idx="6193">
                  <c:v>94.010999999999996</c:v>
                </c:pt>
                <c:pt idx="6194">
                  <c:v>94.006</c:v>
                </c:pt>
                <c:pt idx="6195">
                  <c:v>93.998999999999995</c:v>
                </c:pt>
                <c:pt idx="6196">
                  <c:v>93.98</c:v>
                </c:pt>
                <c:pt idx="6197">
                  <c:v>93.956999999999994</c:v>
                </c:pt>
                <c:pt idx="6198">
                  <c:v>93.923000000000002</c:v>
                </c:pt>
                <c:pt idx="6199">
                  <c:v>93.882999999999996</c:v>
                </c:pt>
                <c:pt idx="6200">
                  <c:v>93.85</c:v>
                </c:pt>
                <c:pt idx="6201">
                  <c:v>93.819000000000003</c:v>
                </c:pt>
                <c:pt idx="6202">
                  <c:v>93.799000000000007</c:v>
                </c:pt>
                <c:pt idx="6203">
                  <c:v>93.783000000000001</c:v>
                </c:pt>
                <c:pt idx="6204">
                  <c:v>93.78</c:v>
                </c:pt>
                <c:pt idx="6205">
                  <c:v>93.787000000000006</c:v>
                </c:pt>
                <c:pt idx="6206">
                  <c:v>93.795000000000002</c:v>
                </c:pt>
                <c:pt idx="6207">
                  <c:v>93.802000000000007</c:v>
                </c:pt>
                <c:pt idx="6208">
                  <c:v>93.817999999999998</c:v>
                </c:pt>
                <c:pt idx="6209">
                  <c:v>93.843000000000004</c:v>
                </c:pt>
                <c:pt idx="6210">
                  <c:v>93.873000000000005</c:v>
                </c:pt>
                <c:pt idx="6211">
                  <c:v>93.897999999999996</c:v>
                </c:pt>
                <c:pt idx="6212">
                  <c:v>93.911000000000001</c:v>
                </c:pt>
                <c:pt idx="6213">
                  <c:v>93.915000000000006</c:v>
                </c:pt>
                <c:pt idx="6214">
                  <c:v>93.918999999999997</c:v>
                </c:pt>
                <c:pt idx="6215">
                  <c:v>93.941000000000003</c:v>
                </c:pt>
                <c:pt idx="6216">
                  <c:v>93.971000000000004</c:v>
                </c:pt>
                <c:pt idx="6217">
                  <c:v>93.998999999999995</c:v>
                </c:pt>
                <c:pt idx="6218">
                  <c:v>94.039000000000001</c:v>
                </c:pt>
                <c:pt idx="6219">
                  <c:v>94.087000000000003</c:v>
                </c:pt>
                <c:pt idx="6220">
                  <c:v>94.141999999999996</c:v>
                </c:pt>
                <c:pt idx="6221">
                  <c:v>94.210999999999999</c:v>
                </c:pt>
                <c:pt idx="6222">
                  <c:v>94.290999999999997</c:v>
                </c:pt>
                <c:pt idx="6223">
                  <c:v>94.363</c:v>
                </c:pt>
                <c:pt idx="6224">
                  <c:v>94.438999999999993</c:v>
                </c:pt>
                <c:pt idx="6225">
                  <c:v>94.510999999999996</c:v>
                </c:pt>
                <c:pt idx="6226">
                  <c:v>94.557000000000002</c:v>
                </c:pt>
                <c:pt idx="6227">
                  <c:v>94.578999999999994</c:v>
                </c:pt>
                <c:pt idx="6228">
                  <c:v>94.58</c:v>
                </c:pt>
                <c:pt idx="6229">
                  <c:v>94.557000000000002</c:v>
                </c:pt>
                <c:pt idx="6230">
                  <c:v>94.494</c:v>
                </c:pt>
                <c:pt idx="6231">
                  <c:v>94.418000000000006</c:v>
                </c:pt>
                <c:pt idx="6232">
                  <c:v>94.338999999999999</c:v>
                </c:pt>
                <c:pt idx="6233">
                  <c:v>94.253</c:v>
                </c:pt>
                <c:pt idx="6234">
                  <c:v>94.182000000000002</c:v>
                </c:pt>
                <c:pt idx="6235">
                  <c:v>94.111000000000004</c:v>
                </c:pt>
                <c:pt idx="6236">
                  <c:v>94.042000000000002</c:v>
                </c:pt>
                <c:pt idx="6237">
                  <c:v>93.962999999999994</c:v>
                </c:pt>
                <c:pt idx="6238">
                  <c:v>93.888999999999996</c:v>
                </c:pt>
                <c:pt idx="6239">
                  <c:v>93.822999999999993</c:v>
                </c:pt>
                <c:pt idx="6240">
                  <c:v>93.753</c:v>
                </c:pt>
                <c:pt idx="6241">
                  <c:v>93.677999999999997</c:v>
                </c:pt>
                <c:pt idx="6242">
                  <c:v>93.61</c:v>
                </c:pt>
                <c:pt idx="6243">
                  <c:v>93.551000000000002</c:v>
                </c:pt>
                <c:pt idx="6244">
                  <c:v>93.503</c:v>
                </c:pt>
                <c:pt idx="6245">
                  <c:v>93.468999999999994</c:v>
                </c:pt>
                <c:pt idx="6246">
                  <c:v>93.435000000000002</c:v>
                </c:pt>
                <c:pt idx="6247">
                  <c:v>93.409000000000006</c:v>
                </c:pt>
                <c:pt idx="6248">
                  <c:v>93.393000000000001</c:v>
                </c:pt>
                <c:pt idx="6249">
                  <c:v>93.385999999999996</c:v>
                </c:pt>
                <c:pt idx="6250">
                  <c:v>93.400999999999996</c:v>
                </c:pt>
                <c:pt idx="6251">
                  <c:v>93.429000000000002</c:v>
                </c:pt>
                <c:pt idx="6252">
                  <c:v>93.463999999999999</c:v>
                </c:pt>
                <c:pt idx="6253">
                  <c:v>93.492999999999995</c:v>
                </c:pt>
                <c:pt idx="6254">
                  <c:v>93.522999999999996</c:v>
                </c:pt>
                <c:pt idx="6255">
                  <c:v>93.555000000000007</c:v>
                </c:pt>
                <c:pt idx="6256">
                  <c:v>93.58</c:v>
                </c:pt>
                <c:pt idx="6257">
                  <c:v>93.599000000000004</c:v>
                </c:pt>
                <c:pt idx="6258">
                  <c:v>93.626999999999995</c:v>
                </c:pt>
                <c:pt idx="6259">
                  <c:v>93.644000000000005</c:v>
                </c:pt>
                <c:pt idx="6260">
                  <c:v>93.65</c:v>
                </c:pt>
                <c:pt idx="6261">
                  <c:v>93.631</c:v>
                </c:pt>
                <c:pt idx="6262">
                  <c:v>93.575000000000003</c:v>
                </c:pt>
                <c:pt idx="6263">
                  <c:v>93.509</c:v>
                </c:pt>
                <c:pt idx="6264">
                  <c:v>93.418999999999997</c:v>
                </c:pt>
                <c:pt idx="6265">
                  <c:v>93.334000000000003</c:v>
                </c:pt>
                <c:pt idx="6266">
                  <c:v>93.263999999999996</c:v>
                </c:pt>
                <c:pt idx="6267">
                  <c:v>93.192999999999998</c:v>
                </c:pt>
                <c:pt idx="6268">
                  <c:v>93.138000000000005</c:v>
                </c:pt>
                <c:pt idx="6269">
                  <c:v>93.099000000000004</c:v>
                </c:pt>
                <c:pt idx="6270">
                  <c:v>93.084000000000003</c:v>
                </c:pt>
                <c:pt idx="6271">
                  <c:v>93.093999999999994</c:v>
                </c:pt>
                <c:pt idx="6272">
                  <c:v>93.12</c:v>
                </c:pt>
                <c:pt idx="6273">
                  <c:v>93.156999999999996</c:v>
                </c:pt>
                <c:pt idx="6274">
                  <c:v>93.18</c:v>
                </c:pt>
                <c:pt idx="6275">
                  <c:v>93.177999999999997</c:v>
                </c:pt>
                <c:pt idx="6276">
                  <c:v>93.15</c:v>
                </c:pt>
                <c:pt idx="6277">
                  <c:v>93.090999999999994</c:v>
                </c:pt>
                <c:pt idx="6278">
                  <c:v>93.025000000000006</c:v>
                </c:pt>
                <c:pt idx="6279">
                  <c:v>92.956999999999994</c:v>
                </c:pt>
                <c:pt idx="6280">
                  <c:v>92.870999999999995</c:v>
                </c:pt>
                <c:pt idx="6281">
                  <c:v>92.781000000000006</c:v>
                </c:pt>
                <c:pt idx="6282">
                  <c:v>92.673000000000002</c:v>
                </c:pt>
                <c:pt idx="6283">
                  <c:v>92.549000000000007</c:v>
                </c:pt>
                <c:pt idx="6284">
                  <c:v>92.430999999999997</c:v>
                </c:pt>
                <c:pt idx="6285">
                  <c:v>92.308000000000007</c:v>
                </c:pt>
                <c:pt idx="6286">
                  <c:v>92.177999999999997</c:v>
                </c:pt>
                <c:pt idx="6287">
                  <c:v>92.067999999999998</c:v>
                </c:pt>
                <c:pt idx="6288">
                  <c:v>91.988</c:v>
                </c:pt>
                <c:pt idx="6289">
                  <c:v>91.935000000000002</c:v>
                </c:pt>
                <c:pt idx="6290">
                  <c:v>91.894000000000005</c:v>
                </c:pt>
                <c:pt idx="6291">
                  <c:v>91.863</c:v>
                </c:pt>
                <c:pt idx="6292">
                  <c:v>91.84</c:v>
                </c:pt>
                <c:pt idx="6293">
                  <c:v>91.823999999999998</c:v>
                </c:pt>
                <c:pt idx="6294">
                  <c:v>91.807000000000002</c:v>
                </c:pt>
                <c:pt idx="6295">
                  <c:v>91.796999999999997</c:v>
                </c:pt>
                <c:pt idx="6296">
                  <c:v>91.783000000000001</c:v>
                </c:pt>
                <c:pt idx="6297">
                  <c:v>91.759</c:v>
                </c:pt>
                <c:pt idx="6298">
                  <c:v>91.728999999999999</c:v>
                </c:pt>
                <c:pt idx="6299">
                  <c:v>91.694000000000003</c:v>
                </c:pt>
                <c:pt idx="6300">
                  <c:v>91.649000000000001</c:v>
                </c:pt>
                <c:pt idx="6301">
                  <c:v>91.597999999999999</c:v>
                </c:pt>
                <c:pt idx="6302">
                  <c:v>91.554000000000002</c:v>
                </c:pt>
                <c:pt idx="6303">
                  <c:v>91.49</c:v>
                </c:pt>
                <c:pt idx="6304">
                  <c:v>91.43</c:v>
                </c:pt>
                <c:pt idx="6305">
                  <c:v>91.385000000000005</c:v>
                </c:pt>
                <c:pt idx="6306">
                  <c:v>91.347999999999999</c:v>
                </c:pt>
                <c:pt idx="6307">
                  <c:v>91.323999999999998</c:v>
                </c:pt>
                <c:pt idx="6308">
                  <c:v>91.316000000000003</c:v>
                </c:pt>
                <c:pt idx="6309">
                  <c:v>91.32</c:v>
                </c:pt>
                <c:pt idx="6310">
                  <c:v>91.326999999999998</c:v>
                </c:pt>
                <c:pt idx="6311">
                  <c:v>91.331000000000003</c:v>
                </c:pt>
                <c:pt idx="6312">
                  <c:v>91.325000000000003</c:v>
                </c:pt>
                <c:pt idx="6313">
                  <c:v>91.313000000000002</c:v>
                </c:pt>
                <c:pt idx="6314">
                  <c:v>91.301000000000002</c:v>
                </c:pt>
                <c:pt idx="6315">
                  <c:v>91.292000000000002</c:v>
                </c:pt>
                <c:pt idx="6316">
                  <c:v>91.286000000000001</c:v>
                </c:pt>
                <c:pt idx="6317">
                  <c:v>91.28</c:v>
                </c:pt>
                <c:pt idx="6318">
                  <c:v>91.275000000000006</c:v>
                </c:pt>
                <c:pt idx="6319">
                  <c:v>91.272999999999996</c:v>
                </c:pt>
                <c:pt idx="6320">
                  <c:v>91.278999999999996</c:v>
                </c:pt>
                <c:pt idx="6321">
                  <c:v>91.287999999999997</c:v>
                </c:pt>
                <c:pt idx="6322">
                  <c:v>91.295000000000002</c:v>
                </c:pt>
                <c:pt idx="6323">
                  <c:v>91.308000000000007</c:v>
                </c:pt>
                <c:pt idx="6324">
                  <c:v>91.334999999999994</c:v>
                </c:pt>
                <c:pt idx="6325">
                  <c:v>91.373000000000005</c:v>
                </c:pt>
                <c:pt idx="6326">
                  <c:v>91.414000000000001</c:v>
                </c:pt>
                <c:pt idx="6327">
                  <c:v>91.444000000000003</c:v>
                </c:pt>
                <c:pt idx="6328">
                  <c:v>91.463999999999999</c:v>
                </c:pt>
                <c:pt idx="6329">
                  <c:v>91.507000000000005</c:v>
                </c:pt>
                <c:pt idx="6330">
                  <c:v>91.555999999999997</c:v>
                </c:pt>
                <c:pt idx="6331">
                  <c:v>91.584000000000003</c:v>
                </c:pt>
                <c:pt idx="6332">
                  <c:v>91.61</c:v>
                </c:pt>
                <c:pt idx="6333">
                  <c:v>91.653000000000006</c:v>
                </c:pt>
                <c:pt idx="6334">
                  <c:v>91.695999999999998</c:v>
                </c:pt>
                <c:pt idx="6335">
                  <c:v>91.728999999999999</c:v>
                </c:pt>
                <c:pt idx="6336">
                  <c:v>91.756</c:v>
                </c:pt>
                <c:pt idx="6337">
                  <c:v>91.775000000000006</c:v>
                </c:pt>
                <c:pt idx="6338">
                  <c:v>91.790999999999997</c:v>
                </c:pt>
                <c:pt idx="6339">
                  <c:v>91.784000000000006</c:v>
                </c:pt>
                <c:pt idx="6340">
                  <c:v>91.757000000000005</c:v>
                </c:pt>
                <c:pt idx="6341">
                  <c:v>91.727000000000004</c:v>
                </c:pt>
                <c:pt idx="6342">
                  <c:v>91.685000000000002</c:v>
                </c:pt>
                <c:pt idx="6343">
                  <c:v>91.631</c:v>
                </c:pt>
                <c:pt idx="6344">
                  <c:v>91.563999999999993</c:v>
                </c:pt>
                <c:pt idx="6345">
                  <c:v>91.484999999999999</c:v>
                </c:pt>
                <c:pt idx="6346">
                  <c:v>91.399000000000001</c:v>
                </c:pt>
                <c:pt idx="6347">
                  <c:v>91.311000000000007</c:v>
                </c:pt>
                <c:pt idx="6348">
                  <c:v>91.231999999999999</c:v>
                </c:pt>
                <c:pt idx="6349">
                  <c:v>91.180999999999997</c:v>
                </c:pt>
                <c:pt idx="6350">
                  <c:v>91.156000000000006</c:v>
                </c:pt>
                <c:pt idx="6351">
                  <c:v>91.138000000000005</c:v>
                </c:pt>
                <c:pt idx="6352">
                  <c:v>91.13</c:v>
                </c:pt>
                <c:pt idx="6353">
                  <c:v>91.141999999999996</c:v>
                </c:pt>
                <c:pt idx="6354">
                  <c:v>91.174000000000007</c:v>
                </c:pt>
                <c:pt idx="6355">
                  <c:v>91.212999999999994</c:v>
                </c:pt>
                <c:pt idx="6356">
                  <c:v>91.263999999999996</c:v>
                </c:pt>
                <c:pt idx="6357">
                  <c:v>91.316000000000003</c:v>
                </c:pt>
                <c:pt idx="6358">
                  <c:v>91.39</c:v>
                </c:pt>
                <c:pt idx="6359">
                  <c:v>91.486999999999995</c:v>
                </c:pt>
                <c:pt idx="6360">
                  <c:v>91.594999999999999</c:v>
                </c:pt>
                <c:pt idx="6361">
                  <c:v>91.706000000000003</c:v>
                </c:pt>
                <c:pt idx="6362">
                  <c:v>91.834999999999994</c:v>
                </c:pt>
                <c:pt idx="6363">
                  <c:v>91.989000000000004</c:v>
                </c:pt>
                <c:pt idx="6364">
                  <c:v>92.153999999999996</c:v>
                </c:pt>
                <c:pt idx="6365">
                  <c:v>92.317999999999998</c:v>
                </c:pt>
                <c:pt idx="6366">
                  <c:v>92.492000000000004</c:v>
                </c:pt>
                <c:pt idx="6367">
                  <c:v>92.674999999999997</c:v>
                </c:pt>
                <c:pt idx="6368">
                  <c:v>92.867000000000004</c:v>
                </c:pt>
                <c:pt idx="6369">
                  <c:v>93.078000000000003</c:v>
                </c:pt>
                <c:pt idx="6370">
                  <c:v>93.293999999999997</c:v>
                </c:pt>
                <c:pt idx="6371">
                  <c:v>93.486999999999995</c:v>
                </c:pt>
                <c:pt idx="6372">
                  <c:v>93.665999999999997</c:v>
                </c:pt>
                <c:pt idx="6373">
                  <c:v>93.85</c:v>
                </c:pt>
                <c:pt idx="6374">
                  <c:v>94.043999999999997</c:v>
                </c:pt>
                <c:pt idx="6375">
                  <c:v>94.224000000000004</c:v>
                </c:pt>
                <c:pt idx="6376">
                  <c:v>94.385000000000005</c:v>
                </c:pt>
                <c:pt idx="6377">
                  <c:v>94.537000000000006</c:v>
                </c:pt>
                <c:pt idx="6378">
                  <c:v>94.674999999999997</c:v>
                </c:pt>
                <c:pt idx="6379">
                  <c:v>94.79</c:v>
                </c:pt>
                <c:pt idx="6380">
                  <c:v>94.891999999999996</c:v>
                </c:pt>
                <c:pt idx="6381">
                  <c:v>94.971999999999994</c:v>
                </c:pt>
                <c:pt idx="6382">
                  <c:v>95.031000000000006</c:v>
                </c:pt>
                <c:pt idx="6383">
                  <c:v>95.075999999999993</c:v>
                </c:pt>
                <c:pt idx="6384">
                  <c:v>95.097999999999999</c:v>
                </c:pt>
                <c:pt idx="6385">
                  <c:v>95.11</c:v>
                </c:pt>
                <c:pt idx="6386">
                  <c:v>95.11</c:v>
                </c:pt>
                <c:pt idx="6387">
                  <c:v>95.100999999999999</c:v>
                </c:pt>
                <c:pt idx="6388">
                  <c:v>95.075999999999993</c:v>
                </c:pt>
                <c:pt idx="6389">
                  <c:v>95.058999999999997</c:v>
                </c:pt>
                <c:pt idx="6390">
                  <c:v>95.028999999999996</c:v>
                </c:pt>
                <c:pt idx="6391">
                  <c:v>94.992000000000004</c:v>
                </c:pt>
                <c:pt idx="6392">
                  <c:v>94.953000000000003</c:v>
                </c:pt>
                <c:pt idx="6393">
                  <c:v>94.906999999999996</c:v>
                </c:pt>
                <c:pt idx="6394">
                  <c:v>94.864000000000004</c:v>
                </c:pt>
                <c:pt idx="6395">
                  <c:v>94.823999999999998</c:v>
                </c:pt>
                <c:pt idx="6396">
                  <c:v>94.786000000000001</c:v>
                </c:pt>
                <c:pt idx="6397">
                  <c:v>94.748999999999995</c:v>
                </c:pt>
                <c:pt idx="6398">
                  <c:v>94.715000000000003</c:v>
                </c:pt>
                <c:pt idx="6399">
                  <c:v>94.694000000000003</c:v>
                </c:pt>
                <c:pt idx="6400">
                  <c:v>94.682000000000002</c:v>
                </c:pt>
                <c:pt idx="6401">
                  <c:v>94.679000000000002</c:v>
                </c:pt>
                <c:pt idx="6402">
                  <c:v>94.685000000000002</c:v>
                </c:pt>
                <c:pt idx="6403">
                  <c:v>94.691999999999993</c:v>
                </c:pt>
                <c:pt idx="6404">
                  <c:v>94.703999999999994</c:v>
                </c:pt>
                <c:pt idx="6405">
                  <c:v>94.721000000000004</c:v>
                </c:pt>
                <c:pt idx="6406">
                  <c:v>94.734999999999999</c:v>
                </c:pt>
                <c:pt idx="6407">
                  <c:v>94.745999999999995</c:v>
                </c:pt>
                <c:pt idx="6408">
                  <c:v>94.751999999999995</c:v>
                </c:pt>
                <c:pt idx="6409">
                  <c:v>94.748999999999995</c:v>
                </c:pt>
                <c:pt idx="6410">
                  <c:v>94.734999999999999</c:v>
                </c:pt>
                <c:pt idx="6411">
                  <c:v>94.707999999999998</c:v>
                </c:pt>
                <c:pt idx="6412">
                  <c:v>94.668999999999997</c:v>
                </c:pt>
                <c:pt idx="6413">
                  <c:v>94.611000000000004</c:v>
                </c:pt>
                <c:pt idx="6414">
                  <c:v>94.543999999999997</c:v>
                </c:pt>
                <c:pt idx="6415">
                  <c:v>94.462999999999994</c:v>
                </c:pt>
                <c:pt idx="6416">
                  <c:v>94.346999999999994</c:v>
                </c:pt>
                <c:pt idx="6417">
                  <c:v>94.215999999999994</c:v>
                </c:pt>
                <c:pt idx="6418">
                  <c:v>94.066000000000003</c:v>
                </c:pt>
                <c:pt idx="6419">
                  <c:v>93.911000000000001</c:v>
                </c:pt>
                <c:pt idx="6420">
                  <c:v>93.745999999999995</c:v>
                </c:pt>
                <c:pt idx="6421">
                  <c:v>93.575999999999993</c:v>
                </c:pt>
                <c:pt idx="6422">
                  <c:v>93.418000000000006</c:v>
                </c:pt>
                <c:pt idx="6423">
                  <c:v>93.257000000000005</c:v>
                </c:pt>
                <c:pt idx="6424">
                  <c:v>93.108000000000004</c:v>
                </c:pt>
                <c:pt idx="6425">
                  <c:v>92.968000000000004</c:v>
                </c:pt>
                <c:pt idx="6426">
                  <c:v>92.834000000000003</c:v>
                </c:pt>
                <c:pt idx="6427">
                  <c:v>92.706999999999994</c:v>
                </c:pt>
                <c:pt idx="6428">
                  <c:v>92.603999999999999</c:v>
                </c:pt>
                <c:pt idx="6429">
                  <c:v>92.516999999999996</c:v>
                </c:pt>
                <c:pt idx="6430">
                  <c:v>92.430999999999997</c:v>
                </c:pt>
                <c:pt idx="6431">
                  <c:v>92.364999999999995</c:v>
                </c:pt>
                <c:pt idx="6432">
                  <c:v>92.317999999999998</c:v>
                </c:pt>
                <c:pt idx="6433">
                  <c:v>92.278999999999996</c:v>
                </c:pt>
                <c:pt idx="6434">
                  <c:v>92.242999999999995</c:v>
                </c:pt>
                <c:pt idx="6435">
                  <c:v>92.210999999999999</c:v>
                </c:pt>
                <c:pt idx="6436">
                  <c:v>92.182000000000002</c:v>
                </c:pt>
                <c:pt idx="6437">
                  <c:v>92.162000000000006</c:v>
                </c:pt>
                <c:pt idx="6438">
                  <c:v>92.141000000000005</c:v>
                </c:pt>
                <c:pt idx="6439">
                  <c:v>92.113</c:v>
                </c:pt>
                <c:pt idx="6440">
                  <c:v>92.075999999999993</c:v>
                </c:pt>
                <c:pt idx="6441">
                  <c:v>92.034000000000006</c:v>
                </c:pt>
                <c:pt idx="6442">
                  <c:v>91.988</c:v>
                </c:pt>
                <c:pt idx="6443">
                  <c:v>91.915000000000006</c:v>
                </c:pt>
                <c:pt idx="6444">
                  <c:v>91.835999999999999</c:v>
                </c:pt>
                <c:pt idx="6445">
                  <c:v>91.76</c:v>
                </c:pt>
                <c:pt idx="6446">
                  <c:v>91.665999999999997</c:v>
                </c:pt>
                <c:pt idx="6447">
                  <c:v>91.576999999999998</c:v>
                </c:pt>
                <c:pt idx="6448">
                  <c:v>91.486000000000004</c:v>
                </c:pt>
                <c:pt idx="6449">
                  <c:v>91.393000000000001</c:v>
                </c:pt>
                <c:pt idx="6450">
                  <c:v>91.313000000000002</c:v>
                </c:pt>
                <c:pt idx="6451">
                  <c:v>91.233999999999995</c:v>
                </c:pt>
                <c:pt idx="6452">
                  <c:v>91.152000000000001</c:v>
                </c:pt>
                <c:pt idx="6453">
                  <c:v>91.075999999999993</c:v>
                </c:pt>
                <c:pt idx="6454">
                  <c:v>91.01</c:v>
                </c:pt>
                <c:pt idx="6455">
                  <c:v>90.942999999999998</c:v>
                </c:pt>
                <c:pt idx="6456">
                  <c:v>90.87</c:v>
                </c:pt>
                <c:pt idx="6457">
                  <c:v>90.799000000000007</c:v>
                </c:pt>
                <c:pt idx="6458">
                  <c:v>90.728999999999999</c:v>
                </c:pt>
                <c:pt idx="6459">
                  <c:v>90.653999999999996</c:v>
                </c:pt>
                <c:pt idx="6460">
                  <c:v>90.596000000000004</c:v>
                </c:pt>
                <c:pt idx="6461">
                  <c:v>90.552000000000007</c:v>
                </c:pt>
                <c:pt idx="6462">
                  <c:v>90.516000000000005</c:v>
                </c:pt>
                <c:pt idx="6463">
                  <c:v>90.491</c:v>
                </c:pt>
                <c:pt idx="6464">
                  <c:v>90.486000000000004</c:v>
                </c:pt>
                <c:pt idx="6465">
                  <c:v>90.504999999999995</c:v>
                </c:pt>
                <c:pt idx="6466">
                  <c:v>90.539000000000001</c:v>
                </c:pt>
                <c:pt idx="6467">
                  <c:v>90.570999999999998</c:v>
                </c:pt>
                <c:pt idx="6468">
                  <c:v>90.596999999999994</c:v>
                </c:pt>
                <c:pt idx="6469">
                  <c:v>90.614999999999995</c:v>
                </c:pt>
                <c:pt idx="6470">
                  <c:v>90.629000000000005</c:v>
                </c:pt>
                <c:pt idx="6471">
                  <c:v>90.64</c:v>
                </c:pt>
                <c:pt idx="6472">
                  <c:v>90.658000000000001</c:v>
                </c:pt>
                <c:pt idx="6473">
                  <c:v>90.686999999999998</c:v>
                </c:pt>
                <c:pt idx="6474">
                  <c:v>90.725999999999999</c:v>
                </c:pt>
                <c:pt idx="6475">
                  <c:v>90.75</c:v>
                </c:pt>
                <c:pt idx="6476">
                  <c:v>90.757000000000005</c:v>
                </c:pt>
                <c:pt idx="6477">
                  <c:v>90.742999999999995</c:v>
                </c:pt>
                <c:pt idx="6478">
                  <c:v>90.713999999999999</c:v>
                </c:pt>
                <c:pt idx="6479">
                  <c:v>90.673000000000002</c:v>
                </c:pt>
                <c:pt idx="6480">
                  <c:v>90.635999999999996</c:v>
                </c:pt>
                <c:pt idx="6481">
                  <c:v>90.594999999999999</c:v>
                </c:pt>
                <c:pt idx="6482">
                  <c:v>90.54</c:v>
                </c:pt>
                <c:pt idx="6483">
                  <c:v>90.503</c:v>
                </c:pt>
                <c:pt idx="6484">
                  <c:v>90.474999999999994</c:v>
                </c:pt>
                <c:pt idx="6485">
                  <c:v>90.436000000000007</c:v>
                </c:pt>
                <c:pt idx="6486">
                  <c:v>90.385000000000005</c:v>
                </c:pt>
                <c:pt idx="6487">
                  <c:v>90.349000000000004</c:v>
                </c:pt>
                <c:pt idx="6488">
                  <c:v>90.337999999999994</c:v>
                </c:pt>
                <c:pt idx="6489">
                  <c:v>90.337999999999994</c:v>
                </c:pt>
                <c:pt idx="6490">
                  <c:v>90.34</c:v>
                </c:pt>
                <c:pt idx="6491">
                  <c:v>90.347999999999999</c:v>
                </c:pt>
                <c:pt idx="6492">
                  <c:v>90.358000000000004</c:v>
                </c:pt>
                <c:pt idx="6493">
                  <c:v>90.361999999999995</c:v>
                </c:pt>
                <c:pt idx="6494">
                  <c:v>90.356999999999999</c:v>
                </c:pt>
                <c:pt idx="6495">
                  <c:v>90.36</c:v>
                </c:pt>
                <c:pt idx="6496">
                  <c:v>90.372</c:v>
                </c:pt>
                <c:pt idx="6497">
                  <c:v>90.388000000000005</c:v>
                </c:pt>
                <c:pt idx="6498">
                  <c:v>90.399000000000001</c:v>
                </c:pt>
                <c:pt idx="6499">
                  <c:v>90.403999999999996</c:v>
                </c:pt>
                <c:pt idx="6500">
                  <c:v>90.406000000000006</c:v>
                </c:pt>
                <c:pt idx="6501">
                  <c:v>90.403999999999996</c:v>
                </c:pt>
                <c:pt idx="6502">
                  <c:v>90.400999999999996</c:v>
                </c:pt>
                <c:pt idx="6503">
                  <c:v>90.406000000000006</c:v>
                </c:pt>
                <c:pt idx="6504">
                  <c:v>90.406000000000006</c:v>
                </c:pt>
                <c:pt idx="6505">
                  <c:v>90.403000000000006</c:v>
                </c:pt>
                <c:pt idx="6506">
                  <c:v>90.402000000000001</c:v>
                </c:pt>
                <c:pt idx="6507">
                  <c:v>90.4</c:v>
                </c:pt>
                <c:pt idx="6508">
                  <c:v>90.397999999999996</c:v>
                </c:pt>
                <c:pt idx="6509">
                  <c:v>90.396000000000001</c:v>
                </c:pt>
                <c:pt idx="6510">
                  <c:v>90.4</c:v>
                </c:pt>
                <c:pt idx="6511">
                  <c:v>90.408000000000001</c:v>
                </c:pt>
                <c:pt idx="6512">
                  <c:v>90.423000000000002</c:v>
                </c:pt>
                <c:pt idx="6513">
                  <c:v>90.444999999999993</c:v>
                </c:pt>
                <c:pt idx="6514">
                  <c:v>90.468000000000004</c:v>
                </c:pt>
                <c:pt idx="6515">
                  <c:v>90.489000000000004</c:v>
                </c:pt>
                <c:pt idx="6516">
                  <c:v>90.506</c:v>
                </c:pt>
                <c:pt idx="6517">
                  <c:v>90.518000000000001</c:v>
                </c:pt>
                <c:pt idx="6518">
                  <c:v>90.537000000000006</c:v>
                </c:pt>
                <c:pt idx="6519">
                  <c:v>90.564999999999998</c:v>
                </c:pt>
                <c:pt idx="6520">
                  <c:v>90.605999999999995</c:v>
                </c:pt>
                <c:pt idx="6521">
                  <c:v>90.656000000000006</c:v>
                </c:pt>
                <c:pt idx="6522">
                  <c:v>90.715000000000003</c:v>
                </c:pt>
                <c:pt idx="6523">
                  <c:v>90.772999999999996</c:v>
                </c:pt>
                <c:pt idx="6524">
                  <c:v>90.834999999999994</c:v>
                </c:pt>
                <c:pt idx="6525">
                  <c:v>90.882999999999996</c:v>
                </c:pt>
                <c:pt idx="6526">
                  <c:v>90.92</c:v>
                </c:pt>
                <c:pt idx="6527">
                  <c:v>90.951999999999998</c:v>
                </c:pt>
                <c:pt idx="6528">
                  <c:v>90.977000000000004</c:v>
                </c:pt>
                <c:pt idx="6529">
                  <c:v>90.988</c:v>
                </c:pt>
                <c:pt idx="6530">
                  <c:v>90.989000000000004</c:v>
                </c:pt>
                <c:pt idx="6531">
                  <c:v>90.992000000000004</c:v>
                </c:pt>
                <c:pt idx="6532">
                  <c:v>91</c:v>
                </c:pt>
                <c:pt idx="6533">
                  <c:v>91.013999999999996</c:v>
                </c:pt>
                <c:pt idx="6534">
                  <c:v>91.05</c:v>
                </c:pt>
                <c:pt idx="6535">
                  <c:v>91.108999999999995</c:v>
                </c:pt>
                <c:pt idx="6536">
                  <c:v>91.171999999999997</c:v>
                </c:pt>
                <c:pt idx="6537">
                  <c:v>91.227000000000004</c:v>
                </c:pt>
                <c:pt idx="6538">
                  <c:v>91.284999999999997</c:v>
                </c:pt>
                <c:pt idx="6539">
                  <c:v>91.337000000000003</c:v>
                </c:pt>
                <c:pt idx="6540">
                  <c:v>91.378</c:v>
                </c:pt>
                <c:pt idx="6541">
                  <c:v>91.418000000000006</c:v>
                </c:pt>
                <c:pt idx="6542">
                  <c:v>91.444999999999993</c:v>
                </c:pt>
                <c:pt idx="6543">
                  <c:v>91.445999999999998</c:v>
                </c:pt>
                <c:pt idx="6544">
                  <c:v>91.427999999999997</c:v>
                </c:pt>
                <c:pt idx="6545">
                  <c:v>91.408000000000001</c:v>
                </c:pt>
                <c:pt idx="6546">
                  <c:v>91.376000000000005</c:v>
                </c:pt>
                <c:pt idx="6547">
                  <c:v>91.325000000000003</c:v>
                </c:pt>
                <c:pt idx="6548">
                  <c:v>91.257000000000005</c:v>
                </c:pt>
                <c:pt idx="6549">
                  <c:v>91.186000000000007</c:v>
                </c:pt>
                <c:pt idx="6550">
                  <c:v>91.102999999999994</c:v>
                </c:pt>
                <c:pt idx="6551">
                  <c:v>91.003</c:v>
                </c:pt>
                <c:pt idx="6552">
                  <c:v>90.894000000000005</c:v>
                </c:pt>
                <c:pt idx="6553">
                  <c:v>90.78</c:v>
                </c:pt>
                <c:pt idx="6554">
                  <c:v>90.650999999999996</c:v>
                </c:pt>
                <c:pt idx="6555">
                  <c:v>90.516000000000005</c:v>
                </c:pt>
                <c:pt idx="6556">
                  <c:v>90.37</c:v>
                </c:pt>
                <c:pt idx="6557">
                  <c:v>90.197999999999993</c:v>
                </c:pt>
                <c:pt idx="6558">
                  <c:v>90.028999999999996</c:v>
                </c:pt>
                <c:pt idx="6559">
                  <c:v>89.87</c:v>
                </c:pt>
                <c:pt idx="6560">
                  <c:v>89.694000000000003</c:v>
                </c:pt>
                <c:pt idx="6561">
                  <c:v>89.5</c:v>
                </c:pt>
                <c:pt idx="6562">
                  <c:v>89.308000000000007</c:v>
                </c:pt>
                <c:pt idx="6563">
                  <c:v>89.096000000000004</c:v>
                </c:pt>
                <c:pt idx="6564">
                  <c:v>88.888999999999996</c:v>
                </c:pt>
                <c:pt idx="6565">
                  <c:v>88.697000000000003</c:v>
                </c:pt>
                <c:pt idx="6566">
                  <c:v>88.494</c:v>
                </c:pt>
                <c:pt idx="6567">
                  <c:v>88.302000000000007</c:v>
                </c:pt>
                <c:pt idx="6568">
                  <c:v>88.116</c:v>
                </c:pt>
                <c:pt idx="6569">
                  <c:v>87.944000000000003</c:v>
                </c:pt>
                <c:pt idx="6570">
                  <c:v>87.792000000000002</c:v>
                </c:pt>
                <c:pt idx="6571">
                  <c:v>87.643000000000001</c:v>
                </c:pt>
                <c:pt idx="6572">
                  <c:v>87.512</c:v>
                </c:pt>
                <c:pt idx="6573">
                  <c:v>87.402000000000001</c:v>
                </c:pt>
                <c:pt idx="6574">
                  <c:v>87.304000000000002</c:v>
                </c:pt>
                <c:pt idx="6575">
                  <c:v>87.222999999999999</c:v>
                </c:pt>
                <c:pt idx="6576">
                  <c:v>87.168000000000006</c:v>
                </c:pt>
                <c:pt idx="6577">
                  <c:v>87.138999999999996</c:v>
                </c:pt>
                <c:pt idx="6578">
                  <c:v>87.122</c:v>
                </c:pt>
                <c:pt idx="6579">
                  <c:v>87.119</c:v>
                </c:pt>
                <c:pt idx="6580">
                  <c:v>87.137</c:v>
                </c:pt>
                <c:pt idx="6581">
                  <c:v>87.17</c:v>
                </c:pt>
                <c:pt idx="6582">
                  <c:v>87.215000000000003</c:v>
                </c:pt>
                <c:pt idx="6583">
                  <c:v>87.277000000000001</c:v>
                </c:pt>
                <c:pt idx="6584">
                  <c:v>87.364999999999995</c:v>
                </c:pt>
                <c:pt idx="6585">
                  <c:v>87.478999999999999</c:v>
                </c:pt>
                <c:pt idx="6586">
                  <c:v>87.575999999999993</c:v>
                </c:pt>
                <c:pt idx="6587">
                  <c:v>87.700999999999993</c:v>
                </c:pt>
                <c:pt idx="6588">
                  <c:v>87.825999999999993</c:v>
                </c:pt>
                <c:pt idx="6589">
                  <c:v>87.956999999999994</c:v>
                </c:pt>
                <c:pt idx="6590">
                  <c:v>88.081000000000003</c:v>
                </c:pt>
                <c:pt idx="6591">
                  <c:v>88.195999999999998</c:v>
                </c:pt>
                <c:pt idx="6592">
                  <c:v>88.314999999999998</c:v>
                </c:pt>
                <c:pt idx="6593">
                  <c:v>88.424999999999997</c:v>
                </c:pt>
                <c:pt idx="6594">
                  <c:v>88.522000000000006</c:v>
                </c:pt>
                <c:pt idx="6595">
                  <c:v>88.602999999999994</c:v>
                </c:pt>
                <c:pt idx="6596">
                  <c:v>88.659000000000006</c:v>
                </c:pt>
                <c:pt idx="6597">
                  <c:v>88.691000000000003</c:v>
                </c:pt>
                <c:pt idx="6598">
                  <c:v>88.712000000000003</c:v>
                </c:pt>
                <c:pt idx="6599">
                  <c:v>88.725999999999999</c:v>
                </c:pt>
                <c:pt idx="6600">
                  <c:v>88.73</c:v>
                </c:pt>
                <c:pt idx="6601">
                  <c:v>88.733999999999995</c:v>
                </c:pt>
                <c:pt idx="6602">
                  <c:v>88.741</c:v>
                </c:pt>
                <c:pt idx="6603">
                  <c:v>88.745000000000005</c:v>
                </c:pt>
                <c:pt idx="6604">
                  <c:v>88.747</c:v>
                </c:pt>
                <c:pt idx="6605">
                  <c:v>88.753</c:v>
                </c:pt>
                <c:pt idx="6606">
                  <c:v>88.757999999999996</c:v>
                </c:pt>
                <c:pt idx="6607">
                  <c:v>88.763999999999996</c:v>
                </c:pt>
                <c:pt idx="6608">
                  <c:v>88.768000000000001</c:v>
                </c:pt>
                <c:pt idx="6609">
                  <c:v>88.768000000000001</c:v>
                </c:pt>
                <c:pt idx="6610">
                  <c:v>88.751000000000005</c:v>
                </c:pt>
                <c:pt idx="6611">
                  <c:v>88.724999999999994</c:v>
                </c:pt>
                <c:pt idx="6612">
                  <c:v>88.692999999999998</c:v>
                </c:pt>
                <c:pt idx="6613">
                  <c:v>88.653000000000006</c:v>
                </c:pt>
                <c:pt idx="6614">
                  <c:v>88.617999999999995</c:v>
                </c:pt>
                <c:pt idx="6615">
                  <c:v>88.575999999999993</c:v>
                </c:pt>
                <c:pt idx="6616">
                  <c:v>88.52</c:v>
                </c:pt>
                <c:pt idx="6617">
                  <c:v>88.466999999999999</c:v>
                </c:pt>
                <c:pt idx="6618">
                  <c:v>88.415999999999997</c:v>
                </c:pt>
                <c:pt idx="6619">
                  <c:v>88.382000000000005</c:v>
                </c:pt>
                <c:pt idx="6620">
                  <c:v>88.335999999999999</c:v>
                </c:pt>
                <c:pt idx="6621">
                  <c:v>88.295000000000002</c:v>
                </c:pt>
                <c:pt idx="6622">
                  <c:v>88.251999999999995</c:v>
                </c:pt>
                <c:pt idx="6623">
                  <c:v>88.197999999999993</c:v>
                </c:pt>
                <c:pt idx="6624">
                  <c:v>88.144000000000005</c:v>
                </c:pt>
                <c:pt idx="6625">
                  <c:v>88.073999999999998</c:v>
                </c:pt>
                <c:pt idx="6626">
                  <c:v>88.01</c:v>
                </c:pt>
                <c:pt idx="6627">
                  <c:v>87.962999999999994</c:v>
                </c:pt>
                <c:pt idx="6628">
                  <c:v>87.903999999999996</c:v>
                </c:pt>
                <c:pt idx="6629">
                  <c:v>87.853999999999999</c:v>
                </c:pt>
                <c:pt idx="6630">
                  <c:v>87.816999999999993</c:v>
                </c:pt>
                <c:pt idx="6631">
                  <c:v>87.766999999999996</c:v>
                </c:pt>
                <c:pt idx="6632">
                  <c:v>87.704999999999998</c:v>
                </c:pt>
                <c:pt idx="6633">
                  <c:v>87.647000000000006</c:v>
                </c:pt>
                <c:pt idx="6634">
                  <c:v>87.605000000000004</c:v>
                </c:pt>
                <c:pt idx="6635">
                  <c:v>87.584000000000003</c:v>
                </c:pt>
                <c:pt idx="6636">
                  <c:v>87.575999999999993</c:v>
                </c:pt>
                <c:pt idx="6637">
                  <c:v>87.582999999999998</c:v>
                </c:pt>
                <c:pt idx="6638">
                  <c:v>87.594999999999999</c:v>
                </c:pt>
                <c:pt idx="6639">
                  <c:v>87.608000000000004</c:v>
                </c:pt>
                <c:pt idx="6640">
                  <c:v>87.616</c:v>
                </c:pt>
                <c:pt idx="6641">
                  <c:v>87.625</c:v>
                </c:pt>
                <c:pt idx="6642">
                  <c:v>87.625</c:v>
                </c:pt>
                <c:pt idx="6643">
                  <c:v>87.606999999999999</c:v>
                </c:pt>
                <c:pt idx="6644">
                  <c:v>87.563999999999993</c:v>
                </c:pt>
                <c:pt idx="6645">
                  <c:v>87.497</c:v>
                </c:pt>
                <c:pt idx="6646">
                  <c:v>87.412000000000006</c:v>
                </c:pt>
                <c:pt idx="6647">
                  <c:v>87.31</c:v>
                </c:pt>
                <c:pt idx="6648">
                  <c:v>87.188000000000002</c:v>
                </c:pt>
                <c:pt idx="6649">
                  <c:v>87.051000000000002</c:v>
                </c:pt>
                <c:pt idx="6650">
                  <c:v>86.897999999999996</c:v>
                </c:pt>
                <c:pt idx="6651">
                  <c:v>86.754999999999995</c:v>
                </c:pt>
                <c:pt idx="6652">
                  <c:v>86.617000000000004</c:v>
                </c:pt>
                <c:pt idx="6653">
                  <c:v>86.457999999999998</c:v>
                </c:pt>
                <c:pt idx="6654">
                  <c:v>86.313999999999993</c:v>
                </c:pt>
                <c:pt idx="6655">
                  <c:v>86.19</c:v>
                </c:pt>
                <c:pt idx="6656">
                  <c:v>86.070999999999998</c:v>
                </c:pt>
                <c:pt idx="6657">
                  <c:v>85.953999999999994</c:v>
                </c:pt>
                <c:pt idx="6658">
                  <c:v>85.846000000000004</c:v>
                </c:pt>
                <c:pt idx="6659">
                  <c:v>85.766999999999996</c:v>
                </c:pt>
                <c:pt idx="6660">
                  <c:v>85.706999999999994</c:v>
                </c:pt>
                <c:pt idx="6661">
                  <c:v>85.649000000000001</c:v>
                </c:pt>
                <c:pt idx="6662">
                  <c:v>85.594999999999999</c:v>
                </c:pt>
                <c:pt idx="6663">
                  <c:v>85.540999999999997</c:v>
                </c:pt>
                <c:pt idx="6664">
                  <c:v>85.491</c:v>
                </c:pt>
                <c:pt idx="6665">
                  <c:v>85.453999999999994</c:v>
                </c:pt>
                <c:pt idx="6666">
                  <c:v>85.432000000000002</c:v>
                </c:pt>
                <c:pt idx="6667">
                  <c:v>85.423000000000002</c:v>
                </c:pt>
                <c:pt idx="6668">
                  <c:v>85.415000000000006</c:v>
                </c:pt>
                <c:pt idx="6669">
                  <c:v>85.408000000000001</c:v>
                </c:pt>
                <c:pt idx="6670">
                  <c:v>85.403999999999996</c:v>
                </c:pt>
                <c:pt idx="6671">
                  <c:v>85.400999999999996</c:v>
                </c:pt>
                <c:pt idx="6672">
                  <c:v>85.400999999999996</c:v>
                </c:pt>
                <c:pt idx="6673">
                  <c:v>85.405000000000001</c:v>
                </c:pt>
                <c:pt idx="6674">
                  <c:v>85.405000000000001</c:v>
                </c:pt>
                <c:pt idx="6675">
                  <c:v>85.385999999999996</c:v>
                </c:pt>
                <c:pt idx="6676">
                  <c:v>85.364000000000004</c:v>
                </c:pt>
                <c:pt idx="6677">
                  <c:v>85.325999999999993</c:v>
                </c:pt>
                <c:pt idx="6678">
                  <c:v>85.28</c:v>
                </c:pt>
                <c:pt idx="6679">
                  <c:v>85.236999999999995</c:v>
                </c:pt>
                <c:pt idx="6680">
                  <c:v>85.191000000000003</c:v>
                </c:pt>
                <c:pt idx="6681">
                  <c:v>85.14</c:v>
                </c:pt>
                <c:pt idx="6682">
                  <c:v>85.090999999999994</c:v>
                </c:pt>
                <c:pt idx="6683">
                  <c:v>85.054000000000002</c:v>
                </c:pt>
                <c:pt idx="6684">
                  <c:v>85.022000000000006</c:v>
                </c:pt>
                <c:pt idx="6685">
                  <c:v>84.988</c:v>
                </c:pt>
                <c:pt idx="6686">
                  <c:v>84.954999999999998</c:v>
                </c:pt>
                <c:pt idx="6687">
                  <c:v>84.935000000000002</c:v>
                </c:pt>
                <c:pt idx="6688">
                  <c:v>84.927999999999997</c:v>
                </c:pt>
                <c:pt idx="6689">
                  <c:v>84.933000000000007</c:v>
                </c:pt>
                <c:pt idx="6690">
                  <c:v>84.948999999999998</c:v>
                </c:pt>
                <c:pt idx="6691">
                  <c:v>84.981999999999999</c:v>
                </c:pt>
                <c:pt idx="6692">
                  <c:v>85.028000000000006</c:v>
                </c:pt>
                <c:pt idx="6693">
                  <c:v>85.069000000000003</c:v>
                </c:pt>
                <c:pt idx="6694">
                  <c:v>85.094999999999999</c:v>
                </c:pt>
                <c:pt idx="6695">
                  <c:v>85.102999999999994</c:v>
                </c:pt>
                <c:pt idx="6696">
                  <c:v>85.100999999999999</c:v>
                </c:pt>
                <c:pt idx="6697">
                  <c:v>85.102999999999994</c:v>
                </c:pt>
                <c:pt idx="6698">
                  <c:v>85.105000000000004</c:v>
                </c:pt>
                <c:pt idx="6699">
                  <c:v>85.102999999999994</c:v>
                </c:pt>
                <c:pt idx="6700">
                  <c:v>85.096000000000004</c:v>
                </c:pt>
                <c:pt idx="6701">
                  <c:v>85.078000000000003</c:v>
                </c:pt>
                <c:pt idx="6702">
                  <c:v>85.055999999999997</c:v>
                </c:pt>
                <c:pt idx="6703">
                  <c:v>85.033000000000001</c:v>
                </c:pt>
                <c:pt idx="6704">
                  <c:v>85.013000000000005</c:v>
                </c:pt>
                <c:pt idx="6705">
                  <c:v>84.995999999999995</c:v>
                </c:pt>
                <c:pt idx="6706">
                  <c:v>84.983999999999995</c:v>
                </c:pt>
                <c:pt idx="6707">
                  <c:v>84.974999999999994</c:v>
                </c:pt>
                <c:pt idx="6708">
                  <c:v>84.968999999999994</c:v>
                </c:pt>
                <c:pt idx="6709">
                  <c:v>84.971000000000004</c:v>
                </c:pt>
                <c:pt idx="6710">
                  <c:v>84.983000000000004</c:v>
                </c:pt>
                <c:pt idx="6711">
                  <c:v>85.006</c:v>
                </c:pt>
                <c:pt idx="6712">
                  <c:v>85.034000000000006</c:v>
                </c:pt>
                <c:pt idx="6713">
                  <c:v>85.064999999999998</c:v>
                </c:pt>
                <c:pt idx="6714">
                  <c:v>85.087999999999994</c:v>
                </c:pt>
                <c:pt idx="6715">
                  <c:v>85.105999999999995</c:v>
                </c:pt>
                <c:pt idx="6716">
                  <c:v>85.122</c:v>
                </c:pt>
                <c:pt idx="6717">
                  <c:v>85.135999999999996</c:v>
                </c:pt>
                <c:pt idx="6718">
                  <c:v>85.156000000000006</c:v>
                </c:pt>
                <c:pt idx="6719">
                  <c:v>85.183999999999997</c:v>
                </c:pt>
                <c:pt idx="6720">
                  <c:v>85.213999999999999</c:v>
                </c:pt>
                <c:pt idx="6721">
                  <c:v>85.25</c:v>
                </c:pt>
                <c:pt idx="6722">
                  <c:v>85.302000000000007</c:v>
                </c:pt>
                <c:pt idx="6723">
                  <c:v>85.344999999999999</c:v>
                </c:pt>
                <c:pt idx="6724">
                  <c:v>85.38</c:v>
                </c:pt>
                <c:pt idx="6725">
                  <c:v>85.430999999999997</c:v>
                </c:pt>
                <c:pt idx="6726">
                  <c:v>85.483999999999995</c:v>
                </c:pt>
                <c:pt idx="6727">
                  <c:v>85.521000000000001</c:v>
                </c:pt>
                <c:pt idx="6728">
                  <c:v>85.548000000000002</c:v>
                </c:pt>
                <c:pt idx="6729">
                  <c:v>85.563000000000002</c:v>
                </c:pt>
                <c:pt idx="6730">
                  <c:v>85.563999999999993</c:v>
                </c:pt>
                <c:pt idx="6731">
                  <c:v>85.552000000000007</c:v>
                </c:pt>
                <c:pt idx="6732">
                  <c:v>85.525999999999996</c:v>
                </c:pt>
                <c:pt idx="6733">
                  <c:v>85.495000000000005</c:v>
                </c:pt>
                <c:pt idx="6734">
                  <c:v>85.457999999999998</c:v>
                </c:pt>
                <c:pt idx="6735">
                  <c:v>85.412999999999997</c:v>
                </c:pt>
                <c:pt idx="6736">
                  <c:v>85.364000000000004</c:v>
                </c:pt>
                <c:pt idx="6737">
                  <c:v>85.319000000000003</c:v>
                </c:pt>
                <c:pt idx="6738">
                  <c:v>85.290999999999997</c:v>
                </c:pt>
                <c:pt idx="6739">
                  <c:v>85.287999999999997</c:v>
                </c:pt>
                <c:pt idx="6740">
                  <c:v>85.322000000000003</c:v>
                </c:pt>
                <c:pt idx="6741">
                  <c:v>85.385999999999996</c:v>
                </c:pt>
                <c:pt idx="6742">
                  <c:v>85.465000000000003</c:v>
                </c:pt>
                <c:pt idx="6743">
                  <c:v>85.525000000000006</c:v>
                </c:pt>
                <c:pt idx="6744">
                  <c:v>85.590999999999994</c:v>
                </c:pt>
                <c:pt idx="6745">
                  <c:v>85.67</c:v>
                </c:pt>
                <c:pt idx="6746">
                  <c:v>85.757999999999996</c:v>
                </c:pt>
                <c:pt idx="6747">
                  <c:v>85.864000000000004</c:v>
                </c:pt>
                <c:pt idx="6748">
                  <c:v>85.971999999999994</c:v>
                </c:pt>
                <c:pt idx="6749">
                  <c:v>86.091999999999999</c:v>
                </c:pt>
                <c:pt idx="6750">
                  <c:v>86.212999999999994</c:v>
                </c:pt>
                <c:pt idx="6751">
                  <c:v>86.334999999999994</c:v>
                </c:pt>
                <c:pt idx="6752">
                  <c:v>86.463999999999999</c:v>
                </c:pt>
                <c:pt idx="6753">
                  <c:v>86.59</c:v>
                </c:pt>
                <c:pt idx="6754">
                  <c:v>86.701999999999998</c:v>
                </c:pt>
                <c:pt idx="6755">
                  <c:v>86.813000000000002</c:v>
                </c:pt>
                <c:pt idx="6756">
                  <c:v>86.929000000000002</c:v>
                </c:pt>
                <c:pt idx="6757">
                  <c:v>87.05</c:v>
                </c:pt>
                <c:pt idx="6758">
                  <c:v>87.182000000000002</c:v>
                </c:pt>
                <c:pt idx="6759">
                  <c:v>87.322999999999993</c:v>
                </c:pt>
                <c:pt idx="6760">
                  <c:v>87.466999999999999</c:v>
                </c:pt>
                <c:pt idx="6761">
                  <c:v>87.599000000000004</c:v>
                </c:pt>
                <c:pt idx="6762">
                  <c:v>87.722999999999999</c:v>
                </c:pt>
                <c:pt idx="6763">
                  <c:v>87.837000000000003</c:v>
                </c:pt>
                <c:pt idx="6764">
                  <c:v>87.941000000000003</c:v>
                </c:pt>
                <c:pt idx="6765">
                  <c:v>88.028999999999996</c:v>
                </c:pt>
                <c:pt idx="6766">
                  <c:v>88.09</c:v>
                </c:pt>
                <c:pt idx="6767">
                  <c:v>88.149000000000001</c:v>
                </c:pt>
                <c:pt idx="6768">
                  <c:v>88.207999999999998</c:v>
                </c:pt>
                <c:pt idx="6769">
                  <c:v>88.227999999999994</c:v>
                </c:pt>
                <c:pt idx="6770">
                  <c:v>88.227000000000004</c:v>
                </c:pt>
                <c:pt idx="6771">
                  <c:v>88.218000000000004</c:v>
                </c:pt>
                <c:pt idx="6772">
                  <c:v>88.188999999999993</c:v>
                </c:pt>
                <c:pt idx="6773">
                  <c:v>88.138000000000005</c:v>
                </c:pt>
                <c:pt idx="6774">
                  <c:v>88.070999999999998</c:v>
                </c:pt>
                <c:pt idx="6775">
                  <c:v>87.984999999999999</c:v>
                </c:pt>
                <c:pt idx="6776">
                  <c:v>87.876000000000005</c:v>
                </c:pt>
                <c:pt idx="6777">
                  <c:v>87.748999999999995</c:v>
                </c:pt>
                <c:pt idx="6778">
                  <c:v>87.608999999999995</c:v>
                </c:pt>
                <c:pt idx="6779">
                  <c:v>87.471000000000004</c:v>
                </c:pt>
                <c:pt idx="6780">
                  <c:v>87.331000000000003</c:v>
                </c:pt>
                <c:pt idx="6781">
                  <c:v>87.186000000000007</c:v>
                </c:pt>
                <c:pt idx="6782">
                  <c:v>87.040999999999997</c:v>
                </c:pt>
                <c:pt idx="6783">
                  <c:v>86.91</c:v>
                </c:pt>
                <c:pt idx="6784">
                  <c:v>86.78</c:v>
                </c:pt>
                <c:pt idx="6785">
                  <c:v>86.662000000000006</c:v>
                </c:pt>
                <c:pt idx="6786">
                  <c:v>86.546000000000006</c:v>
                </c:pt>
                <c:pt idx="6787">
                  <c:v>86.433000000000007</c:v>
                </c:pt>
                <c:pt idx="6788">
                  <c:v>86.331999999999994</c:v>
                </c:pt>
                <c:pt idx="6789">
                  <c:v>86.227000000000004</c:v>
                </c:pt>
                <c:pt idx="6790">
                  <c:v>86.132000000000005</c:v>
                </c:pt>
                <c:pt idx="6791">
                  <c:v>86.058000000000007</c:v>
                </c:pt>
                <c:pt idx="6792">
                  <c:v>85.986000000000004</c:v>
                </c:pt>
                <c:pt idx="6793">
                  <c:v>85.921999999999997</c:v>
                </c:pt>
                <c:pt idx="6794">
                  <c:v>85.87</c:v>
                </c:pt>
                <c:pt idx="6795">
                  <c:v>85.819000000000003</c:v>
                </c:pt>
                <c:pt idx="6796">
                  <c:v>85.768000000000001</c:v>
                </c:pt>
                <c:pt idx="6797">
                  <c:v>85.715999999999994</c:v>
                </c:pt>
                <c:pt idx="6798">
                  <c:v>85.667000000000002</c:v>
                </c:pt>
                <c:pt idx="6799">
                  <c:v>85.625</c:v>
                </c:pt>
                <c:pt idx="6800">
                  <c:v>85.590999999999994</c:v>
                </c:pt>
                <c:pt idx="6801">
                  <c:v>85.567999999999998</c:v>
                </c:pt>
                <c:pt idx="6802">
                  <c:v>85.546000000000006</c:v>
                </c:pt>
                <c:pt idx="6803">
                  <c:v>85.531999999999996</c:v>
                </c:pt>
                <c:pt idx="6804">
                  <c:v>85.528000000000006</c:v>
                </c:pt>
                <c:pt idx="6805">
                  <c:v>85.537999999999997</c:v>
                </c:pt>
                <c:pt idx="6806">
                  <c:v>85.561000000000007</c:v>
                </c:pt>
                <c:pt idx="6807">
                  <c:v>85.594999999999999</c:v>
                </c:pt>
                <c:pt idx="6808">
                  <c:v>85.638999999999996</c:v>
                </c:pt>
                <c:pt idx="6809">
                  <c:v>85.686000000000007</c:v>
                </c:pt>
                <c:pt idx="6810">
                  <c:v>85.724999999999994</c:v>
                </c:pt>
                <c:pt idx="6811">
                  <c:v>85.77</c:v>
                </c:pt>
                <c:pt idx="6812">
                  <c:v>85.828999999999994</c:v>
                </c:pt>
                <c:pt idx="6813">
                  <c:v>85.876999999999995</c:v>
                </c:pt>
                <c:pt idx="6814">
                  <c:v>85.909000000000006</c:v>
                </c:pt>
                <c:pt idx="6815">
                  <c:v>85.951999999999998</c:v>
                </c:pt>
                <c:pt idx="6816">
                  <c:v>86.001999999999995</c:v>
                </c:pt>
                <c:pt idx="6817">
                  <c:v>86.055999999999997</c:v>
                </c:pt>
                <c:pt idx="6818">
                  <c:v>86.111999999999995</c:v>
                </c:pt>
                <c:pt idx="6819">
                  <c:v>86.165000000000006</c:v>
                </c:pt>
                <c:pt idx="6820">
                  <c:v>86.22</c:v>
                </c:pt>
                <c:pt idx="6821">
                  <c:v>86.27</c:v>
                </c:pt>
                <c:pt idx="6822">
                  <c:v>86.307000000000002</c:v>
                </c:pt>
                <c:pt idx="6823">
                  <c:v>86.337999999999994</c:v>
                </c:pt>
                <c:pt idx="6824">
                  <c:v>86.364000000000004</c:v>
                </c:pt>
                <c:pt idx="6825">
                  <c:v>86.41</c:v>
                </c:pt>
                <c:pt idx="6826">
                  <c:v>86.45</c:v>
                </c:pt>
                <c:pt idx="6827">
                  <c:v>86.48</c:v>
                </c:pt>
                <c:pt idx="6828">
                  <c:v>86.52</c:v>
                </c:pt>
                <c:pt idx="6829">
                  <c:v>86.564999999999998</c:v>
                </c:pt>
                <c:pt idx="6830">
                  <c:v>86.6</c:v>
                </c:pt>
                <c:pt idx="6831">
                  <c:v>86.635999999999996</c:v>
                </c:pt>
                <c:pt idx="6832">
                  <c:v>86.667000000000002</c:v>
                </c:pt>
                <c:pt idx="6833">
                  <c:v>86.697000000000003</c:v>
                </c:pt>
                <c:pt idx="6834">
                  <c:v>86.709000000000003</c:v>
                </c:pt>
                <c:pt idx="6835">
                  <c:v>86.697999999999993</c:v>
                </c:pt>
                <c:pt idx="6836">
                  <c:v>86.680999999999997</c:v>
                </c:pt>
                <c:pt idx="6837">
                  <c:v>86.647000000000006</c:v>
                </c:pt>
                <c:pt idx="6838">
                  <c:v>86.597999999999999</c:v>
                </c:pt>
                <c:pt idx="6839">
                  <c:v>86.534999999999997</c:v>
                </c:pt>
                <c:pt idx="6840">
                  <c:v>86.45</c:v>
                </c:pt>
                <c:pt idx="6841">
                  <c:v>86.356999999999999</c:v>
                </c:pt>
                <c:pt idx="6842">
                  <c:v>86.256</c:v>
                </c:pt>
                <c:pt idx="6843">
                  <c:v>86.147000000000006</c:v>
                </c:pt>
                <c:pt idx="6844">
                  <c:v>86.028000000000006</c:v>
                </c:pt>
                <c:pt idx="6845">
                  <c:v>85.899000000000001</c:v>
                </c:pt>
                <c:pt idx="6846">
                  <c:v>85.777000000000001</c:v>
                </c:pt>
                <c:pt idx="6847">
                  <c:v>85.647000000000006</c:v>
                </c:pt>
                <c:pt idx="6848">
                  <c:v>85.510999999999996</c:v>
                </c:pt>
                <c:pt idx="6849">
                  <c:v>85.39</c:v>
                </c:pt>
                <c:pt idx="6850">
                  <c:v>85.275999999999996</c:v>
                </c:pt>
                <c:pt idx="6851">
                  <c:v>85.183999999999997</c:v>
                </c:pt>
                <c:pt idx="6852">
                  <c:v>85.102000000000004</c:v>
                </c:pt>
                <c:pt idx="6853">
                  <c:v>85.012</c:v>
                </c:pt>
                <c:pt idx="6854">
                  <c:v>84.924999999999997</c:v>
                </c:pt>
                <c:pt idx="6855">
                  <c:v>84.86</c:v>
                </c:pt>
                <c:pt idx="6856">
                  <c:v>84.82</c:v>
                </c:pt>
                <c:pt idx="6857">
                  <c:v>84.795000000000002</c:v>
                </c:pt>
                <c:pt idx="6858">
                  <c:v>84.8</c:v>
                </c:pt>
                <c:pt idx="6859">
                  <c:v>84.825000000000003</c:v>
                </c:pt>
                <c:pt idx="6860">
                  <c:v>84.853999999999999</c:v>
                </c:pt>
                <c:pt idx="6861">
                  <c:v>84.891000000000005</c:v>
                </c:pt>
                <c:pt idx="6862">
                  <c:v>84.930999999999997</c:v>
                </c:pt>
                <c:pt idx="6863">
                  <c:v>84.975999999999999</c:v>
                </c:pt>
                <c:pt idx="6864">
                  <c:v>85.012</c:v>
                </c:pt>
                <c:pt idx="6865">
                  <c:v>85.036000000000001</c:v>
                </c:pt>
                <c:pt idx="6866">
                  <c:v>85.051000000000002</c:v>
                </c:pt>
                <c:pt idx="6867">
                  <c:v>85.052000000000007</c:v>
                </c:pt>
                <c:pt idx="6868">
                  <c:v>85.043000000000006</c:v>
                </c:pt>
                <c:pt idx="6869">
                  <c:v>85.025000000000006</c:v>
                </c:pt>
                <c:pt idx="6870">
                  <c:v>85.010999999999996</c:v>
                </c:pt>
                <c:pt idx="6871">
                  <c:v>84.992000000000004</c:v>
                </c:pt>
                <c:pt idx="6872">
                  <c:v>84.96</c:v>
                </c:pt>
                <c:pt idx="6873">
                  <c:v>84.917000000000002</c:v>
                </c:pt>
                <c:pt idx="6874">
                  <c:v>84.858000000000004</c:v>
                </c:pt>
                <c:pt idx="6875">
                  <c:v>84.786000000000001</c:v>
                </c:pt>
                <c:pt idx="6876">
                  <c:v>84.706999999999994</c:v>
                </c:pt>
                <c:pt idx="6877">
                  <c:v>84.617000000000004</c:v>
                </c:pt>
                <c:pt idx="6878">
                  <c:v>84.525999999999996</c:v>
                </c:pt>
                <c:pt idx="6879">
                  <c:v>84.438999999999993</c:v>
                </c:pt>
                <c:pt idx="6880">
                  <c:v>84.361999999999995</c:v>
                </c:pt>
                <c:pt idx="6881">
                  <c:v>84.301000000000002</c:v>
                </c:pt>
                <c:pt idx="6882">
                  <c:v>84.238</c:v>
                </c:pt>
                <c:pt idx="6883">
                  <c:v>84.197000000000003</c:v>
                </c:pt>
                <c:pt idx="6884">
                  <c:v>84.164000000000001</c:v>
                </c:pt>
                <c:pt idx="6885">
                  <c:v>84.117999999999995</c:v>
                </c:pt>
                <c:pt idx="6886">
                  <c:v>84.09</c:v>
                </c:pt>
                <c:pt idx="6887">
                  <c:v>84.067999999999998</c:v>
                </c:pt>
                <c:pt idx="6888">
                  <c:v>84.043000000000006</c:v>
                </c:pt>
                <c:pt idx="6889">
                  <c:v>84.019000000000005</c:v>
                </c:pt>
                <c:pt idx="6890">
                  <c:v>83.998000000000005</c:v>
                </c:pt>
                <c:pt idx="6891">
                  <c:v>83.974000000000004</c:v>
                </c:pt>
                <c:pt idx="6892">
                  <c:v>83.957999999999998</c:v>
                </c:pt>
                <c:pt idx="6893">
                  <c:v>83.945999999999998</c:v>
                </c:pt>
                <c:pt idx="6894">
                  <c:v>83.941000000000003</c:v>
                </c:pt>
                <c:pt idx="6895">
                  <c:v>83.950999999999993</c:v>
                </c:pt>
                <c:pt idx="6896">
                  <c:v>83.972999999999999</c:v>
                </c:pt>
                <c:pt idx="6897">
                  <c:v>84.001999999999995</c:v>
                </c:pt>
                <c:pt idx="6898">
                  <c:v>84.04</c:v>
                </c:pt>
                <c:pt idx="6899">
                  <c:v>84.072000000000003</c:v>
                </c:pt>
                <c:pt idx="6900">
                  <c:v>84.088999999999999</c:v>
                </c:pt>
                <c:pt idx="6901">
                  <c:v>84.082999999999998</c:v>
                </c:pt>
                <c:pt idx="6902">
                  <c:v>84.069000000000003</c:v>
                </c:pt>
                <c:pt idx="6903">
                  <c:v>84.051000000000002</c:v>
                </c:pt>
                <c:pt idx="6904">
                  <c:v>84.028000000000006</c:v>
                </c:pt>
                <c:pt idx="6905">
                  <c:v>83.997</c:v>
                </c:pt>
                <c:pt idx="6906">
                  <c:v>83.959000000000003</c:v>
                </c:pt>
                <c:pt idx="6907">
                  <c:v>83.924999999999997</c:v>
                </c:pt>
                <c:pt idx="6908">
                  <c:v>83.893000000000001</c:v>
                </c:pt>
                <c:pt idx="6909">
                  <c:v>83.869</c:v>
                </c:pt>
                <c:pt idx="6910">
                  <c:v>83.846999999999994</c:v>
                </c:pt>
                <c:pt idx="6911">
                  <c:v>83.822000000000003</c:v>
                </c:pt>
                <c:pt idx="6912">
                  <c:v>83.808999999999997</c:v>
                </c:pt>
                <c:pt idx="6913">
                  <c:v>83.793000000000006</c:v>
                </c:pt>
                <c:pt idx="6914">
                  <c:v>83.781999999999996</c:v>
                </c:pt>
                <c:pt idx="6915">
                  <c:v>83.774000000000001</c:v>
                </c:pt>
                <c:pt idx="6916">
                  <c:v>83.774000000000001</c:v>
                </c:pt>
                <c:pt idx="6917">
                  <c:v>83.781000000000006</c:v>
                </c:pt>
                <c:pt idx="6918">
                  <c:v>83.793999999999997</c:v>
                </c:pt>
                <c:pt idx="6919">
                  <c:v>83.805999999999997</c:v>
                </c:pt>
                <c:pt idx="6920">
                  <c:v>83.81</c:v>
                </c:pt>
                <c:pt idx="6921">
                  <c:v>83.81</c:v>
                </c:pt>
                <c:pt idx="6922">
                  <c:v>83.81</c:v>
                </c:pt>
                <c:pt idx="6923">
                  <c:v>83.808999999999997</c:v>
                </c:pt>
                <c:pt idx="6924">
                  <c:v>83.8</c:v>
                </c:pt>
                <c:pt idx="6925">
                  <c:v>83.787000000000006</c:v>
                </c:pt>
                <c:pt idx="6926">
                  <c:v>83.775999999999996</c:v>
                </c:pt>
                <c:pt idx="6927">
                  <c:v>83.760999999999996</c:v>
                </c:pt>
                <c:pt idx="6928">
                  <c:v>83.739000000000004</c:v>
                </c:pt>
                <c:pt idx="6929">
                  <c:v>83.715999999999994</c:v>
                </c:pt>
                <c:pt idx="6930">
                  <c:v>83.688000000000002</c:v>
                </c:pt>
                <c:pt idx="6931">
                  <c:v>83.653999999999996</c:v>
                </c:pt>
                <c:pt idx="6932">
                  <c:v>83.62</c:v>
                </c:pt>
                <c:pt idx="6933">
                  <c:v>83.581999999999994</c:v>
                </c:pt>
                <c:pt idx="6934">
                  <c:v>83.537000000000006</c:v>
                </c:pt>
                <c:pt idx="6935">
                  <c:v>83.494</c:v>
                </c:pt>
                <c:pt idx="6936">
                  <c:v>83.462999999999994</c:v>
                </c:pt>
                <c:pt idx="6937">
                  <c:v>83.441000000000003</c:v>
                </c:pt>
                <c:pt idx="6938">
                  <c:v>83.424999999999997</c:v>
                </c:pt>
                <c:pt idx="6939">
                  <c:v>83.415000000000006</c:v>
                </c:pt>
                <c:pt idx="6940">
                  <c:v>83.409000000000006</c:v>
                </c:pt>
                <c:pt idx="6941">
                  <c:v>83.406000000000006</c:v>
                </c:pt>
                <c:pt idx="6942">
                  <c:v>83.409000000000006</c:v>
                </c:pt>
                <c:pt idx="6943">
                  <c:v>83.415000000000006</c:v>
                </c:pt>
                <c:pt idx="6944">
                  <c:v>83.417000000000002</c:v>
                </c:pt>
                <c:pt idx="6945">
                  <c:v>83.423000000000002</c:v>
                </c:pt>
                <c:pt idx="6946">
                  <c:v>83.433000000000007</c:v>
                </c:pt>
                <c:pt idx="6947">
                  <c:v>83.447999999999993</c:v>
                </c:pt>
                <c:pt idx="6948">
                  <c:v>83.457999999999998</c:v>
                </c:pt>
                <c:pt idx="6949">
                  <c:v>83.465999999999994</c:v>
                </c:pt>
                <c:pt idx="6950">
                  <c:v>83.471999999999994</c:v>
                </c:pt>
                <c:pt idx="6951">
                  <c:v>83.468999999999994</c:v>
                </c:pt>
                <c:pt idx="6952">
                  <c:v>83.46</c:v>
                </c:pt>
                <c:pt idx="6953">
                  <c:v>83.447000000000003</c:v>
                </c:pt>
                <c:pt idx="6954">
                  <c:v>83.430999999999997</c:v>
                </c:pt>
                <c:pt idx="6955">
                  <c:v>83.417000000000002</c:v>
                </c:pt>
                <c:pt idx="6956">
                  <c:v>83.4</c:v>
                </c:pt>
                <c:pt idx="6957">
                  <c:v>83.384</c:v>
                </c:pt>
                <c:pt idx="6958">
                  <c:v>83.372</c:v>
                </c:pt>
                <c:pt idx="6959">
                  <c:v>83.366</c:v>
                </c:pt>
                <c:pt idx="6960">
                  <c:v>83.367000000000004</c:v>
                </c:pt>
                <c:pt idx="6961">
                  <c:v>83.373000000000005</c:v>
                </c:pt>
                <c:pt idx="6962">
                  <c:v>83.388999999999996</c:v>
                </c:pt>
                <c:pt idx="6963">
                  <c:v>83.411000000000001</c:v>
                </c:pt>
                <c:pt idx="6964">
                  <c:v>83.435000000000002</c:v>
                </c:pt>
                <c:pt idx="6965">
                  <c:v>83.450999999999993</c:v>
                </c:pt>
                <c:pt idx="6966">
                  <c:v>83.465000000000003</c:v>
                </c:pt>
                <c:pt idx="6967">
                  <c:v>83.472999999999999</c:v>
                </c:pt>
                <c:pt idx="6968">
                  <c:v>83.468000000000004</c:v>
                </c:pt>
                <c:pt idx="6969">
                  <c:v>83.462000000000003</c:v>
                </c:pt>
                <c:pt idx="6970">
                  <c:v>83.45</c:v>
                </c:pt>
                <c:pt idx="6971">
                  <c:v>83.429000000000002</c:v>
                </c:pt>
                <c:pt idx="6972">
                  <c:v>83.399000000000001</c:v>
                </c:pt>
                <c:pt idx="6973">
                  <c:v>83.36</c:v>
                </c:pt>
                <c:pt idx="6974">
                  <c:v>83.31</c:v>
                </c:pt>
                <c:pt idx="6975">
                  <c:v>83.265000000000001</c:v>
                </c:pt>
                <c:pt idx="6976">
                  <c:v>83.200999999999993</c:v>
                </c:pt>
                <c:pt idx="6977">
                  <c:v>83.132000000000005</c:v>
                </c:pt>
                <c:pt idx="6978">
                  <c:v>83.051000000000002</c:v>
                </c:pt>
                <c:pt idx="6979">
                  <c:v>82.950999999999993</c:v>
                </c:pt>
                <c:pt idx="6980">
                  <c:v>82.837000000000003</c:v>
                </c:pt>
                <c:pt idx="6981">
                  <c:v>82.712000000000003</c:v>
                </c:pt>
                <c:pt idx="6982">
                  <c:v>82.572999999999993</c:v>
                </c:pt>
                <c:pt idx="6983">
                  <c:v>82.412999999999997</c:v>
                </c:pt>
                <c:pt idx="6984">
                  <c:v>82.236000000000004</c:v>
                </c:pt>
                <c:pt idx="6985">
                  <c:v>82.052999999999997</c:v>
                </c:pt>
                <c:pt idx="6986">
                  <c:v>81.867999999999995</c:v>
                </c:pt>
                <c:pt idx="6987">
                  <c:v>81.688999999999993</c:v>
                </c:pt>
                <c:pt idx="6988">
                  <c:v>81.501000000000005</c:v>
                </c:pt>
                <c:pt idx="6989">
                  <c:v>81.311000000000007</c:v>
                </c:pt>
                <c:pt idx="6990">
                  <c:v>81.126999999999995</c:v>
                </c:pt>
                <c:pt idx="6991">
                  <c:v>80.947999999999993</c:v>
                </c:pt>
                <c:pt idx="6992">
                  <c:v>80.760999999999996</c:v>
                </c:pt>
                <c:pt idx="6993">
                  <c:v>80.564999999999998</c:v>
                </c:pt>
                <c:pt idx="6994">
                  <c:v>80.379000000000005</c:v>
                </c:pt>
                <c:pt idx="6995">
                  <c:v>80.183000000000007</c:v>
                </c:pt>
                <c:pt idx="6996">
                  <c:v>79.971999999999994</c:v>
                </c:pt>
                <c:pt idx="6997">
                  <c:v>79.768000000000001</c:v>
                </c:pt>
                <c:pt idx="6998">
                  <c:v>79.555000000000007</c:v>
                </c:pt>
                <c:pt idx="6999">
                  <c:v>79.338999999999999</c:v>
                </c:pt>
                <c:pt idx="7000">
                  <c:v>79.138999999999996</c:v>
                </c:pt>
                <c:pt idx="7001">
                  <c:v>78.95</c:v>
                </c:pt>
                <c:pt idx="7002">
                  <c:v>78.748999999999995</c:v>
                </c:pt>
                <c:pt idx="7003">
                  <c:v>78.555000000000007</c:v>
                </c:pt>
                <c:pt idx="7004">
                  <c:v>78.384</c:v>
                </c:pt>
                <c:pt idx="7005">
                  <c:v>78.218999999999994</c:v>
                </c:pt>
                <c:pt idx="7006">
                  <c:v>78.070999999999998</c:v>
                </c:pt>
                <c:pt idx="7007">
                  <c:v>77.95</c:v>
                </c:pt>
                <c:pt idx="7008">
                  <c:v>77.84</c:v>
                </c:pt>
                <c:pt idx="7009">
                  <c:v>77.747</c:v>
                </c:pt>
                <c:pt idx="7010">
                  <c:v>77.656000000000006</c:v>
                </c:pt>
                <c:pt idx="7011">
                  <c:v>77.570999999999998</c:v>
                </c:pt>
                <c:pt idx="7012">
                  <c:v>77.507000000000005</c:v>
                </c:pt>
                <c:pt idx="7013">
                  <c:v>77.457999999999998</c:v>
                </c:pt>
                <c:pt idx="7014">
                  <c:v>77.418000000000006</c:v>
                </c:pt>
                <c:pt idx="7015">
                  <c:v>77.39</c:v>
                </c:pt>
                <c:pt idx="7016">
                  <c:v>77.378</c:v>
                </c:pt>
                <c:pt idx="7017">
                  <c:v>77.379000000000005</c:v>
                </c:pt>
                <c:pt idx="7018">
                  <c:v>77.393000000000001</c:v>
                </c:pt>
                <c:pt idx="7019">
                  <c:v>77.421999999999997</c:v>
                </c:pt>
                <c:pt idx="7020">
                  <c:v>77.463999999999999</c:v>
                </c:pt>
                <c:pt idx="7021">
                  <c:v>77.504999999999995</c:v>
                </c:pt>
                <c:pt idx="7022">
                  <c:v>77.55</c:v>
                </c:pt>
                <c:pt idx="7023">
                  <c:v>77.608999999999995</c:v>
                </c:pt>
                <c:pt idx="7024">
                  <c:v>77.677000000000007</c:v>
                </c:pt>
                <c:pt idx="7025">
                  <c:v>77.756</c:v>
                </c:pt>
                <c:pt idx="7026">
                  <c:v>77.843000000000004</c:v>
                </c:pt>
                <c:pt idx="7027">
                  <c:v>77.927000000000007</c:v>
                </c:pt>
                <c:pt idx="7028">
                  <c:v>78.013999999999996</c:v>
                </c:pt>
                <c:pt idx="7029">
                  <c:v>78.099999999999994</c:v>
                </c:pt>
                <c:pt idx="7030">
                  <c:v>78.186000000000007</c:v>
                </c:pt>
                <c:pt idx="7031">
                  <c:v>78.272999999999996</c:v>
                </c:pt>
                <c:pt idx="7032">
                  <c:v>78.355000000000004</c:v>
                </c:pt>
                <c:pt idx="7033">
                  <c:v>78.433999999999997</c:v>
                </c:pt>
                <c:pt idx="7034">
                  <c:v>78.507999999999996</c:v>
                </c:pt>
                <c:pt idx="7035">
                  <c:v>78.573999999999998</c:v>
                </c:pt>
                <c:pt idx="7036">
                  <c:v>78.623000000000005</c:v>
                </c:pt>
                <c:pt idx="7037">
                  <c:v>78.673000000000002</c:v>
                </c:pt>
                <c:pt idx="7038">
                  <c:v>78.706000000000003</c:v>
                </c:pt>
                <c:pt idx="7039">
                  <c:v>78.733999999999995</c:v>
                </c:pt>
                <c:pt idx="7040">
                  <c:v>78.751000000000005</c:v>
                </c:pt>
                <c:pt idx="7041">
                  <c:v>78.766999999999996</c:v>
                </c:pt>
                <c:pt idx="7042">
                  <c:v>78.772000000000006</c:v>
                </c:pt>
                <c:pt idx="7043">
                  <c:v>78.769000000000005</c:v>
                </c:pt>
                <c:pt idx="7044">
                  <c:v>78.760000000000005</c:v>
                </c:pt>
                <c:pt idx="7045">
                  <c:v>78.751999999999995</c:v>
                </c:pt>
                <c:pt idx="7046">
                  <c:v>78.742000000000004</c:v>
                </c:pt>
                <c:pt idx="7047">
                  <c:v>78.727000000000004</c:v>
                </c:pt>
                <c:pt idx="7048">
                  <c:v>78.701999999999998</c:v>
                </c:pt>
                <c:pt idx="7049">
                  <c:v>78.674999999999997</c:v>
                </c:pt>
                <c:pt idx="7050">
                  <c:v>78.641000000000005</c:v>
                </c:pt>
                <c:pt idx="7051">
                  <c:v>78.61</c:v>
                </c:pt>
                <c:pt idx="7052">
                  <c:v>78.585999999999999</c:v>
                </c:pt>
                <c:pt idx="7053">
                  <c:v>78.572000000000003</c:v>
                </c:pt>
                <c:pt idx="7054">
                  <c:v>78.569000000000003</c:v>
                </c:pt>
                <c:pt idx="7055">
                  <c:v>78.581000000000003</c:v>
                </c:pt>
                <c:pt idx="7056">
                  <c:v>78.605000000000004</c:v>
                </c:pt>
                <c:pt idx="7057">
                  <c:v>78.628</c:v>
                </c:pt>
                <c:pt idx="7058">
                  <c:v>78.650999999999996</c:v>
                </c:pt>
                <c:pt idx="7059">
                  <c:v>78.676000000000002</c:v>
                </c:pt>
                <c:pt idx="7060">
                  <c:v>78.701999999999998</c:v>
                </c:pt>
                <c:pt idx="7061">
                  <c:v>78.716999999999999</c:v>
                </c:pt>
                <c:pt idx="7062">
                  <c:v>78.728999999999999</c:v>
                </c:pt>
                <c:pt idx="7063">
                  <c:v>78.751999999999995</c:v>
                </c:pt>
                <c:pt idx="7064">
                  <c:v>78.775000000000006</c:v>
                </c:pt>
                <c:pt idx="7065">
                  <c:v>78.801000000000002</c:v>
                </c:pt>
                <c:pt idx="7066">
                  <c:v>78.814999999999998</c:v>
                </c:pt>
                <c:pt idx="7067">
                  <c:v>78.823999999999998</c:v>
                </c:pt>
                <c:pt idx="7068">
                  <c:v>78.822999999999993</c:v>
                </c:pt>
                <c:pt idx="7069">
                  <c:v>78.799000000000007</c:v>
                </c:pt>
                <c:pt idx="7070">
                  <c:v>78.763999999999996</c:v>
                </c:pt>
                <c:pt idx="7071">
                  <c:v>78.701999999999998</c:v>
                </c:pt>
                <c:pt idx="7072">
                  <c:v>78.647000000000006</c:v>
                </c:pt>
                <c:pt idx="7073">
                  <c:v>78.584999999999994</c:v>
                </c:pt>
                <c:pt idx="7074">
                  <c:v>78.510999999999996</c:v>
                </c:pt>
                <c:pt idx="7075">
                  <c:v>78.44</c:v>
                </c:pt>
                <c:pt idx="7076">
                  <c:v>78.36</c:v>
                </c:pt>
                <c:pt idx="7077">
                  <c:v>78.274000000000001</c:v>
                </c:pt>
                <c:pt idx="7078">
                  <c:v>78.180000000000007</c:v>
                </c:pt>
                <c:pt idx="7079">
                  <c:v>78.078000000000003</c:v>
                </c:pt>
                <c:pt idx="7080">
                  <c:v>77.98</c:v>
                </c:pt>
                <c:pt idx="7081">
                  <c:v>77.881</c:v>
                </c:pt>
                <c:pt idx="7082">
                  <c:v>77.774000000000001</c:v>
                </c:pt>
                <c:pt idx="7083">
                  <c:v>77.685000000000002</c:v>
                </c:pt>
                <c:pt idx="7084">
                  <c:v>77.608999999999995</c:v>
                </c:pt>
                <c:pt idx="7085">
                  <c:v>77.522999999999996</c:v>
                </c:pt>
                <c:pt idx="7086">
                  <c:v>77.441999999999993</c:v>
                </c:pt>
                <c:pt idx="7087">
                  <c:v>77.367000000000004</c:v>
                </c:pt>
                <c:pt idx="7088">
                  <c:v>77.296999999999997</c:v>
                </c:pt>
                <c:pt idx="7089">
                  <c:v>77.239000000000004</c:v>
                </c:pt>
                <c:pt idx="7090">
                  <c:v>77.204999999999998</c:v>
                </c:pt>
                <c:pt idx="7091">
                  <c:v>77.176000000000002</c:v>
                </c:pt>
                <c:pt idx="7092">
                  <c:v>77.152000000000001</c:v>
                </c:pt>
                <c:pt idx="7093">
                  <c:v>77.14</c:v>
                </c:pt>
                <c:pt idx="7094">
                  <c:v>77.132000000000005</c:v>
                </c:pt>
                <c:pt idx="7095">
                  <c:v>77.126000000000005</c:v>
                </c:pt>
                <c:pt idx="7096">
                  <c:v>77.125</c:v>
                </c:pt>
                <c:pt idx="7097">
                  <c:v>77.120999999999995</c:v>
                </c:pt>
                <c:pt idx="7098">
                  <c:v>77.117999999999995</c:v>
                </c:pt>
                <c:pt idx="7099">
                  <c:v>77.120999999999995</c:v>
                </c:pt>
                <c:pt idx="7100">
                  <c:v>77.111000000000004</c:v>
                </c:pt>
                <c:pt idx="7101">
                  <c:v>77.084999999999994</c:v>
                </c:pt>
                <c:pt idx="7102">
                  <c:v>77.072999999999993</c:v>
                </c:pt>
                <c:pt idx="7103">
                  <c:v>77.06</c:v>
                </c:pt>
                <c:pt idx="7104">
                  <c:v>77.043999999999997</c:v>
                </c:pt>
                <c:pt idx="7105">
                  <c:v>77.031999999999996</c:v>
                </c:pt>
                <c:pt idx="7106">
                  <c:v>77.007000000000005</c:v>
                </c:pt>
                <c:pt idx="7107">
                  <c:v>76.953999999999994</c:v>
                </c:pt>
                <c:pt idx="7108">
                  <c:v>76.891999999999996</c:v>
                </c:pt>
                <c:pt idx="7109">
                  <c:v>76.831999999999994</c:v>
                </c:pt>
                <c:pt idx="7110">
                  <c:v>76.753</c:v>
                </c:pt>
                <c:pt idx="7111">
                  <c:v>76.671999999999997</c:v>
                </c:pt>
                <c:pt idx="7112">
                  <c:v>76.611999999999995</c:v>
                </c:pt>
                <c:pt idx="7113">
                  <c:v>76.569000000000003</c:v>
                </c:pt>
                <c:pt idx="7114">
                  <c:v>76.53</c:v>
                </c:pt>
                <c:pt idx="7115">
                  <c:v>76.507999999999996</c:v>
                </c:pt>
                <c:pt idx="7116">
                  <c:v>76.498999999999995</c:v>
                </c:pt>
                <c:pt idx="7117">
                  <c:v>76.503</c:v>
                </c:pt>
                <c:pt idx="7118">
                  <c:v>76.52</c:v>
                </c:pt>
                <c:pt idx="7119">
                  <c:v>76.548000000000002</c:v>
                </c:pt>
                <c:pt idx="7120">
                  <c:v>76.578000000000003</c:v>
                </c:pt>
                <c:pt idx="7121">
                  <c:v>76.611000000000004</c:v>
                </c:pt>
                <c:pt idx="7122">
                  <c:v>76.644000000000005</c:v>
                </c:pt>
                <c:pt idx="7123">
                  <c:v>76.667000000000002</c:v>
                </c:pt>
                <c:pt idx="7124">
                  <c:v>76.694999999999993</c:v>
                </c:pt>
                <c:pt idx="7125">
                  <c:v>76.715999999999994</c:v>
                </c:pt>
                <c:pt idx="7126">
                  <c:v>76.731999999999999</c:v>
                </c:pt>
                <c:pt idx="7127">
                  <c:v>76.742999999999995</c:v>
                </c:pt>
                <c:pt idx="7128">
                  <c:v>76.751000000000005</c:v>
                </c:pt>
                <c:pt idx="7129">
                  <c:v>76.766000000000005</c:v>
                </c:pt>
                <c:pt idx="7130">
                  <c:v>76.778000000000006</c:v>
                </c:pt>
                <c:pt idx="7131">
                  <c:v>76.777000000000001</c:v>
                </c:pt>
                <c:pt idx="7132">
                  <c:v>76.766000000000005</c:v>
                </c:pt>
                <c:pt idx="7133">
                  <c:v>76.745000000000005</c:v>
                </c:pt>
                <c:pt idx="7134">
                  <c:v>76.706000000000003</c:v>
                </c:pt>
                <c:pt idx="7135">
                  <c:v>76.650000000000006</c:v>
                </c:pt>
                <c:pt idx="7136">
                  <c:v>76.59</c:v>
                </c:pt>
                <c:pt idx="7137">
                  <c:v>76.55</c:v>
                </c:pt>
                <c:pt idx="7138">
                  <c:v>76.531999999999996</c:v>
                </c:pt>
                <c:pt idx="7139">
                  <c:v>76.534999999999997</c:v>
                </c:pt>
                <c:pt idx="7140">
                  <c:v>76.546999999999997</c:v>
                </c:pt>
                <c:pt idx="7141">
                  <c:v>76.561000000000007</c:v>
                </c:pt>
                <c:pt idx="7142">
                  <c:v>76.578000000000003</c:v>
                </c:pt>
                <c:pt idx="7143">
                  <c:v>76.602000000000004</c:v>
                </c:pt>
                <c:pt idx="7144">
                  <c:v>76.632999999999996</c:v>
                </c:pt>
                <c:pt idx="7145">
                  <c:v>76.671000000000006</c:v>
                </c:pt>
                <c:pt idx="7146">
                  <c:v>76.706999999999994</c:v>
                </c:pt>
                <c:pt idx="7147">
                  <c:v>76.741</c:v>
                </c:pt>
                <c:pt idx="7148">
                  <c:v>76.769000000000005</c:v>
                </c:pt>
                <c:pt idx="7149">
                  <c:v>76.796000000000006</c:v>
                </c:pt>
                <c:pt idx="7150">
                  <c:v>76.826999999999998</c:v>
                </c:pt>
                <c:pt idx="7151">
                  <c:v>76.858999999999995</c:v>
                </c:pt>
                <c:pt idx="7152">
                  <c:v>76.876000000000005</c:v>
                </c:pt>
                <c:pt idx="7153">
                  <c:v>76.885000000000005</c:v>
                </c:pt>
                <c:pt idx="7154">
                  <c:v>76.900999999999996</c:v>
                </c:pt>
                <c:pt idx="7155">
                  <c:v>76.903999999999996</c:v>
                </c:pt>
                <c:pt idx="7156">
                  <c:v>76.882000000000005</c:v>
                </c:pt>
                <c:pt idx="7157">
                  <c:v>76.849999999999994</c:v>
                </c:pt>
                <c:pt idx="7158">
                  <c:v>76.802999999999997</c:v>
                </c:pt>
                <c:pt idx="7159">
                  <c:v>76.739999999999995</c:v>
                </c:pt>
                <c:pt idx="7160">
                  <c:v>76.665000000000006</c:v>
                </c:pt>
                <c:pt idx="7161">
                  <c:v>76.582999999999998</c:v>
                </c:pt>
                <c:pt idx="7162">
                  <c:v>76.513999999999996</c:v>
                </c:pt>
                <c:pt idx="7163">
                  <c:v>76.468000000000004</c:v>
                </c:pt>
                <c:pt idx="7164">
                  <c:v>76.436999999999998</c:v>
                </c:pt>
                <c:pt idx="7165">
                  <c:v>76.418999999999997</c:v>
                </c:pt>
                <c:pt idx="7166">
                  <c:v>76.421000000000006</c:v>
                </c:pt>
                <c:pt idx="7167">
                  <c:v>76.433999999999997</c:v>
                </c:pt>
                <c:pt idx="7168">
                  <c:v>76.457999999999998</c:v>
                </c:pt>
                <c:pt idx="7169">
                  <c:v>76.472999999999999</c:v>
                </c:pt>
                <c:pt idx="7170">
                  <c:v>76.465999999999994</c:v>
                </c:pt>
                <c:pt idx="7171">
                  <c:v>76.459999999999994</c:v>
                </c:pt>
                <c:pt idx="7172">
                  <c:v>76.468999999999994</c:v>
                </c:pt>
                <c:pt idx="7173">
                  <c:v>76.481999999999999</c:v>
                </c:pt>
                <c:pt idx="7174">
                  <c:v>76.492999999999995</c:v>
                </c:pt>
                <c:pt idx="7175">
                  <c:v>76.495000000000005</c:v>
                </c:pt>
                <c:pt idx="7176">
                  <c:v>76.497</c:v>
                </c:pt>
                <c:pt idx="7177">
                  <c:v>76.495999999999995</c:v>
                </c:pt>
                <c:pt idx="7178">
                  <c:v>76.494</c:v>
                </c:pt>
                <c:pt idx="7179">
                  <c:v>76.488</c:v>
                </c:pt>
                <c:pt idx="7180">
                  <c:v>76.477000000000004</c:v>
                </c:pt>
                <c:pt idx="7181">
                  <c:v>76.468999999999994</c:v>
                </c:pt>
                <c:pt idx="7182">
                  <c:v>76.465999999999994</c:v>
                </c:pt>
                <c:pt idx="7183">
                  <c:v>76.459000000000003</c:v>
                </c:pt>
                <c:pt idx="7184">
                  <c:v>76.454999999999998</c:v>
                </c:pt>
                <c:pt idx="7185">
                  <c:v>76.453999999999994</c:v>
                </c:pt>
                <c:pt idx="7186">
                  <c:v>76.456999999999994</c:v>
                </c:pt>
                <c:pt idx="7187">
                  <c:v>76.459999999999994</c:v>
                </c:pt>
                <c:pt idx="7188">
                  <c:v>76.462999999999994</c:v>
                </c:pt>
                <c:pt idx="7189">
                  <c:v>76.465999999999994</c:v>
                </c:pt>
                <c:pt idx="7190">
                  <c:v>76.47</c:v>
                </c:pt>
                <c:pt idx="7191">
                  <c:v>76.465000000000003</c:v>
                </c:pt>
                <c:pt idx="7192">
                  <c:v>76.456000000000003</c:v>
                </c:pt>
                <c:pt idx="7193">
                  <c:v>76.447000000000003</c:v>
                </c:pt>
                <c:pt idx="7194">
                  <c:v>76.430999999999997</c:v>
                </c:pt>
                <c:pt idx="7195">
                  <c:v>76.412999999999997</c:v>
                </c:pt>
                <c:pt idx="7196">
                  <c:v>76.397000000000006</c:v>
                </c:pt>
                <c:pt idx="7197">
                  <c:v>76.379000000000005</c:v>
                </c:pt>
                <c:pt idx="7198">
                  <c:v>76.367000000000004</c:v>
                </c:pt>
                <c:pt idx="7199">
                  <c:v>76.36</c:v>
                </c:pt>
                <c:pt idx="7200">
                  <c:v>76.356999999999999</c:v>
                </c:pt>
                <c:pt idx="7201">
                  <c:v>76.358000000000004</c:v>
                </c:pt>
                <c:pt idx="7202">
                  <c:v>76.364000000000004</c:v>
                </c:pt>
                <c:pt idx="7203">
                  <c:v>76.373000000000005</c:v>
                </c:pt>
                <c:pt idx="7204">
                  <c:v>76.385999999999996</c:v>
                </c:pt>
                <c:pt idx="7205">
                  <c:v>76.411000000000001</c:v>
                </c:pt>
                <c:pt idx="7206">
                  <c:v>76.435000000000002</c:v>
                </c:pt>
                <c:pt idx="7207">
                  <c:v>76.459999999999994</c:v>
                </c:pt>
                <c:pt idx="7208">
                  <c:v>76.477000000000004</c:v>
                </c:pt>
                <c:pt idx="7209">
                  <c:v>76.486999999999995</c:v>
                </c:pt>
                <c:pt idx="7210">
                  <c:v>76.494</c:v>
                </c:pt>
                <c:pt idx="7211">
                  <c:v>76.498999999999995</c:v>
                </c:pt>
                <c:pt idx="7212">
                  <c:v>76.507999999999996</c:v>
                </c:pt>
                <c:pt idx="7213">
                  <c:v>76.516000000000005</c:v>
                </c:pt>
                <c:pt idx="7214">
                  <c:v>76.525999999999996</c:v>
                </c:pt>
                <c:pt idx="7215">
                  <c:v>76.540999999999997</c:v>
                </c:pt>
                <c:pt idx="7216">
                  <c:v>76.56</c:v>
                </c:pt>
                <c:pt idx="7217">
                  <c:v>76.58</c:v>
                </c:pt>
                <c:pt idx="7218">
                  <c:v>76.602999999999994</c:v>
                </c:pt>
                <c:pt idx="7219">
                  <c:v>76.623000000000005</c:v>
                </c:pt>
                <c:pt idx="7220">
                  <c:v>76.643000000000001</c:v>
                </c:pt>
                <c:pt idx="7221">
                  <c:v>76.656000000000006</c:v>
                </c:pt>
                <c:pt idx="7222">
                  <c:v>76.665000000000006</c:v>
                </c:pt>
                <c:pt idx="7223">
                  <c:v>76.679000000000002</c:v>
                </c:pt>
                <c:pt idx="7224">
                  <c:v>76.692999999999998</c:v>
                </c:pt>
                <c:pt idx="7225">
                  <c:v>76.713999999999999</c:v>
                </c:pt>
                <c:pt idx="7226">
                  <c:v>76.73</c:v>
                </c:pt>
                <c:pt idx="7227">
                  <c:v>76.742999999999995</c:v>
                </c:pt>
                <c:pt idx="7228">
                  <c:v>76.751999999999995</c:v>
                </c:pt>
                <c:pt idx="7229">
                  <c:v>76.757000000000005</c:v>
                </c:pt>
                <c:pt idx="7230">
                  <c:v>76.759</c:v>
                </c:pt>
                <c:pt idx="7231">
                  <c:v>76.751999999999995</c:v>
                </c:pt>
                <c:pt idx="7232">
                  <c:v>76.742999999999995</c:v>
                </c:pt>
                <c:pt idx="7233">
                  <c:v>76.734999999999999</c:v>
                </c:pt>
                <c:pt idx="7234">
                  <c:v>76.73</c:v>
                </c:pt>
                <c:pt idx="7235">
                  <c:v>76.721000000000004</c:v>
                </c:pt>
                <c:pt idx="7236">
                  <c:v>76.709999999999994</c:v>
                </c:pt>
                <c:pt idx="7237">
                  <c:v>76.698999999999998</c:v>
                </c:pt>
                <c:pt idx="7238">
                  <c:v>76.688999999999993</c:v>
                </c:pt>
                <c:pt idx="7239">
                  <c:v>76.679000000000002</c:v>
                </c:pt>
                <c:pt idx="7240">
                  <c:v>76.668000000000006</c:v>
                </c:pt>
                <c:pt idx="7241">
                  <c:v>76.656000000000006</c:v>
                </c:pt>
                <c:pt idx="7242">
                  <c:v>76.647000000000006</c:v>
                </c:pt>
                <c:pt idx="7243">
                  <c:v>76.637</c:v>
                </c:pt>
                <c:pt idx="7244">
                  <c:v>76.632999999999996</c:v>
                </c:pt>
                <c:pt idx="7245">
                  <c:v>76.628</c:v>
                </c:pt>
                <c:pt idx="7246">
                  <c:v>76.616</c:v>
                </c:pt>
                <c:pt idx="7247">
                  <c:v>76.608000000000004</c:v>
                </c:pt>
                <c:pt idx="7248">
                  <c:v>76.600999999999999</c:v>
                </c:pt>
                <c:pt idx="7249">
                  <c:v>76.597999999999999</c:v>
                </c:pt>
                <c:pt idx="7250">
                  <c:v>76.594999999999999</c:v>
                </c:pt>
                <c:pt idx="7251">
                  <c:v>76.596000000000004</c:v>
                </c:pt>
                <c:pt idx="7252">
                  <c:v>76.597999999999999</c:v>
                </c:pt>
                <c:pt idx="7253">
                  <c:v>76.600999999999999</c:v>
                </c:pt>
                <c:pt idx="7254">
                  <c:v>76.602000000000004</c:v>
                </c:pt>
                <c:pt idx="7255">
                  <c:v>76.603999999999999</c:v>
                </c:pt>
                <c:pt idx="7256">
                  <c:v>76.608999999999995</c:v>
                </c:pt>
                <c:pt idx="7257">
                  <c:v>76.614000000000004</c:v>
                </c:pt>
                <c:pt idx="7258">
                  <c:v>76.617999999999995</c:v>
                </c:pt>
                <c:pt idx="7259">
                  <c:v>76.629000000000005</c:v>
                </c:pt>
                <c:pt idx="7260">
                  <c:v>76.638999999999996</c:v>
                </c:pt>
                <c:pt idx="7261">
                  <c:v>76.650999999999996</c:v>
                </c:pt>
                <c:pt idx="7262">
                  <c:v>76.665999999999997</c:v>
                </c:pt>
                <c:pt idx="7263">
                  <c:v>76.679000000000002</c:v>
                </c:pt>
                <c:pt idx="7264">
                  <c:v>76.686000000000007</c:v>
                </c:pt>
                <c:pt idx="7265">
                  <c:v>76.692999999999998</c:v>
                </c:pt>
                <c:pt idx="7266">
                  <c:v>76.700999999999993</c:v>
                </c:pt>
                <c:pt idx="7267">
                  <c:v>76.703000000000003</c:v>
                </c:pt>
                <c:pt idx="7268">
                  <c:v>76.697999999999993</c:v>
                </c:pt>
                <c:pt idx="7269">
                  <c:v>76.692999999999998</c:v>
                </c:pt>
                <c:pt idx="7270">
                  <c:v>76.691999999999993</c:v>
                </c:pt>
                <c:pt idx="7271">
                  <c:v>76.694999999999993</c:v>
                </c:pt>
                <c:pt idx="7272">
                  <c:v>76.694999999999993</c:v>
                </c:pt>
                <c:pt idx="7273">
                  <c:v>76.680999999999997</c:v>
                </c:pt>
                <c:pt idx="7274">
                  <c:v>76.647000000000006</c:v>
                </c:pt>
                <c:pt idx="7275">
                  <c:v>76.608000000000004</c:v>
                </c:pt>
                <c:pt idx="7276">
                  <c:v>76.573999999999998</c:v>
                </c:pt>
                <c:pt idx="7277">
                  <c:v>76.53</c:v>
                </c:pt>
                <c:pt idx="7278">
                  <c:v>76.48</c:v>
                </c:pt>
                <c:pt idx="7279">
                  <c:v>76.433999999999997</c:v>
                </c:pt>
                <c:pt idx="7280">
                  <c:v>76.388999999999996</c:v>
                </c:pt>
                <c:pt idx="7281">
                  <c:v>76.332999999999998</c:v>
                </c:pt>
                <c:pt idx="7282">
                  <c:v>76.284000000000006</c:v>
                </c:pt>
                <c:pt idx="7283">
                  <c:v>76.234999999999999</c:v>
                </c:pt>
                <c:pt idx="7284">
                  <c:v>76.183999999999997</c:v>
                </c:pt>
                <c:pt idx="7285">
                  <c:v>76.156000000000006</c:v>
                </c:pt>
                <c:pt idx="7286">
                  <c:v>76.126000000000005</c:v>
                </c:pt>
                <c:pt idx="7287">
                  <c:v>76.084000000000003</c:v>
                </c:pt>
                <c:pt idx="7288">
                  <c:v>76.054000000000002</c:v>
                </c:pt>
                <c:pt idx="7289">
                  <c:v>76.033000000000001</c:v>
                </c:pt>
                <c:pt idx="7290">
                  <c:v>76.013000000000005</c:v>
                </c:pt>
                <c:pt idx="7291">
                  <c:v>76.001999999999995</c:v>
                </c:pt>
                <c:pt idx="7292">
                  <c:v>76.004000000000005</c:v>
                </c:pt>
                <c:pt idx="7293">
                  <c:v>76.016000000000005</c:v>
                </c:pt>
                <c:pt idx="7294">
                  <c:v>76.042000000000002</c:v>
                </c:pt>
                <c:pt idx="7295">
                  <c:v>76.081999999999994</c:v>
                </c:pt>
                <c:pt idx="7296">
                  <c:v>76.128</c:v>
                </c:pt>
                <c:pt idx="7297">
                  <c:v>76.174999999999997</c:v>
                </c:pt>
                <c:pt idx="7298">
                  <c:v>76.22</c:v>
                </c:pt>
                <c:pt idx="7299">
                  <c:v>76.277000000000001</c:v>
                </c:pt>
                <c:pt idx="7300">
                  <c:v>76.338999999999999</c:v>
                </c:pt>
                <c:pt idx="7301">
                  <c:v>76.393000000000001</c:v>
                </c:pt>
                <c:pt idx="7302">
                  <c:v>76.444000000000003</c:v>
                </c:pt>
                <c:pt idx="7303">
                  <c:v>76.498999999999995</c:v>
                </c:pt>
                <c:pt idx="7304">
                  <c:v>76.540999999999997</c:v>
                </c:pt>
                <c:pt idx="7305">
                  <c:v>76.563000000000002</c:v>
                </c:pt>
                <c:pt idx="7306">
                  <c:v>76.566999999999993</c:v>
                </c:pt>
                <c:pt idx="7307">
                  <c:v>76.557000000000002</c:v>
                </c:pt>
                <c:pt idx="7308">
                  <c:v>76.536000000000001</c:v>
                </c:pt>
                <c:pt idx="7309">
                  <c:v>76.507000000000005</c:v>
                </c:pt>
                <c:pt idx="7310">
                  <c:v>76.471000000000004</c:v>
                </c:pt>
                <c:pt idx="7311">
                  <c:v>76.429000000000002</c:v>
                </c:pt>
                <c:pt idx="7312">
                  <c:v>76.39</c:v>
                </c:pt>
                <c:pt idx="7313">
                  <c:v>76.334999999999994</c:v>
                </c:pt>
                <c:pt idx="7314">
                  <c:v>76.284999999999997</c:v>
                </c:pt>
                <c:pt idx="7315">
                  <c:v>76.228999999999999</c:v>
                </c:pt>
                <c:pt idx="7316">
                  <c:v>76.17</c:v>
                </c:pt>
                <c:pt idx="7317">
                  <c:v>76.132000000000005</c:v>
                </c:pt>
                <c:pt idx="7318">
                  <c:v>76.106999999999999</c:v>
                </c:pt>
                <c:pt idx="7319">
                  <c:v>76.090999999999994</c:v>
                </c:pt>
                <c:pt idx="7320">
                  <c:v>76.078999999999994</c:v>
                </c:pt>
                <c:pt idx="7321">
                  <c:v>76.069000000000003</c:v>
                </c:pt>
                <c:pt idx="7322">
                  <c:v>76.069000000000003</c:v>
                </c:pt>
                <c:pt idx="7323">
                  <c:v>76.064999999999998</c:v>
                </c:pt>
                <c:pt idx="7324">
                  <c:v>76.061999999999998</c:v>
                </c:pt>
                <c:pt idx="7325">
                  <c:v>76.058999999999997</c:v>
                </c:pt>
                <c:pt idx="7326">
                  <c:v>76.048000000000002</c:v>
                </c:pt>
                <c:pt idx="7327">
                  <c:v>76.040999999999997</c:v>
                </c:pt>
                <c:pt idx="7328">
                  <c:v>76.036000000000001</c:v>
                </c:pt>
                <c:pt idx="7329">
                  <c:v>76.021000000000001</c:v>
                </c:pt>
                <c:pt idx="7330">
                  <c:v>76.004999999999995</c:v>
                </c:pt>
                <c:pt idx="7331">
                  <c:v>75.983999999999995</c:v>
                </c:pt>
                <c:pt idx="7332">
                  <c:v>75.965000000000003</c:v>
                </c:pt>
                <c:pt idx="7333">
                  <c:v>75.941000000000003</c:v>
                </c:pt>
                <c:pt idx="7334">
                  <c:v>75.915999999999997</c:v>
                </c:pt>
                <c:pt idx="7335">
                  <c:v>75.894000000000005</c:v>
                </c:pt>
                <c:pt idx="7336">
                  <c:v>75.867999999999995</c:v>
                </c:pt>
                <c:pt idx="7337">
                  <c:v>75.838999999999999</c:v>
                </c:pt>
                <c:pt idx="7338">
                  <c:v>75.816999999999993</c:v>
                </c:pt>
                <c:pt idx="7339">
                  <c:v>75.796000000000006</c:v>
                </c:pt>
                <c:pt idx="7340">
                  <c:v>75.78</c:v>
                </c:pt>
                <c:pt idx="7341">
                  <c:v>75.766999999999996</c:v>
                </c:pt>
                <c:pt idx="7342">
                  <c:v>75.748000000000005</c:v>
                </c:pt>
                <c:pt idx="7343">
                  <c:v>75.727999999999994</c:v>
                </c:pt>
                <c:pt idx="7344">
                  <c:v>75.713999999999999</c:v>
                </c:pt>
                <c:pt idx="7345">
                  <c:v>75.710999999999999</c:v>
                </c:pt>
                <c:pt idx="7346">
                  <c:v>75.707999999999998</c:v>
                </c:pt>
                <c:pt idx="7347">
                  <c:v>75.709999999999994</c:v>
                </c:pt>
                <c:pt idx="7348">
                  <c:v>75.715999999999994</c:v>
                </c:pt>
                <c:pt idx="7349">
                  <c:v>75.718000000000004</c:v>
                </c:pt>
                <c:pt idx="7350">
                  <c:v>75.721999999999994</c:v>
                </c:pt>
                <c:pt idx="7351">
                  <c:v>75.725999999999999</c:v>
                </c:pt>
                <c:pt idx="7352">
                  <c:v>75.733000000000004</c:v>
                </c:pt>
                <c:pt idx="7353">
                  <c:v>75.739000000000004</c:v>
                </c:pt>
                <c:pt idx="7354">
                  <c:v>75.738</c:v>
                </c:pt>
                <c:pt idx="7355">
                  <c:v>75.733999999999995</c:v>
                </c:pt>
                <c:pt idx="7356">
                  <c:v>75.724000000000004</c:v>
                </c:pt>
                <c:pt idx="7357">
                  <c:v>75.721999999999994</c:v>
                </c:pt>
                <c:pt idx="7358">
                  <c:v>75.721000000000004</c:v>
                </c:pt>
                <c:pt idx="7359">
                  <c:v>75.724000000000004</c:v>
                </c:pt>
                <c:pt idx="7360">
                  <c:v>75.725999999999999</c:v>
                </c:pt>
                <c:pt idx="7361">
                  <c:v>75.727000000000004</c:v>
                </c:pt>
                <c:pt idx="7362">
                  <c:v>75.722999999999999</c:v>
                </c:pt>
                <c:pt idx="7363">
                  <c:v>75.715999999999994</c:v>
                </c:pt>
                <c:pt idx="7364">
                  <c:v>75.709999999999994</c:v>
                </c:pt>
                <c:pt idx="7365">
                  <c:v>75.706999999999994</c:v>
                </c:pt>
                <c:pt idx="7366">
                  <c:v>75.703000000000003</c:v>
                </c:pt>
                <c:pt idx="7367">
                  <c:v>75.695999999999998</c:v>
                </c:pt>
                <c:pt idx="7368">
                  <c:v>75.686000000000007</c:v>
                </c:pt>
                <c:pt idx="7369">
                  <c:v>75.676000000000002</c:v>
                </c:pt>
                <c:pt idx="7370">
                  <c:v>75.667000000000002</c:v>
                </c:pt>
                <c:pt idx="7371">
                  <c:v>75.662000000000006</c:v>
                </c:pt>
                <c:pt idx="7372">
                  <c:v>75.658000000000001</c:v>
                </c:pt>
                <c:pt idx="7373">
                  <c:v>75.656999999999996</c:v>
                </c:pt>
                <c:pt idx="7374">
                  <c:v>75.656999999999996</c:v>
                </c:pt>
                <c:pt idx="7375">
                  <c:v>75.652000000000001</c:v>
                </c:pt>
                <c:pt idx="7376">
                  <c:v>75.659000000000006</c:v>
                </c:pt>
                <c:pt idx="7377">
                  <c:v>75.668000000000006</c:v>
                </c:pt>
                <c:pt idx="7378">
                  <c:v>75.682000000000002</c:v>
                </c:pt>
                <c:pt idx="7379">
                  <c:v>75.7</c:v>
                </c:pt>
                <c:pt idx="7380">
                  <c:v>75.716999999999999</c:v>
                </c:pt>
                <c:pt idx="7381">
                  <c:v>75.725999999999999</c:v>
                </c:pt>
                <c:pt idx="7382">
                  <c:v>75.725999999999999</c:v>
                </c:pt>
                <c:pt idx="7383">
                  <c:v>75.721999999999994</c:v>
                </c:pt>
                <c:pt idx="7384">
                  <c:v>75.706999999999994</c:v>
                </c:pt>
                <c:pt idx="7385">
                  <c:v>75.680000000000007</c:v>
                </c:pt>
                <c:pt idx="7386">
                  <c:v>75.641000000000005</c:v>
                </c:pt>
                <c:pt idx="7387">
                  <c:v>75.596999999999994</c:v>
                </c:pt>
                <c:pt idx="7388">
                  <c:v>75.537999999999997</c:v>
                </c:pt>
                <c:pt idx="7389">
                  <c:v>75.453999999999994</c:v>
                </c:pt>
                <c:pt idx="7390">
                  <c:v>75.358000000000004</c:v>
                </c:pt>
                <c:pt idx="7391">
                  <c:v>75.256</c:v>
                </c:pt>
                <c:pt idx="7392">
                  <c:v>75.138000000000005</c:v>
                </c:pt>
                <c:pt idx="7393">
                  <c:v>75.009</c:v>
                </c:pt>
                <c:pt idx="7394">
                  <c:v>74.881</c:v>
                </c:pt>
                <c:pt idx="7395">
                  <c:v>74.739000000000004</c:v>
                </c:pt>
                <c:pt idx="7396">
                  <c:v>74.602999999999994</c:v>
                </c:pt>
                <c:pt idx="7397">
                  <c:v>74.462999999999994</c:v>
                </c:pt>
                <c:pt idx="7398">
                  <c:v>74.31</c:v>
                </c:pt>
                <c:pt idx="7399">
                  <c:v>74.144999999999996</c:v>
                </c:pt>
                <c:pt idx="7400">
                  <c:v>73.991</c:v>
                </c:pt>
                <c:pt idx="7401">
                  <c:v>73.835999999999999</c:v>
                </c:pt>
                <c:pt idx="7402">
                  <c:v>73.680000000000007</c:v>
                </c:pt>
                <c:pt idx="7403">
                  <c:v>73.516000000000005</c:v>
                </c:pt>
                <c:pt idx="7404">
                  <c:v>73.343999999999994</c:v>
                </c:pt>
                <c:pt idx="7405">
                  <c:v>73.17</c:v>
                </c:pt>
                <c:pt idx="7406">
                  <c:v>73.010999999999996</c:v>
                </c:pt>
                <c:pt idx="7407">
                  <c:v>72.849000000000004</c:v>
                </c:pt>
                <c:pt idx="7408">
                  <c:v>72.694000000000003</c:v>
                </c:pt>
                <c:pt idx="7409">
                  <c:v>72.546999999999997</c:v>
                </c:pt>
                <c:pt idx="7410">
                  <c:v>72.388000000000005</c:v>
                </c:pt>
                <c:pt idx="7411">
                  <c:v>72.227000000000004</c:v>
                </c:pt>
                <c:pt idx="7412">
                  <c:v>72.058000000000007</c:v>
                </c:pt>
                <c:pt idx="7413">
                  <c:v>71.894000000000005</c:v>
                </c:pt>
                <c:pt idx="7414">
                  <c:v>71.730999999999995</c:v>
                </c:pt>
                <c:pt idx="7415">
                  <c:v>71.558000000000007</c:v>
                </c:pt>
                <c:pt idx="7416">
                  <c:v>71.391999999999996</c:v>
                </c:pt>
                <c:pt idx="7417">
                  <c:v>71.238</c:v>
                </c:pt>
                <c:pt idx="7418">
                  <c:v>71.093999999999994</c:v>
                </c:pt>
                <c:pt idx="7419">
                  <c:v>70.924000000000007</c:v>
                </c:pt>
                <c:pt idx="7420">
                  <c:v>70.759</c:v>
                </c:pt>
                <c:pt idx="7421">
                  <c:v>70.611999999999995</c:v>
                </c:pt>
                <c:pt idx="7422">
                  <c:v>70.475999999999999</c:v>
                </c:pt>
                <c:pt idx="7423">
                  <c:v>70.34</c:v>
                </c:pt>
                <c:pt idx="7424">
                  <c:v>70.215000000000003</c:v>
                </c:pt>
                <c:pt idx="7425">
                  <c:v>70.096999999999994</c:v>
                </c:pt>
                <c:pt idx="7426">
                  <c:v>69.995999999999995</c:v>
                </c:pt>
                <c:pt idx="7427">
                  <c:v>69.905000000000001</c:v>
                </c:pt>
                <c:pt idx="7428">
                  <c:v>69.822000000000003</c:v>
                </c:pt>
                <c:pt idx="7429">
                  <c:v>69.747</c:v>
                </c:pt>
                <c:pt idx="7430">
                  <c:v>69.673000000000002</c:v>
                </c:pt>
                <c:pt idx="7431">
                  <c:v>69.616</c:v>
                </c:pt>
                <c:pt idx="7432">
                  <c:v>69.573999999999998</c:v>
                </c:pt>
                <c:pt idx="7433">
                  <c:v>69.552999999999997</c:v>
                </c:pt>
                <c:pt idx="7434">
                  <c:v>69.542000000000002</c:v>
                </c:pt>
                <c:pt idx="7435">
                  <c:v>69.531999999999996</c:v>
                </c:pt>
                <c:pt idx="7436">
                  <c:v>69.525999999999996</c:v>
                </c:pt>
                <c:pt idx="7437">
                  <c:v>69.527000000000001</c:v>
                </c:pt>
                <c:pt idx="7438">
                  <c:v>69.527000000000001</c:v>
                </c:pt>
                <c:pt idx="7439">
                  <c:v>69.525999999999996</c:v>
                </c:pt>
                <c:pt idx="7440">
                  <c:v>69.533000000000001</c:v>
                </c:pt>
                <c:pt idx="7441">
                  <c:v>69.545000000000002</c:v>
                </c:pt>
                <c:pt idx="7442">
                  <c:v>69.555999999999997</c:v>
                </c:pt>
                <c:pt idx="7443">
                  <c:v>69.575999999999993</c:v>
                </c:pt>
                <c:pt idx="7444">
                  <c:v>69.606999999999999</c:v>
                </c:pt>
                <c:pt idx="7445">
                  <c:v>69.646000000000001</c:v>
                </c:pt>
                <c:pt idx="7446">
                  <c:v>69.692999999999998</c:v>
                </c:pt>
                <c:pt idx="7447">
                  <c:v>69.725999999999999</c:v>
                </c:pt>
                <c:pt idx="7448">
                  <c:v>69.757000000000005</c:v>
                </c:pt>
                <c:pt idx="7449">
                  <c:v>69.789000000000001</c:v>
                </c:pt>
                <c:pt idx="7450">
                  <c:v>69.816999999999993</c:v>
                </c:pt>
                <c:pt idx="7451">
                  <c:v>69.84</c:v>
                </c:pt>
                <c:pt idx="7452">
                  <c:v>69.847999999999999</c:v>
                </c:pt>
                <c:pt idx="7453">
                  <c:v>69.838999999999999</c:v>
                </c:pt>
                <c:pt idx="7454">
                  <c:v>69.817999999999998</c:v>
                </c:pt>
                <c:pt idx="7455">
                  <c:v>69.796999999999997</c:v>
                </c:pt>
                <c:pt idx="7456">
                  <c:v>69.769000000000005</c:v>
                </c:pt>
                <c:pt idx="7457">
                  <c:v>69.725999999999999</c:v>
                </c:pt>
                <c:pt idx="7458">
                  <c:v>69.694999999999993</c:v>
                </c:pt>
                <c:pt idx="7459">
                  <c:v>69.673000000000002</c:v>
                </c:pt>
                <c:pt idx="7460">
                  <c:v>69.635000000000005</c:v>
                </c:pt>
                <c:pt idx="7461">
                  <c:v>69.581999999999994</c:v>
                </c:pt>
                <c:pt idx="7462">
                  <c:v>69.536000000000001</c:v>
                </c:pt>
                <c:pt idx="7463">
                  <c:v>69.504999999999995</c:v>
                </c:pt>
                <c:pt idx="7464">
                  <c:v>69.456999999999994</c:v>
                </c:pt>
                <c:pt idx="7465">
                  <c:v>69.41</c:v>
                </c:pt>
                <c:pt idx="7466">
                  <c:v>69.367999999999995</c:v>
                </c:pt>
                <c:pt idx="7467">
                  <c:v>69.325999999999993</c:v>
                </c:pt>
                <c:pt idx="7468">
                  <c:v>69.298000000000002</c:v>
                </c:pt>
                <c:pt idx="7469">
                  <c:v>69.290000000000006</c:v>
                </c:pt>
                <c:pt idx="7470">
                  <c:v>69.290999999999997</c:v>
                </c:pt>
                <c:pt idx="7471">
                  <c:v>69.296000000000006</c:v>
                </c:pt>
                <c:pt idx="7472">
                  <c:v>69.308999999999997</c:v>
                </c:pt>
                <c:pt idx="7473">
                  <c:v>69.325000000000003</c:v>
                </c:pt>
                <c:pt idx="7474">
                  <c:v>69.341999999999999</c:v>
                </c:pt>
                <c:pt idx="7475">
                  <c:v>69.367000000000004</c:v>
                </c:pt>
                <c:pt idx="7476">
                  <c:v>69.397999999999996</c:v>
                </c:pt>
                <c:pt idx="7477">
                  <c:v>69.438000000000002</c:v>
                </c:pt>
                <c:pt idx="7478">
                  <c:v>69.477000000000004</c:v>
                </c:pt>
                <c:pt idx="7479">
                  <c:v>69.518000000000001</c:v>
                </c:pt>
                <c:pt idx="7480">
                  <c:v>69.558999999999997</c:v>
                </c:pt>
                <c:pt idx="7481">
                  <c:v>69.59</c:v>
                </c:pt>
                <c:pt idx="7482">
                  <c:v>69.614000000000004</c:v>
                </c:pt>
                <c:pt idx="7483">
                  <c:v>69.634</c:v>
                </c:pt>
                <c:pt idx="7484">
                  <c:v>69.649000000000001</c:v>
                </c:pt>
                <c:pt idx="7485">
                  <c:v>69.649000000000001</c:v>
                </c:pt>
                <c:pt idx="7486">
                  <c:v>69.632000000000005</c:v>
                </c:pt>
                <c:pt idx="7487">
                  <c:v>69.599000000000004</c:v>
                </c:pt>
                <c:pt idx="7488">
                  <c:v>69.555000000000007</c:v>
                </c:pt>
                <c:pt idx="7489">
                  <c:v>69.510999999999996</c:v>
                </c:pt>
                <c:pt idx="7490">
                  <c:v>69.450999999999993</c:v>
                </c:pt>
                <c:pt idx="7491">
                  <c:v>69.378</c:v>
                </c:pt>
                <c:pt idx="7492">
                  <c:v>69.320999999999998</c:v>
                </c:pt>
                <c:pt idx="7493">
                  <c:v>69.272000000000006</c:v>
                </c:pt>
                <c:pt idx="7494">
                  <c:v>69.218000000000004</c:v>
                </c:pt>
                <c:pt idx="7495">
                  <c:v>69.161000000000001</c:v>
                </c:pt>
                <c:pt idx="7496">
                  <c:v>69.117000000000004</c:v>
                </c:pt>
                <c:pt idx="7497">
                  <c:v>69.087000000000003</c:v>
                </c:pt>
                <c:pt idx="7498">
                  <c:v>69.061000000000007</c:v>
                </c:pt>
                <c:pt idx="7499">
                  <c:v>69.043999999999997</c:v>
                </c:pt>
                <c:pt idx="7500">
                  <c:v>69.039000000000001</c:v>
                </c:pt>
                <c:pt idx="7501">
                  <c:v>69.046000000000006</c:v>
                </c:pt>
                <c:pt idx="7502">
                  <c:v>69.08</c:v>
                </c:pt>
                <c:pt idx="7503">
                  <c:v>69.128</c:v>
                </c:pt>
                <c:pt idx="7504">
                  <c:v>69.171999999999997</c:v>
                </c:pt>
                <c:pt idx="7505">
                  <c:v>69.209000000000003</c:v>
                </c:pt>
                <c:pt idx="7506">
                  <c:v>69.239999999999995</c:v>
                </c:pt>
                <c:pt idx="7507">
                  <c:v>69.27</c:v>
                </c:pt>
                <c:pt idx="7508">
                  <c:v>69.298000000000002</c:v>
                </c:pt>
                <c:pt idx="7509">
                  <c:v>69.334000000000003</c:v>
                </c:pt>
                <c:pt idx="7510">
                  <c:v>69.364999999999995</c:v>
                </c:pt>
                <c:pt idx="7511">
                  <c:v>69.388000000000005</c:v>
                </c:pt>
                <c:pt idx="7512">
                  <c:v>69.415999999999997</c:v>
                </c:pt>
                <c:pt idx="7513">
                  <c:v>69.444000000000003</c:v>
                </c:pt>
                <c:pt idx="7514">
                  <c:v>69.471000000000004</c:v>
                </c:pt>
                <c:pt idx="7515">
                  <c:v>69.495999999999995</c:v>
                </c:pt>
                <c:pt idx="7516">
                  <c:v>69.513000000000005</c:v>
                </c:pt>
                <c:pt idx="7517">
                  <c:v>69.527000000000001</c:v>
                </c:pt>
                <c:pt idx="7518">
                  <c:v>69.539000000000001</c:v>
                </c:pt>
                <c:pt idx="7519">
                  <c:v>69.552999999999997</c:v>
                </c:pt>
                <c:pt idx="7520">
                  <c:v>69.572000000000003</c:v>
                </c:pt>
                <c:pt idx="7521">
                  <c:v>69.600999999999999</c:v>
                </c:pt>
                <c:pt idx="7522">
                  <c:v>69.634</c:v>
                </c:pt>
                <c:pt idx="7523">
                  <c:v>69.673000000000002</c:v>
                </c:pt>
                <c:pt idx="7524">
                  <c:v>69.703999999999994</c:v>
                </c:pt>
                <c:pt idx="7525">
                  <c:v>69.727000000000004</c:v>
                </c:pt>
                <c:pt idx="7526">
                  <c:v>69.756</c:v>
                </c:pt>
                <c:pt idx="7527">
                  <c:v>69.787000000000006</c:v>
                </c:pt>
                <c:pt idx="7528">
                  <c:v>69.825999999999993</c:v>
                </c:pt>
                <c:pt idx="7529">
                  <c:v>69.873999999999995</c:v>
                </c:pt>
                <c:pt idx="7530">
                  <c:v>69.927000000000007</c:v>
                </c:pt>
                <c:pt idx="7531">
                  <c:v>69.978999999999999</c:v>
                </c:pt>
                <c:pt idx="7532">
                  <c:v>70.016999999999996</c:v>
                </c:pt>
                <c:pt idx="7533">
                  <c:v>70.052999999999997</c:v>
                </c:pt>
                <c:pt idx="7534">
                  <c:v>70.099000000000004</c:v>
                </c:pt>
                <c:pt idx="7535">
                  <c:v>70.143000000000001</c:v>
                </c:pt>
                <c:pt idx="7536">
                  <c:v>70.177999999999997</c:v>
                </c:pt>
                <c:pt idx="7537">
                  <c:v>70.209999999999994</c:v>
                </c:pt>
                <c:pt idx="7538">
                  <c:v>70.245000000000005</c:v>
                </c:pt>
                <c:pt idx="7539">
                  <c:v>70.290000000000006</c:v>
                </c:pt>
                <c:pt idx="7540">
                  <c:v>70.344999999999999</c:v>
                </c:pt>
                <c:pt idx="7541">
                  <c:v>70.400999999999996</c:v>
                </c:pt>
                <c:pt idx="7542">
                  <c:v>70.445999999999998</c:v>
                </c:pt>
                <c:pt idx="7543">
                  <c:v>70.484999999999999</c:v>
                </c:pt>
                <c:pt idx="7544">
                  <c:v>70.518000000000001</c:v>
                </c:pt>
                <c:pt idx="7545">
                  <c:v>70.546000000000006</c:v>
                </c:pt>
                <c:pt idx="7546">
                  <c:v>70.58</c:v>
                </c:pt>
                <c:pt idx="7547">
                  <c:v>70.635999999999996</c:v>
                </c:pt>
                <c:pt idx="7548">
                  <c:v>70.709000000000003</c:v>
                </c:pt>
                <c:pt idx="7549">
                  <c:v>70.757999999999996</c:v>
                </c:pt>
                <c:pt idx="7550">
                  <c:v>70.804000000000002</c:v>
                </c:pt>
                <c:pt idx="7551">
                  <c:v>70.86</c:v>
                </c:pt>
                <c:pt idx="7552">
                  <c:v>70.905000000000001</c:v>
                </c:pt>
                <c:pt idx="7553">
                  <c:v>70.957999999999998</c:v>
                </c:pt>
                <c:pt idx="7554">
                  <c:v>71.010999999999996</c:v>
                </c:pt>
                <c:pt idx="7555">
                  <c:v>71.055999999999997</c:v>
                </c:pt>
                <c:pt idx="7556">
                  <c:v>71.102999999999994</c:v>
                </c:pt>
                <c:pt idx="7557">
                  <c:v>71.147000000000006</c:v>
                </c:pt>
                <c:pt idx="7558">
                  <c:v>71.195999999999998</c:v>
                </c:pt>
                <c:pt idx="7559">
                  <c:v>71.227999999999994</c:v>
                </c:pt>
                <c:pt idx="7560">
                  <c:v>71.242000000000004</c:v>
                </c:pt>
                <c:pt idx="7561">
                  <c:v>71.278999999999996</c:v>
                </c:pt>
                <c:pt idx="7562">
                  <c:v>71.325999999999993</c:v>
                </c:pt>
                <c:pt idx="7563">
                  <c:v>71.358000000000004</c:v>
                </c:pt>
                <c:pt idx="7564">
                  <c:v>71.394000000000005</c:v>
                </c:pt>
                <c:pt idx="7565">
                  <c:v>71.438000000000002</c:v>
                </c:pt>
                <c:pt idx="7566">
                  <c:v>71.474000000000004</c:v>
                </c:pt>
                <c:pt idx="7567">
                  <c:v>71.504000000000005</c:v>
                </c:pt>
                <c:pt idx="7568">
                  <c:v>71.537000000000006</c:v>
                </c:pt>
                <c:pt idx="7569">
                  <c:v>71.578999999999994</c:v>
                </c:pt>
                <c:pt idx="7570">
                  <c:v>71.611000000000004</c:v>
                </c:pt>
                <c:pt idx="7571">
                  <c:v>71.62</c:v>
                </c:pt>
                <c:pt idx="7572">
                  <c:v>71.638999999999996</c:v>
                </c:pt>
                <c:pt idx="7573">
                  <c:v>71.66</c:v>
                </c:pt>
                <c:pt idx="7574">
                  <c:v>71.656000000000006</c:v>
                </c:pt>
                <c:pt idx="7575">
                  <c:v>71.656000000000006</c:v>
                </c:pt>
                <c:pt idx="7576">
                  <c:v>71.647999999999996</c:v>
                </c:pt>
                <c:pt idx="7577">
                  <c:v>71.600999999999999</c:v>
                </c:pt>
                <c:pt idx="7578">
                  <c:v>71.528999999999996</c:v>
                </c:pt>
                <c:pt idx="7579">
                  <c:v>71.445999999999998</c:v>
                </c:pt>
                <c:pt idx="7580">
                  <c:v>71.370999999999995</c:v>
                </c:pt>
                <c:pt idx="7581">
                  <c:v>71.289000000000001</c:v>
                </c:pt>
                <c:pt idx="7582">
                  <c:v>71.203999999999994</c:v>
                </c:pt>
                <c:pt idx="7583">
                  <c:v>71.122</c:v>
                </c:pt>
                <c:pt idx="7584">
                  <c:v>71.043000000000006</c:v>
                </c:pt>
                <c:pt idx="7585">
                  <c:v>70.977999999999994</c:v>
                </c:pt>
                <c:pt idx="7586">
                  <c:v>70.909000000000006</c:v>
                </c:pt>
                <c:pt idx="7587">
                  <c:v>70.841999999999999</c:v>
                </c:pt>
                <c:pt idx="7588">
                  <c:v>70.796999999999997</c:v>
                </c:pt>
                <c:pt idx="7589">
                  <c:v>70.756</c:v>
                </c:pt>
                <c:pt idx="7590">
                  <c:v>70.716999999999999</c:v>
                </c:pt>
                <c:pt idx="7591">
                  <c:v>70.686000000000007</c:v>
                </c:pt>
                <c:pt idx="7592">
                  <c:v>70.668999999999997</c:v>
                </c:pt>
                <c:pt idx="7593">
                  <c:v>70.67</c:v>
                </c:pt>
                <c:pt idx="7594">
                  <c:v>70.692999999999998</c:v>
                </c:pt>
                <c:pt idx="7595">
                  <c:v>70.721000000000004</c:v>
                </c:pt>
                <c:pt idx="7596">
                  <c:v>70.744</c:v>
                </c:pt>
                <c:pt idx="7597">
                  <c:v>70.763000000000005</c:v>
                </c:pt>
                <c:pt idx="7598">
                  <c:v>70.787000000000006</c:v>
                </c:pt>
                <c:pt idx="7599">
                  <c:v>70.805000000000007</c:v>
                </c:pt>
                <c:pt idx="7600">
                  <c:v>70.817999999999998</c:v>
                </c:pt>
                <c:pt idx="7601">
                  <c:v>70.835999999999999</c:v>
                </c:pt>
                <c:pt idx="7602">
                  <c:v>70.853999999999999</c:v>
                </c:pt>
                <c:pt idx="7603">
                  <c:v>70.869</c:v>
                </c:pt>
                <c:pt idx="7604">
                  <c:v>70.885999999999996</c:v>
                </c:pt>
                <c:pt idx="7605">
                  <c:v>70.899000000000001</c:v>
                </c:pt>
                <c:pt idx="7606">
                  <c:v>70.908000000000001</c:v>
                </c:pt>
                <c:pt idx="7607">
                  <c:v>70.91</c:v>
                </c:pt>
                <c:pt idx="7608">
                  <c:v>70.912000000000006</c:v>
                </c:pt>
                <c:pt idx="7609">
                  <c:v>70.915999999999997</c:v>
                </c:pt>
                <c:pt idx="7610">
                  <c:v>70.915000000000006</c:v>
                </c:pt>
                <c:pt idx="7611">
                  <c:v>70.914000000000001</c:v>
                </c:pt>
                <c:pt idx="7612">
                  <c:v>70.914000000000001</c:v>
                </c:pt>
                <c:pt idx="7613">
                  <c:v>70.912999999999997</c:v>
                </c:pt>
                <c:pt idx="7614">
                  <c:v>70.912999999999997</c:v>
                </c:pt>
                <c:pt idx="7615">
                  <c:v>70.912000000000006</c:v>
                </c:pt>
                <c:pt idx="7616">
                  <c:v>70.912000000000006</c:v>
                </c:pt>
                <c:pt idx="7617">
                  <c:v>70.906000000000006</c:v>
                </c:pt>
                <c:pt idx="7618">
                  <c:v>70.896000000000001</c:v>
                </c:pt>
                <c:pt idx="7619">
                  <c:v>70.884</c:v>
                </c:pt>
                <c:pt idx="7620">
                  <c:v>70.873000000000005</c:v>
                </c:pt>
                <c:pt idx="7621">
                  <c:v>70.867999999999995</c:v>
                </c:pt>
                <c:pt idx="7622">
                  <c:v>70.86</c:v>
                </c:pt>
                <c:pt idx="7623">
                  <c:v>70.847999999999999</c:v>
                </c:pt>
                <c:pt idx="7624">
                  <c:v>70.834000000000003</c:v>
                </c:pt>
                <c:pt idx="7625">
                  <c:v>70.816999999999993</c:v>
                </c:pt>
                <c:pt idx="7626">
                  <c:v>70.802999999999997</c:v>
                </c:pt>
                <c:pt idx="7627">
                  <c:v>70.784999999999997</c:v>
                </c:pt>
                <c:pt idx="7628">
                  <c:v>70.766000000000005</c:v>
                </c:pt>
                <c:pt idx="7629">
                  <c:v>70.744</c:v>
                </c:pt>
                <c:pt idx="7630">
                  <c:v>70.727000000000004</c:v>
                </c:pt>
                <c:pt idx="7631">
                  <c:v>70.710999999999999</c:v>
                </c:pt>
                <c:pt idx="7632">
                  <c:v>70.697999999999993</c:v>
                </c:pt>
                <c:pt idx="7633">
                  <c:v>70.692999999999998</c:v>
                </c:pt>
                <c:pt idx="7634">
                  <c:v>70.694999999999993</c:v>
                </c:pt>
                <c:pt idx="7635">
                  <c:v>70.703000000000003</c:v>
                </c:pt>
                <c:pt idx="7636">
                  <c:v>70.710999999999999</c:v>
                </c:pt>
                <c:pt idx="7637">
                  <c:v>70.718999999999994</c:v>
                </c:pt>
                <c:pt idx="7638">
                  <c:v>70.731999999999999</c:v>
                </c:pt>
                <c:pt idx="7639">
                  <c:v>70.748999999999995</c:v>
                </c:pt>
                <c:pt idx="7640">
                  <c:v>70.77</c:v>
                </c:pt>
                <c:pt idx="7641">
                  <c:v>70.784999999999997</c:v>
                </c:pt>
                <c:pt idx="7642">
                  <c:v>70.801000000000002</c:v>
                </c:pt>
                <c:pt idx="7643">
                  <c:v>70.822999999999993</c:v>
                </c:pt>
                <c:pt idx="7644">
                  <c:v>70.843999999999994</c:v>
                </c:pt>
                <c:pt idx="7645">
                  <c:v>70.867000000000004</c:v>
                </c:pt>
                <c:pt idx="7646">
                  <c:v>70.888000000000005</c:v>
                </c:pt>
                <c:pt idx="7647">
                  <c:v>70.902000000000001</c:v>
                </c:pt>
                <c:pt idx="7648">
                  <c:v>70.915000000000006</c:v>
                </c:pt>
                <c:pt idx="7649">
                  <c:v>70.923000000000002</c:v>
                </c:pt>
                <c:pt idx="7650">
                  <c:v>70.927000000000007</c:v>
                </c:pt>
                <c:pt idx="7651">
                  <c:v>70.932000000000002</c:v>
                </c:pt>
                <c:pt idx="7652">
                  <c:v>70.927000000000007</c:v>
                </c:pt>
                <c:pt idx="7653">
                  <c:v>70.921999999999997</c:v>
                </c:pt>
                <c:pt idx="7654">
                  <c:v>70.918999999999997</c:v>
                </c:pt>
                <c:pt idx="7655">
                  <c:v>70.918999999999997</c:v>
                </c:pt>
                <c:pt idx="7656">
                  <c:v>70.918999999999997</c:v>
                </c:pt>
                <c:pt idx="7657">
                  <c:v>70.923000000000002</c:v>
                </c:pt>
                <c:pt idx="7658">
                  <c:v>70.927000000000007</c:v>
                </c:pt>
                <c:pt idx="7659">
                  <c:v>70.938000000000002</c:v>
                </c:pt>
                <c:pt idx="7660">
                  <c:v>70.944999999999993</c:v>
                </c:pt>
                <c:pt idx="7661">
                  <c:v>70.95</c:v>
                </c:pt>
                <c:pt idx="7662">
                  <c:v>70.956999999999994</c:v>
                </c:pt>
                <c:pt idx="7663">
                  <c:v>70.962999999999994</c:v>
                </c:pt>
                <c:pt idx="7664">
                  <c:v>70.971000000000004</c:v>
                </c:pt>
                <c:pt idx="7665">
                  <c:v>70.986999999999995</c:v>
                </c:pt>
                <c:pt idx="7666">
                  <c:v>71.007000000000005</c:v>
                </c:pt>
                <c:pt idx="7667">
                  <c:v>71.028999999999996</c:v>
                </c:pt>
                <c:pt idx="7668">
                  <c:v>71.057000000000002</c:v>
                </c:pt>
                <c:pt idx="7669">
                  <c:v>71.087999999999994</c:v>
                </c:pt>
                <c:pt idx="7670">
                  <c:v>71.108000000000004</c:v>
                </c:pt>
                <c:pt idx="7671">
                  <c:v>71.120999999999995</c:v>
                </c:pt>
                <c:pt idx="7672">
                  <c:v>71.135000000000005</c:v>
                </c:pt>
                <c:pt idx="7673">
                  <c:v>71.135000000000005</c:v>
                </c:pt>
                <c:pt idx="7674">
                  <c:v>71.122</c:v>
                </c:pt>
                <c:pt idx="7675">
                  <c:v>71.105999999999995</c:v>
                </c:pt>
                <c:pt idx="7676">
                  <c:v>71.090999999999994</c:v>
                </c:pt>
                <c:pt idx="7677">
                  <c:v>71.087000000000003</c:v>
                </c:pt>
                <c:pt idx="7678">
                  <c:v>71.084999999999994</c:v>
                </c:pt>
                <c:pt idx="7679">
                  <c:v>71.078999999999994</c:v>
                </c:pt>
                <c:pt idx="7680">
                  <c:v>71.075000000000003</c:v>
                </c:pt>
                <c:pt idx="7681">
                  <c:v>71.078000000000003</c:v>
                </c:pt>
                <c:pt idx="7682">
                  <c:v>71.081999999999994</c:v>
                </c:pt>
                <c:pt idx="7683">
                  <c:v>71.087000000000003</c:v>
                </c:pt>
                <c:pt idx="7684">
                  <c:v>71.088999999999999</c:v>
                </c:pt>
                <c:pt idx="7685">
                  <c:v>71.09</c:v>
                </c:pt>
                <c:pt idx="7686">
                  <c:v>71.093000000000004</c:v>
                </c:pt>
                <c:pt idx="7687">
                  <c:v>71.099999999999994</c:v>
                </c:pt>
                <c:pt idx="7688">
                  <c:v>71.099999999999994</c:v>
                </c:pt>
                <c:pt idx="7689">
                  <c:v>71.106999999999999</c:v>
                </c:pt>
                <c:pt idx="7690">
                  <c:v>71.116</c:v>
                </c:pt>
                <c:pt idx="7691">
                  <c:v>71.128</c:v>
                </c:pt>
                <c:pt idx="7692">
                  <c:v>71.141000000000005</c:v>
                </c:pt>
                <c:pt idx="7693">
                  <c:v>71.156000000000006</c:v>
                </c:pt>
                <c:pt idx="7694">
                  <c:v>71.165000000000006</c:v>
                </c:pt>
                <c:pt idx="7695">
                  <c:v>71.165000000000006</c:v>
                </c:pt>
                <c:pt idx="7696">
                  <c:v>71.165999999999997</c:v>
                </c:pt>
                <c:pt idx="7697">
                  <c:v>71.16</c:v>
                </c:pt>
                <c:pt idx="7698">
                  <c:v>71.141000000000005</c:v>
                </c:pt>
                <c:pt idx="7699">
                  <c:v>71.114999999999995</c:v>
                </c:pt>
                <c:pt idx="7700">
                  <c:v>71.087000000000003</c:v>
                </c:pt>
                <c:pt idx="7701">
                  <c:v>71.061000000000007</c:v>
                </c:pt>
                <c:pt idx="7702">
                  <c:v>71.02</c:v>
                </c:pt>
                <c:pt idx="7703">
                  <c:v>70.956000000000003</c:v>
                </c:pt>
                <c:pt idx="7704">
                  <c:v>70.888000000000005</c:v>
                </c:pt>
                <c:pt idx="7705">
                  <c:v>70.825000000000003</c:v>
                </c:pt>
                <c:pt idx="7706">
                  <c:v>70.763000000000005</c:v>
                </c:pt>
                <c:pt idx="7707">
                  <c:v>70.698999999999998</c:v>
                </c:pt>
                <c:pt idx="7708">
                  <c:v>70.617000000000004</c:v>
                </c:pt>
                <c:pt idx="7709">
                  <c:v>70.537999999999997</c:v>
                </c:pt>
                <c:pt idx="7710">
                  <c:v>70.483999999999995</c:v>
                </c:pt>
                <c:pt idx="7711">
                  <c:v>70.433000000000007</c:v>
                </c:pt>
                <c:pt idx="7712">
                  <c:v>70.381</c:v>
                </c:pt>
                <c:pt idx="7713">
                  <c:v>70.349999999999994</c:v>
                </c:pt>
                <c:pt idx="7714">
                  <c:v>70.334999999999994</c:v>
                </c:pt>
                <c:pt idx="7715">
                  <c:v>70.322000000000003</c:v>
                </c:pt>
                <c:pt idx="7716">
                  <c:v>70.311999999999998</c:v>
                </c:pt>
                <c:pt idx="7717">
                  <c:v>70.314999999999998</c:v>
                </c:pt>
                <c:pt idx="7718">
                  <c:v>70.319999999999993</c:v>
                </c:pt>
                <c:pt idx="7719">
                  <c:v>70.326999999999998</c:v>
                </c:pt>
                <c:pt idx="7720">
                  <c:v>70.337999999999994</c:v>
                </c:pt>
                <c:pt idx="7721">
                  <c:v>70.350999999999999</c:v>
                </c:pt>
                <c:pt idx="7722">
                  <c:v>70.364999999999995</c:v>
                </c:pt>
                <c:pt idx="7723">
                  <c:v>70.38</c:v>
                </c:pt>
                <c:pt idx="7724">
                  <c:v>70.394000000000005</c:v>
                </c:pt>
                <c:pt idx="7725">
                  <c:v>70.402000000000001</c:v>
                </c:pt>
                <c:pt idx="7726">
                  <c:v>70.414000000000001</c:v>
                </c:pt>
                <c:pt idx="7727">
                  <c:v>70.429000000000002</c:v>
                </c:pt>
                <c:pt idx="7728">
                  <c:v>70.441999999999993</c:v>
                </c:pt>
                <c:pt idx="7729">
                  <c:v>70.448999999999998</c:v>
                </c:pt>
                <c:pt idx="7730">
                  <c:v>70.453999999999994</c:v>
                </c:pt>
                <c:pt idx="7731">
                  <c:v>70.453999999999994</c:v>
                </c:pt>
                <c:pt idx="7732">
                  <c:v>70.45</c:v>
                </c:pt>
                <c:pt idx="7733">
                  <c:v>70.441000000000003</c:v>
                </c:pt>
                <c:pt idx="7734">
                  <c:v>70.427000000000007</c:v>
                </c:pt>
                <c:pt idx="7735">
                  <c:v>70.406000000000006</c:v>
                </c:pt>
                <c:pt idx="7736">
                  <c:v>70.382000000000005</c:v>
                </c:pt>
                <c:pt idx="7737">
                  <c:v>70.355000000000004</c:v>
                </c:pt>
                <c:pt idx="7738">
                  <c:v>70.311999999999998</c:v>
                </c:pt>
                <c:pt idx="7739">
                  <c:v>70.251999999999995</c:v>
                </c:pt>
                <c:pt idx="7740">
                  <c:v>70.203000000000003</c:v>
                </c:pt>
                <c:pt idx="7741">
                  <c:v>70.174999999999997</c:v>
                </c:pt>
                <c:pt idx="7742">
                  <c:v>70.138999999999996</c:v>
                </c:pt>
                <c:pt idx="7743">
                  <c:v>70.091999999999999</c:v>
                </c:pt>
                <c:pt idx="7744">
                  <c:v>70.046999999999997</c:v>
                </c:pt>
                <c:pt idx="7745">
                  <c:v>70.024000000000001</c:v>
                </c:pt>
                <c:pt idx="7746">
                  <c:v>70.012</c:v>
                </c:pt>
                <c:pt idx="7747">
                  <c:v>69.997</c:v>
                </c:pt>
                <c:pt idx="7748">
                  <c:v>69.989999999999995</c:v>
                </c:pt>
                <c:pt idx="7749">
                  <c:v>69.991</c:v>
                </c:pt>
                <c:pt idx="7750">
                  <c:v>70.001999999999995</c:v>
                </c:pt>
                <c:pt idx="7751">
                  <c:v>70.022999999999996</c:v>
                </c:pt>
                <c:pt idx="7752">
                  <c:v>70.043000000000006</c:v>
                </c:pt>
                <c:pt idx="7753">
                  <c:v>70.064999999999998</c:v>
                </c:pt>
                <c:pt idx="7754">
                  <c:v>70.100999999999999</c:v>
                </c:pt>
                <c:pt idx="7755">
                  <c:v>70.152000000000001</c:v>
                </c:pt>
                <c:pt idx="7756">
                  <c:v>70.206000000000003</c:v>
                </c:pt>
                <c:pt idx="7757">
                  <c:v>70.242000000000004</c:v>
                </c:pt>
                <c:pt idx="7758">
                  <c:v>70.277000000000001</c:v>
                </c:pt>
                <c:pt idx="7759">
                  <c:v>70.322999999999993</c:v>
                </c:pt>
                <c:pt idx="7760">
                  <c:v>70.372</c:v>
                </c:pt>
                <c:pt idx="7761">
                  <c:v>70.408000000000001</c:v>
                </c:pt>
                <c:pt idx="7762">
                  <c:v>70.430000000000007</c:v>
                </c:pt>
                <c:pt idx="7763">
                  <c:v>70.453000000000003</c:v>
                </c:pt>
                <c:pt idx="7764">
                  <c:v>70.471000000000004</c:v>
                </c:pt>
                <c:pt idx="7765">
                  <c:v>70.481999999999999</c:v>
                </c:pt>
                <c:pt idx="7766">
                  <c:v>70.486999999999995</c:v>
                </c:pt>
                <c:pt idx="7767">
                  <c:v>70.483999999999995</c:v>
                </c:pt>
                <c:pt idx="7768">
                  <c:v>70.486000000000004</c:v>
                </c:pt>
                <c:pt idx="7769">
                  <c:v>70.486999999999995</c:v>
                </c:pt>
                <c:pt idx="7770">
                  <c:v>70.486000000000004</c:v>
                </c:pt>
                <c:pt idx="7771">
                  <c:v>70.494</c:v>
                </c:pt>
                <c:pt idx="7772">
                  <c:v>70.498000000000005</c:v>
                </c:pt>
                <c:pt idx="7773">
                  <c:v>70.504000000000005</c:v>
                </c:pt>
                <c:pt idx="7774">
                  <c:v>70.510000000000005</c:v>
                </c:pt>
                <c:pt idx="7775">
                  <c:v>70.516000000000005</c:v>
                </c:pt>
                <c:pt idx="7776">
                  <c:v>70.525999999999996</c:v>
                </c:pt>
                <c:pt idx="7777">
                  <c:v>70.537999999999997</c:v>
                </c:pt>
                <c:pt idx="7778">
                  <c:v>70.552000000000007</c:v>
                </c:pt>
                <c:pt idx="7779">
                  <c:v>70.566000000000003</c:v>
                </c:pt>
                <c:pt idx="7780">
                  <c:v>70.581000000000003</c:v>
                </c:pt>
                <c:pt idx="7781">
                  <c:v>70.587000000000003</c:v>
                </c:pt>
                <c:pt idx="7782">
                  <c:v>70.59</c:v>
                </c:pt>
                <c:pt idx="7783">
                  <c:v>70.584000000000003</c:v>
                </c:pt>
                <c:pt idx="7784">
                  <c:v>70.578999999999994</c:v>
                </c:pt>
                <c:pt idx="7785">
                  <c:v>70.582999999999998</c:v>
                </c:pt>
                <c:pt idx="7786">
                  <c:v>70.581999999999994</c:v>
                </c:pt>
                <c:pt idx="7787">
                  <c:v>70.552000000000007</c:v>
                </c:pt>
                <c:pt idx="7788">
                  <c:v>70.506</c:v>
                </c:pt>
                <c:pt idx="7789">
                  <c:v>70.456999999999994</c:v>
                </c:pt>
                <c:pt idx="7790">
                  <c:v>70.393000000000001</c:v>
                </c:pt>
                <c:pt idx="7791">
                  <c:v>70.317999999999998</c:v>
                </c:pt>
                <c:pt idx="7792">
                  <c:v>70.234999999999999</c:v>
                </c:pt>
                <c:pt idx="7793">
                  <c:v>70.134</c:v>
                </c:pt>
                <c:pt idx="7794">
                  <c:v>70.016000000000005</c:v>
                </c:pt>
                <c:pt idx="7795">
                  <c:v>69.894000000000005</c:v>
                </c:pt>
                <c:pt idx="7796">
                  <c:v>69.757999999999996</c:v>
                </c:pt>
                <c:pt idx="7797">
                  <c:v>69.606999999999999</c:v>
                </c:pt>
                <c:pt idx="7798">
                  <c:v>69.432000000000002</c:v>
                </c:pt>
                <c:pt idx="7799">
                  <c:v>69.254000000000005</c:v>
                </c:pt>
                <c:pt idx="7800">
                  <c:v>69.057000000000002</c:v>
                </c:pt>
                <c:pt idx="7801">
                  <c:v>68.853999999999999</c:v>
                </c:pt>
                <c:pt idx="7802">
                  <c:v>68.637</c:v>
                </c:pt>
                <c:pt idx="7803">
                  <c:v>68.421000000000006</c:v>
                </c:pt>
                <c:pt idx="7804">
                  <c:v>68.197000000000003</c:v>
                </c:pt>
                <c:pt idx="7805">
                  <c:v>67.944000000000003</c:v>
                </c:pt>
                <c:pt idx="7806">
                  <c:v>67.683999999999997</c:v>
                </c:pt>
                <c:pt idx="7807">
                  <c:v>67.415999999999997</c:v>
                </c:pt>
                <c:pt idx="7808">
                  <c:v>67.143000000000001</c:v>
                </c:pt>
                <c:pt idx="7809">
                  <c:v>66.843999999999994</c:v>
                </c:pt>
                <c:pt idx="7810">
                  <c:v>66.531000000000006</c:v>
                </c:pt>
                <c:pt idx="7811">
                  <c:v>66.227000000000004</c:v>
                </c:pt>
                <c:pt idx="7812">
                  <c:v>65.903999999999996</c:v>
                </c:pt>
                <c:pt idx="7813">
                  <c:v>65.587000000000003</c:v>
                </c:pt>
                <c:pt idx="7814">
                  <c:v>65.275000000000006</c:v>
                </c:pt>
                <c:pt idx="7815">
                  <c:v>64.957999999999998</c:v>
                </c:pt>
                <c:pt idx="7816">
                  <c:v>64.626999999999995</c:v>
                </c:pt>
                <c:pt idx="7817">
                  <c:v>64.301000000000002</c:v>
                </c:pt>
                <c:pt idx="7818">
                  <c:v>63.993000000000002</c:v>
                </c:pt>
                <c:pt idx="7819">
                  <c:v>63.677999999999997</c:v>
                </c:pt>
                <c:pt idx="7820">
                  <c:v>63.375</c:v>
                </c:pt>
                <c:pt idx="7821">
                  <c:v>63.094999999999999</c:v>
                </c:pt>
                <c:pt idx="7822">
                  <c:v>62.819000000000003</c:v>
                </c:pt>
                <c:pt idx="7823">
                  <c:v>62.552999999999997</c:v>
                </c:pt>
                <c:pt idx="7824">
                  <c:v>62.301000000000002</c:v>
                </c:pt>
                <c:pt idx="7825">
                  <c:v>62.057000000000002</c:v>
                </c:pt>
                <c:pt idx="7826">
                  <c:v>61.829000000000001</c:v>
                </c:pt>
                <c:pt idx="7827">
                  <c:v>61.616999999999997</c:v>
                </c:pt>
                <c:pt idx="7828">
                  <c:v>61.399000000000001</c:v>
                </c:pt>
                <c:pt idx="7829">
                  <c:v>61.197000000000003</c:v>
                </c:pt>
                <c:pt idx="7830">
                  <c:v>61.018000000000001</c:v>
                </c:pt>
                <c:pt idx="7831">
                  <c:v>60.848999999999997</c:v>
                </c:pt>
                <c:pt idx="7832">
                  <c:v>60.689</c:v>
                </c:pt>
                <c:pt idx="7833">
                  <c:v>60.545000000000002</c:v>
                </c:pt>
                <c:pt idx="7834">
                  <c:v>60.411000000000001</c:v>
                </c:pt>
                <c:pt idx="7835">
                  <c:v>60.290999999999997</c:v>
                </c:pt>
                <c:pt idx="7836">
                  <c:v>60.183999999999997</c:v>
                </c:pt>
                <c:pt idx="7837">
                  <c:v>60.101999999999997</c:v>
                </c:pt>
                <c:pt idx="7838">
                  <c:v>60.036000000000001</c:v>
                </c:pt>
                <c:pt idx="7839">
                  <c:v>59.975999999999999</c:v>
                </c:pt>
                <c:pt idx="7840">
                  <c:v>59.921999999999997</c:v>
                </c:pt>
                <c:pt idx="7841">
                  <c:v>59.874000000000002</c:v>
                </c:pt>
                <c:pt idx="7842">
                  <c:v>59.838000000000001</c:v>
                </c:pt>
                <c:pt idx="7843">
                  <c:v>59.820999999999998</c:v>
                </c:pt>
                <c:pt idx="7844">
                  <c:v>59.83</c:v>
                </c:pt>
                <c:pt idx="7845">
                  <c:v>59.851999999999997</c:v>
                </c:pt>
                <c:pt idx="7846">
                  <c:v>59.877000000000002</c:v>
                </c:pt>
                <c:pt idx="7847">
                  <c:v>59.908000000000001</c:v>
                </c:pt>
                <c:pt idx="7848">
                  <c:v>59.96</c:v>
                </c:pt>
                <c:pt idx="7849">
                  <c:v>60.015000000000001</c:v>
                </c:pt>
                <c:pt idx="7850">
                  <c:v>60.064</c:v>
                </c:pt>
                <c:pt idx="7851">
                  <c:v>60.145000000000003</c:v>
                </c:pt>
                <c:pt idx="7852">
                  <c:v>60.231000000000002</c:v>
                </c:pt>
                <c:pt idx="7853">
                  <c:v>60.311999999999998</c:v>
                </c:pt>
                <c:pt idx="7854">
                  <c:v>60.401000000000003</c:v>
                </c:pt>
                <c:pt idx="7855">
                  <c:v>60.482999999999997</c:v>
                </c:pt>
                <c:pt idx="7856">
                  <c:v>60.585999999999999</c:v>
                </c:pt>
                <c:pt idx="7857">
                  <c:v>60.706000000000003</c:v>
                </c:pt>
                <c:pt idx="7858">
                  <c:v>60.814</c:v>
                </c:pt>
                <c:pt idx="7859">
                  <c:v>60.927</c:v>
                </c:pt>
                <c:pt idx="7860">
                  <c:v>61.055999999999997</c:v>
                </c:pt>
                <c:pt idx="7861">
                  <c:v>61.16</c:v>
                </c:pt>
                <c:pt idx="7862">
                  <c:v>61.27</c:v>
                </c:pt>
                <c:pt idx="7863">
                  <c:v>61.406999999999996</c:v>
                </c:pt>
                <c:pt idx="7864">
                  <c:v>61.533000000000001</c:v>
                </c:pt>
                <c:pt idx="7865">
                  <c:v>61.639000000000003</c:v>
                </c:pt>
                <c:pt idx="7866">
                  <c:v>61.747</c:v>
                </c:pt>
                <c:pt idx="7867">
                  <c:v>61.838999999999999</c:v>
                </c:pt>
                <c:pt idx="7868">
                  <c:v>61.908999999999999</c:v>
                </c:pt>
                <c:pt idx="7869">
                  <c:v>61.99</c:v>
                </c:pt>
                <c:pt idx="7870">
                  <c:v>62.06</c:v>
                </c:pt>
                <c:pt idx="7871">
                  <c:v>62.103999999999999</c:v>
                </c:pt>
                <c:pt idx="7872">
                  <c:v>62.134</c:v>
                </c:pt>
                <c:pt idx="7873">
                  <c:v>62.173999999999999</c:v>
                </c:pt>
                <c:pt idx="7874">
                  <c:v>62.192</c:v>
                </c:pt>
                <c:pt idx="7875">
                  <c:v>62.21</c:v>
                </c:pt>
                <c:pt idx="7876">
                  <c:v>62.241</c:v>
                </c:pt>
                <c:pt idx="7877">
                  <c:v>62.25</c:v>
                </c:pt>
                <c:pt idx="7878">
                  <c:v>62.281999999999996</c:v>
                </c:pt>
                <c:pt idx="7879">
                  <c:v>62.314</c:v>
                </c:pt>
                <c:pt idx="7880">
                  <c:v>62.343000000000004</c:v>
                </c:pt>
                <c:pt idx="7881">
                  <c:v>62.383000000000003</c:v>
                </c:pt>
                <c:pt idx="7882">
                  <c:v>62.427</c:v>
                </c:pt>
                <c:pt idx="7883">
                  <c:v>62.485999999999997</c:v>
                </c:pt>
                <c:pt idx="7884">
                  <c:v>62.555</c:v>
                </c:pt>
                <c:pt idx="7885">
                  <c:v>62.648000000000003</c:v>
                </c:pt>
                <c:pt idx="7886">
                  <c:v>62.75</c:v>
                </c:pt>
                <c:pt idx="7887">
                  <c:v>62.845999999999997</c:v>
                </c:pt>
                <c:pt idx="7888">
                  <c:v>62.956000000000003</c:v>
                </c:pt>
                <c:pt idx="7889">
                  <c:v>63.072000000000003</c:v>
                </c:pt>
                <c:pt idx="7890">
                  <c:v>63.177999999999997</c:v>
                </c:pt>
                <c:pt idx="7891">
                  <c:v>63.271999999999998</c:v>
                </c:pt>
                <c:pt idx="7892">
                  <c:v>63.34</c:v>
                </c:pt>
                <c:pt idx="7893">
                  <c:v>63.412999999999997</c:v>
                </c:pt>
                <c:pt idx="7894">
                  <c:v>63.481000000000002</c:v>
                </c:pt>
                <c:pt idx="7895">
                  <c:v>63.527000000000001</c:v>
                </c:pt>
                <c:pt idx="7896">
                  <c:v>63.546999999999997</c:v>
                </c:pt>
                <c:pt idx="7897">
                  <c:v>63.534999999999997</c:v>
                </c:pt>
                <c:pt idx="7898">
                  <c:v>63.488999999999997</c:v>
                </c:pt>
                <c:pt idx="7899">
                  <c:v>63.426000000000002</c:v>
                </c:pt>
                <c:pt idx="7900">
                  <c:v>63.351999999999997</c:v>
                </c:pt>
                <c:pt idx="7901">
                  <c:v>63.252000000000002</c:v>
                </c:pt>
                <c:pt idx="7902">
                  <c:v>63.148000000000003</c:v>
                </c:pt>
                <c:pt idx="7903">
                  <c:v>63.045999999999999</c:v>
                </c:pt>
                <c:pt idx="7904">
                  <c:v>62.941000000000003</c:v>
                </c:pt>
                <c:pt idx="7905">
                  <c:v>62.83</c:v>
                </c:pt>
                <c:pt idx="7906">
                  <c:v>62.728999999999999</c:v>
                </c:pt>
                <c:pt idx="7907">
                  <c:v>62.622999999999998</c:v>
                </c:pt>
                <c:pt idx="7908">
                  <c:v>62.515999999999998</c:v>
                </c:pt>
                <c:pt idx="7909">
                  <c:v>62.424999999999997</c:v>
                </c:pt>
                <c:pt idx="7910">
                  <c:v>62.348999999999997</c:v>
                </c:pt>
                <c:pt idx="7911">
                  <c:v>62.296999999999997</c:v>
                </c:pt>
                <c:pt idx="7912">
                  <c:v>62.262999999999998</c:v>
                </c:pt>
                <c:pt idx="7913">
                  <c:v>62.246000000000002</c:v>
                </c:pt>
                <c:pt idx="7914">
                  <c:v>62.262999999999998</c:v>
                </c:pt>
                <c:pt idx="7915">
                  <c:v>62.311</c:v>
                </c:pt>
                <c:pt idx="7916">
                  <c:v>62.378</c:v>
                </c:pt>
                <c:pt idx="7917">
                  <c:v>62.448999999999998</c:v>
                </c:pt>
                <c:pt idx="7918">
                  <c:v>62.518000000000001</c:v>
                </c:pt>
                <c:pt idx="7919">
                  <c:v>62.593000000000004</c:v>
                </c:pt>
                <c:pt idx="7920">
                  <c:v>62.671999999999997</c:v>
                </c:pt>
                <c:pt idx="7921">
                  <c:v>62.747999999999998</c:v>
                </c:pt>
                <c:pt idx="7922">
                  <c:v>62.814999999999998</c:v>
                </c:pt>
                <c:pt idx="7923">
                  <c:v>62.881</c:v>
                </c:pt>
                <c:pt idx="7924">
                  <c:v>62.938000000000002</c:v>
                </c:pt>
                <c:pt idx="7925">
                  <c:v>62.973999999999997</c:v>
                </c:pt>
                <c:pt idx="7926">
                  <c:v>62.981999999999999</c:v>
                </c:pt>
                <c:pt idx="7927">
                  <c:v>62.960999999999999</c:v>
                </c:pt>
                <c:pt idx="7928">
                  <c:v>62.911999999999999</c:v>
                </c:pt>
                <c:pt idx="7929">
                  <c:v>62.863</c:v>
                </c:pt>
                <c:pt idx="7930">
                  <c:v>62.792000000000002</c:v>
                </c:pt>
                <c:pt idx="7931">
                  <c:v>62.677</c:v>
                </c:pt>
                <c:pt idx="7932">
                  <c:v>62.557000000000002</c:v>
                </c:pt>
                <c:pt idx="7933">
                  <c:v>62.429000000000002</c:v>
                </c:pt>
                <c:pt idx="7934">
                  <c:v>62.290999999999997</c:v>
                </c:pt>
                <c:pt idx="7935">
                  <c:v>62.170999999999999</c:v>
                </c:pt>
                <c:pt idx="7936">
                  <c:v>62.045000000000002</c:v>
                </c:pt>
                <c:pt idx="7937">
                  <c:v>61.926000000000002</c:v>
                </c:pt>
                <c:pt idx="7938">
                  <c:v>61.823</c:v>
                </c:pt>
                <c:pt idx="7939">
                  <c:v>61.741</c:v>
                </c:pt>
                <c:pt idx="7940">
                  <c:v>61.686999999999998</c:v>
                </c:pt>
                <c:pt idx="7941">
                  <c:v>61.645000000000003</c:v>
                </c:pt>
                <c:pt idx="7942">
                  <c:v>61.616</c:v>
                </c:pt>
                <c:pt idx="7943">
                  <c:v>61.594000000000001</c:v>
                </c:pt>
                <c:pt idx="7944">
                  <c:v>61.584000000000003</c:v>
                </c:pt>
                <c:pt idx="7945">
                  <c:v>61.587000000000003</c:v>
                </c:pt>
                <c:pt idx="7946">
                  <c:v>61.594000000000001</c:v>
                </c:pt>
                <c:pt idx="7947">
                  <c:v>61.61</c:v>
                </c:pt>
                <c:pt idx="7948">
                  <c:v>61.643000000000001</c:v>
                </c:pt>
                <c:pt idx="7949">
                  <c:v>61.686999999999998</c:v>
                </c:pt>
                <c:pt idx="7950">
                  <c:v>61.725000000000001</c:v>
                </c:pt>
                <c:pt idx="7951">
                  <c:v>61.753</c:v>
                </c:pt>
                <c:pt idx="7952">
                  <c:v>61.765000000000001</c:v>
                </c:pt>
                <c:pt idx="7953">
                  <c:v>61.771000000000001</c:v>
                </c:pt>
                <c:pt idx="7954">
                  <c:v>61.777000000000001</c:v>
                </c:pt>
                <c:pt idx="7955">
                  <c:v>61.777999999999999</c:v>
                </c:pt>
                <c:pt idx="7956">
                  <c:v>61.781999999999996</c:v>
                </c:pt>
                <c:pt idx="7957">
                  <c:v>61.795000000000002</c:v>
                </c:pt>
                <c:pt idx="7958">
                  <c:v>61.811999999999998</c:v>
                </c:pt>
                <c:pt idx="7959">
                  <c:v>61.834000000000003</c:v>
                </c:pt>
                <c:pt idx="7960">
                  <c:v>61.853000000000002</c:v>
                </c:pt>
                <c:pt idx="7961">
                  <c:v>61.863</c:v>
                </c:pt>
                <c:pt idx="7962">
                  <c:v>61.868000000000002</c:v>
                </c:pt>
                <c:pt idx="7963">
                  <c:v>61.872999999999998</c:v>
                </c:pt>
                <c:pt idx="7964">
                  <c:v>61.884999999999998</c:v>
                </c:pt>
                <c:pt idx="7965">
                  <c:v>61.911999999999999</c:v>
                </c:pt>
                <c:pt idx="7966">
                  <c:v>61.96</c:v>
                </c:pt>
                <c:pt idx="7967">
                  <c:v>62.02</c:v>
                </c:pt>
                <c:pt idx="7968">
                  <c:v>62.084000000000003</c:v>
                </c:pt>
                <c:pt idx="7969">
                  <c:v>62.151000000000003</c:v>
                </c:pt>
                <c:pt idx="7970">
                  <c:v>62.216000000000001</c:v>
                </c:pt>
                <c:pt idx="7971">
                  <c:v>62.265999999999998</c:v>
                </c:pt>
                <c:pt idx="7972">
                  <c:v>62.286000000000001</c:v>
                </c:pt>
                <c:pt idx="7973">
                  <c:v>62.302999999999997</c:v>
                </c:pt>
                <c:pt idx="7974">
                  <c:v>62.326999999999998</c:v>
                </c:pt>
                <c:pt idx="7975">
                  <c:v>62.356999999999999</c:v>
                </c:pt>
                <c:pt idx="7976">
                  <c:v>62.38</c:v>
                </c:pt>
                <c:pt idx="7977">
                  <c:v>62.398000000000003</c:v>
                </c:pt>
                <c:pt idx="7978">
                  <c:v>62.402999999999999</c:v>
                </c:pt>
                <c:pt idx="7979">
                  <c:v>62.402999999999999</c:v>
                </c:pt>
                <c:pt idx="7980">
                  <c:v>62.405000000000001</c:v>
                </c:pt>
                <c:pt idx="7981">
                  <c:v>62.405999999999999</c:v>
                </c:pt>
                <c:pt idx="7982">
                  <c:v>62.396000000000001</c:v>
                </c:pt>
                <c:pt idx="7983">
                  <c:v>62.389000000000003</c:v>
                </c:pt>
                <c:pt idx="7984">
                  <c:v>62.395000000000003</c:v>
                </c:pt>
                <c:pt idx="7985">
                  <c:v>62.405999999999999</c:v>
                </c:pt>
                <c:pt idx="7986">
                  <c:v>62.4</c:v>
                </c:pt>
                <c:pt idx="7987">
                  <c:v>62.37</c:v>
                </c:pt>
                <c:pt idx="7988">
                  <c:v>62.345999999999997</c:v>
                </c:pt>
                <c:pt idx="7989">
                  <c:v>62.307000000000002</c:v>
                </c:pt>
                <c:pt idx="7990">
                  <c:v>62.253</c:v>
                </c:pt>
                <c:pt idx="7991">
                  <c:v>62.216999999999999</c:v>
                </c:pt>
                <c:pt idx="7992">
                  <c:v>62.177999999999997</c:v>
                </c:pt>
                <c:pt idx="7993">
                  <c:v>62.161999999999999</c:v>
                </c:pt>
                <c:pt idx="7994">
                  <c:v>62.155999999999999</c:v>
                </c:pt>
                <c:pt idx="7995">
                  <c:v>62.134</c:v>
                </c:pt>
                <c:pt idx="7996">
                  <c:v>62.152999999999999</c:v>
                </c:pt>
                <c:pt idx="7997">
                  <c:v>62.188000000000002</c:v>
                </c:pt>
                <c:pt idx="7998">
                  <c:v>62.203000000000003</c:v>
                </c:pt>
                <c:pt idx="7999">
                  <c:v>62.243000000000002</c:v>
                </c:pt>
                <c:pt idx="8000">
                  <c:v>62.286000000000001</c:v>
                </c:pt>
                <c:pt idx="8001">
                  <c:v>62.335999999999999</c:v>
                </c:pt>
                <c:pt idx="8002">
                  <c:v>62.389000000000003</c:v>
                </c:pt>
                <c:pt idx="8003">
                  <c:v>62.454999999999998</c:v>
                </c:pt>
                <c:pt idx="8004">
                  <c:v>62.539000000000001</c:v>
                </c:pt>
                <c:pt idx="8005">
                  <c:v>62.625</c:v>
                </c:pt>
                <c:pt idx="8006">
                  <c:v>62.713000000000001</c:v>
                </c:pt>
                <c:pt idx="8007">
                  <c:v>62.81</c:v>
                </c:pt>
                <c:pt idx="8008">
                  <c:v>62.892000000000003</c:v>
                </c:pt>
                <c:pt idx="8009">
                  <c:v>62.988</c:v>
                </c:pt>
                <c:pt idx="8010">
                  <c:v>63.075000000000003</c:v>
                </c:pt>
                <c:pt idx="8011">
                  <c:v>63.158000000000001</c:v>
                </c:pt>
                <c:pt idx="8012">
                  <c:v>63.247999999999998</c:v>
                </c:pt>
                <c:pt idx="8013">
                  <c:v>63.34</c:v>
                </c:pt>
                <c:pt idx="8014">
                  <c:v>63.420999999999999</c:v>
                </c:pt>
                <c:pt idx="8015">
                  <c:v>63.500999999999998</c:v>
                </c:pt>
                <c:pt idx="8016">
                  <c:v>63.591999999999999</c:v>
                </c:pt>
                <c:pt idx="8017">
                  <c:v>63.658000000000001</c:v>
                </c:pt>
                <c:pt idx="8018">
                  <c:v>63.707000000000001</c:v>
                </c:pt>
                <c:pt idx="8019">
                  <c:v>63.747</c:v>
                </c:pt>
                <c:pt idx="8020">
                  <c:v>63.79</c:v>
                </c:pt>
                <c:pt idx="8021">
                  <c:v>63.826000000000001</c:v>
                </c:pt>
                <c:pt idx="8022">
                  <c:v>63.844999999999999</c:v>
                </c:pt>
                <c:pt idx="8023">
                  <c:v>63.853999999999999</c:v>
                </c:pt>
                <c:pt idx="8024">
                  <c:v>63.847000000000001</c:v>
                </c:pt>
                <c:pt idx="8025">
                  <c:v>63.826000000000001</c:v>
                </c:pt>
                <c:pt idx="8026">
                  <c:v>63.795999999999999</c:v>
                </c:pt>
                <c:pt idx="8027">
                  <c:v>63.753999999999998</c:v>
                </c:pt>
                <c:pt idx="8028">
                  <c:v>63.710999999999999</c:v>
                </c:pt>
                <c:pt idx="8029">
                  <c:v>63.667999999999999</c:v>
                </c:pt>
                <c:pt idx="8030">
                  <c:v>63.622</c:v>
                </c:pt>
                <c:pt idx="8031">
                  <c:v>63.566000000000003</c:v>
                </c:pt>
                <c:pt idx="8032">
                  <c:v>63.506999999999998</c:v>
                </c:pt>
                <c:pt idx="8033">
                  <c:v>63.457999999999998</c:v>
                </c:pt>
                <c:pt idx="8034">
                  <c:v>63.411999999999999</c:v>
                </c:pt>
                <c:pt idx="8035">
                  <c:v>63.354999999999997</c:v>
                </c:pt>
                <c:pt idx="8036">
                  <c:v>63.29</c:v>
                </c:pt>
                <c:pt idx="8037">
                  <c:v>63.231999999999999</c:v>
                </c:pt>
                <c:pt idx="8038">
                  <c:v>63.183999999999997</c:v>
                </c:pt>
                <c:pt idx="8039">
                  <c:v>63.146000000000001</c:v>
                </c:pt>
                <c:pt idx="8040">
                  <c:v>63.115000000000002</c:v>
                </c:pt>
                <c:pt idx="8041">
                  <c:v>63.067</c:v>
                </c:pt>
                <c:pt idx="8042">
                  <c:v>63.005000000000003</c:v>
                </c:pt>
                <c:pt idx="8043">
                  <c:v>62.939</c:v>
                </c:pt>
                <c:pt idx="8044">
                  <c:v>62.860999999999997</c:v>
                </c:pt>
                <c:pt idx="8045">
                  <c:v>62.786999999999999</c:v>
                </c:pt>
                <c:pt idx="8046">
                  <c:v>62.734999999999999</c:v>
                </c:pt>
                <c:pt idx="8047">
                  <c:v>62.686</c:v>
                </c:pt>
                <c:pt idx="8048">
                  <c:v>62.627000000000002</c:v>
                </c:pt>
                <c:pt idx="8049">
                  <c:v>62.585000000000001</c:v>
                </c:pt>
                <c:pt idx="8050">
                  <c:v>62.551000000000002</c:v>
                </c:pt>
                <c:pt idx="8051">
                  <c:v>62.521000000000001</c:v>
                </c:pt>
                <c:pt idx="8052">
                  <c:v>62.487000000000002</c:v>
                </c:pt>
                <c:pt idx="8053">
                  <c:v>62.454999999999998</c:v>
                </c:pt>
                <c:pt idx="8054">
                  <c:v>62.420999999999999</c:v>
                </c:pt>
                <c:pt idx="8055">
                  <c:v>62.387999999999998</c:v>
                </c:pt>
                <c:pt idx="8056">
                  <c:v>62.347999999999999</c:v>
                </c:pt>
                <c:pt idx="8057">
                  <c:v>62.302999999999997</c:v>
                </c:pt>
                <c:pt idx="8058">
                  <c:v>62.265999999999998</c:v>
                </c:pt>
                <c:pt idx="8059">
                  <c:v>62.238999999999997</c:v>
                </c:pt>
                <c:pt idx="8060">
                  <c:v>62.22</c:v>
                </c:pt>
                <c:pt idx="8061">
                  <c:v>62.210999999999999</c:v>
                </c:pt>
                <c:pt idx="8062">
                  <c:v>62.209000000000003</c:v>
                </c:pt>
                <c:pt idx="8063">
                  <c:v>62.210999999999999</c:v>
                </c:pt>
                <c:pt idx="8064">
                  <c:v>62.219000000000001</c:v>
                </c:pt>
                <c:pt idx="8065">
                  <c:v>62.234000000000002</c:v>
                </c:pt>
                <c:pt idx="8066">
                  <c:v>62.253</c:v>
                </c:pt>
                <c:pt idx="8067">
                  <c:v>62.267000000000003</c:v>
                </c:pt>
                <c:pt idx="8068">
                  <c:v>62.280999999999999</c:v>
                </c:pt>
                <c:pt idx="8069">
                  <c:v>62.298000000000002</c:v>
                </c:pt>
                <c:pt idx="8070">
                  <c:v>62.308</c:v>
                </c:pt>
                <c:pt idx="8071">
                  <c:v>62.32</c:v>
                </c:pt>
                <c:pt idx="8072">
                  <c:v>62.335000000000001</c:v>
                </c:pt>
                <c:pt idx="8073">
                  <c:v>62.347999999999999</c:v>
                </c:pt>
                <c:pt idx="8074">
                  <c:v>62.357999999999997</c:v>
                </c:pt>
                <c:pt idx="8075">
                  <c:v>62.37</c:v>
                </c:pt>
                <c:pt idx="8076">
                  <c:v>62.384999999999998</c:v>
                </c:pt>
                <c:pt idx="8077">
                  <c:v>62.4</c:v>
                </c:pt>
                <c:pt idx="8078">
                  <c:v>62.417000000000002</c:v>
                </c:pt>
                <c:pt idx="8079">
                  <c:v>62.43</c:v>
                </c:pt>
                <c:pt idx="8080">
                  <c:v>62.441000000000003</c:v>
                </c:pt>
                <c:pt idx="8081">
                  <c:v>62.454999999999998</c:v>
                </c:pt>
                <c:pt idx="8082">
                  <c:v>62.466999999999999</c:v>
                </c:pt>
                <c:pt idx="8083">
                  <c:v>62.478000000000002</c:v>
                </c:pt>
                <c:pt idx="8084">
                  <c:v>62.484999999999999</c:v>
                </c:pt>
                <c:pt idx="8085">
                  <c:v>62.484000000000002</c:v>
                </c:pt>
                <c:pt idx="8086">
                  <c:v>62.476999999999997</c:v>
                </c:pt>
                <c:pt idx="8087">
                  <c:v>62.463000000000001</c:v>
                </c:pt>
                <c:pt idx="8088">
                  <c:v>62.435000000000002</c:v>
                </c:pt>
                <c:pt idx="8089">
                  <c:v>62.398000000000003</c:v>
                </c:pt>
                <c:pt idx="8090">
                  <c:v>62.356999999999999</c:v>
                </c:pt>
                <c:pt idx="8091">
                  <c:v>62.319000000000003</c:v>
                </c:pt>
                <c:pt idx="8092">
                  <c:v>62.273000000000003</c:v>
                </c:pt>
                <c:pt idx="8093">
                  <c:v>62.24</c:v>
                </c:pt>
                <c:pt idx="8094">
                  <c:v>62.234000000000002</c:v>
                </c:pt>
                <c:pt idx="8095">
                  <c:v>62.204999999999998</c:v>
                </c:pt>
                <c:pt idx="8096">
                  <c:v>62.167000000000002</c:v>
                </c:pt>
                <c:pt idx="8097">
                  <c:v>62.149000000000001</c:v>
                </c:pt>
                <c:pt idx="8098">
                  <c:v>62.134</c:v>
                </c:pt>
                <c:pt idx="8099">
                  <c:v>62.112000000000002</c:v>
                </c:pt>
                <c:pt idx="8100">
                  <c:v>62.093000000000004</c:v>
                </c:pt>
                <c:pt idx="8101">
                  <c:v>62.073</c:v>
                </c:pt>
                <c:pt idx="8102">
                  <c:v>62.042999999999999</c:v>
                </c:pt>
                <c:pt idx="8103">
                  <c:v>62.008000000000003</c:v>
                </c:pt>
                <c:pt idx="8104">
                  <c:v>61.99</c:v>
                </c:pt>
                <c:pt idx="8105">
                  <c:v>61.975999999999999</c:v>
                </c:pt>
                <c:pt idx="8106">
                  <c:v>61.947000000000003</c:v>
                </c:pt>
                <c:pt idx="8107">
                  <c:v>61.914999999999999</c:v>
                </c:pt>
                <c:pt idx="8108">
                  <c:v>61.881999999999998</c:v>
                </c:pt>
                <c:pt idx="8109">
                  <c:v>61.845999999999997</c:v>
                </c:pt>
                <c:pt idx="8110">
                  <c:v>61.808999999999997</c:v>
                </c:pt>
                <c:pt idx="8111">
                  <c:v>61.764000000000003</c:v>
                </c:pt>
                <c:pt idx="8112">
                  <c:v>61.713999999999999</c:v>
                </c:pt>
                <c:pt idx="8113">
                  <c:v>61.674999999999997</c:v>
                </c:pt>
                <c:pt idx="8114">
                  <c:v>61.655000000000001</c:v>
                </c:pt>
                <c:pt idx="8115">
                  <c:v>61.637999999999998</c:v>
                </c:pt>
                <c:pt idx="8116">
                  <c:v>61.613999999999997</c:v>
                </c:pt>
                <c:pt idx="8117">
                  <c:v>61.594999999999999</c:v>
                </c:pt>
                <c:pt idx="8118">
                  <c:v>61.585000000000001</c:v>
                </c:pt>
                <c:pt idx="8119">
                  <c:v>61.58</c:v>
                </c:pt>
                <c:pt idx="8120">
                  <c:v>61.572000000000003</c:v>
                </c:pt>
                <c:pt idx="8121">
                  <c:v>61.576000000000001</c:v>
                </c:pt>
                <c:pt idx="8122">
                  <c:v>61.582999999999998</c:v>
                </c:pt>
                <c:pt idx="8123">
                  <c:v>61.598999999999997</c:v>
                </c:pt>
                <c:pt idx="8124">
                  <c:v>61.619</c:v>
                </c:pt>
                <c:pt idx="8125">
                  <c:v>61.634</c:v>
                </c:pt>
                <c:pt idx="8126">
                  <c:v>61.643000000000001</c:v>
                </c:pt>
                <c:pt idx="8127">
                  <c:v>61.652000000000001</c:v>
                </c:pt>
                <c:pt idx="8128">
                  <c:v>61.661999999999999</c:v>
                </c:pt>
                <c:pt idx="8129">
                  <c:v>61.671999999999997</c:v>
                </c:pt>
                <c:pt idx="8130">
                  <c:v>61.683999999999997</c:v>
                </c:pt>
                <c:pt idx="8131">
                  <c:v>61.689</c:v>
                </c:pt>
                <c:pt idx="8132">
                  <c:v>61.683999999999997</c:v>
                </c:pt>
                <c:pt idx="8133">
                  <c:v>61.682000000000002</c:v>
                </c:pt>
                <c:pt idx="8134">
                  <c:v>61.673999999999999</c:v>
                </c:pt>
                <c:pt idx="8135">
                  <c:v>61.664000000000001</c:v>
                </c:pt>
                <c:pt idx="8136">
                  <c:v>61.651000000000003</c:v>
                </c:pt>
                <c:pt idx="8137">
                  <c:v>61.637999999999998</c:v>
                </c:pt>
                <c:pt idx="8138">
                  <c:v>61.625</c:v>
                </c:pt>
                <c:pt idx="8139">
                  <c:v>61.619</c:v>
                </c:pt>
                <c:pt idx="8140">
                  <c:v>61.625</c:v>
                </c:pt>
                <c:pt idx="8141">
                  <c:v>61.639000000000003</c:v>
                </c:pt>
                <c:pt idx="8142">
                  <c:v>61.654000000000003</c:v>
                </c:pt>
                <c:pt idx="8143">
                  <c:v>61.667000000000002</c:v>
                </c:pt>
                <c:pt idx="8144">
                  <c:v>61.68</c:v>
                </c:pt>
                <c:pt idx="8145">
                  <c:v>61.688000000000002</c:v>
                </c:pt>
                <c:pt idx="8146">
                  <c:v>61.692</c:v>
                </c:pt>
                <c:pt idx="8147">
                  <c:v>61.692</c:v>
                </c:pt>
                <c:pt idx="8148">
                  <c:v>61.692</c:v>
                </c:pt>
                <c:pt idx="8149">
                  <c:v>61.698</c:v>
                </c:pt>
                <c:pt idx="8150">
                  <c:v>61.707999999999998</c:v>
                </c:pt>
                <c:pt idx="8151">
                  <c:v>61.725999999999999</c:v>
                </c:pt>
                <c:pt idx="8152">
                  <c:v>61.749000000000002</c:v>
                </c:pt>
                <c:pt idx="8153">
                  <c:v>61.773000000000003</c:v>
                </c:pt>
                <c:pt idx="8154">
                  <c:v>61.789000000000001</c:v>
                </c:pt>
                <c:pt idx="8155">
                  <c:v>61.793999999999997</c:v>
                </c:pt>
                <c:pt idx="8156">
                  <c:v>61.783000000000001</c:v>
                </c:pt>
                <c:pt idx="8157">
                  <c:v>61.767000000000003</c:v>
                </c:pt>
                <c:pt idx="8158">
                  <c:v>61.744</c:v>
                </c:pt>
                <c:pt idx="8159">
                  <c:v>61.725000000000001</c:v>
                </c:pt>
                <c:pt idx="8160">
                  <c:v>61.710999999999999</c:v>
                </c:pt>
                <c:pt idx="8161">
                  <c:v>61.7</c:v>
                </c:pt>
                <c:pt idx="8162">
                  <c:v>61.686999999999998</c:v>
                </c:pt>
                <c:pt idx="8163">
                  <c:v>61.674999999999997</c:v>
                </c:pt>
                <c:pt idx="8164">
                  <c:v>61.673999999999999</c:v>
                </c:pt>
                <c:pt idx="8165">
                  <c:v>61.682000000000002</c:v>
                </c:pt>
                <c:pt idx="8166">
                  <c:v>61.698</c:v>
                </c:pt>
                <c:pt idx="8167">
                  <c:v>61.719000000000001</c:v>
                </c:pt>
                <c:pt idx="8168">
                  <c:v>61.741</c:v>
                </c:pt>
                <c:pt idx="8169">
                  <c:v>61.76</c:v>
                </c:pt>
                <c:pt idx="8170">
                  <c:v>61.786000000000001</c:v>
                </c:pt>
                <c:pt idx="8171">
                  <c:v>61.814999999999998</c:v>
                </c:pt>
                <c:pt idx="8172">
                  <c:v>61.844999999999999</c:v>
                </c:pt>
                <c:pt idx="8173">
                  <c:v>61.872</c:v>
                </c:pt>
                <c:pt idx="8174">
                  <c:v>61.902999999999999</c:v>
                </c:pt>
                <c:pt idx="8175">
                  <c:v>61.942</c:v>
                </c:pt>
                <c:pt idx="8176">
                  <c:v>61.978000000000002</c:v>
                </c:pt>
                <c:pt idx="8177">
                  <c:v>62.000999999999998</c:v>
                </c:pt>
                <c:pt idx="8178">
                  <c:v>62.018000000000001</c:v>
                </c:pt>
                <c:pt idx="8179">
                  <c:v>62.033999999999999</c:v>
                </c:pt>
                <c:pt idx="8180">
                  <c:v>62.048999999999999</c:v>
                </c:pt>
                <c:pt idx="8181">
                  <c:v>62.061</c:v>
                </c:pt>
                <c:pt idx="8182">
                  <c:v>62.07</c:v>
                </c:pt>
                <c:pt idx="8183">
                  <c:v>62.075000000000003</c:v>
                </c:pt>
                <c:pt idx="8184">
                  <c:v>62.082000000000001</c:v>
                </c:pt>
                <c:pt idx="8185">
                  <c:v>62.087000000000003</c:v>
                </c:pt>
                <c:pt idx="8186">
                  <c:v>62.091000000000001</c:v>
                </c:pt>
                <c:pt idx="8187">
                  <c:v>62.097999999999999</c:v>
                </c:pt>
                <c:pt idx="8188">
                  <c:v>62.104999999999997</c:v>
                </c:pt>
                <c:pt idx="8189">
                  <c:v>62.103999999999999</c:v>
                </c:pt>
                <c:pt idx="8190">
                  <c:v>62.1</c:v>
                </c:pt>
                <c:pt idx="8191">
                  <c:v>62.094000000000001</c:v>
                </c:pt>
                <c:pt idx="8192">
                  <c:v>62.091000000000001</c:v>
                </c:pt>
                <c:pt idx="8193">
                  <c:v>62.094000000000001</c:v>
                </c:pt>
                <c:pt idx="8194">
                  <c:v>62.098999999999997</c:v>
                </c:pt>
                <c:pt idx="8195">
                  <c:v>62.100999999999999</c:v>
                </c:pt>
                <c:pt idx="8196">
                  <c:v>62.09</c:v>
                </c:pt>
                <c:pt idx="8197">
                  <c:v>62.058</c:v>
                </c:pt>
                <c:pt idx="8198">
                  <c:v>62.03</c:v>
                </c:pt>
                <c:pt idx="8199">
                  <c:v>62.006999999999998</c:v>
                </c:pt>
                <c:pt idx="8200">
                  <c:v>61.981999999999999</c:v>
                </c:pt>
                <c:pt idx="8201">
                  <c:v>61.953000000000003</c:v>
                </c:pt>
                <c:pt idx="8202">
                  <c:v>61.914000000000001</c:v>
                </c:pt>
                <c:pt idx="8203">
                  <c:v>61.868000000000002</c:v>
                </c:pt>
                <c:pt idx="8204">
                  <c:v>61.811999999999998</c:v>
                </c:pt>
                <c:pt idx="8205">
                  <c:v>61.750999999999998</c:v>
                </c:pt>
                <c:pt idx="8206">
                  <c:v>61.685000000000002</c:v>
                </c:pt>
                <c:pt idx="8207">
                  <c:v>61.595999999999997</c:v>
                </c:pt>
                <c:pt idx="8208">
                  <c:v>61.497</c:v>
                </c:pt>
                <c:pt idx="8209">
                  <c:v>61.39</c:v>
                </c:pt>
                <c:pt idx="8210">
                  <c:v>61.283000000000001</c:v>
                </c:pt>
                <c:pt idx="8211">
                  <c:v>61.177</c:v>
                </c:pt>
                <c:pt idx="8212">
                  <c:v>61.075000000000003</c:v>
                </c:pt>
                <c:pt idx="8213">
                  <c:v>60.965000000000003</c:v>
                </c:pt>
                <c:pt idx="8214">
                  <c:v>60.863</c:v>
                </c:pt>
                <c:pt idx="8215">
                  <c:v>60.777999999999999</c:v>
                </c:pt>
                <c:pt idx="8216">
                  <c:v>60.691000000000003</c:v>
                </c:pt>
                <c:pt idx="8217">
                  <c:v>60.588000000000001</c:v>
                </c:pt>
                <c:pt idx="8218">
                  <c:v>60.491999999999997</c:v>
                </c:pt>
                <c:pt idx="8219">
                  <c:v>60.415999999999997</c:v>
                </c:pt>
                <c:pt idx="8220">
                  <c:v>60.331000000000003</c:v>
                </c:pt>
                <c:pt idx="8221">
                  <c:v>60.23</c:v>
                </c:pt>
                <c:pt idx="8222">
                  <c:v>60.121000000000002</c:v>
                </c:pt>
                <c:pt idx="8223">
                  <c:v>60.018999999999998</c:v>
                </c:pt>
                <c:pt idx="8224">
                  <c:v>59.951999999999998</c:v>
                </c:pt>
                <c:pt idx="8225">
                  <c:v>59.881999999999998</c:v>
                </c:pt>
                <c:pt idx="8226">
                  <c:v>59.808</c:v>
                </c:pt>
                <c:pt idx="8227">
                  <c:v>59.73</c:v>
                </c:pt>
                <c:pt idx="8228">
                  <c:v>59.656999999999996</c:v>
                </c:pt>
                <c:pt idx="8229">
                  <c:v>59.597000000000001</c:v>
                </c:pt>
                <c:pt idx="8230">
                  <c:v>59.529000000000003</c:v>
                </c:pt>
                <c:pt idx="8231">
                  <c:v>59.451999999999998</c:v>
                </c:pt>
                <c:pt idx="8232">
                  <c:v>59.372999999999998</c:v>
                </c:pt>
                <c:pt idx="8233">
                  <c:v>59.317999999999998</c:v>
                </c:pt>
                <c:pt idx="8234">
                  <c:v>59.26</c:v>
                </c:pt>
                <c:pt idx="8235">
                  <c:v>59.183999999999997</c:v>
                </c:pt>
                <c:pt idx="8236">
                  <c:v>59.101999999999997</c:v>
                </c:pt>
                <c:pt idx="8237">
                  <c:v>59.003999999999998</c:v>
                </c:pt>
                <c:pt idx="8238">
                  <c:v>58.911999999999999</c:v>
                </c:pt>
                <c:pt idx="8239">
                  <c:v>58.832999999999998</c:v>
                </c:pt>
                <c:pt idx="8240">
                  <c:v>58.732999999999997</c:v>
                </c:pt>
                <c:pt idx="8241">
                  <c:v>58.625999999999998</c:v>
                </c:pt>
                <c:pt idx="8242">
                  <c:v>58.530999999999999</c:v>
                </c:pt>
                <c:pt idx="8243">
                  <c:v>58.424999999999997</c:v>
                </c:pt>
                <c:pt idx="8244">
                  <c:v>58.326000000000001</c:v>
                </c:pt>
                <c:pt idx="8245">
                  <c:v>58.238</c:v>
                </c:pt>
                <c:pt idx="8246">
                  <c:v>58.155999999999999</c:v>
                </c:pt>
                <c:pt idx="8247">
                  <c:v>58.073999999999998</c:v>
                </c:pt>
                <c:pt idx="8248">
                  <c:v>57.978000000000002</c:v>
                </c:pt>
                <c:pt idx="8249">
                  <c:v>57.902999999999999</c:v>
                </c:pt>
                <c:pt idx="8250">
                  <c:v>57.856000000000002</c:v>
                </c:pt>
                <c:pt idx="8251">
                  <c:v>57.817999999999998</c:v>
                </c:pt>
                <c:pt idx="8252">
                  <c:v>57.786999999999999</c:v>
                </c:pt>
                <c:pt idx="8253">
                  <c:v>57.765999999999998</c:v>
                </c:pt>
                <c:pt idx="8254">
                  <c:v>57.749000000000002</c:v>
                </c:pt>
                <c:pt idx="8255">
                  <c:v>57.738999999999997</c:v>
                </c:pt>
                <c:pt idx="8256">
                  <c:v>57.725999999999999</c:v>
                </c:pt>
                <c:pt idx="8257">
                  <c:v>57.713999999999999</c:v>
                </c:pt>
                <c:pt idx="8258">
                  <c:v>57.706000000000003</c:v>
                </c:pt>
                <c:pt idx="8259">
                  <c:v>57.694000000000003</c:v>
                </c:pt>
                <c:pt idx="8260">
                  <c:v>57.682000000000002</c:v>
                </c:pt>
                <c:pt idx="8261">
                  <c:v>57.671999999999997</c:v>
                </c:pt>
                <c:pt idx="8262">
                  <c:v>57.66</c:v>
                </c:pt>
                <c:pt idx="8263">
                  <c:v>57.646999999999998</c:v>
                </c:pt>
                <c:pt idx="8264">
                  <c:v>57.636000000000003</c:v>
                </c:pt>
                <c:pt idx="8265">
                  <c:v>57.622999999999998</c:v>
                </c:pt>
                <c:pt idx="8266">
                  <c:v>57.606000000000002</c:v>
                </c:pt>
                <c:pt idx="8267">
                  <c:v>57.585000000000001</c:v>
                </c:pt>
                <c:pt idx="8268">
                  <c:v>57.558</c:v>
                </c:pt>
                <c:pt idx="8269">
                  <c:v>57.524999999999999</c:v>
                </c:pt>
                <c:pt idx="8270">
                  <c:v>57.481999999999999</c:v>
                </c:pt>
                <c:pt idx="8271">
                  <c:v>57.415999999999997</c:v>
                </c:pt>
                <c:pt idx="8272">
                  <c:v>57.331000000000003</c:v>
                </c:pt>
                <c:pt idx="8273">
                  <c:v>57.238999999999997</c:v>
                </c:pt>
                <c:pt idx="8274">
                  <c:v>57.125</c:v>
                </c:pt>
                <c:pt idx="8275">
                  <c:v>57.024999999999999</c:v>
                </c:pt>
                <c:pt idx="8276">
                  <c:v>56.914000000000001</c:v>
                </c:pt>
                <c:pt idx="8277">
                  <c:v>56.780999999999999</c:v>
                </c:pt>
                <c:pt idx="8278">
                  <c:v>56.652000000000001</c:v>
                </c:pt>
                <c:pt idx="8279">
                  <c:v>56.512</c:v>
                </c:pt>
                <c:pt idx="8280">
                  <c:v>56.369</c:v>
                </c:pt>
                <c:pt idx="8281">
                  <c:v>56.219000000000001</c:v>
                </c:pt>
                <c:pt idx="8282">
                  <c:v>56.061999999999998</c:v>
                </c:pt>
                <c:pt idx="8283">
                  <c:v>55.878999999999998</c:v>
                </c:pt>
                <c:pt idx="8284">
                  <c:v>55.704999999999998</c:v>
                </c:pt>
                <c:pt idx="8285">
                  <c:v>55.527000000000001</c:v>
                </c:pt>
                <c:pt idx="8286">
                  <c:v>55.343000000000004</c:v>
                </c:pt>
                <c:pt idx="8287">
                  <c:v>55.182000000000002</c:v>
                </c:pt>
                <c:pt idx="8288">
                  <c:v>55.06</c:v>
                </c:pt>
                <c:pt idx="8289">
                  <c:v>54.963999999999999</c:v>
                </c:pt>
                <c:pt idx="8290">
                  <c:v>54.892000000000003</c:v>
                </c:pt>
                <c:pt idx="8291">
                  <c:v>54.841000000000001</c:v>
                </c:pt>
                <c:pt idx="8292">
                  <c:v>54.814</c:v>
                </c:pt>
                <c:pt idx="8293">
                  <c:v>54.819000000000003</c:v>
                </c:pt>
                <c:pt idx="8294">
                  <c:v>54.848999999999997</c:v>
                </c:pt>
                <c:pt idx="8295">
                  <c:v>54.895000000000003</c:v>
                </c:pt>
                <c:pt idx="8296">
                  <c:v>54.972000000000001</c:v>
                </c:pt>
                <c:pt idx="8297">
                  <c:v>55.064999999999998</c:v>
                </c:pt>
                <c:pt idx="8298">
                  <c:v>55.161000000000001</c:v>
                </c:pt>
                <c:pt idx="8299">
                  <c:v>55.274000000000001</c:v>
                </c:pt>
                <c:pt idx="8300">
                  <c:v>55.402000000000001</c:v>
                </c:pt>
                <c:pt idx="8301">
                  <c:v>55.536000000000001</c:v>
                </c:pt>
                <c:pt idx="8302">
                  <c:v>55.667999999999999</c:v>
                </c:pt>
                <c:pt idx="8303">
                  <c:v>55.802</c:v>
                </c:pt>
                <c:pt idx="8304">
                  <c:v>55.930999999999997</c:v>
                </c:pt>
                <c:pt idx="8305">
                  <c:v>56.05</c:v>
                </c:pt>
                <c:pt idx="8306">
                  <c:v>56.152000000000001</c:v>
                </c:pt>
                <c:pt idx="8307">
                  <c:v>56.231999999999999</c:v>
                </c:pt>
                <c:pt idx="8308">
                  <c:v>56.302</c:v>
                </c:pt>
                <c:pt idx="8309">
                  <c:v>56.365000000000002</c:v>
                </c:pt>
                <c:pt idx="8310">
                  <c:v>56.418999999999997</c:v>
                </c:pt>
                <c:pt idx="8311">
                  <c:v>56.45</c:v>
                </c:pt>
                <c:pt idx="8312">
                  <c:v>56.47</c:v>
                </c:pt>
                <c:pt idx="8313">
                  <c:v>56.488999999999997</c:v>
                </c:pt>
                <c:pt idx="8314">
                  <c:v>56.51</c:v>
                </c:pt>
                <c:pt idx="8315">
                  <c:v>56.536000000000001</c:v>
                </c:pt>
                <c:pt idx="8316">
                  <c:v>56.558999999999997</c:v>
                </c:pt>
                <c:pt idx="8317">
                  <c:v>56.576000000000001</c:v>
                </c:pt>
                <c:pt idx="8318">
                  <c:v>56.591999999999999</c:v>
                </c:pt>
                <c:pt idx="8319">
                  <c:v>56.61</c:v>
                </c:pt>
                <c:pt idx="8320">
                  <c:v>56.631999999999998</c:v>
                </c:pt>
                <c:pt idx="8321">
                  <c:v>56.658999999999999</c:v>
                </c:pt>
                <c:pt idx="8322">
                  <c:v>56.698</c:v>
                </c:pt>
                <c:pt idx="8323">
                  <c:v>56.744</c:v>
                </c:pt>
                <c:pt idx="8324">
                  <c:v>56.781999999999996</c:v>
                </c:pt>
                <c:pt idx="8325">
                  <c:v>56.816000000000003</c:v>
                </c:pt>
                <c:pt idx="8326">
                  <c:v>56.850999999999999</c:v>
                </c:pt>
                <c:pt idx="8327">
                  <c:v>56.887999999999998</c:v>
                </c:pt>
                <c:pt idx="8328">
                  <c:v>56.917000000000002</c:v>
                </c:pt>
                <c:pt idx="8329">
                  <c:v>56.947000000000003</c:v>
                </c:pt>
                <c:pt idx="8330">
                  <c:v>56.97</c:v>
                </c:pt>
                <c:pt idx="8331">
                  <c:v>56.991</c:v>
                </c:pt>
                <c:pt idx="8332">
                  <c:v>57.018999999999998</c:v>
                </c:pt>
                <c:pt idx="8333">
                  <c:v>57.040999999999997</c:v>
                </c:pt>
                <c:pt idx="8334">
                  <c:v>57.063000000000002</c:v>
                </c:pt>
                <c:pt idx="8335">
                  <c:v>57.087000000000003</c:v>
                </c:pt>
                <c:pt idx="8336">
                  <c:v>57.112000000000002</c:v>
                </c:pt>
                <c:pt idx="8337">
                  <c:v>57.137</c:v>
                </c:pt>
                <c:pt idx="8338">
                  <c:v>57.161000000000001</c:v>
                </c:pt>
                <c:pt idx="8339">
                  <c:v>57.188000000000002</c:v>
                </c:pt>
                <c:pt idx="8340">
                  <c:v>57.222999999999999</c:v>
                </c:pt>
                <c:pt idx="8341">
                  <c:v>57.253</c:v>
                </c:pt>
                <c:pt idx="8342">
                  <c:v>57.28</c:v>
                </c:pt>
                <c:pt idx="8343">
                  <c:v>57.305999999999997</c:v>
                </c:pt>
                <c:pt idx="8344">
                  <c:v>57.350999999999999</c:v>
                </c:pt>
                <c:pt idx="8345">
                  <c:v>57.396999999999998</c:v>
                </c:pt>
                <c:pt idx="8346">
                  <c:v>57.430999999999997</c:v>
                </c:pt>
                <c:pt idx="8347">
                  <c:v>57.460999999999999</c:v>
                </c:pt>
                <c:pt idx="8348">
                  <c:v>57.493000000000002</c:v>
                </c:pt>
                <c:pt idx="8349">
                  <c:v>57.529000000000003</c:v>
                </c:pt>
                <c:pt idx="8350">
                  <c:v>57.569000000000003</c:v>
                </c:pt>
                <c:pt idx="8351">
                  <c:v>57.61</c:v>
                </c:pt>
                <c:pt idx="8352">
                  <c:v>57.651000000000003</c:v>
                </c:pt>
                <c:pt idx="8353">
                  <c:v>57.692999999999998</c:v>
                </c:pt>
                <c:pt idx="8354">
                  <c:v>57.737000000000002</c:v>
                </c:pt>
                <c:pt idx="8355">
                  <c:v>57.777000000000001</c:v>
                </c:pt>
                <c:pt idx="8356">
                  <c:v>57.808999999999997</c:v>
                </c:pt>
                <c:pt idx="8357">
                  <c:v>57.835000000000001</c:v>
                </c:pt>
                <c:pt idx="8358">
                  <c:v>57.856000000000002</c:v>
                </c:pt>
                <c:pt idx="8359">
                  <c:v>57.881999999999998</c:v>
                </c:pt>
                <c:pt idx="8360">
                  <c:v>57.914999999999999</c:v>
                </c:pt>
                <c:pt idx="8361">
                  <c:v>57.939</c:v>
                </c:pt>
                <c:pt idx="8362">
                  <c:v>57.957000000000001</c:v>
                </c:pt>
                <c:pt idx="8363">
                  <c:v>57.975999999999999</c:v>
                </c:pt>
                <c:pt idx="8364">
                  <c:v>57.987000000000002</c:v>
                </c:pt>
                <c:pt idx="8365">
                  <c:v>57.997</c:v>
                </c:pt>
                <c:pt idx="8366">
                  <c:v>58.01</c:v>
                </c:pt>
                <c:pt idx="8367">
                  <c:v>58.036999999999999</c:v>
                </c:pt>
                <c:pt idx="8368">
                  <c:v>58.067</c:v>
                </c:pt>
                <c:pt idx="8369">
                  <c:v>58.094000000000001</c:v>
                </c:pt>
                <c:pt idx="8370">
                  <c:v>58.139000000000003</c:v>
                </c:pt>
                <c:pt idx="8371">
                  <c:v>58.192999999999998</c:v>
                </c:pt>
                <c:pt idx="8372">
                  <c:v>58.241999999999997</c:v>
                </c:pt>
                <c:pt idx="8373">
                  <c:v>58.277999999999999</c:v>
                </c:pt>
                <c:pt idx="8374">
                  <c:v>58.305999999999997</c:v>
                </c:pt>
                <c:pt idx="8375">
                  <c:v>58.335999999999999</c:v>
                </c:pt>
                <c:pt idx="8376">
                  <c:v>58.362000000000002</c:v>
                </c:pt>
                <c:pt idx="8377">
                  <c:v>58.387999999999998</c:v>
                </c:pt>
                <c:pt idx="8378">
                  <c:v>58.415999999999997</c:v>
                </c:pt>
                <c:pt idx="8379">
                  <c:v>58.435000000000002</c:v>
                </c:pt>
                <c:pt idx="8380">
                  <c:v>58.433999999999997</c:v>
                </c:pt>
                <c:pt idx="8381">
                  <c:v>58.426000000000002</c:v>
                </c:pt>
                <c:pt idx="8382">
                  <c:v>58.414999999999999</c:v>
                </c:pt>
                <c:pt idx="8383">
                  <c:v>58.4</c:v>
                </c:pt>
                <c:pt idx="8384">
                  <c:v>58.378</c:v>
                </c:pt>
                <c:pt idx="8385">
                  <c:v>58.347000000000001</c:v>
                </c:pt>
                <c:pt idx="8386">
                  <c:v>58.317999999999998</c:v>
                </c:pt>
                <c:pt idx="8387">
                  <c:v>58.29</c:v>
                </c:pt>
                <c:pt idx="8388">
                  <c:v>58.262</c:v>
                </c:pt>
                <c:pt idx="8389">
                  <c:v>58.234999999999999</c:v>
                </c:pt>
                <c:pt idx="8390">
                  <c:v>58.213000000000001</c:v>
                </c:pt>
                <c:pt idx="8391">
                  <c:v>58.206000000000003</c:v>
                </c:pt>
                <c:pt idx="8392">
                  <c:v>58.207000000000001</c:v>
                </c:pt>
                <c:pt idx="8393">
                  <c:v>58.21</c:v>
                </c:pt>
                <c:pt idx="8394">
                  <c:v>58.207999999999998</c:v>
                </c:pt>
                <c:pt idx="8395">
                  <c:v>58.198999999999998</c:v>
                </c:pt>
                <c:pt idx="8396">
                  <c:v>58.183999999999997</c:v>
                </c:pt>
                <c:pt idx="8397">
                  <c:v>58.152000000000001</c:v>
                </c:pt>
                <c:pt idx="8398">
                  <c:v>58.136000000000003</c:v>
                </c:pt>
                <c:pt idx="8399">
                  <c:v>58.128999999999998</c:v>
                </c:pt>
                <c:pt idx="8400">
                  <c:v>58.143999999999998</c:v>
                </c:pt>
                <c:pt idx="8401">
                  <c:v>58.216999999999999</c:v>
                </c:pt>
                <c:pt idx="8402">
                  <c:v>58.307000000000002</c:v>
                </c:pt>
                <c:pt idx="8403">
                  <c:v>58.387999999999998</c:v>
                </c:pt>
                <c:pt idx="8404">
                  <c:v>58.457999999999998</c:v>
                </c:pt>
                <c:pt idx="8405">
                  <c:v>58.540999999999997</c:v>
                </c:pt>
                <c:pt idx="8406">
                  <c:v>58.628999999999998</c:v>
                </c:pt>
                <c:pt idx="8407">
                  <c:v>58.701999999999998</c:v>
                </c:pt>
                <c:pt idx="8408">
                  <c:v>58.784999999999997</c:v>
                </c:pt>
                <c:pt idx="8409">
                  <c:v>58.860999999999997</c:v>
                </c:pt>
                <c:pt idx="8410">
                  <c:v>58.918999999999997</c:v>
                </c:pt>
                <c:pt idx="8411">
                  <c:v>58.981000000000002</c:v>
                </c:pt>
                <c:pt idx="8412">
                  <c:v>59.031999999999996</c:v>
                </c:pt>
                <c:pt idx="8413">
                  <c:v>59.076999999999998</c:v>
                </c:pt>
                <c:pt idx="8414">
                  <c:v>59.122999999999998</c:v>
                </c:pt>
                <c:pt idx="8415">
                  <c:v>59.151000000000003</c:v>
                </c:pt>
                <c:pt idx="8416">
                  <c:v>59.167999999999999</c:v>
                </c:pt>
                <c:pt idx="8417">
                  <c:v>59.171999999999997</c:v>
                </c:pt>
                <c:pt idx="8418">
                  <c:v>59.170999999999999</c:v>
                </c:pt>
                <c:pt idx="8419">
                  <c:v>59.167000000000002</c:v>
                </c:pt>
                <c:pt idx="8420">
                  <c:v>59.152999999999999</c:v>
                </c:pt>
                <c:pt idx="8421">
                  <c:v>59.121000000000002</c:v>
                </c:pt>
                <c:pt idx="8422">
                  <c:v>59.076000000000001</c:v>
                </c:pt>
                <c:pt idx="8423">
                  <c:v>59.029000000000003</c:v>
                </c:pt>
                <c:pt idx="8424">
                  <c:v>58.972000000000001</c:v>
                </c:pt>
                <c:pt idx="8425">
                  <c:v>58.901000000000003</c:v>
                </c:pt>
                <c:pt idx="8426">
                  <c:v>58.829000000000001</c:v>
                </c:pt>
                <c:pt idx="8427">
                  <c:v>58.737000000000002</c:v>
                </c:pt>
                <c:pt idx="8428">
                  <c:v>58.634999999999998</c:v>
                </c:pt>
                <c:pt idx="8429">
                  <c:v>58.53</c:v>
                </c:pt>
                <c:pt idx="8430">
                  <c:v>58.424999999999997</c:v>
                </c:pt>
                <c:pt idx="8431">
                  <c:v>58.313000000000002</c:v>
                </c:pt>
                <c:pt idx="8432">
                  <c:v>58.198</c:v>
                </c:pt>
                <c:pt idx="8433">
                  <c:v>58.079000000000001</c:v>
                </c:pt>
                <c:pt idx="8434">
                  <c:v>57.969000000000001</c:v>
                </c:pt>
                <c:pt idx="8435">
                  <c:v>57.859000000000002</c:v>
                </c:pt>
                <c:pt idx="8436">
                  <c:v>57.732999999999997</c:v>
                </c:pt>
                <c:pt idx="8437">
                  <c:v>57.621000000000002</c:v>
                </c:pt>
                <c:pt idx="8438">
                  <c:v>57.512999999999998</c:v>
                </c:pt>
                <c:pt idx="8439">
                  <c:v>57.405999999999999</c:v>
                </c:pt>
                <c:pt idx="8440">
                  <c:v>57.301000000000002</c:v>
                </c:pt>
                <c:pt idx="8441">
                  <c:v>57.19</c:v>
                </c:pt>
                <c:pt idx="8442">
                  <c:v>57.076000000000001</c:v>
                </c:pt>
                <c:pt idx="8443">
                  <c:v>56.96</c:v>
                </c:pt>
                <c:pt idx="8444">
                  <c:v>56.847999999999999</c:v>
                </c:pt>
                <c:pt idx="8445">
                  <c:v>56.732999999999997</c:v>
                </c:pt>
                <c:pt idx="8446">
                  <c:v>56.62</c:v>
                </c:pt>
                <c:pt idx="8447">
                  <c:v>56.515999999999998</c:v>
                </c:pt>
                <c:pt idx="8448">
                  <c:v>56.435000000000002</c:v>
                </c:pt>
                <c:pt idx="8449">
                  <c:v>56.34</c:v>
                </c:pt>
                <c:pt idx="8450">
                  <c:v>56.244999999999997</c:v>
                </c:pt>
                <c:pt idx="8451">
                  <c:v>56.164000000000001</c:v>
                </c:pt>
                <c:pt idx="8452">
                  <c:v>56.081000000000003</c:v>
                </c:pt>
                <c:pt idx="8453">
                  <c:v>56.003999999999998</c:v>
                </c:pt>
                <c:pt idx="8454">
                  <c:v>55.902000000000001</c:v>
                </c:pt>
                <c:pt idx="8455">
                  <c:v>55.807000000000002</c:v>
                </c:pt>
                <c:pt idx="8456">
                  <c:v>55.741</c:v>
                </c:pt>
                <c:pt idx="8457">
                  <c:v>55.677999999999997</c:v>
                </c:pt>
                <c:pt idx="8458">
                  <c:v>55.619</c:v>
                </c:pt>
                <c:pt idx="8459">
                  <c:v>55.576000000000001</c:v>
                </c:pt>
                <c:pt idx="8460">
                  <c:v>55.537999999999997</c:v>
                </c:pt>
                <c:pt idx="8461">
                  <c:v>55.5</c:v>
                </c:pt>
                <c:pt idx="8462">
                  <c:v>55.463000000000001</c:v>
                </c:pt>
                <c:pt idx="8463">
                  <c:v>55.429000000000002</c:v>
                </c:pt>
                <c:pt idx="8464">
                  <c:v>55.395000000000003</c:v>
                </c:pt>
                <c:pt idx="8465">
                  <c:v>55.372999999999998</c:v>
                </c:pt>
                <c:pt idx="8466">
                  <c:v>55.36</c:v>
                </c:pt>
                <c:pt idx="8467">
                  <c:v>55.359000000000002</c:v>
                </c:pt>
                <c:pt idx="8468">
                  <c:v>55.372</c:v>
                </c:pt>
                <c:pt idx="8469">
                  <c:v>55.393999999999998</c:v>
                </c:pt>
                <c:pt idx="8470">
                  <c:v>55.423000000000002</c:v>
                </c:pt>
                <c:pt idx="8471">
                  <c:v>55.466000000000001</c:v>
                </c:pt>
                <c:pt idx="8472">
                  <c:v>55.518000000000001</c:v>
                </c:pt>
                <c:pt idx="8473">
                  <c:v>55.573</c:v>
                </c:pt>
                <c:pt idx="8474">
                  <c:v>55.622</c:v>
                </c:pt>
                <c:pt idx="8475">
                  <c:v>55.658000000000001</c:v>
                </c:pt>
                <c:pt idx="8476">
                  <c:v>55.680999999999997</c:v>
                </c:pt>
                <c:pt idx="8477">
                  <c:v>55.698</c:v>
                </c:pt>
                <c:pt idx="8478">
                  <c:v>55.707999999999998</c:v>
                </c:pt>
                <c:pt idx="8479">
                  <c:v>55.712000000000003</c:v>
                </c:pt>
                <c:pt idx="8480">
                  <c:v>55.709000000000003</c:v>
                </c:pt>
                <c:pt idx="8481">
                  <c:v>55.707999999999998</c:v>
                </c:pt>
                <c:pt idx="8482">
                  <c:v>55.707999999999998</c:v>
                </c:pt>
                <c:pt idx="8483">
                  <c:v>55.712000000000003</c:v>
                </c:pt>
                <c:pt idx="8484">
                  <c:v>55.722999999999999</c:v>
                </c:pt>
                <c:pt idx="8485">
                  <c:v>55.746000000000002</c:v>
                </c:pt>
                <c:pt idx="8486">
                  <c:v>55.783000000000001</c:v>
                </c:pt>
                <c:pt idx="8487">
                  <c:v>55.82</c:v>
                </c:pt>
                <c:pt idx="8488">
                  <c:v>55.853000000000002</c:v>
                </c:pt>
                <c:pt idx="8489">
                  <c:v>55.878999999999998</c:v>
                </c:pt>
                <c:pt idx="8490">
                  <c:v>55.908000000000001</c:v>
                </c:pt>
                <c:pt idx="8491">
                  <c:v>55.956000000000003</c:v>
                </c:pt>
                <c:pt idx="8492">
                  <c:v>55.996000000000002</c:v>
                </c:pt>
                <c:pt idx="8493">
                  <c:v>56.036000000000001</c:v>
                </c:pt>
                <c:pt idx="8494">
                  <c:v>56.085999999999999</c:v>
                </c:pt>
                <c:pt idx="8495">
                  <c:v>56.139000000000003</c:v>
                </c:pt>
                <c:pt idx="8496">
                  <c:v>56.186999999999998</c:v>
                </c:pt>
                <c:pt idx="8497">
                  <c:v>56.222000000000001</c:v>
                </c:pt>
                <c:pt idx="8498">
                  <c:v>56.26</c:v>
                </c:pt>
                <c:pt idx="8499">
                  <c:v>56.293999999999997</c:v>
                </c:pt>
                <c:pt idx="8500">
                  <c:v>56.319000000000003</c:v>
                </c:pt>
                <c:pt idx="8501">
                  <c:v>56.326999999999998</c:v>
                </c:pt>
                <c:pt idx="8502">
                  <c:v>56.329000000000001</c:v>
                </c:pt>
                <c:pt idx="8503">
                  <c:v>56.331000000000003</c:v>
                </c:pt>
                <c:pt idx="8504">
                  <c:v>56.322000000000003</c:v>
                </c:pt>
                <c:pt idx="8505">
                  <c:v>56.356999999999999</c:v>
                </c:pt>
                <c:pt idx="8506">
                  <c:v>56.375999999999998</c:v>
                </c:pt>
                <c:pt idx="8507">
                  <c:v>56.395000000000003</c:v>
                </c:pt>
                <c:pt idx="8508">
                  <c:v>56.414000000000001</c:v>
                </c:pt>
                <c:pt idx="8509">
                  <c:v>56.436</c:v>
                </c:pt>
                <c:pt idx="8510">
                  <c:v>56.457000000000001</c:v>
                </c:pt>
                <c:pt idx="8511">
                  <c:v>56.475999999999999</c:v>
                </c:pt>
                <c:pt idx="8512">
                  <c:v>56.484000000000002</c:v>
                </c:pt>
                <c:pt idx="8513">
                  <c:v>56.481000000000002</c:v>
                </c:pt>
                <c:pt idx="8514">
                  <c:v>56.470999999999997</c:v>
                </c:pt>
                <c:pt idx="8515">
                  <c:v>56.46</c:v>
                </c:pt>
                <c:pt idx="8516">
                  <c:v>56.447000000000003</c:v>
                </c:pt>
                <c:pt idx="8517">
                  <c:v>56.427999999999997</c:v>
                </c:pt>
                <c:pt idx="8518">
                  <c:v>56.408000000000001</c:v>
                </c:pt>
                <c:pt idx="8519">
                  <c:v>56.39</c:v>
                </c:pt>
                <c:pt idx="8520">
                  <c:v>56.372999999999998</c:v>
                </c:pt>
                <c:pt idx="8521">
                  <c:v>56.35</c:v>
                </c:pt>
                <c:pt idx="8522">
                  <c:v>56.320999999999998</c:v>
                </c:pt>
                <c:pt idx="8523">
                  <c:v>56.286999999999999</c:v>
                </c:pt>
                <c:pt idx="8524">
                  <c:v>56.249000000000002</c:v>
                </c:pt>
                <c:pt idx="8525">
                  <c:v>56.216000000000001</c:v>
                </c:pt>
                <c:pt idx="8526">
                  <c:v>56.177</c:v>
                </c:pt>
                <c:pt idx="8527">
                  <c:v>56.131999999999998</c:v>
                </c:pt>
                <c:pt idx="8528">
                  <c:v>56.091999999999999</c:v>
                </c:pt>
                <c:pt idx="8529">
                  <c:v>56.054000000000002</c:v>
                </c:pt>
                <c:pt idx="8530">
                  <c:v>56.012999999999998</c:v>
                </c:pt>
                <c:pt idx="8531">
                  <c:v>55.973999999999997</c:v>
                </c:pt>
                <c:pt idx="8532">
                  <c:v>55.944000000000003</c:v>
                </c:pt>
                <c:pt idx="8533">
                  <c:v>55.924999999999997</c:v>
                </c:pt>
                <c:pt idx="8534">
                  <c:v>55.920999999999999</c:v>
                </c:pt>
                <c:pt idx="8535">
                  <c:v>55.92</c:v>
                </c:pt>
                <c:pt idx="8536">
                  <c:v>55.911000000000001</c:v>
                </c:pt>
                <c:pt idx="8537">
                  <c:v>55.899000000000001</c:v>
                </c:pt>
                <c:pt idx="8538">
                  <c:v>55.889000000000003</c:v>
                </c:pt>
                <c:pt idx="8539">
                  <c:v>55.875</c:v>
                </c:pt>
                <c:pt idx="8540">
                  <c:v>55.854999999999997</c:v>
                </c:pt>
                <c:pt idx="8541">
                  <c:v>55.838000000000001</c:v>
                </c:pt>
                <c:pt idx="8542">
                  <c:v>55.825000000000003</c:v>
                </c:pt>
                <c:pt idx="8543">
                  <c:v>55.817999999999998</c:v>
                </c:pt>
                <c:pt idx="8544">
                  <c:v>55.822000000000003</c:v>
                </c:pt>
                <c:pt idx="8545">
                  <c:v>55.826000000000001</c:v>
                </c:pt>
                <c:pt idx="8546">
                  <c:v>55.835999999999999</c:v>
                </c:pt>
                <c:pt idx="8547">
                  <c:v>55.850999999999999</c:v>
                </c:pt>
                <c:pt idx="8548">
                  <c:v>55.868000000000002</c:v>
                </c:pt>
                <c:pt idx="8549">
                  <c:v>55.881</c:v>
                </c:pt>
                <c:pt idx="8550">
                  <c:v>55.890999999999998</c:v>
                </c:pt>
                <c:pt idx="8551">
                  <c:v>55.893000000000001</c:v>
                </c:pt>
                <c:pt idx="8552">
                  <c:v>55.877000000000002</c:v>
                </c:pt>
                <c:pt idx="8553">
                  <c:v>55.832999999999998</c:v>
                </c:pt>
                <c:pt idx="8554">
                  <c:v>55.774000000000001</c:v>
                </c:pt>
                <c:pt idx="8555">
                  <c:v>55.718000000000004</c:v>
                </c:pt>
                <c:pt idx="8556">
                  <c:v>55.68</c:v>
                </c:pt>
                <c:pt idx="8557">
                  <c:v>55.621000000000002</c:v>
                </c:pt>
                <c:pt idx="8558">
                  <c:v>55.542000000000002</c:v>
                </c:pt>
                <c:pt idx="8559">
                  <c:v>55.478000000000002</c:v>
                </c:pt>
                <c:pt idx="8560">
                  <c:v>55.418999999999997</c:v>
                </c:pt>
                <c:pt idx="8561">
                  <c:v>55.323</c:v>
                </c:pt>
                <c:pt idx="8562">
                  <c:v>55.192999999999998</c:v>
                </c:pt>
                <c:pt idx="8563">
                  <c:v>55.03</c:v>
                </c:pt>
                <c:pt idx="8564">
                  <c:v>54.847999999999999</c:v>
                </c:pt>
                <c:pt idx="8565">
                  <c:v>54.658999999999999</c:v>
                </c:pt>
                <c:pt idx="8566">
                  <c:v>54.470999999999997</c:v>
                </c:pt>
                <c:pt idx="8567">
                  <c:v>54.277000000000001</c:v>
                </c:pt>
                <c:pt idx="8568">
                  <c:v>54.093000000000004</c:v>
                </c:pt>
                <c:pt idx="8569">
                  <c:v>53.914000000000001</c:v>
                </c:pt>
                <c:pt idx="8570">
                  <c:v>53.764000000000003</c:v>
                </c:pt>
                <c:pt idx="8571">
                  <c:v>53.65</c:v>
                </c:pt>
                <c:pt idx="8572">
                  <c:v>53.542999999999999</c:v>
                </c:pt>
                <c:pt idx="8573">
                  <c:v>53.454000000000001</c:v>
                </c:pt>
                <c:pt idx="8574">
                  <c:v>53.369</c:v>
                </c:pt>
                <c:pt idx="8575">
                  <c:v>53.283000000000001</c:v>
                </c:pt>
                <c:pt idx="8576">
                  <c:v>53.215000000000003</c:v>
                </c:pt>
                <c:pt idx="8577">
                  <c:v>53.155000000000001</c:v>
                </c:pt>
                <c:pt idx="8578">
                  <c:v>53.082999999999998</c:v>
                </c:pt>
                <c:pt idx="8579">
                  <c:v>53.000999999999998</c:v>
                </c:pt>
                <c:pt idx="8580">
                  <c:v>52.924999999999997</c:v>
                </c:pt>
                <c:pt idx="8581">
                  <c:v>52.859000000000002</c:v>
                </c:pt>
                <c:pt idx="8582">
                  <c:v>52.81</c:v>
                </c:pt>
                <c:pt idx="8583">
                  <c:v>52.767000000000003</c:v>
                </c:pt>
                <c:pt idx="8584">
                  <c:v>52.728000000000002</c:v>
                </c:pt>
                <c:pt idx="8585">
                  <c:v>52.689</c:v>
                </c:pt>
                <c:pt idx="8586">
                  <c:v>52.648000000000003</c:v>
                </c:pt>
                <c:pt idx="8587">
                  <c:v>52.607999999999997</c:v>
                </c:pt>
                <c:pt idx="8588">
                  <c:v>52.564999999999998</c:v>
                </c:pt>
                <c:pt idx="8589">
                  <c:v>52.526000000000003</c:v>
                </c:pt>
                <c:pt idx="8590">
                  <c:v>52.476999999999997</c:v>
                </c:pt>
                <c:pt idx="8591">
                  <c:v>52.414999999999999</c:v>
                </c:pt>
                <c:pt idx="8592">
                  <c:v>52.338000000000001</c:v>
                </c:pt>
                <c:pt idx="8593">
                  <c:v>52.241999999999997</c:v>
                </c:pt>
                <c:pt idx="8594">
                  <c:v>52.125999999999998</c:v>
                </c:pt>
                <c:pt idx="8595">
                  <c:v>51.99</c:v>
                </c:pt>
                <c:pt idx="8596">
                  <c:v>51.841999999999999</c:v>
                </c:pt>
                <c:pt idx="8597">
                  <c:v>51.664999999999999</c:v>
                </c:pt>
                <c:pt idx="8598">
                  <c:v>51.475000000000001</c:v>
                </c:pt>
                <c:pt idx="8599">
                  <c:v>51.268000000000001</c:v>
                </c:pt>
                <c:pt idx="8600">
                  <c:v>51.037999999999997</c:v>
                </c:pt>
                <c:pt idx="8601">
                  <c:v>50.802999999999997</c:v>
                </c:pt>
                <c:pt idx="8602">
                  <c:v>50.561999999999998</c:v>
                </c:pt>
                <c:pt idx="8603">
                  <c:v>50.308</c:v>
                </c:pt>
                <c:pt idx="8604">
                  <c:v>50.064</c:v>
                </c:pt>
                <c:pt idx="8605">
                  <c:v>49.814999999999998</c:v>
                </c:pt>
                <c:pt idx="8606">
                  <c:v>49.564</c:v>
                </c:pt>
                <c:pt idx="8607">
                  <c:v>49.326999999999998</c:v>
                </c:pt>
                <c:pt idx="8608">
                  <c:v>49.098999999999997</c:v>
                </c:pt>
                <c:pt idx="8609">
                  <c:v>48.863999999999997</c:v>
                </c:pt>
                <c:pt idx="8610">
                  <c:v>48.616999999999997</c:v>
                </c:pt>
                <c:pt idx="8611">
                  <c:v>48.363999999999997</c:v>
                </c:pt>
                <c:pt idx="8612">
                  <c:v>48.1</c:v>
                </c:pt>
                <c:pt idx="8613">
                  <c:v>47.817</c:v>
                </c:pt>
                <c:pt idx="8614">
                  <c:v>47.551000000000002</c:v>
                </c:pt>
                <c:pt idx="8615">
                  <c:v>47.298000000000002</c:v>
                </c:pt>
                <c:pt idx="8616">
                  <c:v>47.027999999999999</c:v>
                </c:pt>
                <c:pt idx="8617">
                  <c:v>46.758000000000003</c:v>
                </c:pt>
                <c:pt idx="8618">
                  <c:v>46.466000000000001</c:v>
                </c:pt>
                <c:pt idx="8619">
                  <c:v>46.168999999999997</c:v>
                </c:pt>
                <c:pt idx="8620">
                  <c:v>45.865000000000002</c:v>
                </c:pt>
                <c:pt idx="8621">
                  <c:v>45.552999999999997</c:v>
                </c:pt>
                <c:pt idx="8622">
                  <c:v>45.249000000000002</c:v>
                </c:pt>
                <c:pt idx="8623">
                  <c:v>44.963000000000001</c:v>
                </c:pt>
                <c:pt idx="8624">
                  <c:v>44.68</c:v>
                </c:pt>
                <c:pt idx="8625">
                  <c:v>44.401000000000003</c:v>
                </c:pt>
                <c:pt idx="8626">
                  <c:v>44.134</c:v>
                </c:pt>
                <c:pt idx="8627">
                  <c:v>43.86</c:v>
                </c:pt>
                <c:pt idx="8628">
                  <c:v>43.622999999999998</c:v>
                </c:pt>
                <c:pt idx="8629">
                  <c:v>43.42</c:v>
                </c:pt>
                <c:pt idx="8630">
                  <c:v>43.243000000000002</c:v>
                </c:pt>
                <c:pt idx="8631">
                  <c:v>43.094999999999999</c:v>
                </c:pt>
                <c:pt idx="8632">
                  <c:v>42.95</c:v>
                </c:pt>
                <c:pt idx="8633">
                  <c:v>42.817999999999998</c:v>
                </c:pt>
                <c:pt idx="8634">
                  <c:v>42.712000000000003</c:v>
                </c:pt>
                <c:pt idx="8635">
                  <c:v>42.606999999999999</c:v>
                </c:pt>
                <c:pt idx="8636">
                  <c:v>42.500999999999998</c:v>
                </c:pt>
                <c:pt idx="8637">
                  <c:v>42.390999999999998</c:v>
                </c:pt>
                <c:pt idx="8638">
                  <c:v>42.268000000000001</c:v>
                </c:pt>
                <c:pt idx="8639">
                  <c:v>42.136000000000003</c:v>
                </c:pt>
                <c:pt idx="8640">
                  <c:v>42.012</c:v>
                </c:pt>
                <c:pt idx="8641">
                  <c:v>41.902999999999999</c:v>
                </c:pt>
                <c:pt idx="8642">
                  <c:v>41.811</c:v>
                </c:pt>
                <c:pt idx="8643">
                  <c:v>41.73</c:v>
                </c:pt>
                <c:pt idx="8644">
                  <c:v>41.664999999999999</c:v>
                </c:pt>
                <c:pt idx="8645">
                  <c:v>41.622</c:v>
                </c:pt>
                <c:pt idx="8646">
                  <c:v>41.601999999999997</c:v>
                </c:pt>
                <c:pt idx="8647">
                  <c:v>41.6</c:v>
                </c:pt>
                <c:pt idx="8648">
                  <c:v>41.6</c:v>
                </c:pt>
                <c:pt idx="8649">
                  <c:v>41.598999999999997</c:v>
                </c:pt>
                <c:pt idx="8650">
                  <c:v>41.585999999999999</c:v>
                </c:pt>
                <c:pt idx="8651">
                  <c:v>41.581000000000003</c:v>
                </c:pt>
                <c:pt idx="8652">
                  <c:v>41.576000000000001</c:v>
                </c:pt>
                <c:pt idx="8653">
                  <c:v>41.56</c:v>
                </c:pt>
                <c:pt idx="8654">
                  <c:v>41.554000000000002</c:v>
                </c:pt>
                <c:pt idx="8655">
                  <c:v>41.564</c:v>
                </c:pt>
                <c:pt idx="8656">
                  <c:v>41.597000000000001</c:v>
                </c:pt>
                <c:pt idx="8657">
                  <c:v>41.652000000000001</c:v>
                </c:pt>
                <c:pt idx="8658">
                  <c:v>41.715000000000003</c:v>
                </c:pt>
                <c:pt idx="8659">
                  <c:v>41.777000000000001</c:v>
                </c:pt>
                <c:pt idx="8660">
                  <c:v>41.851999999999997</c:v>
                </c:pt>
                <c:pt idx="8661">
                  <c:v>41.929000000000002</c:v>
                </c:pt>
                <c:pt idx="8662">
                  <c:v>42.01</c:v>
                </c:pt>
                <c:pt idx="8663">
                  <c:v>42.1</c:v>
                </c:pt>
                <c:pt idx="8664">
                  <c:v>42.176000000000002</c:v>
                </c:pt>
                <c:pt idx="8665">
                  <c:v>42.238999999999997</c:v>
                </c:pt>
                <c:pt idx="8666">
                  <c:v>42.304000000000002</c:v>
                </c:pt>
                <c:pt idx="8667">
                  <c:v>42.365000000000002</c:v>
                </c:pt>
                <c:pt idx="8668">
                  <c:v>42.418999999999997</c:v>
                </c:pt>
                <c:pt idx="8669">
                  <c:v>42.465000000000003</c:v>
                </c:pt>
                <c:pt idx="8670">
                  <c:v>42.503</c:v>
                </c:pt>
                <c:pt idx="8671">
                  <c:v>42.53</c:v>
                </c:pt>
                <c:pt idx="8672">
                  <c:v>42.545999999999999</c:v>
                </c:pt>
                <c:pt idx="8673">
                  <c:v>42.548000000000002</c:v>
                </c:pt>
                <c:pt idx="8674">
                  <c:v>42.523000000000003</c:v>
                </c:pt>
                <c:pt idx="8675">
                  <c:v>42.497</c:v>
                </c:pt>
                <c:pt idx="8676">
                  <c:v>42.468000000000004</c:v>
                </c:pt>
                <c:pt idx="8677">
                  <c:v>42.41</c:v>
                </c:pt>
                <c:pt idx="8678">
                  <c:v>42.341000000000001</c:v>
                </c:pt>
                <c:pt idx="8679">
                  <c:v>42.256</c:v>
                </c:pt>
                <c:pt idx="8680">
                  <c:v>42.179000000000002</c:v>
                </c:pt>
                <c:pt idx="8681">
                  <c:v>42.100999999999999</c:v>
                </c:pt>
                <c:pt idx="8682">
                  <c:v>42.02</c:v>
                </c:pt>
                <c:pt idx="8683">
                  <c:v>41.933</c:v>
                </c:pt>
                <c:pt idx="8684">
                  <c:v>41.845999999999997</c:v>
                </c:pt>
                <c:pt idx="8685">
                  <c:v>41.762</c:v>
                </c:pt>
                <c:pt idx="8686">
                  <c:v>41.66</c:v>
                </c:pt>
                <c:pt idx="8687">
                  <c:v>41.557000000000002</c:v>
                </c:pt>
                <c:pt idx="8688">
                  <c:v>41.438000000000002</c:v>
                </c:pt>
                <c:pt idx="8689">
                  <c:v>41.323</c:v>
                </c:pt>
                <c:pt idx="8690">
                  <c:v>41.231999999999999</c:v>
                </c:pt>
                <c:pt idx="8691">
                  <c:v>41.15</c:v>
                </c:pt>
                <c:pt idx="8692">
                  <c:v>41.082999999999998</c:v>
                </c:pt>
                <c:pt idx="8693">
                  <c:v>41.040999999999997</c:v>
                </c:pt>
                <c:pt idx="8694">
                  <c:v>41.018000000000001</c:v>
                </c:pt>
                <c:pt idx="8695">
                  <c:v>41</c:v>
                </c:pt>
                <c:pt idx="8696">
                  <c:v>40.988999999999997</c:v>
                </c:pt>
                <c:pt idx="8697">
                  <c:v>40.991999999999997</c:v>
                </c:pt>
                <c:pt idx="8698">
                  <c:v>40.997</c:v>
                </c:pt>
                <c:pt idx="8699">
                  <c:v>41.005000000000003</c:v>
                </c:pt>
                <c:pt idx="8700">
                  <c:v>41.027000000000001</c:v>
                </c:pt>
                <c:pt idx="8701">
                  <c:v>41.061</c:v>
                </c:pt>
                <c:pt idx="8702">
                  <c:v>41.097999999999999</c:v>
                </c:pt>
                <c:pt idx="8703">
                  <c:v>41.131999999999998</c:v>
                </c:pt>
                <c:pt idx="8704">
                  <c:v>41.173999999999999</c:v>
                </c:pt>
                <c:pt idx="8705">
                  <c:v>41.220999999999997</c:v>
                </c:pt>
                <c:pt idx="8706">
                  <c:v>41.290999999999997</c:v>
                </c:pt>
                <c:pt idx="8707">
                  <c:v>41.371000000000002</c:v>
                </c:pt>
                <c:pt idx="8708">
                  <c:v>41.442999999999998</c:v>
                </c:pt>
                <c:pt idx="8709">
                  <c:v>41.526000000000003</c:v>
                </c:pt>
                <c:pt idx="8710">
                  <c:v>41.613</c:v>
                </c:pt>
                <c:pt idx="8711">
                  <c:v>41.712000000000003</c:v>
                </c:pt>
                <c:pt idx="8712">
                  <c:v>41.817</c:v>
                </c:pt>
                <c:pt idx="8713">
                  <c:v>41.926000000000002</c:v>
                </c:pt>
                <c:pt idx="8714">
                  <c:v>42.036000000000001</c:v>
                </c:pt>
                <c:pt idx="8715">
                  <c:v>42.158999999999999</c:v>
                </c:pt>
                <c:pt idx="8716">
                  <c:v>42.295000000000002</c:v>
                </c:pt>
                <c:pt idx="8717">
                  <c:v>42.427</c:v>
                </c:pt>
                <c:pt idx="8718">
                  <c:v>42.558999999999997</c:v>
                </c:pt>
                <c:pt idx="8719">
                  <c:v>42.68</c:v>
                </c:pt>
                <c:pt idx="8720">
                  <c:v>42.777000000000001</c:v>
                </c:pt>
                <c:pt idx="8721">
                  <c:v>42.866</c:v>
                </c:pt>
                <c:pt idx="8722">
                  <c:v>42.945999999999998</c:v>
                </c:pt>
                <c:pt idx="8723">
                  <c:v>43.01</c:v>
                </c:pt>
                <c:pt idx="8724">
                  <c:v>43.055999999999997</c:v>
                </c:pt>
                <c:pt idx="8725">
                  <c:v>43.087000000000003</c:v>
                </c:pt>
                <c:pt idx="8726">
                  <c:v>43.12</c:v>
                </c:pt>
                <c:pt idx="8727">
                  <c:v>43.151000000000003</c:v>
                </c:pt>
                <c:pt idx="8728">
                  <c:v>43.183999999999997</c:v>
                </c:pt>
                <c:pt idx="8729">
                  <c:v>43.225000000000001</c:v>
                </c:pt>
                <c:pt idx="8730">
                  <c:v>43.27</c:v>
                </c:pt>
                <c:pt idx="8731">
                  <c:v>43.317999999999998</c:v>
                </c:pt>
                <c:pt idx="8732">
                  <c:v>43.357999999999997</c:v>
                </c:pt>
                <c:pt idx="8733">
                  <c:v>43.384</c:v>
                </c:pt>
                <c:pt idx="8734">
                  <c:v>43.396000000000001</c:v>
                </c:pt>
                <c:pt idx="8735">
                  <c:v>43.387</c:v>
                </c:pt>
                <c:pt idx="8736">
                  <c:v>43.356999999999999</c:v>
                </c:pt>
                <c:pt idx="8737">
                  <c:v>43.320999999999998</c:v>
                </c:pt>
                <c:pt idx="8738">
                  <c:v>43.29</c:v>
                </c:pt>
                <c:pt idx="8739">
                  <c:v>43.250999999999998</c:v>
                </c:pt>
                <c:pt idx="8740">
                  <c:v>43.213000000000001</c:v>
                </c:pt>
                <c:pt idx="8741">
                  <c:v>43.158999999999999</c:v>
                </c:pt>
                <c:pt idx="8742">
                  <c:v>43.082000000000001</c:v>
                </c:pt>
                <c:pt idx="8743">
                  <c:v>43.009</c:v>
                </c:pt>
                <c:pt idx="8744">
                  <c:v>42.936999999999998</c:v>
                </c:pt>
                <c:pt idx="8745">
                  <c:v>42.860999999999997</c:v>
                </c:pt>
                <c:pt idx="8746">
                  <c:v>42.798999999999999</c:v>
                </c:pt>
                <c:pt idx="8747">
                  <c:v>42.741999999999997</c:v>
                </c:pt>
                <c:pt idx="8748">
                  <c:v>42.695</c:v>
                </c:pt>
                <c:pt idx="8749">
                  <c:v>42.668999999999997</c:v>
                </c:pt>
                <c:pt idx="8750">
                  <c:v>42.667999999999999</c:v>
                </c:pt>
                <c:pt idx="8751">
                  <c:v>42.69</c:v>
                </c:pt>
                <c:pt idx="8752">
                  <c:v>42.722999999999999</c:v>
                </c:pt>
                <c:pt idx="8753">
                  <c:v>42.753999999999998</c:v>
                </c:pt>
                <c:pt idx="8754">
                  <c:v>42.771000000000001</c:v>
                </c:pt>
                <c:pt idx="8755">
                  <c:v>42.765000000000001</c:v>
                </c:pt>
                <c:pt idx="8756">
                  <c:v>42.743000000000002</c:v>
                </c:pt>
                <c:pt idx="8757">
                  <c:v>42.722000000000001</c:v>
                </c:pt>
                <c:pt idx="8758">
                  <c:v>42.698999999999998</c:v>
                </c:pt>
                <c:pt idx="8759">
                  <c:v>42.673000000000002</c:v>
                </c:pt>
                <c:pt idx="8760">
                  <c:v>42.656999999999996</c:v>
                </c:pt>
                <c:pt idx="8761">
                  <c:v>42.634999999999998</c:v>
                </c:pt>
                <c:pt idx="8762">
                  <c:v>42.588999999999999</c:v>
                </c:pt>
                <c:pt idx="8763">
                  <c:v>42.521999999999998</c:v>
                </c:pt>
                <c:pt idx="8764">
                  <c:v>42.445999999999998</c:v>
                </c:pt>
                <c:pt idx="8765">
                  <c:v>42.363</c:v>
                </c:pt>
                <c:pt idx="8766">
                  <c:v>42.271000000000001</c:v>
                </c:pt>
                <c:pt idx="8767">
                  <c:v>42.185000000000002</c:v>
                </c:pt>
                <c:pt idx="8768">
                  <c:v>42.115000000000002</c:v>
                </c:pt>
                <c:pt idx="8769">
                  <c:v>42.07</c:v>
                </c:pt>
                <c:pt idx="8770">
                  <c:v>42.027000000000001</c:v>
                </c:pt>
                <c:pt idx="8771">
                  <c:v>41.987000000000002</c:v>
                </c:pt>
                <c:pt idx="8772">
                  <c:v>41.942</c:v>
                </c:pt>
                <c:pt idx="8773">
                  <c:v>41.887</c:v>
                </c:pt>
                <c:pt idx="8774">
                  <c:v>41.841000000000001</c:v>
                </c:pt>
                <c:pt idx="8775">
                  <c:v>41.793999999999997</c:v>
                </c:pt>
                <c:pt idx="8776">
                  <c:v>41.74</c:v>
                </c:pt>
                <c:pt idx="8777">
                  <c:v>41.691000000000003</c:v>
                </c:pt>
                <c:pt idx="8778">
                  <c:v>41.655000000000001</c:v>
                </c:pt>
                <c:pt idx="8779">
                  <c:v>41.631</c:v>
                </c:pt>
                <c:pt idx="8780">
                  <c:v>41.606999999999999</c:v>
                </c:pt>
                <c:pt idx="8781">
                  <c:v>41.573999999999998</c:v>
                </c:pt>
                <c:pt idx="8782">
                  <c:v>41.542000000000002</c:v>
                </c:pt>
                <c:pt idx="8783">
                  <c:v>41.506999999999998</c:v>
                </c:pt>
                <c:pt idx="8784">
                  <c:v>41.466000000000001</c:v>
                </c:pt>
                <c:pt idx="8785">
                  <c:v>41.423000000000002</c:v>
                </c:pt>
                <c:pt idx="8786">
                  <c:v>41.354999999999997</c:v>
                </c:pt>
                <c:pt idx="8787">
                  <c:v>41.261000000000003</c:v>
                </c:pt>
                <c:pt idx="8788">
                  <c:v>41.15</c:v>
                </c:pt>
                <c:pt idx="8789">
                  <c:v>41.021000000000001</c:v>
                </c:pt>
                <c:pt idx="8790">
                  <c:v>40.892000000000003</c:v>
                </c:pt>
                <c:pt idx="8791">
                  <c:v>40.765999999999998</c:v>
                </c:pt>
                <c:pt idx="8792">
                  <c:v>40.637</c:v>
                </c:pt>
                <c:pt idx="8793">
                  <c:v>40.49</c:v>
                </c:pt>
                <c:pt idx="8794">
                  <c:v>40.335000000000001</c:v>
                </c:pt>
                <c:pt idx="8795">
                  <c:v>40.180999999999997</c:v>
                </c:pt>
                <c:pt idx="8796">
                  <c:v>40.033000000000001</c:v>
                </c:pt>
                <c:pt idx="8797">
                  <c:v>39.881999999999998</c:v>
                </c:pt>
                <c:pt idx="8798">
                  <c:v>39.734000000000002</c:v>
                </c:pt>
                <c:pt idx="8799">
                  <c:v>39.587000000000003</c:v>
                </c:pt>
                <c:pt idx="8800">
                  <c:v>39.445</c:v>
                </c:pt>
                <c:pt idx="8801">
                  <c:v>39.302</c:v>
                </c:pt>
                <c:pt idx="8802">
                  <c:v>39.180999999999997</c:v>
                </c:pt>
                <c:pt idx="8803">
                  <c:v>39.097999999999999</c:v>
                </c:pt>
                <c:pt idx="8804">
                  <c:v>39.045000000000002</c:v>
                </c:pt>
                <c:pt idx="8805">
                  <c:v>39.024999999999999</c:v>
                </c:pt>
                <c:pt idx="8806">
                  <c:v>39.033999999999999</c:v>
                </c:pt>
                <c:pt idx="8807">
                  <c:v>39.058999999999997</c:v>
                </c:pt>
                <c:pt idx="8808">
                  <c:v>39.100999999999999</c:v>
                </c:pt>
                <c:pt idx="8809">
                  <c:v>39.158999999999999</c:v>
                </c:pt>
                <c:pt idx="8810">
                  <c:v>39.216000000000001</c:v>
                </c:pt>
                <c:pt idx="8811">
                  <c:v>39.271999999999998</c:v>
                </c:pt>
                <c:pt idx="8812">
                  <c:v>39.308</c:v>
                </c:pt>
                <c:pt idx="8813">
                  <c:v>39.323999999999998</c:v>
                </c:pt>
                <c:pt idx="8814">
                  <c:v>39.323</c:v>
                </c:pt>
                <c:pt idx="8815">
                  <c:v>39.295999999999999</c:v>
                </c:pt>
                <c:pt idx="8816">
                  <c:v>39.262</c:v>
                </c:pt>
                <c:pt idx="8817">
                  <c:v>39.218000000000004</c:v>
                </c:pt>
                <c:pt idx="8818">
                  <c:v>39.152000000000001</c:v>
                </c:pt>
                <c:pt idx="8819">
                  <c:v>39.063000000000002</c:v>
                </c:pt>
                <c:pt idx="8820">
                  <c:v>38.939</c:v>
                </c:pt>
                <c:pt idx="8821">
                  <c:v>38.799999999999997</c:v>
                </c:pt>
                <c:pt idx="8822">
                  <c:v>38.642000000000003</c:v>
                </c:pt>
                <c:pt idx="8823">
                  <c:v>38.472999999999999</c:v>
                </c:pt>
                <c:pt idx="8824">
                  <c:v>38.295000000000002</c:v>
                </c:pt>
                <c:pt idx="8825">
                  <c:v>38.112000000000002</c:v>
                </c:pt>
                <c:pt idx="8826">
                  <c:v>37.944000000000003</c:v>
                </c:pt>
                <c:pt idx="8827">
                  <c:v>37.784999999999997</c:v>
                </c:pt>
                <c:pt idx="8828">
                  <c:v>37.639000000000003</c:v>
                </c:pt>
                <c:pt idx="8829">
                  <c:v>37.506999999999998</c:v>
                </c:pt>
                <c:pt idx="8830">
                  <c:v>37.395000000000003</c:v>
                </c:pt>
                <c:pt idx="8831">
                  <c:v>37.319000000000003</c:v>
                </c:pt>
                <c:pt idx="8832">
                  <c:v>37.290999999999997</c:v>
                </c:pt>
                <c:pt idx="8833">
                  <c:v>37.298000000000002</c:v>
                </c:pt>
                <c:pt idx="8834">
                  <c:v>37.296999999999997</c:v>
                </c:pt>
                <c:pt idx="8835">
                  <c:v>37.28</c:v>
                </c:pt>
                <c:pt idx="8836">
                  <c:v>37.244999999999997</c:v>
                </c:pt>
                <c:pt idx="8837">
                  <c:v>37.186999999999998</c:v>
                </c:pt>
                <c:pt idx="8838">
                  <c:v>37.125</c:v>
                </c:pt>
                <c:pt idx="8839">
                  <c:v>37.067</c:v>
                </c:pt>
                <c:pt idx="8840">
                  <c:v>37.030999999999999</c:v>
                </c:pt>
                <c:pt idx="8841">
                  <c:v>37.027000000000001</c:v>
                </c:pt>
                <c:pt idx="8842">
                  <c:v>37.046999999999997</c:v>
                </c:pt>
                <c:pt idx="8843">
                  <c:v>37.097000000000001</c:v>
                </c:pt>
                <c:pt idx="8844">
                  <c:v>37.171999999999997</c:v>
                </c:pt>
                <c:pt idx="8845">
                  <c:v>37.252000000000002</c:v>
                </c:pt>
                <c:pt idx="8846">
                  <c:v>37.32</c:v>
                </c:pt>
                <c:pt idx="8847">
                  <c:v>37.356000000000002</c:v>
                </c:pt>
                <c:pt idx="8848">
                  <c:v>37.366999999999997</c:v>
                </c:pt>
                <c:pt idx="8849">
                  <c:v>37.356999999999999</c:v>
                </c:pt>
                <c:pt idx="8850">
                  <c:v>37.331000000000003</c:v>
                </c:pt>
                <c:pt idx="8851">
                  <c:v>37.289000000000001</c:v>
                </c:pt>
                <c:pt idx="8852">
                  <c:v>37.234999999999999</c:v>
                </c:pt>
                <c:pt idx="8853">
                  <c:v>37.161999999999999</c:v>
                </c:pt>
                <c:pt idx="8854">
                  <c:v>37.084000000000003</c:v>
                </c:pt>
                <c:pt idx="8855">
                  <c:v>37.015000000000001</c:v>
                </c:pt>
                <c:pt idx="8856">
                  <c:v>36.948</c:v>
                </c:pt>
                <c:pt idx="8857">
                  <c:v>36.874000000000002</c:v>
                </c:pt>
                <c:pt idx="8858">
                  <c:v>36.795000000000002</c:v>
                </c:pt>
                <c:pt idx="8859">
                  <c:v>36.722999999999999</c:v>
                </c:pt>
                <c:pt idx="8860">
                  <c:v>36.651000000000003</c:v>
                </c:pt>
                <c:pt idx="8861">
                  <c:v>36.57</c:v>
                </c:pt>
                <c:pt idx="8862">
                  <c:v>36.493000000000002</c:v>
                </c:pt>
                <c:pt idx="8863">
                  <c:v>36.42</c:v>
                </c:pt>
                <c:pt idx="8864">
                  <c:v>36.343000000000004</c:v>
                </c:pt>
                <c:pt idx="8865">
                  <c:v>36.274000000000001</c:v>
                </c:pt>
                <c:pt idx="8866">
                  <c:v>36.225999999999999</c:v>
                </c:pt>
                <c:pt idx="8867">
                  <c:v>36.204000000000001</c:v>
                </c:pt>
                <c:pt idx="8868">
                  <c:v>36.191000000000003</c:v>
                </c:pt>
                <c:pt idx="8869">
                  <c:v>36.216000000000001</c:v>
                </c:pt>
                <c:pt idx="8870">
                  <c:v>36.298999999999999</c:v>
                </c:pt>
                <c:pt idx="8871">
                  <c:v>36.405999999999999</c:v>
                </c:pt>
                <c:pt idx="8872">
                  <c:v>36.527999999999999</c:v>
                </c:pt>
                <c:pt idx="8873">
                  <c:v>36.648000000000003</c:v>
                </c:pt>
                <c:pt idx="8874">
                  <c:v>36.756</c:v>
                </c:pt>
                <c:pt idx="8875">
                  <c:v>36.850999999999999</c:v>
                </c:pt>
                <c:pt idx="8876">
                  <c:v>36.915999999999997</c:v>
                </c:pt>
                <c:pt idx="8877">
                  <c:v>36.936999999999998</c:v>
                </c:pt>
                <c:pt idx="8878">
                  <c:v>36.905999999999999</c:v>
                </c:pt>
                <c:pt idx="8879">
                  <c:v>36.832000000000001</c:v>
                </c:pt>
                <c:pt idx="8880">
                  <c:v>36.719000000000001</c:v>
                </c:pt>
                <c:pt idx="8881">
                  <c:v>36.569000000000003</c:v>
                </c:pt>
                <c:pt idx="8882">
                  <c:v>36.393999999999998</c:v>
                </c:pt>
                <c:pt idx="8883">
                  <c:v>36.218000000000004</c:v>
                </c:pt>
                <c:pt idx="8884">
                  <c:v>36.039000000000001</c:v>
                </c:pt>
                <c:pt idx="8885">
                  <c:v>35.856999999999999</c:v>
                </c:pt>
                <c:pt idx="8886">
                  <c:v>35.697000000000003</c:v>
                </c:pt>
                <c:pt idx="8887">
                  <c:v>35.575000000000003</c:v>
                </c:pt>
                <c:pt idx="8888">
                  <c:v>35.487000000000002</c:v>
                </c:pt>
                <c:pt idx="8889">
                  <c:v>35.439</c:v>
                </c:pt>
                <c:pt idx="8890">
                  <c:v>35.426000000000002</c:v>
                </c:pt>
                <c:pt idx="8891">
                  <c:v>35.445</c:v>
                </c:pt>
                <c:pt idx="8892">
                  <c:v>35.491999999999997</c:v>
                </c:pt>
                <c:pt idx="8893">
                  <c:v>35.564999999999998</c:v>
                </c:pt>
                <c:pt idx="8894">
                  <c:v>35.673999999999999</c:v>
                </c:pt>
                <c:pt idx="8895">
                  <c:v>35.790999999999997</c:v>
                </c:pt>
                <c:pt idx="8896">
                  <c:v>35.896999999999998</c:v>
                </c:pt>
                <c:pt idx="8897">
                  <c:v>36.023000000000003</c:v>
                </c:pt>
                <c:pt idx="8898">
                  <c:v>36.162999999999997</c:v>
                </c:pt>
                <c:pt idx="8899">
                  <c:v>36.299999999999997</c:v>
                </c:pt>
                <c:pt idx="8900">
                  <c:v>36.43</c:v>
                </c:pt>
                <c:pt idx="8901">
                  <c:v>36.542000000000002</c:v>
                </c:pt>
                <c:pt idx="8902">
                  <c:v>36.661000000000001</c:v>
                </c:pt>
                <c:pt idx="8903">
                  <c:v>36.764000000000003</c:v>
                </c:pt>
                <c:pt idx="8904">
                  <c:v>36.841999999999999</c:v>
                </c:pt>
                <c:pt idx="8905">
                  <c:v>36.911000000000001</c:v>
                </c:pt>
                <c:pt idx="8906">
                  <c:v>36.97</c:v>
                </c:pt>
                <c:pt idx="8907">
                  <c:v>37.015000000000001</c:v>
                </c:pt>
                <c:pt idx="8908">
                  <c:v>37.061999999999998</c:v>
                </c:pt>
                <c:pt idx="8909">
                  <c:v>37.113999999999997</c:v>
                </c:pt>
                <c:pt idx="8910">
                  <c:v>37.152000000000001</c:v>
                </c:pt>
                <c:pt idx="8911">
                  <c:v>37.171999999999997</c:v>
                </c:pt>
                <c:pt idx="8912">
                  <c:v>37.192</c:v>
                </c:pt>
                <c:pt idx="8913">
                  <c:v>37.194000000000003</c:v>
                </c:pt>
                <c:pt idx="8914">
                  <c:v>37.183</c:v>
                </c:pt>
                <c:pt idx="8915">
                  <c:v>37.180999999999997</c:v>
                </c:pt>
                <c:pt idx="8916">
                  <c:v>37.192</c:v>
                </c:pt>
                <c:pt idx="8917">
                  <c:v>37.21</c:v>
                </c:pt>
                <c:pt idx="8918">
                  <c:v>37.231000000000002</c:v>
                </c:pt>
                <c:pt idx="8919">
                  <c:v>37.253</c:v>
                </c:pt>
                <c:pt idx="8920">
                  <c:v>37.274999999999999</c:v>
                </c:pt>
                <c:pt idx="8921">
                  <c:v>37.301000000000002</c:v>
                </c:pt>
                <c:pt idx="8922">
                  <c:v>37.317</c:v>
                </c:pt>
                <c:pt idx="8923">
                  <c:v>37.326000000000001</c:v>
                </c:pt>
                <c:pt idx="8924">
                  <c:v>37.325000000000003</c:v>
                </c:pt>
                <c:pt idx="8925">
                  <c:v>37.319000000000003</c:v>
                </c:pt>
                <c:pt idx="8926">
                  <c:v>37.316000000000003</c:v>
                </c:pt>
                <c:pt idx="8927">
                  <c:v>37.32</c:v>
                </c:pt>
                <c:pt idx="8928">
                  <c:v>37.340000000000003</c:v>
                </c:pt>
                <c:pt idx="8929">
                  <c:v>37.375999999999998</c:v>
                </c:pt>
                <c:pt idx="8930">
                  <c:v>37.421999999999997</c:v>
                </c:pt>
                <c:pt idx="8931">
                  <c:v>37.479999999999997</c:v>
                </c:pt>
                <c:pt idx="8932">
                  <c:v>37.549999999999997</c:v>
                </c:pt>
                <c:pt idx="8933">
                  <c:v>37.630000000000003</c:v>
                </c:pt>
                <c:pt idx="8934">
                  <c:v>37.712000000000003</c:v>
                </c:pt>
                <c:pt idx="8935">
                  <c:v>37.787999999999997</c:v>
                </c:pt>
                <c:pt idx="8936">
                  <c:v>37.845999999999997</c:v>
                </c:pt>
                <c:pt idx="8937">
                  <c:v>37.904000000000003</c:v>
                </c:pt>
                <c:pt idx="8938">
                  <c:v>37.966000000000001</c:v>
                </c:pt>
                <c:pt idx="8939">
                  <c:v>38.034999999999997</c:v>
                </c:pt>
                <c:pt idx="8940">
                  <c:v>38.119999999999997</c:v>
                </c:pt>
                <c:pt idx="8941">
                  <c:v>38.207000000000001</c:v>
                </c:pt>
                <c:pt idx="8942">
                  <c:v>38.283999999999999</c:v>
                </c:pt>
                <c:pt idx="8943">
                  <c:v>38.362000000000002</c:v>
                </c:pt>
                <c:pt idx="8944">
                  <c:v>38.447000000000003</c:v>
                </c:pt>
                <c:pt idx="8945">
                  <c:v>38.540999999999997</c:v>
                </c:pt>
                <c:pt idx="8946">
                  <c:v>38.628</c:v>
                </c:pt>
                <c:pt idx="8947">
                  <c:v>38.704999999999998</c:v>
                </c:pt>
                <c:pt idx="8948">
                  <c:v>38.774000000000001</c:v>
                </c:pt>
                <c:pt idx="8949">
                  <c:v>38.832000000000001</c:v>
                </c:pt>
                <c:pt idx="8950">
                  <c:v>38.906999999999996</c:v>
                </c:pt>
                <c:pt idx="8951">
                  <c:v>38.99</c:v>
                </c:pt>
                <c:pt idx="8952">
                  <c:v>39.07</c:v>
                </c:pt>
                <c:pt idx="8953">
                  <c:v>39.162999999999997</c:v>
                </c:pt>
                <c:pt idx="8954">
                  <c:v>39.267000000000003</c:v>
                </c:pt>
                <c:pt idx="8955">
                  <c:v>39.362000000000002</c:v>
                </c:pt>
                <c:pt idx="8956">
                  <c:v>39.445999999999998</c:v>
                </c:pt>
                <c:pt idx="8957">
                  <c:v>39.533000000000001</c:v>
                </c:pt>
                <c:pt idx="8958">
                  <c:v>39.622999999999998</c:v>
                </c:pt>
                <c:pt idx="8959">
                  <c:v>39.726999999999997</c:v>
                </c:pt>
                <c:pt idx="8960">
                  <c:v>39.811999999999998</c:v>
                </c:pt>
                <c:pt idx="8961">
                  <c:v>39.884</c:v>
                </c:pt>
                <c:pt idx="8962">
                  <c:v>39.962000000000003</c:v>
                </c:pt>
                <c:pt idx="8963">
                  <c:v>40.011000000000003</c:v>
                </c:pt>
                <c:pt idx="8964">
                  <c:v>40.043999999999997</c:v>
                </c:pt>
                <c:pt idx="8965">
                  <c:v>40.064999999999998</c:v>
                </c:pt>
                <c:pt idx="8966">
                  <c:v>40.07</c:v>
                </c:pt>
                <c:pt idx="8967">
                  <c:v>40.063000000000002</c:v>
                </c:pt>
                <c:pt idx="8968">
                  <c:v>40.045000000000002</c:v>
                </c:pt>
                <c:pt idx="8969">
                  <c:v>40.024000000000001</c:v>
                </c:pt>
                <c:pt idx="8970">
                  <c:v>40.008000000000003</c:v>
                </c:pt>
                <c:pt idx="8971">
                  <c:v>39.996000000000002</c:v>
                </c:pt>
                <c:pt idx="8972">
                  <c:v>39.987000000000002</c:v>
                </c:pt>
                <c:pt idx="8973">
                  <c:v>39.984999999999999</c:v>
                </c:pt>
                <c:pt idx="8974">
                  <c:v>39.997</c:v>
                </c:pt>
                <c:pt idx="8975">
                  <c:v>40.024999999999999</c:v>
                </c:pt>
                <c:pt idx="8976">
                  <c:v>40.067999999999998</c:v>
                </c:pt>
                <c:pt idx="8977">
                  <c:v>40.112000000000002</c:v>
                </c:pt>
                <c:pt idx="8978">
                  <c:v>40.152999999999999</c:v>
                </c:pt>
                <c:pt idx="8979">
                  <c:v>40.197000000000003</c:v>
                </c:pt>
                <c:pt idx="8980">
                  <c:v>40.226999999999997</c:v>
                </c:pt>
                <c:pt idx="8981">
                  <c:v>40.246000000000002</c:v>
                </c:pt>
                <c:pt idx="8982">
                  <c:v>40.261000000000003</c:v>
                </c:pt>
                <c:pt idx="8983">
                  <c:v>40.273000000000003</c:v>
                </c:pt>
                <c:pt idx="8984">
                  <c:v>40.274000000000001</c:v>
                </c:pt>
                <c:pt idx="8985">
                  <c:v>40.26</c:v>
                </c:pt>
                <c:pt idx="8986">
                  <c:v>40.241999999999997</c:v>
                </c:pt>
                <c:pt idx="8987">
                  <c:v>40.225000000000001</c:v>
                </c:pt>
                <c:pt idx="8988">
                  <c:v>40.204999999999998</c:v>
                </c:pt>
                <c:pt idx="8989">
                  <c:v>40.182000000000002</c:v>
                </c:pt>
                <c:pt idx="8990">
                  <c:v>40.152999999999999</c:v>
                </c:pt>
                <c:pt idx="8991">
                  <c:v>40.118000000000002</c:v>
                </c:pt>
                <c:pt idx="8992">
                  <c:v>40.073999999999998</c:v>
                </c:pt>
                <c:pt idx="8993">
                  <c:v>40.029000000000003</c:v>
                </c:pt>
                <c:pt idx="8994">
                  <c:v>39.988999999999997</c:v>
                </c:pt>
                <c:pt idx="8995">
                  <c:v>39.962000000000003</c:v>
                </c:pt>
                <c:pt idx="8996">
                  <c:v>39.945</c:v>
                </c:pt>
                <c:pt idx="8997">
                  <c:v>39.938000000000002</c:v>
                </c:pt>
                <c:pt idx="8998">
                  <c:v>39.944000000000003</c:v>
                </c:pt>
                <c:pt idx="8999">
                  <c:v>39.962000000000003</c:v>
                </c:pt>
              </c:numCache>
            </c:numRef>
          </c:val>
          <c:smooth val="0"/>
          <c:extLst>
            <c:ext xmlns:c16="http://schemas.microsoft.com/office/drawing/2014/chart" uri="{C3380CC4-5D6E-409C-BE32-E72D297353CC}">
              <c16:uniqueId val="{00000000-97AB-4C2D-96D4-3E37D99A68D1}"/>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AP!$W$1</c:f>
              <c:strCache>
                <c:ptCount val="1"/>
                <c:pt idx="0">
                  <c:v>Force TF AP (N)</c:v>
                </c:pt>
              </c:strCache>
            </c:strRef>
          </c:tx>
          <c:spPr>
            <a:ln w="28575" cap="rnd">
              <a:solidFill>
                <a:schemeClr val="accent2"/>
              </a:solidFill>
              <a:round/>
            </a:ln>
            <a:effectLst/>
          </c:spPr>
          <c:marker>
            <c:symbol val="none"/>
          </c:marker>
          <c:val>
            <c:numRef>
              <c:f>DU02_INTACT_KE_AP!$W$2:$W$9001</c:f>
              <c:numCache>
                <c:formatCode>General</c:formatCode>
                <c:ptCount val="9000"/>
                <c:pt idx="0">
                  <c:v>-1.867</c:v>
                </c:pt>
                <c:pt idx="1">
                  <c:v>-1.8363</c:v>
                </c:pt>
                <c:pt idx="2">
                  <c:v>-1.8472999999999999</c:v>
                </c:pt>
                <c:pt idx="3">
                  <c:v>-1.8418000000000001</c:v>
                </c:pt>
                <c:pt idx="4">
                  <c:v>-1.9355</c:v>
                </c:pt>
                <c:pt idx="5">
                  <c:v>-1.9947999999999999</c:v>
                </c:pt>
                <c:pt idx="6">
                  <c:v>-2.0303</c:v>
                </c:pt>
                <c:pt idx="7">
                  <c:v>-2.0807000000000002</c:v>
                </c:pt>
                <c:pt idx="8">
                  <c:v>-2.0655000000000001</c:v>
                </c:pt>
                <c:pt idx="9">
                  <c:v>-2.1006999999999998</c:v>
                </c:pt>
                <c:pt idx="10">
                  <c:v>-2.1139000000000001</c:v>
                </c:pt>
                <c:pt idx="11">
                  <c:v>-2.1251000000000002</c:v>
                </c:pt>
                <c:pt idx="12">
                  <c:v>-2.1718000000000002</c:v>
                </c:pt>
                <c:pt idx="13">
                  <c:v>-2.2238000000000002</c:v>
                </c:pt>
                <c:pt idx="14">
                  <c:v>-2.2235</c:v>
                </c:pt>
                <c:pt idx="15">
                  <c:v>-2.1917</c:v>
                </c:pt>
                <c:pt idx="16">
                  <c:v>-2.1496</c:v>
                </c:pt>
                <c:pt idx="17">
                  <c:v>-2.0939999999999999</c:v>
                </c:pt>
                <c:pt idx="18">
                  <c:v>-1.9703999999999999</c:v>
                </c:pt>
                <c:pt idx="19">
                  <c:v>-1.9611000000000001</c:v>
                </c:pt>
                <c:pt idx="20">
                  <c:v>-1.9786999999999999</c:v>
                </c:pt>
                <c:pt idx="21">
                  <c:v>-1.9791000000000001</c:v>
                </c:pt>
                <c:pt idx="22">
                  <c:v>-2.0299999999999998</c:v>
                </c:pt>
                <c:pt idx="23">
                  <c:v>-2.0363000000000002</c:v>
                </c:pt>
                <c:pt idx="24">
                  <c:v>-2.0510000000000002</c:v>
                </c:pt>
                <c:pt idx="25">
                  <c:v>-2.0825999999999998</c:v>
                </c:pt>
                <c:pt idx="26">
                  <c:v>-2.0958000000000001</c:v>
                </c:pt>
                <c:pt idx="27">
                  <c:v>-2.1423000000000001</c:v>
                </c:pt>
                <c:pt idx="28">
                  <c:v>-2.1314000000000002</c:v>
                </c:pt>
                <c:pt idx="29">
                  <c:v>-2.0828000000000002</c:v>
                </c:pt>
                <c:pt idx="30">
                  <c:v>-1.9871000000000001</c:v>
                </c:pt>
                <c:pt idx="31">
                  <c:v>-1.8728</c:v>
                </c:pt>
                <c:pt idx="32">
                  <c:v>-1.7723</c:v>
                </c:pt>
                <c:pt idx="33">
                  <c:v>-1.716</c:v>
                </c:pt>
                <c:pt idx="34">
                  <c:v>-1.69</c:v>
                </c:pt>
                <c:pt idx="35">
                  <c:v>-1.5674999999999999</c:v>
                </c:pt>
                <c:pt idx="36">
                  <c:v>-1.3654999999999999</c:v>
                </c:pt>
                <c:pt idx="37">
                  <c:v>-1.1577</c:v>
                </c:pt>
                <c:pt idx="38">
                  <c:v>-0.97155000000000002</c:v>
                </c:pt>
                <c:pt idx="39">
                  <c:v>-0.87673000000000001</c:v>
                </c:pt>
                <c:pt idx="40">
                  <c:v>-0.85246</c:v>
                </c:pt>
                <c:pt idx="41">
                  <c:v>-0.79651000000000005</c:v>
                </c:pt>
                <c:pt idx="42">
                  <c:v>-0.77832999999999997</c:v>
                </c:pt>
                <c:pt idx="43">
                  <c:v>-0.69316999999999995</c:v>
                </c:pt>
                <c:pt idx="44">
                  <c:v>-0.71387999999999996</c:v>
                </c:pt>
                <c:pt idx="45">
                  <c:v>-0.84499999999999997</c:v>
                </c:pt>
                <c:pt idx="46">
                  <c:v>-1.0986</c:v>
                </c:pt>
                <c:pt idx="47">
                  <c:v>-1.4141999999999999</c:v>
                </c:pt>
                <c:pt idx="48">
                  <c:v>-1.5834999999999999</c:v>
                </c:pt>
                <c:pt idx="49">
                  <c:v>-1.6735</c:v>
                </c:pt>
                <c:pt idx="50">
                  <c:v>-1.6264000000000001</c:v>
                </c:pt>
                <c:pt idx="51">
                  <c:v>-1.5739000000000001</c:v>
                </c:pt>
                <c:pt idx="52">
                  <c:v>-1.5779000000000001</c:v>
                </c:pt>
                <c:pt idx="53">
                  <c:v>-1.5717000000000001</c:v>
                </c:pt>
                <c:pt idx="54">
                  <c:v>-1.5731999999999999</c:v>
                </c:pt>
                <c:pt idx="55">
                  <c:v>-1.6136999999999999</c:v>
                </c:pt>
                <c:pt idx="56">
                  <c:v>-1.5898000000000001</c:v>
                </c:pt>
                <c:pt idx="57">
                  <c:v>-1.5860000000000001</c:v>
                </c:pt>
                <c:pt idx="58">
                  <c:v>-1.5726</c:v>
                </c:pt>
                <c:pt idx="59">
                  <c:v>-1.6721999999999999</c:v>
                </c:pt>
                <c:pt idx="60">
                  <c:v>-1.8144</c:v>
                </c:pt>
                <c:pt idx="61">
                  <c:v>-1.8935</c:v>
                </c:pt>
                <c:pt idx="62">
                  <c:v>-1.917</c:v>
                </c:pt>
                <c:pt idx="63">
                  <c:v>-1.8471</c:v>
                </c:pt>
                <c:pt idx="64">
                  <c:v>-1.7789999999999999</c:v>
                </c:pt>
                <c:pt idx="65">
                  <c:v>-1.742</c:v>
                </c:pt>
                <c:pt idx="66">
                  <c:v>-1.7383999999999999</c:v>
                </c:pt>
                <c:pt idx="67">
                  <c:v>-1.7557</c:v>
                </c:pt>
                <c:pt idx="68">
                  <c:v>-1.6999</c:v>
                </c:pt>
                <c:pt idx="69">
                  <c:v>-1.7191000000000001</c:v>
                </c:pt>
                <c:pt idx="70">
                  <c:v>-1.7435</c:v>
                </c:pt>
                <c:pt idx="71">
                  <c:v>-1.7323999999999999</c:v>
                </c:pt>
                <c:pt idx="72">
                  <c:v>-1.8314999999999999</c:v>
                </c:pt>
                <c:pt idx="73">
                  <c:v>-1.9192</c:v>
                </c:pt>
                <c:pt idx="74">
                  <c:v>-1.9745999999999999</c:v>
                </c:pt>
                <c:pt idx="75">
                  <c:v>-2.0594000000000001</c:v>
                </c:pt>
                <c:pt idx="76">
                  <c:v>-2.0236000000000001</c:v>
                </c:pt>
                <c:pt idx="77">
                  <c:v>-2.0085000000000002</c:v>
                </c:pt>
                <c:pt idx="78">
                  <c:v>-1.9857</c:v>
                </c:pt>
                <c:pt idx="79">
                  <c:v>-1.9794</c:v>
                </c:pt>
                <c:pt idx="80">
                  <c:v>-1.9798</c:v>
                </c:pt>
                <c:pt idx="81">
                  <c:v>-1.9602999999999999</c:v>
                </c:pt>
                <c:pt idx="82">
                  <c:v>-2.0217999999999998</c:v>
                </c:pt>
                <c:pt idx="83">
                  <c:v>-2.0278999999999998</c:v>
                </c:pt>
                <c:pt idx="84">
                  <c:v>-2.0114000000000001</c:v>
                </c:pt>
                <c:pt idx="85">
                  <c:v>-1.9351</c:v>
                </c:pt>
                <c:pt idx="86">
                  <c:v>-1.8024</c:v>
                </c:pt>
                <c:pt idx="87">
                  <c:v>-1.7517</c:v>
                </c:pt>
                <c:pt idx="88">
                  <c:v>-1.7557</c:v>
                </c:pt>
                <c:pt idx="89">
                  <c:v>-1.7948999999999999</c:v>
                </c:pt>
                <c:pt idx="90">
                  <c:v>-1.8288</c:v>
                </c:pt>
                <c:pt idx="91">
                  <c:v>-1.8204</c:v>
                </c:pt>
                <c:pt idx="92">
                  <c:v>-1.8502000000000001</c:v>
                </c:pt>
                <c:pt idx="93">
                  <c:v>-1.8168</c:v>
                </c:pt>
                <c:pt idx="94">
                  <c:v>-1.8069999999999999</c:v>
                </c:pt>
                <c:pt idx="95">
                  <c:v>-1.8133999999999999</c:v>
                </c:pt>
                <c:pt idx="96">
                  <c:v>-1.8434999999999999</c:v>
                </c:pt>
                <c:pt idx="97">
                  <c:v>-2.0398999999999998</c:v>
                </c:pt>
                <c:pt idx="98">
                  <c:v>-2.1852</c:v>
                </c:pt>
                <c:pt idx="99">
                  <c:v>-2.2568000000000001</c:v>
                </c:pt>
                <c:pt idx="100">
                  <c:v>-2.2452000000000001</c:v>
                </c:pt>
                <c:pt idx="101">
                  <c:v>-2.1404000000000001</c:v>
                </c:pt>
                <c:pt idx="102">
                  <c:v>-2.0287000000000002</c:v>
                </c:pt>
                <c:pt idx="103">
                  <c:v>-1.9269000000000001</c:v>
                </c:pt>
                <c:pt idx="104">
                  <c:v>-1.8613</c:v>
                </c:pt>
                <c:pt idx="105">
                  <c:v>-1.8341000000000001</c:v>
                </c:pt>
                <c:pt idx="106">
                  <c:v>-1.796</c:v>
                </c:pt>
                <c:pt idx="107">
                  <c:v>-1.8591</c:v>
                </c:pt>
                <c:pt idx="108">
                  <c:v>-1.9386000000000001</c:v>
                </c:pt>
                <c:pt idx="109">
                  <c:v>-2.1065</c:v>
                </c:pt>
                <c:pt idx="110">
                  <c:v>-2.2955999999999999</c:v>
                </c:pt>
                <c:pt idx="111">
                  <c:v>-2.3633999999999999</c:v>
                </c:pt>
                <c:pt idx="112">
                  <c:v>-2.3711000000000002</c:v>
                </c:pt>
                <c:pt idx="113">
                  <c:v>-2.3473999999999999</c:v>
                </c:pt>
                <c:pt idx="114">
                  <c:v>-2.2818999999999998</c:v>
                </c:pt>
                <c:pt idx="115">
                  <c:v>-2.1945000000000001</c:v>
                </c:pt>
                <c:pt idx="116">
                  <c:v>-2.0434999999999999</c:v>
                </c:pt>
                <c:pt idx="117">
                  <c:v>-1.8891</c:v>
                </c:pt>
                <c:pt idx="118">
                  <c:v>-1.7289000000000001</c:v>
                </c:pt>
                <c:pt idx="119">
                  <c:v>-1.7170000000000001</c:v>
                </c:pt>
                <c:pt idx="120">
                  <c:v>-1.7864</c:v>
                </c:pt>
                <c:pt idx="121">
                  <c:v>-1.8802000000000001</c:v>
                </c:pt>
                <c:pt idx="122">
                  <c:v>-2.0550999999999999</c:v>
                </c:pt>
                <c:pt idx="123">
                  <c:v>-2.1667999999999998</c:v>
                </c:pt>
                <c:pt idx="124">
                  <c:v>-2.2433999999999998</c:v>
                </c:pt>
                <c:pt idx="125">
                  <c:v>-2.3330000000000002</c:v>
                </c:pt>
                <c:pt idx="126">
                  <c:v>-2.4735999999999998</c:v>
                </c:pt>
                <c:pt idx="127">
                  <c:v>-2.6389999999999998</c:v>
                </c:pt>
                <c:pt idx="128">
                  <c:v>-2.6911999999999998</c:v>
                </c:pt>
                <c:pt idx="129">
                  <c:v>-2.6869999999999998</c:v>
                </c:pt>
                <c:pt idx="130">
                  <c:v>-2.6198000000000001</c:v>
                </c:pt>
                <c:pt idx="131">
                  <c:v>-2.5312000000000001</c:v>
                </c:pt>
                <c:pt idx="132">
                  <c:v>-2.4883000000000002</c:v>
                </c:pt>
                <c:pt idx="133">
                  <c:v>-2.4843999999999999</c:v>
                </c:pt>
                <c:pt idx="134">
                  <c:v>-2.5426000000000002</c:v>
                </c:pt>
                <c:pt idx="135">
                  <c:v>-2.6358999999999999</c:v>
                </c:pt>
                <c:pt idx="136">
                  <c:v>-2.6913999999999998</c:v>
                </c:pt>
                <c:pt idx="137">
                  <c:v>-2.7503000000000002</c:v>
                </c:pt>
                <c:pt idx="138">
                  <c:v>-2.7031000000000001</c:v>
                </c:pt>
                <c:pt idx="139">
                  <c:v>-2.5798000000000001</c:v>
                </c:pt>
                <c:pt idx="140">
                  <c:v>-2.4076</c:v>
                </c:pt>
                <c:pt idx="141">
                  <c:v>-2.1941000000000002</c:v>
                </c:pt>
                <c:pt idx="142">
                  <c:v>-2.0438000000000001</c:v>
                </c:pt>
                <c:pt idx="143">
                  <c:v>-1.8889</c:v>
                </c:pt>
                <c:pt idx="144">
                  <c:v>-1.7515000000000001</c:v>
                </c:pt>
                <c:pt idx="145">
                  <c:v>-1.6848000000000001</c:v>
                </c:pt>
                <c:pt idx="146">
                  <c:v>-1.6491</c:v>
                </c:pt>
                <c:pt idx="147">
                  <c:v>-1.7841</c:v>
                </c:pt>
                <c:pt idx="148">
                  <c:v>-1.925</c:v>
                </c:pt>
                <c:pt idx="149">
                  <c:v>-2.0548000000000002</c:v>
                </c:pt>
                <c:pt idx="150">
                  <c:v>-2.1402999999999999</c:v>
                </c:pt>
                <c:pt idx="151">
                  <c:v>-2.1309</c:v>
                </c:pt>
                <c:pt idx="152">
                  <c:v>-2.1745999999999999</c:v>
                </c:pt>
                <c:pt idx="153">
                  <c:v>-2.2284999999999999</c:v>
                </c:pt>
                <c:pt idx="154">
                  <c:v>-2.2541000000000002</c:v>
                </c:pt>
                <c:pt idx="155">
                  <c:v>-2.2305000000000001</c:v>
                </c:pt>
                <c:pt idx="156">
                  <c:v>-2.0857000000000001</c:v>
                </c:pt>
                <c:pt idx="157">
                  <c:v>-1.9813000000000001</c:v>
                </c:pt>
                <c:pt idx="158">
                  <c:v>-1.7908999999999999</c:v>
                </c:pt>
                <c:pt idx="159">
                  <c:v>-1.7390000000000001</c:v>
                </c:pt>
                <c:pt idx="160">
                  <c:v>-1.7704</c:v>
                </c:pt>
                <c:pt idx="161">
                  <c:v>-1.7966</c:v>
                </c:pt>
                <c:pt idx="162">
                  <c:v>-1.8147</c:v>
                </c:pt>
                <c:pt idx="163">
                  <c:v>-1.7824</c:v>
                </c:pt>
                <c:pt idx="164">
                  <c:v>-1.81</c:v>
                </c:pt>
                <c:pt idx="165">
                  <c:v>-1.8124</c:v>
                </c:pt>
                <c:pt idx="166">
                  <c:v>-1.8090999999999999</c:v>
                </c:pt>
                <c:pt idx="167">
                  <c:v>-1.8210999999999999</c:v>
                </c:pt>
                <c:pt idx="168">
                  <c:v>-1.849</c:v>
                </c:pt>
                <c:pt idx="169">
                  <c:v>-1.913</c:v>
                </c:pt>
                <c:pt idx="170">
                  <c:v>-1.9418</c:v>
                </c:pt>
                <c:pt idx="171">
                  <c:v>-1.903</c:v>
                </c:pt>
                <c:pt idx="172">
                  <c:v>-1.8133999999999999</c:v>
                </c:pt>
                <c:pt idx="173">
                  <c:v>-1.69</c:v>
                </c:pt>
                <c:pt idx="174">
                  <c:v>-1.6516</c:v>
                </c:pt>
                <c:pt idx="175">
                  <c:v>-1.6686000000000001</c:v>
                </c:pt>
                <c:pt idx="176">
                  <c:v>-1.7646999999999999</c:v>
                </c:pt>
                <c:pt idx="177">
                  <c:v>-1.8513999999999999</c:v>
                </c:pt>
                <c:pt idx="178">
                  <c:v>-1.8706</c:v>
                </c:pt>
                <c:pt idx="179">
                  <c:v>-1.8374999999999999</c:v>
                </c:pt>
                <c:pt idx="180">
                  <c:v>-1.8018000000000001</c:v>
                </c:pt>
                <c:pt idx="181">
                  <c:v>-1.7081</c:v>
                </c:pt>
                <c:pt idx="182">
                  <c:v>-1.6986000000000001</c:v>
                </c:pt>
                <c:pt idx="183">
                  <c:v>-1.7119</c:v>
                </c:pt>
                <c:pt idx="184">
                  <c:v>-1.7566999999999999</c:v>
                </c:pt>
                <c:pt idx="185">
                  <c:v>-1.7942</c:v>
                </c:pt>
                <c:pt idx="186">
                  <c:v>-1.7654000000000001</c:v>
                </c:pt>
                <c:pt idx="187">
                  <c:v>-1.7685999999999999</c:v>
                </c:pt>
                <c:pt idx="188">
                  <c:v>-1.6922999999999999</c:v>
                </c:pt>
                <c:pt idx="189">
                  <c:v>-1.7232000000000001</c:v>
                </c:pt>
                <c:pt idx="190">
                  <c:v>-1.8187</c:v>
                </c:pt>
                <c:pt idx="191">
                  <c:v>-1.8180000000000001</c:v>
                </c:pt>
                <c:pt idx="192">
                  <c:v>-1.9252</c:v>
                </c:pt>
                <c:pt idx="193">
                  <c:v>-1.9448000000000001</c:v>
                </c:pt>
                <c:pt idx="194">
                  <c:v>-1.8697999999999999</c:v>
                </c:pt>
                <c:pt idx="195">
                  <c:v>-1.7929999999999999</c:v>
                </c:pt>
                <c:pt idx="196">
                  <c:v>-1.6149</c:v>
                </c:pt>
                <c:pt idx="197">
                  <c:v>-1.4869000000000001</c:v>
                </c:pt>
                <c:pt idx="198">
                  <c:v>-1.3418000000000001</c:v>
                </c:pt>
                <c:pt idx="199">
                  <c:v>-1.2725</c:v>
                </c:pt>
                <c:pt idx="200">
                  <c:v>-1.2899</c:v>
                </c:pt>
                <c:pt idx="201">
                  <c:v>-1.2169000000000001</c:v>
                </c:pt>
                <c:pt idx="202">
                  <c:v>-1.0979000000000001</c:v>
                </c:pt>
                <c:pt idx="203">
                  <c:v>-0.91169999999999995</c:v>
                </c:pt>
                <c:pt idx="204">
                  <c:v>-0.69657000000000002</c:v>
                </c:pt>
                <c:pt idx="205">
                  <c:v>-0.38502999999999998</c:v>
                </c:pt>
                <c:pt idx="206">
                  <c:v>-6.9723999999999994E-2</c:v>
                </c:pt>
                <c:pt idx="207">
                  <c:v>7.0461999999999997E-2</c:v>
                </c:pt>
                <c:pt idx="208">
                  <c:v>0.21354000000000001</c:v>
                </c:pt>
                <c:pt idx="209">
                  <c:v>0.28670000000000001</c:v>
                </c:pt>
                <c:pt idx="210">
                  <c:v>0.24176</c:v>
                </c:pt>
                <c:pt idx="211">
                  <c:v>0.37836999999999998</c:v>
                </c:pt>
                <c:pt idx="212">
                  <c:v>0.47215000000000001</c:v>
                </c:pt>
                <c:pt idx="213">
                  <c:v>0.70133000000000001</c:v>
                </c:pt>
                <c:pt idx="214">
                  <c:v>0.95145999999999997</c:v>
                </c:pt>
                <c:pt idx="215">
                  <c:v>1.2559</c:v>
                </c:pt>
                <c:pt idx="216">
                  <c:v>1.7235</c:v>
                </c:pt>
                <c:pt idx="217">
                  <c:v>2.3065000000000002</c:v>
                </c:pt>
                <c:pt idx="218">
                  <c:v>2.9186000000000001</c:v>
                </c:pt>
                <c:pt idx="219">
                  <c:v>3.3786999999999998</c:v>
                </c:pt>
                <c:pt idx="220">
                  <c:v>3.7397</c:v>
                </c:pt>
                <c:pt idx="221">
                  <c:v>4.1109</c:v>
                </c:pt>
                <c:pt idx="222">
                  <c:v>4.5488</c:v>
                </c:pt>
                <c:pt idx="223">
                  <c:v>5.1313000000000004</c:v>
                </c:pt>
                <c:pt idx="224">
                  <c:v>5.7294</c:v>
                </c:pt>
                <c:pt idx="225">
                  <c:v>6.0247999999999999</c:v>
                </c:pt>
                <c:pt idx="226">
                  <c:v>6.2656999999999998</c:v>
                </c:pt>
                <c:pt idx="227">
                  <c:v>6.5113000000000003</c:v>
                </c:pt>
                <c:pt idx="228">
                  <c:v>6.9661</c:v>
                </c:pt>
                <c:pt idx="229">
                  <c:v>7.4871999999999996</c:v>
                </c:pt>
                <c:pt idx="230">
                  <c:v>7.9237000000000002</c:v>
                </c:pt>
                <c:pt idx="231">
                  <c:v>8.2986000000000004</c:v>
                </c:pt>
                <c:pt idx="232">
                  <c:v>8.5039999999999996</c:v>
                </c:pt>
                <c:pt idx="233">
                  <c:v>8.6834000000000007</c:v>
                </c:pt>
                <c:pt idx="234">
                  <c:v>8.8199000000000005</c:v>
                </c:pt>
                <c:pt idx="235">
                  <c:v>8.9954999999999998</c:v>
                </c:pt>
                <c:pt idx="236">
                  <c:v>9.4263999999999992</c:v>
                </c:pt>
                <c:pt idx="237">
                  <c:v>10.007999999999999</c:v>
                </c:pt>
                <c:pt idx="238">
                  <c:v>10.576000000000001</c:v>
                </c:pt>
                <c:pt idx="239">
                  <c:v>11.04</c:v>
                </c:pt>
                <c:pt idx="240">
                  <c:v>11.311</c:v>
                </c:pt>
                <c:pt idx="241">
                  <c:v>11.63</c:v>
                </c:pt>
                <c:pt idx="242">
                  <c:v>11.805</c:v>
                </c:pt>
                <c:pt idx="243">
                  <c:v>11.968</c:v>
                </c:pt>
                <c:pt idx="244">
                  <c:v>12.103999999999999</c:v>
                </c:pt>
                <c:pt idx="245">
                  <c:v>12.189</c:v>
                </c:pt>
                <c:pt idx="246">
                  <c:v>12.417</c:v>
                </c:pt>
                <c:pt idx="247">
                  <c:v>12.680999999999999</c:v>
                </c:pt>
                <c:pt idx="248">
                  <c:v>13.09</c:v>
                </c:pt>
                <c:pt idx="249">
                  <c:v>13.637</c:v>
                </c:pt>
                <c:pt idx="250">
                  <c:v>14.334</c:v>
                </c:pt>
                <c:pt idx="251">
                  <c:v>14.996</c:v>
                </c:pt>
                <c:pt idx="252">
                  <c:v>15.413</c:v>
                </c:pt>
                <c:pt idx="253">
                  <c:v>15.756</c:v>
                </c:pt>
                <c:pt idx="254">
                  <c:v>15.978999999999999</c:v>
                </c:pt>
                <c:pt idx="255">
                  <c:v>16.233000000000001</c:v>
                </c:pt>
                <c:pt idx="256">
                  <c:v>16.53</c:v>
                </c:pt>
                <c:pt idx="257">
                  <c:v>16.815000000000001</c:v>
                </c:pt>
                <c:pt idx="258">
                  <c:v>17.132999999999999</c:v>
                </c:pt>
                <c:pt idx="259">
                  <c:v>17.428999999999998</c:v>
                </c:pt>
                <c:pt idx="260">
                  <c:v>17.759</c:v>
                </c:pt>
                <c:pt idx="261">
                  <c:v>18.202000000000002</c:v>
                </c:pt>
                <c:pt idx="262">
                  <c:v>18.667000000000002</c:v>
                </c:pt>
                <c:pt idx="263">
                  <c:v>18.989000000000001</c:v>
                </c:pt>
                <c:pt idx="264">
                  <c:v>19.157</c:v>
                </c:pt>
                <c:pt idx="265">
                  <c:v>19.238</c:v>
                </c:pt>
                <c:pt idx="266">
                  <c:v>19.38</c:v>
                </c:pt>
                <c:pt idx="267">
                  <c:v>19.669</c:v>
                </c:pt>
                <c:pt idx="268">
                  <c:v>20.12</c:v>
                </c:pt>
                <c:pt idx="269">
                  <c:v>20.59</c:v>
                </c:pt>
                <c:pt idx="270">
                  <c:v>21.106999999999999</c:v>
                </c:pt>
                <c:pt idx="271">
                  <c:v>21.568000000000001</c:v>
                </c:pt>
                <c:pt idx="272">
                  <c:v>21.88</c:v>
                </c:pt>
                <c:pt idx="273">
                  <c:v>22.295999999999999</c:v>
                </c:pt>
                <c:pt idx="274">
                  <c:v>22.649000000000001</c:v>
                </c:pt>
                <c:pt idx="275">
                  <c:v>22.893000000000001</c:v>
                </c:pt>
                <c:pt idx="276">
                  <c:v>23.117999999999999</c:v>
                </c:pt>
                <c:pt idx="277">
                  <c:v>23.135999999999999</c:v>
                </c:pt>
                <c:pt idx="278">
                  <c:v>23.132999999999999</c:v>
                </c:pt>
                <c:pt idx="279">
                  <c:v>23.158999999999999</c:v>
                </c:pt>
                <c:pt idx="280">
                  <c:v>23.24</c:v>
                </c:pt>
                <c:pt idx="281">
                  <c:v>23.501000000000001</c:v>
                </c:pt>
                <c:pt idx="282">
                  <c:v>23.83</c:v>
                </c:pt>
                <c:pt idx="283">
                  <c:v>24.309000000000001</c:v>
                </c:pt>
                <c:pt idx="284">
                  <c:v>24.704999999999998</c:v>
                </c:pt>
                <c:pt idx="285">
                  <c:v>25.126000000000001</c:v>
                </c:pt>
                <c:pt idx="286">
                  <c:v>25.433</c:v>
                </c:pt>
                <c:pt idx="287">
                  <c:v>25.565999999999999</c:v>
                </c:pt>
                <c:pt idx="288">
                  <c:v>25.634</c:v>
                </c:pt>
                <c:pt idx="289">
                  <c:v>25.603000000000002</c:v>
                </c:pt>
                <c:pt idx="290">
                  <c:v>25.504999999999999</c:v>
                </c:pt>
                <c:pt idx="291">
                  <c:v>25.635999999999999</c:v>
                </c:pt>
                <c:pt idx="292">
                  <c:v>25.741</c:v>
                </c:pt>
                <c:pt idx="293">
                  <c:v>25.853000000000002</c:v>
                </c:pt>
                <c:pt idx="294">
                  <c:v>25.928999999999998</c:v>
                </c:pt>
                <c:pt idx="295">
                  <c:v>25.975999999999999</c:v>
                </c:pt>
                <c:pt idx="296">
                  <c:v>26.045000000000002</c:v>
                </c:pt>
                <c:pt idx="297">
                  <c:v>26.125</c:v>
                </c:pt>
                <c:pt idx="298">
                  <c:v>26.259</c:v>
                </c:pt>
                <c:pt idx="299">
                  <c:v>26.428000000000001</c:v>
                </c:pt>
                <c:pt idx="300">
                  <c:v>26.565999999999999</c:v>
                </c:pt>
                <c:pt idx="301">
                  <c:v>26.672000000000001</c:v>
                </c:pt>
                <c:pt idx="302">
                  <c:v>26.786999999999999</c:v>
                </c:pt>
                <c:pt idx="303">
                  <c:v>26.998000000000001</c:v>
                </c:pt>
                <c:pt idx="304">
                  <c:v>27.125</c:v>
                </c:pt>
                <c:pt idx="305">
                  <c:v>27.318999999999999</c:v>
                </c:pt>
                <c:pt idx="306">
                  <c:v>27.486999999999998</c:v>
                </c:pt>
                <c:pt idx="307">
                  <c:v>27.445</c:v>
                </c:pt>
                <c:pt idx="308">
                  <c:v>27.355</c:v>
                </c:pt>
                <c:pt idx="309">
                  <c:v>27.175999999999998</c:v>
                </c:pt>
                <c:pt idx="310">
                  <c:v>26.949000000000002</c:v>
                </c:pt>
                <c:pt idx="311">
                  <c:v>26.986999999999998</c:v>
                </c:pt>
                <c:pt idx="312">
                  <c:v>27.295999999999999</c:v>
                </c:pt>
                <c:pt idx="313">
                  <c:v>27.748000000000001</c:v>
                </c:pt>
                <c:pt idx="314">
                  <c:v>28.17</c:v>
                </c:pt>
                <c:pt idx="315">
                  <c:v>28.614999999999998</c:v>
                </c:pt>
                <c:pt idx="316">
                  <c:v>28.806999999999999</c:v>
                </c:pt>
                <c:pt idx="317">
                  <c:v>28.786999999999999</c:v>
                </c:pt>
                <c:pt idx="318">
                  <c:v>28.696999999999999</c:v>
                </c:pt>
                <c:pt idx="319">
                  <c:v>28.559000000000001</c:v>
                </c:pt>
                <c:pt idx="320">
                  <c:v>28.431000000000001</c:v>
                </c:pt>
                <c:pt idx="321">
                  <c:v>28.370999999999999</c:v>
                </c:pt>
                <c:pt idx="322">
                  <c:v>28.358000000000001</c:v>
                </c:pt>
                <c:pt idx="323">
                  <c:v>28.568000000000001</c:v>
                </c:pt>
                <c:pt idx="324">
                  <c:v>28.954000000000001</c:v>
                </c:pt>
                <c:pt idx="325">
                  <c:v>29.334</c:v>
                </c:pt>
                <c:pt idx="326">
                  <c:v>29.713000000000001</c:v>
                </c:pt>
                <c:pt idx="327">
                  <c:v>29.916</c:v>
                </c:pt>
                <c:pt idx="328">
                  <c:v>30.03</c:v>
                </c:pt>
                <c:pt idx="329">
                  <c:v>29.934000000000001</c:v>
                </c:pt>
                <c:pt idx="330">
                  <c:v>29.754999999999999</c:v>
                </c:pt>
                <c:pt idx="331">
                  <c:v>29.721</c:v>
                </c:pt>
                <c:pt idx="332">
                  <c:v>29.952000000000002</c:v>
                </c:pt>
                <c:pt idx="333">
                  <c:v>30.361999999999998</c:v>
                </c:pt>
                <c:pt idx="334">
                  <c:v>30.71</c:v>
                </c:pt>
                <c:pt idx="335">
                  <c:v>30.809000000000001</c:v>
                </c:pt>
                <c:pt idx="336">
                  <c:v>30.704000000000001</c:v>
                </c:pt>
                <c:pt idx="337">
                  <c:v>30.225999999999999</c:v>
                </c:pt>
                <c:pt idx="338">
                  <c:v>29.806000000000001</c:v>
                </c:pt>
                <c:pt idx="339">
                  <c:v>29.481999999999999</c:v>
                </c:pt>
                <c:pt idx="340">
                  <c:v>29.181999999999999</c:v>
                </c:pt>
                <c:pt idx="341">
                  <c:v>28.927</c:v>
                </c:pt>
                <c:pt idx="342">
                  <c:v>28.591000000000001</c:v>
                </c:pt>
                <c:pt idx="343">
                  <c:v>28.25</c:v>
                </c:pt>
                <c:pt idx="344">
                  <c:v>27.83</c:v>
                </c:pt>
                <c:pt idx="345">
                  <c:v>27.268999999999998</c:v>
                </c:pt>
                <c:pt idx="346">
                  <c:v>26.536000000000001</c:v>
                </c:pt>
                <c:pt idx="347">
                  <c:v>25.033000000000001</c:v>
                </c:pt>
                <c:pt idx="348">
                  <c:v>23.181000000000001</c:v>
                </c:pt>
                <c:pt idx="349">
                  <c:v>21.369</c:v>
                </c:pt>
                <c:pt idx="350">
                  <c:v>19.727</c:v>
                </c:pt>
                <c:pt idx="351">
                  <c:v>18.38</c:v>
                </c:pt>
                <c:pt idx="352">
                  <c:v>17.073</c:v>
                </c:pt>
                <c:pt idx="353">
                  <c:v>15.755000000000001</c:v>
                </c:pt>
                <c:pt idx="354">
                  <c:v>14.026</c:v>
                </c:pt>
                <c:pt idx="355">
                  <c:v>12.414999999999999</c:v>
                </c:pt>
                <c:pt idx="356">
                  <c:v>10.835000000000001</c:v>
                </c:pt>
                <c:pt idx="357">
                  <c:v>9.4559999999999995</c:v>
                </c:pt>
                <c:pt idx="358">
                  <c:v>8.3930000000000007</c:v>
                </c:pt>
                <c:pt idx="359">
                  <c:v>7.4208999999999996</c:v>
                </c:pt>
                <c:pt idx="360">
                  <c:v>6.5656999999999996</c:v>
                </c:pt>
                <c:pt idx="361">
                  <c:v>5.8253000000000004</c:v>
                </c:pt>
                <c:pt idx="362">
                  <c:v>5.0316000000000001</c:v>
                </c:pt>
                <c:pt idx="363">
                  <c:v>4.3319000000000001</c:v>
                </c:pt>
                <c:pt idx="364">
                  <c:v>3.4971999999999999</c:v>
                </c:pt>
                <c:pt idx="365">
                  <c:v>2.5615999999999999</c:v>
                </c:pt>
                <c:pt idx="366">
                  <c:v>1.5101</c:v>
                </c:pt>
                <c:pt idx="367">
                  <c:v>0.57182999999999995</c:v>
                </c:pt>
                <c:pt idx="368">
                  <c:v>-0.14643</c:v>
                </c:pt>
                <c:pt idx="369">
                  <c:v>-0.68818000000000001</c:v>
                </c:pt>
                <c:pt idx="370">
                  <c:v>-1.1287</c:v>
                </c:pt>
                <c:pt idx="371">
                  <c:v>-1.5662</c:v>
                </c:pt>
                <c:pt idx="372">
                  <c:v>-1.9391</c:v>
                </c:pt>
                <c:pt idx="373">
                  <c:v>-2.3290999999999999</c:v>
                </c:pt>
                <c:pt idx="374">
                  <c:v>-2.7551999999999999</c:v>
                </c:pt>
                <c:pt idx="375">
                  <c:v>-2.8304999999999998</c:v>
                </c:pt>
                <c:pt idx="376">
                  <c:v>-2.6985000000000001</c:v>
                </c:pt>
                <c:pt idx="377">
                  <c:v>-2.7254</c:v>
                </c:pt>
                <c:pt idx="378">
                  <c:v>-3.1162000000000001</c:v>
                </c:pt>
                <c:pt idx="379">
                  <c:v>-3.4058000000000002</c:v>
                </c:pt>
                <c:pt idx="380">
                  <c:v>-3.5468999999999999</c:v>
                </c:pt>
                <c:pt idx="381">
                  <c:v>-3.6802000000000001</c:v>
                </c:pt>
                <c:pt idx="382">
                  <c:v>-3.9089999999999998</c:v>
                </c:pt>
                <c:pt idx="383">
                  <c:v>-4.2243000000000004</c:v>
                </c:pt>
                <c:pt idx="384">
                  <c:v>-4.6961000000000004</c:v>
                </c:pt>
                <c:pt idx="385">
                  <c:v>-4.9457000000000004</c:v>
                </c:pt>
                <c:pt idx="386">
                  <c:v>-5.3832000000000004</c:v>
                </c:pt>
                <c:pt idx="387">
                  <c:v>-5.7195999999999998</c:v>
                </c:pt>
                <c:pt idx="388">
                  <c:v>-6.0594999999999999</c:v>
                </c:pt>
                <c:pt idx="389">
                  <c:v>-6.6189999999999998</c:v>
                </c:pt>
                <c:pt idx="390">
                  <c:v>-7.2823000000000002</c:v>
                </c:pt>
                <c:pt idx="391">
                  <c:v>-7.9413999999999998</c:v>
                </c:pt>
                <c:pt idx="392">
                  <c:v>-8.5548999999999999</c:v>
                </c:pt>
                <c:pt idx="393">
                  <c:v>-9.0698000000000008</c:v>
                </c:pt>
                <c:pt idx="394">
                  <c:v>-9.4375999999999998</c:v>
                </c:pt>
                <c:pt idx="395">
                  <c:v>-9.8300999999999998</c:v>
                </c:pt>
                <c:pt idx="396">
                  <c:v>-10.359</c:v>
                </c:pt>
                <c:pt idx="397">
                  <c:v>-10.978</c:v>
                </c:pt>
                <c:pt idx="398">
                  <c:v>-11.75</c:v>
                </c:pt>
                <c:pt idx="399">
                  <c:v>-12.701000000000001</c:v>
                </c:pt>
                <c:pt idx="400">
                  <c:v>-13.617000000000001</c:v>
                </c:pt>
                <c:pt idx="401">
                  <c:v>-14.337</c:v>
                </c:pt>
                <c:pt idx="402">
                  <c:v>-14.882</c:v>
                </c:pt>
                <c:pt idx="403">
                  <c:v>-15.228999999999999</c:v>
                </c:pt>
                <c:pt idx="404">
                  <c:v>-15.586</c:v>
                </c:pt>
                <c:pt idx="405">
                  <c:v>-16.068999999999999</c:v>
                </c:pt>
                <c:pt idx="406">
                  <c:v>-16.882999999999999</c:v>
                </c:pt>
                <c:pt idx="407">
                  <c:v>-18.065999999999999</c:v>
                </c:pt>
                <c:pt idx="408">
                  <c:v>-19.175999999999998</c:v>
                </c:pt>
                <c:pt idx="409">
                  <c:v>-20.114999999999998</c:v>
                </c:pt>
                <c:pt idx="410">
                  <c:v>-21.015999999999998</c:v>
                </c:pt>
                <c:pt idx="411">
                  <c:v>-21.760999999999999</c:v>
                </c:pt>
                <c:pt idx="412">
                  <c:v>-22.398</c:v>
                </c:pt>
                <c:pt idx="413">
                  <c:v>-22.994</c:v>
                </c:pt>
                <c:pt idx="414">
                  <c:v>-23.585999999999999</c:v>
                </c:pt>
                <c:pt idx="415">
                  <c:v>-24.234999999999999</c:v>
                </c:pt>
                <c:pt idx="416">
                  <c:v>-25.12</c:v>
                </c:pt>
                <c:pt idx="417">
                  <c:v>-26.074999999999999</c:v>
                </c:pt>
                <c:pt idx="418">
                  <c:v>-26.986000000000001</c:v>
                </c:pt>
                <c:pt idx="419">
                  <c:v>-27.69</c:v>
                </c:pt>
                <c:pt idx="420">
                  <c:v>-28.42</c:v>
                </c:pt>
                <c:pt idx="421">
                  <c:v>-29.297000000000001</c:v>
                </c:pt>
                <c:pt idx="422">
                  <c:v>-30.193000000000001</c:v>
                </c:pt>
                <c:pt idx="423">
                  <c:v>-31.181999999999999</c:v>
                </c:pt>
                <c:pt idx="424">
                  <c:v>-32.000999999999998</c:v>
                </c:pt>
                <c:pt idx="425">
                  <c:v>-32.603999999999999</c:v>
                </c:pt>
                <c:pt idx="426">
                  <c:v>-33.155999999999999</c:v>
                </c:pt>
                <c:pt idx="427">
                  <c:v>-33.604999999999997</c:v>
                </c:pt>
                <c:pt idx="428">
                  <c:v>-34.335999999999999</c:v>
                </c:pt>
                <c:pt idx="429">
                  <c:v>-35.206000000000003</c:v>
                </c:pt>
                <c:pt idx="430">
                  <c:v>-35.863999999999997</c:v>
                </c:pt>
                <c:pt idx="431">
                  <c:v>-36.396000000000001</c:v>
                </c:pt>
                <c:pt idx="432">
                  <c:v>-36.798999999999999</c:v>
                </c:pt>
                <c:pt idx="433">
                  <c:v>-36.978999999999999</c:v>
                </c:pt>
                <c:pt idx="434">
                  <c:v>-37.643000000000001</c:v>
                </c:pt>
                <c:pt idx="435">
                  <c:v>-38.356999999999999</c:v>
                </c:pt>
                <c:pt idx="436">
                  <c:v>-38.996000000000002</c:v>
                </c:pt>
                <c:pt idx="437">
                  <c:v>-39.634999999999998</c:v>
                </c:pt>
                <c:pt idx="438">
                  <c:v>-40.116</c:v>
                </c:pt>
                <c:pt idx="439">
                  <c:v>-40.619999999999997</c:v>
                </c:pt>
                <c:pt idx="440">
                  <c:v>-41.142000000000003</c:v>
                </c:pt>
                <c:pt idx="441">
                  <c:v>-41.649000000000001</c:v>
                </c:pt>
                <c:pt idx="442">
                  <c:v>-42.225999999999999</c:v>
                </c:pt>
                <c:pt idx="443">
                  <c:v>-42.753999999999998</c:v>
                </c:pt>
                <c:pt idx="444">
                  <c:v>-43.048000000000002</c:v>
                </c:pt>
                <c:pt idx="445">
                  <c:v>-43.168999999999997</c:v>
                </c:pt>
                <c:pt idx="446">
                  <c:v>-43.033999999999999</c:v>
                </c:pt>
                <c:pt idx="447">
                  <c:v>-43.015000000000001</c:v>
                </c:pt>
                <c:pt idx="448">
                  <c:v>-43.183999999999997</c:v>
                </c:pt>
                <c:pt idx="449">
                  <c:v>-43.582000000000001</c:v>
                </c:pt>
                <c:pt idx="450">
                  <c:v>-44.110999999999997</c:v>
                </c:pt>
                <c:pt idx="451">
                  <c:v>-44.581000000000003</c:v>
                </c:pt>
                <c:pt idx="452">
                  <c:v>-45.140999999999998</c:v>
                </c:pt>
                <c:pt idx="453">
                  <c:v>-45.545999999999999</c:v>
                </c:pt>
                <c:pt idx="454">
                  <c:v>-45.841000000000001</c:v>
                </c:pt>
                <c:pt idx="455">
                  <c:v>-45.997</c:v>
                </c:pt>
                <c:pt idx="456">
                  <c:v>-46.073999999999998</c:v>
                </c:pt>
                <c:pt idx="457">
                  <c:v>-46.122999999999998</c:v>
                </c:pt>
                <c:pt idx="458">
                  <c:v>-45.966999999999999</c:v>
                </c:pt>
                <c:pt idx="459">
                  <c:v>-45.908000000000001</c:v>
                </c:pt>
                <c:pt idx="460">
                  <c:v>-46.015000000000001</c:v>
                </c:pt>
                <c:pt idx="461">
                  <c:v>-46.271000000000001</c:v>
                </c:pt>
                <c:pt idx="462">
                  <c:v>-46.776000000000003</c:v>
                </c:pt>
                <c:pt idx="463">
                  <c:v>-47.274000000000001</c:v>
                </c:pt>
                <c:pt idx="464">
                  <c:v>-47.716000000000001</c:v>
                </c:pt>
                <c:pt idx="465">
                  <c:v>-48.15</c:v>
                </c:pt>
                <c:pt idx="466">
                  <c:v>-48.515999999999998</c:v>
                </c:pt>
                <c:pt idx="467">
                  <c:v>-48.935000000000002</c:v>
                </c:pt>
                <c:pt idx="468">
                  <c:v>-49.262999999999998</c:v>
                </c:pt>
                <c:pt idx="469">
                  <c:v>-49.356000000000002</c:v>
                </c:pt>
                <c:pt idx="470">
                  <c:v>-49.451999999999998</c:v>
                </c:pt>
                <c:pt idx="471">
                  <c:v>-49.442999999999998</c:v>
                </c:pt>
                <c:pt idx="472">
                  <c:v>-49.314999999999998</c:v>
                </c:pt>
                <c:pt idx="473">
                  <c:v>-49.402999999999999</c:v>
                </c:pt>
                <c:pt idx="474">
                  <c:v>-49.66</c:v>
                </c:pt>
                <c:pt idx="475">
                  <c:v>-49.796999999999997</c:v>
                </c:pt>
                <c:pt idx="476">
                  <c:v>-49.698999999999998</c:v>
                </c:pt>
                <c:pt idx="477">
                  <c:v>-49.764000000000003</c:v>
                </c:pt>
                <c:pt idx="478">
                  <c:v>-49.734999999999999</c:v>
                </c:pt>
                <c:pt idx="479">
                  <c:v>-49.746000000000002</c:v>
                </c:pt>
                <c:pt idx="480">
                  <c:v>-49.718000000000004</c:v>
                </c:pt>
                <c:pt idx="481">
                  <c:v>-49.441000000000003</c:v>
                </c:pt>
                <c:pt idx="482">
                  <c:v>-49.265000000000001</c:v>
                </c:pt>
                <c:pt idx="483">
                  <c:v>-49.008000000000003</c:v>
                </c:pt>
                <c:pt idx="484">
                  <c:v>-48.597999999999999</c:v>
                </c:pt>
                <c:pt idx="485">
                  <c:v>-48.143000000000001</c:v>
                </c:pt>
                <c:pt idx="486">
                  <c:v>-47.613</c:v>
                </c:pt>
                <c:pt idx="487">
                  <c:v>-46.850999999999999</c:v>
                </c:pt>
                <c:pt idx="488">
                  <c:v>-45.652000000000001</c:v>
                </c:pt>
                <c:pt idx="489">
                  <c:v>-44.145000000000003</c:v>
                </c:pt>
                <c:pt idx="490">
                  <c:v>-42.146999999999998</c:v>
                </c:pt>
                <c:pt idx="491">
                  <c:v>-40.012</c:v>
                </c:pt>
                <c:pt idx="492">
                  <c:v>-37.847999999999999</c:v>
                </c:pt>
                <c:pt idx="493">
                  <c:v>-35.283999999999999</c:v>
                </c:pt>
                <c:pt idx="494">
                  <c:v>-32.625</c:v>
                </c:pt>
                <c:pt idx="495">
                  <c:v>-30.265000000000001</c:v>
                </c:pt>
                <c:pt idx="496">
                  <c:v>-28.48</c:v>
                </c:pt>
                <c:pt idx="497">
                  <c:v>-26.702999999999999</c:v>
                </c:pt>
                <c:pt idx="498">
                  <c:v>-24.968</c:v>
                </c:pt>
                <c:pt idx="499">
                  <c:v>-22.957999999999998</c:v>
                </c:pt>
                <c:pt idx="500">
                  <c:v>-20.611999999999998</c:v>
                </c:pt>
                <c:pt idx="501">
                  <c:v>-18.053999999999998</c:v>
                </c:pt>
                <c:pt idx="502">
                  <c:v>-15.438000000000001</c:v>
                </c:pt>
                <c:pt idx="503">
                  <c:v>-13.292</c:v>
                </c:pt>
                <c:pt idx="504">
                  <c:v>-11.339</c:v>
                </c:pt>
                <c:pt idx="505">
                  <c:v>-9.7111999999999998</c:v>
                </c:pt>
                <c:pt idx="506">
                  <c:v>-8.3066999999999993</c:v>
                </c:pt>
                <c:pt idx="507">
                  <c:v>-7.0381999999999998</c:v>
                </c:pt>
                <c:pt idx="508">
                  <c:v>-5.7899000000000003</c:v>
                </c:pt>
                <c:pt idx="509">
                  <c:v>-4.7853000000000003</c:v>
                </c:pt>
                <c:pt idx="510">
                  <c:v>-3.9927999999999999</c:v>
                </c:pt>
                <c:pt idx="511">
                  <c:v>-3.4228000000000001</c:v>
                </c:pt>
                <c:pt idx="512">
                  <c:v>-3.0470999999999999</c:v>
                </c:pt>
                <c:pt idx="513">
                  <c:v>-2.7543000000000002</c:v>
                </c:pt>
                <c:pt idx="514">
                  <c:v>-2.4992999999999999</c:v>
                </c:pt>
                <c:pt idx="515">
                  <c:v>-2.2863000000000002</c:v>
                </c:pt>
                <c:pt idx="516">
                  <c:v>-2.1812</c:v>
                </c:pt>
                <c:pt idx="517">
                  <c:v>-2.2259000000000002</c:v>
                </c:pt>
                <c:pt idx="518">
                  <c:v>-2.2528999999999999</c:v>
                </c:pt>
                <c:pt idx="519">
                  <c:v>-2.3214999999999999</c:v>
                </c:pt>
                <c:pt idx="520">
                  <c:v>-2.3416000000000001</c:v>
                </c:pt>
                <c:pt idx="521">
                  <c:v>-2.2526999999999999</c:v>
                </c:pt>
                <c:pt idx="522">
                  <c:v>-2.0680000000000001</c:v>
                </c:pt>
                <c:pt idx="523">
                  <c:v>-1.6814</c:v>
                </c:pt>
                <c:pt idx="524">
                  <c:v>-1.2689999999999999</c:v>
                </c:pt>
                <c:pt idx="525">
                  <c:v>-0.93091000000000002</c:v>
                </c:pt>
                <c:pt idx="526">
                  <c:v>-0.61429</c:v>
                </c:pt>
                <c:pt idx="527">
                  <c:v>-0.28566999999999998</c:v>
                </c:pt>
                <c:pt idx="528">
                  <c:v>7.2817999999999994E-2</c:v>
                </c:pt>
                <c:pt idx="529">
                  <c:v>0.46850999999999998</c:v>
                </c:pt>
                <c:pt idx="530">
                  <c:v>0.92739000000000005</c:v>
                </c:pt>
                <c:pt idx="531">
                  <c:v>1.5689</c:v>
                </c:pt>
                <c:pt idx="532">
                  <c:v>2.3031000000000001</c:v>
                </c:pt>
                <c:pt idx="533">
                  <c:v>3.0764</c:v>
                </c:pt>
                <c:pt idx="534">
                  <c:v>4.2404000000000002</c:v>
                </c:pt>
                <c:pt idx="535">
                  <c:v>5.5563000000000002</c:v>
                </c:pt>
                <c:pt idx="536">
                  <c:v>6.8983999999999996</c:v>
                </c:pt>
                <c:pt idx="537">
                  <c:v>8.2837999999999994</c:v>
                </c:pt>
                <c:pt idx="538">
                  <c:v>9.4581</c:v>
                </c:pt>
                <c:pt idx="539">
                  <c:v>10.243</c:v>
                </c:pt>
                <c:pt idx="540">
                  <c:v>10.949</c:v>
                </c:pt>
                <c:pt idx="541">
                  <c:v>11.164999999999999</c:v>
                </c:pt>
                <c:pt idx="542">
                  <c:v>11.202999999999999</c:v>
                </c:pt>
                <c:pt idx="543">
                  <c:v>11.465999999999999</c:v>
                </c:pt>
                <c:pt idx="544">
                  <c:v>11.865</c:v>
                </c:pt>
                <c:pt idx="545">
                  <c:v>12.343</c:v>
                </c:pt>
                <c:pt idx="546">
                  <c:v>12.795999999999999</c:v>
                </c:pt>
                <c:pt idx="547">
                  <c:v>13.176</c:v>
                </c:pt>
                <c:pt idx="548">
                  <c:v>13.632</c:v>
                </c:pt>
                <c:pt idx="549">
                  <c:v>14.05</c:v>
                </c:pt>
                <c:pt idx="550">
                  <c:v>14.532999999999999</c:v>
                </c:pt>
                <c:pt idx="551">
                  <c:v>15.013999999999999</c:v>
                </c:pt>
                <c:pt idx="552">
                  <c:v>15.218</c:v>
                </c:pt>
                <c:pt idx="553">
                  <c:v>15.334</c:v>
                </c:pt>
                <c:pt idx="554">
                  <c:v>15.581</c:v>
                </c:pt>
                <c:pt idx="555">
                  <c:v>15.757</c:v>
                </c:pt>
                <c:pt idx="556">
                  <c:v>16.244</c:v>
                </c:pt>
                <c:pt idx="557">
                  <c:v>16.986000000000001</c:v>
                </c:pt>
                <c:pt idx="558">
                  <c:v>17.872</c:v>
                </c:pt>
                <c:pt idx="559">
                  <c:v>18.552</c:v>
                </c:pt>
                <c:pt idx="560">
                  <c:v>18.998000000000001</c:v>
                </c:pt>
                <c:pt idx="561">
                  <c:v>19.308</c:v>
                </c:pt>
                <c:pt idx="562">
                  <c:v>19.385999999999999</c:v>
                </c:pt>
                <c:pt idx="563">
                  <c:v>19.518999999999998</c:v>
                </c:pt>
                <c:pt idx="564">
                  <c:v>19.681999999999999</c:v>
                </c:pt>
                <c:pt idx="565">
                  <c:v>19.936</c:v>
                </c:pt>
                <c:pt idx="566">
                  <c:v>20.465</c:v>
                </c:pt>
                <c:pt idx="567">
                  <c:v>21.375</c:v>
                </c:pt>
                <c:pt idx="568">
                  <c:v>22.263999999999999</c:v>
                </c:pt>
                <c:pt idx="569">
                  <c:v>22.962</c:v>
                </c:pt>
                <c:pt idx="570">
                  <c:v>23.213999999999999</c:v>
                </c:pt>
                <c:pt idx="571">
                  <c:v>23.305</c:v>
                </c:pt>
                <c:pt idx="572">
                  <c:v>23.422000000000001</c:v>
                </c:pt>
                <c:pt idx="573">
                  <c:v>23.561</c:v>
                </c:pt>
                <c:pt idx="574">
                  <c:v>23.678999999999998</c:v>
                </c:pt>
                <c:pt idx="575">
                  <c:v>23.821999999999999</c:v>
                </c:pt>
                <c:pt idx="576">
                  <c:v>23.951000000000001</c:v>
                </c:pt>
                <c:pt idx="577">
                  <c:v>24.093</c:v>
                </c:pt>
                <c:pt idx="578">
                  <c:v>24.306999999999999</c:v>
                </c:pt>
                <c:pt idx="579">
                  <c:v>24.535</c:v>
                </c:pt>
                <c:pt idx="580">
                  <c:v>24.995000000000001</c:v>
                </c:pt>
                <c:pt idx="581">
                  <c:v>25.457999999999998</c:v>
                </c:pt>
                <c:pt idx="582">
                  <c:v>25.8</c:v>
                </c:pt>
                <c:pt idx="583">
                  <c:v>26.15</c:v>
                </c:pt>
                <c:pt idx="584">
                  <c:v>26.483000000000001</c:v>
                </c:pt>
                <c:pt idx="585">
                  <c:v>26.66</c:v>
                </c:pt>
                <c:pt idx="586">
                  <c:v>26.98</c:v>
                </c:pt>
                <c:pt idx="587">
                  <c:v>27.405000000000001</c:v>
                </c:pt>
                <c:pt idx="588">
                  <c:v>27.925000000000001</c:v>
                </c:pt>
                <c:pt idx="589">
                  <c:v>28.423999999999999</c:v>
                </c:pt>
                <c:pt idx="590">
                  <c:v>28.75</c:v>
                </c:pt>
                <c:pt idx="591">
                  <c:v>29.102</c:v>
                </c:pt>
                <c:pt idx="592">
                  <c:v>29.344000000000001</c:v>
                </c:pt>
                <c:pt idx="593">
                  <c:v>29.5</c:v>
                </c:pt>
                <c:pt idx="594">
                  <c:v>29.751999999999999</c:v>
                </c:pt>
                <c:pt idx="595">
                  <c:v>29.969000000000001</c:v>
                </c:pt>
                <c:pt idx="596">
                  <c:v>30.097999999999999</c:v>
                </c:pt>
                <c:pt idx="597">
                  <c:v>30.26</c:v>
                </c:pt>
                <c:pt idx="598">
                  <c:v>30.34</c:v>
                </c:pt>
                <c:pt idx="599">
                  <c:v>30.335999999999999</c:v>
                </c:pt>
                <c:pt idx="600">
                  <c:v>30.295000000000002</c:v>
                </c:pt>
                <c:pt idx="601">
                  <c:v>30.542999999999999</c:v>
                </c:pt>
                <c:pt idx="602">
                  <c:v>31.084</c:v>
                </c:pt>
                <c:pt idx="603">
                  <c:v>31.635999999999999</c:v>
                </c:pt>
                <c:pt idx="604">
                  <c:v>31.835999999999999</c:v>
                </c:pt>
                <c:pt idx="605">
                  <c:v>31.713999999999999</c:v>
                </c:pt>
                <c:pt idx="606">
                  <c:v>31.594000000000001</c:v>
                </c:pt>
                <c:pt idx="607">
                  <c:v>31.484000000000002</c:v>
                </c:pt>
                <c:pt idx="608">
                  <c:v>31.55</c:v>
                </c:pt>
                <c:pt idx="609">
                  <c:v>31.827000000000002</c:v>
                </c:pt>
                <c:pt idx="610">
                  <c:v>32.179000000000002</c:v>
                </c:pt>
                <c:pt idx="611">
                  <c:v>32.475000000000001</c:v>
                </c:pt>
                <c:pt idx="612">
                  <c:v>32.676000000000002</c:v>
                </c:pt>
                <c:pt idx="613">
                  <c:v>32.718000000000004</c:v>
                </c:pt>
                <c:pt idx="614">
                  <c:v>32.585000000000001</c:v>
                </c:pt>
                <c:pt idx="615">
                  <c:v>32.43</c:v>
                </c:pt>
                <c:pt idx="616">
                  <c:v>32.381</c:v>
                </c:pt>
                <c:pt idx="617">
                  <c:v>32.308999999999997</c:v>
                </c:pt>
                <c:pt idx="618">
                  <c:v>32.442</c:v>
                </c:pt>
                <c:pt idx="619">
                  <c:v>32.662999999999997</c:v>
                </c:pt>
                <c:pt idx="620">
                  <c:v>32.853999999999999</c:v>
                </c:pt>
                <c:pt idx="621">
                  <c:v>33.249000000000002</c:v>
                </c:pt>
                <c:pt idx="622">
                  <c:v>33.551000000000002</c:v>
                </c:pt>
                <c:pt idx="623">
                  <c:v>33.637999999999998</c:v>
                </c:pt>
                <c:pt idx="624">
                  <c:v>33.555</c:v>
                </c:pt>
                <c:pt idx="625">
                  <c:v>33.668999999999997</c:v>
                </c:pt>
                <c:pt idx="626">
                  <c:v>33.715000000000003</c:v>
                </c:pt>
                <c:pt idx="627">
                  <c:v>34.031999999999996</c:v>
                </c:pt>
                <c:pt idx="628">
                  <c:v>34.256999999999998</c:v>
                </c:pt>
                <c:pt idx="629">
                  <c:v>34.241</c:v>
                </c:pt>
                <c:pt idx="630">
                  <c:v>34.174999999999997</c:v>
                </c:pt>
                <c:pt idx="631">
                  <c:v>33.938000000000002</c:v>
                </c:pt>
                <c:pt idx="632">
                  <c:v>33.744</c:v>
                </c:pt>
                <c:pt idx="633">
                  <c:v>34.072000000000003</c:v>
                </c:pt>
                <c:pt idx="634">
                  <c:v>34.363</c:v>
                </c:pt>
                <c:pt idx="635">
                  <c:v>34.652000000000001</c:v>
                </c:pt>
                <c:pt idx="636">
                  <c:v>34.819000000000003</c:v>
                </c:pt>
                <c:pt idx="637">
                  <c:v>34.857999999999997</c:v>
                </c:pt>
                <c:pt idx="638">
                  <c:v>34.658999999999999</c:v>
                </c:pt>
                <c:pt idx="639">
                  <c:v>34.466999999999999</c:v>
                </c:pt>
                <c:pt idx="640">
                  <c:v>34.56</c:v>
                </c:pt>
                <c:pt idx="641">
                  <c:v>34.890999999999998</c:v>
                </c:pt>
                <c:pt idx="642">
                  <c:v>35.265999999999998</c:v>
                </c:pt>
                <c:pt idx="643">
                  <c:v>35.557000000000002</c:v>
                </c:pt>
                <c:pt idx="644">
                  <c:v>35.75</c:v>
                </c:pt>
                <c:pt idx="645">
                  <c:v>35.744999999999997</c:v>
                </c:pt>
                <c:pt idx="646">
                  <c:v>35.773000000000003</c:v>
                </c:pt>
                <c:pt idx="647">
                  <c:v>35.838999999999999</c:v>
                </c:pt>
                <c:pt idx="648">
                  <c:v>36.079000000000001</c:v>
                </c:pt>
                <c:pt idx="649">
                  <c:v>36.228999999999999</c:v>
                </c:pt>
                <c:pt idx="650">
                  <c:v>36.247999999999998</c:v>
                </c:pt>
                <c:pt idx="651">
                  <c:v>36.488999999999997</c:v>
                </c:pt>
                <c:pt idx="652">
                  <c:v>36.716000000000001</c:v>
                </c:pt>
                <c:pt idx="653">
                  <c:v>36.682000000000002</c:v>
                </c:pt>
                <c:pt idx="654">
                  <c:v>36.808</c:v>
                </c:pt>
                <c:pt idx="655">
                  <c:v>36.956000000000003</c:v>
                </c:pt>
                <c:pt idx="656">
                  <c:v>37.034999999999997</c:v>
                </c:pt>
                <c:pt idx="657">
                  <c:v>36.981000000000002</c:v>
                </c:pt>
                <c:pt idx="658">
                  <c:v>37.024999999999999</c:v>
                </c:pt>
                <c:pt idx="659">
                  <c:v>37.198999999999998</c:v>
                </c:pt>
                <c:pt idx="660">
                  <c:v>37.463000000000001</c:v>
                </c:pt>
                <c:pt idx="661">
                  <c:v>37.965000000000003</c:v>
                </c:pt>
                <c:pt idx="662">
                  <c:v>38.386000000000003</c:v>
                </c:pt>
                <c:pt idx="663">
                  <c:v>38.561</c:v>
                </c:pt>
                <c:pt idx="664">
                  <c:v>38.488999999999997</c:v>
                </c:pt>
                <c:pt idx="665">
                  <c:v>38.164000000000001</c:v>
                </c:pt>
                <c:pt idx="666">
                  <c:v>37.915999999999997</c:v>
                </c:pt>
                <c:pt idx="667">
                  <c:v>37.734999999999999</c:v>
                </c:pt>
                <c:pt idx="668">
                  <c:v>37.640999999999998</c:v>
                </c:pt>
                <c:pt idx="669">
                  <c:v>37.896999999999998</c:v>
                </c:pt>
                <c:pt idx="670">
                  <c:v>38.398000000000003</c:v>
                </c:pt>
                <c:pt idx="671">
                  <c:v>38.828000000000003</c:v>
                </c:pt>
                <c:pt idx="672">
                  <c:v>39.133000000000003</c:v>
                </c:pt>
                <c:pt idx="673">
                  <c:v>39.284999999999997</c:v>
                </c:pt>
                <c:pt idx="674">
                  <c:v>39.005000000000003</c:v>
                </c:pt>
                <c:pt idx="675">
                  <c:v>38.781999999999996</c:v>
                </c:pt>
                <c:pt idx="676">
                  <c:v>38.863</c:v>
                </c:pt>
                <c:pt idx="677">
                  <c:v>38.936</c:v>
                </c:pt>
                <c:pt idx="678">
                  <c:v>39.018999999999998</c:v>
                </c:pt>
                <c:pt idx="679">
                  <c:v>39.191000000000003</c:v>
                </c:pt>
                <c:pt idx="680">
                  <c:v>39.100999999999999</c:v>
                </c:pt>
                <c:pt idx="681">
                  <c:v>38.972000000000001</c:v>
                </c:pt>
                <c:pt idx="682">
                  <c:v>39.084000000000003</c:v>
                </c:pt>
                <c:pt idx="683">
                  <c:v>39.432000000000002</c:v>
                </c:pt>
                <c:pt idx="684">
                  <c:v>40.006999999999998</c:v>
                </c:pt>
                <c:pt idx="685">
                  <c:v>40.427999999999997</c:v>
                </c:pt>
                <c:pt idx="686">
                  <c:v>40.456000000000003</c:v>
                </c:pt>
                <c:pt idx="687">
                  <c:v>40.587000000000003</c:v>
                </c:pt>
                <c:pt idx="688">
                  <c:v>40.558999999999997</c:v>
                </c:pt>
                <c:pt idx="689">
                  <c:v>40.363999999999997</c:v>
                </c:pt>
                <c:pt idx="690">
                  <c:v>39.936999999999998</c:v>
                </c:pt>
                <c:pt idx="691">
                  <c:v>39.563000000000002</c:v>
                </c:pt>
                <c:pt idx="692">
                  <c:v>39.380000000000003</c:v>
                </c:pt>
                <c:pt idx="693">
                  <c:v>39.536000000000001</c:v>
                </c:pt>
                <c:pt idx="694">
                  <c:v>39.639000000000003</c:v>
                </c:pt>
                <c:pt idx="695">
                  <c:v>39.948999999999998</c:v>
                </c:pt>
                <c:pt idx="696">
                  <c:v>40.171999999999997</c:v>
                </c:pt>
                <c:pt idx="697">
                  <c:v>40.100999999999999</c:v>
                </c:pt>
                <c:pt idx="698">
                  <c:v>39.67</c:v>
                </c:pt>
                <c:pt idx="699">
                  <c:v>38.843000000000004</c:v>
                </c:pt>
                <c:pt idx="700">
                  <c:v>37.567999999999998</c:v>
                </c:pt>
                <c:pt idx="701">
                  <c:v>36.448999999999998</c:v>
                </c:pt>
                <c:pt idx="702">
                  <c:v>35.307000000000002</c:v>
                </c:pt>
                <c:pt idx="703">
                  <c:v>34.07</c:v>
                </c:pt>
                <c:pt idx="704">
                  <c:v>32.713999999999999</c:v>
                </c:pt>
                <c:pt idx="705">
                  <c:v>30.966999999999999</c:v>
                </c:pt>
                <c:pt idx="706">
                  <c:v>28.9</c:v>
                </c:pt>
                <c:pt idx="707">
                  <c:v>26.936</c:v>
                </c:pt>
                <c:pt idx="708">
                  <c:v>24.86</c:v>
                </c:pt>
                <c:pt idx="709">
                  <c:v>22.326000000000001</c:v>
                </c:pt>
                <c:pt idx="710">
                  <c:v>20.100000000000001</c:v>
                </c:pt>
                <c:pt idx="711">
                  <c:v>18.195</c:v>
                </c:pt>
                <c:pt idx="712">
                  <c:v>16.469000000000001</c:v>
                </c:pt>
                <c:pt idx="713">
                  <c:v>15.02</c:v>
                </c:pt>
                <c:pt idx="714">
                  <c:v>13.731999999999999</c:v>
                </c:pt>
                <c:pt idx="715">
                  <c:v>12.44</c:v>
                </c:pt>
                <c:pt idx="716">
                  <c:v>11.141999999999999</c:v>
                </c:pt>
                <c:pt idx="717">
                  <c:v>9.8384</c:v>
                </c:pt>
                <c:pt idx="718">
                  <c:v>8.6812000000000005</c:v>
                </c:pt>
                <c:pt idx="719">
                  <c:v>7.6205999999999996</c:v>
                </c:pt>
                <c:pt idx="720">
                  <c:v>6.8213999999999997</c:v>
                </c:pt>
                <c:pt idx="721">
                  <c:v>6.2736999999999998</c:v>
                </c:pt>
                <c:pt idx="722">
                  <c:v>5.8281999999999998</c:v>
                </c:pt>
                <c:pt idx="723">
                  <c:v>5.4459</c:v>
                </c:pt>
                <c:pt idx="724">
                  <c:v>4.8239999999999998</c:v>
                </c:pt>
                <c:pt idx="725">
                  <c:v>4.0381999999999998</c:v>
                </c:pt>
                <c:pt idx="726">
                  <c:v>3.1154999999999999</c:v>
                </c:pt>
                <c:pt idx="727">
                  <c:v>2.1423999999999999</c:v>
                </c:pt>
                <c:pt idx="728">
                  <c:v>1.4292</c:v>
                </c:pt>
                <c:pt idx="729">
                  <c:v>0.84253</c:v>
                </c:pt>
                <c:pt idx="730">
                  <c:v>0.34817999999999999</c:v>
                </c:pt>
                <c:pt idx="731">
                  <c:v>-3.895E-3</c:v>
                </c:pt>
                <c:pt idx="732">
                  <c:v>-0.30187999999999998</c:v>
                </c:pt>
                <c:pt idx="733">
                  <c:v>-0.50697999999999999</c:v>
                </c:pt>
                <c:pt idx="734">
                  <c:v>-0.70552000000000004</c:v>
                </c:pt>
                <c:pt idx="735">
                  <c:v>-0.94584999999999997</c:v>
                </c:pt>
                <c:pt idx="736">
                  <c:v>-1.0919000000000001</c:v>
                </c:pt>
                <c:pt idx="737">
                  <c:v>-1.2914000000000001</c:v>
                </c:pt>
                <c:pt idx="738">
                  <c:v>-1.4917</c:v>
                </c:pt>
                <c:pt idx="739">
                  <c:v>-1.6016999999999999</c:v>
                </c:pt>
                <c:pt idx="740">
                  <c:v>-1.6822999999999999</c:v>
                </c:pt>
                <c:pt idx="741">
                  <c:v>-1.6337999999999999</c:v>
                </c:pt>
                <c:pt idx="742">
                  <c:v>-1.5331999999999999</c:v>
                </c:pt>
                <c:pt idx="743">
                  <c:v>-1.7464</c:v>
                </c:pt>
                <c:pt idx="744">
                  <c:v>-2.1349</c:v>
                </c:pt>
                <c:pt idx="745">
                  <c:v>-2.6189</c:v>
                </c:pt>
                <c:pt idx="746">
                  <c:v>-3.1518999999999999</c:v>
                </c:pt>
                <c:pt idx="747">
                  <c:v>-3.8016000000000001</c:v>
                </c:pt>
                <c:pt idx="748">
                  <c:v>-4.3909000000000002</c:v>
                </c:pt>
                <c:pt idx="749">
                  <c:v>-4.8312999999999997</c:v>
                </c:pt>
                <c:pt idx="750">
                  <c:v>-5.0685000000000002</c:v>
                </c:pt>
                <c:pt idx="751">
                  <c:v>-5.1947999999999999</c:v>
                </c:pt>
                <c:pt idx="752">
                  <c:v>-5.3879999999999999</c:v>
                </c:pt>
                <c:pt idx="753">
                  <c:v>-5.5324999999999998</c:v>
                </c:pt>
                <c:pt idx="754">
                  <c:v>-5.9688999999999997</c:v>
                </c:pt>
                <c:pt idx="755">
                  <c:v>-6.6924000000000001</c:v>
                </c:pt>
                <c:pt idx="756">
                  <c:v>-7.4797000000000002</c:v>
                </c:pt>
                <c:pt idx="757">
                  <c:v>-8.3740000000000006</c:v>
                </c:pt>
                <c:pt idx="758">
                  <c:v>-9.3718000000000004</c:v>
                </c:pt>
                <c:pt idx="759">
                  <c:v>-10.497999999999999</c:v>
                </c:pt>
                <c:pt idx="760">
                  <c:v>-11.638999999999999</c:v>
                </c:pt>
                <c:pt idx="761">
                  <c:v>-12.849</c:v>
                </c:pt>
                <c:pt idx="762">
                  <c:v>-14.048999999999999</c:v>
                </c:pt>
                <c:pt idx="763">
                  <c:v>-15.26</c:v>
                </c:pt>
                <c:pt idx="764">
                  <c:v>-16.393000000000001</c:v>
                </c:pt>
                <c:pt idx="765">
                  <c:v>-17.457000000000001</c:v>
                </c:pt>
                <c:pt idx="766">
                  <c:v>-18.405000000000001</c:v>
                </c:pt>
                <c:pt idx="767">
                  <c:v>-19.238</c:v>
                </c:pt>
                <c:pt idx="768">
                  <c:v>-20.202000000000002</c:v>
                </c:pt>
                <c:pt idx="769">
                  <c:v>-21.638999999999999</c:v>
                </c:pt>
                <c:pt idx="770">
                  <c:v>-23.302</c:v>
                </c:pt>
                <c:pt idx="771">
                  <c:v>-24.739000000000001</c:v>
                </c:pt>
                <c:pt idx="772">
                  <c:v>-26.209</c:v>
                </c:pt>
                <c:pt idx="773">
                  <c:v>-27.530999999999999</c:v>
                </c:pt>
                <c:pt idx="774">
                  <c:v>-29.006</c:v>
                </c:pt>
                <c:pt idx="775">
                  <c:v>-30.768999999999998</c:v>
                </c:pt>
                <c:pt idx="776">
                  <c:v>-32.426000000000002</c:v>
                </c:pt>
                <c:pt idx="777">
                  <c:v>-33.758000000000003</c:v>
                </c:pt>
                <c:pt idx="778">
                  <c:v>-34.557000000000002</c:v>
                </c:pt>
                <c:pt idx="779">
                  <c:v>-35.325000000000003</c:v>
                </c:pt>
                <c:pt idx="780">
                  <c:v>-36.14</c:v>
                </c:pt>
                <c:pt idx="781">
                  <c:v>-37.284999999999997</c:v>
                </c:pt>
                <c:pt idx="782">
                  <c:v>-38.768000000000001</c:v>
                </c:pt>
                <c:pt idx="783">
                  <c:v>-40.238999999999997</c:v>
                </c:pt>
                <c:pt idx="784">
                  <c:v>-41.493000000000002</c:v>
                </c:pt>
                <c:pt idx="785">
                  <c:v>-42.728999999999999</c:v>
                </c:pt>
                <c:pt idx="786">
                  <c:v>-43.848999999999997</c:v>
                </c:pt>
                <c:pt idx="787">
                  <c:v>-44.344999999999999</c:v>
                </c:pt>
                <c:pt idx="788">
                  <c:v>-45.01</c:v>
                </c:pt>
                <c:pt idx="789">
                  <c:v>-45.768000000000001</c:v>
                </c:pt>
                <c:pt idx="790">
                  <c:v>-46.362000000000002</c:v>
                </c:pt>
                <c:pt idx="791">
                  <c:v>-46.862000000000002</c:v>
                </c:pt>
                <c:pt idx="792">
                  <c:v>-47.427</c:v>
                </c:pt>
                <c:pt idx="793">
                  <c:v>-48.139000000000003</c:v>
                </c:pt>
                <c:pt idx="794">
                  <c:v>-49.432000000000002</c:v>
                </c:pt>
                <c:pt idx="795">
                  <c:v>-50.923000000000002</c:v>
                </c:pt>
                <c:pt idx="796">
                  <c:v>-51.944000000000003</c:v>
                </c:pt>
                <c:pt idx="797">
                  <c:v>-52.435000000000002</c:v>
                </c:pt>
                <c:pt idx="798">
                  <c:v>-52.494</c:v>
                </c:pt>
                <c:pt idx="799">
                  <c:v>-52.390999999999998</c:v>
                </c:pt>
                <c:pt idx="800">
                  <c:v>-52.847000000000001</c:v>
                </c:pt>
                <c:pt idx="801">
                  <c:v>-52.607999999999997</c:v>
                </c:pt>
                <c:pt idx="802">
                  <c:v>-52.545999999999999</c:v>
                </c:pt>
                <c:pt idx="803">
                  <c:v>-53.743000000000002</c:v>
                </c:pt>
                <c:pt idx="804">
                  <c:v>-54.542000000000002</c:v>
                </c:pt>
                <c:pt idx="805">
                  <c:v>-54.741999999999997</c:v>
                </c:pt>
                <c:pt idx="806">
                  <c:v>-55.031999999999996</c:v>
                </c:pt>
                <c:pt idx="807">
                  <c:v>-56.018000000000001</c:v>
                </c:pt>
                <c:pt idx="808">
                  <c:v>-57.323999999999998</c:v>
                </c:pt>
                <c:pt idx="809">
                  <c:v>-57.741999999999997</c:v>
                </c:pt>
                <c:pt idx="810">
                  <c:v>-57.405999999999999</c:v>
                </c:pt>
                <c:pt idx="811">
                  <c:v>-55.786000000000001</c:v>
                </c:pt>
                <c:pt idx="812">
                  <c:v>-54.777999999999999</c:v>
                </c:pt>
                <c:pt idx="813">
                  <c:v>-55.969000000000001</c:v>
                </c:pt>
                <c:pt idx="814">
                  <c:v>-56.884999999999998</c:v>
                </c:pt>
                <c:pt idx="815">
                  <c:v>-58.402999999999999</c:v>
                </c:pt>
                <c:pt idx="816">
                  <c:v>-59.811</c:v>
                </c:pt>
                <c:pt idx="817">
                  <c:v>-60.728000000000002</c:v>
                </c:pt>
                <c:pt idx="818">
                  <c:v>-60.563000000000002</c:v>
                </c:pt>
                <c:pt idx="819">
                  <c:v>-60.16</c:v>
                </c:pt>
                <c:pt idx="820">
                  <c:v>-60.942</c:v>
                </c:pt>
                <c:pt idx="821">
                  <c:v>-62.290999999999997</c:v>
                </c:pt>
                <c:pt idx="822">
                  <c:v>-63.405000000000001</c:v>
                </c:pt>
                <c:pt idx="823">
                  <c:v>-64.209999999999994</c:v>
                </c:pt>
                <c:pt idx="824">
                  <c:v>-64.608000000000004</c:v>
                </c:pt>
                <c:pt idx="825">
                  <c:v>-64.512</c:v>
                </c:pt>
                <c:pt idx="826">
                  <c:v>-64.840999999999994</c:v>
                </c:pt>
                <c:pt idx="827">
                  <c:v>-65.572999999999993</c:v>
                </c:pt>
                <c:pt idx="828">
                  <c:v>-66.307000000000002</c:v>
                </c:pt>
                <c:pt idx="829">
                  <c:v>-66.866</c:v>
                </c:pt>
                <c:pt idx="830">
                  <c:v>-67.251000000000005</c:v>
                </c:pt>
                <c:pt idx="831">
                  <c:v>-67.054000000000002</c:v>
                </c:pt>
                <c:pt idx="832">
                  <c:v>-67.162000000000006</c:v>
                </c:pt>
                <c:pt idx="833">
                  <c:v>-67.552999999999997</c:v>
                </c:pt>
                <c:pt idx="834">
                  <c:v>-67.62</c:v>
                </c:pt>
                <c:pt idx="835">
                  <c:v>-67.975999999999999</c:v>
                </c:pt>
                <c:pt idx="836">
                  <c:v>-68.049000000000007</c:v>
                </c:pt>
                <c:pt idx="837">
                  <c:v>-68.037999999999997</c:v>
                </c:pt>
                <c:pt idx="838">
                  <c:v>-68.293999999999997</c:v>
                </c:pt>
                <c:pt idx="839">
                  <c:v>-68.814999999999998</c:v>
                </c:pt>
                <c:pt idx="840">
                  <c:v>-69.546000000000006</c:v>
                </c:pt>
                <c:pt idx="841">
                  <c:v>-69.730999999999995</c:v>
                </c:pt>
                <c:pt idx="842">
                  <c:v>-69.447999999999993</c:v>
                </c:pt>
                <c:pt idx="843">
                  <c:v>-68.712999999999994</c:v>
                </c:pt>
                <c:pt idx="844">
                  <c:v>-68.951999999999998</c:v>
                </c:pt>
                <c:pt idx="845">
                  <c:v>-69.724000000000004</c:v>
                </c:pt>
                <c:pt idx="846">
                  <c:v>-70.555000000000007</c:v>
                </c:pt>
                <c:pt idx="847">
                  <c:v>-71.301000000000002</c:v>
                </c:pt>
                <c:pt idx="848">
                  <c:v>-71.424999999999997</c:v>
                </c:pt>
                <c:pt idx="849">
                  <c:v>-70.87</c:v>
                </c:pt>
                <c:pt idx="850">
                  <c:v>-70.448999999999998</c:v>
                </c:pt>
                <c:pt idx="851">
                  <c:v>-71.129000000000005</c:v>
                </c:pt>
                <c:pt idx="852">
                  <c:v>-72.341999999999999</c:v>
                </c:pt>
                <c:pt idx="853">
                  <c:v>-73.22</c:v>
                </c:pt>
                <c:pt idx="854">
                  <c:v>-73.459000000000003</c:v>
                </c:pt>
                <c:pt idx="855">
                  <c:v>-72.668999999999997</c:v>
                </c:pt>
                <c:pt idx="856">
                  <c:v>-70.867999999999995</c:v>
                </c:pt>
                <c:pt idx="857">
                  <c:v>-70.430999999999997</c:v>
                </c:pt>
                <c:pt idx="858">
                  <c:v>-71.233000000000004</c:v>
                </c:pt>
                <c:pt idx="859">
                  <c:v>-71.569000000000003</c:v>
                </c:pt>
                <c:pt idx="860">
                  <c:v>-71.710999999999999</c:v>
                </c:pt>
                <c:pt idx="861">
                  <c:v>-71.811000000000007</c:v>
                </c:pt>
                <c:pt idx="862">
                  <c:v>-72.033000000000001</c:v>
                </c:pt>
                <c:pt idx="863">
                  <c:v>-72.102000000000004</c:v>
                </c:pt>
                <c:pt idx="864">
                  <c:v>-72.37</c:v>
                </c:pt>
                <c:pt idx="865">
                  <c:v>-72.724000000000004</c:v>
                </c:pt>
                <c:pt idx="866">
                  <c:v>-73.02</c:v>
                </c:pt>
                <c:pt idx="867">
                  <c:v>-72.918000000000006</c:v>
                </c:pt>
                <c:pt idx="868">
                  <c:v>-72.575999999999993</c:v>
                </c:pt>
                <c:pt idx="869">
                  <c:v>-71.813999999999993</c:v>
                </c:pt>
                <c:pt idx="870">
                  <c:v>-72.085999999999999</c:v>
                </c:pt>
                <c:pt idx="871">
                  <c:v>-72.786000000000001</c:v>
                </c:pt>
                <c:pt idx="872">
                  <c:v>-73.233999999999995</c:v>
                </c:pt>
                <c:pt idx="873">
                  <c:v>-73.177999999999997</c:v>
                </c:pt>
                <c:pt idx="874">
                  <c:v>-72.396000000000001</c:v>
                </c:pt>
                <c:pt idx="875">
                  <c:v>-70.828000000000003</c:v>
                </c:pt>
                <c:pt idx="876">
                  <c:v>-69.465000000000003</c:v>
                </c:pt>
                <c:pt idx="877">
                  <c:v>-68.433999999999997</c:v>
                </c:pt>
                <c:pt idx="878">
                  <c:v>-67.052000000000007</c:v>
                </c:pt>
                <c:pt idx="879">
                  <c:v>-65.358000000000004</c:v>
                </c:pt>
                <c:pt idx="880">
                  <c:v>-63.048000000000002</c:v>
                </c:pt>
                <c:pt idx="881">
                  <c:v>-59.488999999999997</c:v>
                </c:pt>
                <c:pt idx="882">
                  <c:v>-54.923999999999999</c:v>
                </c:pt>
                <c:pt idx="883">
                  <c:v>-50.811</c:v>
                </c:pt>
                <c:pt idx="884">
                  <c:v>-47.140999999999998</c:v>
                </c:pt>
                <c:pt idx="885">
                  <c:v>-43.981000000000002</c:v>
                </c:pt>
                <c:pt idx="886">
                  <c:v>-41.89</c:v>
                </c:pt>
                <c:pt idx="887">
                  <c:v>-39.53</c:v>
                </c:pt>
                <c:pt idx="888">
                  <c:v>-36.826000000000001</c:v>
                </c:pt>
                <c:pt idx="889">
                  <c:v>-33.411000000000001</c:v>
                </c:pt>
                <c:pt idx="890">
                  <c:v>-28.632999999999999</c:v>
                </c:pt>
                <c:pt idx="891">
                  <c:v>-24.462</c:v>
                </c:pt>
                <c:pt idx="892">
                  <c:v>-20.361000000000001</c:v>
                </c:pt>
                <c:pt idx="893">
                  <c:v>-17.370999999999999</c:v>
                </c:pt>
                <c:pt idx="894">
                  <c:v>-16.571999999999999</c:v>
                </c:pt>
                <c:pt idx="895">
                  <c:v>-13.615</c:v>
                </c:pt>
                <c:pt idx="896">
                  <c:v>-11.275</c:v>
                </c:pt>
                <c:pt idx="897">
                  <c:v>-9.8323</c:v>
                </c:pt>
                <c:pt idx="898">
                  <c:v>-8.3866999999999994</c:v>
                </c:pt>
                <c:pt idx="899">
                  <c:v>-7.3224999999999998</c:v>
                </c:pt>
                <c:pt idx="900">
                  <c:v>-6.4360999999999997</c:v>
                </c:pt>
                <c:pt idx="901">
                  <c:v>-5.4305000000000003</c:v>
                </c:pt>
                <c:pt idx="902">
                  <c:v>-4.6136999999999997</c:v>
                </c:pt>
                <c:pt idx="903">
                  <c:v>-3.8799000000000001</c:v>
                </c:pt>
                <c:pt idx="904">
                  <c:v>-3.2816999999999998</c:v>
                </c:pt>
                <c:pt idx="905">
                  <c:v>-2.8666999999999998</c:v>
                </c:pt>
                <c:pt idx="906">
                  <c:v>-2.5868000000000002</c:v>
                </c:pt>
                <c:pt idx="907">
                  <c:v>-2.4043000000000001</c:v>
                </c:pt>
                <c:pt idx="908">
                  <c:v>-2.3100999999999998</c:v>
                </c:pt>
                <c:pt idx="909">
                  <c:v>-2.2288999999999999</c:v>
                </c:pt>
                <c:pt idx="910">
                  <c:v>-2.1467999999999998</c:v>
                </c:pt>
                <c:pt idx="911">
                  <c:v>-2.0465</c:v>
                </c:pt>
                <c:pt idx="912">
                  <c:v>-2.0299999999999998</c:v>
                </c:pt>
                <c:pt idx="913">
                  <c:v>-1.8985000000000001</c:v>
                </c:pt>
                <c:pt idx="914">
                  <c:v>-1.7775000000000001</c:v>
                </c:pt>
                <c:pt idx="915">
                  <c:v>-1.6225000000000001</c:v>
                </c:pt>
                <c:pt idx="916">
                  <c:v>-1.4409000000000001</c:v>
                </c:pt>
                <c:pt idx="917">
                  <c:v>-1.3411999999999999</c:v>
                </c:pt>
                <c:pt idx="918">
                  <c:v>-1.1848000000000001</c:v>
                </c:pt>
                <c:pt idx="919">
                  <c:v>-1.1086</c:v>
                </c:pt>
                <c:pt idx="920">
                  <c:v>-1.1554</c:v>
                </c:pt>
                <c:pt idx="921">
                  <c:v>-1.0214000000000001</c:v>
                </c:pt>
                <c:pt idx="922">
                  <c:v>-0.78617999999999999</c:v>
                </c:pt>
                <c:pt idx="923">
                  <c:v>-0.45965</c:v>
                </c:pt>
                <c:pt idx="924">
                  <c:v>-0.16342999999999999</c:v>
                </c:pt>
                <c:pt idx="925">
                  <c:v>9.9385000000000001E-2</c:v>
                </c:pt>
                <c:pt idx="926">
                  <c:v>0.4224</c:v>
                </c:pt>
                <c:pt idx="927">
                  <c:v>0.69769999999999999</c:v>
                </c:pt>
                <c:pt idx="928">
                  <c:v>1.0838000000000001</c:v>
                </c:pt>
                <c:pt idx="929">
                  <c:v>1.3925000000000001</c:v>
                </c:pt>
                <c:pt idx="930">
                  <c:v>1.5737000000000001</c:v>
                </c:pt>
                <c:pt idx="931">
                  <c:v>1.659</c:v>
                </c:pt>
                <c:pt idx="932">
                  <c:v>1.5409999999999999</c:v>
                </c:pt>
                <c:pt idx="933">
                  <c:v>1.4923999999999999</c:v>
                </c:pt>
                <c:pt idx="934">
                  <c:v>1.5746</c:v>
                </c:pt>
                <c:pt idx="935">
                  <c:v>1.6941999999999999</c:v>
                </c:pt>
                <c:pt idx="936">
                  <c:v>1.9850000000000001</c:v>
                </c:pt>
                <c:pt idx="937">
                  <c:v>2.4775999999999998</c:v>
                </c:pt>
                <c:pt idx="938">
                  <c:v>3.1572</c:v>
                </c:pt>
                <c:pt idx="939">
                  <c:v>3.8645</c:v>
                </c:pt>
                <c:pt idx="940">
                  <c:v>4.7484999999999999</c:v>
                </c:pt>
                <c:pt idx="941">
                  <c:v>5.7198000000000002</c:v>
                </c:pt>
                <c:pt idx="942">
                  <c:v>6.6651999999999996</c:v>
                </c:pt>
                <c:pt idx="943">
                  <c:v>7.6341000000000001</c:v>
                </c:pt>
                <c:pt idx="944">
                  <c:v>8.7554999999999996</c:v>
                </c:pt>
                <c:pt idx="945">
                  <c:v>10.254</c:v>
                </c:pt>
                <c:pt idx="946">
                  <c:v>11.715</c:v>
                </c:pt>
                <c:pt idx="947">
                  <c:v>12.901999999999999</c:v>
                </c:pt>
                <c:pt idx="948">
                  <c:v>13.891</c:v>
                </c:pt>
                <c:pt idx="949">
                  <c:v>14.369</c:v>
                </c:pt>
                <c:pt idx="950">
                  <c:v>14.817</c:v>
                </c:pt>
                <c:pt idx="951">
                  <c:v>15.311999999999999</c:v>
                </c:pt>
                <c:pt idx="952">
                  <c:v>15.734999999999999</c:v>
                </c:pt>
                <c:pt idx="953">
                  <c:v>16.254000000000001</c:v>
                </c:pt>
                <c:pt idx="954">
                  <c:v>16.712</c:v>
                </c:pt>
                <c:pt idx="955">
                  <c:v>17.2</c:v>
                </c:pt>
                <c:pt idx="956">
                  <c:v>17.702000000000002</c:v>
                </c:pt>
                <c:pt idx="957">
                  <c:v>18.111999999999998</c:v>
                </c:pt>
                <c:pt idx="958">
                  <c:v>18.544</c:v>
                </c:pt>
                <c:pt idx="959">
                  <c:v>19.035</c:v>
                </c:pt>
                <c:pt idx="960">
                  <c:v>19.529</c:v>
                </c:pt>
                <c:pt idx="961">
                  <c:v>19.888999999999999</c:v>
                </c:pt>
                <c:pt idx="962">
                  <c:v>20.206</c:v>
                </c:pt>
                <c:pt idx="963">
                  <c:v>20.681000000000001</c:v>
                </c:pt>
                <c:pt idx="964">
                  <c:v>21.356999999999999</c:v>
                </c:pt>
                <c:pt idx="965">
                  <c:v>22.172999999999998</c:v>
                </c:pt>
                <c:pt idx="966">
                  <c:v>23.056000000000001</c:v>
                </c:pt>
                <c:pt idx="967">
                  <c:v>23.893999999999998</c:v>
                </c:pt>
                <c:pt idx="968">
                  <c:v>24.741</c:v>
                </c:pt>
                <c:pt idx="969">
                  <c:v>25.452999999999999</c:v>
                </c:pt>
                <c:pt idx="970">
                  <c:v>25.908000000000001</c:v>
                </c:pt>
                <c:pt idx="971">
                  <c:v>26.245999999999999</c:v>
                </c:pt>
                <c:pt idx="972">
                  <c:v>26.370999999999999</c:v>
                </c:pt>
                <c:pt idx="973">
                  <c:v>26.614000000000001</c:v>
                </c:pt>
                <c:pt idx="974">
                  <c:v>26.931000000000001</c:v>
                </c:pt>
                <c:pt idx="975">
                  <c:v>27.390999999999998</c:v>
                </c:pt>
                <c:pt idx="976">
                  <c:v>28.044</c:v>
                </c:pt>
                <c:pt idx="977">
                  <c:v>28.718</c:v>
                </c:pt>
                <c:pt idx="978">
                  <c:v>29.515000000000001</c:v>
                </c:pt>
                <c:pt idx="979">
                  <c:v>30.099</c:v>
                </c:pt>
                <c:pt idx="980">
                  <c:v>30.465</c:v>
                </c:pt>
                <c:pt idx="981">
                  <c:v>30.715</c:v>
                </c:pt>
                <c:pt idx="982">
                  <c:v>30.789000000000001</c:v>
                </c:pt>
                <c:pt idx="983">
                  <c:v>31.106000000000002</c:v>
                </c:pt>
                <c:pt idx="984">
                  <c:v>31.469000000000001</c:v>
                </c:pt>
                <c:pt idx="985">
                  <c:v>31.902999999999999</c:v>
                </c:pt>
                <c:pt idx="986">
                  <c:v>32.194000000000003</c:v>
                </c:pt>
                <c:pt idx="987">
                  <c:v>32.378999999999998</c:v>
                </c:pt>
                <c:pt idx="988">
                  <c:v>32.872</c:v>
                </c:pt>
                <c:pt idx="989">
                  <c:v>33.098999999999997</c:v>
                </c:pt>
                <c:pt idx="990">
                  <c:v>33.406999999999996</c:v>
                </c:pt>
                <c:pt idx="991">
                  <c:v>33.981999999999999</c:v>
                </c:pt>
                <c:pt idx="992">
                  <c:v>34.515999999999998</c:v>
                </c:pt>
                <c:pt idx="993">
                  <c:v>35.024999999999999</c:v>
                </c:pt>
                <c:pt idx="994">
                  <c:v>35.448</c:v>
                </c:pt>
                <c:pt idx="995">
                  <c:v>35.671999999999997</c:v>
                </c:pt>
                <c:pt idx="996">
                  <c:v>35.728000000000002</c:v>
                </c:pt>
                <c:pt idx="997">
                  <c:v>35.716000000000001</c:v>
                </c:pt>
                <c:pt idx="998">
                  <c:v>36.073</c:v>
                </c:pt>
                <c:pt idx="999">
                  <c:v>36.512</c:v>
                </c:pt>
                <c:pt idx="1000">
                  <c:v>36.982999999999997</c:v>
                </c:pt>
                <c:pt idx="1001">
                  <c:v>37.091000000000001</c:v>
                </c:pt>
                <c:pt idx="1002">
                  <c:v>36.966000000000001</c:v>
                </c:pt>
                <c:pt idx="1003">
                  <c:v>36.94</c:v>
                </c:pt>
                <c:pt idx="1004">
                  <c:v>37.039000000000001</c:v>
                </c:pt>
                <c:pt idx="1005">
                  <c:v>37.450000000000003</c:v>
                </c:pt>
                <c:pt idx="1006">
                  <c:v>37.875</c:v>
                </c:pt>
                <c:pt idx="1007">
                  <c:v>38.331000000000003</c:v>
                </c:pt>
                <c:pt idx="1008">
                  <c:v>38.640999999999998</c:v>
                </c:pt>
                <c:pt idx="1009">
                  <c:v>38.677999999999997</c:v>
                </c:pt>
                <c:pt idx="1010">
                  <c:v>38.531999999999996</c:v>
                </c:pt>
                <c:pt idx="1011">
                  <c:v>38.646000000000001</c:v>
                </c:pt>
                <c:pt idx="1012">
                  <c:v>38.96</c:v>
                </c:pt>
                <c:pt idx="1013">
                  <c:v>39.582999999999998</c:v>
                </c:pt>
                <c:pt idx="1014">
                  <c:v>39.707999999999998</c:v>
                </c:pt>
                <c:pt idx="1015">
                  <c:v>39.866999999999997</c:v>
                </c:pt>
                <c:pt idx="1016">
                  <c:v>39.996000000000002</c:v>
                </c:pt>
                <c:pt idx="1017">
                  <c:v>39.898000000000003</c:v>
                </c:pt>
                <c:pt idx="1018">
                  <c:v>39.868000000000002</c:v>
                </c:pt>
                <c:pt idx="1019">
                  <c:v>40.207999999999998</c:v>
                </c:pt>
                <c:pt idx="1020">
                  <c:v>40.573</c:v>
                </c:pt>
                <c:pt idx="1021">
                  <c:v>41.040999999999997</c:v>
                </c:pt>
                <c:pt idx="1022">
                  <c:v>41.369</c:v>
                </c:pt>
                <c:pt idx="1023">
                  <c:v>41.494</c:v>
                </c:pt>
                <c:pt idx="1024">
                  <c:v>41.636000000000003</c:v>
                </c:pt>
                <c:pt idx="1025">
                  <c:v>41.582999999999998</c:v>
                </c:pt>
                <c:pt idx="1026">
                  <c:v>41.738</c:v>
                </c:pt>
                <c:pt idx="1027">
                  <c:v>41.8</c:v>
                </c:pt>
                <c:pt idx="1028">
                  <c:v>42.006999999999998</c:v>
                </c:pt>
                <c:pt idx="1029">
                  <c:v>42.323999999999998</c:v>
                </c:pt>
                <c:pt idx="1030">
                  <c:v>42.695999999999998</c:v>
                </c:pt>
                <c:pt idx="1031">
                  <c:v>43.024999999999999</c:v>
                </c:pt>
                <c:pt idx="1032">
                  <c:v>43.164000000000001</c:v>
                </c:pt>
                <c:pt idx="1033">
                  <c:v>43.478999999999999</c:v>
                </c:pt>
                <c:pt idx="1034">
                  <c:v>43.481000000000002</c:v>
                </c:pt>
                <c:pt idx="1035">
                  <c:v>43.651000000000003</c:v>
                </c:pt>
                <c:pt idx="1036">
                  <c:v>43.701999999999998</c:v>
                </c:pt>
                <c:pt idx="1037">
                  <c:v>43.524000000000001</c:v>
                </c:pt>
                <c:pt idx="1038">
                  <c:v>43.268000000000001</c:v>
                </c:pt>
                <c:pt idx="1039">
                  <c:v>43.015000000000001</c:v>
                </c:pt>
                <c:pt idx="1040">
                  <c:v>43.048000000000002</c:v>
                </c:pt>
                <c:pt idx="1041">
                  <c:v>43.292000000000002</c:v>
                </c:pt>
                <c:pt idx="1042">
                  <c:v>43.8</c:v>
                </c:pt>
                <c:pt idx="1043">
                  <c:v>44.061999999999998</c:v>
                </c:pt>
                <c:pt idx="1044">
                  <c:v>44.131999999999998</c:v>
                </c:pt>
                <c:pt idx="1045">
                  <c:v>44.168999999999997</c:v>
                </c:pt>
                <c:pt idx="1046">
                  <c:v>44.101999999999997</c:v>
                </c:pt>
                <c:pt idx="1047">
                  <c:v>44.139000000000003</c:v>
                </c:pt>
                <c:pt idx="1048">
                  <c:v>44.22</c:v>
                </c:pt>
                <c:pt idx="1049">
                  <c:v>44.481999999999999</c:v>
                </c:pt>
                <c:pt idx="1050">
                  <c:v>44.892000000000003</c:v>
                </c:pt>
                <c:pt idx="1051">
                  <c:v>45.121000000000002</c:v>
                </c:pt>
                <c:pt idx="1052">
                  <c:v>45.235999999999997</c:v>
                </c:pt>
                <c:pt idx="1053">
                  <c:v>45.14</c:v>
                </c:pt>
                <c:pt idx="1054">
                  <c:v>45.15</c:v>
                </c:pt>
                <c:pt idx="1055">
                  <c:v>45.261000000000003</c:v>
                </c:pt>
                <c:pt idx="1056">
                  <c:v>45.177999999999997</c:v>
                </c:pt>
                <c:pt idx="1057">
                  <c:v>45.185000000000002</c:v>
                </c:pt>
                <c:pt idx="1058">
                  <c:v>45.15</c:v>
                </c:pt>
                <c:pt idx="1059">
                  <c:v>45.203000000000003</c:v>
                </c:pt>
                <c:pt idx="1060">
                  <c:v>45.61</c:v>
                </c:pt>
                <c:pt idx="1061">
                  <c:v>46.018000000000001</c:v>
                </c:pt>
                <c:pt idx="1062">
                  <c:v>46.625</c:v>
                </c:pt>
                <c:pt idx="1063">
                  <c:v>46.884</c:v>
                </c:pt>
                <c:pt idx="1064">
                  <c:v>46.863</c:v>
                </c:pt>
                <c:pt idx="1065">
                  <c:v>46.369</c:v>
                </c:pt>
                <c:pt idx="1066">
                  <c:v>45.764000000000003</c:v>
                </c:pt>
                <c:pt idx="1067">
                  <c:v>45.107999999999997</c:v>
                </c:pt>
                <c:pt idx="1068">
                  <c:v>45.176000000000002</c:v>
                </c:pt>
                <c:pt idx="1069">
                  <c:v>45.31</c:v>
                </c:pt>
                <c:pt idx="1070">
                  <c:v>45.648000000000003</c:v>
                </c:pt>
                <c:pt idx="1071">
                  <c:v>45.972999999999999</c:v>
                </c:pt>
                <c:pt idx="1072">
                  <c:v>45.932000000000002</c:v>
                </c:pt>
                <c:pt idx="1073">
                  <c:v>45.585000000000001</c:v>
                </c:pt>
                <c:pt idx="1074">
                  <c:v>45.204000000000001</c:v>
                </c:pt>
                <c:pt idx="1075">
                  <c:v>44.81</c:v>
                </c:pt>
                <c:pt idx="1076">
                  <c:v>44.68</c:v>
                </c:pt>
                <c:pt idx="1077">
                  <c:v>44.552999999999997</c:v>
                </c:pt>
                <c:pt idx="1078">
                  <c:v>44.563000000000002</c:v>
                </c:pt>
                <c:pt idx="1079">
                  <c:v>44.606000000000002</c:v>
                </c:pt>
                <c:pt idx="1080">
                  <c:v>44.567999999999998</c:v>
                </c:pt>
                <c:pt idx="1081">
                  <c:v>44.582999999999998</c:v>
                </c:pt>
                <c:pt idx="1082">
                  <c:v>44.588999999999999</c:v>
                </c:pt>
                <c:pt idx="1083">
                  <c:v>44.832999999999998</c:v>
                </c:pt>
                <c:pt idx="1084">
                  <c:v>44.837000000000003</c:v>
                </c:pt>
                <c:pt idx="1085">
                  <c:v>44.8</c:v>
                </c:pt>
                <c:pt idx="1086">
                  <c:v>44.814999999999998</c:v>
                </c:pt>
                <c:pt idx="1087">
                  <c:v>44.692</c:v>
                </c:pt>
                <c:pt idx="1088">
                  <c:v>44.805999999999997</c:v>
                </c:pt>
                <c:pt idx="1089">
                  <c:v>44.936999999999998</c:v>
                </c:pt>
                <c:pt idx="1090">
                  <c:v>44.673999999999999</c:v>
                </c:pt>
                <c:pt idx="1091">
                  <c:v>44.305</c:v>
                </c:pt>
                <c:pt idx="1092">
                  <c:v>43.837000000000003</c:v>
                </c:pt>
                <c:pt idx="1093">
                  <c:v>43.256999999999998</c:v>
                </c:pt>
                <c:pt idx="1094">
                  <c:v>42.627000000000002</c:v>
                </c:pt>
                <c:pt idx="1095">
                  <c:v>42.031999999999996</c:v>
                </c:pt>
                <c:pt idx="1096">
                  <c:v>41.414999999999999</c:v>
                </c:pt>
                <c:pt idx="1097">
                  <c:v>40.585000000000001</c:v>
                </c:pt>
                <c:pt idx="1098">
                  <c:v>39.445999999999998</c:v>
                </c:pt>
                <c:pt idx="1099">
                  <c:v>37.984999999999999</c:v>
                </c:pt>
                <c:pt idx="1100">
                  <c:v>36.121000000000002</c:v>
                </c:pt>
                <c:pt idx="1101">
                  <c:v>34.229999999999997</c:v>
                </c:pt>
                <c:pt idx="1102">
                  <c:v>32.408999999999999</c:v>
                </c:pt>
                <c:pt idx="1103">
                  <c:v>30.193999999999999</c:v>
                </c:pt>
                <c:pt idx="1104">
                  <c:v>28.093</c:v>
                </c:pt>
                <c:pt idx="1105">
                  <c:v>25.914000000000001</c:v>
                </c:pt>
                <c:pt idx="1106">
                  <c:v>23.681999999999999</c:v>
                </c:pt>
                <c:pt idx="1107">
                  <c:v>21.363</c:v>
                </c:pt>
                <c:pt idx="1108">
                  <c:v>19.181999999999999</c:v>
                </c:pt>
                <c:pt idx="1109">
                  <c:v>17.11</c:v>
                </c:pt>
                <c:pt idx="1110">
                  <c:v>15.196</c:v>
                </c:pt>
                <c:pt idx="1111">
                  <c:v>13.52</c:v>
                </c:pt>
                <c:pt idx="1112">
                  <c:v>12</c:v>
                </c:pt>
                <c:pt idx="1113">
                  <c:v>10.829000000000001</c:v>
                </c:pt>
                <c:pt idx="1114">
                  <c:v>9.9344000000000001</c:v>
                </c:pt>
                <c:pt idx="1115">
                  <c:v>9.1364000000000001</c:v>
                </c:pt>
                <c:pt idx="1116">
                  <c:v>8.4369999999999994</c:v>
                </c:pt>
                <c:pt idx="1117">
                  <c:v>7.5827999999999998</c:v>
                </c:pt>
                <c:pt idx="1118">
                  <c:v>6.5107999999999997</c:v>
                </c:pt>
                <c:pt idx="1119">
                  <c:v>5.4341999999999997</c:v>
                </c:pt>
                <c:pt idx="1120">
                  <c:v>4.4839000000000002</c:v>
                </c:pt>
                <c:pt idx="1121">
                  <c:v>3.7136</c:v>
                </c:pt>
                <c:pt idx="1122">
                  <c:v>2.9986000000000002</c:v>
                </c:pt>
                <c:pt idx="1123">
                  <c:v>2.4630999999999998</c:v>
                </c:pt>
                <c:pt idx="1124">
                  <c:v>1.9937</c:v>
                </c:pt>
                <c:pt idx="1125">
                  <c:v>1.4631000000000001</c:v>
                </c:pt>
                <c:pt idx="1126">
                  <c:v>0.99185000000000001</c:v>
                </c:pt>
                <c:pt idx="1127">
                  <c:v>0.44891999999999999</c:v>
                </c:pt>
                <c:pt idx="1128">
                  <c:v>9.8636999999999996E-3</c:v>
                </c:pt>
                <c:pt idx="1129">
                  <c:v>-0.35041</c:v>
                </c:pt>
                <c:pt idx="1130">
                  <c:v>-0.60604999999999998</c:v>
                </c:pt>
                <c:pt idx="1131">
                  <c:v>-0.72670999999999997</c:v>
                </c:pt>
                <c:pt idx="1132">
                  <c:v>-0.91181999999999996</c:v>
                </c:pt>
                <c:pt idx="1133">
                  <c:v>-1.0763</c:v>
                </c:pt>
                <c:pt idx="1134">
                  <c:v>-1.2536</c:v>
                </c:pt>
                <c:pt idx="1135">
                  <c:v>-1.4404999999999999</c:v>
                </c:pt>
                <c:pt idx="1136">
                  <c:v>-1.5629999999999999</c:v>
                </c:pt>
                <c:pt idx="1137">
                  <c:v>-1.6227</c:v>
                </c:pt>
                <c:pt idx="1138">
                  <c:v>-1.6157999999999999</c:v>
                </c:pt>
                <c:pt idx="1139">
                  <c:v>-1.6329</c:v>
                </c:pt>
                <c:pt idx="1140">
                  <c:v>-1.7015</c:v>
                </c:pt>
                <c:pt idx="1141">
                  <c:v>-1.7189000000000001</c:v>
                </c:pt>
                <c:pt idx="1142">
                  <c:v>-1.8065</c:v>
                </c:pt>
                <c:pt idx="1143">
                  <c:v>-1.9644999999999999</c:v>
                </c:pt>
                <c:pt idx="1144">
                  <c:v>-2.0709</c:v>
                </c:pt>
                <c:pt idx="1145">
                  <c:v>-2.1930999999999998</c:v>
                </c:pt>
                <c:pt idx="1146">
                  <c:v>-2.2286000000000001</c:v>
                </c:pt>
                <c:pt idx="1147">
                  <c:v>-2.3090999999999999</c:v>
                </c:pt>
                <c:pt idx="1148">
                  <c:v>-2.4035000000000002</c:v>
                </c:pt>
                <c:pt idx="1149">
                  <c:v>-2.4487000000000001</c:v>
                </c:pt>
                <c:pt idx="1150">
                  <c:v>-2.4762</c:v>
                </c:pt>
                <c:pt idx="1151">
                  <c:v>-2.5457999999999998</c:v>
                </c:pt>
                <c:pt idx="1152">
                  <c:v>-2.7521</c:v>
                </c:pt>
                <c:pt idx="1153">
                  <c:v>-3.0453000000000001</c:v>
                </c:pt>
                <c:pt idx="1154">
                  <c:v>-3.4464999999999999</c:v>
                </c:pt>
                <c:pt idx="1155">
                  <c:v>-3.9455</c:v>
                </c:pt>
                <c:pt idx="1156">
                  <c:v>-4.4922000000000004</c:v>
                </c:pt>
                <c:pt idx="1157">
                  <c:v>-5.1369999999999996</c:v>
                </c:pt>
                <c:pt idx="1158">
                  <c:v>-5.8518999999999997</c:v>
                </c:pt>
                <c:pt idx="1159">
                  <c:v>-6.7156000000000002</c:v>
                </c:pt>
                <c:pt idx="1160">
                  <c:v>-7.8175999999999997</c:v>
                </c:pt>
                <c:pt idx="1161">
                  <c:v>-8.9214000000000002</c:v>
                </c:pt>
                <c:pt idx="1162">
                  <c:v>-9.9908999999999999</c:v>
                </c:pt>
                <c:pt idx="1163">
                  <c:v>-10.914</c:v>
                </c:pt>
                <c:pt idx="1164">
                  <c:v>-11.677</c:v>
                </c:pt>
                <c:pt idx="1165">
                  <c:v>-12.452999999999999</c:v>
                </c:pt>
                <c:pt idx="1166">
                  <c:v>-13.412000000000001</c:v>
                </c:pt>
                <c:pt idx="1167">
                  <c:v>-14.632999999999999</c:v>
                </c:pt>
                <c:pt idx="1168">
                  <c:v>-15.891999999999999</c:v>
                </c:pt>
                <c:pt idx="1169">
                  <c:v>-17.486000000000001</c:v>
                </c:pt>
                <c:pt idx="1170">
                  <c:v>-19.344999999999999</c:v>
                </c:pt>
                <c:pt idx="1171">
                  <c:v>-20.83</c:v>
                </c:pt>
                <c:pt idx="1172">
                  <c:v>-21.923999999999999</c:v>
                </c:pt>
                <c:pt idx="1173">
                  <c:v>-22.588999999999999</c:v>
                </c:pt>
                <c:pt idx="1174">
                  <c:v>-23.157</c:v>
                </c:pt>
                <c:pt idx="1175">
                  <c:v>-24.152999999999999</c:v>
                </c:pt>
                <c:pt idx="1176">
                  <c:v>-25.475000000000001</c:v>
                </c:pt>
                <c:pt idx="1177">
                  <c:v>-27.271000000000001</c:v>
                </c:pt>
                <c:pt idx="1178">
                  <c:v>-29.422000000000001</c:v>
                </c:pt>
                <c:pt idx="1179">
                  <c:v>-31.338000000000001</c:v>
                </c:pt>
                <c:pt idx="1180">
                  <c:v>-32.956000000000003</c:v>
                </c:pt>
                <c:pt idx="1181">
                  <c:v>-33.911999999999999</c:v>
                </c:pt>
                <c:pt idx="1182">
                  <c:v>-34.529000000000003</c:v>
                </c:pt>
                <c:pt idx="1183">
                  <c:v>-35.155999999999999</c:v>
                </c:pt>
                <c:pt idx="1184">
                  <c:v>-36.063000000000002</c:v>
                </c:pt>
                <c:pt idx="1185">
                  <c:v>-37.049999999999997</c:v>
                </c:pt>
                <c:pt idx="1186">
                  <c:v>-37.985999999999997</c:v>
                </c:pt>
                <c:pt idx="1187">
                  <c:v>-39.017000000000003</c:v>
                </c:pt>
                <c:pt idx="1188">
                  <c:v>-40.024000000000001</c:v>
                </c:pt>
                <c:pt idx="1189">
                  <c:v>-41.393000000000001</c:v>
                </c:pt>
                <c:pt idx="1190">
                  <c:v>-42.843000000000004</c:v>
                </c:pt>
                <c:pt idx="1191">
                  <c:v>-44.13</c:v>
                </c:pt>
                <c:pt idx="1192">
                  <c:v>-45.343000000000004</c:v>
                </c:pt>
                <c:pt idx="1193">
                  <c:v>-46.3</c:v>
                </c:pt>
                <c:pt idx="1194">
                  <c:v>-46.741999999999997</c:v>
                </c:pt>
                <c:pt idx="1195">
                  <c:v>-46.591000000000001</c:v>
                </c:pt>
                <c:pt idx="1196">
                  <c:v>-46.271000000000001</c:v>
                </c:pt>
                <c:pt idx="1197">
                  <c:v>-46.572000000000003</c:v>
                </c:pt>
                <c:pt idx="1198">
                  <c:v>-47.655999999999999</c:v>
                </c:pt>
                <c:pt idx="1199">
                  <c:v>-48.953000000000003</c:v>
                </c:pt>
                <c:pt idx="1200">
                  <c:v>-50.148000000000003</c:v>
                </c:pt>
                <c:pt idx="1201">
                  <c:v>-51.156999999999996</c:v>
                </c:pt>
                <c:pt idx="1202">
                  <c:v>-52.061</c:v>
                </c:pt>
                <c:pt idx="1203">
                  <c:v>-52.847999999999999</c:v>
                </c:pt>
                <c:pt idx="1204">
                  <c:v>-54.421999999999997</c:v>
                </c:pt>
                <c:pt idx="1205">
                  <c:v>-56.018000000000001</c:v>
                </c:pt>
                <c:pt idx="1206">
                  <c:v>-57.15</c:v>
                </c:pt>
                <c:pt idx="1207">
                  <c:v>-57.911999999999999</c:v>
                </c:pt>
                <c:pt idx="1208">
                  <c:v>-57.814</c:v>
                </c:pt>
                <c:pt idx="1209">
                  <c:v>-57.658999999999999</c:v>
                </c:pt>
                <c:pt idx="1210">
                  <c:v>-58.381</c:v>
                </c:pt>
                <c:pt idx="1211">
                  <c:v>-59.2</c:v>
                </c:pt>
                <c:pt idx="1212">
                  <c:v>-60.271999999999998</c:v>
                </c:pt>
                <c:pt idx="1213">
                  <c:v>-61.048000000000002</c:v>
                </c:pt>
                <c:pt idx="1214">
                  <c:v>-61.68</c:v>
                </c:pt>
                <c:pt idx="1215">
                  <c:v>-61.895000000000003</c:v>
                </c:pt>
                <c:pt idx="1216">
                  <c:v>-62.1</c:v>
                </c:pt>
                <c:pt idx="1217">
                  <c:v>-62.786000000000001</c:v>
                </c:pt>
                <c:pt idx="1218">
                  <c:v>-63.393000000000001</c:v>
                </c:pt>
                <c:pt idx="1219">
                  <c:v>-63.936</c:v>
                </c:pt>
                <c:pt idx="1220">
                  <c:v>-64.543999999999997</c:v>
                </c:pt>
                <c:pt idx="1221">
                  <c:v>-64.638000000000005</c:v>
                </c:pt>
                <c:pt idx="1222">
                  <c:v>-64.268000000000001</c:v>
                </c:pt>
                <c:pt idx="1223">
                  <c:v>-64.709000000000003</c:v>
                </c:pt>
                <c:pt idx="1224">
                  <c:v>-65.665999999999997</c:v>
                </c:pt>
                <c:pt idx="1225">
                  <c:v>-66.527000000000001</c:v>
                </c:pt>
                <c:pt idx="1226">
                  <c:v>-66.756</c:v>
                </c:pt>
                <c:pt idx="1227">
                  <c:v>-66.512</c:v>
                </c:pt>
                <c:pt idx="1228">
                  <c:v>-65.807000000000002</c:v>
                </c:pt>
                <c:pt idx="1229">
                  <c:v>-65.525999999999996</c:v>
                </c:pt>
                <c:pt idx="1230">
                  <c:v>-66.674000000000007</c:v>
                </c:pt>
                <c:pt idx="1231">
                  <c:v>-67.391999999999996</c:v>
                </c:pt>
                <c:pt idx="1232">
                  <c:v>-67.888000000000005</c:v>
                </c:pt>
                <c:pt idx="1233">
                  <c:v>-68</c:v>
                </c:pt>
                <c:pt idx="1234">
                  <c:v>-67.724000000000004</c:v>
                </c:pt>
                <c:pt idx="1235">
                  <c:v>-67.433999999999997</c:v>
                </c:pt>
                <c:pt idx="1236">
                  <c:v>-67.924000000000007</c:v>
                </c:pt>
                <c:pt idx="1237">
                  <c:v>-68.488</c:v>
                </c:pt>
                <c:pt idx="1238">
                  <c:v>-68.69</c:v>
                </c:pt>
                <c:pt idx="1239">
                  <c:v>-68.5</c:v>
                </c:pt>
                <c:pt idx="1240">
                  <c:v>-68.588999999999999</c:v>
                </c:pt>
                <c:pt idx="1241">
                  <c:v>-68.652000000000001</c:v>
                </c:pt>
                <c:pt idx="1242">
                  <c:v>-69.284000000000006</c:v>
                </c:pt>
                <c:pt idx="1243">
                  <c:v>-70.326999999999998</c:v>
                </c:pt>
                <c:pt idx="1244">
                  <c:v>-71.19</c:v>
                </c:pt>
                <c:pt idx="1245">
                  <c:v>-71.287000000000006</c:v>
                </c:pt>
                <c:pt idx="1246">
                  <c:v>-70.878</c:v>
                </c:pt>
                <c:pt idx="1247">
                  <c:v>-70.45</c:v>
                </c:pt>
                <c:pt idx="1248">
                  <c:v>-70.116</c:v>
                </c:pt>
                <c:pt idx="1249">
                  <c:v>-70.364999999999995</c:v>
                </c:pt>
                <c:pt idx="1250">
                  <c:v>-70.945999999999998</c:v>
                </c:pt>
                <c:pt idx="1251">
                  <c:v>-70.596000000000004</c:v>
                </c:pt>
                <c:pt idx="1252">
                  <c:v>-69.430000000000007</c:v>
                </c:pt>
                <c:pt idx="1253">
                  <c:v>-67.774000000000001</c:v>
                </c:pt>
                <c:pt idx="1254">
                  <c:v>-65.855000000000004</c:v>
                </c:pt>
                <c:pt idx="1255">
                  <c:v>-64.055999999999997</c:v>
                </c:pt>
                <c:pt idx="1256">
                  <c:v>-62.680999999999997</c:v>
                </c:pt>
                <c:pt idx="1257">
                  <c:v>-60.777999999999999</c:v>
                </c:pt>
                <c:pt idx="1258">
                  <c:v>-58.682000000000002</c:v>
                </c:pt>
                <c:pt idx="1259">
                  <c:v>-56.195999999999998</c:v>
                </c:pt>
                <c:pt idx="1260">
                  <c:v>-52.768000000000001</c:v>
                </c:pt>
                <c:pt idx="1261">
                  <c:v>-48.966000000000001</c:v>
                </c:pt>
                <c:pt idx="1262">
                  <c:v>-45.235999999999997</c:v>
                </c:pt>
                <c:pt idx="1263">
                  <c:v>-42.335000000000001</c:v>
                </c:pt>
                <c:pt idx="1264">
                  <c:v>-40</c:v>
                </c:pt>
                <c:pt idx="1265">
                  <c:v>-37.847000000000001</c:v>
                </c:pt>
                <c:pt idx="1266">
                  <c:v>-34.658999999999999</c:v>
                </c:pt>
                <c:pt idx="1267">
                  <c:v>-31.414999999999999</c:v>
                </c:pt>
                <c:pt idx="1268">
                  <c:v>-28.594000000000001</c:v>
                </c:pt>
                <c:pt idx="1269">
                  <c:v>-24.902999999999999</c:v>
                </c:pt>
                <c:pt idx="1270">
                  <c:v>-22.282</c:v>
                </c:pt>
                <c:pt idx="1271">
                  <c:v>-20.010000000000002</c:v>
                </c:pt>
                <c:pt idx="1272">
                  <c:v>-17.524999999999999</c:v>
                </c:pt>
                <c:pt idx="1273">
                  <c:v>-14.670999999999999</c:v>
                </c:pt>
                <c:pt idx="1274">
                  <c:v>-12.574</c:v>
                </c:pt>
                <c:pt idx="1275">
                  <c:v>-10.786</c:v>
                </c:pt>
                <c:pt idx="1276">
                  <c:v>-9.1734000000000009</c:v>
                </c:pt>
                <c:pt idx="1277">
                  <c:v>-8.0054999999999996</c:v>
                </c:pt>
                <c:pt idx="1278">
                  <c:v>-6.9480000000000004</c:v>
                </c:pt>
                <c:pt idx="1279">
                  <c:v>-6.1513999999999998</c:v>
                </c:pt>
                <c:pt idx="1280">
                  <c:v>-5.3571</c:v>
                </c:pt>
                <c:pt idx="1281">
                  <c:v>-4.7343000000000002</c:v>
                </c:pt>
                <c:pt idx="1282">
                  <c:v>-4.1863999999999999</c:v>
                </c:pt>
                <c:pt idx="1283">
                  <c:v>-3.6859999999999999</c:v>
                </c:pt>
                <c:pt idx="1284">
                  <c:v>-3.4211</c:v>
                </c:pt>
                <c:pt idx="1285">
                  <c:v>-3.2783000000000002</c:v>
                </c:pt>
                <c:pt idx="1286">
                  <c:v>-3.0609000000000002</c:v>
                </c:pt>
                <c:pt idx="1287">
                  <c:v>-2.9319000000000002</c:v>
                </c:pt>
                <c:pt idx="1288">
                  <c:v>-2.7848999999999999</c:v>
                </c:pt>
                <c:pt idx="1289">
                  <c:v>-2.6480000000000001</c:v>
                </c:pt>
                <c:pt idx="1290">
                  <c:v>-2.645</c:v>
                </c:pt>
                <c:pt idx="1291">
                  <c:v>-2.6061999999999999</c:v>
                </c:pt>
                <c:pt idx="1292">
                  <c:v>-2.6101000000000001</c:v>
                </c:pt>
                <c:pt idx="1293">
                  <c:v>-2.6829999999999998</c:v>
                </c:pt>
                <c:pt idx="1294">
                  <c:v>-2.6964999999999999</c:v>
                </c:pt>
                <c:pt idx="1295">
                  <c:v>-2.6017999999999999</c:v>
                </c:pt>
                <c:pt idx="1296">
                  <c:v>-2.2810999999999999</c:v>
                </c:pt>
                <c:pt idx="1297">
                  <c:v>-1.9685999999999999</c:v>
                </c:pt>
                <c:pt idx="1298">
                  <c:v>-1.6317999999999999</c:v>
                </c:pt>
                <c:pt idx="1299">
                  <c:v>-1.3501000000000001</c:v>
                </c:pt>
                <c:pt idx="1300">
                  <c:v>-1.1342000000000001</c:v>
                </c:pt>
                <c:pt idx="1301">
                  <c:v>-0.91039999999999999</c:v>
                </c:pt>
                <c:pt idx="1302">
                  <c:v>-0.67983000000000005</c:v>
                </c:pt>
                <c:pt idx="1303">
                  <c:v>-0.33772999999999997</c:v>
                </c:pt>
                <c:pt idx="1304">
                  <c:v>0.24292</c:v>
                </c:pt>
                <c:pt idx="1305">
                  <c:v>0.89670000000000005</c:v>
                </c:pt>
                <c:pt idx="1306">
                  <c:v>1.7245999999999999</c:v>
                </c:pt>
                <c:pt idx="1307">
                  <c:v>2.7736999999999998</c:v>
                </c:pt>
                <c:pt idx="1308">
                  <c:v>3.9521000000000002</c:v>
                </c:pt>
                <c:pt idx="1309">
                  <c:v>5.2430000000000003</c:v>
                </c:pt>
                <c:pt idx="1310">
                  <c:v>6.4265999999999996</c:v>
                </c:pt>
                <c:pt idx="1311">
                  <c:v>7.6006</c:v>
                </c:pt>
                <c:pt idx="1312">
                  <c:v>8.9078999999999997</c:v>
                </c:pt>
                <c:pt idx="1313">
                  <c:v>10.355</c:v>
                </c:pt>
                <c:pt idx="1314">
                  <c:v>11.96</c:v>
                </c:pt>
                <c:pt idx="1315">
                  <c:v>13.861000000000001</c:v>
                </c:pt>
                <c:pt idx="1316">
                  <c:v>16.181999999999999</c:v>
                </c:pt>
                <c:pt idx="1317">
                  <c:v>18.632999999999999</c:v>
                </c:pt>
                <c:pt idx="1318">
                  <c:v>19.632999999999999</c:v>
                </c:pt>
                <c:pt idx="1319">
                  <c:v>20.158999999999999</c:v>
                </c:pt>
                <c:pt idx="1320">
                  <c:v>20.661000000000001</c:v>
                </c:pt>
                <c:pt idx="1321">
                  <c:v>21.399000000000001</c:v>
                </c:pt>
                <c:pt idx="1322">
                  <c:v>22.041</c:v>
                </c:pt>
                <c:pt idx="1323">
                  <c:v>22.690999999999999</c:v>
                </c:pt>
                <c:pt idx="1324">
                  <c:v>23.51</c:v>
                </c:pt>
                <c:pt idx="1325">
                  <c:v>24.369</c:v>
                </c:pt>
                <c:pt idx="1326">
                  <c:v>25.373999999999999</c:v>
                </c:pt>
                <c:pt idx="1327">
                  <c:v>26.524999999999999</c:v>
                </c:pt>
                <c:pt idx="1328">
                  <c:v>27.542999999999999</c:v>
                </c:pt>
                <c:pt idx="1329">
                  <c:v>28.297000000000001</c:v>
                </c:pt>
                <c:pt idx="1330">
                  <c:v>28.890999999999998</c:v>
                </c:pt>
                <c:pt idx="1331">
                  <c:v>29.498999999999999</c:v>
                </c:pt>
                <c:pt idx="1332">
                  <c:v>30.135999999999999</c:v>
                </c:pt>
                <c:pt idx="1333">
                  <c:v>30.800999999999998</c:v>
                </c:pt>
                <c:pt idx="1334">
                  <c:v>31.507999999999999</c:v>
                </c:pt>
                <c:pt idx="1335">
                  <c:v>32.176000000000002</c:v>
                </c:pt>
                <c:pt idx="1336">
                  <c:v>32.881</c:v>
                </c:pt>
                <c:pt idx="1337">
                  <c:v>33.615000000000002</c:v>
                </c:pt>
                <c:pt idx="1338">
                  <c:v>34.384</c:v>
                </c:pt>
                <c:pt idx="1339">
                  <c:v>35.290999999999997</c:v>
                </c:pt>
                <c:pt idx="1340">
                  <c:v>36.154000000000003</c:v>
                </c:pt>
                <c:pt idx="1341">
                  <c:v>36.908999999999999</c:v>
                </c:pt>
                <c:pt idx="1342">
                  <c:v>37.438000000000002</c:v>
                </c:pt>
                <c:pt idx="1343">
                  <c:v>38.027000000000001</c:v>
                </c:pt>
                <c:pt idx="1344">
                  <c:v>38.6</c:v>
                </c:pt>
                <c:pt idx="1345">
                  <c:v>39.000999999999998</c:v>
                </c:pt>
                <c:pt idx="1346">
                  <c:v>39.311</c:v>
                </c:pt>
                <c:pt idx="1347">
                  <c:v>39.728999999999999</c:v>
                </c:pt>
                <c:pt idx="1348">
                  <c:v>40.216000000000001</c:v>
                </c:pt>
                <c:pt idx="1349">
                  <c:v>40.725999999999999</c:v>
                </c:pt>
                <c:pt idx="1350">
                  <c:v>41.070999999999998</c:v>
                </c:pt>
                <c:pt idx="1351">
                  <c:v>41.378</c:v>
                </c:pt>
                <c:pt idx="1352">
                  <c:v>41.661000000000001</c:v>
                </c:pt>
                <c:pt idx="1353">
                  <c:v>41.963999999999999</c:v>
                </c:pt>
                <c:pt idx="1354">
                  <c:v>42.32</c:v>
                </c:pt>
                <c:pt idx="1355">
                  <c:v>42.655999999999999</c:v>
                </c:pt>
                <c:pt idx="1356">
                  <c:v>43.033000000000001</c:v>
                </c:pt>
                <c:pt idx="1357">
                  <c:v>43.392000000000003</c:v>
                </c:pt>
                <c:pt idx="1358">
                  <c:v>43.634999999999998</c:v>
                </c:pt>
                <c:pt idx="1359">
                  <c:v>44.18</c:v>
                </c:pt>
                <c:pt idx="1360">
                  <c:v>44.478000000000002</c:v>
                </c:pt>
                <c:pt idx="1361">
                  <c:v>45.014000000000003</c:v>
                </c:pt>
                <c:pt idx="1362">
                  <c:v>45.457999999999998</c:v>
                </c:pt>
                <c:pt idx="1363">
                  <c:v>45.831000000000003</c:v>
                </c:pt>
                <c:pt idx="1364">
                  <c:v>46.302</c:v>
                </c:pt>
                <c:pt idx="1365">
                  <c:v>46.668999999999997</c:v>
                </c:pt>
                <c:pt idx="1366">
                  <c:v>46.866</c:v>
                </c:pt>
                <c:pt idx="1367">
                  <c:v>47.101999999999997</c:v>
                </c:pt>
                <c:pt idx="1368">
                  <c:v>47.085000000000001</c:v>
                </c:pt>
                <c:pt idx="1369">
                  <c:v>47.072000000000003</c:v>
                </c:pt>
                <c:pt idx="1370">
                  <c:v>47.162999999999997</c:v>
                </c:pt>
                <c:pt idx="1371">
                  <c:v>47.276000000000003</c:v>
                </c:pt>
                <c:pt idx="1372">
                  <c:v>47.23</c:v>
                </c:pt>
                <c:pt idx="1373">
                  <c:v>47.328000000000003</c:v>
                </c:pt>
                <c:pt idx="1374">
                  <c:v>47.613999999999997</c:v>
                </c:pt>
                <c:pt idx="1375">
                  <c:v>47.600999999999999</c:v>
                </c:pt>
                <c:pt idx="1376">
                  <c:v>47.619</c:v>
                </c:pt>
                <c:pt idx="1377">
                  <c:v>48.268999999999998</c:v>
                </c:pt>
                <c:pt idx="1378">
                  <c:v>48.319000000000003</c:v>
                </c:pt>
                <c:pt idx="1379">
                  <c:v>48.417000000000002</c:v>
                </c:pt>
                <c:pt idx="1380">
                  <c:v>48.305</c:v>
                </c:pt>
                <c:pt idx="1381">
                  <c:v>48.351999999999997</c:v>
                </c:pt>
                <c:pt idx="1382">
                  <c:v>48.176000000000002</c:v>
                </c:pt>
                <c:pt idx="1383">
                  <c:v>48.267000000000003</c:v>
                </c:pt>
                <c:pt idx="1384">
                  <c:v>48.280999999999999</c:v>
                </c:pt>
                <c:pt idx="1385">
                  <c:v>48.296999999999997</c:v>
                </c:pt>
                <c:pt idx="1386">
                  <c:v>48.348999999999997</c:v>
                </c:pt>
                <c:pt idx="1387">
                  <c:v>48.526000000000003</c:v>
                </c:pt>
                <c:pt idx="1388">
                  <c:v>48.725000000000001</c:v>
                </c:pt>
                <c:pt idx="1389">
                  <c:v>48.954999999999998</c:v>
                </c:pt>
                <c:pt idx="1390">
                  <c:v>48.963999999999999</c:v>
                </c:pt>
                <c:pt idx="1391">
                  <c:v>49.078000000000003</c:v>
                </c:pt>
                <c:pt idx="1392">
                  <c:v>49.079000000000001</c:v>
                </c:pt>
                <c:pt idx="1393">
                  <c:v>48.927</c:v>
                </c:pt>
                <c:pt idx="1394">
                  <c:v>48.624000000000002</c:v>
                </c:pt>
                <c:pt idx="1395">
                  <c:v>48.459000000000003</c:v>
                </c:pt>
                <c:pt idx="1396">
                  <c:v>48.566000000000003</c:v>
                </c:pt>
                <c:pt idx="1397">
                  <c:v>48.604999999999997</c:v>
                </c:pt>
                <c:pt idx="1398">
                  <c:v>48.750999999999998</c:v>
                </c:pt>
                <c:pt idx="1399">
                  <c:v>48.762999999999998</c:v>
                </c:pt>
                <c:pt idx="1400">
                  <c:v>48.366</c:v>
                </c:pt>
                <c:pt idx="1401">
                  <c:v>47.991</c:v>
                </c:pt>
                <c:pt idx="1402">
                  <c:v>47.366</c:v>
                </c:pt>
                <c:pt idx="1403">
                  <c:v>46.621000000000002</c:v>
                </c:pt>
                <c:pt idx="1404">
                  <c:v>45.94</c:v>
                </c:pt>
                <c:pt idx="1405">
                  <c:v>45.192</c:v>
                </c:pt>
                <c:pt idx="1406">
                  <c:v>44.44</c:v>
                </c:pt>
                <c:pt idx="1407">
                  <c:v>43.292000000000002</c:v>
                </c:pt>
                <c:pt idx="1408">
                  <c:v>41.628</c:v>
                </c:pt>
                <c:pt idx="1409">
                  <c:v>39.409999999999997</c:v>
                </c:pt>
                <c:pt idx="1410">
                  <c:v>36.850999999999999</c:v>
                </c:pt>
                <c:pt idx="1411">
                  <c:v>34.57</c:v>
                </c:pt>
                <c:pt idx="1412">
                  <c:v>32.554000000000002</c:v>
                </c:pt>
                <c:pt idx="1413">
                  <c:v>30.718</c:v>
                </c:pt>
                <c:pt idx="1414">
                  <c:v>28.882000000000001</c:v>
                </c:pt>
                <c:pt idx="1415">
                  <c:v>26.943999999999999</c:v>
                </c:pt>
                <c:pt idx="1416">
                  <c:v>25.036999999999999</c:v>
                </c:pt>
                <c:pt idx="1417">
                  <c:v>23.222999999999999</c:v>
                </c:pt>
                <c:pt idx="1418">
                  <c:v>21.384</c:v>
                </c:pt>
                <c:pt idx="1419">
                  <c:v>19.658000000000001</c:v>
                </c:pt>
                <c:pt idx="1420">
                  <c:v>18.306000000000001</c:v>
                </c:pt>
                <c:pt idx="1421">
                  <c:v>17.288</c:v>
                </c:pt>
                <c:pt idx="1422">
                  <c:v>16.408000000000001</c:v>
                </c:pt>
                <c:pt idx="1423">
                  <c:v>15.754</c:v>
                </c:pt>
                <c:pt idx="1424">
                  <c:v>15.082000000000001</c:v>
                </c:pt>
                <c:pt idx="1425">
                  <c:v>14.311999999999999</c:v>
                </c:pt>
                <c:pt idx="1426">
                  <c:v>13.499000000000001</c:v>
                </c:pt>
                <c:pt idx="1427">
                  <c:v>12.688000000000001</c:v>
                </c:pt>
                <c:pt idx="1428">
                  <c:v>11.920999999999999</c:v>
                </c:pt>
                <c:pt idx="1429">
                  <c:v>11.14</c:v>
                </c:pt>
                <c:pt idx="1430">
                  <c:v>10.090999999999999</c:v>
                </c:pt>
                <c:pt idx="1431">
                  <c:v>8.9910999999999994</c:v>
                </c:pt>
                <c:pt idx="1432">
                  <c:v>8.0091000000000001</c:v>
                </c:pt>
                <c:pt idx="1433">
                  <c:v>7.0374999999999996</c:v>
                </c:pt>
                <c:pt idx="1434">
                  <c:v>6.1132</c:v>
                </c:pt>
                <c:pt idx="1435">
                  <c:v>5.2779999999999996</c:v>
                </c:pt>
                <c:pt idx="1436">
                  <c:v>4.5544000000000002</c:v>
                </c:pt>
                <c:pt idx="1437">
                  <c:v>3.9283999999999999</c:v>
                </c:pt>
                <c:pt idx="1438">
                  <c:v>3.4361999999999999</c:v>
                </c:pt>
                <c:pt idx="1439">
                  <c:v>2.9127999999999998</c:v>
                </c:pt>
                <c:pt idx="1440">
                  <c:v>2.3292999999999999</c:v>
                </c:pt>
                <c:pt idx="1441">
                  <c:v>1.8409</c:v>
                </c:pt>
                <c:pt idx="1442">
                  <c:v>1.3541000000000001</c:v>
                </c:pt>
                <c:pt idx="1443">
                  <c:v>0.95486000000000004</c:v>
                </c:pt>
                <c:pt idx="1444">
                  <c:v>0.61667000000000005</c:v>
                </c:pt>
                <c:pt idx="1445">
                  <c:v>0.29074</c:v>
                </c:pt>
                <c:pt idx="1446">
                  <c:v>4.5927000000000003E-2</c:v>
                </c:pt>
                <c:pt idx="1447">
                  <c:v>-0.15934000000000001</c:v>
                </c:pt>
                <c:pt idx="1448">
                  <c:v>-0.27593000000000001</c:v>
                </c:pt>
                <c:pt idx="1449">
                  <c:v>-0.35583999999999999</c:v>
                </c:pt>
                <c:pt idx="1450">
                  <c:v>-0.50161999999999995</c:v>
                </c:pt>
                <c:pt idx="1451">
                  <c:v>-0.63160000000000005</c:v>
                </c:pt>
                <c:pt idx="1452">
                  <c:v>-0.84384999999999999</c:v>
                </c:pt>
                <c:pt idx="1453">
                  <c:v>-1.0868</c:v>
                </c:pt>
                <c:pt idx="1454">
                  <c:v>-1.2898000000000001</c:v>
                </c:pt>
                <c:pt idx="1455">
                  <c:v>-1.5516000000000001</c:v>
                </c:pt>
                <c:pt idx="1456">
                  <c:v>-1.7222</c:v>
                </c:pt>
                <c:pt idx="1457">
                  <c:v>-1.8709</c:v>
                </c:pt>
                <c:pt idx="1458">
                  <c:v>-2.0697000000000001</c:v>
                </c:pt>
                <c:pt idx="1459">
                  <c:v>-2.2808999999999999</c:v>
                </c:pt>
                <c:pt idx="1460">
                  <c:v>-2.3898999999999999</c:v>
                </c:pt>
                <c:pt idx="1461">
                  <c:v>-2.4601000000000002</c:v>
                </c:pt>
                <c:pt idx="1462">
                  <c:v>-2.4923000000000002</c:v>
                </c:pt>
                <c:pt idx="1463">
                  <c:v>-2.4927999999999999</c:v>
                </c:pt>
                <c:pt idx="1464">
                  <c:v>-2.4843000000000002</c:v>
                </c:pt>
                <c:pt idx="1465">
                  <c:v>-2.4618000000000002</c:v>
                </c:pt>
                <c:pt idx="1466">
                  <c:v>-2.508</c:v>
                </c:pt>
                <c:pt idx="1467">
                  <c:v>-2.6120999999999999</c:v>
                </c:pt>
                <c:pt idx="1468">
                  <c:v>-2.6406000000000001</c:v>
                </c:pt>
                <c:pt idx="1469">
                  <c:v>-2.6200999999999999</c:v>
                </c:pt>
                <c:pt idx="1470">
                  <c:v>-2.6408999999999998</c:v>
                </c:pt>
                <c:pt idx="1471">
                  <c:v>-2.6109</c:v>
                </c:pt>
                <c:pt idx="1472">
                  <c:v>-2.6850000000000001</c:v>
                </c:pt>
                <c:pt idx="1473">
                  <c:v>-2.9049</c:v>
                </c:pt>
                <c:pt idx="1474">
                  <c:v>-3.2174999999999998</c:v>
                </c:pt>
                <c:pt idx="1475">
                  <c:v>-3.4626999999999999</c:v>
                </c:pt>
                <c:pt idx="1476">
                  <c:v>-3.5432999999999999</c:v>
                </c:pt>
                <c:pt idx="1477">
                  <c:v>-3.7393999999999998</c:v>
                </c:pt>
                <c:pt idx="1478">
                  <c:v>-3.9348999999999998</c:v>
                </c:pt>
                <c:pt idx="1479">
                  <c:v>-4.1414</c:v>
                </c:pt>
                <c:pt idx="1480">
                  <c:v>-4.3428000000000004</c:v>
                </c:pt>
                <c:pt idx="1481">
                  <c:v>-4.2518000000000002</c:v>
                </c:pt>
                <c:pt idx="1482">
                  <c:v>-4.1489000000000003</c:v>
                </c:pt>
                <c:pt idx="1483">
                  <c:v>-4.0418000000000003</c:v>
                </c:pt>
                <c:pt idx="1484">
                  <c:v>-4.1102999999999996</c:v>
                </c:pt>
                <c:pt idx="1485">
                  <c:v>-4.5309999999999997</c:v>
                </c:pt>
                <c:pt idx="1486">
                  <c:v>-4.9341999999999997</c:v>
                </c:pt>
                <c:pt idx="1487">
                  <c:v>-5.5294999999999996</c:v>
                </c:pt>
                <c:pt idx="1488">
                  <c:v>-6.1719999999999997</c:v>
                </c:pt>
                <c:pt idx="1489">
                  <c:v>-6.7476000000000003</c:v>
                </c:pt>
                <c:pt idx="1490">
                  <c:v>-7.3125</c:v>
                </c:pt>
                <c:pt idx="1491">
                  <c:v>-7.7794999999999996</c:v>
                </c:pt>
                <c:pt idx="1492">
                  <c:v>-8.2127999999999997</c:v>
                </c:pt>
                <c:pt idx="1493">
                  <c:v>-8.6804000000000006</c:v>
                </c:pt>
                <c:pt idx="1494">
                  <c:v>-9.0523000000000007</c:v>
                </c:pt>
                <c:pt idx="1495">
                  <c:v>-9.5366</c:v>
                </c:pt>
                <c:pt idx="1496">
                  <c:v>-10.087999999999999</c:v>
                </c:pt>
                <c:pt idx="1497">
                  <c:v>-10.76</c:v>
                </c:pt>
                <c:pt idx="1498">
                  <c:v>-11.837</c:v>
                </c:pt>
                <c:pt idx="1499">
                  <c:v>-12.802</c:v>
                </c:pt>
                <c:pt idx="1500">
                  <c:v>-13.89</c:v>
                </c:pt>
                <c:pt idx="1501">
                  <c:v>-14.983000000000001</c:v>
                </c:pt>
                <c:pt idx="1502">
                  <c:v>-15.9</c:v>
                </c:pt>
                <c:pt idx="1503">
                  <c:v>-16.873000000000001</c:v>
                </c:pt>
                <c:pt idx="1504">
                  <c:v>-17.553999999999998</c:v>
                </c:pt>
                <c:pt idx="1505">
                  <c:v>-18.219000000000001</c:v>
                </c:pt>
                <c:pt idx="1506">
                  <c:v>-19.256</c:v>
                </c:pt>
                <c:pt idx="1507">
                  <c:v>-20.289000000000001</c:v>
                </c:pt>
                <c:pt idx="1508">
                  <c:v>-21.359000000000002</c:v>
                </c:pt>
                <c:pt idx="1509">
                  <c:v>-22.686</c:v>
                </c:pt>
                <c:pt idx="1510">
                  <c:v>-24.317</c:v>
                </c:pt>
                <c:pt idx="1511">
                  <c:v>-25.687000000000001</c:v>
                </c:pt>
                <c:pt idx="1512">
                  <c:v>-26.940999999999999</c:v>
                </c:pt>
                <c:pt idx="1513">
                  <c:v>-28.042999999999999</c:v>
                </c:pt>
                <c:pt idx="1514">
                  <c:v>-28.890999999999998</c:v>
                </c:pt>
                <c:pt idx="1515">
                  <c:v>-30.087</c:v>
                </c:pt>
                <c:pt idx="1516">
                  <c:v>-31.523</c:v>
                </c:pt>
                <c:pt idx="1517">
                  <c:v>-32.729999999999997</c:v>
                </c:pt>
                <c:pt idx="1518">
                  <c:v>-33.685000000000002</c:v>
                </c:pt>
                <c:pt idx="1519">
                  <c:v>-34.409999999999997</c:v>
                </c:pt>
                <c:pt idx="1520">
                  <c:v>-35.57</c:v>
                </c:pt>
                <c:pt idx="1521">
                  <c:v>-37.343000000000004</c:v>
                </c:pt>
                <c:pt idx="1522">
                  <c:v>-39.4</c:v>
                </c:pt>
                <c:pt idx="1523">
                  <c:v>-41.116999999999997</c:v>
                </c:pt>
                <c:pt idx="1524">
                  <c:v>-42.508000000000003</c:v>
                </c:pt>
                <c:pt idx="1525">
                  <c:v>-43.665999999999997</c:v>
                </c:pt>
                <c:pt idx="1526">
                  <c:v>-44.273000000000003</c:v>
                </c:pt>
                <c:pt idx="1527">
                  <c:v>-44.753999999999998</c:v>
                </c:pt>
                <c:pt idx="1528">
                  <c:v>-45.716999999999999</c:v>
                </c:pt>
                <c:pt idx="1529">
                  <c:v>-46.896000000000001</c:v>
                </c:pt>
                <c:pt idx="1530">
                  <c:v>-48.244999999999997</c:v>
                </c:pt>
                <c:pt idx="1531">
                  <c:v>-49.72</c:v>
                </c:pt>
                <c:pt idx="1532">
                  <c:v>-50.932000000000002</c:v>
                </c:pt>
                <c:pt idx="1533">
                  <c:v>-51.844000000000001</c:v>
                </c:pt>
                <c:pt idx="1534">
                  <c:v>-52.6</c:v>
                </c:pt>
                <c:pt idx="1535">
                  <c:v>-53.012999999999998</c:v>
                </c:pt>
                <c:pt idx="1536">
                  <c:v>-53.503999999999998</c:v>
                </c:pt>
                <c:pt idx="1537">
                  <c:v>-54.26</c:v>
                </c:pt>
                <c:pt idx="1538">
                  <c:v>-55.021999999999998</c:v>
                </c:pt>
                <c:pt idx="1539">
                  <c:v>-54.904000000000003</c:v>
                </c:pt>
                <c:pt idx="1540">
                  <c:v>-54.819000000000003</c:v>
                </c:pt>
                <c:pt idx="1541">
                  <c:v>-56.051000000000002</c:v>
                </c:pt>
                <c:pt idx="1542">
                  <c:v>-57.468000000000004</c:v>
                </c:pt>
                <c:pt idx="1543">
                  <c:v>-58.612000000000002</c:v>
                </c:pt>
                <c:pt idx="1544">
                  <c:v>-59.238</c:v>
                </c:pt>
                <c:pt idx="1545">
                  <c:v>-59.401000000000003</c:v>
                </c:pt>
                <c:pt idx="1546">
                  <c:v>-59.051000000000002</c:v>
                </c:pt>
                <c:pt idx="1547">
                  <c:v>-58.091000000000001</c:v>
                </c:pt>
                <c:pt idx="1548">
                  <c:v>-57.188000000000002</c:v>
                </c:pt>
                <c:pt idx="1549">
                  <c:v>-56.975000000000001</c:v>
                </c:pt>
                <c:pt idx="1550">
                  <c:v>-57.536999999999999</c:v>
                </c:pt>
                <c:pt idx="1551">
                  <c:v>-58.140999999999998</c:v>
                </c:pt>
                <c:pt idx="1552">
                  <c:v>-58.951000000000001</c:v>
                </c:pt>
                <c:pt idx="1553">
                  <c:v>-59.529000000000003</c:v>
                </c:pt>
                <c:pt idx="1554">
                  <c:v>-59.710999999999999</c:v>
                </c:pt>
                <c:pt idx="1555">
                  <c:v>-59.832000000000001</c:v>
                </c:pt>
                <c:pt idx="1556">
                  <c:v>-60.018999999999998</c:v>
                </c:pt>
                <c:pt idx="1557">
                  <c:v>-60.411999999999999</c:v>
                </c:pt>
                <c:pt idx="1558">
                  <c:v>-61.207999999999998</c:v>
                </c:pt>
                <c:pt idx="1559">
                  <c:v>-61.802999999999997</c:v>
                </c:pt>
                <c:pt idx="1560">
                  <c:v>-62.046999999999997</c:v>
                </c:pt>
                <c:pt idx="1561">
                  <c:v>-62.304000000000002</c:v>
                </c:pt>
                <c:pt idx="1562">
                  <c:v>-62.67</c:v>
                </c:pt>
                <c:pt idx="1563">
                  <c:v>-62.953000000000003</c:v>
                </c:pt>
                <c:pt idx="1564">
                  <c:v>-63.15</c:v>
                </c:pt>
                <c:pt idx="1565">
                  <c:v>-63.103000000000002</c:v>
                </c:pt>
                <c:pt idx="1566">
                  <c:v>-63.02</c:v>
                </c:pt>
                <c:pt idx="1567">
                  <c:v>-63.116999999999997</c:v>
                </c:pt>
                <c:pt idx="1568">
                  <c:v>-63.207000000000001</c:v>
                </c:pt>
                <c:pt idx="1569">
                  <c:v>-63.015999999999998</c:v>
                </c:pt>
                <c:pt idx="1570">
                  <c:v>-62.807000000000002</c:v>
                </c:pt>
                <c:pt idx="1571">
                  <c:v>-62.802</c:v>
                </c:pt>
                <c:pt idx="1572">
                  <c:v>-63.414000000000001</c:v>
                </c:pt>
                <c:pt idx="1573">
                  <c:v>-64.19</c:v>
                </c:pt>
                <c:pt idx="1574">
                  <c:v>-64.790000000000006</c:v>
                </c:pt>
                <c:pt idx="1575">
                  <c:v>-64.718999999999994</c:v>
                </c:pt>
                <c:pt idx="1576">
                  <c:v>-63.843000000000004</c:v>
                </c:pt>
                <c:pt idx="1577">
                  <c:v>-62.97</c:v>
                </c:pt>
                <c:pt idx="1578">
                  <c:v>-62.405999999999999</c:v>
                </c:pt>
                <c:pt idx="1579">
                  <c:v>-61.792999999999999</c:v>
                </c:pt>
                <c:pt idx="1580">
                  <c:v>-62.121000000000002</c:v>
                </c:pt>
                <c:pt idx="1581">
                  <c:v>-61.996000000000002</c:v>
                </c:pt>
                <c:pt idx="1582">
                  <c:v>-61.067999999999998</c:v>
                </c:pt>
                <c:pt idx="1583">
                  <c:v>-59.844999999999999</c:v>
                </c:pt>
                <c:pt idx="1584">
                  <c:v>-58.511000000000003</c:v>
                </c:pt>
                <c:pt idx="1585">
                  <c:v>-57.292000000000002</c:v>
                </c:pt>
                <c:pt idx="1586">
                  <c:v>-56.762999999999998</c:v>
                </c:pt>
                <c:pt idx="1587">
                  <c:v>-55.798999999999999</c:v>
                </c:pt>
                <c:pt idx="1588">
                  <c:v>-54.91</c:v>
                </c:pt>
                <c:pt idx="1589">
                  <c:v>-53.398000000000003</c:v>
                </c:pt>
                <c:pt idx="1590">
                  <c:v>-50.74</c:v>
                </c:pt>
                <c:pt idx="1591">
                  <c:v>-48.036999999999999</c:v>
                </c:pt>
                <c:pt idx="1592">
                  <c:v>-45.353000000000002</c:v>
                </c:pt>
                <c:pt idx="1593">
                  <c:v>-42.884999999999998</c:v>
                </c:pt>
                <c:pt idx="1594">
                  <c:v>-42.338999999999999</c:v>
                </c:pt>
                <c:pt idx="1595">
                  <c:v>-41.667000000000002</c:v>
                </c:pt>
                <c:pt idx="1596">
                  <c:v>-40.670999999999999</c:v>
                </c:pt>
                <c:pt idx="1597">
                  <c:v>-39.375999999999998</c:v>
                </c:pt>
                <c:pt idx="1598">
                  <c:v>-37.295000000000002</c:v>
                </c:pt>
                <c:pt idx="1599">
                  <c:v>-34.393999999999998</c:v>
                </c:pt>
                <c:pt idx="1600">
                  <c:v>-31.077999999999999</c:v>
                </c:pt>
                <c:pt idx="1601">
                  <c:v>-28.236000000000001</c:v>
                </c:pt>
                <c:pt idx="1602">
                  <c:v>-25.363</c:v>
                </c:pt>
                <c:pt idx="1603">
                  <c:v>-23.61</c:v>
                </c:pt>
                <c:pt idx="1604">
                  <c:v>-22.215</c:v>
                </c:pt>
                <c:pt idx="1605">
                  <c:v>-21.065000000000001</c:v>
                </c:pt>
                <c:pt idx="1606">
                  <c:v>-18.940000000000001</c:v>
                </c:pt>
                <c:pt idx="1607">
                  <c:v>-16.062999999999999</c:v>
                </c:pt>
                <c:pt idx="1608">
                  <c:v>-13.972</c:v>
                </c:pt>
                <c:pt idx="1609">
                  <c:v>-12.254</c:v>
                </c:pt>
                <c:pt idx="1610">
                  <c:v>-10.712999999999999</c:v>
                </c:pt>
                <c:pt idx="1611">
                  <c:v>-9.3009000000000004</c:v>
                </c:pt>
                <c:pt idx="1612">
                  <c:v>-8.0729000000000006</c:v>
                </c:pt>
                <c:pt idx="1613">
                  <c:v>-6.8948</c:v>
                </c:pt>
                <c:pt idx="1614">
                  <c:v>-5.8634000000000004</c:v>
                </c:pt>
                <c:pt idx="1615">
                  <c:v>-5.0195999999999996</c:v>
                </c:pt>
                <c:pt idx="1616">
                  <c:v>-4.3647999999999998</c:v>
                </c:pt>
                <c:pt idx="1617">
                  <c:v>-3.9826999999999999</c:v>
                </c:pt>
                <c:pt idx="1618">
                  <c:v>-3.7921</c:v>
                </c:pt>
                <c:pt idx="1619">
                  <c:v>-3.7189999999999999</c:v>
                </c:pt>
                <c:pt idx="1620">
                  <c:v>-3.7395</c:v>
                </c:pt>
                <c:pt idx="1621">
                  <c:v>-3.7524999999999999</c:v>
                </c:pt>
                <c:pt idx="1622">
                  <c:v>-3.6581999999999999</c:v>
                </c:pt>
                <c:pt idx="1623">
                  <c:v>-3.6008</c:v>
                </c:pt>
                <c:pt idx="1624">
                  <c:v>-3.5727000000000002</c:v>
                </c:pt>
                <c:pt idx="1625">
                  <c:v>-3.5663999999999998</c:v>
                </c:pt>
                <c:pt idx="1626">
                  <c:v>-3.6126</c:v>
                </c:pt>
                <c:pt idx="1627">
                  <c:v>-3.6999</c:v>
                </c:pt>
                <c:pt idx="1628">
                  <c:v>-3.673</c:v>
                </c:pt>
                <c:pt idx="1629">
                  <c:v>-3.5872000000000002</c:v>
                </c:pt>
                <c:pt idx="1630">
                  <c:v>-3.3597000000000001</c:v>
                </c:pt>
                <c:pt idx="1631">
                  <c:v>-3.2654000000000001</c:v>
                </c:pt>
                <c:pt idx="1632">
                  <c:v>-3.2722000000000002</c:v>
                </c:pt>
                <c:pt idx="1633">
                  <c:v>-3.3275000000000001</c:v>
                </c:pt>
                <c:pt idx="1634">
                  <c:v>-3.3409</c:v>
                </c:pt>
                <c:pt idx="1635">
                  <c:v>-3.3820999999999999</c:v>
                </c:pt>
                <c:pt idx="1636">
                  <c:v>-3.4237000000000002</c:v>
                </c:pt>
                <c:pt idx="1637">
                  <c:v>-3.3443999999999998</c:v>
                </c:pt>
                <c:pt idx="1638">
                  <c:v>-3.2503000000000002</c:v>
                </c:pt>
                <c:pt idx="1639">
                  <c:v>-3.1934</c:v>
                </c:pt>
                <c:pt idx="1640">
                  <c:v>-3.3149000000000002</c:v>
                </c:pt>
                <c:pt idx="1641">
                  <c:v>-3.4287000000000001</c:v>
                </c:pt>
                <c:pt idx="1642">
                  <c:v>-3.4590999999999998</c:v>
                </c:pt>
                <c:pt idx="1643">
                  <c:v>-3.3639000000000001</c:v>
                </c:pt>
                <c:pt idx="1644">
                  <c:v>-3.3102999999999998</c:v>
                </c:pt>
                <c:pt idx="1645">
                  <c:v>-3.2406999999999999</c:v>
                </c:pt>
                <c:pt idx="1646">
                  <c:v>-2.9765999999999999</c:v>
                </c:pt>
                <c:pt idx="1647">
                  <c:v>-2.6030000000000002</c:v>
                </c:pt>
                <c:pt idx="1648">
                  <c:v>-2.0977999999999999</c:v>
                </c:pt>
                <c:pt idx="1649">
                  <c:v>-1.3426</c:v>
                </c:pt>
                <c:pt idx="1650">
                  <c:v>-0.46622000000000002</c:v>
                </c:pt>
                <c:pt idx="1651">
                  <c:v>0.35110000000000002</c:v>
                </c:pt>
                <c:pt idx="1652">
                  <c:v>0.90869999999999995</c:v>
                </c:pt>
                <c:pt idx="1653">
                  <c:v>1.6036999999999999</c:v>
                </c:pt>
                <c:pt idx="1654">
                  <c:v>2.4384999999999999</c:v>
                </c:pt>
                <c:pt idx="1655">
                  <c:v>3.2339000000000002</c:v>
                </c:pt>
                <c:pt idx="1656">
                  <c:v>4.1889000000000003</c:v>
                </c:pt>
                <c:pt idx="1657">
                  <c:v>5.0457999999999998</c:v>
                </c:pt>
                <c:pt idx="1658">
                  <c:v>5.9702000000000002</c:v>
                </c:pt>
                <c:pt idx="1659">
                  <c:v>7.0726000000000004</c:v>
                </c:pt>
                <c:pt idx="1660">
                  <c:v>8.4017999999999997</c:v>
                </c:pt>
                <c:pt idx="1661">
                  <c:v>9.9817999999999998</c:v>
                </c:pt>
                <c:pt idx="1662">
                  <c:v>11.712</c:v>
                </c:pt>
                <c:pt idx="1663">
                  <c:v>13.132999999999999</c:v>
                </c:pt>
                <c:pt idx="1664">
                  <c:v>13.71</c:v>
                </c:pt>
                <c:pt idx="1665">
                  <c:v>14.125999999999999</c:v>
                </c:pt>
                <c:pt idx="1666">
                  <c:v>14.661</c:v>
                </c:pt>
                <c:pt idx="1667">
                  <c:v>15.07</c:v>
                </c:pt>
                <c:pt idx="1668">
                  <c:v>15.679</c:v>
                </c:pt>
                <c:pt idx="1669">
                  <c:v>16.588999999999999</c:v>
                </c:pt>
                <c:pt idx="1670">
                  <c:v>17.634</c:v>
                </c:pt>
                <c:pt idx="1671">
                  <c:v>18.71</c:v>
                </c:pt>
                <c:pt idx="1672">
                  <c:v>19.673999999999999</c:v>
                </c:pt>
                <c:pt idx="1673">
                  <c:v>20.45</c:v>
                </c:pt>
                <c:pt idx="1674">
                  <c:v>21.047999999999998</c:v>
                </c:pt>
                <c:pt idx="1675">
                  <c:v>21.57</c:v>
                </c:pt>
                <c:pt idx="1676">
                  <c:v>22.155000000000001</c:v>
                </c:pt>
                <c:pt idx="1677">
                  <c:v>22.712</c:v>
                </c:pt>
                <c:pt idx="1678">
                  <c:v>23.277000000000001</c:v>
                </c:pt>
                <c:pt idx="1679">
                  <c:v>23.837</c:v>
                </c:pt>
                <c:pt idx="1680">
                  <c:v>24.635999999999999</c:v>
                </c:pt>
                <c:pt idx="1681">
                  <c:v>25.317</c:v>
                </c:pt>
                <c:pt idx="1682">
                  <c:v>25.858000000000001</c:v>
                </c:pt>
                <c:pt idx="1683">
                  <c:v>26.425000000000001</c:v>
                </c:pt>
                <c:pt idx="1684">
                  <c:v>26.957000000000001</c:v>
                </c:pt>
                <c:pt idx="1685">
                  <c:v>27.327000000000002</c:v>
                </c:pt>
                <c:pt idx="1686">
                  <c:v>27.841999999999999</c:v>
                </c:pt>
                <c:pt idx="1687">
                  <c:v>28.373999999999999</c:v>
                </c:pt>
                <c:pt idx="1688">
                  <c:v>28.852</c:v>
                </c:pt>
                <c:pt idx="1689">
                  <c:v>29.382999999999999</c:v>
                </c:pt>
                <c:pt idx="1690">
                  <c:v>29.574000000000002</c:v>
                </c:pt>
                <c:pt idx="1691">
                  <c:v>29.77</c:v>
                </c:pt>
                <c:pt idx="1692">
                  <c:v>30.006</c:v>
                </c:pt>
                <c:pt idx="1693">
                  <c:v>30.382000000000001</c:v>
                </c:pt>
                <c:pt idx="1694">
                  <c:v>30.789000000000001</c:v>
                </c:pt>
                <c:pt idx="1695">
                  <c:v>31.390999999999998</c:v>
                </c:pt>
                <c:pt idx="1696">
                  <c:v>31.923999999999999</c:v>
                </c:pt>
                <c:pt idx="1697">
                  <c:v>32.387</c:v>
                </c:pt>
                <c:pt idx="1698">
                  <c:v>32.692999999999998</c:v>
                </c:pt>
                <c:pt idx="1699">
                  <c:v>32.906999999999996</c:v>
                </c:pt>
                <c:pt idx="1700">
                  <c:v>33.177</c:v>
                </c:pt>
                <c:pt idx="1701">
                  <c:v>33.426000000000002</c:v>
                </c:pt>
                <c:pt idx="1702">
                  <c:v>33.649000000000001</c:v>
                </c:pt>
                <c:pt idx="1703">
                  <c:v>34.012</c:v>
                </c:pt>
                <c:pt idx="1704">
                  <c:v>34.024999999999999</c:v>
                </c:pt>
                <c:pt idx="1705">
                  <c:v>34.265000000000001</c:v>
                </c:pt>
                <c:pt idx="1706">
                  <c:v>34.601999999999997</c:v>
                </c:pt>
                <c:pt idx="1707">
                  <c:v>34.887999999999998</c:v>
                </c:pt>
                <c:pt idx="1708">
                  <c:v>35.317999999999998</c:v>
                </c:pt>
                <c:pt idx="1709">
                  <c:v>35.713000000000001</c:v>
                </c:pt>
                <c:pt idx="1710">
                  <c:v>35.996000000000002</c:v>
                </c:pt>
                <c:pt idx="1711">
                  <c:v>36.441000000000003</c:v>
                </c:pt>
                <c:pt idx="1712">
                  <c:v>36.695999999999998</c:v>
                </c:pt>
                <c:pt idx="1713">
                  <c:v>36.76</c:v>
                </c:pt>
                <c:pt idx="1714">
                  <c:v>36.866</c:v>
                </c:pt>
                <c:pt idx="1715">
                  <c:v>36.936</c:v>
                </c:pt>
                <c:pt idx="1716">
                  <c:v>37.067</c:v>
                </c:pt>
                <c:pt idx="1717">
                  <c:v>37.139000000000003</c:v>
                </c:pt>
                <c:pt idx="1718">
                  <c:v>37.265000000000001</c:v>
                </c:pt>
                <c:pt idx="1719">
                  <c:v>37.531999999999996</c:v>
                </c:pt>
                <c:pt idx="1720">
                  <c:v>37.718000000000004</c:v>
                </c:pt>
                <c:pt idx="1721">
                  <c:v>37.920999999999999</c:v>
                </c:pt>
                <c:pt idx="1722">
                  <c:v>38.283999999999999</c:v>
                </c:pt>
                <c:pt idx="1723">
                  <c:v>38.472000000000001</c:v>
                </c:pt>
                <c:pt idx="1724">
                  <c:v>38.590000000000003</c:v>
                </c:pt>
                <c:pt idx="1725">
                  <c:v>38.686999999999998</c:v>
                </c:pt>
                <c:pt idx="1726">
                  <c:v>38.792000000000002</c:v>
                </c:pt>
                <c:pt idx="1727">
                  <c:v>38.793999999999997</c:v>
                </c:pt>
                <c:pt idx="1728">
                  <c:v>38.994</c:v>
                </c:pt>
                <c:pt idx="1729">
                  <c:v>38.972000000000001</c:v>
                </c:pt>
                <c:pt idx="1730">
                  <c:v>39.048999999999999</c:v>
                </c:pt>
                <c:pt idx="1731">
                  <c:v>39.33</c:v>
                </c:pt>
                <c:pt idx="1732">
                  <c:v>39.570999999999998</c:v>
                </c:pt>
                <c:pt idx="1733">
                  <c:v>39.811999999999998</c:v>
                </c:pt>
                <c:pt idx="1734">
                  <c:v>39.887</c:v>
                </c:pt>
                <c:pt idx="1735">
                  <c:v>39.863</c:v>
                </c:pt>
                <c:pt idx="1736">
                  <c:v>39.832000000000001</c:v>
                </c:pt>
                <c:pt idx="1737">
                  <c:v>39.628999999999998</c:v>
                </c:pt>
                <c:pt idx="1738">
                  <c:v>39.722999999999999</c:v>
                </c:pt>
                <c:pt idx="1739">
                  <c:v>39.552999999999997</c:v>
                </c:pt>
                <c:pt idx="1740">
                  <c:v>39.395000000000003</c:v>
                </c:pt>
                <c:pt idx="1741">
                  <c:v>39.095999999999997</c:v>
                </c:pt>
                <c:pt idx="1742">
                  <c:v>39.045000000000002</c:v>
                </c:pt>
                <c:pt idx="1743">
                  <c:v>38.953000000000003</c:v>
                </c:pt>
                <c:pt idx="1744">
                  <c:v>38.877000000000002</c:v>
                </c:pt>
                <c:pt idx="1745">
                  <c:v>38.74</c:v>
                </c:pt>
                <c:pt idx="1746">
                  <c:v>38.780999999999999</c:v>
                </c:pt>
                <c:pt idx="1747">
                  <c:v>38.735999999999997</c:v>
                </c:pt>
                <c:pt idx="1748">
                  <c:v>38.930999999999997</c:v>
                </c:pt>
                <c:pt idx="1749">
                  <c:v>39.079000000000001</c:v>
                </c:pt>
                <c:pt idx="1750">
                  <c:v>38.914000000000001</c:v>
                </c:pt>
                <c:pt idx="1751">
                  <c:v>38.731999999999999</c:v>
                </c:pt>
                <c:pt idx="1752">
                  <c:v>38.555</c:v>
                </c:pt>
                <c:pt idx="1753">
                  <c:v>38.497</c:v>
                </c:pt>
                <c:pt idx="1754">
                  <c:v>38.423000000000002</c:v>
                </c:pt>
                <c:pt idx="1755">
                  <c:v>38.354999999999997</c:v>
                </c:pt>
                <c:pt idx="1756">
                  <c:v>38.332999999999998</c:v>
                </c:pt>
                <c:pt idx="1757">
                  <c:v>38.347999999999999</c:v>
                </c:pt>
                <c:pt idx="1758">
                  <c:v>38.384</c:v>
                </c:pt>
                <c:pt idx="1759">
                  <c:v>38.481999999999999</c:v>
                </c:pt>
                <c:pt idx="1760">
                  <c:v>38.61</c:v>
                </c:pt>
                <c:pt idx="1761">
                  <c:v>38.634</c:v>
                </c:pt>
                <c:pt idx="1762">
                  <c:v>38.448999999999998</c:v>
                </c:pt>
                <c:pt idx="1763">
                  <c:v>38.311999999999998</c:v>
                </c:pt>
                <c:pt idx="1764">
                  <c:v>38.116</c:v>
                </c:pt>
                <c:pt idx="1765">
                  <c:v>38.054000000000002</c:v>
                </c:pt>
                <c:pt idx="1766">
                  <c:v>38.093000000000004</c:v>
                </c:pt>
                <c:pt idx="1767">
                  <c:v>38.201000000000001</c:v>
                </c:pt>
                <c:pt idx="1768">
                  <c:v>38.155000000000001</c:v>
                </c:pt>
                <c:pt idx="1769">
                  <c:v>38.174999999999997</c:v>
                </c:pt>
                <c:pt idx="1770">
                  <c:v>38.433999999999997</c:v>
                </c:pt>
                <c:pt idx="1771">
                  <c:v>38.610999999999997</c:v>
                </c:pt>
                <c:pt idx="1772">
                  <c:v>38.679000000000002</c:v>
                </c:pt>
                <c:pt idx="1773">
                  <c:v>38.771999999999998</c:v>
                </c:pt>
                <c:pt idx="1774">
                  <c:v>38.520000000000003</c:v>
                </c:pt>
                <c:pt idx="1775">
                  <c:v>38.21</c:v>
                </c:pt>
                <c:pt idx="1776">
                  <c:v>38.201999999999998</c:v>
                </c:pt>
                <c:pt idx="1777">
                  <c:v>38.299999999999997</c:v>
                </c:pt>
                <c:pt idx="1778">
                  <c:v>38.539000000000001</c:v>
                </c:pt>
                <c:pt idx="1779">
                  <c:v>38.893000000000001</c:v>
                </c:pt>
                <c:pt idx="1780">
                  <c:v>39.197000000000003</c:v>
                </c:pt>
                <c:pt idx="1781">
                  <c:v>39.225000000000001</c:v>
                </c:pt>
                <c:pt idx="1782">
                  <c:v>39.332999999999998</c:v>
                </c:pt>
                <c:pt idx="1783">
                  <c:v>39.331000000000003</c:v>
                </c:pt>
                <c:pt idx="1784">
                  <c:v>39.363999999999997</c:v>
                </c:pt>
                <c:pt idx="1785">
                  <c:v>39.576999999999998</c:v>
                </c:pt>
                <c:pt idx="1786">
                  <c:v>39.737000000000002</c:v>
                </c:pt>
                <c:pt idx="1787">
                  <c:v>39.805</c:v>
                </c:pt>
                <c:pt idx="1788">
                  <c:v>39.798999999999999</c:v>
                </c:pt>
                <c:pt idx="1789">
                  <c:v>39.862000000000002</c:v>
                </c:pt>
                <c:pt idx="1790">
                  <c:v>39.889000000000003</c:v>
                </c:pt>
                <c:pt idx="1791">
                  <c:v>39.853000000000002</c:v>
                </c:pt>
                <c:pt idx="1792">
                  <c:v>39.865000000000002</c:v>
                </c:pt>
                <c:pt idx="1793">
                  <c:v>39.585999999999999</c:v>
                </c:pt>
                <c:pt idx="1794">
                  <c:v>39.18</c:v>
                </c:pt>
                <c:pt idx="1795">
                  <c:v>38.649000000000001</c:v>
                </c:pt>
                <c:pt idx="1796">
                  <c:v>37.869999999999997</c:v>
                </c:pt>
                <c:pt idx="1797">
                  <c:v>36.685000000000002</c:v>
                </c:pt>
                <c:pt idx="1798">
                  <c:v>35.445999999999998</c:v>
                </c:pt>
                <c:pt idx="1799">
                  <c:v>33.866</c:v>
                </c:pt>
                <c:pt idx="1800">
                  <c:v>32.216999999999999</c:v>
                </c:pt>
                <c:pt idx="1801">
                  <c:v>30.716999999999999</c:v>
                </c:pt>
                <c:pt idx="1802">
                  <c:v>29.286999999999999</c:v>
                </c:pt>
                <c:pt idx="1803">
                  <c:v>27.891999999999999</c:v>
                </c:pt>
                <c:pt idx="1804">
                  <c:v>26.417000000000002</c:v>
                </c:pt>
                <c:pt idx="1805">
                  <c:v>24.797999999999998</c:v>
                </c:pt>
                <c:pt idx="1806">
                  <c:v>22.91</c:v>
                </c:pt>
                <c:pt idx="1807">
                  <c:v>20.661000000000001</c:v>
                </c:pt>
                <c:pt idx="1808">
                  <c:v>18.745999999999999</c:v>
                </c:pt>
                <c:pt idx="1809">
                  <c:v>17.341999999999999</c:v>
                </c:pt>
                <c:pt idx="1810">
                  <c:v>16.3</c:v>
                </c:pt>
                <c:pt idx="1811">
                  <c:v>15.467000000000001</c:v>
                </c:pt>
                <c:pt idx="1812">
                  <c:v>14.624000000000001</c:v>
                </c:pt>
                <c:pt idx="1813">
                  <c:v>13.635999999999999</c:v>
                </c:pt>
                <c:pt idx="1814">
                  <c:v>12.583</c:v>
                </c:pt>
                <c:pt idx="1815">
                  <c:v>11.492000000000001</c:v>
                </c:pt>
                <c:pt idx="1816">
                  <c:v>10.337999999999999</c:v>
                </c:pt>
                <c:pt idx="1817">
                  <c:v>9.1548999999999996</c:v>
                </c:pt>
                <c:pt idx="1818">
                  <c:v>7.6254999999999997</c:v>
                </c:pt>
                <c:pt idx="1819">
                  <c:v>6.3792</c:v>
                </c:pt>
                <c:pt idx="1820">
                  <c:v>5.2830000000000004</c:v>
                </c:pt>
                <c:pt idx="1821">
                  <c:v>4.4034000000000004</c:v>
                </c:pt>
                <c:pt idx="1822">
                  <c:v>3.6373000000000002</c:v>
                </c:pt>
                <c:pt idx="1823">
                  <c:v>3.0182000000000002</c:v>
                </c:pt>
                <c:pt idx="1824">
                  <c:v>2.4849000000000001</c:v>
                </c:pt>
                <c:pt idx="1825">
                  <c:v>1.9857</c:v>
                </c:pt>
                <c:pt idx="1826">
                  <c:v>1.4664999999999999</c:v>
                </c:pt>
                <c:pt idx="1827">
                  <c:v>0.85587999999999997</c:v>
                </c:pt>
                <c:pt idx="1828">
                  <c:v>0.28434999999999999</c:v>
                </c:pt>
                <c:pt idx="1829">
                  <c:v>-0.21643000000000001</c:v>
                </c:pt>
                <c:pt idx="1830">
                  <c:v>-0.69282999999999995</c:v>
                </c:pt>
                <c:pt idx="1831">
                  <c:v>-1.1228</c:v>
                </c:pt>
                <c:pt idx="1832">
                  <c:v>-1.5833999999999999</c:v>
                </c:pt>
                <c:pt idx="1833">
                  <c:v>-1.9845999999999999</c:v>
                </c:pt>
                <c:pt idx="1834">
                  <c:v>-2.3723999999999998</c:v>
                </c:pt>
                <c:pt idx="1835">
                  <c:v>-2.8048000000000002</c:v>
                </c:pt>
                <c:pt idx="1836">
                  <c:v>-3.0840000000000001</c:v>
                </c:pt>
                <c:pt idx="1837">
                  <c:v>-3.3483000000000001</c:v>
                </c:pt>
                <c:pt idx="1838">
                  <c:v>-3.5017999999999998</c:v>
                </c:pt>
                <c:pt idx="1839">
                  <c:v>-3.4836</c:v>
                </c:pt>
                <c:pt idx="1840">
                  <c:v>-3.4512999999999998</c:v>
                </c:pt>
                <c:pt idx="1841">
                  <c:v>-3.4108999999999998</c:v>
                </c:pt>
                <c:pt idx="1842">
                  <c:v>-3.4466000000000001</c:v>
                </c:pt>
                <c:pt idx="1843">
                  <c:v>-3.4990999999999999</c:v>
                </c:pt>
                <c:pt idx="1844">
                  <c:v>-3.5621999999999998</c:v>
                </c:pt>
                <c:pt idx="1845">
                  <c:v>-3.7570999999999999</c:v>
                </c:pt>
                <c:pt idx="1846">
                  <c:v>-3.8889999999999998</c:v>
                </c:pt>
                <c:pt idx="1847">
                  <c:v>-4.0087999999999999</c:v>
                </c:pt>
                <c:pt idx="1848">
                  <c:v>-4.0984999999999996</c:v>
                </c:pt>
                <c:pt idx="1849">
                  <c:v>-4.1745000000000001</c:v>
                </c:pt>
                <c:pt idx="1850">
                  <c:v>-4.1801000000000004</c:v>
                </c:pt>
                <c:pt idx="1851">
                  <c:v>-4.1702000000000004</c:v>
                </c:pt>
                <c:pt idx="1852">
                  <c:v>-4.1997999999999998</c:v>
                </c:pt>
                <c:pt idx="1853">
                  <c:v>-4.2915000000000001</c:v>
                </c:pt>
                <c:pt idx="1854">
                  <c:v>-4.3</c:v>
                </c:pt>
                <c:pt idx="1855">
                  <c:v>-4.3205999999999998</c:v>
                </c:pt>
                <c:pt idx="1856">
                  <c:v>-4.3933</c:v>
                </c:pt>
                <c:pt idx="1857">
                  <c:v>-4.5757000000000003</c:v>
                </c:pt>
                <c:pt idx="1858">
                  <c:v>-4.6924999999999999</c:v>
                </c:pt>
                <c:pt idx="1859">
                  <c:v>-4.7874999999999996</c:v>
                </c:pt>
                <c:pt idx="1860">
                  <c:v>-4.7901999999999996</c:v>
                </c:pt>
                <c:pt idx="1861">
                  <c:v>-4.7370000000000001</c:v>
                </c:pt>
                <c:pt idx="1862">
                  <c:v>-4.7694999999999999</c:v>
                </c:pt>
                <c:pt idx="1863">
                  <c:v>-4.8990999999999998</c:v>
                </c:pt>
                <c:pt idx="1864">
                  <c:v>-5.0862999999999996</c:v>
                </c:pt>
                <c:pt idx="1865">
                  <c:v>-5.2485999999999997</c:v>
                </c:pt>
                <c:pt idx="1866">
                  <c:v>-5.5609000000000002</c:v>
                </c:pt>
                <c:pt idx="1867">
                  <c:v>-5.6867999999999999</c:v>
                </c:pt>
                <c:pt idx="1868">
                  <c:v>-6.0472000000000001</c:v>
                </c:pt>
                <c:pt idx="1869">
                  <c:v>-6.3930999999999996</c:v>
                </c:pt>
                <c:pt idx="1870">
                  <c:v>-6.7941000000000003</c:v>
                </c:pt>
                <c:pt idx="1871">
                  <c:v>-7.0393999999999997</c:v>
                </c:pt>
                <c:pt idx="1872">
                  <c:v>-7.3323999999999998</c:v>
                </c:pt>
                <c:pt idx="1873">
                  <c:v>-7.5153999999999996</c:v>
                </c:pt>
                <c:pt idx="1874">
                  <c:v>-7.6909999999999998</c:v>
                </c:pt>
                <c:pt idx="1875">
                  <c:v>-7.8597000000000001</c:v>
                </c:pt>
                <c:pt idx="1876">
                  <c:v>-8.1187000000000005</c:v>
                </c:pt>
                <c:pt idx="1877">
                  <c:v>-8.6973000000000003</c:v>
                </c:pt>
                <c:pt idx="1878">
                  <c:v>-9.5122</c:v>
                </c:pt>
                <c:pt idx="1879">
                  <c:v>-10.374000000000001</c:v>
                </c:pt>
                <c:pt idx="1880">
                  <c:v>-11.17</c:v>
                </c:pt>
                <c:pt idx="1881">
                  <c:v>-11.769</c:v>
                </c:pt>
                <c:pt idx="1882">
                  <c:v>-12.385999999999999</c:v>
                </c:pt>
                <c:pt idx="1883">
                  <c:v>-12.878</c:v>
                </c:pt>
                <c:pt idx="1884">
                  <c:v>-13.34</c:v>
                </c:pt>
                <c:pt idx="1885">
                  <c:v>-13.92</c:v>
                </c:pt>
                <c:pt idx="1886">
                  <c:v>-14.726000000000001</c:v>
                </c:pt>
                <c:pt idx="1887">
                  <c:v>-15.723000000000001</c:v>
                </c:pt>
                <c:pt idx="1888">
                  <c:v>-16.643999999999998</c:v>
                </c:pt>
                <c:pt idx="1889">
                  <c:v>-17.413</c:v>
                </c:pt>
                <c:pt idx="1890">
                  <c:v>-18.338000000000001</c:v>
                </c:pt>
                <c:pt idx="1891">
                  <c:v>-19.335000000000001</c:v>
                </c:pt>
                <c:pt idx="1892">
                  <c:v>-20.626000000000001</c:v>
                </c:pt>
                <c:pt idx="1893">
                  <c:v>-21.844999999999999</c:v>
                </c:pt>
                <c:pt idx="1894">
                  <c:v>-22.655999999999999</c:v>
                </c:pt>
                <c:pt idx="1895">
                  <c:v>-23.268000000000001</c:v>
                </c:pt>
                <c:pt idx="1896">
                  <c:v>-23.763999999999999</c:v>
                </c:pt>
                <c:pt idx="1897">
                  <c:v>-24.416</c:v>
                </c:pt>
                <c:pt idx="1898">
                  <c:v>-25.282</c:v>
                </c:pt>
                <c:pt idx="1899">
                  <c:v>-26.16</c:v>
                </c:pt>
                <c:pt idx="1900">
                  <c:v>-27.105</c:v>
                </c:pt>
                <c:pt idx="1901">
                  <c:v>-28.061</c:v>
                </c:pt>
                <c:pt idx="1902">
                  <c:v>-28.885000000000002</c:v>
                </c:pt>
                <c:pt idx="1903">
                  <c:v>-30.087</c:v>
                </c:pt>
                <c:pt idx="1904">
                  <c:v>-31.367999999999999</c:v>
                </c:pt>
                <c:pt idx="1905">
                  <c:v>-32.659999999999997</c:v>
                </c:pt>
                <c:pt idx="1906">
                  <c:v>-33.728000000000002</c:v>
                </c:pt>
                <c:pt idx="1907">
                  <c:v>-34.716999999999999</c:v>
                </c:pt>
                <c:pt idx="1908">
                  <c:v>-35.442</c:v>
                </c:pt>
                <c:pt idx="1909">
                  <c:v>-36.406999999999996</c:v>
                </c:pt>
                <c:pt idx="1910">
                  <c:v>-37.463999999999999</c:v>
                </c:pt>
                <c:pt idx="1911">
                  <c:v>-38.72</c:v>
                </c:pt>
                <c:pt idx="1912">
                  <c:v>-40.249000000000002</c:v>
                </c:pt>
                <c:pt idx="1913">
                  <c:v>-41.496000000000002</c:v>
                </c:pt>
                <c:pt idx="1914">
                  <c:v>-42.368000000000002</c:v>
                </c:pt>
                <c:pt idx="1915">
                  <c:v>-43.448</c:v>
                </c:pt>
                <c:pt idx="1916">
                  <c:v>-44.616999999999997</c:v>
                </c:pt>
                <c:pt idx="1917">
                  <c:v>-45.807000000000002</c:v>
                </c:pt>
                <c:pt idx="1918">
                  <c:v>-47.057000000000002</c:v>
                </c:pt>
                <c:pt idx="1919">
                  <c:v>-48.024000000000001</c:v>
                </c:pt>
                <c:pt idx="1920">
                  <c:v>-48.884999999999998</c:v>
                </c:pt>
                <c:pt idx="1921">
                  <c:v>-49.838999999999999</c:v>
                </c:pt>
                <c:pt idx="1922">
                  <c:v>-50.83</c:v>
                </c:pt>
                <c:pt idx="1923">
                  <c:v>-51.076999999999998</c:v>
                </c:pt>
                <c:pt idx="1924">
                  <c:v>-50.982999999999997</c:v>
                </c:pt>
                <c:pt idx="1925">
                  <c:v>-51.207999999999998</c:v>
                </c:pt>
                <c:pt idx="1926">
                  <c:v>-51.960999999999999</c:v>
                </c:pt>
                <c:pt idx="1927">
                  <c:v>-52.896999999999998</c:v>
                </c:pt>
                <c:pt idx="1928">
                  <c:v>-53.429000000000002</c:v>
                </c:pt>
                <c:pt idx="1929">
                  <c:v>-53.723999999999997</c:v>
                </c:pt>
                <c:pt idx="1930">
                  <c:v>-53.735999999999997</c:v>
                </c:pt>
                <c:pt idx="1931">
                  <c:v>-53.64</c:v>
                </c:pt>
                <c:pt idx="1932">
                  <c:v>-53.780999999999999</c:v>
                </c:pt>
                <c:pt idx="1933">
                  <c:v>-54.156999999999996</c:v>
                </c:pt>
                <c:pt idx="1934">
                  <c:v>-54.732999999999997</c:v>
                </c:pt>
                <c:pt idx="1935">
                  <c:v>-55.24</c:v>
                </c:pt>
                <c:pt idx="1936">
                  <c:v>-55.540999999999997</c:v>
                </c:pt>
                <c:pt idx="1937">
                  <c:v>-55.476999999999997</c:v>
                </c:pt>
                <c:pt idx="1938">
                  <c:v>-55.155000000000001</c:v>
                </c:pt>
                <c:pt idx="1939">
                  <c:v>-55.427999999999997</c:v>
                </c:pt>
                <c:pt idx="1940">
                  <c:v>-56.084000000000003</c:v>
                </c:pt>
                <c:pt idx="1941">
                  <c:v>-56.616</c:v>
                </c:pt>
                <c:pt idx="1942">
                  <c:v>-57.133000000000003</c:v>
                </c:pt>
                <c:pt idx="1943">
                  <c:v>-57.421999999999997</c:v>
                </c:pt>
                <c:pt idx="1944">
                  <c:v>-57.167999999999999</c:v>
                </c:pt>
                <c:pt idx="1945">
                  <c:v>-56.518999999999998</c:v>
                </c:pt>
                <c:pt idx="1946">
                  <c:v>-56.76</c:v>
                </c:pt>
                <c:pt idx="1947">
                  <c:v>-57.747999999999998</c:v>
                </c:pt>
                <c:pt idx="1948">
                  <c:v>-58.234000000000002</c:v>
                </c:pt>
                <c:pt idx="1949">
                  <c:v>-58.335999999999999</c:v>
                </c:pt>
                <c:pt idx="1950">
                  <c:v>-58.463999999999999</c:v>
                </c:pt>
                <c:pt idx="1951">
                  <c:v>-58.042000000000002</c:v>
                </c:pt>
                <c:pt idx="1952">
                  <c:v>-58.033999999999999</c:v>
                </c:pt>
                <c:pt idx="1953">
                  <c:v>-58.7</c:v>
                </c:pt>
                <c:pt idx="1954">
                  <c:v>-59.186999999999998</c:v>
                </c:pt>
                <c:pt idx="1955">
                  <c:v>-59.639000000000003</c:v>
                </c:pt>
                <c:pt idx="1956">
                  <c:v>-60.139000000000003</c:v>
                </c:pt>
                <c:pt idx="1957">
                  <c:v>-60.261000000000003</c:v>
                </c:pt>
                <c:pt idx="1958">
                  <c:v>-60.225000000000001</c:v>
                </c:pt>
                <c:pt idx="1959">
                  <c:v>-60.368000000000002</c:v>
                </c:pt>
                <c:pt idx="1960">
                  <c:v>-60.622</c:v>
                </c:pt>
                <c:pt idx="1961">
                  <c:v>-60.720999999999997</c:v>
                </c:pt>
                <c:pt idx="1962">
                  <c:v>-61.014000000000003</c:v>
                </c:pt>
                <c:pt idx="1963">
                  <c:v>-61.258000000000003</c:v>
                </c:pt>
                <c:pt idx="1964">
                  <c:v>-61.241</c:v>
                </c:pt>
                <c:pt idx="1965">
                  <c:v>-61.283999999999999</c:v>
                </c:pt>
                <c:pt idx="1966">
                  <c:v>-61.106999999999999</c:v>
                </c:pt>
                <c:pt idx="1967">
                  <c:v>-60.401000000000003</c:v>
                </c:pt>
                <c:pt idx="1968">
                  <c:v>-59.485999999999997</c:v>
                </c:pt>
                <c:pt idx="1969">
                  <c:v>-58.902999999999999</c:v>
                </c:pt>
                <c:pt idx="1970">
                  <c:v>-58.752000000000002</c:v>
                </c:pt>
                <c:pt idx="1971">
                  <c:v>-58.34</c:v>
                </c:pt>
                <c:pt idx="1972">
                  <c:v>-57.530999999999999</c:v>
                </c:pt>
                <c:pt idx="1973">
                  <c:v>-56.593000000000004</c:v>
                </c:pt>
                <c:pt idx="1974">
                  <c:v>-54.917000000000002</c:v>
                </c:pt>
                <c:pt idx="1975">
                  <c:v>-52.960999999999999</c:v>
                </c:pt>
                <c:pt idx="1976">
                  <c:v>-50.167999999999999</c:v>
                </c:pt>
                <c:pt idx="1977">
                  <c:v>-46.851999999999997</c:v>
                </c:pt>
                <c:pt idx="1978">
                  <c:v>-44.442</c:v>
                </c:pt>
                <c:pt idx="1979">
                  <c:v>-41.16</c:v>
                </c:pt>
                <c:pt idx="1980">
                  <c:v>-37.975999999999999</c:v>
                </c:pt>
                <c:pt idx="1981">
                  <c:v>-34.209000000000003</c:v>
                </c:pt>
                <c:pt idx="1982">
                  <c:v>-30.097000000000001</c:v>
                </c:pt>
                <c:pt idx="1983">
                  <c:v>-25.974</c:v>
                </c:pt>
                <c:pt idx="1984">
                  <c:v>-22.706</c:v>
                </c:pt>
                <c:pt idx="1985">
                  <c:v>-19.309999999999999</c:v>
                </c:pt>
                <c:pt idx="1986">
                  <c:v>-15.403</c:v>
                </c:pt>
                <c:pt idx="1987">
                  <c:v>-12.558</c:v>
                </c:pt>
                <c:pt idx="1988">
                  <c:v>-10.430999999999999</c:v>
                </c:pt>
                <c:pt idx="1989">
                  <c:v>-8.9139999999999997</c:v>
                </c:pt>
                <c:pt idx="1990">
                  <c:v>-7.8204000000000002</c:v>
                </c:pt>
                <c:pt idx="1991">
                  <c:v>-6.9141000000000004</c:v>
                </c:pt>
                <c:pt idx="1992">
                  <c:v>-5.9191000000000003</c:v>
                </c:pt>
                <c:pt idx="1993">
                  <c:v>-5.1348000000000003</c:v>
                </c:pt>
                <c:pt idx="1994">
                  <c:v>-4.5890000000000004</c:v>
                </c:pt>
                <c:pt idx="1995">
                  <c:v>-4.3712</c:v>
                </c:pt>
                <c:pt idx="1996">
                  <c:v>-4.1379000000000001</c:v>
                </c:pt>
                <c:pt idx="1997">
                  <c:v>-3.9028</c:v>
                </c:pt>
                <c:pt idx="1998">
                  <c:v>-3.9218999999999999</c:v>
                </c:pt>
                <c:pt idx="1999">
                  <c:v>-3.9239999999999999</c:v>
                </c:pt>
                <c:pt idx="2000">
                  <c:v>-4.0364000000000004</c:v>
                </c:pt>
                <c:pt idx="2001">
                  <c:v>-4.2465999999999999</c:v>
                </c:pt>
                <c:pt idx="2002">
                  <c:v>-4.4591000000000003</c:v>
                </c:pt>
                <c:pt idx="2003">
                  <c:v>-4.6273999999999997</c:v>
                </c:pt>
                <c:pt idx="2004">
                  <c:v>-4.7472000000000003</c:v>
                </c:pt>
                <c:pt idx="2005">
                  <c:v>-4.8320999999999996</c:v>
                </c:pt>
                <c:pt idx="2006">
                  <c:v>-4.8346</c:v>
                </c:pt>
                <c:pt idx="2007">
                  <c:v>-4.8369999999999997</c:v>
                </c:pt>
                <c:pt idx="2008">
                  <c:v>-4.8494999999999999</c:v>
                </c:pt>
                <c:pt idx="2009">
                  <c:v>-4.8525999999999998</c:v>
                </c:pt>
                <c:pt idx="2010">
                  <c:v>-4.9592000000000001</c:v>
                </c:pt>
                <c:pt idx="2011">
                  <c:v>-5.0151000000000003</c:v>
                </c:pt>
                <c:pt idx="2012">
                  <c:v>-5.0839999999999996</c:v>
                </c:pt>
                <c:pt idx="2013">
                  <c:v>-5.2362000000000002</c:v>
                </c:pt>
                <c:pt idx="2014">
                  <c:v>-5.3455000000000004</c:v>
                </c:pt>
                <c:pt idx="2015">
                  <c:v>-5.4317000000000002</c:v>
                </c:pt>
                <c:pt idx="2016">
                  <c:v>-5.3540000000000001</c:v>
                </c:pt>
                <c:pt idx="2017">
                  <c:v>-5.2838000000000003</c:v>
                </c:pt>
                <c:pt idx="2018">
                  <c:v>-5.2434000000000003</c:v>
                </c:pt>
                <c:pt idx="2019">
                  <c:v>-5.2393999999999998</c:v>
                </c:pt>
                <c:pt idx="2020">
                  <c:v>-5.2835000000000001</c:v>
                </c:pt>
                <c:pt idx="2021">
                  <c:v>-5.3377999999999997</c:v>
                </c:pt>
                <c:pt idx="2022">
                  <c:v>-5.3639999999999999</c:v>
                </c:pt>
                <c:pt idx="2023">
                  <c:v>-5.2969999999999997</c:v>
                </c:pt>
                <c:pt idx="2024">
                  <c:v>-5.1783999999999999</c:v>
                </c:pt>
                <c:pt idx="2025">
                  <c:v>-5.1447000000000003</c:v>
                </c:pt>
                <c:pt idx="2026">
                  <c:v>-4.9745999999999997</c:v>
                </c:pt>
                <c:pt idx="2027">
                  <c:v>-5.8103999999999996</c:v>
                </c:pt>
                <c:pt idx="2028">
                  <c:v>-4.7171000000000003</c:v>
                </c:pt>
                <c:pt idx="2029">
                  <c:v>-5.3798000000000004</c:v>
                </c:pt>
                <c:pt idx="2030">
                  <c:v>-5.0431999999999997</c:v>
                </c:pt>
                <c:pt idx="2031">
                  <c:v>-4.8224</c:v>
                </c:pt>
                <c:pt idx="2032">
                  <c:v>-4.4520999999999997</c:v>
                </c:pt>
                <c:pt idx="2033">
                  <c:v>-4.1303000000000001</c:v>
                </c:pt>
                <c:pt idx="2034">
                  <c:v>-3.9462000000000002</c:v>
                </c:pt>
                <c:pt idx="2035">
                  <c:v>-4.0015000000000001</c:v>
                </c:pt>
                <c:pt idx="2036">
                  <c:v>-4.1885000000000003</c:v>
                </c:pt>
                <c:pt idx="2037">
                  <c:v>-4.6826999999999996</c:v>
                </c:pt>
                <c:pt idx="2038">
                  <c:v>-4.9755000000000003</c:v>
                </c:pt>
                <c:pt idx="2039">
                  <c:v>-5.2735000000000003</c:v>
                </c:pt>
                <c:pt idx="2040">
                  <c:v>-5.4942000000000002</c:v>
                </c:pt>
                <c:pt idx="2041">
                  <c:v>-5.5789999999999997</c:v>
                </c:pt>
                <c:pt idx="2042">
                  <c:v>-5.4176000000000002</c:v>
                </c:pt>
                <c:pt idx="2043">
                  <c:v>-5.1871</c:v>
                </c:pt>
                <c:pt idx="2044">
                  <c:v>-5.0552000000000001</c:v>
                </c:pt>
                <c:pt idx="2045">
                  <c:v>-5.2823000000000002</c:v>
                </c:pt>
                <c:pt idx="2046">
                  <c:v>-5.4276</c:v>
                </c:pt>
                <c:pt idx="2047">
                  <c:v>-5.4409000000000001</c:v>
                </c:pt>
                <c:pt idx="2048">
                  <c:v>-5.1318999999999999</c:v>
                </c:pt>
                <c:pt idx="2049">
                  <c:v>-4.9942000000000002</c:v>
                </c:pt>
                <c:pt idx="2050">
                  <c:v>-6.0217000000000001</c:v>
                </c:pt>
                <c:pt idx="2051">
                  <c:v>-5.6322999999999999</c:v>
                </c:pt>
                <c:pt idx="2052">
                  <c:v>-5.2514000000000003</c:v>
                </c:pt>
                <c:pt idx="2053">
                  <c:v>-5.1555999999999997</c:v>
                </c:pt>
                <c:pt idx="2054">
                  <c:v>-5.0576999999999996</c:v>
                </c:pt>
                <c:pt idx="2055">
                  <c:v>-5.0073999999999996</c:v>
                </c:pt>
                <c:pt idx="2056">
                  <c:v>-4.9866999999999999</c:v>
                </c:pt>
                <c:pt idx="2057">
                  <c:v>-4.8849</c:v>
                </c:pt>
                <c:pt idx="2058">
                  <c:v>-4.5418000000000003</c:v>
                </c:pt>
                <c:pt idx="2059">
                  <c:v>-4.1294000000000004</c:v>
                </c:pt>
                <c:pt idx="2060">
                  <c:v>-3.8086000000000002</c:v>
                </c:pt>
                <c:pt idx="2061">
                  <c:v>-3.5525000000000002</c:v>
                </c:pt>
                <c:pt idx="2062">
                  <c:v>-3.5415000000000001</c:v>
                </c:pt>
                <c:pt idx="2063">
                  <c:v>-3.9119999999999999</c:v>
                </c:pt>
                <c:pt idx="2064">
                  <c:v>-4.2656000000000001</c:v>
                </c:pt>
                <c:pt idx="2065">
                  <c:v>-4.4024000000000001</c:v>
                </c:pt>
                <c:pt idx="2066">
                  <c:v>-4.4226999999999999</c:v>
                </c:pt>
                <c:pt idx="2067">
                  <c:v>-4.5354000000000001</c:v>
                </c:pt>
                <c:pt idx="2068">
                  <c:v>-4.7473000000000001</c:v>
                </c:pt>
                <c:pt idx="2069">
                  <c:v>-4.9013</c:v>
                </c:pt>
                <c:pt idx="2070">
                  <c:v>-5.0538999999999996</c:v>
                </c:pt>
                <c:pt idx="2071">
                  <c:v>-5.1037999999999997</c:v>
                </c:pt>
                <c:pt idx="2072">
                  <c:v>-5.2652000000000001</c:v>
                </c:pt>
                <c:pt idx="2073">
                  <c:v>-5.2618</c:v>
                </c:pt>
                <c:pt idx="2074">
                  <c:v>-5.1913999999999998</c:v>
                </c:pt>
                <c:pt idx="2075">
                  <c:v>-5.1661000000000001</c:v>
                </c:pt>
                <c:pt idx="2076">
                  <c:v>-4.9154999999999998</c:v>
                </c:pt>
                <c:pt idx="2077">
                  <c:v>-4.6161000000000003</c:v>
                </c:pt>
                <c:pt idx="2078">
                  <c:v>-4.3592000000000004</c:v>
                </c:pt>
                <c:pt idx="2079">
                  <c:v>-4.2102000000000004</c:v>
                </c:pt>
                <c:pt idx="2080">
                  <c:v>-4.1948999999999996</c:v>
                </c:pt>
                <c:pt idx="2081">
                  <c:v>-4.5288000000000004</c:v>
                </c:pt>
                <c:pt idx="2082">
                  <c:v>-4.8921999999999999</c:v>
                </c:pt>
                <c:pt idx="2083">
                  <c:v>-5.1852</c:v>
                </c:pt>
                <c:pt idx="2084">
                  <c:v>-5.2839999999999998</c:v>
                </c:pt>
                <c:pt idx="2085">
                  <c:v>-5.3491</c:v>
                </c:pt>
                <c:pt idx="2086">
                  <c:v>-5.3525</c:v>
                </c:pt>
                <c:pt idx="2087">
                  <c:v>-5.3307000000000002</c:v>
                </c:pt>
                <c:pt idx="2088">
                  <c:v>-5.2316000000000003</c:v>
                </c:pt>
                <c:pt idx="2089">
                  <c:v>-5.0206</c:v>
                </c:pt>
                <c:pt idx="2090">
                  <c:v>-4.9256000000000002</c:v>
                </c:pt>
                <c:pt idx="2091">
                  <c:v>-4.9165999999999999</c:v>
                </c:pt>
                <c:pt idx="2092">
                  <c:v>-5.0004</c:v>
                </c:pt>
                <c:pt idx="2093">
                  <c:v>-5.1375000000000002</c:v>
                </c:pt>
                <c:pt idx="2094">
                  <c:v>-5.1257000000000001</c:v>
                </c:pt>
                <c:pt idx="2095">
                  <c:v>-5.1265000000000001</c:v>
                </c:pt>
                <c:pt idx="2096">
                  <c:v>-5.07</c:v>
                </c:pt>
                <c:pt idx="2097">
                  <c:v>-5.1143000000000001</c:v>
                </c:pt>
                <c:pt idx="2098">
                  <c:v>-5.1658999999999997</c:v>
                </c:pt>
                <c:pt idx="2099">
                  <c:v>-5.1848000000000001</c:v>
                </c:pt>
                <c:pt idx="2100">
                  <c:v>-5.4508000000000001</c:v>
                </c:pt>
                <c:pt idx="2101">
                  <c:v>-5.6592000000000002</c:v>
                </c:pt>
                <c:pt idx="2102">
                  <c:v>-5.6527000000000003</c:v>
                </c:pt>
                <c:pt idx="2103">
                  <c:v>-5.5316999999999998</c:v>
                </c:pt>
                <c:pt idx="2104">
                  <c:v>-5.2960000000000003</c:v>
                </c:pt>
                <c:pt idx="2105">
                  <c:v>-5.0589000000000004</c:v>
                </c:pt>
                <c:pt idx="2106">
                  <c:v>-4.6372</c:v>
                </c:pt>
                <c:pt idx="2107">
                  <c:v>-4.4672000000000001</c:v>
                </c:pt>
                <c:pt idx="2108">
                  <c:v>-4.3480999999999996</c:v>
                </c:pt>
                <c:pt idx="2109">
                  <c:v>-4.5294999999999996</c:v>
                </c:pt>
                <c:pt idx="2110">
                  <c:v>-4.8375000000000004</c:v>
                </c:pt>
                <c:pt idx="2111">
                  <c:v>-5.0206</c:v>
                </c:pt>
                <c:pt idx="2112">
                  <c:v>-4.9423000000000004</c:v>
                </c:pt>
                <c:pt idx="2113">
                  <c:v>-4.6894</c:v>
                </c:pt>
                <c:pt idx="2114">
                  <c:v>-4.4729000000000001</c:v>
                </c:pt>
                <c:pt idx="2115">
                  <c:v>-4.4493999999999998</c:v>
                </c:pt>
                <c:pt idx="2116">
                  <c:v>-4.5970000000000004</c:v>
                </c:pt>
                <c:pt idx="2117">
                  <c:v>-4.6657000000000002</c:v>
                </c:pt>
                <c:pt idx="2118">
                  <c:v>-4.5259999999999998</c:v>
                </c:pt>
                <c:pt idx="2119">
                  <c:v>-4.3231000000000002</c:v>
                </c:pt>
                <c:pt idx="2120">
                  <c:v>-4.1619000000000002</c:v>
                </c:pt>
                <c:pt idx="2121">
                  <c:v>-4.1616</c:v>
                </c:pt>
                <c:pt idx="2122">
                  <c:v>-4.3489000000000004</c:v>
                </c:pt>
                <c:pt idx="2123">
                  <c:v>-4.4325999999999999</c:v>
                </c:pt>
                <c:pt idx="2124">
                  <c:v>-4.4086999999999996</c:v>
                </c:pt>
                <c:pt idx="2125">
                  <c:v>-4.3487999999999998</c:v>
                </c:pt>
                <c:pt idx="2126">
                  <c:v>-4.2483000000000004</c:v>
                </c:pt>
                <c:pt idx="2127">
                  <c:v>-4.2832999999999997</c:v>
                </c:pt>
                <c:pt idx="2128">
                  <c:v>-4.2530999999999999</c:v>
                </c:pt>
                <c:pt idx="2129">
                  <c:v>-4.2027999999999999</c:v>
                </c:pt>
                <c:pt idx="2130">
                  <c:v>-4.2508999999999997</c:v>
                </c:pt>
                <c:pt idx="2131">
                  <c:v>-4.1794000000000002</c:v>
                </c:pt>
                <c:pt idx="2132">
                  <c:v>-4.0023999999999997</c:v>
                </c:pt>
                <c:pt idx="2133">
                  <c:v>-3.6869000000000001</c:v>
                </c:pt>
                <c:pt idx="2134">
                  <c:v>-3.1616</c:v>
                </c:pt>
                <c:pt idx="2135">
                  <c:v>-2.4687999999999999</c:v>
                </c:pt>
                <c:pt idx="2136">
                  <c:v>-1.7005999999999999</c:v>
                </c:pt>
                <c:pt idx="2137">
                  <c:v>-1.0448</c:v>
                </c:pt>
                <c:pt idx="2138">
                  <c:v>-0.49024000000000001</c:v>
                </c:pt>
                <c:pt idx="2139">
                  <c:v>2.1885999999999999E-2</c:v>
                </c:pt>
                <c:pt idx="2140">
                  <c:v>0.54481000000000002</c:v>
                </c:pt>
                <c:pt idx="2141">
                  <c:v>0.80688000000000004</c:v>
                </c:pt>
                <c:pt idx="2142">
                  <c:v>1.0417000000000001</c:v>
                </c:pt>
                <c:pt idx="2143">
                  <c:v>1.3048999999999999</c:v>
                </c:pt>
                <c:pt idx="2144">
                  <c:v>1.6998</c:v>
                </c:pt>
                <c:pt idx="2145">
                  <c:v>2.3359999999999999</c:v>
                </c:pt>
                <c:pt idx="2146">
                  <c:v>2.7888999999999999</c:v>
                </c:pt>
                <c:pt idx="2147">
                  <c:v>3.0350999999999999</c:v>
                </c:pt>
                <c:pt idx="2148">
                  <c:v>3.1587000000000001</c:v>
                </c:pt>
                <c:pt idx="2149">
                  <c:v>3.0743999999999998</c:v>
                </c:pt>
                <c:pt idx="2150">
                  <c:v>3.1006</c:v>
                </c:pt>
                <c:pt idx="2151">
                  <c:v>2.9155000000000002</c:v>
                </c:pt>
                <c:pt idx="2152">
                  <c:v>2.9508000000000001</c:v>
                </c:pt>
                <c:pt idx="2153">
                  <c:v>2.9068999999999998</c:v>
                </c:pt>
                <c:pt idx="2154">
                  <c:v>2.8414999999999999</c:v>
                </c:pt>
                <c:pt idx="2155">
                  <c:v>3.1616</c:v>
                </c:pt>
                <c:pt idx="2156">
                  <c:v>3.6486000000000001</c:v>
                </c:pt>
                <c:pt idx="2157">
                  <c:v>3.9592000000000001</c:v>
                </c:pt>
                <c:pt idx="2158">
                  <c:v>4.1482000000000001</c:v>
                </c:pt>
                <c:pt idx="2159">
                  <c:v>4.1315999999999997</c:v>
                </c:pt>
                <c:pt idx="2160">
                  <c:v>3.8029000000000002</c:v>
                </c:pt>
                <c:pt idx="2161">
                  <c:v>3.4460999999999999</c:v>
                </c:pt>
                <c:pt idx="2162">
                  <c:v>3.0546000000000002</c:v>
                </c:pt>
                <c:pt idx="2163">
                  <c:v>2.8414999999999999</c:v>
                </c:pt>
                <c:pt idx="2164">
                  <c:v>2.6183000000000001</c:v>
                </c:pt>
                <c:pt idx="2165">
                  <c:v>2.3247</c:v>
                </c:pt>
                <c:pt idx="2166">
                  <c:v>2.7191999999999998</c:v>
                </c:pt>
                <c:pt idx="2167">
                  <c:v>2.2648999999999999</c:v>
                </c:pt>
                <c:pt idx="2168">
                  <c:v>1.4576</c:v>
                </c:pt>
                <c:pt idx="2169">
                  <c:v>0.77736000000000005</c:v>
                </c:pt>
                <c:pt idx="2170">
                  <c:v>7.8328999999999996E-2</c:v>
                </c:pt>
                <c:pt idx="2171">
                  <c:v>-0.22894999999999999</c:v>
                </c:pt>
                <c:pt idx="2172">
                  <c:v>-0.51727000000000001</c:v>
                </c:pt>
                <c:pt idx="2173">
                  <c:v>-0.93633999999999995</c:v>
                </c:pt>
                <c:pt idx="2174">
                  <c:v>-1.4772000000000001</c:v>
                </c:pt>
                <c:pt idx="2175">
                  <c:v>-2.2517999999999998</c:v>
                </c:pt>
                <c:pt idx="2176">
                  <c:v>-3.0838000000000001</c:v>
                </c:pt>
                <c:pt idx="2177">
                  <c:v>-3.9022999999999999</c:v>
                </c:pt>
                <c:pt idx="2178">
                  <c:v>-4.4775999999999998</c:v>
                </c:pt>
                <c:pt idx="2179">
                  <c:v>-5.0345000000000004</c:v>
                </c:pt>
                <c:pt idx="2180">
                  <c:v>-5.5384000000000002</c:v>
                </c:pt>
                <c:pt idx="2181">
                  <c:v>-5.9443999999999999</c:v>
                </c:pt>
                <c:pt idx="2182">
                  <c:v>-6.0552000000000001</c:v>
                </c:pt>
                <c:pt idx="2183">
                  <c:v>-6.1227999999999998</c:v>
                </c:pt>
                <c:pt idx="2184">
                  <c:v>-6.0723000000000003</c:v>
                </c:pt>
                <c:pt idx="2185">
                  <c:v>-5.9564000000000004</c:v>
                </c:pt>
                <c:pt idx="2186">
                  <c:v>-5.9040999999999997</c:v>
                </c:pt>
                <c:pt idx="2187">
                  <c:v>-5.9029999999999996</c:v>
                </c:pt>
                <c:pt idx="2188">
                  <c:v>-5.9051</c:v>
                </c:pt>
                <c:pt idx="2189">
                  <c:v>-5.8978999999999999</c:v>
                </c:pt>
                <c:pt idx="2190">
                  <c:v>-5.9238</c:v>
                </c:pt>
                <c:pt idx="2191">
                  <c:v>-5.8472999999999997</c:v>
                </c:pt>
                <c:pt idx="2192">
                  <c:v>-5.8593000000000002</c:v>
                </c:pt>
                <c:pt idx="2193">
                  <c:v>-5.8684000000000003</c:v>
                </c:pt>
                <c:pt idx="2194">
                  <c:v>-5.8581000000000003</c:v>
                </c:pt>
                <c:pt idx="2195">
                  <c:v>-5.8003999999999998</c:v>
                </c:pt>
                <c:pt idx="2196">
                  <c:v>-5.5593000000000004</c:v>
                </c:pt>
                <c:pt idx="2197">
                  <c:v>-5.4280999999999997</c:v>
                </c:pt>
                <c:pt idx="2198">
                  <c:v>-5.2873999999999999</c:v>
                </c:pt>
                <c:pt idx="2199">
                  <c:v>-5.1631</c:v>
                </c:pt>
                <c:pt idx="2200">
                  <c:v>-5.1344000000000003</c:v>
                </c:pt>
                <c:pt idx="2201">
                  <c:v>-5.1066000000000003</c:v>
                </c:pt>
                <c:pt idx="2202">
                  <c:v>-5.1108000000000002</c:v>
                </c:pt>
                <c:pt idx="2203">
                  <c:v>-5.1673</c:v>
                </c:pt>
                <c:pt idx="2204">
                  <c:v>-5.2415000000000003</c:v>
                </c:pt>
                <c:pt idx="2205">
                  <c:v>-5.3097000000000003</c:v>
                </c:pt>
                <c:pt idx="2206">
                  <c:v>-5.3514999999999997</c:v>
                </c:pt>
                <c:pt idx="2207">
                  <c:v>-5.4782000000000002</c:v>
                </c:pt>
                <c:pt idx="2208">
                  <c:v>-5.5095000000000001</c:v>
                </c:pt>
                <c:pt idx="2209">
                  <c:v>-5.4878</c:v>
                </c:pt>
                <c:pt idx="2210">
                  <c:v>-5.4508999999999999</c:v>
                </c:pt>
                <c:pt idx="2211">
                  <c:v>-5.3601999999999999</c:v>
                </c:pt>
                <c:pt idx="2212">
                  <c:v>-5.2874999999999996</c:v>
                </c:pt>
                <c:pt idx="2213">
                  <c:v>-5.2373000000000003</c:v>
                </c:pt>
                <c:pt idx="2214">
                  <c:v>-5.2458</c:v>
                </c:pt>
                <c:pt idx="2215">
                  <c:v>-5.3769</c:v>
                </c:pt>
                <c:pt idx="2216">
                  <c:v>-5.4211999999999998</c:v>
                </c:pt>
                <c:pt idx="2217">
                  <c:v>-5.4598000000000004</c:v>
                </c:pt>
                <c:pt idx="2218">
                  <c:v>-5.4520999999999997</c:v>
                </c:pt>
                <c:pt idx="2219">
                  <c:v>-5.4516999999999998</c:v>
                </c:pt>
                <c:pt idx="2220">
                  <c:v>-5.4932999999999996</c:v>
                </c:pt>
                <c:pt idx="2221">
                  <c:v>-5.5507</c:v>
                </c:pt>
                <c:pt idx="2222">
                  <c:v>-5.6597</c:v>
                </c:pt>
                <c:pt idx="2223">
                  <c:v>-5.7590000000000003</c:v>
                </c:pt>
                <c:pt idx="2224">
                  <c:v>-5.8265000000000002</c:v>
                </c:pt>
                <c:pt idx="2225">
                  <c:v>-5.8266999999999998</c:v>
                </c:pt>
                <c:pt idx="2226">
                  <c:v>-5.7850999999999999</c:v>
                </c:pt>
                <c:pt idx="2227">
                  <c:v>-5.7317999999999998</c:v>
                </c:pt>
                <c:pt idx="2228">
                  <c:v>-5.6822999999999997</c:v>
                </c:pt>
                <c:pt idx="2229">
                  <c:v>-5.6647999999999996</c:v>
                </c:pt>
                <c:pt idx="2230">
                  <c:v>-5.7378</c:v>
                </c:pt>
                <c:pt idx="2231">
                  <c:v>-5.7950999999999997</c:v>
                </c:pt>
                <c:pt idx="2232">
                  <c:v>-5.7771999999999997</c:v>
                </c:pt>
                <c:pt idx="2233">
                  <c:v>-5.5990000000000002</c:v>
                </c:pt>
                <c:pt idx="2234">
                  <c:v>-5.5346000000000002</c:v>
                </c:pt>
                <c:pt idx="2235">
                  <c:v>-5.5334000000000003</c:v>
                </c:pt>
                <c:pt idx="2236">
                  <c:v>-5.5269000000000004</c:v>
                </c:pt>
                <c:pt idx="2237">
                  <c:v>-5.5523999999999996</c:v>
                </c:pt>
                <c:pt idx="2238">
                  <c:v>-5.6062000000000003</c:v>
                </c:pt>
                <c:pt idx="2239">
                  <c:v>-5.6905999999999999</c:v>
                </c:pt>
                <c:pt idx="2240">
                  <c:v>-5.7801999999999998</c:v>
                </c:pt>
                <c:pt idx="2241">
                  <c:v>-5.7911000000000001</c:v>
                </c:pt>
                <c:pt idx="2242">
                  <c:v>-5.8384999999999998</c:v>
                </c:pt>
                <c:pt idx="2243">
                  <c:v>-5.8939000000000004</c:v>
                </c:pt>
                <c:pt idx="2244">
                  <c:v>-5.9753999999999996</c:v>
                </c:pt>
                <c:pt idx="2245">
                  <c:v>-6.0347999999999997</c:v>
                </c:pt>
                <c:pt idx="2246">
                  <c:v>-6.0267999999999997</c:v>
                </c:pt>
                <c:pt idx="2247">
                  <c:v>-5.9797000000000002</c:v>
                </c:pt>
                <c:pt idx="2248">
                  <c:v>-5.9138999999999999</c:v>
                </c:pt>
                <c:pt idx="2249">
                  <c:v>-5.8644999999999996</c:v>
                </c:pt>
                <c:pt idx="2250">
                  <c:v>-5.8930999999999996</c:v>
                </c:pt>
                <c:pt idx="2251">
                  <c:v>-5.8369</c:v>
                </c:pt>
                <c:pt idx="2252">
                  <c:v>-5.7716000000000003</c:v>
                </c:pt>
                <c:pt idx="2253">
                  <c:v>-5.7110000000000003</c:v>
                </c:pt>
                <c:pt idx="2254">
                  <c:v>-5.6764000000000001</c:v>
                </c:pt>
                <c:pt idx="2255">
                  <c:v>-5.6772</c:v>
                </c:pt>
                <c:pt idx="2256">
                  <c:v>-5.6769999999999996</c:v>
                </c:pt>
                <c:pt idx="2257">
                  <c:v>-5.7111999999999998</c:v>
                </c:pt>
                <c:pt idx="2258">
                  <c:v>-5.7138999999999998</c:v>
                </c:pt>
                <c:pt idx="2259">
                  <c:v>-5.6382000000000003</c:v>
                </c:pt>
                <c:pt idx="2260">
                  <c:v>-5.5694999999999997</c:v>
                </c:pt>
                <c:pt idx="2261">
                  <c:v>-5.4794</c:v>
                </c:pt>
                <c:pt idx="2262">
                  <c:v>-5.4402999999999997</c:v>
                </c:pt>
                <c:pt idx="2263">
                  <c:v>-5.3746999999999998</c:v>
                </c:pt>
                <c:pt idx="2264">
                  <c:v>-5.3117999999999999</c:v>
                </c:pt>
                <c:pt idx="2265">
                  <c:v>-5.2906000000000004</c:v>
                </c:pt>
                <c:pt idx="2266">
                  <c:v>-5.2232000000000003</c:v>
                </c:pt>
                <c:pt idx="2267">
                  <c:v>-5.1791999999999998</c:v>
                </c:pt>
                <c:pt idx="2268">
                  <c:v>-5.1596000000000002</c:v>
                </c:pt>
                <c:pt idx="2269">
                  <c:v>-5.0678000000000001</c:v>
                </c:pt>
                <c:pt idx="2270">
                  <c:v>-4.8606999999999996</c:v>
                </c:pt>
                <c:pt idx="2271">
                  <c:v>-4.5385</c:v>
                </c:pt>
                <c:pt idx="2272">
                  <c:v>-4.2511000000000001</c:v>
                </c:pt>
                <c:pt idx="2273">
                  <c:v>-4.0808</c:v>
                </c:pt>
                <c:pt idx="2274">
                  <c:v>-4.0655000000000001</c:v>
                </c:pt>
                <c:pt idx="2275">
                  <c:v>-4.0799000000000003</c:v>
                </c:pt>
                <c:pt idx="2276">
                  <c:v>-4.0331999999999999</c:v>
                </c:pt>
                <c:pt idx="2277">
                  <c:v>-4.0170000000000003</c:v>
                </c:pt>
                <c:pt idx="2278">
                  <c:v>-3.9554999999999998</c:v>
                </c:pt>
                <c:pt idx="2279">
                  <c:v>-3.8993000000000002</c:v>
                </c:pt>
                <c:pt idx="2280">
                  <c:v>-4.0614999999999997</c:v>
                </c:pt>
                <c:pt idx="2281">
                  <c:v>-4.0929000000000002</c:v>
                </c:pt>
                <c:pt idx="2282">
                  <c:v>-4.1883999999999997</c:v>
                </c:pt>
                <c:pt idx="2283">
                  <c:v>-4.2415000000000003</c:v>
                </c:pt>
                <c:pt idx="2284">
                  <c:v>-4.16</c:v>
                </c:pt>
                <c:pt idx="2285">
                  <c:v>-3.8738000000000001</c:v>
                </c:pt>
                <c:pt idx="2286">
                  <c:v>-3.3540000000000001</c:v>
                </c:pt>
                <c:pt idx="2287">
                  <c:v>-2.8026</c:v>
                </c:pt>
                <c:pt idx="2288">
                  <c:v>-2.3243999999999998</c:v>
                </c:pt>
                <c:pt idx="2289">
                  <c:v>-1.8385</c:v>
                </c:pt>
                <c:pt idx="2290">
                  <c:v>-1.6166</c:v>
                </c:pt>
                <c:pt idx="2291">
                  <c:v>-1.3814</c:v>
                </c:pt>
                <c:pt idx="2292">
                  <c:v>-1.4342999999999999</c:v>
                </c:pt>
                <c:pt idx="2293">
                  <c:v>-1.5133000000000001</c:v>
                </c:pt>
                <c:pt idx="2294">
                  <c:v>-1.2241</c:v>
                </c:pt>
                <c:pt idx="2295">
                  <c:v>-0.71901999999999999</c:v>
                </c:pt>
                <c:pt idx="2296">
                  <c:v>-0.24747</c:v>
                </c:pt>
                <c:pt idx="2297">
                  <c:v>0.21646000000000001</c:v>
                </c:pt>
                <c:pt idx="2298">
                  <c:v>0.56520000000000004</c:v>
                </c:pt>
                <c:pt idx="2299">
                  <c:v>0.80857999999999997</c:v>
                </c:pt>
                <c:pt idx="2300">
                  <c:v>1.0083</c:v>
                </c:pt>
                <c:pt idx="2301">
                  <c:v>1.2435</c:v>
                </c:pt>
                <c:pt idx="2302">
                  <c:v>1.6093</c:v>
                </c:pt>
                <c:pt idx="2303">
                  <c:v>2.1255000000000002</c:v>
                </c:pt>
                <c:pt idx="2304">
                  <c:v>2.6738</c:v>
                </c:pt>
                <c:pt idx="2305">
                  <c:v>3.2431000000000001</c:v>
                </c:pt>
                <c:pt idx="2306">
                  <c:v>3.9679000000000002</c:v>
                </c:pt>
                <c:pt idx="2307">
                  <c:v>4.6299000000000001</c:v>
                </c:pt>
                <c:pt idx="2308">
                  <c:v>5.3890000000000002</c:v>
                </c:pt>
                <c:pt idx="2309">
                  <c:v>6.0225</c:v>
                </c:pt>
                <c:pt idx="2310">
                  <c:v>6.8068</c:v>
                </c:pt>
                <c:pt idx="2311">
                  <c:v>8.0450999999999997</c:v>
                </c:pt>
                <c:pt idx="2312">
                  <c:v>9.1264000000000003</c:v>
                </c:pt>
                <c:pt idx="2313">
                  <c:v>9.9781999999999993</c:v>
                </c:pt>
                <c:pt idx="2314">
                  <c:v>10.961</c:v>
                </c:pt>
                <c:pt idx="2315">
                  <c:v>11.741</c:v>
                </c:pt>
                <c:pt idx="2316">
                  <c:v>12.512</c:v>
                </c:pt>
                <c:pt idx="2317">
                  <c:v>13.425000000000001</c:v>
                </c:pt>
                <c:pt idx="2318">
                  <c:v>14.631</c:v>
                </c:pt>
                <c:pt idx="2319">
                  <c:v>15.471</c:v>
                </c:pt>
                <c:pt idx="2320">
                  <c:v>15.922000000000001</c:v>
                </c:pt>
                <c:pt idx="2321">
                  <c:v>16.518999999999998</c:v>
                </c:pt>
                <c:pt idx="2322">
                  <c:v>17.123999999999999</c:v>
                </c:pt>
                <c:pt idx="2323">
                  <c:v>17.626999999999999</c:v>
                </c:pt>
                <c:pt idx="2324">
                  <c:v>18.114999999999998</c:v>
                </c:pt>
                <c:pt idx="2325">
                  <c:v>18.463000000000001</c:v>
                </c:pt>
                <c:pt idx="2326">
                  <c:v>18.920000000000002</c:v>
                </c:pt>
                <c:pt idx="2327">
                  <c:v>19.585000000000001</c:v>
                </c:pt>
                <c:pt idx="2328">
                  <c:v>20.071000000000002</c:v>
                </c:pt>
                <c:pt idx="2329">
                  <c:v>20.503</c:v>
                </c:pt>
                <c:pt idx="2330">
                  <c:v>20.928999999999998</c:v>
                </c:pt>
                <c:pt idx="2331">
                  <c:v>21.215</c:v>
                </c:pt>
                <c:pt idx="2332">
                  <c:v>21.617999999999999</c:v>
                </c:pt>
                <c:pt idx="2333">
                  <c:v>22.178999999999998</c:v>
                </c:pt>
                <c:pt idx="2334">
                  <c:v>22.841999999999999</c:v>
                </c:pt>
                <c:pt idx="2335">
                  <c:v>23.475999999999999</c:v>
                </c:pt>
                <c:pt idx="2336">
                  <c:v>24.202999999999999</c:v>
                </c:pt>
                <c:pt idx="2337">
                  <c:v>25.015000000000001</c:v>
                </c:pt>
                <c:pt idx="2338">
                  <c:v>25.379000000000001</c:v>
                </c:pt>
                <c:pt idx="2339">
                  <c:v>25.577000000000002</c:v>
                </c:pt>
                <c:pt idx="2340">
                  <c:v>25.814</c:v>
                </c:pt>
                <c:pt idx="2341">
                  <c:v>26.09</c:v>
                </c:pt>
                <c:pt idx="2342">
                  <c:v>26.209</c:v>
                </c:pt>
                <c:pt idx="2343">
                  <c:v>26.231000000000002</c:v>
                </c:pt>
                <c:pt idx="2344">
                  <c:v>26.433</c:v>
                </c:pt>
                <c:pt idx="2345">
                  <c:v>26.811</c:v>
                </c:pt>
                <c:pt idx="2346">
                  <c:v>27.588000000000001</c:v>
                </c:pt>
                <c:pt idx="2347">
                  <c:v>28.338000000000001</c:v>
                </c:pt>
                <c:pt idx="2348">
                  <c:v>28.678999999999998</c:v>
                </c:pt>
                <c:pt idx="2349">
                  <c:v>28.72</c:v>
                </c:pt>
                <c:pt idx="2350">
                  <c:v>28.646000000000001</c:v>
                </c:pt>
                <c:pt idx="2351">
                  <c:v>28.518999999999998</c:v>
                </c:pt>
                <c:pt idx="2352">
                  <c:v>28.477</c:v>
                </c:pt>
                <c:pt idx="2353">
                  <c:v>28.866</c:v>
                </c:pt>
                <c:pt idx="2354">
                  <c:v>29.605</c:v>
                </c:pt>
                <c:pt idx="2355">
                  <c:v>30.49</c:v>
                </c:pt>
                <c:pt idx="2356">
                  <c:v>31.515999999999998</c:v>
                </c:pt>
                <c:pt idx="2357">
                  <c:v>32.143000000000001</c:v>
                </c:pt>
                <c:pt idx="2358">
                  <c:v>32.261000000000003</c:v>
                </c:pt>
                <c:pt idx="2359">
                  <c:v>32.244</c:v>
                </c:pt>
                <c:pt idx="2360">
                  <c:v>32.442999999999998</c:v>
                </c:pt>
                <c:pt idx="2361">
                  <c:v>32.869</c:v>
                </c:pt>
                <c:pt idx="2362">
                  <c:v>33.512</c:v>
                </c:pt>
                <c:pt idx="2363">
                  <c:v>34.091999999999999</c:v>
                </c:pt>
                <c:pt idx="2364">
                  <c:v>34.491</c:v>
                </c:pt>
                <c:pt idx="2365">
                  <c:v>34.770000000000003</c:v>
                </c:pt>
                <c:pt idx="2366">
                  <c:v>34.722000000000001</c:v>
                </c:pt>
                <c:pt idx="2367">
                  <c:v>34.494999999999997</c:v>
                </c:pt>
                <c:pt idx="2368">
                  <c:v>34.64</c:v>
                </c:pt>
                <c:pt idx="2369">
                  <c:v>35.125</c:v>
                </c:pt>
                <c:pt idx="2370">
                  <c:v>35.732999999999997</c:v>
                </c:pt>
                <c:pt idx="2371">
                  <c:v>36.594000000000001</c:v>
                </c:pt>
                <c:pt idx="2372">
                  <c:v>37.088999999999999</c:v>
                </c:pt>
                <c:pt idx="2373">
                  <c:v>37.183</c:v>
                </c:pt>
                <c:pt idx="2374">
                  <c:v>37.186</c:v>
                </c:pt>
                <c:pt idx="2375">
                  <c:v>37.015000000000001</c:v>
                </c:pt>
                <c:pt idx="2376">
                  <c:v>36.887</c:v>
                </c:pt>
                <c:pt idx="2377">
                  <c:v>36.640999999999998</c:v>
                </c:pt>
                <c:pt idx="2378">
                  <c:v>36.578000000000003</c:v>
                </c:pt>
                <c:pt idx="2379">
                  <c:v>36.777999999999999</c:v>
                </c:pt>
                <c:pt idx="2380">
                  <c:v>36.774000000000001</c:v>
                </c:pt>
                <c:pt idx="2381">
                  <c:v>37.143999999999998</c:v>
                </c:pt>
                <c:pt idx="2382">
                  <c:v>37.512</c:v>
                </c:pt>
                <c:pt idx="2383">
                  <c:v>37.551000000000002</c:v>
                </c:pt>
                <c:pt idx="2384">
                  <c:v>37.625</c:v>
                </c:pt>
                <c:pt idx="2385">
                  <c:v>37.892000000000003</c:v>
                </c:pt>
                <c:pt idx="2386">
                  <c:v>38.360999999999997</c:v>
                </c:pt>
                <c:pt idx="2387">
                  <c:v>38.838999999999999</c:v>
                </c:pt>
                <c:pt idx="2388">
                  <c:v>39.319000000000003</c:v>
                </c:pt>
                <c:pt idx="2389">
                  <c:v>39.643000000000001</c:v>
                </c:pt>
                <c:pt idx="2390">
                  <c:v>39.811</c:v>
                </c:pt>
                <c:pt idx="2391">
                  <c:v>39.598999999999997</c:v>
                </c:pt>
                <c:pt idx="2392">
                  <c:v>39.246000000000002</c:v>
                </c:pt>
                <c:pt idx="2393">
                  <c:v>39.151000000000003</c:v>
                </c:pt>
                <c:pt idx="2394">
                  <c:v>39.520000000000003</c:v>
                </c:pt>
                <c:pt idx="2395">
                  <c:v>40.045999999999999</c:v>
                </c:pt>
                <c:pt idx="2396">
                  <c:v>40.082999999999998</c:v>
                </c:pt>
                <c:pt idx="2397">
                  <c:v>39.999000000000002</c:v>
                </c:pt>
                <c:pt idx="2398">
                  <c:v>39.978999999999999</c:v>
                </c:pt>
                <c:pt idx="2399">
                  <c:v>39.92</c:v>
                </c:pt>
                <c:pt idx="2400">
                  <c:v>39.9</c:v>
                </c:pt>
                <c:pt idx="2401">
                  <c:v>40.134999999999998</c:v>
                </c:pt>
                <c:pt idx="2402">
                  <c:v>40.393000000000001</c:v>
                </c:pt>
                <c:pt idx="2403">
                  <c:v>40.69</c:v>
                </c:pt>
                <c:pt idx="2404">
                  <c:v>40.661000000000001</c:v>
                </c:pt>
                <c:pt idx="2405">
                  <c:v>40.674999999999997</c:v>
                </c:pt>
                <c:pt idx="2406">
                  <c:v>40.758000000000003</c:v>
                </c:pt>
                <c:pt idx="2407">
                  <c:v>40.677</c:v>
                </c:pt>
                <c:pt idx="2408">
                  <c:v>40.704000000000001</c:v>
                </c:pt>
                <c:pt idx="2409">
                  <c:v>40.619</c:v>
                </c:pt>
                <c:pt idx="2410">
                  <c:v>40.195999999999998</c:v>
                </c:pt>
                <c:pt idx="2411">
                  <c:v>39.741999999999997</c:v>
                </c:pt>
                <c:pt idx="2412">
                  <c:v>39.226999999999997</c:v>
                </c:pt>
                <c:pt idx="2413">
                  <c:v>38.546999999999997</c:v>
                </c:pt>
                <c:pt idx="2414">
                  <c:v>37.715000000000003</c:v>
                </c:pt>
                <c:pt idx="2415">
                  <c:v>36.74</c:v>
                </c:pt>
                <c:pt idx="2416">
                  <c:v>35.597000000000001</c:v>
                </c:pt>
                <c:pt idx="2417">
                  <c:v>33.968000000000004</c:v>
                </c:pt>
                <c:pt idx="2418">
                  <c:v>32.195</c:v>
                </c:pt>
                <c:pt idx="2419">
                  <c:v>30.356999999999999</c:v>
                </c:pt>
                <c:pt idx="2420">
                  <c:v>28.276</c:v>
                </c:pt>
                <c:pt idx="2421">
                  <c:v>26.155999999999999</c:v>
                </c:pt>
                <c:pt idx="2422">
                  <c:v>24.177</c:v>
                </c:pt>
                <c:pt idx="2423">
                  <c:v>22.242999999999999</c:v>
                </c:pt>
                <c:pt idx="2424">
                  <c:v>20.324000000000002</c:v>
                </c:pt>
                <c:pt idx="2425">
                  <c:v>18.494</c:v>
                </c:pt>
                <c:pt idx="2426">
                  <c:v>16.818999999999999</c:v>
                </c:pt>
                <c:pt idx="2427">
                  <c:v>15.13</c:v>
                </c:pt>
                <c:pt idx="2428">
                  <c:v>13.631</c:v>
                </c:pt>
                <c:pt idx="2429">
                  <c:v>12.337999999999999</c:v>
                </c:pt>
                <c:pt idx="2430">
                  <c:v>10.840999999999999</c:v>
                </c:pt>
                <c:pt idx="2431">
                  <c:v>9.7774999999999999</c:v>
                </c:pt>
                <c:pt idx="2432">
                  <c:v>9.5505999999999993</c:v>
                </c:pt>
                <c:pt idx="2433">
                  <c:v>9.4639000000000006</c:v>
                </c:pt>
                <c:pt idx="2434">
                  <c:v>9.109</c:v>
                </c:pt>
                <c:pt idx="2435">
                  <c:v>8.1470000000000002</c:v>
                </c:pt>
                <c:pt idx="2436">
                  <c:v>6.6570999999999998</c:v>
                </c:pt>
                <c:pt idx="2437">
                  <c:v>4.8169000000000004</c:v>
                </c:pt>
                <c:pt idx="2438">
                  <c:v>3.1383999999999999</c:v>
                </c:pt>
                <c:pt idx="2439">
                  <c:v>1.7955000000000001</c:v>
                </c:pt>
                <c:pt idx="2440">
                  <c:v>0.76388</c:v>
                </c:pt>
                <c:pt idx="2441">
                  <c:v>-6.2704999999999997E-2</c:v>
                </c:pt>
                <c:pt idx="2442">
                  <c:v>-0.83592</c:v>
                </c:pt>
                <c:pt idx="2443">
                  <c:v>-1.4333</c:v>
                </c:pt>
                <c:pt idx="2444">
                  <c:v>-1.8587</c:v>
                </c:pt>
                <c:pt idx="2445">
                  <c:v>-2.1785999999999999</c:v>
                </c:pt>
                <c:pt idx="2446">
                  <c:v>-2.3975</c:v>
                </c:pt>
                <c:pt idx="2447">
                  <c:v>-2.5836000000000001</c:v>
                </c:pt>
                <c:pt idx="2448">
                  <c:v>-2.9310999999999998</c:v>
                </c:pt>
                <c:pt idx="2449">
                  <c:v>-3.3182999999999998</c:v>
                </c:pt>
                <c:pt idx="2450">
                  <c:v>-3.7841</c:v>
                </c:pt>
                <c:pt idx="2451">
                  <c:v>-4.2805</c:v>
                </c:pt>
                <c:pt idx="2452">
                  <c:v>-4.8251999999999997</c:v>
                </c:pt>
                <c:pt idx="2453">
                  <c:v>-5.2095000000000002</c:v>
                </c:pt>
                <c:pt idx="2454">
                  <c:v>-5.3436000000000003</c:v>
                </c:pt>
                <c:pt idx="2455">
                  <c:v>-5.4320000000000004</c:v>
                </c:pt>
                <c:pt idx="2456">
                  <c:v>-5.3971999999999998</c:v>
                </c:pt>
                <c:pt idx="2457">
                  <c:v>-5.4622000000000002</c:v>
                </c:pt>
                <c:pt idx="2458">
                  <c:v>-5.5625999999999998</c:v>
                </c:pt>
                <c:pt idx="2459">
                  <c:v>-5.5617000000000001</c:v>
                </c:pt>
                <c:pt idx="2460">
                  <c:v>-5.5571999999999999</c:v>
                </c:pt>
                <c:pt idx="2461">
                  <c:v>-5.4988000000000001</c:v>
                </c:pt>
                <c:pt idx="2462">
                  <c:v>-5.5119999999999996</c:v>
                </c:pt>
                <c:pt idx="2463">
                  <c:v>-5.548</c:v>
                </c:pt>
                <c:pt idx="2464">
                  <c:v>-5.5301</c:v>
                </c:pt>
                <c:pt idx="2465">
                  <c:v>-5.5164999999999997</c:v>
                </c:pt>
                <c:pt idx="2466">
                  <c:v>-5.5141</c:v>
                </c:pt>
                <c:pt idx="2467">
                  <c:v>-5.5807000000000002</c:v>
                </c:pt>
                <c:pt idx="2468">
                  <c:v>-5.6241000000000003</c:v>
                </c:pt>
                <c:pt idx="2469">
                  <c:v>-5.6089000000000002</c:v>
                </c:pt>
                <c:pt idx="2470">
                  <c:v>-5.6253000000000002</c:v>
                </c:pt>
                <c:pt idx="2471">
                  <c:v>-5.6405000000000003</c:v>
                </c:pt>
                <c:pt idx="2472">
                  <c:v>-5.6711</c:v>
                </c:pt>
                <c:pt idx="2473">
                  <c:v>-5.5785999999999998</c:v>
                </c:pt>
                <c:pt idx="2474">
                  <c:v>-5.4740000000000002</c:v>
                </c:pt>
                <c:pt idx="2475">
                  <c:v>-5.3932000000000002</c:v>
                </c:pt>
                <c:pt idx="2476">
                  <c:v>-5.2645999999999997</c:v>
                </c:pt>
                <c:pt idx="2477">
                  <c:v>-5.1727999999999996</c:v>
                </c:pt>
                <c:pt idx="2478">
                  <c:v>-5.0876000000000001</c:v>
                </c:pt>
                <c:pt idx="2479">
                  <c:v>-5.0057999999999998</c:v>
                </c:pt>
                <c:pt idx="2480">
                  <c:v>-4.9744999999999999</c:v>
                </c:pt>
                <c:pt idx="2481">
                  <c:v>-4.9625000000000004</c:v>
                </c:pt>
                <c:pt idx="2482">
                  <c:v>-4.9770000000000003</c:v>
                </c:pt>
                <c:pt idx="2483">
                  <c:v>-5.0477999999999996</c:v>
                </c:pt>
                <c:pt idx="2484">
                  <c:v>-5.0128000000000004</c:v>
                </c:pt>
                <c:pt idx="2485">
                  <c:v>-5.0141</c:v>
                </c:pt>
                <c:pt idx="2486">
                  <c:v>-4.8993000000000002</c:v>
                </c:pt>
                <c:pt idx="2487">
                  <c:v>-4.7595000000000001</c:v>
                </c:pt>
                <c:pt idx="2488">
                  <c:v>-4.6246999999999998</c:v>
                </c:pt>
                <c:pt idx="2489">
                  <c:v>-4.4801000000000002</c:v>
                </c:pt>
                <c:pt idx="2490">
                  <c:v>-4.4752999999999998</c:v>
                </c:pt>
                <c:pt idx="2491">
                  <c:v>-4.4880000000000004</c:v>
                </c:pt>
                <c:pt idx="2492">
                  <c:v>-4.5327000000000002</c:v>
                </c:pt>
                <c:pt idx="2493">
                  <c:v>-4.7182000000000004</c:v>
                </c:pt>
                <c:pt idx="2494">
                  <c:v>-5.0144000000000002</c:v>
                </c:pt>
                <c:pt idx="2495">
                  <c:v>-5.2660999999999998</c:v>
                </c:pt>
                <c:pt idx="2496">
                  <c:v>-5.4062000000000001</c:v>
                </c:pt>
                <c:pt idx="2497">
                  <c:v>-5.6326999999999998</c:v>
                </c:pt>
                <c:pt idx="2498">
                  <c:v>-5.8097000000000003</c:v>
                </c:pt>
                <c:pt idx="2499">
                  <c:v>-5.8753000000000002</c:v>
                </c:pt>
                <c:pt idx="2500">
                  <c:v>-5.8586</c:v>
                </c:pt>
                <c:pt idx="2501">
                  <c:v>-5.8209</c:v>
                </c:pt>
                <c:pt idx="2502">
                  <c:v>-6.0030000000000001</c:v>
                </c:pt>
                <c:pt idx="2503">
                  <c:v>-6.2443999999999997</c:v>
                </c:pt>
                <c:pt idx="2504">
                  <c:v>-6.3186999999999998</c:v>
                </c:pt>
                <c:pt idx="2505">
                  <c:v>-6.3654999999999999</c:v>
                </c:pt>
                <c:pt idx="2506">
                  <c:v>-6.3906000000000001</c:v>
                </c:pt>
                <c:pt idx="2507">
                  <c:v>-6.4051999999999998</c:v>
                </c:pt>
                <c:pt idx="2508">
                  <c:v>-6.3944999999999999</c:v>
                </c:pt>
                <c:pt idx="2509">
                  <c:v>-6.4542999999999999</c:v>
                </c:pt>
                <c:pt idx="2510">
                  <c:v>-6.5682999999999998</c:v>
                </c:pt>
                <c:pt idx="2511">
                  <c:v>-6.6016000000000004</c:v>
                </c:pt>
                <c:pt idx="2512">
                  <c:v>-6.6600999999999999</c:v>
                </c:pt>
                <c:pt idx="2513">
                  <c:v>-6.6863000000000001</c:v>
                </c:pt>
                <c:pt idx="2514">
                  <c:v>-6.6782000000000004</c:v>
                </c:pt>
                <c:pt idx="2515">
                  <c:v>-6.6359000000000004</c:v>
                </c:pt>
                <c:pt idx="2516">
                  <c:v>-6.5608000000000004</c:v>
                </c:pt>
                <c:pt idx="2517">
                  <c:v>-6.5152999999999999</c:v>
                </c:pt>
                <c:pt idx="2518">
                  <c:v>-6.5513000000000003</c:v>
                </c:pt>
                <c:pt idx="2519">
                  <c:v>-6.6421000000000001</c:v>
                </c:pt>
                <c:pt idx="2520">
                  <c:v>-6.8685</c:v>
                </c:pt>
                <c:pt idx="2521">
                  <c:v>-7.0884999999999998</c:v>
                </c:pt>
                <c:pt idx="2522">
                  <c:v>-7.2380000000000004</c:v>
                </c:pt>
                <c:pt idx="2523">
                  <c:v>-7.2655000000000003</c:v>
                </c:pt>
                <c:pt idx="2524">
                  <c:v>-7.2083000000000004</c:v>
                </c:pt>
                <c:pt idx="2525">
                  <c:v>-7.1707000000000001</c:v>
                </c:pt>
                <c:pt idx="2526">
                  <c:v>-7.0656999999999996</c:v>
                </c:pt>
                <c:pt idx="2527">
                  <c:v>-6.9516</c:v>
                </c:pt>
                <c:pt idx="2528">
                  <c:v>-6.8263999999999996</c:v>
                </c:pt>
                <c:pt idx="2529">
                  <c:v>-6.6409000000000002</c:v>
                </c:pt>
                <c:pt idx="2530">
                  <c:v>-6.4893999999999998</c:v>
                </c:pt>
                <c:pt idx="2531">
                  <c:v>-6.4466000000000001</c:v>
                </c:pt>
                <c:pt idx="2532">
                  <c:v>-6.4656000000000002</c:v>
                </c:pt>
                <c:pt idx="2533">
                  <c:v>-6.4451000000000001</c:v>
                </c:pt>
                <c:pt idx="2534">
                  <c:v>-6.282</c:v>
                </c:pt>
                <c:pt idx="2535">
                  <c:v>-6.0835999999999997</c:v>
                </c:pt>
                <c:pt idx="2536">
                  <c:v>-5.8795999999999999</c:v>
                </c:pt>
                <c:pt idx="2537">
                  <c:v>-5.7355999999999998</c:v>
                </c:pt>
                <c:pt idx="2538">
                  <c:v>-5.7060000000000004</c:v>
                </c:pt>
                <c:pt idx="2539">
                  <c:v>-5.6310000000000002</c:v>
                </c:pt>
                <c:pt idx="2540">
                  <c:v>-5.6157000000000004</c:v>
                </c:pt>
                <c:pt idx="2541">
                  <c:v>-5.6367000000000003</c:v>
                </c:pt>
                <c:pt idx="2542">
                  <c:v>-5.7133000000000003</c:v>
                </c:pt>
                <c:pt idx="2543">
                  <c:v>-5.8852000000000002</c:v>
                </c:pt>
                <c:pt idx="2544">
                  <c:v>-6.1040999999999999</c:v>
                </c:pt>
                <c:pt idx="2545">
                  <c:v>-6.3299000000000003</c:v>
                </c:pt>
                <c:pt idx="2546">
                  <c:v>-6.3860000000000001</c:v>
                </c:pt>
                <c:pt idx="2547">
                  <c:v>-6.4272999999999998</c:v>
                </c:pt>
                <c:pt idx="2548">
                  <c:v>-6.5418000000000003</c:v>
                </c:pt>
                <c:pt idx="2549">
                  <c:v>-6.6120999999999999</c:v>
                </c:pt>
                <c:pt idx="2550">
                  <c:v>-6.7495000000000003</c:v>
                </c:pt>
                <c:pt idx="2551">
                  <c:v>-6.8826000000000001</c:v>
                </c:pt>
                <c:pt idx="2552">
                  <c:v>-7.0522999999999998</c:v>
                </c:pt>
                <c:pt idx="2553">
                  <c:v>-7.1858000000000004</c:v>
                </c:pt>
                <c:pt idx="2554">
                  <c:v>-7.2507000000000001</c:v>
                </c:pt>
                <c:pt idx="2555">
                  <c:v>-7.4021999999999997</c:v>
                </c:pt>
                <c:pt idx="2556">
                  <c:v>-7.5618999999999996</c:v>
                </c:pt>
                <c:pt idx="2557">
                  <c:v>-7.7531999999999996</c:v>
                </c:pt>
                <c:pt idx="2558">
                  <c:v>-7.8989000000000003</c:v>
                </c:pt>
                <c:pt idx="2559">
                  <c:v>-7.9366000000000003</c:v>
                </c:pt>
                <c:pt idx="2560">
                  <c:v>-7.9500999999999999</c:v>
                </c:pt>
                <c:pt idx="2561">
                  <c:v>-7.9134000000000002</c:v>
                </c:pt>
                <c:pt idx="2562">
                  <c:v>-7.8840000000000003</c:v>
                </c:pt>
                <c:pt idx="2563">
                  <c:v>-7.9688999999999997</c:v>
                </c:pt>
                <c:pt idx="2564">
                  <c:v>-8.2243999999999993</c:v>
                </c:pt>
                <c:pt idx="2565">
                  <c:v>-8.5792999999999999</c:v>
                </c:pt>
                <c:pt idx="2566">
                  <c:v>-8.7677999999999994</c:v>
                </c:pt>
                <c:pt idx="2567">
                  <c:v>-8.9156999999999993</c:v>
                </c:pt>
                <c:pt idx="2568">
                  <c:v>-9.0988000000000007</c:v>
                </c:pt>
                <c:pt idx="2569">
                  <c:v>-9.3515999999999995</c:v>
                </c:pt>
                <c:pt idx="2570">
                  <c:v>-9.7234999999999996</c:v>
                </c:pt>
                <c:pt idx="2571">
                  <c:v>-10.137</c:v>
                </c:pt>
                <c:pt idx="2572">
                  <c:v>-10.664</c:v>
                </c:pt>
                <c:pt idx="2573">
                  <c:v>-11.347</c:v>
                </c:pt>
                <c:pt idx="2574">
                  <c:v>-12.028</c:v>
                </c:pt>
                <c:pt idx="2575">
                  <c:v>-12.579000000000001</c:v>
                </c:pt>
                <c:pt idx="2576">
                  <c:v>-13.180999999999999</c:v>
                </c:pt>
                <c:pt idx="2577">
                  <c:v>-13.885999999999999</c:v>
                </c:pt>
                <c:pt idx="2578">
                  <c:v>-14.696999999999999</c:v>
                </c:pt>
                <c:pt idx="2579">
                  <c:v>-15.676</c:v>
                </c:pt>
                <c:pt idx="2580">
                  <c:v>-16.398</c:v>
                </c:pt>
                <c:pt idx="2581">
                  <c:v>-16.914000000000001</c:v>
                </c:pt>
                <c:pt idx="2582">
                  <c:v>-17.63</c:v>
                </c:pt>
                <c:pt idx="2583">
                  <c:v>-18.599</c:v>
                </c:pt>
                <c:pt idx="2584">
                  <c:v>-19.597999999999999</c:v>
                </c:pt>
                <c:pt idx="2585">
                  <c:v>-20.731999999999999</c:v>
                </c:pt>
                <c:pt idx="2586">
                  <c:v>-21.957000000000001</c:v>
                </c:pt>
                <c:pt idx="2587">
                  <c:v>-23.116</c:v>
                </c:pt>
                <c:pt idx="2588">
                  <c:v>-24.254999999999999</c:v>
                </c:pt>
                <c:pt idx="2589">
                  <c:v>-25.248000000000001</c:v>
                </c:pt>
                <c:pt idx="2590">
                  <c:v>-26.071000000000002</c:v>
                </c:pt>
                <c:pt idx="2591">
                  <c:v>-26.911000000000001</c:v>
                </c:pt>
                <c:pt idx="2592">
                  <c:v>-27.585999999999999</c:v>
                </c:pt>
                <c:pt idx="2593">
                  <c:v>-28.44</c:v>
                </c:pt>
                <c:pt idx="2594">
                  <c:v>-29.388000000000002</c:v>
                </c:pt>
                <c:pt idx="2595">
                  <c:v>-29.847999999999999</c:v>
                </c:pt>
                <c:pt idx="2596">
                  <c:v>-30.05</c:v>
                </c:pt>
                <c:pt idx="2597">
                  <c:v>-30.462</c:v>
                </c:pt>
                <c:pt idx="2598">
                  <c:v>-31.388999999999999</c:v>
                </c:pt>
                <c:pt idx="2599">
                  <c:v>-32.811</c:v>
                </c:pt>
                <c:pt idx="2600">
                  <c:v>-34.231999999999999</c:v>
                </c:pt>
                <c:pt idx="2601">
                  <c:v>-35.305</c:v>
                </c:pt>
                <c:pt idx="2602">
                  <c:v>-36.411999999999999</c:v>
                </c:pt>
                <c:pt idx="2603">
                  <c:v>-37.433</c:v>
                </c:pt>
                <c:pt idx="2604">
                  <c:v>-37.874000000000002</c:v>
                </c:pt>
                <c:pt idx="2605">
                  <c:v>-38.671999999999997</c:v>
                </c:pt>
                <c:pt idx="2606">
                  <c:v>-39.624000000000002</c:v>
                </c:pt>
                <c:pt idx="2607">
                  <c:v>-40.834000000000003</c:v>
                </c:pt>
                <c:pt idx="2608">
                  <c:v>-41.892000000000003</c:v>
                </c:pt>
                <c:pt idx="2609">
                  <c:v>-42.917000000000002</c:v>
                </c:pt>
                <c:pt idx="2610">
                  <c:v>-43.825000000000003</c:v>
                </c:pt>
                <c:pt idx="2611">
                  <c:v>-44.503</c:v>
                </c:pt>
                <c:pt idx="2612">
                  <c:v>-45.247</c:v>
                </c:pt>
                <c:pt idx="2613">
                  <c:v>-46.25</c:v>
                </c:pt>
                <c:pt idx="2614">
                  <c:v>-46.884999999999998</c:v>
                </c:pt>
                <c:pt idx="2615">
                  <c:v>-47.347999999999999</c:v>
                </c:pt>
                <c:pt idx="2616">
                  <c:v>-47.898000000000003</c:v>
                </c:pt>
                <c:pt idx="2617">
                  <c:v>-48.337000000000003</c:v>
                </c:pt>
                <c:pt idx="2618">
                  <c:v>-49.024000000000001</c:v>
                </c:pt>
                <c:pt idx="2619">
                  <c:v>-49.558</c:v>
                </c:pt>
                <c:pt idx="2620">
                  <c:v>-50.578000000000003</c:v>
                </c:pt>
                <c:pt idx="2621">
                  <c:v>-51.575000000000003</c:v>
                </c:pt>
                <c:pt idx="2622">
                  <c:v>-51.93</c:v>
                </c:pt>
                <c:pt idx="2623">
                  <c:v>-51.783999999999999</c:v>
                </c:pt>
                <c:pt idx="2624">
                  <c:v>-52.249000000000002</c:v>
                </c:pt>
                <c:pt idx="2625">
                  <c:v>-52.954999999999998</c:v>
                </c:pt>
                <c:pt idx="2626">
                  <c:v>-53.38</c:v>
                </c:pt>
                <c:pt idx="2627">
                  <c:v>-53.920999999999999</c:v>
                </c:pt>
                <c:pt idx="2628">
                  <c:v>-54.411000000000001</c:v>
                </c:pt>
                <c:pt idx="2629">
                  <c:v>-54.414999999999999</c:v>
                </c:pt>
                <c:pt idx="2630">
                  <c:v>-54.78</c:v>
                </c:pt>
                <c:pt idx="2631">
                  <c:v>-55.381999999999998</c:v>
                </c:pt>
                <c:pt idx="2632">
                  <c:v>-56.234999999999999</c:v>
                </c:pt>
                <c:pt idx="2633">
                  <c:v>-57.256999999999998</c:v>
                </c:pt>
                <c:pt idx="2634">
                  <c:v>-57.753999999999998</c:v>
                </c:pt>
                <c:pt idx="2635">
                  <c:v>-58.054000000000002</c:v>
                </c:pt>
                <c:pt idx="2636">
                  <c:v>-58.124000000000002</c:v>
                </c:pt>
                <c:pt idx="2637">
                  <c:v>-58.216999999999999</c:v>
                </c:pt>
                <c:pt idx="2638">
                  <c:v>-58.683999999999997</c:v>
                </c:pt>
                <c:pt idx="2639">
                  <c:v>-58.875</c:v>
                </c:pt>
                <c:pt idx="2640">
                  <c:v>-59.337000000000003</c:v>
                </c:pt>
                <c:pt idx="2641">
                  <c:v>-59.555999999999997</c:v>
                </c:pt>
                <c:pt idx="2642">
                  <c:v>-59.145000000000003</c:v>
                </c:pt>
                <c:pt idx="2643">
                  <c:v>-59.201999999999998</c:v>
                </c:pt>
                <c:pt idx="2644">
                  <c:v>-59.884</c:v>
                </c:pt>
                <c:pt idx="2645">
                  <c:v>-60.811</c:v>
                </c:pt>
                <c:pt idx="2646">
                  <c:v>-61.738999999999997</c:v>
                </c:pt>
                <c:pt idx="2647">
                  <c:v>-62.417999999999999</c:v>
                </c:pt>
                <c:pt idx="2648">
                  <c:v>-62.966000000000001</c:v>
                </c:pt>
                <c:pt idx="2649">
                  <c:v>-62.774000000000001</c:v>
                </c:pt>
                <c:pt idx="2650">
                  <c:v>-62.223999999999997</c:v>
                </c:pt>
                <c:pt idx="2651">
                  <c:v>-62.741</c:v>
                </c:pt>
                <c:pt idx="2652">
                  <c:v>-63.389000000000003</c:v>
                </c:pt>
                <c:pt idx="2653">
                  <c:v>-64.088999999999999</c:v>
                </c:pt>
                <c:pt idx="2654">
                  <c:v>-64.393000000000001</c:v>
                </c:pt>
                <c:pt idx="2655">
                  <c:v>-64.203999999999994</c:v>
                </c:pt>
                <c:pt idx="2656">
                  <c:v>-64.025999999999996</c:v>
                </c:pt>
                <c:pt idx="2657">
                  <c:v>-64.477999999999994</c:v>
                </c:pt>
                <c:pt idx="2658">
                  <c:v>-64.587999999999994</c:v>
                </c:pt>
                <c:pt idx="2659">
                  <c:v>-64.53</c:v>
                </c:pt>
                <c:pt idx="2660">
                  <c:v>-64.516000000000005</c:v>
                </c:pt>
                <c:pt idx="2661">
                  <c:v>-64.524000000000001</c:v>
                </c:pt>
                <c:pt idx="2662">
                  <c:v>-64.686000000000007</c:v>
                </c:pt>
                <c:pt idx="2663">
                  <c:v>-64.858000000000004</c:v>
                </c:pt>
                <c:pt idx="2664">
                  <c:v>-65.043999999999997</c:v>
                </c:pt>
                <c:pt idx="2665">
                  <c:v>-65.153000000000006</c:v>
                </c:pt>
                <c:pt idx="2666">
                  <c:v>-65.48</c:v>
                </c:pt>
                <c:pt idx="2667">
                  <c:v>-65.765000000000001</c:v>
                </c:pt>
                <c:pt idx="2668">
                  <c:v>-65.725999999999999</c:v>
                </c:pt>
                <c:pt idx="2669">
                  <c:v>-65.959000000000003</c:v>
                </c:pt>
                <c:pt idx="2670">
                  <c:v>-66.037000000000006</c:v>
                </c:pt>
                <c:pt idx="2671">
                  <c:v>-65.965000000000003</c:v>
                </c:pt>
                <c:pt idx="2672">
                  <c:v>-65.959999999999994</c:v>
                </c:pt>
                <c:pt idx="2673">
                  <c:v>-65.975999999999999</c:v>
                </c:pt>
                <c:pt idx="2674">
                  <c:v>-66.090999999999994</c:v>
                </c:pt>
                <c:pt idx="2675">
                  <c:v>-66.522999999999996</c:v>
                </c:pt>
                <c:pt idx="2676">
                  <c:v>-66.995999999999995</c:v>
                </c:pt>
                <c:pt idx="2677">
                  <c:v>-67.067999999999998</c:v>
                </c:pt>
                <c:pt idx="2678">
                  <c:v>-67.033000000000001</c:v>
                </c:pt>
                <c:pt idx="2679">
                  <c:v>-67.161000000000001</c:v>
                </c:pt>
                <c:pt idx="2680">
                  <c:v>-67.364999999999995</c:v>
                </c:pt>
                <c:pt idx="2681">
                  <c:v>-67.545000000000002</c:v>
                </c:pt>
                <c:pt idx="2682">
                  <c:v>-67.376000000000005</c:v>
                </c:pt>
                <c:pt idx="2683">
                  <c:v>-66.501999999999995</c:v>
                </c:pt>
                <c:pt idx="2684">
                  <c:v>-66.167000000000002</c:v>
                </c:pt>
                <c:pt idx="2685">
                  <c:v>-66.176000000000002</c:v>
                </c:pt>
                <c:pt idx="2686">
                  <c:v>-66.796000000000006</c:v>
                </c:pt>
                <c:pt idx="2687">
                  <c:v>-67.706999999999994</c:v>
                </c:pt>
                <c:pt idx="2688">
                  <c:v>-68.385000000000005</c:v>
                </c:pt>
                <c:pt idx="2689">
                  <c:v>-69.106999999999999</c:v>
                </c:pt>
                <c:pt idx="2690">
                  <c:v>-69.361999999999995</c:v>
                </c:pt>
                <c:pt idx="2691">
                  <c:v>-68.986000000000004</c:v>
                </c:pt>
                <c:pt idx="2692">
                  <c:v>-67.852000000000004</c:v>
                </c:pt>
                <c:pt idx="2693">
                  <c:v>-66.828999999999994</c:v>
                </c:pt>
                <c:pt idx="2694">
                  <c:v>-66.781999999999996</c:v>
                </c:pt>
                <c:pt idx="2695">
                  <c:v>-67.230999999999995</c:v>
                </c:pt>
                <c:pt idx="2696">
                  <c:v>-67.531999999999996</c:v>
                </c:pt>
                <c:pt idx="2697">
                  <c:v>-68.072999999999993</c:v>
                </c:pt>
                <c:pt idx="2698">
                  <c:v>-68.39</c:v>
                </c:pt>
                <c:pt idx="2699">
                  <c:v>-68.804000000000002</c:v>
                </c:pt>
                <c:pt idx="2700">
                  <c:v>-69.028000000000006</c:v>
                </c:pt>
                <c:pt idx="2701">
                  <c:v>-68.909000000000006</c:v>
                </c:pt>
                <c:pt idx="2702">
                  <c:v>-69.207999999999998</c:v>
                </c:pt>
                <c:pt idx="2703">
                  <c:v>-68.822999999999993</c:v>
                </c:pt>
                <c:pt idx="2704">
                  <c:v>-67.543000000000006</c:v>
                </c:pt>
                <c:pt idx="2705">
                  <c:v>-66.188999999999993</c:v>
                </c:pt>
                <c:pt idx="2706">
                  <c:v>-64.653999999999996</c:v>
                </c:pt>
                <c:pt idx="2707">
                  <c:v>-63.375999999999998</c:v>
                </c:pt>
                <c:pt idx="2708">
                  <c:v>-62.36</c:v>
                </c:pt>
                <c:pt idx="2709">
                  <c:v>-62.264000000000003</c:v>
                </c:pt>
                <c:pt idx="2710">
                  <c:v>-62.47</c:v>
                </c:pt>
                <c:pt idx="2711">
                  <c:v>-61.829000000000001</c:v>
                </c:pt>
                <c:pt idx="2712">
                  <c:v>-60.737000000000002</c:v>
                </c:pt>
                <c:pt idx="2713">
                  <c:v>-58.853000000000002</c:v>
                </c:pt>
                <c:pt idx="2714">
                  <c:v>-56.154000000000003</c:v>
                </c:pt>
                <c:pt idx="2715">
                  <c:v>-55.170999999999999</c:v>
                </c:pt>
                <c:pt idx="2716">
                  <c:v>-53.976999999999997</c:v>
                </c:pt>
                <c:pt idx="2717">
                  <c:v>-51.999000000000002</c:v>
                </c:pt>
                <c:pt idx="2718">
                  <c:v>-49.390999999999998</c:v>
                </c:pt>
                <c:pt idx="2719">
                  <c:v>-45.941000000000003</c:v>
                </c:pt>
                <c:pt idx="2720">
                  <c:v>-41.573999999999998</c:v>
                </c:pt>
                <c:pt idx="2721">
                  <c:v>-36.795999999999999</c:v>
                </c:pt>
                <c:pt idx="2722">
                  <c:v>-31.663</c:v>
                </c:pt>
                <c:pt idx="2723">
                  <c:v>-28.306999999999999</c:v>
                </c:pt>
                <c:pt idx="2724">
                  <c:v>-26.331</c:v>
                </c:pt>
                <c:pt idx="2725">
                  <c:v>-22.765000000000001</c:v>
                </c:pt>
                <c:pt idx="2726">
                  <c:v>-20.361000000000001</c:v>
                </c:pt>
                <c:pt idx="2727">
                  <c:v>-18.712</c:v>
                </c:pt>
                <c:pt idx="2728">
                  <c:v>-16.683</c:v>
                </c:pt>
                <c:pt idx="2729">
                  <c:v>-14.821999999999999</c:v>
                </c:pt>
                <c:pt idx="2730">
                  <c:v>-13.31</c:v>
                </c:pt>
                <c:pt idx="2731">
                  <c:v>-12.055</c:v>
                </c:pt>
                <c:pt idx="2732">
                  <c:v>-11.250999999999999</c:v>
                </c:pt>
                <c:pt idx="2733">
                  <c:v>-10.661</c:v>
                </c:pt>
                <c:pt idx="2734">
                  <c:v>-9.94</c:v>
                </c:pt>
                <c:pt idx="2735">
                  <c:v>-9.1420999999999992</c:v>
                </c:pt>
                <c:pt idx="2736">
                  <c:v>-8.4099000000000004</c:v>
                </c:pt>
                <c:pt idx="2737">
                  <c:v>-7.968</c:v>
                </c:pt>
                <c:pt idx="2738">
                  <c:v>-7.7664999999999997</c:v>
                </c:pt>
                <c:pt idx="2739">
                  <c:v>-7.7808000000000002</c:v>
                </c:pt>
                <c:pt idx="2740">
                  <c:v>-8.0109999999999992</c:v>
                </c:pt>
                <c:pt idx="2741">
                  <c:v>-8.0945</c:v>
                </c:pt>
                <c:pt idx="2742">
                  <c:v>-7.9641000000000002</c:v>
                </c:pt>
                <c:pt idx="2743">
                  <c:v>-7.7126999999999999</c:v>
                </c:pt>
                <c:pt idx="2744">
                  <c:v>-7.4562999999999997</c:v>
                </c:pt>
                <c:pt idx="2745">
                  <c:v>-7.4633000000000003</c:v>
                </c:pt>
                <c:pt idx="2746">
                  <c:v>-7.4417999999999997</c:v>
                </c:pt>
                <c:pt idx="2747">
                  <c:v>-7.3322000000000003</c:v>
                </c:pt>
                <c:pt idx="2748">
                  <c:v>-7.0603999999999996</c:v>
                </c:pt>
                <c:pt idx="2749">
                  <c:v>-6.3841000000000001</c:v>
                </c:pt>
                <c:pt idx="2750">
                  <c:v>-5.5704000000000002</c:v>
                </c:pt>
                <c:pt idx="2751">
                  <c:v>-4.9116</c:v>
                </c:pt>
                <c:pt idx="2752">
                  <c:v>-4.4554999999999998</c:v>
                </c:pt>
                <c:pt idx="2753">
                  <c:v>-4.4301000000000004</c:v>
                </c:pt>
                <c:pt idx="2754">
                  <c:v>-4.8083999999999998</c:v>
                </c:pt>
                <c:pt idx="2755">
                  <c:v>-5.3270999999999997</c:v>
                </c:pt>
                <c:pt idx="2756">
                  <c:v>-5.4626000000000001</c:v>
                </c:pt>
                <c:pt idx="2757">
                  <c:v>-5.1989999999999998</c:v>
                </c:pt>
                <c:pt idx="2758">
                  <c:v>-4.6889000000000003</c:v>
                </c:pt>
                <c:pt idx="2759">
                  <c:v>-3.9535</c:v>
                </c:pt>
                <c:pt idx="2760">
                  <c:v>-3.2130000000000001</c:v>
                </c:pt>
                <c:pt idx="2761">
                  <c:v>-2.2541000000000002</c:v>
                </c:pt>
                <c:pt idx="2762">
                  <c:v>-1.1964999999999999</c:v>
                </c:pt>
                <c:pt idx="2763">
                  <c:v>-0.31714999999999999</c:v>
                </c:pt>
                <c:pt idx="2764">
                  <c:v>0.41021999999999997</c:v>
                </c:pt>
                <c:pt idx="2765">
                  <c:v>1.2605999999999999</c:v>
                </c:pt>
                <c:pt idx="2766">
                  <c:v>2.1839</c:v>
                </c:pt>
                <c:pt idx="2767">
                  <c:v>2.7410000000000001</c:v>
                </c:pt>
                <c:pt idx="2768">
                  <c:v>3.5047999999999999</c:v>
                </c:pt>
                <c:pt idx="2769">
                  <c:v>4.3249000000000004</c:v>
                </c:pt>
                <c:pt idx="2770">
                  <c:v>4.8974000000000002</c:v>
                </c:pt>
                <c:pt idx="2771">
                  <c:v>5.3590999999999998</c:v>
                </c:pt>
                <c:pt idx="2772">
                  <c:v>5.8235999999999999</c:v>
                </c:pt>
                <c:pt idx="2773">
                  <c:v>6.6745000000000001</c:v>
                </c:pt>
                <c:pt idx="2774">
                  <c:v>7.4481999999999999</c:v>
                </c:pt>
                <c:pt idx="2775">
                  <c:v>8.3071000000000002</c:v>
                </c:pt>
                <c:pt idx="2776">
                  <c:v>9.2135999999999996</c:v>
                </c:pt>
                <c:pt idx="2777">
                  <c:v>10.135999999999999</c:v>
                </c:pt>
                <c:pt idx="2778">
                  <c:v>11.292999999999999</c:v>
                </c:pt>
                <c:pt idx="2779">
                  <c:v>12.334</c:v>
                </c:pt>
                <c:pt idx="2780">
                  <c:v>13.132999999999999</c:v>
                </c:pt>
                <c:pt idx="2781">
                  <c:v>13.622</c:v>
                </c:pt>
                <c:pt idx="2782">
                  <c:v>13.907999999999999</c:v>
                </c:pt>
                <c:pt idx="2783">
                  <c:v>14.157</c:v>
                </c:pt>
                <c:pt idx="2784">
                  <c:v>14.484</c:v>
                </c:pt>
                <c:pt idx="2785">
                  <c:v>14.667</c:v>
                </c:pt>
                <c:pt idx="2786">
                  <c:v>15.002000000000001</c:v>
                </c:pt>
                <c:pt idx="2787">
                  <c:v>15.218</c:v>
                </c:pt>
                <c:pt idx="2788">
                  <c:v>15.472</c:v>
                </c:pt>
                <c:pt idx="2789">
                  <c:v>15.699</c:v>
                </c:pt>
                <c:pt idx="2790">
                  <c:v>15.843</c:v>
                </c:pt>
                <c:pt idx="2791">
                  <c:v>16.073</c:v>
                </c:pt>
                <c:pt idx="2792">
                  <c:v>16.553000000000001</c:v>
                </c:pt>
                <c:pt idx="2793">
                  <c:v>17.227</c:v>
                </c:pt>
                <c:pt idx="2794">
                  <c:v>17.948</c:v>
                </c:pt>
                <c:pt idx="2795">
                  <c:v>18.172999999999998</c:v>
                </c:pt>
                <c:pt idx="2796">
                  <c:v>18.331</c:v>
                </c:pt>
                <c:pt idx="2797">
                  <c:v>18.396999999999998</c:v>
                </c:pt>
                <c:pt idx="2798">
                  <c:v>18.536999999999999</c:v>
                </c:pt>
                <c:pt idx="2799">
                  <c:v>18.829000000000001</c:v>
                </c:pt>
                <c:pt idx="2800">
                  <c:v>19.260999999999999</c:v>
                </c:pt>
                <c:pt idx="2801">
                  <c:v>19.579000000000001</c:v>
                </c:pt>
                <c:pt idx="2802">
                  <c:v>19.821000000000002</c:v>
                </c:pt>
                <c:pt idx="2803">
                  <c:v>20.161000000000001</c:v>
                </c:pt>
                <c:pt idx="2804">
                  <c:v>20.54</c:v>
                </c:pt>
                <c:pt idx="2805">
                  <c:v>21.06</c:v>
                </c:pt>
                <c:pt idx="2806">
                  <c:v>21.751000000000001</c:v>
                </c:pt>
                <c:pt idx="2807">
                  <c:v>22.353000000000002</c:v>
                </c:pt>
                <c:pt idx="2808">
                  <c:v>22.806999999999999</c:v>
                </c:pt>
                <c:pt idx="2809">
                  <c:v>23.329000000000001</c:v>
                </c:pt>
                <c:pt idx="2810">
                  <c:v>23.922999999999998</c:v>
                </c:pt>
                <c:pt idx="2811">
                  <c:v>24.516999999999999</c:v>
                </c:pt>
                <c:pt idx="2812">
                  <c:v>24.957999999999998</c:v>
                </c:pt>
                <c:pt idx="2813">
                  <c:v>25.405000000000001</c:v>
                </c:pt>
                <c:pt idx="2814">
                  <c:v>25.81</c:v>
                </c:pt>
                <c:pt idx="2815">
                  <c:v>26.198</c:v>
                </c:pt>
                <c:pt idx="2816">
                  <c:v>26.603999999999999</c:v>
                </c:pt>
                <c:pt idx="2817">
                  <c:v>26.925999999999998</c:v>
                </c:pt>
                <c:pt idx="2818">
                  <c:v>27.207000000000001</c:v>
                </c:pt>
                <c:pt idx="2819">
                  <c:v>27.693999999999999</c:v>
                </c:pt>
                <c:pt idx="2820">
                  <c:v>28.184999999999999</c:v>
                </c:pt>
                <c:pt idx="2821">
                  <c:v>28.690999999999999</c:v>
                </c:pt>
                <c:pt idx="2822">
                  <c:v>29.084</c:v>
                </c:pt>
                <c:pt idx="2823">
                  <c:v>29.471</c:v>
                </c:pt>
                <c:pt idx="2824">
                  <c:v>29.800999999999998</c:v>
                </c:pt>
                <c:pt idx="2825">
                  <c:v>30.08</c:v>
                </c:pt>
                <c:pt idx="2826">
                  <c:v>30.260999999999999</c:v>
                </c:pt>
                <c:pt idx="2827">
                  <c:v>30.600999999999999</c:v>
                </c:pt>
                <c:pt idx="2828">
                  <c:v>30.827000000000002</c:v>
                </c:pt>
                <c:pt idx="2829">
                  <c:v>30.978999999999999</c:v>
                </c:pt>
                <c:pt idx="2830">
                  <c:v>30.986999999999998</c:v>
                </c:pt>
                <c:pt idx="2831">
                  <c:v>30.724</c:v>
                </c:pt>
                <c:pt idx="2832">
                  <c:v>30.404</c:v>
                </c:pt>
                <c:pt idx="2833">
                  <c:v>30.096</c:v>
                </c:pt>
                <c:pt idx="2834">
                  <c:v>29.925000000000001</c:v>
                </c:pt>
                <c:pt idx="2835">
                  <c:v>29.748000000000001</c:v>
                </c:pt>
                <c:pt idx="2836">
                  <c:v>29.577999999999999</c:v>
                </c:pt>
                <c:pt idx="2837">
                  <c:v>29.341000000000001</c:v>
                </c:pt>
                <c:pt idx="2838">
                  <c:v>29.297000000000001</c:v>
                </c:pt>
                <c:pt idx="2839">
                  <c:v>29.193999999999999</c:v>
                </c:pt>
                <c:pt idx="2840">
                  <c:v>28.986000000000001</c:v>
                </c:pt>
                <c:pt idx="2841">
                  <c:v>28.684999999999999</c:v>
                </c:pt>
                <c:pt idx="2842">
                  <c:v>28.271999999999998</c:v>
                </c:pt>
                <c:pt idx="2843">
                  <c:v>27.606000000000002</c:v>
                </c:pt>
                <c:pt idx="2844">
                  <c:v>26.952000000000002</c:v>
                </c:pt>
                <c:pt idx="2845">
                  <c:v>26.248000000000001</c:v>
                </c:pt>
                <c:pt idx="2846">
                  <c:v>25.562999999999999</c:v>
                </c:pt>
                <c:pt idx="2847">
                  <c:v>24.693000000000001</c:v>
                </c:pt>
                <c:pt idx="2848">
                  <c:v>23.73</c:v>
                </c:pt>
                <c:pt idx="2849">
                  <c:v>22.914000000000001</c:v>
                </c:pt>
                <c:pt idx="2850">
                  <c:v>22.158999999999999</c:v>
                </c:pt>
                <c:pt idx="2851">
                  <c:v>21.29</c:v>
                </c:pt>
                <c:pt idx="2852">
                  <c:v>20.181000000000001</c:v>
                </c:pt>
                <c:pt idx="2853">
                  <c:v>18.954000000000001</c:v>
                </c:pt>
                <c:pt idx="2854">
                  <c:v>17.533000000000001</c:v>
                </c:pt>
                <c:pt idx="2855">
                  <c:v>15.853999999999999</c:v>
                </c:pt>
                <c:pt idx="2856">
                  <c:v>14.288</c:v>
                </c:pt>
                <c:pt idx="2857">
                  <c:v>13.093999999999999</c:v>
                </c:pt>
                <c:pt idx="2858">
                  <c:v>12.113</c:v>
                </c:pt>
                <c:pt idx="2859">
                  <c:v>11.023999999999999</c:v>
                </c:pt>
                <c:pt idx="2860">
                  <c:v>9.6806000000000001</c:v>
                </c:pt>
                <c:pt idx="2861">
                  <c:v>8.3338000000000001</c:v>
                </c:pt>
                <c:pt idx="2862">
                  <c:v>6.9314</c:v>
                </c:pt>
                <c:pt idx="2863">
                  <c:v>5.7365000000000004</c:v>
                </c:pt>
                <c:pt idx="2864">
                  <c:v>4.6246999999999998</c:v>
                </c:pt>
                <c:pt idx="2865">
                  <c:v>3.6204000000000001</c:v>
                </c:pt>
                <c:pt idx="2866">
                  <c:v>2.9117000000000002</c:v>
                </c:pt>
                <c:pt idx="2867">
                  <c:v>1.7784</c:v>
                </c:pt>
                <c:pt idx="2868">
                  <c:v>0.60401000000000005</c:v>
                </c:pt>
                <c:pt idx="2869">
                  <c:v>-0.31114999999999998</c:v>
                </c:pt>
                <c:pt idx="2870">
                  <c:v>-1.1536999999999999</c:v>
                </c:pt>
                <c:pt idx="2871">
                  <c:v>-1.9661999999999999</c:v>
                </c:pt>
                <c:pt idx="2872">
                  <c:v>-2.3757000000000001</c:v>
                </c:pt>
                <c:pt idx="2873">
                  <c:v>-2.9849000000000001</c:v>
                </c:pt>
                <c:pt idx="2874">
                  <c:v>-3.7723</c:v>
                </c:pt>
                <c:pt idx="2875">
                  <c:v>-4.4207999999999998</c:v>
                </c:pt>
                <c:pt idx="2876">
                  <c:v>-4.9108999999999998</c:v>
                </c:pt>
                <c:pt idx="2877">
                  <c:v>-5.1365999999999996</c:v>
                </c:pt>
                <c:pt idx="2878">
                  <c:v>-5.2667999999999999</c:v>
                </c:pt>
                <c:pt idx="2879">
                  <c:v>-5.2652000000000001</c:v>
                </c:pt>
                <c:pt idx="2880">
                  <c:v>-5.1090999999999998</c:v>
                </c:pt>
                <c:pt idx="2881">
                  <c:v>-4.9630999999999998</c:v>
                </c:pt>
                <c:pt idx="2882">
                  <c:v>-4.9832999999999998</c:v>
                </c:pt>
                <c:pt idx="2883">
                  <c:v>-4.9093</c:v>
                </c:pt>
                <c:pt idx="2884">
                  <c:v>-4.5793999999999997</c:v>
                </c:pt>
                <c:pt idx="2885">
                  <c:v>-4.1592000000000002</c:v>
                </c:pt>
                <c:pt idx="2886">
                  <c:v>-3.5268000000000002</c:v>
                </c:pt>
                <c:pt idx="2887">
                  <c:v>-3.0468000000000002</c:v>
                </c:pt>
                <c:pt idx="2888">
                  <c:v>-2.4723000000000002</c:v>
                </c:pt>
                <c:pt idx="2889">
                  <c:v>-1.7795000000000001</c:v>
                </c:pt>
                <c:pt idx="2890">
                  <c:v>-1.3138000000000001</c:v>
                </c:pt>
                <c:pt idx="2891">
                  <c:v>-1.0556000000000001</c:v>
                </c:pt>
                <c:pt idx="2892">
                  <c:v>-0.56076999999999999</c:v>
                </c:pt>
                <c:pt idx="2893">
                  <c:v>0.32249</c:v>
                </c:pt>
                <c:pt idx="2894">
                  <c:v>1.3998999999999999</c:v>
                </c:pt>
                <c:pt idx="2895">
                  <c:v>2.9154</c:v>
                </c:pt>
                <c:pt idx="2896">
                  <c:v>4.8094000000000001</c:v>
                </c:pt>
                <c:pt idx="2897">
                  <c:v>6.3102999999999998</c:v>
                </c:pt>
                <c:pt idx="2898">
                  <c:v>7.2736000000000001</c:v>
                </c:pt>
                <c:pt idx="2899">
                  <c:v>8.5126000000000008</c:v>
                </c:pt>
                <c:pt idx="2900">
                  <c:v>9.8049999999999997</c:v>
                </c:pt>
                <c:pt idx="2901">
                  <c:v>11.087999999999999</c:v>
                </c:pt>
                <c:pt idx="2902">
                  <c:v>12.824999999999999</c:v>
                </c:pt>
                <c:pt idx="2903">
                  <c:v>14.489000000000001</c:v>
                </c:pt>
                <c:pt idx="2904">
                  <c:v>15.611000000000001</c:v>
                </c:pt>
                <c:pt idx="2905">
                  <c:v>16.568999999999999</c:v>
                </c:pt>
                <c:pt idx="2906">
                  <c:v>17.382999999999999</c:v>
                </c:pt>
                <c:pt idx="2907">
                  <c:v>18.21</c:v>
                </c:pt>
                <c:pt idx="2908">
                  <c:v>19.305</c:v>
                </c:pt>
                <c:pt idx="2909">
                  <c:v>20.484999999999999</c:v>
                </c:pt>
                <c:pt idx="2910">
                  <c:v>21.501000000000001</c:v>
                </c:pt>
                <c:pt idx="2911">
                  <c:v>22.573</c:v>
                </c:pt>
                <c:pt idx="2912">
                  <c:v>23.382000000000001</c:v>
                </c:pt>
                <c:pt idx="2913">
                  <c:v>23.991</c:v>
                </c:pt>
                <c:pt idx="2914">
                  <c:v>24.91</c:v>
                </c:pt>
                <c:pt idx="2915">
                  <c:v>25.835000000000001</c:v>
                </c:pt>
                <c:pt idx="2916">
                  <c:v>26.710999999999999</c:v>
                </c:pt>
                <c:pt idx="2917">
                  <c:v>27.64</c:v>
                </c:pt>
                <c:pt idx="2918">
                  <c:v>28.495999999999999</c:v>
                </c:pt>
                <c:pt idx="2919">
                  <c:v>29.247</c:v>
                </c:pt>
                <c:pt idx="2920">
                  <c:v>29.925000000000001</c:v>
                </c:pt>
                <c:pt idx="2921">
                  <c:v>30.547999999999998</c:v>
                </c:pt>
                <c:pt idx="2922">
                  <c:v>31.166</c:v>
                </c:pt>
                <c:pt idx="2923">
                  <c:v>31.855</c:v>
                </c:pt>
                <c:pt idx="2924">
                  <c:v>32.685000000000002</c:v>
                </c:pt>
                <c:pt idx="2925">
                  <c:v>33.53</c:v>
                </c:pt>
                <c:pt idx="2926">
                  <c:v>34.514000000000003</c:v>
                </c:pt>
                <c:pt idx="2927">
                  <c:v>35.43</c:v>
                </c:pt>
                <c:pt idx="2928">
                  <c:v>36.191000000000003</c:v>
                </c:pt>
                <c:pt idx="2929">
                  <c:v>37.182000000000002</c:v>
                </c:pt>
                <c:pt idx="2930">
                  <c:v>38.155999999999999</c:v>
                </c:pt>
                <c:pt idx="2931">
                  <c:v>39.075000000000003</c:v>
                </c:pt>
                <c:pt idx="2932">
                  <c:v>39.86</c:v>
                </c:pt>
                <c:pt idx="2933">
                  <c:v>40.662999999999997</c:v>
                </c:pt>
                <c:pt idx="2934">
                  <c:v>41.545999999999999</c:v>
                </c:pt>
                <c:pt idx="2935">
                  <c:v>42.164000000000001</c:v>
                </c:pt>
                <c:pt idx="2936">
                  <c:v>42.558999999999997</c:v>
                </c:pt>
                <c:pt idx="2937">
                  <c:v>42.701000000000001</c:v>
                </c:pt>
                <c:pt idx="2938">
                  <c:v>42.805</c:v>
                </c:pt>
                <c:pt idx="2939">
                  <c:v>43.253999999999998</c:v>
                </c:pt>
                <c:pt idx="2940">
                  <c:v>43.683</c:v>
                </c:pt>
                <c:pt idx="2941">
                  <c:v>44.337000000000003</c:v>
                </c:pt>
                <c:pt idx="2942">
                  <c:v>45.183999999999997</c:v>
                </c:pt>
                <c:pt idx="2943">
                  <c:v>46.082000000000001</c:v>
                </c:pt>
                <c:pt idx="2944">
                  <c:v>46.959000000000003</c:v>
                </c:pt>
                <c:pt idx="2945">
                  <c:v>47.417999999999999</c:v>
                </c:pt>
                <c:pt idx="2946">
                  <c:v>47.529000000000003</c:v>
                </c:pt>
                <c:pt idx="2947">
                  <c:v>47.4</c:v>
                </c:pt>
                <c:pt idx="2948">
                  <c:v>47.579000000000001</c:v>
                </c:pt>
                <c:pt idx="2949">
                  <c:v>47.966000000000001</c:v>
                </c:pt>
                <c:pt idx="2950">
                  <c:v>48.338000000000001</c:v>
                </c:pt>
                <c:pt idx="2951">
                  <c:v>48.771000000000001</c:v>
                </c:pt>
                <c:pt idx="2952">
                  <c:v>49.238</c:v>
                </c:pt>
                <c:pt idx="2953">
                  <c:v>49.487000000000002</c:v>
                </c:pt>
                <c:pt idx="2954">
                  <c:v>49.636000000000003</c:v>
                </c:pt>
                <c:pt idx="2955">
                  <c:v>49.860999999999997</c:v>
                </c:pt>
                <c:pt idx="2956">
                  <c:v>50.255000000000003</c:v>
                </c:pt>
                <c:pt idx="2957">
                  <c:v>50.628999999999998</c:v>
                </c:pt>
                <c:pt idx="2958">
                  <c:v>50.890999999999998</c:v>
                </c:pt>
                <c:pt idx="2959">
                  <c:v>51.284999999999997</c:v>
                </c:pt>
                <c:pt idx="2960">
                  <c:v>51.654000000000003</c:v>
                </c:pt>
                <c:pt idx="2961">
                  <c:v>51.777000000000001</c:v>
                </c:pt>
                <c:pt idx="2962">
                  <c:v>51.929000000000002</c:v>
                </c:pt>
                <c:pt idx="2963">
                  <c:v>52.103000000000002</c:v>
                </c:pt>
                <c:pt idx="2964">
                  <c:v>52.231000000000002</c:v>
                </c:pt>
                <c:pt idx="2965">
                  <c:v>52.343000000000004</c:v>
                </c:pt>
                <c:pt idx="2966">
                  <c:v>52.493000000000002</c:v>
                </c:pt>
                <c:pt idx="2967">
                  <c:v>52.662999999999997</c:v>
                </c:pt>
                <c:pt idx="2968">
                  <c:v>52.674999999999997</c:v>
                </c:pt>
                <c:pt idx="2969">
                  <c:v>52.786000000000001</c:v>
                </c:pt>
                <c:pt idx="2970">
                  <c:v>52.707999999999998</c:v>
                </c:pt>
                <c:pt idx="2971">
                  <c:v>52.454999999999998</c:v>
                </c:pt>
                <c:pt idx="2972">
                  <c:v>52.411000000000001</c:v>
                </c:pt>
                <c:pt idx="2973">
                  <c:v>52.643000000000001</c:v>
                </c:pt>
                <c:pt idx="2974">
                  <c:v>53.116</c:v>
                </c:pt>
                <c:pt idx="2975">
                  <c:v>53.396999999999998</c:v>
                </c:pt>
                <c:pt idx="2976">
                  <c:v>53.308</c:v>
                </c:pt>
                <c:pt idx="2977">
                  <c:v>53.31</c:v>
                </c:pt>
                <c:pt idx="2978">
                  <c:v>53.295999999999999</c:v>
                </c:pt>
                <c:pt idx="2979">
                  <c:v>53.366</c:v>
                </c:pt>
                <c:pt idx="2980">
                  <c:v>53.448999999999998</c:v>
                </c:pt>
                <c:pt idx="2981">
                  <c:v>53.584000000000003</c:v>
                </c:pt>
                <c:pt idx="2982">
                  <c:v>53.654000000000003</c:v>
                </c:pt>
                <c:pt idx="2983">
                  <c:v>53.82</c:v>
                </c:pt>
                <c:pt idx="2984">
                  <c:v>54.182000000000002</c:v>
                </c:pt>
                <c:pt idx="2985">
                  <c:v>54.52</c:v>
                </c:pt>
                <c:pt idx="2986">
                  <c:v>54.664000000000001</c:v>
                </c:pt>
                <c:pt idx="2987">
                  <c:v>54.734000000000002</c:v>
                </c:pt>
                <c:pt idx="2988">
                  <c:v>54.988</c:v>
                </c:pt>
                <c:pt idx="2989">
                  <c:v>55.442</c:v>
                </c:pt>
                <c:pt idx="2990">
                  <c:v>55.823999999999998</c:v>
                </c:pt>
                <c:pt idx="2991">
                  <c:v>56.283999999999999</c:v>
                </c:pt>
                <c:pt idx="2992">
                  <c:v>56.338000000000001</c:v>
                </c:pt>
                <c:pt idx="2993">
                  <c:v>56.039000000000001</c:v>
                </c:pt>
                <c:pt idx="2994">
                  <c:v>55.776000000000003</c:v>
                </c:pt>
                <c:pt idx="2995">
                  <c:v>55.465000000000003</c:v>
                </c:pt>
                <c:pt idx="2996">
                  <c:v>55.496000000000002</c:v>
                </c:pt>
                <c:pt idx="2997">
                  <c:v>55.887999999999998</c:v>
                </c:pt>
                <c:pt idx="2998">
                  <c:v>56</c:v>
                </c:pt>
                <c:pt idx="2999">
                  <c:v>55.826999999999998</c:v>
                </c:pt>
                <c:pt idx="3000">
                  <c:v>55.530999999999999</c:v>
                </c:pt>
                <c:pt idx="3001">
                  <c:v>55.323</c:v>
                </c:pt>
                <c:pt idx="3002">
                  <c:v>54.832999999999998</c:v>
                </c:pt>
                <c:pt idx="3003">
                  <c:v>54.228000000000002</c:v>
                </c:pt>
                <c:pt idx="3004">
                  <c:v>53.679000000000002</c:v>
                </c:pt>
                <c:pt idx="3005">
                  <c:v>53.161000000000001</c:v>
                </c:pt>
                <c:pt idx="3006">
                  <c:v>52.606999999999999</c:v>
                </c:pt>
                <c:pt idx="3007">
                  <c:v>51.87</c:v>
                </c:pt>
                <c:pt idx="3008">
                  <c:v>50.963000000000001</c:v>
                </c:pt>
                <c:pt idx="3009">
                  <c:v>49.698999999999998</c:v>
                </c:pt>
                <c:pt idx="3010">
                  <c:v>47.826000000000001</c:v>
                </c:pt>
                <c:pt idx="3011">
                  <c:v>45.673000000000002</c:v>
                </c:pt>
                <c:pt idx="3012">
                  <c:v>42.835000000000001</c:v>
                </c:pt>
                <c:pt idx="3013">
                  <c:v>39.718000000000004</c:v>
                </c:pt>
                <c:pt idx="3014">
                  <c:v>36.908999999999999</c:v>
                </c:pt>
                <c:pt idx="3015">
                  <c:v>34.000999999999998</c:v>
                </c:pt>
                <c:pt idx="3016">
                  <c:v>30.94</c:v>
                </c:pt>
                <c:pt idx="3017">
                  <c:v>28.239000000000001</c:v>
                </c:pt>
                <c:pt idx="3018">
                  <c:v>25.992000000000001</c:v>
                </c:pt>
                <c:pt idx="3019">
                  <c:v>23.896999999999998</c:v>
                </c:pt>
                <c:pt idx="3020">
                  <c:v>21.753</c:v>
                </c:pt>
                <c:pt idx="3021">
                  <c:v>19.672000000000001</c:v>
                </c:pt>
                <c:pt idx="3022">
                  <c:v>17.323</c:v>
                </c:pt>
                <c:pt idx="3023">
                  <c:v>15.247</c:v>
                </c:pt>
                <c:pt idx="3024">
                  <c:v>14.05</c:v>
                </c:pt>
                <c:pt idx="3025">
                  <c:v>12.922000000000001</c:v>
                </c:pt>
                <c:pt idx="3026">
                  <c:v>11.808999999999999</c:v>
                </c:pt>
                <c:pt idx="3027">
                  <c:v>10.689</c:v>
                </c:pt>
                <c:pt idx="3028">
                  <c:v>9.6887000000000008</c:v>
                </c:pt>
                <c:pt idx="3029">
                  <c:v>8.4298999999999999</c:v>
                </c:pt>
                <c:pt idx="3030">
                  <c:v>7.0223000000000004</c:v>
                </c:pt>
                <c:pt idx="3031">
                  <c:v>5.7958999999999996</c:v>
                </c:pt>
                <c:pt idx="3032">
                  <c:v>4.6231999999999998</c:v>
                </c:pt>
                <c:pt idx="3033">
                  <c:v>3.5</c:v>
                </c:pt>
                <c:pt idx="3034">
                  <c:v>2.4931000000000001</c:v>
                </c:pt>
                <c:pt idx="3035">
                  <c:v>1.4999</c:v>
                </c:pt>
                <c:pt idx="3036">
                  <c:v>0.77729999999999999</c:v>
                </c:pt>
                <c:pt idx="3037">
                  <c:v>-8.6954000000000007E-3</c:v>
                </c:pt>
                <c:pt idx="3038">
                  <c:v>-0.75005999999999995</c:v>
                </c:pt>
                <c:pt idx="3039">
                  <c:v>-1.4661</c:v>
                </c:pt>
                <c:pt idx="3040">
                  <c:v>-2.1309999999999998</c:v>
                </c:pt>
                <c:pt idx="3041">
                  <c:v>-2.6429999999999998</c:v>
                </c:pt>
                <c:pt idx="3042">
                  <c:v>-2.9710000000000001</c:v>
                </c:pt>
                <c:pt idx="3043">
                  <c:v>-3.1541000000000001</c:v>
                </c:pt>
                <c:pt idx="3044">
                  <c:v>-3.2940999999999998</c:v>
                </c:pt>
                <c:pt idx="3045">
                  <c:v>-3.6021000000000001</c:v>
                </c:pt>
                <c:pt idx="3046">
                  <c:v>-3.7795000000000001</c:v>
                </c:pt>
                <c:pt idx="3047">
                  <c:v>-4.0008999999999997</c:v>
                </c:pt>
                <c:pt idx="3048">
                  <c:v>-4.4020999999999999</c:v>
                </c:pt>
                <c:pt idx="3049">
                  <c:v>-4.7389999999999999</c:v>
                </c:pt>
                <c:pt idx="3050">
                  <c:v>-4.9741</c:v>
                </c:pt>
                <c:pt idx="3051">
                  <c:v>-5.0416999999999996</c:v>
                </c:pt>
                <c:pt idx="3052">
                  <c:v>-4.9641000000000002</c:v>
                </c:pt>
                <c:pt idx="3053">
                  <c:v>-5.0438999999999998</c:v>
                </c:pt>
                <c:pt idx="3054">
                  <c:v>-5.1242999999999999</c:v>
                </c:pt>
                <c:pt idx="3055">
                  <c:v>-5.1985000000000001</c:v>
                </c:pt>
                <c:pt idx="3056">
                  <c:v>-5.1529999999999996</c:v>
                </c:pt>
                <c:pt idx="3057">
                  <c:v>-5.2153999999999998</c:v>
                </c:pt>
                <c:pt idx="3058">
                  <c:v>-5.4494999999999996</c:v>
                </c:pt>
                <c:pt idx="3059">
                  <c:v>-5.5841000000000003</c:v>
                </c:pt>
                <c:pt idx="3060">
                  <c:v>-5.5541999999999998</c:v>
                </c:pt>
                <c:pt idx="3061">
                  <c:v>-5.3834999999999997</c:v>
                </c:pt>
                <c:pt idx="3062">
                  <c:v>-5.4260999999999999</c:v>
                </c:pt>
                <c:pt idx="3063">
                  <c:v>-5.4846000000000004</c:v>
                </c:pt>
                <c:pt idx="3064">
                  <c:v>-5.5475000000000003</c:v>
                </c:pt>
                <c:pt idx="3065">
                  <c:v>-5.7020999999999997</c:v>
                </c:pt>
                <c:pt idx="3066">
                  <c:v>-5.7325999999999997</c:v>
                </c:pt>
                <c:pt idx="3067">
                  <c:v>-5.8731</c:v>
                </c:pt>
                <c:pt idx="3068">
                  <c:v>-6.0587</c:v>
                </c:pt>
                <c:pt idx="3069">
                  <c:v>-6.0446</c:v>
                </c:pt>
                <c:pt idx="3070">
                  <c:v>-6.0309999999999997</c:v>
                </c:pt>
                <c:pt idx="3071">
                  <c:v>-6.2176</c:v>
                </c:pt>
                <c:pt idx="3072">
                  <c:v>-6.3792</c:v>
                </c:pt>
                <c:pt idx="3073">
                  <c:v>-6.4382000000000001</c:v>
                </c:pt>
                <c:pt idx="3074">
                  <c:v>-6.5598000000000001</c:v>
                </c:pt>
                <c:pt idx="3075">
                  <c:v>-6.6952999999999996</c:v>
                </c:pt>
                <c:pt idx="3076">
                  <c:v>-6.7457000000000003</c:v>
                </c:pt>
                <c:pt idx="3077">
                  <c:v>-6.6875999999999998</c:v>
                </c:pt>
                <c:pt idx="3078">
                  <c:v>-6.7301000000000002</c:v>
                </c:pt>
                <c:pt idx="3079">
                  <c:v>-6.6054000000000004</c:v>
                </c:pt>
                <c:pt idx="3080">
                  <c:v>-6.5259</c:v>
                </c:pt>
                <c:pt idx="3081">
                  <c:v>-6.5453000000000001</c:v>
                </c:pt>
                <c:pt idx="3082">
                  <c:v>-6.6026999999999996</c:v>
                </c:pt>
                <c:pt idx="3083">
                  <c:v>-6.7239000000000004</c:v>
                </c:pt>
                <c:pt idx="3084">
                  <c:v>-6.7732999999999999</c:v>
                </c:pt>
                <c:pt idx="3085">
                  <c:v>-6.8944000000000001</c:v>
                </c:pt>
                <c:pt idx="3086">
                  <c:v>-7.1641000000000004</c:v>
                </c:pt>
                <c:pt idx="3087">
                  <c:v>-7.3954000000000004</c:v>
                </c:pt>
                <c:pt idx="3088">
                  <c:v>-7.5475000000000003</c:v>
                </c:pt>
                <c:pt idx="3089">
                  <c:v>-7.7953000000000001</c:v>
                </c:pt>
                <c:pt idx="3090">
                  <c:v>-7.9421999999999997</c:v>
                </c:pt>
                <c:pt idx="3091">
                  <c:v>-8.0274999999999999</c:v>
                </c:pt>
                <c:pt idx="3092">
                  <c:v>-8.0935000000000006</c:v>
                </c:pt>
                <c:pt idx="3093">
                  <c:v>-8.4344999999999999</c:v>
                </c:pt>
                <c:pt idx="3094">
                  <c:v>-8.4957999999999991</c:v>
                </c:pt>
                <c:pt idx="3095">
                  <c:v>-8.9801000000000002</c:v>
                </c:pt>
                <c:pt idx="3096">
                  <c:v>-9.5623000000000005</c:v>
                </c:pt>
                <c:pt idx="3097">
                  <c:v>-9.6258999999999997</c:v>
                </c:pt>
                <c:pt idx="3098">
                  <c:v>-10.08</c:v>
                </c:pt>
                <c:pt idx="3099">
                  <c:v>-10.693</c:v>
                </c:pt>
                <c:pt idx="3100">
                  <c:v>-11.412000000000001</c:v>
                </c:pt>
                <c:pt idx="3101">
                  <c:v>-12.08</c:v>
                </c:pt>
                <c:pt idx="3102">
                  <c:v>-12.712</c:v>
                </c:pt>
                <c:pt idx="3103">
                  <c:v>-13.226000000000001</c:v>
                </c:pt>
                <c:pt idx="3104">
                  <c:v>-13.561</c:v>
                </c:pt>
                <c:pt idx="3105">
                  <c:v>-13.833</c:v>
                </c:pt>
                <c:pt idx="3106">
                  <c:v>-14.266</c:v>
                </c:pt>
                <c:pt idx="3107">
                  <c:v>-15.162000000000001</c:v>
                </c:pt>
                <c:pt idx="3108">
                  <c:v>-16.256</c:v>
                </c:pt>
                <c:pt idx="3109">
                  <c:v>-16.952000000000002</c:v>
                </c:pt>
                <c:pt idx="3110">
                  <c:v>-17.834</c:v>
                </c:pt>
                <c:pt idx="3111">
                  <c:v>-18.779</c:v>
                </c:pt>
                <c:pt idx="3112">
                  <c:v>-19.626000000000001</c:v>
                </c:pt>
                <c:pt idx="3113">
                  <c:v>-20.452000000000002</c:v>
                </c:pt>
                <c:pt idx="3114">
                  <c:v>-21.571000000000002</c:v>
                </c:pt>
                <c:pt idx="3115">
                  <c:v>-22.651</c:v>
                </c:pt>
                <c:pt idx="3116">
                  <c:v>-23.204000000000001</c:v>
                </c:pt>
                <c:pt idx="3117">
                  <c:v>-23.443999999999999</c:v>
                </c:pt>
                <c:pt idx="3118">
                  <c:v>-23.696999999999999</c:v>
                </c:pt>
                <c:pt idx="3119">
                  <c:v>-24.411000000000001</c:v>
                </c:pt>
                <c:pt idx="3120">
                  <c:v>-25.56</c:v>
                </c:pt>
                <c:pt idx="3121">
                  <c:v>-26.890999999999998</c:v>
                </c:pt>
                <c:pt idx="3122">
                  <c:v>-28.056000000000001</c:v>
                </c:pt>
                <c:pt idx="3123">
                  <c:v>-28.933</c:v>
                </c:pt>
                <c:pt idx="3124">
                  <c:v>-29.672000000000001</c:v>
                </c:pt>
                <c:pt idx="3125">
                  <c:v>-30.443000000000001</c:v>
                </c:pt>
                <c:pt idx="3126">
                  <c:v>-31.257000000000001</c:v>
                </c:pt>
                <c:pt idx="3127">
                  <c:v>-32.061999999999998</c:v>
                </c:pt>
                <c:pt idx="3128">
                  <c:v>-33.043999999999997</c:v>
                </c:pt>
                <c:pt idx="3129">
                  <c:v>-34.164000000000001</c:v>
                </c:pt>
                <c:pt idx="3130">
                  <c:v>-35.25</c:v>
                </c:pt>
                <c:pt idx="3131">
                  <c:v>-36.281999999999996</c:v>
                </c:pt>
                <c:pt idx="3132">
                  <c:v>-37.162999999999997</c:v>
                </c:pt>
                <c:pt idx="3133">
                  <c:v>-38.137999999999998</c:v>
                </c:pt>
                <c:pt idx="3134">
                  <c:v>-38.972999999999999</c:v>
                </c:pt>
                <c:pt idx="3135">
                  <c:v>-39.512</c:v>
                </c:pt>
                <c:pt idx="3136">
                  <c:v>-39.795999999999999</c:v>
                </c:pt>
                <c:pt idx="3137">
                  <c:v>-40.149000000000001</c:v>
                </c:pt>
                <c:pt idx="3138">
                  <c:v>-40.838999999999999</c:v>
                </c:pt>
                <c:pt idx="3139">
                  <c:v>-41.518999999999998</c:v>
                </c:pt>
                <c:pt idx="3140">
                  <c:v>-42.134999999999998</c:v>
                </c:pt>
                <c:pt idx="3141">
                  <c:v>-42.942999999999998</c:v>
                </c:pt>
                <c:pt idx="3142">
                  <c:v>-43.993000000000002</c:v>
                </c:pt>
                <c:pt idx="3143">
                  <c:v>-44.795000000000002</c:v>
                </c:pt>
                <c:pt idx="3144">
                  <c:v>-45.198999999999998</c:v>
                </c:pt>
                <c:pt idx="3145">
                  <c:v>-45.78</c:v>
                </c:pt>
                <c:pt idx="3146">
                  <c:v>-46.786999999999999</c:v>
                </c:pt>
                <c:pt idx="3147">
                  <c:v>-47.664999999999999</c:v>
                </c:pt>
                <c:pt idx="3148">
                  <c:v>-48.662999999999997</c:v>
                </c:pt>
                <c:pt idx="3149">
                  <c:v>-49.524999999999999</c:v>
                </c:pt>
                <c:pt idx="3150">
                  <c:v>-49.997999999999998</c:v>
                </c:pt>
                <c:pt idx="3151">
                  <c:v>-50.295000000000002</c:v>
                </c:pt>
                <c:pt idx="3152">
                  <c:v>-50.457999999999998</c:v>
                </c:pt>
                <c:pt idx="3153">
                  <c:v>-51.162999999999997</c:v>
                </c:pt>
                <c:pt idx="3154">
                  <c:v>-52.103999999999999</c:v>
                </c:pt>
                <c:pt idx="3155">
                  <c:v>-52.993000000000002</c:v>
                </c:pt>
                <c:pt idx="3156">
                  <c:v>-53.482999999999997</c:v>
                </c:pt>
                <c:pt idx="3157">
                  <c:v>-53.98</c:v>
                </c:pt>
                <c:pt idx="3158">
                  <c:v>-54.393000000000001</c:v>
                </c:pt>
                <c:pt idx="3159">
                  <c:v>-55.284999999999997</c:v>
                </c:pt>
                <c:pt idx="3160">
                  <c:v>-56.363999999999997</c:v>
                </c:pt>
                <c:pt idx="3161">
                  <c:v>-57.280999999999999</c:v>
                </c:pt>
                <c:pt idx="3162">
                  <c:v>-58.118000000000002</c:v>
                </c:pt>
                <c:pt idx="3163">
                  <c:v>-58.954000000000001</c:v>
                </c:pt>
                <c:pt idx="3164">
                  <c:v>-59.305</c:v>
                </c:pt>
                <c:pt idx="3165">
                  <c:v>-59.058999999999997</c:v>
                </c:pt>
                <c:pt idx="3166">
                  <c:v>-59.411000000000001</c:v>
                </c:pt>
                <c:pt idx="3167">
                  <c:v>-60.015000000000001</c:v>
                </c:pt>
                <c:pt idx="3168">
                  <c:v>-60.517000000000003</c:v>
                </c:pt>
                <c:pt idx="3169">
                  <c:v>-60.901000000000003</c:v>
                </c:pt>
                <c:pt idx="3170">
                  <c:v>-61.219000000000001</c:v>
                </c:pt>
                <c:pt idx="3171">
                  <c:v>-61.006999999999998</c:v>
                </c:pt>
                <c:pt idx="3172">
                  <c:v>-60.963999999999999</c:v>
                </c:pt>
                <c:pt idx="3173">
                  <c:v>-61.671999999999997</c:v>
                </c:pt>
                <c:pt idx="3174">
                  <c:v>-62.029000000000003</c:v>
                </c:pt>
                <c:pt idx="3175">
                  <c:v>-62.523000000000003</c:v>
                </c:pt>
                <c:pt idx="3176">
                  <c:v>-63.122</c:v>
                </c:pt>
                <c:pt idx="3177">
                  <c:v>-63.262999999999998</c:v>
                </c:pt>
                <c:pt idx="3178">
                  <c:v>-63.21</c:v>
                </c:pt>
                <c:pt idx="3179">
                  <c:v>-63.122</c:v>
                </c:pt>
                <c:pt idx="3180">
                  <c:v>-62.98</c:v>
                </c:pt>
                <c:pt idx="3181">
                  <c:v>-62.78</c:v>
                </c:pt>
                <c:pt idx="3182">
                  <c:v>-62.963000000000001</c:v>
                </c:pt>
                <c:pt idx="3183">
                  <c:v>-63.253999999999998</c:v>
                </c:pt>
                <c:pt idx="3184">
                  <c:v>-63.682000000000002</c:v>
                </c:pt>
                <c:pt idx="3185">
                  <c:v>-64.052000000000007</c:v>
                </c:pt>
                <c:pt idx="3186">
                  <c:v>-64.183999999999997</c:v>
                </c:pt>
                <c:pt idx="3187">
                  <c:v>-64.194999999999993</c:v>
                </c:pt>
                <c:pt idx="3188">
                  <c:v>-64.212999999999994</c:v>
                </c:pt>
                <c:pt idx="3189">
                  <c:v>-63.786000000000001</c:v>
                </c:pt>
                <c:pt idx="3190">
                  <c:v>-63.738999999999997</c:v>
                </c:pt>
                <c:pt idx="3191">
                  <c:v>-64.337000000000003</c:v>
                </c:pt>
                <c:pt idx="3192">
                  <c:v>-64.662000000000006</c:v>
                </c:pt>
                <c:pt idx="3193">
                  <c:v>-64.56</c:v>
                </c:pt>
                <c:pt idx="3194">
                  <c:v>-63.857999999999997</c:v>
                </c:pt>
                <c:pt idx="3195">
                  <c:v>-63.784999999999997</c:v>
                </c:pt>
                <c:pt idx="3196">
                  <c:v>-64.3</c:v>
                </c:pt>
                <c:pt idx="3197">
                  <c:v>-64.542000000000002</c:v>
                </c:pt>
                <c:pt idx="3198">
                  <c:v>-64.846999999999994</c:v>
                </c:pt>
                <c:pt idx="3199">
                  <c:v>-65.367000000000004</c:v>
                </c:pt>
                <c:pt idx="3200">
                  <c:v>-65.498000000000005</c:v>
                </c:pt>
                <c:pt idx="3201">
                  <c:v>-65.262</c:v>
                </c:pt>
                <c:pt idx="3202">
                  <c:v>-65.242999999999995</c:v>
                </c:pt>
                <c:pt idx="3203">
                  <c:v>-65.373000000000005</c:v>
                </c:pt>
                <c:pt idx="3204">
                  <c:v>-65.516000000000005</c:v>
                </c:pt>
                <c:pt idx="3205">
                  <c:v>-65.569999999999993</c:v>
                </c:pt>
                <c:pt idx="3206">
                  <c:v>-65.213999999999999</c:v>
                </c:pt>
                <c:pt idx="3207">
                  <c:v>-64.588999999999999</c:v>
                </c:pt>
                <c:pt idx="3208">
                  <c:v>-64.441999999999993</c:v>
                </c:pt>
                <c:pt idx="3209">
                  <c:v>-64.602000000000004</c:v>
                </c:pt>
                <c:pt idx="3210">
                  <c:v>-65.135999999999996</c:v>
                </c:pt>
                <c:pt idx="3211">
                  <c:v>-66.343000000000004</c:v>
                </c:pt>
                <c:pt idx="3212">
                  <c:v>-67.019000000000005</c:v>
                </c:pt>
                <c:pt idx="3213">
                  <c:v>-67.323999999999998</c:v>
                </c:pt>
                <c:pt idx="3214">
                  <c:v>-67.222999999999999</c:v>
                </c:pt>
                <c:pt idx="3215">
                  <c:v>-66.501999999999995</c:v>
                </c:pt>
                <c:pt idx="3216">
                  <c:v>-65.429000000000002</c:v>
                </c:pt>
                <c:pt idx="3217">
                  <c:v>-65.123999999999995</c:v>
                </c:pt>
                <c:pt idx="3218">
                  <c:v>-65.093000000000004</c:v>
                </c:pt>
                <c:pt idx="3219">
                  <c:v>-65.813999999999993</c:v>
                </c:pt>
                <c:pt idx="3220">
                  <c:v>-66.363</c:v>
                </c:pt>
                <c:pt idx="3221">
                  <c:v>-66.492000000000004</c:v>
                </c:pt>
                <c:pt idx="3222">
                  <c:v>-66.259</c:v>
                </c:pt>
                <c:pt idx="3223">
                  <c:v>-66.363</c:v>
                </c:pt>
                <c:pt idx="3224">
                  <c:v>-66.099000000000004</c:v>
                </c:pt>
                <c:pt idx="3225">
                  <c:v>-66.159000000000006</c:v>
                </c:pt>
                <c:pt idx="3226">
                  <c:v>-65.855000000000004</c:v>
                </c:pt>
                <c:pt idx="3227">
                  <c:v>-65.186999999999998</c:v>
                </c:pt>
                <c:pt idx="3228">
                  <c:v>-63.991</c:v>
                </c:pt>
                <c:pt idx="3229">
                  <c:v>-62.127000000000002</c:v>
                </c:pt>
                <c:pt idx="3230">
                  <c:v>-60.459000000000003</c:v>
                </c:pt>
                <c:pt idx="3231">
                  <c:v>-59.036999999999999</c:v>
                </c:pt>
                <c:pt idx="3232">
                  <c:v>-57.351999999999997</c:v>
                </c:pt>
                <c:pt idx="3233">
                  <c:v>-55.991999999999997</c:v>
                </c:pt>
                <c:pt idx="3234">
                  <c:v>-53.92</c:v>
                </c:pt>
                <c:pt idx="3235">
                  <c:v>-51.438000000000002</c:v>
                </c:pt>
                <c:pt idx="3236">
                  <c:v>-49.362000000000002</c:v>
                </c:pt>
                <c:pt idx="3237">
                  <c:v>-46.593000000000004</c:v>
                </c:pt>
                <c:pt idx="3238">
                  <c:v>-43.33</c:v>
                </c:pt>
                <c:pt idx="3239">
                  <c:v>-40.252000000000002</c:v>
                </c:pt>
                <c:pt idx="3240">
                  <c:v>-37.465000000000003</c:v>
                </c:pt>
                <c:pt idx="3241">
                  <c:v>-34.648000000000003</c:v>
                </c:pt>
                <c:pt idx="3242">
                  <c:v>-31.815000000000001</c:v>
                </c:pt>
                <c:pt idx="3243">
                  <c:v>-29.427</c:v>
                </c:pt>
                <c:pt idx="3244">
                  <c:v>-27.957999999999998</c:v>
                </c:pt>
                <c:pt idx="3245">
                  <c:v>-25.387</c:v>
                </c:pt>
                <c:pt idx="3246">
                  <c:v>-22.79</c:v>
                </c:pt>
                <c:pt idx="3247">
                  <c:v>-20.315000000000001</c:v>
                </c:pt>
                <c:pt idx="3248">
                  <c:v>-18.363</c:v>
                </c:pt>
                <c:pt idx="3249">
                  <c:v>-16.486000000000001</c:v>
                </c:pt>
                <c:pt idx="3250">
                  <c:v>-14.901</c:v>
                </c:pt>
                <c:pt idx="3251">
                  <c:v>-13.606</c:v>
                </c:pt>
                <c:pt idx="3252">
                  <c:v>-12.574999999999999</c:v>
                </c:pt>
                <c:pt idx="3253">
                  <c:v>-11.462</c:v>
                </c:pt>
                <c:pt idx="3254">
                  <c:v>-10.337</c:v>
                </c:pt>
                <c:pt idx="3255">
                  <c:v>-9.4822000000000006</c:v>
                </c:pt>
                <c:pt idx="3256">
                  <c:v>-8.7482000000000006</c:v>
                </c:pt>
                <c:pt idx="3257">
                  <c:v>-7.7868000000000004</c:v>
                </c:pt>
                <c:pt idx="3258">
                  <c:v>-7.3132000000000001</c:v>
                </c:pt>
                <c:pt idx="3259">
                  <c:v>-7.0827999999999998</c:v>
                </c:pt>
                <c:pt idx="3260">
                  <c:v>-7.1295999999999999</c:v>
                </c:pt>
                <c:pt idx="3261">
                  <c:v>-7.1051000000000002</c:v>
                </c:pt>
                <c:pt idx="3262">
                  <c:v>-7.0082000000000004</c:v>
                </c:pt>
                <c:pt idx="3263">
                  <c:v>-6.9927999999999999</c:v>
                </c:pt>
                <c:pt idx="3264">
                  <c:v>-6.9782000000000002</c:v>
                </c:pt>
                <c:pt idx="3265">
                  <c:v>-6.9546000000000001</c:v>
                </c:pt>
                <c:pt idx="3266">
                  <c:v>-6.8811</c:v>
                </c:pt>
                <c:pt idx="3267">
                  <c:v>-6.8376000000000001</c:v>
                </c:pt>
                <c:pt idx="3268">
                  <c:v>-6.8235999999999999</c:v>
                </c:pt>
                <c:pt idx="3269">
                  <c:v>-6.7309999999999999</c:v>
                </c:pt>
                <c:pt idx="3270">
                  <c:v>-6.7641</c:v>
                </c:pt>
                <c:pt idx="3271">
                  <c:v>-6.8484999999999996</c:v>
                </c:pt>
                <c:pt idx="3272">
                  <c:v>-6.9292999999999996</c:v>
                </c:pt>
                <c:pt idx="3273">
                  <c:v>-6.9261999999999997</c:v>
                </c:pt>
                <c:pt idx="3274">
                  <c:v>-6.8182999999999998</c:v>
                </c:pt>
                <c:pt idx="3275">
                  <c:v>-6.7996999999999996</c:v>
                </c:pt>
                <c:pt idx="3276">
                  <c:v>-6.7686000000000002</c:v>
                </c:pt>
                <c:pt idx="3277">
                  <c:v>-6.7942999999999998</c:v>
                </c:pt>
                <c:pt idx="3278">
                  <c:v>-6.9307999999999996</c:v>
                </c:pt>
                <c:pt idx="3279">
                  <c:v>-6.9150999999999998</c:v>
                </c:pt>
                <c:pt idx="3280">
                  <c:v>-6.8654000000000002</c:v>
                </c:pt>
                <c:pt idx="3281">
                  <c:v>-6.9230999999999998</c:v>
                </c:pt>
                <c:pt idx="3282">
                  <c:v>-6.9581</c:v>
                </c:pt>
                <c:pt idx="3283">
                  <c:v>-6.8868</c:v>
                </c:pt>
                <c:pt idx="3284">
                  <c:v>-6.7862999999999998</c:v>
                </c:pt>
                <c:pt idx="3285">
                  <c:v>-6.8038999999999996</c:v>
                </c:pt>
                <c:pt idx="3286">
                  <c:v>-6.7497999999999996</c:v>
                </c:pt>
                <c:pt idx="3287">
                  <c:v>-6.7271999999999998</c:v>
                </c:pt>
                <c:pt idx="3288">
                  <c:v>-6.8201999999999998</c:v>
                </c:pt>
                <c:pt idx="3289">
                  <c:v>-6.7723000000000004</c:v>
                </c:pt>
                <c:pt idx="3290">
                  <c:v>-6.7519999999999998</c:v>
                </c:pt>
                <c:pt idx="3291">
                  <c:v>-6.7347000000000001</c:v>
                </c:pt>
                <c:pt idx="3292">
                  <c:v>-6.7320000000000002</c:v>
                </c:pt>
                <c:pt idx="3293">
                  <c:v>-6.6006</c:v>
                </c:pt>
                <c:pt idx="3294">
                  <c:v>-6.0865999999999998</c:v>
                </c:pt>
                <c:pt idx="3295">
                  <c:v>-6.0182000000000002</c:v>
                </c:pt>
                <c:pt idx="3296">
                  <c:v>-5.7314999999999996</c:v>
                </c:pt>
                <c:pt idx="3297">
                  <c:v>-5.6901000000000002</c:v>
                </c:pt>
                <c:pt idx="3298">
                  <c:v>-5.7698</c:v>
                </c:pt>
                <c:pt idx="3299">
                  <c:v>-5.7805999999999997</c:v>
                </c:pt>
                <c:pt idx="3300">
                  <c:v>-5.6276000000000002</c:v>
                </c:pt>
                <c:pt idx="3301">
                  <c:v>-5.3167999999999997</c:v>
                </c:pt>
                <c:pt idx="3302">
                  <c:v>-5.0944000000000003</c:v>
                </c:pt>
                <c:pt idx="3303">
                  <c:v>-4.9340999999999999</c:v>
                </c:pt>
                <c:pt idx="3304">
                  <c:v>-4.7988</c:v>
                </c:pt>
                <c:pt idx="3305">
                  <c:v>-4.694</c:v>
                </c:pt>
                <c:pt idx="3306">
                  <c:v>-4.4607000000000001</c:v>
                </c:pt>
                <c:pt idx="3307">
                  <c:v>-4.2603999999999997</c:v>
                </c:pt>
                <c:pt idx="3308">
                  <c:v>-4.0998000000000001</c:v>
                </c:pt>
                <c:pt idx="3309">
                  <c:v>-3.9666999999999999</c:v>
                </c:pt>
                <c:pt idx="3310">
                  <c:v>-3.8923000000000001</c:v>
                </c:pt>
                <c:pt idx="3311">
                  <c:v>-3.6488</c:v>
                </c:pt>
                <c:pt idx="3312">
                  <c:v>-3.2635999999999998</c:v>
                </c:pt>
                <c:pt idx="3313">
                  <c:v>-2.7852000000000001</c:v>
                </c:pt>
                <c:pt idx="3314">
                  <c:v>-2.3147000000000002</c:v>
                </c:pt>
                <c:pt idx="3315">
                  <c:v>-2.0282</c:v>
                </c:pt>
                <c:pt idx="3316">
                  <c:v>-1.9142999999999999</c:v>
                </c:pt>
                <c:pt idx="3317">
                  <c:v>-1.8867</c:v>
                </c:pt>
                <c:pt idx="3318">
                  <c:v>-1.8362000000000001</c:v>
                </c:pt>
                <c:pt idx="3319">
                  <c:v>-1.7061999999999999</c:v>
                </c:pt>
                <c:pt idx="3320">
                  <c:v>-1.7176</c:v>
                </c:pt>
                <c:pt idx="3321">
                  <c:v>-1.6495</c:v>
                </c:pt>
                <c:pt idx="3322">
                  <c:v>-1.4753000000000001</c:v>
                </c:pt>
                <c:pt idx="3323">
                  <c:v>-1.3929</c:v>
                </c:pt>
                <c:pt idx="3324">
                  <c:v>-1.2464999999999999</c:v>
                </c:pt>
                <c:pt idx="3325">
                  <c:v>-0.99231000000000003</c:v>
                </c:pt>
                <c:pt idx="3326">
                  <c:v>-0.3705</c:v>
                </c:pt>
                <c:pt idx="3327">
                  <c:v>0.39462999999999998</c:v>
                </c:pt>
                <c:pt idx="3328">
                  <c:v>1.0485</c:v>
                </c:pt>
                <c:pt idx="3329">
                  <c:v>1.6685000000000001</c:v>
                </c:pt>
                <c:pt idx="3330">
                  <c:v>2.2873999999999999</c:v>
                </c:pt>
                <c:pt idx="3331">
                  <c:v>3.1656</c:v>
                </c:pt>
                <c:pt idx="3332">
                  <c:v>4.1176000000000004</c:v>
                </c:pt>
                <c:pt idx="3333">
                  <c:v>4.9154999999999998</c:v>
                </c:pt>
                <c:pt idx="3334">
                  <c:v>5.8571</c:v>
                </c:pt>
                <c:pt idx="3335">
                  <c:v>6.9554</c:v>
                </c:pt>
                <c:pt idx="3336">
                  <c:v>7.9987000000000004</c:v>
                </c:pt>
                <c:pt idx="3337">
                  <c:v>8.6509</c:v>
                </c:pt>
                <c:pt idx="3338">
                  <c:v>9.3072999999999997</c:v>
                </c:pt>
                <c:pt idx="3339">
                  <c:v>10.151</c:v>
                </c:pt>
                <c:pt idx="3340">
                  <c:v>11.068</c:v>
                </c:pt>
                <c:pt idx="3341">
                  <c:v>12.266999999999999</c:v>
                </c:pt>
                <c:pt idx="3342">
                  <c:v>13.702</c:v>
                </c:pt>
                <c:pt idx="3343">
                  <c:v>15.032</c:v>
                </c:pt>
                <c:pt idx="3344">
                  <c:v>16.38</c:v>
                </c:pt>
                <c:pt idx="3345">
                  <c:v>17.733000000000001</c:v>
                </c:pt>
                <c:pt idx="3346">
                  <c:v>18.617999999999999</c:v>
                </c:pt>
                <c:pt idx="3347">
                  <c:v>19.277999999999999</c:v>
                </c:pt>
                <c:pt idx="3348">
                  <c:v>19.931999999999999</c:v>
                </c:pt>
                <c:pt idx="3349">
                  <c:v>20.763000000000002</c:v>
                </c:pt>
                <c:pt idx="3350">
                  <c:v>21.457000000000001</c:v>
                </c:pt>
                <c:pt idx="3351">
                  <c:v>22.026</c:v>
                </c:pt>
                <c:pt idx="3352">
                  <c:v>22.719000000000001</c:v>
                </c:pt>
                <c:pt idx="3353">
                  <c:v>23.498000000000001</c:v>
                </c:pt>
                <c:pt idx="3354">
                  <c:v>24.093</c:v>
                </c:pt>
                <c:pt idx="3355">
                  <c:v>24.739000000000001</c:v>
                </c:pt>
                <c:pt idx="3356">
                  <c:v>25.649000000000001</c:v>
                </c:pt>
                <c:pt idx="3357">
                  <c:v>26.294</c:v>
                </c:pt>
                <c:pt idx="3358">
                  <c:v>26.768000000000001</c:v>
                </c:pt>
                <c:pt idx="3359">
                  <c:v>27.311</c:v>
                </c:pt>
                <c:pt idx="3360">
                  <c:v>27.571000000000002</c:v>
                </c:pt>
                <c:pt idx="3361">
                  <c:v>27.649000000000001</c:v>
                </c:pt>
                <c:pt idx="3362">
                  <c:v>27.972999999999999</c:v>
                </c:pt>
                <c:pt idx="3363">
                  <c:v>28.486999999999998</c:v>
                </c:pt>
                <c:pt idx="3364">
                  <c:v>29.1</c:v>
                </c:pt>
                <c:pt idx="3365">
                  <c:v>29.949000000000002</c:v>
                </c:pt>
                <c:pt idx="3366">
                  <c:v>30.631</c:v>
                </c:pt>
                <c:pt idx="3367">
                  <c:v>31.291</c:v>
                </c:pt>
                <c:pt idx="3368">
                  <c:v>31.812999999999999</c:v>
                </c:pt>
                <c:pt idx="3369">
                  <c:v>32.417000000000002</c:v>
                </c:pt>
                <c:pt idx="3370">
                  <c:v>33.366999999999997</c:v>
                </c:pt>
                <c:pt idx="3371">
                  <c:v>34.371000000000002</c:v>
                </c:pt>
                <c:pt idx="3372">
                  <c:v>35.091000000000001</c:v>
                </c:pt>
                <c:pt idx="3373">
                  <c:v>35.82</c:v>
                </c:pt>
                <c:pt idx="3374">
                  <c:v>36.411999999999999</c:v>
                </c:pt>
                <c:pt idx="3375">
                  <c:v>36.744</c:v>
                </c:pt>
                <c:pt idx="3376">
                  <c:v>37.280999999999999</c:v>
                </c:pt>
                <c:pt idx="3377">
                  <c:v>37.959000000000003</c:v>
                </c:pt>
                <c:pt idx="3378">
                  <c:v>38.575000000000003</c:v>
                </c:pt>
                <c:pt idx="3379">
                  <c:v>39.151000000000003</c:v>
                </c:pt>
                <c:pt idx="3380">
                  <c:v>39.767000000000003</c:v>
                </c:pt>
                <c:pt idx="3381">
                  <c:v>40.396999999999998</c:v>
                </c:pt>
                <c:pt idx="3382">
                  <c:v>40.933999999999997</c:v>
                </c:pt>
                <c:pt idx="3383">
                  <c:v>41.536000000000001</c:v>
                </c:pt>
                <c:pt idx="3384">
                  <c:v>41.953000000000003</c:v>
                </c:pt>
                <c:pt idx="3385">
                  <c:v>42.393000000000001</c:v>
                </c:pt>
                <c:pt idx="3386">
                  <c:v>42.838000000000001</c:v>
                </c:pt>
                <c:pt idx="3387">
                  <c:v>43.478000000000002</c:v>
                </c:pt>
                <c:pt idx="3388">
                  <c:v>44.042000000000002</c:v>
                </c:pt>
                <c:pt idx="3389">
                  <c:v>44.719000000000001</c:v>
                </c:pt>
                <c:pt idx="3390">
                  <c:v>45.365000000000002</c:v>
                </c:pt>
                <c:pt idx="3391">
                  <c:v>46.244999999999997</c:v>
                </c:pt>
                <c:pt idx="3392">
                  <c:v>47.012</c:v>
                </c:pt>
                <c:pt idx="3393">
                  <c:v>47.601999999999997</c:v>
                </c:pt>
                <c:pt idx="3394">
                  <c:v>48.497</c:v>
                </c:pt>
                <c:pt idx="3395">
                  <c:v>49.235999999999997</c:v>
                </c:pt>
                <c:pt idx="3396">
                  <c:v>49.741999999999997</c:v>
                </c:pt>
                <c:pt idx="3397">
                  <c:v>50.302999999999997</c:v>
                </c:pt>
                <c:pt idx="3398">
                  <c:v>51.149000000000001</c:v>
                </c:pt>
                <c:pt idx="3399">
                  <c:v>51.957000000000001</c:v>
                </c:pt>
                <c:pt idx="3400">
                  <c:v>52.460999999999999</c:v>
                </c:pt>
                <c:pt idx="3401">
                  <c:v>53.072000000000003</c:v>
                </c:pt>
                <c:pt idx="3402">
                  <c:v>53.853999999999999</c:v>
                </c:pt>
                <c:pt idx="3403">
                  <c:v>54.164000000000001</c:v>
                </c:pt>
                <c:pt idx="3404">
                  <c:v>54.308</c:v>
                </c:pt>
                <c:pt idx="3405">
                  <c:v>54.576000000000001</c:v>
                </c:pt>
                <c:pt idx="3406">
                  <c:v>54.98</c:v>
                </c:pt>
                <c:pt idx="3407">
                  <c:v>55.335999999999999</c:v>
                </c:pt>
                <c:pt idx="3408">
                  <c:v>55.692</c:v>
                </c:pt>
                <c:pt idx="3409">
                  <c:v>56.131999999999998</c:v>
                </c:pt>
                <c:pt idx="3410">
                  <c:v>56.597000000000001</c:v>
                </c:pt>
                <c:pt idx="3411">
                  <c:v>57.165999999999997</c:v>
                </c:pt>
                <c:pt idx="3412">
                  <c:v>57.597000000000001</c:v>
                </c:pt>
                <c:pt idx="3413">
                  <c:v>57.98</c:v>
                </c:pt>
                <c:pt idx="3414">
                  <c:v>58.679000000000002</c:v>
                </c:pt>
                <c:pt idx="3415">
                  <c:v>59.215000000000003</c:v>
                </c:pt>
                <c:pt idx="3416">
                  <c:v>59.588999999999999</c:v>
                </c:pt>
                <c:pt idx="3417">
                  <c:v>59.847000000000001</c:v>
                </c:pt>
                <c:pt idx="3418">
                  <c:v>60.104999999999997</c:v>
                </c:pt>
                <c:pt idx="3419">
                  <c:v>60.732999999999997</c:v>
                </c:pt>
                <c:pt idx="3420">
                  <c:v>61.448</c:v>
                </c:pt>
                <c:pt idx="3421">
                  <c:v>62.052999999999997</c:v>
                </c:pt>
                <c:pt idx="3422">
                  <c:v>62.414000000000001</c:v>
                </c:pt>
                <c:pt idx="3423">
                  <c:v>62.241</c:v>
                </c:pt>
                <c:pt idx="3424">
                  <c:v>61.953000000000003</c:v>
                </c:pt>
                <c:pt idx="3425">
                  <c:v>61.902999999999999</c:v>
                </c:pt>
                <c:pt idx="3426">
                  <c:v>62.052</c:v>
                </c:pt>
                <c:pt idx="3427">
                  <c:v>62.033000000000001</c:v>
                </c:pt>
                <c:pt idx="3428">
                  <c:v>61.85</c:v>
                </c:pt>
                <c:pt idx="3429">
                  <c:v>61.661999999999999</c:v>
                </c:pt>
                <c:pt idx="3430">
                  <c:v>61.866</c:v>
                </c:pt>
                <c:pt idx="3431">
                  <c:v>62.335000000000001</c:v>
                </c:pt>
                <c:pt idx="3432">
                  <c:v>62.622999999999998</c:v>
                </c:pt>
                <c:pt idx="3433">
                  <c:v>62.828000000000003</c:v>
                </c:pt>
                <c:pt idx="3434">
                  <c:v>62.969000000000001</c:v>
                </c:pt>
                <c:pt idx="3435">
                  <c:v>62.92</c:v>
                </c:pt>
                <c:pt idx="3436">
                  <c:v>63.036999999999999</c:v>
                </c:pt>
                <c:pt idx="3437">
                  <c:v>63.228999999999999</c:v>
                </c:pt>
                <c:pt idx="3438">
                  <c:v>63.537999999999997</c:v>
                </c:pt>
                <c:pt idx="3439">
                  <c:v>63.756</c:v>
                </c:pt>
                <c:pt idx="3440">
                  <c:v>63.853000000000002</c:v>
                </c:pt>
                <c:pt idx="3441">
                  <c:v>63.551000000000002</c:v>
                </c:pt>
                <c:pt idx="3442">
                  <c:v>63.237000000000002</c:v>
                </c:pt>
                <c:pt idx="3443">
                  <c:v>63.183999999999997</c:v>
                </c:pt>
                <c:pt idx="3444">
                  <c:v>63.176000000000002</c:v>
                </c:pt>
                <c:pt idx="3445">
                  <c:v>63.235999999999997</c:v>
                </c:pt>
                <c:pt idx="3446">
                  <c:v>63.128999999999998</c:v>
                </c:pt>
                <c:pt idx="3447">
                  <c:v>62.95</c:v>
                </c:pt>
                <c:pt idx="3448">
                  <c:v>62.420999999999999</c:v>
                </c:pt>
                <c:pt idx="3449">
                  <c:v>62.024000000000001</c:v>
                </c:pt>
                <c:pt idx="3450">
                  <c:v>61.499000000000002</c:v>
                </c:pt>
                <c:pt idx="3451">
                  <c:v>60.895000000000003</c:v>
                </c:pt>
                <c:pt idx="3452">
                  <c:v>60.569000000000003</c:v>
                </c:pt>
                <c:pt idx="3453">
                  <c:v>60.046999999999997</c:v>
                </c:pt>
                <c:pt idx="3454">
                  <c:v>59.155999999999999</c:v>
                </c:pt>
                <c:pt idx="3455">
                  <c:v>57.875</c:v>
                </c:pt>
                <c:pt idx="3456">
                  <c:v>55.841000000000001</c:v>
                </c:pt>
                <c:pt idx="3457">
                  <c:v>53.186999999999998</c:v>
                </c:pt>
                <c:pt idx="3458">
                  <c:v>50.323</c:v>
                </c:pt>
                <c:pt idx="3459">
                  <c:v>48.107999999999997</c:v>
                </c:pt>
                <c:pt idx="3460">
                  <c:v>45.898000000000003</c:v>
                </c:pt>
                <c:pt idx="3461">
                  <c:v>43.509</c:v>
                </c:pt>
                <c:pt idx="3462">
                  <c:v>41.064999999999998</c:v>
                </c:pt>
                <c:pt idx="3463">
                  <c:v>38.320999999999998</c:v>
                </c:pt>
                <c:pt idx="3464">
                  <c:v>34.603000000000002</c:v>
                </c:pt>
                <c:pt idx="3465">
                  <c:v>31.091999999999999</c:v>
                </c:pt>
                <c:pt idx="3466">
                  <c:v>27.745000000000001</c:v>
                </c:pt>
                <c:pt idx="3467">
                  <c:v>25.009</c:v>
                </c:pt>
                <c:pt idx="3468">
                  <c:v>22.504000000000001</c:v>
                </c:pt>
                <c:pt idx="3469">
                  <c:v>20.63</c:v>
                </c:pt>
                <c:pt idx="3470">
                  <c:v>19.265999999999998</c:v>
                </c:pt>
                <c:pt idx="3471">
                  <c:v>17.959</c:v>
                </c:pt>
                <c:pt idx="3472">
                  <c:v>16.428999999999998</c:v>
                </c:pt>
                <c:pt idx="3473">
                  <c:v>15.034000000000001</c:v>
                </c:pt>
                <c:pt idx="3474">
                  <c:v>13.625999999999999</c:v>
                </c:pt>
                <c:pt idx="3475">
                  <c:v>12.06</c:v>
                </c:pt>
                <c:pt idx="3476">
                  <c:v>10.941000000000001</c:v>
                </c:pt>
                <c:pt idx="3477">
                  <c:v>10.132999999999999</c:v>
                </c:pt>
                <c:pt idx="3478">
                  <c:v>9.3805999999999994</c:v>
                </c:pt>
                <c:pt idx="3479">
                  <c:v>8.6448</c:v>
                </c:pt>
                <c:pt idx="3480">
                  <c:v>7.7141000000000002</c:v>
                </c:pt>
                <c:pt idx="3481">
                  <c:v>6.5077999999999996</c:v>
                </c:pt>
                <c:pt idx="3482">
                  <c:v>5.2370000000000001</c:v>
                </c:pt>
                <c:pt idx="3483">
                  <c:v>3.8820999999999999</c:v>
                </c:pt>
                <c:pt idx="3484">
                  <c:v>2.6894</c:v>
                </c:pt>
                <c:pt idx="3485">
                  <c:v>1.7216</c:v>
                </c:pt>
                <c:pt idx="3486">
                  <c:v>0.81528</c:v>
                </c:pt>
                <c:pt idx="3487">
                  <c:v>-1.5192000000000001E-2</c:v>
                </c:pt>
                <c:pt idx="3488">
                  <c:v>-0.87039</c:v>
                </c:pt>
                <c:pt idx="3489">
                  <c:v>-1.6952</c:v>
                </c:pt>
                <c:pt idx="3490">
                  <c:v>-2.5579999999999998</c:v>
                </c:pt>
                <c:pt idx="3491">
                  <c:v>-3.3245</c:v>
                </c:pt>
                <c:pt idx="3492">
                  <c:v>-4.0152999999999999</c:v>
                </c:pt>
                <c:pt idx="3493">
                  <c:v>-4.5938999999999997</c:v>
                </c:pt>
                <c:pt idx="3494">
                  <c:v>-4.9385000000000003</c:v>
                </c:pt>
                <c:pt idx="3495">
                  <c:v>-5.2241</c:v>
                </c:pt>
                <c:pt idx="3496">
                  <c:v>-5.4465000000000003</c:v>
                </c:pt>
                <c:pt idx="3497">
                  <c:v>-5.5781999999999998</c:v>
                </c:pt>
                <c:pt idx="3498">
                  <c:v>-5.6890000000000001</c:v>
                </c:pt>
                <c:pt idx="3499">
                  <c:v>-5.7850000000000001</c:v>
                </c:pt>
                <c:pt idx="3500">
                  <c:v>-5.9142000000000001</c:v>
                </c:pt>
                <c:pt idx="3501">
                  <c:v>-6.1193</c:v>
                </c:pt>
                <c:pt idx="3502">
                  <c:v>-6.2794999999999996</c:v>
                </c:pt>
                <c:pt idx="3503">
                  <c:v>-6.4428999999999998</c:v>
                </c:pt>
                <c:pt idx="3504">
                  <c:v>-6.5208000000000004</c:v>
                </c:pt>
                <c:pt idx="3505">
                  <c:v>-6.6288</c:v>
                </c:pt>
                <c:pt idx="3506">
                  <c:v>-6.6887999999999996</c:v>
                </c:pt>
                <c:pt idx="3507">
                  <c:v>-6.6769999999999996</c:v>
                </c:pt>
                <c:pt idx="3508">
                  <c:v>-6.7042000000000002</c:v>
                </c:pt>
                <c:pt idx="3509">
                  <c:v>-6.6973000000000003</c:v>
                </c:pt>
                <c:pt idx="3510">
                  <c:v>-6.7514000000000003</c:v>
                </c:pt>
                <c:pt idx="3511">
                  <c:v>-6.7744</c:v>
                </c:pt>
                <c:pt idx="3512">
                  <c:v>-6.7587000000000002</c:v>
                </c:pt>
                <c:pt idx="3513">
                  <c:v>-6.7561</c:v>
                </c:pt>
                <c:pt idx="3514">
                  <c:v>-6.6368999999999998</c:v>
                </c:pt>
                <c:pt idx="3515">
                  <c:v>-6.5984999999999996</c:v>
                </c:pt>
                <c:pt idx="3516">
                  <c:v>-6.5843999999999996</c:v>
                </c:pt>
                <c:pt idx="3517">
                  <c:v>-6.5959000000000003</c:v>
                </c:pt>
                <c:pt idx="3518">
                  <c:v>-6.6924999999999999</c:v>
                </c:pt>
                <c:pt idx="3519">
                  <c:v>-6.6981000000000002</c:v>
                </c:pt>
                <c:pt idx="3520">
                  <c:v>-6.8707000000000003</c:v>
                </c:pt>
                <c:pt idx="3521">
                  <c:v>-7.0597000000000003</c:v>
                </c:pt>
                <c:pt idx="3522">
                  <c:v>-7.06</c:v>
                </c:pt>
                <c:pt idx="3523">
                  <c:v>-7.1821999999999999</c:v>
                </c:pt>
                <c:pt idx="3524">
                  <c:v>-7.3041999999999998</c:v>
                </c:pt>
                <c:pt idx="3525">
                  <c:v>-7.4737999999999998</c:v>
                </c:pt>
                <c:pt idx="3526">
                  <c:v>-7.6238000000000001</c:v>
                </c:pt>
                <c:pt idx="3527">
                  <c:v>-7.8238000000000003</c:v>
                </c:pt>
                <c:pt idx="3528">
                  <c:v>-8.0767000000000007</c:v>
                </c:pt>
                <c:pt idx="3529">
                  <c:v>-8.2594999999999992</c:v>
                </c:pt>
                <c:pt idx="3530">
                  <c:v>-8.4454999999999991</c:v>
                </c:pt>
                <c:pt idx="3531">
                  <c:v>-8.4319000000000006</c:v>
                </c:pt>
                <c:pt idx="3532">
                  <c:v>-8.4410000000000007</c:v>
                </c:pt>
                <c:pt idx="3533">
                  <c:v>-8.4763999999999999</c:v>
                </c:pt>
                <c:pt idx="3534">
                  <c:v>-8.1920999999999999</c:v>
                </c:pt>
                <c:pt idx="3535">
                  <c:v>-8.2209000000000003</c:v>
                </c:pt>
                <c:pt idx="3536">
                  <c:v>-8.5352999999999994</c:v>
                </c:pt>
                <c:pt idx="3537">
                  <c:v>-8.7429000000000006</c:v>
                </c:pt>
                <c:pt idx="3538">
                  <c:v>-8.843</c:v>
                </c:pt>
                <c:pt idx="3539">
                  <c:v>-9.1204999999999998</c:v>
                </c:pt>
                <c:pt idx="3540">
                  <c:v>-9.8421000000000003</c:v>
                </c:pt>
                <c:pt idx="3541">
                  <c:v>-10.606</c:v>
                </c:pt>
                <c:pt idx="3542">
                  <c:v>-11.12</c:v>
                </c:pt>
                <c:pt idx="3543">
                  <c:v>-11.554</c:v>
                </c:pt>
                <c:pt idx="3544">
                  <c:v>-11.907999999999999</c:v>
                </c:pt>
                <c:pt idx="3545">
                  <c:v>-12.013</c:v>
                </c:pt>
                <c:pt idx="3546">
                  <c:v>-12.022</c:v>
                </c:pt>
                <c:pt idx="3547">
                  <c:v>-12.019</c:v>
                </c:pt>
                <c:pt idx="3548">
                  <c:v>-12.401999999999999</c:v>
                </c:pt>
                <c:pt idx="3549">
                  <c:v>-12.709</c:v>
                </c:pt>
                <c:pt idx="3550">
                  <c:v>-13.089</c:v>
                </c:pt>
                <c:pt idx="3551">
                  <c:v>-13.775</c:v>
                </c:pt>
                <c:pt idx="3552">
                  <c:v>-14.638999999999999</c:v>
                </c:pt>
                <c:pt idx="3553">
                  <c:v>-15.411</c:v>
                </c:pt>
                <c:pt idx="3554">
                  <c:v>-15.983000000000001</c:v>
                </c:pt>
                <c:pt idx="3555">
                  <c:v>-16.515000000000001</c:v>
                </c:pt>
                <c:pt idx="3556">
                  <c:v>-17.206</c:v>
                </c:pt>
                <c:pt idx="3557">
                  <c:v>-18.053999999999998</c:v>
                </c:pt>
                <c:pt idx="3558">
                  <c:v>-18.942</c:v>
                </c:pt>
                <c:pt idx="3559">
                  <c:v>-19.617999999999999</c:v>
                </c:pt>
                <c:pt idx="3560">
                  <c:v>-20.195</c:v>
                </c:pt>
                <c:pt idx="3561">
                  <c:v>-20.856999999999999</c:v>
                </c:pt>
                <c:pt idx="3562">
                  <c:v>-21.864999999999998</c:v>
                </c:pt>
                <c:pt idx="3563">
                  <c:v>-23.13</c:v>
                </c:pt>
                <c:pt idx="3564">
                  <c:v>-24.288</c:v>
                </c:pt>
                <c:pt idx="3565">
                  <c:v>-25.67</c:v>
                </c:pt>
                <c:pt idx="3566">
                  <c:v>-27.364000000000001</c:v>
                </c:pt>
                <c:pt idx="3567">
                  <c:v>-28.991</c:v>
                </c:pt>
                <c:pt idx="3568">
                  <c:v>-29.948</c:v>
                </c:pt>
                <c:pt idx="3569">
                  <c:v>-30.202000000000002</c:v>
                </c:pt>
                <c:pt idx="3570">
                  <c:v>-30.634</c:v>
                </c:pt>
                <c:pt idx="3571">
                  <c:v>-32.125999999999998</c:v>
                </c:pt>
                <c:pt idx="3572">
                  <c:v>-34.015999999999998</c:v>
                </c:pt>
                <c:pt idx="3573">
                  <c:v>-35.768999999999998</c:v>
                </c:pt>
                <c:pt idx="3574">
                  <c:v>-37.78</c:v>
                </c:pt>
                <c:pt idx="3575">
                  <c:v>-39.378</c:v>
                </c:pt>
                <c:pt idx="3576">
                  <c:v>-40.213000000000001</c:v>
                </c:pt>
                <c:pt idx="3577">
                  <c:v>-40.994</c:v>
                </c:pt>
                <c:pt idx="3578">
                  <c:v>-42.06</c:v>
                </c:pt>
                <c:pt idx="3579">
                  <c:v>-43.334000000000003</c:v>
                </c:pt>
                <c:pt idx="3580">
                  <c:v>-45.209000000000003</c:v>
                </c:pt>
                <c:pt idx="3581">
                  <c:v>-46.783999999999999</c:v>
                </c:pt>
                <c:pt idx="3582">
                  <c:v>-47.628999999999998</c:v>
                </c:pt>
                <c:pt idx="3583">
                  <c:v>-48.274000000000001</c:v>
                </c:pt>
                <c:pt idx="3584">
                  <c:v>-49.491</c:v>
                </c:pt>
                <c:pt idx="3585">
                  <c:v>-51.241</c:v>
                </c:pt>
                <c:pt idx="3586">
                  <c:v>-52.582000000000001</c:v>
                </c:pt>
                <c:pt idx="3587">
                  <c:v>-53.466000000000001</c:v>
                </c:pt>
                <c:pt idx="3588">
                  <c:v>-53.734999999999999</c:v>
                </c:pt>
                <c:pt idx="3589">
                  <c:v>-54.262999999999998</c:v>
                </c:pt>
                <c:pt idx="3590">
                  <c:v>-55.436</c:v>
                </c:pt>
                <c:pt idx="3591">
                  <c:v>-56.674999999999997</c:v>
                </c:pt>
                <c:pt idx="3592">
                  <c:v>-57.445</c:v>
                </c:pt>
                <c:pt idx="3593">
                  <c:v>-58.167999999999999</c:v>
                </c:pt>
                <c:pt idx="3594">
                  <c:v>-58.95</c:v>
                </c:pt>
                <c:pt idx="3595">
                  <c:v>-59.195999999999998</c:v>
                </c:pt>
                <c:pt idx="3596">
                  <c:v>-59.133000000000003</c:v>
                </c:pt>
                <c:pt idx="3597">
                  <c:v>-59.545000000000002</c:v>
                </c:pt>
                <c:pt idx="3598">
                  <c:v>-60.031999999999996</c:v>
                </c:pt>
                <c:pt idx="3599">
                  <c:v>-60.572000000000003</c:v>
                </c:pt>
                <c:pt idx="3600">
                  <c:v>-61.154000000000003</c:v>
                </c:pt>
                <c:pt idx="3601">
                  <c:v>-61.822000000000003</c:v>
                </c:pt>
                <c:pt idx="3602">
                  <c:v>-62.780999999999999</c:v>
                </c:pt>
                <c:pt idx="3603">
                  <c:v>-63.470999999999997</c:v>
                </c:pt>
                <c:pt idx="3604">
                  <c:v>-63.707999999999998</c:v>
                </c:pt>
                <c:pt idx="3605">
                  <c:v>-64.072999999999993</c:v>
                </c:pt>
                <c:pt idx="3606">
                  <c:v>-64.561999999999998</c:v>
                </c:pt>
                <c:pt idx="3607">
                  <c:v>-64.960999999999999</c:v>
                </c:pt>
                <c:pt idx="3608">
                  <c:v>-65.058000000000007</c:v>
                </c:pt>
                <c:pt idx="3609">
                  <c:v>-65.191000000000003</c:v>
                </c:pt>
                <c:pt idx="3610">
                  <c:v>-65.488</c:v>
                </c:pt>
                <c:pt idx="3611">
                  <c:v>-66.052999999999997</c:v>
                </c:pt>
                <c:pt idx="3612">
                  <c:v>-66.906999999999996</c:v>
                </c:pt>
                <c:pt idx="3613">
                  <c:v>-67.522999999999996</c:v>
                </c:pt>
                <c:pt idx="3614">
                  <c:v>-68.257000000000005</c:v>
                </c:pt>
                <c:pt idx="3615">
                  <c:v>-68.525999999999996</c:v>
                </c:pt>
                <c:pt idx="3616">
                  <c:v>-68.436999999999998</c:v>
                </c:pt>
                <c:pt idx="3617">
                  <c:v>-68.912999999999997</c:v>
                </c:pt>
                <c:pt idx="3618">
                  <c:v>-69.83</c:v>
                </c:pt>
                <c:pt idx="3619">
                  <c:v>-70.266000000000005</c:v>
                </c:pt>
                <c:pt idx="3620">
                  <c:v>-70.091999999999999</c:v>
                </c:pt>
                <c:pt idx="3621">
                  <c:v>-69.331999999999994</c:v>
                </c:pt>
                <c:pt idx="3622">
                  <c:v>-69.150000000000006</c:v>
                </c:pt>
                <c:pt idx="3623">
                  <c:v>-70.218000000000004</c:v>
                </c:pt>
                <c:pt idx="3624">
                  <c:v>-71.561000000000007</c:v>
                </c:pt>
                <c:pt idx="3625">
                  <c:v>-72.382000000000005</c:v>
                </c:pt>
                <c:pt idx="3626">
                  <c:v>-72.855000000000004</c:v>
                </c:pt>
                <c:pt idx="3627">
                  <c:v>-72.760000000000005</c:v>
                </c:pt>
                <c:pt idx="3628">
                  <c:v>-72.378</c:v>
                </c:pt>
                <c:pt idx="3629">
                  <c:v>-72.92</c:v>
                </c:pt>
                <c:pt idx="3630">
                  <c:v>-73.742999999999995</c:v>
                </c:pt>
                <c:pt idx="3631">
                  <c:v>-74.153999999999996</c:v>
                </c:pt>
                <c:pt idx="3632">
                  <c:v>-74.555000000000007</c:v>
                </c:pt>
                <c:pt idx="3633">
                  <c:v>-74.540999999999997</c:v>
                </c:pt>
                <c:pt idx="3634">
                  <c:v>-74.427999999999997</c:v>
                </c:pt>
                <c:pt idx="3635">
                  <c:v>-75.298000000000002</c:v>
                </c:pt>
                <c:pt idx="3636">
                  <c:v>-76.094999999999999</c:v>
                </c:pt>
                <c:pt idx="3637">
                  <c:v>-76.286000000000001</c:v>
                </c:pt>
                <c:pt idx="3638">
                  <c:v>-75.897999999999996</c:v>
                </c:pt>
                <c:pt idx="3639">
                  <c:v>-75.204999999999998</c:v>
                </c:pt>
                <c:pt idx="3640">
                  <c:v>-74.394999999999996</c:v>
                </c:pt>
                <c:pt idx="3641">
                  <c:v>-74.188000000000002</c:v>
                </c:pt>
                <c:pt idx="3642">
                  <c:v>-75.138999999999996</c:v>
                </c:pt>
                <c:pt idx="3643">
                  <c:v>-75.667000000000002</c:v>
                </c:pt>
                <c:pt idx="3644">
                  <c:v>-76.108999999999995</c:v>
                </c:pt>
                <c:pt idx="3645">
                  <c:v>-76.067999999999998</c:v>
                </c:pt>
                <c:pt idx="3646">
                  <c:v>-75.415000000000006</c:v>
                </c:pt>
                <c:pt idx="3647">
                  <c:v>-75.34</c:v>
                </c:pt>
                <c:pt idx="3648">
                  <c:v>-76.111999999999995</c:v>
                </c:pt>
                <c:pt idx="3649">
                  <c:v>-77.234999999999999</c:v>
                </c:pt>
                <c:pt idx="3650">
                  <c:v>-78.025999999999996</c:v>
                </c:pt>
                <c:pt idx="3651">
                  <c:v>-77.823999999999998</c:v>
                </c:pt>
                <c:pt idx="3652">
                  <c:v>-77.198999999999998</c:v>
                </c:pt>
                <c:pt idx="3653">
                  <c:v>-76.876999999999995</c:v>
                </c:pt>
                <c:pt idx="3654">
                  <c:v>-76.576999999999998</c:v>
                </c:pt>
                <c:pt idx="3655">
                  <c:v>-76.863</c:v>
                </c:pt>
                <c:pt idx="3656">
                  <c:v>-76.796000000000006</c:v>
                </c:pt>
                <c:pt idx="3657">
                  <c:v>-75.727999999999994</c:v>
                </c:pt>
                <c:pt idx="3658">
                  <c:v>-73.894999999999996</c:v>
                </c:pt>
                <c:pt idx="3659">
                  <c:v>-71.396000000000001</c:v>
                </c:pt>
                <c:pt idx="3660">
                  <c:v>-68.47</c:v>
                </c:pt>
                <c:pt idx="3661">
                  <c:v>-65.950999999999993</c:v>
                </c:pt>
                <c:pt idx="3662">
                  <c:v>-63.591000000000001</c:v>
                </c:pt>
                <c:pt idx="3663">
                  <c:v>-61.186999999999998</c:v>
                </c:pt>
                <c:pt idx="3664">
                  <c:v>-58.411000000000001</c:v>
                </c:pt>
                <c:pt idx="3665">
                  <c:v>-54.558999999999997</c:v>
                </c:pt>
                <c:pt idx="3666">
                  <c:v>-50.262999999999998</c:v>
                </c:pt>
                <c:pt idx="3667">
                  <c:v>-46.326000000000001</c:v>
                </c:pt>
                <c:pt idx="3668">
                  <c:v>-43.793999999999997</c:v>
                </c:pt>
                <c:pt idx="3669">
                  <c:v>-42.009</c:v>
                </c:pt>
                <c:pt idx="3670">
                  <c:v>-40.426000000000002</c:v>
                </c:pt>
                <c:pt idx="3671">
                  <c:v>-38.094000000000001</c:v>
                </c:pt>
                <c:pt idx="3672">
                  <c:v>-34.567</c:v>
                </c:pt>
                <c:pt idx="3673">
                  <c:v>-32.125</c:v>
                </c:pt>
                <c:pt idx="3674">
                  <c:v>-29.280999999999999</c:v>
                </c:pt>
                <c:pt idx="3675">
                  <c:v>-26.126999999999999</c:v>
                </c:pt>
                <c:pt idx="3676">
                  <c:v>-23.844999999999999</c:v>
                </c:pt>
                <c:pt idx="3677">
                  <c:v>-21.716999999999999</c:v>
                </c:pt>
                <c:pt idx="3678">
                  <c:v>-19.815999999999999</c:v>
                </c:pt>
                <c:pt idx="3679">
                  <c:v>-18.257999999999999</c:v>
                </c:pt>
                <c:pt idx="3680">
                  <c:v>-17.166</c:v>
                </c:pt>
                <c:pt idx="3681">
                  <c:v>-16.190999999999999</c:v>
                </c:pt>
                <c:pt idx="3682">
                  <c:v>-15.276999999999999</c:v>
                </c:pt>
                <c:pt idx="3683">
                  <c:v>-14.648999999999999</c:v>
                </c:pt>
                <c:pt idx="3684">
                  <c:v>-14.255000000000001</c:v>
                </c:pt>
                <c:pt idx="3685">
                  <c:v>-13.739000000000001</c:v>
                </c:pt>
                <c:pt idx="3686">
                  <c:v>-13.114000000000001</c:v>
                </c:pt>
                <c:pt idx="3687">
                  <c:v>-12.59</c:v>
                </c:pt>
                <c:pt idx="3688">
                  <c:v>-12.02</c:v>
                </c:pt>
                <c:pt idx="3689">
                  <c:v>-11.348000000000001</c:v>
                </c:pt>
                <c:pt idx="3690">
                  <c:v>-10.832000000000001</c:v>
                </c:pt>
                <c:pt idx="3691">
                  <c:v>-10.375999999999999</c:v>
                </c:pt>
                <c:pt idx="3692">
                  <c:v>-9.9024000000000001</c:v>
                </c:pt>
                <c:pt idx="3693">
                  <c:v>-9.5593000000000004</c:v>
                </c:pt>
                <c:pt idx="3694">
                  <c:v>-9.3053000000000008</c:v>
                </c:pt>
                <c:pt idx="3695">
                  <c:v>-9.0919000000000008</c:v>
                </c:pt>
                <c:pt idx="3696">
                  <c:v>-8.9015000000000004</c:v>
                </c:pt>
                <c:pt idx="3697">
                  <c:v>-8.6684999999999999</c:v>
                </c:pt>
                <c:pt idx="3698">
                  <c:v>-8.6472999999999995</c:v>
                </c:pt>
                <c:pt idx="3699">
                  <c:v>-8.7840000000000007</c:v>
                </c:pt>
                <c:pt idx="3700">
                  <c:v>-8.8268000000000004</c:v>
                </c:pt>
                <c:pt idx="3701">
                  <c:v>-8.7245000000000008</c:v>
                </c:pt>
                <c:pt idx="3702">
                  <c:v>-8.5701000000000001</c:v>
                </c:pt>
                <c:pt idx="3703">
                  <c:v>-8.4209999999999994</c:v>
                </c:pt>
                <c:pt idx="3704">
                  <c:v>-8.1990999999999996</c:v>
                </c:pt>
                <c:pt idx="3705">
                  <c:v>-8.0335999999999999</c:v>
                </c:pt>
                <c:pt idx="3706">
                  <c:v>-7.8757000000000001</c:v>
                </c:pt>
                <c:pt idx="3707">
                  <c:v>-7.7674000000000003</c:v>
                </c:pt>
                <c:pt idx="3708">
                  <c:v>-7.7864000000000004</c:v>
                </c:pt>
                <c:pt idx="3709">
                  <c:v>-7.8380000000000001</c:v>
                </c:pt>
                <c:pt idx="3710">
                  <c:v>-8.0277999999999992</c:v>
                </c:pt>
                <c:pt idx="3711">
                  <c:v>-8.1227999999999998</c:v>
                </c:pt>
                <c:pt idx="3712">
                  <c:v>-8.1120999999999999</c:v>
                </c:pt>
                <c:pt idx="3713">
                  <c:v>-8.0153999999999996</c:v>
                </c:pt>
                <c:pt idx="3714">
                  <c:v>-7.7199</c:v>
                </c:pt>
                <c:pt idx="3715">
                  <c:v>-7.6635</c:v>
                </c:pt>
                <c:pt idx="3716">
                  <c:v>-7.4638</c:v>
                </c:pt>
                <c:pt idx="3717">
                  <c:v>-7.0381</c:v>
                </c:pt>
                <c:pt idx="3718">
                  <c:v>-6.6359000000000004</c:v>
                </c:pt>
                <c:pt idx="3719">
                  <c:v>-6.1600999999999999</c:v>
                </c:pt>
                <c:pt idx="3720">
                  <c:v>-5.6990999999999996</c:v>
                </c:pt>
                <c:pt idx="3721">
                  <c:v>-5.2847999999999997</c:v>
                </c:pt>
                <c:pt idx="3722">
                  <c:v>-4.7194000000000003</c:v>
                </c:pt>
                <c:pt idx="3723">
                  <c:v>-4.0247999999999999</c:v>
                </c:pt>
                <c:pt idx="3724">
                  <c:v>-3.2524999999999999</c:v>
                </c:pt>
                <c:pt idx="3725">
                  <c:v>-2.7120000000000002</c:v>
                </c:pt>
                <c:pt idx="3726">
                  <c:v>-2.1930000000000001</c:v>
                </c:pt>
                <c:pt idx="3727">
                  <c:v>-1.7818000000000001</c:v>
                </c:pt>
                <c:pt idx="3728">
                  <c:v>-1.6032</c:v>
                </c:pt>
                <c:pt idx="3729">
                  <c:v>-1.3759999999999999</c:v>
                </c:pt>
                <c:pt idx="3730">
                  <c:v>-0.99265000000000003</c:v>
                </c:pt>
                <c:pt idx="3731">
                  <c:v>-0.4899</c:v>
                </c:pt>
                <c:pt idx="3732">
                  <c:v>2.5912999999999999E-2</c:v>
                </c:pt>
                <c:pt idx="3733">
                  <c:v>0.61295999999999995</c:v>
                </c:pt>
                <c:pt idx="3734">
                  <c:v>1.3069999999999999</c:v>
                </c:pt>
                <c:pt idx="3735">
                  <c:v>2.0188999999999999</c:v>
                </c:pt>
                <c:pt idx="3736">
                  <c:v>2.9504000000000001</c:v>
                </c:pt>
                <c:pt idx="3737">
                  <c:v>4.0423999999999998</c:v>
                </c:pt>
                <c:pt idx="3738">
                  <c:v>5.0168999999999997</c:v>
                </c:pt>
                <c:pt idx="3739">
                  <c:v>5.8868999999999998</c:v>
                </c:pt>
                <c:pt idx="3740">
                  <c:v>6.6365999999999996</c:v>
                </c:pt>
                <c:pt idx="3741">
                  <c:v>7.5454999999999997</c:v>
                </c:pt>
                <c:pt idx="3742">
                  <c:v>8.9039999999999999</c:v>
                </c:pt>
                <c:pt idx="3743">
                  <c:v>10.475</c:v>
                </c:pt>
                <c:pt idx="3744">
                  <c:v>12.045</c:v>
                </c:pt>
                <c:pt idx="3745">
                  <c:v>13.488</c:v>
                </c:pt>
                <c:pt idx="3746">
                  <c:v>14.406000000000001</c:v>
                </c:pt>
                <c:pt idx="3747">
                  <c:v>14.872999999999999</c:v>
                </c:pt>
                <c:pt idx="3748">
                  <c:v>15.413</c:v>
                </c:pt>
                <c:pt idx="3749">
                  <c:v>16.141999999999999</c:v>
                </c:pt>
                <c:pt idx="3750">
                  <c:v>16.896000000000001</c:v>
                </c:pt>
                <c:pt idx="3751">
                  <c:v>17.678000000000001</c:v>
                </c:pt>
                <c:pt idx="3752">
                  <c:v>18.655999999999999</c:v>
                </c:pt>
                <c:pt idx="3753">
                  <c:v>19.530999999999999</c:v>
                </c:pt>
                <c:pt idx="3754">
                  <c:v>20.574999999999999</c:v>
                </c:pt>
                <c:pt idx="3755">
                  <c:v>21.655999999999999</c:v>
                </c:pt>
                <c:pt idx="3756">
                  <c:v>22.417000000000002</c:v>
                </c:pt>
                <c:pt idx="3757">
                  <c:v>23.141999999999999</c:v>
                </c:pt>
                <c:pt idx="3758">
                  <c:v>23.800999999999998</c:v>
                </c:pt>
                <c:pt idx="3759">
                  <c:v>24.792999999999999</c:v>
                </c:pt>
                <c:pt idx="3760">
                  <c:v>25.864000000000001</c:v>
                </c:pt>
                <c:pt idx="3761">
                  <c:v>26.908000000000001</c:v>
                </c:pt>
                <c:pt idx="3762">
                  <c:v>27.94</c:v>
                </c:pt>
                <c:pt idx="3763">
                  <c:v>28.920999999999999</c:v>
                </c:pt>
                <c:pt idx="3764">
                  <c:v>29.728999999999999</c:v>
                </c:pt>
                <c:pt idx="3765">
                  <c:v>30.728000000000002</c:v>
                </c:pt>
                <c:pt idx="3766">
                  <c:v>31.587</c:v>
                </c:pt>
                <c:pt idx="3767">
                  <c:v>32.226999999999997</c:v>
                </c:pt>
                <c:pt idx="3768">
                  <c:v>32.634999999999998</c:v>
                </c:pt>
                <c:pt idx="3769">
                  <c:v>33.076000000000001</c:v>
                </c:pt>
                <c:pt idx="3770">
                  <c:v>33.613999999999997</c:v>
                </c:pt>
                <c:pt idx="3771">
                  <c:v>34.514000000000003</c:v>
                </c:pt>
                <c:pt idx="3772">
                  <c:v>35.381999999999998</c:v>
                </c:pt>
                <c:pt idx="3773">
                  <c:v>36.323999999999998</c:v>
                </c:pt>
                <c:pt idx="3774">
                  <c:v>36.981999999999999</c:v>
                </c:pt>
                <c:pt idx="3775">
                  <c:v>37.439</c:v>
                </c:pt>
                <c:pt idx="3776">
                  <c:v>37.965000000000003</c:v>
                </c:pt>
                <c:pt idx="3777">
                  <c:v>38.613</c:v>
                </c:pt>
                <c:pt idx="3778">
                  <c:v>39.252000000000002</c:v>
                </c:pt>
                <c:pt idx="3779">
                  <c:v>39.99</c:v>
                </c:pt>
                <c:pt idx="3780">
                  <c:v>40.786000000000001</c:v>
                </c:pt>
                <c:pt idx="3781">
                  <c:v>41.328000000000003</c:v>
                </c:pt>
                <c:pt idx="3782">
                  <c:v>41.933</c:v>
                </c:pt>
                <c:pt idx="3783">
                  <c:v>42.399000000000001</c:v>
                </c:pt>
                <c:pt idx="3784">
                  <c:v>42.960999999999999</c:v>
                </c:pt>
                <c:pt idx="3785">
                  <c:v>43.465000000000003</c:v>
                </c:pt>
                <c:pt idx="3786">
                  <c:v>43.862000000000002</c:v>
                </c:pt>
                <c:pt idx="3787">
                  <c:v>44.506</c:v>
                </c:pt>
                <c:pt idx="3788">
                  <c:v>45.371000000000002</c:v>
                </c:pt>
                <c:pt idx="3789">
                  <c:v>46.06</c:v>
                </c:pt>
                <c:pt idx="3790">
                  <c:v>46.497999999999998</c:v>
                </c:pt>
                <c:pt idx="3791">
                  <c:v>47.134999999999998</c:v>
                </c:pt>
                <c:pt idx="3792">
                  <c:v>47.505000000000003</c:v>
                </c:pt>
                <c:pt idx="3793">
                  <c:v>47.59</c:v>
                </c:pt>
                <c:pt idx="3794">
                  <c:v>47.606999999999999</c:v>
                </c:pt>
                <c:pt idx="3795">
                  <c:v>47.587000000000003</c:v>
                </c:pt>
                <c:pt idx="3796">
                  <c:v>47.53</c:v>
                </c:pt>
                <c:pt idx="3797">
                  <c:v>48.073999999999998</c:v>
                </c:pt>
                <c:pt idx="3798">
                  <c:v>48.643000000000001</c:v>
                </c:pt>
                <c:pt idx="3799">
                  <c:v>48.99</c:v>
                </c:pt>
                <c:pt idx="3800">
                  <c:v>49.393000000000001</c:v>
                </c:pt>
                <c:pt idx="3801">
                  <c:v>49.59</c:v>
                </c:pt>
                <c:pt idx="3802">
                  <c:v>49.822000000000003</c:v>
                </c:pt>
                <c:pt idx="3803">
                  <c:v>50.331000000000003</c:v>
                </c:pt>
                <c:pt idx="3804">
                  <c:v>51.008000000000003</c:v>
                </c:pt>
                <c:pt idx="3805">
                  <c:v>51.698</c:v>
                </c:pt>
                <c:pt idx="3806">
                  <c:v>52.408000000000001</c:v>
                </c:pt>
                <c:pt idx="3807">
                  <c:v>52.847999999999999</c:v>
                </c:pt>
                <c:pt idx="3808">
                  <c:v>52.966000000000001</c:v>
                </c:pt>
                <c:pt idx="3809">
                  <c:v>52.87</c:v>
                </c:pt>
                <c:pt idx="3810">
                  <c:v>53.387</c:v>
                </c:pt>
                <c:pt idx="3811">
                  <c:v>54.213999999999999</c:v>
                </c:pt>
                <c:pt idx="3812">
                  <c:v>54.718000000000004</c:v>
                </c:pt>
                <c:pt idx="3813">
                  <c:v>55.121000000000002</c:v>
                </c:pt>
                <c:pt idx="3814">
                  <c:v>55.457999999999998</c:v>
                </c:pt>
                <c:pt idx="3815">
                  <c:v>55.338000000000001</c:v>
                </c:pt>
                <c:pt idx="3816">
                  <c:v>54.82</c:v>
                </c:pt>
                <c:pt idx="3817">
                  <c:v>54.332000000000001</c:v>
                </c:pt>
                <c:pt idx="3818">
                  <c:v>54.374000000000002</c:v>
                </c:pt>
                <c:pt idx="3819">
                  <c:v>54.776000000000003</c:v>
                </c:pt>
                <c:pt idx="3820">
                  <c:v>55.21</c:v>
                </c:pt>
                <c:pt idx="3821">
                  <c:v>55.536999999999999</c:v>
                </c:pt>
                <c:pt idx="3822">
                  <c:v>55.813000000000002</c:v>
                </c:pt>
                <c:pt idx="3823">
                  <c:v>56.066000000000003</c:v>
                </c:pt>
                <c:pt idx="3824">
                  <c:v>56.255000000000003</c:v>
                </c:pt>
                <c:pt idx="3825">
                  <c:v>56.426000000000002</c:v>
                </c:pt>
                <c:pt idx="3826">
                  <c:v>57.045000000000002</c:v>
                </c:pt>
                <c:pt idx="3827">
                  <c:v>57.094000000000001</c:v>
                </c:pt>
                <c:pt idx="3828">
                  <c:v>57.06</c:v>
                </c:pt>
                <c:pt idx="3829">
                  <c:v>57.267000000000003</c:v>
                </c:pt>
                <c:pt idx="3830">
                  <c:v>57.555</c:v>
                </c:pt>
                <c:pt idx="3831">
                  <c:v>57.765000000000001</c:v>
                </c:pt>
                <c:pt idx="3832">
                  <c:v>57.741</c:v>
                </c:pt>
                <c:pt idx="3833">
                  <c:v>57.564</c:v>
                </c:pt>
                <c:pt idx="3834">
                  <c:v>57.466999999999999</c:v>
                </c:pt>
                <c:pt idx="3835">
                  <c:v>58.006999999999998</c:v>
                </c:pt>
                <c:pt idx="3836">
                  <c:v>58.646000000000001</c:v>
                </c:pt>
                <c:pt idx="3837">
                  <c:v>58.972999999999999</c:v>
                </c:pt>
                <c:pt idx="3838">
                  <c:v>59.118000000000002</c:v>
                </c:pt>
                <c:pt idx="3839">
                  <c:v>59.664000000000001</c:v>
                </c:pt>
                <c:pt idx="3840">
                  <c:v>60.295999999999999</c:v>
                </c:pt>
                <c:pt idx="3841">
                  <c:v>60.579000000000001</c:v>
                </c:pt>
                <c:pt idx="3842">
                  <c:v>60.723999999999997</c:v>
                </c:pt>
                <c:pt idx="3843">
                  <c:v>60.750999999999998</c:v>
                </c:pt>
                <c:pt idx="3844">
                  <c:v>61.03</c:v>
                </c:pt>
                <c:pt idx="3845">
                  <c:v>61.064</c:v>
                </c:pt>
                <c:pt idx="3846">
                  <c:v>60.798000000000002</c:v>
                </c:pt>
                <c:pt idx="3847">
                  <c:v>60.868000000000002</c:v>
                </c:pt>
                <c:pt idx="3848">
                  <c:v>60.947000000000003</c:v>
                </c:pt>
                <c:pt idx="3849">
                  <c:v>61.183</c:v>
                </c:pt>
                <c:pt idx="3850">
                  <c:v>61.612000000000002</c:v>
                </c:pt>
                <c:pt idx="3851">
                  <c:v>62.024999999999999</c:v>
                </c:pt>
                <c:pt idx="3852">
                  <c:v>62.258000000000003</c:v>
                </c:pt>
                <c:pt idx="3853">
                  <c:v>62.451000000000001</c:v>
                </c:pt>
                <c:pt idx="3854">
                  <c:v>62.344000000000001</c:v>
                </c:pt>
                <c:pt idx="3855">
                  <c:v>61.947000000000003</c:v>
                </c:pt>
                <c:pt idx="3856">
                  <c:v>61.298000000000002</c:v>
                </c:pt>
                <c:pt idx="3857">
                  <c:v>60.872999999999998</c:v>
                </c:pt>
                <c:pt idx="3858">
                  <c:v>60.62</c:v>
                </c:pt>
                <c:pt idx="3859">
                  <c:v>60.3</c:v>
                </c:pt>
                <c:pt idx="3860">
                  <c:v>59.624000000000002</c:v>
                </c:pt>
                <c:pt idx="3861">
                  <c:v>58.640999999999998</c:v>
                </c:pt>
                <c:pt idx="3862">
                  <c:v>57.225999999999999</c:v>
                </c:pt>
                <c:pt idx="3863">
                  <c:v>55.250999999999998</c:v>
                </c:pt>
                <c:pt idx="3864">
                  <c:v>53.073999999999998</c:v>
                </c:pt>
                <c:pt idx="3865">
                  <c:v>50.411000000000001</c:v>
                </c:pt>
                <c:pt idx="3866">
                  <c:v>47.636000000000003</c:v>
                </c:pt>
                <c:pt idx="3867">
                  <c:v>44.43</c:v>
                </c:pt>
                <c:pt idx="3868">
                  <c:v>41.433</c:v>
                </c:pt>
                <c:pt idx="3869">
                  <c:v>38.604999999999997</c:v>
                </c:pt>
                <c:pt idx="3870">
                  <c:v>35.805</c:v>
                </c:pt>
                <c:pt idx="3871">
                  <c:v>33.039000000000001</c:v>
                </c:pt>
                <c:pt idx="3872">
                  <c:v>30.338999999999999</c:v>
                </c:pt>
                <c:pt idx="3873">
                  <c:v>27.867000000000001</c:v>
                </c:pt>
                <c:pt idx="3874">
                  <c:v>25.681000000000001</c:v>
                </c:pt>
                <c:pt idx="3875">
                  <c:v>23.54</c:v>
                </c:pt>
                <c:pt idx="3876">
                  <c:v>21.664999999999999</c:v>
                </c:pt>
                <c:pt idx="3877">
                  <c:v>20.106000000000002</c:v>
                </c:pt>
                <c:pt idx="3878">
                  <c:v>18.489000000000001</c:v>
                </c:pt>
                <c:pt idx="3879">
                  <c:v>16.939</c:v>
                </c:pt>
                <c:pt idx="3880">
                  <c:v>15.643000000000001</c:v>
                </c:pt>
                <c:pt idx="3881">
                  <c:v>14.56</c:v>
                </c:pt>
                <c:pt idx="3882">
                  <c:v>13.641</c:v>
                </c:pt>
                <c:pt idx="3883">
                  <c:v>12.888</c:v>
                </c:pt>
                <c:pt idx="3884">
                  <c:v>12.407999999999999</c:v>
                </c:pt>
                <c:pt idx="3885">
                  <c:v>11.955</c:v>
                </c:pt>
                <c:pt idx="3886">
                  <c:v>11.569000000000001</c:v>
                </c:pt>
                <c:pt idx="3887">
                  <c:v>11.276</c:v>
                </c:pt>
                <c:pt idx="3888">
                  <c:v>11</c:v>
                </c:pt>
                <c:pt idx="3889">
                  <c:v>10.797000000000001</c:v>
                </c:pt>
                <c:pt idx="3890">
                  <c:v>10.468</c:v>
                </c:pt>
                <c:pt idx="3891">
                  <c:v>10.115</c:v>
                </c:pt>
                <c:pt idx="3892">
                  <c:v>9.7250999999999994</c:v>
                </c:pt>
                <c:pt idx="3893">
                  <c:v>9.2638999999999996</c:v>
                </c:pt>
                <c:pt idx="3894">
                  <c:v>8.9681999999999995</c:v>
                </c:pt>
                <c:pt idx="3895">
                  <c:v>8.9038000000000004</c:v>
                </c:pt>
                <c:pt idx="3896">
                  <c:v>8.9010999999999996</c:v>
                </c:pt>
                <c:pt idx="3897">
                  <c:v>8.9335000000000004</c:v>
                </c:pt>
                <c:pt idx="3898">
                  <c:v>8.8126999999999995</c:v>
                </c:pt>
                <c:pt idx="3899">
                  <c:v>8.6761999999999997</c:v>
                </c:pt>
                <c:pt idx="3900">
                  <c:v>8.4316999999999993</c:v>
                </c:pt>
                <c:pt idx="3901">
                  <c:v>8.1234999999999999</c:v>
                </c:pt>
                <c:pt idx="3902">
                  <c:v>7.6215999999999999</c:v>
                </c:pt>
                <c:pt idx="3903">
                  <c:v>6.9356</c:v>
                </c:pt>
                <c:pt idx="3904">
                  <c:v>6.4424000000000001</c:v>
                </c:pt>
                <c:pt idx="3905">
                  <c:v>6.0475000000000003</c:v>
                </c:pt>
                <c:pt idx="3906">
                  <c:v>5.5648999999999997</c:v>
                </c:pt>
                <c:pt idx="3907">
                  <c:v>5.2389999999999999</c:v>
                </c:pt>
                <c:pt idx="3908">
                  <c:v>4.6444999999999999</c:v>
                </c:pt>
                <c:pt idx="3909">
                  <c:v>4.0906000000000002</c:v>
                </c:pt>
                <c:pt idx="3910">
                  <c:v>3.3269000000000002</c:v>
                </c:pt>
                <c:pt idx="3911">
                  <c:v>2.5790999999999999</c:v>
                </c:pt>
                <c:pt idx="3912">
                  <c:v>1.8369</c:v>
                </c:pt>
                <c:pt idx="3913">
                  <c:v>1.0129999999999999</c:v>
                </c:pt>
                <c:pt idx="3914">
                  <c:v>0.32500000000000001</c:v>
                </c:pt>
                <c:pt idx="3915">
                  <c:v>-0.16325000000000001</c:v>
                </c:pt>
                <c:pt idx="3916">
                  <c:v>-0.51675000000000004</c:v>
                </c:pt>
                <c:pt idx="3917">
                  <c:v>-0.91440999999999995</c:v>
                </c:pt>
                <c:pt idx="3918">
                  <c:v>-1.5052000000000001</c:v>
                </c:pt>
                <c:pt idx="3919">
                  <c:v>-1.9762</c:v>
                </c:pt>
                <c:pt idx="3920">
                  <c:v>-2.4834000000000001</c:v>
                </c:pt>
                <c:pt idx="3921">
                  <c:v>-3.0710999999999999</c:v>
                </c:pt>
                <c:pt idx="3922">
                  <c:v>-3.6452</c:v>
                </c:pt>
                <c:pt idx="3923">
                  <c:v>-4.1407999999999996</c:v>
                </c:pt>
                <c:pt idx="3924">
                  <c:v>-4.4870000000000001</c:v>
                </c:pt>
                <c:pt idx="3925">
                  <c:v>-4.6844000000000001</c:v>
                </c:pt>
                <c:pt idx="3926">
                  <c:v>-4.8943000000000003</c:v>
                </c:pt>
                <c:pt idx="3927">
                  <c:v>-5.1547999999999998</c:v>
                </c:pt>
                <c:pt idx="3928">
                  <c:v>-5.3380000000000001</c:v>
                </c:pt>
                <c:pt idx="3929">
                  <c:v>-5.5118999999999998</c:v>
                </c:pt>
                <c:pt idx="3930">
                  <c:v>-5.5842000000000001</c:v>
                </c:pt>
                <c:pt idx="3931">
                  <c:v>-5.6520999999999999</c:v>
                </c:pt>
                <c:pt idx="3932">
                  <c:v>-5.8339999999999996</c:v>
                </c:pt>
                <c:pt idx="3933">
                  <c:v>-6.0225999999999997</c:v>
                </c:pt>
                <c:pt idx="3934">
                  <c:v>-6.1586999999999996</c:v>
                </c:pt>
                <c:pt idx="3935">
                  <c:v>-6.3540999999999999</c:v>
                </c:pt>
                <c:pt idx="3936">
                  <c:v>-6.5660999999999996</c:v>
                </c:pt>
                <c:pt idx="3937">
                  <c:v>-6.7408000000000001</c:v>
                </c:pt>
                <c:pt idx="3938">
                  <c:v>-6.8863000000000003</c:v>
                </c:pt>
                <c:pt idx="3939">
                  <c:v>-6.9518000000000004</c:v>
                </c:pt>
                <c:pt idx="3940">
                  <c:v>-7.0792999999999999</c:v>
                </c:pt>
                <c:pt idx="3941">
                  <c:v>-7.1512000000000002</c:v>
                </c:pt>
                <c:pt idx="3942">
                  <c:v>-7.3399000000000001</c:v>
                </c:pt>
                <c:pt idx="3943">
                  <c:v>-7.6802000000000001</c:v>
                </c:pt>
                <c:pt idx="3944">
                  <c:v>-7.8954000000000004</c:v>
                </c:pt>
                <c:pt idx="3945">
                  <c:v>-8.1434999999999995</c:v>
                </c:pt>
                <c:pt idx="3946">
                  <c:v>-8.3340999999999994</c:v>
                </c:pt>
                <c:pt idx="3947">
                  <c:v>-8.5065000000000008</c:v>
                </c:pt>
                <c:pt idx="3948">
                  <c:v>-8.8668999999999993</c:v>
                </c:pt>
                <c:pt idx="3949">
                  <c:v>-9.3522999999999996</c:v>
                </c:pt>
                <c:pt idx="3950">
                  <c:v>-9.6816999999999993</c:v>
                </c:pt>
                <c:pt idx="3951">
                  <c:v>-9.8459000000000003</c:v>
                </c:pt>
                <c:pt idx="3952">
                  <c:v>-9.9693000000000005</c:v>
                </c:pt>
                <c:pt idx="3953">
                  <c:v>-10.356</c:v>
                </c:pt>
                <c:pt idx="3954">
                  <c:v>-10.866</c:v>
                </c:pt>
                <c:pt idx="3955">
                  <c:v>-11.584</c:v>
                </c:pt>
                <c:pt idx="3956">
                  <c:v>-12.332000000000001</c:v>
                </c:pt>
                <c:pt idx="3957">
                  <c:v>-13.019</c:v>
                </c:pt>
                <c:pt idx="3958">
                  <c:v>-13.978</c:v>
                </c:pt>
                <c:pt idx="3959">
                  <c:v>-14.869</c:v>
                </c:pt>
                <c:pt idx="3960">
                  <c:v>-15.699</c:v>
                </c:pt>
                <c:pt idx="3961">
                  <c:v>-17.363</c:v>
                </c:pt>
                <c:pt idx="3962">
                  <c:v>-19.064</c:v>
                </c:pt>
                <c:pt idx="3963">
                  <c:v>-20.297000000000001</c:v>
                </c:pt>
                <c:pt idx="3964">
                  <c:v>-21.082000000000001</c:v>
                </c:pt>
                <c:pt idx="3965">
                  <c:v>-21.513999999999999</c:v>
                </c:pt>
                <c:pt idx="3966">
                  <c:v>-21.937999999999999</c:v>
                </c:pt>
                <c:pt idx="3967">
                  <c:v>-22.959</c:v>
                </c:pt>
                <c:pt idx="3968">
                  <c:v>-24.021000000000001</c:v>
                </c:pt>
                <c:pt idx="3969">
                  <c:v>-25.231999999999999</c:v>
                </c:pt>
                <c:pt idx="3970">
                  <c:v>-26.475999999999999</c:v>
                </c:pt>
                <c:pt idx="3971">
                  <c:v>-27.623999999999999</c:v>
                </c:pt>
                <c:pt idx="3972">
                  <c:v>-28.925999999999998</c:v>
                </c:pt>
                <c:pt idx="3973">
                  <c:v>-30.1</c:v>
                </c:pt>
                <c:pt idx="3974">
                  <c:v>-31.143000000000001</c:v>
                </c:pt>
                <c:pt idx="3975">
                  <c:v>-32.372999999999998</c:v>
                </c:pt>
                <c:pt idx="3976">
                  <c:v>-33.631</c:v>
                </c:pt>
                <c:pt idx="3977">
                  <c:v>-34.667999999999999</c:v>
                </c:pt>
                <c:pt idx="3978">
                  <c:v>-35.506999999999998</c:v>
                </c:pt>
                <c:pt idx="3979">
                  <c:v>-36.463000000000001</c:v>
                </c:pt>
                <c:pt idx="3980">
                  <c:v>-37.677999999999997</c:v>
                </c:pt>
                <c:pt idx="3981">
                  <c:v>-38.502000000000002</c:v>
                </c:pt>
                <c:pt idx="3982">
                  <c:v>-39.54</c:v>
                </c:pt>
                <c:pt idx="3983">
                  <c:v>-40.713000000000001</c:v>
                </c:pt>
                <c:pt idx="3984">
                  <c:v>-41.966999999999999</c:v>
                </c:pt>
                <c:pt idx="3985">
                  <c:v>-43.356999999999999</c:v>
                </c:pt>
                <c:pt idx="3986">
                  <c:v>-44.706000000000003</c:v>
                </c:pt>
                <c:pt idx="3987">
                  <c:v>-45.915999999999997</c:v>
                </c:pt>
                <c:pt idx="3988">
                  <c:v>-47.024000000000001</c:v>
                </c:pt>
                <c:pt idx="3989">
                  <c:v>-47.829000000000001</c:v>
                </c:pt>
                <c:pt idx="3990">
                  <c:v>-48.444000000000003</c:v>
                </c:pt>
                <c:pt idx="3991">
                  <c:v>-48.658999999999999</c:v>
                </c:pt>
                <c:pt idx="3992">
                  <c:v>-48.652999999999999</c:v>
                </c:pt>
                <c:pt idx="3993">
                  <c:v>-48.401000000000003</c:v>
                </c:pt>
                <c:pt idx="3994">
                  <c:v>-47.34</c:v>
                </c:pt>
                <c:pt idx="3995">
                  <c:v>-45.856000000000002</c:v>
                </c:pt>
                <c:pt idx="3996">
                  <c:v>-44.851999999999997</c:v>
                </c:pt>
                <c:pt idx="3997">
                  <c:v>-44.939</c:v>
                </c:pt>
                <c:pt idx="3998">
                  <c:v>-46.831000000000003</c:v>
                </c:pt>
                <c:pt idx="3999">
                  <c:v>-47.756999999999998</c:v>
                </c:pt>
                <c:pt idx="4000">
                  <c:v>-48.125</c:v>
                </c:pt>
                <c:pt idx="4001">
                  <c:v>-48.557000000000002</c:v>
                </c:pt>
                <c:pt idx="4002">
                  <c:v>-48.542999999999999</c:v>
                </c:pt>
                <c:pt idx="4003">
                  <c:v>-48.712000000000003</c:v>
                </c:pt>
                <c:pt idx="4004">
                  <c:v>-48.956000000000003</c:v>
                </c:pt>
                <c:pt idx="4005">
                  <c:v>-49.079000000000001</c:v>
                </c:pt>
                <c:pt idx="4006">
                  <c:v>-49.084000000000003</c:v>
                </c:pt>
                <c:pt idx="4007">
                  <c:v>-49.228000000000002</c:v>
                </c:pt>
                <c:pt idx="4008">
                  <c:v>-49.713000000000001</c:v>
                </c:pt>
                <c:pt idx="4009">
                  <c:v>-50.491</c:v>
                </c:pt>
                <c:pt idx="4010">
                  <c:v>-51.505000000000003</c:v>
                </c:pt>
                <c:pt idx="4011">
                  <c:v>-52.420999999999999</c:v>
                </c:pt>
                <c:pt idx="4012">
                  <c:v>-53.256999999999998</c:v>
                </c:pt>
                <c:pt idx="4013">
                  <c:v>-53.890999999999998</c:v>
                </c:pt>
                <c:pt idx="4014">
                  <c:v>-54.5</c:v>
                </c:pt>
                <c:pt idx="4015">
                  <c:v>-55.271000000000001</c:v>
                </c:pt>
                <c:pt idx="4016">
                  <c:v>-56.002000000000002</c:v>
                </c:pt>
                <c:pt idx="4017">
                  <c:v>-56.924999999999997</c:v>
                </c:pt>
                <c:pt idx="4018">
                  <c:v>-57.924999999999997</c:v>
                </c:pt>
                <c:pt idx="4019">
                  <c:v>-58.518000000000001</c:v>
                </c:pt>
                <c:pt idx="4020">
                  <c:v>-59.091000000000001</c:v>
                </c:pt>
                <c:pt idx="4021">
                  <c:v>-60.11</c:v>
                </c:pt>
                <c:pt idx="4022">
                  <c:v>-61.506</c:v>
                </c:pt>
                <c:pt idx="4023">
                  <c:v>-62.796999999999997</c:v>
                </c:pt>
                <c:pt idx="4024">
                  <c:v>-63.725000000000001</c:v>
                </c:pt>
                <c:pt idx="4025">
                  <c:v>-64.481999999999999</c:v>
                </c:pt>
                <c:pt idx="4026">
                  <c:v>-64.77</c:v>
                </c:pt>
                <c:pt idx="4027">
                  <c:v>-65.105999999999995</c:v>
                </c:pt>
                <c:pt idx="4028">
                  <c:v>-65.513999999999996</c:v>
                </c:pt>
                <c:pt idx="4029">
                  <c:v>-65.947000000000003</c:v>
                </c:pt>
                <c:pt idx="4030">
                  <c:v>-66.602999999999994</c:v>
                </c:pt>
                <c:pt idx="4031">
                  <c:v>-67.393000000000001</c:v>
                </c:pt>
                <c:pt idx="4032">
                  <c:v>-68.174999999999997</c:v>
                </c:pt>
                <c:pt idx="4033">
                  <c:v>-68.668000000000006</c:v>
                </c:pt>
                <c:pt idx="4034">
                  <c:v>-69.165999999999997</c:v>
                </c:pt>
                <c:pt idx="4035">
                  <c:v>-69.887</c:v>
                </c:pt>
                <c:pt idx="4036">
                  <c:v>-70.268000000000001</c:v>
                </c:pt>
                <c:pt idx="4037">
                  <c:v>-70.545000000000002</c:v>
                </c:pt>
                <c:pt idx="4038">
                  <c:v>-70.700999999999993</c:v>
                </c:pt>
                <c:pt idx="4039">
                  <c:v>-70.742999999999995</c:v>
                </c:pt>
                <c:pt idx="4040">
                  <c:v>-70.635000000000005</c:v>
                </c:pt>
                <c:pt idx="4041">
                  <c:v>-69.856999999999999</c:v>
                </c:pt>
                <c:pt idx="4042">
                  <c:v>-69.459000000000003</c:v>
                </c:pt>
                <c:pt idx="4043">
                  <c:v>-70.03</c:v>
                </c:pt>
                <c:pt idx="4044">
                  <c:v>-70.394999999999996</c:v>
                </c:pt>
                <c:pt idx="4045">
                  <c:v>-70.611999999999995</c:v>
                </c:pt>
                <c:pt idx="4046">
                  <c:v>-70.863</c:v>
                </c:pt>
                <c:pt idx="4047">
                  <c:v>-70.364999999999995</c:v>
                </c:pt>
                <c:pt idx="4048">
                  <c:v>-69.350999999999999</c:v>
                </c:pt>
                <c:pt idx="4049">
                  <c:v>-68.376000000000005</c:v>
                </c:pt>
                <c:pt idx="4050">
                  <c:v>-67.988</c:v>
                </c:pt>
                <c:pt idx="4051">
                  <c:v>-67.908000000000001</c:v>
                </c:pt>
                <c:pt idx="4052">
                  <c:v>-67.950999999999993</c:v>
                </c:pt>
                <c:pt idx="4053">
                  <c:v>-67.763999999999996</c:v>
                </c:pt>
                <c:pt idx="4054">
                  <c:v>-66.900000000000006</c:v>
                </c:pt>
                <c:pt idx="4055">
                  <c:v>-66.316000000000003</c:v>
                </c:pt>
                <c:pt idx="4056">
                  <c:v>-65.942999999999998</c:v>
                </c:pt>
                <c:pt idx="4057">
                  <c:v>-64.84</c:v>
                </c:pt>
                <c:pt idx="4058">
                  <c:v>-64.081000000000003</c:v>
                </c:pt>
                <c:pt idx="4059">
                  <c:v>-62.472000000000001</c:v>
                </c:pt>
                <c:pt idx="4060">
                  <c:v>-60.238</c:v>
                </c:pt>
                <c:pt idx="4061">
                  <c:v>-57.834000000000003</c:v>
                </c:pt>
                <c:pt idx="4062">
                  <c:v>-55.658000000000001</c:v>
                </c:pt>
                <c:pt idx="4063">
                  <c:v>-53.447000000000003</c:v>
                </c:pt>
                <c:pt idx="4064">
                  <c:v>-50.548999999999999</c:v>
                </c:pt>
                <c:pt idx="4065">
                  <c:v>-48.298999999999999</c:v>
                </c:pt>
                <c:pt idx="4066">
                  <c:v>-46.642000000000003</c:v>
                </c:pt>
                <c:pt idx="4067">
                  <c:v>-46.08</c:v>
                </c:pt>
                <c:pt idx="4068">
                  <c:v>-44.997</c:v>
                </c:pt>
                <c:pt idx="4069">
                  <c:v>-42.591999999999999</c:v>
                </c:pt>
                <c:pt idx="4070">
                  <c:v>-38.645000000000003</c:v>
                </c:pt>
                <c:pt idx="4071">
                  <c:v>-34.604999999999997</c:v>
                </c:pt>
                <c:pt idx="4072">
                  <c:v>-32.052</c:v>
                </c:pt>
                <c:pt idx="4073">
                  <c:v>-29.936</c:v>
                </c:pt>
                <c:pt idx="4074">
                  <c:v>-28.164000000000001</c:v>
                </c:pt>
                <c:pt idx="4075">
                  <c:v>-26.614999999999998</c:v>
                </c:pt>
                <c:pt idx="4076">
                  <c:v>-25.038</c:v>
                </c:pt>
                <c:pt idx="4077">
                  <c:v>-23.466999999999999</c:v>
                </c:pt>
                <c:pt idx="4078">
                  <c:v>-22.088999999999999</c:v>
                </c:pt>
                <c:pt idx="4079">
                  <c:v>-20.539000000000001</c:v>
                </c:pt>
                <c:pt idx="4080">
                  <c:v>-18.971</c:v>
                </c:pt>
                <c:pt idx="4081">
                  <c:v>-17.327000000000002</c:v>
                </c:pt>
                <c:pt idx="4082">
                  <c:v>-16.044</c:v>
                </c:pt>
                <c:pt idx="4083">
                  <c:v>-15.135999999999999</c:v>
                </c:pt>
                <c:pt idx="4084">
                  <c:v>-14.327999999999999</c:v>
                </c:pt>
                <c:pt idx="4085">
                  <c:v>-13.5</c:v>
                </c:pt>
                <c:pt idx="4086">
                  <c:v>-12.651999999999999</c:v>
                </c:pt>
                <c:pt idx="4087">
                  <c:v>-11.913</c:v>
                </c:pt>
                <c:pt idx="4088">
                  <c:v>-11.462999999999999</c:v>
                </c:pt>
                <c:pt idx="4089">
                  <c:v>-11.048999999999999</c:v>
                </c:pt>
                <c:pt idx="4090">
                  <c:v>-10.672000000000001</c:v>
                </c:pt>
                <c:pt idx="4091">
                  <c:v>-10.231999999999999</c:v>
                </c:pt>
                <c:pt idx="4092">
                  <c:v>-9.7483000000000004</c:v>
                </c:pt>
                <c:pt idx="4093">
                  <c:v>-9.5298999999999996</c:v>
                </c:pt>
                <c:pt idx="4094">
                  <c:v>-9.4494000000000007</c:v>
                </c:pt>
                <c:pt idx="4095">
                  <c:v>-9.4739000000000004</c:v>
                </c:pt>
                <c:pt idx="4096">
                  <c:v>-9.4010999999999996</c:v>
                </c:pt>
                <c:pt idx="4097">
                  <c:v>-9.2756000000000007</c:v>
                </c:pt>
                <c:pt idx="4098">
                  <c:v>-9.2085000000000008</c:v>
                </c:pt>
                <c:pt idx="4099">
                  <c:v>-9.2478999999999996</c:v>
                </c:pt>
                <c:pt idx="4100">
                  <c:v>-9.6517999999999997</c:v>
                </c:pt>
                <c:pt idx="4101">
                  <c:v>-9.9947999999999997</c:v>
                </c:pt>
                <c:pt idx="4102">
                  <c:v>-9.8231000000000002</c:v>
                </c:pt>
                <c:pt idx="4103">
                  <c:v>-9.5451999999999995</c:v>
                </c:pt>
                <c:pt idx="4104">
                  <c:v>-9.1538000000000004</c:v>
                </c:pt>
                <c:pt idx="4105">
                  <c:v>-8.8394999999999992</c:v>
                </c:pt>
                <c:pt idx="4106">
                  <c:v>-8.8391000000000002</c:v>
                </c:pt>
                <c:pt idx="4107">
                  <c:v>-8.9231999999999996</c:v>
                </c:pt>
                <c:pt idx="4108">
                  <c:v>-9.0183</c:v>
                </c:pt>
                <c:pt idx="4109">
                  <c:v>-8.9654000000000007</c:v>
                </c:pt>
                <c:pt idx="4110">
                  <c:v>-8.9236000000000004</c:v>
                </c:pt>
                <c:pt idx="4111">
                  <c:v>-8.7730999999999995</c:v>
                </c:pt>
                <c:pt idx="4112">
                  <c:v>-8.4989000000000008</c:v>
                </c:pt>
                <c:pt idx="4113">
                  <c:v>-8.2448999999999995</c:v>
                </c:pt>
                <c:pt idx="4114">
                  <c:v>-7.8974000000000002</c:v>
                </c:pt>
                <c:pt idx="4115">
                  <c:v>-7.6538000000000004</c:v>
                </c:pt>
                <c:pt idx="4116">
                  <c:v>-7.5296000000000003</c:v>
                </c:pt>
                <c:pt idx="4117">
                  <c:v>-7.4808000000000003</c:v>
                </c:pt>
                <c:pt idx="4118">
                  <c:v>-7.4733999999999998</c:v>
                </c:pt>
                <c:pt idx="4119">
                  <c:v>-7.2485999999999997</c:v>
                </c:pt>
                <c:pt idx="4120">
                  <c:v>-6.7386999999999997</c:v>
                </c:pt>
                <c:pt idx="4121">
                  <c:v>-6.1</c:v>
                </c:pt>
                <c:pt idx="4122">
                  <c:v>-5.5587999999999997</c:v>
                </c:pt>
                <c:pt idx="4123">
                  <c:v>-5.0373999999999999</c:v>
                </c:pt>
                <c:pt idx="4124">
                  <c:v>-4.3582999999999998</c:v>
                </c:pt>
                <c:pt idx="4125">
                  <c:v>-3.8456999999999999</c:v>
                </c:pt>
                <c:pt idx="4126">
                  <c:v>-3.5825999999999998</c:v>
                </c:pt>
                <c:pt idx="4127">
                  <c:v>-3.2423999999999999</c:v>
                </c:pt>
                <c:pt idx="4128">
                  <c:v>-2.9</c:v>
                </c:pt>
                <c:pt idx="4129">
                  <c:v>-2.2745000000000002</c:v>
                </c:pt>
                <c:pt idx="4130">
                  <c:v>-1.5918000000000001</c:v>
                </c:pt>
                <c:pt idx="4131">
                  <c:v>-0.59397</c:v>
                </c:pt>
                <c:pt idx="4132">
                  <c:v>0.71999000000000002</c:v>
                </c:pt>
                <c:pt idx="4133">
                  <c:v>1.8942000000000001</c:v>
                </c:pt>
                <c:pt idx="4134">
                  <c:v>3.2082000000000002</c:v>
                </c:pt>
                <c:pt idx="4135">
                  <c:v>4.4494999999999996</c:v>
                </c:pt>
                <c:pt idx="4136">
                  <c:v>5.2788000000000004</c:v>
                </c:pt>
                <c:pt idx="4137">
                  <c:v>5.8864000000000001</c:v>
                </c:pt>
                <c:pt idx="4138">
                  <c:v>6.4055999999999997</c:v>
                </c:pt>
                <c:pt idx="4139">
                  <c:v>7.1665000000000001</c:v>
                </c:pt>
                <c:pt idx="4140">
                  <c:v>8.1919000000000004</c:v>
                </c:pt>
                <c:pt idx="4141">
                  <c:v>9.4329000000000001</c:v>
                </c:pt>
                <c:pt idx="4142">
                  <c:v>10.939</c:v>
                </c:pt>
                <c:pt idx="4143">
                  <c:v>12.207000000000001</c:v>
                </c:pt>
                <c:pt idx="4144">
                  <c:v>13.536</c:v>
                </c:pt>
                <c:pt idx="4145">
                  <c:v>14.88</c:v>
                </c:pt>
                <c:pt idx="4146">
                  <c:v>15.961</c:v>
                </c:pt>
                <c:pt idx="4147">
                  <c:v>16.739000000000001</c:v>
                </c:pt>
                <c:pt idx="4148">
                  <c:v>17.309000000000001</c:v>
                </c:pt>
                <c:pt idx="4149">
                  <c:v>17.803999999999998</c:v>
                </c:pt>
                <c:pt idx="4150">
                  <c:v>18.324000000000002</c:v>
                </c:pt>
                <c:pt idx="4151">
                  <c:v>18.969000000000001</c:v>
                </c:pt>
                <c:pt idx="4152">
                  <c:v>19.654</c:v>
                </c:pt>
                <c:pt idx="4153">
                  <c:v>20.353999999999999</c:v>
                </c:pt>
                <c:pt idx="4154">
                  <c:v>21.265999999999998</c:v>
                </c:pt>
                <c:pt idx="4155">
                  <c:v>22.058</c:v>
                </c:pt>
                <c:pt idx="4156">
                  <c:v>22.754999999999999</c:v>
                </c:pt>
                <c:pt idx="4157">
                  <c:v>23.666</c:v>
                </c:pt>
                <c:pt idx="4158">
                  <c:v>24.550999999999998</c:v>
                </c:pt>
                <c:pt idx="4159">
                  <c:v>25.326000000000001</c:v>
                </c:pt>
                <c:pt idx="4160">
                  <c:v>26.07</c:v>
                </c:pt>
                <c:pt idx="4161">
                  <c:v>26.495999999999999</c:v>
                </c:pt>
                <c:pt idx="4162">
                  <c:v>26.95</c:v>
                </c:pt>
                <c:pt idx="4163">
                  <c:v>27.5</c:v>
                </c:pt>
                <c:pt idx="4164">
                  <c:v>28.216000000000001</c:v>
                </c:pt>
                <c:pt idx="4165">
                  <c:v>28.785</c:v>
                </c:pt>
                <c:pt idx="4166">
                  <c:v>29.239000000000001</c:v>
                </c:pt>
                <c:pt idx="4167">
                  <c:v>29.643000000000001</c:v>
                </c:pt>
                <c:pt idx="4168">
                  <c:v>29.939</c:v>
                </c:pt>
                <c:pt idx="4169">
                  <c:v>30.361999999999998</c:v>
                </c:pt>
                <c:pt idx="4170">
                  <c:v>30.852</c:v>
                </c:pt>
                <c:pt idx="4171">
                  <c:v>31.606999999999999</c:v>
                </c:pt>
                <c:pt idx="4172">
                  <c:v>32.258000000000003</c:v>
                </c:pt>
                <c:pt idx="4173">
                  <c:v>32.734000000000002</c:v>
                </c:pt>
                <c:pt idx="4174">
                  <c:v>33.18</c:v>
                </c:pt>
                <c:pt idx="4175">
                  <c:v>33.603000000000002</c:v>
                </c:pt>
                <c:pt idx="4176">
                  <c:v>34.026000000000003</c:v>
                </c:pt>
                <c:pt idx="4177">
                  <c:v>34.427</c:v>
                </c:pt>
                <c:pt idx="4178">
                  <c:v>34.720999999999997</c:v>
                </c:pt>
                <c:pt idx="4179">
                  <c:v>35.078000000000003</c:v>
                </c:pt>
                <c:pt idx="4180">
                  <c:v>35.631999999999998</c:v>
                </c:pt>
                <c:pt idx="4181">
                  <c:v>36.276000000000003</c:v>
                </c:pt>
                <c:pt idx="4182">
                  <c:v>36.924999999999997</c:v>
                </c:pt>
                <c:pt idx="4183">
                  <c:v>37.668999999999997</c:v>
                </c:pt>
                <c:pt idx="4184">
                  <c:v>38.255000000000003</c:v>
                </c:pt>
                <c:pt idx="4185">
                  <c:v>38.478999999999999</c:v>
                </c:pt>
                <c:pt idx="4186">
                  <c:v>38.878999999999998</c:v>
                </c:pt>
                <c:pt idx="4187">
                  <c:v>39.512</c:v>
                </c:pt>
                <c:pt idx="4188">
                  <c:v>40.110999999999997</c:v>
                </c:pt>
                <c:pt idx="4189">
                  <c:v>40.683999999999997</c:v>
                </c:pt>
                <c:pt idx="4190">
                  <c:v>41.283000000000001</c:v>
                </c:pt>
                <c:pt idx="4191">
                  <c:v>41.648000000000003</c:v>
                </c:pt>
                <c:pt idx="4192">
                  <c:v>41.826999999999998</c:v>
                </c:pt>
                <c:pt idx="4193">
                  <c:v>41.801000000000002</c:v>
                </c:pt>
                <c:pt idx="4194">
                  <c:v>41.731000000000002</c:v>
                </c:pt>
                <c:pt idx="4195">
                  <c:v>41.906999999999996</c:v>
                </c:pt>
                <c:pt idx="4196">
                  <c:v>42.356000000000002</c:v>
                </c:pt>
                <c:pt idx="4197">
                  <c:v>43.116</c:v>
                </c:pt>
                <c:pt idx="4198">
                  <c:v>43.92</c:v>
                </c:pt>
                <c:pt idx="4199">
                  <c:v>44.506999999999998</c:v>
                </c:pt>
                <c:pt idx="4200">
                  <c:v>44.828000000000003</c:v>
                </c:pt>
                <c:pt idx="4201">
                  <c:v>45.164999999999999</c:v>
                </c:pt>
                <c:pt idx="4202">
                  <c:v>45.552</c:v>
                </c:pt>
                <c:pt idx="4203">
                  <c:v>45.921999999999997</c:v>
                </c:pt>
                <c:pt idx="4204">
                  <c:v>46.405999999999999</c:v>
                </c:pt>
                <c:pt idx="4205">
                  <c:v>46.877000000000002</c:v>
                </c:pt>
                <c:pt idx="4206">
                  <c:v>47.191000000000003</c:v>
                </c:pt>
                <c:pt idx="4207">
                  <c:v>47.616999999999997</c:v>
                </c:pt>
                <c:pt idx="4208">
                  <c:v>48.154000000000003</c:v>
                </c:pt>
                <c:pt idx="4209">
                  <c:v>48.753999999999998</c:v>
                </c:pt>
                <c:pt idx="4210">
                  <c:v>49.36</c:v>
                </c:pt>
                <c:pt idx="4211">
                  <c:v>49.945</c:v>
                </c:pt>
                <c:pt idx="4212">
                  <c:v>50.360999999999997</c:v>
                </c:pt>
                <c:pt idx="4213">
                  <c:v>50.648000000000003</c:v>
                </c:pt>
                <c:pt idx="4214">
                  <c:v>50.844999999999999</c:v>
                </c:pt>
                <c:pt idx="4215">
                  <c:v>51.009</c:v>
                </c:pt>
                <c:pt idx="4216">
                  <c:v>51.238</c:v>
                </c:pt>
                <c:pt idx="4217">
                  <c:v>51.542000000000002</c:v>
                </c:pt>
                <c:pt idx="4218">
                  <c:v>51.835999999999999</c:v>
                </c:pt>
                <c:pt idx="4219">
                  <c:v>52.334000000000003</c:v>
                </c:pt>
                <c:pt idx="4220">
                  <c:v>52.9</c:v>
                </c:pt>
                <c:pt idx="4221">
                  <c:v>53.468000000000004</c:v>
                </c:pt>
                <c:pt idx="4222">
                  <c:v>53.81</c:v>
                </c:pt>
                <c:pt idx="4223">
                  <c:v>53.927999999999997</c:v>
                </c:pt>
                <c:pt idx="4224">
                  <c:v>53.978000000000002</c:v>
                </c:pt>
                <c:pt idx="4225">
                  <c:v>54.045000000000002</c:v>
                </c:pt>
                <c:pt idx="4226">
                  <c:v>54.002000000000002</c:v>
                </c:pt>
                <c:pt idx="4227">
                  <c:v>54.185000000000002</c:v>
                </c:pt>
                <c:pt idx="4228">
                  <c:v>54.625999999999998</c:v>
                </c:pt>
                <c:pt idx="4229">
                  <c:v>54.835999999999999</c:v>
                </c:pt>
                <c:pt idx="4230">
                  <c:v>54.960999999999999</c:v>
                </c:pt>
                <c:pt idx="4231">
                  <c:v>55.198</c:v>
                </c:pt>
                <c:pt idx="4232">
                  <c:v>55.378</c:v>
                </c:pt>
                <c:pt idx="4233">
                  <c:v>55.530999999999999</c:v>
                </c:pt>
                <c:pt idx="4234">
                  <c:v>55.780999999999999</c:v>
                </c:pt>
                <c:pt idx="4235">
                  <c:v>56.137</c:v>
                </c:pt>
                <c:pt idx="4236">
                  <c:v>56.872</c:v>
                </c:pt>
                <c:pt idx="4237">
                  <c:v>57.567999999999998</c:v>
                </c:pt>
                <c:pt idx="4238">
                  <c:v>58.082999999999998</c:v>
                </c:pt>
                <c:pt idx="4239">
                  <c:v>58.402000000000001</c:v>
                </c:pt>
                <c:pt idx="4240">
                  <c:v>58.37</c:v>
                </c:pt>
                <c:pt idx="4241">
                  <c:v>58.347999999999999</c:v>
                </c:pt>
                <c:pt idx="4242">
                  <c:v>58.604999999999997</c:v>
                </c:pt>
                <c:pt idx="4243">
                  <c:v>58.805</c:v>
                </c:pt>
                <c:pt idx="4244">
                  <c:v>59.003999999999998</c:v>
                </c:pt>
                <c:pt idx="4245">
                  <c:v>59.146999999999998</c:v>
                </c:pt>
                <c:pt idx="4246">
                  <c:v>59.320999999999998</c:v>
                </c:pt>
                <c:pt idx="4247">
                  <c:v>59.244</c:v>
                </c:pt>
                <c:pt idx="4248">
                  <c:v>59.026000000000003</c:v>
                </c:pt>
                <c:pt idx="4249">
                  <c:v>59.006999999999998</c:v>
                </c:pt>
                <c:pt idx="4250">
                  <c:v>58.814</c:v>
                </c:pt>
                <c:pt idx="4251">
                  <c:v>58.392000000000003</c:v>
                </c:pt>
                <c:pt idx="4252">
                  <c:v>57.866999999999997</c:v>
                </c:pt>
                <c:pt idx="4253">
                  <c:v>57.07</c:v>
                </c:pt>
                <c:pt idx="4254">
                  <c:v>56.042999999999999</c:v>
                </c:pt>
                <c:pt idx="4255">
                  <c:v>54.884999999999998</c:v>
                </c:pt>
                <c:pt idx="4256">
                  <c:v>53.537999999999997</c:v>
                </c:pt>
                <c:pt idx="4257">
                  <c:v>52.103999999999999</c:v>
                </c:pt>
                <c:pt idx="4258">
                  <c:v>50.456000000000003</c:v>
                </c:pt>
                <c:pt idx="4259">
                  <c:v>48.600999999999999</c:v>
                </c:pt>
                <c:pt idx="4260">
                  <c:v>46.472000000000001</c:v>
                </c:pt>
                <c:pt idx="4261">
                  <c:v>43.972000000000001</c:v>
                </c:pt>
                <c:pt idx="4262">
                  <c:v>41.226999999999997</c:v>
                </c:pt>
                <c:pt idx="4263">
                  <c:v>38.292000000000002</c:v>
                </c:pt>
                <c:pt idx="4264">
                  <c:v>35.396000000000001</c:v>
                </c:pt>
                <c:pt idx="4265">
                  <c:v>32.704000000000001</c:v>
                </c:pt>
                <c:pt idx="4266">
                  <c:v>30.43</c:v>
                </c:pt>
                <c:pt idx="4267">
                  <c:v>28.657</c:v>
                </c:pt>
                <c:pt idx="4268">
                  <c:v>27.117000000000001</c:v>
                </c:pt>
                <c:pt idx="4269">
                  <c:v>25.616</c:v>
                </c:pt>
                <c:pt idx="4270">
                  <c:v>23.998000000000001</c:v>
                </c:pt>
                <c:pt idx="4271">
                  <c:v>22.32</c:v>
                </c:pt>
                <c:pt idx="4272">
                  <c:v>20.872</c:v>
                </c:pt>
                <c:pt idx="4273">
                  <c:v>19.632999999999999</c:v>
                </c:pt>
                <c:pt idx="4274">
                  <c:v>18.475999999999999</c:v>
                </c:pt>
                <c:pt idx="4275">
                  <c:v>17.696000000000002</c:v>
                </c:pt>
                <c:pt idx="4276">
                  <c:v>16.920999999999999</c:v>
                </c:pt>
                <c:pt idx="4277">
                  <c:v>16.087</c:v>
                </c:pt>
                <c:pt idx="4278">
                  <c:v>15.215</c:v>
                </c:pt>
                <c:pt idx="4279">
                  <c:v>14.461</c:v>
                </c:pt>
                <c:pt idx="4280">
                  <c:v>13.930999999999999</c:v>
                </c:pt>
                <c:pt idx="4281">
                  <c:v>13.465</c:v>
                </c:pt>
                <c:pt idx="4282">
                  <c:v>13.077</c:v>
                </c:pt>
                <c:pt idx="4283">
                  <c:v>12.644</c:v>
                </c:pt>
                <c:pt idx="4284">
                  <c:v>12.167</c:v>
                </c:pt>
                <c:pt idx="4285">
                  <c:v>11.565</c:v>
                </c:pt>
                <c:pt idx="4286">
                  <c:v>10.93</c:v>
                </c:pt>
                <c:pt idx="4287">
                  <c:v>10.381</c:v>
                </c:pt>
                <c:pt idx="4288">
                  <c:v>9.8618000000000006</c:v>
                </c:pt>
                <c:pt idx="4289">
                  <c:v>9.5654000000000003</c:v>
                </c:pt>
                <c:pt idx="4290">
                  <c:v>9.2843</c:v>
                </c:pt>
                <c:pt idx="4291">
                  <c:v>8.9200999999999997</c:v>
                </c:pt>
                <c:pt idx="4292">
                  <c:v>8.5443999999999996</c:v>
                </c:pt>
                <c:pt idx="4293">
                  <c:v>8.0368999999999993</c:v>
                </c:pt>
                <c:pt idx="4294">
                  <c:v>7.3540000000000001</c:v>
                </c:pt>
                <c:pt idx="4295">
                  <c:v>6.3418000000000001</c:v>
                </c:pt>
                <c:pt idx="4296">
                  <c:v>5.2295999999999996</c:v>
                </c:pt>
                <c:pt idx="4297">
                  <c:v>4.4241999999999999</c:v>
                </c:pt>
                <c:pt idx="4298">
                  <c:v>3.7176</c:v>
                </c:pt>
                <c:pt idx="4299">
                  <c:v>3.1690999999999998</c:v>
                </c:pt>
                <c:pt idx="4300">
                  <c:v>2.7566999999999999</c:v>
                </c:pt>
                <c:pt idx="4301">
                  <c:v>2.4661</c:v>
                </c:pt>
                <c:pt idx="4302">
                  <c:v>2.3408000000000002</c:v>
                </c:pt>
                <c:pt idx="4303">
                  <c:v>2.4563000000000001</c:v>
                </c:pt>
                <c:pt idx="4304">
                  <c:v>2.7216999999999998</c:v>
                </c:pt>
                <c:pt idx="4305">
                  <c:v>2.8525999999999998</c:v>
                </c:pt>
                <c:pt idx="4306">
                  <c:v>2.8311000000000002</c:v>
                </c:pt>
                <c:pt idx="4307">
                  <c:v>2.7296999999999998</c:v>
                </c:pt>
                <c:pt idx="4308">
                  <c:v>2.218</c:v>
                </c:pt>
                <c:pt idx="4309">
                  <c:v>1.9761</c:v>
                </c:pt>
                <c:pt idx="4310">
                  <c:v>2.0181</c:v>
                </c:pt>
                <c:pt idx="4311">
                  <c:v>2.0078</c:v>
                </c:pt>
                <c:pt idx="4312">
                  <c:v>2.0926999999999998</c:v>
                </c:pt>
                <c:pt idx="4313">
                  <c:v>2.1212</c:v>
                </c:pt>
                <c:pt idx="4314">
                  <c:v>1.7702</c:v>
                </c:pt>
                <c:pt idx="4315">
                  <c:v>1.1121000000000001</c:v>
                </c:pt>
                <c:pt idx="4316">
                  <c:v>0.31274999999999997</c:v>
                </c:pt>
                <c:pt idx="4317">
                  <c:v>7.7773999999999996E-2</c:v>
                </c:pt>
                <c:pt idx="4318">
                  <c:v>-0.15462999999999999</c:v>
                </c:pt>
                <c:pt idx="4319">
                  <c:v>-0.35880000000000001</c:v>
                </c:pt>
                <c:pt idx="4320">
                  <c:v>-0.56674000000000002</c:v>
                </c:pt>
                <c:pt idx="4321">
                  <c:v>-0.84028999999999998</c:v>
                </c:pt>
                <c:pt idx="4322">
                  <c:v>-0.98814000000000002</c:v>
                </c:pt>
                <c:pt idx="4323">
                  <c:v>-1.3557999999999999</c:v>
                </c:pt>
                <c:pt idx="4324">
                  <c:v>-1.9581</c:v>
                </c:pt>
                <c:pt idx="4325">
                  <c:v>-2.5251999999999999</c:v>
                </c:pt>
                <c:pt idx="4326">
                  <c:v>-2.7267999999999999</c:v>
                </c:pt>
                <c:pt idx="4327">
                  <c:v>-2.8039000000000001</c:v>
                </c:pt>
                <c:pt idx="4328">
                  <c:v>-3.0202</c:v>
                </c:pt>
                <c:pt idx="4329">
                  <c:v>-3.1970999999999998</c:v>
                </c:pt>
                <c:pt idx="4330">
                  <c:v>-3.2242000000000002</c:v>
                </c:pt>
                <c:pt idx="4331">
                  <c:v>-3.2242999999999999</c:v>
                </c:pt>
                <c:pt idx="4332">
                  <c:v>-3.6181000000000001</c:v>
                </c:pt>
                <c:pt idx="4333">
                  <c:v>-4.0332999999999997</c:v>
                </c:pt>
                <c:pt idx="4334">
                  <c:v>-4.1184000000000003</c:v>
                </c:pt>
                <c:pt idx="4335">
                  <c:v>-4.0831</c:v>
                </c:pt>
                <c:pt idx="4336">
                  <c:v>-3.9529999999999998</c:v>
                </c:pt>
                <c:pt idx="4337">
                  <c:v>-3.7465000000000002</c:v>
                </c:pt>
                <c:pt idx="4338">
                  <c:v>-3.5947</c:v>
                </c:pt>
                <c:pt idx="4339">
                  <c:v>-3.1926999999999999</c:v>
                </c:pt>
                <c:pt idx="4340">
                  <c:v>-3.282</c:v>
                </c:pt>
                <c:pt idx="4341">
                  <c:v>-3.3666999999999998</c:v>
                </c:pt>
                <c:pt idx="4342">
                  <c:v>-3.1404999999999998</c:v>
                </c:pt>
                <c:pt idx="4343">
                  <c:v>-2.8744999999999998</c:v>
                </c:pt>
                <c:pt idx="4344">
                  <c:v>-2.0630999999999999</c:v>
                </c:pt>
                <c:pt idx="4345">
                  <c:v>-1.9504999999999999</c:v>
                </c:pt>
                <c:pt idx="4346">
                  <c:v>-2.4735</c:v>
                </c:pt>
                <c:pt idx="4347">
                  <c:v>-2.0518000000000001</c:v>
                </c:pt>
                <c:pt idx="4348">
                  <c:v>-1.6186</c:v>
                </c:pt>
                <c:pt idx="4349">
                  <c:v>-1.3678999999999999</c:v>
                </c:pt>
                <c:pt idx="4350">
                  <c:v>-1.0713999999999999</c:v>
                </c:pt>
                <c:pt idx="4351">
                  <c:v>-0.82876000000000005</c:v>
                </c:pt>
                <c:pt idx="4352">
                  <c:v>-0.55755999999999994</c:v>
                </c:pt>
                <c:pt idx="4353">
                  <c:v>-0.39018000000000003</c:v>
                </c:pt>
                <c:pt idx="4354">
                  <c:v>-0.41502</c:v>
                </c:pt>
                <c:pt idx="4355">
                  <c:v>-0.53720000000000001</c:v>
                </c:pt>
                <c:pt idx="4356">
                  <c:v>-0.61095999999999995</c:v>
                </c:pt>
                <c:pt idx="4357">
                  <c:v>-0.47809000000000001</c:v>
                </c:pt>
                <c:pt idx="4358">
                  <c:v>-0.23641000000000001</c:v>
                </c:pt>
                <c:pt idx="4359">
                  <c:v>-0.11941</c:v>
                </c:pt>
                <c:pt idx="4360">
                  <c:v>-0.23685999999999999</c:v>
                </c:pt>
                <c:pt idx="4361">
                  <c:v>-0.26832</c:v>
                </c:pt>
                <c:pt idx="4362">
                  <c:v>-0.11814</c:v>
                </c:pt>
                <c:pt idx="4363">
                  <c:v>9.3338000000000004E-2</c:v>
                </c:pt>
                <c:pt idx="4364">
                  <c:v>0.12606000000000001</c:v>
                </c:pt>
                <c:pt idx="4365">
                  <c:v>-4.2699000000000001E-2</c:v>
                </c:pt>
                <c:pt idx="4366">
                  <c:v>-0.42170000000000002</c:v>
                </c:pt>
                <c:pt idx="4367">
                  <c:v>-0.51758000000000004</c:v>
                </c:pt>
                <c:pt idx="4368">
                  <c:v>-0.42371999999999999</c:v>
                </c:pt>
                <c:pt idx="4369">
                  <c:v>-0.30410999999999999</c:v>
                </c:pt>
                <c:pt idx="4370">
                  <c:v>-0.36981000000000003</c:v>
                </c:pt>
                <c:pt idx="4371">
                  <c:v>-0.34288999999999997</c:v>
                </c:pt>
                <c:pt idx="4372">
                  <c:v>-0.19842000000000001</c:v>
                </c:pt>
                <c:pt idx="4373">
                  <c:v>-0.14260999999999999</c:v>
                </c:pt>
                <c:pt idx="4374">
                  <c:v>-1.6466000000000001E-2</c:v>
                </c:pt>
                <c:pt idx="4375">
                  <c:v>0.17446999999999999</c:v>
                </c:pt>
                <c:pt idx="4376">
                  <c:v>0.2923</c:v>
                </c:pt>
                <c:pt idx="4377">
                  <c:v>0.33411999999999997</c:v>
                </c:pt>
                <c:pt idx="4378">
                  <c:v>0.61660000000000004</c:v>
                </c:pt>
                <c:pt idx="4379">
                  <c:v>1.3013999999999999</c:v>
                </c:pt>
                <c:pt idx="4380">
                  <c:v>1.7038</c:v>
                </c:pt>
                <c:pt idx="4381">
                  <c:v>1.7667999999999999</c:v>
                </c:pt>
                <c:pt idx="4382">
                  <c:v>1.7130000000000001</c:v>
                </c:pt>
                <c:pt idx="4383">
                  <c:v>0.98228000000000004</c:v>
                </c:pt>
                <c:pt idx="4384">
                  <c:v>0.92349999999999999</c:v>
                </c:pt>
                <c:pt idx="4385">
                  <c:v>1.3051999999999999</c:v>
                </c:pt>
                <c:pt idx="4386">
                  <c:v>2.1392000000000002</c:v>
                </c:pt>
                <c:pt idx="4387">
                  <c:v>2.3856999999999999</c:v>
                </c:pt>
                <c:pt idx="4388">
                  <c:v>1.9668000000000001</c:v>
                </c:pt>
                <c:pt idx="4389">
                  <c:v>1.6105</c:v>
                </c:pt>
                <c:pt idx="4390">
                  <c:v>1.3832</c:v>
                </c:pt>
                <c:pt idx="4391">
                  <c:v>1.431</c:v>
                </c:pt>
                <c:pt idx="4392">
                  <c:v>1.3658999999999999</c:v>
                </c:pt>
                <c:pt idx="4393">
                  <c:v>1.1045</c:v>
                </c:pt>
                <c:pt idx="4394">
                  <c:v>0.51827999999999996</c:v>
                </c:pt>
                <c:pt idx="4395">
                  <c:v>0.11244</c:v>
                </c:pt>
                <c:pt idx="4396">
                  <c:v>0.16225999999999999</c:v>
                </c:pt>
                <c:pt idx="4397">
                  <c:v>0.35000999999999999</c:v>
                </c:pt>
                <c:pt idx="4398">
                  <c:v>0.51490000000000002</c:v>
                </c:pt>
                <c:pt idx="4399">
                  <c:v>0.47926000000000002</c:v>
                </c:pt>
                <c:pt idx="4400">
                  <c:v>0.39112999999999998</c:v>
                </c:pt>
                <c:pt idx="4401">
                  <c:v>0.18115999999999999</c:v>
                </c:pt>
                <c:pt idx="4402">
                  <c:v>-4.5877000000000001E-2</c:v>
                </c:pt>
                <c:pt idx="4403">
                  <c:v>-0.34595999999999999</c:v>
                </c:pt>
                <c:pt idx="4404">
                  <c:v>-0.72333999999999998</c:v>
                </c:pt>
                <c:pt idx="4405">
                  <c:v>-1.0446</c:v>
                </c:pt>
                <c:pt idx="4406">
                  <c:v>-1.3604000000000001</c:v>
                </c:pt>
                <c:pt idx="4407">
                  <c:v>-1.5436000000000001</c:v>
                </c:pt>
                <c:pt idx="4408">
                  <c:v>-1.7133</c:v>
                </c:pt>
                <c:pt idx="4409">
                  <c:v>-1.8117000000000001</c:v>
                </c:pt>
                <c:pt idx="4410">
                  <c:v>-1.8588</c:v>
                </c:pt>
                <c:pt idx="4411">
                  <c:v>-1.9478</c:v>
                </c:pt>
                <c:pt idx="4412">
                  <c:v>-2.1154999999999999</c:v>
                </c:pt>
                <c:pt idx="4413">
                  <c:v>-2.3828999999999998</c:v>
                </c:pt>
                <c:pt idx="4414">
                  <c:v>-2.7642000000000002</c:v>
                </c:pt>
                <c:pt idx="4415">
                  <c:v>-3.0337000000000001</c:v>
                </c:pt>
                <c:pt idx="4416">
                  <c:v>-3.0960999999999999</c:v>
                </c:pt>
                <c:pt idx="4417">
                  <c:v>-3.0137999999999998</c:v>
                </c:pt>
                <c:pt idx="4418">
                  <c:v>-3.0526</c:v>
                </c:pt>
                <c:pt idx="4419">
                  <c:v>-3.3912</c:v>
                </c:pt>
                <c:pt idx="4420">
                  <c:v>-3.9622999999999999</c:v>
                </c:pt>
                <c:pt idx="4421">
                  <c:v>-4.3967999999999998</c:v>
                </c:pt>
                <c:pt idx="4422">
                  <c:v>-4.5228999999999999</c:v>
                </c:pt>
                <c:pt idx="4423">
                  <c:v>-4.5397999999999996</c:v>
                </c:pt>
                <c:pt idx="4424">
                  <c:v>-4.6204999999999998</c:v>
                </c:pt>
                <c:pt idx="4425">
                  <c:v>-4.782</c:v>
                </c:pt>
                <c:pt idx="4426">
                  <c:v>-4.9433999999999996</c:v>
                </c:pt>
                <c:pt idx="4427">
                  <c:v>-5.0621999999999998</c:v>
                </c:pt>
                <c:pt idx="4428">
                  <c:v>-5.2557999999999998</c:v>
                </c:pt>
                <c:pt idx="4429">
                  <c:v>-5.3714000000000004</c:v>
                </c:pt>
                <c:pt idx="4430">
                  <c:v>-5.5137999999999998</c:v>
                </c:pt>
                <c:pt idx="4431">
                  <c:v>-5.7122999999999999</c:v>
                </c:pt>
                <c:pt idx="4432">
                  <c:v>-5.7694999999999999</c:v>
                </c:pt>
                <c:pt idx="4433">
                  <c:v>-5.8502000000000001</c:v>
                </c:pt>
                <c:pt idx="4434">
                  <c:v>-5.7587999999999999</c:v>
                </c:pt>
                <c:pt idx="4435">
                  <c:v>-5.9976000000000003</c:v>
                </c:pt>
                <c:pt idx="4436">
                  <c:v>-6.3681000000000001</c:v>
                </c:pt>
                <c:pt idx="4437">
                  <c:v>-6.4461000000000004</c:v>
                </c:pt>
                <c:pt idx="4438">
                  <c:v>-6.5303000000000004</c:v>
                </c:pt>
                <c:pt idx="4439">
                  <c:v>-6.7583000000000002</c:v>
                </c:pt>
                <c:pt idx="4440">
                  <c:v>-7.0171000000000001</c:v>
                </c:pt>
                <c:pt idx="4441">
                  <c:v>-7.1723999999999997</c:v>
                </c:pt>
                <c:pt idx="4442">
                  <c:v>-7.1837999999999997</c:v>
                </c:pt>
                <c:pt idx="4443">
                  <c:v>-7.4348000000000001</c:v>
                </c:pt>
                <c:pt idx="4444">
                  <c:v>-7.7248000000000001</c:v>
                </c:pt>
                <c:pt idx="4445">
                  <c:v>-8.0173000000000005</c:v>
                </c:pt>
                <c:pt idx="4446">
                  <c:v>-8.4133999999999993</c:v>
                </c:pt>
                <c:pt idx="4447">
                  <c:v>-8.7849000000000004</c:v>
                </c:pt>
                <c:pt idx="4448">
                  <c:v>-9.2502999999999993</c:v>
                </c:pt>
                <c:pt idx="4449">
                  <c:v>-9.6435999999999993</c:v>
                </c:pt>
                <c:pt idx="4450">
                  <c:v>-10.105</c:v>
                </c:pt>
                <c:pt idx="4451">
                  <c:v>-10.682</c:v>
                </c:pt>
                <c:pt idx="4452">
                  <c:v>-11.073</c:v>
                </c:pt>
                <c:pt idx="4453">
                  <c:v>-11.518000000000001</c:v>
                </c:pt>
                <c:pt idx="4454">
                  <c:v>-12.097</c:v>
                </c:pt>
                <c:pt idx="4455">
                  <c:v>-12.704000000000001</c:v>
                </c:pt>
                <c:pt idx="4456">
                  <c:v>-13.673</c:v>
                </c:pt>
                <c:pt idx="4457">
                  <c:v>-14.775</c:v>
                </c:pt>
                <c:pt idx="4458">
                  <c:v>-15.946999999999999</c:v>
                </c:pt>
                <c:pt idx="4459">
                  <c:v>-17.100000000000001</c:v>
                </c:pt>
                <c:pt idx="4460">
                  <c:v>-18.015000000000001</c:v>
                </c:pt>
                <c:pt idx="4461">
                  <c:v>-18.757000000000001</c:v>
                </c:pt>
                <c:pt idx="4462">
                  <c:v>-19.306999999999999</c:v>
                </c:pt>
                <c:pt idx="4463">
                  <c:v>-20.324999999999999</c:v>
                </c:pt>
                <c:pt idx="4464">
                  <c:v>-21.445</c:v>
                </c:pt>
                <c:pt idx="4465">
                  <c:v>-22.41</c:v>
                </c:pt>
                <c:pt idx="4466">
                  <c:v>-23.167999999999999</c:v>
                </c:pt>
                <c:pt idx="4467">
                  <c:v>-24.076000000000001</c:v>
                </c:pt>
                <c:pt idx="4468">
                  <c:v>-25.113</c:v>
                </c:pt>
                <c:pt idx="4469">
                  <c:v>-26.065000000000001</c:v>
                </c:pt>
                <c:pt idx="4470">
                  <c:v>-27.234999999999999</c:v>
                </c:pt>
                <c:pt idx="4471">
                  <c:v>-28.388000000000002</c:v>
                </c:pt>
                <c:pt idx="4472">
                  <c:v>-29.401</c:v>
                </c:pt>
                <c:pt idx="4473">
                  <c:v>-30.413</c:v>
                </c:pt>
                <c:pt idx="4474">
                  <c:v>-31.446000000000002</c:v>
                </c:pt>
                <c:pt idx="4475">
                  <c:v>-32.332000000000001</c:v>
                </c:pt>
                <c:pt idx="4476">
                  <c:v>-33.1</c:v>
                </c:pt>
                <c:pt idx="4477">
                  <c:v>-33.884999999999998</c:v>
                </c:pt>
                <c:pt idx="4478">
                  <c:v>-34.658999999999999</c:v>
                </c:pt>
                <c:pt idx="4479">
                  <c:v>-35.246000000000002</c:v>
                </c:pt>
                <c:pt idx="4480">
                  <c:v>-35.695</c:v>
                </c:pt>
                <c:pt idx="4481">
                  <c:v>-36.621000000000002</c:v>
                </c:pt>
                <c:pt idx="4482">
                  <c:v>-37.945</c:v>
                </c:pt>
                <c:pt idx="4483">
                  <c:v>-39.463000000000001</c:v>
                </c:pt>
                <c:pt idx="4484">
                  <c:v>-40.975000000000001</c:v>
                </c:pt>
                <c:pt idx="4485">
                  <c:v>-42.106000000000002</c:v>
                </c:pt>
                <c:pt idx="4486">
                  <c:v>-43.058</c:v>
                </c:pt>
                <c:pt idx="4487">
                  <c:v>-44.168999999999997</c:v>
                </c:pt>
                <c:pt idx="4488">
                  <c:v>-45.484000000000002</c:v>
                </c:pt>
                <c:pt idx="4489">
                  <c:v>-46.335999999999999</c:v>
                </c:pt>
                <c:pt idx="4490">
                  <c:v>-46.661999999999999</c:v>
                </c:pt>
                <c:pt idx="4491">
                  <c:v>-46.686</c:v>
                </c:pt>
                <c:pt idx="4492">
                  <c:v>-46.837000000000003</c:v>
                </c:pt>
                <c:pt idx="4493">
                  <c:v>-47.305</c:v>
                </c:pt>
                <c:pt idx="4494">
                  <c:v>-48.247999999999998</c:v>
                </c:pt>
                <c:pt idx="4495">
                  <c:v>-48.923000000000002</c:v>
                </c:pt>
                <c:pt idx="4496">
                  <c:v>-49.4</c:v>
                </c:pt>
                <c:pt idx="4497">
                  <c:v>-49.649000000000001</c:v>
                </c:pt>
                <c:pt idx="4498">
                  <c:v>-49.664999999999999</c:v>
                </c:pt>
                <c:pt idx="4499">
                  <c:v>-49.798000000000002</c:v>
                </c:pt>
                <c:pt idx="4500">
                  <c:v>-50.844999999999999</c:v>
                </c:pt>
                <c:pt idx="4501">
                  <c:v>-51.399000000000001</c:v>
                </c:pt>
                <c:pt idx="4502">
                  <c:v>-51.591000000000001</c:v>
                </c:pt>
                <c:pt idx="4503">
                  <c:v>-51.963000000000001</c:v>
                </c:pt>
                <c:pt idx="4504">
                  <c:v>-51.988</c:v>
                </c:pt>
                <c:pt idx="4505">
                  <c:v>-52.101999999999997</c:v>
                </c:pt>
                <c:pt idx="4506">
                  <c:v>-52.76</c:v>
                </c:pt>
                <c:pt idx="4507">
                  <c:v>-53.670999999999999</c:v>
                </c:pt>
                <c:pt idx="4508">
                  <c:v>-54.529000000000003</c:v>
                </c:pt>
                <c:pt idx="4509">
                  <c:v>-54.765999999999998</c:v>
                </c:pt>
                <c:pt idx="4510">
                  <c:v>-55.39</c:v>
                </c:pt>
                <c:pt idx="4511">
                  <c:v>-56.326000000000001</c:v>
                </c:pt>
                <c:pt idx="4512">
                  <c:v>-56.634999999999998</c:v>
                </c:pt>
                <c:pt idx="4513">
                  <c:v>-57.113999999999997</c:v>
                </c:pt>
                <c:pt idx="4514">
                  <c:v>-57.359000000000002</c:v>
                </c:pt>
                <c:pt idx="4515">
                  <c:v>-57.433999999999997</c:v>
                </c:pt>
                <c:pt idx="4516">
                  <c:v>-57.207000000000001</c:v>
                </c:pt>
                <c:pt idx="4517">
                  <c:v>-56.814</c:v>
                </c:pt>
                <c:pt idx="4518">
                  <c:v>-56.988999999999997</c:v>
                </c:pt>
                <c:pt idx="4519">
                  <c:v>-57.524000000000001</c:v>
                </c:pt>
                <c:pt idx="4520">
                  <c:v>-58.325000000000003</c:v>
                </c:pt>
                <c:pt idx="4521">
                  <c:v>-59.095999999999997</c:v>
                </c:pt>
                <c:pt idx="4522">
                  <c:v>-59.36</c:v>
                </c:pt>
                <c:pt idx="4523">
                  <c:v>-59.392000000000003</c:v>
                </c:pt>
                <c:pt idx="4524">
                  <c:v>-59.305999999999997</c:v>
                </c:pt>
                <c:pt idx="4525">
                  <c:v>-59.158999999999999</c:v>
                </c:pt>
                <c:pt idx="4526">
                  <c:v>-59.466999999999999</c:v>
                </c:pt>
                <c:pt idx="4527">
                  <c:v>-59.420999999999999</c:v>
                </c:pt>
                <c:pt idx="4528">
                  <c:v>-59.421999999999997</c:v>
                </c:pt>
                <c:pt idx="4529">
                  <c:v>-59.546999999999997</c:v>
                </c:pt>
                <c:pt idx="4530">
                  <c:v>-60.222000000000001</c:v>
                </c:pt>
                <c:pt idx="4531">
                  <c:v>-60.518000000000001</c:v>
                </c:pt>
                <c:pt idx="4532">
                  <c:v>-60.433999999999997</c:v>
                </c:pt>
                <c:pt idx="4533">
                  <c:v>-60.389000000000003</c:v>
                </c:pt>
                <c:pt idx="4534">
                  <c:v>-59.378</c:v>
                </c:pt>
                <c:pt idx="4535">
                  <c:v>-58.192999999999998</c:v>
                </c:pt>
                <c:pt idx="4536">
                  <c:v>-56.533999999999999</c:v>
                </c:pt>
                <c:pt idx="4537">
                  <c:v>-54.235999999999997</c:v>
                </c:pt>
                <c:pt idx="4538">
                  <c:v>-51.901000000000003</c:v>
                </c:pt>
                <c:pt idx="4539">
                  <c:v>-49.841000000000001</c:v>
                </c:pt>
                <c:pt idx="4540">
                  <c:v>-47.823999999999998</c:v>
                </c:pt>
                <c:pt idx="4541">
                  <c:v>-45.442999999999998</c:v>
                </c:pt>
                <c:pt idx="4542">
                  <c:v>-43.137</c:v>
                </c:pt>
                <c:pt idx="4543">
                  <c:v>-41.078000000000003</c:v>
                </c:pt>
                <c:pt idx="4544">
                  <c:v>-38.917999999999999</c:v>
                </c:pt>
                <c:pt idx="4545">
                  <c:v>-36.999000000000002</c:v>
                </c:pt>
                <c:pt idx="4546">
                  <c:v>-34.433999999999997</c:v>
                </c:pt>
                <c:pt idx="4547">
                  <c:v>-31.596</c:v>
                </c:pt>
                <c:pt idx="4548">
                  <c:v>-29.408000000000001</c:v>
                </c:pt>
                <c:pt idx="4549">
                  <c:v>-27.841000000000001</c:v>
                </c:pt>
                <c:pt idx="4550">
                  <c:v>-25.696999999999999</c:v>
                </c:pt>
                <c:pt idx="4551">
                  <c:v>-23.975999999999999</c:v>
                </c:pt>
                <c:pt idx="4552">
                  <c:v>-22.231000000000002</c:v>
                </c:pt>
                <c:pt idx="4553">
                  <c:v>-20.215</c:v>
                </c:pt>
                <c:pt idx="4554">
                  <c:v>-18.343</c:v>
                </c:pt>
                <c:pt idx="4555">
                  <c:v>-16.494</c:v>
                </c:pt>
                <c:pt idx="4556">
                  <c:v>-14.949</c:v>
                </c:pt>
                <c:pt idx="4557">
                  <c:v>-13.734</c:v>
                </c:pt>
                <c:pt idx="4558">
                  <c:v>-12.743</c:v>
                </c:pt>
                <c:pt idx="4559">
                  <c:v>-11.731</c:v>
                </c:pt>
                <c:pt idx="4560">
                  <c:v>-10.773</c:v>
                </c:pt>
                <c:pt idx="4561">
                  <c:v>-9.9513999999999996</c:v>
                </c:pt>
                <c:pt idx="4562">
                  <c:v>-9.1426999999999996</c:v>
                </c:pt>
                <c:pt idx="4563">
                  <c:v>-8.5388999999999999</c:v>
                </c:pt>
                <c:pt idx="4564">
                  <c:v>-8.0497999999999994</c:v>
                </c:pt>
                <c:pt idx="4565">
                  <c:v>-7.7149999999999999</c:v>
                </c:pt>
                <c:pt idx="4566">
                  <c:v>-7.4805999999999999</c:v>
                </c:pt>
                <c:pt idx="4567">
                  <c:v>-7.3068</c:v>
                </c:pt>
                <c:pt idx="4568">
                  <c:v>-7.3169000000000004</c:v>
                </c:pt>
                <c:pt idx="4569">
                  <c:v>-7.4204999999999997</c:v>
                </c:pt>
                <c:pt idx="4570">
                  <c:v>-7.6093000000000002</c:v>
                </c:pt>
                <c:pt idx="4571">
                  <c:v>-7.8132999999999999</c:v>
                </c:pt>
                <c:pt idx="4572">
                  <c:v>-7.7621000000000002</c:v>
                </c:pt>
                <c:pt idx="4573">
                  <c:v>-7.5430999999999999</c:v>
                </c:pt>
                <c:pt idx="4574">
                  <c:v>-7.0919999999999996</c:v>
                </c:pt>
                <c:pt idx="4575">
                  <c:v>-6.5210999999999997</c:v>
                </c:pt>
                <c:pt idx="4576">
                  <c:v>-5.9508999999999999</c:v>
                </c:pt>
                <c:pt idx="4577">
                  <c:v>-5.1768999999999998</c:v>
                </c:pt>
                <c:pt idx="4578">
                  <c:v>-4.5236000000000001</c:v>
                </c:pt>
                <c:pt idx="4579">
                  <c:v>-4.0704000000000002</c:v>
                </c:pt>
                <c:pt idx="4580">
                  <c:v>-3.6823999999999999</c:v>
                </c:pt>
                <c:pt idx="4581">
                  <c:v>-3.2959000000000001</c:v>
                </c:pt>
                <c:pt idx="4582">
                  <c:v>-2.7610000000000001</c:v>
                </c:pt>
                <c:pt idx="4583">
                  <c:v>-2.1541000000000001</c:v>
                </c:pt>
                <c:pt idx="4584">
                  <c:v>-1.2808999999999999</c:v>
                </c:pt>
                <c:pt idx="4585">
                  <c:v>-0.37085000000000001</c:v>
                </c:pt>
                <c:pt idx="4586">
                  <c:v>0.29258000000000001</c:v>
                </c:pt>
                <c:pt idx="4587">
                  <c:v>0.73180999999999996</c:v>
                </c:pt>
                <c:pt idx="4588">
                  <c:v>1.1933</c:v>
                </c:pt>
                <c:pt idx="4589">
                  <c:v>1.7919</c:v>
                </c:pt>
                <c:pt idx="4590">
                  <c:v>2.8914</c:v>
                </c:pt>
                <c:pt idx="4591">
                  <c:v>4.5119999999999996</c:v>
                </c:pt>
                <c:pt idx="4592">
                  <c:v>5.7629000000000001</c:v>
                </c:pt>
                <c:pt idx="4593">
                  <c:v>6.7641</c:v>
                </c:pt>
                <c:pt idx="4594">
                  <c:v>7.7995000000000001</c:v>
                </c:pt>
                <c:pt idx="4595">
                  <c:v>8.9210999999999991</c:v>
                </c:pt>
                <c:pt idx="4596">
                  <c:v>10.007</c:v>
                </c:pt>
                <c:pt idx="4597">
                  <c:v>11.247999999999999</c:v>
                </c:pt>
                <c:pt idx="4598">
                  <c:v>12.234999999999999</c:v>
                </c:pt>
                <c:pt idx="4599">
                  <c:v>12.504</c:v>
                </c:pt>
                <c:pt idx="4600">
                  <c:v>12.723000000000001</c:v>
                </c:pt>
                <c:pt idx="4601">
                  <c:v>13.135</c:v>
                </c:pt>
                <c:pt idx="4602">
                  <c:v>13.840999999999999</c:v>
                </c:pt>
                <c:pt idx="4603">
                  <c:v>14.555999999999999</c:v>
                </c:pt>
                <c:pt idx="4604">
                  <c:v>15.22</c:v>
                </c:pt>
                <c:pt idx="4605">
                  <c:v>15.763999999999999</c:v>
                </c:pt>
                <c:pt idx="4606">
                  <c:v>16.260999999999999</c:v>
                </c:pt>
                <c:pt idx="4607">
                  <c:v>16.815999999999999</c:v>
                </c:pt>
                <c:pt idx="4608">
                  <c:v>17.306000000000001</c:v>
                </c:pt>
                <c:pt idx="4609">
                  <c:v>17.834</c:v>
                </c:pt>
                <c:pt idx="4610">
                  <c:v>18.242999999999999</c:v>
                </c:pt>
                <c:pt idx="4611">
                  <c:v>18.573</c:v>
                </c:pt>
                <c:pt idx="4612">
                  <c:v>19.14</c:v>
                </c:pt>
                <c:pt idx="4613">
                  <c:v>20.010999999999999</c:v>
                </c:pt>
                <c:pt idx="4614">
                  <c:v>21.01</c:v>
                </c:pt>
                <c:pt idx="4615">
                  <c:v>22.042000000000002</c:v>
                </c:pt>
                <c:pt idx="4616">
                  <c:v>23.032</c:v>
                </c:pt>
                <c:pt idx="4617">
                  <c:v>23.939</c:v>
                </c:pt>
                <c:pt idx="4618">
                  <c:v>24.516999999999999</c:v>
                </c:pt>
                <c:pt idx="4619">
                  <c:v>25.041</c:v>
                </c:pt>
                <c:pt idx="4620">
                  <c:v>25.620999999999999</c:v>
                </c:pt>
                <c:pt idx="4621">
                  <c:v>26.282</c:v>
                </c:pt>
                <c:pt idx="4622">
                  <c:v>27.170999999999999</c:v>
                </c:pt>
                <c:pt idx="4623">
                  <c:v>28.114000000000001</c:v>
                </c:pt>
                <c:pt idx="4624">
                  <c:v>29.035</c:v>
                </c:pt>
                <c:pt idx="4625">
                  <c:v>30.062999999999999</c:v>
                </c:pt>
                <c:pt idx="4626">
                  <c:v>30.887</c:v>
                </c:pt>
                <c:pt idx="4627">
                  <c:v>31.411999999999999</c:v>
                </c:pt>
                <c:pt idx="4628">
                  <c:v>31.452000000000002</c:v>
                </c:pt>
                <c:pt idx="4629">
                  <c:v>31.303999999999998</c:v>
                </c:pt>
                <c:pt idx="4630">
                  <c:v>31.379000000000001</c:v>
                </c:pt>
                <c:pt idx="4631">
                  <c:v>31.896999999999998</c:v>
                </c:pt>
                <c:pt idx="4632">
                  <c:v>32.770000000000003</c:v>
                </c:pt>
                <c:pt idx="4633">
                  <c:v>33.399000000000001</c:v>
                </c:pt>
                <c:pt idx="4634">
                  <c:v>33.911999999999999</c:v>
                </c:pt>
                <c:pt idx="4635">
                  <c:v>34.378</c:v>
                </c:pt>
                <c:pt idx="4636">
                  <c:v>34.848999999999997</c:v>
                </c:pt>
                <c:pt idx="4637">
                  <c:v>35.563000000000002</c:v>
                </c:pt>
                <c:pt idx="4638">
                  <c:v>36.127000000000002</c:v>
                </c:pt>
                <c:pt idx="4639">
                  <c:v>36.316000000000003</c:v>
                </c:pt>
                <c:pt idx="4640">
                  <c:v>36.542000000000002</c:v>
                </c:pt>
                <c:pt idx="4641">
                  <c:v>36.606999999999999</c:v>
                </c:pt>
                <c:pt idx="4642">
                  <c:v>36.659999999999997</c:v>
                </c:pt>
                <c:pt idx="4643">
                  <c:v>36.685000000000002</c:v>
                </c:pt>
                <c:pt idx="4644">
                  <c:v>36.935000000000002</c:v>
                </c:pt>
                <c:pt idx="4645">
                  <c:v>37.317</c:v>
                </c:pt>
                <c:pt idx="4646">
                  <c:v>37.546999999999997</c:v>
                </c:pt>
                <c:pt idx="4647">
                  <c:v>37.908999999999999</c:v>
                </c:pt>
                <c:pt idx="4648">
                  <c:v>38.386000000000003</c:v>
                </c:pt>
                <c:pt idx="4649">
                  <c:v>38.896000000000001</c:v>
                </c:pt>
                <c:pt idx="4650">
                  <c:v>39.234999999999999</c:v>
                </c:pt>
                <c:pt idx="4651">
                  <c:v>39.308</c:v>
                </c:pt>
                <c:pt idx="4652">
                  <c:v>39.402999999999999</c:v>
                </c:pt>
                <c:pt idx="4653">
                  <c:v>39.93</c:v>
                </c:pt>
                <c:pt idx="4654">
                  <c:v>40.436</c:v>
                </c:pt>
                <c:pt idx="4655">
                  <c:v>40.868000000000002</c:v>
                </c:pt>
                <c:pt idx="4656">
                  <c:v>41.237000000000002</c:v>
                </c:pt>
                <c:pt idx="4657">
                  <c:v>41.473999999999997</c:v>
                </c:pt>
                <c:pt idx="4658">
                  <c:v>41.908999999999999</c:v>
                </c:pt>
                <c:pt idx="4659">
                  <c:v>42.344999999999999</c:v>
                </c:pt>
                <c:pt idx="4660">
                  <c:v>42.637999999999998</c:v>
                </c:pt>
                <c:pt idx="4661">
                  <c:v>43.003999999999998</c:v>
                </c:pt>
                <c:pt idx="4662">
                  <c:v>43.451000000000001</c:v>
                </c:pt>
                <c:pt idx="4663">
                  <c:v>43.637999999999998</c:v>
                </c:pt>
                <c:pt idx="4664">
                  <c:v>43.786000000000001</c:v>
                </c:pt>
                <c:pt idx="4665">
                  <c:v>43.915999999999997</c:v>
                </c:pt>
                <c:pt idx="4666">
                  <c:v>43.851999999999997</c:v>
                </c:pt>
                <c:pt idx="4667">
                  <c:v>43.969000000000001</c:v>
                </c:pt>
                <c:pt idx="4668">
                  <c:v>44.329000000000001</c:v>
                </c:pt>
                <c:pt idx="4669">
                  <c:v>44.823999999999998</c:v>
                </c:pt>
                <c:pt idx="4670">
                  <c:v>45.405999999999999</c:v>
                </c:pt>
                <c:pt idx="4671">
                  <c:v>45.926000000000002</c:v>
                </c:pt>
                <c:pt idx="4672">
                  <c:v>46.292999999999999</c:v>
                </c:pt>
                <c:pt idx="4673">
                  <c:v>46.421999999999997</c:v>
                </c:pt>
                <c:pt idx="4674">
                  <c:v>46.576999999999998</c:v>
                </c:pt>
                <c:pt idx="4675">
                  <c:v>46.701999999999998</c:v>
                </c:pt>
                <c:pt idx="4676">
                  <c:v>46.789000000000001</c:v>
                </c:pt>
                <c:pt idx="4677">
                  <c:v>46.895000000000003</c:v>
                </c:pt>
                <c:pt idx="4678">
                  <c:v>46.929000000000002</c:v>
                </c:pt>
                <c:pt idx="4679">
                  <c:v>46.981999999999999</c:v>
                </c:pt>
                <c:pt idx="4680">
                  <c:v>47.088000000000001</c:v>
                </c:pt>
                <c:pt idx="4681">
                  <c:v>47.109000000000002</c:v>
                </c:pt>
                <c:pt idx="4682">
                  <c:v>47.094000000000001</c:v>
                </c:pt>
                <c:pt idx="4683">
                  <c:v>46.972999999999999</c:v>
                </c:pt>
                <c:pt idx="4684">
                  <c:v>46.981999999999999</c:v>
                </c:pt>
                <c:pt idx="4685">
                  <c:v>47.045000000000002</c:v>
                </c:pt>
                <c:pt idx="4686">
                  <c:v>46.953000000000003</c:v>
                </c:pt>
                <c:pt idx="4687">
                  <c:v>46.954000000000001</c:v>
                </c:pt>
                <c:pt idx="4688">
                  <c:v>46.975999999999999</c:v>
                </c:pt>
                <c:pt idx="4689">
                  <c:v>46.959000000000003</c:v>
                </c:pt>
                <c:pt idx="4690">
                  <c:v>46.860999999999997</c:v>
                </c:pt>
                <c:pt idx="4691">
                  <c:v>46.622</c:v>
                </c:pt>
                <c:pt idx="4692">
                  <c:v>46.607999999999997</c:v>
                </c:pt>
                <c:pt idx="4693">
                  <c:v>46.585999999999999</c:v>
                </c:pt>
                <c:pt idx="4694">
                  <c:v>46.7</c:v>
                </c:pt>
                <c:pt idx="4695">
                  <c:v>46.771999999999998</c:v>
                </c:pt>
                <c:pt idx="4696">
                  <c:v>47.088000000000001</c:v>
                </c:pt>
                <c:pt idx="4697">
                  <c:v>47.598999999999997</c:v>
                </c:pt>
                <c:pt idx="4698">
                  <c:v>47.823</c:v>
                </c:pt>
                <c:pt idx="4699">
                  <c:v>48.107999999999997</c:v>
                </c:pt>
                <c:pt idx="4700">
                  <c:v>48.37</c:v>
                </c:pt>
                <c:pt idx="4701">
                  <c:v>48.445999999999998</c:v>
                </c:pt>
                <c:pt idx="4702">
                  <c:v>48.511000000000003</c:v>
                </c:pt>
                <c:pt idx="4703">
                  <c:v>48.496000000000002</c:v>
                </c:pt>
                <c:pt idx="4704">
                  <c:v>48.646000000000001</c:v>
                </c:pt>
                <c:pt idx="4705">
                  <c:v>48.576000000000001</c:v>
                </c:pt>
                <c:pt idx="4706">
                  <c:v>48.78</c:v>
                </c:pt>
                <c:pt idx="4707">
                  <c:v>49.247</c:v>
                </c:pt>
                <c:pt idx="4708">
                  <c:v>49.533999999999999</c:v>
                </c:pt>
                <c:pt idx="4709">
                  <c:v>49.874000000000002</c:v>
                </c:pt>
                <c:pt idx="4710">
                  <c:v>50.213000000000001</c:v>
                </c:pt>
                <c:pt idx="4711">
                  <c:v>50.268999999999998</c:v>
                </c:pt>
                <c:pt idx="4712">
                  <c:v>50.231999999999999</c:v>
                </c:pt>
                <c:pt idx="4713">
                  <c:v>50.25</c:v>
                </c:pt>
                <c:pt idx="4714">
                  <c:v>50.134</c:v>
                </c:pt>
                <c:pt idx="4715">
                  <c:v>49.793999999999997</c:v>
                </c:pt>
                <c:pt idx="4716">
                  <c:v>49.615000000000002</c:v>
                </c:pt>
                <c:pt idx="4717">
                  <c:v>49.723999999999997</c:v>
                </c:pt>
                <c:pt idx="4718">
                  <c:v>49.921999999999997</c:v>
                </c:pt>
                <c:pt idx="4719">
                  <c:v>50.109000000000002</c:v>
                </c:pt>
                <c:pt idx="4720">
                  <c:v>50.101999999999997</c:v>
                </c:pt>
                <c:pt idx="4721">
                  <c:v>49.814999999999998</c:v>
                </c:pt>
                <c:pt idx="4722">
                  <c:v>49.293999999999997</c:v>
                </c:pt>
                <c:pt idx="4723">
                  <c:v>48.552999999999997</c:v>
                </c:pt>
                <c:pt idx="4724">
                  <c:v>47.746000000000002</c:v>
                </c:pt>
                <c:pt idx="4725">
                  <c:v>46.92</c:v>
                </c:pt>
                <c:pt idx="4726">
                  <c:v>45.988</c:v>
                </c:pt>
                <c:pt idx="4727">
                  <c:v>44.963000000000001</c:v>
                </c:pt>
                <c:pt idx="4728">
                  <c:v>43.664999999999999</c:v>
                </c:pt>
                <c:pt idx="4729">
                  <c:v>42.164000000000001</c:v>
                </c:pt>
                <c:pt idx="4730">
                  <c:v>40.177</c:v>
                </c:pt>
                <c:pt idx="4731">
                  <c:v>37.665999999999997</c:v>
                </c:pt>
                <c:pt idx="4732">
                  <c:v>35.01</c:v>
                </c:pt>
                <c:pt idx="4733">
                  <c:v>32.293999999999997</c:v>
                </c:pt>
                <c:pt idx="4734">
                  <c:v>29.513000000000002</c:v>
                </c:pt>
                <c:pt idx="4735">
                  <c:v>26.85</c:v>
                </c:pt>
                <c:pt idx="4736">
                  <c:v>24.148</c:v>
                </c:pt>
                <c:pt idx="4737">
                  <c:v>21.577999999999999</c:v>
                </c:pt>
                <c:pt idx="4738">
                  <c:v>19.169</c:v>
                </c:pt>
                <c:pt idx="4739">
                  <c:v>17.172999999999998</c:v>
                </c:pt>
                <c:pt idx="4740">
                  <c:v>15.468</c:v>
                </c:pt>
                <c:pt idx="4741">
                  <c:v>14.021000000000001</c:v>
                </c:pt>
                <c:pt idx="4742">
                  <c:v>12.792999999999999</c:v>
                </c:pt>
                <c:pt idx="4743">
                  <c:v>11.154999999999999</c:v>
                </c:pt>
                <c:pt idx="4744">
                  <c:v>9.5672999999999995</c:v>
                </c:pt>
                <c:pt idx="4745">
                  <c:v>8.7146000000000008</c:v>
                </c:pt>
                <c:pt idx="4746">
                  <c:v>8.1926000000000005</c:v>
                </c:pt>
                <c:pt idx="4747">
                  <c:v>7.6778000000000004</c:v>
                </c:pt>
                <c:pt idx="4748">
                  <c:v>6.9016000000000002</c:v>
                </c:pt>
                <c:pt idx="4749">
                  <c:v>6.1378000000000004</c:v>
                </c:pt>
                <c:pt idx="4750">
                  <c:v>5.1932999999999998</c:v>
                </c:pt>
                <c:pt idx="4751">
                  <c:v>4.3677000000000001</c:v>
                </c:pt>
                <c:pt idx="4752">
                  <c:v>3.7113</c:v>
                </c:pt>
                <c:pt idx="4753">
                  <c:v>3.0097999999999998</c:v>
                </c:pt>
                <c:pt idx="4754">
                  <c:v>2.2982</c:v>
                </c:pt>
                <c:pt idx="4755">
                  <c:v>1.6433</c:v>
                </c:pt>
                <c:pt idx="4756">
                  <c:v>1.0653999999999999</c:v>
                </c:pt>
                <c:pt idx="4757">
                  <c:v>0.46024999999999999</c:v>
                </c:pt>
                <c:pt idx="4758">
                  <c:v>-9.6606999999999998E-2</c:v>
                </c:pt>
                <c:pt idx="4759">
                  <c:v>-0.52773000000000003</c:v>
                </c:pt>
                <c:pt idx="4760">
                  <c:v>-0.81228</c:v>
                </c:pt>
                <c:pt idx="4761">
                  <c:v>-1.1176999999999999</c:v>
                </c:pt>
                <c:pt idx="4762">
                  <c:v>-1.4560999999999999</c:v>
                </c:pt>
                <c:pt idx="4763">
                  <c:v>-1.8438000000000001</c:v>
                </c:pt>
                <c:pt idx="4764">
                  <c:v>-2.3014000000000001</c:v>
                </c:pt>
                <c:pt idx="4765">
                  <c:v>-2.6457999999999999</c:v>
                </c:pt>
                <c:pt idx="4766">
                  <c:v>-2.9742000000000002</c:v>
                </c:pt>
                <c:pt idx="4767">
                  <c:v>-3.1669999999999998</c:v>
                </c:pt>
                <c:pt idx="4768">
                  <c:v>-3.3132000000000001</c:v>
                </c:pt>
                <c:pt idx="4769">
                  <c:v>-3.4134000000000002</c:v>
                </c:pt>
                <c:pt idx="4770">
                  <c:v>-3.4725999999999999</c:v>
                </c:pt>
                <c:pt idx="4771">
                  <c:v>-3.6425000000000001</c:v>
                </c:pt>
                <c:pt idx="4772">
                  <c:v>-3.8831000000000002</c:v>
                </c:pt>
                <c:pt idx="4773">
                  <c:v>-4.2301000000000002</c:v>
                </c:pt>
                <c:pt idx="4774">
                  <c:v>-4.4530000000000003</c:v>
                </c:pt>
                <c:pt idx="4775">
                  <c:v>-4.5448000000000004</c:v>
                </c:pt>
                <c:pt idx="4776">
                  <c:v>-4.7393000000000001</c:v>
                </c:pt>
                <c:pt idx="4777">
                  <c:v>-4.9473000000000003</c:v>
                </c:pt>
                <c:pt idx="4778">
                  <c:v>-5.1651999999999996</c:v>
                </c:pt>
                <c:pt idx="4779">
                  <c:v>-5.2438000000000002</c:v>
                </c:pt>
                <c:pt idx="4780">
                  <c:v>-5.1978999999999997</c:v>
                </c:pt>
                <c:pt idx="4781">
                  <c:v>-5.2047999999999996</c:v>
                </c:pt>
                <c:pt idx="4782">
                  <c:v>-5.2366999999999999</c:v>
                </c:pt>
                <c:pt idx="4783">
                  <c:v>-5.3452999999999999</c:v>
                </c:pt>
                <c:pt idx="4784">
                  <c:v>-5.5141999999999998</c:v>
                </c:pt>
                <c:pt idx="4785">
                  <c:v>-5.7765000000000004</c:v>
                </c:pt>
                <c:pt idx="4786">
                  <c:v>-6.0865</c:v>
                </c:pt>
                <c:pt idx="4787">
                  <c:v>-6.2224000000000004</c:v>
                </c:pt>
                <c:pt idx="4788">
                  <c:v>-6.4279000000000002</c:v>
                </c:pt>
                <c:pt idx="4789">
                  <c:v>-6.6455000000000002</c:v>
                </c:pt>
                <c:pt idx="4790">
                  <c:v>-6.8460000000000001</c:v>
                </c:pt>
                <c:pt idx="4791">
                  <c:v>-7.0468000000000002</c:v>
                </c:pt>
                <c:pt idx="4792">
                  <c:v>-7.2797000000000001</c:v>
                </c:pt>
                <c:pt idx="4793">
                  <c:v>-7.7117000000000004</c:v>
                </c:pt>
                <c:pt idx="4794">
                  <c:v>-8.1590000000000007</c:v>
                </c:pt>
                <c:pt idx="4795">
                  <c:v>-8.5630000000000006</c:v>
                </c:pt>
                <c:pt idx="4796">
                  <c:v>-9.0486000000000004</c:v>
                </c:pt>
                <c:pt idx="4797">
                  <c:v>-9.4868000000000006</c:v>
                </c:pt>
                <c:pt idx="4798">
                  <c:v>-9.8324999999999996</c:v>
                </c:pt>
                <c:pt idx="4799">
                  <c:v>-10.218999999999999</c:v>
                </c:pt>
                <c:pt idx="4800">
                  <c:v>-10.724</c:v>
                </c:pt>
                <c:pt idx="4801">
                  <c:v>-11.332000000000001</c:v>
                </c:pt>
                <c:pt idx="4802">
                  <c:v>-12.007</c:v>
                </c:pt>
                <c:pt idx="4803">
                  <c:v>-12.750999999999999</c:v>
                </c:pt>
                <c:pt idx="4804">
                  <c:v>-13.504</c:v>
                </c:pt>
                <c:pt idx="4805">
                  <c:v>-14.071</c:v>
                </c:pt>
                <c:pt idx="4806">
                  <c:v>-14.705</c:v>
                </c:pt>
                <c:pt idx="4807">
                  <c:v>-15.555999999999999</c:v>
                </c:pt>
                <c:pt idx="4808">
                  <c:v>-16.295999999999999</c:v>
                </c:pt>
                <c:pt idx="4809">
                  <c:v>-16.992999999999999</c:v>
                </c:pt>
                <c:pt idx="4810">
                  <c:v>-17.59</c:v>
                </c:pt>
                <c:pt idx="4811">
                  <c:v>-18.233000000000001</c:v>
                </c:pt>
                <c:pt idx="4812">
                  <c:v>-18.888000000000002</c:v>
                </c:pt>
                <c:pt idx="4813">
                  <c:v>-19.821000000000002</c:v>
                </c:pt>
                <c:pt idx="4814">
                  <c:v>-20.88</c:v>
                </c:pt>
                <c:pt idx="4815">
                  <c:v>-22.265999999999998</c:v>
                </c:pt>
                <c:pt idx="4816">
                  <c:v>-23.56</c:v>
                </c:pt>
                <c:pt idx="4817">
                  <c:v>-24.393000000000001</c:v>
                </c:pt>
                <c:pt idx="4818">
                  <c:v>-25.398</c:v>
                </c:pt>
                <c:pt idx="4819">
                  <c:v>-26.738</c:v>
                </c:pt>
                <c:pt idx="4820">
                  <c:v>-28.015000000000001</c:v>
                </c:pt>
                <c:pt idx="4821">
                  <c:v>-29.109000000000002</c:v>
                </c:pt>
                <c:pt idx="4822">
                  <c:v>-30.207000000000001</c:v>
                </c:pt>
                <c:pt idx="4823">
                  <c:v>-30.768000000000001</c:v>
                </c:pt>
                <c:pt idx="4824">
                  <c:v>-30.896999999999998</c:v>
                </c:pt>
                <c:pt idx="4825">
                  <c:v>-31.324999999999999</c:v>
                </c:pt>
                <c:pt idx="4826">
                  <c:v>-32.127000000000002</c:v>
                </c:pt>
                <c:pt idx="4827">
                  <c:v>-33.695999999999998</c:v>
                </c:pt>
                <c:pt idx="4828">
                  <c:v>-35.506</c:v>
                </c:pt>
                <c:pt idx="4829">
                  <c:v>-36.880000000000003</c:v>
                </c:pt>
                <c:pt idx="4830">
                  <c:v>-37.942</c:v>
                </c:pt>
                <c:pt idx="4831">
                  <c:v>-38.567999999999998</c:v>
                </c:pt>
                <c:pt idx="4832">
                  <c:v>-38.963999999999999</c:v>
                </c:pt>
                <c:pt idx="4833">
                  <c:v>-39.290999999999997</c:v>
                </c:pt>
                <c:pt idx="4834">
                  <c:v>-39.786999999999999</c:v>
                </c:pt>
                <c:pt idx="4835">
                  <c:v>-40.140999999999998</c:v>
                </c:pt>
                <c:pt idx="4836">
                  <c:v>-40.566000000000003</c:v>
                </c:pt>
                <c:pt idx="4837">
                  <c:v>-40.932000000000002</c:v>
                </c:pt>
                <c:pt idx="4838">
                  <c:v>-41.335999999999999</c:v>
                </c:pt>
                <c:pt idx="4839">
                  <c:v>-41.959000000000003</c:v>
                </c:pt>
                <c:pt idx="4840">
                  <c:v>-42.624000000000002</c:v>
                </c:pt>
                <c:pt idx="4841">
                  <c:v>-43.540999999999997</c:v>
                </c:pt>
                <c:pt idx="4842">
                  <c:v>-44.198</c:v>
                </c:pt>
                <c:pt idx="4843">
                  <c:v>-44.737000000000002</c:v>
                </c:pt>
                <c:pt idx="4844">
                  <c:v>-45.436</c:v>
                </c:pt>
                <c:pt idx="4845">
                  <c:v>-46.008000000000003</c:v>
                </c:pt>
                <c:pt idx="4846">
                  <c:v>-46.841000000000001</c:v>
                </c:pt>
                <c:pt idx="4847">
                  <c:v>-47.89</c:v>
                </c:pt>
                <c:pt idx="4848">
                  <c:v>-48.845999999999997</c:v>
                </c:pt>
                <c:pt idx="4849">
                  <c:v>-49.512999999999998</c:v>
                </c:pt>
                <c:pt idx="4850">
                  <c:v>-49.898000000000003</c:v>
                </c:pt>
                <c:pt idx="4851">
                  <c:v>-50.25</c:v>
                </c:pt>
                <c:pt idx="4852">
                  <c:v>-50.823999999999998</c:v>
                </c:pt>
                <c:pt idx="4853">
                  <c:v>-51.676000000000002</c:v>
                </c:pt>
                <c:pt idx="4854">
                  <c:v>-52.420999999999999</c:v>
                </c:pt>
                <c:pt idx="4855">
                  <c:v>-53.01</c:v>
                </c:pt>
                <c:pt idx="4856">
                  <c:v>-53.667999999999999</c:v>
                </c:pt>
                <c:pt idx="4857">
                  <c:v>-54.338999999999999</c:v>
                </c:pt>
                <c:pt idx="4858">
                  <c:v>-54.813000000000002</c:v>
                </c:pt>
                <c:pt idx="4859">
                  <c:v>-55.155000000000001</c:v>
                </c:pt>
                <c:pt idx="4860">
                  <c:v>-55.006999999999998</c:v>
                </c:pt>
                <c:pt idx="4861">
                  <c:v>-54.447000000000003</c:v>
                </c:pt>
                <c:pt idx="4862">
                  <c:v>-53.463999999999999</c:v>
                </c:pt>
                <c:pt idx="4863">
                  <c:v>-53.478999999999999</c:v>
                </c:pt>
                <c:pt idx="4864">
                  <c:v>-54.460999999999999</c:v>
                </c:pt>
                <c:pt idx="4865">
                  <c:v>-55.74</c:v>
                </c:pt>
                <c:pt idx="4866">
                  <c:v>-56.761000000000003</c:v>
                </c:pt>
                <c:pt idx="4867">
                  <c:v>-57.152999999999999</c:v>
                </c:pt>
                <c:pt idx="4868">
                  <c:v>-57.140999999999998</c:v>
                </c:pt>
                <c:pt idx="4869">
                  <c:v>-56.704000000000001</c:v>
                </c:pt>
                <c:pt idx="4870">
                  <c:v>-56.625999999999998</c:v>
                </c:pt>
                <c:pt idx="4871">
                  <c:v>-57.375999999999998</c:v>
                </c:pt>
                <c:pt idx="4872">
                  <c:v>-57.780999999999999</c:v>
                </c:pt>
                <c:pt idx="4873">
                  <c:v>-57.612000000000002</c:v>
                </c:pt>
                <c:pt idx="4874">
                  <c:v>-57.427</c:v>
                </c:pt>
                <c:pt idx="4875">
                  <c:v>-57.334000000000003</c:v>
                </c:pt>
                <c:pt idx="4876">
                  <c:v>-57.816000000000003</c:v>
                </c:pt>
                <c:pt idx="4877">
                  <c:v>-58.445</c:v>
                </c:pt>
                <c:pt idx="4878">
                  <c:v>-59.094000000000001</c:v>
                </c:pt>
                <c:pt idx="4879">
                  <c:v>-59.494999999999997</c:v>
                </c:pt>
                <c:pt idx="4880">
                  <c:v>-59.241999999999997</c:v>
                </c:pt>
                <c:pt idx="4881">
                  <c:v>-58.802999999999997</c:v>
                </c:pt>
                <c:pt idx="4882">
                  <c:v>-58.42</c:v>
                </c:pt>
                <c:pt idx="4883">
                  <c:v>-57.982999999999997</c:v>
                </c:pt>
                <c:pt idx="4884">
                  <c:v>-57.323</c:v>
                </c:pt>
                <c:pt idx="4885">
                  <c:v>-56.005000000000003</c:v>
                </c:pt>
                <c:pt idx="4886">
                  <c:v>-54.930999999999997</c:v>
                </c:pt>
                <c:pt idx="4887">
                  <c:v>-54.286999999999999</c:v>
                </c:pt>
                <c:pt idx="4888">
                  <c:v>-54.061999999999998</c:v>
                </c:pt>
                <c:pt idx="4889">
                  <c:v>-53.966999999999999</c:v>
                </c:pt>
                <c:pt idx="4890">
                  <c:v>-53.267000000000003</c:v>
                </c:pt>
                <c:pt idx="4891">
                  <c:v>-51.741</c:v>
                </c:pt>
                <c:pt idx="4892">
                  <c:v>-49.456000000000003</c:v>
                </c:pt>
                <c:pt idx="4893">
                  <c:v>-46.616999999999997</c:v>
                </c:pt>
                <c:pt idx="4894">
                  <c:v>-43.981999999999999</c:v>
                </c:pt>
                <c:pt idx="4895">
                  <c:v>-42.283999999999999</c:v>
                </c:pt>
                <c:pt idx="4896">
                  <c:v>-40.262</c:v>
                </c:pt>
                <c:pt idx="4897">
                  <c:v>-37.701999999999998</c:v>
                </c:pt>
                <c:pt idx="4898">
                  <c:v>-34.950000000000003</c:v>
                </c:pt>
                <c:pt idx="4899">
                  <c:v>-32.133000000000003</c:v>
                </c:pt>
                <c:pt idx="4900">
                  <c:v>-30.391999999999999</c:v>
                </c:pt>
                <c:pt idx="4901">
                  <c:v>-28.402000000000001</c:v>
                </c:pt>
                <c:pt idx="4902">
                  <c:v>-26.869</c:v>
                </c:pt>
                <c:pt idx="4903">
                  <c:v>-26.417999999999999</c:v>
                </c:pt>
                <c:pt idx="4904">
                  <c:v>-26.096</c:v>
                </c:pt>
                <c:pt idx="4905">
                  <c:v>-25.417000000000002</c:v>
                </c:pt>
                <c:pt idx="4906">
                  <c:v>-23.757999999999999</c:v>
                </c:pt>
                <c:pt idx="4907">
                  <c:v>-22.009</c:v>
                </c:pt>
                <c:pt idx="4908">
                  <c:v>-19.663</c:v>
                </c:pt>
                <c:pt idx="4909">
                  <c:v>-17.114999999999998</c:v>
                </c:pt>
                <c:pt idx="4910">
                  <c:v>-15.157999999999999</c:v>
                </c:pt>
                <c:pt idx="4911">
                  <c:v>-13.791</c:v>
                </c:pt>
                <c:pt idx="4912">
                  <c:v>-12.569000000000001</c:v>
                </c:pt>
                <c:pt idx="4913">
                  <c:v>-12.025</c:v>
                </c:pt>
                <c:pt idx="4914">
                  <c:v>-11.747999999999999</c:v>
                </c:pt>
                <c:pt idx="4915">
                  <c:v>-11.721</c:v>
                </c:pt>
                <c:pt idx="4916">
                  <c:v>-12.006</c:v>
                </c:pt>
                <c:pt idx="4917">
                  <c:v>-11.877000000000001</c:v>
                </c:pt>
                <c:pt idx="4918">
                  <c:v>-11.403</c:v>
                </c:pt>
                <c:pt idx="4919">
                  <c:v>-10.41</c:v>
                </c:pt>
                <c:pt idx="4920">
                  <c:v>-9.3658000000000001</c:v>
                </c:pt>
                <c:pt idx="4921">
                  <c:v>-8.6306999999999992</c:v>
                </c:pt>
                <c:pt idx="4922">
                  <c:v>-7.9881000000000002</c:v>
                </c:pt>
                <c:pt idx="4923">
                  <c:v>-7.5063000000000004</c:v>
                </c:pt>
                <c:pt idx="4924">
                  <c:v>-7.21</c:v>
                </c:pt>
                <c:pt idx="4925">
                  <c:v>-7.0037000000000003</c:v>
                </c:pt>
                <c:pt idx="4926">
                  <c:v>-6.9890999999999996</c:v>
                </c:pt>
                <c:pt idx="4927">
                  <c:v>-6.9292999999999996</c:v>
                </c:pt>
                <c:pt idx="4928">
                  <c:v>-6.8318000000000003</c:v>
                </c:pt>
                <c:pt idx="4929">
                  <c:v>-6.5610999999999997</c:v>
                </c:pt>
                <c:pt idx="4930">
                  <c:v>-6.1685999999999996</c:v>
                </c:pt>
                <c:pt idx="4931">
                  <c:v>-6.0180999999999996</c:v>
                </c:pt>
                <c:pt idx="4932">
                  <c:v>-5.9699</c:v>
                </c:pt>
                <c:pt idx="4933">
                  <c:v>-5.9276999999999997</c:v>
                </c:pt>
                <c:pt idx="4934">
                  <c:v>-5.8284000000000002</c:v>
                </c:pt>
                <c:pt idx="4935">
                  <c:v>-5.6416000000000004</c:v>
                </c:pt>
                <c:pt idx="4936">
                  <c:v>-5.5696000000000003</c:v>
                </c:pt>
                <c:pt idx="4937">
                  <c:v>-5.4581</c:v>
                </c:pt>
                <c:pt idx="4938">
                  <c:v>-5.4275000000000002</c:v>
                </c:pt>
                <c:pt idx="4939">
                  <c:v>-5.4134000000000002</c:v>
                </c:pt>
                <c:pt idx="4940">
                  <c:v>-5.4067999999999996</c:v>
                </c:pt>
                <c:pt idx="4941">
                  <c:v>-5.3632999999999997</c:v>
                </c:pt>
                <c:pt idx="4942">
                  <c:v>-5.1387</c:v>
                </c:pt>
                <c:pt idx="4943">
                  <c:v>-4.8701999999999996</c:v>
                </c:pt>
                <c:pt idx="4944">
                  <c:v>-4.5639000000000003</c:v>
                </c:pt>
                <c:pt idx="4945">
                  <c:v>-4.4344999999999999</c:v>
                </c:pt>
                <c:pt idx="4946">
                  <c:v>-4.3792999999999997</c:v>
                </c:pt>
                <c:pt idx="4947">
                  <c:v>-3.9866999999999999</c:v>
                </c:pt>
                <c:pt idx="4948">
                  <c:v>-3.2267000000000001</c:v>
                </c:pt>
                <c:pt idx="4949">
                  <c:v>-2.2999000000000001</c:v>
                </c:pt>
                <c:pt idx="4950">
                  <c:v>-1.6815</c:v>
                </c:pt>
                <c:pt idx="4951">
                  <c:v>-1.6747000000000001</c:v>
                </c:pt>
                <c:pt idx="4952">
                  <c:v>-1.6345000000000001</c:v>
                </c:pt>
                <c:pt idx="4953">
                  <c:v>-1.5068999999999999</c:v>
                </c:pt>
                <c:pt idx="4954">
                  <c:v>-1.2475000000000001</c:v>
                </c:pt>
                <c:pt idx="4955">
                  <c:v>-0.75212000000000001</c:v>
                </c:pt>
                <c:pt idx="4956">
                  <c:v>-0.16782</c:v>
                </c:pt>
                <c:pt idx="4957">
                  <c:v>0.49393999999999999</c:v>
                </c:pt>
                <c:pt idx="4958">
                  <c:v>1.1903999999999999</c:v>
                </c:pt>
                <c:pt idx="4959">
                  <c:v>1.7153</c:v>
                </c:pt>
                <c:pt idx="4960">
                  <c:v>2.2605</c:v>
                </c:pt>
                <c:pt idx="4961">
                  <c:v>2.9159000000000002</c:v>
                </c:pt>
                <c:pt idx="4962">
                  <c:v>3.5937999999999999</c:v>
                </c:pt>
                <c:pt idx="4963">
                  <c:v>4.1201999999999996</c:v>
                </c:pt>
                <c:pt idx="4964">
                  <c:v>4.6017000000000001</c:v>
                </c:pt>
                <c:pt idx="4965">
                  <c:v>5.0987999999999998</c:v>
                </c:pt>
                <c:pt idx="4966">
                  <c:v>5.5159000000000002</c:v>
                </c:pt>
                <c:pt idx="4967">
                  <c:v>6.2938999999999998</c:v>
                </c:pt>
                <c:pt idx="4968">
                  <c:v>7.2687999999999997</c:v>
                </c:pt>
                <c:pt idx="4969">
                  <c:v>8.1329999999999991</c:v>
                </c:pt>
                <c:pt idx="4970">
                  <c:v>8.8226999999999993</c:v>
                </c:pt>
                <c:pt idx="4971">
                  <c:v>9.3686000000000007</c:v>
                </c:pt>
                <c:pt idx="4972">
                  <c:v>10.166</c:v>
                </c:pt>
                <c:pt idx="4973">
                  <c:v>11.076000000000001</c:v>
                </c:pt>
                <c:pt idx="4974">
                  <c:v>12.07</c:v>
                </c:pt>
                <c:pt idx="4975">
                  <c:v>13.257</c:v>
                </c:pt>
                <c:pt idx="4976">
                  <c:v>13.89</c:v>
                </c:pt>
                <c:pt idx="4977">
                  <c:v>14.5</c:v>
                </c:pt>
                <c:pt idx="4978">
                  <c:v>15.065</c:v>
                </c:pt>
                <c:pt idx="4979">
                  <c:v>15.631</c:v>
                </c:pt>
                <c:pt idx="4980">
                  <c:v>16.123000000000001</c:v>
                </c:pt>
                <c:pt idx="4981">
                  <c:v>16.561</c:v>
                </c:pt>
                <c:pt idx="4982">
                  <c:v>17.164999999999999</c:v>
                </c:pt>
                <c:pt idx="4983">
                  <c:v>17.861999999999998</c:v>
                </c:pt>
                <c:pt idx="4984">
                  <c:v>18.538</c:v>
                </c:pt>
                <c:pt idx="4985">
                  <c:v>19.184999999999999</c:v>
                </c:pt>
                <c:pt idx="4986">
                  <c:v>19.841000000000001</c:v>
                </c:pt>
                <c:pt idx="4987">
                  <c:v>20.530999999999999</c:v>
                </c:pt>
                <c:pt idx="4988">
                  <c:v>21.077999999999999</c:v>
                </c:pt>
                <c:pt idx="4989">
                  <c:v>21.587</c:v>
                </c:pt>
                <c:pt idx="4990">
                  <c:v>22.135999999999999</c:v>
                </c:pt>
                <c:pt idx="4991">
                  <c:v>22.692</c:v>
                </c:pt>
                <c:pt idx="4992">
                  <c:v>23.311</c:v>
                </c:pt>
                <c:pt idx="4993">
                  <c:v>23.943999999999999</c:v>
                </c:pt>
                <c:pt idx="4994">
                  <c:v>24.619</c:v>
                </c:pt>
                <c:pt idx="4995">
                  <c:v>25.242000000000001</c:v>
                </c:pt>
                <c:pt idx="4996">
                  <c:v>25.806999999999999</c:v>
                </c:pt>
                <c:pt idx="4997">
                  <c:v>26.443000000000001</c:v>
                </c:pt>
                <c:pt idx="4998">
                  <c:v>27.013000000000002</c:v>
                </c:pt>
                <c:pt idx="4999">
                  <c:v>27.629000000000001</c:v>
                </c:pt>
                <c:pt idx="5000">
                  <c:v>28.187999999999999</c:v>
                </c:pt>
                <c:pt idx="5001">
                  <c:v>28.814</c:v>
                </c:pt>
                <c:pt idx="5002">
                  <c:v>29.481000000000002</c:v>
                </c:pt>
                <c:pt idx="5003">
                  <c:v>30.018000000000001</c:v>
                </c:pt>
                <c:pt idx="5004">
                  <c:v>30.591999999999999</c:v>
                </c:pt>
                <c:pt idx="5005">
                  <c:v>31.280999999999999</c:v>
                </c:pt>
                <c:pt idx="5006">
                  <c:v>32.055</c:v>
                </c:pt>
                <c:pt idx="5007">
                  <c:v>33.024999999999999</c:v>
                </c:pt>
                <c:pt idx="5008">
                  <c:v>33.893000000000001</c:v>
                </c:pt>
                <c:pt idx="5009">
                  <c:v>34.677</c:v>
                </c:pt>
                <c:pt idx="5010">
                  <c:v>35.466000000000001</c:v>
                </c:pt>
                <c:pt idx="5011">
                  <c:v>36.136000000000003</c:v>
                </c:pt>
                <c:pt idx="5012">
                  <c:v>36.671999999999997</c:v>
                </c:pt>
                <c:pt idx="5013">
                  <c:v>36.972999999999999</c:v>
                </c:pt>
                <c:pt idx="5014">
                  <c:v>37.043999999999997</c:v>
                </c:pt>
                <c:pt idx="5015">
                  <c:v>37.353000000000002</c:v>
                </c:pt>
                <c:pt idx="5016">
                  <c:v>37.744999999999997</c:v>
                </c:pt>
                <c:pt idx="5017">
                  <c:v>38.311</c:v>
                </c:pt>
                <c:pt idx="5018">
                  <c:v>39.29</c:v>
                </c:pt>
                <c:pt idx="5019">
                  <c:v>40.347000000000001</c:v>
                </c:pt>
                <c:pt idx="5020">
                  <c:v>41.271999999999998</c:v>
                </c:pt>
                <c:pt idx="5021">
                  <c:v>41.921999999999997</c:v>
                </c:pt>
                <c:pt idx="5022">
                  <c:v>42.204999999999998</c:v>
                </c:pt>
                <c:pt idx="5023">
                  <c:v>42.46</c:v>
                </c:pt>
                <c:pt idx="5024">
                  <c:v>42.962000000000003</c:v>
                </c:pt>
                <c:pt idx="5025">
                  <c:v>43.277999999999999</c:v>
                </c:pt>
                <c:pt idx="5026">
                  <c:v>43.75</c:v>
                </c:pt>
                <c:pt idx="5027">
                  <c:v>44.42</c:v>
                </c:pt>
                <c:pt idx="5028">
                  <c:v>44.77</c:v>
                </c:pt>
                <c:pt idx="5029">
                  <c:v>45.064</c:v>
                </c:pt>
                <c:pt idx="5030">
                  <c:v>45.399000000000001</c:v>
                </c:pt>
                <c:pt idx="5031">
                  <c:v>45.581000000000003</c:v>
                </c:pt>
                <c:pt idx="5032">
                  <c:v>45.768000000000001</c:v>
                </c:pt>
                <c:pt idx="5033">
                  <c:v>45.997999999999998</c:v>
                </c:pt>
                <c:pt idx="5034">
                  <c:v>46.277999999999999</c:v>
                </c:pt>
                <c:pt idx="5035">
                  <c:v>46.43</c:v>
                </c:pt>
                <c:pt idx="5036">
                  <c:v>46.308999999999997</c:v>
                </c:pt>
                <c:pt idx="5037">
                  <c:v>46.344000000000001</c:v>
                </c:pt>
                <c:pt idx="5038">
                  <c:v>46.488999999999997</c:v>
                </c:pt>
                <c:pt idx="5039">
                  <c:v>46.677999999999997</c:v>
                </c:pt>
                <c:pt idx="5040">
                  <c:v>46.981999999999999</c:v>
                </c:pt>
                <c:pt idx="5041">
                  <c:v>47.191000000000003</c:v>
                </c:pt>
                <c:pt idx="5042">
                  <c:v>47.445999999999998</c:v>
                </c:pt>
                <c:pt idx="5043">
                  <c:v>47.648000000000003</c:v>
                </c:pt>
                <c:pt idx="5044">
                  <c:v>47.868000000000002</c:v>
                </c:pt>
                <c:pt idx="5045">
                  <c:v>48.158999999999999</c:v>
                </c:pt>
                <c:pt idx="5046">
                  <c:v>48.296999999999997</c:v>
                </c:pt>
                <c:pt idx="5047">
                  <c:v>48.369</c:v>
                </c:pt>
                <c:pt idx="5048">
                  <c:v>48.334000000000003</c:v>
                </c:pt>
                <c:pt idx="5049">
                  <c:v>48.384999999999998</c:v>
                </c:pt>
                <c:pt idx="5050">
                  <c:v>48.637</c:v>
                </c:pt>
                <c:pt idx="5051">
                  <c:v>48.783000000000001</c:v>
                </c:pt>
                <c:pt idx="5052">
                  <c:v>49</c:v>
                </c:pt>
                <c:pt idx="5053">
                  <c:v>49.133000000000003</c:v>
                </c:pt>
                <c:pt idx="5054">
                  <c:v>49.354999999999997</c:v>
                </c:pt>
                <c:pt idx="5055">
                  <c:v>49.750999999999998</c:v>
                </c:pt>
                <c:pt idx="5056">
                  <c:v>49.887</c:v>
                </c:pt>
                <c:pt idx="5057">
                  <c:v>50.064999999999998</c:v>
                </c:pt>
                <c:pt idx="5058">
                  <c:v>50.665999999999997</c:v>
                </c:pt>
                <c:pt idx="5059">
                  <c:v>51.243000000000002</c:v>
                </c:pt>
                <c:pt idx="5060">
                  <c:v>51.58</c:v>
                </c:pt>
                <c:pt idx="5061">
                  <c:v>51.789000000000001</c:v>
                </c:pt>
                <c:pt idx="5062">
                  <c:v>51.843000000000004</c:v>
                </c:pt>
                <c:pt idx="5063">
                  <c:v>51.631999999999998</c:v>
                </c:pt>
                <c:pt idx="5064">
                  <c:v>51.55</c:v>
                </c:pt>
                <c:pt idx="5065">
                  <c:v>51.685000000000002</c:v>
                </c:pt>
                <c:pt idx="5066">
                  <c:v>51.835999999999999</c:v>
                </c:pt>
                <c:pt idx="5067">
                  <c:v>51.997999999999998</c:v>
                </c:pt>
                <c:pt idx="5068">
                  <c:v>52.209000000000003</c:v>
                </c:pt>
                <c:pt idx="5069">
                  <c:v>52.673000000000002</c:v>
                </c:pt>
                <c:pt idx="5070">
                  <c:v>52.777000000000001</c:v>
                </c:pt>
                <c:pt idx="5071">
                  <c:v>52.69</c:v>
                </c:pt>
                <c:pt idx="5072">
                  <c:v>52.847999999999999</c:v>
                </c:pt>
                <c:pt idx="5073">
                  <c:v>53.073</c:v>
                </c:pt>
                <c:pt idx="5074">
                  <c:v>53.216000000000001</c:v>
                </c:pt>
                <c:pt idx="5075">
                  <c:v>53.637999999999998</c:v>
                </c:pt>
                <c:pt idx="5076">
                  <c:v>54.16</c:v>
                </c:pt>
                <c:pt idx="5077">
                  <c:v>54.655999999999999</c:v>
                </c:pt>
                <c:pt idx="5078">
                  <c:v>55.332000000000001</c:v>
                </c:pt>
                <c:pt idx="5079">
                  <c:v>55.805</c:v>
                </c:pt>
                <c:pt idx="5080">
                  <c:v>56.03</c:v>
                </c:pt>
                <c:pt idx="5081">
                  <c:v>56.234000000000002</c:v>
                </c:pt>
                <c:pt idx="5082">
                  <c:v>56.637999999999998</c:v>
                </c:pt>
                <c:pt idx="5083">
                  <c:v>57.005000000000003</c:v>
                </c:pt>
                <c:pt idx="5084">
                  <c:v>57.478999999999999</c:v>
                </c:pt>
                <c:pt idx="5085">
                  <c:v>58.14</c:v>
                </c:pt>
                <c:pt idx="5086">
                  <c:v>58.55</c:v>
                </c:pt>
                <c:pt idx="5087">
                  <c:v>58.597999999999999</c:v>
                </c:pt>
                <c:pt idx="5088">
                  <c:v>58.356000000000002</c:v>
                </c:pt>
                <c:pt idx="5089">
                  <c:v>58.121000000000002</c:v>
                </c:pt>
                <c:pt idx="5090">
                  <c:v>58.095999999999997</c:v>
                </c:pt>
                <c:pt idx="5091">
                  <c:v>58.228000000000002</c:v>
                </c:pt>
                <c:pt idx="5092">
                  <c:v>58.38</c:v>
                </c:pt>
                <c:pt idx="5093">
                  <c:v>58.38</c:v>
                </c:pt>
                <c:pt idx="5094">
                  <c:v>58.29</c:v>
                </c:pt>
                <c:pt idx="5095">
                  <c:v>58.008000000000003</c:v>
                </c:pt>
                <c:pt idx="5096">
                  <c:v>57.261000000000003</c:v>
                </c:pt>
                <c:pt idx="5097">
                  <c:v>56.225000000000001</c:v>
                </c:pt>
                <c:pt idx="5098">
                  <c:v>54.991</c:v>
                </c:pt>
                <c:pt idx="5099">
                  <c:v>53.670999999999999</c:v>
                </c:pt>
                <c:pt idx="5100">
                  <c:v>52.451999999999998</c:v>
                </c:pt>
                <c:pt idx="5101">
                  <c:v>50.978999999999999</c:v>
                </c:pt>
                <c:pt idx="5102">
                  <c:v>49.262999999999998</c:v>
                </c:pt>
                <c:pt idx="5103">
                  <c:v>47.127000000000002</c:v>
                </c:pt>
                <c:pt idx="5104">
                  <c:v>44.59</c:v>
                </c:pt>
                <c:pt idx="5105">
                  <c:v>41.670999999999999</c:v>
                </c:pt>
                <c:pt idx="5106">
                  <c:v>38.454999999999998</c:v>
                </c:pt>
                <c:pt idx="5107">
                  <c:v>35.171999999999997</c:v>
                </c:pt>
                <c:pt idx="5108">
                  <c:v>31.972000000000001</c:v>
                </c:pt>
                <c:pt idx="5109">
                  <c:v>28.907</c:v>
                </c:pt>
                <c:pt idx="5110">
                  <c:v>26.097000000000001</c:v>
                </c:pt>
                <c:pt idx="5111">
                  <c:v>23.542000000000002</c:v>
                </c:pt>
                <c:pt idx="5112">
                  <c:v>21.41</c:v>
                </c:pt>
                <c:pt idx="5113">
                  <c:v>19.399000000000001</c:v>
                </c:pt>
                <c:pt idx="5114">
                  <c:v>17.481999999999999</c:v>
                </c:pt>
                <c:pt idx="5115">
                  <c:v>15.734999999999999</c:v>
                </c:pt>
                <c:pt idx="5116">
                  <c:v>14.116</c:v>
                </c:pt>
                <c:pt idx="5117">
                  <c:v>12.662000000000001</c:v>
                </c:pt>
                <c:pt idx="5118">
                  <c:v>11.262</c:v>
                </c:pt>
                <c:pt idx="5119">
                  <c:v>10.002000000000001</c:v>
                </c:pt>
                <c:pt idx="5120">
                  <c:v>8.9316999999999993</c:v>
                </c:pt>
                <c:pt idx="5121">
                  <c:v>7.9469000000000003</c:v>
                </c:pt>
                <c:pt idx="5122">
                  <c:v>7.1672000000000002</c:v>
                </c:pt>
                <c:pt idx="5123">
                  <c:v>6.3974000000000002</c:v>
                </c:pt>
                <c:pt idx="5124">
                  <c:v>5.6951999999999998</c:v>
                </c:pt>
                <c:pt idx="5125">
                  <c:v>4.8739999999999997</c:v>
                </c:pt>
                <c:pt idx="5126">
                  <c:v>4.0730000000000004</c:v>
                </c:pt>
                <c:pt idx="5127">
                  <c:v>3.2892999999999999</c:v>
                </c:pt>
                <c:pt idx="5128">
                  <c:v>2.5838999999999999</c:v>
                </c:pt>
                <c:pt idx="5129">
                  <c:v>1.9491000000000001</c:v>
                </c:pt>
                <c:pt idx="5130">
                  <c:v>1.4659</c:v>
                </c:pt>
                <c:pt idx="5131">
                  <c:v>1.0262</c:v>
                </c:pt>
                <c:pt idx="5132">
                  <c:v>0.69625999999999999</c:v>
                </c:pt>
                <c:pt idx="5133">
                  <c:v>0.33240999999999998</c:v>
                </c:pt>
                <c:pt idx="5134">
                  <c:v>-1.3592999999999999E-2</c:v>
                </c:pt>
                <c:pt idx="5135">
                  <c:v>-0.24565999999999999</c:v>
                </c:pt>
                <c:pt idx="5136">
                  <c:v>-0.57764000000000004</c:v>
                </c:pt>
                <c:pt idx="5137">
                  <c:v>-0.88754</c:v>
                </c:pt>
                <c:pt idx="5138">
                  <c:v>-1.2508999999999999</c:v>
                </c:pt>
                <c:pt idx="5139">
                  <c:v>-1.5509999999999999</c:v>
                </c:pt>
                <c:pt idx="5140">
                  <c:v>-1.8709</c:v>
                </c:pt>
                <c:pt idx="5141">
                  <c:v>-2.1760000000000002</c:v>
                </c:pt>
                <c:pt idx="5142">
                  <c:v>-2.3732000000000002</c:v>
                </c:pt>
                <c:pt idx="5143">
                  <c:v>-2.5432000000000001</c:v>
                </c:pt>
                <c:pt idx="5144">
                  <c:v>-2.6913</c:v>
                </c:pt>
                <c:pt idx="5145">
                  <c:v>-2.8045</c:v>
                </c:pt>
                <c:pt idx="5146">
                  <c:v>-2.9672999999999998</c:v>
                </c:pt>
                <c:pt idx="5147">
                  <c:v>-3.0941999999999998</c:v>
                </c:pt>
                <c:pt idx="5148">
                  <c:v>-3.2219000000000002</c:v>
                </c:pt>
                <c:pt idx="5149">
                  <c:v>-3.2966000000000002</c:v>
                </c:pt>
                <c:pt idx="5150">
                  <c:v>-3.29</c:v>
                </c:pt>
                <c:pt idx="5151">
                  <c:v>-3.3849</c:v>
                </c:pt>
                <c:pt idx="5152">
                  <c:v>-3.4603999999999999</c:v>
                </c:pt>
                <c:pt idx="5153">
                  <c:v>-3.5533999999999999</c:v>
                </c:pt>
                <c:pt idx="5154">
                  <c:v>-3.6456</c:v>
                </c:pt>
                <c:pt idx="5155">
                  <c:v>-3.7326999999999999</c:v>
                </c:pt>
                <c:pt idx="5156">
                  <c:v>-3.7486999999999999</c:v>
                </c:pt>
                <c:pt idx="5157">
                  <c:v>-3.6972999999999998</c:v>
                </c:pt>
                <c:pt idx="5158">
                  <c:v>-3.6974</c:v>
                </c:pt>
                <c:pt idx="5159">
                  <c:v>-3.863</c:v>
                </c:pt>
                <c:pt idx="5160">
                  <c:v>-4.0224000000000002</c:v>
                </c:pt>
                <c:pt idx="5161">
                  <c:v>-4.1866000000000003</c:v>
                </c:pt>
                <c:pt idx="5162">
                  <c:v>-4.3018000000000001</c:v>
                </c:pt>
                <c:pt idx="5163">
                  <c:v>-4.4462999999999999</c:v>
                </c:pt>
                <c:pt idx="5164">
                  <c:v>-4.6524999999999999</c:v>
                </c:pt>
                <c:pt idx="5165">
                  <c:v>-4.8914999999999997</c:v>
                </c:pt>
                <c:pt idx="5166">
                  <c:v>-5.1448</c:v>
                </c:pt>
                <c:pt idx="5167">
                  <c:v>-5.3030999999999997</c:v>
                </c:pt>
                <c:pt idx="5168">
                  <c:v>-5.4020000000000001</c:v>
                </c:pt>
                <c:pt idx="5169">
                  <c:v>-5.4706999999999999</c:v>
                </c:pt>
                <c:pt idx="5170">
                  <c:v>-5.5285000000000002</c:v>
                </c:pt>
                <c:pt idx="5171">
                  <c:v>-5.7317999999999998</c:v>
                </c:pt>
                <c:pt idx="5172">
                  <c:v>-5.9417999999999997</c:v>
                </c:pt>
                <c:pt idx="5173">
                  <c:v>-6.2264999999999997</c:v>
                </c:pt>
                <c:pt idx="5174">
                  <c:v>-6.6154000000000002</c:v>
                </c:pt>
                <c:pt idx="5175">
                  <c:v>-7.1010999999999997</c:v>
                </c:pt>
                <c:pt idx="5176">
                  <c:v>-7.4386999999999999</c:v>
                </c:pt>
                <c:pt idx="5177">
                  <c:v>-7.6935000000000002</c:v>
                </c:pt>
                <c:pt idx="5178">
                  <c:v>-8.2667999999999999</c:v>
                </c:pt>
                <c:pt idx="5179">
                  <c:v>-8.5554000000000006</c:v>
                </c:pt>
                <c:pt idx="5180">
                  <c:v>-8.7423000000000002</c:v>
                </c:pt>
                <c:pt idx="5181">
                  <c:v>-9.4624000000000006</c:v>
                </c:pt>
                <c:pt idx="5182">
                  <c:v>-10.061999999999999</c:v>
                </c:pt>
                <c:pt idx="5183">
                  <c:v>-10.71</c:v>
                </c:pt>
                <c:pt idx="5184">
                  <c:v>-11.488</c:v>
                </c:pt>
                <c:pt idx="5185">
                  <c:v>-12.180999999999999</c:v>
                </c:pt>
                <c:pt idx="5186">
                  <c:v>-12.637</c:v>
                </c:pt>
                <c:pt idx="5187">
                  <c:v>-13.286</c:v>
                </c:pt>
                <c:pt idx="5188">
                  <c:v>-14.446999999999999</c:v>
                </c:pt>
                <c:pt idx="5189">
                  <c:v>-15.583</c:v>
                </c:pt>
                <c:pt idx="5190">
                  <c:v>-16.579999999999998</c:v>
                </c:pt>
                <c:pt idx="5191">
                  <c:v>-17.521000000000001</c:v>
                </c:pt>
                <c:pt idx="5192">
                  <c:v>-18.260000000000002</c:v>
                </c:pt>
                <c:pt idx="5193">
                  <c:v>-19.021999999999998</c:v>
                </c:pt>
                <c:pt idx="5194">
                  <c:v>-19.744</c:v>
                </c:pt>
                <c:pt idx="5195">
                  <c:v>-20.471</c:v>
                </c:pt>
                <c:pt idx="5196">
                  <c:v>-21.423999999999999</c:v>
                </c:pt>
                <c:pt idx="5197">
                  <c:v>-22.294</c:v>
                </c:pt>
                <c:pt idx="5198">
                  <c:v>-22.95</c:v>
                </c:pt>
                <c:pt idx="5199">
                  <c:v>-23.776</c:v>
                </c:pt>
                <c:pt idx="5200">
                  <c:v>-24.870999999999999</c:v>
                </c:pt>
                <c:pt idx="5201">
                  <c:v>-26.148</c:v>
                </c:pt>
                <c:pt idx="5202">
                  <c:v>-27.863</c:v>
                </c:pt>
                <c:pt idx="5203">
                  <c:v>-29.263999999999999</c:v>
                </c:pt>
                <c:pt idx="5204">
                  <c:v>-30.103999999999999</c:v>
                </c:pt>
                <c:pt idx="5205">
                  <c:v>-31.064</c:v>
                </c:pt>
                <c:pt idx="5206">
                  <c:v>-32.01</c:v>
                </c:pt>
                <c:pt idx="5207">
                  <c:v>-32.834000000000003</c:v>
                </c:pt>
                <c:pt idx="5208">
                  <c:v>-34.134</c:v>
                </c:pt>
                <c:pt idx="5209">
                  <c:v>-35.402999999999999</c:v>
                </c:pt>
                <c:pt idx="5210">
                  <c:v>-36.182000000000002</c:v>
                </c:pt>
                <c:pt idx="5211">
                  <c:v>-36.695</c:v>
                </c:pt>
                <c:pt idx="5212">
                  <c:v>-37.351999999999997</c:v>
                </c:pt>
                <c:pt idx="5213">
                  <c:v>-38.049999999999997</c:v>
                </c:pt>
                <c:pt idx="5214">
                  <c:v>-38.753</c:v>
                </c:pt>
                <c:pt idx="5215">
                  <c:v>-39.313000000000002</c:v>
                </c:pt>
                <c:pt idx="5216">
                  <c:v>-39.381999999999998</c:v>
                </c:pt>
                <c:pt idx="5217">
                  <c:v>-39.741999999999997</c:v>
                </c:pt>
                <c:pt idx="5218">
                  <c:v>-40.658999999999999</c:v>
                </c:pt>
                <c:pt idx="5219">
                  <c:v>-41.771999999999998</c:v>
                </c:pt>
                <c:pt idx="5220">
                  <c:v>-43.15</c:v>
                </c:pt>
                <c:pt idx="5221">
                  <c:v>-44.448</c:v>
                </c:pt>
                <c:pt idx="5222">
                  <c:v>-44.863</c:v>
                </c:pt>
                <c:pt idx="5223">
                  <c:v>-44.356000000000002</c:v>
                </c:pt>
                <c:pt idx="5224">
                  <c:v>-43.975000000000001</c:v>
                </c:pt>
                <c:pt idx="5225">
                  <c:v>-44.552999999999997</c:v>
                </c:pt>
                <c:pt idx="5226">
                  <c:v>-45.494999999999997</c:v>
                </c:pt>
                <c:pt idx="5227">
                  <c:v>-45.454999999999998</c:v>
                </c:pt>
                <c:pt idx="5228">
                  <c:v>-44.896000000000001</c:v>
                </c:pt>
                <c:pt idx="5229">
                  <c:v>-44.039000000000001</c:v>
                </c:pt>
                <c:pt idx="5230">
                  <c:v>-43.320999999999998</c:v>
                </c:pt>
                <c:pt idx="5231">
                  <c:v>-44.151000000000003</c:v>
                </c:pt>
                <c:pt idx="5232">
                  <c:v>-45.78</c:v>
                </c:pt>
                <c:pt idx="5233">
                  <c:v>-47.384</c:v>
                </c:pt>
                <c:pt idx="5234">
                  <c:v>-47.280999999999999</c:v>
                </c:pt>
                <c:pt idx="5235">
                  <c:v>-46.158999999999999</c:v>
                </c:pt>
                <c:pt idx="5236">
                  <c:v>-45.488</c:v>
                </c:pt>
                <c:pt idx="5237">
                  <c:v>-45.802999999999997</c:v>
                </c:pt>
                <c:pt idx="5238">
                  <c:v>-46.689</c:v>
                </c:pt>
                <c:pt idx="5239">
                  <c:v>-47.286999999999999</c:v>
                </c:pt>
                <c:pt idx="5240">
                  <c:v>-47.122</c:v>
                </c:pt>
                <c:pt idx="5241">
                  <c:v>-46.988</c:v>
                </c:pt>
                <c:pt idx="5242">
                  <c:v>-47.128</c:v>
                </c:pt>
                <c:pt idx="5243">
                  <c:v>-47.49</c:v>
                </c:pt>
                <c:pt idx="5244">
                  <c:v>-48.27</c:v>
                </c:pt>
                <c:pt idx="5245">
                  <c:v>-48.662999999999997</c:v>
                </c:pt>
                <c:pt idx="5246">
                  <c:v>-48.311</c:v>
                </c:pt>
                <c:pt idx="5247">
                  <c:v>-48.024999999999999</c:v>
                </c:pt>
                <c:pt idx="5248">
                  <c:v>-47.783000000000001</c:v>
                </c:pt>
                <c:pt idx="5249">
                  <c:v>-48.064999999999998</c:v>
                </c:pt>
                <c:pt idx="5250">
                  <c:v>-49.19</c:v>
                </c:pt>
                <c:pt idx="5251">
                  <c:v>-49.45</c:v>
                </c:pt>
                <c:pt idx="5252">
                  <c:v>-48.752000000000002</c:v>
                </c:pt>
                <c:pt idx="5253">
                  <c:v>-47.670999999999999</c:v>
                </c:pt>
                <c:pt idx="5254">
                  <c:v>-46.695999999999998</c:v>
                </c:pt>
                <c:pt idx="5255">
                  <c:v>-46.829000000000001</c:v>
                </c:pt>
                <c:pt idx="5256">
                  <c:v>-47.991999999999997</c:v>
                </c:pt>
                <c:pt idx="5257">
                  <c:v>-48.572000000000003</c:v>
                </c:pt>
                <c:pt idx="5258">
                  <c:v>-48.744999999999997</c:v>
                </c:pt>
                <c:pt idx="5259">
                  <c:v>-48.826000000000001</c:v>
                </c:pt>
                <c:pt idx="5260">
                  <c:v>-48.936999999999998</c:v>
                </c:pt>
                <c:pt idx="5261">
                  <c:v>-49.045999999999999</c:v>
                </c:pt>
                <c:pt idx="5262">
                  <c:v>-50.238999999999997</c:v>
                </c:pt>
                <c:pt idx="5263">
                  <c:v>-51.381</c:v>
                </c:pt>
                <c:pt idx="5264">
                  <c:v>-52.231000000000002</c:v>
                </c:pt>
                <c:pt idx="5265">
                  <c:v>-51.762</c:v>
                </c:pt>
                <c:pt idx="5266">
                  <c:v>-50.881</c:v>
                </c:pt>
                <c:pt idx="5267">
                  <c:v>-51.292000000000002</c:v>
                </c:pt>
                <c:pt idx="5268">
                  <c:v>-52.155999999999999</c:v>
                </c:pt>
                <c:pt idx="5269">
                  <c:v>-52.481999999999999</c:v>
                </c:pt>
                <c:pt idx="5270">
                  <c:v>-52.7</c:v>
                </c:pt>
                <c:pt idx="5271">
                  <c:v>-53.134</c:v>
                </c:pt>
                <c:pt idx="5272">
                  <c:v>-53.204999999999998</c:v>
                </c:pt>
                <c:pt idx="5273">
                  <c:v>-53.945</c:v>
                </c:pt>
                <c:pt idx="5274">
                  <c:v>-54.948999999999998</c:v>
                </c:pt>
                <c:pt idx="5275">
                  <c:v>-55.311</c:v>
                </c:pt>
                <c:pt idx="5276">
                  <c:v>-55.594000000000001</c:v>
                </c:pt>
                <c:pt idx="5277">
                  <c:v>-55.128999999999998</c:v>
                </c:pt>
                <c:pt idx="5278">
                  <c:v>-54.133000000000003</c:v>
                </c:pt>
                <c:pt idx="5279">
                  <c:v>-54.005000000000003</c:v>
                </c:pt>
                <c:pt idx="5280">
                  <c:v>-53.884</c:v>
                </c:pt>
                <c:pt idx="5281">
                  <c:v>-53.851999999999997</c:v>
                </c:pt>
                <c:pt idx="5282">
                  <c:v>-54.128999999999998</c:v>
                </c:pt>
                <c:pt idx="5283">
                  <c:v>-53.758000000000003</c:v>
                </c:pt>
                <c:pt idx="5284">
                  <c:v>-53.500999999999998</c:v>
                </c:pt>
                <c:pt idx="5285">
                  <c:v>-53.960999999999999</c:v>
                </c:pt>
                <c:pt idx="5286">
                  <c:v>-54.69</c:v>
                </c:pt>
                <c:pt idx="5287">
                  <c:v>-55.210999999999999</c:v>
                </c:pt>
                <c:pt idx="5288">
                  <c:v>-55.29</c:v>
                </c:pt>
                <c:pt idx="5289">
                  <c:v>-54.731999999999999</c:v>
                </c:pt>
                <c:pt idx="5290">
                  <c:v>-54.137999999999998</c:v>
                </c:pt>
                <c:pt idx="5291">
                  <c:v>-53.116999999999997</c:v>
                </c:pt>
                <c:pt idx="5292">
                  <c:v>-51.484000000000002</c:v>
                </c:pt>
                <c:pt idx="5293">
                  <c:v>-50.183</c:v>
                </c:pt>
                <c:pt idx="5294">
                  <c:v>-50.19</c:v>
                </c:pt>
                <c:pt idx="5295">
                  <c:v>-51.570999999999998</c:v>
                </c:pt>
                <c:pt idx="5296">
                  <c:v>-52.872999999999998</c:v>
                </c:pt>
                <c:pt idx="5297">
                  <c:v>-53.460999999999999</c:v>
                </c:pt>
                <c:pt idx="5298">
                  <c:v>-52.718000000000004</c:v>
                </c:pt>
                <c:pt idx="5299">
                  <c:v>-51.59</c:v>
                </c:pt>
                <c:pt idx="5300">
                  <c:v>-50.814</c:v>
                </c:pt>
                <c:pt idx="5301">
                  <c:v>-49.66</c:v>
                </c:pt>
                <c:pt idx="5302">
                  <c:v>-48.018000000000001</c:v>
                </c:pt>
                <c:pt idx="5303">
                  <c:v>-46.362000000000002</c:v>
                </c:pt>
                <c:pt idx="5304">
                  <c:v>-44.923000000000002</c:v>
                </c:pt>
                <c:pt idx="5305">
                  <c:v>-43.600999999999999</c:v>
                </c:pt>
                <c:pt idx="5306">
                  <c:v>-42.424999999999997</c:v>
                </c:pt>
                <c:pt idx="5307">
                  <c:v>-41.313000000000002</c:v>
                </c:pt>
                <c:pt idx="5308">
                  <c:v>-41.006</c:v>
                </c:pt>
                <c:pt idx="5309">
                  <c:v>-41.125999999999998</c:v>
                </c:pt>
                <c:pt idx="5310">
                  <c:v>-39.862000000000002</c:v>
                </c:pt>
                <c:pt idx="5311">
                  <c:v>-37.665999999999997</c:v>
                </c:pt>
                <c:pt idx="5312">
                  <c:v>-34.697000000000003</c:v>
                </c:pt>
                <c:pt idx="5313">
                  <c:v>-31.134</c:v>
                </c:pt>
                <c:pt idx="5314">
                  <c:v>-27.574000000000002</c:v>
                </c:pt>
                <c:pt idx="5315">
                  <c:v>-25.754999999999999</c:v>
                </c:pt>
                <c:pt idx="5316">
                  <c:v>-23.181999999999999</c:v>
                </c:pt>
                <c:pt idx="5317">
                  <c:v>-21.161000000000001</c:v>
                </c:pt>
                <c:pt idx="5318">
                  <c:v>-19.385999999999999</c:v>
                </c:pt>
                <c:pt idx="5319">
                  <c:v>-18.279</c:v>
                </c:pt>
                <c:pt idx="5320">
                  <c:v>-17.254000000000001</c:v>
                </c:pt>
                <c:pt idx="5321">
                  <c:v>-16.27</c:v>
                </c:pt>
                <c:pt idx="5322">
                  <c:v>-15.215999999999999</c:v>
                </c:pt>
                <c:pt idx="5323">
                  <c:v>-13.618</c:v>
                </c:pt>
                <c:pt idx="5324">
                  <c:v>-11.773</c:v>
                </c:pt>
                <c:pt idx="5325">
                  <c:v>-9.9788999999999994</c:v>
                </c:pt>
                <c:pt idx="5326">
                  <c:v>-8.3320000000000007</c:v>
                </c:pt>
                <c:pt idx="5327">
                  <c:v>-7.0376000000000003</c:v>
                </c:pt>
                <c:pt idx="5328">
                  <c:v>-5.9462000000000002</c:v>
                </c:pt>
                <c:pt idx="5329">
                  <c:v>-5.5027999999999997</c:v>
                </c:pt>
                <c:pt idx="5330">
                  <c:v>-5.0782999999999996</c:v>
                </c:pt>
                <c:pt idx="5331">
                  <c:v>-4.8163</c:v>
                </c:pt>
                <c:pt idx="5332">
                  <c:v>-4.6680000000000001</c:v>
                </c:pt>
                <c:pt idx="5333">
                  <c:v>-4.5011999999999999</c:v>
                </c:pt>
                <c:pt idx="5334">
                  <c:v>-4.1898</c:v>
                </c:pt>
                <c:pt idx="5335">
                  <c:v>-3.7793000000000001</c:v>
                </c:pt>
                <c:pt idx="5336">
                  <c:v>-3.6006999999999998</c:v>
                </c:pt>
                <c:pt idx="5337">
                  <c:v>-3.5331000000000001</c:v>
                </c:pt>
                <c:pt idx="5338">
                  <c:v>-3.367</c:v>
                </c:pt>
                <c:pt idx="5339">
                  <c:v>-3.1886999999999999</c:v>
                </c:pt>
                <c:pt idx="5340">
                  <c:v>-3.073</c:v>
                </c:pt>
                <c:pt idx="5341">
                  <c:v>-3.1876000000000002</c:v>
                </c:pt>
                <c:pt idx="5342">
                  <c:v>-3.2164999999999999</c:v>
                </c:pt>
                <c:pt idx="5343">
                  <c:v>-3.0613000000000001</c:v>
                </c:pt>
                <c:pt idx="5344">
                  <c:v>-2.9049999999999998</c:v>
                </c:pt>
                <c:pt idx="5345">
                  <c:v>-2.7766999999999999</c:v>
                </c:pt>
                <c:pt idx="5346">
                  <c:v>-2.8182999999999998</c:v>
                </c:pt>
                <c:pt idx="5347">
                  <c:v>-2.9163999999999999</c:v>
                </c:pt>
                <c:pt idx="5348">
                  <c:v>-2.9933999999999998</c:v>
                </c:pt>
                <c:pt idx="5349">
                  <c:v>-2.9683000000000002</c:v>
                </c:pt>
                <c:pt idx="5350">
                  <c:v>-2.9237000000000002</c:v>
                </c:pt>
                <c:pt idx="5351">
                  <c:v>-3.0390000000000001</c:v>
                </c:pt>
                <c:pt idx="5352">
                  <c:v>-3.1457000000000002</c:v>
                </c:pt>
                <c:pt idx="5353">
                  <c:v>-3.2248999999999999</c:v>
                </c:pt>
                <c:pt idx="5354">
                  <c:v>-3.3706999999999998</c:v>
                </c:pt>
                <c:pt idx="5355">
                  <c:v>-3.6095000000000002</c:v>
                </c:pt>
                <c:pt idx="5356">
                  <c:v>-3.8349000000000002</c:v>
                </c:pt>
                <c:pt idx="5357">
                  <c:v>-3.8875000000000002</c:v>
                </c:pt>
                <c:pt idx="5358">
                  <c:v>-3.9207999999999998</c:v>
                </c:pt>
                <c:pt idx="5359">
                  <c:v>-3.9489000000000001</c:v>
                </c:pt>
                <c:pt idx="5360">
                  <c:v>-3.8504</c:v>
                </c:pt>
                <c:pt idx="5361">
                  <c:v>-3.5998999999999999</c:v>
                </c:pt>
                <c:pt idx="5362">
                  <c:v>-3.3591000000000002</c:v>
                </c:pt>
                <c:pt idx="5363">
                  <c:v>-3.1724999999999999</c:v>
                </c:pt>
                <c:pt idx="5364">
                  <c:v>-3.1082000000000001</c:v>
                </c:pt>
                <c:pt idx="5365">
                  <c:v>-3.0453999999999999</c:v>
                </c:pt>
                <c:pt idx="5366">
                  <c:v>-3.1206999999999998</c:v>
                </c:pt>
                <c:pt idx="5367">
                  <c:v>-3.1897000000000002</c:v>
                </c:pt>
                <c:pt idx="5368">
                  <c:v>-3.2181000000000002</c:v>
                </c:pt>
                <c:pt idx="5369">
                  <c:v>-3.1217999999999999</c:v>
                </c:pt>
                <c:pt idx="5370">
                  <c:v>-2.9681000000000002</c:v>
                </c:pt>
                <c:pt idx="5371">
                  <c:v>-2.9438</c:v>
                </c:pt>
                <c:pt idx="5372">
                  <c:v>-2.9407000000000001</c:v>
                </c:pt>
                <c:pt idx="5373">
                  <c:v>-2.8471000000000002</c:v>
                </c:pt>
                <c:pt idx="5374">
                  <c:v>-2.7075999999999998</c:v>
                </c:pt>
                <c:pt idx="5375">
                  <c:v>-2.4781</c:v>
                </c:pt>
                <c:pt idx="5376">
                  <c:v>-2.1842000000000001</c:v>
                </c:pt>
                <c:pt idx="5377">
                  <c:v>-1.6363000000000001</c:v>
                </c:pt>
                <c:pt idx="5378">
                  <c:v>-0.97394999999999998</c:v>
                </c:pt>
                <c:pt idx="5379">
                  <c:v>-1.7618999999999999E-2</c:v>
                </c:pt>
                <c:pt idx="5380">
                  <c:v>1.1332</c:v>
                </c:pt>
                <c:pt idx="5381">
                  <c:v>2.1244999999999998</c:v>
                </c:pt>
                <c:pt idx="5382">
                  <c:v>2.7210000000000001</c:v>
                </c:pt>
                <c:pt idx="5383">
                  <c:v>3.1827000000000001</c:v>
                </c:pt>
                <c:pt idx="5384">
                  <c:v>3.8605999999999998</c:v>
                </c:pt>
                <c:pt idx="5385">
                  <c:v>4.7428999999999997</c:v>
                </c:pt>
                <c:pt idx="5386">
                  <c:v>5.8032000000000004</c:v>
                </c:pt>
                <c:pt idx="5387">
                  <c:v>7.2625999999999999</c:v>
                </c:pt>
                <c:pt idx="5388">
                  <c:v>8.6428999999999991</c:v>
                </c:pt>
                <c:pt idx="5389">
                  <c:v>9.8300999999999998</c:v>
                </c:pt>
                <c:pt idx="5390">
                  <c:v>10.929</c:v>
                </c:pt>
                <c:pt idx="5391">
                  <c:v>12.007</c:v>
                </c:pt>
                <c:pt idx="5392">
                  <c:v>13.153</c:v>
                </c:pt>
                <c:pt idx="5393">
                  <c:v>13.62</c:v>
                </c:pt>
                <c:pt idx="5394">
                  <c:v>14.146000000000001</c:v>
                </c:pt>
                <c:pt idx="5395">
                  <c:v>14.757</c:v>
                </c:pt>
                <c:pt idx="5396">
                  <c:v>15.335000000000001</c:v>
                </c:pt>
                <c:pt idx="5397">
                  <c:v>15.829000000000001</c:v>
                </c:pt>
                <c:pt idx="5398">
                  <c:v>16.456</c:v>
                </c:pt>
                <c:pt idx="5399">
                  <c:v>17.079999999999998</c:v>
                </c:pt>
                <c:pt idx="5400">
                  <c:v>17.573</c:v>
                </c:pt>
                <c:pt idx="5401">
                  <c:v>17.931999999999999</c:v>
                </c:pt>
                <c:pt idx="5402">
                  <c:v>18.222999999999999</c:v>
                </c:pt>
                <c:pt idx="5403">
                  <c:v>18.501999999999999</c:v>
                </c:pt>
                <c:pt idx="5404">
                  <c:v>18.896000000000001</c:v>
                </c:pt>
                <c:pt idx="5405">
                  <c:v>19.413</c:v>
                </c:pt>
                <c:pt idx="5406">
                  <c:v>19.952000000000002</c:v>
                </c:pt>
                <c:pt idx="5407">
                  <c:v>20.524999999999999</c:v>
                </c:pt>
                <c:pt idx="5408">
                  <c:v>21.045999999999999</c:v>
                </c:pt>
                <c:pt idx="5409">
                  <c:v>21.408000000000001</c:v>
                </c:pt>
                <c:pt idx="5410">
                  <c:v>21.934999999999999</c:v>
                </c:pt>
                <c:pt idx="5411">
                  <c:v>22.439</c:v>
                </c:pt>
                <c:pt idx="5412">
                  <c:v>22.841000000000001</c:v>
                </c:pt>
                <c:pt idx="5413">
                  <c:v>23.253</c:v>
                </c:pt>
                <c:pt idx="5414">
                  <c:v>23.853000000000002</c:v>
                </c:pt>
                <c:pt idx="5415">
                  <c:v>24.55</c:v>
                </c:pt>
                <c:pt idx="5416">
                  <c:v>25.242000000000001</c:v>
                </c:pt>
                <c:pt idx="5417">
                  <c:v>26.071999999999999</c:v>
                </c:pt>
                <c:pt idx="5418">
                  <c:v>26.76</c:v>
                </c:pt>
                <c:pt idx="5419">
                  <c:v>27.289000000000001</c:v>
                </c:pt>
                <c:pt idx="5420">
                  <c:v>27.762</c:v>
                </c:pt>
                <c:pt idx="5421">
                  <c:v>28.007999999999999</c:v>
                </c:pt>
                <c:pt idx="5422">
                  <c:v>28.350999999999999</c:v>
                </c:pt>
                <c:pt idx="5423">
                  <c:v>28.937000000000001</c:v>
                </c:pt>
                <c:pt idx="5424">
                  <c:v>29.8</c:v>
                </c:pt>
                <c:pt idx="5425">
                  <c:v>30.783000000000001</c:v>
                </c:pt>
                <c:pt idx="5426">
                  <c:v>31.568999999999999</c:v>
                </c:pt>
                <c:pt idx="5427">
                  <c:v>32.308999999999997</c:v>
                </c:pt>
                <c:pt idx="5428">
                  <c:v>32.81</c:v>
                </c:pt>
                <c:pt idx="5429">
                  <c:v>33.063000000000002</c:v>
                </c:pt>
                <c:pt idx="5430">
                  <c:v>33.447000000000003</c:v>
                </c:pt>
                <c:pt idx="5431">
                  <c:v>34.183999999999997</c:v>
                </c:pt>
                <c:pt idx="5432">
                  <c:v>35.152999999999999</c:v>
                </c:pt>
                <c:pt idx="5433">
                  <c:v>35.966999999999999</c:v>
                </c:pt>
                <c:pt idx="5434">
                  <c:v>36.563000000000002</c:v>
                </c:pt>
                <c:pt idx="5435">
                  <c:v>37.363999999999997</c:v>
                </c:pt>
                <c:pt idx="5436">
                  <c:v>38.234999999999999</c:v>
                </c:pt>
                <c:pt idx="5437">
                  <c:v>39.234000000000002</c:v>
                </c:pt>
                <c:pt idx="5438">
                  <c:v>40.079000000000001</c:v>
                </c:pt>
                <c:pt idx="5439">
                  <c:v>40.496000000000002</c:v>
                </c:pt>
                <c:pt idx="5440">
                  <c:v>40.715000000000003</c:v>
                </c:pt>
                <c:pt idx="5441">
                  <c:v>40.698</c:v>
                </c:pt>
                <c:pt idx="5442">
                  <c:v>40.652999999999999</c:v>
                </c:pt>
                <c:pt idx="5443">
                  <c:v>40.447000000000003</c:v>
                </c:pt>
                <c:pt idx="5444">
                  <c:v>40.26</c:v>
                </c:pt>
                <c:pt idx="5445">
                  <c:v>40.554000000000002</c:v>
                </c:pt>
                <c:pt idx="5446">
                  <c:v>41.073</c:v>
                </c:pt>
                <c:pt idx="5447">
                  <c:v>41.584000000000003</c:v>
                </c:pt>
                <c:pt idx="5448">
                  <c:v>41.936999999999998</c:v>
                </c:pt>
                <c:pt idx="5449">
                  <c:v>42.201999999999998</c:v>
                </c:pt>
                <c:pt idx="5450">
                  <c:v>42.316000000000003</c:v>
                </c:pt>
                <c:pt idx="5451">
                  <c:v>42.344000000000001</c:v>
                </c:pt>
                <c:pt idx="5452">
                  <c:v>42.606000000000002</c:v>
                </c:pt>
                <c:pt idx="5453">
                  <c:v>42.759</c:v>
                </c:pt>
                <c:pt idx="5454">
                  <c:v>43.018999999999998</c:v>
                </c:pt>
                <c:pt idx="5455">
                  <c:v>43.591999999999999</c:v>
                </c:pt>
                <c:pt idx="5456">
                  <c:v>44.018000000000001</c:v>
                </c:pt>
                <c:pt idx="5457">
                  <c:v>44.265000000000001</c:v>
                </c:pt>
                <c:pt idx="5458">
                  <c:v>44.24</c:v>
                </c:pt>
                <c:pt idx="5459">
                  <c:v>43.853000000000002</c:v>
                </c:pt>
                <c:pt idx="5460">
                  <c:v>43.643000000000001</c:v>
                </c:pt>
                <c:pt idx="5461">
                  <c:v>43.777000000000001</c:v>
                </c:pt>
                <c:pt idx="5462">
                  <c:v>44.287999999999997</c:v>
                </c:pt>
                <c:pt idx="5463">
                  <c:v>45.06</c:v>
                </c:pt>
                <c:pt idx="5464">
                  <c:v>45.994999999999997</c:v>
                </c:pt>
                <c:pt idx="5465">
                  <c:v>46.758000000000003</c:v>
                </c:pt>
                <c:pt idx="5466">
                  <c:v>47.104999999999997</c:v>
                </c:pt>
                <c:pt idx="5467">
                  <c:v>47.314999999999998</c:v>
                </c:pt>
                <c:pt idx="5468">
                  <c:v>47.365000000000002</c:v>
                </c:pt>
                <c:pt idx="5469">
                  <c:v>47.356000000000002</c:v>
                </c:pt>
                <c:pt idx="5470">
                  <c:v>47.640999999999998</c:v>
                </c:pt>
                <c:pt idx="5471">
                  <c:v>48.154000000000003</c:v>
                </c:pt>
                <c:pt idx="5472">
                  <c:v>48.719000000000001</c:v>
                </c:pt>
                <c:pt idx="5473">
                  <c:v>49.381</c:v>
                </c:pt>
                <c:pt idx="5474">
                  <c:v>49.895000000000003</c:v>
                </c:pt>
                <c:pt idx="5475">
                  <c:v>50.338000000000001</c:v>
                </c:pt>
                <c:pt idx="5476">
                  <c:v>50.28</c:v>
                </c:pt>
                <c:pt idx="5477">
                  <c:v>50.091999999999999</c:v>
                </c:pt>
                <c:pt idx="5478">
                  <c:v>50.308</c:v>
                </c:pt>
                <c:pt idx="5479">
                  <c:v>50.600999999999999</c:v>
                </c:pt>
                <c:pt idx="5480">
                  <c:v>50.890999999999998</c:v>
                </c:pt>
                <c:pt idx="5481">
                  <c:v>50.899000000000001</c:v>
                </c:pt>
                <c:pt idx="5482">
                  <c:v>50.686999999999998</c:v>
                </c:pt>
                <c:pt idx="5483">
                  <c:v>50.61</c:v>
                </c:pt>
                <c:pt idx="5484">
                  <c:v>51.191000000000003</c:v>
                </c:pt>
                <c:pt idx="5485">
                  <c:v>51.51</c:v>
                </c:pt>
                <c:pt idx="5486">
                  <c:v>51.954999999999998</c:v>
                </c:pt>
                <c:pt idx="5487">
                  <c:v>52.350999999999999</c:v>
                </c:pt>
                <c:pt idx="5488">
                  <c:v>52.31</c:v>
                </c:pt>
                <c:pt idx="5489">
                  <c:v>52.423999999999999</c:v>
                </c:pt>
                <c:pt idx="5490">
                  <c:v>52.588999999999999</c:v>
                </c:pt>
                <c:pt idx="5491">
                  <c:v>52.703000000000003</c:v>
                </c:pt>
                <c:pt idx="5492">
                  <c:v>53.146999999999998</c:v>
                </c:pt>
                <c:pt idx="5493">
                  <c:v>53.866999999999997</c:v>
                </c:pt>
                <c:pt idx="5494">
                  <c:v>54.472999999999999</c:v>
                </c:pt>
                <c:pt idx="5495">
                  <c:v>54.927999999999997</c:v>
                </c:pt>
                <c:pt idx="5496">
                  <c:v>55.445999999999998</c:v>
                </c:pt>
                <c:pt idx="5497">
                  <c:v>55.624000000000002</c:v>
                </c:pt>
                <c:pt idx="5498">
                  <c:v>55.615000000000002</c:v>
                </c:pt>
                <c:pt idx="5499">
                  <c:v>55.325000000000003</c:v>
                </c:pt>
                <c:pt idx="5500">
                  <c:v>54.853000000000002</c:v>
                </c:pt>
                <c:pt idx="5501">
                  <c:v>54.884999999999998</c:v>
                </c:pt>
                <c:pt idx="5502">
                  <c:v>55.453000000000003</c:v>
                </c:pt>
                <c:pt idx="5503">
                  <c:v>55.911999999999999</c:v>
                </c:pt>
                <c:pt idx="5504">
                  <c:v>56.28</c:v>
                </c:pt>
                <c:pt idx="5505">
                  <c:v>56.253999999999998</c:v>
                </c:pt>
                <c:pt idx="5506">
                  <c:v>55.831000000000003</c:v>
                </c:pt>
                <c:pt idx="5507">
                  <c:v>55.417000000000002</c:v>
                </c:pt>
                <c:pt idx="5508">
                  <c:v>55.484999999999999</c:v>
                </c:pt>
                <c:pt idx="5509">
                  <c:v>55.814</c:v>
                </c:pt>
                <c:pt idx="5510">
                  <c:v>56.238</c:v>
                </c:pt>
                <c:pt idx="5511">
                  <c:v>56.985999999999997</c:v>
                </c:pt>
                <c:pt idx="5512">
                  <c:v>57.341999999999999</c:v>
                </c:pt>
                <c:pt idx="5513">
                  <c:v>57.625</c:v>
                </c:pt>
                <c:pt idx="5514">
                  <c:v>57.628</c:v>
                </c:pt>
                <c:pt idx="5515">
                  <c:v>57.368000000000002</c:v>
                </c:pt>
                <c:pt idx="5516">
                  <c:v>57.494999999999997</c:v>
                </c:pt>
                <c:pt idx="5517">
                  <c:v>57.591999999999999</c:v>
                </c:pt>
                <c:pt idx="5518">
                  <c:v>57.624000000000002</c:v>
                </c:pt>
                <c:pt idx="5519">
                  <c:v>57.89</c:v>
                </c:pt>
                <c:pt idx="5520">
                  <c:v>57.869</c:v>
                </c:pt>
                <c:pt idx="5521">
                  <c:v>57.631</c:v>
                </c:pt>
                <c:pt idx="5522">
                  <c:v>57.463000000000001</c:v>
                </c:pt>
                <c:pt idx="5523">
                  <c:v>57.018999999999998</c:v>
                </c:pt>
                <c:pt idx="5524">
                  <c:v>56.726999999999997</c:v>
                </c:pt>
                <c:pt idx="5525">
                  <c:v>56.716999999999999</c:v>
                </c:pt>
                <c:pt idx="5526">
                  <c:v>56.470999999999997</c:v>
                </c:pt>
                <c:pt idx="5527">
                  <c:v>56.073999999999998</c:v>
                </c:pt>
                <c:pt idx="5528">
                  <c:v>55.555</c:v>
                </c:pt>
                <c:pt idx="5529">
                  <c:v>54.845999999999997</c:v>
                </c:pt>
                <c:pt idx="5530">
                  <c:v>53.893999999999998</c:v>
                </c:pt>
                <c:pt idx="5531">
                  <c:v>52.722000000000001</c:v>
                </c:pt>
                <c:pt idx="5532">
                  <c:v>51.218000000000004</c:v>
                </c:pt>
                <c:pt idx="5533">
                  <c:v>49.51</c:v>
                </c:pt>
                <c:pt idx="5534">
                  <c:v>47.728000000000002</c:v>
                </c:pt>
                <c:pt idx="5535">
                  <c:v>45.753999999999998</c:v>
                </c:pt>
                <c:pt idx="5536">
                  <c:v>43.323</c:v>
                </c:pt>
                <c:pt idx="5537">
                  <c:v>40.441000000000003</c:v>
                </c:pt>
                <c:pt idx="5538">
                  <c:v>37.287999999999997</c:v>
                </c:pt>
                <c:pt idx="5539">
                  <c:v>33.610999999999997</c:v>
                </c:pt>
                <c:pt idx="5540">
                  <c:v>29.667000000000002</c:v>
                </c:pt>
                <c:pt idx="5541">
                  <c:v>25.992999999999999</c:v>
                </c:pt>
                <c:pt idx="5542">
                  <c:v>23.117000000000001</c:v>
                </c:pt>
                <c:pt idx="5543">
                  <c:v>20.77</c:v>
                </c:pt>
                <c:pt idx="5544">
                  <c:v>18.483000000000001</c:v>
                </c:pt>
                <c:pt idx="5545">
                  <c:v>16.597999999999999</c:v>
                </c:pt>
                <c:pt idx="5546">
                  <c:v>15.069000000000001</c:v>
                </c:pt>
                <c:pt idx="5547">
                  <c:v>13.698</c:v>
                </c:pt>
                <c:pt idx="5548">
                  <c:v>12.364000000000001</c:v>
                </c:pt>
                <c:pt idx="5549">
                  <c:v>10.801</c:v>
                </c:pt>
                <c:pt idx="5550">
                  <c:v>9.1494</c:v>
                </c:pt>
                <c:pt idx="5551">
                  <c:v>7.8085000000000004</c:v>
                </c:pt>
                <c:pt idx="5552">
                  <c:v>7.0134999999999996</c:v>
                </c:pt>
                <c:pt idx="5553">
                  <c:v>6.6124000000000001</c:v>
                </c:pt>
                <c:pt idx="5554">
                  <c:v>6.0871000000000004</c:v>
                </c:pt>
                <c:pt idx="5555">
                  <c:v>5.4257999999999997</c:v>
                </c:pt>
                <c:pt idx="5556">
                  <c:v>4.6791</c:v>
                </c:pt>
                <c:pt idx="5557">
                  <c:v>3.9990000000000001</c:v>
                </c:pt>
                <c:pt idx="5558">
                  <c:v>3.3336999999999999</c:v>
                </c:pt>
                <c:pt idx="5559">
                  <c:v>2.6657000000000002</c:v>
                </c:pt>
                <c:pt idx="5560">
                  <c:v>2.1034000000000002</c:v>
                </c:pt>
                <c:pt idx="5561">
                  <c:v>1.5136000000000001</c:v>
                </c:pt>
                <c:pt idx="5562">
                  <c:v>0.99707000000000001</c:v>
                </c:pt>
                <c:pt idx="5563">
                  <c:v>0.56340000000000001</c:v>
                </c:pt>
                <c:pt idx="5564">
                  <c:v>0.24424000000000001</c:v>
                </c:pt>
                <c:pt idx="5565">
                  <c:v>-5.7674000000000003E-2</c:v>
                </c:pt>
                <c:pt idx="5566">
                  <c:v>-0.49109000000000003</c:v>
                </c:pt>
                <c:pt idx="5567">
                  <c:v>-0.86119000000000001</c:v>
                </c:pt>
                <c:pt idx="5568">
                  <c:v>-1.2751999999999999</c:v>
                </c:pt>
                <c:pt idx="5569">
                  <c:v>-1.9357</c:v>
                </c:pt>
                <c:pt idx="5570">
                  <c:v>-2.2968999999999999</c:v>
                </c:pt>
                <c:pt idx="5571">
                  <c:v>-2.5451999999999999</c:v>
                </c:pt>
                <c:pt idx="5572">
                  <c:v>-2.7081</c:v>
                </c:pt>
                <c:pt idx="5573">
                  <c:v>-2.8092999999999999</c:v>
                </c:pt>
                <c:pt idx="5574">
                  <c:v>-2.8866999999999998</c:v>
                </c:pt>
                <c:pt idx="5575">
                  <c:v>-2.9851000000000001</c:v>
                </c:pt>
                <c:pt idx="5576">
                  <c:v>-3.1168999999999998</c:v>
                </c:pt>
                <c:pt idx="5577">
                  <c:v>-3.1709999999999998</c:v>
                </c:pt>
                <c:pt idx="5578">
                  <c:v>-3.2269999999999999</c:v>
                </c:pt>
                <c:pt idx="5579">
                  <c:v>-3.2991999999999999</c:v>
                </c:pt>
                <c:pt idx="5580">
                  <c:v>-3.3359999999999999</c:v>
                </c:pt>
                <c:pt idx="5581">
                  <c:v>-3.5373999999999999</c:v>
                </c:pt>
                <c:pt idx="5582">
                  <c:v>-3.6892999999999998</c:v>
                </c:pt>
                <c:pt idx="5583">
                  <c:v>-3.8260000000000001</c:v>
                </c:pt>
                <c:pt idx="5584">
                  <c:v>-4.0198</c:v>
                </c:pt>
                <c:pt idx="5585">
                  <c:v>-4.1814999999999998</c:v>
                </c:pt>
                <c:pt idx="5586">
                  <c:v>-4.3148</c:v>
                </c:pt>
                <c:pt idx="5587">
                  <c:v>-4.4401000000000002</c:v>
                </c:pt>
                <c:pt idx="5588">
                  <c:v>-4.5415999999999999</c:v>
                </c:pt>
                <c:pt idx="5589">
                  <c:v>-4.7352999999999996</c:v>
                </c:pt>
                <c:pt idx="5590">
                  <c:v>-4.8978000000000002</c:v>
                </c:pt>
                <c:pt idx="5591">
                  <c:v>-5.0594000000000001</c:v>
                </c:pt>
                <c:pt idx="5592">
                  <c:v>-5.2232000000000003</c:v>
                </c:pt>
                <c:pt idx="5593">
                  <c:v>-5.3811</c:v>
                </c:pt>
                <c:pt idx="5594">
                  <c:v>-5.5811999999999999</c:v>
                </c:pt>
                <c:pt idx="5595">
                  <c:v>-5.8188000000000004</c:v>
                </c:pt>
                <c:pt idx="5596">
                  <c:v>-6.1311999999999998</c:v>
                </c:pt>
                <c:pt idx="5597">
                  <c:v>-6.3372000000000002</c:v>
                </c:pt>
                <c:pt idx="5598">
                  <c:v>-6.5263999999999998</c:v>
                </c:pt>
                <c:pt idx="5599">
                  <c:v>-6.7827999999999999</c:v>
                </c:pt>
                <c:pt idx="5600">
                  <c:v>-7.1120999999999999</c:v>
                </c:pt>
                <c:pt idx="5601">
                  <c:v>-7.4702999999999999</c:v>
                </c:pt>
                <c:pt idx="5602">
                  <c:v>-8.0464000000000002</c:v>
                </c:pt>
                <c:pt idx="5603">
                  <c:v>-8.7085000000000008</c:v>
                </c:pt>
                <c:pt idx="5604">
                  <c:v>-9.4206000000000003</c:v>
                </c:pt>
                <c:pt idx="5605">
                  <c:v>-10.053000000000001</c:v>
                </c:pt>
                <c:pt idx="5606">
                  <c:v>-11.153</c:v>
                </c:pt>
                <c:pt idx="5607">
                  <c:v>-12.351000000000001</c:v>
                </c:pt>
                <c:pt idx="5608">
                  <c:v>-13.352</c:v>
                </c:pt>
                <c:pt idx="5609">
                  <c:v>-14.242000000000001</c:v>
                </c:pt>
                <c:pt idx="5610">
                  <c:v>-15.295999999999999</c:v>
                </c:pt>
                <c:pt idx="5611">
                  <c:v>-16.178999999999998</c:v>
                </c:pt>
                <c:pt idx="5612">
                  <c:v>-16.558</c:v>
                </c:pt>
                <c:pt idx="5613">
                  <c:v>-16.847000000000001</c:v>
                </c:pt>
                <c:pt idx="5614">
                  <c:v>-17.582000000000001</c:v>
                </c:pt>
                <c:pt idx="5615">
                  <c:v>-18.777000000000001</c:v>
                </c:pt>
                <c:pt idx="5616">
                  <c:v>-20.61</c:v>
                </c:pt>
                <c:pt idx="5617">
                  <c:v>-21.763999999999999</c:v>
                </c:pt>
                <c:pt idx="5618">
                  <c:v>-22.193999999999999</c:v>
                </c:pt>
                <c:pt idx="5619">
                  <c:v>-22.692</c:v>
                </c:pt>
                <c:pt idx="5620">
                  <c:v>-23.834</c:v>
                </c:pt>
                <c:pt idx="5621">
                  <c:v>-25.34</c:v>
                </c:pt>
                <c:pt idx="5622">
                  <c:v>-26.527000000000001</c:v>
                </c:pt>
                <c:pt idx="5623">
                  <c:v>-27.15</c:v>
                </c:pt>
                <c:pt idx="5624">
                  <c:v>-27.684999999999999</c:v>
                </c:pt>
                <c:pt idx="5625">
                  <c:v>-28.613</c:v>
                </c:pt>
                <c:pt idx="5626">
                  <c:v>-29.866</c:v>
                </c:pt>
                <c:pt idx="5627">
                  <c:v>-31.103999999999999</c:v>
                </c:pt>
                <c:pt idx="5628">
                  <c:v>-32.470999999999997</c:v>
                </c:pt>
                <c:pt idx="5629">
                  <c:v>-33.719000000000001</c:v>
                </c:pt>
                <c:pt idx="5630">
                  <c:v>-34.462000000000003</c:v>
                </c:pt>
                <c:pt idx="5631">
                  <c:v>-35.204000000000001</c:v>
                </c:pt>
                <c:pt idx="5632">
                  <c:v>-36.179000000000002</c:v>
                </c:pt>
                <c:pt idx="5633">
                  <c:v>-37.463000000000001</c:v>
                </c:pt>
                <c:pt idx="5634">
                  <c:v>-38.573</c:v>
                </c:pt>
                <c:pt idx="5635">
                  <c:v>-39.277999999999999</c:v>
                </c:pt>
                <c:pt idx="5636">
                  <c:v>-39.655000000000001</c:v>
                </c:pt>
                <c:pt idx="5637">
                  <c:v>-40.229999999999997</c:v>
                </c:pt>
                <c:pt idx="5638">
                  <c:v>-41.31</c:v>
                </c:pt>
                <c:pt idx="5639">
                  <c:v>-42.61</c:v>
                </c:pt>
                <c:pt idx="5640">
                  <c:v>-43.701000000000001</c:v>
                </c:pt>
                <c:pt idx="5641">
                  <c:v>-44.667000000000002</c:v>
                </c:pt>
                <c:pt idx="5642">
                  <c:v>-45.430999999999997</c:v>
                </c:pt>
                <c:pt idx="5643">
                  <c:v>-46.253999999999998</c:v>
                </c:pt>
                <c:pt idx="5644">
                  <c:v>-47.561</c:v>
                </c:pt>
                <c:pt idx="5645">
                  <c:v>-48.845999999999997</c:v>
                </c:pt>
                <c:pt idx="5646">
                  <c:v>-49.779000000000003</c:v>
                </c:pt>
                <c:pt idx="5647">
                  <c:v>-50.302</c:v>
                </c:pt>
                <c:pt idx="5648">
                  <c:v>-50.643000000000001</c:v>
                </c:pt>
                <c:pt idx="5649">
                  <c:v>-51.043999999999997</c:v>
                </c:pt>
                <c:pt idx="5650">
                  <c:v>-51.697000000000003</c:v>
                </c:pt>
                <c:pt idx="5651">
                  <c:v>-52.113</c:v>
                </c:pt>
                <c:pt idx="5652">
                  <c:v>-53.048999999999999</c:v>
                </c:pt>
                <c:pt idx="5653">
                  <c:v>-54.314</c:v>
                </c:pt>
                <c:pt idx="5654">
                  <c:v>-55.539000000000001</c:v>
                </c:pt>
                <c:pt idx="5655">
                  <c:v>-56.927999999999997</c:v>
                </c:pt>
                <c:pt idx="5656">
                  <c:v>-57.834000000000003</c:v>
                </c:pt>
                <c:pt idx="5657">
                  <c:v>-58.018999999999998</c:v>
                </c:pt>
                <c:pt idx="5658">
                  <c:v>-57.843000000000004</c:v>
                </c:pt>
                <c:pt idx="5659">
                  <c:v>-57.432000000000002</c:v>
                </c:pt>
                <c:pt idx="5660">
                  <c:v>-57.915999999999997</c:v>
                </c:pt>
                <c:pt idx="5661">
                  <c:v>-59.588999999999999</c:v>
                </c:pt>
                <c:pt idx="5662">
                  <c:v>-60.451999999999998</c:v>
                </c:pt>
                <c:pt idx="5663">
                  <c:v>-60.533999999999999</c:v>
                </c:pt>
                <c:pt idx="5664">
                  <c:v>-60.514000000000003</c:v>
                </c:pt>
                <c:pt idx="5665">
                  <c:v>-60.953000000000003</c:v>
                </c:pt>
                <c:pt idx="5666">
                  <c:v>-62.262</c:v>
                </c:pt>
                <c:pt idx="5667">
                  <c:v>-64.192999999999998</c:v>
                </c:pt>
                <c:pt idx="5668">
                  <c:v>-65.238</c:v>
                </c:pt>
                <c:pt idx="5669">
                  <c:v>-65.22</c:v>
                </c:pt>
                <c:pt idx="5670">
                  <c:v>-64.561999999999998</c:v>
                </c:pt>
                <c:pt idx="5671">
                  <c:v>-64.771000000000001</c:v>
                </c:pt>
                <c:pt idx="5672">
                  <c:v>-64.983999999999995</c:v>
                </c:pt>
                <c:pt idx="5673">
                  <c:v>-65.387</c:v>
                </c:pt>
                <c:pt idx="5674">
                  <c:v>-66.55</c:v>
                </c:pt>
                <c:pt idx="5675">
                  <c:v>-67.448999999999998</c:v>
                </c:pt>
                <c:pt idx="5676">
                  <c:v>-67.400000000000006</c:v>
                </c:pt>
                <c:pt idx="5677">
                  <c:v>-67.325000000000003</c:v>
                </c:pt>
                <c:pt idx="5678">
                  <c:v>-67.605000000000004</c:v>
                </c:pt>
                <c:pt idx="5679">
                  <c:v>-67.709999999999994</c:v>
                </c:pt>
                <c:pt idx="5680">
                  <c:v>-67.543000000000006</c:v>
                </c:pt>
                <c:pt idx="5681">
                  <c:v>-66.66</c:v>
                </c:pt>
                <c:pt idx="5682">
                  <c:v>-66.144000000000005</c:v>
                </c:pt>
                <c:pt idx="5683">
                  <c:v>-66.710999999999999</c:v>
                </c:pt>
                <c:pt idx="5684">
                  <c:v>-67.545000000000002</c:v>
                </c:pt>
                <c:pt idx="5685">
                  <c:v>-68.691000000000003</c:v>
                </c:pt>
                <c:pt idx="5686">
                  <c:v>-69.337000000000003</c:v>
                </c:pt>
                <c:pt idx="5687">
                  <c:v>-69.174999999999997</c:v>
                </c:pt>
                <c:pt idx="5688">
                  <c:v>-68.108000000000004</c:v>
                </c:pt>
                <c:pt idx="5689">
                  <c:v>-67.191000000000003</c:v>
                </c:pt>
                <c:pt idx="5690">
                  <c:v>-66.855999999999995</c:v>
                </c:pt>
                <c:pt idx="5691">
                  <c:v>-67.412999999999997</c:v>
                </c:pt>
                <c:pt idx="5692">
                  <c:v>-67.703999999999994</c:v>
                </c:pt>
                <c:pt idx="5693">
                  <c:v>-67.876999999999995</c:v>
                </c:pt>
                <c:pt idx="5694">
                  <c:v>-68.36</c:v>
                </c:pt>
                <c:pt idx="5695">
                  <c:v>-68.814999999999998</c:v>
                </c:pt>
                <c:pt idx="5696">
                  <c:v>-69.799000000000007</c:v>
                </c:pt>
                <c:pt idx="5697">
                  <c:v>-71.274000000000001</c:v>
                </c:pt>
                <c:pt idx="5698">
                  <c:v>-72.370999999999995</c:v>
                </c:pt>
                <c:pt idx="5699">
                  <c:v>-72.674999999999997</c:v>
                </c:pt>
                <c:pt idx="5700">
                  <c:v>-71.942999999999998</c:v>
                </c:pt>
                <c:pt idx="5701">
                  <c:v>-70.662999999999997</c:v>
                </c:pt>
                <c:pt idx="5702">
                  <c:v>-70.522000000000006</c:v>
                </c:pt>
                <c:pt idx="5703">
                  <c:v>-71.436999999999998</c:v>
                </c:pt>
                <c:pt idx="5704">
                  <c:v>-72.376999999999995</c:v>
                </c:pt>
                <c:pt idx="5705">
                  <c:v>-72.11</c:v>
                </c:pt>
                <c:pt idx="5706">
                  <c:v>-70.534999999999997</c:v>
                </c:pt>
                <c:pt idx="5707">
                  <c:v>-69.162000000000006</c:v>
                </c:pt>
                <c:pt idx="5708">
                  <c:v>-68.855999999999995</c:v>
                </c:pt>
                <c:pt idx="5709">
                  <c:v>-69.173000000000002</c:v>
                </c:pt>
                <c:pt idx="5710">
                  <c:v>-69.995999999999995</c:v>
                </c:pt>
                <c:pt idx="5711">
                  <c:v>-70.606999999999999</c:v>
                </c:pt>
                <c:pt idx="5712">
                  <c:v>-69.893000000000001</c:v>
                </c:pt>
                <c:pt idx="5713">
                  <c:v>-69.14</c:v>
                </c:pt>
                <c:pt idx="5714">
                  <c:v>-69.159000000000006</c:v>
                </c:pt>
                <c:pt idx="5715">
                  <c:v>-69.631</c:v>
                </c:pt>
                <c:pt idx="5716">
                  <c:v>-70.293000000000006</c:v>
                </c:pt>
                <c:pt idx="5717">
                  <c:v>-70.427000000000007</c:v>
                </c:pt>
                <c:pt idx="5718">
                  <c:v>-69.361999999999995</c:v>
                </c:pt>
                <c:pt idx="5719">
                  <c:v>-68.278999999999996</c:v>
                </c:pt>
                <c:pt idx="5720">
                  <c:v>-67.924000000000007</c:v>
                </c:pt>
                <c:pt idx="5721">
                  <c:v>-68.385999999999996</c:v>
                </c:pt>
                <c:pt idx="5722">
                  <c:v>-69.271000000000001</c:v>
                </c:pt>
                <c:pt idx="5723">
                  <c:v>-69.906999999999996</c:v>
                </c:pt>
                <c:pt idx="5724">
                  <c:v>-69.204999999999998</c:v>
                </c:pt>
                <c:pt idx="5725">
                  <c:v>-67.647000000000006</c:v>
                </c:pt>
                <c:pt idx="5726">
                  <c:v>-66.278000000000006</c:v>
                </c:pt>
                <c:pt idx="5727">
                  <c:v>-66.078000000000003</c:v>
                </c:pt>
                <c:pt idx="5728">
                  <c:v>-66.468000000000004</c:v>
                </c:pt>
                <c:pt idx="5729">
                  <c:v>-66.519000000000005</c:v>
                </c:pt>
                <c:pt idx="5730">
                  <c:v>-65.495000000000005</c:v>
                </c:pt>
                <c:pt idx="5731">
                  <c:v>-64.230999999999995</c:v>
                </c:pt>
                <c:pt idx="5732">
                  <c:v>-63.530999999999999</c:v>
                </c:pt>
                <c:pt idx="5733">
                  <c:v>-63.31</c:v>
                </c:pt>
                <c:pt idx="5734">
                  <c:v>-63.551000000000002</c:v>
                </c:pt>
                <c:pt idx="5735">
                  <c:v>-63.094999999999999</c:v>
                </c:pt>
                <c:pt idx="5736">
                  <c:v>-61.945999999999998</c:v>
                </c:pt>
                <c:pt idx="5737">
                  <c:v>-60.110999999999997</c:v>
                </c:pt>
                <c:pt idx="5738">
                  <c:v>-57.968000000000004</c:v>
                </c:pt>
                <c:pt idx="5739">
                  <c:v>-55.66</c:v>
                </c:pt>
                <c:pt idx="5740">
                  <c:v>-53.545000000000002</c:v>
                </c:pt>
                <c:pt idx="5741">
                  <c:v>-51.926000000000002</c:v>
                </c:pt>
                <c:pt idx="5742">
                  <c:v>-50.02</c:v>
                </c:pt>
                <c:pt idx="5743">
                  <c:v>-48.033999999999999</c:v>
                </c:pt>
                <c:pt idx="5744">
                  <c:v>-45.723999999999997</c:v>
                </c:pt>
                <c:pt idx="5745">
                  <c:v>-42.515000000000001</c:v>
                </c:pt>
                <c:pt idx="5746">
                  <c:v>-39.935000000000002</c:v>
                </c:pt>
                <c:pt idx="5747">
                  <c:v>-38.72</c:v>
                </c:pt>
                <c:pt idx="5748">
                  <c:v>-37.401000000000003</c:v>
                </c:pt>
                <c:pt idx="5749">
                  <c:v>-36.223999999999997</c:v>
                </c:pt>
                <c:pt idx="5750">
                  <c:v>-34.125</c:v>
                </c:pt>
                <c:pt idx="5751">
                  <c:v>-31.5</c:v>
                </c:pt>
                <c:pt idx="5752">
                  <c:v>-30.187000000000001</c:v>
                </c:pt>
                <c:pt idx="5753">
                  <c:v>-28.263999999999999</c:v>
                </c:pt>
                <c:pt idx="5754">
                  <c:v>-26.052</c:v>
                </c:pt>
                <c:pt idx="5755">
                  <c:v>-24.305</c:v>
                </c:pt>
                <c:pt idx="5756">
                  <c:v>-22.748000000000001</c:v>
                </c:pt>
                <c:pt idx="5757">
                  <c:v>-21.207999999999998</c:v>
                </c:pt>
                <c:pt idx="5758">
                  <c:v>-19.792000000000002</c:v>
                </c:pt>
                <c:pt idx="5759">
                  <c:v>-18.689</c:v>
                </c:pt>
                <c:pt idx="5760">
                  <c:v>-17.763999999999999</c:v>
                </c:pt>
                <c:pt idx="5761">
                  <c:v>-16.79</c:v>
                </c:pt>
                <c:pt idx="5762">
                  <c:v>-15.734999999999999</c:v>
                </c:pt>
                <c:pt idx="5763">
                  <c:v>-14.763999999999999</c:v>
                </c:pt>
                <c:pt idx="5764">
                  <c:v>-13.801</c:v>
                </c:pt>
                <c:pt idx="5765">
                  <c:v>-12.919</c:v>
                </c:pt>
                <c:pt idx="5766">
                  <c:v>-12.176</c:v>
                </c:pt>
                <c:pt idx="5767">
                  <c:v>-11.43</c:v>
                </c:pt>
                <c:pt idx="5768">
                  <c:v>-10.683</c:v>
                </c:pt>
                <c:pt idx="5769">
                  <c:v>-9.9396000000000004</c:v>
                </c:pt>
                <c:pt idx="5770">
                  <c:v>-9.2124000000000006</c:v>
                </c:pt>
                <c:pt idx="5771">
                  <c:v>-8.5654000000000003</c:v>
                </c:pt>
                <c:pt idx="5772">
                  <c:v>-7.9653999999999998</c:v>
                </c:pt>
                <c:pt idx="5773">
                  <c:v>-7.5046999999999997</c:v>
                </c:pt>
                <c:pt idx="5774">
                  <c:v>-7.0781000000000001</c:v>
                </c:pt>
                <c:pt idx="5775">
                  <c:v>-6.5613999999999999</c:v>
                </c:pt>
                <c:pt idx="5776">
                  <c:v>-6.0831999999999997</c:v>
                </c:pt>
                <c:pt idx="5777">
                  <c:v>-5.6311</c:v>
                </c:pt>
                <c:pt idx="5778">
                  <c:v>-5.2655000000000003</c:v>
                </c:pt>
                <c:pt idx="5779">
                  <c:v>-4.9926000000000004</c:v>
                </c:pt>
                <c:pt idx="5780">
                  <c:v>-4.7465000000000002</c:v>
                </c:pt>
                <c:pt idx="5781">
                  <c:v>-4.6200999999999999</c:v>
                </c:pt>
                <c:pt idx="5782">
                  <c:v>-4.5248999999999997</c:v>
                </c:pt>
                <c:pt idx="5783">
                  <c:v>-4.2698</c:v>
                </c:pt>
                <c:pt idx="5784">
                  <c:v>-4.0956999999999999</c:v>
                </c:pt>
                <c:pt idx="5785">
                  <c:v>-3.7509999999999999</c:v>
                </c:pt>
                <c:pt idx="5786">
                  <c:v>-3.5131999999999999</c:v>
                </c:pt>
                <c:pt idx="5787">
                  <c:v>-3.4359000000000002</c:v>
                </c:pt>
                <c:pt idx="5788">
                  <c:v>-3.4458000000000002</c:v>
                </c:pt>
                <c:pt idx="5789">
                  <c:v>-3.4773000000000001</c:v>
                </c:pt>
                <c:pt idx="5790">
                  <c:v>-3.5133999999999999</c:v>
                </c:pt>
                <c:pt idx="5791">
                  <c:v>-3.5638999999999998</c:v>
                </c:pt>
                <c:pt idx="5792">
                  <c:v>-3.5634999999999999</c:v>
                </c:pt>
                <c:pt idx="5793">
                  <c:v>-3.5064000000000002</c:v>
                </c:pt>
                <c:pt idx="5794">
                  <c:v>-3.5034999999999998</c:v>
                </c:pt>
                <c:pt idx="5795">
                  <c:v>-3.5926999999999998</c:v>
                </c:pt>
                <c:pt idx="5796">
                  <c:v>-3.6976</c:v>
                </c:pt>
                <c:pt idx="5797">
                  <c:v>-3.6587000000000001</c:v>
                </c:pt>
                <c:pt idx="5798">
                  <c:v>-3.5423</c:v>
                </c:pt>
                <c:pt idx="5799">
                  <c:v>-3.5682</c:v>
                </c:pt>
                <c:pt idx="5800">
                  <c:v>-3.6648000000000001</c:v>
                </c:pt>
                <c:pt idx="5801">
                  <c:v>-3.8246000000000002</c:v>
                </c:pt>
                <c:pt idx="5802">
                  <c:v>-3.9967000000000001</c:v>
                </c:pt>
                <c:pt idx="5803">
                  <c:v>-4.0454999999999997</c:v>
                </c:pt>
                <c:pt idx="5804">
                  <c:v>-3.8980999999999999</c:v>
                </c:pt>
                <c:pt idx="5805">
                  <c:v>-3.5806</c:v>
                </c:pt>
                <c:pt idx="5806">
                  <c:v>-3.2042000000000002</c:v>
                </c:pt>
                <c:pt idx="5807">
                  <c:v>-2.7437999999999998</c:v>
                </c:pt>
                <c:pt idx="5808">
                  <c:v>-2.3100999999999998</c:v>
                </c:pt>
                <c:pt idx="5809">
                  <c:v>-1.9215</c:v>
                </c:pt>
                <c:pt idx="5810">
                  <c:v>-1.63</c:v>
                </c:pt>
                <c:pt idx="5811">
                  <c:v>-1.4032</c:v>
                </c:pt>
                <c:pt idx="5812">
                  <c:v>-1.1531</c:v>
                </c:pt>
                <c:pt idx="5813">
                  <c:v>-0.97116000000000002</c:v>
                </c:pt>
                <c:pt idx="5814">
                  <c:v>-1.0427999999999999</c:v>
                </c:pt>
                <c:pt idx="5815">
                  <c:v>-1.1102000000000001</c:v>
                </c:pt>
                <c:pt idx="5816">
                  <c:v>-1.1904999999999999</c:v>
                </c:pt>
                <c:pt idx="5817">
                  <c:v>-1.1129</c:v>
                </c:pt>
                <c:pt idx="5818">
                  <c:v>-0.94032000000000004</c:v>
                </c:pt>
                <c:pt idx="5819">
                  <c:v>-0.66186999999999996</c:v>
                </c:pt>
                <c:pt idx="5820">
                  <c:v>-0.28558</c:v>
                </c:pt>
                <c:pt idx="5821">
                  <c:v>-2.0267000000000002E-3</c:v>
                </c:pt>
                <c:pt idx="5822">
                  <c:v>0.36853999999999998</c:v>
                </c:pt>
                <c:pt idx="5823">
                  <c:v>0.82565999999999995</c:v>
                </c:pt>
                <c:pt idx="5824">
                  <c:v>1.2616000000000001</c:v>
                </c:pt>
                <c:pt idx="5825">
                  <c:v>1.6088</c:v>
                </c:pt>
                <c:pt idx="5826">
                  <c:v>1.8849</c:v>
                </c:pt>
                <c:pt idx="5827">
                  <c:v>2.1724999999999999</c:v>
                </c:pt>
                <c:pt idx="5828">
                  <c:v>2.6879</c:v>
                </c:pt>
                <c:pt idx="5829">
                  <c:v>3.5489000000000002</c:v>
                </c:pt>
                <c:pt idx="5830">
                  <c:v>4.6967999999999996</c:v>
                </c:pt>
                <c:pt idx="5831">
                  <c:v>5.8075000000000001</c:v>
                </c:pt>
                <c:pt idx="5832">
                  <c:v>6.8066000000000004</c:v>
                </c:pt>
                <c:pt idx="5833">
                  <c:v>7.8615000000000004</c:v>
                </c:pt>
                <c:pt idx="5834">
                  <c:v>8.9366000000000003</c:v>
                </c:pt>
                <c:pt idx="5835">
                  <c:v>10.064</c:v>
                </c:pt>
                <c:pt idx="5836">
                  <c:v>11.2</c:v>
                </c:pt>
                <c:pt idx="5837">
                  <c:v>12.404999999999999</c:v>
                </c:pt>
                <c:pt idx="5838">
                  <c:v>12.948</c:v>
                </c:pt>
                <c:pt idx="5839">
                  <c:v>13.436</c:v>
                </c:pt>
                <c:pt idx="5840">
                  <c:v>14.029</c:v>
                </c:pt>
                <c:pt idx="5841">
                  <c:v>14.637</c:v>
                </c:pt>
                <c:pt idx="5842">
                  <c:v>15.276</c:v>
                </c:pt>
                <c:pt idx="5843">
                  <c:v>15.988</c:v>
                </c:pt>
                <c:pt idx="5844">
                  <c:v>16.587</c:v>
                </c:pt>
                <c:pt idx="5845">
                  <c:v>17.405000000000001</c:v>
                </c:pt>
                <c:pt idx="5846">
                  <c:v>18.306999999999999</c:v>
                </c:pt>
                <c:pt idx="5847">
                  <c:v>19.28</c:v>
                </c:pt>
                <c:pt idx="5848">
                  <c:v>20.077000000000002</c:v>
                </c:pt>
                <c:pt idx="5849">
                  <c:v>20.599</c:v>
                </c:pt>
                <c:pt idx="5850">
                  <c:v>21.099</c:v>
                </c:pt>
                <c:pt idx="5851">
                  <c:v>21.725000000000001</c:v>
                </c:pt>
                <c:pt idx="5852">
                  <c:v>22.602</c:v>
                </c:pt>
                <c:pt idx="5853">
                  <c:v>23.454000000000001</c:v>
                </c:pt>
                <c:pt idx="5854">
                  <c:v>24.32</c:v>
                </c:pt>
                <c:pt idx="5855">
                  <c:v>25.143999999999998</c:v>
                </c:pt>
                <c:pt idx="5856">
                  <c:v>25.876000000000001</c:v>
                </c:pt>
                <c:pt idx="5857">
                  <c:v>26.533000000000001</c:v>
                </c:pt>
                <c:pt idx="5858">
                  <c:v>27.164999999999999</c:v>
                </c:pt>
                <c:pt idx="5859">
                  <c:v>27.738</c:v>
                </c:pt>
                <c:pt idx="5860">
                  <c:v>28.338999999999999</c:v>
                </c:pt>
                <c:pt idx="5861">
                  <c:v>28.972000000000001</c:v>
                </c:pt>
                <c:pt idx="5862">
                  <c:v>29.76</c:v>
                </c:pt>
                <c:pt idx="5863">
                  <c:v>30.370999999999999</c:v>
                </c:pt>
                <c:pt idx="5864">
                  <c:v>30.713000000000001</c:v>
                </c:pt>
                <c:pt idx="5865">
                  <c:v>31.091999999999999</c:v>
                </c:pt>
                <c:pt idx="5866">
                  <c:v>31.623000000000001</c:v>
                </c:pt>
                <c:pt idx="5867">
                  <c:v>32.372</c:v>
                </c:pt>
                <c:pt idx="5868">
                  <c:v>33.232999999999997</c:v>
                </c:pt>
                <c:pt idx="5869">
                  <c:v>34.106000000000002</c:v>
                </c:pt>
                <c:pt idx="5870">
                  <c:v>34.835999999999999</c:v>
                </c:pt>
                <c:pt idx="5871">
                  <c:v>35.360999999999997</c:v>
                </c:pt>
                <c:pt idx="5872">
                  <c:v>35.741999999999997</c:v>
                </c:pt>
                <c:pt idx="5873">
                  <c:v>35.994999999999997</c:v>
                </c:pt>
                <c:pt idx="5874">
                  <c:v>36.180999999999997</c:v>
                </c:pt>
                <c:pt idx="5875">
                  <c:v>36.612000000000002</c:v>
                </c:pt>
                <c:pt idx="5876">
                  <c:v>37.131999999999998</c:v>
                </c:pt>
                <c:pt idx="5877">
                  <c:v>37.658000000000001</c:v>
                </c:pt>
                <c:pt idx="5878">
                  <c:v>38.250999999999998</c:v>
                </c:pt>
                <c:pt idx="5879">
                  <c:v>38.773000000000003</c:v>
                </c:pt>
                <c:pt idx="5880">
                  <c:v>38.99</c:v>
                </c:pt>
                <c:pt idx="5881">
                  <c:v>39.234000000000002</c:v>
                </c:pt>
                <c:pt idx="5882">
                  <c:v>39.728000000000002</c:v>
                </c:pt>
                <c:pt idx="5883">
                  <c:v>40.533999999999999</c:v>
                </c:pt>
                <c:pt idx="5884">
                  <c:v>41.384999999999998</c:v>
                </c:pt>
                <c:pt idx="5885">
                  <c:v>42.323999999999998</c:v>
                </c:pt>
                <c:pt idx="5886">
                  <c:v>43.189</c:v>
                </c:pt>
                <c:pt idx="5887">
                  <c:v>43.872</c:v>
                </c:pt>
                <c:pt idx="5888">
                  <c:v>44.468000000000004</c:v>
                </c:pt>
                <c:pt idx="5889">
                  <c:v>44.924999999999997</c:v>
                </c:pt>
                <c:pt idx="5890">
                  <c:v>45.258000000000003</c:v>
                </c:pt>
                <c:pt idx="5891">
                  <c:v>45.295000000000002</c:v>
                </c:pt>
                <c:pt idx="5892">
                  <c:v>45.503</c:v>
                </c:pt>
                <c:pt idx="5893">
                  <c:v>45.837000000000003</c:v>
                </c:pt>
                <c:pt idx="5894">
                  <c:v>46.222000000000001</c:v>
                </c:pt>
                <c:pt idx="5895">
                  <c:v>46.686</c:v>
                </c:pt>
                <c:pt idx="5896">
                  <c:v>47.118000000000002</c:v>
                </c:pt>
                <c:pt idx="5897">
                  <c:v>47.317999999999998</c:v>
                </c:pt>
                <c:pt idx="5898">
                  <c:v>47.488999999999997</c:v>
                </c:pt>
                <c:pt idx="5899">
                  <c:v>47.399000000000001</c:v>
                </c:pt>
                <c:pt idx="5900">
                  <c:v>47.075000000000003</c:v>
                </c:pt>
                <c:pt idx="5901">
                  <c:v>46.835000000000001</c:v>
                </c:pt>
                <c:pt idx="5902">
                  <c:v>46.636000000000003</c:v>
                </c:pt>
                <c:pt idx="5903">
                  <c:v>46.798999999999999</c:v>
                </c:pt>
                <c:pt idx="5904">
                  <c:v>47.158999999999999</c:v>
                </c:pt>
                <c:pt idx="5905">
                  <c:v>47.484000000000002</c:v>
                </c:pt>
                <c:pt idx="5906">
                  <c:v>47.908999999999999</c:v>
                </c:pt>
                <c:pt idx="5907">
                  <c:v>47.988999999999997</c:v>
                </c:pt>
                <c:pt idx="5908">
                  <c:v>47.7</c:v>
                </c:pt>
                <c:pt idx="5909">
                  <c:v>47.350999999999999</c:v>
                </c:pt>
                <c:pt idx="5910">
                  <c:v>47.31</c:v>
                </c:pt>
                <c:pt idx="5911">
                  <c:v>47.366</c:v>
                </c:pt>
                <c:pt idx="5912">
                  <c:v>47.639000000000003</c:v>
                </c:pt>
                <c:pt idx="5913">
                  <c:v>48.113</c:v>
                </c:pt>
                <c:pt idx="5914">
                  <c:v>48.606000000000002</c:v>
                </c:pt>
                <c:pt idx="5915">
                  <c:v>48.828000000000003</c:v>
                </c:pt>
                <c:pt idx="5916">
                  <c:v>48.874000000000002</c:v>
                </c:pt>
                <c:pt idx="5917">
                  <c:v>48.91</c:v>
                </c:pt>
                <c:pt idx="5918">
                  <c:v>48.914000000000001</c:v>
                </c:pt>
                <c:pt idx="5919">
                  <c:v>49.072000000000003</c:v>
                </c:pt>
                <c:pt idx="5920">
                  <c:v>49.561</c:v>
                </c:pt>
                <c:pt idx="5921">
                  <c:v>50.145000000000003</c:v>
                </c:pt>
                <c:pt idx="5922">
                  <c:v>50.523000000000003</c:v>
                </c:pt>
                <c:pt idx="5923">
                  <c:v>50.563000000000002</c:v>
                </c:pt>
                <c:pt idx="5924">
                  <c:v>50.372</c:v>
                </c:pt>
                <c:pt idx="5925">
                  <c:v>50.192999999999998</c:v>
                </c:pt>
                <c:pt idx="5926">
                  <c:v>50.148000000000003</c:v>
                </c:pt>
                <c:pt idx="5927">
                  <c:v>50.018999999999998</c:v>
                </c:pt>
                <c:pt idx="5928">
                  <c:v>49.887</c:v>
                </c:pt>
                <c:pt idx="5929">
                  <c:v>49.636000000000003</c:v>
                </c:pt>
                <c:pt idx="5930">
                  <c:v>49.162999999999997</c:v>
                </c:pt>
                <c:pt idx="5931">
                  <c:v>48.648000000000003</c:v>
                </c:pt>
                <c:pt idx="5932">
                  <c:v>48.164999999999999</c:v>
                </c:pt>
                <c:pt idx="5933">
                  <c:v>47.65</c:v>
                </c:pt>
                <c:pt idx="5934">
                  <c:v>46.834000000000003</c:v>
                </c:pt>
                <c:pt idx="5935">
                  <c:v>45.981000000000002</c:v>
                </c:pt>
                <c:pt idx="5936">
                  <c:v>45.09</c:v>
                </c:pt>
                <c:pt idx="5937">
                  <c:v>44.231999999999999</c:v>
                </c:pt>
                <c:pt idx="5938">
                  <c:v>43.234000000000002</c:v>
                </c:pt>
                <c:pt idx="5939">
                  <c:v>41.954999999999998</c:v>
                </c:pt>
                <c:pt idx="5940">
                  <c:v>40.5</c:v>
                </c:pt>
                <c:pt idx="5941">
                  <c:v>38.823</c:v>
                </c:pt>
                <c:pt idx="5942">
                  <c:v>36.93</c:v>
                </c:pt>
                <c:pt idx="5943">
                  <c:v>35.055999999999997</c:v>
                </c:pt>
                <c:pt idx="5944">
                  <c:v>32.933</c:v>
                </c:pt>
                <c:pt idx="5945">
                  <c:v>30.515000000000001</c:v>
                </c:pt>
                <c:pt idx="5946">
                  <c:v>27.966000000000001</c:v>
                </c:pt>
                <c:pt idx="5947">
                  <c:v>25.391999999999999</c:v>
                </c:pt>
                <c:pt idx="5948">
                  <c:v>22.838000000000001</c:v>
                </c:pt>
                <c:pt idx="5949">
                  <c:v>20.495000000000001</c:v>
                </c:pt>
                <c:pt idx="5950">
                  <c:v>18.760000000000002</c:v>
                </c:pt>
                <c:pt idx="5951">
                  <c:v>17.312000000000001</c:v>
                </c:pt>
                <c:pt idx="5952">
                  <c:v>16.041</c:v>
                </c:pt>
                <c:pt idx="5953">
                  <c:v>14.847</c:v>
                </c:pt>
                <c:pt idx="5954">
                  <c:v>13.638</c:v>
                </c:pt>
                <c:pt idx="5955">
                  <c:v>12.406000000000001</c:v>
                </c:pt>
                <c:pt idx="5956">
                  <c:v>11.07</c:v>
                </c:pt>
                <c:pt idx="5957">
                  <c:v>10.034000000000001</c:v>
                </c:pt>
                <c:pt idx="5958">
                  <c:v>9.2966999999999995</c:v>
                </c:pt>
                <c:pt idx="5959">
                  <c:v>8.5496999999999996</c:v>
                </c:pt>
                <c:pt idx="5960">
                  <c:v>7.8868999999999998</c:v>
                </c:pt>
                <c:pt idx="5961">
                  <c:v>7.4923000000000002</c:v>
                </c:pt>
                <c:pt idx="5962">
                  <c:v>7.2035</c:v>
                </c:pt>
                <c:pt idx="5963">
                  <c:v>7.0218999999999996</c:v>
                </c:pt>
                <c:pt idx="5964">
                  <c:v>6.89</c:v>
                </c:pt>
                <c:pt idx="5965">
                  <c:v>6.6494999999999997</c:v>
                </c:pt>
                <c:pt idx="5966">
                  <c:v>6.0728</c:v>
                </c:pt>
                <c:pt idx="5967">
                  <c:v>5.1143999999999998</c:v>
                </c:pt>
                <c:pt idx="5968">
                  <c:v>3.9493999999999998</c:v>
                </c:pt>
                <c:pt idx="5969">
                  <c:v>2.7694999999999999</c:v>
                </c:pt>
                <c:pt idx="5970">
                  <c:v>1.9956</c:v>
                </c:pt>
                <c:pt idx="5971">
                  <c:v>1.59</c:v>
                </c:pt>
                <c:pt idx="5972">
                  <c:v>1.1954</c:v>
                </c:pt>
                <c:pt idx="5973">
                  <c:v>0.93569999999999998</c:v>
                </c:pt>
                <c:pt idx="5974">
                  <c:v>0.60811999999999999</c:v>
                </c:pt>
                <c:pt idx="5975">
                  <c:v>0.29137999999999997</c:v>
                </c:pt>
                <c:pt idx="5976">
                  <c:v>2.0195E-3</c:v>
                </c:pt>
                <c:pt idx="5977">
                  <c:v>-0.20169999999999999</c:v>
                </c:pt>
                <c:pt idx="5978">
                  <c:v>-0.53237999999999996</c:v>
                </c:pt>
                <c:pt idx="5979">
                  <c:v>-0.98060000000000003</c:v>
                </c:pt>
                <c:pt idx="5980">
                  <c:v>-1.3188</c:v>
                </c:pt>
                <c:pt idx="5981">
                  <c:v>-1.6453</c:v>
                </c:pt>
                <c:pt idx="5982">
                  <c:v>-1.9738</c:v>
                </c:pt>
                <c:pt idx="5983">
                  <c:v>-2.1785999999999999</c:v>
                </c:pt>
                <c:pt idx="5984">
                  <c:v>-2.4312999999999998</c:v>
                </c:pt>
                <c:pt idx="5985">
                  <c:v>-2.6185</c:v>
                </c:pt>
                <c:pt idx="5986">
                  <c:v>-2.8334999999999999</c:v>
                </c:pt>
                <c:pt idx="5987">
                  <c:v>-3.1132</c:v>
                </c:pt>
                <c:pt idx="5988">
                  <c:v>-3.4504999999999999</c:v>
                </c:pt>
                <c:pt idx="5989">
                  <c:v>-3.7970999999999999</c:v>
                </c:pt>
                <c:pt idx="5990">
                  <c:v>-4.0448000000000004</c:v>
                </c:pt>
                <c:pt idx="5991">
                  <c:v>-4.2352999999999996</c:v>
                </c:pt>
                <c:pt idx="5992">
                  <c:v>-4.4081999999999999</c:v>
                </c:pt>
                <c:pt idx="5993">
                  <c:v>-4.5170000000000003</c:v>
                </c:pt>
                <c:pt idx="5994">
                  <c:v>-4.6321000000000003</c:v>
                </c:pt>
                <c:pt idx="5995">
                  <c:v>-4.7083000000000004</c:v>
                </c:pt>
                <c:pt idx="5996">
                  <c:v>-4.8007999999999997</c:v>
                </c:pt>
                <c:pt idx="5997">
                  <c:v>-4.8196000000000003</c:v>
                </c:pt>
                <c:pt idx="5998">
                  <c:v>-4.9522000000000004</c:v>
                </c:pt>
                <c:pt idx="5999">
                  <c:v>-5.2126000000000001</c:v>
                </c:pt>
                <c:pt idx="6000">
                  <c:v>-5.5044000000000004</c:v>
                </c:pt>
                <c:pt idx="6001">
                  <c:v>-5.6197999999999997</c:v>
                </c:pt>
                <c:pt idx="6002">
                  <c:v>-5.5210999999999997</c:v>
                </c:pt>
                <c:pt idx="6003">
                  <c:v>-5.3605999999999998</c:v>
                </c:pt>
                <c:pt idx="6004">
                  <c:v>-5.3681999999999999</c:v>
                </c:pt>
                <c:pt idx="6005">
                  <c:v>-5.4009999999999998</c:v>
                </c:pt>
                <c:pt idx="6006">
                  <c:v>-5.4516999999999998</c:v>
                </c:pt>
                <c:pt idx="6007">
                  <c:v>-5.6426999999999996</c:v>
                </c:pt>
                <c:pt idx="6008">
                  <c:v>-5.8289</c:v>
                </c:pt>
                <c:pt idx="6009">
                  <c:v>-5.9908000000000001</c:v>
                </c:pt>
                <c:pt idx="6010">
                  <c:v>-6.0904999999999996</c:v>
                </c:pt>
                <c:pt idx="6011">
                  <c:v>-6.2313000000000001</c:v>
                </c:pt>
                <c:pt idx="6012">
                  <c:v>-6.2157</c:v>
                </c:pt>
                <c:pt idx="6013">
                  <c:v>-6.1555999999999997</c:v>
                </c:pt>
                <c:pt idx="6014">
                  <c:v>-6.2355</c:v>
                </c:pt>
                <c:pt idx="6015">
                  <c:v>-6.3822000000000001</c:v>
                </c:pt>
                <c:pt idx="6016">
                  <c:v>-6.6220999999999997</c:v>
                </c:pt>
                <c:pt idx="6017">
                  <c:v>-6.7633999999999999</c:v>
                </c:pt>
                <c:pt idx="6018">
                  <c:v>-6.7972000000000001</c:v>
                </c:pt>
                <c:pt idx="6019">
                  <c:v>-6.9282000000000004</c:v>
                </c:pt>
                <c:pt idx="6020">
                  <c:v>-7.0223000000000004</c:v>
                </c:pt>
                <c:pt idx="6021">
                  <c:v>-7.2019000000000002</c:v>
                </c:pt>
                <c:pt idx="6022">
                  <c:v>-7.4004000000000003</c:v>
                </c:pt>
                <c:pt idx="6023">
                  <c:v>-7.3849999999999998</c:v>
                </c:pt>
                <c:pt idx="6024">
                  <c:v>-7.4229000000000003</c:v>
                </c:pt>
                <c:pt idx="6025">
                  <c:v>-7.4739000000000004</c:v>
                </c:pt>
                <c:pt idx="6026">
                  <c:v>-7.6454000000000004</c:v>
                </c:pt>
                <c:pt idx="6027">
                  <c:v>-7.8109000000000002</c:v>
                </c:pt>
                <c:pt idx="6028">
                  <c:v>-8.0557999999999996</c:v>
                </c:pt>
                <c:pt idx="6029">
                  <c:v>-8.3988999999999994</c:v>
                </c:pt>
                <c:pt idx="6030">
                  <c:v>-8.7887000000000004</c:v>
                </c:pt>
                <c:pt idx="6031">
                  <c:v>-9.2288999999999994</c:v>
                </c:pt>
                <c:pt idx="6032">
                  <c:v>-9.7173999999999996</c:v>
                </c:pt>
                <c:pt idx="6033">
                  <c:v>-10.182</c:v>
                </c:pt>
                <c:pt idx="6034">
                  <c:v>-10.667999999999999</c:v>
                </c:pt>
                <c:pt idx="6035">
                  <c:v>-11.148999999999999</c:v>
                </c:pt>
                <c:pt idx="6036">
                  <c:v>-11.535</c:v>
                </c:pt>
                <c:pt idx="6037">
                  <c:v>-11.894</c:v>
                </c:pt>
                <c:pt idx="6038">
                  <c:v>-12.326000000000001</c:v>
                </c:pt>
                <c:pt idx="6039">
                  <c:v>-12.833</c:v>
                </c:pt>
                <c:pt idx="6040">
                  <c:v>-13.275</c:v>
                </c:pt>
                <c:pt idx="6041">
                  <c:v>-13.984</c:v>
                </c:pt>
                <c:pt idx="6042">
                  <c:v>-14.958</c:v>
                </c:pt>
                <c:pt idx="6043">
                  <c:v>-15.948</c:v>
                </c:pt>
                <c:pt idx="6044">
                  <c:v>-16.760000000000002</c:v>
                </c:pt>
                <c:pt idx="6045">
                  <c:v>-17.585000000000001</c:v>
                </c:pt>
                <c:pt idx="6046">
                  <c:v>-18.678999999999998</c:v>
                </c:pt>
                <c:pt idx="6047">
                  <c:v>-19.913</c:v>
                </c:pt>
                <c:pt idx="6048">
                  <c:v>-21.024000000000001</c:v>
                </c:pt>
                <c:pt idx="6049">
                  <c:v>-22.131</c:v>
                </c:pt>
                <c:pt idx="6050">
                  <c:v>-23.492000000000001</c:v>
                </c:pt>
                <c:pt idx="6051">
                  <c:v>-24.88</c:v>
                </c:pt>
                <c:pt idx="6052">
                  <c:v>-26.099</c:v>
                </c:pt>
                <c:pt idx="6053">
                  <c:v>-27.088000000000001</c:v>
                </c:pt>
                <c:pt idx="6054">
                  <c:v>-28.004999999999999</c:v>
                </c:pt>
                <c:pt idx="6055">
                  <c:v>-28.594000000000001</c:v>
                </c:pt>
                <c:pt idx="6056">
                  <c:v>-29.123000000000001</c:v>
                </c:pt>
                <c:pt idx="6057">
                  <c:v>-29.956</c:v>
                </c:pt>
                <c:pt idx="6058">
                  <c:v>-31.03</c:v>
                </c:pt>
                <c:pt idx="6059">
                  <c:v>-32.112000000000002</c:v>
                </c:pt>
                <c:pt idx="6060">
                  <c:v>-33.085000000000001</c:v>
                </c:pt>
                <c:pt idx="6061">
                  <c:v>-34.43</c:v>
                </c:pt>
                <c:pt idx="6062">
                  <c:v>-35.767000000000003</c:v>
                </c:pt>
                <c:pt idx="6063">
                  <c:v>-36.713000000000001</c:v>
                </c:pt>
                <c:pt idx="6064">
                  <c:v>-37.973999999999997</c:v>
                </c:pt>
                <c:pt idx="6065">
                  <c:v>-39.104999999999997</c:v>
                </c:pt>
                <c:pt idx="6066">
                  <c:v>-40.130000000000003</c:v>
                </c:pt>
                <c:pt idx="6067">
                  <c:v>-41.530999999999999</c:v>
                </c:pt>
                <c:pt idx="6068">
                  <c:v>-43.170999999999999</c:v>
                </c:pt>
                <c:pt idx="6069">
                  <c:v>-44.557000000000002</c:v>
                </c:pt>
                <c:pt idx="6070">
                  <c:v>-45.692999999999998</c:v>
                </c:pt>
                <c:pt idx="6071">
                  <c:v>-46.707000000000001</c:v>
                </c:pt>
                <c:pt idx="6072">
                  <c:v>-47.344000000000001</c:v>
                </c:pt>
                <c:pt idx="6073">
                  <c:v>-48.116</c:v>
                </c:pt>
                <c:pt idx="6074">
                  <c:v>-49.314999999999998</c:v>
                </c:pt>
                <c:pt idx="6075">
                  <c:v>-50.536000000000001</c:v>
                </c:pt>
                <c:pt idx="6076">
                  <c:v>-52.756</c:v>
                </c:pt>
                <c:pt idx="6077">
                  <c:v>-55.643999999999998</c:v>
                </c:pt>
                <c:pt idx="6078">
                  <c:v>-58.180999999999997</c:v>
                </c:pt>
                <c:pt idx="6079">
                  <c:v>-59.23</c:v>
                </c:pt>
                <c:pt idx="6080">
                  <c:v>-59.531999999999996</c:v>
                </c:pt>
                <c:pt idx="6081">
                  <c:v>-59.625</c:v>
                </c:pt>
                <c:pt idx="6082">
                  <c:v>-60.417000000000002</c:v>
                </c:pt>
                <c:pt idx="6083">
                  <c:v>-61.887</c:v>
                </c:pt>
                <c:pt idx="6084">
                  <c:v>-63.655999999999999</c:v>
                </c:pt>
                <c:pt idx="6085">
                  <c:v>-64.518000000000001</c:v>
                </c:pt>
                <c:pt idx="6086">
                  <c:v>-65.284000000000006</c:v>
                </c:pt>
                <c:pt idx="6087">
                  <c:v>-66.016999999999996</c:v>
                </c:pt>
                <c:pt idx="6088">
                  <c:v>-66.391999999999996</c:v>
                </c:pt>
                <c:pt idx="6089">
                  <c:v>-66.338999999999999</c:v>
                </c:pt>
                <c:pt idx="6090">
                  <c:v>-66.510999999999996</c:v>
                </c:pt>
                <c:pt idx="6091">
                  <c:v>-66.244</c:v>
                </c:pt>
                <c:pt idx="6092">
                  <c:v>-66.361000000000004</c:v>
                </c:pt>
                <c:pt idx="6093">
                  <c:v>-66.697000000000003</c:v>
                </c:pt>
                <c:pt idx="6094">
                  <c:v>-66.956999999999994</c:v>
                </c:pt>
                <c:pt idx="6095">
                  <c:v>-67.040000000000006</c:v>
                </c:pt>
                <c:pt idx="6096">
                  <c:v>-66.802999999999997</c:v>
                </c:pt>
                <c:pt idx="6097">
                  <c:v>-67.299000000000007</c:v>
                </c:pt>
                <c:pt idx="6098">
                  <c:v>-68.078999999999994</c:v>
                </c:pt>
                <c:pt idx="6099">
                  <c:v>-69.099000000000004</c:v>
                </c:pt>
                <c:pt idx="6100">
                  <c:v>-69.861999999999995</c:v>
                </c:pt>
                <c:pt idx="6101">
                  <c:v>-70.114000000000004</c:v>
                </c:pt>
                <c:pt idx="6102">
                  <c:v>-69.567999999999998</c:v>
                </c:pt>
                <c:pt idx="6103">
                  <c:v>-68.263000000000005</c:v>
                </c:pt>
                <c:pt idx="6104">
                  <c:v>-67.052999999999997</c:v>
                </c:pt>
                <c:pt idx="6105">
                  <c:v>-67.129000000000005</c:v>
                </c:pt>
                <c:pt idx="6106">
                  <c:v>-68.616</c:v>
                </c:pt>
                <c:pt idx="6107">
                  <c:v>-70.132000000000005</c:v>
                </c:pt>
                <c:pt idx="6108">
                  <c:v>-71.275000000000006</c:v>
                </c:pt>
                <c:pt idx="6109">
                  <c:v>-72.561999999999998</c:v>
                </c:pt>
                <c:pt idx="6110">
                  <c:v>-73.388000000000005</c:v>
                </c:pt>
                <c:pt idx="6111">
                  <c:v>-73.254000000000005</c:v>
                </c:pt>
                <c:pt idx="6112">
                  <c:v>-72.593000000000004</c:v>
                </c:pt>
                <c:pt idx="6113">
                  <c:v>-71.113</c:v>
                </c:pt>
                <c:pt idx="6114">
                  <c:v>-69.049000000000007</c:v>
                </c:pt>
                <c:pt idx="6115">
                  <c:v>-67.456000000000003</c:v>
                </c:pt>
                <c:pt idx="6116">
                  <c:v>-67.241</c:v>
                </c:pt>
                <c:pt idx="6117">
                  <c:v>-67.924000000000007</c:v>
                </c:pt>
                <c:pt idx="6118">
                  <c:v>-68.83</c:v>
                </c:pt>
                <c:pt idx="6119">
                  <c:v>-69.659000000000006</c:v>
                </c:pt>
                <c:pt idx="6120">
                  <c:v>-70.138000000000005</c:v>
                </c:pt>
                <c:pt idx="6121">
                  <c:v>-70.521000000000001</c:v>
                </c:pt>
                <c:pt idx="6122">
                  <c:v>-70.506</c:v>
                </c:pt>
                <c:pt idx="6123">
                  <c:v>-69.634</c:v>
                </c:pt>
                <c:pt idx="6124">
                  <c:v>-68.566000000000003</c:v>
                </c:pt>
                <c:pt idx="6125">
                  <c:v>-67.861999999999995</c:v>
                </c:pt>
                <c:pt idx="6126">
                  <c:v>-67.95</c:v>
                </c:pt>
                <c:pt idx="6127">
                  <c:v>-68.864000000000004</c:v>
                </c:pt>
                <c:pt idx="6128">
                  <c:v>-70.215000000000003</c:v>
                </c:pt>
                <c:pt idx="6129">
                  <c:v>-71.364000000000004</c:v>
                </c:pt>
                <c:pt idx="6130">
                  <c:v>-71.239000000000004</c:v>
                </c:pt>
                <c:pt idx="6131">
                  <c:v>-70.911000000000001</c:v>
                </c:pt>
                <c:pt idx="6132">
                  <c:v>-70.608000000000004</c:v>
                </c:pt>
                <c:pt idx="6133">
                  <c:v>-70.052000000000007</c:v>
                </c:pt>
                <c:pt idx="6134">
                  <c:v>-70.39</c:v>
                </c:pt>
                <c:pt idx="6135">
                  <c:v>-70.951999999999998</c:v>
                </c:pt>
                <c:pt idx="6136">
                  <c:v>-70.802999999999997</c:v>
                </c:pt>
                <c:pt idx="6137">
                  <c:v>-70.182000000000002</c:v>
                </c:pt>
                <c:pt idx="6138">
                  <c:v>-69.638999999999996</c:v>
                </c:pt>
                <c:pt idx="6139">
                  <c:v>-69.531999999999996</c:v>
                </c:pt>
                <c:pt idx="6140">
                  <c:v>-70.046000000000006</c:v>
                </c:pt>
                <c:pt idx="6141">
                  <c:v>-71.070999999999998</c:v>
                </c:pt>
                <c:pt idx="6142">
                  <c:v>-71.701999999999998</c:v>
                </c:pt>
                <c:pt idx="6143">
                  <c:v>-71.075000000000003</c:v>
                </c:pt>
                <c:pt idx="6144">
                  <c:v>-69.694999999999993</c:v>
                </c:pt>
                <c:pt idx="6145">
                  <c:v>-67.992000000000004</c:v>
                </c:pt>
                <c:pt idx="6146">
                  <c:v>-66.677999999999997</c:v>
                </c:pt>
                <c:pt idx="6147">
                  <c:v>-66.007999999999996</c:v>
                </c:pt>
                <c:pt idx="6148">
                  <c:v>-64.994</c:v>
                </c:pt>
                <c:pt idx="6149">
                  <c:v>-63.722999999999999</c:v>
                </c:pt>
                <c:pt idx="6150">
                  <c:v>-62.527000000000001</c:v>
                </c:pt>
                <c:pt idx="6151">
                  <c:v>-60.975999999999999</c:v>
                </c:pt>
                <c:pt idx="6152">
                  <c:v>-58.868000000000002</c:v>
                </c:pt>
                <c:pt idx="6153">
                  <c:v>-56.841000000000001</c:v>
                </c:pt>
                <c:pt idx="6154">
                  <c:v>-55.243000000000002</c:v>
                </c:pt>
                <c:pt idx="6155">
                  <c:v>-53.558999999999997</c:v>
                </c:pt>
                <c:pt idx="6156">
                  <c:v>-51.582999999999998</c:v>
                </c:pt>
                <c:pt idx="6157">
                  <c:v>-49.116999999999997</c:v>
                </c:pt>
                <c:pt idx="6158">
                  <c:v>-45.988</c:v>
                </c:pt>
                <c:pt idx="6159">
                  <c:v>-42.862000000000002</c:v>
                </c:pt>
                <c:pt idx="6160">
                  <c:v>-40.587000000000003</c:v>
                </c:pt>
                <c:pt idx="6161">
                  <c:v>-39.42</c:v>
                </c:pt>
                <c:pt idx="6162">
                  <c:v>-38.643999999999998</c:v>
                </c:pt>
                <c:pt idx="6163">
                  <c:v>-37.502000000000002</c:v>
                </c:pt>
                <c:pt idx="6164">
                  <c:v>-35.479999999999997</c:v>
                </c:pt>
                <c:pt idx="6165">
                  <c:v>-33.253</c:v>
                </c:pt>
                <c:pt idx="6166">
                  <c:v>-31.021000000000001</c:v>
                </c:pt>
                <c:pt idx="6167">
                  <c:v>-28.646000000000001</c:v>
                </c:pt>
                <c:pt idx="6168">
                  <c:v>-26.169</c:v>
                </c:pt>
                <c:pt idx="6169">
                  <c:v>-24.577000000000002</c:v>
                </c:pt>
                <c:pt idx="6170">
                  <c:v>-23.140999999999998</c:v>
                </c:pt>
                <c:pt idx="6171">
                  <c:v>-21.771999999999998</c:v>
                </c:pt>
                <c:pt idx="6172">
                  <c:v>-20.387</c:v>
                </c:pt>
                <c:pt idx="6173">
                  <c:v>-19.097000000000001</c:v>
                </c:pt>
                <c:pt idx="6174">
                  <c:v>-17.954999999999998</c:v>
                </c:pt>
                <c:pt idx="6175">
                  <c:v>-16.974</c:v>
                </c:pt>
                <c:pt idx="6176">
                  <c:v>-16.260999999999999</c:v>
                </c:pt>
                <c:pt idx="6177">
                  <c:v>-15.19</c:v>
                </c:pt>
                <c:pt idx="6178">
                  <c:v>-14.016</c:v>
                </c:pt>
                <c:pt idx="6179">
                  <c:v>-12.842000000000001</c:v>
                </c:pt>
                <c:pt idx="6180">
                  <c:v>-11.659000000000001</c:v>
                </c:pt>
                <c:pt idx="6181">
                  <c:v>-10.914</c:v>
                </c:pt>
                <c:pt idx="6182">
                  <c:v>-10.52</c:v>
                </c:pt>
                <c:pt idx="6183">
                  <c:v>-10.121</c:v>
                </c:pt>
                <c:pt idx="6184">
                  <c:v>-9.65</c:v>
                </c:pt>
                <c:pt idx="6185">
                  <c:v>-9.3099000000000007</c:v>
                </c:pt>
                <c:pt idx="6186">
                  <c:v>-8.9995999999999992</c:v>
                </c:pt>
                <c:pt idx="6187">
                  <c:v>-8.7616999999999994</c:v>
                </c:pt>
                <c:pt idx="6188">
                  <c:v>-8.6495999999999995</c:v>
                </c:pt>
                <c:pt idx="6189">
                  <c:v>-8.6697000000000006</c:v>
                </c:pt>
                <c:pt idx="6190">
                  <c:v>-8.5889000000000006</c:v>
                </c:pt>
                <c:pt idx="6191">
                  <c:v>-8.5282999999999998</c:v>
                </c:pt>
                <c:pt idx="6192">
                  <c:v>-8.5055999999999994</c:v>
                </c:pt>
                <c:pt idx="6193">
                  <c:v>-8.5121000000000002</c:v>
                </c:pt>
                <c:pt idx="6194">
                  <c:v>-8.4834999999999994</c:v>
                </c:pt>
                <c:pt idx="6195">
                  <c:v>-8.5143000000000004</c:v>
                </c:pt>
                <c:pt idx="6196">
                  <c:v>-8.5816999999999997</c:v>
                </c:pt>
                <c:pt idx="6197">
                  <c:v>-8.6221999999999994</c:v>
                </c:pt>
                <c:pt idx="6198">
                  <c:v>-8.5103000000000009</c:v>
                </c:pt>
                <c:pt idx="6199">
                  <c:v>-8.4824999999999999</c:v>
                </c:pt>
                <c:pt idx="6200">
                  <c:v>-8.3508999999999993</c:v>
                </c:pt>
                <c:pt idx="6201">
                  <c:v>-8.3734999999999999</c:v>
                </c:pt>
                <c:pt idx="6202">
                  <c:v>-8.4192999999999998</c:v>
                </c:pt>
                <c:pt idx="6203">
                  <c:v>-8.3528000000000002</c:v>
                </c:pt>
                <c:pt idx="6204">
                  <c:v>-8.2438000000000002</c:v>
                </c:pt>
                <c:pt idx="6205">
                  <c:v>-8.0810999999999993</c:v>
                </c:pt>
                <c:pt idx="6206">
                  <c:v>-7.9492000000000003</c:v>
                </c:pt>
                <c:pt idx="6207">
                  <c:v>-7.7087000000000003</c:v>
                </c:pt>
                <c:pt idx="6208">
                  <c:v>-7.4932999999999996</c:v>
                </c:pt>
                <c:pt idx="6209">
                  <c:v>-7.5674000000000001</c:v>
                </c:pt>
                <c:pt idx="6210">
                  <c:v>-7.5964</c:v>
                </c:pt>
                <c:pt idx="6211">
                  <c:v>-7.6448</c:v>
                </c:pt>
                <c:pt idx="6212">
                  <c:v>-7.7826000000000004</c:v>
                </c:pt>
                <c:pt idx="6213">
                  <c:v>-7.6618000000000004</c:v>
                </c:pt>
                <c:pt idx="6214">
                  <c:v>-7.4989999999999997</c:v>
                </c:pt>
                <c:pt idx="6215">
                  <c:v>-7.3436000000000003</c:v>
                </c:pt>
                <c:pt idx="6216">
                  <c:v>-7.1951999999999998</c:v>
                </c:pt>
                <c:pt idx="6217">
                  <c:v>-7.1127000000000002</c:v>
                </c:pt>
                <c:pt idx="6218">
                  <c:v>-7.3075999999999999</c:v>
                </c:pt>
                <c:pt idx="6219">
                  <c:v>-7.5971000000000002</c:v>
                </c:pt>
                <c:pt idx="6220">
                  <c:v>-7.6779000000000002</c:v>
                </c:pt>
                <c:pt idx="6221">
                  <c:v>-7.7168000000000001</c:v>
                </c:pt>
                <c:pt idx="6222">
                  <c:v>-7.7317999999999998</c:v>
                </c:pt>
                <c:pt idx="6223">
                  <c:v>-7.5205000000000002</c:v>
                </c:pt>
                <c:pt idx="6224">
                  <c:v>-7.3396999999999997</c:v>
                </c:pt>
                <c:pt idx="6225">
                  <c:v>-7.1215000000000002</c:v>
                </c:pt>
                <c:pt idx="6226">
                  <c:v>-6.9020999999999999</c:v>
                </c:pt>
                <c:pt idx="6227">
                  <c:v>-6.6932999999999998</c:v>
                </c:pt>
                <c:pt idx="6228">
                  <c:v>-6.4908999999999999</c:v>
                </c:pt>
                <c:pt idx="6229">
                  <c:v>-6.3056999999999999</c:v>
                </c:pt>
                <c:pt idx="6230">
                  <c:v>-5.9223999999999997</c:v>
                </c:pt>
                <c:pt idx="6231">
                  <c:v>-5.4170999999999996</c:v>
                </c:pt>
                <c:pt idx="6232">
                  <c:v>-4.9779999999999998</c:v>
                </c:pt>
                <c:pt idx="6233">
                  <c:v>-4.6811999999999996</c:v>
                </c:pt>
                <c:pt idx="6234">
                  <c:v>-4.4459999999999997</c:v>
                </c:pt>
                <c:pt idx="6235">
                  <c:v>-4.2058</c:v>
                </c:pt>
                <c:pt idx="6236">
                  <c:v>-3.9952999999999999</c:v>
                </c:pt>
                <c:pt idx="6237">
                  <c:v>-3.9373</c:v>
                </c:pt>
                <c:pt idx="6238">
                  <c:v>-3.952</c:v>
                </c:pt>
                <c:pt idx="6239">
                  <c:v>-4.0208000000000004</c:v>
                </c:pt>
                <c:pt idx="6240">
                  <c:v>-3.9531000000000001</c:v>
                </c:pt>
                <c:pt idx="6241">
                  <c:v>-4.1444000000000001</c:v>
                </c:pt>
                <c:pt idx="6242">
                  <c:v>-4.7175000000000002</c:v>
                </c:pt>
                <c:pt idx="6243">
                  <c:v>-5.1593</c:v>
                </c:pt>
                <c:pt idx="6244">
                  <c:v>-5.2190000000000003</c:v>
                </c:pt>
                <c:pt idx="6245">
                  <c:v>-4.5042</c:v>
                </c:pt>
                <c:pt idx="6246">
                  <c:v>-3.0524</c:v>
                </c:pt>
                <c:pt idx="6247">
                  <c:v>-1.1793</c:v>
                </c:pt>
                <c:pt idx="6248">
                  <c:v>0.26826</c:v>
                </c:pt>
                <c:pt idx="6249">
                  <c:v>1.1443000000000001</c:v>
                </c:pt>
                <c:pt idx="6250">
                  <c:v>1.9614</c:v>
                </c:pt>
                <c:pt idx="6251">
                  <c:v>2.4584000000000001</c:v>
                </c:pt>
                <c:pt idx="6252">
                  <c:v>2.9918</c:v>
                </c:pt>
                <c:pt idx="6253">
                  <c:v>3.6373000000000002</c:v>
                </c:pt>
                <c:pt idx="6254">
                  <c:v>4.5155000000000003</c:v>
                </c:pt>
                <c:pt idx="6255">
                  <c:v>5.8407</c:v>
                </c:pt>
                <c:pt idx="6256">
                  <c:v>7.2164999999999999</c:v>
                </c:pt>
                <c:pt idx="6257">
                  <c:v>8.5237999999999996</c:v>
                </c:pt>
                <c:pt idx="6258">
                  <c:v>9.6363000000000003</c:v>
                </c:pt>
                <c:pt idx="6259">
                  <c:v>10.500999999999999</c:v>
                </c:pt>
                <c:pt idx="6260">
                  <c:v>11.089</c:v>
                </c:pt>
                <c:pt idx="6261">
                  <c:v>11.547000000000001</c:v>
                </c:pt>
                <c:pt idx="6262">
                  <c:v>12.465</c:v>
                </c:pt>
                <c:pt idx="6263">
                  <c:v>13.823</c:v>
                </c:pt>
                <c:pt idx="6264">
                  <c:v>14.478999999999999</c:v>
                </c:pt>
                <c:pt idx="6265">
                  <c:v>15.208</c:v>
                </c:pt>
                <c:pt idx="6266">
                  <c:v>15.945</c:v>
                </c:pt>
                <c:pt idx="6267">
                  <c:v>16.655999999999999</c:v>
                </c:pt>
                <c:pt idx="6268">
                  <c:v>17.286999999999999</c:v>
                </c:pt>
                <c:pt idx="6269">
                  <c:v>17.863</c:v>
                </c:pt>
                <c:pt idx="6270">
                  <c:v>18.274999999999999</c:v>
                </c:pt>
                <c:pt idx="6271">
                  <c:v>18.672999999999998</c:v>
                </c:pt>
                <c:pt idx="6272">
                  <c:v>19.446000000000002</c:v>
                </c:pt>
                <c:pt idx="6273">
                  <c:v>20.795000000000002</c:v>
                </c:pt>
                <c:pt idx="6274">
                  <c:v>22.23</c:v>
                </c:pt>
                <c:pt idx="6275">
                  <c:v>23.509</c:v>
                </c:pt>
                <c:pt idx="6276">
                  <c:v>24.433</c:v>
                </c:pt>
                <c:pt idx="6277">
                  <c:v>24.994</c:v>
                </c:pt>
                <c:pt idx="6278">
                  <c:v>25.489000000000001</c:v>
                </c:pt>
                <c:pt idx="6279">
                  <c:v>25.898</c:v>
                </c:pt>
                <c:pt idx="6280">
                  <c:v>26.56</c:v>
                </c:pt>
                <c:pt idx="6281">
                  <c:v>27.440999999999999</c:v>
                </c:pt>
                <c:pt idx="6282">
                  <c:v>28.532</c:v>
                </c:pt>
                <c:pt idx="6283">
                  <c:v>29.417999999999999</c:v>
                </c:pt>
                <c:pt idx="6284">
                  <c:v>30.067</c:v>
                </c:pt>
                <c:pt idx="6285">
                  <c:v>30.765000000000001</c:v>
                </c:pt>
                <c:pt idx="6286">
                  <c:v>31.308</c:v>
                </c:pt>
                <c:pt idx="6287">
                  <c:v>32.033999999999999</c:v>
                </c:pt>
                <c:pt idx="6288">
                  <c:v>33.125999999999998</c:v>
                </c:pt>
                <c:pt idx="6289">
                  <c:v>34.350999999999999</c:v>
                </c:pt>
                <c:pt idx="6290">
                  <c:v>35.841000000000001</c:v>
                </c:pt>
                <c:pt idx="6291">
                  <c:v>37.231000000000002</c:v>
                </c:pt>
                <c:pt idx="6292">
                  <c:v>38.405000000000001</c:v>
                </c:pt>
                <c:pt idx="6293">
                  <c:v>39.633000000000003</c:v>
                </c:pt>
                <c:pt idx="6294">
                  <c:v>40.622</c:v>
                </c:pt>
                <c:pt idx="6295">
                  <c:v>41.389000000000003</c:v>
                </c:pt>
                <c:pt idx="6296">
                  <c:v>41.853999999999999</c:v>
                </c:pt>
                <c:pt idx="6297">
                  <c:v>42.14</c:v>
                </c:pt>
                <c:pt idx="6298">
                  <c:v>42.566000000000003</c:v>
                </c:pt>
                <c:pt idx="6299">
                  <c:v>43.055999999999997</c:v>
                </c:pt>
                <c:pt idx="6300">
                  <c:v>43.948</c:v>
                </c:pt>
                <c:pt idx="6301">
                  <c:v>45.122999999999998</c:v>
                </c:pt>
                <c:pt idx="6302">
                  <c:v>46.320999999999998</c:v>
                </c:pt>
                <c:pt idx="6303">
                  <c:v>47.197000000000003</c:v>
                </c:pt>
                <c:pt idx="6304">
                  <c:v>47.682000000000002</c:v>
                </c:pt>
                <c:pt idx="6305">
                  <c:v>48.066000000000003</c:v>
                </c:pt>
                <c:pt idx="6306">
                  <c:v>47.997999999999998</c:v>
                </c:pt>
                <c:pt idx="6307">
                  <c:v>47.664000000000001</c:v>
                </c:pt>
                <c:pt idx="6308">
                  <c:v>47.7</c:v>
                </c:pt>
                <c:pt idx="6309">
                  <c:v>48.030999999999999</c:v>
                </c:pt>
                <c:pt idx="6310">
                  <c:v>48.744</c:v>
                </c:pt>
                <c:pt idx="6311">
                  <c:v>50.04</c:v>
                </c:pt>
                <c:pt idx="6312">
                  <c:v>51.63</c:v>
                </c:pt>
                <c:pt idx="6313">
                  <c:v>52.999000000000002</c:v>
                </c:pt>
                <c:pt idx="6314">
                  <c:v>53.811999999999998</c:v>
                </c:pt>
                <c:pt idx="6315">
                  <c:v>54.271999999999998</c:v>
                </c:pt>
                <c:pt idx="6316">
                  <c:v>54.341000000000001</c:v>
                </c:pt>
                <c:pt idx="6317">
                  <c:v>54.365000000000002</c:v>
                </c:pt>
                <c:pt idx="6318">
                  <c:v>54.667999999999999</c:v>
                </c:pt>
                <c:pt idx="6319">
                  <c:v>55.206000000000003</c:v>
                </c:pt>
                <c:pt idx="6320">
                  <c:v>55.817999999999998</c:v>
                </c:pt>
                <c:pt idx="6321">
                  <c:v>56.456000000000003</c:v>
                </c:pt>
                <c:pt idx="6322">
                  <c:v>57.215000000000003</c:v>
                </c:pt>
                <c:pt idx="6323">
                  <c:v>57.847000000000001</c:v>
                </c:pt>
                <c:pt idx="6324">
                  <c:v>58.031999999999996</c:v>
                </c:pt>
                <c:pt idx="6325">
                  <c:v>58.298000000000002</c:v>
                </c:pt>
                <c:pt idx="6326">
                  <c:v>58.441000000000003</c:v>
                </c:pt>
                <c:pt idx="6327">
                  <c:v>58.558999999999997</c:v>
                </c:pt>
                <c:pt idx="6328">
                  <c:v>58.738999999999997</c:v>
                </c:pt>
                <c:pt idx="6329">
                  <c:v>58.92</c:v>
                </c:pt>
                <c:pt idx="6330">
                  <c:v>59.406999999999996</c:v>
                </c:pt>
                <c:pt idx="6331">
                  <c:v>60.064999999999998</c:v>
                </c:pt>
                <c:pt idx="6332">
                  <c:v>60.383000000000003</c:v>
                </c:pt>
                <c:pt idx="6333">
                  <c:v>60.561999999999998</c:v>
                </c:pt>
                <c:pt idx="6334">
                  <c:v>60.685000000000002</c:v>
                </c:pt>
                <c:pt idx="6335">
                  <c:v>60.78</c:v>
                </c:pt>
                <c:pt idx="6336">
                  <c:v>60.881</c:v>
                </c:pt>
                <c:pt idx="6337">
                  <c:v>60.991</c:v>
                </c:pt>
                <c:pt idx="6338">
                  <c:v>61.06</c:v>
                </c:pt>
                <c:pt idx="6339">
                  <c:v>61.125</c:v>
                </c:pt>
                <c:pt idx="6340">
                  <c:v>61.307000000000002</c:v>
                </c:pt>
                <c:pt idx="6341">
                  <c:v>61.55</c:v>
                </c:pt>
                <c:pt idx="6342">
                  <c:v>61.780999999999999</c:v>
                </c:pt>
                <c:pt idx="6343">
                  <c:v>62.101999999999997</c:v>
                </c:pt>
                <c:pt idx="6344">
                  <c:v>62.255000000000003</c:v>
                </c:pt>
                <c:pt idx="6345">
                  <c:v>62.475999999999999</c:v>
                </c:pt>
                <c:pt idx="6346">
                  <c:v>62.652000000000001</c:v>
                </c:pt>
                <c:pt idx="6347">
                  <c:v>62.643999999999998</c:v>
                </c:pt>
                <c:pt idx="6348">
                  <c:v>62.656999999999996</c:v>
                </c:pt>
                <c:pt idx="6349">
                  <c:v>62.567999999999998</c:v>
                </c:pt>
                <c:pt idx="6350">
                  <c:v>62.692</c:v>
                </c:pt>
                <c:pt idx="6351">
                  <c:v>62.723999999999997</c:v>
                </c:pt>
                <c:pt idx="6352">
                  <c:v>62.665999999999997</c:v>
                </c:pt>
                <c:pt idx="6353">
                  <c:v>62.534999999999997</c:v>
                </c:pt>
                <c:pt idx="6354">
                  <c:v>62.264000000000003</c:v>
                </c:pt>
                <c:pt idx="6355">
                  <c:v>62.006999999999998</c:v>
                </c:pt>
                <c:pt idx="6356">
                  <c:v>61.591000000000001</c:v>
                </c:pt>
                <c:pt idx="6357">
                  <c:v>61.011000000000003</c:v>
                </c:pt>
                <c:pt idx="6358">
                  <c:v>60.256</c:v>
                </c:pt>
                <c:pt idx="6359">
                  <c:v>59.283999999999999</c:v>
                </c:pt>
                <c:pt idx="6360">
                  <c:v>58.101999999999997</c:v>
                </c:pt>
                <c:pt idx="6361">
                  <c:v>56.392000000000003</c:v>
                </c:pt>
                <c:pt idx="6362">
                  <c:v>54.338000000000001</c:v>
                </c:pt>
                <c:pt idx="6363">
                  <c:v>51.841000000000001</c:v>
                </c:pt>
                <c:pt idx="6364">
                  <c:v>48.761000000000003</c:v>
                </c:pt>
                <c:pt idx="6365">
                  <c:v>45.517000000000003</c:v>
                </c:pt>
                <c:pt idx="6366">
                  <c:v>42.207000000000001</c:v>
                </c:pt>
                <c:pt idx="6367">
                  <c:v>39.033000000000001</c:v>
                </c:pt>
                <c:pt idx="6368">
                  <c:v>35.798000000000002</c:v>
                </c:pt>
                <c:pt idx="6369">
                  <c:v>32.643000000000001</c:v>
                </c:pt>
                <c:pt idx="6370">
                  <c:v>29.594000000000001</c:v>
                </c:pt>
                <c:pt idx="6371">
                  <c:v>26.600999999999999</c:v>
                </c:pt>
                <c:pt idx="6372">
                  <c:v>23.765000000000001</c:v>
                </c:pt>
                <c:pt idx="6373">
                  <c:v>21.087</c:v>
                </c:pt>
                <c:pt idx="6374">
                  <c:v>18.852</c:v>
                </c:pt>
                <c:pt idx="6375">
                  <c:v>16.972999999999999</c:v>
                </c:pt>
                <c:pt idx="6376">
                  <c:v>15.343999999999999</c:v>
                </c:pt>
                <c:pt idx="6377">
                  <c:v>14.057</c:v>
                </c:pt>
                <c:pt idx="6378">
                  <c:v>13.074</c:v>
                </c:pt>
                <c:pt idx="6379">
                  <c:v>12.021000000000001</c:v>
                </c:pt>
                <c:pt idx="6380">
                  <c:v>10.991</c:v>
                </c:pt>
                <c:pt idx="6381">
                  <c:v>10.029999999999999</c:v>
                </c:pt>
                <c:pt idx="6382">
                  <c:v>9.1379000000000001</c:v>
                </c:pt>
                <c:pt idx="6383">
                  <c:v>8.3123000000000005</c:v>
                </c:pt>
                <c:pt idx="6384">
                  <c:v>7.5179999999999998</c:v>
                </c:pt>
                <c:pt idx="6385">
                  <c:v>6.8636999999999997</c:v>
                </c:pt>
                <c:pt idx="6386">
                  <c:v>6.0867000000000004</c:v>
                </c:pt>
                <c:pt idx="6387">
                  <c:v>5.1535000000000002</c:v>
                </c:pt>
                <c:pt idx="6388">
                  <c:v>4.22</c:v>
                </c:pt>
                <c:pt idx="6389">
                  <c:v>3.3029000000000002</c:v>
                </c:pt>
                <c:pt idx="6390">
                  <c:v>2.3868999999999998</c:v>
                </c:pt>
                <c:pt idx="6391">
                  <c:v>1.5323</c:v>
                </c:pt>
                <c:pt idx="6392">
                  <c:v>0.64359999999999995</c:v>
                </c:pt>
                <c:pt idx="6393">
                  <c:v>-0.22176000000000001</c:v>
                </c:pt>
                <c:pt idx="6394">
                  <c:v>-1.1121000000000001</c:v>
                </c:pt>
                <c:pt idx="6395">
                  <c:v>-1.8577999999999999</c:v>
                </c:pt>
                <c:pt idx="6396">
                  <c:v>-2.5240999999999998</c:v>
                </c:pt>
                <c:pt idx="6397">
                  <c:v>-3.0594000000000001</c:v>
                </c:pt>
                <c:pt idx="6398">
                  <c:v>-3.4834000000000001</c:v>
                </c:pt>
                <c:pt idx="6399">
                  <c:v>-4.0030000000000001</c:v>
                </c:pt>
                <c:pt idx="6400">
                  <c:v>-4.4987000000000004</c:v>
                </c:pt>
                <c:pt idx="6401">
                  <c:v>-4.9866000000000001</c:v>
                </c:pt>
                <c:pt idx="6402">
                  <c:v>-5.4089999999999998</c:v>
                </c:pt>
                <c:pt idx="6403">
                  <c:v>-5.7706</c:v>
                </c:pt>
                <c:pt idx="6404">
                  <c:v>-6.1021999999999998</c:v>
                </c:pt>
                <c:pt idx="6405">
                  <c:v>-6.3113000000000001</c:v>
                </c:pt>
                <c:pt idx="6406">
                  <c:v>-6.4885999999999999</c:v>
                </c:pt>
                <c:pt idx="6407">
                  <c:v>-6.6833</c:v>
                </c:pt>
                <c:pt idx="6408">
                  <c:v>-6.7709000000000001</c:v>
                </c:pt>
                <c:pt idx="6409">
                  <c:v>-6.8789999999999996</c:v>
                </c:pt>
                <c:pt idx="6410">
                  <c:v>-6.9442000000000004</c:v>
                </c:pt>
                <c:pt idx="6411">
                  <c:v>-6.9493</c:v>
                </c:pt>
                <c:pt idx="6412">
                  <c:v>-6.9535</c:v>
                </c:pt>
                <c:pt idx="6413">
                  <c:v>-7.0281000000000002</c:v>
                </c:pt>
                <c:pt idx="6414">
                  <c:v>-7.1593999999999998</c:v>
                </c:pt>
                <c:pt idx="6415">
                  <c:v>-7.2050999999999998</c:v>
                </c:pt>
                <c:pt idx="6416">
                  <c:v>-7.3474000000000004</c:v>
                </c:pt>
                <c:pt idx="6417">
                  <c:v>-7.3400999999999996</c:v>
                </c:pt>
                <c:pt idx="6418">
                  <c:v>-7.2545000000000002</c:v>
                </c:pt>
                <c:pt idx="6419">
                  <c:v>-7.2298999999999998</c:v>
                </c:pt>
                <c:pt idx="6420">
                  <c:v>-7.1981999999999999</c:v>
                </c:pt>
                <c:pt idx="6421">
                  <c:v>-7.2704000000000004</c:v>
                </c:pt>
                <c:pt idx="6422">
                  <c:v>-7.3227000000000002</c:v>
                </c:pt>
                <c:pt idx="6423">
                  <c:v>-7.4047999999999998</c:v>
                </c:pt>
                <c:pt idx="6424">
                  <c:v>-7.5510000000000002</c:v>
                </c:pt>
                <c:pt idx="6425">
                  <c:v>-7.6505999999999998</c:v>
                </c:pt>
                <c:pt idx="6426">
                  <c:v>-7.7481999999999998</c:v>
                </c:pt>
                <c:pt idx="6427">
                  <c:v>-7.8155000000000001</c:v>
                </c:pt>
                <c:pt idx="6428">
                  <c:v>-7.9196</c:v>
                </c:pt>
                <c:pt idx="6429">
                  <c:v>-8.1274999999999995</c:v>
                </c:pt>
                <c:pt idx="6430">
                  <c:v>-8.2986000000000004</c:v>
                </c:pt>
                <c:pt idx="6431">
                  <c:v>-8.5172000000000008</c:v>
                </c:pt>
                <c:pt idx="6432">
                  <c:v>-8.7896999999999998</c:v>
                </c:pt>
                <c:pt idx="6433">
                  <c:v>-9.0512999999999995</c:v>
                </c:pt>
                <c:pt idx="6434">
                  <c:v>-9.3108000000000004</c:v>
                </c:pt>
                <c:pt idx="6435">
                  <c:v>-9.5424000000000007</c:v>
                </c:pt>
                <c:pt idx="6436">
                  <c:v>-9.7414000000000005</c:v>
                </c:pt>
                <c:pt idx="6437">
                  <c:v>-10.028</c:v>
                </c:pt>
                <c:pt idx="6438">
                  <c:v>-10.236000000000001</c:v>
                </c:pt>
                <c:pt idx="6439">
                  <c:v>-10.394</c:v>
                </c:pt>
                <c:pt idx="6440">
                  <c:v>-10.379</c:v>
                </c:pt>
                <c:pt idx="6441">
                  <c:v>-10.4</c:v>
                </c:pt>
                <c:pt idx="6442">
                  <c:v>-10.471</c:v>
                </c:pt>
                <c:pt idx="6443">
                  <c:v>-10.481</c:v>
                </c:pt>
                <c:pt idx="6444">
                  <c:v>-10.814</c:v>
                </c:pt>
                <c:pt idx="6445">
                  <c:v>-11.340999999999999</c:v>
                </c:pt>
                <c:pt idx="6446">
                  <c:v>-11.987</c:v>
                </c:pt>
                <c:pt idx="6447">
                  <c:v>-12.742000000000001</c:v>
                </c:pt>
                <c:pt idx="6448">
                  <c:v>-13.48</c:v>
                </c:pt>
                <c:pt idx="6449">
                  <c:v>-13.994</c:v>
                </c:pt>
                <c:pt idx="6450">
                  <c:v>-14.404</c:v>
                </c:pt>
                <c:pt idx="6451">
                  <c:v>-14.803000000000001</c:v>
                </c:pt>
                <c:pt idx="6452">
                  <c:v>-15.153</c:v>
                </c:pt>
                <c:pt idx="6453">
                  <c:v>-15.587999999999999</c:v>
                </c:pt>
                <c:pt idx="6454">
                  <c:v>-16.315000000000001</c:v>
                </c:pt>
                <c:pt idx="6455">
                  <c:v>-17</c:v>
                </c:pt>
                <c:pt idx="6456">
                  <c:v>-17.925000000000001</c:v>
                </c:pt>
                <c:pt idx="6457">
                  <c:v>-19.359000000000002</c:v>
                </c:pt>
                <c:pt idx="6458">
                  <c:v>-20.878</c:v>
                </c:pt>
                <c:pt idx="6459">
                  <c:v>-22.161000000000001</c:v>
                </c:pt>
                <c:pt idx="6460">
                  <c:v>-23.158000000000001</c:v>
                </c:pt>
                <c:pt idx="6461">
                  <c:v>-24.001000000000001</c:v>
                </c:pt>
                <c:pt idx="6462">
                  <c:v>-24.795999999999999</c:v>
                </c:pt>
                <c:pt idx="6463">
                  <c:v>-25.588999999999999</c:v>
                </c:pt>
                <c:pt idx="6464">
                  <c:v>-26.474</c:v>
                </c:pt>
                <c:pt idx="6465">
                  <c:v>-27.285</c:v>
                </c:pt>
                <c:pt idx="6466">
                  <c:v>-28.213000000000001</c:v>
                </c:pt>
                <c:pt idx="6467">
                  <c:v>-29.465</c:v>
                </c:pt>
                <c:pt idx="6468">
                  <c:v>-31.172999999999998</c:v>
                </c:pt>
                <c:pt idx="6469">
                  <c:v>-33.192</c:v>
                </c:pt>
                <c:pt idx="6470">
                  <c:v>-34.987000000000002</c:v>
                </c:pt>
                <c:pt idx="6471">
                  <c:v>-36.110999999999997</c:v>
                </c:pt>
                <c:pt idx="6472">
                  <c:v>-36.808999999999997</c:v>
                </c:pt>
                <c:pt idx="6473">
                  <c:v>-37.158000000000001</c:v>
                </c:pt>
                <c:pt idx="6474">
                  <c:v>-37.683</c:v>
                </c:pt>
                <c:pt idx="6475">
                  <c:v>-38.591999999999999</c:v>
                </c:pt>
                <c:pt idx="6476">
                  <c:v>-39.654000000000003</c:v>
                </c:pt>
                <c:pt idx="6477">
                  <c:v>-40.811999999999998</c:v>
                </c:pt>
                <c:pt idx="6478">
                  <c:v>-42.158000000000001</c:v>
                </c:pt>
                <c:pt idx="6479">
                  <c:v>-43.622999999999998</c:v>
                </c:pt>
                <c:pt idx="6480">
                  <c:v>-45.247999999999998</c:v>
                </c:pt>
                <c:pt idx="6481">
                  <c:v>-46.902999999999999</c:v>
                </c:pt>
                <c:pt idx="6482">
                  <c:v>-48.759</c:v>
                </c:pt>
                <c:pt idx="6483">
                  <c:v>-50.469000000000001</c:v>
                </c:pt>
                <c:pt idx="6484">
                  <c:v>-51.58</c:v>
                </c:pt>
                <c:pt idx="6485">
                  <c:v>-52.113999999999997</c:v>
                </c:pt>
                <c:pt idx="6486">
                  <c:v>-52.972000000000001</c:v>
                </c:pt>
                <c:pt idx="6487">
                  <c:v>-53.643999999999998</c:v>
                </c:pt>
                <c:pt idx="6488">
                  <c:v>-53.866999999999997</c:v>
                </c:pt>
                <c:pt idx="6489">
                  <c:v>-54.325000000000003</c:v>
                </c:pt>
                <c:pt idx="6490">
                  <c:v>-55.155000000000001</c:v>
                </c:pt>
                <c:pt idx="6491">
                  <c:v>-56.478999999999999</c:v>
                </c:pt>
                <c:pt idx="6492">
                  <c:v>-58.033999999999999</c:v>
                </c:pt>
                <c:pt idx="6493">
                  <c:v>-59.350999999999999</c:v>
                </c:pt>
                <c:pt idx="6494">
                  <c:v>-60.47</c:v>
                </c:pt>
                <c:pt idx="6495">
                  <c:v>-60.756</c:v>
                </c:pt>
                <c:pt idx="6496">
                  <c:v>-60.84</c:v>
                </c:pt>
                <c:pt idx="6497">
                  <c:v>-61.116999999999997</c:v>
                </c:pt>
                <c:pt idx="6498">
                  <c:v>-61.448999999999998</c:v>
                </c:pt>
                <c:pt idx="6499">
                  <c:v>-62.776000000000003</c:v>
                </c:pt>
                <c:pt idx="6500">
                  <c:v>-64.233000000000004</c:v>
                </c:pt>
                <c:pt idx="6501">
                  <c:v>-65.05</c:v>
                </c:pt>
                <c:pt idx="6502">
                  <c:v>-65.102999999999994</c:v>
                </c:pt>
                <c:pt idx="6503">
                  <c:v>-64.850999999999999</c:v>
                </c:pt>
                <c:pt idx="6504">
                  <c:v>-65.277000000000001</c:v>
                </c:pt>
                <c:pt idx="6505">
                  <c:v>-66.301000000000002</c:v>
                </c:pt>
                <c:pt idx="6506">
                  <c:v>-67.301000000000002</c:v>
                </c:pt>
                <c:pt idx="6507">
                  <c:v>-67.863</c:v>
                </c:pt>
                <c:pt idx="6508">
                  <c:v>-68.087000000000003</c:v>
                </c:pt>
                <c:pt idx="6509">
                  <c:v>-67.858000000000004</c:v>
                </c:pt>
                <c:pt idx="6510">
                  <c:v>-67.516000000000005</c:v>
                </c:pt>
                <c:pt idx="6511">
                  <c:v>-67.884</c:v>
                </c:pt>
                <c:pt idx="6512">
                  <c:v>-68.712000000000003</c:v>
                </c:pt>
                <c:pt idx="6513">
                  <c:v>-69.626999999999995</c:v>
                </c:pt>
                <c:pt idx="6514">
                  <c:v>-70.245000000000005</c:v>
                </c:pt>
                <c:pt idx="6515">
                  <c:v>-70.536000000000001</c:v>
                </c:pt>
                <c:pt idx="6516">
                  <c:v>-70.742000000000004</c:v>
                </c:pt>
                <c:pt idx="6517">
                  <c:v>-70.566000000000003</c:v>
                </c:pt>
                <c:pt idx="6518">
                  <c:v>-70.231999999999999</c:v>
                </c:pt>
                <c:pt idx="6519">
                  <c:v>-70.319000000000003</c:v>
                </c:pt>
                <c:pt idx="6520">
                  <c:v>-71.039000000000001</c:v>
                </c:pt>
                <c:pt idx="6521">
                  <c:v>-71.769000000000005</c:v>
                </c:pt>
                <c:pt idx="6522">
                  <c:v>-71.703000000000003</c:v>
                </c:pt>
                <c:pt idx="6523">
                  <c:v>-71.162000000000006</c:v>
                </c:pt>
                <c:pt idx="6524">
                  <c:v>-71.406000000000006</c:v>
                </c:pt>
                <c:pt idx="6525">
                  <c:v>-70.947999999999993</c:v>
                </c:pt>
                <c:pt idx="6526">
                  <c:v>-70.917000000000002</c:v>
                </c:pt>
                <c:pt idx="6527">
                  <c:v>-71.626000000000005</c:v>
                </c:pt>
                <c:pt idx="6528">
                  <c:v>-71.819000000000003</c:v>
                </c:pt>
                <c:pt idx="6529">
                  <c:v>-71.73</c:v>
                </c:pt>
                <c:pt idx="6530">
                  <c:v>-71.466999999999999</c:v>
                </c:pt>
                <c:pt idx="6531">
                  <c:v>-71.239000000000004</c:v>
                </c:pt>
                <c:pt idx="6532">
                  <c:v>-70.637</c:v>
                </c:pt>
                <c:pt idx="6533">
                  <c:v>-69.77</c:v>
                </c:pt>
                <c:pt idx="6534">
                  <c:v>-68.986000000000004</c:v>
                </c:pt>
                <c:pt idx="6535">
                  <c:v>-68.474999999999994</c:v>
                </c:pt>
                <c:pt idx="6536">
                  <c:v>-67.653999999999996</c:v>
                </c:pt>
                <c:pt idx="6537">
                  <c:v>-66.507999999999996</c:v>
                </c:pt>
                <c:pt idx="6538">
                  <c:v>-65.433000000000007</c:v>
                </c:pt>
                <c:pt idx="6539">
                  <c:v>-64.716999999999999</c:v>
                </c:pt>
                <c:pt idx="6540">
                  <c:v>-65.326999999999998</c:v>
                </c:pt>
                <c:pt idx="6541">
                  <c:v>-65.709999999999994</c:v>
                </c:pt>
                <c:pt idx="6542">
                  <c:v>-65.7</c:v>
                </c:pt>
                <c:pt idx="6543">
                  <c:v>-65.277000000000001</c:v>
                </c:pt>
                <c:pt idx="6544">
                  <c:v>-64.177999999999997</c:v>
                </c:pt>
                <c:pt idx="6545">
                  <c:v>-62.514000000000003</c:v>
                </c:pt>
                <c:pt idx="6546">
                  <c:v>-60.649000000000001</c:v>
                </c:pt>
                <c:pt idx="6547">
                  <c:v>-58.823</c:v>
                </c:pt>
                <c:pt idx="6548">
                  <c:v>-57.085000000000001</c:v>
                </c:pt>
                <c:pt idx="6549">
                  <c:v>-55.7</c:v>
                </c:pt>
                <c:pt idx="6550">
                  <c:v>-54.387</c:v>
                </c:pt>
                <c:pt idx="6551">
                  <c:v>-52.656999999999996</c:v>
                </c:pt>
                <c:pt idx="6552">
                  <c:v>-50.761000000000003</c:v>
                </c:pt>
                <c:pt idx="6553">
                  <c:v>-49.399000000000001</c:v>
                </c:pt>
                <c:pt idx="6554">
                  <c:v>-49.715000000000003</c:v>
                </c:pt>
                <c:pt idx="6555">
                  <c:v>-49.052</c:v>
                </c:pt>
                <c:pt idx="6556">
                  <c:v>-46.936</c:v>
                </c:pt>
                <c:pt idx="6557">
                  <c:v>-43.631999999999998</c:v>
                </c:pt>
                <c:pt idx="6558">
                  <c:v>-39.710999999999999</c:v>
                </c:pt>
                <c:pt idx="6559">
                  <c:v>-35.997</c:v>
                </c:pt>
                <c:pt idx="6560">
                  <c:v>-34.557000000000002</c:v>
                </c:pt>
                <c:pt idx="6561">
                  <c:v>-31.728000000000002</c:v>
                </c:pt>
                <c:pt idx="6562">
                  <c:v>-30.207000000000001</c:v>
                </c:pt>
                <c:pt idx="6563">
                  <c:v>-29.222999999999999</c:v>
                </c:pt>
                <c:pt idx="6564">
                  <c:v>-28.675999999999998</c:v>
                </c:pt>
                <c:pt idx="6565">
                  <c:v>-27.553999999999998</c:v>
                </c:pt>
                <c:pt idx="6566">
                  <c:v>-26.72</c:v>
                </c:pt>
                <c:pt idx="6567">
                  <c:v>-25.45</c:v>
                </c:pt>
                <c:pt idx="6568">
                  <c:v>-23.817</c:v>
                </c:pt>
                <c:pt idx="6569">
                  <c:v>-22.146999999999998</c:v>
                </c:pt>
                <c:pt idx="6570">
                  <c:v>-20.399999999999999</c:v>
                </c:pt>
                <c:pt idx="6571">
                  <c:v>-18.673999999999999</c:v>
                </c:pt>
                <c:pt idx="6572">
                  <c:v>-17.158999999999999</c:v>
                </c:pt>
                <c:pt idx="6573">
                  <c:v>-15.756</c:v>
                </c:pt>
                <c:pt idx="6574">
                  <c:v>-14.585000000000001</c:v>
                </c:pt>
                <c:pt idx="6575">
                  <c:v>-13.526</c:v>
                </c:pt>
                <c:pt idx="6576">
                  <c:v>-12.673</c:v>
                </c:pt>
                <c:pt idx="6577">
                  <c:v>-11.906000000000001</c:v>
                </c:pt>
                <c:pt idx="6578">
                  <c:v>-11.212999999999999</c:v>
                </c:pt>
                <c:pt idx="6579">
                  <c:v>-10.903</c:v>
                </c:pt>
                <c:pt idx="6580">
                  <c:v>-10.704000000000001</c:v>
                </c:pt>
                <c:pt idx="6581">
                  <c:v>-10.438000000000001</c:v>
                </c:pt>
                <c:pt idx="6582">
                  <c:v>-10.093999999999999</c:v>
                </c:pt>
                <c:pt idx="6583">
                  <c:v>-9.6506000000000007</c:v>
                </c:pt>
                <c:pt idx="6584">
                  <c:v>-9.3171999999999997</c:v>
                </c:pt>
                <c:pt idx="6585">
                  <c:v>-9.1443999999999992</c:v>
                </c:pt>
                <c:pt idx="6586">
                  <c:v>-9.0129000000000001</c:v>
                </c:pt>
                <c:pt idx="6587">
                  <c:v>-8.8184000000000005</c:v>
                </c:pt>
                <c:pt idx="6588">
                  <c:v>-8.5617000000000001</c:v>
                </c:pt>
                <c:pt idx="6589">
                  <c:v>-8.3290000000000006</c:v>
                </c:pt>
                <c:pt idx="6590">
                  <c:v>-8.1034000000000006</c:v>
                </c:pt>
                <c:pt idx="6591">
                  <c:v>-7.9581999999999997</c:v>
                </c:pt>
                <c:pt idx="6592">
                  <c:v>-7.8998999999999997</c:v>
                </c:pt>
                <c:pt idx="6593">
                  <c:v>-7.8384999999999998</c:v>
                </c:pt>
                <c:pt idx="6594">
                  <c:v>-7.8259999999999996</c:v>
                </c:pt>
                <c:pt idx="6595">
                  <c:v>-7.7553000000000001</c:v>
                </c:pt>
                <c:pt idx="6596">
                  <c:v>-7.6375000000000002</c:v>
                </c:pt>
                <c:pt idx="6597">
                  <c:v>-7.5282</c:v>
                </c:pt>
                <c:pt idx="6598">
                  <c:v>-7.3943000000000003</c:v>
                </c:pt>
                <c:pt idx="6599">
                  <c:v>-7.2869999999999999</c:v>
                </c:pt>
                <c:pt idx="6600">
                  <c:v>-7.2984</c:v>
                </c:pt>
                <c:pt idx="6601">
                  <c:v>-7.4363000000000001</c:v>
                </c:pt>
                <c:pt idx="6602">
                  <c:v>-7.5735999999999999</c:v>
                </c:pt>
                <c:pt idx="6603">
                  <c:v>-7.5945999999999998</c:v>
                </c:pt>
                <c:pt idx="6604">
                  <c:v>-7.5388000000000002</c:v>
                </c:pt>
                <c:pt idx="6605">
                  <c:v>-7.3251999999999997</c:v>
                </c:pt>
                <c:pt idx="6606">
                  <c:v>-7.0583999999999998</c:v>
                </c:pt>
                <c:pt idx="6607">
                  <c:v>-6.8507999999999996</c:v>
                </c:pt>
                <c:pt idx="6608">
                  <c:v>-6.6563999999999997</c:v>
                </c:pt>
                <c:pt idx="6609">
                  <c:v>-6.5735000000000001</c:v>
                </c:pt>
                <c:pt idx="6610">
                  <c:v>-6.4798</c:v>
                </c:pt>
                <c:pt idx="6611">
                  <c:v>-6.2912999999999997</c:v>
                </c:pt>
                <c:pt idx="6612">
                  <c:v>-6.1631</c:v>
                </c:pt>
                <c:pt idx="6613">
                  <c:v>-5.9828000000000001</c:v>
                </c:pt>
                <c:pt idx="6614">
                  <c:v>-5.7527999999999997</c:v>
                </c:pt>
                <c:pt idx="6615">
                  <c:v>-5.4249000000000001</c:v>
                </c:pt>
                <c:pt idx="6616">
                  <c:v>-5.0536000000000003</c:v>
                </c:pt>
                <c:pt idx="6617">
                  <c:v>-4.5587999999999997</c:v>
                </c:pt>
                <c:pt idx="6618">
                  <c:v>-4.0548999999999999</c:v>
                </c:pt>
                <c:pt idx="6619">
                  <c:v>-3.8077000000000001</c:v>
                </c:pt>
                <c:pt idx="6620">
                  <c:v>-3.6509</c:v>
                </c:pt>
                <c:pt idx="6621">
                  <c:v>-3.5457999999999998</c:v>
                </c:pt>
                <c:pt idx="6622">
                  <c:v>-3.3418999999999999</c:v>
                </c:pt>
                <c:pt idx="6623">
                  <c:v>-2.9998999999999998</c:v>
                </c:pt>
                <c:pt idx="6624">
                  <c:v>-2.6785000000000001</c:v>
                </c:pt>
                <c:pt idx="6625">
                  <c:v>-2.2938000000000001</c:v>
                </c:pt>
                <c:pt idx="6626">
                  <c:v>-1.7838000000000001</c:v>
                </c:pt>
                <c:pt idx="6627">
                  <c:v>-1.2231000000000001</c:v>
                </c:pt>
                <c:pt idx="6628">
                  <c:v>-0.46551999999999999</c:v>
                </c:pt>
                <c:pt idx="6629">
                  <c:v>0.44051000000000001</c:v>
                </c:pt>
                <c:pt idx="6630">
                  <c:v>1.4488000000000001</c:v>
                </c:pt>
                <c:pt idx="6631">
                  <c:v>2.5998000000000001</c:v>
                </c:pt>
                <c:pt idx="6632">
                  <c:v>3.6661000000000001</c:v>
                </c:pt>
                <c:pt idx="6633">
                  <c:v>4.6174999999999997</c:v>
                </c:pt>
                <c:pt idx="6634">
                  <c:v>5.4915000000000003</c:v>
                </c:pt>
                <c:pt idx="6635">
                  <c:v>6.383</c:v>
                </c:pt>
                <c:pt idx="6636">
                  <c:v>7.2068000000000003</c:v>
                </c:pt>
                <c:pt idx="6637">
                  <c:v>8.1219000000000001</c:v>
                </c:pt>
                <c:pt idx="6638">
                  <c:v>9.4131</c:v>
                </c:pt>
                <c:pt idx="6639">
                  <c:v>10.853999999999999</c:v>
                </c:pt>
                <c:pt idx="6640">
                  <c:v>12.295999999999999</c:v>
                </c:pt>
                <c:pt idx="6641">
                  <c:v>13.643000000000001</c:v>
                </c:pt>
                <c:pt idx="6642">
                  <c:v>14.666</c:v>
                </c:pt>
                <c:pt idx="6643">
                  <c:v>15.388</c:v>
                </c:pt>
                <c:pt idx="6644">
                  <c:v>16.181000000000001</c:v>
                </c:pt>
                <c:pt idx="6645">
                  <c:v>17.062000000000001</c:v>
                </c:pt>
                <c:pt idx="6646">
                  <c:v>18.009</c:v>
                </c:pt>
                <c:pt idx="6647">
                  <c:v>19.07</c:v>
                </c:pt>
                <c:pt idx="6648">
                  <c:v>20.177</c:v>
                </c:pt>
                <c:pt idx="6649">
                  <c:v>21.495000000000001</c:v>
                </c:pt>
                <c:pt idx="6650">
                  <c:v>22.859000000000002</c:v>
                </c:pt>
                <c:pt idx="6651">
                  <c:v>23.878</c:v>
                </c:pt>
                <c:pt idx="6652">
                  <c:v>24.550999999999998</c:v>
                </c:pt>
                <c:pt idx="6653">
                  <c:v>25.178000000000001</c:v>
                </c:pt>
                <c:pt idx="6654">
                  <c:v>25.914999999999999</c:v>
                </c:pt>
                <c:pt idx="6655">
                  <c:v>27.175000000000001</c:v>
                </c:pt>
                <c:pt idx="6656">
                  <c:v>28.562000000000001</c:v>
                </c:pt>
                <c:pt idx="6657">
                  <c:v>29.87</c:v>
                </c:pt>
                <c:pt idx="6658">
                  <c:v>31.157</c:v>
                </c:pt>
                <c:pt idx="6659">
                  <c:v>32.451000000000001</c:v>
                </c:pt>
                <c:pt idx="6660">
                  <c:v>33.584000000000003</c:v>
                </c:pt>
                <c:pt idx="6661">
                  <c:v>34.465000000000003</c:v>
                </c:pt>
                <c:pt idx="6662">
                  <c:v>35.215000000000003</c:v>
                </c:pt>
                <c:pt idx="6663">
                  <c:v>35.61</c:v>
                </c:pt>
                <c:pt idx="6664">
                  <c:v>35.768000000000001</c:v>
                </c:pt>
                <c:pt idx="6665">
                  <c:v>35.814</c:v>
                </c:pt>
                <c:pt idx="6666">
                  <c:v>35.915999999999997</c:v>
                </c:pt>
                <c:pt idx="6667">
                  <c:v>36.563000000000002</c:v>
                </c:pt>
                <c:pt idx="6668">
                  <c:v>37.716000000000001</c:v>
                </c:pt>
                <c:pt idx="6669">
                  <c:v>39.009</c:v>
                </c:pt>
                <c:pt idx="6670">
                  <c:v>40.136000000000003</c:v>
                </c:pt>
                <c:pt idx="6671">
                  <c:v>40.886000000000003</c:v>
                </c:pt>
                <c:pt idx="6672">
                  <c:v>41.485999999999997</c:v>
                </c:pt>
                <c:pt idx="6673">
                  <c:v>42.017000000000003</c:v>
                </c:pt>
                <c:pt idx="6674">
                  <c:v>42.616</c:v>
                </c:pt>
                <c:pt idx="6675">
                  <c:v>43.335000000000001</c:v>
                </c:pt>
                <c:pt idx="6676">
                  <c:v>43.869</c:v>
                </c:pt>
                <c:pt idx="6677">
                  <c:v>44.277000000000001</c:v>
                </c:pt>
                <c:pt idx="6678">
                  <c:v>44.801000000000002</c:v>
                </c:pt>
                <c:pt idx="6679">
                  <c:v>45.273000000000003</c:v>
                </c:pt>
                <c:pt idx="6680">
                  <c:v>45.965000000000003</c:v>
                </c:pt>
                <c:pt idx="6681">
                  <c:v>47.012999999999998</c:v>
                </c:pt>
                <c:pt idx="6682">
                  <c:v>47.94</c:v>
                </c:pt>
                <c:pt idx="6683">
                  <c:v>48.167999999999999</c:v>
                </c:pt>
                <c:pt idx="6684">
                  <c:v>47.975000000000001</c:v>
                </c:pt>
                <c:pt idx="6685">
                  <c:v>48</c:v>
                </c:pt>
                <c:pt idx="6686">
                  <c:v>48.408999999999999</c:v>
                </c:pt>
                <c:pt idx="6687">
                  <c:v>49.345999999999997</c:v>
                </c:pt>
                <c:pt idx="6688">
                  <c:v>50.42</c:v>
                </c:pt>
                <c:pt idx="6689">
                  <c:v>51.183</c:v>
                </c:pt>
                <c:pt idx="6690">
                  <c:v>51.499000000000002</c:v>
                </c:pt>
                <c:pt idx="6691">
                  <c:v>51.82</c:v>
                </c:pt>
                <c:pt idx="6692">
                  <c:v>52.173999999999999</c:v>
                </c:pt>
                <c:pt idx="6693">
                  <c:v>52.822000000000003</c:v>
                </c:pt>
                <c:pt idx="6694">
                  <c:v>53.189</c:v>
                </c:pt>
                <c:pt idx="6695">
                  <c:v>53.198999999999998</c:v>
                </c:pt>
                <c:pt idx="6696">
                  <c:v>53.140999999999998</c:v>
                </c:pt>
                <c:pt idx="6697">
                  <c:v>52.875999999999998</c:v>
                </c:pt>
                <c:pt idx="6698">
                  <c:v>53.098999999999997</c:v>
                </c:pt>
                <c:pt idx="6699">
                  <c:v>53.603000000000002</c:v>
                </c:pt>
                <c:pt idx="6700">
                  <c:v>54.055999999999997</c:v>
                </c:pt>
                <c:pt idx="6701">
                  <c:v>54.093000000000004</c:v>
                </c:pt>
                <c:pt idx="6702">
                  <c:v>53.843000000000004</c:v>
                </c:pt>
                <c:pt idx="6703">
                  <c:v>53.773000000000003</c:v>
                </c:pt>
                <c:pt idx="6704">
                  <c:v>54.11</c:v>
                </c:pt>
                <c:pt idx="6705">
                  <c:v>54.685000000000002</c:v>
                </c:pt>
                <c:pt idx="6706">
                  <c:v>55.133000000000003</c:v>
                </c:pt>
                <c:pt idx="6707">
                  <c:v>55.406999999999996</c:v>
                </c:pt>
                <c:pt idx="6708">
                  <c:v>55.58</c:v>
                </c:pt>
                <c:pt idx="6709">
                  <c:v>55.514000000000003</c:v>
                </c:pt>
                <c:pt idx="6710">
                  <c:v>55.597000000000001</c:v>
                </c:pt>
                <c:pt idx="6711">
                  <c:v>55.847999999999999</c:v>
                </c:pt>
                <c:pt idx="6712">
                  <c:v>56.362000000000002</c:v>
                </c:pt>
                <c:pt idx="6713">
                  <c:v>56.960999999999999</c:v>
                </c:pt>
                <c:pt idx="6714">
                  <c:v>56.915999999999997</c:v>
                </c:pt>
                <c:pt idx="6715">
                  <c:v>56.433999999999997</c:v>
                </c:pt>
                <c:pt idx="6716">
                  <c:v>55.917999999999999</c:v>
                </c:pt>
                <c:pt idx="6717">
                  <c:v>55.835000000000001</c:v>
                </c:pt>
                <c:pt idx="6718">
                  <c:v>56.444000000000003</c:v>
                </c:pt>
                <c:pt idx="6719">
                  <c:v>57.031999999999996</c:v>
                </c:pt>
                <c:pt idx="6720">
                  <c:v>57.384999999999998</c:v>
                </c:pt>
                <c:pt idx="6721">
                  <c:v>57.835999999999999</c:v>
                </c:pt>
                <c:pt idx="6722">
                  <c:v>58.241</c:v>
                </c:pt>
                <c:pt idx="6723">
                  <c:v>58.426000000000002</c:v>
                </c:pt>
                <c:pt idx="6724">
                  <c:v>58.616999999999997</c:v>
                </c:pt>
                <c:pt idx="6725">
                  <c:v>58.97</c:v>
                </c:pt>
                <c:pt idx="6726">
                  <c:v>58.795999999999999</c:v>
                </c:pt>
                <c:pt idx="6727">
                  <c:v>58.673000000000002</c:v>
                </c:pt>
                <c:pt idx="6728">
                  <c:v>58.91</c:v>
                </c:pt>
                <c:pt idx="6729">
                  <c:v>59.029000000000003</c:v>
                </c:pt>
                <c:pt idx="6730">
                  <c:v>59.570999999999998</c:v>
                </c:pt>
                <c:pt idx="6731">
                  <c:v>60.436</c:v>
                </c:pt>
                <c:pt idx="6732">
                  <c:v>60.843000000000004</c:v>
                </c:pt>
                <c:pt idx="6733">
                  <c:v>60.734000000000002</c:v>
                </c:pt>
                <c:pt idx="6734">
                  <c:v>60.537999999999997</c:v>
                </c:pt>
                <c:pt idx="6735">
                  <c:v>60.444000000000003</c:v>
                </c:pt>
                <c:pt idx="6736">
                  <c:v>60.378</c:v>
                </c:pt>
                <c:pt idx="6737">
                  <c:v>60.341999999999999</c:v>
                </c:pt>
                <c:pt idx="6738">
                  <c:v>60.241</c:v>
                </c:pt>
                <c:pt idx="6739">
                  <c:v>60.155999999999999</c:v>
                </c:pt>
                <c:pt idx="6740">
                  <c:v>59.886000000000003</c:v>
                </c:pt>
                <c:pt idx="6741">
                  <c:v>59.41</c:v>
                </c:pt>
                <c:pt idx="6742">
                  <c:v>59.354999999999997</c:v>
                </c:pt>
                <c:pt idx="6743">
                  <c:v>59.603999999999999</c:v>
                </c:pt>
                <c:pt idx="6744">
                  <c:v>59.607999999999997</c:v>
                </c:pt>
                <c:pt idx="6745">
                  <c:v>59.243000000000002</c:v>
                </c:pt>
                <c:pt idx="6746">
                  <c:v>58.603000000000002</c:v>
                </c:pt>
                <c:pt idx="6747">
                  <c:v>57.695</c:v>
                </c:pt>
                <c:pt idx="6748">
                  <c:v>56.523000000000003</c:v>
                </c:pt>
                <c:pt idx="6749">
                  <c:v>55.145000000000003</c:v>
                </c:pt>
                <c:pt idx="6750">
                  <c:v>53.683999999999997</c:v>
                </c:pt>
                <c:pt idx="6751">
                  <c:v>51.945999999999998</c:v>
                </c:pt>
                <c:pt idx="6752">
                  <c:v>49.991</c:v>
                </c:pt>
                <c:pt idx="6753">
                  <c:v>48.262999999999998</c:v>
                </c:pt>
                <c:pt idx="6754">
                  <c:v>46.610999999999997</c:v>
                </c:pt>
                <c:pt idx="6755">
                  <c:v>44.707999999999998</c:v>
                </c:pt>
                <c:pt idx="6756">
                  <c:v>42.552999999999997</c:v>
                </c:pt>
                <c:pt idx="6757">
                  <c:v>40.226999999999997</c:v>
                </c:pt>
                <c:pt idx="6758">
                  <c:v>37.427999999999997</c:v>
                </c:pt>
                <c:pt idx="6759">
                  <c:v>34.183</c:v>
                </c:pt>
                <c:pt idx="6760">
                  <c:v>30.870999999999999</c:v>
                </c:pt>
                <c:pt idx="6761">
                  <c:v>27.257000000000001</c:v>
                </c:pt>
                <c:pt idx="6762">
                  <c:v>23.507000000000001</c:v>
                </c:pt>
                <c:pt idx="6763">
                  <c:v>20.678999999999998</c:v>
                </c:pt>
                <c:pt idx="6764">
                  <c:v>18.742999999999999</c:v>
                </c:pt>
                <c:pt idx="6765">
                  <c:v>17.143999999999998</c:v>
                </c:pt>
                <c:pt idx="6766">
                  <c:v>15.757</c:v>
                </c:pt>
                <c:pt idx="6767">
                  <c:v>14.404</c:v>
                </c:pt>
                <c:pt idx="6768">
                  <c:v>13.04</c:v>
                </c:pt>
                <c:pt idx="6769">
                  <c:v>11.59</c:v>
                </c:pt>
                <c:pt idx="6770">
                  <c:v>10.234999999999999</c:v>
                </c:pt>
                <c:pt idx="6771">
                  <c:v>8.9375999999999998</c:v>
                </c:pt>
                <c:pt idx="6772">
                  <c:v>7.8552</c:v>
                </c:pt>
                <c:pt idx="6773">
                  <c:v>7.0057</c:v>
                </c:pt>
                <c:pt idx="6774">
                  <c:v>6.2968999999999999</c:v>
                </c:pt>
                <c:pt idx="6775">
                  <c:v>5.5979999999999999</c:v>
                </c:pt>
                <c:pt idx="6776">
                  <c:v>4.8844000000000003</c:v>
                </c:pt>
                <c:pt idx="6777">
                  <c:v>4.1882999999999999</c:v>
                </c:pt>
                <c:pt idx="6778">
                  <c:v>3.5036</c:v>
                </c:pt>
                <c:pt idx="6779">
                  <c:v>2.6650999999999998</c:v>
                </c:pt>
                <c:pt idx="6780">
                  <c:v>1.8358000000000001</c:v>
                </c:pt>
                <c:pt idx="6781">
                  <c:v>1.0423</c:v>
                </c:pt>
                <c:pt idx="6782">
                  <c:v>0.21041000000000001</c:v>
                </c:pt>
                <c:pt idx="6783">
                  <c:v>-0.52705000000000002</c:v>
                </c:pt>
                <c:pt idx="6784">
                  <c:v>-1.0638000000000001</c:v>
                </c:pt>
                <c:pt idx="6785">
                  <c:v>-1.4423999999999999</c:v>
                </c:pt>
                <c:pt idx="6786">
                  <c:v>-1.7612000000000001</c:v>
                </c:pt>
                <c:pt idx="6787">
                  <c:v>-1.9744999999999999</c:v>
                </c:pt>
                <c:pt idx="6788">
                  <c:v>-2.2210000000000001</c:v>
                </c:pt>
                <c:pt idx="6789">
                  <c:v>-2.4948000000000001</c:v>
                </c:pt>
                <c:pt idx="6790">
                  <c:v>-2.8071000000000002</c:v>
                </c:pt>
                <c:pt idx="6791">
                  <c:v>-3.1179999999999999</c:v>
                </c:pt>
                <c:pt idx="6792">
                  <c:v>-3.3778999999999999</c:v>
                </c:pt>
                <c:pt idx="6793">
                  <c:v>-3.5815000000000001</c:v>
                </c:pt>
                <c:pt idx="6794">
                  <c:v>-3.8374000000000001</c:v>
                </c:pt>
                <c:pt idx="6795">
                  <c:v>-4.0346000000000002</c:v>
                </c:pt>
                <c:pt idx="6796">
                  <c:v>-4.1947999999999999</c:v>
                </c:pt>
                <c:pt idx="6797">
                  <c:v>-4.4352</c:v>
                </c:pt>
                <c:pt idx="6798">
                  <c:v>-4.6369999999999996</c:v>
                </c:pt>
                <c:pt idx="6799">
                  <c:v>-4.5903</c:v>
                </c:pt>
                <c:pt idx="6800">
                  <c:v>-4.3125</c:v>
                </c:pt>
                <c:pt idx="6801">
                  <c:v>-4.0861999999999998</c:v>
                </c:pt>
                <c:pt idx="6802">
                  <c:v>-4.1163999999999996</c:v>
                </c:pt>
                <c:pt idx="6803">
                  <c:v>-4.2355999999999998</c:v>
                </c:pt>
                <c:pt idx="6804">
                  <c:v>-4.3842999999999996</c:v>
                </c:pt>
                <c:pt idx="6805">
                  <c:v>-4.4919000000000002</c:v>
                </c:pt>
                <c:pt idx="6806">
                  <c:v>-4.2820999999999998</c:v>
                </c:pt>
                <c:pt idx="6807">
                  <c:v>-3.7831999999999999</c:v>
                </c:pt>
                <c:pt idx="6808">
                  <c:v>-3.5861000000000001</c:v>
                </c:pt>
                <c:pt idx="6809">
                  <c:v>-3.8388</c:v>
                </c:pt>
                <c:pt idx="6810">
                  <c:v>-3.9681000000000002</c:v>
                </c:pt>
                <c:pt idx="6811">
                  <c:v>-3.9276</c:v>
                </c:pt>
                <c:pt idx="6812">
                  <c:v>-3.9782999999999999</c:v>
                </c:pt>
                <c:pt idx="6813">
                  <c:v>-4.1082000000000001</c:v>
                </c:pt>
                <c:pt idx="6814">
                  <c:v>-4.1454000000000004</c:v>
                </c:pt>
                <c:pt idx="6815">
                  <c:v>-4.1882000000000001</c:v>
                </c:pt>
                <c:pt idx="6816">
                  <c:v>-4.1395</c:v>
                </c:pt>
                <c:pt idx="6817">
                  <c:v>-4.0279999999999996</c:v>
                </c:pt>
                <c:pt idx="6818">
                  <c:v>-3.8584000000000001</c:v>
                </c:pt>
                <c:pt idx="6819">
                  <c:v>-3.9674</c:v>
                </c:pt>
                <c:pt idx="6820">
                  <c:v>-4.0721999999999996</c:v>
                </c:pt>
                <c:pt idx="6821">
                  <c:v>-4.0495000000000001</c:v>
                </c:pt>
                <c:pt idx="6822">
                  <c:v>-4.1566000000000001</c:v>
                </c:pt>
                <c:pt idx="6823">
                  <c:v>-4.3296999999999999</c:v>
                </c:pt>
                <c:pt idx="6824">
                  <c:v>-4.4604999999999997</c:v>
                </c:pt>
                <c:pt idx="6825">
                  <c:v>-4.4078999999999997</c:v>
                </c:pt>
                <c:pt idx="6826">
                  <c:v>-4.4051</c:v>
                </c:pt>
                <c:pt idx="6827">
                  <c:v>-4.5730000000000004</c:v>
                </c:pt>
                <c:pt idx="6828">
                  <c:v>-4.5313999999999997</c:v>
                </c:pt>
                <c:pt idx="6829">
                  <c:v>-4.5731000000000002</c:v>
                </c:pt>
                <c:pt idx="6830">
                  <c:v>-4.7314999999999996</c:v>
                </c:pt>
                <c:pt idx="6831">
                  <c:v>-4.8406000000000002</c:v>
                </c:pt>
                <c:pt idx="6832">
                  <c:v>-4.9824000000000002</c:v>
                </c:pt>
                <c:pt idx="6833">
                  <c:v>-5.1397000000000004</c:v>
                </c:pt>
                <c:pt idx="6834">
                  <c:v>-5.3861999999999997</c:v>
                </c:pt>
                <c:pt idx="6835">
                  <c:v>-5.5991</c:v>
                </c:pt>
                <c:pt idx="6836">
                  <c:v>-5.8303000000000003</c:v>
                </c:pt>
                <c:pt idx="6837">
                  <c:v>-5.9566999999999997</c:v>
                </c:pt>
                <c:pt idx="6838">
                  <c:v>-5.8926999999999996</c:v>
                </c:pt>
                <c:pt idx="6839">
                  <c:v>-5.9013999999999998</c:v>
                </c:pt>
                <c:pt idx="6840">
                  <c:v>-6.0644999999999998</c:v>
                </c:pt>
                <c:pt idx="6841">
                  <c:v>-6.3968999999999996</c:v>
                </c:pt>
                <c:pt idx="6842">
                  <c:v>-6.6140999999999996</c:v>
                </c:pt>
                <c:pt idx="6843">
                  <c:v>-6.5625</c:v>
                </c:pt>
                <c:pt idx="6844">
                  <c:v>-6.9843000000000002</c:v>
                </c:pt>
                <c:pt idx="6845">
                  <c:v>-7.5717999999999996</c:v>
                </c:pt>
                <c:pt idx="6846">
                  <c:v>-7.7727000000000004</c:v>
                </c:pt>
                <c:pt idx="6847">
                  <c:v>-7.8155999999999999</c:v>
                </c:pt>
                <c:pt idx="6848">
                  <c:v>-7.8453999999999997</c:v>
                </c:pt>
                <c:pt idx="6849">
                  <c:v>-7.8563000000000001</c:v>
                </c:pt>
                <c:pt idx="6850">
                  <c:v>-8.2053999999999991</c:v>
                </c:pt>
                <c:pt idx="6851">
                  <c:v>-8.5169999999999995</c:v>
                </c:pt>
                <c:pt idx="6852">
                  <c:v>-8.6524999999999999</c:v>
                </c:pt>
                <c:pt idx="6853">
                  <c:v>-8.7698999999999998</c:v>
                </c:pt>
                <c:pt idx="6854">
                  <c:v>-8.8491</c:v>
                </c:pt>
                <c:pt idx="6855">
                  <c:v>-8.8628999999999998</c:v>
                </c:pt>
                <c:pt idx="6856">
                  <c:v>-9.4614999999999991</c:v>
                </c:pt>
                <c:pt idx="6857">
                  <c:v>-10.058</c:v>
                </c:pt>
                <c:pt idx="6858">
                  <c:v>-10.368</c:v>
                </c:pt>
                <c:pt idx="6859">
                  <c:v>-10.420999999999999</c:v>
                </c:pt>
                <c:pt idx="6860">
                  <c:v>-10.397</c:v>
                </c:pt>
                <c:pt idx="6861">
                  <c:v>-10.353</c:v>
                </c:pt>
                <c:pt idx="6862">
                  <c:v>-10.362</c:v>
                </c:pt>
                <c:pt idx="6863">
                  <c:v>-10.252000000000001</c:v>
                </c:pt>
                <c:pt idx="6864">
                  <c:v>-10.33</c:v>
                </c:pt>
                <c:pt idx="6865">
                  <c:v>-10.446999999999999</c:v>
                </c:pt>
                <c:pt idx="6866">
                  <c:v>-10.516999999999999</c:v>
                </c:pt>
                <c:pt idx="6867">
                  <c:v>-10.59</c:v>
                </c:pt>
                <c:pt idx="6868">
                  <c:v>-10.561999999999999</c:v>
                </c:pt>
                <c:pt idx="6869">
                  <c:v>-10.544</c:v>
                </c:pt>
                <c:pt idx="6870">
                  <c:v>-10.68</c:v>
                </c:pt>
                <c:pt idx="6871">
                  <c:v>-10.882999999999999</c:v>
                </c:pt>
                <c:pt idx="6872">
                  <c:v>-11.175000000000001</c:v>
                </c:pt>
                <c:pt idx="6873">
                  <c:v>-11.286</c:v>
                </c:pt>
                <c:pt idx="6874">
                  <c:v>-11.327999999999999</c:v>
                </c:pt>
                <c:pt idx="6875">
                  <c:v>-11.728</c:v>
                </c:pt>
                <c:pt idx="6876">
                  <c:v>-12.071999999999999</c:v>
                </c:pt>
                <c:pt idx="6877">
                  <c:v>-12.548</c:v>
                </c:pt>
                <c:pt idx="6878">
                  <c:v>-13.154</c:v>
                </c:pt>
                <c:pt idx="6879">
                  <c:v>-13.599</c:v>
                </c:pt>
                <c:pt idx="6880">
                  <c:v>-13.923999999999999</c:v>
                </c:pt>
                <c:pt idx="6881">
                  <c:v>-14.115</c:v>
                </c:pt>
                <c:pt idx="6882">
                  <c:v>-14.196999999999999</c:v>
                </c:pt>
                <c:pt idx="6883">
                  <c:v>-14.141</c:v>
                </c:pt>
                <c:pt idx="6884">
                  <c:v>-14.233000000000001</c:v>
                </c:pt>
                <c:pt idx="6885">
                  <c:v>-14.497</c:v>
                </c:pt>
                <c:pt idx="6886">
                  <c:v>-14.911</c:v>
                </c:pt>
                <c:pt idx="6887">
                  <c:v>-15.361000000000001</c:v>
                </c:pt>
                <c:pt idx="6888">
                  <c:v>-15.919</c:v>
                </c:pt>
                <c:pt idx="6889">
                  <c:v>-16.702000000000002</c:v>
                </c:pt>
                <c:pt idx="6890">
                  <c:v>-17.440999999999999</c:v>
                </c:pt>
                <c:pt idx="6891">
                  <c:v>-18.016999999999999</c:v>
                </c:pt>
                <c:pt idx="6892">
                  <c:v>-18.658000000000001</c:v>
                </c:pt>
                <c:pt idx="6893">
                  <c:v>-19.402000000000001</c:v>
                </c:pt>
                <c:pt idx="6894">
                  <c:v>-20.579000000000001</c:v>
                </c:pt>
                <c:pt idx="6895">
                  <c:v>-21.829000000000001</c:v>
                </c:pt>
                <c:pt idx="6896">
                  <c:v>-23.013999999999999</c:v>
                </c:pt>
                <c:pt idx="6897">
                  <c:v>-24.245000000000001</c:v>
                </c:pt>
                <c:pt idx="6898">
                  <c:v>-25.498000000000001</c:v>
                </c:pt>
                <c:pt idx="6899">
                  <c:v>-26.832999999999998</c:v>
                </c:pt>
                <c:pt idx="6900">
                  <c:v>-28.135999999999999</c:v>
                </c:pt>
                <c:pt idx="6901">
                  <c:v>-29.454000000000001</c:v>
                </c:pt>
                <c:pt idx="6902">
                  <c:v>-30.91</c:v>
                </c:pt>
                <c:pt idx="6903">
                  <c:v>-31.948</c:v>
                </c:pt>
                <c:pt idx="6904">
                  <c:v>-32.924999999999997</c:v>
                </c:pt>
                <c:pt idx="6905">
                  <c:v>-34.012999999999998</c:v>
                </c:pt>
                <c:pt idx="6906">
                  <c:v>-35.335000000000001</c:v>
                </c:pt>
                <c:pt idx="6907">
                  <c:v>-37.192999999999998</c:v>
                </c:pt>
                <c:pt idx="6908">
                  <c:v>-38.54</c:v>
                </c:pt>
                <c:pt idx="6909">
                  <c:v>-39.369999999999997</c:v>
                </c:pt>
                <c:pt idx="6910">
                  <c:v>-40.192</c:v>
                </c:pt>
                <c:pt idx="6911">
                  <c:v>-40.97</c:v>
                </c:pt>
                <c:pt idx="6912">
                  <c:v>-41.762</c:v>
                </c:pt>
                <c:pt idx="6913">
                  <c:v>-43.043999999999997</c:v>
                </c:pt>
                <c:pt idx="6914">
                  <c:v>-44.790999999999997</c:v>
                </c:pt>
                <c:pt idx="6915">
                  <c:v>-46.112000000000002</c:v>
                </c:pt>
                <c:pt idx="6916">
                  <c:v>-47.177999999999997</c:v>
                </c:pt>
                <c:pt idx="6917">
                  <c:v>-48.264000000000003</c:v>
                </c:pt>
                <c:pt idx="6918">
                  <c:v>-49.378999999999998</c:v>
                </c:pt>
                <c:pt idx="6919">
                  <c:v>-50.52</c:v>
                </c:pt>
                <c:pt idx="6920">
                  <c:v>-51.503999999999998</c:v>
                </c:pt>
                <c:pt idx="6921">
                  <c:v>-52.167999999999999</c:v>
                </c:pt>
                <c:pt idx="6922">
                  <c:v>-53.051000000000002</c:v>
                </c:pt>
                <c:pt idx="6923">
                  <c:v>-54.540999999999997</c:v>
                </c:pt>
                <c:pt idx="6924">
                  <c:v>-56.152000000000001</c:v>
                </c:pt>
                <c:pt idx="6925">
                  <c:v>-57.47</c:v>
                </c:pt>
                <c:pt idx="6926">
                  <c:v>-58.671999999999997</c:v>
                </c:pt>
                <c:pt idx="6927">
                  <c:v>-60.462000000000003</c:v>
                </c:pt>
                <c:pt idx="6928">
                  <c:v>-62.281999999999996</c:v>
                </c:pt>
                <c:pt idx="6929">
                  <c:v>-63.73</c:v>
                </c:pt>
                <c:pt idx="6930">
                  <c:v>-64.34</c:v>
                </c:pt>
                <c:pt idx="6931">
                  <c:v>-64.59</c:v>
                </c:pt>
                <c:pt idx="6932">
                  <c:v>-64.427999999999997</c:v>
                </c:pt>
                <c:pt idx="6933">
                  <c:v>-64.248000000000005</c:v>
                </c:pt>
                <c:pt idx="6934">
                  <c:v>-64.515000000000001</c:v>
                </c:pt>
                <c:pt idx="6935">
                  <c:v>-65.742000000000004</c:v>
                </c:pt>
                <c:pt idx="6936">
                  <c:v>-67.686999999999998</c:v>
                </c:pt>
                <c:pt idx="6937">
                  <c:v>-69.768000000000001</c:v>
                </c:pt>
                <c:pt idx="6938">
                  <c:v>-70.632000000000005</c:v>
                </c:pt>
                <c:pt idx="6939">
                  <c:v>-71.179000000000002</c:v>
                </c:pt>
                <c:pt idx="6940">
                  <c:v>-71.162000000000006</c:v>
                </c:pt>
                <c:pt idx="6941">
                  <c:v>-71.658000000000001</c:v>
                </c:pt>
                <c:pt idx="6942">
                  <c:v>-72.033000000000001</c:v>
                </c:pt>
                <c:pt idx="6943">
                  <c:v>-72.358999999999995</c:v>
                </c:pt>
                <c:pt idx="6944">
                  <c:v>-72.298000000000002</c:v>
                </c:pt>
                <c:pt idx="6945">
                  <c:v>-72.084000000000003</c:v>
                </c:pt>
                <c:pt idx="6946">
                  <c:v>-71.972999999999999</c:v>
                </c:pt>
                <c:pt idx="6947">
                  <c:v>-73.061999999999998</c:v>
                </c:pt>
                <c:pt idx="6948">
                  <c:v>-74.331999999999994</c:v>
                </c:pt>
                <c:pt idx="6949">
                  <c:v>-75.128</c:v>
                </c:pt>
                <c:pt idx="6950">
                  <c:v>-75.141999999999996</c:v>
                </c:pt>
                <c:pt idx="6951">
                  <c:v>-74.736000000000004</c:v>
                </c:pt>
                <c:pt idx="6952">
                  <c:v>-73.451999999999998</c:v>
                </c:pt>
                <c:pt idx="6953">
                  <c:v>-72.748999999999995</c:v>
                </c:pt>
                <c:pt idx="6954">
                  <c:v>-72.566000000000003</c:v>
                </c:pt>
                <c:pt idx="6955">
                  <c:v>-72.572999999999993</c:v>
                </c:pt>
                <c:pt idx="6956">
                  <c:v>-72.722999999999999</c:v>
                </c:pt>
                <c:pt idx="6957">
                  <c:v>-73.299000000000007</c:v>
                </c:pt>
                <c:pt idx="6958">
                  <c:v>-73.707999999999998</c:v>
                </c:pt>
                <c:pt idx="6959">
                  <c:v>-74.016000000000005</c:v>
                </c:pt>
                <c:pt idx="6960">
                  <c:v>-73.998999999999995</c:v>
                </c:pt>
                <c:pt idx="6961">
                  <c:v>-73.234999999999999</c:v>
                </c:pt>
                <c:pt idx="6962">
                  <c:v>-72.256</c:v>
                </c:pt>
                <c:pt idx="6963">
                  <c:v>-72.025000000000006</c:v>
                </c:pt>
                <c:pt idx="6964">
                  <c:v>-72.180000000000007</c:v>
                </c:pt>
                <c:pt idx="6965">
                  <c:v>-71.849999999999994</c:v>
                </c:pt>
                <c:pt idx="6966">
                  <c:v>-72.2</c:v>
                </c:pt>
                <c:pt idx="6967">
                  <c:v>-73.350999999999999</c:v>
                </c:pt>
                <c:pt idx="6968">
                  <c:v>-73.796999999999997</c:v>
                </c:pt>
                <c:pt idx="6969">
                  <c:v>-74.355000000000004</c:v>
                </c:pt>
                <c:pt idx="6970">
                  <c:v>-74.692999999999998</c:v>
                </c:pt>
                <c:pt idx="6971">
                  <c:v>-74.385999999999996</c:v>
                </c:pt>
                <c:pt idx="6972">
                  <c:v>-73.667000000000002</c:v>
                </c:pt>
                <c:pt idx="6973">
                  <c:v>-72.581000000000003</c:v>
                </c:pt>
                <c:pt idx="6974">
                  <c:v>-71.638999999999996</c:v>
                </c:pt>
                <c:pt idx="6975">
                  <c:v>-70.706999999999994</c:v>
                </c:pt>
                <c:pt idx="6976">
                  <c:v>-70.22</c:v>
                </c:pt>
                <c:pt idx="6977">
                  <c:v>-69.760000000000005</c:v>
                </c:pt>
                <c:pt idx="6978">
                  <c:v>-69.305000000000007</c:v>
                </c:pt>
                <c:pt idx="6979">
                  <c:v>-68.988</c:v>
                </c:pt>
                <c:pt idx="6980">
                  <c:v>-69.432000000000002</c:v>
                </c:pt>
                <c:pt idx="6981">
                  <c:v>-69.602999999999994</c:v>
                </c:pt>
                <c:pt idx="6982">
                  <c:v>-69.078000000000003</c:v>
                </c:pt>
                <c:pt idx="6983">
                  <c:v>-68.320999999999998</c:v>
                </c:pt>
                <c:pt idx="6984">
                  <c:v>-67.322000000000003</c:v>
                </c:pt>
                <c:pt idx="6985">
                  <c:v>-65.834999999999994</c:v>
                </c:pt>
                <c:pt idx="6986">
                  <c:v>-64.227000000000004</c:v>
                </c:pt>
                <c:pt idx="6987">
                  <c:v>-62.780999999999999</c:v>
                </c:pt>
                <c:pt idx="6988">
                  <c:v>-61.298999999999999</c:v>
                </c:pt>
                <c:pt idx="6989">
                  <c:v>-59.78</c:v>
                </c:pt>
                <c:pt idx="6990">
                  <c:v>-58.24</c:v>
                </c:pt>
                <c:pt idx="6991">
                  <c:v>-56.515000000000001</c:v>
                </c:pt>
                <c:pt idx="6992">
                  <c:v>-54.902999999999999</c:v>
                </c:pt>
                <c:pt idx="6993">
                  <c:v>-53.47</c:v>
                </c:pt>
                <c:pt idx="6994">
                  <c:v>-52.116999999999997</c:v>
                </c:pt>
                <c:pt idx="6995">
                  <c:v>-50.722999999999999</c:v>
                </c:pt>
                <c:pt idx="6996">
                  <c:v>-48.649000000000001</c:v>
                </c:pt>
                <c:pt idx="6997">
                  <c:v>-46.557000000000002</c:v>
                </c:pt>
                <c:pt idx="6998">
                  <c:v>-44.125</c:v>
                </c:pt>
                <c:pt idx="6999">
                  <c:v>-41.777000000000001</c:v>
                </c:pt>
                <c:pt idx="7000">
                  <c:v>-38.808</c:v>
                </c:pt>
                <c:pt idx="7001">
                  <c:v>-35.906999999999996</c:v>
                </c:pt>
                <c:pt idx="7002">
                  <c:v>-33.430999999999997</c:v>
                </c:pt>
                <c:pt idx="7003">
                  <c:v>-31.23</c:v>
                </c:pt>
                <c:pt idx="7004">
                  <c:v>-29.545000000000002</c:v>
                </c:pt>
                <c:pt idx="7005">
                  <c:v>-27.95</c:v>
                </c:pt>
                <c:pt idx="7006">
                  <c:v>-26.684000000000001</c:v>
                </c:pt>
                <c:pt idx="7007">
                  <c:v>-25.600999999999999</c:v>
                </c:pt>
                <c:pt idx="7008">
                  <c:v>-24.326000000000001</c:v>
                </c:pt>
                <c:pt idx="7009">
                  <c:v>-22.617999999999999</c:v>
                </c:pt>
                <c:pt idx="7010">
                  <c:v>-21.029</c:v>
                </c:pt>
                <c:pt idx="7011">
                  <c:v>-19.786000000000001</c:v>
                </c:pt>
                <c:pt idx="7012">
                  <c:v>-18.573</c:v>
                </c:pt>
                <c:pt idx="7013">
                  <c:v>-17.298999999999999</c:v>
                </c:pt>
                <c:pt idx="7014">
                  <c:v>-16.04</c:v>
                </c:pt>
                <c:pt idx="7015">
                  <c:v>-14.907</c:v>
                </c:pt>
                <c:pt idx="7016">
                  <c:v>-13.851000000000001</c:v>
                </c:pt>
                <c:pt idx="7017">
                  <c:v>-12.983000000000001</c:v>
                </c:pt>
                <c:pt idx="7018">
                  <c:v>-12.279</c:v>
                </c:pt>
                <c:pt idx="7019">
                  <c:v>-11.654999999999999</c:v>
                </c:pt>
                <c:pt idx="7020">
                  <c:v>-11.159000000000001</c:v>
                </c:pt>
                <c:pt idx="7021">
                  <c:v>-10.638</c:v>
                </c:pt>
                <c:pt idx="7022">
                  <c:v>-10.211</c:v>
                </c:pt>
                <c:pt idx="7023">
                  <c:v>-9.8272999999999993</c:v>
                </c:pt>
                <c:pt idx="7024">
                  <c:v>-9.5896000000000008</c:v>
                </c:pt>
                <c:pt idx="7025">
                  <c:v>-9.3666999999999998</c:v>
                </c:pt>
                <c:pt idx="7026">
                  <c:v>-9.1483000000000008</c:v>
                </c:pt>
                <c:pt idx="7027">
                  <c:v>-9.1042000000000005</c:v>
                </c:pt>
                <c:pt idx="7028">
                  <c:v>-9.0869</c:v>
                </c:pt>
                <c:pt idx="7029">
                  <c:v>-8.9527999999999999</c:v>
                </c:pt>
                <c:pt idx="7030">
                  <c:v>-8.8876000000000008</c:v>
                </c:pt>
                <c:pt idx="7031">
                  <c:v>-8.6494</c:v>
                </c:pt>
                <c:pt idx="7032">
                  <c:v>-8.3529999999999998</c:v>
                </c:pt>
                <c:pt idx="7033">
                  <c:v>-8.1588999999999992</c:v>
                </c:pt>
                <c:pt idx="7034">
                  <c:v>-8.1687999999999992</c:v>
                </c:pt>
                <c:pt idx="7035">
                  <c:v>-8.2807999999999993</c:v>
                </c:pt>
                <c:pt idx="7036">
                  <c:v>-8.3737999999999992</c:v>
                </c:pt>
                <c:pt idx="7037">
                  <c:v>-8.3721999999999994</c:v>
                </c:pt>
                <c:pt idx="7038">
                  <c:v>-8.3941999999999997</c:v>
                </c:pt>
                <c:pt idx="7039">
                  <c:v>-8.5625999999999998</c:v>
                </c:pt>
                <c:pt idx="7040">
                  <c:v>-8.5840999999999994</c:v>
                </c:pt>
                <c:pt idx="7041">
                  <c:v>-8.4097000000000008</c:v>
                </c:pt>
                <c:pt idx="7042">
                  <c:v>-8.1944999999999997</c:v>
                </c:pt>
                <c:pt idx="7043">
                  <c:v>-7.9931000000000001</c:v>
                </c:pt>
                <c:pt idx="7044">
                  <c:v>-7.9908999999999999</c:v>
                </c:pt>
                <c:pt idx="7045">
                  <c:v>-8.0404999999999998</c:v>
                </c:pt>
                <c:pt idx="7046">
                  <c:v>-7.9313000000000002</c:v>
                </c:pt>
                <c:pt idx="7047">
                  <c:v>-7.9103000000000003</c:v>
                </c:pt>
                <c:pt idx="7048">
                  <c:v>-7.8170000000000002</c:v>
                </c:pt>
                <c:pt idx="7049">
                  <c:v>-7.6742999999999997</c:v>
                </c:pt>
                <c:pt idx="7050">
                  <c:v>-7.5103999999999997</c:v>
                </c:pt>
                <c:pt idx="7051">
                  <c:v>-7.2465000000000002</c:v>
                </c:pt>
                <c:pt idx="7052">
                  <c:v>-6.8552</c:v>
                </c:pt>
                <c:pt idx="7053">
                  <c:v>-6.3369999999999997</c:v>
                </c:pt>
                <c:pt idx="7054">
                  <c:v>-5.8513000000000002</c:v>
                </c:pt>
                <c:pt idx="7055">
                  <c:v>-5.4188999999999998</c:v>
                </c:pt>
                <c:pt idx="7056">
                  <c:v>-5.0205000000000002</c:v>
                </c:pt>
                <c:pt idx="7057">
                  <c:v>-4.63</c:v>
                </c:pt>
                <c:pt idx="7058">
                  <c:v>-4.1669999999999998</c:v>
                </c:pt>
                <c:pt idx="7059">
                  <c:v>-3.84</c:v>
                </c:pt>
                <c:pt idx="7060">
                  <c:v>-3.3329</c:v>
                </c:pt>
                <c:pt idx="7061">
                  <c:v>-2.3782999999999999</c:v>
                </c:pt>
                <c:pt idx="7062">
                  <c:v>-1.4008</c:v>
                </c:pt>
                <c:pt idx="7063">
                  <c:v>-0.63188</c:v>
                </c:pt>
                <c:pt idx="7064">
                  <c:v>-0.13128999999999999</c:v>
                </c:pt>
                <c:pt idx="7065">
                  <c:v>0.35982999999999998</c:v>
                </c:pt>
                <c:pt idx="7066">
                  <c:v>1.0668</c:v>
                </c:pt>
                <c:pt idx="7067">
                  <c:v>2.0651000000000002</c:v>
                </c:pt>
                <c:pt idx="7068">
                  <c:v>3.2288999999999999</c:v>
                </c:pt>
                <c:pt idx="7069">
                  <c:v>4.2465000000000002</c:v>
                </c:pt>
                <c:pt idx="7070">
                  <c:v>5.0224000000000002</c:v>
                </c:pt>
                <c:pt idx="7071">
                  <c:v>5.9005000000000001</c:v>
                </c:pt>
                <c:pt idx="7072">
                  <c:v>7.0019999999999998</c:v>
                </c:pt>
                <c:pt idx="7073">
                  <c:v>8.5370000000000008</c:v>
                </c:pt>
                <c:pt idx="7074">
                  <c:v>10.246</c:v>
                </c:pt>
                <c:pt idx="7075">
                  <c:v>11.864000000000001</c:v>
                </c:pt>
                <c:pt idx="7076">
                  <c:v>12.701000000000001</c:v>
                </c:pt>
                <c:pt idx="7077">
                  <c:v>13.237</c:v>
                </c:pt>
                <c:pt idx="7078">
                  <c:v>13.78</c:v>
                </c:pt>
                <c:pt idx="7079">
                  <c:v>14.305</c:v>
                </c:pt>
                <c:pt idx="7080">
                  <c:v>14.757</c:v>
                </c:pt>
                <c:pt idx="7081">
                  <c:v>15.228</c:v>
                </c:pt>
                <c:pt idx="7082">
                  <c:v>15.836</c:v>
                </c:pt>
                <c:pt idx="7083">
                  <c:v>16.600000000000001</c:v>
                </c:pt>
                <c:pt idx="7084">
                  <c:v>17.462</c:v>
                </c:pt>
                <c:pt idx="7085">
                  <c:v>18.535</c:v>
                </c:pt>
                <c:pt idx="7086">
                  <c:v>19.588999999999999</c:v>
                </c:pt>
                <c:pt idx="7087">
                  <c:v>20.43</c:v>
                </c:pt>
                <c:pt idx="7088">
                  <c:v>21.117000000000001</c:v>
                </c:pt>
                <c:pt idx="7089">
                  <c:v>21.63</c:v>
                </c:pt>
                <c:pt idx="7090">
                  <c:v>22.151</c:v>
                </c:pt>
                <c:pt idx="7091">
                  <c:v>22.745999999999999</c:v>
                </c:pt>
                <c:pt idx="7092">
                  <c:v>23.378</c:v>
                </c:pt>
                <c:pt idx="7093">
                  <c:v>24.097000000000001</c:v>
                </c:pt>
                <c:pt idx="7094">
                  <c:v>24.992999999999999</c:v>
                </c:pt>
                <c:pt idx="7095">
                  <c:v>25.870999999999999</c:v>
                </c:pt>
                <c:pt idx="7096">
                  <c:v>26.687000000000001</c:v>
                </c:pt>
                <c:pt idx="7097">
                  <c:v>27.683</c:v>
                </c:pt>
                <c:pt idx="7098">
                  <c:v>28.571000000000002</c:v>
                </c:pt>
                <c:pt idx="7099">
                  <c:v>29.245000000000001</c:v>
                </c:pt>
                <c:pt idx="7100">
                  <c:v>29.954999999999998</c:v>
                </c:pt>
                <c:pt idx="7101">
                  <c:v>30.666</c:v>
                </c:pt>
                <c:pt idx="7102">
                  <c:v>31.18</c:v>
                </c:pt>
                <c:pt idx="7103">
                  <c:v>31.574999999999999</c:v>
                </c:pt>
                <c:pt idx="7104">
                  <c:v>31.98</c:v>
                </c:pt>
                <c:pt idx="7105">
                  <c:v>32.585999999999999</c:v>
                </c:pt>
                <c:pt idx="7106">
                  <c:v>33.5</c:v>
                </c:pt>
                <c:pt idx="7107">
                  <c:v>34.396000000000001</c:v>
                </c:pt>
                <c:pt idx="7108">
                  <c:v>35.162999999999997</c:v>
                </c:pt>
                <c:pt idx="7109">
                  <c:v>35.902000000000001</c:v>
                </c:pt>
                <c:pt idx="7110">
                  <c:v>36.64</c:v>
                </c:pt>
                <c:pt idx="7111">
                  <c:v>37.340000000000003</c:v>
                </c:pt>
                <c:pt idx="7112">
                  <c:v>37.868000000000002</c:v>
                </c:pt>
                <c:pt idx="7113">
                  <c:v>38.317999999999998</c:v>
                </c:pt>
                <c:pt idx="7114">
                  <c:v>38.726999999999997</c:v>
                </c:pt>
                <c:pt idx="7115">
                  <c:v>39.192999999999998</c:v>
                </c:pt>
                <c:pt idx="7116">
                  <c:v>39.597000000000001</c:v>
                </c:pt>
                <c:pt idx="7117">
                  <c:v>39.905000000000001</c:v>
                </c:pt>
                <c:pt idx="7118">
                  <c:v>40.231000000000002</c:v>
                </c:pt>
                <c:pt idx="7119">
                  <c:v>40.335999999999999</c:v>
                </c:pt>
                <c:pt idx="7120">
                  <c:v>40.401000000000003</c:v>
                </c:pt>
                <c:pt idx="7121">
                  <c:v>40.545999999999999</c:v>
                </c:pt>
                <c:pt idx="7122">
                  <c:v>40.715000000000003</c:v>
                </c:pt>
                <c:pt idx="7123">
                  <c:v>40.962000000000003</c:v>
                </c:pt>
                <c:pt idx="7124">
                  <c:v>41.104999999999997</c:v>
                </c:pt>
                <c:pt idx="7125">
                  <c:v>41.298999999999999</c:v>
                </c:pt>
                <c:pt idx="7126">
                  <c:v>41.526000000000003</c:v>
                </c:pt>
                <c:pt idx="7127">
                  <c:v>41.781999999999996</c:v>
                </c:pt>
                <c:pt idx="7128">
                  <c:v>42.088000000000001</c:v>
                </c:pt>
                <c:pt idx="7129">
                  <c:v>42.197000000000003</c:v>
                </c:pt>
                <c:pt idx="7130">
                  <c:v>42.347999999999999</c:v>
                </c:pt>
                <c:pt idx="7131">
                  <c:v>42.703000000000003</c:v>
                </c:pt>
                <c:pt idx="7132">
                  <c:v>42.951000000000001</c:v>
                </c:pt>
                <c:pt idx="7133">
                  <c:v>43.28</c:v>
                </c:pt>
                <c:pt idx="7134">
                  <c:v>43.783999999999999</c:v>
                </c:pt>
                <c:pt idx="7135">
                  <c:v>44.244</c:v>
                </c:pt>
                <c:pt idx="7136">
                  <c:v>44.718000000000004</c:v>
                </c:pt>
                <c:pt idx="7137">
                  <c:v>45.142000000000003</c:v>
                </c:pt>
                <c:pt idx="7138">
                  <c:v>45.408999999999999</c:v>
                </c:pt>
                <c:pt idx="7139">
                  <c:v>45.524000000000001</c:v>
                </c:pt>
                <c:pt idx="7140">
                  <c:v>45.655000000000001</c:v>
                </c:pt>
                <c:pt idx="7141">
                  <c:v>45.716000000000001</c:v>
                </c:pt>
                <c:pt idx="7142">
                  <c:v>45.89</c:v>
                </c:pt>
                <c:pt idx="7143">
                  <c:v>46.215000000000003</c:v>
                </c:pt>
                <c:pt idx="7144">
                  <c:v>46.622</c:v>
                </c:pt>
                <c:pt idx="7145">
                  <c:v>46.923999999999999</c:v>
                </c:pt>
                <c:pt idx="7146">
                  <c:v>47.366999999999997</c:v>
                </c:pt>
                <c:pt idx="7147">
                  <c:v>47.95</c:v>
                </c:pt>
                <c:pt idx="7148">
                  <c:v>48.317999999999998</c:v>
                </c:pt>
                <c:pt idx="7149">
                  <c:v>48.645000000000003</c:v>
                </c:pt>
                <c:pt idx="7150">
                  <c:v>48.682000000000002</c:v>
                </c:pt>
                <c:pt idx="7151">
                  <c:v>48.658999999999999</c:v>
                </c:pt>
                <c:pt idx="7152">
                  <c:v>48.573999999999998</c:v>
                </c:pt>
                <c:pt idx="7153">
                  <c:v>48.607999999999997</c:v>
                </c:pt>
                <c:pt idx="7154">
                  <c:v>48.866999999999997</c:v>
                </c:pt>
                <c:pt idx="7155">
                  <c:v>49.274000000000001</c:v>
                </c:pt>
                <c:pt idx="7156">
                  <c:v>49.96</c:v>
                </c:pt>
                <c:pt idx="7157">
                  <c:v>50.603000000000002</c:v>
                </c:pt>
                <c:pt idx="7158">
                  <c:v>50.844000000000001</c:v>
                </c:pt>
                <c:pt idx="7159">
                  <c:v>50.988</c:v>
                </c:pt>
                <c:pt idx="7160">
                  <c:v>51.064999999999998</c:v>
                </c:pt>
                <c:pt idx="7161">
                  <c:v>51.064</c:v>
                </c:pt>
                <c:pt idx="7162">
                  <c:v>50.872999999999998</c:v>
                </c:pt>
                <c:pt idx="7163">
                  <c:v>50.610999999999997</c:v>
                </c:pt>
                <c:pt idx="7164">
                  <c:v>50.238</c:v>
                </c:pt>
                <c:pt idx="7165">
                  <c:v>49.951000000000001</c:v>
                </c:pt>
                <c:pt idx="7166">
                  <c:v>50.082000000000001</c:v>
                </c:pt>
                <c:pt idx="7167">
                  <c:v>50.158000000000001</c:v>
                </c:pt>
                <c:pt idx="7168">
                  <c:v>50.179000000000002</c:v>
                </c:pt>
                <c:pt idx="7169">
                  <c:v>50.067</c:v>
                </c:pt>
                <c:pt idx="7170">
                  <c:v>49.720999999999997</c:v>
                </c:pt>
                <c:pt idx="7171">
                  <c:v>48.972999999999999</c:v>
                </c:pt>
                <c:pt idx="7172">
                  <c:v>47.890999999999998</c:v>
                </c:pt>
                <c:pt idx="7173">
                  <c:v>46.734999999999999</c:v>
                </c:pt>
                <c:pt idx="7174">
                  <c:v>45.527000000000001</c:v>
                </c:pt>
                <c:pt idx="7175">
                  <c:v>44.037999999999997</c:v>
                </c:pt>
                <c:pt idx="7176">
                  <c:v>42.145000000000003</c:v>
                </c:pt>
                <c:pt idx="7177">
                  <c:v>40.301000000000002</c:v>
                </c:pt>
                <c:pt idx="7178">
                  <c:v>38.436</c:v>
                </c:pt>
                <c:pt idx="7179">
                  <c:v>36.451000000000001</c:v>
                </c:pt>
                <c:pt idx="7180">
                  <c:v>34.493000000000002</c:v>
                </c:pt>
                <c:pt idx="7181">
                  <c:v>32.423000000000002</c:v>
                </c:pt>
                <c:pt idx="7182">
                  <c:v>30.303999999999998</c:v>
                </c:pt>
                <c:pt idx="7183">
                  <c:v>28.207999999999998</c:v>
                </c:pt>
                <c:pt idx="7184">
                  <c:v>26.026</c:v>
                </c:pt>
                <c:pt idx="7185">
                  <c:v>23.779</c:v>
                </c:pt>
                <c:pt idx="7186">
                  <c:v>21.33</c:v>
                </c:pt>
                <c:pt idx="7187">
                  <c:v>18.905000000000001</c:v>
                </c:pt>
                <c:pt idx="7188">
                  <c:v>17.16</c:v>
                </c:pt>
                <c:pt idx="7189">
                  <c:v>15.831</c:v>
                </c:pt>
                <c:pt idx="7190">
                  <c:v>14.518000000000001</c:v>
                </c:pt>
                <c:pt idx="7191">
                  <c:v>13.273</c:v>
                </c:pt>
                <c:pt idx="7192">
                  <c:v>12.067</c:v>
                </c:pt>
                <c:pt idx="7193">
                  <c:v>10.974</c:v>
                </c:pt>
                <c:pt idx="7194">
                  <c:v>9.7866</c:v>
                </c:pt>
                <c:pt idx="7195">
                  <c:v>8.6716999999999995</c:v>
                </c:pt>
                <c:pt idx="7196">
                  <c:v>7.7572000000000001</c:v>
                </c:pt>
                <c:pt idx="7197">
                  <c:v>6.8761000000000001</c:v>
                </c:pt>
                <c:pt idx="7198">
                  <c:v>6.1661999999999999</c:v>
                </c:pt>
                <c:pt idx="7199">
                  <c:v>5.5117000000000003</c:v>
                </c:pt>
                <c:pt idx="7200">
                  <c:v>4.6679000000000004</c:v>
                </c:pt>
                <c:pt idx="7201">
                  <c:v>3.7584</c:v>
                </c:pt>
                <c:pt idx="7202">
                  <c:v>2.7749999999999999</c:v>
                </c:pt>
                <c:pt idx="7203">
                  <c:v>1.927</c:v>
                </c:pt>
                <c:pt idx="7204">
                  <c:v>0.93439000000000005</c:v>
                </c:pt>
                <c:pt idx="7205">
                  <c:v>5.7145000000000001E-2</c:v>
                </c:pt>
                <c:pt idx="7206">
                  <c:v>-0.86878</c:v>
                </c:pt>
                <c:pt idx="7207">
                  <c:v>-1.8629</c:v>
                </c:pt>
                <c:pt idx="7208">
                  <c:v>-2.4441999999999999</c:v>
                </c:pt>
                <c:pt idx="7209">
                  <c:v>-2.9104999999999999</c:v>
                </c:pt>
                <c:pt idx="7210">
                  <c:v>-3.3003999999999998</c:v>
                </c:pt>
                <c:pt idx="7211">
                  <c:v>-3.5988000000000002</c:v>
                </c:pt>
                <c:pt idx="7212">
                  <c:v>-3.9621</c:v>
                </c:pt>
                <c:pt idx="7213">
                  <c:v>-4.2618999999999998</c:v>
                </c:pt>
                <c:pt idx="7214">
                  <c:v>-4.5837000000000003</c:v>
                </c:pt>
                <c:pt idx="7215">
                  <c:v>-4.9645999999999999</c:v>
                </c:pt>
                <c:pt idx="7216">
                  <c:v>-5.2732000000000001</c:v>
                </c:pt>
                <c:pt idx="7217">
                  <c:v>-5.5342000000000002</c:v>
                </c:pt>
                <c:pt idx="7218">
                  <c:v>-5.7436999999999996</c:v>
                </c:pt>
                <c:pt idx="7219">
                  <c:v>-5.9608999999999996</c:v>
                </c:pt>
                <c:pt idx="7220">
                  <c:v>-6.1497000000000002</c:v>
                </c:pt>
                <c:pt idx="7221">
                  <c:v>-6.2901999999999996</c:v>
                </c:pt>
                <c:pt idx="7222">
                  <c:v>-6.4748999999999999</c:v>
                </c:pt>
                <c:pt idx="7223">
                  <c:v>-6.6315999999999997</c:v>
                </c:pt>
                <c:pt idx="7224">
                  <c:v>-6.8258999999999999</c:v>
                </c:pt>
                <c:pt idx="7225">
                  <c:v>-6.9672999999999998</c:v>
                </c:pt>
                <c:pt idx="7226">
                  <c:v>-7.0263999999999998</c:v>
                </c:pt>
                <c:pt idx="7227">
                  <c:v>-7.1341999999999999</c:v>
                </c:pt>
                <c:pt idx="7228">
                  <c:v>-7.2529000000000003</c:v>
                </c:pt>
                <c:pt idx="7229">
                  <c:v>-7.3333000000000004</c:v>
                </c:pt>
                <c:pt idx="7230">
                  <c:v>-7.4391999999999996</c:v>
                </c:pt>
                <c:pt idx="7231">
                  <c:v>-7.4904999999999999</c:v>
                </c:pt>
                <c:pt idx="7232">
                  <c:v>-7.5522999999999998</c:v>
                </c:pt>
                <c:pt idx="7233">
                  <c:v>-7.5777999999999999</c:v>
                </c:pt>
                <c:pt idx="7234">
                  <c:v>-7.5750999999999999</c:v>
                </c:pt>
                <c:pt idx="7235">
                  <c:v>-7.5934999999999997</c:v>
                </c:pt>
                <c:pt idx="7236">
                  <c:v>-7.6260000000000003</c:v>
                </c:pt>
                <c:pt idx="7237">
                  <c:v>-7.6962999999999999</c:v>
                </c:pt>
                <c:pt idx="7238">
                  <c:v>-7.7062999999999997</c:v>
                </c:pt>
                <c:pt idx="7239">
                  <c:v>-7.7836999999999996</c:v>
                </c:pt>
                <c:pt idx="7240">
                  <c:v>-7.8743999999999996</c:v>
                </c:pt>
                <c:pt idx="7241">
                  <c:v>-7.9203999999999999</c:v>
                </c:pt>
                <c:pt idx="7242">
                  <c:v>-7.9843000000000002</c:v>
                </c:pt>
                <c:pt idx="7243">
                  <c:v>-7.9767999999999999</c:v>
                </c:pt>
                <c:pt idx="7244">
                  <c:v>-8.0184999999999995</c:v>
                </c:pt>
                <c:pt idx="7245">
                  <c:v>-8.0541999999999998</c:v>
                </c:pt>
                <c:pt idx="7246">
                  <c:v>-8.0943000000000005</c:v>
                </c:pt>
                <c:pt idx="7247">
                  <c:v>-8.1153999999999993</c:v>
                </c:pt>
                <c:pt idx="7248">
                  <c:v>-8.0782000000000007</c:v>
                </c:pt>
                <c:pt idx="7249">
                  <c:v>-8.0716999999999999</c:v>
                </c:pt>
                <c:pt idx="7250">
                  <c:v>-8.0783000000000005</c:v>
                </c:pt>
                <c:pt idx="7251">
                  <c:v>-8.0657999999999994</c:v>
                </c:pt>
                <c:pt idx="7252">
                  <c:v>-8.0698000000000008</c:v>
                </c:pt>
                <c:pt idx="7253">
                  <c:v>-8.0318000000000005</c:v>
                </c:pt>
                <c:pt idx="7254">
                  <c:v>-8.0157000000000007</c:v>
                </c:pt>
                <c:pt idx="7255">
                  <c:v>-7.9962999999999997</c:v>
                </c:pt>
                <c:pt idx="7256">
                  <c:v>-7.9842000000000004</c:v>
                </c:pt>
                <c:pt idx="7257">
                  <c:v>-8.1182999999999996</c:v>
                </c:pt>
                <c:pt idx="7258">
                  <c:v>-8.1751000000000005</c:v>
                </c:pt>
                <c:pt idx="7259">
                  <c:v>-8.1959999999999997</c:v>
                </c:pt>
                <c:pt idx="7260">
                  <c:v>-8.2190999999999992</c:v>
                </c:pt>
                <c:pt idx="7261">
                  <c:v>-8.1814</c:v>
                </c:pt>
                <c:pt idx="7262">
                  <c:v>-8.1776999999999997</c:v>
                </c:pt>
                <c:pt idx="7263">
                  <c:v>-8.1562000000000001</c:v>
                </c:pt>
                <c:pt idx="7264">
                  <c:v>-8.1515000000000004</c:v>
                </c:pt>
                <c:pt idx="7265">
                  <c:v>-8.2041000000000004</c:v>
                </c:pt>
                <c:pt idx="7266">
                  <c:v>-8.3024000000000004</c:v>
                </c:pt>
                <c:pt idx="7267">
                  <c:v>-8.4170999999999996</c:v>
                </c:pt>
                <c:pt idx="7268">
                  <c:v>-8.4718999999999998</c:v>
                </c:pt>
                <c:pt idx="7269">
                  <c:v>-8.5786999999999995</c:v>
                </c:pt>
                <c:pt idx="7270">
                  <c:v>-8.6964000000000006</c:v>
                </c:pt>
                <c:pt idx="7271">
                  <c:v>-8.7866</c:v>
                </c:pt>
                <c:pt idx="7272">
                  <c:v>-8.9695999999999998</c:v>
                </c:pt>
                <c:pt idx="7273">
                  <c:v>-9.1570999999999998</c:v>
                </c:pt>
                <c:pt idx="7274">
                  <c:v>-9.5143000000000004</c:v>
                </c:pt>
                <c:pt idx="7275">
                  <c:v>-9.8393999999999995</c:v>
                </c:pt>
                <c:pt idx="7276">
                  <c:v>-10.141</c:v>
                </c:pt>
                <c:pt idx="7277">
                  <c:v>-10.56</c:v>
                </c:pt>
                <c:pt idx="7278">
                  <c:v>-10.989000000000001</c:v>
                </c:pt>
                <c:pt idx="7279">
                  <c:v>-11.394</c:v>
                </c:pt>
                <c:pt idx="7280">
                  <c:v>-11.773999999999999</c:v>
                </c:pt>
                <c:pt idx="7281">
                  <c:v>-12.236000000000001</c:v>
                </c:pt>
                <c:pt idx="7282">
                  <c:v>-12.863</c:v>
                </c:pt>
                <c:pt idx="7283">
                  <c:v>-13.476000000000001</c:v>
                </c:pt>
                <c:pt idx="7284">
                  <c:v>-14.353999999999999</c:v>
                </c:pt>
                <c:pt idx="7285">
                  <c:v>-15.233000000000001</c:v>
                </c:pt>
                <c:pt idx="7286">
                  <c:v>-15.949</c:v>
                </c:pt>
                <c:pt idx="7287">
                  <c:v>-16.661000000000001</c:v>
                </c:pt>
                <c:pt idx="7288">
                  <c:v>-17.690999999999999</c:v>
                </c:pt>
                <c:pt idx="7289">
                  <c:v>-18.95</c:v>
                </c:pt>
                <c:pt idx="7290">
                  <c:v>-19.998999999999999</c:v>
                </c:pt>
                <c:pt idx="7291">
                  <c:v>-20.742999999999999</c:v>
                </c:pt>
                <c:pt idx="7292">
                  <c:v>-21.498999999999999</c:v>
                </c:pt>
                <c:pt idx="7293">
                  <c:v>-22.279</c:v>
                </c:pt>
                <c:pt idx="7294">
                  <c:v>-22.995999999999999</c:v>
                </c:pt>
                <c:pt idx="7295">
                  <c:v>-23.727</c:v>
                </c:pt>
                <c:pt idx="7296">
                  <c:v>-24.533999999999999</c:v>
                </c:pt>
                <c:pt idx="7297">
                  <c:v>-25.408000000000001</c:v>
                </c:pt>
                <c:pt idx="7298">
                  <c:v>-26.759</c:v>
                </c:pt>
                <c:pt idx="7299">
                  <c:v>-27.925999999999998</c:v>
                </c:pt>
                <c:pt idx="7300">
                  <c:v>-28.734000000000002</c:v>
                </c:pt>
                <c:pt idx="7301">
                  <c:v>-29.667999999999999</c:v>
                </c:pt>
                <c:pt idx="7302">
                  <c:v>-30.706</c:v>
                </c:pt>
                <c:pt idx="7303">
                  <c:v>-31.315000000000001</c:v>
                </c:pt>
                <c:pt idx="7304">
                  <c:v>-32.006999999999998</c:v>
                </c:pt>
                <c:pt idx="7305">
                  <c:v>-33.270000000000003</c:v>
                </c:pt>
                <c:pt idx="7306">
                  <c:v>-34.424999999999997</c:v>
                </c:pt>
                <c:pt idx="7307">
                  <c:v>-35.482999999999997</c:v>
                </c:pt>
                <c:pt idx="7308">
                  <c:v>-36.140999999999998</c:v>
                </c:pt>
                <c:pt idx="7309">
                  <c:v>-36.423999999999999</c:v>
                </c:pt>
                <c:pt idx="7310">
                  <c:v>-36.924999999999997</c:v>
                </c:pt>
                <c:pt idx="7311">
                  <c:v>-37.994</c:v>
                </c:pt>
                <c:pt idx="7312">
                  <c:v>-39.408000000000001</c:v>
                </c:pt>
                <c:pt idx="7313">
                  <c:v>-40.700000000000003</c:v>
                </c:pt>
                <c:pt idx="7314">
                  <c:v>-41.584000000000003</c:v>
                </c:pt>
                <c:pt idx="7315">
                  <c:v>-42.365000000000002</c:v>
                </c:pt>
                <c:pt idx="7316">
                  <c:v>-43.412999999999997</c:v>
                </c:pt>
                <c:pt idx="7317">
                  <c:v>-45.177</c:v>
                </c:pt>
                <c:pt idx="7318">
                  <c:v>-46.83</c:v>
                </c:pt>
                <c:pt idx="7319">
                  <c:v>-47.86</c:v>
                </c:pt>
                <c:pt idx="7320">
                  <c:v>-48.453000000000003</c:v>
                </c:pt>
                <c:pt idx="7321">
                  <c:v>-48.920999999999999</c:v>
                </c:pt>
                <c:pt idx="7322">
                  <c:v>-49.793999999999997</c:v>
                </c:pt>
                <c:pt idx="7323">
                  <c:v>-51.542000000000002</c:v>
                </c:pt>
                <c:pt idx="7324">
                  <c:v>-53.453000000000003</c:v>
                </c:pt>
                <c:pt idx="7325">
                  <c:v>-54.618000000000002</c:v>
                </c:pt>
                <c:pt idx="7326">
                  <c:v>-55.143999999999998</c:v>
                </c:pt>
                <c:pt idx="7327">
                  <c:v>-55.619</c:v>
                </c:pt>
                <c:pt idx="7328">
                  <c:v>-56.034999999999997</c:v>
                </c:pt>
                <c:pt idx="7329">
                  <c:v>-56.942999999999998</c:v>
                </c:pt>
                <c:pt idx="7330">
                  <c:v>-57.738</c:v>
                </c:pt>
                <c:pt idx="7331">
                  <c:v>-58.000999999999998</c:v>
                </c:pt>
                <c:pt idx="7332">
                  <c:v>-58.234000000000002</c:v>
                </c:pt>
                <c:pt idx="7333">
                  <c:v>-58.305999999999997</c:v>
                </c:pt>
                <c:pt idx="7334">
                  <c:v>-58.817</c:v>
                </c:pt>
                <c:pt idx="7335">
                  <c:v>-59.395000000000003</c:v>
                </c:pt>
                <c:pt idx="7336">
                  <c:v>-60.018000000000001</c:v>
                </c:pt>
                <c:pt idx="7337">
                  <c:v>-60.752000000000002</c:v>
                </c:pt>
                <c:pt idx="7338">
                  <c:v>-61.76</c:v>
                </c:pt>
                <c:pt idx="7339">
                  <c:v>-62.533999999999999</c:v>
                </c:pt>
                <c:pt idx="7340">
                  <c:v>-63.155000000000001</c:v>
                </c:pt>
                <c:pt idx="7341">
                  <c:v>-63.764000000000003</c:v>
                </c:pt>
                <c:pt idx="7342">
                  <c:v>-64.602999999999994</c:v>
                </c:pt>
                <c:pt idx="7343">
                  <c:v>-65.185000000000002</c:v>
                </c:pt>
                <c:pt idx="7344">
                  <c:v>-64.956999999999994</c:v>
                </c:pt>
                <c:pt idx="7345">
                  <c:v>-65.119</c:v>
                </c:pt>
                <c:pt idx="7346">
                  <c:v>-65.376000000000005</c:v>
                </c:pt>
                <c:pt idx="7347">
                  <c:v>-65.555000000000007</c:v>
                </c:pt>
                <c:pt idx="7348">
                  <c:v>-65.796000000000006</c:v>
                </c:pt>
                <c:pt idx="7349">
                  <c:v>-66.174999999999997</c:v>
                </c:pt>
                <c:pt idx="7350">
                  <c:v>-66.391000000000005</c:v>
                </c:pt>
                <c:pt idx="7351">
                  <c:v>-66.388999999999996</c:v>
                </c:pt>
                <c:pt idx="7352">
                  <c:v>-66.647000000000006</c:v>
                </c:pt>
                <c:pt idx="7353">
                  <c:v>-66.831000000000003</c:v>
                </c:pt>
                <c:pt idx="7354">
                  <c:v>-67.331000000000003</c:v>
                </c:pt>
                <c:pt idx="7355">
                  <c:v>-67.790000000000006</c:v>
                </c:pt>
                <c:pt idx="7356">
                  <c:v>-67.596000000000004</c:v>
                </c:pt>
                <c:pt idx="7357">
                  <c:v>-67.295000000000002</c:v>
                </c:pt>
                <c:pt idx="7358">
                  <c:v>-67.105000000000004</c:v>
                </c:pt>
                <c:pt idx="7359">
                  <c:v>-67.599000000000004</c:v>
                </c:pt>
                <c:pt idx="7360">
                  <c:v>-68.25</c:v>
                </c:pt>
                <c:pt idx="7361">
                  <c:v>-68.540999999999997</c:v>
                </c:pt>
                <c:pt idx="7362">
                  <c:v>-68.128</c:v>
                </c:pt>
                <c:pt idx="7363">
                  <c:v>-67.150999999999996</c:v>
                </c:pt>
                <c:pt idx="7364">
                  <c:v>-66.394999999999996</c:v>
                </c:pt>
                <c:pt idx="7365">
                  <c:v>-66.501999999999995</c:v>
                </c:pt>
                <c:pt idx="7366">
                  <c:v>-67.801000000000002</c:v>
                </c:pt>
                <c:pt idx="7367">
                  <c:v>-68.644999999999996</c:v>
                </c:pt>
                <c:pt idx="7368">
                  <c:v>-68.872</c:v>
                </c:pt>
                <c:pt idx="7369">
                  <c:v>-68.850999999999999</c:v>
                </c:pt>
                <c:pt idx="7370">
                  <c:v>-68.7</c:v>
                </c:pt>
                <c:pt idx="7371">
                  <c:v>-68.575999999999993</c:v>
                </c:pt>
                <c:pt idx="7372">
                  <c:v>-69.146000000000001</c:v>
                </c:pt>
                <c:pt idx="7373">
                  <c:v>-69.516000000000005</c:v>
                </c:pt>
                <c:pt idx="7374">
                  <c:v>-69.786000000000001</c:v>
                </c:pt>
                <c:pt idx="7375">
                  <c:v>-69.454999999999998</c:v>
                </c:pt>
                <c:pt idx="7376">
                  <c:v>-68.521000000000001</c:v>
                </c:pt>
                <c:pt idx="7377">
                  <c:v>-68.040000000000006</c:v>
                </c:pt>
                <c:pt idx="7378">
                  <c:v>-67.933000000000007</c:v>
                </c:pt>
                <c:pt idx="7379">
                  <c:v>-69.084999999999994</c:v>
                </c:pt>
                <c:pt idx="7380">
                  <c:v>-69.599000000000004</c:v>
                </c:pt>
                <c:pt idx="7381">
                  <c:v>-68.841999999999999</c:v>
                </c:pt>
                <c:pt idx="7382">
                  <c:v>-67.570999999999998</c:v>
                </c:pt>
                <c:pt idx="7383">
                  <c:v>-66.433000000000007</c:v>
                </c:pt>
                <c:pt idx="7384">
                  <c:v>-66.123000000000005</c:v>
                </c:pt>
                <c:pt idx="7385">
                  <c:v>-66.391000000000005</c:v>
                </c:pt>
                <c:pt idx="7386">
                  <c:v>-66.367999999999995</c:v>
                </c:pt>
                <c:pt idx="7387">
                  <c:v>-65.853999999999999</c:v>
                </c:pt>
                <c:pt idx="7388">
                  <c:v>-64.665000000000006</c:v>
                </c:pt>
                <c:pt idx="7389">
                  <c:v>-62.883000000000003</c:v>
                </c:pt>
                <c:pt idx="7390">
                  <c:v>-61.165999999999997</c:v>
                </c:pt>
                <c:pt idx="7391">
                  <c:v>-60.384</c:v>
                </c:pt>
                <c:pt idx="7392">
                  <c:v>-59.768000000000001</c:v>
                </c:pt>
                <c:pt idx="7393">
                  <c:v>-58.960999999999999</c:v>
                </c:pt>
                <c:pt idx="7394">
                  <c:v>-57.591000000000001</c:v>
                </c:pt>
                <c:pt idx="7395">
                  <c:v>-55.542999999999999</c:v>
                </c:pt>
                <c:pt idx="7396">
                  <c:v>-52.831000000000003</c:v>
                </c:pt>
                <c:pt idx="7397">
                  <c:v>-49.78</c:v>
                </c:pt>
                <c:pt idx="7398">
                  <c:v>-47.243000000000002</c:v>
                </c:pt>
                <c:pt idx="7399">
                  <c:v>-45.347999999999999</c:v>
                </c:pt>
                <c:pt idx="7400">
                  <c:v>-44.307000000000002</c:v>
                </c:pt>
                <c:pt idx="7401">
                  <c:v>-43.305999999999997</c:v>
                </c:pt>
                <c:pt idx="7402">
                  <c:v>-41.555</c:v>
                </c:pt>
                <c:pt idx="7403">
                  <c:v>-38.959000000000003</c:v>
                </c:pt>
                <c:pt idx="7404">
                  <c:v>-36.409999999999997</c:v>
                </c:pt>
                <c:pt idx="7405">
                  <c:v>-34.024000000000001</c:v>
                </c:pt>
                <c:pt idx="7406">
                  <c:v>-33.264000000000003</c:v>
                </c:pt>
                <c:pt idx="7407">
                  <c:v>-31.228999999999999</c:v>
                </c:pt>
                <c:pt idx="7408">
                  <c:v>-28.439</c:v>
                </c:pt>
                <c:pt idx="7409">
                  <c:v>-26.161999999999999</c:v>
                </c:pt>
                <c:pt idx="7410">
                  <c:v>-24.113</c:v>
                </c:pt>
                <c:pt idx="7411">
                  <c:v>-22.428000000000001</c:v>
                </c:pt>
                <c:pt idx="7412">
                  <c:v>-21.120999999999999</c:v>
                </c:pt>
                <c:pt idx="7413">
                  <c:v>-19.893000000000001</c:v>
                </c:pt>
                <c:pt idx="7414">
                  <c:v>-18.850999999999999</c:v>
                </c:pt>
                <c:pt idx="7415">
                  <c:v>-17.943000000000001</c:v>
                </c:pt>
                <c:pt idx="7416">
                  <c:v>-17.111000000000001</c:v>
                </c:pt>
                <c:pt idx="7417">
                  <c:v>-16.260999999999999</c:v>
                </c:pt>
                <c:pt idx="7418">
                  <c:v>-15.378</c:v>
                </c:pt>
                <c:pt idx="7419">
                  <c:v>-14.462</c:v>
                </c:pt>
                <c:pt idx="7420">
                  <c:v>-13.637</c:v>
                </c:pt>
                <c:pt idx="7421">
                  <c:v>-12.759</c:v>
                </c:pt>
                <c:pt idx="7422">
                  <c:v>-12.052</c:v>
                </c:pt>
                <c:pt idx="7423">
                  <c:v>-11.554</c:v>
                </c:pt>
                <c:pt idx="7424">
                  <c:v>-11.218</c:v>
                </c:pt>
                <c:pt idx="7425">
                  <c:v>-10.901999999999999</c:v>
                </c:pt>
                <c:pt idx="7426">
                  <c:v>-10.468999999999999</c:v>
                </c:pt>
                <c:pt idx="7427">
                  <c:v>-10.180999999999999</c:v>
                </c:pt>
                <c:pt idx="7428">
                  <c:v>-9.8878000000000004</c:v>
                </c:pt>
                <c:pt idx="7429">
                  <c:v>-9.6529000000000007</c:v>
                </c:pt>
                <c:pt idx="7430">
                  <c:v>-9.5886999999999993</c:v>
                </c:pt>
                <c:pt idx="7431">
                  <c:v>-9.5151000000000003</c:v>
                </c:pt>
                <c:pt idx="7432">
                  <c:v>-9.4530999999999992</c:v>
                </c:pt>
                <c:pt idx="7433">
                  <c:v>-9.3101000000000003</c:v>
                </c:pt>
                <c:pt idx="7434">
                  <c:v>-9.1684000000000001</c:v>
                </c:pt>
                <c:pt idx="7435">
                  <c:v>-9.0814000000000004</c:v>
                </c:pt>
                <c:pt idx="7436">
                  <c:v>-8.9710000000000001</c:v>
                </c:pt>
                <c:pt idx="7437">
                  <c:v>-8.8851999999999993</c:v>
                </c:pt>
                <c:pt idx="7438">
                  <c:v>-8.8529999999999998</c:v>
                </c:pt>
                <c:pt idx="7439">
                  <c:v>-8.8224999999999998</c:v>
                </c:pt>
                <c:pt idx="7440">
                  <c:v>-8.8585999999999991</c:v>
                </c:pt>
                <c:pt idx="7441">
                  <c:v>-8.9353999999999996</c:v>
                </c:pt>
                <c:pt idx="7442">
                  <c:v>-9.0108999999999995</c:v>
                </c:pt>
                <c:pt idx="7443">
                  <c:v>-8.9963999999999995</c:v>
                </c:pt>
                <c:pt idx="7444">
                  <c:v>-8.9246999999999996</c:v>
                </c:pt>
                <c:pt idx="7445">
                  <c:v>-8.7942999999999998</c:v>
                </c:pt>
                <c:pt idx="7446">
                  <c:v>-8.6760999999999999</c:v>
                </c:pt>
                <c:pt idx="7447">
                  <c:v>-8.5573999999999995</c:v>
                </c:pt>
                <c:pt idx="7448">
                  <c:v>-8.4129000000000005</c:v>
                </c:pt>
                <c:pt idx="7449">
                  <c:v>-8.2668999999999997</c:v>
                </c:pt>
                <c:pt idx="7450">
                  <c:v>-8.0869</c:v>
                </c:pt>
                <c:pt idx="7451">
                  <c:v>-7.8818999999999999</c:v>
                </c:pt>
                <c:pt idx="7452">
                  <c:v>-7.7290999999999999</c:v>
                </c:pt>
                <c:pt idx="7453">
                  <c:v>-7.4701000000000004</c:v>
                </c:pt>
                <c:pt idx="7454">
                  <c:v>-7.2370000000000001</c:v>
                </c:pt>
                <c:pt idx="7455">
                  <c:v>-7.1215999999999999</c:v>
                </c:pt>
                <c:pt idx="7456">
                  <c:v>-7.0949999999999998</c:v>
                </c:pt>
                <c:pt idx="7457">
                  <c:v>-7.1284000000000001</c:v>
                </c:pt>
                <c:pt idx="7458">
                  <c:v>-7.0956999999999999</c:v>
                </c:pt>
                <c:pt idx="7459">
                  <c:v>-6.9509999999999996</c:v>
                </c:pt>
                <c:pt idx="7460">
                  <c:v>-6.7736999999999998</c:v>
                </c:pt>
                <c:pt idx="7461">
                  <c:v>-6.5869999999999997</c:v>
                </c:pt>
                <c:pt idx="7462">
                  <c:v>-6.3996000000000004</c:v>
                </c:pt>
                <c:pt idx="7463">
                  <c:v>-6.1871999999999998</c:v>
                </c:pt>
                <c:pt idx="7464">
                  <c:v>-5.9816000000000003</c:v>
                </c:pt>
                <c:pt idx="7465">
                  <c:v>-5.6848000000000001</c:v>
                </c:pt>
                <c:pt idx="7466">
                  <c:v>-5.3869999999999996</c:v>
                </c:pt>
                <c:pt idx="7467">
                  <c:v>-5.1791</c:v>
                </c:pt>
                <c:pt idx="7468">
                  <c:v>-4.7572000000000001</c:v>
                </c:pt>
                <c:pt idx="7469">
                  <c:v>-4.3174999999999999</c:v>
                </c:pt>
                <c:pt idx="7470">
                  <c:v>-3.8306</c:v>
                </c:pt>
                <c:pt idx="7471">
                  <c:v>-3.1497999999999999</c:v>
                </c:pt>
                <c:pt idx="7472">
                  <c:v>-2.3205</c:v>
                </c:pt>
                <c:pt idx="7473">
                  <c:v>-1.6057999999999999</c:v>
                </c:pt>
                <c:pt idx="7474">
                  <c:v>-1.052</c:v>
                </c:pt>
                <c:pt idx="7475">
                  <c:v>-0.40433999999999998</c:v>
                </c:pt>
                <c:pt idx="7476">
                  <c:v>0.17452999999999999</c:v>
                </c:pt>
                <c:pt idx="7477">
                  <c:v>0.52470000000000006</c:v>
                </c:pt>
                <c:pt idx="7478">
                  <c:v>0.82911000000000001</c:v>
                </c:pt>
                <c:pt idx="7479">
                  <c:v>1.2833000000000001</c:v>
                </c:pt>
                <c:pt idx="7480">
                  <c:v>1.7704</c:v>
                </c:pt>
                <c:pt idx="7481">
                  <c:v>2.4034</c:v>
                </c:pt>
                <c:pt idx="7482">
                  <c:v>3.2776000000000001</c:v>
                </c:pt>
                <c:pt idx="7483">
                  <c:v>4.2488000000000001</c:v>
                </c:pt>
                <c:pt idx="7484">
                  <c:v>5.0415000000000001</c:v>
                </c:pt>
                <c:pt idx="7485">
                  <c:v>5.7994000000000003</c:v>
                </c:pt>
                <c:pt idx="7486">
                  <c:v>6.8122999999999996</c:v>
                </c:pt>
                <c:pt idx="7487">
                  <c:v>7.9932999999999996</c:v>
                </c:pt>
                <c:pt idx="7488">
                  <c:v>9.5616000000000003</c:v>
                </c:pt>
                <c:pt idx="7489">
                  <c:v>11.471</c:v>
                </c:pt>
                <c:pt idx="7490">
                  <c:v>13.396000000000001</c:v>
                </c:pt>
                <c:pt idx="7491">
                  <c:v>14.766</c:v>
                </c:pt>
                <c:pt idx="7492">
                  <c:v>14.932</c:v>
                </c:pt>
                <c:pt idx="7493">
                  <c:v>15.005000000000001</c:v>
                </c:pt>
                <c:pt idx="7494">
                  <c:v>15.172000000000001</c:v>
                </c:pt>
                <c:pt idx="7495">
                  <c:v>15.538</c:v>
                </c:pt>
                <c:pt idx="7496">
                  <c:v>16.187999999999999</c:v>
                </c:pt>
                <c:pt idx="7497">
                  <c:v>16.783999999999999</c:v>
                </c:pt>
                <c:pt idx="7498">
                  <c:v>17.513999999999999</c:v>
                </c:pt>
                <c:pt idx="7499">
                  <c:v>18.295999999999999</c:v>
                </c:pt>
                <c:pt idx="7500">
                  <c:v>18.888999999999999</c:v>
                </c:pt>
                <c:pt idx="7501">
                  <c:v>19.273</c:v>
                </c:pt>
                <c:pt idx="7502">
                  <c:v>19.850999999999999</c:v>
                </c:pt>
                <c:pt idx="7503">
                  <c:v>20.472999999999999</c:v>
                </c:pt>
                <c:pt idx="7504">
                  <c:v>21.065000000000001</c:v>
                </c:pt>
                <c:pt idx="7505">
                  <c:v>21.71</c:v>
                </c:pt>
                <c:pt idx="7506">
                  <c:v>22.434999999999999</c:v>
                </c:pt>
                <c:pt idx="7507">
                  <c:v>23.076000000000001</c:v>
                </c:pt>
                <c:pt idx="7508">
                  <c:v>23.870999999999999</c:v>
                </c:pt>
                <c:pt idx="7509">
                  <c:v>24.75</c:v>
                </c:pt>
                <c:pt idx="7510">
                  <c:v>25.456</c:v>
                </c:pt>
                <c:pt idx="7511">
                  <c:v>25.966000000000001</c:v>
                </c:pt>
                <c:pt idx="7512">
                  <c:v>26.594999999999999</c:v>
                </c:pt>
                <c:pt idx="7513">
                  <c:v>27.257000000000001</c:v>
                </c:pt>
                <c:pt idx="7514">
                  <c:v>28.077000000000002</c:v>
                </c:pt>
                <c:pt idx="7515">
                  <c:v>28.908999999999999</c:v>
                </c:pt>
                <c:pt idx="7516">
                  <c:v>29.625</c:v>
                </c:pt>
                <c:pt idx="7517">
                  <c:v>30.268000000000001</c:v>
                </c:pt>
                <c:pt idx="7518">
                  <c:v>30.983000000000001</c:v>
                </c:pt>
                <c:pt idx="7519">
                  <c:v>31.66</c:v>
                </c:pt>
                <c:pt idx="7520">
                  <c:v>32.326000000000001</c:v>
                </c:pt>
                <c:pt idx="7521">
                  <c:v>33.052999999999997</c:v>
                </c:pt>
                <c:pt idx="7522">
                  <c:v>33.631</c:v>
                </c:pt>
                <c:pt idx="7523">
                  <c:v>34.161000000000001</c:v>
                </c:pt>
                <c:pt idx="7524">
                  <c:v>34.689</c:v>
                </c:pt>
                <c:pt idx="7525">
                  <c:v>35.107999999999997</c:v>
                </c:pt>
                <c:pt idx="7526">
                  <c:v>35.58</c:v>
                </c:pt>
                <c:pt idx="7527">
                  <c:v>35.902999999999999</c:v>
                </c:pt>
                <c:pt idx="7528">
                  <c:v>36.290999999999997</c:v>
                </c:pt>
                <c:pt idx="7529">
                  <c:v>36.841999999999999</c:v>
                </c:pt>
                <c:pt idx="7530">
                  <c:v>37.505000000000003</c:v>
                </c:pt>
                <c:pt idx="7531">
                  <c:v>38.374000000000002</c:v>
                </c:pt>
                <c:pt idx="7532">
                  <c:v>39.113999999999997</c:v>
                </c:pt>
                <c:pt idx="7533">
                  <c:v>39.749000000000002</c:v>
                </c:pt>
                <c:pt idx="7534">
                  <c:v>40.226999999999997</c:v>
                </c:pt>
                <c:pt idx="7535">
                  <c:v>40.523000000000003</c:v>
                </c:pt>
                <c:pt idx="7536">
                  <c:v>40.753</c:v>
                </c:pt>
                <c:pt idx="7537">
                  <c:v>40.988</c:v>
                </c:pt>
                <c:pt idx="7538">
                  <c:v>41.268999999999998</c:v>
                </c:pt>
                <c:pt idx="7539">
                  <c:v>41.567999999999998</c:v>
                </c:pt>
                <c:pt idx="7540">
                  <c:v>41.991</c:v>
                </c:pt>
                <c:pt idx="7541">
                  <c:v>42.722000000000001</c:v>
                </c:pt>
                <c:pt idx="7542">
                  <c:v>43.491999999999997</c:v>
                </c:pt>
                <c:pt idx="7543">
                  <c:v>44.215000000000003</c:v>
                </c:pt>
                <c:pt idx="7544">
                  <c:v>44.723999999999997</c:v>
                </c:pt>
                <c:pt idx="7545">
                  <c:v>45.024999999999999</c:v>
                </c:pt>
                <c:pt idx="7546">
                  <c:v>45.093000000000004</c:v>
                </c:pt>
                <c:pt idx="7547">
                  <c:v>45.104999999999997</c:v>
                </c:pt>
                <c:pt idx="7548">
                  <c:v>45.517000000000003</c:v>
                </c:pt>
                <c:pt idx="7549">
                  <c:v>45.996000000000002</c:v>
                </c:pt>
                <c:pt idx="7550">
                  <c:v>46.494</c:v>
                </c:pt>
                <c:pt idx="7551">
                  <c:v>47.241999999999997</c:v>
                </c:pt>
                <c:pt idx="7552">
                  <c:v>47.777000000000001</c:v>
                </c:pt>
                <c:pt idx="7553">
                  <c:v>47.926000000000002</c:v>
                </c:pt>
                <c:pt idx="7554">
                  <c:v>47.844999999999999</c:v>
                </c:pt>
                <c:pt idx="7555">
                  <c:v>47.872999999999998</c:v>
                </c:pt>
                <c:pt idx="7556">
                  <c:v>48.021000000000001</c:v>
                </c:pt>
                <c:pt idx="7557">
                  <c:v>48.304000000000002</c:v>
                </c:pt>
                <c:pt idx="7558">
                  <c:v>48.540999999999997</c:v>
                </c:pt>
                <c:pt idx="7559">
                  <c:v>48.761000000000003</c:v>
                </c:pt>
                <c:pt idx="7560">
                  <c:v>49.005000000000003</c:v>
                </c:pt>
                <c:pt idx="7561">
                  <c:v>49.165999999999997</c:v>
                </c:pt>
                <c:pt idx="7562">
                  <c:v>49.829000000000001</c:v>
                </c:pt>
                <c:pt idx="7563">
                  <c:v>50.598999999999997</c:v>
                </c:pt>
                <c:pt idx="7564">
                  <c:v>50.973999999999997</c:v>
                </c:pt>
                <c:pt idx="7565">
                  <c:v>51.203000000000003</c:v>
                </c:pt>
                <c:pt idx="7566">
                  <c:v>51.323999999999998</c:v>
                </c:pt>
                <c:pt idx="7567">
                  <c:v>51.493000000000002</c:v>
                </c:pt>
                <c:pt idx="7568">
                  <c:v>51.637</c:v>
                </c:pt>
                <c:pt idx="7569">
                  <c:v>51.863999999999997</c:v>
                </c:pt>
                <c:pt idx="7570">
                  <c:v>52.042999999999999</c:v>
                </c:pt>
                <c:pt idx="7571">
                  <c:v>52.115000000000002</c:v>
                </c:pt>
                <c:pt idx="7572">
                  <c:v>52.357999999999997</c:v>
                </c:pt>
                <c:pt idx="7573">
                  <c:v>52.468000000000004</c:v>
                </c:pt>
                <c:pt idx="7574">
                  <c:v>52.286000000000001</c:v>
                </c:pt>
                <c:pt idx="7575">
                  <c:v>52.47</c:v>
                </c:pt>
                <c:pt idx="7576">
                  <c:v>52.634999999999998</c:v>
                </c:pt>
                <c:pt idx="7577">
                  <c:v>52.429000000000002</c:v>
                </c:pt>
                <c:pt idx="7578">
                  <c:v>52.249000000000002</c:v>
                </c:pt>
                <c:pt idx="7579">
                  <c:v>51.692</c:v>
                </c:pt>
                <c:pt idx="7580">
                  <c:v>50.957999999999998</c:v>
                </c:pt>
                <c:pt idx="7581">
                  <c:v>50.451000000000001</c:v>
                </c:pt>
                <c:pt idx="7582">
                  <c:v>50.12</c:v>
                </c:pt>
                <c:pt idx="7583">
                  <c:v>50.018999999999998</c:v>
                </c:pt>
                <c:pt idx="7584">
                  <c:v>49.99</c:v>
                </c:pt>
                <c:pt idx="7585">
                  <c:v>49.893999999999998</c:v>
                </c:pt>
                <c:pt idx="7586">
                  <c:v>49.697000000000003</c:v>
                </c:pt>
                <c:pt idx="7587">
                  <c:v>49.28</c:v>
                </c:pt>
                <c:pt idx="7588">
                  <c:v>48.838999999999999</c:v>
                </c:pt>
                <c:pt idx="7589">
                  <c:v>48.011000000000003</c:v>
                </c:pt>
                <c:pt idx="7590">
                  <c:v>46.927999999999997</c:v>
                </c:pt>
                <c:pt idx="7591">
                  <c:v>45.832000000000001</c:v>
                </c:pt>
                <c:pt idx="7592">
                  <c:v>44.768999999999998</c:v>
                </c:pt>
                <c:pt idx="7593">
                  <c:v>43.573</c:v>
                </c:pt>
                <c:pt idx="7594">
                  <c:v>42.097000000000001</c:v>
                </c:pt>
                <c:pt idx="7595">
                  <c:v>40.4</c:v>
                </c:pt>
                <c:pt idx="7596">
                  <c:v>38.744</c:v>
                </c:pt>
                <c:pt idx="7597">
                  <c:v>36.859000000000002</c:v>
                </c:pt>
                <c:pt idx="7598">
                  <c:v>35.021999999999998</c:v>
                </c:pt>
                <c:pt idx="7599">
                  <c:v>33.143999999999998</c:v>
                </c:pt>
                <c:pt idx="7600">
                  <c:v>31.157</c:v>
                </c:pt>
                <c:pt idx="7601">
                  <c:v>29.052</c:v>
                </c:pt>
                <c:pt idx="7602">
                  <c:v>26.817</c:v>
                </c:pt>
                <c:pt idx="7603">
                  <c:v>24.655000000000001</c:v>
                </c:pt>
                <c:pt idx="7604">
                  <c:v>22.434999999999999</c:v>
                </c:pt>
                <c:pt idx="7605">
                  <c:v>20.271999999999998</c:v>
                </c:pt>
                <c:pt idx="7606">
                  <c:v>17.994</c:v>
                </c:pt>
                <c:pt idx="7607">
                  <c:v>16.102</c:v>
                </c:pt>
                <c:pt idx="7608">
                  <c:v>14.557</c:v>
                </c:pt>
                <c:pt idx="7609">
                  <c:v>13.217000000000001</c:v>
                </c:pt>
                <c:pt idx="7610">
                  <c:v>11.893000000000001</c:v>
                </c:pt>
                <c:pt idx="7611">
                  <c:v>10.673</c:v>
                </c:pt>
                <c:pt idx="7612">
                  <c:v>9.5069999999999997</c:v>
                </c:pt>
                <c:pt idx="7613">
                  <c:v>8.4011999999999993</c:v>
                </c:pt>
                <c:pt idx="7614">
                  <c:v>7.3659999999999997</c:v>
                </c:pt>
                <c:pt idx="7615">
                  <c:v>5.9055</c:v>
                </c:pt>
                <c:pt idx="7616">
                  <c:v>4.5669000000000004</c:v>
                </c:pt>
                <c:pt idx="7617">
                  <c:v>3.4878999999999998</c:v>
                </c:pt>
                <c:pt idx="7618">
                  <c:v>2.6878000000000002</c:v>
                </c:pt>
                <c:pt idx="7619">
                  <c:v>1.9322999999999999</c:v>
                </c:pt>
                <c:pt idx="7620">
                  <c:v>1.1601999999999999</c:v>
                </c:pt>
                <c:pt idx="7621">
                  <c:v>0.43580999999999998</c:v>
                </c:pt>
                <c:pt idx="7622">
                  <c:v>-0.29696</c:v>
                </c:pt>
                <c:pt idx="7623">
                  <c:v>-0.92281000000000002</c:v>
                </c:pt>
                <c:pt idx="7624">
                  <c:v>-1.4608000000000001</c:v>
                </c:pt>
                <c:pt idx="7625">
                  <c:v>-2.0478000000000001</c:v>
                </c:pt>
                <c:pt idx="7626">
                  <c:v>-2.6888000000000001</c:v>
                </c:pt>
                <c:pt idx="7627">
                  <c:v>-3.1856</c:v>
                </c:pt>
                <c:pt idx="7628">
                  <c:v>-3.5520999999999998</c:v>
                </c:pt>
                <c:pt idx="7629">
                  <c:v>-3.8426</c:v>
                </c:pt>
                <c:pt idx="7630">
                  <c:v>-4.1573000000000002</c:v>
                </c:pt>
                <c:pt idx="7631">
                  <c:v>-4.3146000000000004</c:v>
                </c:pt>
                <c:pt idx="7632">
                  <c:v>-4.4987000000000004</c:v>
                </c:pt>
                <c:pt idx="7633">
                  <c:v>-4.6166999999999998</c:v>
                </c:pt>
                <c:pt idx="7634">
                  <c:v>-4.7736999999999998</c:v>
                </c:pt>
                <c:pt idx="7635">
                  <c:v>-5.0004</c:v>
                </c:pt>
                <c:pt idx="7636">
                  <c:v>-5.1848000000000001</c:v>
                </c:pt>
                <c:pt idx="7637">
                  <c:v>-5.4027000000000003</c:v>
                </c:pt>
                <c:pt idx="7638">
                  <c:v>-5.5006000000000004</c:v>
                </c:pt>
                <c:pt idx="7639">
                  <c:v>-5.6227999999999998</c:v>
                </c:pt>
                <c:pt idx="7640">
                  <c:v>-5.7731000000000003</c:v>
                </c:pt>
                <c:pt idx="7641">
                  <c:v>-5.8688000000000002</c:v>
                </c:pt>
                <c:pt idx="7642">
                  <c:v>-5.8916000000000004</c:v>
                </c:pt>
                <c:pt idx="7643">
                  <c:v>-5.8324999999999996</c:v>
                </c:pt>
                <c:pt idx="7644">
                  <c:v>-5.8997000000000002</c:v>
                </c:pt>
                <c:pt idx="7645">
                  <c:v>-6.0381</c:v>
                </c:pt>
                <c:pt idx="7646">
                  <c:v>-6.1887999999999996</c:v>
                </c:pt>
                <c:pt idx="7647">
                  <c:v>-6.3631000000000002</c:v>
                </c:pt>
                <c:pt idx="7648">
                  <c:v>-6.444</c:v>
                </c:pt>
                <c:pt idx="7649">
                  <c:v>-6.5265000000000004</c:v>
                </c:pt>
                <c:pt idx="7650">
                  <c:v>-6.593</c:v>
                </c:pt>
                <c:pt idx="7651">
                  <c:v>-6.5949999999999998</c:v>
                </c:pt>
                <c:pt idx="7652">
                  <c:v>-6.6558000000000002</c:v>
                </c:pt>
                <c:pt idx="7653">
                  <c:v>-6.59</c:v>
                </c:pt>
                <c:pt idx="7654">
                  <c:v>-6.5990000000000002</c:v>
                </c:pt>
                <c:pt idx="7655">
                  <c:v>-6.6603000000000003</c:v>
                </c:pt>
                <c:pt idx="7656">
                  <c:v>-6.7252000000000001</c:v>
                </c:pt>
                <c:pt idx="7657">
                  <c:v>-6.7713000000000001</c:v>
                </c:pt>
                <c:pt idx="7658">
                  <c:v>-6.8495999999999997</c:v>
                </c:pt>
                <c:pt idx="7659">
                  <c:v>-6.8925999999999998</c:v>
                </c:pt>
                <c:pt idx="7660">
                  <c:v>-6.9500999999999999</c:v>
                </c:pt>
                <c:pt idx="7661">
                  <c:v>-6.9960000000000004</c:v>
                </c:pt>
                <c:pt idx="7662">
                  <c:v>-7.1120000000000001</c:v>
                </c:pt>
                <c:pt idx="7663">
                  <c:v>-7.2115</c:v>
                </c:pt>
                <c:pt idx="7664">
                  <c:v>-7.2911999999999999</c:v>
                </c:pt>
                <c:pt idx="7665">
                  <c:v>-7.3486000000000002</c:v>
                </c:pt>
                <c:pt idx="7666">
                  <c:v>-7.3970000000000002</c:v>
                </c:pt>
                <c:pt idx="7667">
                  <c:v>-7.4696999999999996</c:v>
                </c:pt>
                <c:pt idx="7668">
                  <c:v>-7.5701000000000001</c:v>
                </c:pt>
                <c:pt idx="7669">
                  <c:v>-7.7285000000000004</c:v>
                </c:pt>
                <c:pt idx="7670">
                  <c:v>-7.9160000000000004</c:v>
                </c:pt>
                <c:pt idx="7671">
                  <c:v>-8.0213000000000001</c:v>
                </c:pt>
                <c:pt idx="7672">
                  <c:v>-8.1613000000000007</c:v>
                </c:pt>
                <c:pt idx="7673">
                  <c:v>-8.3606999999999996</c:v>
                </c:pt>
                <c:pt idx="7674">
                  <c:v>-8.6354000000000006</c:v>
                </c:pt>
                <c:pt idx="7675">
                  <c:v>-8.9765999999999995</c:v>
                </c:pt>
                <c:pt idx="7676">
                  <c:v>-9.2757000000000005</c:v>
                </c:pt>
                <c:pt idx="7677">
                  <c:v>-9.766</c:v>
                </c:pt>
                <c:pt idx="7678">
                  <c:v>-10.425000000000001</c:v>
                </c:pt>
                <c:pt idx="7679">
                  <c:v>-11.331</c:v>
                </c:pt>
                <c:pt idx="7680">
                  <c:v>-12.329000000000001</c:v>
                </c:pt>
                <c:pt idx="7681">
                  <c:v>-13.284000000000001</c:v>
                </c:pt>
                <c:pt idx="7682">
                  <c:v>-14.375</c:v>
                </c:pt>
                <c:pt idx="7683">
                  <c:v>-15.351000000000001</c:v>
                </c:pt>
                <c:pt idx="7684">
                  <c:v>-16.206</c:v>
                </c:pt>
                <c:pt idx="7685">
                  <c:v>-17.006</c:v>
                </c:pt>
                <c:pt idx="7686">
                  <c:v>-18.07</c:v>
                </c:pt>
                <c:pt idx="7687">
                  <c:v>-19.274000000000001</c:v>
                </c:pt>
                <c:pt idx="7688">
                  <c:v>-20.231000000000002</c:v>
                </c:pt>
                <c:pt idx="7689">
                  <c:v>-20.965</c:v>
                </c:pt>
                <c:pt idx="7690">
                  <c:v>-21.683</c:v>
                </c:pt>
                <c:pt idx="7691">
                  <c:v>-22.937000000000001</c:v>
                </c:pt>
                <c:pt idx="7692">
                  <c:v>-24.341999999999999</c:v>
                </c:pt>
                <c:pt idx="7693">
                  <c:v>-25.526</c:v>
                </c:pt>
                <c:pt idx="7694">
                  <c:v>-26.533000000000001</c:v>
                </c:pt>
                <c:pt idx="7695">
                  <c:v>-27.433</c:v>
                </c:pt>
                <c:pt idx="7696">
                  <c:v>-28.428000000000001</c:v>
                </c:pt>
                <c:pt idx="7697">
                  <c:v>-29.41</c:v>
                </c:pt>
                <c:pt idx="7698">
                  <c:v>-30.594000000000001</c:v>
                </c:pt>
                <c:pt idx="7699">
                  <c:v>-32.075000000000003</c:v>
                </c:pt>
                <c:pt idx="7700">
                  <c:v>-33.244999999999997</c:v>
                </c:pt>
                <c:pt idx="7701">
                  <c:v>-34.030999999999999</c:v>
                </c:pt>
                <c:pt idx="7702">
                  <c:v>-34.813000000000002</c:v>
                </c:pt>
                <c:pt idx="7703">
                  <c:v>-35.46</c:v>
                </c:pt>
                <c:pt idx="7704">
                  <c:v>-36.100999999999999</c:v>
                </c:pt>
                <c:pt idx="7705">
                  <c:v>-36.999000000000002</c:v>
                </c:pt>
                <c:pt idx="7706">
                  <c:v>-38.158999999999999</c:v>
                </c:pt>
                <c:pt idx="7707">
                  <c:v>-39.250999999999998</c:v>
                </c:pt>
                <c:pt idx="7708">
                  <c:v>-40.308</c:v>
                </c:pt>
                <c:pt idx="7709">
                  <c:v>-41.575000000000003</c:v>
                </c:pt>
                <c:pt idx="7710">
                  <c:v>-43.171999999999997</c:v>
                </c:pt>
                <c:pt idx="7711">
                  <c:v>-44.634999999999998</c:v>
                </c:pt>
                <c:pt idx="7712">
                  <c:v>-45.790999999999997</c:v>
                </c:pt>
                <c:pt idx="7713">
                  <c:v>-46.628999999999998</c:v>
                </c:pt>
                <c:pt idx="7714">
                  <c:v>-47.537999999999997</c:v>
                </c:pt>
                <c:pt idx="7715">
                  <c:v>-48.866</c:v>
                </c:pt>
                <c:pt idx="7716">
                  <c:v>-50.48</c:v>
                </c:pt>
                <c:pt idx="7717">
                  <c:v>-52.118000000000002</c:v>
                </c:pt>
                <c:pt idx="7718">
                  <c:v>-53.445</c:v>
                </c:pt>
                <c:pt idx="7719">
                  <c:v>-54.627000000000002</c:v>
                </c:pt>
                <c:pt idx="7720">
                  <c:v>-55.572000000000003</c:v>
                </c:pt>
                <c:pt idx="7721">
                  <c:v>-56.225999999999999</c:v>
                </c:pt>
                <c:pt idx="7722">
                  <c:v>-56.847000000000001</c:v>
                </c:pt>
                <c:pt idx="7723">
                  <c:v>-57.816000000000003</c:v>
                </c:pt>
                <c:pt idx="7724">
                  <c:v>-59.119</c:v>
                </c:pt>
                <c:pt idx="7725">
                  <c:v>-60.01</c:v>
                </c:pt>
                <c:pt idx="7726">
                  <c:v>-60.734999999999999</c:v>
                </c:pt>
                <c:pt idx="7727">
                  <c:v>-61.859000000000002</c:v>
                </c:pt>
                <c:pt idx="7728">
                  <c:v>-62.621000000000002</c:v>
                </c:pt>
                <c:pt idx="7729">
                  <c:v>-63.054000000000002</c:v>
                </c:pt>
                <c:pt idx="7730">
                  <c:v>-63.49</c:v>
                </c:pt>
                <c:pt idx="7731">
                  <c:v>-64.116</c:v>
                </c:pt>
                <c:pt idx="7732">
                  <c:v>-65.048000000000002</c:v>
                </c:pt>
                <c:pt idx="7733">
                  <c:v>-65.866</c:v>
                </c:pt>
                <c:pt idx="7734">
                  <c:v>-66.448999999999998</c:v>
                </c:pt>
                <c:pt idx="7735">
                  <c:v>-67.010999999999996</c:v>
                </c:pt>
                <c:pt idx="7736">
                  <c:v>-67.432000000000002</c:v>
                </c:pt>
                <c:pt idx="7737">
                  <c:v>-67.977000000000004</c:v>
                </c:pt>
                <c:pt idx="7738">
                  <c:v>-68.765000000000001</c:v>
                </c:pt>
                <c:pt idx="7739">
                  <c:v>-69.569999999999993</c:v>
                </c:pt>
                <c:pt idx="7740">
                  <c:v>-70.75</c:v>
                </c:pt>
                <c:pt idx="7741">
                  <c:v>-72.003</c:v>
                </c:pt>
                <c:pt idx="7742">
                  <c:v>-72.441000000000003</c:v>
                </c:pt>
                <c:pt idx="7743">
                  <c:v>-72.584000000000003</c:v>
                </c:pt>
                <c:pt idx="7744">
                  <c:v>-72.501999999999995</c:v>
                </c:pt>
                <c:pt idx="7745">
                  <c:v>-72.162999999999997</c:v>
                </c:pt>
                <c:pt idx="7746">
                  <c:v>-72.382999999999996</c:v>
                </c:pt>
                <c:pt idx="7747">
                  <c:v>-73.301000000000002</c:v>
                </c:pt>
                <c:pt idx="7748">
                  <c:v>-73.819000000000003</c:v>
                </c:pt>
                <c:pt idx="7749">
                  <c:v>-73.968999999999994</c:v>
                </c:pt>
                <c:pt idx="7750">
                  <c:v>-74.102000000000004</c:v>
                </c:pt>
                <c:pt idx="7751">
                  <c:v>-74.213999999999999</c:v>
                </c:pt>
                <c:pt idx="7752">
                  <c:v>-74.838999999999999</c:v>
                </c:pt>
                <c:pt idx="7753">
                  <c:v>-75.724000000000004</c:v>
                </c:pt>
                <c:pt idx="7754">
                  <c:v>-76.608000000000004</c:v>
                </c:pt>
                <c:pt idx="7755">
                  <c:v>-77.353999999999999</c:v>
                </c:pt>
                <c:pt idx="7756">
                  <c:v>-77.555999999999997</c:v>
                </c:pt>
                <c:pt idx="7757">
                  <c:v>-77.308000000000007</c:v>
                </c:pt>
                <c:pt idx="7758">
                  <c:v>-77.766000000000005</c:v>
                </c:pt>
                <c:pt idx="7759">
                  <c:v>-78.558000000000007</c:v>
                </c:pt>
                <c:pt idx="7760">
                  <c:v>-79.05</c:v>
                </c:pt>
                <c:pt idx="7761">
                  <c:v>-79.197999999999993</c:v>
                </c:pt>
                <c:pt idx="7762">
                  <c:v>-79.146000000000001</c:v>
                </c:pt>
                <c:pt idx="7763">
                  <c:v>-79.236000000000004</c:v>
                </c:pt>
                <c:pt idx="7764">
                  <c:v>-79.409000000000006</c:v>
                </c:pt>
                <c:pt idx="7765">
                  <c:v>-80.06</c:v>
                </c:pt>
                <c:pt idx="7766">
                  <c:v>-80.616</c:v>
                </c:pt>
                <c:pt idx="7767">
                  <c:v>-80.747</c:v>
                </c:pt>
                <c:pt idx="7768">
                  <c:v>-80.474999999999994</c:v>
                </c:pt>
                <c:pt idx="7769">
                  <c:v>-80.48</c:v>
                </c:pt>
                <c:pt idx="7770">
                  <c:v>-80.771000000000001</c:v>
                </c:pt>
                <c:pt idx="7771">
                  <c:v>-81.759</c:v>
                </c:pt>
                <c:pt idx="7772">
                  <c:v>-83.319000000000003</c:v>
                </c:pt>
                <c:pt idx="7773">
                  <c:v>-84.71</c:v>
                </c:pt>
                <c:pt idx="7774">
                  <c:v>-84.983999999999995</c:v>
                </c:pt>
                <c:pt idx="7775">
                  <c:v>-84.462000000000003</c:v>
                </c:pt>
                <c:pt idx="7776">
                  <c:v>-83.625</c:v>
                </c:pt>
                <c:pt idx="7777">
                  <c:v>-84.117999999999995</c:v>
                </c:pt>
                <c:pt idx="7778">
                  <c:v>-85.49</c:v>
                </c:pt>
                <c:pt idx="7779">
                  <c:v>-86.44</c:v>
                </c:pt>
                <c:pt idx="7780">
                  <c:v>-86.510999999999996</c:v>
                </c:pt>
                <c:pt idx="7781">
                  <c:v>-85.197000000000003</c:v>
                </c:pt>
                <c:pt idx="7782">
                  <c:v>-83.480999999999995</c:v>
                </c:pt>
                <c:pt idx="7783">
                  <c:v>-82.728999999999999</c:v>
                </c:pt>
                <c:pt idx="7784">
                  <c:v>-83.173000000000002</c:v>
                </c:pt>
                <c:pt idx="7785">
                  <c:v>-84.543000000000006</c:v>
                </c:pt>
                <c:pt idx="7786">
                  <c:v>-84.852000000000004</c:v>
                </c:pt>
                <c:pt idx="7787">
                  <c:v>-84.290999999999997</c:v>
                </c:pt>
                <c:pt idx="7788">
                  <c:v>-83.495999999999995</c:v>
                </c:pt>
                <c:pt idx="7789">
                  <c:v>-82.268000000000001</c:v>
                </c:pt>
                <c:pt idx="7790">
                  <c:v>-81.429000000000002</c:v>
                </c:pt>
                <c:pt idx="7791">
                  <c:v>-81.828999999999994</c:v>
                </c:pt>
                <c:pt idx="7792">
                  <c:v>-82.734999999999999</c:v>
                </c:pt>
                <c:pt idx="7793">
                  <c:v>-82.924000000000007</c:v>
                </c:pt>
                <c:pt idx="7794">
                  <c:v>-81.650999999999996</c:v>
                </c:pt>
                <c:pt idx="7795">
                  <c:v>-79.593999999999994</c:v>
                </c:pt>
                <c:pt idx="7796">
                  <c:v>-77.337999999999994</c:v>
                </c:pt>
                <c:pt idx="7797">
                  <c:v>-75.117000000000004</c:v>
                </c:pt>
                <c:pt idx="7798">
                  <c:v>-73.557000000000002</c:v>
                </c:pt>
                <c:pt idx="7799">
                  <c:v>-71.673000000000002</c:v>
                </c:pt>
                <c:pt idx="7800">
                  <c:v>-69.066999999999993</c:v>
                </c:pt>
                <c:pt idx="7801">
                  <c:v>-65.951999999999998</c:v>
                </c:pt>
                <c:pt idx="7802">
                  <c:v>-62.792999999999999</c:v>
                </c:pt>
                <c:pt idx="7803">
                  <c:v>-59.268999999999998</c:v>
                </c:pt>
                <c:pt idx="7804">
                  <c:v>-54.850999999999999</c:v>
                </c:pt>
                <c:pt idx="7805">
                  <c:v>-50.722000000000001</c:v>
                </c:pt>
                <c:pt idx="7806">
                  <c:v>-47.148000000000003</c:v>
                </c:pt>
                <c:pt idx="7807">
                  <c:v>-44.18</c:v>
                </c:pt>
                <c:pt idx="7808">
                  <c:v>-41.353000000000002</c:v>
                </c:pt>
                <c:pt idx="7809">
                  <c:v>-38.761000000000003</c:v>
                </c:pt>
                <c:pt idx="7810">
                  <c:v>-35.798000000000002</c:v>
                </c:pt>
                <c:pt idx="7811">
                  <c:v>-33.052</c:v>
                </c:pt>
                <c:pt idx="7812">
                  <c:v>-30.733000000000001</c:v>
                </c:pt>
                <c:pt idx="7813">
                  <c:v>-28.123000000000001</c:v>
                </c:pt>
                <c:pt idx="7814">
                  <c:v>-26.288</c:v>
                </c:pt>
                <c:pt idx="7815">
                  <c:v>-24.643000000000001</c:v>
                </c:pt>
                <c:pt idx="7816">
                  <c:v>-22.84</c:v>
                </c:pt>
                <c:pt idx="7817">
                  <c:v>-21.105</c:v>
                </c:pt>
                <c:pt idx="7818">
                  <c:v>-19.687999999999999</c:v>
                </c:pt>
                <c:pt idx="7819">
                  <c:v>-18.454999999999998</c:v>
                </c:pt>
                <c:pt idx="7820">
                  <c:v>-17.184000000000001</c:v>
                </c:pt>
                <c:pt idx="7821">
                  <c:v>-16.042999999999999</c:v>
                </c:pt>
                <c:pt idx="7822">
                  <c:v>-14.939</c:v>
                </c:pt>
                <c:pt idx="7823">
                  <c:v>-14.048</c:v>
                </c:pt>
                <c:pt idx="7824">
                  <c:v>-13.401999999999999</c:v>
                </c:pt>
                <c:pt idx="7825">
                  <c:v>-12.849</c:v>
                </c:pt>
                <c:pt idx="7826">
                  <c:v>-12.348000000000001</c:v>
                </c:pt>
                <c:pt idx="7827">
                  <c:v>-12.05</c:v>
                </c:pt>
                <c:pt idx="7828">
                  <c:v>-11.848000000000001</c:v>
                </c:pt>
                <c:pt idx="7829">
                  <c:v>-11.64</c:v>
                </c:pt>
                <c:pt idx="7830">
                  <c:v>-11.428000000000001</c:v>
                </c:pt>
                <c:pt idx="7831">
                  <c:v>-11.105</c:v>
                </c:pt>
                <c:pt idx="7832">
                  <c:v>-10.829000000000001</c:v>
                </c:pt>
                <c:pt idx="7833">
                  <c:v>-10.627000000000001</c:v>
                </c:pt>
                <c:pt idx="7834">
                  <c:v>-10.510999999999999</c:v>
                </c:pt>
                <c:pt idx="7835">
                  <c:v>-10.388999999999999</c:v>
                </c:pt>
                <c:pt idx="7836">
                  <c:v>-10.215</c:v>
                </c:pt>
                <c:pt idx="7837">
                  <c:v>-10.082000000000001</c:v>
                </c:pt>
                <c:pt idx="7838">
                  <c:v>-9.9116999999999997</c:v>
                </c:pt>
                <c:pt idx="7839">
                  <c:v>-9.7279</c:v>
                </c:pt>
                <c:pt idx="7840">
                  <c:v>-9.4811999999999994</c:v>
                </c:pt>
                <c:pt idx="7841">
                  <c:v>-9.1754999999999995</c:v>
                </c:pt>
                <c:pt idx="7842">
                  <c:v>-9.0096000000000007</c:v>
                </c:pt>
                <c:pt idx="7843">
                  <c:v>-8.9844000000000008</c:v>
                </c:pt>
                <c:pt idx="7844">
                  <c:v>-9.0871999999999993</c:v>
                </c:pt>
                <c:pt idx="7845">
                  <c:v>-9.0891000000000002</c:v>
                </c:pt>
                <c:pt idx="7846">
                  <c:v>-8.8803999999999998</c:v>
                </c:pt>
                <c:pt idx="7847">
                  <c:v>-8.7725000000000009</c:v>
                </c:pt>
                <c:pt idx="7848">
                  <c:v>-8.6814</c:v>
                </c:pt>
                <c:pt idx="7849">
                  <c:v>-8.6374999999999993</c:v>
                </c:pt>
                <c:pt idx="7850">
                  <c:v>-8.6824999999999992</c:v>
                </c:pt>
                <c:pt idx="7851">
                  <c:v>-8.7235999999999994</c:v>
                </c:pt>
                <c:pt idx="7852">
                  <c:v>-8.6752000000000002</c:v>
                </c:pt>
                <c:pt idx="7853">
                  <c:v>-8.5326000000000004</c:v>
                </c:pt>
                <c:pt idx="7854">
                  <c:v>-8.4405000000000001</c:v>
                </c:pt>
                <c:pt idx="7855">
                  <c:v>-8.4064999999999994</c:v>
                </c:pt>
                <c:pt idx="7856">
                  <c:v>-8.2947000000000006</c:v>
                </c:pt>
                <c:pt idx="7857">
                  <c:v>-8.1611999999999991</c:v>
                </c:pt>
                <c:pt idx="7858">
                  <c:v>-8.1948000000000008</c:v>
                </c:pt>
                <c:pt idx="7859">
                  <c:v>-8.2538999999999998</c:v>
                </c:pt>
                <c:pt idx="7860">
                  <c:v>-8.1814999999999998</c:v>
                </c:pt>
                <c:pt idx="7861">
                  <c:v>-7.9264000000000001</c:v>
                </c:pt>
                <c:pt idx="7862">
                  <c:v>-7.7366999999999999</c:v>
                </c:pt>
                <c:pt idx="7863">
                  <c:v>-7.5640000000000001</c:v>
                </c:pt>
                <c:pt idx="7864">
                  <c:v>-7.2775999999999996</c:v>
                </c:pt>
                <c:pt idx="7865">
                  <c:v>-7.0058999999999996</c:v>
                </c:pt>
                <c:pt idx="7866">
                  <c:v>-6.6448999999999998</c:v>
                </c:pt>
                <c:pt idx="7867">
                  <c:v>-6.3108000000000004</c:v>
                </c:pt>
                <c:pt idx="7868">
                  <c:v>-6.0118</c:v>
                </c:pt>
                <c:pt idx="7869">
                  <c:v>-5.7419000000000002</c:v>
                </c:pt>
                <c:pt idx="7870">
                  <c:v>-5.5057999999999998</c:v>
                </c:pt>
                <c:pt idx="7871">
                  <c:v>-5.3052999999999999</c:v>
                </c:pt>
                <c:pt idx="7872">
                  <c:v>-5.1656000000000004</c:v>
                </c:pt>
                <c:pt idx="7873">
                  <c:v>-5.0307000000000004</c:v>
                </c:pt>
                <c:pt idx="7874">
                  <c:v>-4.9474999999999998</c:v>
                </c:pt>
                <c:pt idx="7875">
                  <c:v>-4.8525</c:v>
                </c:pt>
                <c:pt idx="7876">
                  <c:v>-4.6626000000000003</c:v>
                </c:pt>
                <c:pt idx="7877">
                  <c:v>-4.4942000000000002</c:v>
                </c:pt>
                <c:pt idx="7878">
                  <c:v>-4.1646000000000001</c:v>
                </c:pt>
                <c:pt idx="7879">
                  <c:v>-3.9199000000000002</c:v>
                </c:pt>
                <c:pt idx="7880">
                  <c:v>-3.6122000000000001</c:v>
                </c:pt>
                <c:pt idx="7881">
                  <c:v>-3.0977999999999999</c:v>
                </c:pt>
                <c:pt idx="7882">
                  <c:v>-2.6038000000000001</c:v>
                </c:pt>
                <c:pt idx="7883">
                  <c:v>-2.1486000000000001</c:v>
                </c:pt>
                <c:pt idx="7884">
                  <c:v>-1.4444999999999999</c:v>
                </c:pt>
                <c:pt idx="7885">
                  <c:v>-0.61331999999999998</c:v>
                </c:pt>
                <c:pt idx="7886">
                  <c:v>0.10903</c:v>
                </c:pt>
                <c:pt idx="7887">
                  <c:v>0.74733000000000005</c:v>
                </c:pt>
                <c:pt idx="7888">
                  <c:v>1.5791999999999999</c:v>
                </c:pt>
                <c:pt idx="7889">
                  <c:v>2.6335999999999999</c:v>
                </c:pt>
                <c:pt idx="7890">
                  <c:v>3.7778</c:v>
                </c:pt>
                <c:pt idx="7891">
                  <c:v>5.4370000000000003</c:v>
                </c:pt>
                <c:pt idx="7892">
                  <c:v>7.0759999999999996</c:v>
                </c:pt>
                <c:pt idx="7893">
                  <c:v>8.4878999999999998</c:v>
                </c:pt>
                <c:pt idx="7894">
                  <c:v>9.8193000000000001</c:v>
                </c:pt>
                <c:pt idx="7895">
                  <c:v>10.584</c:v>
                </c:pt>
                <c:pt idx="7896">
                  <c:v>11.044</c:v>
                </c:pt>
                <c:pt idx="7897">
                  <c:v>11.324999999999999</c:v>
                </c:pt>
                <c:pt idx="7898">
                  <c:v>11.673</c:v>
                </c:pt>
                <c:pt idx="7899">
                  <c:v>12.077</c:v>
                </c:pt>
                <c:pt idx="7900">
                  <c:v>12.394</c:v>
                </c:pt>
                <c:pt idx="7901">
                  <c:v>12.443</c:v>
                </c:pt>
                <c:pt idx="7902">
                  <c:v>12.106999999999999</c:v>
                </c:pt>
                <c:pt idx="7903">
                  <c:v>12.273</c:v>
                </c:pt>
                <c:pt idx="7904">
                  <c:v>12.3</c:v>
                </c:pt>
                <c:pt idx="7905">
                  <c:v>12.154999999999999</c:v>
                </c:pt>
                <c:pt idx="7906">
                  <c:v>12.225</c:v>
                </c:pt>
                <c:pt idx="7907">
                  <c:v>11.977</c:v>
                </c:pt>
                <c:pt idx="7908">
                  <c:v>11.987</c:v>
                </c:pt>
                <c:pt idx="7909">
                  <c:v>12.395</c:v>
                </c:pt>
                <c:pt idx="7910">
                  <c:v>12.433</c:v>
                </c:pt>
                <c:pt idx="7911">
                  <c:v>12.465999999999999</c:v>
                </c:pt>
                <c:pt idx="7912">
                  <c:v>12.499000000000001</c:v>
                </c:pt>
                <c:pt idx="7913">
                  <c:v>12.782</c:v>
                </c:pt>
                <c:pt idx="7914">
                  <c:v>13.215999999999999</c:v>
                </c:pt>
                <c:pt idx="7915">
                  <c:v>13.519</c:v>
                </c:pt>
                <c:pt idx="7916">
                  <c:v>13.795</c:v>
                </c:pt>
                <c:pt idx="7917">
                  <c:v>14.036</c:v>
                </c:pt>
                <c:pt idx="7918">
                  <c:v>14.314</c:v>
                </c:pt>
                <c:pt idx="7919">
                  <c:v>14.843999999999999</c:v>
                </c:pt>
                <c:pt idx="7920">
                  <c:v>15.362</c:v>
                </c:pt>
                <c:pt idx="7921">
                  <c:v>15.833</c:v>
                </c:pt>
                <c:pt idx="7922">
                  <c:v>16.177</c:v>
                </c:pt>
                <c:pt idx="7923">
                  <c:v>16.606000000000002</c:v>
                </c:pt>
                <c:pt idx="7924">
                  <c:v>17.152999999999999</c:v>
                </c:pt>
                <c:pt idx="7925">
                  <c:v>17.544</c:v>
                </c:pt>
                <c:pt idx="7926">
                  <c:v>18.085000000000001</c:v>
                </c:pt>
                <c:pt idx="7927">
                  <c:v>18.57</c:v>
                </c:pt>
                <c:pt idx="7928">
                  <c:v>19.27</c:v>
                </c:pt>
                <c:pt idx="7929">
                  <c:v>20.042000000000002</c:v>
                </c:pt>
                <c:pt idx="7930">
                  <c:v>20.541</c:v>
                </c:pt>
                <c:pt idx="7931">
                  <c:v>21.088000000000001</c:v>
                </c:pt>
                <c:pt idx="7932">
                  <c:v>21.763999999999999</c:v>
                </c:pt>
                <c:pt idx="7933">
                  <c:v>22.417000000000002</c:v>
                </c:pt>
                <c:pt idx="7934">
                  <c:v>23.193000000000001</c:v>
                </c:pt>
                <c:pt idx="7935">
                  <c:v>24.062000000000001</c:v>
                </c:pt>
                <c:pt idx="7936">
                  <c:v>25.077999999999999</c:v>
                </c:pt>
                <c:pt idx="7937">
                  <c:v>26.033000000000001</c:v>
                </c:pt>
                <c:pt idx="7938">
                  <c:v>27.001999999999999</c:v>
                </c:pt>
                <c:pt idx="7939">
                  <c:v>28.116</c:v>
                </c:pt>
                <c:pt idx="7940">
                  <c:v>29.231999999999999</c:v>
                </c:pt>
                <c:pt idx="7941">
                  <c:v>30.35</c:v>
                </c:pt>
                <c:pt idx="7942">
                  <c:v>31.288</c:v>
                </c:pt>
                <c:pt idx="7943">
                  <c:v>32.107999999999997</c:v>
                </c:pt>
                <c:pt idx="7944">
                  <c:v>32.923000000000002</c:v>
                </c:pt>
                <c:pt idx="7945">
                  <c:v>33.706000000000003</c:v>
                </c:pt>
                <c:pt idx="7946">
                  <c:v>34.533000000000001</c:v>
                </c:pt>
                <c:pt idx="7947">
                  <c:v>35.43</c:v>
                </c:pt>
                <c:pt idx="7948">
                  <c:v>36.171999999999997</c:v>
                </c:pt>
                <c:pt idx="7949">
                  <c:v>36.637</c:v>
                </c:pt>
                <c:pt idx="7950">
                  <c:v>36.933999999999997</c:v>
                </c:pt>
                <c:pt idx="7951">
                  <c:v>37.292999999999999</c:v>
                </c:pt>
                <c:pt idx="7952">
                  <c:v>37.545000000000002</c:v>
                </c:pt>
                <c:pt idx="7953">
                  <c:v>37.722000000000001</c:v>
                </c:pt>
                <c:pt idx="7954">
                  <c:v>37.802999999999997</c:v>
                </c:pt>
                <c:pt idx="7955">
                  <c:v>37.776000000000003</c:v>
                </c:pt>
                <c:pt idx="7956">
                  <c:v>37.840000000000003</c:v>
                </c:pt>
                <c:pt idx="7957">
                  <c:v>38.137</c:v>
                </c:pt>
                <c:pt idx="7958">
                  <c:v>38.429000000000002</c:v>
                </c:pt>
                <c:pt idx="7959">
                  <c:v>38.680999999999997</c:v>
                </c:pt>
                <c:pt idx="7960">
                  <c:v>39.332999999999998</c:v>
                </c:pt>
                <c:pt idx="7961">
                  <c:v>40.088000000000001</c:v>
                </c:pt>
                <c:pt idx="7962">
                  <c:v>40.756999999999998</c:v>
                </c:pt>
                <c:pt idx="7963">
                  <c:v>41.392000000000003</c:v>
                </c:pt>
                <c:pt idx="7964">
                  <c:v>42.018999999999998</c:v>
                </c:pt>
                <c:pt idx="7965">
                  <c:v>42.491</c:v>
                </c:pt>
                <c:pt idx="7966">
                  <c:v>42.883000000000003</c:v>
                </c:pt>
                <c:pt idx="7967">
                  <c:v>43.097000000000001</c:v>
                </c:pt>
                <c:pt idx="7968">
                  <c:v>43.405999999999999</c:v>
                </c:pt>
                <c:pt idx="7969">
                  <c:v>43.962000000000003</c:v>
                </c:pt>
                <c:pt idx="7970">
                  <c:v>44.677999999999997</c:v>
                </c:pt>
                <c:pt idx="7971">
                  <c:v>45.42</c:v>
                </c:pt>
                <c:pt idx="7972">
                  <c:v>46.042000000000002</c:v>
                </c:pt>
                <c:pt idx="7973">
                  <c:v>46.377000000000002</c:v>
                </c:pt>
                <c:pt idx="7974">
                  <c:v>46.597999999999999</c:v>
                </c:pt>
                <c:pt idx="7975">
                  <c:v>46.716999999999999</c:v>
                </c:pt>
                <c:pt idx="7976">
                  <c:v>46.970999999999997</c:v>
                </c:pt>
                <c:pt idx="7977">
                  <c:v>47.313000000000002</c:v>
                </c:pt>
                <c:pt idx="7978">
                  <c:v>47.710999999999999</c:v>
                </c:pt>
                <c:pt idx="7979">
                  <c:v>47.878</c:v>
                </c:pt>
                <c:pt idx="7980">
                  <c:v>48.012</c:v>
                </c:pt>
                <c:pt idx="7981">
                  <c:v>48.371000000000002</c:v>
                </c:pt>
                <c:pt idx="7982">
                  <c:v>48.610999999999997</c:v>
                </c:pt>
                <c:pt idx="7983">
                  <c:v>48.86</c:v>
                </c:pt>
                <c:pt idx="7984">
                  <c:v>49.164000000000001</c:v>
                </c:pt>
                <c:pt idx="7985">
                  <c:v>49.456000000000003</c:v>
                </c:pt>
                <c:pt idx="7986">
                  <c:v>49.539000000000001</c:v>
                </c:pt>
                <c:pt idx="7987">
                  <c:v>49.415999999999997</c:v>
                </c:pt>
                <c:pt idx="7988">
                  <c:v>49.466000000000001</c:v>
                </c:pt>
                <c:pt idx="7989">
                  <c:v>49.722000000000001</c:v>
                </c:pt>
                <c:pt idx="7990">
                  <c:v>50.673000000000002</c:v>
                </c:pt>
                <c:pt idx="7991">
                  <c:v>51.682000000000002</c:v>
                </c:pt>
                <c:pt idx="7992">
                  <c:v>52.273000000000003</c:v>
                </c:pt>
                <c:pt idx="7993">
                  <c:v>52.536000000000001</c:v>
                </c:pt>
                <c:pt idx="7994">
                  <c:v>52.713999999999999</c:v>
                </c:pt>
                <c:pt idx="7995">
                  <c:v>52.796999999999997</c:v>
                </c:pt>
                <c:pt idx="7996">
                  <c:v>52.77</c:v>
                </c:pt>
                <c:pt idx="7997">
                  <c:v>52.600999999999999</c:v>
                </c:pt>
                <c:pt idx="7998">
                  <c:v>52.468000000000004</c:v>
                </c:pt>
                <c:pt idx="7999">
                  <c:v>52.362000000000002</c:v>
                </c:pt>
                <c:pt idx="8000">
                  <c:v>52.225999999999999</c:v>
                </c:pt>
                <c:pt idx="8001">
                  <c:v>51.85</c:v>
                </c:pt>
                <c:pt idx="8002">
                  <c:v>51.567999999999998</c:v>
                </c:pt>
                <c:pt idx="8003">
                  <c:v>51.15</c:v>
                </c:pt>
                <c:pt idx="8004">
                  <c:v>50.6</c:v>
                </c:pt>
                <c:pt idx="8005">
                  <c:v>49.866</c:v>
                </c:pt>
                <c:pt idx="8006">
                  <c:v>49.107999999999997</c:v>
                </c:pt>
                <c:pt idx="8007">
                  <c:v>48.133000000000003</c:v>
                </c:pt>
                <c:pt idx="8008">
                  <c:v>46.926000000000002</c:v>
                </c:pt>
                <c:pt idx="8009">
                  <c:v>45.575000000000003</c:v>
                </c:pt>
                <c:pt idx="8010">
                  <c:v>43.896000000000001</c:v>
                </c:pt>
                <c:pt idx="8011">
                  <c:v>41.962000000000003</c:v>
                </c:pt>
                <c:pt idx="8012">
                  <c:v>39.670999999999999</c:v>
                </c:pt>
                <c:pt idx="8013">
                  <c:v>37.067999999999998</c:v>
                </c:pt>
                <c:pt idx="8014">
                  <c:v>34.484999999999999</c:v>
                </c:pt>
                <c:pt idx="8015">
                  <c:v>31.805</c:v>
                </c:pt>
                <c:pt idx="8016">
                  <c:v>29.280999999999999</c:v>
                </c:pt>
                <c:pt idx="8017">
                  <c:v>26.698</c:v>
                </c:pt>
                <c:pt idx="8018">
                  <c:v>24.009</c:v>
                </c:pt>
                <c:pt idx="8019">
                  <c:v>21.395</c:v>
                </c:pt>
                <c:pt idx="8020">
                  <c:v>19.094000000000001</c:v>
                </c:pt>
                <c:pt idx="8021">
                  <c:v>17.068000000000001</c:v>
                </c:pt>
                <c:pt idx="8022">
                  <c:v>15.266999999999999</c:v>
                </c:pt>
                <c:pt idx="8023">
                  <c:v>13.785</c:v>
                </c:pt>
                <c:pt idx="8024">
                  <c:v>12.461</c:v>
                </c:pt>
                <c:pt idx="8025">
                  <c:v>11.159000000000001</c:v>
                </c:pt>
                <c:pt idx="8026">
                  <c:v>9.9017999999999997</c:v>
                </c:pt>
                <c:pt idx="8027">
                  <c:v>8.7468000000000004</c:v>
                </c:pt>
                <c:pt idx="8028">
                  <c:v>7.7236000000000002</c:v>
                </c:pt>
                <c:pt idx="8029">
                  <c:v>6.7263000000000002</c:v>
                </c:pt>
                <c:pt idx="8030">
                  <c:v>5.8293999999999997</c:v>
                </c:pt>
                <c:pt idx="8031">
                  <c:v>4.8544</c:v>
                </c:pt>
                <c:pt idx="8032">
                  <c:v>3.8933</c:v>
                </c:pt>
                <c:pt idx="8033">
                  <c:v>2.9355000000000002</c:v>
                </c:pt>
                <c:pt idx="8034">
                  <c:v>2.0333999999999999</c:v>
                </c:pt>
                <c:pt idx="8035">
                  <c:v>1.0002</c:v>
                </c:pt>
                <c:pt idx="8036">
                  <c:v>0.11361</c:v>
                </c:pt>
                <c:pt idx="8037">
                  <c:v>-0.75680999999999998</c:v>
                </c:pt>
                <c:pt idx="8038">
                  <c:v>-1.5615000000000001</c:v>
                </c:pt>
                <c:pt idx="8039">
                  <c:v>-2.3077000000000001</c:v>
                </c:pt>
                <c:pt idx="8040">
                  <c:v>-3.0160999999999998</c:v>
                </c:pt>
                <c:pt idx="8041">
                  <c:v>-3.5783</c:v>
                </c:pt>
                <c:pt idx="8042">
                  <c:v>-4.24</c:v>
                </c:pt>
                <c:pt idx="8043">
                  <c:v>-4.8517999999999999</c:v>
                </c:pt>
                <c:pt idx="8044">
                  <c:v>-5.3376999999999999</c:v>
                </c:pt>
                <c:pt idx="8045">
                  <c:v>-5.7167000000000003</c:v>
                </c:pt>
                <c:pt idx="8046">
                  <c:v>-5.9587000000000003</c:v>
                </c:pt>
                <c:pt idx="8047">
                  <c:v>-6.1543999999999999</c:v>
                </c:pt>
                <c:pt idx="8048">
                  <c:v>-6.2500999999999998</c:v>
                </c:pt>
                <c:pt idx="8049">
                  <c:v>-6.2968000000000002</c:v>
                </c:pt>
                <c:pt idx="8050">
                  <c:v>-6.3456000000000001</c:v>
                </c:pt>
                <c:pt idx="8051">
                  <c:v>-6.3789999999999996</c:v>
                </c:pt>
                <c:pt idx="8052">
                  <c:v>-6.4581999999999997</c:v>
                </c:pt>
                <c:pt idx="8053">
                  <c:v>-6.4954000000000001</c:v>
                </c:pt>
                <c:pt idx="8054">
                  <c:v>-6.4489999999999998</c:v>
                </c:pt>
                <c:pt idx="8055">
                  <c:v>-6.3334999999999999</c:v>
                </c:pt>
                <c:pt idx="8056">
                  <c:v>-6.1532</c:v>
                </c:pt>
                <c:pt idx="8057">
                  <c:v>-5.9560000000000004</c:v>
                </c:pt>
                <c:pt idx="8058">
                  <c:v>-5.8815</c:v>
                </c:pt>
                <c:pt idx="8059">
                  <c:v>-5.8255999999999997</c:v>
                </c:pt>
                <c:pt idx="8060">
                  <c:v>-5.7797999999999998</c:v>
                </c:pt>
                <c:pt idx="8061">
                  <c:v>-5.8137999999999996</c:v>
                </c:pt>
                <c:pt idx="8062">
                  <c:v>-6.0304000000000002</c:v>
                </c:pt>
                <c:pt idx="8063">
                  <c:v>-6.2190000000000003</c:v>
                </c:pt>
                <c:pt idx="8064">
                  <c:v>-6.3231000000000002</c:v>
                </c:pt>
                <c:pt idx="8065">
                  <c:v>-6.4714999999999998</c:v>
                </c:pt>
                <c:pt idx="8066">
                  <c:v>-6.5877999999999997</c:v>
                </c:pt>
                <c:pt idx="8067">
                  <c:v>-6.5744999999999996</c:v>
                </c:pt>
                <c:pt idx="8068">
                  <c:v>-6.5561999999999996</c:v>
                </c:pt>
                <c:pt idx="8069">
                  <c:v>-6.4964000000000004</c:v>
                </c:pt>
                <c:pt idx="8070">
                  <c:v>-6.5609999999999999</c:v>
                </c:pt>
                <c:pt idx="8071">
                  <c:v>-6.5685000000000002</c:v>
                </c:pt>
                <c:pt idx="8072">
                  <c:v>-6.6180000000000003</c:v>
                </c:pt>
                <c:pt idx="8073">
                  <c:v>-6.5829000000000004</c:v>
                </c:pt>
                <c:pt idx="8074">
                  <c:v>-6.5961999999999996</c:v>
                </c:pt>
                <c:pt idx="8075">
                  <c:v>-6.7632000000000003</c:v>
                </c:pt>
                <c:pt idx="8076">
                  <c:v>-6.8928000000000003</c:v>
                </c:pt>
                <c:pt idx="8077">
                  <c:v>-7.0397999999999996</c:v>
                </c:pt>
                <c:pt idx="8078">
                  <c:v>-7.2047999999999996</c:v>
                </c:pt>
                <c:pt idx="8079">
                  <c:v>-7.3634000000000004</c:v>
                </c:pt>
                <c:pt idx="8080">
                  <c:v>-7.6237000000000004</c:v>
                </c:pt>
                <c:pt idx="8081">
                  <c:v>-7.8044000000000002</c:v>
                </c:pt>
                <c:pt idx="8082">
                  <c:v>-7.9130000000000003</c:v>
                </c:pt>
                <c:pt idx="8083">
                  <c:v>-7.9626999999999999</c:v>
                </c:pt>
                <c:pt idx="8084">
                  <c:v>-8.0078999999999994</c:v>
                </c:pt>
                <c:pt idx="8085">
                  <c:v>-8.1583000000000006</c:v>
                </c:pt>
                <c:pt idx="8086">
                  <c:v>-8.5120000000000005</c:v>
                </c:pt>
                <c:pt idx="8087">
                  <c:v>-8.9949999999999992</c:v>
                </c:pt>
                <c:pt idx="8088">
                  <c:v>-9.4084000000000003</c:v>
                </c:pt>
                <c:pt idx="8089">
                  <c:v>-9.8649000000000004</c:v>
                </c:pt>
                <c:pt idx="8090">
                  <c:v>-10.339</c:v>
                </c:pt>
                <c:pt idx="8091">
                  <c:v>-10.695</c:v>
                </c:pt>
                <c:pt idx="8092">
                  <c:v>-10.984</c:v>
                </c:pt>
                <c:pt idx="8093">
                  <c:v>-11.365</c:v>
                </c:pt>
                <c:pt idx="8094">
                  <c:v>-11.803000000000001</c:v>
                </c:pt>
                <c:pt idx="8095">
                  <c:v>-12.321999999999999</c:v>
                </c:pt>
                <c:pt idx="8096">
                  <c:v>-12.677</c:v>
                </c:pt>
                <c:pt idx="8097">
                  <c:v>-12.882999999999999</c:v>
                </c:pt>
                <c:pt idx="8098">
                  <c:v>-13.111000000000001</c:v>
                </c:pt>
                <c:pt idx="8099">
                  <c:v>-13.47</c:v>
                </c:pt>
                <c:pt idx="8100">
                  <c:v>-14.093999999999999</c:v>
                </c:pt>
                <c:pt idx="8101">
                  <c:v>-14.87</c:v>
                </c:pt>
                <c:pt idx="8102">
                  <c:v>-15.766999999999999</c:v>
                </c:pt>
                <c:pt idx="8103">
                  <c:v>-16.78</c:v>
                </c:pt>
                <c:pt idx="8104">
                  <c:v>-17.895</c:v>
                </c:pt>
                <c:pt idx="8105">
                  <c:v>-18.966000000000001</c:v>
                </c:pt>
                <c:pt idx="8106">
                  <c:v>-20.048999999999999</c:v>
                </c:pt>
                <c:pt idx="8107">
                  <c:v>-21.632000000000001</c:v>
                </c:pt>
                <c:pt idx="8108">
                  <c:v>-23.010999999999999</c:v>
                </c:pt>
                <c:pt idx="8109">
                  <c:v>-24.123000000000001</c:v>
                </c:pt>
                <c:pt idx="8110">
                  <c:v>-25.352</c:v>
                </c:pt>
                <c:pt idx="8111">
                  <c:v>-26.5</c:v>
                </c:pt>
                <c:pt idx="8112">
                  <c:v>-27.716000000000001</c:v>
                </c:pt>
                <c:pt idx="8113">
                  <c:v>-29.001000000000001</c:v>
                </c:pt>
                <c:pt idx="8114">
                  <c:v>-30.515000000000001</c:v>
                </c:pt>
                <c:pt idx="8115">
                  <c:v>-32.145000000000003</c:v>
                </c:pt>
                <c:pt idx="8116">
                  <c:v>-33.698999999999998</c:v>
                </c:pt>
                <c:pt idx="8117">
                  <c:v>-35.726999999999997</c:v>
                </c:pt>
                <c:pt idx="8118">
                  <c:v>-37.496000000000002</c:v>
                </c:pt>
                <c:pt idx="8119">
                  <c:v>-38.564999999999998</c:v>
                </c:pt>
                <c:pt idx="8120">
                  <c:v>-38.841000000000001</c:v>
                </c:pt>
                <c:pt idx="8121">
                  <c:v>-39.207000000000001</c:v>
                </c:pt>
                <c:pt idx="8122">
                  <c:v>-40.957999999999998</c:v>
                </c:pt>
                <c:pt idx="8123">
                  <c:v>-43.551000000000002</c:v>
                </c:pt>
                <c:pt idx="8124">
                  <c:v>-45.618000000000002</c:v>
                </c:pt>
                <c:pt idx="8125">
                  <c:v>-47.768999999999998</c:v>
                </c:pt>
                <c:pt idx="8126">
                  <c:v>-49.503999999999998</c:v>
                </c:pt>
                <c:pt idx="8127">
                  <c:v>-50.662999999999997</c:v>
                </c:pt>
                <c:pt idx="8128">
                  <c:v>-51.406999999999996</c:v>
                </c:pt>
                <c:pt idx="8129">
                  <c:v>-51.99</c:v>
                </c:pt>
                <c:pt idx="8130">
                  <c:v>-52.533000000000001</c:v>
                </c:pt>
                <c:pt idx="8131">
                  <c:v>-54.024999999999999</c:v>
                </c:pt>
                <c:pt idx="8132">
                  <c:v>-55.545999999999999</c:v>
                </c:pt>
                <c:pt idx="8133">
                  <c:v>-56.139000000000003</c:v>
                </c:pt>
                <c:pt idx="8134">
                  <c:v>-56.698</c:v>
                </c:pt>
                <c:pt idx="8135">
                  <c:v>-57.926000000000002</c:v>
                </c:pt>
                <c:pt idx="8136">
                  <c:v>-59.107999999999997</c:v>
                </c:pt>
                <c:pt idx="8137">
                  <c:v>-60.417999999999999</c:v>
                </c:pt>
                <c:pt idx="8138">
                  <c:v>-61.338999999999999</c:v>
                </c:pt>
                <c:pt idx="8139">
                  <c:v>-61.753</c:v>
                </c:pt>
                <c:pt idx="8140">
                  <c:v>-62.725000000000001</c:v>
                </c:pt>
                <c:pt idx="8141">
                  <c:v>-64.016999999999996</c:v>
                </c:pt>
                <c:pt idx="8142">
                  <c:v>-65.662999999999997</c:v>
                </c:pt>
                <c:pt idx="8143">
                  <c:v>-66.81</c:v>
                </c:pt>
                <c:pt idx="8144">
                  <c:v>-67.037000000000006</c:v>
                </c:pt>
                <c:pt idx="8145">
                  <c:v>-66.817999999999998</c:v>
                </c:pt>
                <c:pt idx="8146">
                  <c:v>-67.206000000000003</c:v>
                </c:pt>
                <c:pt idx="8147">
                  <c:v>-67.147999999999996</c:v>
                </c:pt>
                <c:pt idx="8148">
                  <c:v>-67.771000000000001</c:v>
                </c:pt>
                <c:pt idx="8149">
                  <c:v>-68.771000000000001</c:v>
                </c:pt>
                <c:pt idx="8150">
                  <c:v>-69.828000000000003</c:v>
                </c:pt>
                <c:pt idx="8151">
                  <c:v>-70.444000000000003</c:v>
                </c:pt>
                <c:pt idx="8152">
                  <c:v>-70.756</c:v>
                </c:pt>
                <c:pt idx="8153">
                  <c:v>-70.777000000000001</c:v>
                </c:pt>
                <c:pt idx="8154">
                  <c:v>-70.831999999999994</c:v>
                </c:pt>
                <c:pt idx="8155">
                  <c:v>-71.62</c:v>
                </c:pt>
                <c:pt idx="8156">
                  <c:v>-73.462000000000003</c:v>
                </c:pt>
                <c:pt idx="8157">
                  <c:v>-74.661000000000001</c:v>
                </c:pt>
                <c:pt idx="8158">
                  <c:v>-74.727999999999994</c:v>
                </c:pt>
                <c:pt idx="8159">
                  <c:v>-74.417000000000002</c:v>
                </c:pt>
                <c:pt idx="8160">
                  <c:v>-74.375</c:v>
                </c:pt>
                <c:pt idx="8161">
                  <c:v>-74.881</c:v>
                </c:pt>
                <c:pt idx="8162">
                  <c:v>-75.484999999999999</c:v>
                </c:pt>
                <c:pt idx="8163">
                  <c:v>-75.801000000000002</c:v>
                </c:pt>
                <c:pt idx="8164">
                  <c:v>-75.593000000000004</c:v>
                </c:pt>
                <c:pt idx="8165">
                  <c:v>-75.581000000000003</c:v>
                </c:pt>
                <c:pt idx="8166">
                  <c:v>-76.105999999999995</c:v>
                </c:pt>
                <c:pt idx="8167">
                  <c:v>-77.021000000000001</c:v>
                </c:pt>
                <c:pt idx="8168">
                  <c:v>-77.870999999999995</c:v>
                </c:pt>
                <c:pt idx="8169">
                  <c:v>-79.174999999999997</c:v>
                </c:pt>
                <c:pt idx="8170">
                  <c:v>-80.067999999999998</c:v>
                </c:pt>
                <c:pt idx="8171">
                  <c:v>-79.983999999999995</c:v>
                </c:pt>
                <c:pt idx="8172">
                  <c:v>-80.180000000000007</c:v>
                </c:pt>
                <c:pt idx="8173">
                  <c:v>-81.165000000000006</c:v>
                </c:pt>
                <c:pt idx="8174">
                  <c:v>-82.552000000000007</c:v>
                </c:pt>
                <c:pt idx="8175">
                  <c:v>-83.120999999999995</c:v>
                </c:pt>
                <c:pt idx="8176">
                  <c:v>-82.363</c:v>
                </c:pt>
                <c:pt idx="8177">
                  <c:v>-80.882999999999996</c:v>
                </c:pt>
                <c:pt idx="8178">
                  <c:v>-79.786000000000001</c:v>
                </c:pt>
                <c:pt idx="8179">
                  <c:v>-79.331999999999994</c:v>
                </c:pt>
                <c:pt idx="8180">
                  <c:v>-80.540000000000006</c:v>
                </c:pt>
                <c:pt idx="8181">
                  <c:v>-82.825000000000003</c:v>
                </c:pt>
                <c:pt idx="8182">
                  <c:v>-84.048000000000002</c:v>
                </c:pt>
                <c:pt idx="8183">
                  <c:v>-84.363</c:v>
                </c:pt>
                <c:pt idx="8184">
                  <c:v>-83.855000000000004</c:v>
                </c:pt>
                <c:pt idx="8185">
                  <c:v>-83.010999999999996</c:v>
                </c:pt>
                <c:pt idx="8186">
                  <c:v>-84.061000000000007</c:v>
                </c:pt>
                <c:pt idx="8187">
                  <c:v>-85.016999999999996</c:v>
                </c:pt>
                <c:pt idx="8188">
                  <c:v>-84.924999999999997</c:v>
                </c:pt>
                <c:pt idx="8189">
                  <c:v>-84.192999999999998</c:v>
                </c:pt>
                <c:pt idx="8190">
                  <c:v>-83.447999999999993</c:v>
                </c:pt>
                <c:pt idx="8191">
                  <c:v>-82.867000000000004</c:v>
                </c:pt>
                <c:pt idx="8192">
                  <c:v>-83.22</c:v>
                </c:pt>
                <c:pt idx="8193">
                  <c:v>-84.826999999999998</c:v>
                </c:pt>
                <c:pt idx="8194">
                  <c:v>-85.822999999999993</c:v>
                </c:pt>
                <c:pt idx="8195">
                  <c:v>-85.847999999999999</c:v>
                </c:pt>
                <c:pt idx="8196">
                  <c:v>-85.093000000000004</c:v>
                </c:pt>
                <c:pt idx="8197">
                  <c:v>-84.206000000000003</c:v>
                </c:pt>
                <c:pt idx="8198">
                  <c:v>-84.091999999999999</c:v>
                </c:pt>
                <c:pt idx="8199">
                  <c:v>-85.501999999999995</c:v>
                </c:pt>
                <c:pt idx="8200">
                  <c:v>-86.123000000000005</c:v>
                </c:pt>
                <c:pt idx="8201">
                  <c:v>-85.588999999999999</c:v>
                </c:pt>
                <c:pt idx="8202">
                  <c:v>-84.573999999999998</c:v>
                </c:pt>
                <c:pt idx="8203">
                  <c:v>-83.442999999999998</c:v>
                </c:pt>
                <c:pt idx="8204">
                  <c:v>-82.977999999999994</c:v>
                </c:pt>
                <c:pt idx="8205">
                  <c:v>-83.406000000000006</c:v>
                </c:pt>
                <c:pt idx="8206">
                  <c:v>-83.84</c:v>
                </c:pt>
                <c:pt idx="8207">
                  <c:v>-82.775000000000006</c:v>
                </c:pt>
                <c:pt idx="8208">
                  <c:v>-80.373999999999995</c:v>
                </c:pt>
                <c:pt idx="8209">
                  <c:v>-77.34</c:v>
                </c:pt>
                <c:pt idx="8210">
                  <c:v>-74.266000000000005</c:v>
                </c:pt>
                <c:pt idx="8211">
                  <c:v>-71.45</c:v>
                </c:pt>
                <c:pt idx="8212">
                  <c:v>-69.822000000000003</c:v>
                </c:pt>
                <c:pt idx="8213">
                  <c:v>-68.504000000000005</c:v>
                </c:pt>
                <c:pt idx="8214">
                  <c:v>-66.203000000000003</c:v>
                </c:pt>
                <c:pt idx="8215">
                  <c:v>-63.212000000000003</c:v>
                </c:pt>
                <c:pt idx="8216">
                  <c:v>-59.893999999999998</c:v>
                </c:pt>
                <c:pt idx="8217">
                  <c:v>-56.197000000000003</c:v>
                </c:pt>
                <c:pt idx="8218">
                  <c:v>-52.113999999999997</c:v>
                </c:pt>
                <c:pt idx="8219">
                  <c:v>-48.743000000000002</c:v>
                </c:pt>
                <c:pt idx="8220">
                  <c:v>-46.195</c:v>
                </c:pt>
                <c:pt idx="8221">
                  <c:v>-44.091999999999999</c:v>
                </c:pt>
                <c:pt idx="8222">
                  <c:v>-42.048999999999999</c:v>
                </c:pt>
                <c:pt idx="8223">
                  <c:v>-39.159999999999997</c:v>
                </c:pt>
                <c:pt idx="8224">
                  <c:v>-36.055</c:v>
                </c:pt>
                <c:pt idx="8225">
                  <c:v>-33.392000000000003</c:v>
                </c:pt>
                <c:pt idx="8226">
                  <c:v>-30.928999999999998</c:v>
                </c:pt>
                <c:pt idx="8227">
                  <c:v>-28.844000000000001</c:v>
                </c:pt>
                <c:pt idx="8228">
                  <c:v>-26.527000000000001</c:v>
                </c:pt>
                <c:pt idx="8229">
                  <c:v>-24.280999999999999</c:v>
                </c:pt>
                <c:pt idx="8230">
                  <c:v>-22.035</c:v>
                </c:pt>
                <c:pt idx="8231">
                  <c:v>-19.867000000000001</c:v>
                </c:pt>
                <c:pt idx="8232">
                  <c:v>-18.061</c:v>
                </c:pt>
                <c:pt idx="8233">
                  <c:v>-16.646999999999998</c:v>
                </c:pt>
                <c:pt idx="8234">
                  <c:v>-15.459</c:v>
                </c:pt>
                <c:pt idx="8235">
                  <c:v>-14.371</c:v>
                </c:pt>
                <c:pt idx="8236">
                  <c:v>-13.465999999999999</c:v>
                </c:pt>
                <c:pt idx="8237">
                  <c:v>-12.659000000000001</c:v>
                </c:pt>
                <c:pt idx="8238">
                  <c:v>-12.03</c:v>
                </c:pt>
                <c:pt idx="8239">
                  <c:v>-11.51</c:v>
                </c:pt>
                <c:pt idx="8240">
                  <c:v>-11.098000000000001</c:v>
                </c:pt>
                <c:pt idx="8241">
                  <c:v>-10.645</c:v>
                </c:pt>
                <c:pt idx="8242">
                  <c:v>-10.276</c:v>
                </c:pt>
                <c:pt idx="8243">
                  <c:v>-10.000999999999999</c:v>
                </c:pt>
                <c:pt idx="8244">
                  <c:v>-9.6727000000000007</c:v>
                </c:pt>
                <c:pt idx="8245">
                  <c:v>-9.3655000000000008</c:v>
                </c:pt>
                <c:pt idx="8246">
                  <c:v>-9.1521000000000008</c:v>
                </c:pt>
                <c:pt idx="8247">
                  <c:v>-9.0250000000000004</c:v>
                </c:pt>
                <c:pt idx="8248">
                  <c:v>-8.9049999999999994</c:v>
                </c:pt>
                <c:pt idx="8249">
                  <c:v>-8.8180999999999994</c:v>
                </c:pt>
                <c:pt idx="8250">
                  <c:v>-8.8727999999999998</c:v>
                </c:pt>
                <c:pt idx="8251">
                  <c:v>-8.9410000000000007</c:v>
                </c:pt>
                <c:pt idx="8252">
                  <c:v>-8.9027999999999992</c:v>
                </c:pt>
                <c:pt idx="8253">
                  <c:v>-8.8430999999999997</c:v>
                </c:pt>
                <c:pt idx="8254">
                  <c:v>-8.7335999999999991</c:v>
                </c:pt>
                <c:pt idx="8255">
                  <c:v>-8.6428999999999991</c:v>
                </c:pt>
                <c:pt idx="8256">
                  <c:v>-8.6045999999999996</c:v>
                </c:pt>
                <c:pt idx="8257">
                  <c:v>-8.5463000000000005</c:v>
                </c:pt>
                <c:pt idx="8258">
                  <c:v>-8.4643999999999995</c:v>
                </c:pt>
                <c:pt idx="8259">
                  <c:v>-8.3475000000000001</c:v>
                </c:pt>
                <c:pt idx="8260">
                  <c:v>-8.1643000000000008</c:v>
                </c:pt>
                <c:pt idx="8261">
                  <c:v>-7.9057000000000004</c:v>
                </c:pt>
                <c:pt idx="8262">
                  <c:v>-7.7263000000000002</c:v>
                </c:pt>
                <c:pt idx="8263">
                  <c:v>-7.5121000000000002</c:v>
                </c:pt>
                <c:pt idx="8264">
                  <c:v>-7.2857000000000003</c:v>
                </c:pt>
                <c:pt idx="8265">
                  <c:v>-7.2001999999999997</c:v>
                </c:pt>
                <c:pt idx="8266">
                  <c:v>-7.1262999999999996</c:v>
                </c:pt>
                <c:pt idx="8267">
                  <c:v>-7.1014999999999997</c:v>
                </c:pt>
                <c:pt idx="8268">
                  <c:v>-7.2000999999999999</c:v>
                </c:pt>
                <c:pt idx="8269">
                  <c:v>-7.1913</c:v>
                </c:pt>
                <c:pt idx="8270">
                  <c:v>-7.0537999999999998</c:v>
                </c:pt>
                <c:pt idx="8271">
                  <c:v>-6.7404000000000002</c:v>
                </c:pt>
                <c:pt idx="8272">
                  <c:v>-6.4489000000000001</c:v>
                </c:pt>
                <c:pt idx="8273">
                  <c:v>-6.1962999999999999</c:v>
                </c:pt>
                <c:pt idx="8274">
                  <c:v>-5.9702999999999999</c:v>
                </c:pt>
                <c:pt idx="8275">
                  <c:v>-5.7961999999999998</c:v>
                </c:pt>
                <c:pt idx="8276">
                  <c:v>-5.569</c:v>
                </c:pt>
                <c:pt idx="8277">
                  <c:v>-5.4359999999999999</c:v>
                </c:pt>
                <c:pt idx="8278">
                  <c:v>-5.2788000000000004</c:v>
                </c:pt>
                <c:pt idx="8279">
                  <c:v>-5.0305</c:v>
                </c:pt>
                <c:pt idx="8280">
                  <c:v>-4.8663999999999996</c:v>
                </c:pt>
                <c:pt idx="8281">
                  <c:v>-4.7123999999999997</c:v>
                </c:pt>
                <c:pt idx="8282">
                  <c:v>-4.5570000000000004</c:v>
                </c:pt>
                <c:pt idx="8283">
                  <c:v>-4.3072999999999997</c:v>
                </c:pt>
                <c:pt idx="8284">
                  <c:v>-4.0004</c:v>
                </c:pt>
                <c:pt idx="8285">
                  <c:v>-3.7246000000000001</c:v>
                </c:pt>
                <c:pt idx="8286">
                  <c:v>-3.2195</c:v>
                </c:pt>
                <c:pt idx="8287">
                  <c:v>-2.8872</c:v>
                </c:pt>
                <c:pt idx="8288">
                  <c:v>-2.4598</c:v>
                </c:pt>
                <c:pt idx="8289">
                  <c:v>-1.9797</c:v>
                </c:pt>
                <c:pt idx="8290">
                  <c:v>-1.7538</c:v>
                </c:pt>
                <c:pt idx="8291">
                  <c:v>-1.4352</c:v>
                </c:pt>
                <c:pt idx="8292">
                  <c:v>-0.90768000000000004</c:v>
                </c:pt>
                <c:pt idx="8293">
                  <c:v>-0.12856000000000001</c:v>
                </c:pt>
                <c:pt idx="8294">
                  <c:v>0.55491999999999997</c:v>
                </c:pt>
                <c:pt idx="8295">
                  <c:v>0.94815000000000005</c:v>
                </c:pt>
                <c:pt idx="8296">
                  <c:v>1.2529999999999999</c:v>
                </c:pt>
                <c:pt idx="8297">
                  <c:v>1.7558</c:v>
                </c:pt>
                <c:pt idx="8298">
                  <c:v>2.5415000000000001</c:v>
                </c:pt>
                <c:pt idx="8299">
                  <c:v>3.4973000000000001</c:v>
                </c:pt>
                <c:pt idx="8300">
                  <c:v>4.6326999999999998</c:v>
                </c:pt>
                <c:pt idx="8301">
                  <c:v>5.8409000000000004</c:v>
                </c:pt>
                <c:pt idx="8302">
                  <c:v>6.8152999999999997</c:v>
                </c:pt>
                <c:pt idx="8303">
                  <c:v>7.7755999999999998</c:v>
                </c:pt>
                <c:pt idx="8304">
                  <c:v>9.1571999999999996</c:v>
                </c:pt>
                <c:pt idx="8305">
                  <c:v>10.577999999999999</c:v>
                </c:pt>
                <c:pt idx="8306">
                  <c:v>12.135999999999999</c:v>
                </c:pt>
                <c:pt idx="8307">
                  <c:v>13.805999999999999</c:v>
                </c:pt>
                <c:pt idx="8308">
                  <c:v>14.891</c:v>
                </c:pt>
                <c:pt idx="8309">
                  <c:v>15.613</c:v>
                </c:pt>
                <c:pt idx="8310">
                  <c:v>16.452999999999999</c:v>
                </c:pt>
                <c:pt idx="8311">
                  <c:v>17.297999999999998</c:v>
                </c:pt>
                <c:pt idx="8312">
                  <c:v>18.265999999999998</c:v>
                </c:pt>
                <c:pt idx="8313">
                  <c:v>19.178000000000001</c:v>
                </c:pt>
                <c:pt idx="8314">
                  <c:v>20.058</c:v>
                </c:pt>
                <c:pt idx="8315">
                  <c:v>20.914000000000001</c:v>
                </c:pt>
                <c:pt idx="8316">
                  <c:v>21.895</c:v>
                </c:pt>
                <c:pt idx="8317">
                  <c:v>22.748999999999999</c:v>
                </c:pt>
                <c:pt idx="8318">
                  <c:v>23.565999999999999</c:v>
                </c:pt>
                <c:pt idx="8319">
                  <c:v>24.594000000000001</c:v>
                </c:pt>
                <c:pt idx="8320">
                  <c:v>25.395</c:v>
                </c:pt>
                <c:pt idx="8321">
                  <c:v>26.074000000000002</c:v>
                </c:pt>
                <c:pt idx="8322">
                  <c:v>26.866</c:v>
                </c:pt>
                <c:pt idx="8323">
                  <c:v>27.734000000000002</c:v>
                </c:pt>
                <c:pt idx="8324">
                  <c:v>28.571000000000002</c:v>
                </c:pt>
                <c:pt idx="8325">
                  <c:v>29.504999999999999</c:v>
                </c:pt>
                <c:pt idx="8326">
                  <c:v>30.587</c:v>
                </c:pt>
                <c:pt idx="8327">
                  <c:v>31.434000000000001</c:v>
                </c:pt>
                <c:pt idx="8328">
                  <c:v>32.152999999999999</c:v>
                </c:pt>
                <c:pt idx="8329">
                  <c:v>32.854999999999997</c:v>
                </c:pt>
                <c:pt idx="8330">
                  <c:v>33.33</c:v>
                </c:pt>
                <c:pt idx="8331">
                  <c:v>33.768999999999998</c:v>
                </c:pt>
                <c:pt idx="8332">
                  <c:v>34.343000000000004</c:v>
                </c:pt>
                <c:pt idx="8333">
                  <c:v>34.953000000000003</c:v>
                </c:pt>
                <c:pt idx="8334">
                  <c:v>35.576000000000001</c:v>
                </c:pt>
                <c:pt idx="8335">
                  <c:v>36.267000000000003</c:v>
                </c:pt>
                <c:pt idx="8336">
                  <c:v>37.168999999999997</c:v>
                </c:pt>
                <c:pt idx="8337">
                  <c:v>38.094000000000001</c:v>
                </c:pt>
                <c:pt idx="8338">
                  <c:v>38.750999999999998</c:v>
                </c:pt>
                <c:pt idx="8339">
                  <c:v>39.171999999999997</c:v>
                </c:pt>
                <c:pt idx="8340">
                  <c:v>39.383000000000003</c:v>
                </c:pt>
                <c:pt idx="8341">
                  <c:v>39.69</c:v>
                </c:pt>
                <c:pt idx="8342">
                  <c:v>40.164000000000001</c:v>
                </c:pt>
                <c:pt idx="8343">
                  <c:v>40.790999999999997</c:v>
                </c:pt>
                <c:pt idx="8344">
                  <c:v>41.23</c:v>
                </c:pt>
                <c:pt idx="8345">
                  <c:v>41.499000000000002</c:v>
                </c:pt>
                <c:pt idx="8346">
                  <c:v>41.737000000000002</c:v>
                </c:pt>
                <c:pt idx="8347">
                  <c:v>41.944000000000003</c:v>
                </c:pt>
                <c:pt idx="8348">
                  <c:v>42.337000000000003</c:v>
                </c:pt>
                <c:pt idx="8349">
                  <c:v>42.811</c:v>
                </c:pt>
                <c:pt idx="8350">
                  <c:v>43.435000000000002</c:v>
                </c:pt>
                <c:pt idx="8351">
                  <c:v>44.100999999999999</c:v>
                </c:pt>
                <c:pt idx="8352">
                  <c:v>44.706000000000003</c:v>
                </c:pt>
                <c:pt idx="8353">
                  <c:v>45.128999999999998</c:v>
                </c:pt>
                <c:pt idx="8354">
                  <c:v>45.72</c:v>
                </c:pt>
                <c:pt idx="8355">
                  <c:v>46.283999999999999</c:v>
                </c:pt>
                <c:pt idx="8356">
                  <c:v>46.905999999999999</c:v>
                </c:pt>
                <c:pt idx="8357">
                  <c:v>47.395000000000003</c:v>
                </c:pt>
                <c:pt idx="8358">
                  <c:v>47.598999999999997</c:v>
                </c:pt>
                <c:pt idx="8359">
                  <c:v>47.999000000000002</c:v>
                </c:pt>
                <c:pt idx="8360">
                  <c:v>48.664000000000001</c:v>
                </c:pt>
                <c:pt idx="8361">
                  <c:v>49.32</c:v>
                </c:pt>
                <c:pt idx="8362">
                  <c:v>49.890999999999998</c:v>
                </c:pt>
                <c:pt idx="8363">
                  <c:v>50.192</c:v>
                </c:pt>
                <c:pt idx="8364">
                  <c:v>50.218000000000004</c:v>
                </c:pt>
                <c:pt idx="8365">
                  <c:v>50.28</c:v>
                </c:pt>
                <c:pt idx="8366">
                  <c:v>50.557000000000002</c:v>
                </c:pt>
                <c:pt idx="8367">
                  <c:v>51.024999999999999</c:v>
                </c:pt>
                <c:pt idx="8368">
                  <c:v>51.878</c:v>
                </c:pt>
                <c:pt idx="8369">
                  <c:v>52.752000000000002</c:v>
                </c:pt>
                <c:pt idx="8370">
                  <c:v>53.033999999999999</c:v>
                </c:pt>
                <c:pt idx="8371">
                  <c:v>54.441000000000003</c:v>
                </c:pt>
                <c:pt idx="8372">
                  <c:v>55.009</c:v>
                </c:pt>
                <c:pt idx="8373">
                  <c:v>55.722999999999999</c:v>
                </c:pt>
                <c:pt idx="8374">
                  <c:v>56.314</c:v>
                </c:pt>
                <c:pt idx="8375">
                  <c:v>56.436999999999998</c:v>
                </c:pt>
                <c:pt idx="8376">
                  <c:v>56.523000000000003</c:v>
                </c:pt>
                <c:pt idx="8377">
                  <c:v>56.57</c:v>
                </c:pt>
                <c:pt idx="8378">
                  <c:v>56.64</c:v>
                </c:pt>
                <c:pt idx="8379">
                  <c:v>56.819000000000003</c:v>
                </c:pt>
                <c:pt idx="8380">
                  <c:v>56.761000000000003</c:v>
                </c:pt>
                <c:pt idx="8381">
                  <c:v>56.993000000000002</c:v>
                </c:pt>
                <c:pt idx="8382">
                  <c:v>57.183</c:v>
                </c:pt>
                <c:pt idx="8383">
                  <c:v>57.426000000000002</c:v>
                </c:pt>
                <c:pt idx="8384">
                  <c:v>57.77</c:v>
                </c:pt>
                <c:pt idx="8385">
                  <c:v>57.787999999999997</c:v>
                </c:pt>
                <c:pt idx="8386">
                  <c:v>57.973999999999997</c:v>
                </c:pt>
                <c:pt idx="8387">
                  <c:v>58.131999999999998</c:v>
                </c:pt>
                <c:pt idx="8388">
                  <c:v>58.631</c:v>
                </c:pt>
                <c:pt idx="8389">
                  <c:v>59.085000000000001</c:v>
                </c:pt>
                <c:pt idx="8390">
                  <c:v>59.24</c:v>
                </c:pt>
                <c:pt idx="8391">
                  <c:v>59.348999999999997</c:v>
                </c:pt>
                <c:pt idx="8392">
                  <c:v>59.417999999999999</c:v>
                </c:pt>
                <c:pt idx="8393">
                  <c:v>59.143000000000001</c:v>
                </c:pt>
                <c:pt idx="8394">
                  <c:v>58.78</c:v>
                </c:pt>
                <c:pt idx="8395">
                  <c:v>58.223999999999997</c:v>
                </c:pt>
                <c:pt idx="8396">
                  <c:v>58.107999999999997</c:v>
                </c:pt>
                <c:pt idx="8397">
                  <c:v>58.213999999999999</c:v>
                </c:pt>
                <c:pt idx="8398">
                  <c:v>58.232999999999997</c:v>
                </c:pt>
                <c:pt idx="8399">
                  <c:v>58.076000000000001</c:v>
                </c:pt>
                <c:pt idx="8400">
                  <c:v>57.67</c:v>
                </c:pt>
                <c:pt idx="8401">
                  <c:v>57.088000000000001</c:v>
                </c:pt>
                <c:pt idx="8402">
                  <c:v>56.078000000000003</c:v>
                </c:pt>
                <c:pt idx="8403">
                  <c:v>55.104999999999997</c:v>
                </c:pt>
                <c:pt idx="8404">
                  <c:v>54.393999999999998</c:v>
                </c:pt>
                <c:pt idx="8405">
                  <c:v>53.716999999999999</c:v>
                </c:pt>
                <c:pt idx="8406">
                  <c:v>53.054000000000002</c:v>
                </c:pt>
                <c:pt idx="8407">
                  <c:v>52.01</c:v>
                </c:pt>
                <c:pt idx="8408">
                  <c:v>50.481000000000002</c:v>
                </c:pt>
                <c:pt idx="8409">
                  <c:v>48.591000000000001</c:v>
                </c:pt>
                <c:pt idx="8410">
                  <c:v>46.073</c:v>
                </c:pt>
                <c:pt idx="8411">
                  <c:v>43.09</c:v>
                </c:pt>
                <c:pt idx="8412">
                  <c:v>40.140999999999998</c:v>
                </c:pt>
                <c:pt idx="8413">
                  <c:v>37.281999999999996</c:v>
                </c:pt>
                <c:pt idx="8414">
                  <c:v>34.231999999999999</c:v>
                </c:pt>
                <c:pt idx="8415">
                  <c:v>31.439</c:v>
                </c:pt>
                <c:pt idx="8416">
                  <c:v>28.882000000000001</c:v>
                </c:pt>
                <c:pt idx="8417">
                  <c:v>26.358000000000001</c:v>
                </c:pt>
                <c:pt idx="8418">
                  <c:v>23.957999999999998</c:v>
                </c:pt>
                <c:pt idx="8419">
                  <c:v>21.655999999999999</c:v>
                </c:pt>
                <c:pt idx="8420">
                  <c:v>19.417000000000002</c:v>
                </c:pt>
                <c:pt idx="8421">
                  <c:v>17.344000000000001</c:v>
                </c:pt>
                <c:pt idx="8422">
                  <c:v>15.272</c:v>
                </c:pt>
                <c:pt idx="8423">
                  <c:v>13.39</c:v>
                </c:pt>
                <c:pt idx="8424">
                  <c:v>12.127000000000001</c:v>
                </c:pt>
                <c:pt idx="8425">
                  <c:v>11.053000000000001</c:v>
                </c:pt>
                <c:pt idx="8426">
                  <c:v>9.9891000000000005</c:v>
                </c:pt>
                <c:pt idx="8427">
                  <c:v>8.8232999999999997</c:v>
                </c:pt>
                <c:pt idx="8428">
                  <c:v>7.1764000000000001</c:v>
                </c:pt>
                <c:pt idx="8429">
                  <c:v>5.5868000000000002</c:v>
                </c:pt>
                <c:pt idx="8430">
                  <c:v>4.1730999999999998</c:v>
                </c:pt>
                <c:pt idx="8431">
                  <c:v>2.9735999999999998</c:v>
                </c:pt>
                <c:pt idx="8432">
                  <c:v>1.8701000000000001</c:v>
                </c:pt>
                <c:pt idx="8433">
                  <c:v>0.78802000000000005</c:v>
                </c:pt>
                <c:pt idx="8434">
                  <c:v>-0.24975</c:v>
                </c:pt>
                <c:pt idx="8435">
                  <c:v>-1.278</c:v>
                </c:pt>
                <c:pt idx="8436">
                  <c:v>-1.9941</c:v>
                </c:pt>
                <c:pt idx="8437">
                  <c:v>-2.3542999999999998</c:v>
                </c:pt>
                <c:pt idx="8438">
                  <c:v>-2.9729999999999999</c:v>
                </c:pt>
                <c:pt idx="8439">
                  <c:v>-3.3828999999999998</c:v>
                </c:pt>
                <c:pt idx="8440">
                  <c:v>-3.8020999999999998</c:v>
                </c:pt>
                <c:pt idx="8441">
                  <c:v>-4.1123000000000003</c:v>
                </c:pt>
                <c:pt idx="8442">
                  <c:v>-4.4454000000000002</c:v>
                </c:pt>
                <c:pt idx="8443">
                  <c:v>-4.8305999999999996</c:v>
                </c:pt>
                <c:pt idx="8444">
                  <c:v>-5.1416000000000004</c:v>
                </c:pt>
                <c:pt idx="8445">
                  <c:v>-5.3564999999999996</c:v>
                </c:pt>
                <c:pt idx="8446">
                  <c:v>-5.5990000000000002</c:v>
                </c:pt>
                <c:pt idx="8447">
                  <c:v>-5.8939000000000004</c:v>
                </c:pt>
                <c:pt idx="8448">
                  <c:v>-6.0750000000000002</c:v>
                </c:pt>
                <c:pt idx="8449">
                  <c:v>-6.1108000000000002</c:v>
                </c:pt>
                <c:pt idx="8450">
                  <c:v>-6.1013999999999999</c:v>
                </c:pt>
                <c:pt idx="8451">
                  <c:v>-6.0967000000000002</c:v>
                </c:pt>
                <c:pt idx="8452">
                  <c:v>-6.1275000000000004</c:v>
                </c:pt>
                <c:pt idx="8453">
                  <c:v>-6.1551999999999998</c:v>
                </c:pt>
                <c:pt idx="8454">
                  <c:v>-6.2264999999999997</c:v>
                </c:pt>
                <c:pt idx="8455">
                  <c:v>-6.3513000000000002</c:v>
                </c:pt>
                <c:pt idx="8456">
                  <c:v>-6.4604999999999997</c:v>
                </c:pt>
                <c:pt idx="8457">
                  <c:v>-6.4995000000000003</c:v>
                </c:pt>
                <c:pt idx="8458">
                  <c:v>-6.4808000000000003</c:v>
                </c:pt>
                <c:pt idx="8459">
                  <c:v>-6.4501999999999997</c:v>
                </c:pt>
                <c:pt idx="8460">
                  <c:v>-6.4966999999999997</c:v>
                </c:pt>
                <c:pt idx="8461">
                  <c:v>-6.5289000000000001</c:v>
                </c:pt>
                <c:pt idx="8462">
                  <c:v>-6.6792999999999996</c:v>
                </c:pt>
                <c:pt idx="8463">
                  <c:v>-6.8841999999999999</c:v>
                </c:pt>
                <c:pt idx="8464">
                  <c:v>-6.91</c:v>
                </c:pt>
                <c:pt idx="8465">
                  <c:v>-6.9561000000000002</c:v>
                </c:pt>
                <c:pt idx="8466">
                  <c:v>-6.9343000000000004</c:v>
                </c:pt>
                <c:pt idx="8467">
                  <c:v>-6.87</c:v>
                </c:pt>
                <c:pt idx="8468">
                  <c:v>-6.8341000000000003</c:v>
                </c:pt>
                <c:pt idx="8469">
                  <c:v>-6.7792000000000003</c:v>
                </c:pt>
                <c:pt idx="8470">
                  <c:v>-6.8594999999999997</c:v>
                </c:pt>
                <c:pt idx="8471">
                  <c:v>-6.9412000000000003</c:v>
                </c:pt>
                <c:pt idx="8472">
                  <c:v>-7.0658000000000003</c:v>
                </c:pt>
                <c:pt idx="8473">
                  <c:v>-7.3554000000000004</c:v>
                </c:pt>
                <c:pt idx="8474">
                  <c:v>-7.6002999999999998</c:v>
                </c:pt>
                <c:pt idx="8475">
                  <c:v>-7.8102999999999998</c:v>
                </c:pt>
                <c:pt idx="8476">
                  <c:v>-8.0368999999999993</c:v>
                </c:pt>
                <c:pt idx="8477">
                  <c:v>-8.3310999999999993</c:v>
                </c:pt>
                <c:pt idx="8478">
                  <c:v>-8.7218999999999998</c:v>
                </c:pt>
                <c:pt idx="8479">
                  <c:v>-9.2355999999999998</c:v>
                </c:pt>
                <c:pt idx="8480">
                  <c:v>-9.8346999999999998</c:v>
                </c:pt>
                <c:pt idx="8481">
                  <c:v>-10.521000000000001</c:v>
                </c:pt>
                <c:pt idx="8482">
                  <c:v>-11.205</c:v>
                </c:pt>
                <c:pt idx="8483">
                  <c:v>-12.071</c:v>
                </c:pt>
                <c:pt idx="8484">
                  <c:v>-12.956</c:v>
                </c:pt>
                <c:pt idx="8485">
                  <c:v>-13.874000000000001</c:v>
                </c:pt>
                <c:pt idx="8486">
                  <c:v>-15</c:v>
                </c:pt>
                <c:pt idx="8487">
                  <c:v>-16.224</c:v>
                </c:pt>
                <c:pt idx="8488">
                  <c:v>-17.55</c:v>
                </c:pt>
                <c:pt idx="8489">
                  <c:v>-18.687000000000001</c:v>
                </c:pt>
                <c:pt idx="8490">
                  <c:v>-19.844999999999999</c:v>
                </c:pt>
                <c:pt idx="8491">
                  <c:v>-21.350999999999999</c:v>
                </c:pt>
                <c:pt idx="8492">
                  <c:v>-23.024000000000001</c:v>
                </c:pt>
                <c:pt idx="8493">
                  <c:v>-24.443999999999999</c:v>
                </c:pt>
                <c:pt idx="8494">
                  <c:v>-25.655999999999999</c:v>
                </c:pt>
                <c:pt idx="8495">
                  <c:v>-26.879000000000001</c:v>
                </c:pt>
                <c:pt idx="8496">
                  <c:v>-27.678000000000001</c:v>
                </c:pt>
                <c:pt idx="8497">
                  <c:v>-28.459</c:v>
                </c:pt>
                <c:pt idx="8498">
                  <c:v>-29.672000000000001</c:v>
                </c:pt>
                <c:pt idx="8499">
                  <c:v>-30.95</c:v>
                </c:pt>
                <c:pt idx="8500">
                  <c:v>-32.051000000000002</c:v>
                </c:pt>
                <c:pt idx="8501">
                  <c:v>-33.213000000000001</c:v>
                </c:pt>
                <c:pt idx="8502">
                  <c:v>-34.716999999999999</c:v>
                </c:pt>
                <c:pt idx="8503">
                  <c:v>-36.167999999999999</c:v>
                </c:pt>
                <c:pt idx="8504">
                  <c:v>-37.667999999999999</c:v>
                </c:pt>
                <c:pt idx="8505">
                  <c:v>-39.409999999999997</c:v>
                </c:pt>
                <c:pt idx="8506">
                  <c:v>-40.652999999999999</c:v>
                </c:pt>
                <c:pt idx="8507">
                  <c:v>-41.378</c:v>
                </c:pt>
                <c:pt idx="8508">
                  <c:v>-41.98</c:v>
                </c:pt>
                <c:pt idx="8509">
                  <c:v>-42.895000000000003</c:v>
                </c:pt>
                <c:pt idx="8510">
                  <c:v>-44.100999999999999</c:v>
                </c:pt>
                <c:pt idx="8511">
                  <c:v>-45.74</c:v>
                </c:pt>
                <c:pt idx="8512">
                  <c:v>-47.750999999999998</c:v>
                </c:pt>
                <c:pt idx="8513">
                  <c:v>-49.578000000000003</c:v>
                </c:pt>
                <c:pt idx="8514">
                  <c:v>-50.7</c:v>
                </c:pt>
                <c:pt idx="8515">
                  <c:v>-51.468000000000004</c:v>
                </c:pt>
                <c:pt idx="8516">
                  <c:v>-52.304000000000002</c:v>
                </c:pt>
                <c:pt idx="8517">
                  <c:v>-53.320999999999998</c:v>
                </c:pt>
                <c:pt idx="8518">
                  <c:v>-54.627000000000002</c:v>
                </c:pt>
                <c:pt idx="8519">
                  <c:v>-56.011000000000003</c:v>
                </c:pt>
                <c:pt idx="8520">
                  <c:v>-56.962000000000003</c:v>
                </c:pt>
                <c:pt idx="8521">
                  <c:v>-57.558999999999997</c:v>
                </c:pt>
                <c:pt idx="8522">
                  <c:v>-58.119</c:v>
                </c:pt>
                <c:pt idx="8523">
                  <c:v>-59.073</c:v>
                </c:pt>
                <c:pt idx="8524">
                  <c:v>-60.343000000000004</c:v>
                </c:pt>
                <c:pt idx="8525">
                  <c:v>-61.491999999999997</c:v>
                </c:pt>
                <c:pt idx="8526">
                  <c:v>-62.210999999999999</c:v>
                </c:pt>
                <c:pt idx="8527">
                  <c:v>-63.087000000000003</c:v>
                </c:pt>
                <c:pt idx="8528">
                  <c:v>-63.872</c:v>
                </c:pt>
                <c:pt idx="8529">
                  <c:v>-64.353999999999999</c:v>
                </c:pt>
                <c:pt idx="8530">
                  <c:v>-65.135999999999996</c:v>
                </c:pt>
                <c:pt idx="8531">
                  <c:v>-65.855999999999995</c:v>
                </c:pt>
                <c:pt idx="8532">
                  <c:v>-66.088999999999999</c:v>
                </c:pt>
                <c:pt idx="8533">
                  <c:v>-66.284000000000006</c:v>
                </c:pt>
                <c:pt idx="8534">
                  <c:v>-66.754000000000005</c:v>
                </c:pt>
                <c:pt idx="8535">
                  <c:v>-67.31</c:v>
                </c:pt>
                <c:pt idx="8536">
                  <c:v>-68.064999999999998</c:v>
                </c:pt>
                <c:pt idx="8537">
                  <c:v>-69.043999999999997</c:v>
                </c:pt>
                <c:pt idx="8538">
                  <c:v>-69.912999999999997</c:v>
                </c:pt>
                <c:pt idx="8539">
                  <c:v>-70.257000000000005</c:v>
                </c:pt>
                <c:pt idx="8540">
                  <c:v>-70.477000000000004</c:v>
                </c:pt>
                <c:pt idx="8541">
                  <c:v>-70.771000000000001</c:v>
                </c:pt>
                <c:pt idx="8542">
                  <c:v>-71.138000000000005</c:v>
                </c:pt>
                <c:pt idx="8543">
                  <c:v>-71.936999999999998</c:v>
                </c:pt>
                <c:pt idx="8544">
                  <c:v>-72.400999999999996</c:v>
                </c:pt>
                <c:pt idx="8545">
                  <c:v>-72.971000000000004</c:v>
                </c:pt>
                <c:pt idx="8546">
                  <c:v>-73.727000000000004</c:v>
                </c:pt>
                <c:pt idx="8547">
                  <c:v>-74.25</c:v>
                </c:pt>
                <c:pt idx="8548">
                  <c:v>-74.688000000000002</c:v>
                </c:pt>
                <c:pt idx="8549">
                  <c:v>-75.55</c:v>
                </c:pt>
                <c:pt idx="8550">
                  <c:v>-76.287999999999997</c:v>
                </c:pt>
                <c:pt idx="8551">
                  <c:v>-76.944000000000003</c:v>
                </c:pt>
                <c:pt idx="8552">
                  <c:v>-77.649000000000001</c:v>
                </c:pt>
                <c:pt idx="8553">
                  <c:v>-78.230999999999995</c:v>
                </c:pt>
                <c:pt idx="8554">
                  <c:v>-78.489999999999995</c:v>
                </c:pt>
                <c:pt idx="8555">
                  <c:v>-78.944999999999993</c:v>
                </c:pt>
                <c:pt idx="8556">
                  <c:v>-78.772999999999996</c:v>
                </c:pt>
                <c:pt idx="8557">
                  <c:v>-78.488</c:v>
                </c:pt>
                <c:pt idx="8558">
                  <c:v>-79.236000000000004</c:v>
                </c:pt>
                <c:pt idx="8559">
                  <c:v>-80.230999999999995</c:v>
                </c:pt>
                <c:pt idx="8560">
                  <c:v>-80.989000000000004</c:v>
                </c:pt>
                <c:pt idx="8561">
                  <c:v>-81.355000000000004</c:v>
                </c:pt>
                <c:pt idx="8562">
                  <c:v>-81.307000000000002</c:v>
                </c:pt>
                <c:pt idx="8563">
                  <c:v>-81.221000000000004</c:v>
                </c:pt>
                <c:pt idx="8564">
                  <c:v>-81.694999999999993</c:v>
                </c:pt>
                <c:pt idx="8565">
                  <c:v>-81.822999999999993</c:v>
                </c:pt>
                <c:pt idx="8566">
                  <c:v>-81.825999999999993</c:v>
                </c:pt>
                <c:pt idx="8567">
                  <c:v>-81.215000000000003</c:v>
                </c:pt>
                <c:pt idx="8568">
                  <c:v>-80.224000000000004</c:v>
                </c:pt>
                <c:pt idx="8569">
                  <c:v>-78.781000000000006</c:v>
                </c:pt>
                <c:pt idx="8570">
                  <c:v>-77.625</c:v>
                </c:pt>
                <c:pt idx="8571">
                  <c:v>-76.251999999999995</c:v>
                </c:pt>
                <c:pt idx="8572">
                  <c:v>-74.593999999999994</c:v>
                </c:pt>
                <c:pt idx="8573">
                  <c:v>-72.793999999999997</c:v>
                </c:pt>
                <c:pt idx="8574">
                  <c:v>-70.503</c:v>
                </c:pt>
                <c:pt idx="8575">
                  <c:v>-67.347999999999999</c:v>
                </c:pt>
                <c:pt idx="8576">
                  <c:v>-63.337000000000003</c:v>
                </c:pt>
                <c:pt idx="8577">
                  <c:v>-59.421999999999997</c:v>
                </c:pt>
                <c:pt idx="8578">
                  <c:v>-55.442999999999998</c:v>
                </c:pt>
                <c:pt idx="8579">
                  <c:v>-51.082000000000001</c:v>
                </c:pt>
                <c:pt idx="8580">
                  <c:v>-47.662999999999997</c:v>
                </c:pt>
                <c:pt idx="8581">
                  <c:v>-44.262</c:v>
                </c:pt>
                <c:pt idx="8582">
                  <c:v>-40.457999999999998</c:v>
                </c:pt>
                <c:pt idx="8583">
                  <c:v>-36.908999999999999</c:v>
                </c:pt>
                <c:pt idx="8584">
                  <c:v>-33.707000000000001</c:v>
                </c:pt>
                <c:pt idx="8585">
                  <c:v>-31.125</c:v>
                </c:pt>
                <c:pt idx="8586">
                  <c:v>-28.518000000000001</c:v>
                </c:pt>
                <c:pt idx="8587">
                  <c:v>-25.707000000000001</c:v>
                </c:pt>
                <c:pt idx="8588">
                  <c:v>-23.442</c:v>
                </c:pt>
                <c:pt idx="8589">
                  <c:v>-20.751000000000001</c:v>
                </c:pt>
                <c:pt idx="8590">
                  <c:v>-18.039000000000001</c:v>
                </c:pt>
                <c:pt idx="8591">
                  <c:v>-16.167000000000002</c:v>
                </c:pt>
                <c:pt idx="8592">
                  <c:v>-14.587</c:v>
                </c:pt>
                <c:pt idx="8593">
                  <c:v>-13.468</c:v>
                </c:pt>
                <c:pt idx="8594">
                  <c:v>-12.662000000000001</c:v>
                </c:pt>
                <c:pt idx="8595">
                  <c:v>-11.938000000000001</c:v>
                </c:pt>
                <c:pt idx="8596">
                  <c:v>-11.260999999999999</c:v>
                </c:pt>
                <c:pt idx="8597">
                  <c:v>-10.635999999999999</c:v>
                </c:pt>
                <c:pt idx="8598">
                  <c:v>-10.118</c:v>
                </c:pt>
                <c:pt idx="8599">
                  <c:v>-9.8702000000000005</c:v>
                </c:pt>
                <c:pt idx="8600">
                  <c:v>-9.2993000000000006</c:v>
                </c:pt>
                <c:pt idx="8601">
                  <c:v>-8.0745000000000005</c:v>
                </c:pt>
                <c:pt idx="8602">
                  <c:v>-7.8856000000000002</c:v>
                </c:pt>
                <c:pt idx="8603">
                  <c:v>-7.7866</c:v>
                </c:pt>
                <c:pt idx="8604">
                  <c:v>-7.6920999999999999</c:v>
                </c:pt>
                <c:pt idx="8605">
                  <c:v>-7.7381000000000002</c:v>
                </c:pt>
                <c:pt idx="8606">
                  <c:v>-7.8299000000000003</c:v>
                </c:pt>
                <c:pt idx="8607">
                  <c:v>-7.8800999999999997</c:v>
                </c:pt>
                <c:pt idx="8608">
                  <c:v>-7.8380000000000001</c:v>
                </c:pt>
                <c:pt idx="8609">
                  <c:v>-7.7214</c:v>
                </c:pt>
                <c:pt idx="8610">
                  <c:v>-7.7022000000000004</c:v>
                </c:pt>
                <c:pt idx="8611">
                  <c:v>-7.7267999999999999</c:v>
                </c:pt>
                <c:pt idx="8612">
                  <c:v>-7.7689000000000004</c:v>
                </c:pt>
                <c:pt idx="8613">
                  <c:v>-7.8404999999999996</c:v>
                </c:pt>
                <c:pt idx="8614">
                  <c:v>-7.8612000000000002</c:v>
                </c:pt>
                <c:pt idx="8615">
                  <c:v>-7.9074999999999998</c:v>
                </c:pt>
                <c:pt idx="8616">
                  <c:v>-7.8555999999999999</c:v>
                </c:pt>
                <c:pt idx="8617">
                  <c:v>-7.8220000000000001</c:v>
                </c:pt>
                <c:pt idx="8618">
                  <c:v>-7.8525</c:v>
                </c:pt>
                <c:pt idx="8619">
                  <c:v>-7.8738999999999999</c:v>
                </c:pt>
                <c:pt idx="8620">
                  <c:v>-7.8380000000000001</c:v>
                </c:pt>
                <c:pt idx="8621">
                  <c:v>-7.7426000000000004</c:v>
                </c:pt>
                <c:pt idx="8622">
                  <c:v>-7.5593000000000004</c:v>
                </c:pt>
                <c:pt idx="8623">
                  <c:v>-7.5214999999999996</c:v>
                </c:pt>
                <c:pt idx="8624">
                  <c:v>-7.4943</c:v>
                </c:pt>
                <c:pt idx="8625">
                  <c:v>-7.3372999999999999</c:v>
                </c:pt>
                <c:pt idx="8626">
                  <c:v>-7.1502999999999997</c:v>
                </c:pt>
                <c:pt idx="8627">
                  <c:v>-7.0054999999999996</c:v>
                </c:pt>
                <c:pt idx="8628">
                  <c:v>-6.8939000000000004</c:v>
                </c:pt>
                <c:pt idx="8629">
                  <c:v>-6.7918000000000003</c:v>
                </c:pt>
                <c:pt idx="8630">
                  <c:v>-6.694</c:v>
                </c:pt>
                <c:pt idx="8631">
                  <c:v>-6.6910999999999996</c:v>
                </c:pt>
                <c:pt idx="8632">
                  <c:v>-6.7500999999999998</c:v>
                </c:pt>
                <c:pt idx="8633">
                  <c:v>-6.8254999999999999</c:v>
                </c:pt>
                <c:pt idx="8634">
                  <c:v>-6.8818000000000001</c:v>
                </c:pt>
                <c:pt idx="8635">
                  <c:v>-7.0373000000000001</c:v>
                </c:pt>
                <c:pt idx="8636">
                  <c:v>-7.3556999999999997</c:v>
                </c:pt>
                <c:pt idx="8637">
                  <c:v>-7.7609000000000004</c:v>
                </c:pt>
                <c:pt idx="8638">
                  <c:v>-7.7350000000000003</c:v>
                </c:pt>
                <c:pt idx="8639">
                  <c:v>-7.6101999999999999</c:v>
                </c:pt>
                <c:pt idx="8640">
                  <c:v>-7.4221000000000004</c:v>
                </c:pt>
                <c:pt idx="8641">
                  <c:v>-7.1954000000000002</c:v>
                </c:pt>
                <c:pt idx="8642">
                  <c:v>-7.4023000000000003</c:v>
                </c:pt>
                <c:pt idx="8643">
                  <c:v>-7.3089000000000004</c:v>
                </c:pt>
                <c:pt idx="8644">
                  <c:v>-7.2744</c:v>
                </c:pt>
                <c:pt idx="8645">
                  <c:v>-7.2253999999999996</c:v>
                </c:pt>
                <c:pt idx="8646">
                  <c:v>-7.0434999999999999</c:v>
                </c:pt>
                <c:pt idx="8647">
                  <c:v>-6.7682000000000002</c:v>
                </c:pt>
                <c:pt idx="8648">
                  <c:v>-6.4393000000000002</c:v>
                </c:pt>
                <c:pt idx="8649">
                  <c:v>-5.9546000000000001</c:v>
                </c:pt>
                <c:pt idx="8650">
                  <c:v>-5.5593000000000004</c:v>
                </c:pt>
                <c:pt idx="8651">
                  <c:v>-5.2412999999999998</c:v>
                </c:pt>
                <c:pt idx="8652">
                  <c:v>-4.9409000000000001</c:v>
                </c:pt>
                <c:pt idx="8653">
                  <c:v>-5.0039999999999996</c:v>
                </c:pt>
                <c:pt idx="8654">
                  <c:v>-5.2438000000000002</c:v>
                </c:pt>
                <c:pt idx="8655">
                  <c:v>-5.3959000000000001</c:v>
                </c:pt>
                <c:pt idx="8656">
                  <c:v>-5.4326999999999996</c:v>
                </c:pt>
                <c:pt idx="8657">
                  <c:v>-5.1916000000000002</c:v>
                </c:pt>
                <c:pt idx="8658">
                  <c:v>-5.8211000000000004</c:v>
                </c:pt>
                <c:pt idx="8659">
                  <c:v>-6.0629999999999997</c:v>
                </c:pt>
                <c:pt idx="8660">
                  <c:v>-5.1074000000000002</c:v>
                </c:pt>
                <c:pt idx="8661">
                  <c:v>-5.9115000000000002</c:v>
                </c:pt>
                <c:pt idx="8662">
                  <c:v>-5.9943999999999997</c:v>
                </c:pt>
                <c:pt idx="8663">
                  <c:v>-6.3327</c:v>
                </c:pt>
                <c:pt idx="8664">
                  <c:v>-6.5278</c:v>
                </c:pt>
                <c:pt idx="8665">
                  <c:v>-6.7915000000000001</c:v>
                </c:pt>
                <c:pt idx="8666">
                  <c:v>-6.7710999999999997</c:v>
                </c:pt>
                <c:pt idx="8667">
                  <c:v>-6.3804999999999996</c:v>
                </c:pt>
                <c:pt idx="8668">
                  <c:v>-6.1604000000000001</c:v>
                </c:pt>
                <c:pt idx="8669">
                  <c:v>-6.048</c:v>
                </c:pt>
                <c:pt idx="8670">
                  <c:v>-5.7062999999999997</c:v>
                </c:pt>
                <c:pt idx="8671">
                  <c:v>-5.4085000000000001</c:v>
                </c:pt>
                <c:pt idx="8672">
                  <c:v>-5.5953999999999997</c:v>
                </c:pt>
                <c:pt idx="8673">
                  <c:v>-5.8010999999999999</c:v>
                </c:pt>
                <c:pt idx="8674">
                  <c:v>-5.8174000000000001</c:v>
                </c:pt>
                <c:pt idx="8675">
                  <c:v>-5.7375999999999996</c:v>
                </c:pt>
                <c:pt idx="8676">
                  <c:v>-5.5965999999999996</c:v>
                </c:pt>
                <c:pt idx="8677">
                  <c:v>-5.3967999999999998</c:v>
                </c:pt>
                <c:pt idx="8678">
                  <c:v>-5.2573999999999996</c:v>
                </c:pt>
                <c:pt idx="8679">
                  <c:v>-5.0572999999999997</c:v>
                </c:pt>
                <c:pt idx="8680">
                  <c:v>-4.8917000000000002</c:v>
                </c:pt>
                <c:pt idx="8681">
                  <c:v>-4.7556000000000003</c:v>
                </c:pt>
                <c:pt idx="8682">
                  <c:v>-4.8121</c:v>
                </c:pt>
                <c:pt idx="8683">
                  <c:v>-5.0206999999999997</c:v>
                </c:pt>
                <c:pt idx="8684">
                  <c:v>-5.1946000000000003</c:v>
                </c:pt>
                <c:pt idx="8685">
                  <c:v>-5.5831999999999997</c:v>
                </c:pt>
                <c:pt idx="8686">
                  <c:v>-5.9691000000000001</c:v>
                </c:pt>
                <c:pt idx="8687">
                  <c:v>-6.2210999999999999</c:v>
                </c:pt>
                <c:pt idx="8688">
                  <c:v>-6.4641000000000002</c:v>
                </c:pt>
                <c:pt idx="8689">
                  <c:v>-6.6212</c:v>
                </c:pt>
                <c:pt idx="8690">
                  <c:v>-6.7099000000000002</c:v>
                </c:pt>
                <c:pt idx="8691">
                  <c:v>-6.6616999999999997</c:v>
                </c:pt>
                <c:pt idx="8692">
                  <c:v>-6.673</c:v>
                </c:pt>
                <c:pt idx="8693">
                  <c:v>-6.8357999999999999</c:v>
                </c:pt>
                <c:pt idx="8694">
                  <c:v>-6.9339000000000004</c:v>
                </c:pt>
                <c:pt idx="8695">
                  <c:v>-7.0434000000000001</c:v>
                </c:pt>
                <c:pt idx="8696">
                  <c:v>-7.0583999999999998</c:v>
                </c:pt>
                <c:pt idx="8697">
                  <c:v>-6.8910999999999998</c:v>
                </c:pt>
                <c:pt idx="8698">
                  <c:v>-6.7973999999999997</c:v>
                </c:pt>
                <c:pt idx="8699">
                  <c:v>-6.7279999999999998</c:v>
                </c:pt>
                <c:pt idx="8700">
                  <c:v>-6.7652000000000001</c:v>
                </c:pt>
                <c:pt idx="8701">
                  <c:v>-6.8491</c:v>
                </c:pt>
                <c:pt idx="8702">
                  <c:v>-6.7295999999999996</c:v>
                </c:pt>
                <c:pt idx="8703">
                  <c:v>-6.4907000000000004</c:v>
                </c:pt>
                <c:pt idx="8704">
                  <c:v>-5.9385000000000003</c:v>
                </c:pt>
                <c:pt idx="8705">
                  <c:v>-5.4744999999999999</c:v>
                </c:pt>
                <c:pt idx="8706">
                  <c:v>-5.1833</c:v>
                </c:pt>
                <c:pt idx="8707">
                  <c:v>-5.0320999999999998</c:v>
                </c:pt>
                <c:pt idx="8708">
                  <c:v>-5.1040000000000001</c:v>
                </c:pt>
                <c:pt idx="8709">
                  <c:v>-5.3498999999999999</c:v>
                </c:pt>
                <c:pt idx="8710">
                  <c:v>-5.5551000000000004</c:v>
                </c:pt>
                <c:pt idx="8711">
                  <c:v>-5.5666000000000002</c:v>
                </c:pt>
                <c:pt idx="8712">
                  <c:v>-5.4939999999999998</c:v>
                </c:pt>
                <c:pt idx="8713">
                  <c:v>-5.3339999999999996</c:v>
                </c:pt>
                <c:pt idx="8714">
                  <c:v>-5.0972</c:v>
                </c:pt>
                <c:pt idx="8715">
                  <c:v>-5.0896999999999997</c:v>
                </c:pt>
                <c:pt idx="8716">
                  <c:v>-5.2371999999999996</c:v>
                </c:pt>
                <c:pt idx="8717">
                  <c:v>-5.2805</c:v>
                </c:pt>
                <c:pt idx="8718">
                  <c:v>-4.9457000000000004</c:v>
                </c:pt>
                <c:pt idx="8719">
                  <c:v>-4.4317000000000002</c:v>
                </c:pt>
                <c:pt idx="8720">
                  <c:v>-3.9906999999999999</c:v>
                </c:pt>
                <c:pt idx="8721">
                  <c:v>-3.7378999999999998</c:v>
                </c:pt>
                <c:pt idx="8722">
                  <c:v>-3.6730999999999998</c:v>
                </c:pt>
                <c:pt idx="8723">
                  <c:v>-3.7915999999999999</c:v>
                </c:pt>
                <c:pt idx="8724">
                  <c:v>-3.4891999999999999</c:v>
                </c:pt>
                <c:pt idx="8725">
                  <c:v>-3.3791000000000002</c:v>
                </c:pt>
                <c:pt idx="8726">
                  <c:v>-3.3172000000000001</c:v>
                </c:pt>
                <c:pt idx="8727">
                  <c:v>-3.4575999999999998</c:v>
                </c:pt>
                <c:pt idx="8728">
                  <c:v>-3.7959999999999998</c:v>
                </c:pt>
                <c:pt idx="8729">
                  <c:v>-3.8635999999999999</c:v>
                </c:pt>
                <c:pt idx="8730">
                  <c:v>-3.7410999999999999</c:v>
                </c:pt>
                <c:pt idx="8731">
                  <c:v>-3.4478</c:v>
                </c:pt>
                <c:pt idx="8732">
                  <c:v>-3.0825</c:v>
                </c:pt>
                <c:pt idx="8733">
                  <c:v>-2.7139000000000002</c:v>
                </c:pt>
                <c:pt idx="8734">
                  <c:v>-2.8549000000000002</c:v>
                </c:pt>
                <c:pt idx="8735">
                  <c:v>-2.9489000000000001</c:v>
                </c:pt>
                <c:pt idx="8736">
                  <c:v>-2.8363999999999998</c:v>
                </c:pt>
                <c:pt idx="8737">
                  <c:v>-2.6345000000000001</c:v>
                </c:pt>
                <c:pt idx="8738">
                  <c:v>-2.2566999999999999</c:v>
                </c:pt>
                <c:pt idx="8739">
                  <c:v>-1.5185</c:v>
                </c:pt>
                <c:pt idx="8740">
                  <c:v>-0.60540000000000005</c:v>
                </c:pt>
                <c:pt idx="8741">
                  <c:v>0.43879000000000001</c:v>
                </c:pt>
                <c:pt idx="8742">
                  <c:v>1.3602000000000001</c:v>
                </c:pt>
                <c:pt idx="8743">
                  <c:v>1.7762</c:v>
                </c:pt>
                <c:pt idx="8744">
                  <c:v>2.1604999999999999</c:v>
                </c:pt>
                <c:pt idx="8745">
                  <c:v>2.5592000000000001</c:v>
                </c:pt>
                <c:pt idx="8746">
                  <c:v>2.9013</c:v>
                </c:pt>
                <c:pt idx="8747">
                  <c:v>3.2143000000000002</c:v>
                </c:pt>
                <c:pt idx="8748">
                  <c:v>3.6562000000000001</c:v>
                </c:pt>
                <c:pt idx="8749">
                  <c:v>4.1614000000000004</c:v>
                </c:pt>
                <c:pt idx="8750">
                  <c:v>4.2713000000000001</c:v>
                </c:pt>
                <c:pt idx="8751">
                  <c:v>4.1372</c:v>
                </c:pt>
                <c:pt idx="8752">
                  <c:v>4.2567000000000004</c:v>
                </c:pt>
                <c:pt idx="8753">
                  <c:v>4.6776</c:v>
                </c:pt>
                <c:pt idx="8754">
                  <c:v>5.5472999999999999</c:v>
                </c:pt>
                <c:pt idx="8755">
                  <c:v>6.3367000000000004</c:v>
                </c:pt>
                <c:pt idx="8756">
                  <c:v>6.8002000000000002</c:v>
                </c:pt>
                <c:pt idx="8757">
                  <c:v>7.2259000000000002</c:v>
                </c:pt>
                <c:pt idx="8758">
                  <c:v>7.9241999999999999</c:v>
                </c:pt>
                <c:pt idx="8759">
                  <c:v>8.7468000000000004</c:v>
                </c:pt>
                <c:pt idx="8760">
                  <c:v>9.4328000000000003</c:v>
                </c:pt>
                <c:pt idx="8761">
                  <c:v>10.398</c:v>
                </c:pt>
                <c:pt idx="8762">
                  <c:v>11.378</c:v>
                </c:pt>
                <c:pt idx="8763">
                  <c:v>11.884</c:v>
                </c:pt>
                <c:pt idx="8764">
                  <c:v>11.904</c:v>
                </c:pt>
                <c:pt idx="8765">
                  <c:v>12.112</c:v>
                </c:pt>
                <c:pt idx="8766">
                  <c:v>12.679</c:v>
                </c:pt>
                <c:pt idx="8767">
                  <c:v>13.14</c:v>
                </c:pt>
                <c:pt idx="8768">
                  <c:v>13.448</c:v>
                </c:pt>
                <c:pt idx="8769">
                  <c:v>13.933</c:v>
                </c:pt>
                <c:pt idx="8770">
                  <c:v>14.257999999999999</c:v>
                </c:pt>
                <c:pt idx="8771">
                  <c:v>14.504</c:v>
                </c:pt>
                <c:pt idx="8772">
                  <c:v>14.869</c:v>
                </c:pt>
                <c:pt idx="8773">
                  <c:v>15.327</c:v>
                </c:pt>
                <c:pt idx="8774">
                  <c:v>15.9</c:v>
                </c:pt>
                <c:pt idx="8775">
                  <c:v>16.535</c:v>
                </c:pt>
                <c:pt idx="8776">
                  <c:v>17.3</c:v>
                </c:pt>
                <c:pt idx="8777">
                  <c:v>17.908000000000001</c:v>
                </c:pt>
                <c:pt idx="8778">
                  <c:v>18.189</c:v>
                </c:pt>
                <c:pt idx="8779">
                  <c:v>18.327000000000002</c:v>
                </c:pt>
                <c:pt idx="8780">
                  <c:v>18.361000000000001</c:v>
                </c:pt>
                <c:pt idx="8781">
                  <c:v>18.917999999999999</c:v>
                </c:pt>
                <c:pt idx="8782">
                  <c:v>19.782</c:v>
                </c:pt>
                <c:pt idx="8783">
                  <c:v>20.527999999999999</c:v>
                </c:pt>
                <c:pt idx="8784">
                  <c:v>21.068999999999999</c:v>
                </c:pt>
                <c:pt idx="8785">
                  <c:v>21.251999999999999</c:v>
                </c:pt>
                <c:pt idx="8786">
                  <c:v>21.428000000000001</c:v>
                </c:pt>
                <c:pt idx="8787">
                  <c:v>22.14</c:v>
                </c:pt>
                <c:pt idx="8788">
                  <c:v>22.841999999999999</c:v>
                </c:pt>
                <c:pt idx="8789">
                  <c:v>23.706</c:v>
                </c:pt>
                <c:pt idx="8790">
                  <c:v>24.786000000000001</c:v>
                </c:pt>
                <c:pt idx="8791">
                  <c:v>25.641999999999999</c:v>
                </c:pt>
                <c:pt idx="8792">
                  <c:v>26.303999999999998</c:v>
                </c:pt>
                <c:pt idx="8793">
                  <c:v>26.869</c:v>
                </c:pt>
                <c:pt idx="8794">
                  <c:v>27.286999999999999</c:v>
                </c:pt>
                <c:pt idx="8795">
                  <c:v>27.64</c:v>
                </c:pt>
                <c:pt idx="8796">
                  <c:v>28.271000000000001</c:v>
                </c:pt>
                <c:pt idx="8797">
                  <c:v>28.963000000000001</c:v>
                </c:pt>
                <c:pt idx="8798">
                  <c:v>29.475999999999999</c:v>
                </c:pt>
                <c:pt idx="8799">
                  <c:v>29.876000000000001</c:v>
                </c:pt>
                <c:pt idx="8800">
                  <c:v>30.231000000000002</c:v>
                </c:pt>
                <c:pt idx="8801">
                  <c:v>30.709</c:v>
                </c:pt>
                <c:pt idx="8802">
                  <c:v>31.245000000000001</c:v>
                </c:pt>
                <c:pt idx="8803">
                  <c:v>31.815999999999999</c:v>
                </c:pt>
                <c:pt idx="8804">
                  <c:v>32.509</c:v>
                </c:pt>
                <c:pt idx="8805">
                  <c:v>32.924999999999997</c:v>
                </c:pt>
                <c:pt idx="8806">
                  <c:v>33.173000000000002</c:v>
                </c:pt>
                <c:pt idx="8807">
                  <c:v>33.462000000000003</c:v>
                </c:pt>
                <c:pt idx="8808">
                  <c:v>33.610999999999997</c:v>
                </c:pt>
                <c:pt idx="8809">
                  <c:v>33.868000000000002</c:v>
                </c:pt>
                <c:pt idx="8810">
                  <c:v>34.042999999999999</c:v>
                </c:pt>
                <c:pt idx="8811">
                  <c:v>34.204999999999998</c:v>
                </c:pt>
                <c:pt idx="8812">
                  <c:v>34.514000000000003</c:v>
                </c:pt>
                <c:pt idx="8813">
                  <c:v>34.573999999999998</c:v>
                </c:pt>
                <c:pt idx="8814">
                  <c:v>34.734999999999999</c:v>
                </c:pt>
                <c:pt idx="8815">
                  <c:v>35.24</c:v>
                </c:pt>
                <c:pt idx="8816">
                  <c:v>35.814</c:v>
                </c:pt>
                <c:pt idx="8817">
                  <c:v>36.402000000000001</c:v>
                </c:pt>
                <c:pt idx="8818">
                  <c:v>36.880000000000003</c:v>
                </c:pt>
                <c:pt idx="8819">
                  <c:v>37.301000000000002</c:v>
                </c:pt>
                <c:pt idx="8820">
                  <c:v>37.261000000000003</c:v>
                </c:pt>
                <c:pt idx="8821">
                  <c:v>37.140999999999998</c:v>
                </c:pt>
                <c:pt idx="8822">
                  <c:v>37.131999999999998</c:v>
                </c:pt>
                <c:pt idx="8823">
                  <c:v>37.188000000000002</c:v>
                </c:pt>
                <c:pt idx="8824">
                  <c:v>37.372</c:v>
                </c:pt>
                <c:pt idx="8825">
                  <c:v>37.518000000000001</c:v>
                </c:pt>
                <c:pt idx="8826">
                  <c:v>37.564</c:v>
                </c:pt>
                <c:pt idx="8827">
                  <c:v>37.670999999999999</c:v>
                </c:pt>
                <c:pt idx="8828">
                  <c:v>38.192999999999998</c:v>
                </c:pt>
                <c:pt idx="8829">
                  <c:v>38.424999999999997</c:v>
                </c:pt>
                <c:pt idx="8830">
                  <c:v>38.465000000000003</c:v>
                </c:pt>
                <c:pt idx="8831">
                  <c:v>38.447000000000003</c:v>
                </c:pt>
                <c:pt idx="8832">
                  <c:v>38.389000000000003</c:v>
                </c:pt>
                <c:pt idx="8833">
                  <c:v>38.223999999999997</c:v>
                </c:pt>
                <c:pt idx="8834">
                  <c:v>38.484999999999999</c:v>
                </c:pt>
                <c:pt idx="8835">
                  <c:v>38.634</c:v>
                </c:pt>
                <c:pt idx="8836">
                  <c:v>38.713999999999999</c:v>
                </c:pt>
                <c:pt idx="8837">
                  <c:v>38.584000000000003</c:v>
                </c:pt>
                <c:pt idx="8838">
                  <c:v>38.691000000000003</c:v>
                </c:pt>
                <c:pt idx="8839">
                  <c:v>38.779000000000003</c:v>
                </c:pt>
                <c:pt idx="8840">
                  <c:v>38.524999999999999</c:v>
                </c:pt>
                <c:pt idx="8841">
                  <c:v>38.564</c:v>
                </c:pt>
                <c:pt idx="8842">
                  <c:v>38.588999999999999</c:v>
                </c:pt>
                <c:pt idx="8843">
                  <c:v>38.438000000000002</c:v>
                </c:pt>
                <c:pt idx="8844">
                  <c:v>38.08</c:v>
                </c:pt>
                <c:pt idx="8845">
                  <c:v>37.780999999999999</c:v>
                </c:pt>
                <c:pt idx="8846">
                  <c:v>37.857999999999997</c:v>
                </c:pt>
                <c:pt idx="8847">
                  <c:v>38.435000000000002</c:v>
                </c:pt>
                <c:pt idx="8848">
                  <c:v>38.9</c:v>
                </c:pt>
                <c:pt idx="8849">
                  <c:v>39.636000000000003</c:v>
                </c:pt>
                <c:pt idx="8850">
                  <c:v>40.058999999999997</c:v>
                </c:pt>
                <c:pt idx="8851">
                  <c:v>40.265999999999998</c:v>
                </c:pt>
                <c:pt idx="8852">
                  <c:v>40.485999999999997</c:v>
                </c:pt>
                <c:pt idx="8853">
                  <c:v>40.813000000000002</c:v>
                </c:pt>
                <c:pt idx="8854">
                  <c:v>41.246000000000002</c:v>
                </c:pt>
                <c:pt idx="8855">
                  <c:v>41.744</c:v>
                </c:pt>
                <c:pt idx="8856">
                  <c:v>42.369</c:v>
                </c:pt>
                <c:pt idx="8857">
                  <c:v>42.72</c:v>
                </c:pt>
                <c:pt idx="8858">
                  <c:v>42.984999999999999</c:v>
                </c:pt>
                <c:pt idx="8859">
                  <c:v>43.468000000000004</c:v>
                </c:pt>
                <c:pt idx="8860">
                  <c:v>43.993000000000002</c:v>
                </c:pt>
                <c:pt idx="8861">
                  <c:v>44.293999999999997</c:v>
                </c:pt>
                <c:pt idx="8862">
                  <c:v>44.878999999999998</c:v>
                </c:pt>
                <c:pt idx="8863">
                  <c:v>44.828000000000003</c:v>
                </c:pt>
                <c:pt idx="8864">
                  <c:v>44.86</c:v>
                </c:pt>
                <c:pt idx="8865">
                  <c:v>44.856000000000002</c:v>
                </c:pt>
                <c:pt idx="8866">
                  <c:v>45.277000000000001</c:v>
                </c:pt>
                <c:pt idx="8867">
                  <c:v>45.911999999999999</c:v>
                </c:pt>
                <c:pt idx="8868">
                  <c:v>46.256999999999998</c:v>
                </c:pt>
                <c:pt idx="8869">
                  <c:v>45.881</c:v>
                </c:pt>
                <c:pt idx="8870">
                  <c:v>45.597999999999999</c:v>
                </c:pt>
                <c:pt idx="8871">
                  <c:v>45.423000000000002</c:v>
                </c:pt>
                <c:pt idx="8872">
                  <c:v>45.665999999999997</c:v>
                </c:pt>
                <c:pt idx="8873">
                  <c:v>45.923999999999999</c:v>
                </c:pt>
                <c:pt idx="8874">
                  <c:v>46.145000000000003</c:v>
                </c:pt>
                <c:pt idx="8875">
                  <c:v>46.04</c:v>
                </c:pt>
                <c:pt idx="8876">
                  <c:v>45.598999999999997</c:v>
                </c:pt>
                <c:pt idx="8877">
                  <c:v>45.155999999999999</c:v>
                </c:pt>
                <c:pt idx="8878">
                  <c:v>44.875999999999998</c:v>
                </c:pt>
                <c:pt idx="8879">
                  <c:v>44.947000000000003</c:v>
                </c:pt>
                <c:pt idx="8880">
                  <c:v>45.311</c:v>
                </c:pt>
                <c:pt idx="8881">
                  <c:v>45.235999999999997</c:v>
                </c:pt>
                <c:pt idx="8882">
                  <c:v>46.000999999999998</c:v>
                </c:pt>
                <c:pt idx="8883">
                  <c:v>46.215000000000003</c:v>
                </c:pt>
                <c:pt idx="8884">
                  <c:v>46.506999999999998</c:v>
                </c:pt>
                <c:pt idx="8885">
                  <c:v>46.710999999999999</c:v>
                </c:pt>
                <c:pt idx="8886">
                  <c:v>46.258000000000003</c:v>
                </c:pt>
                <c:pt idx="8887">
                  <c:v>45.246000000000002</c:v>
                </c:pt>
                <c:pt idx="8888">
                  <c:v>43.844000000000001</c:v>
                </c:pt>
                <c:pt idx="8889">
                  <c:v>41.808999999999997</c:v>
                </c:pt>
                <c:pt idx="8890">
                  <c:v>39.189</c:v>
                </c:pt>
                <c:pt idx="8891">
                  <c:v>36.851999999999997</c:v>
                </c:pt>
                <c:pt idx="8892">
                  <c:v>35.130000000000003</c:v>
                </c:pt>
                <c:pt idx="8893">
                  <c:v>34.127000000000002</c:v>
                </c:pt>
                <c:pt idx="8894">
                  <c:v>33.234999999999999</c:v>
                </c:pt>
                <c:pt idx="8895">
                  <c:v>32.405999999999999</c:v>
                </c:pt>
                <c:pt idx="8896">
                  <c:v>31.478000000000002</c:v>
                </c:pt>
                <c:pt idx="8897">
                  <c:v>29.763000000000002</c:v>
                </c:pt>
                <c:pt idx="8898">
                  <c:v>27.244</c:v>
                </c:pt>
                <c:pt idx="8899">
                  <c:v>24.382000000000001</c:v>
                </c:pt>
                <c:pt idx="8900">
                  <c:v>21.890999999999998</c:v>
                </c:pt>
                <c:pt idx="8901">
                  <c:v>20.106999999999999</c:v>
                </c:pt>
                <c:pt idx="8902">
                  <c:v>18.768000000000001</c:v>
                </c:pt>
                <c:pt idx="8903">
                  <c:v>17.661000000000001</c:v>
                </c:pt>
                <c:pt idx="8904">
                  <c:v>16.63</c:v>
                </c:pt>
                <c:pt idx="8905">
                  <c:v>15.493</c:v>
                </c:pt>
                <c:pt idx="8906">
                  <c:v>14.301</c:v>
                </c:pt>
                <c:pt idx="8907">
                  <c:v>13.157</c:v>
                </c:pt>
                <c:pt idx="8908">
                  <c:v>12.034000000000001</c:v>
                </c:pt>
                <c:pt idx="8909">
                  <c:v>11.157999999999999</c:v>
                </c:pt>
                <c:pt idx="8910">
                  <c:v>10.273999999999999</c:v>
                </c:pt>
                <c:pt idx="8911">
                  <c:v>9.4864999999999995</c:v>
                </c:pt>
                <c:pt idx="8912">
                  <c:v>8.2800999999999991</c:v>
                </c:pt>
                <c:pt idx="8913">
                  <c:v>6.8773</c:v>
                </c:pt>
                <c:pt idx="8914">
                  <c:v>5.5972999999999997</c:v>
                </c:pt>
                <c:pt idx="8915">
                  <c:v>4.2248999999999999</c:v>
                </c:pt>
                <c:pt idx="8916">
                  <c:v>2.7088000000000001</c:v>
                </c:pt>
                <c:pt idx="8917">
                  <c:v>1.139</c:v>
                </c:pt>
                <c:pt idx="8918">
                  <c:v>-0.36802000000000001</c:v>
                </c:pt>
                <c:pt idx="8919">
                  <c:v>-1.5122</c:v>
                </c:pt>
                <c:pt idx="8920">
                  <c:v>-2.4565999999999999</c:v>
                </c:pt>
                <c:pt idx="8921">
                  <c:v>-3.2797999999999998</c:v>
                </c:pt>
                <c:pt idx="8922">
                  <c:v>-3.9506000000000001</c:v>
                </c:pt>
                <c:pt idx="8923">
                  <c:v>-4.6330999999999998</c:v>
                </c:pt>
                <c:pt idx="8924">
                  <c:v>-5.0799000000000003</c:v>
                </c:pt>
                <c:pt idx="8925">
                  <c:v>-5.3182</c:v>
                </c:pt>
                <c:pt idx="8926">
                  <c:v>-5.5029000000000003</c:v>
                </c:pt>
                <c:pt idx="8927">
                  <c:v>-5.4531999999999998</c:v>
                </c:pt>
                <c:pt idx="8928">
                  <c:v>-5.444</c:v>
                </c:pt>
                <c:pt idx="8929">
                  <c:v>-5.4132999999999996</c:v>
                </c:pt>
                <c:pt idx="8930">
                  <c:v>-5.2256</c:v>
                </c:pt>
                <c:pt idx="8931">
                  <c:v>-4.8190999999999997</c:v>
                </c:pt>
                <c:pt idx="8932">
                  <c:v>-5.0259</c:v>
                </c:pt>
                <c:pt idx="8933">
                  <c:v>-5.4005999999999998</c:v>
                </c:pt>
                <c:pt idx="8934">
                  <c:v>-5.2732999999999999</c:v>
                </c:pt>
                <c:pt idx="8935">
                  <c:v>-5.1497999999999999</c:v>
                </c:pt>
                <c:pt idx="8936">
                  <c:v>-4.9432</c:v>
                </c:pt>
                <c:pt idx="8937">
                  <c:v>-4.7915000000000001</c:v>
                </c:pt>
                <c:pt idx="8938">
                  <c:v>-4.6733000000000002</c:v>
                </c:pt>
                <c:pt idx="8939">
                  <c:v>-4.5818000000000003</c:v>
                </c:pt>
                <c:pt idx="8940">
                  <c:v>-4.5049999999999999</c:v>
                </c:pt>
                <c:pt idx="8941">
                  <c:v>-4.2858999999999998</c:v>
                </c:pt>
                <c:pt idx="8942">
                  <c:v>-3.9725999999999999</c:v>
                </c:pt>
                <c:pt idx="8943">
                  <c:v>-3.6503000000000001</c:v>
                </c:pt>
                <c:pt idx="8944">
                  <c:v>-3.5598999999999998</c:v>
                </c:pt>
                <c:pt idx="8945">
                  <c:v>-3.8302</c:v>
                </c:pt>
                <c:pt idx="8946">
                  <c:v>-4.2649999999999997</c:v>
                </c:pt>
                <c:pt idx="8947">
                  <c:v>-4.7859999999999996</c:v>
                </c:pt>
                <c:pt idx="8948">
                  <c:v>-5.1577999999999999</c:v>
                </c:pt>
                <c:pt idx="8949">
                  <c:v>-5.4234</c:v>
                </c:pt>
                <c:pt idx="8950">
                  <c:v>-5.7244000000000002</c:v>
                </c:pt>
                <c:pt idx="8951">
                  <c:v>-6.0880000000000001</c:v>
                </c:pt>
                <c:pt idx="8952">
                  <c:v>-6.4733000000000001</c:v>
                </c:pt>
                <c:pt idx="8953">
                  <c:v>-7.0286</c:v>
                </c:pt>
                <c:pt idx="8954">
                  <c:v>-7.5853000000000002</c:v>
                </c:pt>
                <c:pt idx="8955">
                  <c:v>-8.1249000000000002</c:v>
                </c:pt>
                <c:pt idx="8956">
                  <c:v>-8.5635999999999992</c:v>
                </c:pt>
                <c:pt idx="8957">
                  <c:v>-9.2996999999999996</c:v>
                </c:pt>
                <c:pt idx="8958">
                  <c:v>-10.074999999999999</c:v>
                </c:pt>
                <c:pt idx="8959">
                  <c:v>-10.997</c:v>
                </c:pt>
                <c:pt idx="8960">
                  <c:v>-11.837</c:v>
                </c:pt>
                <c:pt idx="8961">
                  <c:v>-12.593999999999999</c:v>
                </c:pt>
                <c:pt idx="8962">
                  <c:v>-13.512</c:v>
                </c:pt>
                <c:pt idx="8963">
                  <c:v>-15.054</c:v>
                </c:pt>
                <c:pt idx="8964">
                  <c:v>-16.86</c:v>
                </c:pt>
                <c:pt idx="8965">
                  <c:v>-18.11</c:v>
                </c:pt>
                <c:pt idx="8966">
                  <c:v>-18.638000000000002</c:v>
                </c:pt>
                <c:pt idx="8967">
                  <c:v>-19.181000000000001</c:v>
                </c:pt>
                <c:pt idx="8968">
                  <c:v>-20.035</c:v>
                </c:pt>
                <c:pt idx="8969">
                  <c:v>-21.242000000000001</c:v>
                </c:pt>
                <c:pt idx="8970">
                  <c:v>-22.594999999999999</c:v>
                </c:pt>
                <c:pt idx="8971">
                  <c:v>-23.797000000000001</c:v>
                </c:pt>
                <c:pt idx="8972">
                  <c:v>-24.905000000000001</c:v>
                </c:pt>
                <c:pt idx="8973">
                  <c:v>-26.352</c:v>
                </c:pt>
                <c:pt idx="8974">
                  <c:v>-27.739000000000001</c:v>
                </c:pt>
                <c:pt idx="8975">
                  <c:v>-28.923999999999999</c:v>
                </c:pt>
                <c:pt idx="8976">
                  <c:v>-30.311</c:v>
                </c:pt>
                <c:pt idx="8977">
                  <c:v>-31.66</c:v>
                </c:pt>
                <c:pt idx="8978">
                  <c:v>-32.984000000000002</c:v>
                </c:pt>
                <c:pt idx="8979">
                  <c:v>-34.668999999999997</c:v>
                </c:pt>
                <c:pt idx="8980">
                  <c:v>-35.826000000000001</c:v>
                </c:pt>
                <c:pt idx="8981">
                  <c:v>-36.353999999999999</c:v>
                </c:pt>
                <c:pt idx="8982">
                  <c:v>-37.174999999999997</c:v>
                </c:pt>
                <c:pt idx="8983">
                  <c:v>-38.371000000000002</c:v>
                </c:pt>
                <c:pt idx="8984">
                  <c:v>-39.57</c:v>
                </c:pt>
                <c:pt idx="8985">
                  <c:v>-41.137</c:v>
                </c:pt>
                <c:pt idx="8986">
                  <c:v>-42.613</c:v>
                </c:pt>
                <c:pt idx="8987">
                  <c:v>-43.884999999999998</c:v>
                </c:pt>
                <c:pt idx="8988">
                  <c:v>-44.933999999999997</c:v>
                </c:pt>
                <c:pt idx="8989">
                  <c:v>-45.987000000000002</c:v>
                </c:pt>
                <c:pt idx="8990">
                  <c:v>-46.927999999999997</c:v>
                </c:pt>
                <c:pt idx="8991">
                  <c:v>-47.835999999999999</c:v>
                </c:pt>
                <c:pt idx="8992">
                  <c:v>-48.753999999999998</c:v>
                </c:pt>
                <c:pt idx="8993">
                  <c:v>-49.997999999999998</c:v>
                </c:pt>
                <c:pt idx="8994">
                  <c:v>-50.838999999999999</c:v>
                </c:pt>
                <c:pt idx="8995">
                  <c:v>-51.323</c:v>
                </c:pt>
                <c:pt idx="8996">
                  <c:v>-51.743000000000002</c:v>
                </c:pt>
                <c:pt idx="8997">
                  <c:v>-52.648000000000003</c:v>
                </c:pt>
                <c:pt idx="8998">
                  <c:v>-53.884999999999998</c:v>
                </c:pt>
                <c:pt idx="8999">
                  <c:v>-54.866</c:v>
                </c:pt>
              </c:numCache>
            </c:numRef>
          </c:val>
          <c:smooth val="0"/>
          <c:extLst>
            <c:ext xmlns:c16="http://schemas.microsoft.com/office/drawing/2014/chart" uri="{C3380CC4-5D6E-409C-BE32-E72D297353CC}">
              <c16:uniqueId val="{00000001-97AB-4C2D-96D4-3E37D99A68D1}"/>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AP force (N)</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U02_INTACT_KE_VV!$A$1</c:f>
              <c:strCache>
                <c:ptCount val="1"/>
                <c:pt idx="0">
                  <c:v>TF FE (deg)</c:v>
                </c:pt>
              </c:strCache>
            </c:strRef>
          </c:tx>
          <c:spPr>
            <a:ln w="28575" cap="rnd">
              <a:solidFill>
                <a:schemeClr val="accent1"/>
              </a:solidFill>
              <a:round/>
            </a:ln>
            <a:effectLst/>
          </c:spPr>
          <c:marker>
            <c:symbol val="none"/>
          </c:marker>
          <c:val>
            <c:numRef>
              <c:f>DU02_INTACT_KE_VV!$A$2:$A$9001</c:f>
              <c:numCache>
                <c:formatCode>General</c:formatCode>
                <c:ptCount val="9000"/>
                <c:pt idx="0">
                  <c:v>4.0922000000000001</c:v>
                </c:pt>
                <c:pt idx="1">
                  <c:v>4.1299000000000001</c:v>
                </c:pt>
                <c:pt idx="2">
                  <c:v>4.1729000000000003</c:v>
                </c:pt>
                <c:pt idx="3">
                  <c:v>4.2150999999999996</c:v>
                </c:pt>
                <c:pt idx="4">
                  <c:v>4.2545999999999999</c:v>
                </c:pt>
                <c:pt idx="5">
                  <c:v>4.2910000000000004</c:v>
                </c:pt>
                <c:pt idx="6">
                  <c:v>4.3224999999999998</c:v>
                </c:pt>
                <c:pt idx="7">
                  <c:v>4.3520000000000003</c:v>
                </c:pt>
                <c:pt idx="8">
                  <c:v>4.3872</c:v>
                </c:pt>
                <c:pt idx="9">
                  <c:v>4.4234</c:v>
                </c:pt>
                <c:pt idx="10">
                  <c:v>4.4505999999999997</c:v>
                </c:pt>
                <c:pt idx="11">
                  <c:v>4.4760999999999997</c:v>
                </c:pt>
                <c:pt idx="12">
                  <c:v>4.5023999999999997</c:v>
                </c:pt>
                <c:pt idx="13">
                  <c:v>4.5270999999999999</c:v>
                </c:pt>
                <c:pt idx="14">
                  <c:v>4.5525000000000002</c:v>
                </c:pt>
                <c:pt idx="15">
                  <c:v>4.5773999999999999</c:v>
                </c:pt>
                <c:pt idx="16">
                  <c:v>4.5922999999999998</c:v>
                </c:pt>
                <c:pt idx="17">
                  <c:v>4.6078999999999999</c:v>
                </c:pt>
                <c:pt idx="18">
                  <c:v>4.6212999999999997</c:v>
                </c:pt>
                <c:pt idx="19">
                  <c:v>4.6288</c:v>
                </c:pt>
                <c:pt idx="20">
                  <c:v>4.6412000000000004</c:v>
                </c:pt>
                <c:pt idx="21">
                  <c:v>4.6471999999999998</c:v>
                </c:pt>
                <c:pt idx="22">
                  <c:v>4.6490999999999998</c:v>
                </c:pt>
                <c:pt idx="23">
                  <c:v>4.6492000000000004</c:v>
                </c:pt>
                <c:pt idx="24">
                  <c:v>4.6426999999999996</c:v>
                </c:pt>
                <c:pt idx="25">
                  <c:v>4.6326000000000001</c:v>
                </c:pt>
                <c:pt idx="26">
                  <c:v>4.6246999999999998</c:v>
                </c:pt>
                <c:pt idx="27">
                  <c:v>4.6124000000000001</c:v>
                </c:pt>
                <c:pt idx="28">
                  <c:v>4.5949999999999998</c:v>
                </c:pt>
                <c:pt idx="29">
                  <c:v>4.5744999999999996</c:v>
                </c:pt>
                <c:pt idx="30">
                  <c:v>4.548</c:v>
                </c:pt>
                <c:pt idx="31">
                  <c:v>4.5152999999999999</c:v>
                </c:pt>
                <c:pt idx="32">
                  <c:v>4.4779999999999998</c:v>
                </c:pt>
                <c:pt idx="33">
                  <c:v>4.4512</c:v>
                </c:pt>
                <c:pt idx="34">
                  <c:v>4.4348000000000001</c:v>
                </c:pt>
                <c:pt idx="35">
                  <c:v>4.4189999999999996</c:v>
                </c:pt>
                <c:pt idx="36">
                  <c:v>4.4074999999999998</c:v>
                </c:pt>
                <c:pt idx="37">
                  <c:v>4.3975</c:v>
                </c:pt>
                <c:pt idx="38">
                  <c:v>4.3917999999999999</c:v>
                </c:pt>
                <c:pt idx="39">
                  <c:v>4.3879999999999999</c:v>
                </c:pt>
                <c:pt idx="40">
                  <c:v>4.3841999999999999</c:v>
                </c:pt>
                <c:pt idx="41">
                  <c:v>4.3853</c:v>
                </c:pt>
                <c:pt idx="42">
                  <c:v>4.3941999999999997</c:v>
                </c:pt>
                <c:pt idx="43">
                  <c:v>4.4164000000000003</c:v>
                </c:pt>
                <c:pt idx="44">
                  <c:v>4.4524999999999997</c:v>
                </c:pt>
                <c:pt idx="45">
                  <c:v>4.5039999999999996</c:v>
                </c:pt>
                <c:pt idx="46">
                  <c:v>4.5613000000000001</c:v>
                </c:pt>
                <c:pt idx="47">
                  <c:v>4.6246999999999998</c:v>
                </c:pt>
                <c:pt idx="48">
                  <c:v>4.6782000000000004</c:v>
                </c:pt>
                <c:pt idx="49">
                  <c:v>4.7248000000000001</c:v>
                </c:pt>
                <c:pt idx="50">
                  <c:v>4.7506000000000004</c:v>
                </c:pt>
                <c:pt idx="51">
                  <c:v>4.7595999999999998</c:v>
                </c:pt>
                <c:pt idx="52">
                  <c:v>4.758</c:v>
                </c:pt>
                <c:pt idx="53">
                  <c:v>4.7515000000000001</c:v>
                </c:pt>
                <c:pt idx="54">
                  <c:v>4.7455999999999996</c:v>
                </c:pt>
                <c:pt idx="55">
                  <c:v>4.742</c:v>
                </c:pt>
                <c:pt idx="56">
                  <c:v>4.7582000000000004</c:v>
                </c:pt>
                <c:pt idx="57">
                  <c:v>4.7938999999999998</c:v>
                </c:pt>
                <c:pt idx="58">
                  <c:v>4.8506</c:v>
                </c:pt>
                <c:pt idx="59">
                  <c:v>4.9241999999999999</c:v>
                </c:pt>
                <c:pt idx="60">
                  <c:v>4.9999000000000002</c:v>
                </c:pt>
                <c:pt idx="61">
                  <c:v>5.0743999999999998</c:v>
                </c:pt>
                <c:pt idx="62">
                  <c:v>5.1384999999999996</c:v>
                </c:pt>
                <c:pt idx="63">
                  <c:v>5.1872999999999996</c:v>
                </c:pt>
                <c:pt idx="64">
                  <c:v>5.2340999999999998</c:v>
                </c:pt>
                <c:pt idx="65">
                  <c:v>5.2885999999999997</c:v>
                </c:pt>
                <c:pt idx="66">
                  <c:v>5.3437999999999999</c:v>
                </c:pt>
                <c:pt idx="67">
                  <c:v>5.4036999999999997</c:v>
                </c:pt>
                <c:pt idx="68">
                  <c:v>5.4691999999999998</c:v>
                </c:pt>
                <c:pt idx="69">
                  <c:v>5.5545999999999998</c:v>
                </c:pt>
                <c:pt idx="70">
                  <c:v>5.6571999999999996</c:v>
                </c:pt>
                <c:pt idx="71">
                  <c:v>5.7636000000000003</c:v>
                </c:pt>
                <c:pt idx="72">
                  <c:v>5.8794000000000004</c:v>
                </c:pt>
                <c:pt idx="73">
                  <c:v>6.0065</c:v>
                </c:pt>
                <c:pt idx="74">
                  <c:v>6.1429999999999998</c:v>
                </c:pt>
                <c:pt idx="75">
                  <c:v>6.2746000000000004</c:v>
                </c:pt>
                <c:pt idx="76">
                  <c:v>6.3933</c:v>
                </c:pt>
                <c:pt idx="77">
                  <c:v>6.5023999999999997</c:v>
                </c:pt>
                <c:pt idx="78">
                  <c:v>6.6032999999999999</c:v>
                </c:pt>
                <c:pt idx="79">
                  <c:v>6.6920000000000002</c:v>
                </c:pt>
                <c:pt idx="80">
                  <c:v>6.7742000000000004</c:v>
                </c:pt>
                <c:pt idx="81">
                  <c:v>6.8552</c:v>
                </c:pt>
                <c:pt idx="82">
                  <c:v>6.9447000000000001</c:v>
                </c:pt>
                <c:pt idx="83">
                  <c:v>7.0427</c:v>
                </c:pt>
                <c:pt idx="84">
                  <c:v>7.1557000000000004</c:v>
                </c:pt>
                <c:pt idx="85">
                  <c:v>7.2828999999999997</c:v>
                </c:pt>
                <c:pt idx="86">
                  <c:v>7.4142000000000001</c:v>
                </c:pt>
                <c:pt idx="87">
                  <c:v>7.5486000000000004</c:v>
                </c:pt>
                <c:pt idx="88">
                  <c:v>7.6740000000000004</c:v>
                </c:pt>
                <c:pt idx="89">
                  <c:v>7.7884000000000002</c:v>
                </c:pt>
                <c:pt idx="90">
                  <c:v>7.8872</c:v>
                </c:pt>
                <c:pt idx="91">
                  <c:v>7.9664000000000001</c:v>
                </c:pt>
                <c:pt idx="92">
                  <c:v>8.0368999999999993</c:v>
                </c:pt>
                <c:pt idx="93">
                  <c:v>8.0991999999999997</c:v>
                </c:pt>
                <c:pt idx="94">
                  <c:v>8.1527999999999992</c:v>
                </c:pt>
                <c:pt idx="95">
                  <c:v>8.2156000000000002</c:v>
                </c:pt>
                <c:pt idx="96">
                  <c:v>8.2806999999999995</c:v>
                </c:pt>
                <c:pt idx="97">
                  <c:v>8.3439999999999994</c:v>
                </c:pt>
                <c:pt idx="98">
                  <c:v>8.4136000000000006</c:v>
                </c:pt>
                <c:pt idx="99">
                  <c:v>8.4797999999999991</c:v>
                </c:pt>
                <c:pt idx="100">
                  <c:v>8.5320999999999998</c:v>
                </c:pt>
                <c:pt idx="101">
                  <c:v>8.5810999999999993</c:v>
                </c:pt>
                <c:pt idx="102">
                  <c:v>8.6243999999999996</c:v>
                </c:pt>
                <c:pt idx="103">
                  <c:v>8.6646999999999998</c:v>
                </c:pt>
                <c:pt idx="104">
                  <c:v>8.6940000000000008</c:v>
                </c:pt>
                <c:pt idx="105">
                  <c:v>8.7106999999999992</c:v>
                </c:pt>
                <c:pt idx="106">
                  <c:v>8.7174999999999994</c:v>
                </c:pt>
                <c:pt idx="107">
                  <c:v>8.7159999999999993</c:v>
                </c:pt>
                <c:pt idx="108">
                  <c:v>8.7059999999999995</c:v>
                </c:pt>
                <c:pt idx="109">
                  <c:v>8.6861999999999995</c:v>
                </c:pt>
                <c:pt idx="110">
                  <c:v>8.6595999999999993</c:v>
                </c:pt>
                <c:pt idx="111">
                  <c:v>8.6300000000000008</c:v>
                </c:pt>
                <c:pt idx="112">
                  <c:v>8.5951000000000004</c:v>
                </c:pt>
                <c:pt idx="113">
                  <c:v>8.5493000000000006</c:v>
                </c:pt>
                <c:pt idx="114">
                  <c:v>8.4814000000000007</c:v>
                </c:pt>
                <c:pt idx="115">
                  <c:v>8.3950999999999993</c:v>
                </c:pt>
                <c:pt idx="116">
                  <c:v>8.2974999999999994</c:v>
                </c:pt>
                <c:pt idx="117">
                  <c:v>8.1845999999999997</c:v>
                </c:pt>
                <c:pt idx="118">
                  <c:v>8.0706000000000007</c:v>
                </c:pt>
                <c:pt idx="119">
                  <c:v>7.9530000000000003</c:v>
                </c:pt>
                <c:pt idx="120">
                  <c:v>7.8377999999999997</c:v>
                </c:pt>
                <c:pt idx="121">
                  <c:v>7.7186000000000003</c:v>
                </c:pt>
                <c:pt idx="122">
                  <c:v>7.6017999999999999</c:v>
                </c:pt>
                <c:pt idx="123">
                  <c:v>7.4755000000000003</c:v>
                </c:pt>
                <c:pt idx="124">
                  <c:v>7.3346999999999998</c:v>
                </c:pt>
                <c:pt idx="125">
                  <c:v>7.1961000000000004</c:v>
                </c:pt>
                <c:pt idx="126">
                  <c:v>7.0507999999999997</c:v>
                </c:pt>
                <c:pt idx="127">
                  <c:v>6.8907999999999996</c:v>
                </c:pt>
                <c:pt idx="128">
                  <c:v>6.7236000000000002</c:v>
                </c:pt>
                <c:pt idx="129">
                  <c:v>6.5632999999999999</c:v>
                </c:pt>
                <c:pt idx="130">
                  <c:v>6.3943000000000003</c:v>
                </c:pt>
                <c:pt idx="131">
                  <c:v>6.2308000000000003</c:v>
                </c:pt>
                <c:pt idx="132">
                  <c:v>6.0768000000000004</c:v>
                </c:pt>
                <c:pt idx="133">
                  <c:v>5.9248000000000003</c:v>
                </c:pt>
                <c:pt idx="134">
                  <c:v>5.7801</c:v>
                </c:pt>
                <c:pt idx="135">
                  <c:v>5.6322999999999999</c:v>
                </c:pt>
                <c:pt idx="136">
                  <c:v>5.4912000000000001</c:v>
                </c:pt>
                <c:pt idx="137">
                  <c:v>5.3525999999999998</c:v>
                </c:pt>
                <c:pt idx="138">
                  <c:v>5.2215999999999996</c:v>
                </c:pt>
                <c:pt idx="139">
                  <c:v>5.1003999999999996</c:v>
                </c:pt>
                <c:pt idx="140">
                  <c:v>4.9797000000000002</c:v>
                </c:pt>
                <c:pt idx="141">
                  <c:v>4.8699000000000003</c:v>
                </c:pt>
                <c:pt idx="142">
                  <c:v>4.7671000000000001</c:v>
                </c:pt>
                <c:pt idx="143">
                  <c:v>4.6669</c:v>
                </c:pt>
                <c:pt idx="144">
                  <c:v>4.5762999999999998</c:v>
                </c:pt>
                <c:pt idx="145">
                  <c:v>4.4828000000000001</c:v>
                </c:pt>
                <c:pt idx="146">
                  <c:v>4.399</c:v>
                </c:pt>
                <c:pt idx="147">
                  <c:v>4.3208000000000002</c:v>
                </c:pt>
                <c:pt idx="148">
                  <c:v>4.2483000000000004</c:v>
                </c:pt>
                <c:pt idx="149">
                  <c:v>4.1952999999999996</c:v>
                </c:pt>
                <c:pt idx="150">
                  <c:v>4.1646000000000001</c:v>
                </c:pt>
                <c:pt idx="151">
                  <c:v>4.1417000000000002</c:v>
                </c:pt>
                <c:pt idx="152">
                  <c:v>4.1262999999999996</c:v>
                </c:pt>
                <c:pt idx="153">
                  <c:v>4.1153000000000004</c:v>
                </c:pt>
                <c:pt idx="154">
                  <c:v>4.1070000000000002</c:v>
                </c:pt>
                <c:pt idx="155">
                  <c:v>4.1031000000000004</c:v>
                </c:pt>
                <c:pt idx="156">
                  <c:v>4.1018999999999997</c:v>
                </c:pt>
                <c:pt idx="157">
                  <c:v>4.1077000000000004</c:v>
                </c:pt>
                <c:pt idx="158">
                  <c:v>4.1196999999999999</c:v>
                </c:pt>
                <c:pt idx="159">
                  <c:v>4.1447000000000003</c:v>
                </c:pt>
                <c:pt idx="160">
                  <c:v>4.1910999999999996</c:v>
                </c:pt>
                <c:pt idx="161">
                  <c:v>4.2563000000000004</c:v>
                </c:pt>
                <c:pt idx="162">
                  <c:v>4.3323</c:v>
                </c:pt>
                <c:pt idx="163">
                  <c:v>4.4211999999999998</c:v>
                </c:pt>
                <c:pt idx="164">
                  <c:v>4.5255000000000001</c:v>
                </c:pt>
                <c:pt idx="165">
                  <c:v>4.6387</c:v>
                </c:pt>
                <c:pt idx="166">
                  <c:v>4.7567000000000004</c:v>
                </c:pt>
                <c:pt idx="167">
                  <c:v>4.8928000000000003</c:v>
                </c:pt>
                <c:pt idx="168">
                  <c:v>5.0444000000000004</c:v>
                </c:pt>
                <c:pt idx="169">
                  <c:v>5.2088999999999999</c:v>
                </c:pt>
                <c:pt idx="170">
                  <c:v>5.3967999999999998</c:v>
                </c:pt>
                <c:pt idx="171">
                  <c:v>5.5993000000000004</c:v>
                </c:pt>
                <c:pt idx="172">
                  <c:v>5.8110999999999997</c:v>
                </c:pt>
                <c:pt idx="173">
                  <c:v>6.0350999999999999</c:v>
                </c:pt>
                <c:pt idx="174">
                  <c:v>6.2667999999999999</c:v>
                </c:pt>
                <c:pt idx="175">
                  <c:v>6.5050999999999997</c:v>
                </c:pt>
                <c:pt idx="176">
                  <c:v>6.7557999999999998</c:v>
                </c:pt>
                <c:pt idx="177">
                  <c:v>7.0129000000000001</c:v>
                </c:pt>
                <c:pt idx="178">
                  <c:v>7.2717999999999998</c:v>
                </c:pt>
                <c:pt idx="179">
                  <c:v>7.5377999999999998</c:v>
                </c:pt>
                <c:pt idx="180">
                  <c:v>7.8144999999999998</c:v>
                </c:pt>
                <c:pt idx="181">
                  <c:v>8.1102000000000007</c:v>
                </c:pt>
                <c:pt idx="182">
                  <c:v>8.4113000000000007</c:v>
                </c:pt>
                <c:pt idx="183">
                  <c:v>8.7139000000000006</c:v>
                </c:pt>
                <c:pt idx="184">
                  <c:v>9.016</c:v>
                </c:pt>
                <c:pt idx="185">
                  <c:v>9.3201000000000001</c:v>
                </c:pt>
                <c:pt idx="186">
                  <c:v>9.6447000000000003</c:v>
                </c:pt>
                <c:pt idx="187">
                  <c:v>9.9716000000000005</c:v>
                </c:pt>
                <c:pt idx="188">
                  <c:v>10.292999999999999</c:v>
                </c:pt>
                <c:pt idx="189">
                  <c:v>10.627000000000001</c:v>
                </c:pt>
                <c:pt idx="190">
                  <c:v>10.972</c:v>
                </c:pt>
                <c:pt idx="191">
                  <c:v>11.317</c:v>
                </c:pt>
                <c:pt idx="192">
                  <c:v>11.666</c:v>
                </c:pt>
                <c:pt idx="193">
                  <c:v>12.029</c:v>
                </c:pt>
                <c:pt idx="194">
                  <c:v>12.404999999999999</c:v>
                </c:pt>
                <c:pt idx="195">
                  <c:v>12.78</c:v>
                </c:pt>
                <c:pt idx="196">
                  <c:v>13.162000000000001</c:v>
                </c:pt>
                <c:pt idx="197">
                  <c:v>13.547000000000001</c:v>
                </c:pt>
                <c:pt idx="198">
                  <c:v>13.933</c:v>
                </c:pt>
                <c:pt idx="199">
                  <c:v>14.323</c:v>
                </c:pt>
                <c:pt idx="200">
                  <c:v>14.714</c:v>
                </c:pt>
                <c:pt idx="201">
                  <c:v>15.115</c:v>
                </c:pt>
                <c:pt idx="202">
                  <c:v>15.523</c:v>
                </c:pt>
                <c:pt idx="203">
                  <c:v>15.933999999999999</c:v>
                </c:pt>
                <c:pt idx="204">
                  <c:v>16.350000000000001</c:v>
                </c:pt>
                <c:pt idx="205">
                  <c:v>16.783999999999999</c:v>
                </c:pt>
                <c:pt idx="206">
                  <c:v>17.234000000000002</c:v>
                </c:pt>
                <c:pt idx="207">
                  <c:v>17.695</c:v>
                </c:pt>
                <c:pt idx="208">
                  <c:v>18.166</c:v>
                </c:pt>
                <c:pt idx="209">
                  <c:v>18.661999999999999</c:v>
                </c:pt>
                <c:pt idx="210">
                  <c:v>19.173999999999999</c:v>
                </c:pt>
                <c:pt idx="211">
                  <c:v>19.684000000000001</c:v>
                </c:pt>
                <c:pt idx="212">
                  <c:v>20.215</c:v>
                </c:pt>
                <c:pt idx="213">
                  <c:v>20.757999999999999</c:v>
                </c:pt>
                <c:pt idx="214">
                  <c:v>21.297999999999998</c:v>
                </c:pt>
                <c:pt idx="215">
                  <c:v>21.827000000000002</c:v>
                </c:pt>
                <c:pt idx="216">
                  <c:v>22.341000000000001</c:v>
                </c:pt>
                <c:pt idx="217">
                  <c:v>22.852</c:v>
                </c:pt>
                <c:pt idx="218">
                  <c:v>23.367000000000001</c:v>
                </c:pt>
                <c:pt idx="219">
                  <c:v>23.872</c:v>
                </c:pt>
                <c:pt idx="220">
                  <c:v>24.367000000000001</c:v>
                </c:pt>
                <c:pt idx="221">
                  <c:v>24.847999999999999</c:v>
                </c:pt>
                <c:pt idx="222">
                  <c:v>25.323</c:v>
                </c:pt>
                <c:pt idx="223">
                  <c:v>25.797999999999998</c:v>
                </c:pt>
                <c:pt idx="224">
                  <c:v>26.266999999999999</c:v>
                </c:pt>
                <c:pt idx="225">
                  <c:v>26.722000000000001</c:v>
                </c:pt>
                <c:pt idx="226">
                  <c:v>27.177</c:v>
                </c:pt>
                <c:pt idx="227">
                  <c:v>27.638000000000002</c:v>
                </c:pt>
                <c:pt idx="228">
                  <c:v>28.079000000000001</c:v>
                </c:pt>
                <c:pt idx="229">
                  <c:v>28.518000000000001</c:v>
                </c:pt>
                <c:pt idx="230">
                  <c:v>28.972999999999999</c:v>
                </c:pt>
                <c:pt idx="231">
                  <c:v>29.419</c:v>
                </c:pt>
                <c:pt idx="232">
                  <c:v>29.856000000000002</c:v>
                </c:pt>
                <c:pt idx="233">
                  <c:v>30.291</c:v>
                </c:pt>
                <c:pt idx="234">
                  <c:v>30.719000000000001</c:v>
                </c:pt>
                <c:pt idx="235">
                  <c:v>31.134</c:v>
                </c:pt>
                <c:pt idx="236">
                  <c:v>31.54</c:v>
                </c:pt>
                <c:pt idx="237">
                  <c:v>31.931999999999999</c:v>
                </c:pt>
                <c:pt idx="238">
                  <c:v>32.319000000000003</c:v>
                </c:pt>
                <c:pt idx="239">
                  <c:v>32.723999999999997</c:v>
                </c:pt>
                <c:pt idx="240">
                  <c:v>33.121000000000002</c:v>
                </c:pt>
                <c:pt idx="241">
                  <c:v>33.518999999999998</c:v>
                </c:pt>
                <c:pt idx="242">
                  <c:v>33.908999999999999</c:v>
                </c:pt>
                <c:pt idx="243">
                  <c:v>34.305999999999997</c:v>
                </c:pt>
                <c:pt idx="244">
                  <c:v>34.713999999999999</c:v>
                </c:pt>
                <c:pt idx="245">
                  <c:v>35.116999999999997</c:v>
                </c:pt>
                <c:pt idx="246">
                  <c:v>35.527999999999999</c:v>
                </c:pt>
                <c:pt idx="247">
                  <c:v>35.917000000000002</c:v>
                </c:pt>
                <c:pt idx="248">
                  <c:v>36.292000000000002</c:v>
                </c:pt>
                <c:pt idx="249">
                  <c:v>36.679000000000002</c:v>
                </c:pt>
                <c:pt idx="250">
                  <c:v>37.06</c:v>
                </c:pt>
                <c:pt idx="251">
                  <c:v>37.435000000000002</c:v>
                </c:pt>
                <c:pt idx="252">
                  <c:v>37.808999999999997</c:v>
                </c:pt>
                <c:pt idx="253">
                  <c:v>38.194000000000003</c:v>
                </c:pt>
                <c:pt idx="254">
                  <c:v>38.598999999999997</c:v>
                </c:pt>
                <c:pt idx="255">
                  <c:v>39.012</c:v>
                </c:pt>
                <c:pt idx="256">
                  <c:v>39.438000000000002</c:v>
                </c:pt>
                <c:pt idx="257">
                  <c:v>39.848999999999997</c:v>
                </c:pt>
                <c:pt idx="258">
                  <c:v>40.256</c:v>
                </c:pt>
                <c:pt idx="259">
                  <c:v>40.664000000000001</c:v>
                </c:pt>
                <c:pt idx="260">
                  <c:v>41.079000000000001</c:v>
                </c:pt>
                <c:pt idx="261">
                  <c:v>41.52</c:v>
                </c:pt>
                <c:pt idx="262">
                  <c:v>41.99</c:v>
                </c:pt>
                <c:pt idx="263">
                  <c:v>42.475000000000001</c:v>
                </c:pt>
                <c:pt idx="264">
                  <c:v>42.978000000000002</c:v>
                </c:pt>
                <c:pt idx="265">
                  <c:v>43.503</c:v>
                </c:pt>
                <c:pt idx="266">
                  <c:v>44.055999999999997</c:v>
                </c:pt>
                <c:pt idx="267">
                  <c:v>44.628</c:v>
                </c:pt>
                <c:pt idx="268">
                  <c:v>45.210999999999999</c:v>
                </c:pt>
                <c:pt idx="269">
                  <c:v>45.828000000000003</c:v>
                </c:pt>
                <c:pt idx="270">
                  <c:v>46.447000000000003</c:v>
                </c:pt>
                <c:pt idx="271">
                  <c:v>47.069000000000003</c:v>
                </c:pt>
                <c:pt idx="272">
                  <c:v>47.722999999999999</c:v>
                </c:pt>
                <c:pt idx="273">
                  <c:v>48.378999999999998</c:v>
                </c:pt>
                <c:pt idx="274">
                  <c:v>49.026000000000003</c:v>
                </c:pt>
                <c:pt idx="275">
                  <c:v>49.68</c:v>
                </c:pt>
                <c:pt idx="276">
                  <c:v>50.337000000000003</c:v>
                </c:pt>
                <c:pt idx="277">
                  <c:v>50.98</c:v>
                </c:pt>
                <c:pt idx="278">
                  <c:v>51.628</c:v>
                </c:pt>
                <c:pt idx="279">
                  <c:v>52.28</c:v>
                </c:pt>
                <c:pt idx="280">
                  <c:v>52.921999999999997</c:v>
                </c:pt>
                <c:pt idx="281">
                  <c:v>53.548999999999999</c:v>
                </c:pt>
                <c:pt idx="282">
                  <c:v>54.15</c:v>
                </c:pt>
                <c:pt idx="283">
                  <c:v>54.738</c:v>
                </c:pt>
                <c:pt idx="284">
                  <c:v>55.311999999999998</c:v>
                </c:pt>
                <c:pt idx="285">
                  <c:v>55.863</c:v>
                </c:pt>
                <c:pt idx="286">
                  <c:v>56.406999999999996</c:v>
                </c:pt>
                <c:pt idx="287">
                  <c:v>56.948999999999998</c:v>
                </c:pt>
                <c:pt idx="288">
                  <c:v>57.453000000000003</c:v>
                </c:pt>
                <c:pt idx="289">
                  <c:v>57.923999999999999</c:v>
                </c:pt>
                <c:pt idx="290">
                  <c:v>58.392000000000003</c:v>
                </c:pt>
                <c:pt idx="291">
                  <c:v>58.843000000000004</c:v>
                </c:pt>
                <c:pt idx="292">
                  <c:v>59.268999999999998</c:v>
                </c:pt>
                <c:pt idx="293">
                  <c:v>59.679000000000002</c:v>
                </c:pt>
                <c:pt idx="294">
                  <c:v>60.078000000000003</c:v>
                </c:pt>
                <c:pt idx="295">
                  <c:v>60.451000000000001</c:v>
                </c:pt>
                <c:pt idx="296">
                  <c:v>60.798000000000002</c:v>
                </c:pt>
                <c:pt idx="297">
                  <c:v>61.137</c:v>
                </c:pt>
                <c:pt idx="298">
                  <c:v>61.457999999999998</c:v>
                </c:pt>
                <c:pt idx="299">
                  <c:v>61.758000000000003</c:v>
                </c:pt>
                <c:pt idx="300">
                  <c:v>62.064999999999998</c:v>
                </c:pt>
                <c:pt idx="301">
                  <c:v>62.377000000000002</c:v>
                </c:pt>
                <c:pt idx="302">
                  <c:v>62.67</c:v>
                </c:pt>
                <c:pt idx="303">
                  <c:v>62.954000000000001</c:v>
                </c:pt>
                <c:pt idx="304">
                  <c:v>63.24</c:v>
                </c:pt>
                <c:pt idx="305">
                  <c:v>63.524999999999999</c:v>
                </c:pt>
                <c:pt idx="306">
                  <c:v>63.820999999999998</c:v>
                </c:pt>
                <c:pt idx="307">
                  <c:v>64.114000000000004</c:v>
                </c:pt>
                <c:pt idx="308">
                  <c:v>64.414000000000001</c:v>
                </c:pt>
                <c:pt idx="309">
                  <c:v>64.713999999999999</c:v>
                </c:pt>
                <c:pt idx="310">
                  <c:v>64.995000000000005</c:v>
                </c:pt>
                <c:pt idx="311">
                  <c:v>65.284000000000006</c:v>
                </c:pt>
                <c:pt idx="312">
                  <c:v>65.584000000000003</c:v>
                </c:pt>
                <c:pt idx="313">
                  <c:v>65.866</c:v>
                </c:pt>
                <c:pt idx="314">
                  <c:v>66.153000000000006</c:v>
                </c:pt>
                <c:pt idx="315">
                  <c:v>66.453999999999994</c:v>
                </c:pt>
                <c:pt idx="316">
                  <c:v>66.745999999999995</c:v>
                </c:pt>
                <c:pt idx="317">
                  <c:v>67.045000000000002</c:v>
                </c:pt>
                <c:pt idx="318">
                  <c:v>67.361999999999995</c:v>
                </c:pt>
                <c:pt idx="319">
                  <c:v>67.691000000000003</c:v>
                </c:pt>
                <c:pt idx="320">
                  <c:v>68.019000000000005</c:v>
                </c:pt>
                <c:pt idx="321">
                  <c:v>68.343000000000004</c:v>
                </c:pt>
                <c:pt idx="322">
                  <c:v>68.667000000000002</c:v>
                </c:pt>
                <c:pt idx="323">
                  <c:v>69.003</c:v>
                </c:pt>
                <c:pt idx="324">
                  <c:v>69.353999999999999</c:v>
                </c:pt>
                <c:pt idx="325">
                  <c:v>69.704999999999998</c:v>
                </c:pt>
                <c:pt idx="326">
                  <c:v>70.061999999999998</c:v>
                </c:pt>
                <c:pt idx="327">
                  <c:v>70.417000000000002</c:v>
                </c:pt>
                <c:pt idx="328">
                  <c:v>70.765000000000001</c:v>
                </c:pt>
                <c:pt idx="329">
                  <c:v>71.099000000000004</c:v>
                </c:pt>
                <c:pt idx="330">
                  <c:v>71.444000000000003</c:v>
                </c:pt>
                <c:pt idx="331">
                  <c:v>71.802999999999997</c:v>
                </c:pt>
                <c:pt idx="332">
                  <c:v>72.158000000000001</c:v>
                </c:pt>
                <c:pt idx="333">
                  <c:v>72.489000000000004</c:v>
                </c:pt>
                <c:pt idx="334">
                  <c:v>72.820999999999998</c:v>
                </c:pt>
                <c:pt idx="335">
                  <c:v>73.158000000000001</c:v>
                </c:pt>
                <c:pt idx="336">
                  <c:v>73.494</c:v>
                </c:pt>
                <c:pt idx="337">
                  <c:v>73.820999999999998</c:v>
                </c:pt>
                <c:pt idx="338">
                  <c:v>74.137</c:v>
                </c:pt>
                <c:pt idx="339">
                  <c:v>74.450999999999993</c:v>
                </c:pt>
                <c:pt idx="340">
                  <c:v>74.757000000000005</c:v>
                </c:pt>
                <c:pt idx="341">
                  <c:v>75.070999999999998</c:v>
                </c:pt>
                <c:pt idx="342">
                  <c:v>75.388999999999996</c:v>
                </c:pt>
                <c:pt idx="343">
                  <c:v>75.683999999999997</c:v>
                </c:pt>
                <c:pt idx="344">
                  <c:v>75.989000000000004</c:v>
                </c:pt>
                <c:pt idx="345">
                  <c:v>76.296999999999997</c:v>
                </c:pt>
                <c:pt idx="346">
                  <c:v>76.572999999999993</c:v>
                </c:pt>
                <c:pt idx="347">
                  <c:v>76.832999999999998</c:v>
                </c:pt>
                <c:pt idx="348">
                  <c:v>77.081000000000003</c:v>
                </c:pt>
                <c:pt idx="349">
                  <c:v>77.331999999999994</c:v>
                </c:pt>
                <c:pt idx="350">
                  <c:v>77.578000000000003</c:v>
                </c:pt>
                <c:pt idx="351">
                  <c:v>77.804000000000002</c:v>
                </c:pt>
                <c:pt idx="352">
                  <c:v>78.019000000000005</c:v>
                </c:pt>
                <c:pt idx="353">
                  <c:v>78.244</c:v>
                </c:pt>
                <c:pt idx="354">
                  <c:v>78.463999999999999</c:v>
                </c:pt>
                <c:pt idx="355">
                  <c:v>78.677000000000007</c:v>
                </c:pt>
                <c:pt idx="356">
                  <c:v>78.888999999999996</c:v>
                </c:pt>
                <c:pt idx="357">
                  <c:v>79.106999999999999</c:v>
                </c:pt>
                <c:pt idx="358">
                  <c:v>79.319999999999993</c:v>
                </c:pt>
                <c:pt idx="359">
                  <c:v>79.525999999999996</c:v>
                </c:pt>
                <c:pt idx="360">
                  <c:v>79.751000000000005</c:v>
                </c:pt>
                <c:pt idx="361">
                  <c:v>79.980999999999995</c:v>
                </c:pt>
                <c:pt idx="362">
                  <c:v>80.212000000000003</c:v>
                </c:pt>
                <c:pt idx="363">
                  <c:v>80.436000000000007</c:v>
                </c:pt>
                <c:pt idx="364">
                  <c:v>80.671000000000006</c:v>
                </c:pt>
                <c:pt idx="365">
                  <c:v>80.930000000000007</c:v>
                </c:pt>
                <c:pt idx="366">
                  <c:v>81.201999999999998</c:v>
                </c:pt>
                <c:pt idx="367">
                  <c:v>81.474000000000004</c:v>
                </c:pt>
                <c:pt idx="368">
                  <c:v>81.754999999999995</c:v>
                </c:pt>
                <c:pt idx="369">
                  <c:v>82.046000000000006</c:v>
                </c:pt>
                <c:pt idx="370">
                  <c:v>82.334999999999994</c:v>
                </c:pt>
                <c:pt idx="371">
                  <c:v>82.638999999999996</c:v>
                </c:pt>
                <c:pt idx="372">
                  <c:v>82.975999999999999</c:v>
                </c:pt>
                <c:pt idx="373">
                  <c:v>83.325999999999993</c:v>
                </c:pt>
                <c:pt idx="374">
                  <c:v>83.674999999999997</c:v>
                </c:pt>
                <c:pt idx="375">
                  <c:v>84.016999999999996</c:v>
                </c:pt>
                <c:pt idx="376">
                  <c:v>84.36</c:v>
                </c:pt>
                <c:pt idx="377">
                  <c:v>84.713999999999999</c:v>
                </c:pt>
                <c:pt idx="378">
                  <c:v>85.070999999999998</c:v>
                </c:pt>
                <c:pt idx="379">
                  <c:v>85.429000000000002</c:v>
                </c:pt>
                <c:pt idx="380">
                  <c:v>85.802999999999997</c:v>
                </c:pt>
                <c:pt idx="381">
                  <c:v>86.179000000000002</c:v>
                </c:pt>
                <c:pt idx="382">
                  <c:v>86.537999999999997</c:v>
                </c:pt>
                <c:pt idx="383">
                  <c:v>86.873000000000005</c:v>
                </c:pt>
                <c:pt idx="384">
                  <c:v>87.195999999999998</c:v>
                </c:pt>
                <c:pt idx="385">
                  <c:v>87.513000000000005</c:v>
                </c:pt>
                <c:pt idx="386">
                  <c:v>87.831000000000003</c:v>
                </c:pt>
                <c:pt idx="387">
                  <c:v>88.15</c:v>
                </c:pt>
                <c:pt idx="388">
                  <c:v>88.462999999999994</c:v>
                </c:pt>
                <c:pt idx="389">
                  <c:v>88.778000000000006</c:v>
                </c:pt>
                <c:pt idx="390">
                  <c:v>89.1</c:v>
                </c:pt>
                <c:pt idx="391">
                  <c:v>89.412999999999997</c:v>
                </c:pt>
                <c:pt idx="392">
                  <c:v>89.731999999999999</c:v>
                </c:pt>
                <c:pt idx="393">
                  <c:v>90.066999999999993</c:v>
                </c:pt>
                <c:pt idx="394">
                  <c:v>90.403000000000006</c:v>
                </c:pt>
                <c:pt idx="395">
                  <c:v>90.730999999999995</c:v>
                </c:pt>
                <c:pt idx="396">
                  <c:v>91.06</c:v>
                </c:pt>
                <c:pt idx="397">
                  <c:v>91.391000000000005</c:v>
                </c:pt>
                <c:pt idx="398">
                  <c:v>91.709000000000003</c:v>
                </c:pt>
                <c:pt idx="399">
                  <c:v>92.02</c:v>
                </c:pt>
                <c:pt idx="400">
                  <c:v>92.313999999999993</c:v>
                </c:pt>
                <c:pt idx="401">
                  <c:v>92.587999999999994</c:v>
                </c:pt>
                <c:pt idx="402">
                  <c:v>92.834000000000003</c:v>
                </c:pt>
                <c:pt idx="403">
                  <c:v>93.067999999999998</c:v>
                </c:pt>
                <c:pt idx="404">
                  <c:v>93.289000000000001</c:v>
                </c:pt>
                <c:pt idx="405">
                  <c:v>93.498000000000005</c:v>
                </c:pt>
                <c:pt idx="406">
                  <c:v>93.683999999999997</c:v>
                </c:pt>
                <c:pt idx="407">
                  <c:v>93.850999999999999</c:v>
                </c:pt>
                <c:pt idx="408">
                  <c:v>94.007000000000005</c:v>
                </c:pt>
                <c:pt idx="409">
                  <c:v>94.156000000000006</c:v>
                </c:pt>
                <c:pt idx="410">
                  <c:v>94.292000000000002</c:v>
                </c:pt>
                <c:pt idx="411">
                  <c:v>94.417000000000002</c:v>
                </c:pt>
                <c:pt idx="412">
                  <c:v>94.513999999999996</c:v>
                </c:pt>
                <c:pt idx="413">
                  <c:v>94.587999999999994</c:v>
                </c:pt>
                <c:pt idx="414">
                  <c:v>94.63</c:v>
                </c:pt>
                <c:pt idx="415">
                  <c:v>94.64</c:v>
                </c:pt>
                <c:pt idx="416">
                  <c:v>94.62</c:v>
                </c:pt>
                <c:pt idx="417">
                  <c:v>94.575000000000003</c:v>
                </c:pt>
                <c:pt idx="418">
                  <c:v>94.504000000000005</c:v>
                </c:pt>
                <c:pt idx="419">
                  <c:v>94.417000000000002</c:v>
                </c:pt>
                <c:pt idx="420">
                  <c:v>94.304000000000002</c:v>
                </c:pt>
                <c:pt idx="421">
                  <c:v>94.174000000000007</c:v>
                </c:pt>
                <c:pt idx="422">
                  <c:v>94.037000000000006</c:v>
                </c:pt>
                <c:pt idx="423">
                  <c:v>93.882000000000005</c:v>
                </c:pt>
                <c:pt idx="424">
                  <c:v>93.718999999999994</c:v>
                </c:pt>
                <c:pt idx="425">
                  <c:v>93.54</c:v>
                </c:pt>
                <c:pt idx="426">
                  <c:v>93.361999999999995</c:v>
                </c:pt>
                <c:pt idx="427">
                  <c:v>93.203000000000003</c:v>
                </c:pt>
                <c:pt idx="428">
                  <c:v>93.046000000000006</c:v>
                </c:pt>
                <c:pt idx="429">
                  <c:v>92.888000000000005</c:v>
                </c:pt>
                <c:pt idx="430">
                  <c:v>92.751000000000005</c:v>
                </c:pt>
                <c:pt idx="431">
                  <c:v>92.632999999999996</c:v>
                </c:pt>
                <c:pt idx="432">
                  <c:v>92.543999999999997</c:v>
                </c:pt>
                <c:pt idx="433">
                  <c:v>92.489000000000004</c:v>
                </c:pt>
                <c:pt idx="434">
                  <c:v>92.463999999999999</c:v>
                </c:pt>
                <c:pt idx="435">
                  <c:v>92.477000000000004</c:v>
                </c:pt>
                <c:pt idx="436">
                  <c:v>92.542000000000002</c:v>
                </c:pt>
                <c:pt idx="437">
                  <c:v>92.665000000000006</c:v>
                </c:pt>
                <c:pt idx="438">
                  <c:v>92.831000000000003</c:v>
                </c:pt>
                <c:pt idx="439">
                  <c:v>93.058000000000007</c:v>
                </c:pt>
                <c:pt idx="440">
                  <c:v>93.350999999999999</c:v>
                </c:pt>
                <c:pt idx="441">
                  <c:v>93.709000000000003</c:v>
                </c:pt>
                <c:pt idx="442">
                  <c:v>94.120999999999995</c:v>
                </c:pt>
                <c:pt idx="443">
                  <c:v>94.575000000000003</c:v>
                </c:pt>
                <c:pt idx="444">
                  <c:v>95.063000000000002</c:v>
                </c:pt>
                <c:pt idx="445">
                  <c:v>95.581000000000003</c:v>
                </c:pt>
                <c:pt idx="446">
                  <c:v>96.126999999999995</c:v>
                </c:pt>
                <c:pt idx="447">
                  <c:v>96.685000000000002</c:v>
                </c:pt>
                <c:pt idx="448">
                  <c:v>97.254999999999995</c:v>
                </c:pt>
                <c:pt idx="449">
                  <c:v>97.835999999999999</c:v>
                </c:pt>
                <c:pt idx="450">
                  <c:v>98.433000000000007</c:v>
                </c:pt>
                <c:pt idx="451">
                  <c:v>99.034000000000006</c:v>
                </c:pt>
                <c:pt idx="452">
                  <c:v>99.641000000000005</c:v>
                </c:pt>
                <c:pt idx="453">
                  <c:v>100.26</c:v>
                </c:pt>
                <c:pt idx="454">
                  <c:v>100.86</c:v>
                </c:pt>
                <c:pt idx="455">
                  <c:v>101.42</c:v>
                </c:pt>
                <c:pt idx="456">
                  <c:v>101.98</c:v>
                </c:pt>
                <c:pt idx="457">
                  <c:v>102.53</c:v>
                </c:pt>
                <c:pt idx="458">
                  <c:v>103.07</c:v>
                </c:pt>
                <c:pt idx="459">
                  <c:v>103.59</c:v>
                </c:pt>
                <c:pt idx="460">
                  <c:v>104.11</c:v>
                </c:pt>
                <c:pt idx="461">
                  <c:v>104.6</c:v>
                </c:pt>
                <c:pt idx="462">
                  <c:v>105.08</c:v>
                </c:pt>
                <c:pt idx="463">
                  <c:v>105.54</c:v>
                </c:pt>
                <c:pt idx="464">
                  <c:v>105.97</c:v>
                </c:pt>
                <c:pt idx="465">
                  <c:v>106.35</c:v>
                </c:pt>
                <c:pt idx="466">
                  <c:v>106.72</c:v>
                </c:pt>
                <c:pt idx="467">
                  <c:v>107.06</c:v>
                </c:pt>
                <c:pt idx="468">
                  <c:v>107.39</c:v>
                </c:pt>
                <c:pt idx="469">
                  <c:v>107.72</c:v>
                </c:pt>
                <c:pt idx="470">
                  <c:v>108.04</c:v>
                </c:pt>
                <c:pt idx="471">
                  <c:v>108.34</c:v>
                </c:pt>
                <c:pt idx="472">
                  <c:v>108.62</c:v>
                </c:pt>
                <c:pt idx="473">
                  <c:v>108.88</c:v>
                </c:pt>
                <c:pt idx="474">
                  <c:v>109.13</c:v>
                </c:pt>
                <c:pt idx="475">
                  <c:v>109.36</c:v>
                </c:pt>
                <c:pt idx="476">
                  <c:v>109.59</c:v>
                </c:pt>
                <c:pt idx="477">
                  <c:v>109.82</c:v>
                </c:pt>
                <c:pt idx="478">
                  <c:v>110.06</c:v>
                </c:pt>
                <c:pt idx="479">
                  <c:v>110.28</c:v>
                </c:pt>
                <c:pt idx="480">
                  <c:v>110.51</c:v>
                </c:pt>
                <c:pt idx="481">
                  <c:v>110.76</c:v>
                </c:pt>
                <c:pt idx="482">
                  <c:v>110.99</c:v>
                </c:pt>
                <c:pt idx="483">
                  <c:v>111.23</c:v>
                </c:pt>
                <c:pt idx="484">
                  <c:v>111.49</c:v>
                </c:pt>
                <c:pt idx="485">
                  <c:v>111.75</c:v>
                </c:pt>
                <c:pt idx="486">
                  <c:v>112.02</c:v>
                </c:pt>
                <c:pt idx="487">
                  <c:v>112.3</c:v>
                </c:pt>
                <c:pt idx="488">
                  <c:v>112.58</c:v>
                </c:pt>
                <c:pt idx="489">
                  <c:v>112.83</c:v>
                </c:pt>
                <c:pt idx="490">
                  <c:v>113.06</c:v>
                </c:pt>
                <c:pt idx="491">
                  <c:v>113.26</c:v>
                </c:pt>
                <c:pt idx="492">
                  <c:v>113.44</c:v>
                </c:pt>
                <c:pt idx="493">
                  <c:v>113.58</c:v>
                </c:pt>
                <c:pt idx="494">
                  <c:v>113.69</c:v>
                </c:pt>
                <c:pt idx="495">
                  <c:v>113.75</c:v>
                </c:pt>
                <c:pt idx="496">
                  <c:v>113.77</c:v>
                </c:pt>
                <c:pt idx="497">
                  <c:v>113.74</c:v>
                </c:pt>
                <c:pt idx="498">
                  <c:v>113.67</c:v>
                </c:pt>
                <c:pt idx="499">
                  <c:v>113.55</c:v>
                </c:pt>
                <c:pt idx="500">
                  <c:v>113.38</c:v>
                </c:pt>
                <c:pt idx="501">
                  <c:v>113.17</c:v>
                </c:pt>
                <c:pt idx="502">
                  <c:v>112.93</c:v>
                </c:pt>
                <c:pt idx="503">
                  <c:v>112.65</c:v>
                </c:pt>
                <c:pt idx="504">
                  <c:v>112.33</c:v>
                </c:pt>
                <c:pt idx="505">
                  <c:v>111.94</c:v>
                </c:pt>
                <c:pt idx="506">
                  <c:v>111.52</c:v>
                </c:pt>
                <c:pt idx="507">
                  <c:v>111.08</c:v>
                </c:pt>
                <c:pt idx="508">
                  <c:v>110.61</c:v>
                </c:pt>
                <c:pt idx="509">
                  <c:v>110.11</c:v>
                </c:pt>
                <c:pt idx="510">
                  <c:v>109.57</c:v>
                </c:pt>
                <c:pt idx="511">
                  <c:v>109.01</c:v>
                </c:pt>
                <c:pt idx="512">
                  <c:v>108.43</c:v>
                </c:pt>
                <c:pt idx="513">
                  <c:v>107.83</c:v>
                </c:pt>
                <c:pt idx="514">
                  <c:v>107.23</c:v>
                </c:pt>
                <c:pt idx="515">
                  <c:v>106.61</c:v>
                </c:pt>
                <c:pt idx="516">
                  <c:v>105.97</c:v>
                </c:pt>
                <c:pt idx="517">
                  <c:v>105.32</c:v>
                </c:pt>
                <c:pt idx="518">
                  <c:v>104.64</c:v>
                </c:pt>
                <c:pt idx="519">
                  <c:v>103.96</c:v>
                </c:pt>
                <c:pt idx="520">
                  <c:v>103.29</c:v>
                </c:pt>
                <c:pt idx="521">
                  <c:v>102.62</c:v>
                </c:pt>
                <c:pt idx="522">
                  <c:v>101.93</c:v>
                </c:pt>
                <c:pt idx="523">
                  <c:v>101.26</c:v>
                </c:pt>
                <c:pt idx="524">
                  <c:v>100.6</c:v>
                </c:pt>
                <c:pt idx="525">
                  <c:v>99.932000000000002</c:v>
                </c:pt>
                <c:pt idx="526">
                  <c:v>99.263999999999996</c:v>
                </c:pt>
                <c:pt idx="527">
                  <c:v>98.626000000000005</c:v>
                </c:pt>
                <c:pt idx="528">
                  <c:v>97.992999999999995</c:v>
                </c:pt>
                <c:pt idx="529">
                  <c:v>97.352999999999994</c:v>
                </c:pt>
                <c:pt idx="530">
                  <c:v>96.715000000000003</c:v>
                </c:pt>
                <c:pt idx="531">
                  <c:v>96.075000000000003</c:v>
                </c:pt>
                <c:pt idx="532">
                  <c:v>95.442999999999998</c:v>
                </c:pt>
                <c:pt idx="533">
                  <c:v>94.817999999999998</c:v>
                </c:pt>
                <c:pt idx="534">
                  <c:v>94.188999999999993</c:v>
                </c:pt>
                <c:pt idx="535">
                  <c:v>93.566000000000003</c:v>
                </c:pt>
                <c:pt idx="536">
                  <c:v>92.941999999999993</c:v>
                </c:pt>
                <c:pt idx="537">
                  <c:v>92.316999999999993</c:v>
                </c:pt>
                <c:pt idx="538">
                  <c:v>91.685000000000002</c:v>
                </c:pt>
                <c:pt idx="539">
                  <c:v>91.06</c:v>
                </c:pt>
                <c:pt idx="540">
                  <c:v>90.453999999999994</c:v>
                </c:pt>
                <c:pt idx="541">
                  <c:v>89.843999999999994</c:v>
                </c:pt>
                <c:pt idx="542">
                  <c:v>89.233999999999995</c:v>
                </c:pt>
                <c:pt idx="543">
                  <c:v>88.64</c:v>
                </c:pt>
                <c:pt idx="544">
                  <c:v>88.03</c:v>
                </c:pt>
                <c:pt idx="545">
                  <c:v>87.418000000000006</c:v>
                </c:pt>
                <c:pt idx="546">
                  <c:v>86.816000000000003</c:v>
                </c:pt>
                <c:pt idx="547">
                  <c:v>86.215000000000003</c:v>
                </c:pt>
                <c:pt idx="548">
                  <c:v>85.614000000000004</c:v>
                </c:pt>
                <c:pt idx="549">
                  <c:v>85.013000000000005</c:v>
                </c:pt>
                <c:pt idx="550">
                  <c:v>84.423000000000002</c:v>
                </c:pt>
                <c:pt idx="551">
                  <c:v>83.834999999999994</c:v>
                </c:pt>
                <c:pt idx="552">
                  <c:v>83.245000000000005</c:v>
                </c:pt>
                <c:pt idx="553">
                  <c:v>82.650999999999996</c:v>
                </c:pt>
                <c:pt idx="554">
                  <c:v>82.066000000000003</c:v>
                </c:pt>
                <c:pt idx="555">
                  <c:v>81.483999999999995</c:v>
                </c:pt>
                <c:pt idx="556">
                  <c:v>80.900000000000006</c:v>
                </c:pt>
                <c:pt idx="557">
                  <c:v>80.292000000000002</c:v>
                </c:pt>
                <c:pt idx="558">
                  <c:v>79.676000000000002</c:v>
                </c:pt>
                <c:pt idx="559">
                  <c:v>79.058000000000007</c:v>
                </c:pt>
                <c:pt idx="560">
                  <c:v>78.444000000000003</c:v>
                </c:pt>
                <c:pt idx="561">
                  <c:v>77.84</c:v>
                </c:pt>
                <c:pt idx="562">
                  <c:v>77.23</c:v>
                </c:pt>
                <c:pt idx="563">
                  <c:v>76.605000000000004</c:v>
                </c:pt>
                <c:pt idx="564">
                  <c:v>75.989999999999995</c:v>
                </c:pt>
                <c:pt idx="565">
                  <c:v>75.376999999999995</c:v>
                </c:pt>
                <c:pt idx="566">
                  <c:v>74.757999999999996</c:v>
                </c:pt>
                <c:pt idx="567">
                  <c:v>74.147999999999996</c:v>
                </c:pt>
                <c:pt idx="568">
                  <c:v>73.531999999999996</c:v>
                </c:pt>
                <c:pt idx="569">
                  <c:v>72.897000000000006</c:v>
                </c:pt>
                <c:pt idx="570">
                  <c:v>72.271000000000001</c:v>
                </c:pt>
                <c:pt idx="571">
                  <c:v>71.658000000000001</c:v>
                </c:pt>
                <c:pt idx="572">
                  <c:v>71.039000000000001</c:v>
                </c:pt>
                <c:pt idx="573">
                  <c:v>70.424000000000007</c:v>
                </c:pt>
                <c:pt idx="574">
                  <c:v>69.787999999999997</c:v>
                </c:pt>
                <c:pt idx="575">
                  <c:v>69.16</c:v>
                </c:pt>
                <c:pt idx="576">
                  <c:v>68.551000000000002</c:v>
                </c:pt>
                <c:pt idx="577">
                  <c:v>67.927000000000007</c:v>
                </c:pt>
                <c:pt idx="578">
                  <c:v>67.302000000000007</c:v>
                </c:pt>
                <c:pt idx="579">
                  <c:v>66.683999999999997</c:v>
                </c:pt>
                <c:pt idx="580">
                  <c:v>66.061000000000007</c:v>
                </c:pt>
                <c:pt idx="581">
                  <c:v>65.444000000000003</c:v>
                </c:pt>
                <c:pt idx="582">
                  <c:v>64.828000000000003</c:v>
                </c:pt>
                <c:pt idx="583">
                  <c:v>64.204999999999998</c:v>
                </c:pt>
                <c:pt idx="584">
                  <c:v>63.585000000000001</c:v>
                </c:pt>
                <c:pt idx="585">
                  <c:v>62.965000000000003</c:v>
                </c:pt>
                <c:pt idx="586">
                  <c:v>62.332999999999998</c:v>
                </c:pt>
                <c:pt idx="587">
                  <c:v>61.715000000000003</c:v>
                </c:pt>
                <c:pt idx="588">
                  <c:v>61.104999999999997</c:v>
                </c:pt>
                <c:pt idx="589">
                  <c:v>60.466000000000001</c:v>
                </c:pt>
                <c:pt idx="590">
                  <c:v>59.808</c:v>
                </c:pt>
                <c:pt idx="591">
                  <c:v>59.155999999999999</c:v>
                </c:pt>
                <c:pt idx="592">
                  <c:v>58.533999999999999</c:v>
                </c:pt>
                <c:pt idx="593">
                  <c:v>57.915999999999997</c:v>
                </c:pt>
                <c:pt idx="594">
                  <c:v>57.283000000000001</c:v>
                </c:pt>
                <c:pt idx="595">
                  <c:v>56.655999999999999</c:v>
                </c:pt>
                <c:pt idx="596">
                  <c:v>56.021999999999998</c:v>
                </c:pt>
                <c:pt idx="597">
                  <c:v>55.399000000000001</c:v>
                </c:pt>
                <c:pt idx="598">
                  <c:v>54.78</c:v>
                </c:pt>
                <c:pt idx="599">
                  <c:v>54.149000000000001</c:v>
                </c:pt>
                <c:pt idx="600">
                  <c:v>53.53</c:v>
                </c:pt>
                <c:pt idx="601">
                  <c:v>52.911000000000001</c:v>
                </c:pt>
                <c:pt idx="602">
                  <c:v>52.29</c:v>
                </c:pt>
                <c:pt idx="603">
                  <c:v>51.66</c:v>
                </c:pt>
                <c:pt idx="604">
                  <c:v>51.033000000000001</c:v>
                </c:pt>
                <c:pt idx="605">
                  <c:v>50.408000000000001</c:v>
                </c:pt>
                <c:pt idx="606">
                  <c:v>49.802</c:v>
                </c:pt>
                <c:pt idx="607">
                  <c:v>49.204000000000001</c:v>
                </c:pt>
                <c:pt idx="608">
                  <c:v>48.607999999999997</c:v>
                </c:pt>
                <c:pt idx="609">
                  <c:v>48.014000000000003</c:v>
                </c:pt>
                <c:pt idx="610">
                  <c:v>47.421999999999997</c:v>
                </c:pt>
                <c:pt idx="611">
                  <c:v>46.844000000000001</c:v>
                </c:pt>
                <c:pt idx="612">
                  <c:v>46.276000000000003</c:v>
                </c:pt>
                <c:pt idx="613">
                  <c:v>45.689</c:v>
                </c:pt>
                <c:pt idx="614">
                  <c:v>45.106000000000002</c:v>
                </c:pt>
                <c:pt idx="615">
                  <c:v>44.521999999999998</c:v>
                </c:pt>
                <c:pt idx="616">
                  <c:v>43.939</c:v>
                </c:pt>
                <c:pt idx="617">
                  <c:v>43.36</c:v>
                </c:pt>
                <c:pt idx="618">
                  <c:v>42.786999999999999</c:v>
                </c:pt>
                <c:pt idx="619">
                  <c:v>42.213000000000001</c:v>
                </c:pt>
                <c:pt idx="620">
                  <c:v>41.640999999999998</c:v>
                </c:pt>
                <c:pt idx="621">
                  <c:v>41.079000000000001</c:v>
                </c:pt>
                <c:pt idx="622">
                  <c:v>40.527999999999999</c:v>
                </c:pt>
                <c:pt idx="623">
                  <c:v>39.975000000000001</c:v>
                </c:pt>
                <c:pt idx="624">
                  <c:v>39.411999999999999</c:v>
                </c:pt>
                <c:pt idx="625">
                  <c:v>38.845999999999997</c:v>
                </c:pt>
                <c:pt idx="626">
                  <c:v>38.280999999999999</c:v>
                </c:pt>
                <c:pt idx="627">
                  <c:v>37.725999999999999</c:v>
                </c:pt>
                <c:pt idx="628">
                  <c:v>37.151000000000003</c:v>
                </c:pt>
                <c:pt idx="629">
                  <c:v>36.591000000000001</c:v>
                </c:pt>
                <c:pt idx="630">
                  <c:v>36.024999999999999</c:v>
                </c:pt>
                <c:pt idx="631">
                  <c:v>35.438000000000002</c:v>
                </c:pt>
                <c:pt idx="632">
                  <c:v>34.871000000000002</c:v>
                </c:pt>
                <c:pt idx="633">
                  <c:v>34.302</c:v>
                </c:pt>
                <c:pt idx="634">
                  <c:v>33.743000000000002</c:v>
                </c:pt>
                <c:pt idx="635">
                  <c:v>33.19</c:v>
                </c:pt>
                <c:pt idx="636">
                  <c:v>32.649000000000001</c:v>
                </c:pt>
                <c:pt idx="637">
                  <c:v>32.119999999999997</c:v>
                </c:pt>
                <c:pt idx="638">
                  <c:v>31.581</c:v>
                </c:pt>
                <c:pt idx="639">
                  <c:v>31.036999999999999</c:v>
                </c:pt>
                <c:pt idx="640">
                  <c:v>30.495999999999999</c:v>
                </c:pt>
                <c:pt idx="641">
                  <c:v>29.952999999999999</c:v>
                </c:pt>
                <c:pt idx="642">
                  <c:v>29.413</c:v>
                </c:pt>
                <c:pt idx="643">
                  <c:v>28.893000000000001</c:v>
                </c:pt>
                <c:pt idx="644">
                  <c:v>28.378</c:v>
                </c:pt>
                <c:pt idx="645">
                  <c:v>27.847000000000001</c:v>
                </c:pt>
                <c:pt idx="646">
                  <c:v>27.324000000000002</c:v>
                </c:pt>
                <c:pt idx="647">
                  <c:v>26.821999999999999</c:v>
                </c:pt>
                <c:pt idx="648">
                  <c:v>26.318999999999999</c:v>
                </c:pt>
                <c:pt idx="649">
                  <c:v>25.805</c:v>
                </c:pt>
                <c:pt idx="650">
                  <c:v>25.311</c:v>
                </c:pt>
                <c:pt idx="651">
                  <c:v>24.827000000000002</c:v>
                </c:pt>
                <c:pt idx="652">
                  <c:v>24.327999999999999</c:v>
                </c:pt>
                <c:pt idx="653">
                  <c:v>23.823</c:v>
                </c:pt>
                <c:pt idx="654">
                  <c:v>23.326000000000001</c:v>
                </c:pt>
                <c:pt idx="655">
                  <c:v>22.83</c:v>
                </c:pt>
                <c:pt idx="656">
                  <c:v>22.321000000000002</c:v>
                </c:pt>
                <c:pt idx="657">
                  <c:v>21.806999999999999</c:v>
                </c:pt>
                <c:pt idx="658">
                  <c:v>21.3</c:v>
                </c:pt>
                <c:pt idx="659">
                  <c:v>20.792000000000002</c:v>
                </c:pt>
                <c:pt idx="660">
                  <c:v>20.292000000000002</c:v>
                </c:pt>
                <c:pt idx="661">
                  <c:v>19.811</c:v>
                </c:pt>
                <c:pt idx="662">
                  <c:v>19.335000000000001</c:v>
                </c:pt>
                <c:pt idx="663">
                  <c:v>18.870999999999999</c:v>
                </c:pt>
                <c:pt idx="664">
                  <c:v>18.422999999999998</c:v>
                </c:pt>
                <c:pt idx="665">
                  <c:v>17.986000000000001</c:v>
                </c:pt>
                <c:pt idx="666">
                  <c:v>17.553000000000001</c:v>
                </c:pt>
                <c:pt idx="667">
                  <c:v>17.131</c:v>
                </c:pt>
                <c:pt idx="668">
                  <c:v>16.715</c:v>
                </c:pt>
                <c:pt idx="669">
                  <c:v>16.288</c:v>
                </c:pt>
                <c:pt idx="670">
                  <c:v>15.862</c:v>
                </c:pt>
                <c:pt idx="671">
                  <c:v>15.449</c:v>
                </c:pt>
                <c:pt idx="672">
                  <c:v>15.038</c:v>
                </c:pt>
                <c:pt idx="673">
                  <c:v>14.632999999999999</c:v>
                </c:pt>
                <c:pt idx="674">
                  <c:v>14.234999999999999</c:v>
                </c:pt>
                <c:pt idx="675">
                  <c:v>13.849</c:v>
                </c:pt>
                <c:pt idx="676">
                  <c:v>13.471</c:v>
                </c:pt>
                <c:pt idx="677">
                  <c:v>13.095000000000001</c:v>
                </c:pt>
                <c:pt idx="678">
                  <c:v>12.723000000000001</c:v>
                </c:pt>
                <c:pt idx="679">
                  <c:v>12.349</c:v>
                </c:pt>
                <c:pt idx="680">
                  <c:v>11.975</c:v>
                </c:pt>
                <c:pt idx="681">
                  <c:v>11.598000000000001</c:v>
                </c:pt>
                <c:pt idx="682">
                  <c:v>11.226000000000001</c:v>
                </c:pt>
                <c:pt idx="683">
                  <c:v>10.864000000000001</c:v>
                </c:pt>
                <c:pt idx="684">
                  <c:v>10.497</c:v>
                </c:pt>
                <c:pt idx="685">
                  <c:v>10.125</c:v>
                </c:pt>
                <c:pt idx="686">
                  <c:v>9.7533999999999992</c:v>
                </c:pt>
                <c:pt idx="687">
                  <c:v>9.3849999999999998</c:v>
                </c:pt>
                <c:pt idx="688">
                  <c:v>9.0312999999999999</c:v>
                </c:pt>
                <c:pt idx="689">
                  <c:v>8.6931999999999992</c:v>
                </c:pt>
                <c:pt idx="690">
                  <c:v>8.3452000000000002</c:v>
                </c:pt>
                <c:pt idx="691">
                  <c:v>7.9896000000000003</c:v>
                </c:pt>
                <c:pt idx="692">
                  <c:v>7.6387</c:v>
                </c:pt>
                <c:pt idx="693">
                  <c:v>7.2937000000000003</c:v>
                </c:pt>
                <c:pt idx="694">
                  <c:v>6.9503000000000004</c:v>
                </c:pt>
                <c:pt idx="695">
                  <c:v>6.6127000000000002</c:v>
                </c:pt>
                <c:pt idx="696">
                  <c:v>6.2798999999999996</c:v>
                </c:pt>
                <c:pt idx="697">
                  <c:v>5.9466000000000001</c:v>
                </c:pt>
                <c:pt idx="698">
                  <c:v>5.6308999999999996</c:v>
                </c:pt>
                <c:pt idx="699">
                  <c:v>5.3178999999999998</c:v>
                </c:pt>
                <c:pt idx="700">
                  <c:v>4.9996</c:v>
                </c:pt>
                <c:pt idx="701">
                  <c:v>4.6928999999999998</c:v>
                </c:pt>
                <c:pt idx="702">
                  <c:v>4.3964999999999996</c:v>
                </c:pt>
                <c:pt idx="703">
                  <c:v>4.1022999999999996</c:v>
                </c:pt>
                <c:pt idx="704">
                  <c:v>3.8144</c:v>
                </c:pt>
                <c:pt idx="705">
                  <c:v>3.5402999999999998</c:v>
                </c:pt>
                <c:pt idx="706">
                  <c:v>3.2744</c:v>
                </c:pt>
                <c:pt idx="707">
                  <c:v>2.9992999999999999</c:v>
                </c:pt>
                <c:pt idx="708">
                  <c:v>2.7404999999999999</c:v>
                </c:pt>
                <c:pt idx="709">
                  <c:v>2.5017</c:v>
                </c:pt>
                <c:pt idx="710">
                  <c:v>2.2652999999999999</c:v>
                </c:pt>
                <c:pt idx="711">
                  <c:v>2.0482999999999998</c:v>
                </c:pt>
                <c:pt idx="712">
                  <c:v>1.85</c:v>
                </c:pt>
                <c:pt idx="713">
                  <c:v>1.6694</c:v>
                </c:pt>
                <c:pt idx="714">
                  <c:v>1.4882</c:v>
                </c:pt>
                <c:pt idx="715">
                  <c:v>1.3015000000000001</c:v>
                </c:pt>
                <c:pt idx="716">
                  <c:v>1.1245000000000001</c:v>
                </c:pt>
                <c:pt idx="717">
                  <c:v>0.95645999999999998</c:v>
                </c:pt>
                <c:pt idx="718">
                  <c:v>0.80117000000000005</c:v>
                </c:pt>
                <c:pt idx="719">
                  <c:v>0.65976999999999997</c:v>
                </c:pt>
                <c:pt idx="720">
                  <c:v>0.53178999999999998</c:v>
                </c:pt>
                <c:pt idx="721">
                  <c:v>0.41053000000000001</c:v>
                </c:pt>
                <c:pt idx="722">
                  <c:v>0.30309999999999998</c:v>
                </c:pt>
                <c:pt idx="723">
                  <c:v>0.21826999999999999</c:v>
                </c:pt>
                <c:pt idx="724">
                  <c:v>0.15211</c:v>
                </c:pt>
                <c:pt idx="725">
                  <c:v>0.10095999999999999</c:v>
                </c:pt>
                <c:pt idx="726">
                  <c:v>6.7335999999999993E-2</c:v>
                </c:pt>
                <c:pt idx="727">
                  <c:v>4.7301000000000003E-2</c:v>
                </c:pt>
                <c:pt idx="728">
                  <c:v>3.7196E-2</c:v>
                </c:pt>
                <c:pt idx="729">
                  <c:v>3.0329999999999999E-2</c:v>
                </c:pt>
                <c:pt idx="730">
                  <c:v>2.4448000000000001E-2</c:v>
                </c:pt>
                <c:pt idx="731">
                  <c:v>2.3702000000000001E-2</c:v>
                </c:pt>
                <c:pt idx="732">
                  <c:v>2.5321E-2</c:v>
                </c:pt>
                <c:pt idx="733">
                  <c:v>4.0503999999999998E-2</c:v>
                </c:pt>
                <c:pt idx="734">
                  <c:v>6.6420000000000007E-2</c:v>
                </c:pt>
                <c:pt idx="735">
                  <c:v>0.10728</c:v>
                </c:pt>
                <c:pt idx="736">
                  <c:v>0.16266</c:v>
                </c:pt>
                <c:pt idx="737">
                  <c:v>0.22786999999999999</c:v>
                </c:pt>
                <c:pt idx="738">
                  <c:v>0.30456</c:v>
                </c:pt>
                <c:pt idx="739">
                  <c:v>0.39385999999999999</c:v>
                </c:pt>
                <c:pt idx="740">
                  <c:v>0.49001</c:v>
                </c:pt>
                <c:pt idx="741">
                  <c:v>0.59018000000000004</c:v>
                </c:pt>
                <c:pt idx="742">
                  <c:v>0.69632000000000005</c:v>
                </c:pt>
                <c:pt idx="743">
                  <c:v>0.80772999999999995</c:v>
                </c:pt>
                <c:pt idx="744">
                  <c:v>0.92710999999999999</c:v>
                </c:pt>
                <c:pt idx="745">
                  <c:v>1.0586</c:v>
                </c:pt>
                <c:pt idx="746">
                  <c:v>1.1949000000000001</c:v>
                </c:pt>
                <c:pt idx="747">
                  <c:v>1.3387</c:v>
                </c:pt>
                <c:pt idx="748">
                  <c:v>1.4983</c:v>
                </c:pt>
                <c:pt idx="749">
                  <c:v>1.6561999999999999</c:v>
                </c:pt>
                <c:pt idx="750">
                  <c:v>1.8047</c:v>
                </c:pt>
                <c:pt idx="751">
                  <c:v>1.9726999999999999</c:v>
                </c:pt>
                <c:pt idx="752">
                  <c:v>2.1530999999999998</c:v>
                </c:pt>
                <c:pt idx="753">
                  <c:v>2.3338000000000001</c:v>
                </c:pt>
                <c:pt idx="754">
                  <c:v>2.5224000000000002</c:v>
                </c:pt>
                <c:pt idx="755">
                  <c:v>2.7168999999999999</c:v>
                </c:pt>
                <c:pt idx="756">
                  <c:v>2.8994</c:v>
                </c:pt>
                <c:pt idx="757">
                  <c:v>3.0870000000000002</c:v>
                </c:pt>
                <c:pt idx="758">
                  <c:v>3.2848000000000002</c:v>
                </c:pt>
                <c:pt idx="759">
                  <c:v>3.4813999999999998</c:v>
                </c:pt>
                <c:pt idx="760">
                  <c:v>3.6751999999999998</c:v>
                </c:pt>
                <c:pt idx="761">
                  <c:v>3.8776000000000002</c:v>
                </c:pt>
                <c:pt idx="762">
                  <c:v>4.0884999999999998</c:v>
                </c:pt>
                <c:pt idx="763">
                  <c:v>4.3087999999999997</c:v>
                </c:pt>
                <c:pt idx="764">
                  <c:v>4.5307000000000004</c:v>
                </c:pt>
                <c:pt idx="765">
                  <c:v>4.7477</c:v>
                </c:pt>
                <c:pt idx="766">
                  <c:v>4.9752999999999998</c:v>
                </c:pt>
                <c:pt idx="767">
                  <c:v>5.2093999999999996</c:v>
                </c:pt>
                <c:pt idx="768">
                  <c:v>5.4390999999999998</c:v>
                </c:pt>
                <c:pt idx="769">
                  <c:v>5.6714000000000002</c:v>
                </c:pt>
                <c:pt idx="770">
                  <c:v>5.9061000000000003</c:v>
                </c:pt>
                <c:pt idx="771">
                  <c:v>6.1348000000000003</c:v>
                </c:pt>
                <c:pt idx="772">
                  <c:v>6.3627000000000002</c:v>
                </c:pt>
                <c:pt idx="773">
                  <c:v>6.5991</c:v>
                </c:pt>
                <c:pt idx="774">
                  <c:v>6.8371000000000004</c:v>
                </c:pt>
                <c:pt idx="775">
                  <c:v>7.0750999999999999</c:v>
                </c:pt>
                <c:pt idx="776">
                  <c:v>7.3139000000000003</c:v>
                </c:pt>
                <c:pt idx="777">
                  <c:v>7.5468999999999999</c:v>
                </c:pt>
                <c:pt idx="778">
                  <c:v>7.7687999999999997</c:v>
                </c:pt>
                <c:pt idx="779">
                  <c:v>7.9885000000000002</c:v>
                </c:pt>
                <c:pt idx="780">
                  <c:v>8.2149999999999999</c:v>
                </c:pt>
                <c:pt idx="781">
                  <c:v>8.4436999999999998</c:v>
                </c:pt>
                <c:pt idx="782">
                  <c:v>8.6766000000000005</c:v>
                </c:pt>
                <c:pt idx="783">
                  <c:v>8.9076000000000004</c:v>
                </c:pt>
                <c:pt idx="784">
                  <c:v>9.1295000000000002</c:v>
                </c:pt>
                <c:pt idx="785">
                  <c:v>9.3577999999999992</c:v>
                </c:pt>
                <c:pt idx="786">
                  <c:v>9.5891999999999999</c:v>
                </c:pt>
                <c:pt idx="787">
                  <c:v>9.8095999999999997</c:v>
                </c:pt>
                <c:pt idx="788">
                  <c:v>10.032</c:v>
                </c:pt>
                <c:pt idx="789">
                  <c:v>10.262</c:v>
                </c:pt>
                <c:pt idx="790">
                  <c:v>10.496</c:v>
                </c:pt>
                <c:pt idx="791">
                  <c:v>10.724</c:v>
                </c:pt>
                <c:pt idx="792">
                  <c:v>10.946999999999999</c:v>
                </c:pt>
                <c:pt idx="793">
                  <c:v>11.173999999999999</c:v>
                </c:pt>
                <c:pt idx="794">
                  <c:v>11.404999999999999</c:v>
                </c:pt>
                <c:pt idx="795">
                  <c:v>11.631</c:v>
                </c:pt>
                <c:pt idx="796">
                  <c:v>11.863</c:v>
                </c:pt>
                <c:pt idx="797">
                  <c:v>12.11</c:v>
                </c:pt>
                <c:pt idx="798">
                  <c:v>12.361000000000001</c:v>
                </c:pt>
                <c:pt idx="799">
                  <c:v>12.613</c:v>
                </c:pt>
                <c:pt idx="800">
                  <c:v>12.869</c:v>
                </c:pt>
                <c:pt idx="801">
                  <c:v>13.125999999999999</c:v>
                </c:pt>
                <c:pt idx="802">
                  <c:v>13.379</c:v>
                </c:pt>
                <c:pt idx="803">
                  <c:v>13.634</c:v>
                </c:pt>
                <c:pt idx="804">
                  <c:v>13.895</c:v>
                </c:pt>
                <c:pt idx="805">
                  <c:v>14.164999999999999</c:v>
                </c:pt>
                <c:pt idx="806">
                  <c:v>14.439</c:v>
                </c:pt>
                <c:pt idx="807">
                  <c:v>14.728</c:v>
                </c:pt>
                <c:pt idx="808">
                  <c:v>15.032</c:v>
                </c:pt>
                <c:pt idx="809">
                  <c:v>15.329000000000001</c:v>
                </c:pt>
                <c:pt idx="810">
                  <c:v>15.628</c:v>
                </c:pt>
                <c:pt idx="811">
                  <c:v>15.95</c:v>
                </c:pt>
                <c:pt idx="812">
                  <c:v>16.286000000000001</c:v>
                </c:pt>
                <c:pt idx="813">
                  <c:v>16.620999999999999</c:v>
                </c:pt>
                <c:pt idx="814">
                  <c:v>16.960999999999999</c:v>
                </c:pt>
                <c:pt idx="815">
                  <c:v>17.306999999999999</c:v>
                </c:pt>
                <c:pt idx="816">
                  <c:v>17.655999999999999</c:v>
                </c:pt>
                <c:pt idx="817">
                  <c:v>18.010000000000002</c:v>
                </c:pt>
                <c:pt idx="818">
                  <c:v>18.378</c:v>
                </c:pt>
                <c:pt idx="819">
                  <c:v>18.745000000000001</c:v>
                </c:pt>
                <c:pt idx="820">
                  <c:v>19.111999999999998</c:v>
                </c:pt>
                <c:pt idx="821">
                  <c:v>19.494</c:v>
                </c:pt>
                <c:pt idx="822">
                  <c:v>19.882000000000001</c:v>
                </c:pt>
                <c:pt idx="823">
                  <c:v>20.276</c:v>
                </c:pt>
                <c:pt idx="824">
                  <c:v>20.678999999999998</c:v>
                </c:pt>
                <c:pt idx="825">
                  <c:v>21.097999999999999</c:v>
                </c:pt>
                <c:pt idx="826">
                  <c:v>21.515000000000001</c:v>
                </c:pt>
                <c:pt idx="827">
                  <c:v>21.911999999999999</c:v>
                </c:pt>
                <c:pt idx="828">
                  <c:v>22.32</c:v>
                </c:pt>
                <c:pt idx="829">
                  <c:v>22.751000000000001</c:v>
                </c:pt>
                <c:pt idx="830">
                  <c:v>23.177</c:v>
                </c:pt>
                <c:pt idx="831">
                  <c:v>23.600999999999999</c:v>
                </c:pt>
                <c:pt idx="832">
                  <c:v>24.04</c:v>
                </c:pt>
                <c:pt idx="833">
                  <c:v>24.481000000000002</c:v>
                </c:pt>
                <c:pt idx="834">
                  <c:v>24.928999999999998</c:v>
                </c:pt>
                <c:pt idx="835">
                  <c:v>25.384</c:v>
                </c:pt>
                <c:pt idx="836">
                  <c:v>25.838000000000001</c:v>
                </c:pt>
                <c:pt idx="837">
                  <c:v>26.303000000000001</c:v>
                </c:pt>
                <c:pt idx="838">
                  <c:v>26.754000000000001</c:v>
                </c:pt>
                <c:pt idx="839">
                  <c:v>27.210999999999999</c:v>
                </c:pt>
                <c:pt idx="840">
                  <c:v>27.696000000000002</c:v>
                </c:pt>
                <c:pt idx="841">
                  <c:v>28.175000000000001</c:v>
                </c:pt>
                <c:pt idx="842">
                  <c:v>28.635000000000002</c:v>
                </c:pt>
                <c:pt idx="843">
                  <c:v>29.109000000000002</c:v>
                </c:pt>
                <c:pt idx="844">
                  <c:v>29.600999999999999</c:v>
                </c:pt>
                <c:pt idx="845">
                  <c:v>30.09</c:v>
                </c:pt>
                <c:pt idx="846">
                  <c:v>30.588999999999999</c:v>
                </c:pt>
                <c:pt idx="847">
                  <c:v>31.097000000000001</c:v>
                </c:pt>
                <c:pt idx="848">
                  <c:v>31.597000000000001</c:v>
                </c:pt>
                <c:pt idx="849">
                  <c:v>32.101999999999997</c:v>
                </c:pt>
                <c:pt idx="850">
                  <c:v>32.598999999999997</c:v>
                </c:pt>
                <c:pt idx="851">
                  <c:v>33.107999999999997</c:v>
                </c:pt>
                <c:pt idx="852">
                  <c:v>33.631999999999998</c:v>
                </c:pt>
                <c:pt idx="853">
                  <c:v>34.154000000000003</c:v>
                </c:pt>
                <c:pt idx="854">
                  <c:v>34.68</c:v>
                </c:pt>
                <c:pt idx="855">
                  <c:v>35.22</c:v>
                </c:pt>
                <c:pt idx="856">
                  <c:v>35.762</c:v>
                </c:pt>
                <c:pt idx="857">
                  <c:v>36.298999999999999</c:v>
                </c:pt>
                <c:pt idx="858">
                  <c:v>36.814999999999998</c:v>
                </c:pt>
                <c:pt idx="859">
                  <c:v>37.344999999999999</c:v>
                </c:pt>
                <c:pt idx="860">
                  <c:v>37.893000000000001</c:v>
                </c:pt>
                <c:pt idx="861">
                  <c:v>38.423999999999999</c:v>
                </c:pt>
                <c:pt idx="862">
                  <c:v>38.972999999999999</c:v>
                </c:pt>
                <c:pt idx="863">
                  <c:v>39.537999999999997</c:v>
                </c:pt>
                <c:pt idx="864">
                  <c:v>40.082000000000001</c:v>
                </c:pt>
                <c:pt idx="865">
                  <c:v>40.631</c:v>
                </c:pt>
                <c:pt idx="866">
                  <c:v>41.192999999999998</c:v>
                </c:pt>
                <c:pt idx="867">
                  <c:v>41.741999999999997</c:v>
                </c:pt>
                <c:pt idx="868">
                  <c:v>42.280999999999999</c:v>
                </c:pt>
                <c:pt idx="869">
                  <c:v>42.832999999999998</c:v>
                </c:pt>
                <c:pt idx="870">
                  <c:v>43.404000000000003</c:v>
                </c:pt>
                <c:pt idx="871">
                  <c:v>43.968000000000004</c:v>
                </c:pt>
                <c:pt idx="872">
                  <c:v>44.512999999999998</c:v>
                </c:pt>
                <c:pt idx="873">
                  <c:v>45.067</c:v>
                </c:pt>
                <c:pt idx="874">
                  <c:v>45.627000000000002</c:v>
                </c:pt>
                <c:pt idx="875">
                  <c:v>46.191000000000003</c:v>
                </c:pt>
                <c:pt idx="876">
                  <c:v>46.756999999999998</c:v>
                </c:pt>
                <c:pt idx="877">
                  <c:v>47.308</c:v>
                </c:pt>
                <c:pt idx="878">
                  <c:v>47.863999999999997</c:v>
                </c:pt>
                <c:pt idx="879">
                  <c:v>48.427</c:v>
                </c:pt>
                <c:pt idx="880">
                  <c:v>48.975000000000001</c:v>
                </c:pt>
                <c:pt idx="881">
                  <c:v>49.521999999999998</c:v>
                </c:pt>
                <c:pt idx="882">
                  <c:v>50.069000000000003</c:v>
                </c:pt>
                <c:pt idx="883">
                  <c:v>50.62</c:v>
                </c:pt>
                <c:pt idx="884">
                  <c:v>51.183</c:v>
                </c:pt>
                <c:pt idx="885">
                  <c:v>51.732999999999997</c:v>
                </c:pt>
                <c:pt idx="886">
                  <c:v>52.283999999999999</c:v>
                </c:pt>
                <c:pt idx="887">
                  <c:v>52.837000000000003</c:v>
                </c:pt>
                <c:pt idx="888">
                  <c:v>53.393999999999998</c:v>
                </c:pt>
                <c:pt idx="889">
                  <c:v>53.957000000000001</c:v>
                </c:pt>
                <c:pt idx="890">
                  <c:v>54.523000000000003</c:v>
                </c:pt>
                <c:pt idx="891">
                  <c:v>55.088000000000001</c:v>
                </c:pt>
                <c:pt idx="892">
                  <c:v>55.652999999999999</c:v>
                </c:pt>
                <c:pt idx="893">
                  <c:v>56.204999999999998</c:v>
                </c:pt>
                <c:pt idx="894">
                  <c:v>56.762</c:v>
                </c:pt>
                <c:pt idx="895">
                  <c:v>57.326999999999998</c:v>
                </c:pt>
                <c:pt idx="896">
                  <c:v>57.884999999999998</c:v>
                </c:pt>
                <c:pt idx="897">
                  <c:v>58.430999999999997</c:v>
                </c:pt>
                <c:pt idx="898">
                  <c:v>58.975999999999999</c:v>
                </c:pt>
                <c:pt idx="899">
                  <c:v>59.533000000000001</c:v>
                </c:pt>
                <c:pt idx="900">
                  <c:v>60.097999999999999</c:v>
                </c:pt>
                <c:pt idx="901">
                  <c:v>60.656999999999996</c:v>
                </c:pt>
                <c:pt idx="902">
                  <c:v>61.215000000000003</c:v>
                </c:pt>
                <c:pt idx="903">
                  <c:v>61.779000000000003</c:v>
                </c:pt>
                <c:pt idx="904">
                  <c:v>62.329000000000001</c:v>
                </c:pt>
                <c:pt idx="905">
                  <c:v>62.859000000000002</c:v>
                </c:pt>
                <c:pt idx="906">
                  <c:v>63.395000000000003</c:v>
                </c:pt>
                <c:pt idx="907">
                  <c:v>63.948999999999998</c:v>
                </c:pt>
                <c:pt idx="908">
                  <c:v>64.486000000000004</c:v>
                </c:pt>
                <c:pt idx="909">
                  <c:v>64.995999999999995</c:v>
                </c:pt>
                <c:pt idx="910">
                  <c:v>65.513000000000005</c:v>
                </c:pt>
                <c:pt idx="911">
                  <c:v>66.016999999999996</c:v>
                </c:pt>
                <c:pt idx="912">
                  <c:v>66.52</c:v>
                </c:pt>
                <c:pt idx="913">
                  <c:v>67.019000000000005</c:v>
                </c:pt>
                <c:pt idx="914">
                  <c:v>67.506</c:v>
                </c:pt>
                <c:pt idx="915">
                  <c:v>68.021000000000001</c:v>
                </c:pt>
                <c:pt idx="916">
                  <c:v>68.516000000000005</c:v>
                </c:pt>
                <c:pt idx="917">
                  <c:v>68.974999999999994</c:v>
                </c:pt>
                <c:pt idx="918">
                  <c:v>69.45</c:v>
                </c:pt>
                <c:pt idx="919">
                  <c:v>69.94</c:v>
                </c:pt>
                <c:pt idx="920">
                  <c:v>70.415999999999997</c:v>
                </c:pt>
                <c:pt idx="921">
                  <c:v>70.885999999999996</c:v>
                </c:pt>
                <c:pt idx="922">
                  <c:v>71.353999999999999</c:v>
                </c:pt>
                <c:pt idx="923">
                  <c:v>71.816999999999993</c:v>
                </c:pt>
                <c:pt idx="924">
                  <c:v>72.293999999999997</c:v>
                </c:pt>
                <c:pt idx="925">
                  <c:v>72.762</c:v>
                </c:pt>
                <c:pt idx="926">
                  <c:v>73.212000000000003</c:v>
                </c:pt>
                <c:pt idx="927">
                  <c:v>73.674999999999997</c:v>
                </c:pt>
                <c:pt idx="928">
                  <c:v>74.120999999999995</c:v>
                </c:pt>
                <c:pt idx="929">
                  <c:v>74.572000000000003</c:v>
                </c:pt>
                <c:pt idx="930">
                  <c:v>75.016999999999996</c:v>
                </c:pt>
                <c:pt idx="931">
                  <c:v>75.433000000000007</c:v>
                </c:pt>
                <c:pt idx="932">
                  <c:v>75.864000000000004</c:v>
                </c:pt>
                <c:pt idx="933">
                  <c:v>76.313999999999993</c:v>
                </c:pt>
                <c:pt idx="934">
                  <c:v>76.745000000000005</c:v>
                </c:pt>
                <c:pt idx="935">
                  <c:v>77.158000000000001</c:v>
                </c:pt>
                <c:pt idx="936">
                  <c:v>77.572000000000003</c:v>
                </c:pt>
                <c:pt idx="937">
                  <c:v>77.989000000000004</c:v>
                </c:pt>
                <c:pt idx="938">
                  <c:v>78.408000000000001</c:v>
                </c:pt>
                <c:pt idx="939">
                  <c:v>78.814999999999998</c:v>
                </c:pt>
                <c:pt idx="940">
                  <c:v>79.209999999999994</c:v>
                </c:pt>
                <c:pt idx="941">
                  <c:v>79.608000000000004</c:v>
                </c:pt>
                <c:pt idx="942">
                  <c:v>80.010999999999996</c:v>
                </c:pt>
                <c:pt idx="943">
                  <c:v>80.424000000000007</c:v>
                </c:pt>
                <c:pt idx="944">
                  <c:v>80.834999999999994</c:v>
                </c:pt>
                <c:pt idx="945">
                  <c:v>81.248999999999995</c:v>
                </c:pt>
                <c:pt idx="946">
                  <c:v>81.676000000000002</c:v>
                </c:pt>
                <c:pt idx="947">
                  <c:v>82.093999999999994</c:v>
                </c:pt>
                <c:pt idx="948">
                  <c:v>82.513999999999996</c:v>
                </c:pt>
                <c:pt idx="949">
                  <c:v>82.944000000000003</c:v>
                </c:pt>
                <c:pt idx="950">
                  <c:v>83.35</c:v>
                </c:pt>
                <c:pt idx="951">
                  <c:v>83.763000000000005</c:v>
                </c:pt>
                <c:pt idx="952">
                  <c:v>84.194000000000003</c:v>
                </c:pt>
                <c:pt idx="953">
                  <c:v>84.617999999999995</c:v>
                </c:pt>
                <c:pt idx="954">
                  <c:v>85.037000000000006</c:v>
                </c:pt>
                <c:pt idx="955">
                  <c:v>85.442999999999998</c:v>
                </c:pt>
                <c:pt idx="956">
                  <c:v>85.861000000000004</c:v>
                </c:pt>
                <c:pt idx="957">
                  <c:v>86.293999999999997</c:v>
                </c:pt>
                <c:pt idx="958">
                  <c:v>86.721999999999994</c:v>
                </c:pt>
                <c:pt idx="959">
                  <c:v>87.15</c:v>
                </c:pt>
                <c:pt idx="960">
                  <c:v>87.584999999999994</c:v>
                </c:pt>
                <c:pt idx="961">
                  <c:v>88.01</c:v>
                </c:pt>
                <c:pt idx="962">
                  <c:v>88.418000000000006</c:v>
                </c:pt>
                <c:pt idx="963">
                  <c:v>88.817999999999998</c:v>
                </c:pt>
                <c:pt idx="964">
                  <c:v>89.224999999999994</c:v>
                </c:pt>
                <c:pt idx="965">
                  <c:v>89.625</c:v>
                </c:pt>
                <c:pt idx="966">
                  <c:v>90.004999999999995</c:v>
                </c:pt>
                <c:pt idx="967">
                  <c:v>90.38</c:v>
                </c:pt>
                <c:pt idx="968">
                  <c:v>90.751999999999995</c:v>
                </c:pt>
                <c:pt idx="969">
                  <c:v>91.117999999999995</c:v>
                </c:pt>
                <c:pt idx="970">
                  <c:v>91.468000000000004</c:v>
                </c:pt>
                <c:pt idx="971">
                  <c:v>91.787999999999997</c:v>
                </c:pt>
                <c:pt idx="972">
                  <c:v>92.102999999999994</c:v>
                </c:pt>
                <c:pt idx="973">
                  <c:v>92.423000000000002</c:v>
                </c:pt>
                <c:pt idx="974">
                  <c:v>92.739000000000004</c:v>
                </c:pt>
                <c:pt idx="975">
                  <c:v>93.04</c:v>
                </c:pt>
                <c:pt idx="976">
                  <c:v>93.328000000000003</c:v>
                </c:pt>
                <c:pt idx="977">
                  <c:v>93.617000000000004</c:v>
                </c:pt>
                <c:pt idx="978">
                  <c:v>93.906999999999996</c:v>
                </c:pt>
                <c:pt idx="979">
                  <c:v>94.194999999999993</c:v>
                </c:pt>
                <c:pt idx="980">
                  <c:v>94.471999999999994</c:v>
                </c:pt>
                <c:pt idx="981">
                  <c:v>94.733999999999995</c:v>
                </c:pt>
                <c:pt idx="982">
                  <c:v>95.001000000000005</c:v>
                </c:pt>
                <c:pt idx="983">
                  <c:v>95.263000000000005</c:v>
                </c:pt>
                <c:pt idx="984">
                  <c:v>95.524000000000001</c:v>
                </c:pt>
                <c:pt idx="985">
                  <c:v>95.786000000000001</c:v>
                </c:pt>
                <c:pt idx="986">
                  <c:v>96.043999999999997</c:v>
                </c:pt>
                <c:pt idx="987">
                  <c:v>96.296000000000006</c:v>
                </c:pt>
                <c:pt idx="988">
                  <c:v>96.552000000000007</c:v>
                </c:pt>
                <c:pt idx="989">
                  <c:v>96.820999999999998</c:v>
                </c:pt>
                <c:pt idx="990">
                  <c:v>97.082999999999998</c:v>
                </c:pt>
                <c:pt idx="991">
                  <c:v>97.337000000000003</c:v>
                </c:pt>
                <c:pt idx="992">
                  <c:v>97.582999999999998</c:v>
                </c:pt>
                <c:pt idx="993">
                  <c:v>97.820999999999998</c:v>
                </c:pt>
                <c:pt idx="994">
                  <c:v>98.070999999999998</c:v>
                </c:pt>
                <c:pt idx="995">
                  <c:v>98.322999999999993</c:v>
                </c:pt>
                <c:pt idx="996">
                  <c:v>98.573999999999998</c:v>
                </c:pt>
                <c:pt idx="997">
                  <c:v>98.819000000000003</c:v>
                </c:pt>
                <c:pt idx="998">
                  <c:v>99.058999999999997</c:v>
                </c:pt>
                <c:pt idx="999">
                  <c:v>99.287000000000006</c:v>
                </c:pt>
                <c:pt idx="1000">
                  <c:v>99.509</c:v>
                </c:pt>
                <c:pt idx="1001">
                  <c:v>99.728999999999999</c:v>
                </c:pt>
                <c:pt idx="1002">
                  <c:v>99.94</c:v>
                </c:pt>
                <c:pt idx="1003">
                  <c:v>100.15</c:v>
                </c:pt>
                <c:pt idx="1004">
                  <c:v>100.34</c:v>
                </c:pt>
                <c:pt idx="1005">
                  <c:v>100.54</c:v>
                </c:pt>
                <c:pt idx="1006">
                  <c:v>100.72</c:v>
                </c:pt>
                <c:pt idx="1007">
                  <c:v>100.89</c:v>
                </c:pt>
                <c:pt idx="1008">
                  <c:v>101.07</c:v>
                </c:pt>
                <c:pt idx="1009">
                  <c:v>101.23</c:v>
                </c:pt>
                <c:pt idx="1010">
                  <c:v>101.38</c:v>
                </c:pt>
                <c:pt idx="1011">
                  <c:v>101.52</c:v>
                </c:pt>
                <c:pt idx="1012">
                  <c:v>101.64</c:v>
                </c:pt>
                <c:pt idx="1013">
                  <c:v>101.77</c:v>
                </c:pt>
                <c:pt idx="1014">
                  <c:v>101.88</c:v>
                </c:pt>
                <c:pt idx="1015">
                  <c:v>101.98</c:v>
                </c:pt>
                <c:pt idx="1016">
                  <c:v>102.09</c:v>
                </c:pt>
                <c:pt idx="1017">
                  <c:v>102.18</c:v>
                </c:pt>
                <c:pt idx="1018">
                  <c:v>102.28</c:v>
                </c:pt>
                <c:pt idx="1019">
                  <c:v>102.37</c:v>
                </c:pt>
                <c:pt idx="1020">
                  <c:v>102.45</c:v>
                </c:pt>
                <c:pt idx="1021">
                  <c:v>102.52</c:v>
                </c:pt>
                <c:pt idx="1022">
                  <c:v>102.59</c:v>
                </c:pt>
                <c:pt idx="1023">
                  <c:v>102.64</c:v>
                </c:pt>
                <c:pt idx="1024">
                  <c:v>102.68</c:v>
                </c:pt>
                <c:pt idx="1025">
                  <c:v>102.72</c:v>
                </c:pt>
                <c:pt idx="1026">
                  <c:v>102.74</c:v>
                </c:pt>
                <c:pt idx="1027">
                  <c:v>102.74</c:v>
                </c:pt>
                <c:pt idx="1028">
                  <c:v>102.72</c:v>
                </c:pt>
                <c:pt idx="1029">
                  <c:v>102.69</c:v>
                </c:pt>
                <c:pt idx="1030">
                  <c:v>102.63</c:v>
                </c:pt>
                <c:pt idx="1031">
                  <c:v>102.56</c:v>
                </c:pt>
                <c:pt idx="1032">
                  <c:v>102.45</c:v>
                </c:pt>
                <c:pt idx="1033">
                  <c:v>102.34</c:v>
                </c:pt>
                <c:pt idx="1034">
                  <c:v>102.2</c:v>
                </c:pt>
                <c:pt idx="1035">
                  <c:v>102.03</c:v>
                </c:pt>
                <c:pt idx="1036">
                  <c:v>101.84</c:v>
                </c:pt>
                <c:pt idx="1037">
                  <c:v>101.63</c:v>
                </c:pt>
                <c:pt idx="1038">
                  <c:v>101.4</c:v>
                </c:pt>
                <c:pt idx="1039">
                  <c:v>101.13</c:v>
                </c:pt>
                <c:pt idx="1040">
                  <c:v>100.84</c:v>
                </c:pt>
                <c:pt idx="1041">
                  <c:v>100.5</c:v>
                </c:pt>
                <c:pt idx="1042">
                  <c:v>100.14</c:v>
                </c:pt>
                <c:pt idx="1043">
                  <c:v>99.775000000000006</c:v>
                </c:pt>
                <c:pt idx="1044">
                  <c:v>99.391999999999996</c:v>
                </c:pt>
                <c:pt idx="1045">
                  <c:v>98.977000000000004</c:v>
                </c:pt>
                <c:pt idx="1046">
                  <c:v>98.543000000000006</c:v>
                </c:pt>
                <c:pt idx="1047">
                  <c:v>98.090999999999994</c:v>
                </c:pt>
                <c:pt idx="1048">
                  <c:v>97.622</c:v>
                </c:pt>
                <c:pt idx="1049">
                  <c:v>97.134</c:v>
                </c:pt>
                <c:pt idx="1050">
                  <c:v>96.623000000000005</c:v>
                </c:pt>
                <c:pt idx="1051">
                  <c:v>96.100999999999999</c:v>
                </c:pt>
                <c:pt idx="1052">
                  <c:v>95.578999999999994</c:v>
                </c:pt>
                <c:pt idx="1053">
                  <c:v>95.037999999999997</c:v>
                </c:pt>
                <c:pt idx="1054">
                  <c:v>94.480999999999995</c:v>
                </c:pt>
                <c:pt idx="1055">
                  <c:v>93.917000000000002</c:v>
                </c:pt>
                <c:pt idx="1056">
                  <c:v>93.349000000000004</c:v>
                </c:pt>
                <c:pt idx="1057">
                  <c:v>92.784000000000006</c:v>
                </c:pt>
                <c:pt idx="1058">
                  <c:v>92.224000000000004</c:v>
                </c:pt>
                <c:pt idx="1059">
                  <c:v>91.646000000000001</c:v>
                </c:pt>
                <c:pt idx="1060">
                  <c:v>91.073999999999998</c:v>
                </c:pt>
                <c:pt idx="1061">
                  <c:v>90.501000000000005</c:v>
                </c:pt>
                <c:pt idx="1062">
                  <c:v>89.915000000000006</c:v>
                </c:pt>
                <c:pt idx="1063">
                  <c:v>89.350999999999999</c:v>
                </c:pt>
                <c:pt idx="1064">
                  <c:v>88.798000000000002</c:v>
                </c:pt>
                <c:pt idx="1065">
                  <c:v>88.227999999999994</c:v>
                </c:pt>
                <c:pt idx="1066">
                  <c:v>87.668999999999997</c:v>
                </c:pt>
                <c:pt idx="1067">
                  <c:v>87.117999999999995</c:v>
                </c:pt>
                <c:pt idx="1068">
                  <c:v>86.566000000000003</c:v>
                </c:pt>
                <c:pt idx="1069">
                  <c:v>86.016000000000005</c:v>
                </c:pt>
                <c:pt idx="1070">
                  <c:v>85.475999999999999</c:v>
                </c:pt>
                <c:pt idx="1071">
                  <c:v>84.948999999999998</c:v>
                </c:pt>
                <c:pt idx="1072">
                  <c:v>84.427000000000007</c:v>
                </c:pt>
                <c:pt idx="1073">
                  <c:v>83.9</c:v>
                </c:pt>
                <c:pt idx="1074">
                  <c:v>83.364000000000004</c:v>
                </c:pt>
                <c:pt idx="1075">
                  <c:v>82.849000000000004</c:v>
                </c:pt>
                <c:pt idx="1076">
                  <c:v>82.346999999999994</c:v>
                </c:pt>
                <c:pt idx="1077">
                  <c:v>81.844999999999999</c:v>
                </c:pt>
                <c:pt idx="1078">
                  <c:v>81.34</c:v>
                </c:pt>
                <c:pt idx="1079">
                  <c:v>80.819000000000003</c:v>
                </c:pt>
                <c:pt idx="1080">
                  <c:v>80.296999999999997</c:v>
                </c:pt>
                <c:pt idx="1081">
                  <c:v>79.762</c:v>
                </c:pt>
                <c:pt idx="1082">
                  <c:v>79.212000000000003</c:v>
                </c:pt>
                <c:pt idx="1083">
                  <c:v>78.659000000000006</c:v>
                </c:pt>
                <c:pt idx="1084">
                  <c:v>78.100999999999999</c:v>
                </c:pt>
                <c:pt idx="1085">
                  <c:v>77.539000000000001</c:v>
                </c:pt>
                <c:pt idx="1086">
                  <c:v>76.965999999999994</c:v>
                </c:pt>
                <c:pt idx="1087">
                  <c:v>76.388000000000005</c:v>
                </c:pt>
                <c:pt idx="1088">
                  <c:v>75.778000000000006</c:v>
                </c:pt>
                <c:pt idx="1089">
                  <c:v>75.180000000000007</c:v>
                </c:pt>
                <c:pt idx="1090">
                  <c:v>74.608000000000004</c:v>
                </c:pt>
                <c:pt idx="1091">
                  <c:v>74.013999999999996</c:v>
                </c:pt>
                <c:pt idx="1092">
                  <c:v>73.41</c:v>
                </c:pt>
                <c:pt idx="1093">
                  <c:v>72.804000000000002</c:v>
                </c:pt>
                <c:pt idx="1094">
                  <c:v>72.194000000000003</c:v>
                </c:pt>
                <c:pt idx="1095">
                  <c:v>71.584999999999994</c:v>
                </c:pt>
                <c:pt idx="1096">
                  <c:v>70.992999999999995</c:v>
                </c:pt>
                <c:pt idx="1097">
                  <c:v>70.393000000000001</c:v>
                </c:pt>
                <c:pt idx="1098">
                  <c:v>69.784000000000006</c:v>
                </c:pt>
                <c:pt idx="1099">
                  <c:v>69.186999999999998</c:v>
                </c:pt>
                <c:pt idx="1100">
                  <c:v>68.608000000000004</c:v>
                </c:pt>
                <c:pt idx="1101">
                  <c:v>68.028000000000006</c:v>
                </c:pt>
                <c:pt idx="1102">
                  <c:v>67.444999999999993</c:v>
                </c:pt>
                <c:pt idx="1103">
                  <c:v>66.873999999999995</c:v>
                </c:pt>
                <c:pt idx="1104">
                  <c:v>66.307000000000002</c:v>
                </c:pt>
                <c:pt idx="1105">
                  <c:v>65.760000000000005</c:v>
                </c:pt>
                <c:pt idx="1106">
                  <c:v>65.218000000000004</c:v>
                </c:pt>
                <c:pt idx="1107">
                  <c:v>64.668000000000006</c:v>
                </c:pt>
                <c:pt idx="1108">
                  <c:v>64.129000000000005</c:v>
                </c:pt>
                <c:pt idx="1109">
                  <c:v>63.587000000000003</c:v>
                </c:pt>
                <c:pt idx="1110">
                  <c:v>63.061</c:v>
                </c:pt>
                <c:pt idx="1111">
                  <c:v>62.555999999999997</c:v>
                </c:pt>
                <c:pt idx="1112">
                  <c:v>62.061</c:v>
                </c:pt>
                <c:pt idx="1113">
                  <c:v>61.561999999999998</c:v>
                </c:pt>
                <c:pt idx="1114">
                  <c:v>61.057000000000002</c:v>
                </c:pt>
                <c:pt idx="1115">
                  <c:v>60.561</c:v>
                </c:pt>
                <c:pt idx="1116">
                  <c:v>60.064999999999998</c:v>
                </c:pt>
                <c:pt idx="1117">
                  <c:v>59.567999999999998</c:v>
                </c:pt>
                <c:pt idx="1118">
                  <c:v>59.073999999999998</c:v>
                </c:pt>
                <c:pt idx="1119">
                  <c:v>58.579000000000001</c:v>
                </c:pt>
                <c:pt idx="1120">
                  <c:v>58.082000000000001</c:v>
                </c:pt>
                <c:pt idx="1121">
                  <c:v>57.594000000000001</c:v>
                </c:pt>
                <c:pt idx="1122">
                  <c:v>57.091000000000001</c:v>
                </c:pt>
                <c:pt idx="1123">
                  <c:v>56.58</c:v>
                </c:pt>
                <c:pt idx="1124">
                  <c:v>56.067999999999998</c:v>
                </c:pt>
                <c:pt idx="1125">
                  <c:v>55.554000000000002</c:v>
                </c:pt>
                <c:pt idx="1126">
                  <c:v>55.033000000000001</c:v>
                </c:pt>
                <c:pt idx="1127">
                  <c:v>54.503</c:v>
                </c:pt>
                <c:pt idx="1128">
                  <c:v>53.976999999999997</c:v>
                </c:pt>
                <c:pt idx="1129">
                  <c:v>53.451999999999998</c:v>
                </c:pt>
                <c:pt idx="1130">
                  <c:v>52.93</c:v>
                </c:pt>
                <c:pt idx="1131">
                  <c:v>52.390999999999998</c:v>
                </c:pt>
                <c:pt idx="1132">
                  <c:v>51.841999999999999</c:v>
                </c:pt>
                <c:pt idx="1133">
                  <c:v>51.293999999999997</c:v>
                </c:pt>
                <c:pt idx="1134">
                  <c:v>50.746000000000002</c:v>
                </c:pt>
                <c:pt idx="1135">
                  <c:v>50.180999999999997</c:v>
                </c:pt>
                <c:pt idx="1136">
                  <c:v>49.607999999999997</c:v>
                </c:pt>
                <c:pt idx="1137">
                  <c:v>49.039000000000001</c:v>
                </c:pt>
                <c:pt idx="1138">
                  <c:v>48.462000000000003</c:v>
                </c:pt>
                <c:pt idx="1139">
                  <c:v>47.88</c:v>
                </c:pt>
                <c:pt idx="1140">
                  <c:v>47.308</c:v>
                </c:pt>
                <c:pt idx="1141">
                  <c:v>46.741999999999997</c:v>
                </c:pt>
                <c:pt idx="1142">
                  <c:v>46.155000000000001</c:v>
                </c:pt>
                <c:pt idx="1143">
                  <c:v>45.564999999999998</c:v>
                </c:pt>
                <c:pt idx="1144">
                  <c:v>44.982999999999997</c:v>
                </c:pt>
                <c:pt idx="1145">
                  <c:v>44.384999999999998</c:v>
                </c:pt>
                <c:pt idx="1146">
                  <c:v>43.79</c:v>
                </c:pt>
                <c:pt idx="1147">
                  <c:v>43.203000000000003</c:v>
                </c:pt>
                <c:pt idx="1148">
                  <c:v>42.613</c:v>
                </c:pt>
                <c:pt idx="1149">
                  <c:v>42.02</c:v>
                </c:pt>
                <c:pt idx="1150">
                  <c:v>41.423000000000002</c:v>
                </c:pt>
                <c:pt idx="1151">
                  <c:v>40.829000000000001</c:v>
                </c:pt>
                <c:pt idx="1152">
                  <c:v>40.238</c:v>
                </c:pt>
                <c:pt idx="1153">
                  <c:v>39.642000000000003</c:v>
                </c:pt>
                <c:pt idx="1154">
                  <c:v>39.052</c:v>
                </c:pt>
                <c:pt idx="1155">
                  <c:v>38.466000000000001</c:v>
                </c:pt>
                <c:pt idx="1156">
                  <c:v>37.884999999999998</c:v>
                </c:pt>
                <c:pt idx="1157">
                  <c:v>37.301000000000002</c:v>
                </c:pt>
                <c:pt idx="1158">
                  <c:v>36.720999999999997</c:v>
                </c:pt>
                <c:pt idx="1159">
                  <c:v>36.143000000000001</c:v>
                </c:pt>
                <c:pt idx="1160">
                  <c:v>35.549999999999997</c:v>
                </c:pt>
                <c:pt idx="1161">
                  <c:v>34.973999999999997</c:v>
                </c:pt>
                <c:pt idx="1162">
                  <c:v>34.398000000000003</c:v>
                </c:pt>
                <c:pt idx="1163">
                  <c:v>33.822000000000003</c:v>
                </c:pt>
                <c:pt idx="1164">
                  <c:v>33.258000000000003</c:v>
                </c:pt>
                <c:pt idx="1165">
                  <c:v>32.701999999999998</c:v>
                </c:pt>
                <c:pt idx="1166">
                  <c:v>32.151000000000003</c:v>
                </c:pt>
                <c:pt idx="1167">
                  <c:v>31.594000000000001</c:v>
                </c:pt>
                <c:pt idx="1168">
                  <c:v>31.021000000000001</c:v>
                </c:pt>
                <c:pt idx="1169">
                  <c:v>30.45</c:v>
                </c:pt>
                <c:pt idx="1170">
                  <c:v>29.885000000000002</c:v>
                </c:pt>
                <c:pt idx="1171">
                  <c:v>29.317</c:v>
                </c:pt>
                <c:pt idx="1172">
                  <c:v>28.773</c:v>
                </c:pt>
                <c:pt idx="1173">
                  <c:v>28.248999999999999</c:v>
                </c:pt>
                <c:pt idx="1174">
                  <c:v>27.713999999999999</c:v>
                </c:pt>
                <c:pt idx="1175">
                  <c:v>27.184999999999999</c:v>
                </c:pt>
                <c:pt idx="1176">
                  <c:v>26.677</c:v>
                </c:pt>
                <c:pt idx="1177">
                  <c:v>26.170999999999999</c:v>
                </c:pt>
                <c:pt idx="1178">
                  <c:v>25.658000000000001</c:v>
                </c:pt>
                <c:pt idx="1179">
                  <c:v>25.154</c:v>
                </c:pt>
                <c:pt idx="1180">
                  <c:v>24.655999999999999</c:v>
                </c:pt>
                <c:pt idx="1181">
                  <c:v>24.152999999999999</c:v>
                </c:pt>
                <c:pt idx="1182">
                  <c:v>23.667000000000002</c:v>
                </c:pt>
                <c:pt idx="1183">
                  <c:v>23.201000000000001</c:v>
                </c:pt>
                <c:pt idx="1184">
                  <c:v>22.742999999999999</c:v>
                </c:pt>
                <c:pt idx="1185">
                  <c:v>22.289000000000001</c:v>
                </c:pt>
                <c:pt idx="1186">
                  <c:v>21.844999999999999</c:v>
                </c:pt>
                <c:pt idx="1187">
                  <c:v>21.408000000000001</c:v>
                </c:pt>
                <c:pt idx="1188">
                  <c:v>20.977</c:v>
                </c:pt>
                <c:pt idx="1189">
                  <c:v>20.548999999999999</c:v>
                </c:pt>
                <c:pt idx="1190">
                  <c:v>20.132000000000001</c:v>
                </c:pt>
                <c:pt idx="1191">
                  <c:v>19.724</c:v>
                </c:pt>
                <c:pt idx="1192">
                  <c:v>19.326000000000001</c:v>
                </c:pt>
                <c:pt idx="1193">
                  <c:v>18.931000000000001</c:v>
                </c:pt>
                <c:pt idx="1194">
                  <c:v>18.539000000000001</c:v>
                </c:pt>
                <c:pt idx="1195">
                  <c:v>18.148</c:v>
                </c:pt>
                <c:pt idx="1196">
                  <c:v>17.75</c:v>
                </c:pt>
                <c:pt idx="1197">
                  <c:v>17.355</c:v>
                </c:pt>
                <c:pt idx="1198">
                  <c:v>16.975999999999999</c:v>
                </c:pt>
                <c:pt idx="1199">
                  <c:v>16.591000000000001</c:v>
                </c:pt>
                <c:pt idx="1200">
                  <c:v>16.209</c:v>
                </c:pt>
                <c:pt idx="1201">
                  <c:v>15.837</c:v>
                </c:pt>
                <c:pt idx="1202">
                  <c:v>15.455</c:v>
                </c:pt>
                <c:pt idx="1203">
                  <c:v>15.079000000000001</c:v>
                </c:pt>
                <c:pt idx="1204">
                  <c:v>14.708</c:v>
                </c:pt>
                <c:pt idx="1205">
                  <c:v>14.337</c:v>
                </c:pt>
                <c:pt idx="1206">
                  <c:v>13.978999999999999</c:v>
                </c:pt>
                <c:pt idx="1207">
                  <c:v>13.613</c:v>
                </c:pt>
                <c:pt idx="1208">
                  <c:v>13.252000000000001</c:v>
                </c:pt>
                <c:pt idx="1209">
                  <c:v>12.909000000000001</c:v>
                </c:pt>
                <c:pt idx="1210">
                  <c:v>12.561999999999999</c:v>
                </c:pt>
                <c:pt idx="1211">
                  <c:v>12.208</c:v>
                </c:pt>
                <c:pt idx="1212">
                  <c:v>11.861000000000001</c:v>
                </c:pt>
                <c:pt idx="1213">
                  <c:v>11.521000000000001</c:v>
                </c:pt>
                <c:pt idx="1214">
                  <c:v>11.192</c:v>
                </c:pt>
                <c:pt idx="1215">
                  <c:v>10.866</c:v>
                </c:pt>
                <c:pt idx="1216">
                  <c:v>10.538</c:v>
                </c:pt>
                <c:pt idx="1217">
                  <c:v>10.212</c:v>
                </c:pt>
                <c:pt idx="1218">
                  <c:v>9.8801000000000005</c:v>
                </c:pt>
                <c:pt idx="1219">
                  <c:v>9.5406999999999993</c:v>
                </c:pt>
                <c:pt idx="1220">
                  <c:v>9.2102000000000004</c:v>
                </c:pt>
                <c:pt idx="1221">
                  <c:v>8.9042999999999992</c:v>
                </c:pt>
                <c:pt idx="1222">
                  <c:v>8.6112000000000002</c:v>
                </c:pt>
                <c:pt idx="1223">
                  <c:v>8.3080999999999996</c:v>
                </c:pt>
                <c:pt idx="1224">
                  <c:v>8.0050000000000008</c:v>
                </c:pt>
                <c:pt idx="1225">
                  <c:v>7.7058</c:v>
                </c:pt>
                <c:pt idx="1226">
                  <c:v>7.4089</c:v>
                </c:pt>
                <c:pt idx="1227">
                  <c:v>7.1162000000000001</c:v>
                </c:pt>
                <c:pt idx="1228">
                  <c:v>6.8255999999999997</c:v>
                </c:pt>
                <c:pt idx="1229">
                  <c:v>6.5358999999999998</c:v>
                </c:pt>
                <c:pt idx="1230">
                  <c:v>6.2500999999999998</c:v>
                </c:pt>
                <c:pt idx="1231">
                  <c:v>5.9743000000000004</c:v>
                </c:pt>
                <c:pt idx="1232">
                  <c:v>5.7126000000000001</c:v>
                </c:pt>
                <c:pt idx="1233">
                  <c:v>5.4558999999999997</c:v>
                </c:pt>
                <c:pt idx="1234">
                  <c:v>5.2039999999999997</c:v>
                </c:pt>
                <c:pt idx="1235">
                  <c:v>4.9566999999999997</c:v>
                </c:pt>
                <c:pt idx="1236">
                  <c:v>4.7290000000000001</c:v>
                </c:pt>
                <c:pt idx="1237">
                  <c:v>4.5090000000000003</c:v>
                </c:pt>
                <c:pt idx="1238">
                  <c:v>4.2916999999999996</c:v>
                </c:pt>
                <c:pt idx="1239">
                  <c:v>4.0793999999999997</c:v>
                </c:pt>
                <c:pt idx="1240">
                  <c:v>3.8694000000000002</c:v>
                </c:pt>
                <c:pt idx="1241">
                  <c:v>3.6650999999999998</c:v>
                </c:pt>
                <c:pt idx="1242">
                  <c:v>3.4702999999999999</c:v>
                </c:pt>
                <c:pt idx="1243">
                  <c:v>3.2774999999999999</c:v>
                </c:pt>
                <c:pt idx="1244">
                  <c:v>3.0781999999999998</c:v>
                </c:pt>
                <c:pt idx="1245">
                  <c:v>2.8927</c:v>
                </c:pt>
                <c:pt idx="1246">
                  <c:v>2.7176999999999998</c:v>
                </c:pt>
                <c:pt idx="1247">
                  <c:v>2.5457999999999998</c:v>
                </c:pt>
                <c:pt idx="1248">
                  <c:v>2.3826999999999998</c:v>
                </c:pt>
                <c:pt idx="1249">
                  <c:v>2.2284000000000002</c:v>
                </c:pt>
                <c:pt idx="1250">
                  <c:v>2.0741999999999998</c:v>
                </c:pt>
                <c:pt idx="1251">
                  <c:v>1.9367000000000001</c:v>
                </c:pt>
                <c:pt idx="1252">
                  <c:v>1.8170999999999999</c:v>
                </c:pt>
                <c:pt idx="1253">
                  <c:v>1.6957</c:v>
                </c:pt>
                <c:pt idx="1254">
                  <c:v>1.5694999999999999</c:v>
                </c:pt>
                <c:pt idx="1255">
                  <c:v>1.4354</c:v>
                </c:pt>
                <c:pt idx="1256">
                  <c:v>1.3033999999999999</c:v>
                </c:pt>
                <c:pt idx="1257">
                  <c:v>1.1756</c:v>
                </c:pt>
                <c:pt idx="1258">
                  <c:v>1.0691999999999999</c:v>
                </c:pt>
                <c:pt idx="1259">
                  <c:v>0.97316999999999998</c:v>
                </c:pt>
                <c:pt idx="1260">
                  <c:v>0.89402000000000004</c:v>
                </c:pt>
                <c:pt idx="1261">
                  <c:v>0.83270999999999995</c:v>
                </c:pt>
                <c:pt idx="1262">
                  <c:v>0.78476999999999997</c:v>
                </c:pt>
                <c:pt idx="1263">
                  <c:v>0.74424999999999997</c:v>
                </c:pt>
                <c:pt idx="1264">
                  <c:v>0.71962000000000004</c:v>
                </c:pt>
                <c:pt idx="1265">
                  <c:v>0.70809</c:v>
                </c:pt>
                <c:pt idx="1266">
                  <c:v>0.70809</c:v>
                </c:pt>
                <c:pt idx="1267">
                  <c:v>0.72206999999999999</c:v>
                </c:pt>
                <c:pt idx="1268">
                  <c:v>0.75063000000000002</c:v>
                </c:pt>
                <c:pt idx="1269">
                  <c:v>0.79291</c:v>
                </c:pt>
                <c:pt idx="1270">
                  <c:v>0.83974000000000004</c:v>
                </c:pt>
                <c:pt idx="1271">
                  <c:v>0.89241000000000004</c:v>
                </c:pt>
                <c:pt idx="1272">
                  <c:v>0.95914999999999995</c:v>
                </c:pt>
                <c:pt idx="1273">
                  <c:v>1.0347999999999999</c:v>
                </c:pt>
                <c:pt idx="1274">
                  <c:v>1.1175999999999999</c:v>
                </c:pt>
                <c:pt idx="1275">
                  <c:v>1.2110000000000001</c:v>
                </c:pt>
                <c:pt idx="1276">
                  <c:v>1.3077000000000001</c:v>
                </c:pt>
                <c:pt idx="1277">
                  <c:v>1.4141999999999999</c:v>
                </c:pt>
                <c:pt idx="1278">
                  <c:v>1.5247999999999999</c:v>
                </c:pt>
                <c:pt idx="1279">
                  <c:v>1.6383000000000001</c:v>
                </c:pt>
                <c:pt idx="1280">
                  <c:v>1.7528999999999999</c:v>
                </c:pt>
                <c:pt idx="1281">
                  <c:v>1.8673999999999999</c:v>
                </c:pt>
                <c:pt idx="1282">
                  <c:v>1.9819</c:v>
                </c:pt>
                <c:pt idx="1283">
                  <c:v>2.0952000000000002</c:v>
                </c:pt>
                <c:pt idx="1284">
                  <c:v>2.2092999999999998</c:v>
                </c:pt>
                <c:pt idx="1285">
                  <c:v>2.3228</c:v>
                </c:pt>
                <c:pt idx="1286">
                  <c:v>2.4300000000000002</c:v>
                </c:pt>
                <c:pt idx="1287">
                  <c:v>2.5413999999999999</c:v>
                </c:pt>
                <c:pt idx="1288">
                  <c:v>2.6577999999999999</c:v>
                </c:pt>
                <c:pt idx="1289">
                  <c:v>2.7726000000000002</c:v>
                </c:pt>
                <c:pt idx="1290">
                  <c:v>2.8892000000000002</c:v>
                </c:pt>
                <c:pt idx="1291">
                  <c:v>3.0150000000000001</c:v>
                </c:pt>
                <c:pt idx="1292">
                  <c:v>3.1459999999999999</c:v>
                </c:pt>
                <c:pt idx="1293">
                  <c:v>3.2831000000000001</c:v>
                </c:pt>
                <c:pt idx="1294">
                  <c:v>3.4234</c:v>
                </c:pt>
                <c:pt idx="1295">
                  <c:v>3.5653999999999999</c:v>
                </c:pt>
                <c:pt idx="1296">
                  <c:v>3.7017000000000002</c:v>
                </c:pt>
                <c:pt idx="1297">
                  <c:v>3.8353000000000002</c:v>
                </c:pt>
                <c:pt idx="1298">
                  <c:v>3.9723000000000002</c:v>
                </c:pt>
                <c:pt idx="1299">
                  <c:v>4.1159999999999997</c:v>
                </c:pt>
                <c:pt idx="1300">
                  <c:v>4.2705000000000002</c:v>
                </c:pt>
                <c:pt idx="1301">
                  <c:v>4.4261999999999997</c:v>
                </c:pt>
                <c:pt idx="1302">
                  <c:v>4.5810000000000004</c:v>
                </c:pt>
                <c:pt idx="1303">
                  <c:v>4.7298</c:v>
                </c:pt>
                <c:pt idx="1304">
                  <c:v>4.8666</c:v>
                </c:pt>
                <c:pt idx="1305">
                  <c:v>5.0048000000000004</c:v>
                </c:pt>
                <c:pt idx="1306">
                  <c:v>5.1429</c:v>
                </c:pt>
                <c:pt idx="1307">
                  <c:v>5.2725999999999997</c:v>
                </c:pt>
                <c:pt idx="1308">
                  <c:v>5.4032</c:v>
                </c:pt>
                <c:pt idx="1309">
                  <c:v>5.5316000000000001</c:v>
                </c:pt>
                <c:pt idx="1310">
                  <c:v>5.6517999999999997</c:v>
                </c:pt>
                <c:pt idx="1311">
                  <c:v>5.7732999999999999</c:v>
                </c:pt>
                <c:pt idx="1312">
                  <c:v>5.8968999999999996</c:v>
                </c:pt>
                <c:pt idx="1313">
                  <c:v>6.02</c:v>
                </c:pt>
                <c:pt idx="1314">
                  <c:v>6.1432000000000002</c:v>
                </c:pt>
                <c:pt idx="1315">
                  <c:v>6.2752999999999997</c:v>
                </c:pt>
                <c:pt idx="1316">
                  <c:v>6.4116</c:v>
                </c:pt>
                <c:pt idx="1317">
                  <c:v>6.5448000000000004</c:v>
                </c:pt>
                <c:pt idx="1318">
                  <c:v>6.6848999999999998</c:v>
                </c:pt>
                <c:pt idx="1319">
                  <c:v>6.8301999999999996</c:v>
                </c:pt>
                <c:pt idx="1320">
                  <c:v>6.9820000000000002</c:v>
                </c:pt>
                <c:pt idx="1321">
                  <c:v>7.1365999999999996</c:v>
                </c:pt>
                <c:pt idx="1322">
                  <c:v>7.2977999999999996</c:v>
                </c:pt>
                <c:pt idx="1323">
                  <c:v>7.4614000000000003</c:v>
                </c:pt>
                <c:pt idx="1324">
                  <c:v>7.6220999999999997</c:v>
                </c:pt>
                <c:pt idx="1325">
                  <c:v>7.7900999999999998</c:v>
                </c:pt>
                <c:pt idx="1326">
                  <c:v>7.9809000000000001</c:v>
                </c:pt>
                <c:pt idx="1327">
                  <c:v>8.1915999999999993</c:v>
                </c:pt>
                <c:pt idx="1328">
                  <c:v>8.4136000000000006</c:v>
                </c:pt>
                <c:pt idx="1329">
                  <c:v>8.6350999999999996</c:v>
                </c:pt>
                <c:pt idx="1330">
                  <c:v>8.8607999999999993</c:v>
                </c:pt>
                <c:pt idx="1331">
                  <c:v>9.0846999999999998</c:v>
                </c:pt>
                <c:pt idx="1332">
                  <c:v>9.3186999999999998</c:v>
                </c:pt>
                <c:pt idx="1333">
                  <c:v>9.5633999999999997</c:v>
                </c:pt>
                <c:pt idx="1334">
                  <c:v>9.8007000000000009</c:v>
                </c:pt>
                <c:pt idx="1335">
                  <c:v>10.038</c:v>
                </c:pt>
                <c:pt idx="1336">
                  <c:v>10.284000000000001</c:v>
                </c:pt>
                <c:pt idx="1337">
                  <c:v>10.534000000000001</c:v>
                </c:pt>
                <c:pt idx="1338">
                  <c:v>10.782</c:v>
                </c:pt>
                <c:pt idx="1339">
                  <c:v>11.026999999999999</c:v>
                </c:pt>
                <c:pt idx="1340">
                  <c:v>11.27</c:v>
                </c:pt>
                <c:pt idx="1341">
                  <c:v>11.5</c:v>
                </c:pt>
                <c:pt idx="1342">
                  <c:v>11.717000000000001</c:v>
                </c:pt>
                <c:pt idx="1343">
                  <c:v>11.928000000000001</c:v>
                </c:pt>
                <c:pt idx="1344">
                  <c:v>12.13</c:v>
                </c:pt>
                <c:pt idx="1345">
                  <c:v>12.305</c:v>
                </c:pt>
                <c:pt idx="1346">
                  <c:v>12.459</c:v>
                </c:pt>
                <c:pt idx="1347">
                  <c:v>12.61</c:v>
                </c:pt>
                <c:pt idx="1348">
                  <c:v>12.753</c:v>
                </c:pt>
                <c:pt idx="1349">
                  <c:v>12.888999999999999</c:v>
                </c:pt>
                <c:pt idx="1350">
                  <c:v>13.013</c:v>
                </c:pt>
                <c:pt idx="1351">
                  <c:v>13.121</c:v>
                </c:pt>
                <c:pt idx="1352">
                  <c:v>13.218</c:v>
                </c:pt>
                <c:pt idx="1353">
                  <c:v>13.305</c:v>
                </c:pt>
                <c:pt idx="1354">
                  <c:v>13.372</c:v>
                </c:pt>
                <c:pt idx="1355">
                  <c:v>13.417999999999999</c:v>
                </c:pt>
                <c:pt idx="1356">
                  <c:v>13.451000000000001</c:v>
                </c:pt>
                <c:pt idx="1357">
                  <c:v>13.459</c:v>
                </c:pt>
                <c:pt idx="1358">
                  <c:v>13.449</c:v>
                </c:pt>
                <c:pt idx="1359">
                  <c:v>13.425000000000001</c:v>
                </c:pt>
                <c:pt idx="1360">
                  <c:v>13.394</c:v>
                </c:pt>
                <c:pt idx="1361">
                  <c:v>13.361000000000001</c:v>
                </c:pt>
                <c:pt idx="1362">
                  <c:v>13.313000000000001</c:v>
                </c:pt>
                <c:pt idx="1363">
                  <c:v>13.252000000000001</c:v>
                </c:pt>
                <c:pt idx="1364">
                  <c:v>13.198</c:v>
                </c:pt>
                <c:pt idx="1365">
                  <c:v>13.15</c:v>
                </c:pt>
                <c:pt idx="1366">
                  <c:v>13.089</c:v>
                </c:pt>
                <c:pt idx="1367">
                  <c:v>13.022</c:v>
                </c:pt>
                <c:pt idx="1368">
                  <c:v>12.951000000000001</c:v>
                </c:pt>
                <c:pt idx="1369">
                  <c:v>12.877000000000001</c:v>
                </c:pt>
                <c:pt idx="1370">
                  <c:v>12.795</c:v>
                </c:pt>
                <c:pt idx="1371">
                  <c:v>12.708</c:v>
                </c:pt>
                <c:pt idx="1372">
                  <c:v>12.616</c:v>
                </c:pt>
                <c:pt idx="1373">
                  <c:v>12.526</c:v>
                </c:pt>
                <c:pt idx="1374">
                  <c:v>12.438000000000001</c:v>
                </c:pt>
                <c:pt idx="1375">
                  <c:v>12.362</c:v>
                </c:pt>
                <c:pt idx="1376">
                  <c:v>12.289</c:v>
                </c:pt>
                <c:pt idx="1377">
                  <c:v>12.218999999999999</c:v>
                </c:pt>
                <c:pt idx="1378">
                  <c:v>12.161</c:v>
                </c:pt>
                <c:pt idx="1379">
                  <c:v>12.111000000000001</c:v>
                </c:pt>
                <c:pt idx="1380">
                  <c:v>12.071</c:v>
                </c:pt>
                <c:pt idx="1381">
                  <c:v>12.044</c:v>
                </c:pt>
                <c:pt idx="1382">
                  <c:v>12.031000000000001</c:v>
                </c:pt>
                <c:pt idx="1383">
                  <c:v>12.032999999999999</c:v>
                </c:pt>
                <c:pt idx="1384">
                  <c:v>12.044</c:v>
                </c:pt>
                <c:pt idx="1385">
                  <c:v>12.066000000000001</c:v>
                </c:pt>
                <c:pt idx="1386">
                  <c:v>12.1</c:v>
                </c:pt>
                <c:pt idx="1387">
                  <c:v>12.144</c:v>
                </c:pt>
                <c:pt idx="1388">
                  <c:v>12.2</c:v>
                </c:pt>
                <c:pt idx="1389">
                  <c:v>12.257999999999999</c:v>
                </c:pt>
                <c:pt idx="1390">
                  <c:v>12.332000000000001</c:v>
                </c:pt>
                <c:pt idx="1391">
                  <c:v>12.411</c:v>
                </c:pt>
                <c:pt idx="1392">
                  <c:v>12.494999999999999</c:v>
                </c:pt>
                <c:pt idx="1393">
                  <c:v>12.582000000000001</c:v>
                </c:pt>
                <c:pt idx="1394">
                  <c:v>12.666</c:v>
                </c:pt>
                <c:pt idx="1395">
                  <c:v>12.766</c:v>
                </c:pt>
                <c:pt idx="1396">
                  <c:v>12.867000000000001</c:v>
                </c:pt>
                <c:pt idx="1397">
                  <c:v>12.965</c:v>
                </c:pt>
                <c:pt idx="1398">
                  <c:v>13.061</c:v>
                </c:pt>
                <c:pt idx="1399">
                  <c:v>13.145</c:v>
                </c:pt>
                <c:pt idx="1400">
                  <c:v>13.204000000000001</c:v>
                </c:pt>
                <c:pt idx="1401">
                  <c:v>13.233000000000001</c:v>
                </c:pt>
                <c:pt idx="1402">
                  <c:v>13.224</c:v>
                </c:pt>
                <c:pt idx="1403">
                  <c:v>13.183</c:v>
                </c:pt>
                <c:pt idx="1404">
                  <c:v>13.122</c:v>
                </c:pt>
                <c:pt idx="1405">
                  <c:v>13.05</c:v>
                </c:pt>
                <c:pt idx="1406">
                  <c:v>12.965999999999999</c:v>
                </c:pt>
                <c:pt idx="1407">
                  <c:v>12.867000000000001</c:v>
                </c:pt>
                <c:pt idx="1408">
                  <c:v>12.763999999999999</c:v>
                </c:pt>
                <c:pt idx="1409">
                  <c:v>12.661</c:v>
                </c:pt>
                <c:pt idx="1410">
                  <c:v>12.554</c:v>
                </c:pt>
                <c:pt idx="1411">
                  <c:v>12.446999999999999</c:v>
                </c:pt>
                <c:pt idx="1412">
                  <c:v>12.342000000000001</c:v>
                </c:pt>
                <c:pt idx="1413">
                  <c:v>12.231999999999999</c:v>
                </c:pt>
                <c:pt idx="1414">
                  <c:v>12.122</c:v>
                </c:pt>
                <c:pt idx="1415">
                  <c:v>12.015000000000001</c:v>
                </c:pt>
                <c:pt idx="1416">
                  <c:v>11.916</c:v>
                </c:pt>
                <c:pt idx="1417">
                  <c:v>11.84</c:v>
                </c:pt>
                <c:pt idx="1418">
                  <c:v>11.785</c:v>
                </c:pt>
                <c:pt idx="1419">
                  <c:v>11.752000000000001</c:v>
                </c:pt>
                <c:pt idx="1420">
                  <c:v>11.750999999999999</c:v>
                </c:pt>
                <c:pt idx="1421">
                  <c:v>11.787000000000001</c:v>
                </c:pt>
                <c:pt idx="1422">
                  <c:v>11.861000000000001</c:v>
                </c:pt>
                <c:pt idx="1423">
                  <c:v>11.95</c:v>
                </c:pt>
                <c:pt idx="1424">
                  <c:v>12.047000000000001</c:v>
                </c:pt>
                <c:pt idx="1425">
                  <c:v>12.164999999999999</c:v>
                </c:pt>
                <c:pt idx="1426">
                  <c:v>12.286</c:v>
                </c:pt>
                <c:pt idx="1427">
                  <c:v>12.398</c:v>
                </c:pt>
                <c:pt idx="1428">
                  <c:v>12.506</c:v>
                </c:pt>
                <c:pt idx="1429">
                  <c:v>12.61</c:v>
                </c:pt>
                <c:pt idx="1430">
                  <c:v>12.724</c:v>
                </c:pt>
                <c:pt idx="1431">
                  <c:v>12.853</c:v>
                </c:pt>
                <c:pt idx="1432">
                  <c:v>12.996</c:v>
                </c:pt>
                <c:pt idx="1433">
                  <c:v>13.151999999999999</c:v>
                </c:pt>
                <c:pt idx="1434">
                  <c:v>13.318</c:v>
                </c:pt>
                <c:pt idx="1435">
                  <c:v>13.481</c:v>
                </c:pt>
                <c:pt idx="1436">
                  <c:v>13.635</c:v>
                </c:pt>
                <c:pt idx="1437">
                  <c:v>13.781000000000001</c:v>
                </c:pt>
                <c:pt idx="1438">
                  <c:v>13.929</c:v>
                </c:pt>
                <c:pt idx="1439">
                  <c:v>14.079000000000001</c:v>
                </c:pt>
                <c:pt idx="1440">
                  <c:v>14.222</c:v>
                </c:pt>
                <c:pt idx="1441">
                  <c:v>14.363</c:v>
                </c:pt>
                <c:pt idx="1442">
                  <c:v>14.504</c:v>
                </c:pt>
                <c:pt idx="1443">
                  <c:v>14.635999999999999</c:v>
                </c:pt>
                <c:pt idx="1444">
                  <c:v>14.755000000000001</c:v>
                </c:pt>
                <c:pt idx="1445">
                  <c:v>14.863</c:v>
                </c:pt>
                <c:pt idx="1446">
                  <c:v>14.962999999999999</c:v>
                </c:pt>
                <c:pt idx="1447">
                  <c:v>15.053000000000001</c:v>
                </c:pt>
                <c:pt idx="1448">
                  <c:v>15.134</c:v>
                </c:pt>
                <c:pt idx="1449">
                  <c:v>15.2</c:v>
                </c:pt>
                <c:pt idx="1450">
                  <c:v>15.265000000000001</c:v>
                </c:pt>
                <c:pt idx="1451">
                  <c:v>15.331</c:v>
                </c:pt>
                <c:pt idx="1452">
                  <c:v>15.388999999999999</c:v>
                </c:pt>
                <c:pt idx="1453">
                  <c:v>15.445</c:v>
                </c:pt>
                <c:pt idx="1454">
                  <c:v>15.497</c:v>
                </c:pt>
                <c:pt idx="1455">
                  <c:v>15.542</c:v>
                </c:pt>
                <c:pt idx="1456">
                  <c:v>15.576000000000001</c:v>
                </c:pt>
                <c:pt idx="1457">
                  <c:v>15.606999999999999</c:v>
                </c:pt>
                <c:pt idx="1458">
                  <c:v>15.627000000000001</c:v>
                </c:pt>
                <c:pt idx="1459">
                  <c:v>15.637</c:v>
                </c:pt>
                <c:pt idx="1460">
                  <c:v>15.632999999999999</c:v>
                </c:pt>
                <c:pt idx="1461">
                  <c:v>15.619</c:v>
                </c:pt>
                <c:pt idx="1462">
                  <c:v>15.597</c:v>
                </c:pt>
                <c:pt idx="1463">
                  <c:v>15.574999999999999</c:v>
                </c:pt>
                <c:pt idx="1464">
                  <c:v>15.553000000000001</c:v>
                </c:pt>
                <c:pt idx="1465">
                  <c:v>15.53</c:v>
                </c:pt>
                <c:pt idx="1466">
                  <c:v>15.506</c:v>
                </c:pt>
                <c:pt idx="1467">
                  <c:v>15.481999999999999</c:v>
                </c:pt>
                <c:pt idx="1468">
                  <c:v>15.468999999999999</c:v>
                </c:pt>
                <c:pt idx="1469">
                  <c:v>15.46</c:v>
                </c:pt>
                <c:pt idx="1470">
                  <c:v>15.449</c:v>
                </c:pt>
                <c:pt idx="1471">
                  <c:v>15.445</c:v>
                </c:pt>
                <c:pt idx="1472">
                  <c:v>15.445</c:v>
                </c:pt>
                <c:pt idx="1473">
                  <c:v>15.442</c:v>
                </c:pt>
                <c:pt idx="1474">
                  <c:v>15.425000000000001</c:v>
                </c:pt>
                <c:pt idx="1475">
                  <c:v>15.397</c:v>
                </c:pt>
                <c:pt idx="1476">
                  <c:v>15.371</c:v>
                </c:pt>
                <c:pt idx="1477">
                  <c:v>15.348000000000001</c:v>
                </c:pt>
                <c:pt idx="1478">
                  <c:v>15.324999999999999</c:v>
                </c:pt>
                <c:pt idx="1479">
                  <c:v>15.308</c:v>
                </c:pt>
                <c:pt idx="1480">
                  <c:v>15.295</c:v>
                </c:pt>
                <c:pt idx="1481">
                  <c:v>15.281000000000001</c:v>
                </c:pt>
                <c:pt idx="1482">
                  <c:v>15.265000000000001</c:v>
                </c:pt>
                <c:pt idx="1483">
                  <c:v>15.250999999999999</c:v>
                </c:pt>
                <c:pt idx="1484">
                  <c:v>15.234</c:v>
                </c:pt>
                <c:pt idx="1485">
                  <c:v>15.218999999999999</c:v>
                </c:pt>
                <c:pt idx="1486">
                  <c:v>15.202999999999999</c:v>
                </c:pt>
                <c:pt idx="1487">
                  <c:v>15.180999999999999</c:v>
                </c:pt>
                <c:pt idx="1488">
                  <c:v>15.156000000000001</c:v>
                </c:pt>
                <c:pt idx="1489">
                  <c:v>15.122</c:v>
                </c:pt>
                <c:pt idx="1490">
                  <c:v>15.074999999999999</c:v>
                </c:pt>
                <c:pt idx="1491">
                  <c:v>15.022</c:v>
                </c:pt>
                <c:pt idx="1492">
                  <c:v>14.959</c:v>
                </c:pt>
                <c:pt idx="1493">
                  <c:v>14.896000000000001</c:v>
                </c:pt>
                <c:pt idx="1494">
                  <c:v>14.821999999999999</c:v>
                </c:pt>
                <c:pt idx="1495">
                  <c:v>14.731</c:v>
                </c:pt>
                <c:pt idx="1496">
                  <c:v>14.625999999999999</c:v>
                </c:pt>
                <c:pt idx="1497">
                  <c:v>14.500999999999999</c:v>
                </c:pt>
                <c:pt idx="1498">
                  <c:v>14.362</c:v>
                </c:pt>
                <c:pt idx="1499">
                  <c:v>14.231999999999999</c:v>
                </c:pt>
                <c:pt idx="1500">
                  <c:v>14.117000000000001</c:v>
                </c:pt>
                <c:pt idx="1501">
                  <c:v>14.010999999999999</c:v>
                </c:pt>
                <c:pt idx="1502">
                  <c:v>13.923999999999999</c:v>
                </c:pt>
                <c:pt idx="1503">
                  <c:v>13.845000000000001</c:v>
                </c:pt>
                <c:pt idx="1504">
                  <c:v>13.765000000000001</c:v>
                </c:pt>
                <c:pt idx="1505">
                  <c:v>13.688000000000001</c:v>
                </c:pt>
                <c:pt idx="1506">
                  <c:v>13.602</c:v>
                </c:pt>
                <c:pt idx="1507">
                  <c:v>13.525</c:v>
                </c:pt>
                <c:pt idx="1508">
                  <c:v>13.448</c:v>
                </c:pt>
                <c:pt idx="1509">
                  <c:v>13.375</c:v>
                </c:pt>
                <c:pt idx="1510">
                  <c:v>13.303000000000001</c:v>
                </c:pt>
                <c:pt idx="1511">
                  <c:v>13.236000000000001</c:v>
                </c:pt>
                <c:pt idx="1512">
                  <c:v>13.179</c:v>
                </c:pt>
                <c:pt idx="1513">
                  <c:v>13.128</c:v>
                </c:pt>
                <c:pt idx="1514">
                  <c:v>13.093999999999999</c:v>
                </c:pt>
                <c:pt idx="1515">
                  <c:v>13.074</c:v>
                </c:pt>
                <c:pt idx="1516">
                  <c:v>13.07</c:v>
                </c:pt>
                <c:pt idx="1517">
                  <c:v>13.08</c:v>
                </c:pt>
                <c:pt idx="1518">
                  <c:v>13.096</c:v>
                </c:pt>
                <c:pt idx="1519">
                  <c:v>13.116</c:v>
                </c:pt>
                <c:pt idx="1520">
                  <c:v>13.13</c:v>
                </c:pt>
                <c:pt idx="1521">
                  <c:v>13.141</c:v>
                </c:pt>
                <c:pt idx="1522">
                  <c:v>13.151999999999999</c:v>
                </c:pt>
                <c:pt idx="1523">
                  <c:v>13.153</c:v>
                </c:pt>
                <c:pt idx="1524">
                  <c:v>13.156000000000001</c:v>
                </c:pt>
                <c:pt idx="1525">
                  <c:v>13.164</c:v>
                </c:pt>
                <c:pt idx="1526">
                  <c:v>13.178000000000001</c:v>
                </c:pt>
                <c:pt idx="1527">
                  <c:v>13.202</c:v>
                </c:pt>
                <c:pt idx="1528">
                  <c:v>13.231999999999999</c:v>
                </c:pt>
                <c:pt idx="1529">
                  <c:v>13.260999999999999</c:v>
                </c:pt>
                <c:pt idx="1530">
                  <c:v>13.294</c:v>
                </c:pt>
                <c:pt idx="1531">
                  <c:v>13.335000000000001</c:v>
                </c:pt>
                <c:pt idx="1532">
                  <c:v>13.38</c:v>
                </c:pt>
                <c:pt idx="1533">
                  <c:v>13.429</c:v>
                </c:pt>
                <c:pt idx="1534">
                  <c:v>13.484</c:v>
                </c:pt>
                <c:pt idx="1535">
                  <c:v>13.536</c:v>
                </c:pt>
                <c:pt idx="1536">
                  <c:v>13.593</c:v>
                </c:pt>
                <c:pt idx="1537">
                  <c:v>13.656000000000001</c:v>
                </c:pt>
                <c:pt idx="1538">
                  <c:v>13.723000000000001</c:v>
                </c:pt>
                <c:pt idx="1539">
                  <c:v>13.798</c:v>
                </c:pt>
                <c:pt idx="1540">
                  <c:v>13.885</c:v>
                </c:pt>
                <c:pt idx="1541">
                  <c:v>13.98</c:v>
                </c:pt>
                <c:pt idx="1542">
                  <c:v>14.077999999999999</c:v>
                </c:pt>
                <c:pt idx="1543">
                  <c:v>14.172000000000001</c:v>
                </c:pt>
                <c:pt idx="1544">
                  <c:v>14.269</c:v>
                </c:pt>
                <c:pt idx="1545">
                  <c:v>14.374000000000001</c:v>
                </c:pt>
                <c:pt idx="1546">
                  <c:v>14.476000000000001</c:v>
                </c:pt>
                <c:pt idx="1547">
                  <c:v>14.583</c:v>
                </c:pt>
                <c:pt idx="1548">
                  <c:v>14.692</c:v>
                </c:pt>
                <c:pt idx="1549">
                  <c:v>14.805999999999999</c:v>
                </c:pt>
                <c:pt idx="1550">
                  <c:v>14.929</c:v>
                </c:pt>
                <c:pt idx="1551">
                  <c:v>15.048999999999999</c:v>
                </c:pt>
                <c:pt idx="1552">
                  <c:v>15.175000000000001</c:v>
                </c:pt>
                <c:pt idx="1553">
                  <c:v>15.304</c:v>
                </c:pt>
                <c:pt idx="1554">
                  <c:v>15.425000000000001</c:v>
                </c:pt>
                <c:pt idx="1555">
                  <c:v>15.545999999999999</c:v>
                </c:pt>
                <c:pt idx="1556">
                  <c:v>15.667999999999999</c:v>
                </c:pt>
                <c:pt idx="1557">
                  <c:v>15.775</c:v>
                </c:pt>
                <c:pt idx="1558">
                  <c:v>15.881</c:v>
                </c:pt>
                <c:pt idx="1559">
                  <c:v>15.984999999999999</c:v>
                </c:pt>
                <c:pt idx="1560">
                  <c:v>16.082000000000001</c:v>
                </c:pt>
                <c:pt idx="1561">
                  <c:v>16.184000000000001</c:v>
                </c:pt>
                <c:pt idx="1562">
                  <c:v>16.289000000000001</c:v>
                </c:pt>
                <c:pt idx="1563">
                  <c:v>16.385999999999999</c:v>
                </c:pt>
                <c:pt idx="1564">
                  <c:v>16.492000000000001</c:v>
                </c:pt>
                <c:pt idx="1565">
                  <c:v>16.596</c:v>
                </c:pt>
                <c:pt idx="1566">
                  <c:v>16.693999999999999</c:v>
                </c:pt>
                <c:pt idx="1567">
                  <c:v>16.792999999999999</c:v>
                </c:pt>
                <c:pt idx="1568">
                  <c:v>16.882999999999999</c:v>
                </c:pt>
                <c:pt idx="1569">
                  <c:v>16.960999999999999</c:v>
                </c:pt>
                <c:pt idx="1570">
                  <c:v>17.036000000000001</c:v>
                </c:pt>
                <c:pt idx="1571">
                  <c:v>17.099</c:v>
                </c:pt>
                <c:pt idx="1572">
                  <c:v>17.151</c:v>
                </c:pt>
                <c:pt idx="1573">
                  <c:v>17.195</c:v>
                </c:pt>
                <c:pt idx="1574">
                  <c:v>17.23</c:v>
                </c:pt>
                <c:pt idx="1575">
                  <c:v>17.260000000000002</c:v>
                </c:pt>
                <c:pt idx="1576">
                  <c:v>17.282</c:v>
                </c:pt>
                <c:pt idx="1577">
                  <c:v>17.303999999999998</c:v>
                </c:pt>
                <c:pt idx="1578">
                  <c:v>17.324000000000002</c:v>
                </c:pt>
                <c:pt idx="1579">
                  <c:v>17.338999999999999</c:v>
                </c:pt>
                <c:pt idx="1580">
                  <c:v>17.347000000000001</c:v>
                </c:pt>
                <c:pt idx="1581">
                  <c:v>17.34</c:v>
                </c:pt>
                <c:pt idx="1582">
                  <c:v>17.324000000000002</c:v>
                </c:pt>
                <c:pt idx="1583">
                  <c:v>17.295000000000002</c:v>
                </c:pt>
                <c:pt idx="1584">
                  <c:v>17.254999999999999</c:v>
                </c:pt>
                <c:pt idx="1585">
                  <c:v>17.213999999999999</c:v>
                </c:pt>
                <c:pt idx="1586">
                  <c:v>17.177</c:v>
                </c:pt>
                <c:pt idx="1587">
                  <c:v>17.138999999999999</c:v>
                </c:pt>
                <c:pt idx="1588">
                  <c:v>17.096</c:v>
                </c:pt>
                <c:pt idx="1589">
                  <c:v>17.052</c:v>
                </c:pt>
                <c:pt idx="1590">
                  <c:v>17.012</c:v>
                </c:pt>
                <c:pt idx="1591">
                  <c:v>16.968</c:v>
                </c:pt>
                <c:pt idx="1592">
                  <c:v>16.925000000000001</c:v>
                </c:pt>
                <c:pt idx="1593">
                  <c:v>16.879000000000001</c:v>
                </c:pt>
                <c:pt idx="1594">
                  <c:v>16.826000000000001</c:v>
                </c:pt>
                <c:pt idx="1595">
                  <c:v>16.766999999999999</c:v>
                </c:pt>
                <c:pt idx="1596">
                  <c:v>16.709</c:v>
                </c:pt>
                <c:pt idx="1597">
                  <c:v>16.657</c:v>
                </c:pt>
                <c:pt idx="1598">
                  <c:v>16.605</c:v>
                </c:pt>
                <c:pt idx="1599">
                  <c:v>16.555</c:v>
                </c:pt>
                <c:pt idx="1600">
                  <c:v>16.510000000000002</c:v>
                </c:pt>
                <c:pt idx="1601">
                  <c:v>16.472999999999999</c:v>
                </c:pt>
                <c:pt idx="1602">
                  <c:v>16.440000000000001</c:v>
                </c:pt>
                <c:pt idx="1603">
                  <c:v>16.405999999999999</c:v>
                </c:pt>
                <c:pt idx="1604">
                  <c:v>16.37</c:v>
                </c:pt>
                <c:pt idx="1605">
                  <c:v>16.321999999999999</c:v>
                </c:pt>
                <c:pt idx="1606">
                  <c:v>16.256</c:v>
                </c:pt>
                <c:pt idx="1607">
                  <c:v>16.178999999999998</c:v>
                </c:pt>
                <c:pt idx="1608">
                  <c:v>16.091999999999999</c:v>
                </c:pt>
                <c:pt idx="1609">
                  <c:v>16.004000000000001</c:v>
                </c:pt>
                <c:pt idx="1610">
                  <c:v>15.907999999999999</c:v>
                </c:pt>
                <c:pt idx="1611">
                  <c:v>15.814</c:v>
                </c:pt>
                <c:pt idx="1612">
                  <c:v>15.718</c:v>
                </c:pt>
                <c:pt idx="1613">
                  <c:v>15.614000000000001</c:v>
                </c:pt>
                <c:pt idx="1614">
                  <c:v>15.497</c:v>
                </c:pt>
                <c:pt idx="1615">
                  <c:v>15.374000000000001</c:v>
                </c:pt>
                <c:pt idx="1616">
                  <c:v>15.244</c:v>
                </c:pt>
                <c:pt idx="1617">
                  <c:v>15.103</c:v>
                </c:pt>
                <c:pt idx="1618">
                  <c:v>14.952999999999999</c:v>
                </c:pt>
                <c:pt idx="1619">
                  <c:v>14.792</c:v>
                </c:pt>
                <c:pt idx="1620">
                  <c:v>14.628</c:v>
                </c:pt>
                <c:pt idx="1621">
                  <c:v>14.464</c:v>
                </c:pt>
                <c:pt idx="1622">
                  <c:v>14.292999999999999</c:v>
                </c:pt>
                <c:pt idx="1623">
                  <c:v>14.113</c:v>
                </c:pt>
                <c:pt idx="1624">
                  <c:v>13.930999999999999</c:v>
                </c:pt>
                <c:pt idx="1625">
                  <c:v>13.75</c:v>
                </c:pt>
                <c:pt idx="1626">
                  <c:v>13.561999999999999</c:v>
                </c:pt>
                <c:pt idx="1627">
                  <c:v>13.359</c:v>
                </c:pt>
                <c:pt idx="1628">
                  <c:v>13.146000000000001</c:v>
                </c:pt>
                <c:pt idx="1629">
                  <c:v>12.925000000000001</c:v>
                </c:pt>
                <c:pt idx="1630">
                  <c:v>12.715</c:v>
                </c:pt>
                <c:pt idx="1631">
                  <c:v>12.507999999999999</c:v>
                </c:pt>
                <c:pt idx="1632">
                  <c:v>12.302</c:v>
                </c:pt>
                <c:pt idx="1633">
                  <c:v>12.09</c:v>
                </c:pt>
                <c:pt idx="1634">
                  <c:v>11.885</c:v>
                </c:pt>
                <c:pt idx="1635">
                  <c:v>11.705</c:v>
                </c:pt>
                <c:pt idx="1636">
                  <c:v>11.544</c:v>
                </c:pt>
                <c:pt idx="1637">
                  <c:v>11.407999999999999</c:v>
                </c:pt>
                <c:pt idx="1638">
                  <c:v>11.292999999999999</c:v>
                </c:pt>
                <c:pt idx="1639">
                  <c:v>11.189</c:v>
                </c:pt>
                <c:pt idx="1640">
                  <c:v>11.086</c:v>
                </c:pt>
                <c:pt idx="1641">
                  <c:v>10.974</c:v>
                </c:pt>
                <c:pt idx="1642">
                  <c:v>10.86</c:v>
                </c:pt>
                <c:pt idx="1643">
                  <c:v>10.753</c:v>
                </c:pt>
                <c:pt idx="1644">
                  <c:v>10.654</c:v>
                </c:pt>
                <c:pt idx="1645">
                  <c:v>10.561</c:v>
                </c:pt>
                <c:pt idx="1646">
                  <c:v>10.481999999999999</c:v>
                </c:pt>
                <c:pt idx="1647">
                  <c:v>10.419</c:v>
                </c:pt>
                <c:pt idx="1648">
                  <c:v>10.366</c:v>
                </c:pt>
                <c:pt idx="1649">
                  <c:v>10.321</c:v>
                </c:pt>
                <c:pt idx="1650">
                  <c:v>10.287000000000001</c:v>
                </c:pt>
                <c:pt idx="1651">
                  <c:v>10.260999999999999</c:v>
                </c:pt>
                <c:pt idx="1652">
                  <c:v>10.228</c:v>
                </c:pt>
                <c:pt idx="1653">
                  <c:v>10.18</c:v>
                </c:pt>
                <c:pt idx="1654">
                  <c:v>10.117000000000001</c:v>
                </c:pt>
                <c:pt idx="1655">
                  <c:v>10.050000000000001</c:v>
                </c:pt>
                <c:pt idx="1656">
                  <c:v>9.9795999999999996</c:v>
                </c:pt>
                <c:pt idx="1657">
                  <c:v>9.9120000000000008</c:v>
                </c:pt>
                <c:pt idx="1658">
                  <c:v>9.8534000000000006</c:v>
                </c:pt>
                <c:pt idx="1659">
                  <c:v>9.8047000000000004</c:v>
                </c:pt>
                <c:pt idx="1660">
                  <c:v>9.7592999999999996</c:v>
                </c:pt>
                <c:pt idx="1661">
                  <c:v>9.7268000000000008</c:v>
                </c:pt>
                <c:pt idx="1662">
                  <c:v>9.7064000000000004</c:v>
                </c:pt>
                <c:pt idx="1663">
                  <c:v>9.6967999999999996</c:v>
                </c:pt>
                <c:pt idx="1664">
                  <c:v>9.7017000000000007</c:v>
                </c:pt>
                <c:pt idx="1665">
                  <c:v>9.7195999999999998</c:v>
                </c:pt>
                <c:pt idx="1666">
                  <c:v>9.7356999999999996</c:v>
                </c:pt>
                <c:pt idx="1667">
                  <c:v>9.7454999999999998</c:v>
                </c:pt>
                <c:pt idx="1668">
                  <c:v>9.7490000000000006</c:v>
                </c:pt>
                <c:pt idx="1669">
                  <c:v>9.7495999999999992</c:v>
                </c:pt>
                <c:pt idx="1670">
                  <c:v>9.7532999999999994</c:v>
                </c:pt>
                <c:pt idx="1671">
                  <c:v>9.7702000000000009</c:v>
                </c:pt>
                <c:pt idx="1672">
                  <c:v>9.8039000000000005</c:v>
                </c:pt>
                <c:pt idx="1673">
                  <c:v>9.8583999999999996</c:v>
                </c:pt>
                <c:pt idx="1674">
                  <c:v>9.9320000000000004</c:v>
                </c:pt>
                <c:pt idx="1675">
                  <c:v>10.015000000000001</c:v>
                </c:pt>
                <c:pt idx="1676">
                  <c:v>10.106999999999999</c:v>
                </c:pt>
                <c:pt idx="1677">
                  <c:v>10.193</c:v>
                </c:pt>
                <c:pt idx="1678">
                  <c:v>10.27</c:v>
                </c:pt>
                <c:pt idx="1679">
                  <c:v>10.347</c:v>
                </c:pt>
                <c:pt idx="1680">
                  <c:v>10.411</c:v>
                </c:pt>
                <c:pt idx="1681">
                  <c:v>10.465999999999999</c:v>
                </c:pt>
                <c:pt idx="1682">
                  <c:v>10.51</c:v>
                </c:pt>
                <c:pt idx="1683">
                  <c:v>10.552</c:v>
                </c:pt>
                <c:pt idx="1684">
                  <c:v>10.589</c:v>
                </c:pt>
                <c:pt idx="1685">
                  <c:v>10.608000000000001</c:v>
                </c:pt>
                <c:pt idx="1686">
                  <c:v>10.614000000000001</c:v>
                </c:pt>
                <c:pt idx="1687">
                  <c:v>10.615</c:v>
                </c:pt>
                <c:pt idx="1688">
                  <c:v>10.617000000000001</c:v>
                </c:pt>
                <c:pt idx="1689">
                  <c:v>10.622999999999999</c:v>
                </c:pt>
                <c:pt idx="1690">
                  <c:v>10.627000000000001</c:v>
                </c:pt>
                <c:pt idx="1691">
                  <c:v>10.628</c:v>
                </c:pt>
                <c:pt idx="1692">
                  <c:v>10.621</c:v>
                </c:pt>
                <c:pt idx="1693">
                  <c:v>10.615</c:v>
                </c:pt>
                <c:pt idx="1694">
                  <c:v>10.608000000000001</c:v>
                </c:pt>
                <c:pt idx="1695">
                  <c:v>10.603999999999999</c:v>
                </c:pt>
                <c:pt idx="1696">
                  <c:v>10.598000000000001</c:v>
                </c:pt>
                <c:pt idx="1697">
                  <c:v>10.590999999999999</c:v>
                </c:pt>
                <c:pt idx="1698">
                  <c:v>10.571999999999999</c:v>
                </c:pt>
                <c:pt idx="1699">
                  <c:v>10.542999999999999</c:v>
                </c:pt>
                <c:pt idx="1700">
                  <c:v>10.494999999999999</c:v>
                </c:pt>
                <c:pt idx="1701">
                  <c:v>10.426</c:v>
                </c:pt>
                <c:pt idx="1702">
                  <c:v>10.352</c:v>
                </c:pt>
                <c:pt idx="1703">
                  <c:v>10.272</c:v>
                </c:pt>
                <c:pt idx="1704">
                  <c:v>10.186</c:v>
                </c:pt>
                <c:pt idx="1705">
                  <c:v>10.109</c:v>
                </c:pt>
                <c:pt idx="1706">
                  <c:v>10.032</c:v>
                </c:pt>
                <c:pt idx="1707">
                  <c:v>9.9528999999999996</c:v>
                </c:pt>
                <c:pt idx="1708">
                  <c:v>9.8762000000000008</c:v>
                </c:pt>
                <c:pt idx="1709">
                  <c:v>9.7959999999999994</c:v>
                </c:pt>
                <c:pt idx="1710">
                  <c:v>9.7136999999999993</c:v>
                </c:pt>
                <c:pt idx="1711">
                  <c:v>9.6393000000000004</c:v>
                </c:pt>
                <c:pt idx="1712">
                  <c:v>9.5642999999999994</c:v>
                </c:pt>
                <c:pt idx="1713">
                  <c:v>9.4863</c:v>
                </c:pt>
                <c:pt idx="1714">
                  <c:v>9.4099000000000004</c:v>
                </c:pt>
                <c:pt idx="1715">
                  <c:v>9.3323999999999998</c:v>
                </c:pt>
                <c:pt idx="1716">
                  <c:v>9.2574000000000005</c:v>
                </c:pt>
                <c:pt idx="1717">
                  <c:v>9.1784999999999997</c:v>
                </c:pt>
                <c:pt idx="1718">
                  <c:v>9.1012000000000004</c:v>
                </c:pt>
                <c:pt idx="1719">
                  <c:v>9.0310000000000006</c:v>
                </c:pt>
                <c:pt idx="1720">
                  <c:v>8.9685000000000006</c:v>
                </c:pt>
                <c:pt idx="1721">
                  <c:v>8.9138999999999999</c:v>
                </c:pt>
                <c:pt idx="1722">
                  <c:v>8.8623999999999992</c:v>
                </c:pt>
                <c:pt idx="1723">
                  <c:v>8.8106000000000009</c:v>
                </c:pt>
                <c:pt idx="1724">
                  <c:v>8.7652999999999999</c:v>
                </c:pt>
                <c:pt idx="1725">
                  <c:v>8.7205999999999992</c:v>
                </c:pt>
                <c:pt idx="1726">
                  <c:v>8.6846999999999994</c:v>
                </c:pt>
                <c:pt idx="1727">
                  <c:v>8.6557999999999993</c:v>
                </c:pt>
                <c:pt idx="1728">
                  <c:v>8.6316000000000006</c:v>
                </c:pt>
                <c:pt idx="1729">
                  <c:v>8.6091999999999995</c:v>
                </c:pt>
                <c:pt idx="1730">
                  <c:v>8.5884</c:v>
                </c:pt>
                <c:pt idx="1731">
                  <c:v>8.5731999999999999</c:v>
                </c:pt>
                <c:pt idx="1732">
                  <c:v>8.5612999999999992</c:v>
                </c:pt>
                <c:pt idx="1733">
                  <c:v>8.5565999999999995</c:v>
                </c:pt>
                <c:pt idx="1734">
                  <c:v>8.5596999999999994</c:v>
                </c:pt>
                <c:pt idx="1735">
                  <c:v>8.5719999999999992</c:v>
                </c:pt>
                <c:pt idx="1736">
                  <c:v>8.5854999999999997</c:v>
                </c:pt>
                <c:pt idx="1737">
                  <c:v>8.6059000000000001</c:v>
                </c:pt>
                <c:pt idx="1738">
                  <c:v>8.6218000000000004</c:v>
                </c:pt>
                <c:pt idx="1739">
                  <c:v>8.6338000000000008</c:v>
                </c:pt>
                <c:pt idx="1740">
                  <c:v>8.6461000000000006</c:v>
                </c:pt>
                <c:pt idx="1741">
                  <c:v>8.6565999999999992</c:v>
                </c:pt>
                <c:pt idx="1742">
                  <c:v>8.6664999999999992</c:v>
                </c:pt>
                <c:pt idx="1743">
                  <c:v>8.6789000000000005</c:v>
                </c:pt>
                <c:pt idx="1744">
                  <c:v>8.6957000000000004</c:v>
                </c:pt>
                <c:pt idx="1745">
                  <c:v>8.7167999999999992</c:v>
                </c:pt>
                <c:pt idx="1746">
                  <c:v>8.7379999999999995</c:v>
                </c:pt>
                <c:pt idx="1747">
                  <c:v>8.7576000000000001</c:v>
                </c:pt>
                <c:pt idx="1748">
                  <c:v>8.7817000000000007</c:v>
                </c:pt>
                <c:pt idx="1749">
                  <c:v>8.8139000000000003</c:v>
                </c:pt>
                <c:pt idx="1750">
                  <c:v>8.8510000000000009</c:v>
                </c:pt>
                <c:pt idx="1751">
                  <c:v>8.8866999999999994</c:v>
                </c:pt>
                <c:pt idx="1752">
                  <c:v>8.9176000000000002</c:v>
                </c:pt>
                <c:pt idx="1753">
                  <c:v>8.9484999999999992</c:v>
                </c:pt>
                <c:pt idx="1754">
                  <c:v>8.9810999999999996</c:v>
                </c:pt>
                <c:pt idx="1755">
                  <c:v>9.0078999999999994</c:v>
                </c:pt>
                <c:pt idx="1756">
                  <c:v>9.0275999999999996</c:v>
                </c:pt>
                <c:pt idx="1757">
                  <c:v>9.0472000000000001</c:v>
                </c:pt>
                <c:pt idx="1758">
                  <c:v>9.0624000000000002</c:v>
                </c:pt>
                <c:pt idx="1759">
                  <c:v>9.0762999999999998</c:v>
                </c:pt>
                <c:pt idx="1760">
                  <c:v>9.0876000000000001</c:v>
                </c:pt>
                <c:pt idx="1761">
                  <c:v>9.0966000000000005</c:v>
                </c:pt>
                <c:pt idx="1762">
                  <c:v>9.1098999999999997</c:v>
                </c:pt>
                <c:pt idx="1763">
                  <c:v>9.1241000000000003</c:v>
                </c:pt>
                <c:pt idx="1764">
                  <c:v>9.1492000000000004</c:v>
                </c:pt>
                <c:pt idx="1765">
                  <c:v>9.1743000000000006</c:v>
                </c:pt>
                <c:pt idx="1766">
                  <c:v>9.1963000000000008</c:v>
                </c:pt>
                <c:pt idx="1767">
                  <c:v>9.2173999999999996</c:v>
                </c:pt>
                <c:pt idx="1768">
                  <c:v>9.2388999999999992</c:v>
                </c:pt>
                <c:pt idx="1769">
                  <c:v>9.2558000000000007</c:v>
                </c:pt>
                <c:pt idx="1770">
                  <c:v>9.2685999999999993</c:v>
                </c:pt>
                <c:pt idx="1771">
                  <c:v>9.282</c:v>
                </c:pt>
                <c:pt idx="1772">
                  <c:v>9.2908000000000008</c:v>
                </c:pt>
                <c:pt idx="1773">
                  <c:v>9.2969000000000008</c:v>
                </c:pt>
                <c:pt idx="1774">
                  <c:v>9.3018999999999998</c:v>
                </c:pt>
                <c:pt idx="1775">
                  <c:v>9.3028999999999993</c:v>
                </c:pt>
                <c:pt idx="1776">
                  <c:v>9.2957999999999998</c:v>
                </c:pt>
                <c:pt idx="1777">
                  <c:v>9.2840000000000007</c:v>
                </c:pt>
                <c:pt idx="1778">
                  <c:v>9.2753999999999994</c:v>
                </c:pt>
                <c:pt idx="1779">
                  <c:v>9.2645999999999997</c:v>
                </c:pt>
                <c:pt idx="1780">
                  <c:v>9.2487999999999992</c:v>
                </c:pt>
                <c:pt idx="1781">
                  <c:v>9.2387999999999995</c:v>
                </c:pt>
                <c:pt idx="1782">
                  <c:v>9.2379999999999995</c:v>
                </c:pt>
                <c:pt idx="1783">
                  <c:v>9.2432999999999996</c:v>
                </c:pt>
                <c:pt idx="1784">
                  <c:v>9.2393999999999998</c:v>
                </c:pt>
                <c:pt idx="1785">
                  <c:v>9.2165999999999997</c:v>
                </c:pt>
                <c:pt idx="1786">
                  <c:v>9.1940000000000008</c:v>
                </c:pt>
                <c:pt idx="1787">
                  <c:v>9.1716999999999995</c:v>
                </c:pt>
                <c:pt idx="1788">
                  <c:v>9.1464999999999996</c:v>
                </c:pt>
                <c:pt idx="1789">
                  <c:v>9.1205999999999996</c:v>
                </c:pt>
                <c:pt idx="1790">
                  <c:v>9.0970999999999993</c:v>
                </c:pt>
                <c:pt idx="1791">
                  <c:v>9.0853999999999999</c:v>
                </c:pt>
                <c:pt idx="1792">
                  <c:v>9.0830000000000002</c:v>
                </c:pt>
                <c:pt idx="1793">
                  <c:v>9.0874000000000006</c:v>
                </c:pt>
                <c:pt idx="1794">
                  <c:v>9.1012000000000004</c:v>
                </c:pt>
                <c:pt idx="1795">
                  <c:v>9.1231000000000009</c:v>
                </c:pt>
                <c:pt idx="1796">
                  <c:v>9.1496999999999993</c:v>
                </c:pt>
                <c:pt idx="1797">
                  <c:v>9.1768999999999998</c:v>
                </c:pt>
                <c:pt idx="1798">
                  <c:v>9.2053999999999991</c:v>
                </c:pt>
                <c:pt idx="1799">
                  <c:v>9.2323000000000004</c:v>
                </c:pt>
                <c:pt idx="1800">
                  <c:v>9.2583000000000002</c:v>
                </c:pt>
                <c:pt idx="1801">
                  <c:v>9.2834000000000003</c:v>
                </c:pt>
                <c:pt idx="1802">
                  <c:v>9.3155000000000001</c:v>
                </c:pt>
                <c:pt idx="1803">
                  <c:v>9.3505000000000003</c:v>
                </c:pt>
                <c:pt idx="1804">
                  <c:v>9.3893000000000004</c:v>
                </c:pt>
                <c:pt idx="1805">
                  <c:v>9.4314</c:v>
                </c:pt>
                <c:pt idx="1806">
                  <c:v>9.4751999999999992</c:v>
                </c:pt>
                <c:pt idx="1807">
                  <c:v>9.5200999999999993</c:v>
                </c:pt>
                <c:pt idx="1808">
                  <c:v>9.5670999999999999</c:v>
                </c:pt>
                <c:pt idx="1809">
                  <c:v>9.6125000000000007</c:v>
                </c:pt>
                <c:pt idx="1810">
                  <c:v>9.6510999999999996</c:v>
                </c:pt>
                <c:pt idx="1811">
                  <c:v>9.6788000000000007</c:v>
                </c:pt>
                <c:pt idx="1812">
                  <c:v>9.6921999999999997</c:v>
                </c:pt>
                <c:pt idx="1813">
                  <c:v>9.6897000000000002</c:v>
                </c:pt>
                <c:pt idx="1814">
                  <c:v>9.68</c:v>
                </c:pt>
                <c:pt idx="1815">
                  <c:v>9.6670999999999996</c:v>
                </c:pt>
                <c:pt idx="1816">
                  <c:v>9.6519999999999992</c:v>
                </c:pt>
                <c:pt idx="1817">
                  <c:v>9.6321999999999992</c:v>
                </c:pt>
                <c:pt idx="1818">
                  <c:v>9.6137999999999995</c:v>
                </c:pt>
                <c:pt idx="1819">
                  <c:v>9.5965000000000007</c:v>
                </c:pt>
                <c:pt idx="1820">
                  <c:v>9.5813000000000006</c:v>
                </c:pt>
                <c:pt idx="1821">
                  <c:v>9.5739000000000001</c:v>
                </c:pt>
                <c:pt idx="1822">
                  <c:v>9.5701999999999998</c:v>
                </c:pt>
                <c:pt idx="1823">
                  <c:v>9.5672999999999995</c:v>
                </c:pt>
                <c:pt idx="1824">
                  <c:v>9.5572999999999997</c:v>
                </c:pt>
                <c:pt idx="1825">
                  <c:v>9.5475999999999992</c:v>
                </c:pt>
                <c:pt idx="1826">
                  <c:v>9.5324000000000009</c:v>
                </c:pt>
                <c:pt idx="1827">
                  <c:v>9.5061</c:v>
                </c:pt>
                <c:pt idx="1828">
                  <c:v>9.4726999999999997</c:v>
                </c:pt>
                <c:pt idx="1829">
                  <c:v>9.4379000000000008</c:v>
                </c:pt>
                <c:pt idx="1830">
                  <c:v>9.4138000000000002</c:v>
                </c:pt>
                <c:pt idx="1831">
                  <c:v>9.3976000000000006</c:v>
                </c:pt>
                <c:pt idx="1832">
                  <c:v>9.3938000000000006</c:v>
                </c:pt>
                <c:pt idx="1833">
                  <c:v>9.4049999999999994</c:v>
                </c:pt>
                <c:pt idx="1834">
                  <c:v>9.4289000000000005</c:v>
                </c:pt>
                <c:pt idx="1835">
                  <c:v>9.4602000000000004</c:v>
                </c:pt>
                <c:pt idx="1836">
                  <c:v>9.4946999999999999</c:v>
                </c:pt>
                <c:pt idx="1837">
                  <c:v>9.5351999999999997</c:v>
                </c:pt>
                <c:pt idx="1838">
                  <c:v>9.5762</c:v>
                </c:pt>
                <c:pt idx="1839">
                  <c:v>9.6143000000000001</c:v>
                </c:pt>
                <c:pt idx="1840">
                  <c:v>9.6529000000000007</c:v>
                </c:pt>
                <c:pt idx="1841">
                  <c:v>9.6973000000000003</c:v>
                </c:pt>
                <c:pt idx="1842">
                  <c:v>9.7551000000000005</c:v>
                </c:pt>
                <c:pt idx="1843">
                  <c:v>9.8206000000000007</c:v>
                </c:pt>
                <c:pt idx="1844">
                  <c:v>9.8872</c:v>
                </c:pt>
                <c:pt idx="1845">
                  <c:v>9.9577000000000009</c:v>
                </c:pt>
                <c:pt idx="1846">
                  <c:v>10.037000000000001</c:v>
                </c:pt>
                <c:pt idx="1847">
                  <c:v>10.109</c:v>
                </c:pt>
                <c:pt idx="1848">
                  <c:v>10.175000000000001</c:v>
                </c:pt>
                <c:pt idx="1849">
                  <c:v>10.246</c:v>
                </c:pt>
                <c:pt idx="1850">
                  <c:v>10.315</c:v>
                </c:pt>
                <c:pt idx="1851">
                  <c:v>10.377000000000001</c:v>
                </c:pt>
                <c:pt idx="1852">
                  <c:v>10.439</c:v>
                </c:pt>
                <c:pt idx="1853">
                  <c:v>10.497999999999999</c:v>
                </c:pt>
                <c:pt idx="1854">
                  <c:v>10.557</c:v>
                </c:pt>
                <c:pt idx="1855">
                  <c:v>10.614000000000001</c:v>
                </c:pt>
                <c:pt idx="1856">
                  <c:v>10.667</c:v>
                </c:pt>
                <c:pt idx="1857">
                  <c:v>10.723000000000001</c:v>
                </c:pt>
                <c:pt idx="1858">
                  <c:v>10.778</c:v>
                </c:pt>
                <c:pt idx="1859">
                  <c:v>10.827999999999999</c:v>
                </c:pt>
                <c:pt idx="1860">
                  <c:v>10.865</c:v>
                </c:pt>
                <c:pt idx="1861">
                  <c:v>10.894</c:v>
                </c:pt>
                <c:pt idx="1862">
                  <c:v>10.922000000000001</c:v>
                </c:pt>
                <c:pt idx="1863">
                  <c:v>10.95</c:v>
                </c:pt>
                <c:pt idx="1864">
                  <c:v>10.983000000000001</c:v>
                </c:pt>
                <c:pt idx="1865">
                  <c:v>11.02</c:v>
                </c:pt>
                <c:pt idx="1866">
                  <c:v>11.06</c:v>
                </c:pt>
                <c:pt idx="1867">
                  <c:v>11.099</c:v>
                </c:pt>
                <c:pt idx="1868">
                  <c:v>11.145</c:v>
                </c:pt>
                <c:pt idx="1869">
                  <c:v>11.192</c:v>
                </c:pt>
                <c:pt idx="1870">
                  <c:v>11.231</c:v>
                </c:pt>
                <c:pt idx="1871">
                  <c:v>11.263999999999999</c:v>
                </c:pt>
                <c:pt idx="1872">
                  <c:v>11.301</c:v>
                </c:pt>
                <c:pt idx="1873">
                  <c:v>11.337</c:v>
                </c:pt>
                <c:pt idx="1874">
                  <c:v>11.369</c:v>
                </c:pt>
                <c:pt idx="1875">
                  <c:v>11.391999999999999</c:v>
                </c:pt>
                <c:pt idx="1876">
                  <c:v>11.406000000000001</c:v>
                </c:pt>
                <c:pt idx="1877">
                  <c:v>11.413</c:v>
                </c:pt>
                <c:pt idx="1878">
                  <c:v>11.414999999999999</c:v>
                </c:pt>
                <c:pt idx="1879">
                  <c:v>11.409000000000001</c:v>
                </c:pt>
                <c:pt idx="1880">
                  <c:v>11.398</c:v>
                </c:pt>
                <c:pt idx="1881">
                  <c:v>11.381</c:v>
                </c:pt>
                <c:pt idx="1882">
                  <c:v>11.362</c:v>
                </c:pt>
                <c:pt idx="1883">
                  <c:v>11.34</c:v>
                </c:pt>
                <c:pt idx="1884">
                  <c:v>11.319000000000001</c:v>
                </c:pt>
                <c:pt idx="1885">
                  <c:v>11.302</c:v>
                </c:pt>
                <c:pt idx="1886">
                  <c:v>11.288</c:v>
                </c:pt>
                <c:pt idx="1887">
                  <c:v>11.276999999999999</c:v>
                </c:pt>
                <c:pt idx="1888">
                  <c:v>11.268000000000001</c:v>
                </c:pt>
                <c:pt idx="1889">
                  <c:v>11.259</c:v>
                </c:pt>
                <c:pt idx="1890">
                  <c:v>11.244</c:v>
                </c:pt>
                <c:pt idx="1891">
                  <c:v>11.224</c:v>
                </c:pt>
                <c:pt idx="1892">
                  <c:v>11.204000000000001</c:v>
                </c:pt>
                <c:pt idx="1893">
                  <c:v>11.186</c:v>
                </c:pt>
                <c:pt idx="1894">
                  <c:v>11.173</c:v>
                </c:pt>
                <c:pt idx="1895">
                  <c:v>11.173999999999999</c:v>
                </c:pt>
                <c:pt idx="1896">
                  <c:v>11.153</c:v>
                </c:pt>
                <c:pt idx="1897">
                  <c:v>11.147</c:v>
                </c:pt>
                <c:pt idx="1898">
                  <c:v>11.141999999999999</c:v>
                </c:pt>
                <c:pt idx="1899">
                  <c:v>11.135</c:v>
                </c:pt>
                <c:pt idx="1900">
                  <c:v>11.124000000000001</c:v>
                </c:pt>
                <c:pt idx="1901">
                  <c:v>11.113</c:v>
                </c:pt>
                <c:pt idx="1902">
                  <c:v>11.099</c:v>
                </c:pt>
                <c:pt idx="1903">
                  <c:v>11.083</c:v>
                </c:pt>
                <c:pt idx="1904">
                  <c:v>11.064</c:v>
                </c:pt>
                <c:pt idx="1905">
                  <c:v>11.05</c:v>
                </c:pt>
                <c:pt idx="1906">
                  <c:v>11.035</c:v>
                </c:pt>
                <c:pt idx="1907">
                  <c:v>11.018000000000001</c:v>
                </c:pt>
                <c:pt idx="1908">
                  <c:v>11.006</c:v>
                </c:pt>
                <c:pt idx="1909">
                  <c:v>10.996</c:v>
                </c:pt>
                <c:pt idx="1910">
                  <c:v>10.991</c:v>
                </c:pt>
                <c:pt idx="1911">
                  <c:v>10.986000000000001</c:v>
                </c:pt>
                <c:pt idx="1912">
                  <c:v>10.984</c:v>
                </c:pt>
                <c:pt idx="1913">
                  <c:v>10.987</c:v>
                </c:pt>
                <c:pt idx="1914">
                  <c:v>10.99</c:v>
                </c:pt>
                <c:pt idx="1915">
                  <c:v>10.997</c:v>
                </c:pt>
                <c:pt idx="1916">
                  <c:v>11.007</c:v>
                </c:pt>
                <c:pt idx="1917">
                  <c:v>11.016</c:v>
                </c:pt>
                <c:pt idx="1918">
                  <c:v>11.026</c:v>
                </c:pt>
                <c:pt idx="1919">
                  <c:v>11.041</c:v>
                </c:pt>
                <c:pt idx="1920">
                  <c:v>11.057</c:v>
                </c:pt>
                <c:pt idx="1921">
                  <c:v>11.076000000000001</c:v>
                </c:pt>
                <c:pt idx="1922">
                  <c:v>11.1</c:v>
                </c:pt>
                <c:pt idx="1923">
                  <c:v>11.12</c:v>
                </c:pt>
                <c:pt idx="1924">
                  <c:v>11.137</c:v>
                </c:pt>
                <c:pt idx="1925">
                  <c:v>11.156000000000001</c:v>
                </c:pt>
                <c:pt idx="1926">
                  <c:v>11.173</c:v>
                </c:pt>
                <c:pt idx="1927">
                  <c:v>11.186999999999999</c:v>
                </c:pt>
                <c:pt idx="1928">
                  <c:v>11.201000000000001</c:v>
                </c:pt>
                <c:pt idx="1929">
                  <c:v>11.211</c:v>
                </c:pt>
                <c:pt idx="1930">
                  <c:v>11.217000000000001</c:v>
                </c:pt>
                <c:pt idx="1931">
                  <c:v>11.215999999999999</c:v>
                </c:pt>
                <c:pt idx="1932">
                  <c:v>11.212999999999999</c:v>
                </c:pt>
                <c:pt idx="1933">
                  <c:v>11.205</c:v>
                </c:pt>
                <c:pt idx="1934">
                  <c:v>11.19</c:v>
                </c:pt>
                <c:pt idx="1935">
                  <c:v>11.167</c:v>
                </c:pt>
                <c:pt idx="1936">
                  <c:v>11.135</c:v>
                </c:pt>
                <c:pt idx="1937">
                  <c:v>11.1</c:v>
                </c:pt>
                <c:pt idx="1938">
                  <c:v>11.07</c:v>
                </c:pt>
                <c:pt idx="1939">
                  <c:v>11.041</c:v>
                </c:pt>
                <c:pt idx="1940">
                  <c:v>11.003</c:v>
                </c:pt>
                <c:pt idx="1941">
                  <c:v>10.968</c:v>
                </c:pt>
                <c:pt idx="1942">
                  <c:v>10.933999999999999</c:v>
                </c:pt>
                <c:pt idx="1943">
                  <c:v>10.898</c:v>
                </c:pt>
                <c:pt idx="1944">
                  <c:v>10.861000000000001</c:v>
                </c:pt>
                <c:pt idx="1945">
                  <c:v>10.824999999999999</c:v>
                </c:pt>
                <c:pt idx="1946">
                  <c:v>10.79</c:v>
                </c:pt>
                <c:pt idx="1947">
                  <c:v>10.756</c:v>
                </c:pt>
                <c:pt idx="1948">
                  <c:v>10.722</c:v>
                </c:pt>
                <c:pt idx="1949">
                  <c:v>10.686999999999999</c:v>
                </c:pt>
                <c:pt idx="1950">
                  <c:v>10.659000000000001</c:v>
                </c:pt>
                <c:pt idx="1951">
                  <c:v>10.632999999999999</c:v>
                </c:pt>
                <c:pt idx="1952">
                  <c:v>10.61</c:v>
                </c:pt>
                <c:pt idx="1953">
                  <c:v>10.585000000000001</c:v>
                </c:pt>
                <c:pt idx="1954">
                  <c:v>10.561</c:v>
                </c:pt>
                <c:pt idx="1955">
                  <c:v>10.536</c:v>
                </c:pt>
                <c:pt idx="1956">
                  <c:v>10.512</c:v>
                </c:pt>
                <c:pt idx="1957">
                  <c:v>10.491</c:v>
                </c:pt>
                <c:pt idx="1958">
                  <c:v>10.468</c:v>
                </c:pt>
                <c:pt idx="1959">
                  <c:v>10.441000000000001</c:v>
                </c:pt>
                <c:pt idx="1960">
                  <c:v>10.407999999999999</c:v>
                </c:pt>
                <c:pt idx="1961">
                  <c:v>10.372</c:v>
                </c:pt>
                <c:pt idx="1962">
                  <c:v>10.333</c:v>
                </c:pt>
                <c:pt idx="1963">
                  <c:v>10.285</c:v>
                </c:pt>
                <c:pt idx="1964">
                  <c:v>10.23</c:v>
                </c:pt>
                <c:pt idx="1965">
                  <c:v>10.176</c:v>
                </c:pt>
                <c:pt idx="1966">
                  <c:v>10.135999999999999</c:v>
                </c:pt>
                <c:pt idx="1967">
                  <c:v>10.112</c:v>
                </c:pt>
                <c:pt idx="1968">
                  <c:v>10.101000000000001</c:v>
                </c:pt>
                <c:pt idx="1969">
                  <c:v>10.095000000000001</c:v>
                </c:pt>
                <c:pt idx="1970">
                  <c:v>10.087</c:v>
                </c:pt>
                <c:pt idx="1971">
                  <c:v>10.077999999999999</c:v>
                </c:pt>
                <c:pt idx="1972">
                  <c:v>10.06</c:v>
                </c:pt>
                <c:pt idx="1973">
                  <c:v>10.032999999999999</c:v>
                </c:pt>
                <c:pt idx="1974">
                  <c:v>10</c:v>
                </c:pt>
                <c:pt idx="1975">
                  <c:v>9.9620999999999995</c:v>
                </c:pt>
                <c:pt idx="1976">
                  <c:v>9.9164999999999992</c:v>
                </c:pt>
                <c:pt idx="1977">
                  <c:v>9.8772000000000002</c:v>
                </c:pt>
                <c:pt idx="1978">
                  <c:v>9.8462999999999994</c:v>
                </c:pt>
                <c:pt idx="1979">
                  <c:v>9.8223000000000003</c:v>
                </c:pt>
                <c:pt idx="1980">
                  <c:v>9.8092000000000006</c:v>
                </c:pt>
                <c:pt idx="1981">
                  <c:v>9.8132999999999999</c:v>
                </c:pt>
                <c:pt idx="1982">
                  <c:v>9.8231000000000002</c:v>
                </c:pt>
                <c:pt idx="1983">
                  <c:v>9.8320000000000007</c:v>
                </c:pt>
                <c:pt idx="1984">
                  <c:v>9.8428000000000004</c:v>
                </c:pt>
                <c:pt idx="1985">
                  <c:v>9.8483000000000001</c:v>
                </c:pt>
                <c:pt idx="1986">
                  <c:v>9.8415999999999997</c:v>
                </c:pt>
                <c:pt idx="1987">
                  <c:v>9.8295999999999992</c:v>
                </c:pt>
                <c:pt idx="1988">
                  <c:v>9.8109000000000002</c:v>
                </c:pt>
                <c:pt idx="1989">
                  <c:v>9.7919</c:v>
                </c:pt>
                <c:pt idx="1990">
                  <c:v>9.7714999999999996</c:v>
                </c:pt>
                <c:pt idx="1991">
                  <c:v>9.7567000000000004</c:v>
                </c:pt>
                <c:pt idx="1992">
                  <c:v>9.7466000000000008</c:v>
                </c:pt>
                <c:pt idx="1993">
                  <c:v>9.7408000000000001</c:v>
                </c:pt>
                <c:pt idx="1994">
                  <c:v>9.7367000000000008</c:v>
                </c:pt>
                <c:pt idx="1995">
                  <c:v>9.7345000000000006</c:v>
                </c:pt>
                <c:pt idx="1996">
                  <c:v>9.7332000000000001</c:v>
                </c:pt>
                <c:pt idx="1997">
                  <c:v>9.7311999999999994</c:v>
                </c:pt>
                <c:pt idx="1998">
                  <c:v>9.7286999999999999</c:v>
                </c:pt>
                <c:pt idx="1999">
                  <c:v>9.7217000000000002</c:v>
                </c:pt>
                <c:pt idx="2000">
                  <c:v>9.7088999999999999</c:v>
                </c:pt>
                <c:pt idx="2001">
                  <c:v>9.6912000000000003</c:v>
                </c:pt>
                <c:pt idx="2002">
                  <c:v>9.6738999999999997</c:v>
                </c:pt>
                <c:pt idx="2003">
                  <c:v>9.6569000000000003</c:v>
                </c:pt>
                <c:pt idx="2004">
                  <c:v>9.6367999999999991</c:v>
                </c:pt>
                <c:pt idx="2005">
                  <c:v>9.6136999999999997</c:v>
                </c:pt>
                <c:pt idx="2006">
                  <c:v>9.5876999999999999</c:v>
                </c:pt>
                <c:pt idx="2007">
                  <c:v>9.5619999999999994</c:v>
                </c:pt>
                <c:pt idx="2008">
                  <c:v>9.5355000000000008</c:v>
                </c:pt>
                <c:pt idx="2009">
                  <c:v>9.5114999999999998</c:v>
                </c:pt>
                <c:pt idx="2010">
                  <c:v>9.4870000000000001</c:v>
                </c:pt>
                <c:pt idx="2011">
                  <c:v>9.4628999999999994</c:v>
                </c:pt>
                <c:pt idx="2012">
                  <c:v>9.4375999999999998</c:v>
                </c:pt>
                <c:pt idx="2013">
                  <c:v>9.4147999999999996</c:v>
                </c:pt>
                <c:pt idx="2014">
                  <c:v>9.3954000000000004</c:v>
                </c:pt>
                <c:pt idx="2015">
                  <c:v>9.3831000000000007</c:v>
                </c:pt>
                <c:pt idx="2016">
                  <c:v>9.3762000000000008</c:v>
                </c:pt>
                <c:pt idx="2017">
                  <c:v>9.3780000000000001</c:v>
                </c:pt>
                <c:pt idx="2018">
                  <c:v>9.3835999999999995</c:v>
                </c:pt>
                <c:pt idx="2019">
                  <c:v>9.3935999999999993</c:v>
                </c:pt>
                <c:pt idx="2020">
                  <c:v>9.4038000000000004</c:v>
                </c:pt>
                <c:pt idx="2021">
                  <c:v>9.4129000000000005</c:v>
                </c:pt>
                <c:pt idx="2022">
                  <c:v>9.4184999999999999</c:v>
                </c:pt>
                <c:pt idx="2023">
                  <c:v>9.4221000000000004</c:v>
                </c:pt>
                <c:pt idx="2024">
                  <c:v>9.4237000000000002</c:v>
                </c:pt>
                <c:pt idx="2025">
                  <c:v>9.4296000000000006</c:v>
                </c:pt>
                <c:pt idx="2026">
                  <c:v>9.4418000000000006</c:v>
                </c:pt>
                <c:pt idx="2027">
                  <c:v>9.4542000000000002</c:v>
                </c:pt>
                <c:pt idx="2028">
                  <c:v>9.4710000000000001</c:v>
                </c:pt>
                <c:pt idx="2029">
                  <c:v>9.4853000000000005</c:v>
                </c:pt>
                <c:pt idx="2030">
                  <c:v>9.4970999999999997</c:v>
                </c:pt>
                <c:pt idx="2031">
                  <c:v>9.5091000000000001</c:v>
                </c:pt>
                <c:pt idx="2032">
                  <c:v>9.5152999999999999</c:v>
                </c:pt>
                <c:pt idx="2033">
                  <c:v>9.5182000000000002</c:v>
                </c:pt>
                <c:pt idx="2034">
                  <c:v>9.52</c:v>
                </c:pt>
                <c:pt idx="2035">
                  <c:v>9.5228000000000002</c:v>
                </c:pt>
                <c:pt idx="2036">
                  <c:v>9.5273000000000003</c:v>
                </c:pt>
                <c:pt idx="2037">
                  <c:v>9.5342000000000002</c:v>
                </c:pt>
                <c:pt idx="2038">
                  <c:v>9.5381</c:v>
                </c:pt>
                <c:pt idx="2039">
                  <c:v>9.5426000000000002</c:v>
                </c:pt>
                <c:pt idx="2040">
                  <c:v>9.5440000000000005</c:v>
                </c:pt>
                <c:pt idx="2041">
                  <c:v>9.5450999999999997</c:v>
                </c:pt>
                <c:pt idx="2042">
                  <c:v>9.5550999999999995</c:v>
                </c:pt>
                <c:pt idx="2043">
                  <c:v>9.5701999999999998</c:v>
                </c:pt>
                <c:pt idx="2044">
                  <c:v>9.5853000000000002</c:v>
                </c:pt>
                <c:pt idx="2045">
                  <c:v>9.6024999999999991</c:v>
                </c:pt>
                <c:pt idx="2046">
                  <c:v>9.6190999999999995</c:v>
                </c:pt>
                <c:pt idx="2047">
                  <c:v>9.6341999999999999</c:v>
                </c:pt>
                <c:pt idx="2048">
                  <c:v>9.6499000000000006</c:v>
                </c:pt>
                <c:pt idx="2049">
                  <c:v>9.6683000000000003</c:v>
                </c:pt>
                <c:pt idx="2050">
                  <c:v>9.6875999999999998</c:v>
                </c:pt>
                <c:pt idx="2051">
                  <c:v>9.7047000000000008</c:v>
                </c:pt>
                <c:pt idx="2052">
                  <c:v>9.7260000000000009</c:v>
                </c:pt>
                <c:pt idx="2053">
                  <c:v>9.7469999999999999</c:v>
                </c:pt>
                <c:pt idx="2054">
                  <c:v>9.7664000000000009</c:v>
                </c:pt>
                <c:pt idx="2055">
                  <c:v>9.7834000000000003</c:v>
                </c:pt>
                <c:pt idx="2056">
                  <c:v>9.7975999999999992</c:v>
                </c:pt>
                <c:pt idx="2057">
                  <c:v>9.8142999999999994</c:v>
                </c:pt>
                <c:pt idx="2058">
                  <c:v>9.83</c:v>
                </c:pt>
                <c:pt idx="2059">
                  <c:v>9.8396000000000008</c:v>
                </c:pt>
                <c:pt idx="2060">
                  <c:v>9.8463999999999992</c:v>
                </c:pt>
                <c:pt idx="2061">
                  <c:v>9.8526000000000007</c:v>
                </c:pt>
                <c:pt idx="2062">
                  <c:v>9.8512000000000004</c:v>
                </c:pt>
                <c:pt idx="2063">
                  <c:v>9.8477999999999994</c:v>
                </c:pt>
                <c:pt idx="2064">
                  <c:v>9.8440999999999992</c:v>
                </c:pt>
                <c:pt idx="2065">
                  <c:v>9.8386999999999993</c:v>
                </c:pt>
                <c:pt idx="2066">
                  <c:v>9.8324999999999996</c:v>
                </c:pt>
                <c:pt idx="2067">
                  <c:v>9.8287999999999993</c:v>
                </c:pt>
                <c:pt idx="2068">
                  <c:v>9.8199000000000005</c:v>
                </c:pt>
                <c:pt idx="2069">
                  <c:v>9.8115000000000006</c:v>
                </c:pt>
                <c:pt idx="2070">
                  <c:v>9.8032000000000004</c:v>
                </c:pt>
                <c:pt idx="2071">
                  <c:v>9.7957999999999998</c:v>
                </c:pt>
                <c:pt idx="2072">
                  <c:v>9.7886000000000006</c:v>
                </c:pt>
                <c:pt idx="2073">
                  <c:v>9.7881999999999998</c:v>
                </c:pt>
                <c:pt idx="2074">
                  <c:v>9.7888999999999999</c:v>
                </c:pt>
                <c:pt idx="2075">
                  <c:v>9.7835000000000001</c:v>
                </c:pt>
                <c:pt idx="2076">
                  <c:v>9.7781000000000002</c:v>
                </c:pt>
                <c:pt idx="2077">
                  <c:v>9.7683999999999997</c:v>
                </c:pt>
                <c:pt idx="2078">
                  <c:v>9.7668999999999997</c:v>
                </c:pt>
                <c:pt idx="2079">
                  <c:v>9.7703000000000007</c:v>
                </c:pt>
                <c:pt idx="2080">
                  <c:v>9.7784999999999993</c:v>
                </c:pt>
                <c:pt idx="2081">
                  <c:v>9.7913999999999994</c:v>
                </c:pt>
                <c:pt idx="2082">
                  <c:v>9.8071999999999999</c:v>
                </c:pt>
                <c:pt idx="2083">
                  <c:v>9.8299000000000003</c:v>
                </c:pt>
                <c:pt idx="2084">
                  <c:v>9.8507999999999996</c:v>
                </c:pt>
                <c:pt idx="2085">
                  <c:v>9.8739000000000008</c:v>
                </c:pt>
                <c:pt idx="2086">
                  <c:v>9.8912999999999993</c:v>
                </c:pt>
                <c:pt idx="2087">
                  <c:v>9.9063999999999997</c:v>
                </c:pt>
                <c:pt idx="2088">
                  <c:v>9.9215</c:v>
                </c:pt>
                <c:pt idx="2089">
                  <c:v>9.9448000000000008</c:v>
                </c:pt>
                <c:pt idx="2090">
                  <c:v>9.9710000000000001</c:v>
                </c:pt>
                <c:pt idx="2091">
                  <c:v>9.9954000000000001</c:v>
                </c:pt>
                <c:pt idx="2092">
                  <c:v>10.021000000000001</c:v>
                </c:pt>
                <c:pt idx="2093">
                  <c:v>10.042999999999999</c:v>
                </c:pt>
                <c:pt idx="2094">
                  <c:v>10.058999999999999</c:v>
                </c:pt>
                <c:pt idx="2095">
                  <c:v>10.077</c:v>
                </c:pt>
                <c:pt idx="2096">
                  <c:v>10.09</c:v>
                </c:pt>
                <c:pt idx="2097">
                  <c:v>10.103</c:v>
                </c:pt>
                <c:pt idx="2098">
                  <c:v>10.115</c:v>
                </c:pt>
                <c:pt idx="2099">
                  <c:v>10.125</c:v>
                </c:pt>
                <c:pt idx="2100">
                  <c:v>10.132</c:v>
                </c:pt>
                <c:pt idx="2101">
                  <c:v>10.138</c:v>
                </c:pt>
                <c:pt idx="2102">
                  <c:v>10.132999999999999</c:v>
                </c:pt>
                <c:pt idx="2103">
                  <c:v>10.125</c:v>
                </c:pt>
                <c:pt idx="2104">
                  <c:v>10.116</c:v>
                </c:pt>
                <c:pt idx="2105">
                  <c:v>10.106999999999999</c:v>
                </c:pt>
                <c:pt idx="2106">
                  <c:v>10.1</c:v>
                </c:pt>
                <c:pt idx="2107">
                  <c:v>10.099</c:v>
                </c:pt>
                <c:pt idx="2108">
                  <c:v>10.093</c:v>
                </c:pt>
                <c:pt idx="2109">
                  <c:v>10.083</c:v>
                </c:pt>
                <c:pt idx="2110">
                  <c:v>10.079000000000001</c:v>
                </c:pt>
                <c:pt idx="2111">
                  <c:v>10.071</c:v>
                </c:pt>
                <c:pt idx="2112">
                  <c:v>10.061999999999999</c:v>
                </c:pt>
                <c:pt idx="2113">
                  <c:v>10.053000000000001</c:v>
                </c:pt>
                <c:pt idx="2114">
                  <c:v>10.047000000000001</c:v>
                </c:pt>
                <c:pt idx="2115">
                  <c:v>10.042999999999999</c:v>
                </c:pt>
                <c:pt idx="2116">
                  <c:v>10.044</c:v>
                </c:pt>
                <c:pt idx="2117">
                  <c:v>10.051</c:v>
                </c:pt>
                <c:pt idx="2118">
                  <c:v>10.063000000000001</c:v>
                </c:pt>
                <c:pt idx="2119">
                  <c:v>10.08</c:v>
                </c:pt>
                <c:pt idx="2120">
                  <c:v>10.103999999999999</c:v>
                </c:pt>
                <c:pt idx="2121">
                  <c:v>10.122</c:v>
                </c:pt>
                <c:pt idx="2122">
                  <c:v>10.134</c:v>
                </c:pt>
                <c:pt idx="2123">
                  <c:v>10.141999999999999</c:v>
                </c:pt>
                <c:pt idx="2124">
                  <c:v>10.146000000000001</c:v>
                </c:pt>
                <c:pt idx="2125">
                  <c:v>10.148999999999999</c:v>
                </c:pt>
                <c:pt idx="2126">
                  <c:v>10.146000000000001</c:v>
                </c:pt>
                <c:pt idx="2127">
                  <c:v>10.146000000000001</c:v>
                </c:pt>
                <c:pt idx="2128">
                  <c:v>10.15</c:v>
                </c:pt>
                <c:pt idx="2129">
                  <c:v>10.154999999999999</c:v>
                </c:pt>
                <c:pt idx="2130">
                  <c:v>10.157999999999999</c:v>
                </c:pt>
                <c:pt idx="2131">
                  <c:v>10.159000000000001</c:v>
                </c:pt>
                <c:pt idx="2132">
                  <c:v>10.159000000000001</c:v>
                </c:pt>
                <c:pt idx="2133">
                  <c:v>10.156000000000001</c:v>
                </c:pt>
                <c:pt idx="2134">
                  <c:v>10.147</c:v>
                </c:pt>
                <c:pt idx="2135">
                  <c:v>10.134</c:v>
                </c:pt>
                <c:pt idx="2136">
                  <c:v>10.115</c:v>
                </c:pt>
                <c:pt idx="2137">
                  <c:v>10.105</c:v>
                </c:pt>
                <c:pt idx="2138">
                  <c:v>10.103</c:v>
                </c:pt>
                <c:pt idx="2139">
                  <c:v>10.099</c:v>
                </c:pt>
                <c:pt idx="2140">
                  <c:v>10.1</c:v>
                </c:pt>
                <c:pt idx="2141">
                  <c:v>10.103999999999999</c:v>
                </c:pt>
                <c:pt idx="2142">
                  <c:v>10.113</c:v>
                </c:pt>
                <c:pt idx="2143">
                  <c:v>10.125</c:v>
                </c:pt>
                <c:pt idx="2144">
                  <c:v>10.137</c:v>
                </c:pt>
                <c:pt idx="2145">
                  <c:v>10.153</c:v>
                </c:pt>
                <c:pt idx="2146">
                  <c:v>10.170999999999999</c:v>
                </c:pt>
                <c:pt idx="2147">
                  <c:v>10.194000000000001</c:v>
                </c:pt>
                <c:pt idx="2148">
                  <c:v>10.220000000000001</c:v>
                </c:pt>
                <c:pt idx="2149">
                  <c:v>10.250999999999999</c:v>
                </c:pt>
                <c:pt idx="2150">
                  <c:v>10.285</c:v>
                </c:pt>
                <c:pt idx="2151">
                  <c:v>10.318</c:v>
                </c:pt>
                <c:pt idx="2152">
                  <c:v>10.348000000000001</c:v>
                </c:pt>
                <c:pt idx="2153">
                  <c:v>10.375</c:v>
                </c:pt>
                <c:pt idx="2154">
                  <c:v>10.396000000000001</c:v>
                </c:pt>
                <c:pt idx="2155">
                  <c:v>10.413</c:v>
                </c:pt>
                <c:pt idx="2156">
                  <c:v>10.427</c:v>
                </c:pt>
                <c:pt idx="2157">
                  <c:v>10.439</c:v>
                </c:pt>
                <c:pt idx="2158">
                  <c:v>10.458</c:v>
                </c:pt>
                <c:pt idx="2159">
                  <c:v>10.475</c:v>
                </c:pt>
                <c:pt idx="2160">
                  <c:v>10.493</c:v>
                </c:pt>
                <c:pt idx="2161">
                  <c:v>10.507999999999999</c:v>
                </c:pt>
                <c:pt idx="2162">
                  <c:v>10.526</c:v>
                </c:pt>
                <c:pt idx="2163">
                  <c:v>10.545999999999999</c:v>
                </c:pt>
                <c:pt idx="2164">
                  <c:v>10.568</c:v>
                </c:pt>
                <c:pt idx="2165">
                  <c:v>10.587999999999999</c:v>
                </c:pt>
                <c:pt idx="2166">
                  <c:v>10.601000000000001</c:v>
                </c:pt>
                <c:pt idx="2167">
                  <c:v>10.606999999999999</c:v>
                </c:pt>
                <c:pt idx="2168">
                  <c:v>10.615</c:v>
                </c:pt>
                <c:pt idx="2169">
                  <c:v>10.616</c:v>
                </c:pt>
                <c:pt idx="2170">
                  <c:v>10.611000000000001</c:v>
                </c:pt>
                <c:pt idx="2171">
                  <c:v>10.605</c:v>
                </c:pt>
                <c:pt idx="2172">
                  <c:v>10.599</c:v>
                </c:pt>
                <c:pt idx="2173">
                  <c:v>10.596</c:v>
                </c:pt>
                <c:pt idx="2174">
                  <c:v>10.597</c:v>
                </c:pt>
                <c:pt idx="2175">
                  <c:v>10.599</c:v>
                </c:pt>
                <c:pt idx="2176">
                  <c:v>10.605</c:v>
                </c:pt>
                <c:pt idx="2177">
                  <c:v>10.614000000000001</c:v>
                </c:pt>
                <c:pt idx="2178">
                  <c:v>10.622</c:v>
                </c:pt>
                <c:pt idx="2179">
                  <c:v>10.63</c:v>
                </c:pt>
                <c:pt idx="2180">
                  <c:v>10.643000000000001</c:v>
                </c:pt>
                <c:pt idx="2181">
                  <c:v>10.654</c:v>
                </c:pt>
                <c:pt idx="2182">
                  <c:v>10.667999999999999</c:v>
                </c:pt>
                <c:pt idx="2183">
                  <c:v>10.685</c:v>
                </c:pt>
                <c:pt idx="2184">
                  <c:v>10.7</c:v>
                </c:pt>
                <c:pt idx="2185">
                  <c:v>10.71</c:v>
                </c:pt>
                <c:pt idx="2186">
                  <c:v>10.72</c:v>
                </c:pt>
                <c:pt idx="2187">
                  <c:v>10.734</c:v>
                </c:pt>
                <c:pt idx="2188">
                  <c:v>10.750999999999999</c:v>
                </c:pt>
                <c:pt idx="2189">
                  <c:v>10.77</c:v>
                </c:pt>
                <c:pt idx="2190">
                  <c:v>10.79</c:v>
                </c:pt>
                <c:pt idx="2191">
                  <c:v>10.81</c:v>
                </c:pt>
                <c:pt idx="2192">
                  <c:v>10.831</c:v>
                </c:pt>
                <c:pt idx="2193">
                  <c:v>10.85</c:v>
                </c:pt>
                <c:pt idx="2194">
                  <c:v>10.867000000000001</c:v>
                </c:pt>
                <c:pt idx="2195">
                  <c:v>10.874000000000001</c:v>
                </c:pt>
                <c:pt idx="2196">
                  <c:v>10.874000000000001</c:v>
                </c:pt>
                <c:pt idx="2197">
                  <c:v>10.862</c:v>
                </c:pt>
                <c:pt idx="2198">
                  <c:v>10.840999999999999</c:v>
                </c:pt>
                <c:pt idx="2199">
                  <c:v>10.815</c:v>
                </c:pt>
                <c:pt idx="2200">
                  <c:v>10.782</c:v>
                </c:pt>
                <c:pt idx="2201">
                  <c:v>10.743</c:v>
                </c:pt>
                <c:pt idx="2202">
                  <c:v>10.702</c:v>
                </c:pt>
                <c:pt idx="2203">
                  <c:v>10.673</c:v>
                </c:pt>
                <c:pt idx="2204">
                  <c:v>10.65</c:v>
                </c:pt>
                <c:pt idx="2205">
                  <c:v>10.622999999999999</c:v>
                </c:pt>
                <c:pt idx="2206">
                  <c:v>10.592000000000001</c:v>
                </c:pt>
                <c:pt idx="2207">
                  <c:v>10.558999999999999</c:v>
                </c:pt>
                <c:pt idx="2208">
                  <c:v>10.523999999999999</c:v>
                </c:pt>
                <c:pt idx="2209">
                  <c:v>10.481</c:v>
                </c:pt>
                <c:pt idx="2210">
                  <c:v>10.435</c:v>
                </c:pt>
                <c:pt idx="2211">
                  <c:v>10.391</c:v>
                </c:pt>
                <c:pt idx="2212">
                  <c:v>10.339</c:v>
                </c:pt>
                <c:pt idx="2213">
                  <c:v>10.294</c:v>
                </c:pt>
                <c:pt idx="2214">
                  <c:v>10.26</c:v>
                </c:pt>
                <c:pt idx="2215">
                  <c:v>10.237</c:v>
                </c:pt>
                <c:pt idx="2216">
                  <c:v>10.227</c:v>
                </c:pt>
                <c:pt idx="2217">
                  <c:v>10.231999999999999</c:v>
                </c:pt>
                <c:pt idx="2218">
                  <c:v>10.244</c:v>
                </c:pt>
                <c:pt idx="2219">
                  <c:v>10.256</c:v>
                </c:pt>
                <c:pt idx="2220">
                  <c:v>10.27</c:v>
                </c:pt>
                <c:pt idx="2221">
                  <c:v>10.282999999999999</c:v>
                </c:pt>
                <c:pt idx="2222">
                  <c:v>10.298</c:v>
                </c:pt>
                <c:pt idx="2223">
                  <c:v>10.305999999999999</c:v>
                </c:pt>
                <c:pt idx="2224">
                  <c:v>10.311</c:v>
                </c:pt>
                <c:pt idx="2225">
                  <c:v>10.318</c:v>
                </c:pt>
                <c:pt idx="2226">
                  <c:v>10.327</c:v>
                </c:pt>
                <c:pt idx="2227">
                  <c:v>10.337999999999999</c:v>
                </c:pt>
                <c:pt idx="2228">
                  <c:v>10.356999999999999</c:v>
                </c:pt>
                <c:pt idx="2229">
                  <c:v>10.375999999999999</c:v>
                </c:pt>
                <c:pt idx="2230">
                  <c:v>10.391999999999999</c:v>
                </c:pt>
                <c:pt idx="2231">
                  <c:v>10.403</c:v>
                </c:pt>
                <c:pt idx="2232">
                  <c:v>10.407999999999999</c:v>
                </c:pt>
                <c:pt idx="2233">
                  <c:v>10.404999999999999</c:v>
                </c:pt>
                <c:pt idx="2234">
                  <c:v>10.406000000000001</c:v>
                </c:pt>
                <c:pt idx="2235">
                  <c:v>10.404</c:v>
                </c:pt>
                <c:pt idx="2236">
                  <c:v>10.406000000000001</c:v>
                </c:pt>
                <c:pt idx="2237">
                  <c:v>10.411</c:v>
                </c:pt>
                <c:pt idx="2238">
                  <c:v>10.428000000000001</c:v>
                </c:pt>
                <c:pt idx="2239">
                  <c:v>10.455</c:v>
                </c:pt>
                <c:pt idx="2240">
                  <c:v>10.489000000000001</c:v>
                </c:pt>
                <c:pt idx="2241">
                  <c:v>10.534000000000001</c:v>
                </c:pt>
                <c:pt idx="2242">
                  <c:v>10.592000000000001</c:v>
                </c:pt>
                <c:pt idx="2243">
                  <c:v>10.651</c:v>
                </c:pt>
                <c:pt idx="2244">
                  <c:v>10.71</c:v>
                </c:pt>
                <c:pt idx="2245">
                  <c:v>10.766</c:v>
                </c:pt>
                <c:pt idx="2246">
                  <c:v>10.811</c:v>
                </c:pt>
                <c:pt idx="2247">
                  <c:v>10.853999999999999</c:v>
                </c:pt>
                <c:pt idx="2248">
                  <c:v>10.897</c:v>
                </c:pt>
                <c:pt idx="2249">
                  <c:v>10.94</c:v>
                </c:pt>
                <c:pt idx="2250">
                  <c:v>10.981999999999999</c:v>
                </c:pt>
                <c:pt idx="2251">
                  <c:v>11.026999999999999</c:v>
                </c:pt>
                <c:pt idx="2252">
                  <c:v>11.077999999999999</c:v>
                </c:pt>
                <c:pt idx="2253">
                  <c:v>11.124000000000001</c:v>
                </c:pt>
                <c:pt idx="2254">
                  <c:v>11.159000000000001</c:v>
                </c:pt>
                <c:pt idx="2255">
                  <c:v>11.189</c:v>
                </c:pt>
                <c:pt idx="2256">
                  <c:v>11.214</c:v>
                </c:pt>
                <c:pt idx="2257">
                  <c:v>11.231999999999999</c:v>
                </c:pt>
                <c:pt idx="2258">
                  <c:v>11.242000000000001</c:v>
                </c:pt>
                <c:pt idx="2259">
                  <c:v>11.247</c:v>
                </c:pt>
                <c:pt idx="2260">
                  <c:v>11.247</c:v>
                </c:pt>
                <c:pt idx="2261">
                  <c:v>11.243</c:v>
                </c:pt>
                <c:pt idx="2262">
                  <c:v>11.239000000000001</c:v>
                </c:pt>
                <c:pt idx="2263">
                  <c:v>11.236000000000001</c:v>
                </c:pt>
                <c:pt idx="2264">
                  <c:v>11.231</c:v>
                </c:pt>
                <c:pt idx="2265">
                  <c:v>11.223000000000001</c:v>
                </c:pt>
                <c:pt idx="2266">
                  <c:v>11.211</c:v>
                </c:pt>
                <c:pt idx="2267">
                  <c:v>11.196999999999999</c:v>
                </c:pt>
                <c:pt idx="2268">
                  <c:v>11.182</c:v>
                </c:pt>
                <c:pt idx="2269">
                  <c:v>11.163</c:v>
                </c:pt>
                <c:pt idx="2270">
                  <c:v>11.147</c:v>
                </c:pt>
                <c:pt idx="2271">
                  <c:v>11.137</c:v>
                </c:pt>
                <c:pt idx="2272">
                  <c:v>11.129</c:v>
                </c:pt>
                <c:pt idx="2273">
                  <c:v>11.121</c:v>
                </c:pt>
                <c:pt idx="2274">
                  <c:v>11.117000000000001</c:v>
                </c:pt>
                <c:pt idx="2275">
                  <c:v>11.119</c:v>
                </c:pt>
                <c:pt idx="2276">
                  <c:v>11.122999999999999</c:v>
                </c:pt>
                <c:pt idx="2277">
                  <c:v>11.127000000000001</c:v>
                </c:pt>
                <c:pt idx="2278">
                  <c:v>11.129</c:v>
                </c:pt>
                <c:pt idx="2279">
                  <c:v>11.13</c:v>
                </c:pt>
                <c:pt idx="2280">
                  <c:v>11.122999999999999</c:v>
                </c:pt>
                <c:pt idx="2281">
                  <c:v>11.113</c:v>
                </c:pt>
                <c:pt idx="2282">
                  <c:v>11.101000000000001</c:v>
                </c:pt>
                <c:pt idx="2283">
                  <c:v>11.086</c:v>
                </c:pt>
                <c:pt idx="2284">
                  <c:v>11.071999999999999</c:v>
                </c:pt>
                <c:pt idx="2285">
                  <c:v>11.055999999999999</c:v>
                </c:pt>
                <c:pt idx="2286">
                  <c:v>11.042</c:v>
                </c:pt>
                <c:pt idx="2287">
                  <c:v>11.032999999999999</c:v>
                </c:pt>
                <c:pt idx="2288">
                  <c:v>11.028</c:v>
                </c:pt>
                <c:pt idx="2289">
                  <c:v>11.026</c:v>
                </c:pt>
                <c:pt idx="2290">
                  <c:v>11.02</c:v>
                </c:pt>
                <c:pt idx="2291">
                  <c:v>11.009</c:v>
                </c:pt>
                <c:pt idx="2292">
                  <c:v>10.997999999999999</c:v>
                </c:pt>
                <c:pt idx="2293">
                  <c:v>10.984999999999999</c:v>
                </c:pt>
                <c:pt idx="2294">
                  <c:v>10.965999999999999</c:v>
                </c:pt>
                <c:pt idx="2295">
                  <c:v>10.949</c:v>
                </c:pt>
                <c:pt idx="2296">
                  <c:v>10.935</c:v>
                </c:pt>
                <c:pt idx="2297">
                  <c:v>10.93</c:v>
                </c:pt>
                <c:pt idx="2298">
                  <c:v>10.930999999999999</c:v>
                </c:pt>
                <c:pt idx="2299">
                  <c:v>10.94</c:v>
                </c:pt>
                <c:pt idx="2300">
                  <c:v>10.945</c:v>
                </c:pt>
                <c:pt idx="2301">
                  <c:v>10.948</c:v>
                </c:pt>
                <c:pt idx="2302">
                  <c:v>10.949</c:v>
                </c:pt>
                <c:pt idx="2303">
                  <c:v>10.946</c:v>
                </c:pt>
                <c:pt idx="2304">
                  <c:v>10.94</c:v>
                </c:pt>
                <c:pt idx="2305">
                  <c:v>10.941000000000001</c:v>
                </c:pt>
                <c:pt idx="2306">
                  <c:v>10.944000000000001</c:v>
                </c:pt>
                <c:pt idx="2307">
                  <c:v>10.951000000000001</c:v>
                </c:pt>
                <c:pt idx="2308">
                  <c:v>10.959</c:v>
                </c:pt>
                <c:pt idx="2309">
                  <c:v>10.968999999999999</c:v>
                </c:pt>
                <c:pt idx="2310">
                  <c:v>10.971</c:v>
                </c:pt>
                <c:pt idx="2311">
                  <c:v>10.97</c:v>
                </c:pt>
                <c:pt idx="2312">
                  <c:v>10.971</c:v>
                </c:pt>
                <c:pt idx="2313">
                  <c:v>10.974</c:v>
                </c:pt>
                <c:pt idx="2314">
                  <c:v>10.975</c:v>
                </c:pt>
                <c:pt idx="2315">
                  <c:v>10.975</c:v>
                </c:pt>
                <c:pt idx="2316">
                  <c:v>10.974</c:v>
                </c:pt>
                <c:pt idx="2317">
                  <c:v>10.975</c:v>
                </c:pt>
                <c:pt idx="2318">
                  <c:v>10.976000000000001</c:v>
                </c:pt>
                <c:pt idx="2319">
                  <c:v>10.978999999999999</c:v>
                </c:pt>
                <c:pt idx="2320">
                  <c:v>10.987</c:v>
                </c:pt>
                <c:pt idx="2321">
                  <c:v>11.000999999999999</c:v>
                </c:pt>
                <c:pt idx="2322">
                  <c:v>11.022</c:v>
                </c:pt>
                <c:pt idx="2323">
                  <c:v>11.047000000000001</c:v>
                </c:pt>
                <c:pt idx="2324">
                  <c:v>11.079000000000001</c:v>
                </c:pt>
                <c:pt idx="2325">
                  <c:v>11.115</c:v>
                </c:pt>
                <c:pt idx="2326">
                  <c:v>11.151</c:v>
                </c:pt>
                <c:pt idx="2327">
                  <c:v>11.188000000000001</c:v>
                </c:pt>
                <c:pt idx="2328">
                  <c:v>11.228999999999999</c:v>
                </c:pt>
                <c:pt idx="2329">
                  <c:v>11.27</c:v>
                </c:pt>
                <c:pt idx="2330">
                  <c:v>11.311999999999999</c:v>
                </c:pt>
                <c:pt idx="2331">
                  <c:v>11.348000000000001</c:v>
                </c:pt>
                <c:pt idx="2332">
                  <c:v>11.38</c:v>
                </c:pt>
                <c:pt idx="2333">
                  <c:v>11.420999999999999</c:v>
                </c:pt>
                <c:pt idx="2334">
                  <c:v>11.457000000000001</c:v>
                </c:pt>
                <c:pt idx="2335">
                  <c:v>11.484999999999999</c:v>
                </c:pt>
                <c:pt idx="2336">
                  <c:v>11.506</c:v>
                </c:pt>
                <c:pt idx="2337">
                  <c:v>11.523</c:v>
                </c:pt>
                <c:pt idx="2338">
                  <c:v>11.539</c:v>
                </c:pt>
                <c:pt idx="2339">
                  <c:v>11.545999999999999</c:v>
                </c:pt>
                <c:pt idx="2340">
                  <c:v>11.547000000000001</c:v>
                </c:pt>
                <c:pt idx="2341">
                  <c:v>11.547000000000001</c:v>
                </c:pt>
                <c:pt idx="2342">
                  <c:v>11.544</c:v>
                </c:pt>
                <c:pt idx="2343">
                  <c:v>11.538</c:v>
                </c:pt>
                <c:pt idx="2344">
                  <c:v>11.532</c:v>
                </c:pt>
                <c:pt idx="2345">
                  <c:v>11.522</c:v>
                </c:pt>
                <c:pt idx="2346">
                  <c:v>11.51</c:v>
                </c:pt>
                <c:pt idx="2347">
                  <c:v>11.493</c:v>
                </c:pt>
                <c:pt idx="2348">
                  <c:v>11.473000000000001</c:v>
                </c:pt>
                <c:pt idx="2349">
                  <c:v>11.451000000000001</c:v>
                </c:pt>
                <c:pt idx="2350">
                  <c:v>11.420999999999999</c:v>
                </c:pt>
                <c:pt idx="2351">
                  <c:v>11.385999999999999</c:v>
                </c:pt>
                <c:pt idx="2352">
                  <c:v>11.347</c:v>
                </c:pt>
                <c:pt idx="2353">
                  <c:v>11.305999999999999</c:v>
                </c:pt>
                <c:pt idx="2354">
                  <c:v>11.27</c:v>
                </c:pt>
                <c:pt idx="2355">
                  <c:v>11.238</c:v>
                </c:pt>
                <c:pt idx="2356">
                  <c:v>11.206</c:v>
                </c:pt>
                <c:pt idx="2357">
                  <c:v>11.18</c:v>
                </c:pt>
                <c:pt idx="2358">
                  <c:v>11.163</c:v>
                </c:pt>
                <c:pt idx="2359">
                  <c:v>11.154</c:v>
                </c:pt>
                <c:pt idx="2360">
                  <c:v>11.145</c:v>
                </c:pt>
                <c:pt idx="2361">
                  <c:v>11.143000000000001</c:v>
                </c:pt>
                <c:pt idx="2362">
                  <c:v>11.143000000000001</c:v>
                </c:pt>
                <c:pt idx="2363">
                  <c:v>11.14</c:v>
                </c:pt>
                <c:pt idx="2364">
                  <c:v>11.15</c:v>
                </c:pt>
                <c:pt idx="2365">
                  <c:v>11.169</c:v>
                </c:pt>
                <c:pt idx="2366">
                  <c:v>11.196999999999999</c:v>
                </c:pt>
                <c:pt idx="2367">
                  <c:v>11.234</c:v>
                </c:pt>
                <c:pt idx="2368">
                  <c:v>11.281000000000001</c:v>
                </c:pt>
                <c:pt idx="2369">
                  <c:v>11.347</c:v>
                </c:pt>
                <c:pt idx="2370">
                  <c:v>11.422000000000001</c:v>
                </c:pt>
                <c:pt idx="2371">
                  <c:v>11.509</c:v>
                </c:pt>
                <c:pt idx="2372">
                  <c:v>11.601000000000001</c:v>
                </c:pt>
                <c:pt idx="2373">
                  <c:v>11.699</c:v>
                </c:pt>
                <c:pt idx="2374">
                  <c:v>11.805999999999999</c:v>
                </c:pt>
                <c:pt idx="2375">
                  <c:v>11.914</c:v>
                </c:pt>
                <c:pt idx="2376">
                  <c:v>12.022</c:v>
                </c:pt>
                <c:pt idx="2377">
                  <c:v>12.132</c:v>
                </c:pt>
                <c:pt idx="2378">
                  <c:v>12.24</c:v>
                </c:pt>
                <c:pt idx="2379">
                  <c:v>12.355</c:v>
                </c:pt>
                <c:pt idx="2380">
                  <c:v>12.462999999999999</c:v>
                </c:pt>
                <c:pt idx="2381">
                  <c:v>12.573</c:v>
                </c:pt>
                <c:pt idx="2382">
                  <c:v>12.679</c:v>
                </c:pt>
                <c:pt idx="2383">
                  <c:v>12.773999999999999</c:v>
                </c:pt>
                <c:pt idx="2384">
                  <c:v>12.869</c:v>
                </c:pt>
                <c:pt idx="2385">
                  <c:v>12.96</c:v>
                </c:pt>
                <c:pt idx="2386">
                  <c:v>13.044</c:v>
                </c:pt>
                <c:pt idx="2387">
                  <c:v>13.116</c:v>
                </c:pt>
                <c:pt idx="2388">
                  <c:v>13.189</c:v>
                </c:pt>
                <c:pt idx="2389">
                  <c:v>13.285</c:v>
                </c:pt>
                <c:pt idx="2390">
                  <c:v>13.401</c:v>
                </c:pt>
                <c:pt idx="2391">
                  <c:v>13.54</c:v>
                </c:pt>
                <c:pt idx="2392">
                  <c:v>13.698</c:v>
                </c:pt>
                <c:pt idx="2393">
                  <c:v>13.86</c:v>
                </c:pt>
                <c:pt idx="2394">
                  <c:v>14.016</c:v>
                </c:pt>
                <c:pt idx="2395">
                  <c:v>14.161</c:v>
                </c:pt>
                <c:pt idx="2396">
                  <c:v>14.298</c:v>
                </c:pt>
                <c:pt idx="2397">
                  <c:v>14.425000000000001</c:v>
                </c:pt>
                <c:pt idx="2398">
                  <c:v>14.545999999999999</c:v>
                </c:pt>
                <c:pt idx="2399">
                  <c:v>14.663</c:v>
                </c:pt>
                <c:pt idx="2400">
                  <c:v>14.768000000000001</c:v>
                </c:pt>
                <c:pt idx="2401">
                  <c:v>14.868</c:v>
                </c:pt>
                <c:pt idx="2402">
                  <c:v>14.978</c:v>
                </c:pt>
                <c:pt idx="2403">
                  <c:v>15.093</c:v>
                </c:pt>
                <c:pt idx="2404">
                  <c:v>15.215</c:v>
                </c:pt>
                <c:pt idx="2405">
                  <c:v>15.34</c:v>
                </c:pt>
                <c:pt idx="2406">
                  <c:v>15.473000000000001</c:v>
                </c:pt>
                <c:pt idx="2407">
                  <c:v>15.605</c:v>
                </c:pt>
                <c:pt idx="2408">
                  <c:v>15.734999999999999</c:v>
                </c:pt>
                <c:pt idx="2409">
                  <c:v>15.856</c:v>
                </c:pt>
                <c:pt idx="2410">
                  <c:v>15.962999999999999</c:v>
                </c:pt>
                <c:pt idx="2411">
                  <c:v>16.062999999999999</c:v>
                </c:pt>
                <c:pt idx="2412">
                  <c:v>16.172000000000001</c:v>
                </c:pt>
                <c:pt idx="2413">
                  <c:v>16.28</c:v>
                </c:pt>
                <c:pt idx="2414">
                  <c:v>16.382999999999999</c:v>
                </c:pt>
                <c:pt idx="2415">
                  <c:v>16.483000000000001</c:v>
                </c:pt>
                <c:pt idx="2416">
                  <c:v>16.571999999999999</c:v>
                </c:pt>
                <c:pt idx="2417">
                  <c:v>16.646999999999998</c:v>
                </c:pt>
                <c:pt idx="2418">
                  <c:v>16.72</c:v>
                </c:pt>
                <c:pt idx="2419">
                  <c:v>16.791</c:v>
                </c:pt>
                <c:pt idx="2420">
                  <c:v>16.856000000000002</c:v>
                </c:pt>
                <c:pt idx="2421">
                  <c:v>16.916</c:v>
                </c:pt>
                <c:pt idx="2422">
                  <c:v>16.966000000000001</c:v>
                </c:pt>
                <c:pt idx="2423">
                  <c:v>17.018999999999998</c:v>
                </c:pt>
                <c:pt idx="2424">
                  <c:v>17.071000000000002</c:v>
                </c:pt>
                <c:pt idx="2425">
                  <c:v>17.13</c:v>
                </c:pt>
                <c:pt idx="2426">
                  <c:v>17.18</c:v>
                </c:pt>
                <c:pt idx="2427">
                  <c:v>17.224</c:v>
                </c:pt>
                <c:pt idx="2428">
                  <c:v>17.277000000000001</c:v>
                </c:pt>
                <c:pt idx="2429">
                  <c:v>17.329999999999998</c:v>
                </c:pt>
                <c:pt idx="2430">
                  <c:v>17.375</c:v>
                </c:pt>
                <c:pt idx="2431">
                  <c:v>17.420999999999999</c:v>
                </c:pt>
                <c:pt idx="2432">
                  <c:v>17.468</c:v>
                </c:pt>
                <c:pt idx="2433">
                  <c:v>17.507999999999999</c:v>
                </c:pt>
                <c:pt idx="2434">
                  <c:v>17.547000000000001</c:v>
                </c:pt>
                <c:pt idx="2435">
                  <c:v>17.582999999999998</c:v>
                </c:pt>
                <c:pt idx="2436">
                  <c:v>17.61</c:v>
                </c:pt>
                <c:pt idx="2437">
                  <c:v>17.628</c:v>
                </c:pt>
                <c:pt idx="2438">
                  <c:v>17.638000000000002</c:v>
                </c:pt>
                <c:pt idx="2439">
                  <c:v>17.646000000000001</c:v>
                </c:pt>
                <c:pt idx="2440">
                  <c:v>17.654</c:v>
                </c:pt>
                <c:pt idx="2441">
                  <c:v>17.664000000000001</c:v>
                </c:pt>
                <c:pt idx="2442">
                  <c:v>17.672999999999998</c:v>
                </c:pt>
                <c:pt idx="2443">
                  <c:v>17.684999999999999</c:v>
                </c:pt>
                <c:pt idx="2444">
                  <c:v>17.690999999999999</c:v>
                </c:pt>
                <c:pt idx="2445">
                  <c:v>17.698</c:v>
                </c:pt>
                <c:pt idx="2446">
                  <c:v>17.706</c:v>
                </c:pt>
                <c:pt idx="2447">
                  <c:v>17.712</c:v>
                </c:pt>
                <c:pt idx="2448">
                  <c:v>17.72</c:v>
                </c:pt>
                <c:pt idx="2449">
                  <c:v>17.73</c:v>
                </c:pt>
                <c:pt idx="2450">
                  <c:v>17.742000000000001</c:v>
                </c:pt>
                <c:pt idx="2451">
                  <c:v>17.754999999999999</c:v>
                </c:pt>
                <c:pt idx="2452">
                  <c:v>17.766999999999999</c:v>
                </c:pt>
                <c:pt idx="2453">
                  <c:v>17.771000000000001</c:v>
                </c:pt>
                <c:pt idx="2454">
                  <c:v>17.765999999999998</c:v>
                </c:pt>
                <c:pt idx="2455">
                  <c:v>17.757000000000001</c:v>
                </c:pt>
                <c:pt idx="2456">
                  <c:v>17.745000000000001</c:v>
                </c:pt>
                <c:pt idx="2457">
                  <c:v>17.728000000000002</c:v>
                </c:pt>
                <c:pt idx="2458">
                  <c:v>17.71</c:v>
                </c:pt>
                <c:pt idx="2459">
                  <c:v>17.698</c:v>
                </c:pt>
                <c:pt idx="2460">
                  <c:v>17.686</c:v>
                </c:pt>
                <c:pt idx="2461">
                  <c:v>17.675000000000001</c:v>
                </c:pt>
                <c:pt idx="2462">
                  <c:v>17.663</c:v>
                </c:pt>
                <c:pt idx="2463">
                  <c:v>17.652000000000001</c:v>
                </c:pt>
                <c:pt idx="2464">
                  <c:v>17.646000000000001</c:v>
                </c:pt>
                <c:pt idx="2465">
                  <c:v>17.641999999999999</c:v>
                </c:pt>
                <c:pt idx="2466">
                  <c:v>17.632999999999999</c:v>
                </c:pt>
                <c:pt idx="2467">
                  <c:v>17.617000000000001</c:v>
                </c:pt>
                <c:pt idx="2468">
                  <c:v>17.600000000000001</c:v>
                </c:pt>
                <c:pt idx="2469">
                  <c:v>17.582999999999998</c:v>
                </c:pt>
                <c:pt idx="2470">
                  <c:v>17.565999999999999</c:v>
                </c:pt>
                <c:pt idx="2471">
                  <c:v>17.548999999999999</c:v>
                </c:pt>
                <c:pt idx="2472">
                  <c:v>17.533999999999999</c:v>
                </c:pt>
                <c:pt idx="2473">
                  <c:v>17.513000000000002</c:v>
                </c:pt>
                <c:pt idx="2474">
                  <c:v>17.489000000000001</c:v>
                </c:pt>
                <c:pt idx="2475">
                  <c:v>17.465</c:v>
                </c:pt>
                <c:pt idx="2476">
                  <c:v>17.440999999999999</c:v>
                </c:pt>
                <c:pt idx="2477">
                  <c:v>17.414000000000001</c:v>
                </c:pt>
                <c:pt idx="2478">
                  <c:v>17.385999999999999</c:v>
                </c:pt>
                <c:pt idx="2479">
                  <c:v>17.356000000000002</c:v>
                </c:pt>
                <c:pt idx="2480">
                  <c:v>17.324999999999999</c:v>
                </c:pt>
                <c:pt idx="2481">
                  <c:v>17.289000000000001</c:v>
                </c:pt>
                <c:pt idx="2482">
                  <c:v>17.254000000000001</c:v>
                </c:pt>
                <c:pt idx="2483">
                  <c:v>17.228999999999999</c:v>
                </c:pt>
                <c:pt idx="2484">
                  <c:v>17.210999999999999</c:v>
                </c:pt>
                <c:pt idx="2485">
                  <c:v>17.195</c:v>
                </c:pt>
                <c:pt idx="2486">
                  <c:v>17.18</c:v>
                </c:pt>
                <c:pt idx="2487">
                  <c:v>17.158000000000001</c:v>
                </c:pt>
                <c:pt idx="2488">
                  <c:v>17.123000000000001</c:v>
                </c:pt>
                <c:pt idx="2489">
                  <c:v>17.079999999999998</c:v>
                </c:pt>
                <c:pt idx="2490">
                  <c:v>17.033000000000001</c:v>
                </c:pt>
                <c:pt idx="2491">
                  <c:v>16.988</c:v>
                </c:pt>
                <c:pt idx="2492">
                  <c:v>16.945</c:v>
                </c:pt>
                <c:pt idx="2493">
                  <c:v>16.899999999999999</c:v>
                </c:pt>
                <c:pt idx="2494">
                  <c:v>16.859000000000002</c:v>
                </c:pt>
                <c:pt idx="2495">
                  <c:v>16.812999999999999</c:v>
                </c:pt>
                <c:pt idx="2496">
                  <c:v>16.768000000000001</c:v>
                </c:pt>
                <c:pt idx="2497">
                  <c:v>16.739000000000001</c:v>
                </c:pt>
                <c:pt idx="2498">
                  <c:v>16.715</c:v>
                </c:pt>
                <c:pt idx="2499">
                  <c:v>16.684000000000001</c:v>
                </c:pt>
                <c:pt idx="2500">
                  <c:v>16.649999999999999</c:v>
                </c:pt>
                <c:pt idx="2501">
                  <c:v>16.616</c:v>
                </c:pt>
                <c:pt idx="2502">
                  <c:v>16.591000000000001</c:v>
                </c:pt>
                <c:pt idx="2503">
                  <c:v>16.577000000000002</c:v>
                </c:pt>
                <c:pt idx="2504">
                  <c:v>16.559999999999999</c:v>
                </c:pt>
                <c:pt idx="2505">
                  <c:v>16.547000000000001</c:v>
                </c:pt>
                <c:pt idx="2506">
                  <c:v>16.539000000000001</c:v>
                </c:pt>
                <c:pt idx="2507">
                  <c:v>16.54</c:v>
                </c:pt>
                <c:pt idx="2508">
                  <c:v>16.548999999999999</c:v>
                </c:pt>
                <c:pt idx="2509">
                  <c:v>16.562999999999999</c:v>
                </c:pt>
                <c:pt idx="2510">
                  <c:v>16.588000000000001</c:v>
                </c:pt>
                <c:pt idx="2511">
                  <c:v>16.626000000000001</c:v>
                </c:pt>
                <c:pt idx="2512">
                  <c:v>16.673999999999999</c:v>
                </c:pt>
                <c:pt idx="2513">
                  <c:v>16.721</c:v>
                </c:pt>
                <c:pt idx="2514">
                  <c:v>16.771999999999998</c:v>
                </c:pt>
                <c:pt idx="2515">
                  <c:v>16.829999999999998</c:v>
                </c:pt>
                <c:pt idx="2516">
                  <c:v>16.893000000000001</c:v>
                </c:pt>
                <c:pt idx="2517">
                  <c:v>16.954000000000001</c:v>
                </c:pt>
                <c:pt idx="2518">
                  <c:v>17.012</c:v>
                </c:pt>
                <c:pt idx="2519">
                  <c:v>17.068999999999999</c:v>
                </c:pt>
                <c:pt idx="2520">
                  <c:v>17.123000000000001</c:v>
                </c:pt>
                <c:pt idx="2521">
                  <c:v>17.184999999999999</c:v>
                </c:pt>
                <c:pt idx="2522">
                  <c:v>17.245999999999999</c:v>
                </c:pt>
                <c:pt idx="2523">
                  <c:v>17.300999999999998</c:v>
                </c:pt>
                <c:pt idx="2524">
                  <c:v>17.352</c:v>
                </c:pt>
                <c:pt idx="2525">
                  <c:v>17.407</c:v>
                </c:pt>
                <c:pt idx="2526">
                  <c:v>17.457000000000001</c:v>
                </c:pt>
                <c:pt idx="2527">
                  <c:v>17.507999999999999</c:v>
                </c:pt>
                <c:pt idx="2528">
                  <c:v>17.562999999999999</c:v>
                </c:pt>
                <c:pt idx="2529">
                  <c:v>17.628</c:v>
                </c:pt>
                <c:pt idx="2530">
                  <c:v>17.693000000000001</c:v>
                </c:pt>
                <c:pt idx="2531">
                  <c:v>17.751999999999999</c:v>
                </c:pt>
                <c:pt idx="2532">
                  <c:v>17.814</c:v>
                </c:pt>
                <c:pt idx="2533">
                  <c:v>17.87</c:v>
                </c:pt>
                <c:pt idx="2534">
                  <c:v>17.917000000000002</c:v>
                </c:pt>
                <c:pt idx="2535">
                  <c:v>17.954000000000001</c:v>
                </c:pt>
                <c:pt idx="2536">
                  <c:v>17.984000000000002</c:v>
                </c:pt>
                <c:pt idx="2537">
                  <c:v>18.007000000000001</c:v>
                </c:pt>
                <c:pt idx="2538">
                  <c:v>18.026</c:v>
                </c:pt>
                <c:pt idx="2539">
                  <c:v>18.04</c:v>
                </c:pt>
                <c:pt idx="2540">
                  <c:v>18.050999999999998</c:v>
                </c:pt>
                <c:pt idx="2541">
                  <c:v>18.059000000000001</c:v>
                </c:pt>
                <c:pt idx="2542">
                  <c:v>18.065999999999999</c:v>
                </c:pt>
                <c:pt idx="2543">
                  <c:v>18.09</c:v>
                </c:pt>
                <c:pt idx="2544">
                  <c:v>18.143999999999998</c:v>
                </c:pt>
                <c:pt idx="2545">
                  <c:v>18.222999999999999</c:v>
                </c:pt>
                <c:pt idx="2546">
                  <c:v>18.311</c:v>
                </c:pt>
                <c:pt idx="2547">
                  <c:v>18.393999999999998</c:v>
                </c:pt>
                <c:pt idx="2548">
                  <c:v>18.463000000000001</c:v>
                </c:pt>
                <c:pt idx="2549">
                  <c:v>18.521000000000001</c:v>
                </c:pt>
                <c:pt idx="2550">
                  <c:v>18.576000000000001</c:v>
                </c:pt>
                <c:pt idx="2551">
                  <c:v>18.626999999999999</c:v>
                </c:pt>
                <c:pt idx="2552">
                  <c:v>18.683</c:v>
                </c:pt>
                <c:pt idx="2553">
                  <c:v>18.748999999999999</c:v>
                </c:pt>
                <c:pt idx="2554">
                  <c:v>18.824999999999999</c:v>
                </c:pt>
                <c:pt idx="2555">
                  <c:v>18.899999999999999</c:v>
                </c:pt>
                <c:pt idx="2556">
                  <c:v>18.971</c:v>
                </c:pt>
                <c:pt idx="2557">
                  <c:v>19.04</c:v>
                </c:pt>
                <c:pt idx="2558">
                  <c:v>19.100999999999999</c:v>
                </c:pt>
                <c:pt idx="2559">
                  <c:v>19.148</c:v>
                </c:pt>
                <c:pt idx="2560">
                  <c:v>19.186</c:v>
                </c:pt>
                <c:pt idx="2561">
                  <c:v>19.222000000000001</c:v>
                </c:pt>
                <c:pt idx="2562">
                  <c:v>19.262</c:v>
                </c:pt>
                <c:pt idx="2563">
                  <c:v>19.314</c:v>
                </c:pt>
                <c:pt idx="2564">
                  <c:v>19.385000000000002</c:v>
                </c:pt>
                <c:pt idx="2565">
                  <c:v>19.466999999999999</c:v>
                </c:pt>
                <c:pt idx="2566">
                  <c:v>19.553000000000001</c:v>
                </c:pt>
                <c:pt idx="2567">
                  <c:v>19.646000000000001</c:v>
                </c:pt>
                <c:pt idx="2568">
                  <c:v>19.742999999999999</c:v>
                </c:pt>
                <c:pt idx="2569">
                  <c:v>19.841000000000001</c:v>
                </c:pt>
                <c:pt idx="2570">
                  <c:v>19.928000000000001</c:v>
                </c:pt>
                <c:pt idx="2571">
                  <c:v>20.001000000000001</c:v>
                </c:pt>
                <c:pt idx="2572">
                  <c:v>20.065000000000001</c:v>
                </c:pt>
                <c:pt idx="2573">
                  <c:v>20.116</c:v>
                </c:pt>
                <c:pt idx="2574">
                  <c:v>20.157</c:v>
                </c:pt>
                <c:pt idx="2575">
                  <c:v>20.189</c:v>
                </c:pt>
                <c:pt idx="2576">
                  <c:v>20.210999999999999</c:v>
                </c:pt>
                <c:pt idx="2577">
                  <c:v>20.221</c:v>
                </c:pt>
                <c:pt idx="2578">
                  <c:v>20.222999999999999</c:v>
                </c:pt>
                <c:pt idx="2579">
                  <c:v>20.224</c:v>
                </c:pt>
                <c:pt idx="2580">
                  <c:v>20.219000000000001</c:v>
                </c:pt>
                <c:pt idx="2581">
                  <c:v>20.213999999999999</c:v>
                </c:pt>
                <c:pt idx="2582">
                  <c:v>20.207000000000001</c:v>
                </c:pt>
                <c:pt idx="2583">
                  <c:v>20.201000000000001</c:v>
                </c:pt>
                <c:pt idx="2584">
                  <c:v>20.196999999999999</c:v>
                </c:pt>
                <c:pt idx="2585">
                  <c:v>20.190999999999999</c:v>
                </c:pt>
                <c:pt idx="2586">
                  <c:v>20.18</c:v>
                </c:pt>
                <c:pt idx="2587">
                  <c:v>20.167999999999999</c:v>
                </c:pt>
                <c:pt idx="2588">
                  <c:v>20.148</c:v>
                </c:pt>
                <c:pt idx="2589">
                  <c:v>20.122</c:v>
                </c:pt>
                <c:pt idx="2590">
                  <c:v>20.087</c:v>
                </c:pt>
                <c:pt idx="2591">
                  <c:v>20.053000000000001</c:v>
                </c:pt>
                <c:pt idx="2592">
                  <c:v>20.02</c:v>
                </c:pt>
                <c:pt idx="2593">
                  <c:v>19.989000000000001</c:v>
                </c:pt>
                <c:pt idx="2594">
                  <c:v>19.96</c:v>
                </c:pt>
                <c:pt idx="2595">
                  <c:v>19.93</c:v>
                </c:pt>
                <c:pt idx="2596">
                  <c:v>19.911000000000001</c:v>
                </c:pt>
                <c:pt idx="2597">
                  <c:v>19.893000000000001</c:v>
                </c:pt>
                <c:pt idx="2598">
                  <c:v>19.879000000000001</c:v>
                </c:pt>
                <c:pt idx="2599">
                  <c:v>19.863</c:v>
                </c:pt>
                <c:pt idx="2600">
                  <c:v>19.850999999999999</c:v>
                </c:pt>
                <c:pt idx="2601">
                  <c:v>19.841999999999999</c:v>
                </c:pt>
                <c:pt idx="2602">
                  <c:v>19.832000000000001</c:v>
                </c:pt>
                <c:pt idx="2603">
                  <c:v>19.826000000000001</c:v>
                </c:pt>
                <c:pt idx="2604">
                  <c:v>19.829000000000001</c:v>
                </c:pt>
                <c:pt idx="2605">
                  <c:v>19.837</c:v>
                </c:pt>
                <c:pt idx="2606">
                  <c:v>19.841999999999999</c:v>
                </c:pt>
                <c:pt idx="2607">
                  <c:v>19.849</c:v>
                </c:pt>
                <c:pt idx="2608">
                  <c:v>19.853999999999999</c:v>
                </c:pt>
                <c:pt idx="2609">
                  <c:v>19.861000000000001</c:v>
                </c:pt>
                <c:pt idx="2610">
                  <c:v>19.869</c:v>
                </c:pt>
                <c:pt idx="2611">
                  <c:v>19.887</c:v>
                </c:pt>
                <c:pt idx="2612">
                  <c:v>19.911000000000001</c:v>
                </c:pt>
                <c:pt idx="2613">
                  <c:v>19.943999999999999</c:v>
                </c:pt>
                <c:pt idx="2614">
                  <c:v>19.983000000000001</c:v>
                </c:pt>
                <c:pt idx="2615">
                  <c:v>20.023</c:v>
                </c:pt>
                <c:pt idx="2616">
                  <c:v>20.062000000000001</c:v>
                </c:pt>
                <c:pt idx="2617">
                  <c:v>20.100999999999999</c:v>
                </c:pt>
                <c:pt idx="2618">
                  <c:v>20.140999999999998</c:v>
                </c:pt>
                <c:pt idx="2619">
                  <c:v>20.172999999999998</c:v>
                </c:pt>
                <c:pt idx="2620">
                  <c:v>20.204000000000001</c:v>
                </c:pt>
                <c:pt idx="2621">
                  <c:v>20.228000000000002</c:v>
                </c:pt>
                <c:pt idx="2622">
                  <c:v>20.241</c:v>
                </c:pt>
                <c:pt idx="2623">
                  <c:v>20.248999999999999</c:v>
                </c:pt>
                <c:pt idx="2624">
                  <c:v>20.257999999999999</c:v>
                </c:pt>
                <c:pt idx="2625">
                  <c:v>20.268000000000001</c:v>
                </c:pt>
                <c:pt idx="2626">
                  <c:v>20.277000000000001</c:v>
                </c:pt>
                <c:pt idx="2627">
                  <c:v>20.283999999999999</c:v>
                </c:pt>
                <c:pt idx="2628">
                  <c:v>20.29</c:v>
                </c:pt>
                <c:pt idx="2629">
                  <c:v>20.29</c:v>
                </c:pt>
                <c:pt idx="2630">
                  <c:v>20.291</c:v>
                </c:pt>
                <c:pt idx="2631">
                  <c:v>20.285</c:v>
                </c:pt>
                <c:pt idx="2632">
                  <c:v>20.283000000000001</c:v>
                </c:pt>
                <c:pt idx="2633">
                  <c:v>20.283000000000001</c:v>
                </c:pt>
                <c:pt idx="2634">
                  <c:v>20.279</c:v>
                </c:pt>
                <c:pt idx="2635">
                  <c:v>20.268000000000001</c:v>
                </c:pt>
                <c:pt idx="2636">
                  <c:v>20.259</c:v>
                </c:pt>
                <c:pt idx="2637">
                  <c:v>20.25</c:v>
                </c:pt>
                <c:pt idx="2638">
                  <c:v>20.236000000000001</c:v>
                </c:pt>
                <c:pt idx="2639">
                  <c:v>20.222999999999999</c:v>
                </c:pt>
                <c:pt idx="2640">
                  <c:v>20.21</c:v>
                </c:pt>
                <c:pt idx="2641">
                  <c:v>20.196000000000002</c:v>
                </c:pt>
                <c:pt idx="2642">
                  <c:v>20.184000000000001</c:v>
                </c:pt>
                <c:pt idx="2643">
                  <c:v>20.170999999999999</c:v>
                </c:pt>
                <c:pt idx="2644">
                  <c:v>20.157</c:v>
                </c:pt>
                <c:pt idx="2645">
                  <c:v>20.14</c:v>
                </c:pt>
                <c:pt idx="2646">
                  <c:v>20.120999999999999</c:v>
                </c:pt>
                <c:pt idx="2647">
                  <c:v>20.103000000000002</c:v>
                </c:pt>
                <c:pt idx="2648">
                  <c:v>20.085000000000001</c:v>
                </c:pt>
                <c:pt idx="2649">
                  <c:v>20.064</c:v>
                </c:pt>
                <c:pt idx="2650">
                  <c:v>20.047999999999998</c:v>
                </c:pt>
                <c:pt idx="2651">
                  <c:v>20.036000000000001</c:v>
                </c:pt>
                <c:pt idx="2652">
                  <c:v>20.016999999999999</c:v>
                </c:pt>
                <c:pt idx="2653">
                  <c:v>19.998000000000001</c:v>
                </c:pt>
                <c:pt idx="2654">
                  <c:v>19.98</c:v>
                </c:pt>
                <c:pt idx="2655">
                  <c:v>19.963000000000001</c:v>
                </c:pt>
                <c:pt idx="2656">
                  <c:v>19.95</c:v>
                </c:pt>
                <c:pt idx="2657">
                  <c:v>19.934999999999999</c:v>
                </c:pt>
                <c:pt idx="2658">
                  <c:v>19.925000000000001</c:v>
                </c:pt>
                <c:pt idx="2659">
                  <c:v>19.920000000000002</c:v>
                </c:pt>
                <c:pt idx="2660">
                  <c:v>19.920999999999999</c:v>
                </c:pt>
                <c:pt idx="2661">
                  <c:v>19.920999999999999</c:v>
                </c:pt>
                <c:pt idx="2662">
                  <c:v>19.920999999999999</c:v>
                </c:pt>
                <c:pt idx="2663">
                  <c:v>19.920999999999999</c:v>
                </c:pt>
                <c:pt idx="2664">
                  <c:v>19.920999999999999</c:v>
                </c:pt>
                <c:pt idx="2665">
                  <c:v>19.920999999999999</c:v>
                </c:pt>
                <c:pt idx="2666">
                  <c:v>19.923999999999999</c:v>
                </c:pt>
                <c:pt idx="2667">
                  <c:v>19.933</c:v>
                </c:pt>
                <c:pt idx="2668">
                  <c:v>19.943999999999999</c:v>
                </c:pt>
                <c:pt idx="2669">
                  <c:v>19.960999999999999</c:v>
                </c:pt>
                <c:pt idx="2670">
                  <c:v>19.98</c:v>
                </c:pt>
                <c:pt idx="2671">
                  <c:v>19.998999999999999</c:v>
                </c:pt>
                <c:pt idx="2672">
                  <c:v>20.021999999999998</c:v>
                </c:pt>
                <c:pt idx="2673">
                  <c:v>20.042999999999999</c:v>
                </c:pt>
                <c:pt idx="2674">
                  <c:v>20.068999999999999</c:v>
                </c:pt>
                <c:pt idx="2675">
                  <c:v>20.097000000000001</c:v>
                </c:pt>
                <c:pt idx="2676">
                  <c:v>20.126999999999999</c:v>
                </c:pt>
                <c:pt idx="2677">
                  <c:v>20.158000000000001</c:v>
                </c:pt>
                <c:pt idx="2678">
                  <c:v>20.183</c:v>
                </c:pt>
                <c:pt idx="2679">
                  <c:v>20.207000000000001</c:v>
                </c:pt>
                <c:pt idx="2680">
                  <c:v>20.231000000000002</c:v>
                </c:pt>
                <c:pt idx="2681">
                  <c:v>20.259</c:v>
                </c:pt>
                <c:pt idx="2682">
                  <c:v>20.291</c:v>
                </c:pt>
                <c:pt idx="2683">
                  <c:v>20.326000000000001</c:v>
                </c:pt>
                <c:pt idx="2684">
                  <c:v>20.356000000000002</c:v>
                </c:pt>
                <c:pt idx="2685">
                  <c:v>20.385000000000002</c:v>
                </c:pt>
                <c:pt idx="2686">
                  <c:v>20.414999999999999</c:v>
                </c:pt>
                <c:pt idx="2687">
                  <c:v>20.446000000000002</c:v>
                </c:pt>
                <c:pt idx="2688">
                  <c:v>20.481000000000002</c:v>
                </c:pt>
                <c:pt idx="2689">
                  <c:v>20.513999999999999</c:v>
                </c:pt>
                <c:pt idx="2690">
                  <c:v>20.545999999999999</c:v>
                </c:pt>
                <c:pt idx="2691">
                  <c:v>20.573</c:v>
                </c:pt>
                <c:pt idx="2692">
                  <c:v>20.599</c:v>
                </c:pt>
                <c:pt idx="2693">
                  <c:v>20.623000000000001</c:v>
                </c:pt>
                <c:pt idx="2694">
                  <c:v>20.649000000000001</c:v>
                </c:pt>
                <c:pt idx="2695">
                  <c:v>20.672999999999998</c:v>
                </c:pt>
                <c:pt idx="2696">
                  <c:v>20.696999999999999</c:v>
                </c:pt>
                <c:pt idx="2697">
                  <c:v>20.719000000000001</c:v>
                </c:pt>
                <c:pt idx="2698">
                  <c:v>20.74</c:v>
                </c:pt>
                <c:pt idx="2699">
                  <c:v>20.762</c:v>
                </c:pt>
                <c:pt idx="2700">
                  <c:v>20.786000000000001</c:v>
                </c:pt>
                <c:pt idx="2701">
                  <c:v>20.812000000000001</c:v>
                </c:pt>
                <c:pt idx="2702">
                  <c:v>20.835999999999999</c:v>
                </c:pt>
                <c:pt idx="2703">
                  <c:v>20.853000000000002</c:v>
                </c:pt>
                <c:pt idx="2704">
                  <c:v>20.864000000000001</c:v>
                </c:pt>
                <c:pt idx="2705">
                  <c:v>20.869</c:v>
                </c:pt>
                <c:pt idx="2706">
                  <c:v>20.864000000000001</c:v>
                </c:pt>
                <c:pt idx="2707">
                  <c:v>20.853999999999999</c:v>
                </c:pt>
                <c:pt idx="2708">
                  <c:v>20.841000000000001</c:v>
                </c:pt>
                <c:pt idx="2709">
                  <c:v>20.827999999999999</c:v>
                </c:pt>
                <c:pt idx="2710">
                  <c:v>20.817</c:v>
                </c:pt>
                <c:pt idx="2711">
                  <c:v>20.809000000000001</c:v>
                </c:pt>
                <c:pt idx="2712">
                  <c:v>20.802</c:v>
                </c:pt>
                <c:pt idx="2713">
                  <c:v>20.794</c:v>
                </c:pt>
                <c:pt idx="2714">
                  <c:v>20.783000000000001</c:v>
                </c:pt>
                <c:pt idx="2715">
                  <c:v>20.766999999999999</c:v>
                </c:pt>
                <c:pt idx="2716">
                  <c:v>20.745999999999999</c:v>
                </c:pt>
                <c:pt idx="2717">
                  <c:v>20.725999999999999</c:v>
                </c:pt>
                <c:pt idx="2718">
                  <c:v>20.699000000000002</c:v>
                </c:pt>
                <c:pt idx="2719">
                  <c:v>20.672999999999998</c:v>
                </c:pt>
                <c:pt idx="2720">
                  <c:v>20.643000000000001</c:v>
                </c:pt>
                <c:pt idx="2721">
                  <c:v>20.614000000000001</c:v>
                </c:pt>
                <c:pt idx="2722">
                  <c:v>20.591000000000001</c:v>
                </c:pt>
                <c:pt idx="2723">
                  <c:v>20.568000000000001</c:v>
                </c:pt>
                <c:pt idx="2724">
                  <c:v>20.547000000000001</c:v>
                </c:pt>
                <c:pt idx="2725">
                  <c:v>20.532</c:v>
                </c:pt>
                <c:pt idx="2726">
                  <c:v>20.516999999999999</c:v>
                </c:pt>
                <c:pt idx="2727">
                  <c:v>20.504999999999999</c:v>
                </c:pt>
                <c:pt idx="2728">
                  <c:v>20.495999999999999</c:v>
                </c:pt>
                <c:pt idx="2729">
                  <c:v>20.488</c:v>
                </c:pt>
                <c:pt idx="2730">
                  <c:v>20.478999999999999</c:v>
                </c:pt>
                <c:pt idx="2731">
                  <c:v>20.469000000000001</c:v>
                </c:pt>
                <c:pt idx="2732">
                  <c:v>20.46</c:v>
                </c:pt>
                <c:pt idx="2733">
                  <c:v>20.452000000000002</c:v>
                </c:pt>
                <c:pt idx="2734">
                  <c:v>20.443999999999999</c:v>
                </c:pt>
                <c:pt idx="2735">
                  <c:v>20.446999999999999</c:v>
                </c:pt>
                <c:pt idx="2736">
                  <c:v>20.456</c:v>
                </c:pt>
                <c:pt idx="2737">
                  <c:v>20.472999999999999</c:v>
                </c:pt>
                <c:pt idx="2738">
                  <c:v>20.495999999999999</c:v>
                </c:pt>
                <c:pt idx="2739">
                  <c:v>20.521999999999998</c:v>
                </c:pt>
                <c:pt idx="2740">
                  <c:v>20.550999999999998</c:v>
                </c:pt>
                <c:pt idx="2741">
                  <c:v>20.582000000000001</c:v>
                </c:pt>
                <c:pt idx="2742">
                  <c:v>20.61</c:v>
                </c:pt>
                <c:pt idx="2743">
                  <c:v>20.635999999999999</c:v>
                </c:pt>
                <c:pt idx="2744">
                  <c:v>20.664999999999999</c:v>
                </c:pt>
                <c:pt idx="2745">
                  <c:v>20.693999999999999</c:v>
                </c:pt>
                <c:pt idx="2746">
                  <c:v>20.718</c:v>
                </c:pt>
                <c:pt idx="2747">
                  <c:v>20.745000000000001</c:v>
                </c:pt>
                <c:pt idx="2748">
                  <c:v>20.765000000000001</c:v>
                </c:pt>
                <c:pt idx="2749">
                  <c:v>20.777999999999999</c:v>
                </c:pt>
                <c:pt idx="2750">
                  <c:v>20.786000000000001</c:v>
                </c:pt>
                <c:pt idx="2751">
                  <c:v>20.786999999999999</c:v>
                </c:pt>
                <c:pt idx="2752">
                  <c:v>20.780999999999999</c:v>
                </c:pt>
                <c:pt idx="2753">
                  <c:v>20.771000000000001</c:v>
                </c:pt>
                <c:pt idx="2754">
                  <c:v>20.756</c:v>
                </c:pt>
                <c:pt idx="2755">
                  <c:v>20.734999999999999</c:v>
                </c:pt>
                <c:pt idx="2756">
                  <c:v>20.716999999999999</c:v>
                </c:pt>
                <c:pt idx="2757">
                  <c:v>20.692</c:v>
                </c:pt>
                <c:pt idx="2758">
                  <c:v>20.66</c:v>
                </c:pt>
                <c:pt idx="2759">
                  <c:v>20.626000000000001</c:v>
                </c:pt>
                <c:pt idx="2760">
                  <c:v>20.587</c:v>
                </c:pt>
                <c:pt idx="2761">
                  <c:v>20.545999999999999</c:v>
                </c:pt>
                <c:pt idx="2762">
                  <c:v>20.498999999999999</c:v>
                </c:pt>
                <c:pt idx="2763">
                  <c:v>20.456</c:v>
                </c:pt>
                <c:pt idx="2764">
                  <c:v>20.428000000000001</c:v>
                </c:pt>
                <c:pt idx="2765">
                  <c:v>20.417999999999999</c:v>
                </c:pt>
                <c:pt idx="2766">
                  <c:v>20.423999999999999</c:v>
                </c:pt>
                <c:pt idx="2767">
                  <c:v>20.446999999999999</c:v>
                </c:pt>
                <c:pt idx="2768">
                  <c:v>20.478000000000002</c:v>
                </c:pt>
                <c:pt idx="2769">
                  <c:v>20.510999999999999</c:v>
                </c:pt>
                <c:pt idx="2770">
                  <c:v>20.542999999999999</c:v>
                </c:pt>
                <c:pt idx="2771">
                  <c:v>20.562000000000001</c:v>
                </c:pt>
                <c:pt idx="2772">
                  <c:v>20.573</c:v>
                </c:pt>
                <c:pt idx="2773">
                  <c:v>20.579000000000001</c:v>
                </c:pt>
                <c:pt idx="2774">
                  <c:v>20.577999999999999</c:v>
                </c:pt>
                <c:pt idx="2775">
                  <c:v>20.588000000000001</c:v>
                </c:pt>
                <c:pt idx="2776">
                  <c:v>20.606999999999999</c:v>
                </c:pt>
                <c:pt idx="2777">
                  <c:v>20.635999999999999</c:v>
                </c:pt>
                <c:pt idx="2778">
                  <c:v>20.670999999999999</c:v>
                </c:pt>
                <c:pt idx="2779">
                  <c:v>20.712</c:v>
                </c:pt>
                <c:pt idx="2780">
                  <c:v>20.756</c:v>
                </c:pt>
                <c:pt idx="2781">
                  <c:v>20.802</c:v>
                </c:pt>
                <c:pt idx="2782">
                  <c:v>20.84</c:v>
                </c:pt>
                <c:pt idx="2783">
                  <c:v>20.876000000000001</c:v>
                </c:pt>
                <c:pt idx="2784">
                  <c:v>20.907</c:v>
                </c:pt>
                <c:pt idx="2785">
                  <c:v>20.93</c:v>
                </c:pt>
                <c:pt idx="2786">
                  <c:v>20.945</c:v>
                </c:pt>
                <c:pt idx="2787">
                  <c:v>20.959</c:v>
                </c:pt>
                <c:pt idx="2788">
                  <c:v>20.977</c:v>
                </c:pt>
                <c:pt idx="2789">
                  <c:v>20.995999999999999</c:v>
                </c:pt>
                <c:pt idx="2790">
                  <c:v>21.012</c:v>
                </c:pt>
                <c:pt idx="2791">
                  <c:v>21.021000000000001</c:v>
                </c:pt>
                <c:pt idx="2792">
                  <c:v>21.027000000000001</c:v>
                </c:pt>
                <c:pt idx="2793">
                  <c:v>21.026</c:v>
                </c:pt>
                <c:pt idx="2794">
                  <c:v>21.018000000000001</c:v>
                </c:pt>
                <c:pt idx="2795">
                  <c:v>21.004999999999999</c:v>
                </c:pt>
                <c:pt idx="2796">
                  <c:v>20.986000000000001</c:v>
                </c:pt>
                <c:pt idx="2797">
                  <c:v>20.960999999999999</c:v>
                </c:pt>
                <c:pt idx="2798">
                  <c:v>20.927</c:v>
                </c:pt>
                <c:pt idx="2799">
                  <c:v>20.881</c:v>
                </c:pt>
                <c:pt idx="2800">
                  <c:v>20.829000000000001</c:v>
                </c:pt>
                <c:pt idx="2801">
                  <c:v>20.776</c:v>
                </c:pt>
                <c:pt idx="2802">
                  <c:v>20.722999999999999</c:v>
                </c:pt>
                <c:pt idx="2803">
                  <c:v>20.667999999999999</c:v>
                </c:pt>
                <c:pt idx="2804">
                  <c:v>20.611999999999998</c:v>
                </c:pt>
                <c:pt idx="2805">
                  <c:v>20.558</c:v>
                </c:pt>
                <c:pt idx="2806">
                  <c:v>20.5</c:v>
                </c:pt>
                <c:pt idx="2807">
                  <c:v>20.434000000000001</c:v>
                </c:pt>
                <c:pt idx="2808">
                  <c:v>20.37</c:v>
                </c:pt>
                <c:pt idx="2809">
                  <c:v>20.315999999999999</c:v>
                </c:pt>
                <c:pt idx="2810">
                  <c:v>20.260999999999999</c:v>
                </c:pt>
                <c:pt idx="2811">
                  <c:v>20.206</c:v>
                </c:pt>
                <c:pt idx="2812">
                  <c:v>20.158999999999999</c:v>
                </c:pt>
                <c:pt idx="2813">
                  <c:v>20.114999999999998</c:v>
                </c:pt>
                <c:pt idx="2814">
                  <c:v>20.081</c:v>
                </c:pt>
                <c:pt idx="2815">
                  <c:v>20.048999999999999</c:v>
                </c:pt>
                <c:pt idx="2816">
                  <c:v>20.016999999999999</c:v>
                </c:pt>
                <c:pt idx="2817">
                  <c:v>19.986000000000001</c:v>
                </c:pt>
                <c:pt idx="2818">
                  <c:v>19.960999999999999</c:v>
                </c:pt>
                <c:pt idx="2819">
                  <c:v>19.946999999999999</c:v>
                </c:pt>
                <c:pt idx="2820">
                  <c:v>19.942</c:v>
                </c:pt>
                <c:pt idx="2821">
                  <c:v>19.95</c:v>
                </c:pt>
                <c:pt idx="2822">
                  <c:v>19.963000000000001</c:v>
                </c:pt>
                <c:pt idx="2823">
                  <c:v>19.981000000000002</c:v>
                </c:pt>
                <c:pt idx="2824">
                  <c:v>20.004000000000001</c:v>
                </c:pt>
                <c:pt idx="2825">
                  <c:v>20.027999999999999</c:v>
                </c:pt>
                <c:pt idx="2826">
                  <c:v>20.058</c:v>
                </c:pt>
                <c:pt idx="2827">
                  <c:v>20.097999999999999</c:v>
                </c:pt>
                <c:pt idx="2828">
                  <c:v>20.141999999999999</c:v>
                </c:pt>
                <c:pt idx="2829">
                  <c:v>20.184999999999999</c:v>
                </c:pt>
                <c:pt idx="2830">
                  <c:v>20.234000000000002</c:v>
                </c:pt>
                <c:pt idx="2831">
                  <c:v>20.291</c:v>
                </c:pt>
                <c:pt idx="2832">
                  <c:v>20.347999999999999</c:v>
                </c:pt>
                <c:pt idx="2833">
                  <c:v>20.401</c:v>
                </c:pt>
                <c:pt idx="2834">
                  <c:v>20.451000000000001</c:v>
                </c:pt>
                <c:pt idx="2835">
                  <c:v>20.501999999999999</c:v>
                </c:pt>
                <c:pt idx="2836">
                  <c:v>20.552</c:v>
                </c:pt>
                <c:pt idx="2837">
                  <c:v>20.6</c:v>
                </c:pt>
                <c:pt idx="2838">
                  <c:v>20.637</c:v>
                </c:pt>
                <c:pt idx="2839">
                  <c:v>20.667999999999999</c:v>
                </c:pt>
                <c:pt idx="2840">
                  <c:v>20.696000000000002</c:v>
                </c:pt>
                <c:pt idx="2841">
                  <c:v>20.725000000000001</c:v>
                </c:pt>
                <c:pt idx="2842">
                  <c:v>20.754000000000001</c:v>
                </c:pt>
                <c:pt idx="2843">
                  <c:v>20.78</c:v>
                </c:pt>
                <c:pt idx="2844">
                  <c:v>20.798999999999999</c:v>
                </c:pt>
                <c:pt idx="2845">
                  <c:v>20.814</c:v>
                </c:pt>
                <c:pt idx="2846">
                  <c:v>20.832000000000001</c:v>
                </c:pt>
                <c:pt idx="2847">
                  <c:v>20.855</c:v>
                </c:pt>
                <c:pt idx="2848">
                  <c:v>20.873000000000001</c:v>
                </c:pt>
                <c:pt idx="2849">
                  <c:v>20.882999999999999</c:v>
                </c:pt>
                <c:pt idx="2850">
                  <c:v>20.888999999999999</c:v>
                </c:pt>
                <c:pt idx="2851">
                  <c:v>20.89</c:v>
                </c:pt>
                <c:pt idx="2852">
                  <c:v>20.879000000000001</c:v>
                </c:pt>
                <c:pt idx="2853">
                  <c:v>20.861999999999998</c:v>
                </c:pt>
                <c:pt idx="2854">
                  <c:v>20.846</c:v>
                </c:pt>
                <c:pt idx="2855">
                  <c:v>20.826000000000001</c:v>
                </c:pt>
                <c:pt idx="2856">
                  <c:v>20.805</c:v>
                </c:pt>
                <c:pt idx="2857">
                  <c:v>20.783000000000001</c:v>
                </c:pt>
                <c:pt idx="2858">
                  <c:v>20.763999999999999</c:v>
                </c:pt>
                <c:pt idx="2859">
                  <c:v>20.742000000000001</c:v>
                </c:pt>
                <c:pt idx="2860">
                  <c:v>20.716000000000001</c:v>
                </c:pt>
                <c:pt idx="2861">
                  <c:v>20.687999999999999</c:v>
                </c:pt>
                <c:pt idx="2862">
                  <c:v>20.658999999999999</c:v>
                </c:pt>
                <c:pt idx="2863">
                  <c:v>20.63</c:v>
                </c:pt>
                <c:pt idx="2864">
                  <c:v>20.606000000000002</c:v>
                </c:pt>
                <c:pt idx="2865">
                  <c:v>20.581</c:v>
                </c:pt>
                <c:pt idx="2866">
                  <c:v>20.561</c:v>
                </c:pt>
                <c:pt idx="2867">
                  <c:v>20.54</c:v>
                </c:pt>
                <c:pt idx="2868">
                  <c:v>20.518999999999998</c:v>
                </c:pt>
                <c:pt idx="2869">
                  <c:v>20.498999999999999</c:v>
                </c:pt>
                <c:pt idx="2870">
                  <c:v>20.478999999999999</c:v>
                </c:pt>
                <c:pt idx="2871">
                  <c:v>20.460999999999999</c:v>
                </c:pt>
                <c:pt idx="2872">
                  <c:v>20.449000000000002</c:v>
                </c:pt>
                <c:pt idx="2873">
                  <c:v>20.434999999999999</c:v>
                </c:pt>
                <c:pt idx="2874">
                  <c:v>20.419</c:v>
                </c:pt>
                <c:pt idx="2875">
                  <c:v>20.405999999999999</c:v>
                </c:pt>
                <c:pt idx="2876">
                  <c:v>20.398</c:v>
                </c:pt>
                <c:pt idx="2877">
                  <c:v>20.396000000000001</c:v>
                </c:pt>
                <c:pt idx="2878">
                  <c:v>20.396999999999998</c:v>
                </c:pt>
                <c:pt idx="2879">
                  <c:v>20.401</c:v>
                </c:pt>
                <c:pt idx="2880">
                  <c:v>20.404</c:v>
                </c:pt>
                <c:pt idx="2881">
                  <c:v>20.407</c:v>
                </c:pt>
                <c:pt idx="2882">
                  <c:v>20.417999999999999</c:v>
                </c:pt>
                <c:pt idx="2883">
                  <c:v>20.425000000000001</c:v>
                </c:pt>
                <c:pt idx="2884">
                  <c:v>20.434000000000001</c:v>
                </c:pt>
                <c:pt idx="2885">
                  <c:v>20.443000000000001</c:v>
                </c:pt>
                <c:pt idx="2886">
                  <c:v>20.452000000000002</c:v>
                </c:pt>
                <c:pt idx="2887">
                  <c:v>20.457999999999998</c:v>
                </c:pt>
                <c:pt idx="2888">
                  <c:v>20.459</c:v>
                </c:pt>
                <c:pt idx="2889">
                  <c:v>20.463999999999999</c:v>
                </c:pt>
                <c:pt idx="2890">
                  <c:v>20.471</c:v>
                </c:pt>
                <c:pt idx="2891">
                  <c:v>20.478999999999999</c:v>
                </c:pt>
                <c:pt idx="2892">
                  <c:v>20.492000000000001</c:v>
                </c:pt>
                <c:pt idx="2893">
                  <c:v>20.501999999999999</c:v>
                </c:pt>
                <c:pt idx="2894">
                  <c:v>20.513000000000002</c:v>
                </c:pt>
                <c:pt idx="2895">
                  <c:v>20.523</c:v>
                </c:pt>
                <c:pt idx="2896">
                  <c:v>20.529</c:v>
                </c:pt>
                <c:pt idx="2897">
                  <c:v>20.533999999999999</c:v>
                </c:pt>
                <c:pt idx="2898">
                  <c:v>20.538</c:v>
                </c:pt>
                <c:pt idx="2899">
                  <c:v>20.547000000000001</c:v>
                </c:pt>
                <c:pt idx="2900">
                  <c:v>20.558</c:v>
                </c:pt>
                <c:pt idx="2901">
                  <c:v>20.57</c:v>
                </c:pt>
                <c:pt idx="2902">
                  <c:v>20.576000000000001</c:v>
                </c:pt>
                <c:pt idx="2903">
                  <c:v>20.581</c:v>
                </c:pt>
                <c:pt idx="2904">
                  <c:v>20.581</c:v>
                </c:pt>
                <c:pt idx="2905">
                  <c:v>20.577000000000002</c:v>
                </c:pt>
                <c:pt idx="2906">
                  <c:v>20.574999999999999</c:v>
                </c:pt>
                <c:pt idx="2907">
                  <c:v>20.57</c:v>
                </c:pt>
                <c:pt idx="2908">
                  <c:v>20.568999999999999</c:v>
                </c:pt>
                <c:pt idx="2909">
                  <c:v>20.565999999999999</c:v>
                </c:pt>
                <c:pt idx="2910">
                  <c:v>20.568000000000001</c:v>
                </c:pt>
                <c:pt idx="2911">
                  <c:v>20.57</c:v>
                </c:pt>
                <c:pt idx="2912">
                  <c:v>20.577999999999999</c:v>
                </c:pt>
                <c:pt idx="2913">
                  <c:v>20.59</c:v>
                </c:pt>
                <c:pt idx="2914">
                  <c:v>20.600999999999999</c:v>
                </c:pt>
                <c:pt idx="2915">
                  <c:v>20.611999999999998</c:v>
                </c:pt>
                <c:pt idx="2916">
                  <c:v>20.616</c:v>
                </c:pt>
                <c:pt idx="2917">
                  <c:v>20.617000000000001</c:v>
                </c:pt>
                <c:pt idx="2918">
                  <c:v>20.623000000000001</c:v>
                </c:pt>
                <c:pt idx="2919">
                  <c:v>20.631</c:v>
                </c:pt>
                <c:pt idx="2920">
                  <c:v>20.643000000000001</c:v>
                </c:pt>
                <c:pt idx="2921">
                  <c:v>20.661999999999999</c:v>
                </c:pt>
                <c:pt idx="2922">
                  <c:v>20.693000000000001</c:v>
                </c:pt>
                <c:pt idx="2923">
                  <c:v>20.728999999999999</c:v>
                </c:pt>
                <c:pt idx="2924">
                  <c:v>20.765999999999998</c:v>
                </c:pt>
                <c:pt idx="2925">
                  <c:v>20.805</c:v>
                </c:pt>
                <c:pt idx="2926">
                  <c:v>20.861999999999998</c:v>
                </c:pt>
                <c:pt idx="2927">
                  <c:v>20.936</c:v>
                </c:pt>
                <c:pt idx="2928">
                  <c:v>21.007999999999999</c:v>
                </c:pt>
                <c:pt idx="2929">
                  <c:v>21.084</c:v>
                </c:pt>
                <c:pt idx="2930">
                  <c:v>21.151</c:v>
                </c:pt>
                <c:pt idx="2931">
                  <c:v>21.222000000000001</c:v>
                </c:pt>
                <c:pt idx="2932">
                  <c:v>21.297999999999998</c:v>
                </c:pt>
                <c:pt idx="2933">
                  <c:v>21.363</c:v>
                </c:pt>
                <c:pt idx="2934">
                  <c:v>21.420999999999999</c:v>
                </c:pt>
                <c:pt idx="2935">
                  <c:v>21.484999999999999</c:v>
                </c:pt>
                <c:pt idx="2936">
                  <c:v>21.550999999999998</c:v>
                </c:pt>
                <c:pt idx="2937">
                  <c:v>21.623000000000001</c:v>
                </c:pt>
                <c:pt idx="2938">
                  <c:v>21.712</c:v>
                </c:pt>
                <c:pt idx="2939">
                  <c:v>21.808</c:v>
                </c:pt>
                <c:pt idx="2940">
                  <c:v>21.917000000000002</c:v>
                </c:pt>
                <c:pt idx="2941">
                  <c:v>22.032</c:v>
                </c:pt>
                <c:pt idx="2942">
                  <c:v>22.155999999999999</c:v>
                </c:pt>
                <c:pt idx="2943">
                  <c:v>22.297999999999998</c:v>
                </c:pt>
                <c:pt idx="2944">
                  <c:v>22.452000000000002</c:v>
                </c:pt>
                <c:pt idx="2945">
                  <c:v>22.62</c:v>
                </c:pt>
                <c:pt idx="2946">
                  <c:v>22.783999999999999</c:v>
                </c:pt>
                <c:pt idx="2947">
                  <c:v>22.934999999999999</c:v>
                </c:pt>
                <c:pt idx="2948">
                  <c:v>23.08</c:v>
                </c:pt>
                <c:pt idx="2949">
                  <c:v>23.212</c:v>
                </c:pt>
                <c:pt idx="2950">
                  <c:v>23.338000000000001</c:v>
                </c:pt>
                <c:pt idx="2951">
                  <c:v>23.465</c:v>
                </c:pt>
                <c:pt idx="2952">
                  <c:v>23.596</c:v>
                </c:pt>
                <c:pt idx="2953">
                  <c:v>23.745000000000001</c:v>
                </c:pt>
                <c:pt idx="2954">
                  <c:v>23.905000000000001</c:v>
                </c:pt>
                <c:pt idx="2955">
                  <c:v>24.074000000000002</c:v>
                </c:pt>
                <c:pt idx="2956">
                  <c:v>24.241</c:v>
                </c:pt>
                <c:pt idx="2957">
                  <c:v>24.408000000000001</c:v>
                </c:pt>
                <c:pt idx="2958">
                  <c:v>24.568000000000001</c:v>
                </c:pt>
                <c:pt idx="2959">
                  <c:v>24.718</c:v>
                </c:pt>
                <c:pt idx="2960">
                  <c:v>24.867000000000001</c:v>
                </c:pt>
                <c:pt idx="2961">
                  <c:v>25.013999999999999</c:v>
                </c:pt>
                <c:pt idx="2962">
                  <c:v>25.17</c:v>
                </c:pt>
                <c:pt idx="2963">
                  <c:v>25.329000000000001</c:v>
                </c:pt>
                <c:pt idx="2964">
                  <c:v>25.48</c:v>
                </c:pt>
                <c:pt idx="2965">
                  <c:v>25.623000000000001</c:v>
                </c:pt>
                <c:pt idx="2966">
                  <c:v>25.763000000000002</c:v>
                </c:pt>
                <c:pt idx="2967">
                  <c:v>25.905999999999999</c:v>
                </c:pt>
                <c:pt idx="2968">
                  <c:v>26.05</c:v>
                </c:pt>
                <c:pt idx="2969">
                  <c:v>26.193000000000001</c:v>
                </c:pt>
                <c:pt idx="2970">
                  <c:v>26.338999999999999</c:v>
                </c:pt>
                <c:pt idx="2971">
                  <c:v>26.481999999999999</c:v>
                </c:pt>
                <c:pt idx="2972">
                  <c:v>26.617000000000001</c:v>
                </c:pt>
                <c:pt idx="2973">
                  <c:v>26.751000000000001</c:v>
                </c:pt>
                <c:pt idx="2974">
                  <c:v>26.882000000000001</c:v>
                </c:pt>
                <c:pt idx="2975">
                  <c:v>27.016999999999999</c:v>
                </c:pt>
                <c:pt idx="2976">
                  <c:v>27.138999999999999</c:v>
                </c:pt>
                <c:pt idx="2977">
                  <c:v>27.251999999999999</c:v>
                </c:pt>
                <c:pt idx="2978">
                  <c:v>27.364999999999998</c:v>
                </c:pt>
                <c:pt idx="2979">
                  <c:v>27.471</c:v>
                </c:pt>
                <c:pt idx="2980">
                  <c:v>27.573</c:v>
                </c:pt>
                <c:pt idx="2981">
                  <c:v>27.667999999999999</c:v>
                </c:pt>
                <c:pt idx="2982">
                  <c:v>27.76</c:v>
                </c:pt>
                <c:pt idx="2983">
                  <c:v>27.837</c:v>
                </c:pt>
                <c:pt idx="2984">
                  <c:v>27.902999999999999</c:v>
                </c:pt>
                <c:pt idx="2985">
                  <c:v>27.963000000000001</c:v>
                </c:pt>
                <c:pt idx="2986">
                  <c:v>28.007000000000001</c:v>
                </c:pt>
                <c:pt idx="2987">
                  <c:v>28.039000000000001</c:v>
                </c:pt>
                <c:pt idx="2988">
                  <c:v>28.065999999999999</c:v>
                </c:pt>
                <c:pt idx="2989">
                  <c:v>28.091999999999999</c:v>
                </c:pt>
                <c:pt idx="2990">
                  <c:v>28.119</c:v>
                </c:pt>
                <c:pt idx="2991">
                  <c:v>28.143000000000001</c:v>
                </c:pt>
                <c:pt idx="2992">
                  <c:v>28.167000000000002</c:v>
                </c:pt>
                <c:pt idx="2993">
                  <c:v>28.184000000000001</c:v>
                </c:pt>
                <c:pt idx="2994">
                  <c:v>28.196999999999999</c:v>
                </c:pt>
                <c:pt idx="2995">
                  <c:v>28.206</c:v>
                </c:pt>
                <c:pt idx="2996">
                  <c:v>28.207999999999998</c:v>
                </c:pt>
                <c:pt idx="2997">
                  <c:v>28.202999999999999</c:v>
                </c:pt>
                <c:pt idx="2998">
                  <c:v>28.195</c:v>
                </c:pt>
                <c:pt idx="2999">
                  <c:v>28.178999999999998</c:v>
                </c:pt>
                <c:pt idx="3000">
                  <c:v>28.155999999999999</c:v>
                </c:pt>
                <c:pt idx="3001">
                  <c:v>28.135999999999999</c:v>
                </c:pt>
                <c:pt idx="3002">
                  <c:v>28.117999999999999</c:v>
                </c:pt>
                <c:pt idx="3003">
                  <c:v>28.096</c:v>
                </c:pt>
                <c:pt idx="3004">
                  <c:v>28.074000000000002</c:v>
                </c:pt>
                <c:pt idx="3005">
                  <c:v>28.055</c:v>
                </c:pt>
                <c:pt idx="3006">
                  <c:v>28.035</c:v>
                </c:pt>
                <c:pt idx="3007">
                  <c:v>28.015999999999998</c:v>
                </c:pt>
                <c:pt idx="3008">
                  <c:v>27.998000000000001</c:v>
                </c:pt>
                <c:pt idx="3009">
                  <c:v>27.978000000000002</c:v>
                </c:pt>
                <c:pt idx="3010">
                  <c:v>27.96</c:v>
                </c:pt>
                <c:pt idx="3011">
                  <c:v>27.945</c:v>
                </c:pt>
                <c:pt idx="3012">
                  <c:v>27.934000000000001</c:v>
                </c:pt>
                <c:pt idx="3013">
                  <c:v>27.93</c:v>
                </c:pt>
                <c:pt idx="3014">
                  <c:v>27.927</c:v>
                </c:pt>
                <c:pt idx="3015">
                  <c:v>27.922999999999998</c:v>
                </c:pt>
                <c:pt idx="3016">
                  <c:v>27.920999999999999</c:v>
                </c:pt>
                <c:pt idx="3017">
                  <c:v>27.920999999999999</c:v>
                </c:pt>
                <c:pt idx="3018">
                  <c:v>27.916</c:v>
                </c:pt>
                <c:pt idx="3019">
                  <c:v>27.914000000000001</c:v>
                </c:pt>
                <c:pt idx="3020">
                  <c:v>27.911000000000001</c:v>
                </c:pt>
                <c:pt idx="3021">
                  <c:v>27.904</c:v>
                </c:pt>
                <c:pt idx="3022">
                  <c:v>27.895</c:v>
                </c:pt>
                <c:pt idx="3023">
                  <c:v>27.888999999999999</c:v>
                </c:pt>
                <c:pt idx="3024">
                  <c:v>27.885000000000002</c:v>
                </c:pt>
                <c:pt idx="3025">
                  <c:v>27.885000000000002</c:v>
                </c:pt>
                <c:pt idx="3026">
                  <c:v>27.885999999999999</c:v>
                </c:pt>
                <c:pt idx="3027">
                  <c:v>27.893999999999998</c:v>
                </c:pt>
                <c:pt idx="3028">
                  <c:v>27.907</c:v>
                </c:pt>
                <c:pt idx="3029">
                  <c:v>27.923999999999999</c:v>
                </c:pt>
                <c:pt idx="3030">
                  <c:v>27.946000000000002</c:v>
                </c:pt>
                <c:pt idx="3031">
                  <c:v>27.965</c:v>
                </c:pt>
                <c:pt idx="3032">
                  <c:v>27.986999999999998</c:v>
                </c:pt>
                <c:pt idx="3033">
                  <c:v>28.013999999999999</c:v>
                </c:pt>
                <c:pt idx="3034">
                  <c:v>28.041</c:v>
                </c:pt>
                <c:pt idx="3035">
                  <c:v>28.064</c:v>
                </c:pt>
                <c:pt idx="3036">
                  <c:v>28.084</c:v>
                </c:pt>
                <c:pt idx="3037">
                  <c:v>28.100999999999999</c:v>
                </c:pt>
                <c:pt idx="3038">
                  <c:v>28.111999999999998</c:v>
                </c:pt>
                <c:pt idx="3039">
                  <c:v>28.116</c:v>
                </c:pt>
                <c:pt idx="3040">
                  <c:v>28.11</c:v>
                </c:pt>
                <c:pt idx="3041">
                  <c:v>28.102</c:v>
                </c:pt>
                <c:pt idx="3042">
                  <c:v>28.093</c:v>
                </c:pt>
                <c:pt idx="3043">
                  <c:v>28.088000000000001</c:v>
                </c:pt>
                <c:pt idx="3044">
                  <c:v>28.084</c:v>
                </c:pt>
                <c:pt idx="3045">
                  <c:v>28.08</c:v>
                </c:pt>
                <c:pt idx="3046">
                  <c:v>28.071999999999999</c:v>
                </c:pt>
                <c:pt idx="3047">
                  <c:v>28.06</c:v>
                </c:pt>
                <c:pt idx="3048">
                  <c:v>28.042000000000002</c:v>
                </c:pt>
                <c:pt idx="3049">
                  <c:v>28.026</c:v>
                </c:pt>
                <c:pt idx="3050">
                  <c:v>28.010999999999999</c:v>
                </c:pt>
                <c:pt idx="3051">
                  <c:v>27.992000000000001</c:v>
                </c:pt>
                <c:pt idx="3052">
                  <c:v>27.98</c:v>
                </c:pt>
                <c:pt idx="3053">
                  <c:v>27.971</c:v>
                </c:pt>
                <c:pt idx="3054">
                  <c:v>27.960999999999999</c:v>
                </c:pt>
                <c:pt idx="3055">
                  <c:v>27.95</c:v>
                </c:pt>
                <c:pt idx="3056">
                  <c:v>27.937999999999999</c:v>
                </c:pt>
                <c:pt idx="3057">
                  <c:v>27.928000000000001</c:v>
                </c:pt>
                <c:pt idx="3058">
                  <c:v>27.919</c:v>
                </c:pt>
                <c:pt idx="3059">
                  <c:v>27.905000000000001</c:v>
                </c:pt>
                <c:pt idx="3060">
                  <c:v>27.891999999999999</c:v>
                </c:pt>
                <c:pt idx="3061">
                  <c:v>27.878</c:v>
                </c:pt>
                <c:pt idx="3062">
                  <c:v>27.866</c:v>
                </c:pt>
                <c:pt idx="3063">
                  <c:v>27.853999999999999</c:v>
                </c:pt>
                <c:pt idx="3064">
                  <c:v>27.837</c:v>
                </c:pt>
                <c:pt idx="3065">
                  <c:v>27.817</c:v>
                </c:pt>
                <c:pt idx="3066">
                  <c:v>27.795999999999999</c:v>
                </c:pt>
                <c:pt idx="3067">
                  <c:v>27.771000000000001</c:v>
                </c:pt>
                <c:pt idx="3068">
                  <c:v>27.744</c:v>
                </c:pt>
                <c:pt idx="3069">
                  <c:v>27.716999999999999</c:v>
                </c:pt>
                <c:pt idx="3070">
                  <c:v>27.69</c:v>
                </c:pt>
                <c:pt idx="3071">
                  <c:v>27.667999999999999</c:v>
                </c:pt>
                <c:pt idx="3072">
                  <c:v>27.65</c:v>
                </c:pt>
                <c:pt idx="3073">
                  <c:v>27.63</c:v>
                </c:pt>
                <c:pt idx="3074">
                  <c:v>27.606000000000002</c:v>
                </c:pt>
                <c:pt idx="3075">
                  <c:v>27.574999999999999</c:v>
                </c:pt>
                <c:pt idx="3076">
                  <c:v>27.529</c:v>
                </c:pt>
                <c:pt idx="3077">
                  <c:v>27.526</c:v>
                </c:pt>
                <c:pt idx="3078">
                  <c:v>27.504999999999999</c:v>
                </c:pt>
                <c:pt idx="3079">
                  <c:v>27.486000000000001</c:v>
                </c:pt>
                <c:pt idx="3080">
                  <c:v>27.47</c:v>
                </c:pt>
                <c:pt idx="3081">
                  <c:v>27.457000000000001</c:v>
                </c:pt>
                <c:pt idx="3082">
                  <c:v>27.449000000000002</c:v>
                </c:pt>
                <c:pt idx="3083">
                  <c:v>27.449000000000002</c:v>
                </c:pt>
                <c:pt idx="3084">
                  <c:v>27.449000000000002</c:v>
                </c:pt>
                <c:pt idx="3085">
                  <c:v>27.454999999999998</c:v>
                </c:pt>
                <c:pt idx="3086">
                  <c:v>27.460999999999999</c:v>
                </c:pt>
                <c:pt idx="3087">
                  <c:v>27.465</c:v>
                </c:pt>
                <c:pt idx="3088">
                  <c:v>27.469000000000001</c:v>
                </c:pt>
                <c:pt idx="3089">
                  <c:v>27.466000000000001</c:v>
                </c:pt>
                <c:pt idx="3090">
                  <c:v>27.466999999999999</c:v>
                </c:pt>
                <c:pt idx="3091">
                  <c:v>27.471</c:v>
                </c:pt>
                <c:pt idx="3092">
                  <c:v>27.477</c:v>
                </c:pt>
                <c:pt idx="3093">
                  <c:v>27.494</c:v>
                </c:pt>
                <c:pt idx="3094">
                  <c:v>27.521999999999998</c:v>
                </c:pt>
                <c:pt idx="3095">
                  <c:v>27.556999999999999</c:v>
                </c:pt>
                <c:pt idx="3096">
                  <c:v>27.597000000000001</c:v>
                </c:pt>
                <c:pt idx="3097">
                  <c:v>27.638999999999999</c:v>
                </c:pt>
                <c:pt idx="3098">
                  <c:v>27.677</c:v>
                </c:pt>
                <c:pt idx="3099">
                  <c:v>27.716000000000001</c:v>
                </c:pt>
                <c:pt idx="3100">
                  <c:v>27.759</c:v>
                </c:pt>
                <c:pt idx="3101">
                  <c:v>27.806000000000001</c:v>
                </c:pt>
                <c:pt idx="3102">
                  <c:v>27.855</c:v>
                </c:pt>
                <c:pt idx="3103">
                  <c:v>27.91</c:v>
                </c:pt>
                <c:pt idx="3104">
                  <c:v>27.963999999999999</c:v>
                </c:pt>
                <c:pt idx="3105">
                  <c:v>28.013999999999999</c:v>
                </c:pt>
                <c:pt idx="3106">
                  <c:v>28.068000000000001</c:v>
                </c:pt>
                <c:pt idx="3107">
                  <c:v>28.126999999999999</c:v>
                </c:pt>
                <c:pt idx="3108">
                  <c:v>28.178999999999998</c:v>
                </c:pt>
                <c:pt idx="3109">
                  <c:v>28.23</c:v>
                </c:pt>
                <c:pt idx="3110">
                  <c:v>28.286999999999999</c:v>
                </c:pt>
                <c:pt idx="3111">
                  <c:v>28.353000000000002</c:v>
                </c:pt>
                <c:pt idx="3112">
                  <c:v>28.420999999999999</c:v>
                </c:pt>
                <c:pt idx="3113">
                  <c:v>28.489000000000001</c:v>
                </c:pt>
                <c:pt idx="3114">
                  <c:v>28.556000000000001</c:v>
                </c:pt>
                <c:pt idx="3115">
                  <c:v>28.623999999999999</c:v>
                </c:pt>
                <c:pt idx="3116">
                  <c:v>28.686</c:v>
                </c:pt>
                <c:pt idx="3117">
                  <c:v>28.742000000000001</c:v>
                </c:pt>
                <c:pt idx="3118">
                  <c:v>28.803999999999998</c:v>
                </c:pt>
                <c:pt idx="3119">
                  <c:v>28.855</c:v>
                </c:pt>
                <c:pt idx="3120">
                  <c:v>28.901</c:v>
                </c:pt>
                <c:pt idx="3121">
                  <c:v>28.95</c:v>
                </c:pt>
                <c:pt idx="3122">
                  <c:v>28.995999999999999</c:v>
                </c:pt>
                <c:pt idx="3123">
                  <c:v>29.035</c:v>
                </c:pt>
                <c:pt idx="3124">
                  <c:v>29.07</c:v>
                </c:pt>
                <c:pt idx="3125">
                  <c:v>29.108000000000001</c:v>
                </c:pt>
                <c:pt idx="3126">
                  <c:v>29.140999999999998</c:v>
                </c:pt>
                <c:pt idx="3127">
                  <c:v>29.167999999999999</c:v>
                </c:pt>
                <c:pt idx="3128">
                  <c:v>29.187000000000001</c:v>
                </c:pt>
                <c:pt idx="3129">
                  <c:v>29.204000000000001</c:v>
                </c:pt>
                <c:pt idx="3130">
                  <c:v>29.216999999999999</c:v>
                </c:pt>
                <c:pt idx="3131">
                  <c:v>29.221</c:v>
                </c:pt>
                <c:pt idx="3132">
                  <c:v>29.222000000000001</c:v>
                </c:pt>
                <c:pt idx="3133">
                  <c:v>29.213999999999999</c:v>
                </c:pt>
                <c:pt idx="3134">
                  <c:v>29.196999999999999</c:v>
                </c:pt>
                <c:pt idx="3135">
                  <c:v>29.178000000000001</c:v>
                </c:pt>
                <c:pt idx="3136">
                  <c:v>29.158999999999999</c:v>
                </c:pt>
                <c:pt idx="3137">
                  <c:v>29.145</c:v>
                </c:pt>
                <c:pt idx="3138">
                  <c:v>29.126999999999999</c:v>
                </c:pt>
                <c:pt idx="3139">
                  <c:v>29.106999999999999</c:v>
                </c:pt>
                <c:pt idx="3140">
                  <c:v>29.085000000000001</c:v>
                </c:pt>
                <c:pt idx="3141">
                  <c:v>29.058</c:v>
                </c:pt>
                <c:pt idx="3142">
                  <c:v>29.021999999999998</c:v>
                </c:pt>
                <c:pt idx="3143">
                  <c:v>28.984000000000002</c:v>
                </c:pt>
                <c:pt idx="3144">
                  <c:v>28.949000000000002</c:v>
                </c:pt>
                <c:pt idx="3145">
                  <c:v>28.917000000000002</c:v>
                </c:pt>
                <c:pt idx="3146">
                  <c:v>28.88</c:v>
                </c:pt>
                <c:pt idx="3147">
                  <c:v>28.849</c:v>
                </c:pt>
                <c:pt idx="3148">
                  <c:v>28.835000000000001</c:v>
                </c:pt>
                <c:pt idx="3149">
                  <c:v>28.838999999999999</c:v>
                </c:pt>
                <c:pt idx="3150">
                  <c:v>28.869</c:v>
                </c:pt>
                <c:pt idx="3151">
                  <c:v>28.914000000000001</c:v>
                </c:pt>
                <c:pt idx="3152">
                  <c:v>28.969000000000001</c:v>
                </c:pt>
                <c:pt idx="3153">
                  <c:v>29.021000000000001</c:v>
                </c:pt>
                <c:pt idx="3154">
                  <c:v>29.062999999999999</c:v>
                </c:pt>
                <c:pt idx="3155">
                  <c:v>29.093</c:v>
                </c:pt>
                <c:pt idx="3156">
                  <c:v>29.105</c:v>
                </c:pt>
                <c:pt idx="3157">
                  <c:v>29.1</c:v>
                </c:pt>
                <c:pt idx="3158">
                  <c:v>29.087</c:v>
                </c:pt>
                <c:pt idx="3159">
                  <c:v>29.08</c:v>
                </c:pt>
                <c:pt idx="3160">
                  <c:v>29.076000000000001</c:v>
                </c:pt>
                <c:pt idx="3161">
                  <c:v>29.071999999999999</c:v>
                </c:pt>
                <c:pt idx="3162">
                  <c:v>29.07</c:v>
                </c:pt>
                <c:pt idx="3163">
                  <c:v>29.077999999999999</c:v>
                </c:pt>
                <c:pt idx="3164">
                  <c:v>29.09</c:v>
                </c:pt>
                <c:pt idx="3165">
                  <c:v>29.1</c:v>
                </c:pt>
                <c:pt idx="3166">
                  <c:v>29.109000000000002</c:v>
                </c:pt>
                <c:pt idx="3167">
                  <c:v>29.114999999999998</c:v>
                </c:pt>
                <c:pt idx="3168">
                  <c:v>29.111999999999998</c:v>
                </c:pt>
                <c:pt idx="3169">
                  <c:v>29.100999999999999</c:v>
                </c:pt>
                <c:pt idx="3170">
                  <c:v>29.085000000000001</c:v>
                </c:pt>
                <c:pt idx="3171">
                  <c:v>29.067</c:v>
                </c:pt>
                <c:pt idx="3172">
                  <c:v>29.044</c:v>
                </c:pt>
                <c:pt idx="3173">
                  <c:v>29.013000000000002</c:v>
                </c:pt>
                <c:pt idx="3174">
                  <c:v>28.975000000000001</c:v>
                </c:pt>
                <c:pt idx="3175">
                  <c:v>28.93</c:v>
                </c:pt>
                <c:pt idx="3176">
                  <c:v>28.888999999999999</c:v>
                </c:pt>
                <c:pt idx="3177">
                  <c:v>28.850999999999999</c:v>
                </c:pt>
                <c:pt idx="3178">
                  <c:v>28.818999999999999</c:v>
                </c:pt>
                <c:pt idx="3179">
                  <c:v>28.789000000000001</c:v>
                </c:pt>
                <c:pt idx="3180">
                  <c:v>28.76</c:v>
                </c:pt>
                <c:pt idx="3181">
                  <c:v>28.731999999999999</c:v>
                </c:pt>
                <c:pt idx="3182">
                  <c:v>28.704999999999998</c:v>
                </c:pt>
                <c:pt idx="3183">
                  <c:v>28.677</c:v>
                </c:pt>
                <c:pt idx="3184">
                  <c:v>28.649000000000001</c:v>
                </c:pt>
                <c:pt idx="3185">
                  <c:v>28.617999999999999</c:v>
                </c:pt>
                <c:pt idx="3186">
                  <c:v>28.59</c:v>
                </c:pt>
                <c:pt idx="3187">
                  <c:v>28.565999999999999</c:v>
                </c:pt>
                <c:pt idx="3188">
                  <c:v>28.542000000000002</c:v>
                </c:pt>
                <c:pt idx="3189">
                  <c:v>28.518999999999998</c:v>
                </c:pt>
                <c:pt idx="3190">
                  <c:v>28.498000000000001</c:v>
                </c:pt>
                <c:pt idx="3191">
                  <c:v>28.48</c:v>
                </c:pt>
                <c:pt idx="3192">
                  <c:v>28.466000000000001</c:v>
                </c:pt>
                <c:pt idx="3193">
                  <c:v>28.459</c:v>
                </c:pt>
                <c:pt idx="3194">
                  <c:v>28.452000000000002</c:v>
                </c:pt>
                <c:pt idx="3195">
                  <c:v>28.454999999999998</c:v>
                </c:pt>
                <c:pt idx="3196">
                  <c:v>28.462</c:v>
                </c:pt>
                <c:pt idx="3197">
                  <c:v>28.47</c:v>
                </c:pt>
                <c:pt idx="3198">
                  <c:v>28.481000000000002</c:v>
                </c:pt>
                <c:pt idx="3199">
                  <c:v>28.492999999999999</c:v>
                </c:pt>
                <c:pt idx="3200">
                  <c:v>28.507999999999999</c:v>
                </c:pt>
                <c:pt idx="3201">
                  <c:v>28.526</c:v>
                </c:pt>
                <c:pt idx="3202">
                  <c:v>28.544</c:v>
                </c:pt>
                <c:pt idx="3203">
                  <c:v>28.559000000000001</c:v>
                </c:pt>
                <c:pt idx="3204">
                  <c:v>28.571000000000002</c:v>
                </c:pt>
                <c:pt idx="3205">
                  <c:v>28.585000000000001</c:v>
                </c:pt>
                <c:pt idx="3206">
                  <c:v>28.597999999999999</c:v>
                </c:pt>
                <c:pt idx="3207">
                  <c:v>28.603999999999999</c:v>
                </c:pt>
                <c:pt idx="3208">
                  <c:v>28.61</c:v>
                </c:pt>
                <c:pt idx="3209">
                  <c:v>28.614000000000001</c:v>
                </c:pt>
                <c:pt idx="3210">
                  <c:v>28.620999999999999</c:v>
                </c:pt>
                <c:pt idx="3211">
                  <c:v>28.625</c:v>
                </c:pt>
                <c:pt idx="3212">
                  <c:v>28.628</c:v>
                </c:pt>
                <c:pt idx="3213">
                  <c:v>28.632000000000001</c:v>
                </c:pt>
                <c:pt idx="3214">
                  <c:v>28.631</c:v>
                </c:pt>
                <c:pt idx="3215">
                  <c:v>28.634</c:v>
                </c:pt>
                <c:pt idx="3216">
                  <c:v>28.638000000000002</c:v>
                </c:pt>
                <c:pt idx="3217">
                  <c:v>28.643999999999998</c:v>
                </c:pt>
                <c:pt idx="3218">
                  <c:v>28.652999999999999</c:v>
                </c:pt>
                <c:pt idx="3219">
                  <c:v>28.661000000000001</c:v>
                </c:pt>
                <c:pt idx="3220">
                  <c:v>28.669</c:v>
                </c:pt>
                <c:pt idx="3221">
                  <c:v>28.672000000000001</c:v>
                </c:pt>
                <c:pt idx="3222">
                  <c:v>28.672999999999998</c:v>
                </c:pt>
                <c:pt idx="3223">
                  <c:v>28.670999999999999</c:v>
                </c:pt>
                <c:pt idx="3224">
                  <c:v>28.664999999999999</c:v>
                </c:pt>
                <c:pt idx="3225">
                  <c:v>28.652000000000001</c:v>
                </c:pt>
                <c:pt idx="3226">
                  <c:v>28.641999999999999</c:v>
                </c:pt>
                <c:pt idx="3227">
                  <c:v>28.629000000000001</c:v>
                </c:pt>
                <c:pt idx="3228">
                  <c:v>28.611999999999998</c:v>
                </c:pt>
                <c:pt idx="3229">
                  <c:v>28.599</c:v>
                </c:pt>
                <c:pt idx="3230">
                  <c:v>28.582000000000001</c:v>
                </c:pt>
                <c:pt idx="3231">
                  <c:v>28.562000000000001</c:v>
                </c:pt>
                <c:pt idx="3232">
                  <c:v>28.545000000000002</c:v>
                </c:pt>
                <c:pt idx="3233">
                  <c:v>28.53</c:v>
                </c:pt>
                <c:pt idx="3234">
                  <c:v>28.513999999999999</c:v>
                </c:pt>
                <c:pt idx="3235">
                  <c:v>28.495999999999999</c:v>
                </c:pt>
                <c:pt idx="3236">
                  <c:v>28.486000000000001</c:v>
                </c:pt>
                <c:pt idx="3237">
                  <c:v>28.477</c:v>
                </c:pt>
                <c:pt idx="3238">
                  <c:v>28.465</c:v>
                </c:pt>
                <c:pt idx="3239">
                  <c:v>28.45</c:v>
                </c:pt>
                <c:pt idx="3240">
                  <c:v>28.437000000000001</c:v>
                </c:pt>
                <c:pt idx="3241">
                  <c:v>28.422999999999998</c:v>
                </c:pt>
                <c:pt idx="3242">
                  <c:v>28.411000000000001</c:v>
                </c:pt>
                <c:pt idx="3243">
                  <c:v>28.399000000000001</c:v>
                </c:pt>
                <c:pt idx="3244">
                  <c:v>28.395</c:v>
                </c:pt>
                <c:pt idx="3245">
                  <c:v>28.395</c:v>
                </c:pt>
                <c:pt idx="3246">
                  <c:v>28.393999999999998</c:v>
                </c:pt>
                <c:pt idx="3247">
                  <c:v>28.388999999999999</c:v>
                </c:pt>
                <c:pt idx="3248">
                  <c:v>28.378</c:v>
                </c:pt>
                <c:pt idx="3249">
                  <c:v>28.370999999999999</c:v>
                </c:pt>
                <c:pt idx="3250">
                  <c:v>28.36</c:v>
                </c:pt>
                <c:pt idx="3251">
                  <c:v>28.35</c:v>
                </c:pt>
                <c:pt idx="3252">
                  <c:v>28.337</c:v>
                </c:pt>
                <c:pt idx="3253">
                  <c:v>28.324999999999999</c:v>
                </c:pt>
                <c:pt idx="3254">
                  <c:v>28.32</c:v>
                </c:pt>
                <c:pt idx="3255">
                  <c:v>28.318999999999999</c:v>
                </c:pt>
                <c:pt idx="3256">
                  <c:v>28.315000000000001</c:v>
                </c:pt>
                <c:pt idx="3257">
                  <c:v>28.31</c:v>
                </c:pt>
                <c:pt idx="3258">
                  <c:v>28.302</c:v>
                </c:pt>
                <c:pt idx="3259">
                  <c:v>28.291</c:v>
                </c:pt>
                <c:pt idx="3260">
                  <c:v>28.277000000000001</c:v>
                </c:pt>
                <c:pt idx="3261">
                  <c:v>28.263000000000002</c:v>
                </c:pt>
                <c:pt idx="3262">
                  <c:v>28.248999999999999</c:v>
                </c:pt>
                <c:pt idx="3263">
                  <c:v>28.236999999999998</c:v>
                </c:pt>
                <c:pt idx="3264">
                  <c:v>28.227</c:v>
                </c:pt>
                <c:pt idx="3265">
                  <c:v>28.222999999999999</c:v>
                </c:pt>
                <c:pt idx="3266">
                  <c:v>28.218</c:v>
                </c:pt>
                <c:pt idx="3267">
                  <c:v>28.218</c:v>
                </c:pt>
                <c:pt idx="3268">
                  <c:v>28.219000000000001</c:v>
                </c:pt>
                <c:pt idx="3269">
                  <c:v>28.225000000000001</c:v>
                </c:pt>
                <c:pt idx="3270">
                  <c:v>28.228000000000002</c:v>
                </c:pt>
                <c:pt idx="3271">
                  <c:v>28.231999999999999</c:v>
                </c:pt>
                <c:pt idx="3272">
                  <c:v>28.234000000000002</c:v>
                </c:pt>
                <c:pt idx="3273">
                  <c:v>28.231999999999999</c:v>
                </c:pt>
                <c:pt idx="3274">
                  <c:v>28.233000000000001</c:v>
                </c:pt>
                <c:pt idx="3275">
                  <c:v>28.23</c:v>
                </c:pt>
                <c:pt idx="3276">
                  <c:v>28.231999999999999</c:v>
                </c:pt>
                <c:pt idx="3277">
                  <c:v>28.234000000000002</c:v>
                </c:pt>
                <c:pt idx="3278">
                  <c:v>28.234000000000002</c:v>
                </c:pt>
                <c:pt idx="3279">
                  <c:v>28.238</c:v>
                </c:pt>
                <c:pt idx="3280">
                  <c:v>28.244</c:v>
                </c:pt>
                <c:pt idx="3281">
                  <c:v>28.251999999999999</c:v>
                </c:pt>
                <c:pt idx="3282">
                  <c:v>28.263999999999999</c:v>
                </c:pt>
                <c:pt idx="3283">
                  <c:v>28.276</c:v>
                </c:pt>
                <c:pt idx="3284">
                  <c:v>28.289000000000001</c:v>
                </c:pt>
                <c:pt idx="3285">
                  <c:v>28.303000000000001</c:v>
                </c:pt>
                <c:pt idx="3286">
                  <c:v>28.311</c:v>
                </c:pt>
                <c:pt idx="3287">
                  <c:v>28.315999999999999</c:v>
                </c:pt>
                <c:pt idx="3288">
                  <c:v>28.321000000000002</c:v>
                </c:pt>
                <c:pt idx="3289">
                  <c:v>28.323</c:v>
                </c:pt>
                <c:pt idx="3290">
                  <c:v>28.329000000000001</c:v>
                </c:pt>
                <c:pt idx="3291">
                  <c:v>28.338000000000001</c:v>
                </c:pt>
                <c:pt idx="3292">
                  <c:v>28.349</c:v>
                </c:pt>
                <c:pt idx="3293">
                  <c:v>28.361000000000001</c:v>
                </c:pt>
                <c:pt idx="3294">
                  <c:v>28.37</c:v>
                </c:pt>
                <c:pt idx="3295">
                  <c:v>28.381</c:v>
                </c:pt>
                <c:pt idx="3296">
                  <c:v>28.393000000000001</c:v>
                </c:pt>
                <c:pt idx="3297">
                  <c:v>28.404</c:v>
                </c:pt>
                <c:pt idx="3298">
                  <c:v>28.422999999999998</c:v>
                </c:pt>
                <c:pt idx="3299">
                  <c:v>28.445</c:v>
                </c:pt>
                <c:pt idx="3300">
                  <c:v>28.468</c:v>
                </c:pt>
                <c:pt idx="3301">
                  <c:v>28.498999999999999</c:v>
                </c:pt>
                <c:pt idx="3302">
                  <c:v>28.532</c:v>
                </c:pt>
                <c:pt idx="3303">
                  <c:v>28.577000000000002</c:v>
                </c:pt>
                <c:pt idx="3304">
                  <c:v>28.635000000000002</c:v>
                </c:pt>
                <c:pt idx="3305">
                  <c:v>28.693000000000001</c:v>
                </c:pt>
                <c:pt idx="3306">
                  <c:v>28.765999999999998</c:v>
                </c:pt>
                <c:pt idx="3307">
                  <c:v>28.837</c:v>
                </c:pt>
                <c:pt idx="3308">
                  <c:v>28.895</c:v>
                </c:pt>
                <c:pt idx="3309">
                  <c:v>28.95</c:v>
                </c:pt>
                <c:pt idx="3310">
                  <c:v>29.013000000000002</c:v>
                </c:pt>
                <c:pt idx="3311">
                  <c:v>29.064</c:v>
                </c:pt>
                <c:pt idx="3312">
                  <c:v>29.102</c:v>
                </c:pt>
                <c:pt idx="3313">
                  <c:v>29.146999999999998</c:v>
                </c:pt>
                <c:pt idx="3314">
                  <c:v>29.19</c:v>
                </c:pt>
                <c:pt idx="3315">
                  <c:v>29.245000000000001</c:v>
                </c:pt>
                <c:pt idx="3316">
                  <c:v>29.308</c:v>
                </c:pt>
                <c:pt idx="3317">
                  <c:v>29.376999999999999</c:v>
                </c:pt>
                <c:pt idx="3318">
                  <c:v>29.465</c:v>
                </c:pt>
                <c:pt idx="3319">
                  <c:v>29.565999999999999</c:v>
                </c:pt>
                <c:pt idx="3320">
                  <c:v>29.693999999999999</c:v>
                </c:pt>
                <c:pt idx="3321">
                  <c:v>29.853000000000002</c:v>
                </c:pt>
                <c:pt idx="3322">
                  <c:v>30.038</c:v>
                </c:pt>
                <c:pt idx="3323">
                  <c:v>30.234999999999999</c:v>
                </c:pt>
                <c:pt idx="3324">
                  <c:v>30.42</c:v>
                </c:pt>
                <c:pt idx="3325">
                  <c:v>30.594999999999999</c:v>
                </c:pt>
                <c:pt idx="3326">
                  <c:v>30.763999999999999</c:v>
                </c:pt>
                <c:pt idx="3327">
                  <c:v>30.925000000000001</c:v>
                </c:pt>
                <c:pt idx="3328">
                  <c:v>31.077000000000002</c:v>
                </c:pt>
                <c:pt idx="3329">
                  <c:v>31.231000000000002</c:v>
                </c:pt>
                <c:pt idx="3330">
                  <c:v>31.387</c:v>
                </c:pt>
                <c:pt idx="3331">
                  <c:v>31.542000000000002</c:v>
                </c:pt>
                <c:pt idx="3332">
                  <c:v>31.69</c:v>
                </c:pt>
                <c:pt idx="3333">
                  <c:v>31.829000000000001</c:v>
                </c:pt>
                <c:pt idx="3334">
                  <c:v>31.971</c:v>
                </c:pt>
                <c:pt idx="3335">
                  <c:v>32.107999999999997</c:v>
                </c:pt>
                <c:pt idx="3336">
                  <c:v>32.243000000000002</c:v>
                </c:pt>
                <c:pt idx="3337">
                  <c:v>32.393999999999998</c:v>
                </c:pt>
                <c:pt idx="3338">
                  <c:v>32.542999999999999</c:v>
                </c:pt>
                <c:pt idx="3339">
                  <c:v>32.701000000000001</c:v>
                </c:pt>
                <c:pt idx="3340">
                  <c:v>32.874000000000002</c:v>
                </c:pt>
                <c:pt idx="3341">
                  <c:v>33.040999999999997</c:v>
                </c:pt>
                <c:pt idx="3342">
                  <c:v>33.21</c:v>
                </c:pt>
                <c:pt idx="3343">
                  <c:v>33.375999999999998</c:v>
                </c:pt>
                <c:pt idx="3344">
                  <c:v>33.545999999999999</c:v>
                </c:pt>
                <c:pt idx="3345">
                  <c:v>33.713000000000001</c:v>
                </c:pt>
                <c:pt idx="3346">
                  <c:v>33.872999999999998</c:v>
                </c:pt>
                <c:pt idx="3347">
                  <c:v>34.04</c:v>
                </c:pt>
                <c:pt idx="3348">
                  <c:v>34.195</c:v>
                </c:pt>
                <c:pt idx="3349">
                  <c:v>34.338000000000001</c:v>
                </c:pt>
                <c:pt idx="3350">
                  <c:v>34.468000000000004</c:v>
                </c:pt>
                <c:pt idx="3351">
                  <c:v>34.587000000000003</c:v>
                </c:pt>
                <c:pt idx="3352">
                  <c:v>34.694000000000003</c:v>
                </c:pt>
                <c:pt idx="3353">
                  <c:v>34.792000000000002</c:v>
                </c:pt>
                <c:pt idx="3354">
                  <c:v>34.871000000000002</c:v>
                </c:pt>
                <c:pt idx="3355">
                  <c:v>34.933999999999997</c:v>
                </c:pt>
                <c:pt idx="3356">
                  <c:v>34.988</c:v>
                </c:pt>
                <c:pt idx="3357">
                  <c:v>35.036999999999999</c:v>
                </c:pt>
                <c:pt idx="3358">
                  <c:v>35.07</c:v>
                </c:pt>
                <c:pt idx="3359">
                  <c:v>35.094999999999999</c:v>
                </c:pt>
                <c:pt idx="3360">
                  <c:v>35.115000000000002</c:v>
                </c:pt>
                <c:pt idx="3361">
                  <c:v>35.134999999999998</c:v>
                </c:pt>
                <c:pt idx="3362">
                  <c:v>35.149000000000001</c:v>
                </c:pt>
                <c:pt idx="3363">
                  <c:v>35.155999999999999</c:v>
                </c:pt>
                <c:pt idx="3364">
                  <c:v>35.158999999999999</c:v>
                </c:pt>
                <c:pt idx="3365">
                  <c:v>35.156999999999996</c:v>
                </c:pt>
                <c:pt idx="3366">
                  <c:v>35.15</c:v>
                </c:pt>
                <c:pt idx="3367">
                  <c:v>35.143000000000001</c:v>
                </c:pt>
                <c:pt idx="3368">
                  <c:v>35.131</c:v>
                </c:pt>
                <c:pt idx="3369">
                  <c:v>35.112000000000002</c:v>
                </c:pt>
                <c:pt idx="3370">
                  <c:v>35.091000000000001</c:v>
                </c:pt>
                <c:pt idx="3371">
                  <c:v>35.064999999999998</c:v>
                </c:pt>
                <c:pt idx="3372">
                  <c:v>35.042999999999999</c:v>
                </c:pt>
                <c:pt idx="3373">
                  <c:v>35.021999999999998</c:v>
                </c:pt>
                <c:pt idx="3374">
                  <c:v>35.006</c:v>
                </c:pt>
                <c:pt idx="3375">
                  <c:v>34.99</c:v>
                </c:pt>
                <c:pt idx="3376">
                  <c:v>34.972999999999999</c:v>
                </c:pt>
                <c:pt idx="3377">
                  <c:v>34.954000000000001</c:v>
                </c:pt>
                <c:pt idx="3378">
                  <c:v>34.930999999999997</c:v>
                </c:pt>
                <c:pt idx="3379">
                  <c:v>34.905999999999999</c:v>
                </c:pt>
                <c:pt idx="3380">
                  <c:v>34.881999999999998</c:v>
                </c:pt>
                <c:pt idx="3381">
                  <c:v>34.856999999999999</c:v>
                </c:pt>
                <c:pt idx="3382">
                  <c:v>34.835000000000001</c:v>
                </c:pt>
                <c:pt idx="3383">
                  <c:v>34.808999999999997</c:v>
                </c:pt>
                <c:pt idx="3384">
                  <c:v>34.773000000000003</c:v>
                </c:pt>
                <c:pt idx="3385">
                  <c:v>34.731000000000002</c:v>
                </c:pt>
                <c:pt idx="3386">
                  <c:v>34.691000000000003</c:v>
                </c:pt>
                <c:pt idx="3387">
                  <c:v>34.646999999999998</c:v>
                </c:pt>
                <c:pt idx="3388">
                  <c:v>34.595999999999997</c:v>
                </c:pt>
                <c:pt idx="3389">
                  <c:v>34.543999999999997</c:v>
                </c:pt>
                <c:pt idx="3390">
                  <c:v>34.496000000000002</c:v>
                </c:pt>
                <c:pt idx="3391">
                  <c:v>34.451999999999998</c:v>
                </c:pt>
                <c:pt idx="3392">
                  <c:v>34.404000000000003</c:v>
                </c:pt>
                <c:pt idx="3393">
                  <c:v>34.353999999999999</c:v>
                </c:pt>
                <c:pt idx="3394">
                  <c:v>34.308</c:v>
                </c:pt>
                <c:pt idx="3395">
                  <c:v>34.261000000000003</c:v>
                </c:pt>
                <c:pt idx="3396">
                  <c:v>34.216000000000001</c:v>
                </c:pt>
                <c:pt idx="3397">
                  <c:v>34.17</c:v>
                </c:pt>
                <c:pt idx="3398">
                  <c:v>34.124000000000002</c:v>
                </c:pt>
                <c:pt idx="3399">
                  <c:v>34.079000000000001</c:v>
                </c:pt>
                <c:pt idx="3400">
                  <c:v>34.033999999999999</c:v>
                </c:pt>
                <c:pt idx="3401">
                  <c:v>33.984999999999999</c:v>
                </c:pt>
                <c:pt idx="3402">
                  <c:v>33.936999999999998</c:v>
                </c:pt>
                <c:pt idx="3403">
                  <c:v>33.892000000000003</c:v>
                </c:pt>
                <c:pt idx="3404">
                  <c:v>33.848999999999997</c:v>
                </c:pt>
                <c:pt idx="3405">
                  <c:v>33.814</c:v>
                </c:pt>
                <c:pt idx="3406">
                  <c:v>33.786999999999999</c:v>
                </c:pt>
                <c:pt idx="3407">
                  <c:v>33.765999999999998</c:v>
                </c:pt>
                <c:pt idx="3408">
                  <c:v>33.747</c:v>
                </c:pt>
                <c:pt idx="3409">
                  <c:v>33.729999999999997</c:v>
                </c:pt>
                <c:pt idx="3410">
                  <c:v>33.72</c:v>
                </c:pt>
                <c:pt idx="3411">
                  <c:v>33.71</c:v>
                </c:pt>
                <c:pt idx="3412">
                  <c:v>33.706000000000003</c:v>
                </c:pt>
                <c:pt idx="3413">
                  <c:v>33.701999999999998</c:v>
                </c:pt>
                <c:pt idx="3414">
                  <c:v>33.69</c:v>
                </c:pt>
                <c:pt idx="3415">
                  <c:v>33.674999999999997</c:v>
                </c:pt>
                <c:pt idx="3416">
                  <c:v>33.662999999999997</c:v>
                </c:pt>
                <c:pt idx="3417">
                  <c:v>33.648000000000003</c:v>
                </c:pt>
                <c:pt idx="3418">
                  <c:v>33.628999999999998</c:v>
                </c:pt>
                <c:pt idx="3419">
                  <c:v>33.603999999999999</c:v>
                </c:pt>
                <c:pt idx="3420">
                  <c:v>33.573</c:v>
                </c:pt>
                <c:pt idx="3421">
                  <c:v>33.542999999999999</c:v>
                </c:pt>
                <c:pt idx="3422">
                  <c:v>33.514000000000003</c:v>
                </c:pt>
                <c:pt idx="3423">
                  <c:v>33.485999999999997</c:v>
                </c:pt>
                <c:pt idx="3424">
                  <c:v>33.457000000000001</c:v>
                </c:pt>
                <c:pt idx="3425">
                  <c:v>33.424999999999997</c:v>
                </c:pt>
                <c:pt idx="3426">
                  <c:v>33.392000000000003</c:v>
                </c:pt>
                <c:pt idx="3427">
                  <c:v>33.357999999999997</c:v>
                </c:pt>
                <c:pt idx="3428">
                  <c:v>33.325000000000003</c:v>
                </c:pt>
                <c:pt idx="3429">
                  <c:v>33.295999999999999</c:v>
                </c:pt>
                <c:pt idx="3430">
                  <c:v>33.26</c:v>
                </c:pt>
                <c:pt idx="3431">
                  <c:v>33.222000000000001</c:v>
                </c:pt>
                <c:pt idx="3432">
                  <c:v>33.194000000000003</c:v>
                </c:pt>
                <c:pt idx="3433">
                  <c:v>33.168999999999997</c:v>
                </c:pt>
                <c:pt idx="3434">
                  <c:v>33.145000000000003</c:v>
                </c:pt>
                <c:pt idx="3435">
                  <c:v>33.122999999999998</c:v>
                </c:pt>
                <c:pt idx="3436">
                  <c:v>33.100999999999999</c:v>
                </c:pt>
                <c:pt idx="3437">
                  <c:v>33.081000000000003</c:v>
                </c:pt>
                <c:pt idx="3438">
                  <c:v>33.067</c:v>
                </c:pt>
                <c:pt idx="3439">
                  <c:v>33.048000000000002</c:v>
                </c:pt>
                <c:pt idx="3440">
                  <c:v>33.029000000000003</c:v>
                </c:pt>
                <c:pt idx="3441">
                  <c:v>33.012</c:v>
                </c:pt>
                <c:pt idx="3442">
                  <c:v>33</c:v>
                </c:pt>
                <c:pt idx="3443">
                  <c:v>32.993000000000002</c:v>
                </c:pt>
                <c:pt idx="3444">
                  <c:v>32.985999999999997</c:v>
                </c:pt>
                <c:pt idx="3445">
                  <c:v>32.979999999999997</c:v>
                </c:pt>
                <c:pt idx="3446">
                  <c:v>32.978000000000002</c:v>
                </c:pt>
                <c:pt idx="3447">
                  <c:v>32.972999999999999</c:v>
                </c:pt>
                <c:pt idx="3448">
                  <c:v>32.965000000000003</c:v>
                </c:pt>
                <c:pt idx="3449">
                  <c:v>32.956000000000003</c:v>
                </c:pt>
                <c:pt idx="3450">
                  <c:v>32.947000000000003</c:v>
                </c:pt>
                <c:pt idx="3451">
                  <c:v>32.932000000000002</c:v>
                </c:pt>
                <c:pt idx="3452">
                  <c:v>32.917999999999999</c:v>
                </c:pt>
                <c:pt idx="3453">
                  <c:v>32.911000000000001</c:v>
                </c:pt>
                <c:pt idx="3454">
                  <c:v>32.905000000000001</c:v>
                </c:pt>
                <c:pt idx="3455">
                  <c:v>32.899000000000001</c:v>
                </c:pt>
                <c:pt idx="3456">
                  <c:v>32.893999999999998</c:v>
                </c:pt>
                <c:pt idx="3457">
                  <c:v>32.893999999999998</c:v>
                </c:pt>
                <c:pt idx="3458">
                  <c:v>32.896999999999998</c:v>
                </c:pt>
                <c:pt idx="3459">
                  <c:v>32.899000000000001</c:v>
                </c:pt>
                <c:pt idx="3460">
                  <c:v>32.898000000000003</c:v>
                </c:pt>
                <c:pt idx="3461">
                  <c:v>32.898000000000003</c:v>
                </c:pt>
                <c:pt idx="3462">
                  <c:v>32.9</c:v>
                </c:pt>
                <c:pt idx="3463">
                  <c:v>32.906999999999996</c:v>
                </c:pt>
                <c:pt idx="3464">
                  <c:v>32.917000000000002</c:v>
                </c:pt>
                <c:pt idx="3465">
                  <c:v>32.923999999999999</c:v>
                </c:pt>
                <c:pt idx="3466">
                  <c:v>32.933</c:v>
                </c:pt>
                <c:pt idx="3467">
                  <c:v>32.942</c:v>
                </c:pt>
                <c:pt idx="3468">
                  <c:v>32.948999999999998</c:v>
                </c:pt>
                <c:pt idx="3469">
                  <c:v>32.953000000000003</c:v>
                </c:pt>
                <c:pt idx="3470">
                  <c:v>32.960999999999999</c:v>
                </c:pt>
                <c:pt idx="3471">
                  <c:v>32.966999999999999</c:v>
                </c:pt>
                <c:pt idx="3472">
                  <c:v>32.973999999999997</c:v>
                </c:pt>
                <c:pt idx="3473">
                  <c:v>32.975999999999999</c:v>
                </c:pt>
                <c:pt idx="3474">
                  <c:v>32.976999999999997</c:v>
                </c:pt>
                <c:pt idx="3475">
                  <c:v>32.982999999999997</c:v>
                </c:pt>
                <c:pt idx="3476">
                  <c:v>32.985999999999997</c:v>
                </c:pt>
                <c:pt idx="3477">
                  <c:v>32.988999999999997</c:v>
                </c:pt>
                <c:pt idx="3478">
                  <c:v>32.993000000000002</c:v>
                </c:pt>
                <c:pt idx="3479">
                  <c:v>32.997999999999998</c:v>
                </c:pt>
                <c:pt idx="3480">
                  <c:v>33.003</c:v>
                </c:pt>
                <c:pt idx="3481">
                  <c:v>33.005000000000003</c:v>
                </c:pt>
                <c:pt idx="3482">
                  <c:v>33.005000000000003</c:v>
                </c:pt>
                <c:pt idx="3483">
                  <c:v>33.003999999999998</c:v>
                </c:pt>
                <c:pt idx="3484">
                  <c:v>33.003999999999998</c:v>
                </c:pt>
                <c:pt idx="3485">
                  <c:v>33.008000000000003</c:v>
                </c:pt>
                <c:pt idx="3486">
                  <c:v>33.012999999999998</c:v>
                </c:pt>
                <c:pt idx="3487">
                  <c:v>33.018999999999998</c:v>
                </c:pt>
                <c:pt idx="3488">
                  <c:v>33.029000000000003</c:v>
                </c:pt>
                <c:pt idx="3489">
                  <c:v>33.042000000000002</c:v>
                </c:pt>
                <c:pt idx="3490">
                  <c:v>33.055</c:v>
                </c:pt>
                <c:pt idx="3491">
                  <c:v>33.078000000000003</c:v>
                </c:pt>
                <c:pt idx="3492">
                  <c:v>33.103999999999999</c:v>
                </c:pt>
                <c:pt idx="3493">
                  <c:v>33.131999999999998</c:v>
                </c:pt>
                <c:pt idx="3494">
                  <c:v>33.17</c:v>
                </c:pt>
                <c:pt idx="3495">
                  <c:v>33.204000000000001</c:v>
                </c:pt>
                <c:pt idx="3496">
                  <c:v>33.241</c:v>
                </c:pt>
                <c:pt idx="3497">
                  <c:v>33.290999999999997</c:v>
                </c:pt>
                <c:pt idx="3498">
                  <c:v>33.348999999999997</c:v>
                </c:pt>
                <c:pt idx="3499">
                  <c:v>33.414999999999999</c:v>
                </c:pt>
                <c:pt idx="3500">
                  <c:v>33.485999999999997</c:v>
                </c:pt>
                <c:pt idx="3501">
                  <c:v>33.567999999999998</c:v>
                </c:pt>
                <c:pt idx="3502">
                  <c:v>33.651000000000003</c:v>
                </c:pt>
                <c:pt idx="3503">
                  <c:v>33.743000000000002</c:v>
                </c:pt>
                <c:pt idx="3504">
                  <c:v>33.843000000000004</c:v>
                </c:pt>
                <c:pt idx="3505">
                  <c:v>33.942999999999998</c:v>
                </c:pt>
                <c:pt idx="3506">
                  <c:v>34.042999999999999</c:v>
                </c:pt>
                <c:pt idx="3507">
                  <c:v>34.149000000000001</c:v>
                </c:pt>
                <c:pt idx="3508">
                  <c:v>34.261000000000003</c:v>
                </c:pt>
                <c:pt idx="3509">
                  <c:v>34.363999999999997</c:v>
                </c:pt>
                <c:pt idx="3510">
                  <c:v>34.472999999999999</c:v>
                </c:pt>
                <c:pt idx="3511">
                  <c:v>34.582999999999998</c:v>
                </c:pt>
                <c:pt idx="3512">
                  <c:v>34.680999999999997</c:v>
                </c:pt>
                <c:pt idx="3513">
                  <c:v>34.777000000000001</c:v>
                </c:pt>
                <c:pt idx="3514">
                  <c:v>34.869999999999997</c:v>
                </c:pt>
                <c:pt idx="3515">
                  <c:v>34.954999999999998</c:v>
                </c:pt>
                <c:pt idx="3516">
                  <c:v>35.026000000000003</c:v>
                </c:pt>
                <c:pt idx="3517">
                  <c:v>35.085999999999999</c:v>
                </c:pt>
                <c:pt idx="3518">
                  <c:v>35.152999999999999</c:v>
                </c:pt>
                <c:pt idx="3519">
                  <c:v>35.220999999999997</c:v>
                </c:pt>
                <c:pt idx="3520">
                  <c:v>35.277999999999999</c:v>
                </c:pt>
                <c:pt idx="3521">
                  <c:v>35.337000000000003</c:v>
                </c:pt>
                <c:pt idx="3522">
                  <c:v>35.387999999999998</c:v>
                </c:pt>
                <c:pt idx="3523">
                  <c:v>35.441000000000003</c:v>
                </c:pt>
                <c:pt idx="3524">
                  <c:v>35.488999999999997</c:v>
                </c:pt>
                <c:pt idx="3525">
                  <c:v>35.533999999999999</c:v>
                </c:pt>
                <c:pt idx="3526">
                  <c:v>35.573</c:v>
                </c:pt>
                <c:pt idx="3527">
                  <c:v>35.609000000000002</c:v>
                </c:pt>
                <c:pt idx="3528">
                  <c:v>35.642000000000003</c:v>
                </c:pt>
                <c:pt idx="3529">
                  <c:v>35.665999999999997</c:v>
                </c:pt>
                <c:pt idx="3530">
                  <c:v>35.689</c:v>
                </c:pt>
                <c:pt idx="3531">
                  <c:v>35.707000000000001</c:v>
                </c:pt>
                <c:pt idx="3532">
                  <c:v>35.72</c:v>
                </c:pt>
                <c:pt idx="3533">
                  <c:v>35.725000000000001</c:v>
                </c:pt>
                <c:pt idx="3534">
                  <c:v>35.731999999999999</c:v>
                </c:pt>
                <c:pt idx="3535">
                  <c:v>35.737000000000002</c:v>
                </c:pt>
                <c:pt idx="3536">
                  <c:v>35.738</c:v>
                </c:pt>
                <c:pt idx="3537">
                  <c:v>35.734000000000002</c:v>
                </c:pt>
                <c:pt idx="3538">
                  <c:v>35.732999999999997</c:v>
                </c:pt>
                <c:pt idx="3539">
                  <c:v>35.741</c:v>
                </c:pt>
                <c:pt idx="3540">
                  <c:v>35.756999999999998</c:v>
                </c:pt>
                <c:pt idx="3541">
                  <c:v>35.783000000000001</c:v>
                </c:pt>
                <c:pt idx="3542">
                  <c:v>35.819000000000003</c:v>
                </c:pt>
                <c:pt idx="3543">
                  <c:v>35.868000000000002</c:v>
                </c:pt>
                <c:pt idx="3544">
                  <c:v>35.923000000000002</c:v>
                </c:pt>
                <c:pt idx="3545">
                  <c:v>35.981999999999999</c:v>
                </c:pt>
                <c:pt idx="3546">
                  <c:v>36.039000000000001</c:v>
                </c:pt>
                <c:pt idx="3547">
                  <c:v>36.088000000000001</c:v>
                </c:pt>
                <c:pt idx="3548">
                  <c:v>36.128</c:v>
                </c:pt>
                <c:pt idx="3549">
                  <c:v>36.158999999999999</c:v>
                </c:pt>
                <c:pt idx="3550">
                  <c:v>36.183999999999997</c:v>
                </c:pt>
                <c:pt idx="3551">
                  <c:v>36.204999999999998</c:v>
                </c:pt>
                <c:pt idx="3552">
                  <c:v>36.222000000000001</c:v>
                </c:pt>
                <c:pt idx="3553">
                  <c:v>36.243000000000002</c:v>
                </c:pt>
                <c:pt idx="3554">
                  <c:v>36.267000000000003</c:v>
                </c:pt>
                <c:pt idx="3555">
                  <c:v>36.293999999999997</c:v>
                </c:pt>
                <c:pt idx="3556">
                  <c:v>36.326000000000001</c:v>
                </c:pt>
                <c:pt idx="3557">
                  <c:v>36.357999999999997</c:v>
                </c:pt>
                <c:pt idx="3558">
                  <c:v>36.393000000000001</c:v>
                </c:pt>
                <c:pt idx="3559">
                  <c:v>36.427999999999997</c:v>
                </c:pt>
                <c:pt idx="3560">
                  <c:v>36.457999999999998</c:v>
                </c:pt>
                <c:pt idx="3561">
                  <c:v>36.484000000000002</c:v>
                </c:pt>
                <c:pt idx="3562">
                  <c:v>36.503</c:v>
                </c:pt>
                <c:pt idx="3563">
                  <c:v>36.517000000000003</c:v>
                </c:pt>
                <c:pt idx="3564">
                  <c:v>36.53</c:v>
                </c:pt>
                <c:pt idx="3565">
                  <c:v>36.536999999999999</c:v>
                </c:pt>
                <c:pt idx="3566">
                  <c:v>36.537999999999997</c:v>
                </c:pt>
                <c:pt idx="3567">
                  <c:v>36.539000000000001</c:v>
                </c:pt>
                <c:pt idx="3568">
                  <c:v>36.533000000000001</c:v>
                </c:pt>
                <c:pt idx="3569">
                  <c:v>36.527999999999999</c:v>
                </c:pt>
                <c:pt idx="3570">
                  <c:v>36.518999999999998</c:v>
                </c:pt>
                <c:pt idx="3571">
                  <c:v>36.515000000000001</c:v>
                </c:pt>
                <c:pt idx="3572">
                  <c:v>36.514000000000003</c:v>
                </c:pt>
                <c:pt idx="3573">
                  <c:v>36.51</c:v>
                </c:pt>
                <c:pt idx="3574">
                  <c:v>36.502000000000002</c:v>
                </c:pt>
                <c:pt idx="3575">
                  <c:v>36.49</c:v>
                </c:pt>
                <c:pt idx="3576">
                  <c:v>36.475000000000001</c:v>
                </c:pt>
                <c:pt idx="3577">
                  <c:v>36.459000000000003</c:v>
                </c:pt>
                <c:pt idx="3578">
                  <c:v>36.44</c:v>
                </c:pt>
                <c:pt idx="3579">
                  <c:v>36.423999999999999</c:v>
                </c:pt>
                <c:pt idx="3580">
                  <c:v>36.414000000000001</c:v>
                </c:pt>
                <c:pt idx="3581">
                  <c:v>36.402000000000001</c:v>
                </c:pt>
                <c:pt idx="3582">
                  <c:v>36.386000000000003</c:v>
                </c:pt>
                <c:pt idx="3583">
                  <c:v>36.365000000000002</c:v>
                </c:pt>
                <c:pt idx="3584">
                  <c:v>36.341000000000001</c:v>
                </c:pt>
                <c:pt idx="3585">
                  <c:v>36.305999999999997</c:v>
                </c:pt>
                <c:pt idx="3586">
                  <c:v>36.273000000000003</c:v>
                </c:pt>
                <c:pt idx="3587">
                  <c:v>36.253</c:v>
                </c:pt>
                <c:pt idx="3588">
                  <c:v>36.238</c:v>
                </c:pt>
                <c:pt idx="3589">
                  <c:v>36.226999999999997</c:v>
                </c:pt>
                <c:pt idx="3590">
                  <c:v>36.222000000000001</c:v>
                </c:pt>
                <c:pt idx="3591">
                  <c:v>36.222000000000001</c:v>
                </c:pt>
                <c:pt idx="3592">
                  <c:v>36.223999999999997</c:v>
                </c:pt>
                <c:pt idx="3593">
                  <c:v>36.228999999999999</c:v>
                </c:pt>
                <c:pt idx="3594">
                  <c:v>36.241999999999997</c:v>
                </c:pt>
                <c:pt idx="3595">
                  <c:v>36.253</c:v>
                </c:pt>
                <c:pt idx="3596">
                  <c:v>36.267000000000003</c:v>
                </c:pt>
                <c:pt idx="3597">
                  <c:v>36.277999999999999</c:v>
                </c:pt>
                <c:pt idx="3598">
                  <c:v>36.281999999999996</c:v>
                </c:pt>
                <c:pt idx="3599">
                  <c:v>36.286999999999999</c:v>
                </c:pt>
                <c:pt idx="3600">
                  <c:v>36.298999999999999</c:v>
                </c:pt>
                <c:pt idx="3601">
                  <c:v>36.31</c:v>
                </c:pt>
                <c:pt idx="3602">
                  <c:v>36.319000000000003</c:v>
                </c:pt>
                <c:pt idx="3603">
                  <c:v>36.335999999999999</c:v>
                </c:pt>
                <c:pt idx="3604">
                  <c:v>36.35</c:v>
                </c:pt>
                <c:pt idx="3605">
                  <c:v>36.363999999999997</c:v>
                </c:pt>
                <c:pt idx="3606">
                  <c:v>36.372999999999998</c:v>
                </c:pt>
                <c:pt idx="3607">
                  <c:v>36.377000000000002</c:v>
                </c:pt>
                <c:pt idx="3608">
                  <c:v>36.378999999999998</c:v>
                </c:pt>
                <c:pt idx="3609">
                  <c:v>36.384999999999998</c:v>
                </c:pt>
                <c:pt idx="3610">
                  <c:v>36.39</c:v>
                </c:pt>
                <c:pt idx="3611">
                  <c:v>36.396999999999998</c:v>
                </c:pt>
                <c:pt idx="3612">
                  <c:v>36.405999999999999</c:v>
                </c:pt>
                <c:pt idx="3613">
                  <c:v>36.409999999999997</c:v>
                </c:pt>
                <c:pt idx="3614">
                  <c:v>36.415999999999997</c:v>
                </c:pt>
                <c:pt idx="3615">
                  <c:v>36.417999999999999</c:v>
                </c:pt>
                <c:pt idx="3616">
                  <c:v>36.42</c:v>
                </c:pt>
                <c:pt idx="3617">
                  <c:v>36.423000000000002</c:v>
                </c:pt>
                <c:pt idx="3618">
                  <c:v>36.423999999999999</c:v>
                </c:pt>
                <c:pt idx="3619">
                  <c:v>36.421999999999997</c:v>
                </c:pt>
                <c:pt idx="3620">
                  <c:v>36.423999999999999</c:v>
                </c:pt>
                <c:pt idx="3621">
                  <c:v>36.430999999999997</c:v>
                </c:pt>
                <c:pt idx="3622">
                  <c:v>36.438000000000002</c:v>
                </c:pt>
                <c:pt idx="3623">
                  <c:v>36.448</c:v>
                </c:pt>
                <c:pt idx="3624">
                  <c:v>36.466000000000001</c:v>
                </c:pt>
                <c:pt idx="3625">
                  <c:v>36.484999999999999</c:v>
                </c:pt>
                <c:pt idx="3626">
                  <c:v>36.508000000000003</c:v>
                </c:pt>
                <c:pt idx="3627">
                  <c:v>36.529000000000003</c:v>
                </c:pt>
                <c:pt idx="3628">
                  <c:v>36.549999999999997</c:v>
                </c:pt>
                <c:pt idx="3629">
                  <c:v>36.567</c:v>
                </c:pt>
                <c:pt idx="3630">
                  <c:v>36.579000000000001</c:v>
                </c:pt>
                <c:pt idx="3631">
                  <c:v>36.591000000000001</c:v>
                </c:pt>
                <c:pt idx="3632">
                  <c:v>36.595999999999997</c:v>
                </c:pt>
                <c:pt idx="3633">
                  <c:v>36.603999999999999</c:v>
                </c:pt>
                <c:pt idx="3634">
                  <c:v>36.607999999999997</c:v>
                </c:pt>
                <c:pt idx="3635">
                  <c:v>36.606000000000002</c:v>
                </c:pt>
                <c:pt idx="3636">
                  <c:v>36.604999999999997</c:v>
                </c:pt>
                <c:pt idx="3637">
                  <c:v>36.597000000000001</c:v>
                </c:pt>
                <c:pt idx="3638">
                  <c:v>36.591999999999999</c:v>
                </c:pt>
                <c:pt idx="3639">
                  <c:v>36.591000000000001</c:v>
                </c:pt>
                <c:pt idx="3640">
                  <c:v>36.590000000000003</c:v>
                </c:pt>
                <c:pt idx="3641">
                  <c:v>36.591999999999999</c:v>
                </c:pt>
                <c:pt idx="3642">
                  <c:v>36.594000000000001</c:v>
                </c:pt>
                <c:pt idx="3643">
                  <c:v>36.594999999999999</c:v>
                </c:pt>
                <c:pt idx="3644">
                  <c:v>36.597999999999999</c:v>
                </c:pt>
                <c:pt idx="3645">
                  <c:v>36.607999999999997</c:v>
                </c:pt>
                <c:pt idx="3646">
                  <c:v>36.616</c:v>
                </c:pt>
                <c:pt idx="3647">
                  <c:v>36.619999999999997</c:v>
                </c:pt>
                <c:pt idx="3648">
                  <c:v>36.627000000000002</c:v>
                </c:pt>
                <c:pt idx="3649">
                  <c:v>36.637999999999998</c:v>
                </c:pt>
                <c:pt idx="3650">
                  <c:v>36.658000000000001</c:v>
                </c:pt>
                <c:pt idx="3651">
                  <c:v>36.691000000000003</c:v>
                </c:pt>
                <c:pt idx="3652">
                  <c:v>36.737000000000002</c:v>
                </c:pt>
                <c:pt idx="3653">
                  <c:v>36.784999999999997</c:v>
                </c:pt>
                <c:pt idx="3654">
                  <c:v>36.832999999999998</c:v>
                </c:pt>
                <c:pt idx="3655">
                  <c:v>36.877000000000002</c:v>
                </c:pt>
                <c:pt idx="3656">
                  <c:v>36.921999999999997</c:v>
                </c:pt>
                <c:pt idx="3657">
                  <c:v>36.966999999999999</c:v>
                </c:pt>
                <c:pt idx="3658">
                  <c:v>37.014000000000003</c:v>
                </c:pt>
                <c:pt idx="3659">
                  <c:v>37.055999999999997</c:v>
                </c:pt>
                <c:pt idx="3660">
                  <c:v>37.090000000000003</c:v>
                </c:pt>
                <c:pt idx="3661">
                  <c:v>37.121000000000002</c:v>
                </c:pt>
                <c:pt idx="3662">
                  <c:v>37.148000000000003</c:v>
                </c:pt>
                <c:pt idx="3663">
                  <c:v>37.165999999999997</c:v>
                </c:pt>
                <c:pt idx="3664">
                  <c:v>37.183</c:v>
                </c:pt>
                <c:pt idx="3665">
                  <c:v>37.198999999999998</c:v>
                </c:pt>
                <c:pt idx="3666">
                  <c:v>37.213000000000001</c:v>
                </c:pt>
                <c:pt idx="3667">
                  <c:v>37.218000000000004</c:v>
                </c:pt>
                <c:pt idx="3668">
                  <c:v>37.22</c:v>
                </c:pt>
                <c:pt idx="3669">
                  <c:v>37.220999999999997</c:v>
                </c:pt>
                <c:pt idx="3670">
                  <c:v>37.218000000000004</c:v>
                </c:pt>
                <c:pt idx="3671">
                  <c:v>37.213999999999999</c:v>
                </c:pt>
                <c:pt idx="3672">
                  <c:v>37.21</c:v>
                </c:pt>
                <c:pt idx="3673">
                  <c:v>37.206000000000003</c:v>
                </c:pt>
                <c:pt idx="3674">
                  <c:v>37.206000000000003</c:v>
                </c:pt>
                <c:pt idx="3675">
                  <c:v>37.201000000000001</c:v>
                </c:pt>
                <c:pt idx="3676">
                  <c:v>37.197000000000003</c:v>
                </c:pt>
                <c:pt idx="3677">
                  <c:v>37.195</c:v>
                </c:pt>
                <c:pt idx="3678">
                  <c:v>37.195999999999998</c:v>
                </c:pt>
                <c:pt idx="3679">
                  <c:v>37.192999999999998</c:v>
                </c:pt>
                <c:pt idx="3680">
                  <c:v>37.192</c:v>
                </c:pt>
                <c:pt idx="3681">
                  <c:v>37.189</c:v>
                </c:pt>
                <c:pt idx="3682">
                  <c:v>37.191000000000003</c:v>
                </c:pt>
                <c:pt idx="3683">
                  <c:v>37.189</c:v>
                </c:pt>
                <c:pt idx="3684">
                  <c:v>37.186999999999998</c:v>
                </c:pt>
                <c:pt idx="3685">
                  <c:v>37.183</c:v>
                </c:pt>
                <c:pt idx="3686">
                  <c:v>37.179000000000002</c:v>
                </c:pt>
                <c:pt idx="3687">
                  <c:v>37.173999999999999</c:v>
                </c:pt>
                <c:pt idx="3688">
                  <c:v>37.164000000000001</c:v>
                </c:pt>
                <c:pt idx="3689">
                  <c:v>37.155999999999999</c:v>
                </c:pt>
                <c:pt idx="3690">
                  <c:v>37.146999999999998</c:v>
                </c:pt>
                <c:pt idx="3691">
                  <c:v>37.134</c:v>
                </c:pt>
                <c:pt idx="3692">
                  <c:v>37.122999999999998</c:v>
                </c:pt>
                <c:pt idx="3693">
                  <c:v>37.110999999999997</c:v>
                </c:pt>
                <c:pt idx="3694">
                  <c:v>37.097000000000001</c:v>
                </c:pt>
                <c:pt idx="3695">
                  <c:v>37.082999999999998</c:v>
                </c:pt>
                <c:pt idx="3696">
                  <c:v>37.075000000000003</c:v>
                </c:pt>
                <c:pt idx="3697">
                  <c:v>37.066000000000003</c:v>
                </c:pt>
                <c:pt idx="3698">
                  <c:v>37.051000000000002</c:v>
                </c:pt>
                <c:pt idx="3699">
                  <c:v>37.027000000000001</c:v>
                </c:pt>
                <c:pt idx="3700">
                  <c:v>36.993000000000002</c:v>
                </c:pt>
                <c:pt idx="3701">
                  <c:v>36.944000000000003</c:v>
                </c:pt>
                <c:pt idx="3702">
                  <c:v>36.881999999999998</c:v>
                </c:pt>
                <c:pt idx="3703">
                  <c:v>36.823</c:v>
                </c:pt>
                <c:pt idx="3704">
                  <c:v>36.758000000000003</c:v>
                </c:pt>
                <c:pt idx="3705">
                  <c:v>36.688000000000002</c:v>
                </c:pt>
                <c:pt idx="3706">
                  <c:v>36.606000000000002</c:v>
                </c:pt>
                <c:pt idx="3707">
                  <c:v>36.511000000000003</c:v>
                </c:pt>
                <c:pt idx="3708">
                  <c:v>36.408000000000001</c:v>
                </c:pt>
                <c:pt idx="3709">
                  <c:v>36.295000000000002</c:v>
                </c:pt>
                <c:pt idx="3710">
                  <c:v>36.171999999999997</c:v>
                </c:pt>
                <c:pt idx="3711">
                  <c:v>36.048999999999999</c:v>
                </c:pt>
                <c:pt idx="3712">
                  <c:v>35.930999999999997</c:v>
                </c:pt>
                <c:pt idx="3713">
                  <c:v>35.829000000000001</c:v>
                </c:pt>
                <c:pt idx="3714">
                  <c:v>35.741</c:v>
                </c:pt>
                <c:pt idx="3715">
                  <c:v>35.674999999999997</c:v>
                </c:pt>
                <c:pt idx="3716">
                  <c:v>35.64</c:v>
                </c:pt>
                <c:pt idx="3717">
                  <c:v>35.639000000000003</c:v>
                </c:pt>
                <c:pt idx="3718">
                  <c:v>35.667000000000002</c:v>
                </c:pt>
                <c:pt idx="3719">
                  <c:v>35.71</c:v>
                </c:pt>
                <c:pt idx="3720">
                  <c:v>35.756999999999998</c:v>
                </c:pt>
                <c:pt idx="3721">
                  <c:v>35.814999999999998</c:v>
                </c:pt>
                <c:pt idx="3722">
                  <c:v>35.875</c:v>
                </c:pt>
                <c:pt idx="3723">
                  <c:v>35.924999999999997</c:v>
                </c:pt>
                <c:pt idx="3724">
                  <c:v>35.970999999999997</c:v>
                </c:pt>
                <c:pt idx="3725">
                  <c:v>36.005000000000003</c:v>
                </c:pt>
                <c:pt idx="3726">
                  <c:v>36.034999999999997</c:v>
                </c:pt>
                <c:pt idx="3727">
                  <c:v>36.066000000000003</c:v>
                </c:pt>
                <c:pt idx="3728">
                  <c:v>36.093000000000004</c:v>
                </c:pt>
                <c:pt idx="3729">
                  <c:v>36.125</c:v>
                </c:pt>
                <c:pt idx="3730">
                  <c:v>36.162999999999997</c:v>
                </c:pt>
                <c:pt idx="3731">
                  <c:v>36.207999999999998</c:v>
                </c:pt>
                <c:pt idx="3732">
                  <c:v>36.261000000000003</c:v>
                </c:pt>
                <c:pt idx="3733">
                  <c:v>36.319000000000003</c:v>
                </c:pt>
                <c:pt idx="3734">
                  <c:v>36.384</c:v>
                </c:pt>
                <c:pt idx="3735">
                  <c:v>36.448999999999998</c:v>
                </c:pt>
                <c:pt idx="3736">
                  <c:v>36.51</c:v>
                </c:pt>
                <c:pt idx="3737">
                  <c:v>36.564999999999998</c:v>
                </c:pt>
                <c:pt idx="3738">
                  <c:v>36.618000000000002</c:v>
                </c:pt>
                <c:pt idx="3739">
                  <c:v>36.67</c:v>
                </c:pt>
                <c:pt idx="3740">
                  <c:v>36.723999999999997</c:v>
                </c:pt>
                <c:pt idx="3741">
                  <c:v>36.771999999999998</c:v>
                </c:pt>
                <c:pt idx="3742">
                  <c:v>36.823</c:v>
                </c:pt>
                <c:pt idx="3743">
                  <c:v>36.871000000000002</c:v>
                </c:pt>
                <c:pt idx="3744">
                  <c:v>36.921999999999997</c:v>
                </c:pt>
                <c:pt idx="3745">
                  <c:v>36.968000000000004</c:v>
                </c:pt>
                <c:pt idx="3746">
                  <c:v>37.003</c:v>
                </c:pt>
                <c:pt idx="3747">
                  <c:v>37.031999999999996</c:v>
                </c:pt>
                <c:pt idx="3748">
                  <c:v>37.057000000000002</c:v>
                </c:pt>
                <c:pt idx="3749">
                  <c:v>37.08</c:v>
                </c:pt>
                <c:pt idx="3750">
                  <c:v>37.103000000000002</c:v>
                </c:pt>
                <c:pt idx="3751">
                  <c:v>37.119</c:v>
                </c:pt>
                <c:pt idx="3752">
                  <c:v>37.136000000000003</c:v>
                </c:pt>
                <c:pt idx="3753">
                  <c:v>37.151000000000003</c:v>
                </c:pt>
                <c:pt idx="3754">
                  <c:v>37.167999999999999</c:v>
                </c:pt>
                <c:pt idx="3755">
                  <c:v>37.186</c:v>
                </c:pt>
                <c:pt idx="3756">
                  <c:v>37.204000000000001</c:v>
                </c:pt>
                <c:pt idx="3757">
                  <c:v>37.225000000000001</c:v>
                </c:pt>
                <c:pt idx="3758">
                  <c:v>37.25</c:v>
                </c:pt>
                <c:pt idx="3759">
                  <c:v>37.28</c:v>
                </c:pt>
                <c:pt idx="3760">
                  <c:v>37.311</c:v>
                </c:pt>
                <c:pt idx="3761">
                  <c:v>37.344000000000001</c:v>
                </c:pt>
                <c:pt idx="3762">
                  <c:v>37.384999999999998</c:v>
                </c:pt>
                <c:pt idx="3763">
                  <c:v>37.430999999999997</c:v>
                </c:pt>
                <c:pt idx="3764">
                  <c:v>37.481000000000002</c:v>
                </c:pt>
                <c:pt idx="3765">
                  <c:v>37.534999999999997</c:v>
                </c:pt>
                <c:pt idx="3766">
                  <c:v>37.585000000000001</c:v>
                </c:pt>
                <c:pt idx="3767">
                  <c:v>37.642000000000003</c:v>
                </c:pt>
                <c:pt idx="3768">
                  <c:v>37.704000000000001</c:v>
                </c:pt>
                <c:pt idx="3769">
                  <c:v>37.765999999999998</c:v>
                </c:pt>
                <c:pt idx="3770">
                  <c:v>37.826000000000001</c:v>
                </c:pt>
                <c:pt idx="3771">
                  <c:v>37.878</c:v>
                </c:pt>
                <c:pt idx="3772">
                  <c:v>37.920999999999999</c:v>
                </c:pt>
                <c:pt idx="3773">
                  <c:v>37.96</c:v>
                </c:pt>
                <c:pt idx="3774">
                  <c:v>37.988999999999997</c:v>
                </c:pt>
                <c:pt idx="3775">
                  <c:v>38.000999999999998</c:v>
                </c:pt>
                <c:pt idx="3776">
                  <c:v>38.006999999999998</c:v>
                </c:pt>
                <c:pt idx="3777">
                  <c:v>38.002000000000002</c:v>
                </c:pt>
                <c:pt idx="3778">
                  <c:v>37.978999999999999</c:v>
                </c:pt>
                <c:pt idx="3779">
                  <c:v>37.956000000000003</c:v>
                </c:pt>
                <c:pt idx="3780">
                  <c:v>37.944000000000003</c:v>
                </c:pt>
                <c:pt idx="3781">
                  <c:v>37.942999999999998</c:v>
                </c:pt>
                <c:pt idx="3782">
                  <c:v>37.945999999999998</c:v>
                </c:pt>
                <c:pt idx="3783">
                  <c:v>37.951000000000001</c:v>
                </c:pt>
                <c:pt idx="3784">
                  <c:v>37.96</c:v>
                </c:pt>
                <c:pt idx="3785">
                  <c:v>37.972999999999999</c:v>
                </c:pt>
                <c:pt idx="3786">
                  <c:v>37.984000000000002</c:v>
                </c:pt>
                <c:pt idx="3787">
                  <c:v>37.999000000000002</c:v>
                </c:pt>
                <c:pt idx="3788">
                  <c:v>38.027999999999999</c:v>
                </c:pt>
                <c:pt idx="3789">
                  <c:v>38.061</c:v>
                </c:pt>
                <c:pt idx="3790">
                  <c:v>38.095999999999997</c:v>
                </c:pt>
                <c:pt idx="3791">
                  <c:v>38.134999999999998</c:v>
                </c:pt>
                <c:pt idx="3792">
                  <c:v>38.179000000000002</c:v>
                </c:pt>
                <c:pt idx="3793">
                  <c:v>38.218000000000004</c:v>
                </c:pt>
                <c:pt idx="3794">
                  <c:v>38.250999999999998</c:v>
                </c:pt>
                <c:pt idx="3795">
                  <c:v>38.274999999999999</c:v>
                </c:pt>
                <c:pt idx="3796">
                  <c:v>38.293999999999997</c:v>
                </c:pt>
                <c:pt idx="3797">
                  <c:v>38.302</c:v>
                </c:pt>
                <c:pt idx="3798">
                  <c:v>38.302</c:v>
                </c:pt>
                <c:pt idx="3799">
                  <c:v>38.298000000000002</c:v>
                </c:pt>
                <c:pt idx="3800">
                  <c:v>38.295999999999999</c:v>
                </c:pt>
                <c:pt idx="3801">
                  <c:v>38.29</c:v>
                </c:pt>
                <c:pt idx="3802">
                  <c:v>38.276000000000003</c:v>
                </c:pt>
                <c:pt idx="3803">
                  <c:v>38.265999999999998</c:v>
                </c:pt>
                <c:pt idx="3804">
                  <c:v>38.250999999999998</c:v>
                </c:pt>
                <c:pt idx="3805">
                  <c:v>38.232999999999997</c:v>
                </c:pt>
                <c:pt idx="3806">
                  <c:v>38.215000000000003</c:v>
                </c:pt>
                <c:pt idx="3807">
                  <c:v>38.201000000000001</c:v>
                </c:pt>
                <c:pt idx="3808">
                  <c:v>38.195999999999998</c:v>
                </c:pt>
                <c:pt idx="3809">
                  <c:v>38.192999999999998</c:v>
                </c:pt>
                <c:pt idx="3810">
                  <c:v>38.197000000000003</c:v>
                </c:pt>
                <c:pt idx="3811">
                  <c:v>38.206000000000003</c:v>
                </c:pt>
                <c:pt idx="3812">
                  <c:v>38.22</c:v>
                </c:pt>
                <c:pt idx="3813">
                  <c:v>38.228000000000002</c:v>
                </c:pt>
                <c:pt idx="3814">
                  <c:v>38.231999999999999</c:v>
                </c:pt>
                <c:pt idx="3815">
                  <c:v>38.24</c:v>
                </c:pt>
                <c:pt idx="3816">
                  <c:v>38.249000000000002</c:v>
                </c:pt>
                <c:pt idx="3817">
                  <c:v>38.26</c:v>
                </c:pt>
                <c:pt idx="3818">
                  <c:v>38.270000000000003</c:v>
                </c:pt>
                <c:pt idx="3819">
                  <c:v>38.277999999999999</c:v>
                </c:pt>
                <c:pt idx="3820">
                  <c:v>38.29</c:v>
                </c:pt>
                <c:pt idx="3821">
                  <c:v>38.298999999999999</c:v>
                </c:pt>
                <c:pt idx="3822">
                  <c:v>38.308</c:v>
                </c:pt>
                <c:pt idx="3823">
                  <c:v>38.313000000000002</c:v>
                </c:pt>
                <c:pt idx="3824">
                  <c:v>38.320999999999998</c:v>
                </c:pt>
                <c:pt idx="3825">
                  <c:v>38.329000000000001</c:v>
                </c:pt>
                <c:pt idx="3826">
                  <c:v>38.338000000000001</c:v>
                </c:pt>
                <c:pt idx="3827">
                  <c:v>38.347000000000001</c:v>
                </c:pt>
                <c:pt idx="3828">
                  <c:v>38.353999999999999</c:v>
                </c:pt>
                <c:pt idx="3829">
                  <c:v>38.357999999999997</c:v>
                </c:pt>
                <c:pt idx="3830">
                  <c:v>38.366</c:v>
                </c:pt>
                <c:pt idx="3831">
                  <c:v>38.371000000000002</c:v>
                </c:pt>
                <c:pt idx="3832">
                  <c:v>38.378</c:v>
                </c:pt>
                <c:pt idx="3833">
                  <c:v>38.395000000000003</c:v>
                </c:pt>
                <c:pt idx="3834">
                  <c:v>38.415999999999997</c:v>
                </c:pt>
                <c:pt idx="3835">
                  <c:v>38.442</c:v>
                </c:pt>
                <c:pt idx="3836">
                  <c:v>38.478000000000002</c:v>
                </c:pt>
                <c:pt idx="3837">
                  <c:v>38.514000000000003</c:v>
                </c:pt>
                <c:pt idx="3838">
                  <c:v>38.545000000000002</c:v>
                </c:pt>
                <c:pt idx="3839">
                  <c:v>38.575000000000003</c:v>
                </c:pt>
                <c:pt idx="3840">
                  <c:v>38.603999999999999</c:v>
                </c:pt>
                <c:pt idx="3841">
                  <c:v>38.634</c:v>
                </c:pt>
                <c:pt idx="3842">
                  <c:v>38.664000000000001</c:v>
                </c:pt>
                <c:pt idx="3843">
                  <c:v>38.692999999999998</c:v>
                </c:pt>
                <c:pt idx="3844">
                  <c:v>38.726999999999997</c:v>
                </c:pt>
                <c:pt idx="3845">
                  <c:v>38.762999999999998</c:v>
                </c:pt>
                <c:pt idx="3846">
                  <c:v>38.799999999999997</c:v>
                </c:pt>
                <c:pt idx="3847">
                  <c:v>38.838000000000001</c:v>
                </c:pt>
                <c:pt idx="3848">
                  <c:v>38.874000000000002</c:v>
                </c:pt>
                <c:pt idx="3849">
                  <c:v>38.904000000000003</c:v>
                </c:pt>
                <c:pt idx="3850">
                  <c:v>38.932000000000002</c:v>
                </c:pt>
                <c:pt idx="3851">
                  <c:v>38.953000000000003</c:v>
                </c:pt>
                <c:pt idx="3852">
                  <c:v>38.963999999999999</c:v>
                </c:pt>
                <c:pt idx="3853">
                  <c:v>38.973999999999997</c:v>
                </c:pt>
                <c:pt idx="3854">
                  <c:v>38.978999999999999</c:v>
                </c:pt>
                <c:pt idx="3855">
                  <c:v>38.975999999999999</c:v>
                </c:pt>
                <c:pt idx="3856">
                  <c:v>38.969000000000001</c:v>
                </c:pt>
                <c:pt idx="3857">
                  <c:v>38.960999999999999</c:v>
                </c:pt>
                <c:pt idx="3858">
                  <c:v>38.954000000000001</c:v>
                </c:pt>
                <c:pt idx="3859">
                  <c:v>38.945</c:v>
                </c:pt>
                <c:pt idx="3860">
                  <c:v>38.933</c:v>
                </c:pt>
                <c:pt idx="3861">
                  <c:v>38.911999999999999</c:v>
                </c:pt>
                <c:pt idx="3862">
                  <c:v>38.887</c:v>
                </c:pt>
                <c:pt idx="3863">
                  <c:v>38.854999999999997</c:v>
                </c:pt>
                <c:pt idx="3864">
                  <c:v>38.817999999999998</c:v>
                </c:pt>
                <c:pt idx="3865">
                  <c:v>38.777999999999999</c:v>
                </c:pt>
                <c:pt idx="3866">
                  <c:v>38.741999999999997</c:v>
                </c:pt>
                <c:pt idx="3867">
                  <c:v>38.713999999999999</c:v>
                </c:pt>
                <c:pt idx="3868">
                  <c:v>38.686</c:v>
                </c:pt>
                <c:pt idx="3869">
                  <c:v>38.655999999999999</c:v>
                </c:pt>
                <c:pt idx="3870">
                  <c:v>38.625999999999998</c:v>
                </c:pt>
                <c:pt idx="3871">
                  <c:v>38.598999999999997</c:v>
                </c:pt>
                <c:pt idx="3872">
                  <c:v>38.569000000000003</c:v>
                </c:pt>
                <c:pt idx="3873">
                  <c:v>38.536000000000001</c:v>
                </c:pt>
                <c:pt idx="3874">
                  <c:v>38.508000000000003</c:v>
                </c:pt>
                <c:pt idx="3875">
                  <c:v>38.487000000000002</c:v>
                </c:pt>
                <c:pt idx="3876">
                  <c:v>38.47</c:v>
                </c:pt>
                <c:pt idx="3877">
                  <c:v>38.454000000000001</c:v>
                </c:pt>
                <c:pt idx="3878">
                  <c:v>38.445</c:v>
                </c:pt>
                <c:pt idx="3879">
                  <c:v>38.436999999999998</c:v>
                </c:pt>
                <c:pt idx="3880">
                  <c:v>38.429000000000002</c:v>
                </c:pt>
                <c:pt idx="3881">
                  <c:v>38.423999999999999</c:v>
                </c:pt>
                <c:pt idx="3882">
                  <c:v>38.423999999999999</c:v>
                </c:pt>
                <c:pt idx="3883">
                  <c:v>38.427</c:v>
                </c:pt>
                <c:pt idx="3884">
                  <c:v>38.427999999999997</c:v>
                </c:pt>
                <c:pt idx="3885">
                  <c:v>38.430999999999997</c:v>
                </c:pt>
                <c:pt idx="3886">
                  <c:v>38.435000000000002</c:v>
                </c:pt>
                <c:pt idx="3887">
                  <c:v>38.44</c:v>
                </c:pt>
                <c:pt idx="3888">
                  <c:v>38.448999999999998</c:v>
                </c:pt>
                <c:pt idx="3889">
                  <c:v>38.463999999999999</c:v>
                </c:pt>
                <c:pt idx="3890">
                  <c:v>38.484000000000002</c:v>
                </c:pt>
                <c:pt idx="3891">
                  <c:v>38.512999999999998</c:v>
                </c:pt>
                <c:pt idx="3892">
                  <c:v>38.548999999999999</c:v>
                </c:pt>
                <c:pt idx="3893">
                  <c:v>38.584000000000003</c:v>
                </c:pt>
                <c:pt idx="3894">
                  <c:v>38.621000000000002</c:v>
                </c:pt>
                <c:pt idx="3895">
                  <c:v>38.661999999999999</c:v>
                </c:pt>
                <c:pt idx="3896">
                  <c:v>38.709000000000003</c:v>
                </c:pt>
                <c:pt idx="3897">
                  <c:v>38.756</c:v>
                </c:pt>
                <c:pt idx="3898">
                  <c:v>38.801000000000002</c:v>
                </c:pt>
                <c:pt idx="3899">
                  <c:v>38.845999999999997</c:v>
                </c:pt>
                <c:pt idx="3900">
                  <c:v>38.895000000000003</c:v>
                </c:pt>
                <c:pt idx="3901">
                  <c:v>38.950000000000003</c:v>
                </c:pt>
                <c:pt idx="3902">
                  <c:v>38.997999999999998</c:v>
                </c:pt>
                <c:pt idx="3903">
                  <c:v>39.043999999999997</c:v>
                </c:pt>
                <c:pt idx="3904">
                  <c:v>39.090000000000003</c:v>
                </c:pt>
                <c:pt idx="3905">
                  <c:v>39.137999999999998</c:v>
                </c:pt>
                <c:pt idx="3906">
                  <c:v>39.180999999999997</c:v>
                </c:pt>
                <c:pt idx="3907">
                  <c:v>39.225000000000001</c:v>
                </c:pt>
                <c:pt idx="3908">
                  <c:v>39.274999999999999</c:v>
                </c:pt>
                <c:pt idx="3909">
                  <c:v>39.317999999999998</c:v>
                </c:pt>
                <c:pt idx="3910">
                  <c:v>39.356999999999999</c:v>
                </c:pt>
                <c:pt idx="3911">
                  <c:v>39.387999999999998</c:v>
                </c:pt>
                <c:pt idx="3912">
                  <c:v>39.417000000000002</c:v>
                </c:pt>
                <c:pt idx="3913">
                  <c:v>39.444000000000003</c:v>
                </c:pt>
                <c:pt idx="3914">
                  <c:v>39.475999999999999</c:v>
                </c:pt>
                <c:pt idx="3915">
                  <c:v>39.508000000000003</c:v>
                </c:pt>
                <c:pt idx="3916">
                  <c:v>39.536999999999999</c:v>
                </c:pt>
                <c:pt idx="3917">
                  <c:v>39.561999999999998</c:v>
                </c:pt>
                <c:pt idx="3918">
                  <c:v>39.578000000000003</c:v>
                </c:pt>
                <c:pt idx="3919">
                  <c:v>39.588000000000001</c:v>
                </c:pt>
                <c:pt idx="3920">
                  <c:v>39.594999999999999</c:v>
                </c:pt>
                <c:pt idx="3921">
                  <c:v>39.603000000000002</c:v>
                </c:pt>
                <c:pt idx="3922">
                  <c:v>39.613</c:v>
                </c:pt>
                <c:pt idx="3923">
                  <c:v>39.625999999999998</c:v>
                </c:pt>
                <c:pt idx="3924">
                  <c:v>39.639000000000003</c:v>
                </c:pt>
                <c:pt idx="3925">
                  <c:v>39.65</c:v>
                </c:pt>
                <c:pt idx="3926">
                  <c:v>39.658999999999999</c:v>
                </c:pt>
                <c:pt idx="3927">
                  <c:v>39.67</c:v>
                </c:pt>
                <c:pt idx="3928">
                  <c:v>39.692</c:v>
                </c:pt>
                <c:pt idx="3929">
                  <c:v>39.728999999999999</c:v>
                </c:pt>
                <c:pt idx="3930">
                  <c:v>39.774999999999999</c:v>
                </c:pt>
                <c:pt idx="3931">
                  <c:v>39.835000000000001</c:v>
                </c:pt>
                <c:pt idx="3932">
                  <c:v>39.901000000000003</c:v>
                </c:pt>
                <c:pt idx="3933">
                  <c:v>39.968000000000004</c:v>
                </c:pt>
                <c:pt idx="3934">
                  <c:v>40.040999999999997</c:v>
                </c:pt>
                <c:pt idx="3935">
                  <c:v>40.106000000000002</c:v>
                </c:pt>
                <c:pt idx="3936">
                  <c:v>40.146000000000001</c:v>
                </c:pt>
                <c:pt idx="3937">
                  <c:v>40.182000000000002</c:v>
                </c:pt>
                <c:pt idx="3938">
                  <c:v>40.209000000000003</c:v>
                </c:pt>
                <c:pt idx="3939">
                  <c:v>40.220999999999997</c:v>
                </c:pt>
                <c:pt idx="3940">
                  <c:v>40.241999999999997</c:v>
                </c:pt>
                <c:pt idx="3941">
                  <c:v>40.274000000000001</c:v>
                </c:pt>
                <c:pt idx="3942">
                  <c:v>40.307000000000002</c:v>
                </c:pt>
                <c:pt idx="3943">
                  <c:v>40.341000000000001</c:v>
                </c:pt>
                <c:pt idx="3944">
                  <c:v>40.372999999999998</c:v>
                </c:pt>
                <c:pt idx="3945">
                  <c:v>40.404000000000003</c:v>
                </c:pt>
                <c:pt idx="3946">
                  <c:v>40.436999999999998</c:v>
                </c:pt>
                <c:pt idx="3947">
                  <c:v>40.465000000000003</c:v>
                </c:pt>
                <c:pt idx="3948">
                  <c:v>40.49</c:v>
                </c:pt>
                <c:pt idx="3949">
                  <c:v>40.508000000000003</c:v>
                </c:pt>
                <c:pt idx="3950">
                  <c:v>40.511000000000003</c:v>
                </c:pt>
                <c:pt idx="3951">
                  <c:v>40.499000000000002</c:v>
                </c:pt>
                <c:pt idx="3952">
                  <c:v>40.476999999999997</c:v>
                </c:pt>
                <c:pt idx="3953">
                  <c:v>40.448999999999998</c:v>
                </c:pt>
                <c:pt idx="3954">
                  <c:v>40.420999999999999</c:v>
                </c:pt>
                <c:pt idx="3955">
                  <c:v>40.396000000000001</c:v>
                </c:pt>
                <c:pt idx="3956">
                  <c:v>40.368000000000002</c:v>
                </c:pt>
                <c:pt idx="3957">
                  <c:v>40.335999999999999</c:v>
                </c:pt>
                <c:pt idx="3958">
                  <c:v>40.308</c:v>
                </c:pt>
                <c:pt idx="3959">
                  <c:v>40.289000000000001</c:v>
                </c:pt>
                <c:pt idx="3960">
                  <c:v>40.277000000000001</c:v>
                </c:pt>
                <c:pt idx="3961">
                  <c:v>40.262999999999998</c:v>
                </c:pt>
                <c:pt idx="3962">
                  <c:v>40.249000000000002</c:v>
                </c:pt>
                <c:pt idx="3963">
                  <c:v>40.234000000000002</c:v>
                </c:pt>
                <c:pt idx="3964">
                  <c:v>40.220999999999997</c:v>
                </c:pt>
                <c:pt idx="3965">
                  <c:v>40.21</c:v>
                </c:pt>
                <c:pt idx="3966">
                  <c:v>40.198</c:v>
                </c:pt>
                <c:pt idx="3967">
                  <c:v>40.182000000000002</c:v>
                </c:pt>
                <c:pt idx="3968">
                  <c:v>40.158000000000001</c:v>
                </c:pt>
                <c:pt idx="3969">
                  <c:v>40.131</c:v>
                </c:pt>
                <c:pt idx="3970">
                  <c:v>40.098999999999997</c:v>
                </c:pt>
                <c:pt idx="3971">
                  <c:v>40.067999999999998</c:v>
                </c:pt>
                <c:pt idx="3972">
                  <c:v>40.04</c:v>
                </c:pt>
                <c:pt idx="3973">
                  <c:v>40.012999999999998</c:v>
                </c:pt>
                <c:pt idx="3974">
                  <c:v>39.988999999999997</c:v>
                </c:pt>
                <c:pt idx="3975">
                  <c:v>39.97</c:v>
                </c:pt>
                <c:pt idx="3976">
                  <c:v>39.957999999999998</c:v>
                </c:pt>
                <c:pt idx="3977">
                  <c:v>39.957000000000001</c:v>
                </c:pt>
                <c:pt idx="3978">
                  <c:v>39.969000000000001</c:v>
                </c:pt>
                <c:pt idx="3979">
                  <c:v>39.993000000000002</c:v>
                </c:pt>
                <c:pt idx="3980">
                  <c:v>40.018999999999998</c:v>
                </c:pt>
                <c:pt idx="3981">
                  <c:v>40.045999999999999</c:v>
                </c:pt>
                <c:pt idx="3982">
                  <c:v>40.073</c:v>
                </c:pt>
                <c:pt idx="3983">
                  <c:v>40.1</c:v>
                </c:pt>
                <c:pt idx="3984">
                  <c:v>40.127000000000002</c:v>
                </c:pt>
                <c:pt idx="3985">
                  <c:v>40.146999999999998</c:v>
                </c:pt>
                <c:pt idx="3986">
                  <c:v>40.161999999999999</c:v>
                </c:pt>
                <c:pt idx="3987">
                  <c:v>40.171999999999997</c:v>
                </c:pt>
                <c:pt idx="3988">
                  <c:v>40.182000000000002</c:v>
                </c:pt>
                <c:pt idx="3989">
                  <c:v>40.19</c:v>
                </c:pt>
                <c:pt idx="3990">
                  <c:v>40.198</c:v>
                </c:pt>
                <c:pt idx="3991">
                  <c:v>40.207000000000001</c:v>
                </c:pt>
                <c:pt idx="3992">
                  <c:v>40.216000000000001</c:v>
                </c:pt>
                <c:pt idx="3993">
                  <c:v>40.234000000000002</c:v>
                </c:pt>
                <c:pt idx="3994">
                  <c:v>40.253999999999998</c:v>
                </c:pt>
                <c:pt idx="3995">
                  <c:v>40.274999999999999</c:v>
                </c:pt>
                <c:pt idx="3996">
                  <c:v>40.292000000000002</c:v>
                </c:pt>
                <c:pt idx="3997">
                  <c:v>40.302</c:v>
                </c:pt>
                <c:pt idx="3998">
                  <c:v>40.311</c:v>
                </c:pt>
                <c:pt idx="3999">
                  <c:v>40.323999999999998</c:v>
                </c:pt>
                <c:pt idx="4000">
                  <c:v>40.335999999999999</c:v>
                </c:pt>
                <c:pt idx="4001">
                  <c:v>40.351999999999997</c:v>
                </c:pt>
                <c:pt idx="4002">
                  <c:v>40.359000000000002</c:v>
                </c:pt>
                <c:pt idx="4003">
                  <c:v>40.363999999999997</c:v>
                </c:pt>
                <c:pt idx="4004">
                  <c:v>40.368000000000002</c:v>
                </c:pt>
                <c:pt idx="4005">
                  <c:v>40.372999999999998</c:v>
                </c:pt>
                <c:pt idx="4006">
                  <c:v>40.372999999999998</c:v>
                </c:pt>
                <c:pt idx="4007">
                  <c:v>40.374000000000002</c:v>
                </c:pt>
                <c:pt idx="4008">
                  <c:v>40.372</c:v>
                </c:pt>
                <c:pt idx="4009">
                  <c:v>40.362000000000002</c:v>
                </c:pt>
                <c:pt idx="4010">
                  <c:v>40.35</c:v>
                </c:pt>
                <c:pt idx="4011">
                  <c:v>40.338999999999999</c:v>
                </c:pt>
                <c:pt idx="4012">
                  <c:v>40.320999999999998</c:v>
                </c:pt>
                <c:pt idx="4013">
                  <c:v>40.311999999999998</c:v>
                </c:pt>
                <c:pt idx="4014">
                  <c:v>40.298999999999999</c:v>
                </c:pt>
                <c:pt idx="4015">
                  <c:v>40.28</c:v>
                </c:pt>
                <c:pt idx="4016">
                  <c:v>40.268000000000001</c:v>
                </c:pt>
                <c:pt idx="4017">
                  <c:v>40.255000000000003</c:v>
                </c:pt>
                <c:pt idx="4018">
                  <c:v>40.244</c:v>
                </c:pt>
                <c:pt idx="4019">
                  <c:v>40.237000000000002</c:v>
                </c:pt>
                <c:pt idx="4020">
                  <c:v>40.228999999999999</c:v>
                </c:pt>
                <c:pt idx="4021">
                  <c:v>40.222999999999999</c:v>
                </c:pt>
                <c:pt idx="4022">
                  <c:v>40.226999999999997</c:v>
                </c:pt>
                <c:pt idx="4023">
                  <c:v>40.235999999999997</c:v>
                </c:pt>
                <c:pt idx="4024">
                  <c:v>40.25</c:v>
                </c:pt>
                <c:pt idx="4025">
                  <c:v>40.264000000000003</c:v>
                </c:pt>
                <c:pt idx="4026">
                  <c:v>40.281999999999996</c:v>
                </c:pt>
                <c:pt idx="4027">
                  <c:v>40.298000000000002</c:v>
                </c:pt>
                <c:pt idx="4028">
                  <c:v>40.31</c:v>
                </c:pt>
                <c:pt idx="4029">
                  <c:v>40.319000000000003</c:v>
                </c:pt>
                <c:pt idx="4030">
                  <c:v>40.33</c:v>
                </c:pt>
                <c:pt idx="4031">
                  <c:v>40.335999999999999</c:v>
                </c:pt>
                <c:pt idx="4032">
                  <c:v>40.334000000000003</c:v>
                </c:pt>
                <c:pt idx="4033">
                  <c:v>40.338000000000001</c:v>
                </c:pt>
                <c:pt idx="4034">
                  <c:v>40.341999999999999</c:v>
                </c:pt>
                <c:pt idx="4035">
                  <c:v>40.343000000000004</c:v>
                </c:pt>
                <c:pt idx="4036">
                  <c:v>40.343000000000004</c:v>
                </c:pt>
                <c:pt idx="4037">
                  <c:v>40.340000000000003</c:v>
                </c:pt>
                <c:pt idx="4038">
                  <c:v>40.337000000000003</c:v>
                </c:pt>
                <c:pt idx="4039">
                  <c:v>40.335999999999999</c:v>
                </c:pt>
                <c:pt idx="4040">
                  <c:v>40.335000000000001</c:v>
                </c:pt>
                <c:pt idx="4041">
                  <c:v>40.341999999999999</c:v>
                </c:pt>
                <c:pt idx="4042">
                  <c:v>40.350999999999999</c:v>
                </c:pt>
                <c:pt idx="4043">
                  <c:v>40.369</c:v>
                </c:pt>
                <c:pt idx="4044">
                  <c:v>40.392000000000003</c:v>
                </c:pt>
                <c:pt idx="4045">
                  <c:v>40.418999999999997</c:v>
                </c:pt>
                <c:pt idx="4046">
                  <c:v>40.454999999999998</c:v>
                </c:pt>
                <c:pt idx="4047">
                  <c:v>40.488</c:v>
                </c:pt>
                <c:pt idx="4048">
                  <c:v>40.527000000000001</c:v>
                </c:pt>
                <c:pt idx="4049">
                  <c:v>40.566000000000003</c:v>
                </c:pt>
                <c:pt idx="4050">
                  <c:v>40.603999999999999</c:v>
                </c:pt>
                <c:pt idx="4051">
                  <c:v>40.637</c:v>
                </c:pt>
                <c:pt idx="4052">
                  <c:v>40.668999999999997</c:v>
                </c:pt>
                <c:pt idx="4053">
                  <c:v>40.701000000000001</c:v>
                </c:pt>
                <c:pt idx="4054">
                  <c:v>40.732999999999997</c:v>
                </c:pt>
                <c:pt idx="4055">
                  <c:v>40.761000000000003</c:v>
                </c:pt>
                <c:pt idx="4056">
                  <c:v>40.787999999999997</c:v>
                </c:pt>
                <c:pt idx="4057">
                  <c:v>40.822000000000003</c:v>
                </c:pt>
                <c:pt idx="4058">
                  <c:v>40.851999999999997</c:v>
                </c:pt>
                <c:pt idx="4059">
                  <c:v>40.884999999999998</c:v>
                </c:pt>
                <c:pt idx="4060">
                  <c:v>40.915999999999997</c:v>
                </c:pt>
                <c:pt idx="4061">
                  <c:v>40.947000000000003</c:v>
                </c:pt>
                <c:pt idx="4062">
                  <c:v>40.966000000000001</c:v>
                </c:pt>
                <c:pt idx="4063">
                  <c:v>40.981000000000002</c:v>
                </c:pt>
                <c:pt idx="4064">
                  <c:v>40.991</c:v>
                </c:pt>
                <c:pt idx="4065">
                  <c:v>40.994</c:v>
                </c:pt>
                <c:pt idx="4066">
                  <c:v>41.000999999999998</c:v>
                </c:pt>
                <c:pt idx="4067">
                  <c:v>41.014000000000003</c:v>
                </c:pt>
                <c:pt idx="4068">
                  <c:v>41.029000000000003</c:v>
                </c:pt>
                <c:pt idx="4069">
                  <c:v>41.055</c:v>
                </c:pt>
                <c:pt idx="4070">
                  <c:v>41.08</c:v>
                </c:pt>
                <c:pt idx="4071">
                  <c:v>41.107999999999997</c:v>
                </c:pt>
                <c:pt idx="4072">
                  <c:v>41.131999999999998</c:v>
                </c:pt>
                <c:pt idx="4073">
                  <c:v>41.164999999999999</c:v>
                </c:pt>
                <c:pt idx="4074">
                  <c:v>41.21</c:v>
                </c:pt>
                <c:pt idx="4075">
                  <c:v>41.256</c:v>
                </c:pt>
                <c:pt idx="4076">
                  <c:v>41.298000000000002</c:v>
                </c:pt>
                <c:pt idx="4077">
                  <c:v>41.335000000000001</c:v>
                </c:pt>
                <c:pt idx="4078">
                  <c:v>41.368000000000002</c:v>
                </c:pt>
                <c:pt idx="4079">
                  <c:v>41.396999999999998</c:v>
                </c:pt>
                <c:pt idx="4080">
                  <c:v>41.426000000000002</c:v>
                </c:pt>
                <c:pt idx="4081">
                  <c:v>41.460999999999999</c:v>
                </c:pt>
                <c:pt idx="4082">
                  <c:v>41.49</c:v>
                </c:pt>
                <c:pt idx="4083">
                  <c:v>41.51</c:v>
                </c:pt>
                <c:pt idx="4084">
                  <c:v>41.527000000000001</c:v>
                </c:pt>
                <c:pt idx="4085">
                  <c:v>41.540999999999997</c:v>
                </c:pt>
                <c:pt idx="4086">
                  <c:v>41.55</c:v>
                </c:pt>
                <c:pt idx="4087">
                  <c:v>41.552999999999997</c:v>
                </c:pt>
                <c:pt idx="4088">
                  <c:v>41.552999999999997</c:v>
                </c:pt>
                <c:pt idx="4089">
                  <c:v>41.552999999999997</c:v>
                </c:pt>
                <c:pt idx="4090">
                  <c:v>41.558</c:v>
                </c:pt>
                <c:pt idx="4091">
                  <c:v>41.563000000000002</c:v>
                </c:pt>
                <c:pt idx="4092">
                  <c:v>41.582999999999998</c:v>
                </c:pt>
                <c:pt idx="4093">
                  <c:v>41.628</c:v>
                </c:pt>
                <c:pt idx="4094">
                  <c:v>41.68</c:v>
                </c:pt>
                <c:pt idx="4095">
                  <c:v>41.725999999999999</c:v>
                </c:pt>
                <c:pt idx="4096">
                  <c:v>41.761000000000003</c:v>
                </c:pt>
                <c:pt idx="4097">
                  <c:v>41.786999999999999</c:v>
                </c:pt>
                <c:pt idx="4098">
                  <c:v>41.81</c:v>
                </c:pt>
                <c:pt idx="4099">
                  <c:v>41.820999999999998</c:v>
                </c:pt>
                <c:pt idx="4100">
                  <c:v>41.822000000000003</c:v>
                </c:pt>
                <c:pt idx="4101">
                  <c:v>41.822000000000003</c:v>
                </c:pt>
                <c:pt idx="4102">
                  <c:v>41.816000000000003</c:v>
                </c:pt>
                <c:pt idx="4103">
                  <c:v>41.81</c:v>
                </c:pt>
                <c:pt idx="4104">
                  <c:v>41.796999999999997</c:v>
                </c:pt>
                <c:pt idx="4105">
                  <c:v>41.771000000000001</c:v>
                </c:pt>
                <c:pt idx="4106">
                  <c:v>41.725999999999999</c:v>
                </c:pt>
                <c:pt idx="4107">
                  <c:v>41.673999999999999</c:v>
                </c:pt>
                <c:pt idx="4108">
                  <c:v>41.631999999999998</c:v>
                </c:pt>
                <c:pt idx="4109">
                  <c:v>41.588999999999999</c:v>
                </c:pt>
                <c:pt idx="4110">
                  <c:v>41.537999999999997</c:v>
                </c:pt>
                <c:pt idx="4111">
                  <c:v>41.484999999999999</c:v>
                </c:pt>
                <c:pt idx="4112">
                  <c:v>41.435000000000002</c:v>
                </c:pt>
                <c:pt idx="4113">
                  <c:v>41.401000000000003</c:v>
                </c:pt>
                <c:pt idx="4114">
                  <c:v>41.383000000000003</c:v>
                </c:pt>
                <c:pt idx="4115">
                  <c:v>41.386000000000003</c:v>
                </c:pt>
                <c:pt idx="4116">
                  <c:v>41.39</c:v>
                </c:pt>
                <c:pt idx="4117">
                  <c:v>41.401000000000003</c:v>
                </c:pt>
                <c:pt idx="4118">
                  <c:v>41.417999999999999</c:v>
                </c:pt>
                <c:pt idx="4119">
                  <c:v>41.435000000000002</c:v>
                </c:pt>
                <c:pt idx="4120">
                  <c:v>41.444000000000003</c:v>
                </c:pt>
                <c:pt idx="4121">
                  <c:v>41.448</c:v>
                </c:pt>
                <c:pt idx="4122">
                  <c:v>41.454000000000001</c:v>
                </c:pt>
                <c:pt idx="4123">
                  <c:v>41.457999999999998</c:v>
                </c:pt>
                <c:pt idx="4124">
                  <c:v>41.451999999999998</c:v>
                </c:pt>
                <c:pt idx="4125">
                  <c:v>41.436999999999998</c:v>
                </c:pt>
                <c:pt idx="4126">
                  <c:v>41.417999999999999</c:v>
                </c:pt>
                <c:pt idx="4127">
                  <c:v>41.389000000000003</c:v>
                </c:pt>
                <c:pt idx="4128">
                  <c:v>41.354999999999997</c:v>
                </c:pt>
                <c:pt idx="4129">
                  <c:v>41.311</c:v>
                </c:pt>
                <c:pt idx="4130">
                  <c:v>41.267000000000003</c:v>
                </c:pt>
                <c:pt idx="4131">
                  <c:v>41.228999999999999</c:v>
                </c:pt>
                <c:pt idx="4132">
                  <c:v>41.195999999999998</c:v>
                </c:pt>
                <c:pt idx="4133">
                  <c:v>41.161999999999999</c:v>
                </c:pt>
                <c:pt idx="4134">
                  <c:v>41.128</c:v>
                </c:pt>
                <c:pt idx="4135">
                  <c:v>41.106999999999999</c:v>
                </c:pt>
                <c:pt idx="4136">
                  <c:v>41.094999999999999</c:v>
                </c:pt>
                <c:pt idx="4137">
                  <c:v>41.087000000000003</c:v>
                </c:pt>
                <c:pt idx="4138">
                  <c:v>41.079000000000001</c:v>
                </c:pt>
                <c:pt idx="4139">
                  <c:v>41.066000000000003</c:v>
                </c:pt>
                <c:pt idx="4140">
                  <c:v>41.057000000000002</c:v>
                </c:pt>
                <c:pt idx="4141">
                  <c:v>41.052</c:v>
                </c:pt>
                <c:pt idx="4142">
                  <c:v>41.051000000000002</c:v>
                </c:pt>
                <c:pt idx="4143">
                  <c:v>41.051000000000002</c:v>
                </c:pt>
                <c:pt idx="4144">
                  <c:v>41.055</c:v>
                </c:pt>
                <c:pt idx="4145">
                  <c:v>41.058999999999997</c:v>
                </c:pt>
                <c:pt idx="4146">
                  <c:v>41.061999999999998</c:v>
                </c:pt>
                <c:pt idx="4147">
                  <c:v>41.076000000000001</c:v>
                </c:pt>
                <c:pt idx="4148">
                  <c:v>41.098999999999997</c:v>
                </c:pt>
                <c:pt idx="4149">
                  <c:v>41.124000000000002</c:v>
                </c:pt>
                <c:pt idx="4150">
                  <c:v>41.155000000000001</c:v>
                </c:pt>
                <c:pt idx="4151">
                  <c:v>41.195999999999998</c:v>
                </c:pt>
                <c:pt idx="4152">
                  <c:v>41.24</c:v>
                </c:pt>
                <c:pt idx="4153">
                  <c:v>41.286000000000001</c:v>
                </c:pt>
                <c:pt idx="4154">
                  <c:v>41.328000000000003</c:v>
                </c:pt>
                <c:pt idx="4155">
                  <c:v>41.363</c:v>
                </c:pt>
                <c:pt idx="4156">
                  <c:v>41.4</c:v>
                </c:pt>
                <c:pt idx="4157">
                  <c:v>41.435000000000002</c:v>
                </c:pt>
                <c:pt idx="4158">
                  <c:v>41.463000000000001</c:v>
                </c:pt>
                <c:pt idx="4159">
                  <c:v>41.484999999999999</c:v>
                </c:pt>
                <c:pt idx="4160">
                  <c:v>41.500999999999998</c:v>
                </c:pt>
                <c:pt idx="4161">
                  <c:v>41.515000000000001</c:v>
                </c:pt>
                <c:pt idx="4162">
                  <c:v>41.53</c:v>
                </c:pt>
                <c:pt idx="4163">
                  <c:v>41.542000000000002</c:v>
                </c:pt>
                <c:pt idx="4164">
                  <c:v>41.56</c:v>
                </c:pt>
                <c:pt idx="4165">
                  <c:v>41.573</c:v>
                </c:pt>
                <c:pt idx="4166">
                  <c:v>41.585999999999999</c:v>
                </c:pt>
                <c:pt idx="4167">
                  <c:v>41.6</c:v>
                </c:pt>
                <c:pt idx="4168">
                  <c:v>41.610999999999997</c:v>
                </c:pt>
                <c:pt idx="4169">
                  <c:v>41.615000000000002</c:v>
                </c:pt>
                <c:pt idx="4170">
                  <c:v>41.621000000000002</c:v>
                </c:pt>
                <c:pt idx="4171">
                  <c:v>41.62</c:v>
                </c:pt>
                <c:pt idx="4172">
                  <c:v>41.622999999999998</c:v>
                </c:pt>
                <c:pt idx="4173">
                  <c:v>41.62</c:v>
                </c:pt>
                <c:pt idx="4174">
                  <c:v>41.615000000000002</c:v>
                </c:pt>
                <c:pt idx="4175">
                  <c:v>41.604999999999997</c:v>
                </c:pt>
                <c:pt idx="4176">
                  <c:v>41.593000000000004</c:v>
                </c:pt>
                <c:pt idx="4177">
                  <c:v>41.581000000000003</c:v>
                </c:pt>
                <c:pt idx="4178">
                  <c:v>41.573999999999998</c:v>
                </c:pt>
                <c:pt idx="4179">
                  <c:v>41.564999999999998</c:v>
                </c:pt>
                <c:pt idx="4180">
                  <c:v>41.561999999999998</c:v>
                </c:pt>
                <c:pt idx="4181">
                  <c:v>41.557000000000002</c:v>
                </c:pt>
                <c:pt idx="4182">
                  <c:v>41.552999999999997</c:v>
                </c:pt>
                <c:pt idx="4183">
                  <c:v>41.548999999999999</c:v>
                </c:pt>
                <c:pt idx="4184">
                  <c:v>41.545000000000002</c:v>
                </c:pt>
                <c:pt idx="4185">
                  <c:v>41.537999999999997</c:v>
                </c:pt>
                <c:pt idx="4186">
                  <c:v>41.531999999999996</c:v>
                </c:pt>
                <c:pt idx="4187">
                  <c:v>41.526000000000003</c:v>
                </c:pt>
                <c:pt idx="4188">
                  <c:v>41.515000000000001</c:v>
                </c:pt>
                <c:pt idx="4189">
                  <c:v>41.505000000000003</c:v>
                </c:pt>
                <c:pt idx="4190">
                  <c:v>41.494999999999997</c:v>
                </c:pt>
                <c:pt idx="4191">
                  <c:v>41.484999999999999</c:v>
                </c:pt>
                <c:pt idx="4192">
                  <c:v>41.475000000000001</c:v>
                </c:pt>
                <c:pt idx="4193">
                  <c:v>41.466999999999999</c:v>
                </c:pt>
                <c:pt idx="4194">
                  <c:v>41.460999999999999</c:v>
                </c:pt>
                <c:pt idx="4195">
                  <c:v>41.454999999999998</c:v>
                </c:pt>
                <c:pt idx="4196">
                  <c:v>41.454000000000001</c:v>
                </c:pt>
                <c:pt idx="4197">
                  <c:v>41.453000000000003</c:v>
                </c:pt>
                <c:pt idx="4198">
                  <c:v>41.454999999999998</c:v>
                </c:pt>
                <c:pt idx="4199">
                  <c:v>41.451999999999998</c:v>
                </c:pt>
                <c:pt idx="4200">
                  <c:v>41.451999999999998</c:v>
                </c:pt>
                <c:pt idx="4201">
                  <c:v>41.451000000000001</c:v>
                </c:pt>
                <c:pt idx="4202">
                  <c:v>41.454000000000001</c:v>
                </c:pt>
                <c:pt idx="4203">
                  <c:v>41.457000000000001</c:v>
                </c:pt>
                <c:pt idx="4204">
                  <c:v>41.465000000000003</c:v>
                </c:pt>
                <c:pt idx="4205">
                  <c:v>41.475999999999999</c:v>
                </c:pt>
                <c:pt idx="4206">
                  <c:v>41.487000000000002</c:v>
                </c:pt>
                <c:pt idx="4207">
                  <c:v>41.500999999999998</c:v>
                </c:pt>
                <c:pt idx="4208">
                  <c:v>41.515999999999998</c:v>
                </c:pt>
                <c:pt idx="4209">
                  <c:v>41.529000000000003</c:v>
                </c:pt>
                <c:pt idx="4210">
                  <c:v>41.546999999999997</c:v>
                </c:pt>
                <c:pt idx="4211">
                  <c:v>41.567</c:v>
                </c:pt>
                <c:pt idx="4212">
                  <c:v>41.58</c:v>
                </c:pt>
                <c:pt idx="4213">
                  <c:v>41.595999999999997</c:v>
                </c:pt>
                <c:pt idx="4214">
                  <c:v>41.616999999999997</c:v>
                </c:pt>
                <c:pt idx="4215">
                  <c:v>41.646000000000001</c:v>
                </c:pt>
                <c:pt idx="4216">
                  <c:v>41.679000000000002</c:v>
                </c:pt>
                <c:pt idx="4217">
                  <c:v>41.710999999999999</c:v>
                </c:pt>
                <c:pt idx="4218">
                  <c:v>41.741</c:v>
                </c:pt>
                <c:pt idx="4219">
                  <c:v>41.771000000000001</c:v>
                </c:pt>
                <c:pt idx="4220">
                  <c:v>41.796999999999997</c:v>
                </c:pt>
                <c:pt idx="4221">
                  <c:v>41.822000000000003</c:v>
                </c:pt>
                <c:pt idx="4222">
                  <c:v>41.841000000000001</c:v>
                </c:pt>
                <c:pt idx="4223">
                  <c:v>41.865000000000002</c:v>
                </c:pt>
                <c:pt idx="4224">
                  <c:v>41.887999999999998</c:v>
                </c:pt>
                <c:pt idx="4225">
                  <c:v>41.9</c:v>
                </c:pt>
                <c:pt idx="4226">
                  <c:v>41.911000000000001</c:v>
                </c:pt>
                <c:pt idx="4227">
                  <c:v>41.92</c:v>
                </c:pt>
                <c:pt idx="4228">
                  <c:v>41.924999999999997</c:v>
                </c:pt>
                <c:pt idx="4229">
                  <c:v>41.927</c:v>
                </c:pt>
                <c:pt idx="4230">
                  <c:v>41.923000000000002</c:v>
                </c:pt>
                <c:pt idx="4231">
                  <c:v>41.917000000000002</c:v>
                </c:pt>
                <c:pt idx="4232">
                  <c:v>41.914000000000001</c:v>
                </c:pt>
                <c:pt idx="4233">
                  <c:v>41.902999999999999</c:v>
                </c:pt>
                <c:pt idx="4234">
                  <c:v>41.890999999999998</c:v>
                </c:pt>
                <c:pt idx="4235">
                  <c:v>41.877000000000002</c:v>
                </c:pt>
                <c:pt idx="4236">
                  <c:v>41.862000000000002</c:v>
                </c:pt>
                <c:pt idx="4237">
                  <c:v>41.845999999999997</c:v>
                </c:pt>
                <c:pt idx="4238">
                  <c:v>41.829000000000001</c:v>
                </c:pt>
                <c:pt idx="4239">
                  <c:v>41.805</c:v>
                </c:pt>
                <c:pt idx="4240">
                  <c:v>41.781999999999996</c:v>
                </c:pt>
                <c:pt idx="4241">
                  <c:v>41.76</c:v>
                </c:pt>
                <c:pt idx="4242">
                  <c:v>41.741999999999997</c:v>
                </c:pt>
                <c:pt idx="4243">
                  <c:v>41.725999999999999</c:v>
                </c:pt>
                <c:pt idx="4244">
                  <c:v>41.722000000000001</c:v>
                </c:pt>
                <c:pt idx="4245">
                  <c:v>41.72</c:v>
                </c:pt>
                <c:pt idx="4246">
                  <c:v>41.716999999999999</c:v>
                </c:pt>
                <c:pt idx="4247">
                  <c:v>41.725999999999999</c:v>
                </c:pt>
                <c:pt idx="4248">
                  <c:v>41.74</c:v>
                </c:pt>
                <c:pt idx="4249">
                  <c:v>41.759</c:v>
                </c:pt>
                <c:pt idx="4250">
                  <c:v>41.783000000000001</c:v>
                </c:pt>
                <c:pt idx="4251">
                  <c:v>41.817999999999998</c:v>
                </c:pt>
                <c:pt idx="4252">
                  <c:v>41.865000000000002</c:v>
                </c:pt>
                <c:pt idx="4253">
                  <c:v>41.920999999999999</c:v>
                </c:pt>
                <c:pt idx="4254">
                  <c:v>41.98</c:v>
                </c:pt>
                <c:pt idx="4255">
                  <c:v>42.048000000000002</c:v>
                </c:pt>
                <c:pt idx="4256">
                  <c:v>42.131999999999998</c:v>
                </c:pt>
                <c:pt idx="4257">
                  <c:v>42.220999999999997</c:v>
                </c:pt>
                <c:pt idx="4258">
                  <c:v>42.337000000000003</c:v>
                </c:pt>
                <c:pt idx="4259">
                  <c:v>42.476999999999997</c:v>
                </c:pt>
                <c:pt idx="4260">
                  <c:v>42.625999999999998</c:v>
                </c:pt>
                <c:pt idx="4261">
                  <c:v>42.771999999999998</c:v>
                </c:pt>
                <c:pt idx="4262">
                  <c:v>42.920999999999999</c:v>
                </c:pt>
                <c:pt idx="4263">
                  <c:v>43.103000000000002</c:v>
                </c:pt>
                <c:pt idx="4264">
                  <c:v>43.302</c:v>
                </c:pt>
                <c:pt idx="4265">
                  <c:v>43.502000000000002</c:v>
                </c:pt>
                <c:pt idx="4266">
                  <c:v>43.728999999999999</c:v>
                </c:pt>
                <c:pt idx="4267">
                  <c:v>43.972999999999999</c:v>
                </c:pt>
                <c:pt idx="4268">
                  <c:v>44.225000000000001</c:v>
                </c:pt>
                <c:pt idx="4269">
                  <c:v>44.49</c:v>
                </c:pt>
                <c:pt idx="4270">
                  <c:v>44.758000000000003</c:v>
                </c:pt>
                <c:pt idx="4271">
                  <c:v>45.026000000000003</c:v>
                </c:pt>
                <c:pt idx="4272">
                  <c:v>45.317</c:v>
                </c:pt>
                <c:pt idx="4273">
                  <c:v>45.601999999999997</c:v>
                </c:pt>
                <c:pt idx="4274">
                  <c:v>45.878999999999998</c:v>
                </c:pt>
                <c:pt idx="4275">
                  <c:v>46.165999999999997</c:v>
                </c:pt>
                <c:pt idx="4276">
                  <c:v>46.460999999999999</c:v>
                </c:pt>
                <c:pt idx="4277">
                  <c:v>46.735999999999997</c:v>
                </c:pt>
                <c:pt idx="4278">
                  <c:v>47.003</c:v>
                </c:pt>
                <c:pt idx="4279">
                  <c:v>47.274000000000001</c:v>
                </c:pt>
                <c:pt idx="4280">
                  <c:v>47.542999999999999</c:v>
                </c:pt>
                <c:pt idx="4281">
                  <c:v>47.807000000000002</c:v>
                </c:pt>
                <c:pt idx="4282">
                  <c:v>48.046999999999997</c:v>
                </c:pt>
                <c:pt idx="4283">
                  <c:v>48.277999999999999</c:v>
                </c:pt>
                <c:pt idx="4284">
                  <c:v>48.491</c:v>
                </c:pt>
                <c:pt idx="4285">
                  <c:v>48.688000000000002</c:v>
                </c:pt>
                <c:pt idx="4286">
                  <c:v>48.862000000000002</c:v>
                </c:pt>
                <c:pt idx="4287">
                  <c:v>49.005000000000003</c:v>
                </c:pt>
                <c:pt idx="4288">
                  <c:v>49.134</c:v>
                </c:pt>
                <c:pt idx="4289">
                  <c:v>49.250999999999998</c:v>
                </c:pt>
                <c:pt idx="4290">
                  <c:v>49.337000000000003</c:v>
                </c:pt>
                <c:pt idx="4291">
                  <c:v>49.395000000000003</c:v>
                </c:pt>
                <c:pt idx="4292">
                  <c:v>49.442</c:v>
                </c:pt>
                <c:pt idx="4293">
                  <c:v>49.470999999999997</c:v>
                </c:pt>
                <c:pt idx="4294">
                  <c:v>49.481999999999999</c:v>
                </c:pt>
                <c:pt idx="4295">
                  <c:v>49.475999999999999</c:v>
                </c:pt>
                <c:pt idx="4296">
                  <c:v>49.453000000000003</c:v>
                </c:pt>
                <c:pt idx="4297">
                  <c:v>49.427999999999997</c:v>
                </c:pt>
                <c:pt idx="4298">
                  <c:v>49.404000000000003</c:v>
                </c:pt>
                <c:pt idx="4299">
                  <c:v>49.384</c:v>
                </c:pt>
                <c:pt idx="4300">
                  <c:v>49.372</c:v>
                </c:pt>
                <c:pt idx="4301">
                  <c:v>49.372</c:v>
                </c:pt>
                <c:pt idx="4302">
                  <c:v>49.393000000000001</c:v>
                </c:pt>
                <c:pt idx="4303">
                  <c:v>49.44</c:v>
                </c:pt>
                <c:pt idx="4304">
                  <c:v>49.518000000000001</c:v>
                </c:pt>
                <c:pt idx="4305">
                  <c:v>49.597000000000001</c:v>
                </c:pt>
                <c:pt idx="4306">
                  <c:v>49.673999999999999</c:v>
                </c:pt>
                <c:pt idx="4307">
                  <c:v>49.747</c:v>
                </c:pt>
                <c:pt idx="4308">
                  <c:v>49.808999999999997</c:v>
                </c:pt>
                <c:pt idx="4309">
                  <c:v>49.863</c:v>
                </c:pt>
                <c:pt idx="4310">
                  <c:v>49.89</c:v>
                </c:pt>
                <c:pt idx="4311">
                  <c:v>49.914000000000001</c:v>
                </c:pt>
                <c:pt idx="4312">
                  <c:v>49.945999999999998</c:v>
                </c:pt>
                <c:pt idx="4313">
                  <c:v>49.970999999999997</c:v>
                </c:pt>
                <c:pt idx="4314">
                  <c:v>50.008000000000003</c:v>
                </c:pt>
                <c:pt idx="4315">
                  <c:v>50.061999999999998</c:v>
                </c:pt>
                <c:pt idx="4316">
                  <c:v>50.121000000000002</c:v>
                </c:pt>
                <c:pt idx="4317">
                  <c:v>50.185000000000002</c:v>
                </c:pt>
                <c:pt idx="4318">
                  <c:v>50.253999999999998</c:v>
                </c:pt>
                <c:pt idx="4319">
                  <c:v>50.326000000000001</c:v>
                </c:pt>
                <c:pt idx="4320">
                  <c:v>50.4</c:v>
                </c:pt>
                <c:pt idx="4321">
                  <c:v>50.476999999999997</c:v>
                </c:pt>
                <c:pt idx="4322">
                  <c:v>50.55</c:v>
                </c:pt>
                <c:pt idx="4323">
                  <c:v>50.618000000000002</c:v>
                </c:pt>
                <c:pt idx="4324">
                  <c:v>50.689</c:v>
                </c:pt>
                <c:pt idx="4325">
                  <c:v>50.759</c:v>
                </c:pt>
                <c:pt idx="4326">
                  <c:v>50.826000000000001</c:v>
                </c:pt>
                <c:pt idx="4327">
                  <c:v>50.881999999999998</c:v>
                </c:pt>
                <c:pt idx="4328">
                  <c:v>50.933</c:v>
                </c:pt>
                <c:pt idx="4329">
                  <c:v>50.981999999999999</c:v>
                </c:pt>
                <c:pt idx="4330">
                  <c:v>51.012999999999998</c:v>
                </c:pt>
                <c:pt idx="4331">
                  <c:v>51.031999999999996</c:v>
                </c:pt>
                <c:pt idx="4332">
                  <c:v>51.048000000000002</c:v>
                </c:pt>
                <c:pt idx="4333">
                  <c:v>51.061</c:v>
                </c:pt>
                <c:pt idx="4334">
                  <c:v>51.076999999999998</c:v>
                </c:pt>
                <c:pt idx="4335">
                  <c:v>51.082999999999998</c:v>
                </c:pt>
                <c:pt idx="4336">
                  <c:v>51.09</c:v>
                </c:pt>
                <c:pt idx="4337">
                  <c:v>51.115000000000002</c:v>
                </c:pt>
                <c:pt idx="4338">
                  <c:v>51.154000000000003</c:v>
                </c:pt>
                <c:pt idx="4339">
                  <c:v>51.192</c:v>
                </c:pt>
                <c:pt idx="4340">
                  <c:v>51.231000000000002</c:v>
                </c:pt>
                <c:pt idx="4341">
                  <c:v>51.268000000000001</c:v>
                </c:pt>
                <c:pt idx="4342">
                  <c:v>51.298999999999999</c:v>
                </c:pt>
                <c:pt idx="4343">
                  <c:v>51.331000000000003</c:v>
                </c:pt>
                <c:pt idx="4344">
                  <c:v>51.351999999999997</c:v>
                </c:pt>
                <c:pt idx="4345">
                  <c:v>51.372</c:v>
                </c:pt>
                <c:pt idx="4346">
                  <c:v>51.399000000000001</c:v>
                </c:pt>
                <c:pt idx="4347">
                  <c:v>51.423999999999999</c:v>
                </c:pt>
                <c:pt idx="4348">
                  <c:v>51.45</c:v>
                </c:pt>
                <c:pt idx="4349">
                  <c:v>51.48</c:v>
                </c:pt>
                <c:pt idx="4350">
                  <c:v>51.512</c:v>
                </c:pt>
                <c:pt idx="4351">
                  <c:v>51.540999999999997</c:v>
                </c:pt>
                <c:pt idx="4352">
                  <c:v>51.566000000000003</c:v>
                </c:pt>
                <c:pt idx="4353">
                  <c:v>51.591999999999999</c:v>
                </c:pt>
                <c:pt idx="4354">
                  <c:v>51.624000000000002</c:v>
                </c:pt>
                <c:pt idx="4355">
                  <c:v>51.655999999999999</c:v>
                </c:pt>
                <c:pt idx="4356">
                  <c:v>51.688000000000002</c:v>
                </c:pt>
                <c:pt idx="4357">
                  <c:v>51.718000000000004</c:v>
                </c:pt>
                <c:pt idx="4358">
                  <c:v>51.741</c:v>
                </c:pt>
                <c:pt idx="4359">
                  <c:v>51.759</c:v>
                </c:pt>
                <c:pt idx="4360">
                  <c:v>51.771000000000001</c:v>
                </c:pt>
                <c:pt idx="4361">
                  <c:v>51.773000000000003</c:v>
                </c:pt>
                <c:pt idx="4362">
                  <c:v>51.76</c:v>
                </c:pt>
                <c:pt idx="4363">
                  <c:v>51.741999999999997</c:v>
                </c:pt>
                <c:pt idx="4364">
                  <c:v>51.722999999999999</c:v>
                </c:pt>
                <c:pt idx="4365">
                  <c:v>51.698999999999998</c:v>
                </c:pt>
                <c:pt idx="4366">
                  <c:v>51.677</c:v>
                </c:pt>
                <c:pt idx="4367">
                  <c:v>51.648000000000003</c:v>
                </c:pt>
                <c:pt idx="4368">
                  <c:v>51.616</c:v>
                </c:pt>
                <c:pt idx="4369">
                  <c:v>51.585000000000001</c:v>
                </c:pt>
                <c:pt idx="4370">
                  <c:v>51.554000000000002</c:v>
                </c:pt>
                <c:pt idx="4371">
                  <c:v>51.529000000000003</c:v>
                </c:pt>
                <c:pt idx="4372">
                  <c:v>51.506</c:v>
                </c:pt>
                <c:pt idx="4373">
                  <c:v>51.478999999999999</c:v>
                </c:pt>
                <c:pt idx="4374">
                  <c:v>51.456000000000003</c:v>
                </c:pt>
                <c:pt idx="4375">
                  <c:v>51.433999999999997</c:v>
                </c:pt>
                <c:pt idx="4376">
                  <c:v>51.406999999999996</c:v>
                </c:pt>
                <c:pt idx="4377">
                  <c:v>51.378</c:v>
                </c:pt>
                <c:pt idx="4378">
                  <c:v>51.350999999999999</c:v>
                </c:pt>
                <c:pt idx="4379">
                  <c:v>51.33</c:v>
                </c:pt>
                <c:pt idx="4380">
                  <c:v>51.314999999999998</c:v>
                </c:pt>
                <c:pt idx="4381">
                  <c:v>51.296999999999997</c:v>
                </c:pt>
                <c:pt idx="4382">
                  <c:v>51.277000000000001</c:v>
                </c:pt>
                <c:pt idx="4383">
                  <c:v>51.255000000000003</c:v>
                </c:pt>
                <c:pt idx="4384">
                  <c:v>51.234000000000002</c:v>
                </c:pt>
                <c:pt idx="4385">
                  <c:v>51.213999999999999</c:v>
                </c:pt>
                <c:pt idx="4386">
                  <c:v>51.201000000000001</c:v>
                </c:pt>
                <c:pt idx="4387">
                  <c:v>51.198</c:v>
                </c:pt>
                <c:pt idx="4388">
                  <c:v>51.197000000000003</c:v>
                </c:pt>
                <c:pt idx="4389">
                  <c:v>51.195999999999998</c:v>
                </c:pt>
                <c:pt idx="4390">
                  <c:v>51.192999999999998</c:v>
                </c:pt>
                <c:pt idx="4391">
                  <c:v>51.188000000000002</c:v>
                </c:pt>
                <c:pt idx="4392">
                  <c:v>51.183</c:v>
                </c:pt>
                <c:pt idx="4393">
                  <c:v>51.177</c:v>
                </c:pt>
                <c:pt idx="4394">
                  <c:v>51.17</c:v>
                </c:pt>
                <c:pt idx="4395">
                  <c:v>51.164999999999999</c:v>
                </c:pt>
                <c:pt idx="4396">
                  <c:v>51.167999999999999</c:v>
                </c:pt>
                <c:pt idx="4397">
                  <c:v>51.176000000000002</c:v>
                </c:pt>
                <c:pt idx="4398">
                  <c:v>51.183</c:v>
                </c:pt>
                <c:pt idx="4399">
                  <c:v>51.195999999999998</c:v>
                </c:pt>
                <c:pt idx="4400">
                  <c:v>51.213000000000001</c:v>
                </c:pt>
                <c:pt idx="4401">
                  <c:v>51.23</c:v>
                </c:pt>
                <c:pt idx="4402">
                  <c:v>51.250999999999998</c:v>
                </c:pt>
                <c:pt idx="4403">
                  <c:v>51.271999999999998</c:v>
                </c:pt>
                <c:pt idx="4404">
                  <c:v>51.287999999999997</c:v>
                </c:pt>
                <c:pt idx="4405">
                  <c:v>51.301000000000002</c:v>
                </c:pt>
                <c:pt idx="4406">
                  <c:v>51.314999999999998</c:v>
                </c:pt>
                <c:pt idx="4407">
                  <c:v>51.329000000000001</c:v>
                </c:pt>
                <c:pt idx="4408">
                  <c:v>51.34</c:v>
                </c:pt>
                <c:pt idx="4409">
                  <c:v>51.348999999999997</c:v>
                </c:pt>
                <c:pt idx="4410">
                  <c:v>51.36</c:v>
                </c:pt>
                <c:pt idx="4411">
                  <c:v>51.369</c:v>
                </c:pt>
                <c:pt idx="4412">
                  <c:v>51.377000000000002</c:v>
                </c:pt>
                <c:pt idx="4413">
                  <c:v>51.383000000000003</c:v>
                </c:pt>
                <c:pt idx="4414">
                  <c:v>51.390999999999998</c:v>
                </c:pt>
                <c:pt idx="4415">
                  <c:v>51.405999999999999</c:v>
                </c:pt>
                <c:pt idx="4416">
                  <c:v>51.421999999999997</c:v>
                </c:pt>
                <c:pt idx="4417">
                  <c:v>51.436</c:v>
                </c:pt>
                <c:pt idx="4418">
                  <c:v>51.453000000000003</c:v>
                </c:pt>
                <c:pt idx="4419">
                  <c:v>51.47</c:v>
                </c:pt>
                <c:pt idx="4420">
                  <c:v>51.493000000000002</c:v>
                </c:pt>
                <c:pt idx="4421">
                  <c:v>51.515000000000001</c:v>
                </c:pt>
                <c:pt idx="4422">
                  <c:v>51.529000000000003</c:v>
                </c:pt>
                <c:pt idx="4423">
                  <c:v>51.545000000000002</c:v>
                </c:pt>
                <c:pt idx="4424">
                  <c:v>51.564</c:v>
                </c:pt>
                <c:pt idx="4425">
                  <c:v>51.582999999999998</c:v>
                </c:pt>
                <c:pt idx="4426">
                  <c:v>51.603999999999999</c:v>
                </c:pt>
                <c:pt idx="4427">
                  <c:v>51.625999999999998</c:v>
                </c:pt>
                <c:pt idx="4428">
                  <c:v>51.648000000000003</c:v>
                </c:pt>
                <c:pt idx="4429">
                  <c:v>51.676000000000002</c:v>
                </c:pt>
                <c:pt idx="4430">
                  <c:v>51.71</c:v>
                </c:pt>
                <c:pt idx="4431">
                  <c:v>51.747</c:v>
                </c:pt>
                <c:pt idx="4432">
                  <c:v>51.784999999999997</c:v>
                </c:pt>
                <c:pt idx="4433">
                  <c:v>51.829000000000001</c:v>
                </c:pt>
                <c:pt idx="4434">
                  <c:v>51.877000000000002</c:v>
                </c:pt>
                <c:pt idx="4435">
                  <c:v>51.918999999999997</c:v>
                </c:pt>
                <c:pt idx="4436">
                  <c:v>51.96</c:v>
                </c:pt>
                <c:pt idx="4437">
                  <c:v>52</c:v>
                </c:pt>
                <c:pt idx="4438">
                  <c:v>52.039000000000001</c:v>
                </c:pt>
                <c:pt idx="4439">
                  <c:v>52.075000000000003</c:v>
                </c:pt>
                <c:pt idx="4440">
                  <c:v>52.11</c:v>
                </c:pt>
                <c:pt idx="4441">
                  <c:v>52.134999999999998</c:v>
                </c:pt>
                <c:pt idx="4442">
                  <c:v>52.161000000000001</c:v>
                </c:pt>
                <c:pt idx="4443">
                  <c:v>52.185000000000002</c:v>
                </c:pt>
                <c:pt idx="4444">
                  <c:v>52.198999999999998</c:v>
                </c:pt>
                <c:pt idx="4445">
                  <c:v>52.210999999999999</c:v>
                </c:pt>
                <c:pt idx="4446">
                  <c:v>52.21</c:v>
                </c:pt>
                <c:pt idx="4447">
                  <c:v>52.198999999999998</c:v>
                </c:pt>
                <c:pt idx="4448">
                  <c:v>52.174999999999997</c:v>
                </c:pt>
                <c:pt idx="4449">
                  <c:v>52.133000000000003</c:v>
                </c:pt>
                <c:pt idx="4450">
                  <c:v>52.079000000000001</c:v>
                </c:pt>
                <c:pt idx="4451">
                  <c:v>52.021000000000001</c:v>
                </c:pt>
                <c:pt idx="4452">
                  <c:v>51.976999999999997</c:v>
                </c:pt>
                <c:pt idx="4453">
                  <c:v>51.947000000000003</c:v>
                </c:pt>
                <c:pt idx="4454">
                  <c:v>51.924999999999997</c:v>
                </c:pt>
                <c:pt idx="4455">
                  <c:v>51.908000000000001</c:v>
                </c:pt>
                <c:pt idx="4456">
                  <c:v>51.902000000000001</c:v>
                </c:pt>
                <c:pt idx="4457">
                  <c:v>51.905999999999999</c:v>
                </c:pt>
                <c:pt idx="4458">
                  <c:v>51.91</c:v>
                </c:pt>
                <c:pt idx="4459">
                  <c:v>51.911000000000001</c:v>
                </c:pt>
                <c:pt idx="4460">
                  <c:v>51.9</c:v>
                </c:pt>
                <c:pt idx="4461">
                  <c:v>51.878</c:v>
                </c:pt>
                <c:pt idx="4462">
                  <c:v>51.853000000000002</c:v>
                </c:pt>
                <c:pt idx="4463">
                  <c:v>51.834000000000003</c:v>
                </c:pt>
                <c:pt idx="4464">
                  <c:v>51.81</c:v>
                </c:pt>
                <c:pt idx="4465">
                  <c:v>51.786000000000001</c:v>
                </c:pt>
                <c:pt idx="4466">
                  <c:v>51.762</c:v>
                </c:pt>
                <c:pt idx="4467">
                  <c:v>51.741</c:v>
                </c:pt>
                <c:pt idx="4468">
                  <c:v>51.716999999999999</c:v>
                </c:pt>
                <c:pt idx="4469">
                  <c:v>51.7</c:v>
                </c:pt>
                <c:pt idx="4470">
                  <c:v>51.692999999999998</c:v>
                </c:pt>
                <c:pt idx="4471">
                  <c:v>51.692</c:v>
                </c:pt>
                <c:pt idx="4472">
                  <c:v>51.703000000000003</c:v>
                </c:pt>
                <c:pt idx="4473">
                  <c:v>51.726999999999997</c:v>
                </c:pt>
                <c:pt idx="4474">
                  <c:v>51.755000000000003</c:v>
                </c:pt>
                <c:pt idx="4475">
                  <c:v>51.798000000000002</c:v>
                </c:pt>
                <c:pt idx="4476">
                  <c:v>51.845999999999997</c:v>
                </c:pt>
                <c:pt idx="4477">
                  <c:v>51.91</c:v>
                </c:pt>
                <c:pt idx="4478">
                  <c:v>51.984000000000002</c:v>
                </c:pt>
                <c:pt idx="4479">
                  <c:v>52.043999999999997</c:v>
                </c:pt>
                <c:pt idx="4480">
                  <c:v>52.082000000000001</c:v>
                </c:pt>
                <c:pt idx="4481">
                  <c:v>52.115000000000002</c:v>
                </c:pt>
                <c:pt idx="4482">
                  <c:v>52.137</c:v>
                </c:pt>
                <c:pt idx="4483">
                  <c:v>52.152000000000001</c:v>
                </c:pt>
                <c:pt idx="4484">
                  <c:v>52.158999999999999</c:v>
                </c:pt>
                <c:pt idx="4485">
                  <c:v>52.162999999999997</c:v>
                </c:pt>
                <c:pt idx="4486">
                  <c:v>52.161999999999999</c:v>
                </c:pt>
                <c:pt idx="4487">
                  <c:v>52.158999999999999</c:v>
                </c:pt>
                <c:pt idx="4488">
                  <c:v>52.161000000000001</c:v>
                </c:pt>
                <c:pt idx="4489">
                  <c:v>52.165999999999997</c:v>
                </c:pt>
                <c:pt idx="4490">
                  <c:v>52.174999999999997</c:v>
                </c:pt>
                <c:pt idx="4491">
                  <c:v>52.192</c:v>
                </c:pt>
                <c:pt idx="4492">
                  <c:v>52.212000000000003</c:v>
                </c:pt>
                <c:pt idx="4493">
                  <c:v>52.238</c:v>
                </c:pt>
                <c:pt idx="4494">
                  <c:v>52.265000000000001</c:v>
                </c:pt>
                <c:pt idx="4495">
                  <c:v>52.286000000000001</c:v>
                </c:pt>
                <c:pt idx="4496">
                  <c:v>52.302</c:v>
                </c:pt>
                <c:pt idx="4497">
                  <c:v>52.320999999999998</c:v>
                </c:pt>
                <c:pt idx="4498">
                  <c:v>52.34</c:v>
                </c:pt>
                <c:pt idx="4499">
                  <c:v>52.357999999999997</c:v>
                </c:pt>
                <c:pt idx="4500">
                  <c:v>52.375</c:v>
                </c:pt>
                <c:pt idx="4501">
                  <c:v>52.392000000000003</c:v>
                </c:pt>
                <c:pt idx="4502">
                  <c:v>52.406999999999996</c:v>
                </c:pt>
                <c:pt idx="4503">
                  <c:v>52.423000000000002</c:v>
                </c:pt>
                <c:pt idx="4504">
                  <c:v>52.438000000000002</c:v>
                </c:pt>
                <c:pt idx="4505">
                  <c:v>52.46</c:v>
                </c:pt>
                <c:pt idx="4506">
                  <c:v>52.488999999999997</c:v>
                </c:pt>
                <c:pt idx="4507">
                  <c:v>52.518999999999998</c:v>
                </c:pt>
                <c:pt idx="4508">
                  <c:v>52.543999999999997</c:v>
                </c:pt>
                <c:pt idx="4509">
                  <c:v>52.569000000000003</c:v>
                </c:pt>
                <c:pt idx="4510">
                  <c:v>52.6</c:v>
                </c:pt>
                <c:pt idx="4511">
                  <c:v>52.633000000000003</c:v>
                </c:pt>
                <c:pt idx="4512">
                  <c:v>52.67</c:v>
                </c:pt>
                <c:pt idx="4513">
                  <c:v>52.701000000000001</c:v>
                </c:pt>
                <c:pt idx="4514">
                  <c:v>52.731999999999999</c:v>
                </c:pt>
                <c:pt idx="4515">
                  <c:v>52.756999999999998</c:v>
                </c:pt>
                <c:pt idx="4516">
                  <c:v>52.780999999999999</c:v>
                </c:pt>
                <c:pt idx="4517">
                  <c:v>52.805</c:v>
                </c:pt>
                <c:pt idx="4518">
                  <c:v>52.829000000000001</c:v>
                </c:pt>
                <c:pt idx="4519">
                  <c:v>52.847000000000001</c:v>
                </c:pt>
                <c:pt idx="4520">
                  <c:v>52.863</c:v>
                </c:pt>
                <c:pt idx="4521">
                  <c:v>52.878</c:v>
                </c:pt>
                <c:pt idx="4522">
                  <c:v>52.893999999999998</c:v>
                </c:pt>
                <c:pt idx="4523">
                  <c:v>52.902999999999999</c:v>
                </c:pt>
                <c:pt idx="4524">
                  <c:v>52.906999999999996</c:v>
                </c:pt>
                <c:pt idx="4525">
                  <c:v>52.91</c:v>
                </c:pt>
                <c:pt idx="4526">
                  <c:v>52.912999999999997</c:v>
                </c:pt>
                <c:pt idx="4527">
                  <c:v>52.912999999999997</c:v>
                </c:pt>
                <c:pt idx="4528">
                  <c:v>52.908000000000001</c:v>
                </c:pt>
                <c:pt idx="4529">
                  <c:v>52.896999999999998</c:v>
                </c:pt>
                <c:pt idx="4530">
                  <c:v>52.884</c:v>
                </c:pt>
                <c:pt idx="4531">
                  <c:v>52.865000000000002</c:v>
                </c:pt>
                <c:pt idx="4532">
                  <c:v>52.841000000000001</c:v>
                </c:pt>
                <c:pt idx="4533">
                  <c:v>52.820999999999998</c:v>
                </c:pt>
                <c:pt idx="4534">
                  <c:v>52.805999999999997</c:v>
                </c:pt>
                <c:pt idx="4535">
                  <c:v>52.789000000000001</c:v>
                </c:pt>
                <c:pt idx="4536">
                  <c:v>52.774000000000001</c:v>
                </c:pt>
                <c:pt idx="4537">
                  <c:v>52.76</c:v>
                </c:pt>
                <c:pt idx="4538">
                  <c:v>52.750999999999998</c:v>
                </c:pt>
                <c:pt idx="4539">
                  <c:v>52.741999999999997</c:v>
                </c:pt>
                <c:pt idx="4540">
                  <c:v>52.731000000000002</c:v>
                </c:pt>
                <c:pt idx="4541">
                  <c:v>52.722999999999999</c:v>
                </c:pt>
                <c:pt idx="4542">
                  <c:v>52.713999999999999</c:v>
                </c:pt>
                <c:pt idx="4543">
                  <c:v>52.706000000000003</c:v>
                </c:pt>
                <c:pt idx="4544">
                  <c:v>52.701999999999998</c:v>
                </c:pt>
                <c:pt idx="4545">
                  <c:v>52.698999999999998</c:v>
                </c:pt>
                <c:pt idx="4546">
                  <c:v>52.698</c:v>
                </c:pt>
                <c:pt idx="4547">
                  <c:v>52.692999999999998</c:v>
                </c:pt>
                <c:pt idx="4548">
                  <c:v>52.692</c:v>
                </c:pt>
                <c:pt idx="4549">
                  <c:v>52.688000000000002</c:v>
                </c:pt>
                <c:pt idx="4550">
                  <c:v>52.68</c:v>
                </c:pt>
                <c:pt idx="4551">
                  <c:v>52.673000000000002</c:v>
                </c:pt>
                <c:pt idx="4552">
                  <c:v>52.665999999999997</c:v>
                </c:pt>
                <c:pt idx="4553">
                  <c:v>52.655000000000001</c:v>
                </c:pt>
                <c:pt idx="4554">
                  <c:v>52.643999999999998</c:v>
                </c:pt>
                <c:pt idx="4555">
                  <c:v>52.634</c:v>
                </c:pt>
                <c:pt idx="4556">
                  <c:v>52.624000000000002</c:v>
                </c:pt>
                <c:pt idx="4557">
                  <c:v>52.616</c:v>
                </c:pt>
                <c:pt idx="4558">
                  <c:v>52.601999999999997</c:v>
                </c:pt>
                <c:pt idx="4559">
                  <c:v>52.585000000000001</c:v>
                </c:pt>
                <c:pt idx="4560">
                  <c:v>52.569000000000003</c:v>
                </c:pt>
                <c:pt idx="4561">
                  <c:v>52.552</c:v>
                </c:pt>
                <c:pt idx="4562">
                  <c:v>52.537999999999997</c:v>
                </c:pt>
                <c:pt idx="4563">
                  <c:v>52.524000000000001</c:v>
                </c:pt>
                <c:pt idx="4564">
                  <c:v>52.514000000000003</c:v>
                </c:pt>
                <c:pt idx="4565">
                  <c:v>52.506</c:v>
                </c:pt>
                <c:pt idx="4566">
                  <c:v>52.502000000000002</c:v>
                </c:pt>
                <c:pt idx="4567">
                  <c:v>52.5</c:v>
                </c:pt>
                <c:pt idx="4568">
                  <c:v>52.5</c:v>
                </c:pt>
                <c:pt idx="4569">
                  <c:v>52.505000000000003</c:v>
                </c:pt>
                <c:pt idx="4570">
                  <c:v>52.506999999999998</c:v>
                </c:pt>
                <c:pt idx="4571">
                  <c:v>52.51</c:v>
                </c:pt>
                <c:pt idx="4572">
                  <c:v>52.508000000000003</c:v>
                </c:pt>
                <c:pt idx="4573">
                  <c:v>52.505000000000003</c:v>
                </c:pt>
                <c:pt idx="4574">
                  <c:v>52.497</c:v>
                </c:pt>
                <c:pt idx="4575">
                  <c:v>52.49</c:v>
                </c:pt>
                <c:pt idx="4576">
                  <c:v>52.488</c:v>
                </c:pt>
                <c:pt idx="4577">
                  <c:v>52.485999999999997</c:v>
                </c:pt>
                <c:pt idx="4578">
                  <c:v>52.484999999999999</c:v>
                </c:pt>
                <c:pt idx="4579">
                  <c:v>52.482999999999997</c:v>
                </c:pt>
                <c:pt idx="4580">
                  <c:v>52.478000000000002</c:v>
                </c:pt>
                <c:pt idx="4581">
                  <c:v>52.473999999999997</c:v>
                </c:pt>
                <c:pt idx="4582">
                  <c:v>52.472000000000001</c:v>
                </c:pt>
                <c:pt idx="4583">
                  <c:v>52.470999999999997</c:v>
                </c:pt>
                <c:pt idx="4584">
                  <c:v>52.472000000000001</c:v>
                </c:pt>
                <c:pt idx="4585">
                  <c:v>52.473999999999997</c:v>
                </c:pt>
                <c:pt idx="4586">
                  <c:v>52.472999999999999</c:v>
                </c:pt>
                <c:pt idx="4587">
                  <c:v>52.481000000000002</c:v>
                </c:pt>
                <c:pt idx="4588">
                  <c:v>52.488</c:v>
                </c:pt>
                <c:pt idx="4589">
                  <c:v>52.494999999999997</c:v>
                </c:pt>
                <c:pt idx="4590">
                  <c:v>52.497999999999998</c:v>
                </c:pt>
                <c:pt idx="4591">
                  <c:v>52.503</c:v>
                </c:pt>
                <c:pt idx="4592">
                  <c:v>52.503999999999998</c:v>
                </c:pt>
                <c:pt idx="4593">
                  <c:v>52.503999999999998</c:v>
                </c:pt>
                <c:pt idx="4594">
                  <c:v>52.5</c:v>
                </c:pt>
                <c:pt idx="4595">
                  <c:v>52.497</c:v>
                </c:pt>
                <c:pt idx="4596">
                  <c:v>52.491</c:v>
                </c:pt>
                <c:pt idx="4597">
                  <c:v>52.493000000000002</c:v>
                </c:pt>
                <c:pt idx="4598">
                  <c:v>52.5</c:v>
                </c:pt>
                <c:pt idx="4599">
                  <c:v>52.503999999999998</c:v>
                </c:pt>
                <c:pt idx="4600">
                  <c:v>52.517000000000003</c:v>
                </c:pt>
                <c:pt idx="4601">
                  <c:v>52.524999999999999</c:v>
                </c:pt>
                <c:pt idx="4602">
                  <c:v>52.530999999999999</c:v>
                </c:pt>
                <c:pt idx="4603">
                  <c:v>52.540999999999997</c:v>
                </c:pt>
                <c:pt idx="4604">
                  <c:v>52.545999999999999</c:v>
                </c:pt>
                <c:pt idx="4605">
                  <c:v>52.551000000000002</c:v>
                </c:pt>
                <c:pt idx="4606">
                  <c:v>52.555999999999997</c:v>
                </c:pt>
                <c:pt idx="4607">
                  <c:v>52.557000000000002</c:v>
                </c:pt>
                <c:pt idx="4608">
                  <c:v>52.558</c:v>
                </c:pt>
                <c:pt idx="4609">
                  <c:v>52.567999999999998</c:v>
                </c:pt>
                <c:pt idx="4610">
                  <c:v>52.584000000000003</c:v>
                </c:pt>
                <c:pt idx="4611">
                  <c:v>52.604999999999997</c:v>
                </c:pt>
                <c:pt idx="4612">
                  <c:v>52.634999999999998</c:v>
                </c:pt>
                <c:pt idx="4613">
                  <c:v>52.676000000000002</c:v>
                </c:pt>
                <c:pt idx="4614">
                  <c:v>52.731999999999999</c:v>
                </c:pt>
                <c:pt idx="4615">
                  <c:v>52.792999999999999</c:v>
                </c:pt>
                <c:pt idx="4616">
                  <c:v>52.856000000000002</c:v>
                </c:pt>
                <c:pt idx="4617">
                  <c:v>52.917000000000002</c:v>
                </c:pt>
                <c:pt idx="4618">
                  <c:v>52.981000000000002</c:v>
                </c:pt>
                <c:pt idx="4619">
                  <c:v>53.037999999999997</c:v>
                </c:pt>
                <c:pt idx="4620">
                  <c:v>53.109000000000002</c:v>
                </c:pt>
                <c:pt idx="4621">
                  <c:v>53.195999999999998</c:v>
                </c:pt>
                <c:pt idx="4622">
                  <c:v>53.284999999999997</c:v>
                </c:pt>
                <c:pt idx="4623">
                  <c:v>53.371000000000002</c:v>
                </c:pt>
                <c:pt idx="4624">
                  <c:v>53.463999999999999</c:v>
                </c:pt>
                <c:pt idx="4625">
                  <c:v>53.573999999999998</c:v>
                </c:pt>
                <c:pt idx="4626">
                  <c:v>53.686999999999998</c:v>
                </c:pt>
                <c:pt idx="4627">
                  <c:v>53.802999999999997</c:v>
                </c:pt>
                <c:pt idx="4628">
                  <c:v>53.921999999999997</c:v>
                </c:pt>
                <c:pt idx="4629">
                  <c:v>54.040999999999997</c:v>
                </c:pt>
                <c:pt idx="4630">
                  <c:v>54.165999999999997</c:v>
                </c:pt>
                <c:pt idx="4631">
                  <c:v>54.307000000000002</c:v>
                </c:pt>
                <c:pt idx="4632">
                  <c:v>54.427</c:v>
                </c:pt>
                <c:pt idx="4633">
                  <c:v>54.554000000000002</c:v>
                </c:pt>
                <c:pt idx="4634">
                  <c:v>54.689</c:v>
                </c:pt>
                <c:pt idx="4635">
                  <c:v>54.808999999999997</c:v>
                </c:pt>
                <c:pt idx="4636">
                  <c:v>54.914999999999999</c:v>
                </c:pt>
                <c:pt idx="4637">
                  <c:v>55.024999999999999</c:v>
                </c:pt>
                <c:pt idx="4638">
                  <c:v>55.139000000000003</c:v>
                </c:pt>
                <c:pt idx="4639">
                  <c:v>55.249000000000002</c:v>
                </c:pt>
                <c:pt idx="4640">
                  <c:v>55.344999999999999</c:v>
                </c:pt>
                <c:pt idx="4641">
                  <c:v>55.44</c:v>
                </c:pt>
                <c:pt idx="4642">
                  <c:v>55.545000000000002</c:v>
                </c:pt>
                <c:pt idx="4643">
                  <c:v>55.631</c:v>
                </c:pt>
                <c:pt idx="4644">
                  <c:v>55.697000000000003</c:v>
                </c:pt>
                <c:pt idx="4645">
                  <c:v>55.762999999999998</c:v>
                </c:pt>
                <c:pt idx="4646">
                  <c:v>55.84</c:v>
                </c:pt>
                <c:pt idx="4647">
                  <c:v>55.895000000000003</c:v>
                </c:pt>
                <c:pt idx="4648">
                  <c:v>55.932000000000002</c:v>
                </c:pt>
                <c:pt idx="4649">
                  <c:v>55.963999999999999</c:v>
                </c:pt>
                <c:pt idx="4650">
                  <c:v>55.978999999999999</c:v>
                </c:pt>
                <c:pt idx="4651">
                  <c:v>55.98</c:v>
                </c:pt>
                <c:pt idx="4652">
                  <c:v>55.968000000000004</c:v>
                </c:pt>
                <c:pt idx="4653">
                  <c:v>55.941000000000003</c:v>
                </c:pt>
                <c:pt idx="4654">
                  <c:v>55.905000000000001</c:v>
                </c:pt>
                <c:pt idx="4655">
                  <c:v>55.856999999999999</c:v>
                </c:pt>
                <c:pt idx="4656">
                  <c:v>55.804000000000002</c:v>
                </c:pt>
                <c:pt idx="4657">
                  <c:v>55.755000000000003</c:v>
                </c:pt>
                <c:pt idx="4658">
                  <c:v>55.72</c:v>
                </c:pt>
                <c:pt idx="4659">
                  <c:v>55.692999999999998</c:v>
                </c:pt>
                <c:pt idx="4660">
                  <c:v>55.677999999999997</c:v>
                </c:pt>
                <c:pt idx="4661">
                  <c:v>55.68</c:v>
                </c:pt>
                <c:pt idx="4662">
                  <c:v>55.7</c:v>
                </c:pt>
                <c:pt idx="4663">
                  <c:v>55.744999999999997</c:v>
                </c:pt>
                <c:pt idx="4664">
                  <c:v>55.808999999999997</c:v>
                </c:pt>
                <c:pt idx="4665">
                  <c:v>55.878</c:v>
                </c:pt>
                <c:pt idx="4666">
                  <c:v>55.96</c:v>
                </c:pt>
                <c:pt idx="4667">
                  <c:v>56.05</c:v>
                </c:pt>
                <c:pt idx="4668">
                  <c:v>56.134</c:v>
                </c:pt>
                <c:pt idx="4669">
                  <c:v>56.186999999999998</c:v>
                </c:pt>
                <c:pt idx="4670">
                  <c:v>56.228999999999999</c:v>
                </c:pt>
                <c:pt idx="4671">
                  <c:v>56.274999999999999</c:v>
                </c:pt>
                <c:pt idx="4672">
                  <c:v>56.308999999999997</c:v>
                </c:pt>
                <c:pt idx="4673">
                  <c:v>56.335999999999999</c:v>
                </c:pt>
                <c:pt idx="4674">
                  <c:v>56.371000000000002</c:v>
                </c:pt>
                <c:pt idx="4675">
                  <c:v>56.408999999999999</c:v>
                </c:pt>
                <c:pt idx="4676">
                  <c:v>56.454000000000001</c:v>
                </c:pt>
                <c:pt idx="4677">
                  <c:v>56.494</c:v>
                </c:pt>
                <c:pt idx="4678">
                  <c:v>56.551000000000002</c:v>
                </c:pt>
                <c:pt idx="4679">
                  <c:v>56.62</c:v>
                </c:pt>
                <c:pt idx="4680">
                  <c:v>56.683999999999997</c:v>
                </c:pt>
                <c:pt idx="4681">
                  <c:v>56.738999999999997</c:v>
                </c:pt>
                <c:pt idx="4682">
                  <c:v>56.795000000000002</c:v>
                </c:pt>
                <c:pt idx="4683">
                  <c:v>56.851999999999997</c:v>
                </c:pt>
                <c:pt idx="4684">
                  <c:v>56.895000000000003</c:v>
                </c:pt>
                <c:pt idx="4685">
                  <c:v>56.926000000000002</c:v>
                </c:pt>
                <c:pt idx="4686">
                  <c:v>56.945999999999998</c:v>
                </c:pt>
                <c:pt idx="4687">
                  <c:v>56.957000000000001</c:v>
                </c:pt>
                <c:pt idx="4688">
                  <c:v>56.962000000000003</c:v>
                </c:pt>
                <c:pt idx="4689">
                  <c:v>56.957000000000001</c:v>
                </c:pt>
                <c:pt idx="4690">
                  <c:v>56.942</c:v>
                </c:pt>
                <c:pt idx="4691">
                  <c:v>56.92</c:v>
                </c:pt>
                <c:pt idx="4692">
                  <c:v>56.901000000000003</c:v>
                </c:pt>
                <c:pt idx="4693">
                  <c:v>56.889000000000003</c:v>
                </c:pt>
                <c:pt idx="4694">
                  <c:v>56.87</c:v>
                </c:pt>
                <c:pt idx="4695">
                  <c:v>56.847999999999999</c:v>
                </c:pt>
                <c:pt idx="4696">
                  <c:v>56.83</c:v>
                </c:pt>
                <c:pt idx="4697">
                  <c:v>56.814</c:v>
                </c:pt>
                <c:pt idx="4698">
                  <c:v>56.802999999999997</c:v>
                </c:pt>
                <c:pt idx="4699">
                  <c:v>56.795999999999999</c:v>
                </c:pt>
                <c:pt idx="4700">
                  <c:v>56.807000000000002</c:v>
                </c:pt>
                <c:pt idx="4701">
                  <c:v>56.8</c:v>
                </c:pt>
                <c:pt idx="4702">
                  <c:v>56.81</c:v>
                </c:pt>
                <c:pt idx="4703">
                  <c:v>56.826999999999998</c:v>
                </c:pt>
                <c:pt idx="4704">
                  <c:v>56.844000000000001</c:v>
                </c:pt>
                <c:pt idx="4705">
                  <c:v>56.865000000000002</c:v>
                </c:pt>
                <c:pt idx="4706">
                  <c:v>56.89</c:v>
                </c:pt>
                <c:pt idx="4707">
                  <c:v>56.918999999999997</c:v>
                </c:pt>
                <c:pt idx="4708">
                  <c:v>56.956000000000003</c:v>
                </c:pt>
                <c:pt idx="4709">
                  <c:v>57.003</c:v>
                </c:pt>
                <c:pt idx="4710">
                  <c:v>57.055</c:v>
                </c:pt>
                <c:pt idx="4711">
                  <c:v>57.112000000000002</c:v>
                </c:pt>
                <c:pt idx="4712">
                  <c:v>57.171999999999997</c:v>
                </c:pt>
                <c:pt idx="4713">
                  <c:v>57.235999999999997</c:v>
                </c:pt>
                <c:pt idx="4714">
                  <c:v>57.295999999999999</c:v>
                </c:pt>
                <c:pt idx="4715">
                  <c:v>57.356000000000002</c:v>
                </c:pt>
                <c:pt idx="4716">
                  <c:v>57.408000000000001</c:v>
                </c:pt>
                <c:pt idx="4717">
                  <c:v>57.451999999999998</c:v>
                </c:pt>
                <c:pt idx="4718">
                  <c:v>57.481999999999999</c:v>
                </c:pt>
                <c:pt idx="4719">
                  <c:v>57.503</c:v>
                </c:pt>
                <c:pt idx="4720">
                  <c:v>57.524000000000001</c:v>
                </c:pt>
                <c:pt idx="4721">
                  <c:v>57.539000000000001</c:v>
                </c:pt>
                <c:pt idx="4722">
                  <c:v>57.54</c:v>
                </c:pt>
                <c:pt idx="4723">
                  <c:v>57.534999999999997</c:v>
                </c:pt>
                <c:pt idx="4724">
                  <c:v>57.53</c:v>
                </c:pt>
                <c:pt idx="4725">
                  <c:v>57.521999999999998</c:v>
                </c:pt>
                <c:pt idx="4726">
                  <c:v>57.512</c:v>
                </c:pt>
                <c:pt idx="4727">
                  <c:v>57.506</c:v>
                </c:pt>
                <c:pt idx="4728">
                  <c:v>57.499000000000002</c:v>
                </c:pt>
                <c:pt idx="4729">
                  <c:v>57.487000000000002</c:v>
                </c:pt>
                <c:pt idx="4730">
                  <c:v>57.476999999999997</c:v>
                </c:pt>
                <c:pt idx="4731">
                  <c:v>57.469000000000001</c:v>
                </c:pt>
                <c:pt idx="4732">
                  <c:v>57.46</c:v>
                </c:pt>
                <c:pt idx="4733">
                  <c:v>57.448999999999998</c:v>
                </c:pt>
                <c:pt idx="4734">
                  <c:v>57.43</c:v>
                </c:pt>
                <c:pt idx="4735">
                  <c:v>57.405999999999999</c:v>
                </c:pt>
                <c:pt idx="4736">
                  <c:v>57.384</c:v>
                </c:pt>
                <c:pt idx="4737">
                  <c:v>57.36</c:v>
                </c:pt>
                <c:pt idx="4738">
                  <c:v>57.332000000000001</c:v>
                </c:pt>
                <c:pt idx="4739">
                  <c:v>57.298000000000002</c:v>
                </c:pt>
                <c:pt idx="4740">
                  <c:v>57.255000000000003</c:v>
                </c:pt>
                <c:pt idx="4741">
                  <c:v>57.216000000000001</c:v>
                </c:pt>
                <c:pt idx="4742">
                  <c:v>57.186999999999998</c:v>
                </c:pt>
                <c:pt idx="4743">
                  <c:v>57.152999999999999</c:v>
                </c:pt>
                <c:pt idx="4744">
                  <c:v>57.116</c:v>
                </c:pt>
                <c:pt idx="4745">
                  <c:v>57.072000000000003</c:v>
                </c:pt>
                <c:pt idx="4746">
                  <c:v>57.027000000000001</c:v>
                </c:pt>
                <c:pt idx="4747">
                  <c:v>56.99</c:v>
                </c:pt>
                <c:pt idx="4748">
                  <c:v>56.965000000000003</c:v>
                </c:pt>
                <c:pt idx="4749">
                  <c:v>56.954999999999998</c:v>
                </c:pt>
                <c:pt idx="4750">
                  <c:v>56.951999999999998</c:v>
                </c:pt>
                <c:pt idx="4751">
                  <c:v>56.951999999999998</c:v>
                </c:pt>
                <c:pt idx="4752">
                  <c:v>56.953000000000003</c:v>
                </c:pt>
                <c:pt idx="4753">
                  <c:v>56.953000000000003</c:v>
                </c:pt>
                <c:pt idx="4754">
                  <c:v>56.954000000000001</c:v>
                </c:pt>
                <c:pt idx="4755">
                  <c:v>56.957999999999998</c:v>
                </c:pt>
                <c:pt idx="4756">
                  <c:v>56.966000000000001</c:v>
                </c:pt>
                <c:pt idx="4757">
                  <c:v>56.976999999999997</c:v>
                </c:pt>
                <c:pt idx="4758">
                  <c:v>56.984000000000002</c:v>
                </c:pt>
                <c:pt idx="4759">
                  <c:v>56.999000000000002</c:v>
                </c:pt>
                <c:pt idx="4760">
                  <c:v>57.03</c:v>
                </c:pt>
                <c:pt idx="4761">
                  <c:v>57.061</c:v>
                </c:pt>
                <c:pt idx="4762">
                  <c:v>57.087000000000003</c:v>
                </c:pt>
                <c:pt idx="4763">
                  <c:v>57.118000000000002</c:v>
                </c:pt>
                <c:pt idx="4764">
                  <c:v>57.149000000000001</c:v>
                </c:pt>
                <c:pt idx="4765">
                  <c:v>57.177</c:v>
                </c:pt>
                <c:pt idx="4766">
                  <c:v>57.212000000000003</c:v>
                </c:pt>
                <c:pt idx="4767">
                  <c:v>57.246000000000002</c:v>
                </c:pt>
                <c:pt idx="4768">
                  <c:v>57.274999999999999</c:v>
                </c:pt>
                <c:pt idx="4769">
                  <c:v>57.304000000000002</c:v>
                </c:pt>
                <c:pt idx="4770">
                  <c:v>57.332000000000001</c:v>
                </c:pt>
                <c:pt idx="4771">
                  <c:v>57.354999999999997</c:v>
                </c:pt>
                <c:pt idx="4772">
                  <c:v>57.384</c:v>
                </c:pt>
                <c:pt idx="4773">
                  <c:v>57.415999999999997</c:v>
                </c:pt>
                <c:pt idx="4774">
                  <c:v>57.444000000000003</c:v>
                </c:pt>
                <c:pt idx="4775">
                  <c:v>57.472000000000001</c:v>
                </c:pt>
                <c:pt idx="4776">
                  <c:v>57.496000000000002</c:v>
                </c:pt>
                <c:pt idx="4777">
                  <c:v>57.52</c:v>
                </c:pt>
                <c:pt idx="4778">
                  <c:v>57.543999999999997</c:v>
                </c:pt>
                <c:pt idx="4779">
                  <c:v>57.555999999999997</c:v>
                </c:pt>
                <c:pt idx="4780">
                  <c:v>57.561</c:v>
                </c:pt>
                <c:pt idx="4781">
                  <c:v>57.570999999999998</c:v>
                </c:pt>
                <c:pt idx="4782">
                  <c:v>57.58</c:v>
                </c:pt>
                <c:pt idx="4783">
                  <c:v>57.582999999999998</c:v>
                </c:pt>
                <c:pt idx="4784">
                  <c:v>57.585000000000001</c:v>
                </c:pt>
                <c:pt idx="4785">
                  <c:v>57.588999999999999</c:v>
                </c:pt>
                <c:pt idx="4786">
                  <c:v>57.587000000000003</c:v>
                </c:pt>
                <c:pt idx="4787">
                  <c:v>57.581000000000003</c:v>
                </c:pt>
                <c:pt idx="4788">
                  <c:v>57.570999999999998</c:v>
                </c:pt>
                <c:pt idx="4789">
                  <c:v>57.554000000000002</c:v>
                </c:pt>
                <c:pt idx="4790">
                  <c:v>57.539000000000001</c:v>
                </c:pt>
                <c:pt idx="4791">
                  <c:v>57.521000000000001</c:v>
                </c:pt>
                <c:pt idx="4792">
                  <c:v>57.500999999999998</c:v>
                </c:pt>
                <c:pt idx="4793">
                  <c:v>57.48</c:v>
                </c:pt>
                <c:pt idx="4794">
                  <c:v>57.456000000000003</c:v>
                </c:pt>
                <c:pt idx="4795">
                  <c:v>57.439</c:v>
                </c:pt>
                <c:pt idx="4796">
                  <c:v>57.427999999999997</c:v>
                </c:pt>
                <c:pt idx="4797">
                  <c:v>57.412999999999997</c:v>
                </c:pt>
                <c:pt idx="4798">
                  <c:v>57.402000000000001</c:v>
                </c:pt>
                <c:pt idx="4799">
                  <c:v>57.387999999999998</c:v>
                </c:pt>
                <c:pt idx="4800">
                  <c:v>57.372999999999998</c:v>
                </c:pt>
                <c:pt idx="4801">
                  <c:v>57.356000000000002</c:v>
                </c:pt>
                <c:pt idx="4802">
                  <c:v>57.334000000000003</c:v>
                </c:pt>
                <c:pt idx="4803">
                  <c:v>57.314</c:v>
                </c:pt>
                <c:pt idx="4804">
                  <c:v>57.296999999999997</c:v>
                </c:pt>
                <c:pt idx="4805">
                  <c:v>57.277999999999999</c:v>
                </c:pt>
                <c:pt idx="4806">
                  <c:v>57.267000000000003</c:v>
                </c:pt>
                <c:pt idx="4807">
                  <c:v>57.253</c:v>
                </c:pt>
                <c:pt idx="4808">
                  <c:v>57.241999999999997</c:v>
                </c:pt>
                <c:pt idx="4809">
                  <c:v>57.234000000000002</c:v>
                </c:pt>
                <c:pt idx="4810">
                  <c:v>57.23</c:v>
                </c:pt>
                <c:pt idx="4811">
                  <c:v>57.222999999999999</c:v>
                </c:pt>
                <c:pt idx="4812">
                  <c:v>57.22</c:v>
                </c:pt>
                <c:pt idx="4813">
                  <c:v>57.223999999999997</c:v>
                </c:pt>
                <c:pt idx="4814">
                  <c:v>57.234000000000002</c:v>
                </c:pt>
                <c:pt idx="4815">
                  <c:v>57.24</c:v>
                </c:pt>
                <c:pt idx="4816">
                  <c:v>57.247</c:v>
                </c:pt>
                <c:pt idx="4817">
                  <c:v>57.255000000000003</c:v>
                </c:pt>
                <c:pt idx="4818">
                  <c:v>57.255000000000003</c:v>
                </c:pt>
                <c:pt idx="4819">
                  <c:v>57.252000000000002</c:v>
                </c:pt>
                <c:pt idx="4820">
                  <c:v>57.247999999999998</c:v>
                </c:pt>
                <c:pt idx="4821">
                  <c:v>57.243000000000002</c:v>
                </c:pt>
                <c:pt idx="4822">
                  <c:v>57.237000000000002</c:v>
                </c:pt>
                <c:pt idx="4823">
                  <c:v>57.231999999999999</c:v>
                </c:pt>
                <c:pt idx="4824">
                  <c:v>57.228999999999999</c:v>
                </c:pt>
                <c:pt idx="4825">
                  <c:v>57.228000000000002</c:v>
                </c:pt>
                <c:pt idx="4826">
                  <c:v>57.23</c:v>
                </c:pt>
                <c:pt idx="4827">
                  <c:v>57.228999999999999</c:v>
                </c:pt>
                <c:pt idx="4828">
                  <c:v>57.234999999999999</c:v>
                </c:pt>
                <c:pt idx="4829">
                  <c:v>57.243000000000002</c:v>
                </c:pt>
                <c:pt idx="4830">
                  <c:v>57.253</c:v>
                </c:pt>
                <c:pt idx="4831">
                  <c:v>57.267000000000003</c:v>
                </c:pt>
                <c:pt idx="4832">
                  <c:v>57.280999999999999</c:v>
                </c:pt>
                <c:pt idx="4833">
                  <c:v>57.301000000000002</c:v>
                </c:pt>
                <c:pt idx="4834">
                  <c:v>57.322000000000003</c:v>
                </c:pt>
                <c:pt idx="4835">
                  <c:v>57.343000000000004</c:v>
                </c:pt>
                <c:pt idx="4836">
                  <c:v>57.363999999999997</c:v>
                </c:pt>
                <c:pt idx="4837">
                  <c:v>57.387</c:v>
                </c:pt>
                <c:pt idx="4838">
                  <c:v>57.406999999999996</c:v>
                </c:pt>
                <c:pt idx="4839">
                  <c:v>57.420999999999999</c:v>
                </c:pt>
                <c:pt idx="4840">
                  <c:v>57.427999999999997</c:v>
                </c:pt>
                <c:pt idx="4841">
                  <c:v>57.43</c:v>
                </c:pt>
                <c:pt idx="4842">
                  <c:v>57.438000000000002</c:v>
                </c:pt>
                <c:pt idx="4843">
                  <c:v>57.459000000000003</c:v>
                </c:pt>
                <c:pt idx="4844">
                  <c:v>57.481000000000002</c:v>
                </c:pt>
                <c:pt idx="4845">
                  <c:v>57.500999999999998</c:v>
                </c:pt>
                <c:pt idx="4846">
                  <c:v>57.515000000000001</c:v>
                </c:pt>
                <c:pt idx="4847">
                  <c:v>57.527000000000001</c:v>
                </c:pt>
                <c:pt idx="4848">
                  <c:v>57.533999999999999</c:v>
                </c:pt>
                <c:pt idx="4849">
                  <c:v>57.545999999999999</c:v>
                </c:pt>
                <c:pt idx="4850">
                  <c:v>57.558</c:v>
                </c:pt>
                <c:pt idx="4851">
                  <c:v>57.569000000000003</c:v>
                </c:pt>
                <c:pt idx="4852">
                  <c:v>57.594000000000001</c:v>
                </c:pt>
                <c:pt idx="4853">
                  <c:v>57.619</c:v>
                </c:pt>
                <c:pt idx="4854">
                  <c:v>57.65</c:v>
                </c:pt>
                <c:pt idx="4855">
                  <c:v>57.673000000000002</c:v>
                </c:pt>
                <c:pt idx="4856">
                  <c:v>57.677999999999997</c:v>
                </c:pt>
                <c:pt idx="4857">
                  <c:v>57.673999999999999</c:v>
                </c:pt>
                <c:pt idx="4858">
                  <c:v>57.667999999999999</c:v>
                </c:pt>
                <c:pt idx="4859">
                  <c:v>57.656999999999996</c:v>
                </c:pt>
                <c:pt idx="4860">
                  <c:v>57.665999999999997</c:v>
                </c:pt>
                <c:pt idx="4861">
                  <c:v>57.701000000000001</c:v>
                </c:pt>
                <c:pt idx="4862">
                  <c:v>57.747999999999998</c:v>
                </c:pt>
                <c:pt idx="4863">
                  <c:v>57.825000000000003</c:v>
                </c:pt>
                <c:pt idx="4864">
                  <c:v>57.920999999999999</c:v>
                </c:pt>
                <c:pt idx="4865">
                  <c:v>58.011000000000003</c:v>
                </c:pt>
                <c:pt idx="4866">
                  <c:v>58.113</c:v>
                </c:pt>
                <c:pt idx="4867">
                  <c:v>58.226999999999997</c:v>
                </c:pt>
                <c:pt idx="4868">
                  <c:v>58.34</c:v>
                </c:pt>
                <c:pt idx="4869">
                  <c:v>58.453000000000003</c:v>
                </c:pt>
                <c:pt idx="4870">
                  <c:v>58.545999999999999</c:v>
                </c:pt>
                <c:pt idx="4871">
                  <c:v>58.624000000000002</c:v>
                </c:pt>
                <c:pt idx="4872">
                  <c:v>58.7</c:v>
                </c:pt>
                <c:pt idx="4873">
                  <c:v>58.771000000000001</c:v>
                </c:pt>
                <c:pt idx="4874">
                  <c:v>58.835000000000001</c:v>
                </c:pt>
                <c:pt idx="4875">
                  <c:v>58.889000000000003</c:v>
                </c:pt>
                <c:pt idx="4876">
                  <c:v>58.954000000000001</c:v>
                </c:pt>
                <c:pt idx="4877">
                  <c:v>59.027000000000001</c:v>
                </c:pt>
                <c:pt idx="4878">
                  <c:v>59.093000000000004</c:v>
                </c:pt>
                <c:pt idx="4879">
                  <c:v>59.152000000000001</c:v>
                </c:pt>
                <c:pt idx="4880">
                  <c:v>59.212000000000003</c:v>
                </c:pt>
                <c:pt idx="4881">
                  <c:v>59.286000000000001</c:v>
                </c:pt>
                <c:pt idx="4882">
                  <c:v>59.378999999999998</c:v>
                </c:pt>
                <c:pt idx="4883">
                  <c:v>59.478999999999999</c:v>
                </c:pt>
                <c:pt idx="4884">
                  <c:v>59.573999999999998</c:v>
                </c:pt>
                <c:pt idx="4885">
                  <c:v>59.665999999999997</c:v>
                </c:pt>
                <c:pt idx="4886">
                  <c:v>59.756999999999998</c:v>
                </c:pt>
                <c:pt idx="4887">
                  <c:v>59.853999999999999</c:v>
                </c:pt>
                <c:pt idx="4888">
                  <c:v>59.942999999999998</c:v>
                </c:pt>
                <c:pt idx="4889">
                  <c:v>60.011000000000003</c:v>
                </c:pt>
                <c:pt idx="4890">
                  <c:v>60.07</c:v>
                </c:pt>
                <c:pt idx="4891">
                  <c:v>60.125</c:v>
                </c:pt>
                <c:pt idx="4892">
                  <c:v>60.161999999999999</c:v>
                </c:pt>
                <c:pt idx="4893">
                  <c:v>60.191000000000003</c:v>
                </c:pt>
                <c:pt idx="4894">
                  <c:v>60.213999999999999</c:v>
                </c:pt>
                <c:pt idx="4895">
                  <c:v>60.235999999999997</c:v>
                </c:pt>
                <c:pt idx="4896">
                  <c:v>60.259</c:v>
                </c:pt>
                <c:pt idx="4897">
                  <c:v>60.283999999999999</c:v>
                </c:pt>
                <c:pt idx="4898">
                  <c:v>60.304000000000002</c:v>
                </c:pt>
                <c:pt idx="4899">
                  <c:v>60.326000000000001</c:v>
                </c:pt>
                <c:pt idx="4900">
                  <c:v>60.362000000000002</c:v>
                </c:pt>
                <c:pt idx="4901">
                  <c:v>60.402999999999999</c:v>
                </c:pt>
                <c:pt idx="4902">
                  <c:v>60.447000000000003</c:v>
                </c:pt>
                <c:pt idx="4903">
                  <c:v>60.496000000000002</c:v>
                </c:pt>
                <c:pt idx="4904">
                  <c:v>60.54</c:v>
                </c:pt>
                <c:pt idx="4905">
                  <c:v>60.575000000000003</c:v>
                </c:pt>
                <c:pt idx="4906">
                  <c:v>60.604999999999997</c:v>
                </c:pt>
                <c:pt idx="4907">
                  <c:v>60.631999999999998</c:v>
                </c:pt>
                <c:pt idx="4908">
                  <c:v>60.652999999999999</c:v>
                </c:pt>
                <c:pt idx="4909">
                  <c:v>60.673999999999999</c:v>
                </c:pt>
                <c:pt idx="4910">
                  <c:v>60.691000000000003</c:v>
                </c:pt>
                <c:pt idx="4911">
                  <c:v>60.707000000000001</c:v>
                </c:pt>
                <c:pt idx="4912">
                  <c:v>60.716999999999999</c:v>
                </c:pt>
                <c:pt idx="4913">
                  <c:v>60.728000000000002</c:v>
                </c:pt>
                <c:pt idx="4914">
                  <c:v>60.744</c:v>
                </c:pt>
                <c:pt idx="4915">
                  <c:v>60.761000000000003</c:v>
                </c:pt>
                <c:pt idx="4916">
                  <c:v>60.787999999999997</c:v>
                </c:pt>
                <c:pt idx="4917">
                  <c:v>60.823999999999998</c:v>
                </c:pt>
                <c:pt idx="4918">
                  <c:v>60.862000000000002</c:v>
                </c:pt>
                <c:pt idx="4919">
                  <c:v>60.898000000000003</c:v>
                </c:pt>
                <c:pt idx="4920">
                  <c:v>60.929000000000002</c:v>
                </c:pt>
                <c:pt idx="4921">
                  <c:v>60.96</c:v>
                </c:pt>
                <c:pt idx="4922">
                  <c:v>60.991</c:v>
                </c:pt>
                <c:pt idx="4923">
                  <c:v>61.023000000000003</c:v>
                </c:pt>
                <c:pt idx="4924">
                  <c:v>61.051000000000002</c:v>
                </c:pt>
                <c:pt idx="4925">
                  <c:v>61.075000000000003</c:v>
                </c:pt>
                <c:pt idx="4926">
                  <c:v>61.095999999999997</c:v>
                </c:pt>
                <c:pt idx="4927">
                  <c:v>61.109000000000002</c:v>
                </c:pt>
                <c:pt idx="4928">
                  <c:v>61.119</c:v>
                </c:pt>
                <c:pt idx="4929">
                  <c:v>61.119</c:v>
                </c:pt>
                <c:pt idx="4930">
                  <c:v>61.116</c:v>
                </c:pt>
                <c:pt idx="4931">
                  <c:v>61.11</c:v>
                </c:pt>
                <c:pt idx="4932">
                  <c:v>61.1</c:v>
                </c:pt>
                <c:pt idx="4933">
                  <c:v>61.081000000000003</c:v>
                </c:pt>
                <c:pt idx="4934">
                  <c:v>61.058999999999997</c:v>
                </c:pt>
                <c:pt idx="4935">
                  <c:v>61.036000000000001</c:v>
                </c:pt>
                <c:pt idx="4936">
                  <c:v>61.011000000000003</c:v>
                </c:pt>
                <c:pt idx="4937">
                  <c:v>60.99</c:v>
                </c:pt>
                <c:pt idx="4938">
                  <c:v>60.972999999999999</c:v>
                </c:pt>
                <c:pt idx="4939">
                  <c:v>60.957999999999998</c:v>
                </c:pt>
                <c:pt idx="4940">
                  <c:v>60.942</c:v>
                </c:pt>
                <c:pt idx="4941">
                  <c:v>60.923999999999999</c:v>
                </c:pt>
                <c:pt idx="4942">
                  <c:v>60.908999999999999</c:v>
                </c:pt>
                <c:pt idx="4943">
                  <c:v>60.892000000000003</c:v>
                </c:pt>
                <c:pt idx="4944">
                  <c:v>60.877000000000002</c:v>
                </c:pt>
                <c:pt idx="4945">
                  <c:v>60.865000000000002</c:v>
                </c:pt>
                <c:pt idx="4946">
                  <c:v>60.857999999999997</c:v>
                </c:pt>
                <c:pt idx="4947">
                  <c:v>60.848999999999997</c:v>
                </c:pt>
                <c:pt idx="4948">
                  <c:v>60.850999999999999</c:v>
                </c:pt>
                <c:pt idx="4949">
                  <c:v>60.854999999999997</c:v>
                </c:pt>
                <c:pt idx="4950">
                  <c:v>60.86</c:v>
                </c:pt>
                <c:pt idx="4951">
                  <c:v>60.87</c:v>
                </c:pt>
                <c:pt idx="4952">
                  <c:v>60.884</c:v>
                </c:pt>
                <c:pt idx="4953">
                  <c:v>60.899000000000001</c:v>
                </c:pt>
                <c:pt idx="4954">
                  <c:v>60.912999999999997</c:v>
                </c:pt>
                <c:pt idx="4955">
                  <c:v>60.930999999999997</c:v>
                </c:pt>
                <c:pt idx="4956">
                  <c:v>60.95</c:v>
                </c:pt>
                <c:pt idx="4957">
                  <c:v>60.968000000000004</c:v>
                </c:pt>
                <c:pt idx="4958">
                  <c:v>60.985999999999997</c:v>
                </c:pt>
                <c:pt idx="4959">
                  <c:v>61.002000000000002</c:v>
                </c:pt>
                <c:pt idx="4960">
                  <c:v>61.029000000000003</c:v>
                </c:pt>
                <c:pt idx="4961">
                  <c:v>61.054000000000002</c:v>
                </c:pt>
                <c:pt idx="4962">
                  <c:v>61.08</c:v>
                </c:pt>
                <c:pt idx="4963">
                  <c:v>61.106999999999999</c:v>
                </c:pt>
                <c:pt idx="4964">
                  <c:v>61.13</c:v>
                </c:pt>
                <c:pt idx="4965">
                  <c:v>61.158000000000001</c:v>
                </c:pt>
                <c:pt idx="4966">
                  <c:v>61.182000000000002</c:v>
                </c:pt>
                <c:pt idx="4967">
                  <c:v>61.195</c:v>
                </c:pt>
                <c:pt idx="4968">
                  <c:v>61.206000000000003</c:v>
                </c:pt>
                <c:pt idx="4969">
                  <c:v>61.222999999999999</c:v>
                </c:pt>
                <c:pt idx="4970">
                  <c:v>61.244999999999997</c:v>
                </c:pt>
                <c:pt idx="4971">
                  <c:v>61.264000000000003</c:v>
                </c:pt>
                <c:pt idx="4972">
                  <c:v>61.283000000000001</c:v>
                </c:pt>
                <c:pt idx="4973">
                  <c:v>61.302</c:v>
                </c:pt>
                <c:pt idx="4974">
                  <c:v>61.320999999999998</c:v>
                </c:pt>
                <c:pt idx="4975">
                  <c:v>61.337000000000003</c:v>
                </c:pt>
                <c:pt idx="4976">
                  <c:v>61.351999999999997</c:v>
                </c:pt>
                <c:pt idx="4977">
                  <c:v>61.365000000000002</c:v>
                </c:pt>
                <c:pt idx="4978">
                  <c:v>61.378999999999998</c:v>
                </c:pt>
                <c:pt idx="4979">
                  <c:v>61.39</c:v>
                </c:pt>
                <c:pt idx="4980">
                  <c:v>61.402000000000001</c:v>
                </c:pt>
                <c:pt idx="4981">
                  <c:v>61.412999999999997</c:v>
                </c:pt>
                <c:pt idx="4982">
                  <c:v>61.426000000000002</c:v>
                </c:pt>
                <c:pt idx="4983">
                  <c:v>61.439</c:v>
                </c:pt>
                <c:pt idx="4984">
                  <c:v>61.453000000000003</c:v>
                </c:pt>
                <c:pt idx="4985">
                  <c:v>61.466999999999999</c:v>
                </c:pt>
                <c:pt idx="4986">
                  <c:v>61.481999999999999</c:v>
                </c:pt>
                <c:pt idx="4987">
                  <c:v>61.493000000000002</c:v>
                </c:pt>
                <c:pt idx="4988">
                  <c:v>61.505000000000003</c:v>
                </c:pt>
                <c:pt idx="4989">
                  <c:v>61.52</c:v>
                </c:pt>
                <c:pt idx="4990">
                  <c:v>61.533999999999999</c:v>
                </c:pt>
                <c:pt idx="4991">
                  <c:v>61.55</c:v>
                </c:pt>
                <c:pt idx="4992">
                  <c:v>61.569000000000003</c:v>
                </c:pt>
                <c:pt idx="4993">
                  <c:v>61.588999999999999</c:v>
                </c:pt>
                <c:pt idx="4994">
                  <c:v>61.604999999999997</c:v>
                </c:pt>
                <c:pt idx="4995">
                  <c:v>61.628999999999998</c:v>
                </c:pt>
                <c:pt idx="4996">
                  <c:v>61.655000000000001</c:v>
                </c:pt>
                <c:pt idx="4997">
                  <c:v>61.676000000000002</c:v>
                </c:pt>
                <c:pt idx="4998">
                  <c:v>61.697000000000003</c:v>
                </c:pt>
                <c:pt idx="4999">
                  <c:v>61.718000000000004</c:v>
                </c:pt>
                <c:pt idx="5000">
                  <c:v>61.738999999999997</c:v>
                </c:pt>
                <c:pt idx="5001">
                  <c:v>61.756999999999998</c:v>
                </c:pt>
                <c:pt idx="5002">
                  <c:v>61.768000000000001</c:v>
                </c:pt>
                <c:pt idx="5003">
                  <c:v>61.777000000000001</c:v>
                </c:pt>
                <c:pt idx="5004">
                  <c:v>61.784999999999997</c:v>
                </c:pt>
                <c:pt idx="5005">
                  <c:v>61.792000000000002</c:v>
                </c:pt>
                <c:pt idx="5006">
                  <c:v>61.8</c:v>
                </c:pt>
                <c:pt idx="5007">
                  <c:v>61.811999999999998</c:v>
                </c:pt>
                <c:pt idx="5008">
                  <c:v>61.82</c:v>
                </c:pt>
                <c:pt idx="5009">
                  <c:v>61.826999999999998</c:v>
                </c:pt>
                <c:pt idx="5010">
                  <c:v>61.834000000000003</c:v>
                </c:pt>
                <c:pt idx="5011">
                  <c:v>61.843000000000004</c:v>
                </c:pt>
                <c:pt idx="5012">
                  <c:v>61.853999999999999</c:v>
                </c:pt>
                <c:pt idx="5013">
                  <c:v>61.869</c:v>
                </c:pt>
                <c:pt idx="5014">
                  <c:v>61.88</c:v>
                </c:pt>
                <c:pt idx="5015">
                  <c:v>61.890999999999998</c:v>
                </c:pt>
                <c:pt idx="5016">
                  <c:v>61.901000000000003</c:v>
                </c:pt>
                <c:pt idx="5017">
                  <c:v>61.911000000000001</c:v>
                </c:pt>
                <c:pt idx="5018">
                  <c:v>61.917999999999999</c:v>
                </c:pt>
                <c:pt idx="5019">
                  <c:v>61.923999999999999</c:v>
                </c:pt>
                <c:pt idx="5020">
                  <c:v>61.930999999999997</c:v>
                </c:pt>
                <c:pt idx="5021">
                  <c:v>61.938000000000002</c:v>
                </c:pt>
                <c:pt idx="5022">
                  <c:v>61.945</c:v>
                </c:pt>
                <c:pt idx="5023">
                  <c:v>61.953000000000003</c:v>
                </c:pt>
                <c:pt idx="5024">
                  <c:v>61.956000000000003</c:v>
                </c:pt>
                <c:pt idx="5025">
                  <c:v>61.959000000000003</c:v>
                </c:pt>
                <c:pt idx="5026">
                  <c:v>61.963000000000001</c:v>
                </c:pt>
                <c:pt idx="5027">
                  <c:v>61.968000000000004</c:v>
                </c:pt>
                <c:pt idx="5028">
                  <c:v>61.963999999999999</c:v>
                </c:pt>
                <c:pt idx="5029">
                  <c:v>61.96</c:v>
                </c:pt>
                <c:pt idx="5030">
                  <c:v>61.953000000000003</c:v>
                </c:pt>
                <c:pt idx="5031">
                  <c:v>61.945999999999998</c:v>
                </c:pt>
                <c:pt idx="5032">
                  <c:v>61.939</c:v>
                </c:pt>
                <c:pt idx="5033">
                  <c:v>61.933999999999997</c:v>
                </c:pt>
                <c:pt idx="5034">
                  <c:v>61.93</c:v>
                </c:pt>
                <c:pt idx="5035">
                  <c:v>61.932000000000002</c:v>
                </c:pt>
                <c:pt idx="5036">
                  <c:v>61.929000000000002</c:v>
                </c:pt>
                <c:pt idx="5037">
                  <c:v>61.927</c:v>
                </c:pt>
                <c:pt idx="5038">
                  <c:v>61.926000000000002</c:v>
                </c:pt>
                <c:pt idx="5039">
                  <c:v>61.924999999999997</c:v>
                </c:pt>
                <c:pt idx="5040">
                  <c:v>61.920999999999999</c:v>
                </c:pt>
                <c:pt idx="5041">
                  <c:v>61.911999999999999</c:v>
                </c:pt>
                <c:pt idx="5042">
                  <c:v>61.895000000000003</c:v>
                </c:pt>
                <c:pt idx="5043">
                  <c:v>61.872999999999998</c:v>
                </c:pt>
                <c:pt idx="5044">
                  <c:v>61.847000000000001</c:v>
                </c:pt>
                <c:pt idx="5045">
                  <c:v>61.816000000000003</c:v>
                </c:pt>
                <c:pt idx="5046">
                  <c:v>61.78</c:v>
                </c:pt>
                <c:pt idx="5047">
                  <c:v>61.74</c:v>
                </c:pt>
                <c:pt idx="5048">
                  <c:v>61.695</c:v>
                </c:pt>
                <c:pt idx="5049">
                  <c:v>61.649000000000001</c:v>
                </c:pt>
                <c:pt idx="5050">
                  <c:v>61.6</c:v>
                </c:pt>
                <c:pt idx="5051">
                  <c:v>61.545000000000002</c:v>
                </c:pt>
                <c:pt idx="5052">
                  <c:v>61.491999999999997</c:v>
                </c:pt>
                <c:pt idx="5053">
                  <c:v>61.438000000000002</c:v>
                </c:pt>
                <c:pt idx="5054">
                  <c:v>61.372</c:v>
                </c:pt>
                <c:pt idx="5055">
                  <c:v>61.305999999999997</c:v>
                </c:pt>
                <c:pt idx="5056">
                  <c:v>61.244999999999997</c:v>
                </c:pt>
                <c:pt idx="5057">
                  <c:v>61.192</c:v>
                </c:pt>
                <c:pt idx="5058">
                  <c:v>61.143000000000001</c:v>
                </c:pt>
                <c:pt idx="5059">
                  <c:v>61.101999999999997</c:v>
                </c:pt>
                <c:pt idx="5060">
                  <c:v>61.07</c:v>
                </c:pt>
                <c:pt idx="5061">
                  <c:v>61.045000000000002</c:v>
                </c:pt>
                <c:pt idx="5062">
                  <c:v>61.033000000000001</c:v>
                </c:pt>
                <c:pt idx="5063">
                  <c:v>61.036000000000001</c:v>
                </c:pt>
                <c:pt idx="5064">
                  <c:v>61.06</c:v>
                </c:pt>
                <c:pt idx="5065">
                  <c:v>61.116</c:v>
                </c:pt>
                <c:pt idx="5066">
                  <c:v>61.180999999999997</c:v>
                </c:pt>
                <c:pt idx="5067">
                  <c:v>61.274999999999999</c:v>
                </c:pt>
                <c:pt idx="5068">
                  <c:v>61.38</c:v>
                </c:pt>
                <c:pt idx="5069">
                  <c:v>61.472999999999999</c:v>
                </c:pt>
                <c:pt idx="5070">
                  <c:v>61.573999999999998</c:v>
                </c:pt>
                <c:pt idx="5071">
                  <c:v>61.688000000000002</c:v>
                </c:pt>
                <c:pt idx="5072">
                  <c:v>61.780999999999999</c:v>
                </c:pt>
                <c:pt idx="5073">
                  <c:v>61.862000000000002</c:v>
                </c:pt>
                <c:pt idx="5074">
                  <c:v>61.954000000000001</c:v>
                </c:pt>
                <c:pt idx="5075">
                  <c:v>62.036000000000001</c:v>
                </c:pt>
                <c:pt idx="5076">
                  <c:v>62.110999999999997</c:v>
                </c:pt>
                <c:pt idx="5077">
                  <c:v>62.188000000000002</c:v>
                </c:pt>
                <c:pt idx="5078">
                  <c:v>62.287999999999997</c:v>
                </c:pt>
                <c:pt idx="5079">
                  <c:v>62.390999999999998</c:v>
                </c:pt>
                <c:pt idx="5080">
                  <c:v>62.491</c:v>
                </c:pt>
                <c:pt idx="5081">
                  <c:v>62.581000000000003</c:v>
                </c:pt>
                <c:pt idx="5082">
                  <c:v>62.673000000000002</c:v>
                </c:pt>
                <c:pt idx="5083">
                  <c:v>62.762</c:v>
                </c:pt>
                <c:pt idx="5084">
                  <c:v>62.835999999999999</c:v>
                </c:pt>
                <c:pt idx="5085">
                  <c:v>62.914000000000001</c:v>
                </c:pt>
                <c:pt idx="5086">
                  <c:v>62.973999999999997</c:v>
                </c:pt>
                <c:pt idx="5087">
                  <c:v>63.018000000000001</c:v>
                </c:pt>
                <c:pt idx="5088">
                  <c:v>63.058999999999997</c:v>
                </c:pt>
                <c:pt idx="5089">
                  <c:v>63.085999999999999</c:v>
                </c:pt>
                <c:pt idx="5090">
                  <c:v>63.095999999999997</c:v>
                </c:pt>
                <c:pt idx="5091">
                  <c:v>63.084000000000003</c:v>
                </c:pt>
                <c:pt idx="5092">
                  <c:v>63.057000000000002</c:v>
                </c:pt>
                <c:pt idx="5093">
                  <c:v>63.015999999999998</c:v>
                </c:pt>
                <c:pt idx="5094">
                  <c:v>62.97</c:v>
                </c:pt>
                <c:pt idx="5095">
                  <c:v>62.920999999999999</c:v>
                </c:pt>
                <c:pt idx="5096">
                  <c:v>62.860999999999997</c:v>
                </c:pt>
                <c:pt idx="5097">
                  <c:v>62.792999999999999</c:v>
                </c:pt>
                <c:pt idx="5098">
                  <c:v>62.738</c:v>
                </c:pt>
                <c:pt idx="5099">
                  <c:v>62.691000000000003</c:v>
                </c:pt>
                <c:pt idx="5100">
                  <c:v>62.637999999999998</c:v>
                </c:pt>
                <c:pt idx="5101">
                  <c:v>62.585999999999999</c:v>
                </c:pt>
                <c:pt idx="5102">
                  <c:v>62.552999999999997</c:v>
                </c:pt>
                <c:pt idx="5103">
                  <c:v>62.533999999999999</c:v>
                </c:pt>
                <c:pt idx="5104">
                  <c:v>62.521999999999998</c:v>
                </c:pt>
                <c:pt idx="5105">
                  <c:v>62.518000000000001</c:v>
                </c:pt>
                <c:pt idx="5106">
                  <c:v>62.52</c:v>
                </c:pt>
                <c:pt idx="5107">
                  <c:v>62.529000000000003</c:v>
                </c:pt>
                <c:pt idx="5108">
                  <c:v>62.542999999999999</c:v>
                </c:pt>
                <c:pt idx="5109">
                  <c:v>62.564</c:v>
                </c:pt>
                <c:pt idx="5110">
                  <c:v>62.591999999999999</c:v>
                </c:pt>
                <c:pt idx="5111">
                  <c:v>62.628999999999998</c:v>
                </c:pt>
                <c:pt idx="5112">
                  <c:v>62.676000000000002</c:v>
                </c:pt>
                <c:pt idx="5113">
                  <c:v>62.728000000000002</c:v>
                </c:pt>
                <c:pt idx="5114">
                  <c:v>62.771999999999998</c:v>
                </c:pt>
                <c:pt idx="5115">
                  <c:v>62.814</c:v>
                </c:pt>
                <c:pt idx="5116">
                  <c:v>62.868000000000002</c:v>
                </c:pt>
                <c:pt idx="5117">
                  <c:v>62.918999999999997</c:v>
                </c:pt>
                <c:pt idx="5118">
                  <c:v>62.957000000000001</c:v>
                </c:pt>
                <c:pt idx="5119">
                  <c:v>63.008000000000003</c:v>
                </c:pt>
                <c:pt idx="5120">
                  <c:v>63.064999999999998</c:v>
                </c:pt>
                <c:pt idx="5121">
                  <c:v>63.110999999999997</c:v>
                </c:pt>
                <c:pt idx="5122">
                  <c:v>63.146999999999998</c:v>
                </c:pt>
                <c:pt idx="5123">
                  <c:v>63.188000000000002</c:v>
                </c:pt>
                <c:pt idx="5124">
                  <c:v>63.223999999999997</c:v>
                </c:pt>
                <c:pt idx="5125">
                  <c:v>63.250999999999998</c:v>
                </c:pt>
                <c:pt idx="5126">
                  <c:v>63.274000000000001</c:v>
                </c:pt>
                <c:pt idx="5127">
                  <c:v>63.298000000000002</c:v>
                </c:pt>
                <c:pt idx="5128">
                  <c:v>63.319000000000003</c:v>
                </c:pt>
                <c:pt idx="5129">
                  <c:v>63.344000000000001</c:v>
                </c:pt>
                <c:pt idx="5130">
                  <c:v>63.377000000000002</c:v>
                </c:pt>
                <c:pt idx="5131">
                  <c:v>63.41</c:v>
                </c:pt>
                <c:pt idx="5132">
                  <c:v>63.442</c:v>
                </c:pt>
                <c:pt idx="5133">
                  <c:v>63.465000000000003</c:v>
                </c:pt>
                <c:pt idx="5134">
                  <c:v>63.485999999999997</c:v>
                </c:pt>
                <c:pt idx="5135">
                  <c:v>63.496000000000002</c:v>
                </c:pt>
                <c:pt idx="5136">
                  <c:v>63.493000000000002</c:v>
                </c:pt>
                <c:pt idx="5137">
                  <c:v>63.48</c:v>
                </c:pt>
                <c:pt idx="5138">
                  <c:v>63.459000000000003</c:v>
                </c:pt>
                <c:pt idx="5139">
                  <c:v>63.439</c:v>
                </c:pt>
                <c:pt idx="5140">
                  <c:v>63.423999999999999</c:v>
                </c:pt>
                <c:pt idx="5141">
                  <c:v>63.41</c:v>
                </c:pt>
                <c:pt idx="5142">
                  <c:v>63.39</c:v>
                </c:pt>
                <c:pt idx="5143">
                  <c:v>63.37</c:v>
                </c:pt>
                <c:pt idx="5144">
                  <c:v>63.353999999999999</c:v>
                </c:pt>
                <c:pt idx="5145">
                  <c:v>63.335000000000001</c:v>
                </c:pt>
                <c:pt idx="5146">
                  <c:v>63.308</c:v>
                </c:pt>
                <c:pt idx="5147">
                  <c:v>63.279000000000003</c:v>
                </c:pt>
                <c:pt idx="5148">
                  <c:v>63.246000000000002</c:v>
                </c:pt>
                <c:pt idx="5149">
                  <c:v>63.216999999999999</c:v>
                </c:pt>
                <c:pt idx="5150">
                  <c:v>63.198</c:v>
                </c:pt>
                <c:pt idx="5151">
                  <c:v>63.185000000000002</c:v>
                </c:pt>
                <c:pt idx="5152">
                  <c:v>63.173000000000002</c:v>
                </c:pt>
                <c:pt idx="5153">
                  <c:v>63.162999999999997</c:v>
                </c:pt>
                <c:pt idx="5154">
                  <c:v>63.148000000000003</c:v>
                </c:pt>
                <c:pt idx="5155">
                  <c:v>63.139000000000003</c:v>
                </c:pt>
                <c:pt idx="5156">
                  <c:v>63.133000000000003</c:v>
                </c:pt>
                <c:pt idx="5157">
                  <c:v>63.127000000000002</c:v>
                </c:pt>
                <c:pt idx="5158">
                  <c:v>63.12</c:v>
                </c:pt>
                <c:pt idx="5159">
                  <c:v>63.113999999999997</c:v>
                </c:pt>
                <c:pt idx="5160">
                  <c:v>63.113</c:v>
                </c:pt>
                <c:pt idx="5161">
                  <c:v>63.113999999999997</c:v>
                </c:pt>
                <c:pt idx="5162">
                  <c:v>63.116</c:v>
                </c:pt>
                <c:pt idx="5163">
                  <c:v>63.124000000000002</c:v>
                </c:pt>
                <c:pt idx="5164">
                  <c:v>63.139000000000003</c:v>
                </c:pt>
                <c:pt idx="5165">
                  <c:v>63.156999999999996</c:v>
                </c:pt>
                <c:pt idx="5166">
                  <c:v>63.174999999999997</c:v>
                </c:pt>
                <c:pt idx="5167">
                  <c:v>63.19</c:v>
                </c:pt>
                <c:pt idx="5168">
                  <c:v>63.207000000000001</c:v>
                </c:pt>
                <c:pt idx="5169">
                  <c:v>63.225999999999999</c:v>
                </c:pt>
                <c:pt idx="5170">
                  <c:v>63.244</c:v>
                </c:pt>
                <c:pt idx="5171">
                  <c:v>63.258000000000003</c:v>
                </c:pt>
                <c:pt idx="5172">
                  <c:v>63.277000000000001</c:v>
                </c:pt>
                <c:pt idx="5173">
                  <c:v>63.298999999999999</c:v>
                </c:pt>
                <c:pt idx="5174">
                  <c:v>63.32</c:v>
                </c:pt>
                <c:pt idx="5175">
                  <c:v>63.344999999999999</c:v>
                </c:pt>
                <c:pt idx="5176">
                  <c:v>63.366</c:v>
                </c:pt>
                <c:pt idx="5177">
                  <c:v>63.381999999999998</c:v>
                </c:pt>
                <c:pt idx="5178">
                  <c:v>63.396000000000001</c:v>
                </c:pt>
                <c:pt idx="5179">
                  <c:v>63.408000000000001</c:v>
                </c:pt>
                <c:pt idx="5180">
                  <c:v>63.423000000000002</c:v>
                </c:pt>
                <c:pt idx="5181">
                  <c:v>63.445</c:v>
                </c:pt>
                <c:pt idx="5182">
                  <c:v>63.472999999999999</c:v>
                </c:pt>
                <c:pt idx="5183">
                  <c:v>63.505000000000003</c:v>
                </c:pt>
                <c:pt idx="5184">
                  <c:v>63.542999999999999</c:v>
                </c:pt>
                <c:pt idx="5185">
                  <c:v>63.576999999999998</c:v>
                </c:pt>
                <c:pt idx="5186">
                  <c:v>63.604999999999997</c:v>
                </c:pt>
                <c:pt idx="5187">
                  <c:v>63.631999999999998</c:v>
                </c:pt>
                <c:pt idx="5188">
                  <c:v>63.652999999999999</c:v>
                </c:pt>
                <c:pt idx="5189">
                  <c:v>63.673000000000002</c:v>
                </c:pt>
                <c:pt idx="5190">
                  <c:v>63.688000000000002</c:v>
                </c:pt>
                <c:pt idx="5191">
                  <c:v>63.698</c:v>
                </c:pt>
                <c:pt idx="5192">
                  <c:v>63.704999999999998</c:v>
                </c:pt>
                <c:pt idx="5193">
                  <c:v>63.706000000000003</c:v>
                </c:pt>
                <c:pt idx="5194">
                  <c:v>63.704999999999998</c:v>
                </c:pt>
                <c:pt idx="5195">
                  <c:v>63.706000000000003</c:v>
                </c:pt>
                <c:pt idx="5196">
                  <c:v>63.703000000000003</c:v>
                </c:pt>
                <c:pt idx="5197">
                  <c:v>63.697000000000003</c:v>
                </c:pt>
                <c:pt idx="5198">
                  <c:v>63.692999999999998</c:v>
                </c:pt>
                <c:pt idx="5199">
                  <c:v>63.686999999999998</c:v>
                </c:pt>
                <c:pt idx="5200">
                  <c:v>63.680999999999997</c:v>
                </c:pt>
                <c:pt idx="5201">
                  <c:v>63.673999999999999</c:v>
                </c:pt>
                <c:pt idx="5202">
                  <c:v>63.665999999999997</c:v>
                </c:pt>
                <c:pt idx="5203">
                  <c:v>63.654000000000003</c:v>
                </c:pt>
                <c:pt idx="5204">
                  <c:v>63.642000000000003</c:v>
                </c:pt>
                <c:pt idx="5205">
                  <c:v>63.631999999999998</c:v>
                </c:pt>
                <c:pt idx="5206">
                  <c:v>63.625</c:v>
                </c:pt>
                <c:pt idx="5207">
                  <c:v>63.619</c:v>
                </c:pt>
                <c:pt idx="5208">
                  <c:v>63.61</c:v>
                </c:pt>
                <c:pt idx="5209">
                  <c:v>63.603000000000002</c:v>
                </c:pt>
                <c:pt idx="5210">
                  <c:v>63.597999999999999</c:v>
                </c:pt>
                <c:pt idx="5211">
                  <c:v>63.594000000000001</c:v>
                </c:pt>
                <c:pt idx="5212">
                  <c:v>63.588999999999999</c:v>
                </c:pt>
                <c:pt idx="5213">
                  <c:v>63.585999999999999</c:v>
                </c:pt>
                <c:pt idx="5214">
                  <c:v>63.585000000000001</c:v>
                </c:pt>
                <c:pt idx="5215">
                  <c:v>63.588999999999999</c:v>
                </c:pt>
                <c:pt idx="5216">
                  <c:v>63.593000000000004</c:v>
                </c:pt>
                <c:pt idx="5217">
                  <c:v>63.594999999999999</c:v>
                </c:pt>
                <c:pt idx="5218">
                  <c:v>63.600999999999999</c:v>
                </c:pt>
                <c:pt idx="5219">
                  <c:v>63.603000000000002</c:v>
                </c:pt>
                <c:pt idx="5220">
                  <c:v>63.601999999999997</c:v>
                </c:pt>
                <c:pt idx="5221">
                  <c:v>63.61</c:v>
                </c:pt>
                <c:pt idx="5222">
                  <c:v>63.624000000000002</c:v>
                </c:pt>
                <c:pt idx="5223">
                  <c:v>63.637999999999998</c:v>
                </c:pt>
                <c:pt idx="5224">
                  <c:v>63.655999999999999</c:v>
                </c:pt>
                <c:pt idx="5225">
                  <c:v>63.683</c:v>
                </c:pt>
                <c:pt idx="5226">
                  <c:v>63.718000000000004</c:v>
                </c:pt>
                <c:pt idx="5227">
                  <c:v>63.753</c:v>
                </c:pt>
                <c:pt idx="5228">
                  <c:v>63.792000000000002</c:v>
                </c:pt>
                <c:pt idx="5229">
                  <c:v>63.835999999999999</c:v>
                </c:pt>
                <c:pt idx="5230">
                  <c:v>63.893000000000001</c:v>
                </c:pt>
                <c:pt idx="5231">
                  <c:v>63.960999999999999</c:v>
                </c:pt>
                <c:pt idx="5232">
                  <c:v>64.022000000000006</c:v>
                </c:pt>
                <c:pt idx="5233">
                  <c:v>64.081000000000003</c:v>
                </c:pt>
                <c:pt idx="5234">
                  <c:v>64.150000000000006</c:v>
                </c:pt>
                <c:pt idx="5235">
                  <c:v>64.231999999999999</c:v>
                </c:pt>
                <c:pt idx="5236">
                  <c:v>64.325000000000003</c:v>
                </c:pt>
                <c:pt idx="5237">
                  <c:v>64.421000000000006</c:v>
                </c:pt>
                <c:pt idx="5238">
                  <c:v>64.527000000000001</c:v>
                </c:pt>
                <c:pt idx="5239">
                  <c:v>64.653000000000006</c:v>
                </c:pt>
                <c:pt idx="5240">
                  <c:v>64.769000000000005</c:v>
                </c:pt>
                <c:pt idx="5241">
                  <c:v>64.891999999999996</c:v>
                </c:pt>
                <c:pt idx="5242">
                  <c:v>65.028000000000006</c:v>
                </c:pt>
                <c:pt idx="5243">
                  <c:v>65.159000000000006</c:v>
                </c:pt>
                <c:pt idx="5244">
                  <c:v>65.290999999999997</c:v>
                </c:pt>
                <c:pt idx="5245">
                  <c:v>65.418000000000006</c:v>
                </c:pt>
                <c:pt idx="5246">
                  <c:v>65.55</c:v>
                </c:pt>
                <c:pt idx="5247">
                  <c:v>65.677000000000007</c:v>
                </c:pt>
                <c:pt idx="5248">
                  <c:v>65.801000000000002</c:v>
                </c:pt>
                <c:pt idx="5249">
                  <c:v>65.926000000000002</c:v>
                </c:pt>
                <c:pt idx="5250">
                  <c:v>66.048000000000002</c:v>
                </c:pt>
                <c:pt idx="5251">
                  <c:v>66.180000000000007</c:v>
                </c:pt>
                <c:pt idx="5252">
                  <c:v>66.293999999999997</c:v>
                </c:pt>
                <c:pt idx="5253">
                  <c:v>66.391999999999996</c:v>
                </c:pt>
                <c:pt idx="5254">
                  <c:v>66.47</c:v>
                </c:pt>
                <c:pt idx="5255">
                  <c:v>66.522000000000006</c:v>
                </c:pt>
                <c:pt idx="5256">
                  <c:v>66.552999999999997</c:v>
                </c:pt>
                <c:pt idx="5257">
                  <c:v>66.563999999999993</c:v>
                </c:pt>
                <c:pt idx="5258">
                  <c:v>66.563000000000002</c:v>
                </c:pt>
                <c:pt idx="5259">
                  <c:v>66.567999999999998</c:v>
                </c:pt>
                <c:pt idx="5260">
                  <c:v>66.581000000000003</c:v>
                </c:pt>
                <c:pt idx="5261">
                  <c:v>66.608000000000004</c:v>
                </c:pt>
                <c:pt idx="5262">
                  <c:v>66.656000000000006</c:v>
                </c:pt>
                <c:pt idx="5263">
                  <c:v>66.718000000000004</c:v>
                </c:pt>
                <c:pt idx="5264">
                  <c:v>66.798000000000002</c:v>
                </c:pt>
                <c:pt idx="5265">
                  <c:v>66.891999999999996</c:v>
                </c:pt>
                <c:pt idx="5266">
                  <c:v>66.989999999999995</c:v>
                </c:pt>
                <c:pt idx="5267">
                  <c:v>67.093999999999994</c:v>
                </c:pt>
                <c:pt idx="5268">
                  <c:v>67.191999999999993</c:v>
                </c:pt>
                <c:pt idx="5269">
                  <c:v>67.277000000000001</c:v>
                </c:pt>
                <c:pt idx="5270">
                  <c:v>67.375</c:v>
                </c:pt>
                <c:pt idx="5271">
                  <c:v>67.471000000000004</c:v>
                </c:pt>
                <c:pt idx="5272">
                  <c:v>67.558000000000007</c:v>
                </c:pt>
                <c:pt idx="5273">
                  <c:v>67.647000000000006</c:v>
                </c:pt>
                <c:pt idx="5274">
                  <c:v>67.739999999999995</c:v>
                </c:pt>
                <c:pt idx="5275">
                  <c:v>67.835999999999999</c:v>
                </c:pt>
                <c:pt idx="5276">
                  <c:v>67.927999999999997</c:v>
                </c:pt>
                <c:pt idx="5277">
                  <c:v>68.018000000000001</c:v>
                </c:pt>
                <c:pt idx="5278">
                  <c:v>68.113</c:v>
                </c:pt>
                <c:pt idx="5279">
                  <c:v>68.204999999999998</c:v>
                </c:pt>
                <c:pt idx="5280">
                  <c:v>68.281999999999996</c:v>
                </c:pt>
                <c:pt idx="5281">
                  <c:v>68.363</c:v>
                </c:pt>
                <c:pt idx="5282">
                  <c:v>68.444999999999993</c:v>
                </c:pt>
                <c:pt idx="5283">
                  <c:v>68.52</c:v>
                </c:pt>
                <c:pt idx="5284">
                  <c:v>68.594999999999999</c:v>
                </c:pt>
                <c:pt idx="5285">
                  <c:v>68.664000000000001</c:v>
                </c:pt>
                <c:pt idx="5286">
                  <c:v>68.721000000000004</c:v>
                </c:pt>
                <c:pt idx="5287">
                  <c:v>68.768000000000001</c:v>
                </c:pt>
                <c:pt idx="5288">
                  <c:v>68.81</c:v>
                </c:pt>
                <c:pt idx="5289">
                  <c:v>68.844999999999999</c:v>
                </c:pt>
                <c:pt idx="5290">
                  <c:v>68.867000000000004</c:v>
                </c:pt>
                <c:pt idx="5291">
                  <c:v>68.876999999999995</c:v>
                </c:pt>
                <c:pt idx="5292">
                  <c:v>68.872</c:v>
                </c:pt>
                <c:pt idx="5293">
                  <c:v>68.863</c:v>
                </c:pt>
                <c:pt idx="5294">
                  <c:v>68.844999999999999</c:v>
                </c:pt>
                <c:pt idx="5295">
                  <c:v>68.822000000000003</c:v>
                </c:pt>
                <c:pt idx="5296">
                  <c:v>68.8</c:v>
                </c:pt>
                <c:pt idx="5297">
                  <c:v>68.781000000000006</c:v>
                </c:pt>
                <c:pt idx="5298">
                  <c:v>68.757000000000005</c:v>
                </c:pt>
                <c:pt idx="5299">
                  <c:v>68.724000000000004</c:v>
                </c:pt>
                <c:pt idx="5300">
                  <c:v>68.683000000000007</c:v>
                </c:pt>
                <c:pt idx="5301">
                  <c:v>68.643000000000001</c:v>
                </c:pt>
                <c:pt idx="5302">
                  <c:v>68.606999999999999</c:v>
                </c:pt>
                <c:pt idx="5303">
                  <c:v>68.572000000000003</c:v>
                </c:pt>
                <c:pt idx="5304">
                  <c:v>68.528999999999996</c:v>
                </c:pt>
                <c:pt idx="5305">
                  <c:v>68.486999999999995</c:v>
                </c:pt>
                <c:pt idx="5306">
                  <c:v>68.442999999999998</c:v>
                </c:pt>
                <c:pt idx="5307">
                  <c:v>68.400000000000006</c:v>
                </c:pt>
                <c:pt idx="5308">
                  <c:v>68.350999999999999</c:v>
                </c:pt>
                <c:pt idx="5309">
                  <c:v>68.301000000000002</c:v>
                </c:pt>
                <c:pt idx="5310">
                  <c:v>68.257000000000005</c:v>
                </c:pt>
                <c:pt idx="5311">
                  <c:v>68.218000000000004</c:v>
                </c:pt>
                <c:pt idx="5312">
                  <c:v>68.180000000000007</c:v>
                </c:pt>
                <c:pt idx="5313">
                  <c:v>68.143000000000001</c:v>
                </c:pt>
                <c:pt idx="5314">
                  <c:v>68.111999999999995</c:v>
                </c:pt>
                <c:pt idx="5315">
                  <c:v>68.093000000000004</c:v>
                </c:pt>
                <c:pt idx="5316">
                  <c:v>68.076999999999998</c:v>
                </c:pt>
                <c:pt idx="5317">
                  <c:v>68.063999999999993</c:v>
                </c:pt>
                <c:pt idx="5318">
                  <c:v>68.06</c:v>
                </c:pt>
                <c:pt idx="5319">
                  <c:v>68.054000000000002</c:v>
                </c:pt>
                <c:pt idx="5320">
                  <c:v>68.046000000000006</c:v>
                </c:pt>
                <c:pt idx="5321">
                  <c:v>68.046000000000006</c:v>
                </c:pt>
                <c:pt idx="5322">
                  <c:v>68.046999999999997</c:v>
                </c:pt>
                <c:pt idx="5323">
                  <c:v>68.055000000000007</c:v>
                </c:pt>
                <c:pt idx="5324">
                  <c:v>68.061999999999998</c:v>
                </c:pt>
                <c:pt idx="5325">
                  <c:v>68.067999999999998</c:v>
                </c:pt>
                <c:pt idx="5326">
                  <c:v>68.075000000000003</c:v>
                </c:pt>
                <c:pt idx="5327">
                  <c:v>68.081000000000003</c:v>
                </c:pt>
                <c:pt idx="5328">
                  <c:v>68.09</c:v>
                </c:pt>
                <c:pt idx="5329">
                  <c:v>68.093999999999994</c:v>
                </c:pt>
                <c:pt idx="5330">
                  <c:v>68.097999999999999</c:v>
                </c:pt>
                <c:pt idx="5331">
                  <c:v>68.105999999999995</c:v>
                </c:pt>
                <c:pt idx="5332">
                  <c:v>68.108999999999995</c:v>
                </c:pt>
                <c:pt idx="5333">
                  <c:v>68.111000000000004</c:v>
                </c:pt>
                <c:pt idx="5334">
                  <c:v>68.113</c:v>
                </c:pt>
                <c:pt idx="5335">
                  <c:v>68.114000000000004</c:v>
                </c:pt>
                <c:pt idx="5336">
                  <c:v>68.114000000000004</c:v>
                </c:pt>
                <c:pt idx="5337">
                  <c:v>68.11</c:v>
                </c:pt>
                <c:pt idx="5338">
                  <c:v>68.108999999999995</c:v>
                </c:pt>
                <c:pt idx="5339">
                  <c:v>68.11</c:v>
                </c:pt>
                <c:pt idx="5340">
                  <c:v>68.114000000000004</c:v>
                </c:pt>
                <c:pt idx="5341">
                  <c:v>68.117000000000004</c:v>
                </c:pt>
                <c:pt idx="5342">
                  <c:v>68.113</c:v>
                </c:pt>
                <c:pt idx="5343">
                  <c:v>68.111999999999995</c:v>
                </c:pt>
                <c:pt idx="5344">
                  <c:v>68.111000000000004</c:v>
                </c:pt>
                <c:pt idx="5345">
                  <c:v>68.106999999999999</c:v>
                </c:pt>
                <c:pt idx="5346">
                  <c:v>68.106999999999999</c:v>
                </c:pt>
                <c:pt idx="5347">
                  <c:v>68.102999999999994</c:v>
                </c:pt>
                <c:pt idx="5348">
                  <c:v>68.100999999999999</c:v>
                </c:pt>
                <c:pt idx="5349">
                  <c:v>68.100999999999999</c:v>
                </c:pt>
                <c:pt idx="5350">
                  <c:v>68.102000000000004</c:v>
                </c:pt>
                <c:pt idx="5351">
                  <c:v>68.103999999999999</c:v>
                </c:pt>
                <c:pt idx="5352">
                  <c:v>68.102999999999994</c:v>
                </c:pt>
                <c:pt idx="5353">
                  <c:v>68.108999999999995</c:v>
                </c:pt>
                <c:pt idx="5354">
                  <c:v>68.12</c:v>
                </c:pt>
                <c:pt idx="5355">
                  <c:v>68.13</c:v>
                </c:pt>
                <c:pt idx="5356">
                  <c:v>68.132000000000005</c:v>
                </c:pt>
                <c:pt idx="5357">
                  <c:v>68.138999999999996</c:v>
                </c:pt>
                <c:pt idx="5358">
                  <c:v>68.144999999999996</c:v>
                </c:pt>
                <c:pt idx="5359">
                  <c:v>68.153999999999996</c:v>
                </c:pt>
                <c:pt idx="5360">
                  <c:v>68.167000000000002</c:v>
                </c:pt>
                <c:pt idx="5361">
                  <c:v>68.177999999999997</c:v>
                </c:pt>
                <c:pt idx="5362">
                  <c:v>68.188999999999993</c:v>
                </c:pt>
                <c:pt idx="5363">
                  <c:v>68.203000000000003</c:v>
                </c:pt>
                <c:pt idx="5364">
                  <c:v>68.213999999999999</c:v>
                </c:pt>
                <c:pt idx="5365">
                  <c:v>68.224000000000004</c:v>
                </c:pt>
                <c:pt idx="5366">
                  <c:v>68.233999999999995</c:v>
                </c:pt>
                <c:pt idx="5367">
                  <c:v>68.242000000000004</c:v>
                </c:pt>
                <c:pt idx="5368">
                  <c:v>68.245000000000005</c:v>
                </c:pt>
                <c:pt idx="5369">
                  <c:v>68.245999999999995</c:v>
                </c:pt>
                <c:pt idx="5370">
                  <c:v>68.245999999999995</c:v>
                </c:pt>
                <c:pt idx="5371">
                  <c:v>68.248000000000005</c:v>
                </c:pt>
                <c:pt idx="5372">
                  <c:v>68.251999999999995</c:v>
                </c:pt>
                <c:pt idx="5373">
                  <c:v>68.257000000000005</c:v>
                </c:pt>
                <c:pt idx="5374">
                  <c:v>68.260000000000005</c:v>
                </c:pt>
                <c:pt idx="5375">
                  <c:v>68.260999999999996</c:v>
                </c:pt>
                <c:pt idx="5376">
                  <c:v>68.260000000000005</c:v>
                </c:pt>
                <c:pt idx="5377">
                  <c:v>68.260000000000005</c:v>
                </c:pt>
                <c:pt idx="5378">
                  <c:v>68.266000000000005</c:v>
                </c:pt>
                <c:pt idx="5379">
                  <c:v>68.269000000000005</c:v>
                </c:pt>
                <c:pt idx="5380">
                  <c:v>68.277000000000001</c:v>
                </c:pt>
                <c:pt idx="5381">
                  <c:v>68.286000000000001</c:v>
                </c:pt>
                <c:pt idx="5382">
                  <c:v>68.293000000000006</c:v>
                </c:pt>
                <c:pt idx="5383">
                  <c:v>68.304000000000002</c:v>
                </c:pt>
                <c:pt idx="5384">
                  <c:v>68.313999999999993</c:v>
                </c:pt>
                <c:pt idx="5385">
                  <c:v>68.323999999999998</c:v>
                </c:pt>
                <c:pt idx="5386">
                  <c:v>68.332999999999998</c:v>
                </c:pt>
                <c:pt idx="5387">
                  <c:v>68.344999999999999</c:v>
                </c:pt>
                <c:pt idx="5388">
                  <c:v>68.36</c:v>
                </c:pt>
                <c:pt idx="5389">
                  <c:v>68.373000000000005</c:v>
                </c:pt>
                <c:pt idx="5390">
                  <c:v>68.388999999999996</c:v>
                </c:pt>
                <c:pt idx="5391">
                  <c:v>68.406000000000006</c:v>
                </c:pt>
                <c:pt idx="5392">
                  <c:v>68.421999999999997</c:v>
                </c:pt>
                <c:pt idx="5393">
                  <c:v>68.433000000000007</c:v>
                </c:pt>
                <c:pt idx="5394">
                  <c:v>68.441999999999993</c:v>
                </c:pt>
                <c:pt idx="5395">
                  <c:v>68.450999999999993</c:v>
                </c:pt>
                <c:pt idx="5396">
                  <c:v>68.454999999999998</c:v>
                </c:pt>
                <c:pt idx="5397">
                  <c:v>68.454999999999998</c:v>
                </c:pt>
                <c:pt idx="5398">
                  <c:v>68.459000000000003</c:v>
                </c:pt>
                <c:pt idx="5399">
                  <c:v>68.459999999999994</c:v>
                </c:pt>
                <c:pt idx="5400">
                  <c:v>68.457999999999998</c:v>
                </c:pt>
                <c:pt idx="5401">
                  <c:v>68.468000000000004</c:v>
                </c:pt>
                <c:pt idx="5402">
                  <c:v>68.480999999999995</c:v>
                </c:pt>
                <c:pt idx="5403">
                  <c:v>68.488</c:v>
                </c:pt>
                <c:pt idx="5404">
                  <c:v>68.497</c:v>
                </c:pt>
                <c:pt idx="5405">
                  <c:v>68.504999999999995</c:v>
                </c:pt>
                <c:pt idx="5406">
                  <c:v>68.516999999999996</c:v>
                </c:pt>
                <c:pt idx="5407">
                  <c:v>68.524000000000001</c:v>
                </c:pt>
                <c:pt idx="5408">
                  <c:v>68.528000000000006</c:v>
                </c:pt>
                <c:pt idx="5409">
                  <c:v>68.534000000000006</c:v>
                </c:pt>
                <c:pt idx="5410">
                  <c:v>68.540999999999997</c:v>
                </c:pt>
                <c:pt idx="5411">
                  <c:v>68.543000000000006</c:v>
                </c:pt>
                <c:pt idx="5412">
                  <c:v>68.540999999999997</c:v>
                </c:pt>
                <c:pt idx="5413">
                  <c:v>68.534999999999997</c:v>
                </c:pt>
                <c:pt idx="5414">
                  <c:v>68.525999999999996</c:v>
                </c:pt>
                <c:pt idx="5415">
                  <c:v>68.515000000000001</c:v>
                </c:pt>
                <c:pt idx="5416">
                  <c:v>68.501999999999995</c:v>
                </c:pt>
                <c:pt idx="5417">
                  <c:v>68.488</c:v>
                </c:pt>
                <c:pt idx="5418">
                  <c:v>68.48</c:v>
                </c:pt>
                <c:pt idx="5419">
                  <c:v>68.471999999999994</c:v>
                </c:pt>
                <c:pt idx="5420">
                  <c:v>68.468000000000004</c:v>
                </c:pt>
                <c:pt idx="5421">
                  <c:v>68.462999999999994</c:v>
                </c:pt>
                <c:pt idx="5422">
                  <c:v>68.463999999999999</c:v>
                </c:pt>
                <c:pt idx="5423">
                  <c:v>68.463999999999999</c:v>
                </c:pt>
                <c:pt idx="5424">
                  <c:v>68.462999999999994</c:v>
                </c:pt>
                <c:pt idx="5425">
                  <c:v>68.463999999999999</c:v>
                </c:pt>
                <c:pt idx="5426">
                  <c:v>68.462999999999994</c:v>
                </c:pt>
                <c:pt idx="5427">
                  <c:v>68.468000000000004</c:v>
                </c:pt>
                <c:pt idx="5428">
                  <c:v>68.465999999999994</c:v>
                </c:pt>
                <c:pt idx="5429">
                  <c:v>68.466999999999999</c:v>
                </c:pt>
                <c:pt idx="5430">
                  <c:v>68.468000000000004</c:v>
                </c:pt>
                <c:pt idx="5431">
                  <c:v>68.472999999999999</c:v>
                </c:pt>
                <c:pt idx="5432">
                  <c:v>68.477000000000004</c:v>
                </c:pt>
                <c:pt idx="5433">
                  <c:v>68.477000000000004</c:v>
                </c:pt>
                <c:pt idx="5434">
                  <c:v>68.477999999999994</c:v>
                </c:pt>
                <c:pt idx="5435">
                  <c:v>68.484999999999999</c:v>
                </c:pt>
                <c:pt idx="5436">
                  <c:v>68.489000000000004</c:v>
                </c:pt>
                <c:pt idx="5437">
                  <c:v>68.492000000000004</c:v>
                </c:pt>
                <c:pt idx="5438">
                  <c:v>68.495000000000005</c:v>
                </c:pt>
                <c:pt idx="5439">
                  <c:v>68.504999999999995</c:v>
                </c:pt>
                <c:pt idx="5440">
                  <c:v>68.510999999999996</c:v>
                </c:pt>
                <c:pt idx="5441">
                  <c:v>68.518000000000001</c:v>
                </c:pt>
                <c:pt idx="5442">
                  <c:v>68.522000000000006</c:v>
                </c:pt>
                <c:pt idx="5443">
                  <c:v>68.525000000000006</c:v>
                </c:pt>
                <c:pt idx="5444">
                  <c:v>68.534999999999997</c:v>
                </c:pt>
                <c:pt idx="5445">
                  <c:v>68.543000000000006</c:v>
                </c:pt>
                <c:pt idx="5446">
                  <c:v>68.554000000000002</c:v>
                </c:pt>
                <c:pt idx="5447">
                  <c:v>68.564999999999998</c:v>
                </c:pt>
                <c:pt idx="5448">
                  <c:v>68.570999999999998</c:v>
                </c:pt>
                <c:pt idx="5449">
                  <c:v>68.584000000000003</c:v>
                </c:pt>
                <c:pt idx="5450">
                  <c:v>68.605000000000004</c:v>
                </c:pt>
                <c:pt idx="5451">
                  <c:v>68.635000000000005</c:v>
                </c:pt>
                <c:pt idx="5452">
                  <c:v>68.667000000000002</c:v>
                </c:pt>
                <c:pt idx="5453">
                  <c:v>68.700999999999993</c:v>
                </c:pt>
                <c:pt idx="5454">
                  <c:v>68.739000000000004</c:v>
                </c:pt>
                <c:pt idx="5455">
                  <c:v>68.781999999999996</c:v>
                </c:pt>
                <c:pt idx="5456">
                  <c:v>68.813999999999993</c:v>
                </c:pt>
                <c:pt idx="5457">
                  <c:v>68.840999999999994</c:v>
                </c:pt>
                <c:pt idx="5458">
                  <c:v>68.88</c:v>
                </c:pt>
                <c:pt idx="5459">
                  <c:v>68.933999999999997</c:v>
                </c:pt>
                <c:pt idx="5460">
                  <c:v>68.978999999999999</c:v>
                </c:pt>
                <c:pt idx="5461">
                  <c:v>69.013000000000005</c:v>
                </c:pt>
                <c:pt idx="5462">
                  <c:v>69.049000000000007</c:v>
                </c:pt>
                <c:pt idx="5463">
                  <c:v>69.08</c:v>
                </c:pt>
                <c:pt idx="5464">
                  <c:v>69.102000000000004</c:v>
                </c:pt>
                <c:pt idx="5465">
                  <c:v>69.123999999999995</c:v>
                </c:pt>
                <c:pt idx="5466">
                  <c:v>69.150000000000006</c:v>
                </c:pt>
                <c:pt idx="5467">
                  <c:v>69.171999999999997</c:v>
                </c:pt>
                <c:pt idx="5468">
                  <c:v>69.182000000000002</c:v>
                </c:pt>
                <c:pt idx="5469">
                  <c:v>69.183999999999997</c:v>
                </c:pt>
                <c:pt idx="5470">
                  <c:v>69.180000000000007</c:v>
                </c:pt>
                <c:pt idx="5471">
                  <c:v>69.17</c:v>
                </c:pt>
                <c:pt idx="5472">
                  <c:v>69.156999999999996</c:v>
                </c:pt>
                <c:pt idx="5473">
                  <c:v>69.146000000000001</c:v>
                </c:pt>
                <c:pt idx="5474">
                  <c:v>69.132000000000005</c:v>
                </c:pt>
                <c:pt idx="5475">
                  <c:v>69.111999999999995</c:v>
                </c:pt>
                <c:pt idx="5476">
                  <c:v>69.093000000000004</c:v>
                </c:pt>
                <c:pt idx="5477">
                  <c:v>69.067999999999998</c:v>
                </c:pt>
                <c:pt idx="5478">
                  <c:v>69.042000000000002</c:v>
                </c:pt>
                <c:pt idx="5479">
                  <c:v>69.016999999999996</c:v>
                </c:pt>
                <c:pt idx="5480">
                  <c:v>68.988</c:v>
                </c:pt>
                <c:pt idx="5481">
                  <c:v>68.95</c:v>
                </c:pt>
                <c:pt idx="5482">
                  <c:v>68.912000000000006</c:v>
                </c:pt>
                <c:pt idx="5483">
                  <c:v>68.873999999999995</c:v>
                </c:pt>
                <c:pt idx="5484">
                  <c:v>68.834000000000003</c:v>
                </c:pt>
                <c:pt idx="5485">
                  <c:v>68.805000000000007</c:v>
                </c:pt>
                <c:pt idx="5486">
                  <c:v>68.772999999999996</c:v>
                </c:pt>
                <c:pt idx="5487">
                  <c:v>68.748000000000005</c:v>
                </c:pt>
                <c:pt idx="5488">
                  <c:v>68.724999999999994</c:v>
                </c:pt>
                <c:pt idx="5489">
                  <c:v>68.704999999999998</c:v>
                </c:pt>
                <c:pt idx="5490">
                  <c:v>68.688999999999993</c:v>
                </c:pt>
                <c:pt idx="5491">
                  <c:v>68.671000000000006</c:v>
                </c:pt>
                <c:pt idx="5492">
                  <c:v>68.656999999999996</c:v>
                </c:pt>
                <c:pt idx="5493">
                  <c:v>68.641000000000005</c:v>
                </c:pt>
                <c:pt idx="5494">
                  <c:v>68.634</c:v>
                </c:pt>
                <c:pt idx="5495">
                  <c:v>68.632999999999996</c:v>
                </c:pt>
                <c:pt idx="5496">
                  <c:v>68.626999999999995</c:v>
                </c:pt>
                <c:pt idx="5497">
                  <c:v>68.620999999999995</c:v>
                </c:pt>
                <c:pt idx="5498">
                  <c:v>68.614000000000004</c:v>
                </c:pt>
                <c:pt idx="5499">
                  <c:v>68.611000000000004</c:v>
                </c:pt>
                <c:pt idx="5500">
                  <c:v>68.617000000000004</c:v>
                </c:pt>
                <c:pt idx="5501">
                  <c:v>68.620999999999995</c:v>
                </c:pt>
                <c:pt idx="5502">
                  <c:v>68.622</c:v>
                </c:pt>
                <c:pt idx="5503">
                  <c:v>68.625</c:v>
                </c:pt>
                <c:pt idx="5504">
                  <c:v>68.631</c:v>
                </c:pt>
                <c:pt idx="5505">
                  <c:v>68.637</c:v>
                </c:pt>
                <c:pt idx="5506">
                  <c:v>68.643000000000001</c:v>
                </c:pt>
                <c:pt idx="5507">
                  <c:v>68.646000000000001</c:v>
                </c:pt>
                <c:pt idx="5508">
                  <c:v>68.644000000000005</c:v>
                </c:pt>
                <c:pt idx="5509">
                  <c:v>68.644999999999996</c:v>
                </c:pt>
                <c:pt idx="5510">
                  <c:v>68.646000000000001</c:v>
                </c:pt>
                <c:pt idx="5511">
                  <c:v>68.643000000000001</c:v>
                </c:pt>
                <c:pt idx="5512">
                  <c:v>68.64</c:v>
                </c:pt>
                <c:pt idx="5513">
                  <c:v>68.638999999999996</c:v>
                </c:pt>
                <c:pt idx="5514">
                  <c:v>68.634</c:v>
                </c:pt>
                <c:pt idx="5515">
                  <c:v>68.634</c:v>
                </c:pt>
                <c:pt idx="5516">
                  <c:v>68.632999999999996</c:v>
                </c:pt>
                <c:pt idx="5517">
                  <c:v>68.63</c:v>
                </c:pt>
                <c:pt idx="5518">
                  <c:v>68.626999999999995</c:v>
                </c:pt>
                <c:pt idx="5519">
                  <c:v>68.628</c:v>
                </c:pt>
                <c:pt idx="5520">
                  <c:v>68.631</c:v>
                </c:pt>
                <c:pt idx="5521">
                  <c:v>68.634</c:v>
                </c:pt>
                <c:pt idx="5522">
                  <c:v>68.641000000000005</c:v>
                </c:pt>
                <c:pt idx="5523">
                  <c:v>68.652000000000001</c:v>
                </c:pt>
                <c:pt idx="5524">
                  <c:v>68.667000000000002</c:v>
                </c:pt>
                <c:pt idx="5525">
                  <c:v>68.682000000000002</c:v>
                </c:pt>
                <c:pt idx="5526">
                  <c:v>68.701999999999998</c:v>
                </c:pt>
                <c:pt idx="5527">
                  <c:v>68.715000000000003</c:v>
                </c:pt>
                <c:pt idx="5528">
                  <c:v>68.730999999999995</c:v>
                </c:pt>
                <c:pt idx="5529">
                  <c:v>68.756</c:v>
                </c:pt>
                <c:pt idx="5530">
                  <c:v>68.798000000000002</c:v>
                </c:pt>
                <c:pt idx="5531">
                  <c:v>68.843999999999994</c:v>
                </c:pt>
                <c:pt idx="5532">
                  <c:v>68.88</c:v>
                </c:pt>
                <c:pt idx="5533">
                  <c:v>68.908000000000001</c:v>
                </c:pt>
                <c:pt idx="5534">
                  <c:v>68.936999999999998</c:v>
                </c:pt>
                <c:pt idx="5535">
                  <c:v>68.968999999999994</c:v>
                </c:pt>
                <c:pt idx="5536">
                  <c:v>69.004000000000005</c:v>
                </c:pt>
                <c:pt idx="5537">
                  <c:v>69.037000000000006</c:v>
                </c:pt>
                <c:pt idx="5538">
                  <c:v>69.075000000000003</c:v>
                </c:pt>
                <c:pt idx="5539">
                  <c:v>69.113</c:v>
                </c:pt>
                <c:pt idx="5540">
                  <c:v>69.138999999999996</c:v>
                </c:pt>
                <c:pt idx="5541">
                  <c:v>69.167000000000002</c:v>
                </c:pt>
                <c:pt idx="5542">
                  <c:v>69.197999999999993</c:v>
                </c:pt>
                <c:pt idx="5543">
                  <c:v>69.228999999999999</c:v>
                </c:pt>
                <c:pt idx="5544">
                  <c:v>69.257999999999996</c:v>
                </c:pt>
                <c:pt idx="5545">
                  <c:v>69.287000000000006</c:v>
                </c:pt>
                <c:pt idx="5546">
                  <c:v>69.317999999999998</c:v>
                </c:pt>
                <c:pt idx="5547">
                  <c:v>69.34</c:v>
                </c:pt>
                <c:pt idx="5548">
                  <c:v>69.364000000000004</c:v>
                </c:pt>
                <c:pt idx="5549">
                  <c:v>69.388999999999996</c:v>
                </c:pt>
                <c:pt idx="5550">
                  <c:v>69.414000000000001</c:v>
                </c:pt>
                <c:pt idx="5551">
                  <c:v>69.447000000000003</c:v>
                </c:pt>
                <c:pt idx="5552">
                  <c:v>69.486999999999995</c:v>
                </c:pt>
                <c:pt idx="5553">
                  <c:v>69.531000000000006</c:v>
                </c:pt>
                <c:pt idx="5554">
                  <c:v>69.578000000000003</c:v>
                </c:pt>
                <c:pt idx="5555">
                  <c:v>69.626000000000005</c:v>
                </c:pt>
                <c:pt idx="5556">
                  <c:v>69.682000000000002</c:v>
                </c:pt>
                <c:pt idx="5557">
                  <c:v>69.744</c:v>
                </c:pt>
                <c:pt idx="5558">
                  <c:v>69.796999999999997</c:v>
                </c:pt>
                <c:pt idx="5559">
                  <c:v>69.841999999999999</c:v>
                </c:pt>
                <c:pt idx="5560">
                  <c:v>69.888000000000005</c:v>
                </c:pt>
                <c:pt idx="5561">
                  <c:v>69.947999999999993</c:v>
                </c:pt>
                <c:pt idx="5562">
                  <c:v>70.007999999999996</c:v>
                </c:pt>
                <c:pt idx="5563">
                  <c:v>70.06</c:v>
                </c:pt>
                <c:pt idx="5564">
                  <c:v>70.108000000000004</c:v>
                </c:pt>
                <c:pt idx="5565">
                  <c:v>70.161000000000001</c:v>
                </c:pt>
                <c:pt idx="5566">
                  <c:v>70.210999999999999</c:v>
                </c:pt>
                <c:pt idx="5567">
                  <c:v>70.248999999999995</c:v>
                </c:pt>
                <c:pt idx="5568">
                  <c:v>70.283000000000001</c:v>
                </c:pt>
                <c:pt idx="5569">
                  <c:v>70.313000000000002</c:v>
                </c:pt>
                <c:pt idx="5570">
                  <c:v>70.34</c:v>
                </c:pt>
                <c:pt idx="5571">
                  <c:v>70.361999999999995</c:v>
                </c:pt>
                <c:pt idx="5572">
                  <c:v>70.382999999999996</c:v>
                </c:pt>
                <c:pt idx="5573">
                  <c:v>70.403000000000006</c:v>
                </c:pt>
                <c:pt idx="5574">
                  <c:v>70.421999999999997</c:v>
                </c:pt>
                <c:pt idx="5575">
                  <c:v>70.441999999999993</c:v>
                </c:pt>
                <c:pt idx="5576">
                  <c:v>70.459999999999994</c:v>
                </c:pt>
                <c:pt idx="5577">
                  <c:v>70.477000000000004</c:v>
                </c:pt>
                <c:pt idx="5578">
                  <c:v>70.488</c:v>
                </c:pt>
                <c:pt idx="5579">
                  <c:v>70.498000000000005</c:v>
                </c:pt>
                <c:pt idx="5580">
                  <c:v>70.506</c:v>
                </c:pt>
                <c:pt idx="5581">
                  <c:v>70.515000000000001</c:v>
                </c:pt>
                <c:pt idx="5582">
                  <c:v>70.528999999999996</c:v>
                </c:pt>
                <c:pt idx="5583">
                  <c:v>70.542000000000002</c:v>
                </c:pt>
                <c:pt idx="5584">
                  <c:v>70.552000000000007</c:v>
                </c:pt>
                <c:pt idx="5585">
                  <c:v>70.569999999999993</c:v>
                </c:pt>
                <c:pt idx="5586">
                  <c:v>70.596000000000004</c:v>
                </c:pt>
                <c:pt idx="5587">
                  <c:v>70.626000000000005</c:v>
                </c:pt>
                <c:pt idx="5588">
                  <c:v>70.656000000000006</c:v>
                </c:pt>
                <c:pt idx="5589">
                  <c:v>70.685000000000002</c:v>
                </c:pt>
                <c:pt idx="5590">
                  <c:v>70.715999999999994</c:v>
                </c:pt>
                <c:pt idx="5591">
                  <c:v>70.757000000000005</c:v>
                </c:pt>
                <c:pt idx="5592">
                  <c:v>70.802000000000007</c:v>
                </c:pt>
                <c:pt idx="5593">
                  <c:v>70.846999999999994</c:v>
                </c:pt>
                <c:pt idx="5594">
                  <c:v>70.888000000000005</c:v>
                </c:pt>
                <c:pt idx="5595">
                  <c:v>70.921000000000006</c:v>
                </c:pt>
                <c:pt idx="5596">
                  <c:v>70.95</c:v>
                </c:pt>
                <c:pt idx="5597">
                  <c:v>70.983999999999995</c:v>
                </c:pt>
                <c:pt idx="5598">
                  <c:v>71.021000000000001</c:v>
                </c:pt>
                <c:pt idx="5599">
                  <c:v>71.061999999999998</c:v>
                </c:pt>
                <c:pt idx="5600">
                  <c:v>71.091999999999999</c:v>
                </c:pt>
                <c:pt idx="5601">
                  <c:v>71.114999999999995</c:v>
                </c:pt>
                <c:pt idx="5602">
                  <c:v>71.144000000000005</c:v>
                </c:pt>
                <c:pt idx="5603">
                  <c:v>71.185000000000002</c:v>
                </c:pt>
                <c:pt idx="5604">
                  <c:v>71.221999999999994</c:v>
                </c:pt>
                <c:pt idx="5605">
                  <c:v>71.247</c:v>
                </c:pt>
                <c:pt idx="5606">
                  <c:v>71.271000000000001</c:v>
                </c:pt>
                <c:pt idx="5607">
                  <c:v>71.293999999999997</c:v>
                </c:pt>
                <c:pt idx="5608">
                  <c:v>71.325000000000003</c:v>
                </c:pt>
                <c:pt idx="5609">
                  <c:v>71.367000000000004</c:v>
                </c:pt>
                <c:pt idx="5610">
                  <c:v>71.414000000000001</c:v>
                </c:pt>
                <c:pt idx="5611">
                  <c:v>71.453000000000003</c:v>
                </c:pt>
                <c:pt idx="5612">
                  <c:v>71.486999999999995</c:v>
                </c:pt>
                <c:pt idx="5613">
                  <c:v>71.521000000000001</c:v>
                </c:pt>
                <c:pt idx="5614">
                  <c:v>71.563000000000002</c:v>
                </c:pt>
                <c:pt idx="5615">
                  <c:v>71.613</c:v>
                </c:pt>
                <c:pt idx="5616">
                  <c:v>71.662000000000006</c:v>
                </c:pt>
                <c:pt idx="5617">
                  <c:v>71.7</c:v>
                </c:pt>
                <c:pt idx="5618">
                  <c:v>71.733000000000004</c:v>
                </c:pt>
                <c:pt idx="5619">
                  <c:v>71.763000000000005</c:v>
                </c:pt>
                <c:pt idx="5620">
                  <c:v>71.790000000000006</c:v>
                </c:pt>
                <c:pt idx="5621">
                  <c:v>71.816999999999993</c:v>
                </c:pt>
                <c:pt idx="5622">
                  <c:v>71.840999999999994</c:v>
                </c:pt>
                <c:pt idx="5623">
                  <c:v>71.86</c:v>
                </c:pt>
                <c:pt idx="5624">
                  <c:v>71.875</c:v>
                </c:pt>
                <c:pt idx="5625">
                  <c:v>71.891000000000005</c:v>
                </c:pt>
                <c:pt idx="5626">
                  <c:v>71.91</c:v>
                </c:pt>
                <c:pt idx="5627">
                  <c:v>71.932000000000002</c:v>
                </c:pt>
                <c:pt idx="5628">
                  <c:v>71.954999999999998</c:v>
                </c:pt>
                <c:pt idx="5629">
                  <c:v>71.971000000000004</c:v>
                </c:pt>
                <c:pt idx="5630">
                  <c:v>71.977999999999994</c:v>
                </c:pt>
                <c:pt idx="5631">
                  <c:v>71.98</c:v>
                </c:pt>
                <c:pt idx="5632">
                  <c:v>71.977000000000004</c:v>
                </c:pt>
                <c:pt idx="5633">
                  <c:v>71.968000000000004</c:v>
                </c:pt>
                <c:pt idx="5634">
                  <c:v>71.953000000000003</c:v>
                </c:pt>
                <c:pt idx="5635">
                  <c:v>71.938999999999993</c:v>
                </c:pt>
                <c:pt idx="5636">
                  <c:v>71.927000000000007</c:v>
                </c:pt>
                <c:pt idx="5637">
                  <c:v>71.915000000000006</c:v>
                </c:pt>
                <c:pt idx="5638">
                  <c:v>71.899000000000001</c:v>
                </c:pt>
                <c:pt idx="5639">
                  <c:v>71.88</c:v>
                </c:pt>
                <c:pt idx="5640">
                  <c:v>71.86</c:v>
                </c:pt>
                <c:pt idx="5641">
                  <c:v>71.837999999999994</c:v>
                </c:pt>
                <c:pt idx="5642">
                  <c:v>71.811999999999998</c:v>
                </c:pt>
                <c:pt idx="5643">
                  <c:v>71.790999999999997</c:v>
                </c:pt>
                <c:pt idx="5644">
                  <c:v>71.769000000000005</c:v>
                </c:pt>
                <c:pt idx="5645">
                  <c:v>71.75</c:v>
                </c:pt>
                <c:pt idx="5646">
                  <c:v>71.739999999999995</c:v>
                </c:pt>
                <c:pt idx="5647">
                  <c:v>71.733999999999995</c:v>
                </c:pt>
                <c:pt idx="5648">
                  <c:v>71.733999999999995</c:v>
                </c:pt>
                <c:pt idx="5649">
                  <c:v>71.747</c:v>
                </c:pt>
                <c:pt idx="5650">
                  <c:v>71.763999999999996</c:v>
                </c:pt>
                <c:pt idx="5651">
                  <c:v>71.775000000000006</c:v>
                </c:pt>
                <c:pt idx="5652">
                  <c:v>71.78</c:v>
                </c:pt>
                <c:pt idx="5653">
                  <c:v>71.781999999999996</c:v>
                </c:pt>
                <c:pt idx="5654">
                  <c:v>71.784999999999997</c:v>
                </c:pt>
                <c:pt idx="5655">
                  <c:v>71.790999999999997</c:v>
                </c:pt>
                <c:pt idx="5656">
                  <c:v>71.792000000000002</c:v>
                </c:pt>
                <c:pt idx="5657">
                  <c:v>71.793000000000006</c:v>
                </c:pt>
                <c:pt idx="5658">
                  <c:v>71.799000000000007</c:v>
                </c:pt>
                <c:pt idx="5659">
                  <c:v>71.805999999999997</c:v>
                </c:pt>
                <c:pt idx="5660">
                  <c:v>71.81</c:v>
                </c:pt>
                <c:pt idx="5661">
                  <c:v>71.813000000000002</c:v>
                </c:pt>
                <c:pt idx="5662">
                  <c:v>71.819000000000003</c:v>
                </c:pt>
                <c:pt idx="5663">
                  <c:v>71.822999999999993</c:v>
                </c:pt>
                <c:pt idx="5664">
                  <c:v>71.832999999999998</c:v>
                </c:pt>
                <c:pt idx="5665">
                  <c:v>71.843000000000004</c:v>
                </c:pt>
                <c:pt idx="5666">
                  <c:v>71.855000000000004</c:v>
                </c:pt>
                <c:pt idx="5667">
                  <c:v>71.870999999999995</c:v>
                </c:pt>
                <c:pt idx="5668">
                  <c:v>71.882999999999996</c:v>
                </c:pt>
                <c:pt idx="5669">
                  <c:v>71.893000000000001</c:v>
                </c:pt>
                <c:pt idx="5670">
                  <c:v>71.899000000000001</c:v>
                </c:pt>
                <c:pt idx="5671">
                  <c:v>71.903000000000006</c:v>
                </c:pt>
                <c:pt idx="5672">
                  <c:v>71.905000000000001</c:v>
                </c:pt>
                <c:pt idx="5673">
                  <c:v>71.906000000000006</c:v>
                </c:pt>
                <c:pt idx="5674">
                  <c:v>71.905000000000001</c:v>
                </c:pt>
                <c:pt idx="5675">
                  <c:v>71.902000000000001</c:v>
                </c:pt>
                <c:pt idx="5676">
                  <c:v>71.900999999999996</c:v>
                </c:pt>
                <c:pt idx="5677">
                  <c:v>71.893000000000001</c:v>
                </c:pt>
                <c:pt idx="5678">
                  <c:v>71.885000000000005</c:v>
                </c:pt>
                <c:pt idx="5679">
                  <c:v>71.875</c:v>
                </c:pt>
                <c:pt idx="5680">
                  <c:v>71.863</c:v>
                </c:pt>
                <c:pt idx="5681">
                  <c:v>71.847999999999999</c:v>
                </c:pt>
                <c:pt idx="5682">
                  <c:v>71.831000000000003</c:v>
                </c:pt>
                <c:pt idx="5683">
                  <c:v>71.819000000000003</c:v>
                </c:pt>
                <c:pt idx="5684">
                  <c:v>71.802999999999997</c:v>
                </c:pt>
                <c:pt idx="5685">
                  <c:v>71.77</c:v>
                </c:pt>
                <c:pt idx="5686">
                  <c:v>71.734999999999999</c:v>
                </c:pt>
                <c:pt idx="5687">
                  <c:v>71.700999999999993</c:v>
                </c:pt>
                <c:pt idx="5688">
                  <c:v>71.677000000000007</c:v>
                </c:pt>
                <c:pt idx="5689">
                  <c:v>71.66</c:v>
                </c:pt>
                <c:pt idx="5690">
                  <c:v>71.634</c:v>
                </c:pt>
                <c:pt idx="5691">
                  <c:v>71.606999999999999</c:v>
                </c:pt>
                <c:pt idx="5692">
                  <c:v>71.581999999999994</c:v>
                </c:pt>
                <c:pt idx="5693">
                  <c:v>71.56</c:v>
                </c:pt>
                <c:pt idx="5694">
                  <c:v>71.542000000000002</c:v>
                </c:pt>
                <c:pt idx="5695">
                  <c:v>71.525999999999996</c:v>
                </c:pt>
                <c:pt idx="5696">
                  <c:v>71.510000000000005</c:v>
                </c:pt>
                <c:pt idx="5697">
                  <c:v>71.498000000000005</c:v>
                </c:pt>
                <c:pt idx="5698">
                  <c:v>71.488</c:v>
                </c:pt>
                <c:pt idx="5699">
                  <c:v>71.478999999999999</c:v>
                </c:pt>
                <c:pt idx="5700">
                  <c:v>71.471999999999994</c:v>
                </c:pt>
                <c:pt idx="5701">
                  <c:v>71.465000000000003</c:v>
                </c:pt>
                <c:pt idx="5702">
                  <c:v>71.463999999999999</c:v>
                </c:pt>
                <c:pt idx="5703">
                  <c:v>71.465999999999994</c:v>
                </c:pt>
                <c:pt idx="5704">
                  <c:v>71.471999999999994</c:v>
                </c:pt>
                <c:pt idx="5705">
                  <c:v>71.477999999999994</c:v>
                </c:pt>
                <c:pt idx="5706">
                  <c:v>71.489000000000004</c:v>
                </c:pt>
                <c:pt idx="5707">
                  <c:v>71.501000000000005</c:v>
                </c:pt>
                <c:pt idx="5708">
                  <c:v>71.509</c:v>
                </c:pt>
                <c:pt idx="5709">
                  <c:v>71.516000000000005</c:v>
                </c:pt>
                <c:pt idx="5710">
                  <c:v>71.528000000000006</c:v>
                </c:pt>
                <c:pt idx="5711">
                  <c:v>71.546999999999997</c:v>
                </c:pt>
                <c:pt idx="5712">
                  <c:v>71.569999999999993</c:v>
                </c:pt>
                <c:pt idx="5713">
                  <c:v>71.594999999999999</c:v>
                </c:pt>
                <c:pt idx="5714">
                  <c:v>71.62</c:v>
                </c:pt>
                <c:pt idx="5715">
                  <c:v>71.647999999999996</c:v>
                </c:pt>
                <c:pt idx="5716">
                  <c:v>71.680999999999997</c:v>
                </c:pt>
                <c:pt idx="5717">
                  <c:v>71.733000000000004</c:v>
                </c:pt>
                <c:pt idx="5718">
                  <c:v>71.783000000000001</c:v>
                </c:pt>
                <c:pt idx="5719">
                  <c:v>71.816000000000003</c:v>
                </c:pt>
                <c:pt idx="5720">
                  <c:v>71.849000000000004</c:v>
                </c:pt>
                <c:pt idx="5721">
                  <c:v>71.894000000000005</c:v>
                </c:pt>
                <c:pt idx="5722">
                  <c:v>71.938999999999993</c:v>
                </c:pt>
                <c:pt idx="5723">
                  <c:v>71.980999999999995</c:v>
                </c:pt>
                <c:pt idx="5724">
                  <c:v>72.015000000000001</c:v>
                </c:pt>
                <c:pt idx="5725">
                  <c:v>72.039000000000001</c:v>
                </c:pt>
                <c:pt idx="5726">
                  <c:v>72.054000000000002</c:v>
                </c:pt>
                <c:pt idx="5727">
                  <c:v>72.069999999999993</c:v>
                </c:pt>
                <c:pt idx="5728">
                  <c:v>72.082999999999998</c:v>
                </c:pt>
                <c:pt idx="5729">
                  <c:v>72.093999999999994</c:v>
                </c:pt>
                <c:pt idx="5730">
                  <c:v>72.106999999999999</c:v>
                </c:pt>
                <c:pt idx="5731">
                  <c:v>72.122</c:v>
                </c:pt>
                <c:pt idx="5732">
                  <c:v>72.135999999999996</c:v>
                </c:pt>
                <c:pt idx="5733">
                  <c:v>72.150999999999996</c:v>
                </c:pt>
                <c:pt idx="5734">
                  <c:v>72.167000000000002</c:v>
                </c:pt>
                <c:pt idx="5735">
                  <c:v>72.183999999999997</c:v>
                </c:pt>
                <c:pt idx="5736">
                  <c:v>72.198999999999998</c:v>
                </c:pt>
                <c:pt idx="5737">
                  <c:v>72.215999999999994</c:v>
                </c:pt>
                <c:pt idx="5738">
                  <c:v>72.234999999999999</c:v>
                </c:pt>
                <c:pt idx="5739">
                  <c:v>72.251000000000005</c:v>
                </c:pt>
                <c:pt idx="5740">
                  <c:v>72.272999999999996</c:v>
                </c:pt>
                <c:pt idx="5741">
                  <c:v>72.305999999999997</c:v>
                </c:pt>
                <c:pt idx="5742">
                  <c:v>72.344999999999999</c:v>
                </c:pt>
                <c:pt idx="5743">
                  <c:v>72.39</c:v>
                </c:pt>
                <c:pt idx="5744">
                  <c:v>72.44</c:v>
                </c:pt>
                <c:pt idx="5745">
                  <c:v>72.495000000000005</c:v>
                </c:pt>
                <c:pt idx="5746">
                  <c:v>72.557000000000002</c:v>
                </c:pt>
                <c:pt idx="5747">
                  <c:v>72.616</c:v>
                </c:pt>
                <c:pt idx="5748">
                  <c:v>72.679000000000002</c:v>
                </c:pt>
                <c:pt idx="5749">
                  <c:v>72.734999999999999</c:v>
                </c:pt>
                <c:pt idx="5750">
                  <c:v>72.787000000000006</c:v>
                </c:pt>
                <c:pt idx="5751">
                  <c:v>72.846999999999994</c:v>
                </c:pt>
                <c:pt idx="5752">
                  <c:v>72.899000000000001</c:v>
                </c:pt>
                <c:pt idx="5753">
                  <c:v>72.942999999999998</c:v>
                </c:pt>
                <c:pt idx="5754">
                  <c:v>72.995000000000005</c:v>
                </c:pt>
                <c:pt idx="5755">
                  <c:v>73.055000000000007</c:v>
                </c:pt>
                <c:pt idx="5756">
                  <c:v>73.113</c:v>
                </c:pt>
                <c:pt idx="5757">
                  <c:v>73.186999999999998</c:v>
                </c:pt>
                <c:pt idx="5758">
                  <c:v>73.27</c:v>
                </c:pt>
                <c:pt idx="5759">
                  <c:v>73.349999999999994</c:v>
                </c:pt>
                <c:pt idx="5760">
                  <c:v>73.427000000000007</c:v>
                </c:pt>
                <c:pt idx="5761">
                  <c:v>73.518000000000001</c:v>
                </c:pt>
                <c:pt idx="5762">
                  <c:v>73.605000000000004</c:v>
                </c:pt>
                <c:pt idx="5763">
                  <c:v>73.683999999999997</c:v>
                </c:pt>
                <c:pt idx="5764">
                  <c:v>73.762</c:v>
                </c:pt>
                <c:pt idx="5765">
                  <c:v>73.846000000000004</c:v>
                </c:pt>
                <c:pt idx="5766">
                  <c:v>73.921000000000006</c:v>
                </c:pt>
                <c:pt idx="5767">
                  <c:v>73.991</c:v>
                </c:pt>
                <c:pt idx="5768">
                  <c:v>74.051000000000002</c:v>
                </c:pt>
                <c:pt idx="5769">
                  <c:v>74.093000000000004</c:v>
                </c:pt>
                <c:pt idx="5770">
                  <c:v>74.12</c:v>
                </c:pt>
                <c:pt idx="5771">
                  <c:v>74.143000000000001</c:v>
                </c:pt>
                <c:pt idx="5772">
                  <c:v>74.171000000000006</c:v>
                </c:pt>
                <c:pt idx="5773">
                  <c:v>74.206000000000003</c:v>
                </c:pt>
                <c:pt idx="5774">
                  <c:v>74.242000000000004</c:v>
                </c:pt>
                <c:pt idx="5775">
                  <c:v>74.271000000000001</c:v>
                </c:pt>
                <c:pt idx="5776">
                  <c:v>74.301000000000002</c:v>
                </c:pt>
                <c:pt idx="5777">
                  <c:v>74.346000000000004</c:v>
                </c:pt>
                <c:pt idx="5778">
                  <c:v>74.393000000000001</c:v>
                </c:pt>
                <c:pt idx="5779">
                  <c:v>74.444999999999993</c:v>
                </c:pt>
                <c:pt idx="5780">
                  <c:v>74.509</c:v>
                </c:pt>
                <c:pt idx="5781">
                  <c:v>74.585999999999999</c:v>
                </c:pt>
                <c:pt idx="5782">
                  <c:v>74.668999999999997</c:v>
                </c:pt>
                <c:pt idx="5783">
                  <c:v>74.748000000000005</c:v>
                </c:pt>
                <c:pt idx="5784">
                  <c:v>74.834000000000003</c:v>
                </c:pt>
                <c:pt idx="5785">
                  <c:v>74.921999999999997</c:v>
                </c:pt>
                <c:pt idx="5786">
                  <c:v>75.006</c:v>
                </c:pt>
                <c:pt idx="5787">
                  <c:v>75.087000000000003</c:v>
                </c:pt>
                <c:pt idx="5788">
                  <c:v>75.171000000000006</c:v>
                </c:pt>
                <c:pt idx="5789">
                  <c:v>75.254999999999995</c:v>
                </c:pt>
                <c:pt idx="5790">
                  <c:v>75.319000000000003</c:v>
                </c:pt>
                <c:pt idx="5791">
                  <c:v>75.381</c:v>
                </c:pt>
                <c:pt idx="5792">
                  <c:v>75.457999999999998</c:v>
                </c:pt>
                <c:pt idx="5793">
                  <c:v>75.528999999999996</c:v>
                </c:pt>
                <c:pt idx="5794">
                  <c:v>75.605000000000004</c:v>
                </c:pt>
                <c:pt idx="5795">
                  <c:v>75.677999999999997</c:v>
                </c:pt>
                <c:pt idx="5796">
                  <c:v>75.748000000000005</c:v>
                </c:pt>
                <c:pt idx="5797">
                  <c:v>75.846000000000004</c:v>
                </c:pt>
                <c:pt idx="5798">
                  <c:v>75.944000000000003</c:v>
                </c:pt>
                <c:pt idx="5799">
                  <c:v>76.034000000000006</c:v>
                </c:pt>
                <c:pt idx="5800">
                  <c:v>76.132999999999996</c:v>
                </c:pt>
                <c:pt idx="5801">
                  <c:v>76.244</c:v>
                </c:pt>
                <c:pt idx="5802">
                  <c:v>76.355000000000004</c:v>
                </c:pt>
                <c:pt idx="5803">
                  <c:v>76.457999999999998</c:v>
                </c:pt>
                <c:pt idx="5804">
                  <c:v>76.58</c:v>
                </c:pt>
                <c:pt idx="5805">
                  <c:v>76.697000000000003</c:v>
                </c:pt>
                <c:pt idx="5806">
                  <c:v>76.816999999999993</c:v>
                </c:pt>
                <c:pt idx="5807">
                  <c:v>76.936999999999998</c:v>
                </c:pt>
                <c:pt idx="5808">
                  <c:v>77.052000000000007</c:v>
                </c:pt>
                <c:pt idx="5809">
                  <c:v>77.174000000000007</c:v>
                </c:pt>
                <c:pt idx="5810">
                  <c:v>77.293000000000006</c:v>
                </c:pt>
                <c:pt idx="5811">
                  <c:v>77.424000000000007</c:v>
                </c:pt>
                <c:pt idx="5812">
                  <c:v>77.540999999999997</c:v>
                </c:pt>
                <c:pt idx="5813">
                  <c:v>77.655000000000001</c:v>
                </c:pt>
                <c:pt idx="5814">
                  <c:v>77.766999999999996</c:v>
                </c:pt>
                <c:pt idx="5815">
                  <c:v>77.864000000000004</c:v>
                </c:pt>
                <c:pt idx="5816">
                  <c:v>77.959999999999994</c:v>
                </c:pt>
                <c:pt idx="5817">
                  <c:v>78.045000000000002</c:v>
                </c:pt>
                <c:pt idx="5818">
                  <c:v>78.114999999999995</c:v>
                </c:pt>
                <c:pt idx="5819">
                  <c:v>78.171000000000006</c:v>
                </c:pt>
                <c:pt idx="5820">
                  <c:v>78.222999999999999</c:v>
                </c:pt>
                <c:pt idx="5821">
                  <c:v>78.278999999999996</c:v>
                </c:pt>
                <c:pt idx="5822">
                  <c:v>78.335999999999999</c:v>
                </c:pt>
                <c:pt idx="5823">
                  <c:v>78.388000000000005</c:v>
                </c:pt>
                <c:pt idx="5824">
                  <c:v>78.436000000000007</c:v>
                </c:pt>
                <c:pt idx="5825">
                  <c:v>78.488</c:v>
                </c:pt>
                <c:pt idx="5826">
                  <c:v>78.537000000000006</c:v>
                </c:pt>
                <c:pt idx="5827">
                  <c:v>78.590999999999994</c:v>
                </c:pt>
                <c:pt idx="5828">
                  <c:v>78.647999999999996</c:v>
                </c:pt>
                <c:pt idx="5829">
                  <c:v>78.703999999999994</c:v>
                </c:pt>
                <c:pt idx="5830">
                  <c:v>78.762</c:v>
                </c:pt>
                <c:pt idx="5831">
                  <c:v>78.819000000000003</c:v>
                </c:pt>
                <c:pt idx="5832">
                  <c:v>78.882000000000005</c:v>
                </c:pt>
                <c:pt idx="5833">
                  <c:v>78.947999999999993</c:v>
                </c:pt>
                <c:pt idx="5834">
                  <c:v>79.009</c:v>
                </c:pt>
                <c:pt idx="5835">
                  <c:v>79.08</c:v>
                </c:pt>
                <c:pt idx="5836">
                  <c:v>79.162000000000006</c:v>
                </c:pt>
                <c:pt idx="5837">
                  <c:v>79.245000000000005</c:v>
                </c:pt>
                <c:pt idx="5838">
                  <c:v>79.316000000000003</c:v>
                </c:pt>
                <c:pt idx="5839">
                  <c:v>79.385999999999996</c:v>
                </c:pt>
                <c:pt idx="5840">
                  <c:v>79.465999999999994</c:v>
                </c:pt>
                <c:pt idx="5841">
                  <c:v>79.542000000000002</c:v>
                </c:pt>
                <c:pt idx="5842">
                  <c:v>79.606999999999999</c:v>
                </c:pt>
                <c:pt idx="5843">
                  <c:v>79.67</c:v>
                </c:pt>
                <c:pt idx="5844">
                  <c:v>79.724000000000004</c:v>
                </c:pt>
                <c:pt idx="5845">
                  <c:v>79.772999999999996</c:v>
                </c:pt>
                <c:pt idx="5846">
                  <c:v>79.816999999999993</c:v>
                </c:pt>
                <c:pt idx="5847">
                  <c:v>79.849999999999994</c:v>
                </c:pt>
                <c:pt idx="5848">
                  <c:v>79.881</c:v>
                </c:pt>
                <c:pt idx="5849">
                  <c:v>79.906999999999996</c:v>
                </c:pt>
                <c:pt idx="5850">
                  <c:v>79.92</c:v>
                </c:pt>
                <c:pt idx="5851">
                  <c:v>79.935000000000002</c:v>
                </c:pt>
                <c:pt idx="5852">
                  <c:v>79.944000000000003</c:v>
                </c:pt>
                <c:pt idx="5853">
                  <c:v>79.941000000000003</c:v>
                </c:pt>
                <c:pt idx="5854">
                  <c:v>79.933999999999997</c:v>
                </c:pt>
                <c:pt idx="5855">
                  <c:v>79.930999999999997</c:v>
                </c:pt>
                <c:pt idx="5856">
                  <c:v>79.927000000000007</c:v>
                </c:pt>
                <c:pt idx="5857">
                  <c:v>79.914000000000001</c:v>
                </c:pt>
                <c:pt idx="5858">
                  <c:v>79.900000000000006</c:v>
                </c:pt>
                <c:pt idx="5859">
                  <c:v>79.893000000000001</c:v>
                </c:pt>
                <c:pt idx="5860">
                  <c:v>79.884</c:v>
                </c:pt>
                <c:pt idx="5861">
                  <c:v>79.876000000000005</c:v>
                </c:pt>
                <c:pt idx="5862">
                  <c:v>79.873999999999995</c:v>
                </c:pt>
                <c:pt idx="5863">
                  <c:v>79.873000000000005</c:v>
                </c:pt>
                <c:pt idx="5864">
                  <c:v>79.881</c:v>
                </c:pt>
                <c:pt idx="5865">
                  <c:v>79.900000000000006</c:v>
                </c:pt>
                <c:pt idx="5866">
                  <c:v>79.918999999999997</c:v>
                </c:pt>
                <c:pt idx="5867">
                  <c:v>79.94</c:v>
                </c:pt>
                <c:pt idx="5868">
                  <c:v>79.963999999999999</c:v>
                </c:pt>
                <c:pt idx="5869">
                  <c:v>79.988</c:v>
                </c:pt>
                <c:pt idx="5870">
                  <c:v>80.018000000000001</c:v>
                </c:pt>
                <c:pt idx="5871">
                  <c:v>80.058000000000007</c:v>
                </c:pt>
                <c:pt idx="5872">
                  <c:v>80.096000000000004</c:v>
                </c:pt>
                <c:pt idx="5873">
                  <c:v>80.132000000000005</c:v>
                </c:pt>
                <c:pt idx="5874">
                  <c:v>80.168999999999997</c:v>
                </c:pt>
                <c:pt idx="5875">
                  <c:v>80.203999999999994</c:v>
                </c:pt>
                <c:pt idx="5876">
                  <c:v>80.233999999999995</c:v>
                </c:pt>
                <c:pt idx="5877">
                  <c:v>80.260999999999996</c:v>
                </c:pt>
                <c:pt idx="5878">
                  <c:v>80.283000000000001</c:v>
                </c:pt>
                <c:pt idx="5879">
                  <c:v>80.3</c:v>
                </c:pt>
                <c:pt idx="5880">
                  <c:v>80.316000000000003</c:v>
                </c:pt>
                <c:pt idx="5881">
                  <c:v>80.331000000000003</c:v>
                </c:pt>
                <c:pt idx="5882">
                  <c:v>80.344999999999999</c:v>
                </c:pt>
                <c:pt idx="5883">
                  <c:v>80.356999999999999</c:v>
                </c:pt>
                <c:pt idx="5884">
                  <c:v>80.373000000000005</c:v>
                </c:pt>
                <c:pt idx="5885">
                  <c:v>80.388000000000005</c:v>
                </c:pt>
                <c:pt idx="5886">
                  <c:v>80.402000000000001</c:v>
                </c:pt>
                <c:pt idx="5887">
                  <c:v>80.412000000000006</c:v>
                </c:pt>
                <c:pt idx="5888">
                  <c:v>80.42</c:v>
                </c:pt>
                <c:pt idx="5889">
                  <c:v>80.426000000000002</c:v>
                </c:pt>
                <c:pt idx="5890">
                  <c:v>80.430000000000007</c:v>
                </c:pt>
                <c:pt idx="5891">
                  <c:v>80.427000000000007</c:v>
                </c:pt>
                <c:pt idx="5892">
                  <c:v>80.421000000000006</c:v>
                </c:pt>
                <c:pt idx="5893">
                  <c:v>80.414000000000001</c:v>
                </c:pt>
                <c:pt idx="5894">
                  <c:v>80.403999999999996</c:v>
                </c:pt>
                <c:pt idx="5895">
                  <c:v>80.391999999999996</c:v>
                </c:pt>
                <c:pt idx="5896">
                  <c:v>80.382999999999996</c:v>
                </c:pt>
                <c:pt idx="5897">
                  <c:v>80.37</c:v>
                </c:pt>
                <c:pt idx="5898">
                  <c:v>80.356999999999999</c:v>
                </c:pt>
                <c:pt idx="5899">
                  <c:v>80.340999999999994</c:v>
                </c:pt>
                <c:pt idx="5900">
                  <c:v>80.322000000000003</c:v>
                </c:pt>
                <c:pt idx="5901">
                  <c:v>80.305999999999997</c:v>
                </c:pt>
                <c:pt idx="5902">
                  <c:v>80.290999999999997</c:v>
                </c:pt>
                <c:pt idx="5903">
                  <c:v>80.278000000000006</c:v>
                </c:pt>
                <c:pt idx="5904">
                  <c:v>80.269000000000005</c:v>
                </c:pt>
                <c:pt idx="5905">
                  <c:v>80.262</c:v>
                </c:pt>
                <c:pt idx="5906">
                  <c:v>80.254000000000005</c:v>
                </c:pt>
                <c:pt idx="5907">
                  <c:v>80.251000000000005</c:v>
                </c:pt>
                <c:pt idx="5908">
                  <c:v>80.242000000000004</c:v>
                </c:pt>
                <c:pt idx="5909">
                  <c:v>80.233000000000004</c:v>
                </c:pt>
                <c:pt idx="5910">
                  <c:v>80.224999999999994</c:v>
                </c:pt>
                <c:pt idx="5911">
                  <c:v>80.218000000000004</c:v>
                </c:pt>
                <c:pt idx="5912">
                  <c:v>80.212000000000003</c:v>
                </c:pt>
                <c:pt idx="5913">
                  <c:v>80.206000000000003</c:v>
                </c:pt>
                <c:pt idx="5914">
                  <c:v>80.2</c:v>
                </c:pt>
                <c:pt idx="5915">
                  <c:v>80.197999999999993</c:v>
                </c:pt>
                <c:pt idx="5916">
                  <c:v>80.19</c:v>
                </c:pt>
                <c:pt idx="5917">
                  <c:v>80.183999999999997</c:v>
                </c:pt>
                <c:pt idx="5918">
                  <c:v>80.180999999999997</c:v>
                </c:pt>
                <c:pt idx="5919">
                  <c:v>80.179000000000002</c:v>
                </c:pt>
                <c:pt idx="5920">
                  <c:v>80.174999999999997</c:v>
                </c:pt>
                <c:pt idx="5921">
                  <c:v>80.168000000000006</c:v>
                </c:pt>
                <c:pt idx="5922">
                  <c:v>80.165000000000006</c:v>
                </c:pt>
                <c:pt idx="5923">
                  <c:v>80.161000000000001</c:v>
                </c:pt>
                <c:pt idx="5924">
                  <c:v>80.158000000000001</c:v>
                </c:pt>
                <c:pt idx="5925">
                  <c:v>80.153000000000006</c:v>
                </c:pt>
                <c:pt idx="5926">
                  <c:v>80.150000000000006</c:v>
                </c:pt>
                <c:pt idx="5927">
                  <c:v>80.150000000000006</c:v>
                </c:pt>
                <c:pt idx="5928">
                  <c:v>80.150000000000006</c:v>
                </c:pt>
                <c:pt idx="5929">
                  <c:v>80.152000000000001</c:v>
                </c:pt>
                <c:pt idx="5930">
                  <c:v>80.153000000000006</c:v>
                </c:pt>
                <c:pt idx="5931">
                  <c:v>80.156000000000006</c:v>
                </c:pt>
                <c:pt idx="5932">
                  <c:v>80.162999999999997</c:v>
                </c:pt>
                <c:pt idx="5933">
                  <c:v>80.167000000000002</c:v>
                </c:pt>
                <c:pt idx="5934">
                  <c:v>80.168999999999997</c:v>
                </c:pt>
                <c:pt idx="5935">
                  <c:v>80.174999999999997</c:v>
                </c:pt>
                <c:pt idx="5936">
                  <c:v>80.183999999999997</c:v>
                </c:pt>
                <c:pt idx="5937">
                  <c:v>80.191999999999993</c:v>
                </c:pt>
                <c:pt idx="5938">
                  <c:v>80.195999999999998</c:v>
                </c:pt>
                <c:pt idx="5939">
                  <c:v>80.198999999999998</c:v>
                </c:pt>
                <c:pt idx="5940">
                  <c:v>80.203999999999994</c:v>
                </c:pt>
                <c:pt idx="5941">
                  <c:v>80.207999999999998</c:v>
                </c:pt>
                <c:pt idx="5942">
                  <c:v>80.207999999999998</c:v>
                </c:pt>
                <c:pt idx="5943">
                  <c:v>80.207999999999998</c:v>
                </c:pt>
                <c:pt idx="5944">
                  <c:v>80.209999999999994</c:v>
                </c:pt>
                <c:pt idx="5945">
                  <c:v>80.215000000000003</c:v>
                </c:pt>
                <c:pt idx="5946">
                  <c:v>80.22</c:v>
                </c:pt>
                <c:pt idx="5947">
                  <c:v>80.221999999999994</c:v>
                </c:pt>
                <c:pt idx="5948">
                  <c:v>80.224999999999994</c:v>
                </c:pt>
                <c:pt idx="5949">
                  <c:v>80.227999999999994</c:v>
                </c:pt>
                <c:pt idx="5950">
                  <c:v>80.233999999999995</c:v>
                </c:pt>
                <c:pt idx="5951">
                  <c:v>80.234999999999999</c:v>
                </c:pt>
                <c:pt idx="5952">
                  <c:v>80.233999999999995</c:v>
                </c:pt>
                <c:pt idx="5953">
                  <c:v>80.236999999999995</c:v>
                </c:pt>
                <c:pt idx="5954">
                  <c:v>80.236999999999995</c:v>
                </c:pt>
                <c:pt idx="5955">
                  <c:v>80.239000000000004</c:v>
                </c:pt>
                <c:pt idx="5956">
                  <c:v>80.239999999999995</c:v>
                </c:pt>
                <c:pt idx="5957">
                  <c:v>80.248999999999995</c:v>
                </c:pt>
                <c:pt idx="5958">
                  <c:v>80.257999999999996</c:v>
                </c:pt>
                <c:pt idx="5959">
                  <c:v>80.260000000000005</c:v>
                </c:pt>
                <c:pt idx="5960">
                  <c:v>80.272999999999996</c:v>
                </c:pt>
                <c:pt idx="5961">
                  <c:v>80.286000000000001</c:v>
                </c:pt>
                <c:pt idx="5962">
                  <c:v>80.305000000000007</c:v>
                </c:pt>
                <c:pt idx="5963">
                  <c:v>80.320999999999998</c:v>
                </c:pt>
                <c:pt idx="5964">
                  <c:v>80.332999999999998</c:v>
                </c:pt>
                <c:pt idx="5965">
                  <c:v>80.349000000000004</c:v>
                </c:pt>
                <c:pt idx="5966">
                  <c:v>80.367000000000004</c:v>
                </c:pt>
                <c:pt idx="5967">
                  <c:v>80.382000000000005</c:v>
                </c:pt>
                <c:pt idx="5968">
                  <c:v>80.403000000000006</c:v>
                </c:pt>
                <c:pt idx="5969">
                  <c:v>80.432000000000002</c:v>
                </c:pt>
                <c:pt idx="5970">
                  <c:v>80.457999999999998</c:v>
                </c:pt>
                <c:pt idx="5971">
                  <c:v>80.48</c:v>
                </c:pt>
                <c:pt idx="5972">
                  <c:v>80.503</c:v>
                </c:pt>
                <c:pt idx="5973">
                  <c:v>80.533000000000001</c:v>
                </c:pt>
                <c:pt idx="5974">
                  <c:v>80.566000000000003</c:v>
                </c:pt>
                <c:pt idx="5975">
                  <c:v>80.603999999999999</c:v>
                </c:pt>
                <c:pt idx="5976">
                  <c:v>80.644000000000005</c:v>
                </c:pt>
                <c:pt idx="5977">
                  <c:v>80.680999999999997</c:v>
                </c:pt>
                <c:pt idx="5978">
                  <c:v>80.712000000000003</c:v>
                </c:pt>
                <c:pt idx="5979">
                  <c:v>80.745000000000005</c:v>
                </c:pt>
                <c:pt idx="5980">
                  <c:v>80.781000000000006</c:v>
                </c:pt>
                <c:pt idx="5981">
                  <c:v>80.813999999999993</c:v>
                </c:pt>
                <c:pt idx="5982">
                  <c:v>80.846000000000004</c:v>
                </c:pt>
                <c:pt idx="5983">
                  <c:v>80.873999999999995</c:v>
                </c:pt>
                <c:pt idx="5984">
                  <c:v>80.903999999999996</c:v>
                </c:pt>
                <c:pt idx="5985">
                  <c:v>80.932000000000002</c:v>
                </c:pt>
                <c:pt idx="5986">
                  <c:v>80.953000000000003</c:v>
                </c:pt>
                <c:pt idx="5987">
                  <c:v>80.965000000000003</c:v>
                </c:pt>
                <c:pt idx="5988">
                  <c:v>80.974000000000004</c:v>
                </c:pt>
                <c:pt idx="5989">
                  <c:v>80.983000000000004</c:v>
                </c:pt>
                <c:pt idx="5990">
                  <c:v>80.981999999999999</c:v>
                </c:pt>
                <c:pt idx="5991">
                  <c:v>80.972999999999999</c:v>
                </c:pt>
                <c:pt idx="5992">
                  <c:v>80.959000000000003</c:v>
                </c:pt>
                <c:pt idx="5993">
                  <c:v>80.94</c:v>
                </c:pt>
                <c:pt idx="5994">
                  <c:v>80.912000000000006</c:v>
                </c:pt>
                <c:pt idx="5995">
                  <c:v>80.876000000000005</c:v>
                </c:pt>
                <c:pt idx="5996">
                  <c:v>80.834999999999994</c:v>
                </c:pt>
                <c:pt idx="5997">
                  <c:v>80.790000000000006</c:v>
                </c:pt>
                <c:pt idx="5998">
                  <c:v>80.741</c:v>
                </c:pt>
                <c:pt idx="5999">
                  <c:v>80.688999999999993</c:v>
                </c:pt>
                <c:pt idx="6000">
                  <c:v>80.637</c:v>
                </c:pt>
                <c:pt idx="6001">
                  <c:v>80.575000000000003</c:v>
                </c:pt>
                <c:pt idx="6002">
                  <c:v>80.516999999999996</c:v>
                </c:pt>
                <c:pt idx="6003">
                  <c:v>80.457999999999998</c:v>
                </c:pt>
                <c:pt idx="6004">
                  <c:v>80.399000000000001</c:v>
                </c:pt>
                <c:pt idx="6005">
                  <c:v>80.341999999999999</c:v>
                </c:pt>
                <c:pt idx="6006">
                  <c:v>80.287999999999997</c:v>
                </c:pt>
                <c:pt idx="6007">
                  <c:v>80.231999999999999</c:v>
                </c:pt>
                <c:pt idx="6008">
                  <c:v>80.183000000000007</c:v>
                </c:pt>
                <c:pt idx="6009">
                  <c:v>80.138000000000005</c:v>
                </c:pt>
                <c:pt idx="6010">
                  <c:v>80.096000000000004</c:v>
                </c:pt>
                <c:pt idx="6011">
                  <c:v>80.058999999999997</c:v>
                </c:pt>
                <c:pt idx="6012">
                  <c:v>80.024000000000001</c:v>
                </c:pt>
                <c:pt idx="6013">
                  <c:v>79.989000000000004</c:v>
                </c:pt>
                <c:pt idx="6014">
                  <c:v>79.956000000000003</c:v>
                </c:pt>
                <c:pt idx="6015">
                  <c:v>79.924000000000007</c:v>
                </c:pt>
                <c:pt idx="6016">
                  <c:v>79.887</c:v>
                </c:pt>
                <c:pt idx="6017">
                  <c:v>79.846000000000004</c:v>
                </c:pt>
                <c:pt idx="6018">
                  <c:v>79.802000000000007</c:v>
                </c:pt>
                <c:pt idx="6019">
                  <c:v>79.757000000000005</c:v>
                </c:pt>
                <c:pt idx="6020">
                  <c:v>79.715000000000003</c:v>
                </c:pt>
                <c:pt idx="6021">
                  <c:v>79.671999999999997</c:v>
                </c:pt>
                <c:pt idx="6022">
                  <c:v>79.632000000000005</c:v>
                </c:pt>
                <c:pt idx="6023">
                  <c:v>79.596000000000004</c:v>
                </c:pt>
                <c:pt idx="6024">
                  <c:v>79.563999999999993</c:v>
                </c:pt>
                <c:pt idx="6025">
                  <c:v>79.540999999999997</c:v>
                </c:pt>
                <c:pt idx="6026">
                  <c:v>79.522000000000006</c:v>
                </c:pt>
                <c:pt idx="6027">
                  <c:v>79.506</c:v>
                </c:pt>
                <c:pt idx="6028">
                  <c:v>79.497</c:v>
                </c:pt>
                <c:pt idx="6029">
                  <c:v>79.492000000000004</c:v>
                </c:pt>
                <c:pt idx="6030">
                  <c:v>79.491</c:v>
                </c:pt>
                <c:pt idx="6031">
                  <c:v>79.483999999999995</c:v>
                </c:pt>
                <c:pt idx="6032">
                  <c:v>79.477999999999994</c:v>
                </c:pt>
                <c:pt idx="6033">
                  <c:v>79.474000000000004</c:v>
                </c:pt>
                <c:pt idx="6034">
                  <c:v>79.472999999999999</c:v>
                </c:pt>
                <c:pt idx="6035">
                  <c:v>79.477000000000004</c:v>
                </c:pt>
                <c:pt idx="6036">
                  <c:v>79.494</c:v>
                </c:pt>
                <c:pt idx="6037">
                  <c:v>79.516000000000005</c:v>
                </c:pt>
                <c:pt idx="6038">
                  <c:v>79.537000000000006</c:v>
                </c:pt>
                <c:pt idx="6039">
                  <c:v>79.549000000000007</c:v>
                </c:pt>
                <c:pt idx="6040">
                  <c:v>79.557000000000002</c:v>
                </c:pt>
                <c:pt idx="6041">
                  <c:v>79.564999999999998</c:v>
                </c:pt>
                <c:pt idx="6042">
                  <c:v>79.573999999999998</c:v>
                </c:pt>
                <c:pt idx="6043">
                  <c:v>79.578999999999994</c:v>
                </c:pt>
                <c:pt idx="6044">
                  <c:v>79.58</c:v>
                </c:pt>
                <c:pt idx="6045">
                  <c:v>79.581999999999994</c:v>
                </c:pt>
                <c:pt idx="6046">
                  <c:v>79.581000000000003</c:v>
                </c:pt>
                <c:pt idx="6047">
                  <c:v>79.578999999999994</c:v>
                </c:pt>
                <c:pt idx="6048">
                  <c:v>79.573999999999998</c:v>
                </c:pt>
                <c:pt idx="6049">
                  <c:v>79.561000000000007</c:v>
                </c:pt>
                <c:pt idx="6050">
                  <c:v>79.549000000000007</c:v>
                </c:pt>
                <c:pt idx="6051">
                  <c:v>79.537999999999997</c:v>
                </c:pt>
                <c:pt idx="6052">
                  <c:v>79.525999999999996</c:v>
                </c:pt>
                <c:pt idx="6053">
                  <c:v>79.515000000000001</c:v>
                </c:pt>
                <c:pt idx="6054">
                  <c:v>79.504999999999995</c:v>
                </c:pt>
                <c:pt idx="6055">
                  <c:v>79.495999999999995</c:v>
                </c:pt>
                <c:pt idx="6056">
                  <c:v>79.486999999999995</c:v>
                </c:pt>
                <c:pt idx="6057">
                  <c:v>79.483000000000004</c:v>
                </c:pt>
                <c:pt idx="6058">
                  <c:v>79.48</c:v>
                </c:pt>
                <c:pt idx="6059">
                  <c:v>79.481999999999999</c:v>
                </c:pt>
                <c:pt idx="6060">
                  <c:v>79.477999999999994</c:v>
                </c:pt>
                <c:pt idx="6061">
                  <c:v>79.478999999999999</c:v>
                </c:pt>
                <c:pt idx="6062">
                  <c:v>79.474000000000004</c:v>
                </c:pt>
                <c:pt idx="6063">
                  <c:v>79.465999999999994</c:v>
                </c:pt>
                <c:pt idx="6064">
                  <c:v>79.454999999999998</c:v>
                </c:pt>
                <c:pt idx="6065">
                  <c:v>79.441999999999993</c:v>
                </c:pt>
                <c:pt idx="6066">
                  <c:v>79.433999999999997</c:v>
                </c:pt>
                <c:pt idx="6067">
                  <c:v>79.427000000000007</c:v>
                </c:pt>
                <c:pt idx="6068">
                  <c:v>79.418000000000006</c:v>
                </c:pt>
                <c:pt idx="6069">
                  <c:v>79.406999999999996</c:v>
                </c:pt>
                <c:pt idx="6070">
                  <c:v>79.394999999999996</c:v>
                </c:pt>
                <c:pt idx="6071">
                  <c:v>79.382999999999996</c:v>
                </c:pt>
                <c:pt idx="6072">
                  <c:v>79.358000000000004</c:v>
                </c:pt>
                <c:pt idx="6073">
                  <c:v>79.316000000000003</c:v>
                </c:pt>
                <c:pt idx="6074">
                  <c:v>79.283000000000001</c:v>
                </c:pt>
                <c:pt idx="6075">
                  <c:v>79.254999999999995</c:v>
                </c:pt>
                <c:pt idx="6076">
                  <c:v>79.212999999999994</c:v>
                </c:pt>
                <c:pt idx="6077">
                  <c:v>79.165999999999997</c:v>
                </c:pt>
                <c:pt idx="6078">
                  <c:v>79.120999999999995</c:v>
                </c:pt>
                <c:pt idx="6079">
                  <c:v>79.078000000000003</c:v>
                </c:pt>
                <c:pt idx="6080">
                  <c:v>79.037999999999997</c:v>
                </c:pt>
                <c:pt idx="6081">
                  <c:v>79.004000000000005</c:v>
                </c:pt>
                <c:pt idx="6082">
                  <c:v>78.977000000000004</c:v>
                </c:pt>
                <c:pt idx="6083">
                  <c:v>78.962999999999994</c:v>
                </c:pt>
                <c:pt idx="6084">
                  <c:v>78.957999999999998</c:v>
                </c:pt>
                <c:pt idx="6085">
                  <c:v>78.962000000000003</c:v>
                </c:pt>
                <c:pt idx="6086">
                  <c:v>78.974999999999994</c:v>
                </c:pt>
                <c:pt idx="6087">
                  <c:v>78.989000000000004</c:v>
                </c:pt>
                <c:pt idx="6088">
                  <c:v>79.004000000000005</c:v>
                </c:pt>
                <c:pt idx="6089">
                  <c:v>79.025000000000006</c:v>
                </c:pt>
                <c:pt idx="6090">
                  <c:v>79.052999999999997</c:v>
                </c:pt>
                <c:pt idx="6091">
                  <c:v>79.090999999999994</c:v>
                </c:pt>
                <c:pt idx="6092">
                  <c:v>79.126000000000005</c:v>
                </c:pt>
                <c:pt idx="6093">
                  <c:v>79.162999999999997</c:v>
                </c:pt>
                <c:pt idx="6094">
                  <c:v>79.218999999999994</c:v>
                </c:pt>
                <c:pt idx="6095">
                  <c:v>79.272999999999996</c:v>
                </c:pt>
                <c:pt idx="6096">
                  <c:v>79.331000000000003</c:v>
                </c:pt>
                <c:pt idx="6097">
                  <c:v>79.391999999999996</c:v>
                </c:pt>
                <c:pt idx="6098">
                  <c:v>79.454999999999998</c:v>
                </c:pt>
                <c:pt idx="6099">
                  <c:v>79.525000000000006</c:v>
                </c:pt>
                <c:pt idx="6100">
                  <c:v>79.597999999999999</c:v>
                </c:pt>
                <c:pt idx="6101">
                  <c:v>79.667000000000002</c:v>
                </c:pt>
                <c:pt idx="6102">
                  <c:v>79.733999999999995</c:v>
                </c:pt>
                <c:pt idx="6103">
                  <c:v>79.804000000000002</c:v>
                </c:pt>
                <c:pt idx="6104">
                  <c:v>79.875</c:v>
                </c:pt>
                <c:pt idx="6105">
                  <c:v>79.929000000000002</c:v>
                </c:pt>
                <c:pt idx="6106">
                  <c:v>79.977000000000004</c:v>
                </c:pt>
                <c:pt idx="6107">
                  <c:v>80.016000000000005</c:v>
                </c:pt>
                <c:pt idx="6108">
                  <c:v>80.043000000000006</c:v>
                </c:pt>
                <c:pt idx="6109">
                  <c:v>80.055999999999997</c:v>
                </c:pt>
                <c:pt idx="6110">
                  <c:v>80.058000000000007</c:v>
                </c:pt>
                <c:pt idx="6111">
                  <c:v>80.055000000000007</c:v>
                </c:pt>
                <c:pt idx="6112">
                  <c:v>80.046000000000006</c:v>
                </c:pt>
                <c:pt idx="6113">
                  <c:v>80.022999999999996</c:v>
                </c:pt>
                <c:pt idx="6114">
                  <c:v>79.995000000000005</c:v>
                </c:pt>
                <c:pt idx="6115">
                  <c:v>79.965999999999994</c:v>
                </c:pt>
                <c:pt idx="6116">
                  <c:v>79.929000000000002</c:v>
                </c:pt>
                <c:pt idx="6117">
                  <c:v>79.885999999999996</c:v>
                </c:pt>
                <c:pt idx="6118">
                  <c:v>79.852000000000004</c:v>
                </c:pt>
                <c:pt idx="6119">
                  <c:v>79.826999999999998</c:v>
                </c:pt>
                <c:pt idx="6120">
                  <c:v>79.796999999999997</c:v>
                </c:pt>
                <c:pt idx="6121">
                  <c:v>79.765000000000001</c:v>
                </c:pt>
                <c:pt idx="6122">
                  <c:v>79.734999999999999</c:v>
                </c:pt>
                <c:pt idx="6123">
                  <c:v>79.712999999999994</c:v>
                </c:pt>
                <c:pt idx="6124">
                  <c:v>79.69</c:v>
                </c:pt>
                <c:pt idx="6125">
                  <c:v>79.668000000000006</c:v>
                </c:pt>
                <c:pt idx="6126">
                  <c:v>79.643000000000001</c:v>
                </c:pt>
                <c:pt idx="6127">
                  <c:v>79.614999999999995</c:v>
                </c:pt>
                <c:pt idx="6128">
                  <c:v>79.591999999999999</c:v>
                </c:pt>
                <c:pt idx="6129">
                  <c:v>79.572999999999993</c:v>
                </c:pt>
                <c:pt idx="6130">
                  <c:v>79.563999999999993</c:v>
                </c:pt>
                <c:pt idx="6131">
                  <c:v>79.561999999999998</c:v>
                </c:pt>
                <c:pt idx="6132">
                  <c:v>79.563999999999993</c:v>
                </c:pt>
                <c:pt idx="6133">
                  <c:v>79.572999999999993</c:v>
                </c:pt>
                <c:pt idx="6134">
                  <c:v>79.593999999999994</c:v>
                </c:pt>
                <c:pt idx="6135">
                  <c:v>79.631</c:v>
                </c:pt>
                <c:pt idx="6136">
                  <c:v>79.671999999999997</c:v>
                </c:pt>
                <c:pt idx="6137">
                  <c:v>79.709000000000003</c:v>
                </c:pt>
                <c:pt idx="6138">
                  <c:v>79.753</c:v>
                </c:pt>
                <c:pt idx="6139">
                  <c:v>79.796999999999997</c:v>
                </c:pt>
                <c:pt idx="6140">
                  <c:v>79.840999999999994</c:v>
                </c:pt>
                <c:pt idx="6141">
                  <c:v>79.888000000000005</c:v>
                </c:pt>
                <c:pt idx="6142">
                  <c:v>79.924000000000007</c:v>
                </c:pt>
                <c:pt idx="6143">
                  <c:v>79.953000000000003</c:v>
                </c:pt>
                <c:pt idx="6144">
                  <c:v>79.980999999999995</c:v>
                </c:pt>
                <c:pt idx="6145">
                  <c:v>80.001999999999995</c:v>
                </c:pt>
                <c:pt idx="6146">
                  <c:v>80.018000000000001</c:v>
                </c:pt>
                <c:pt idx="6147">
                  <c:v>80.028999999999996</c:v>
                </c:pt>
                <c:pt idx="6148">
                  <c:v>80.033000000000001</c:v>
                </c:pt>
                <c:pt idx="6149">
                  <c:v>80.033000000000001</c:v>
                </c:pt>
                <c:pt idx="6150">
                  <c:v>80.025999999999996</c:v>
                </c:pt>
                <c:pt idx="6151">
                  <c:v>80.013000000000005</c:v>
                </c:pt>
                <c:pt idx="6152">
                  <c:v>79.992000000000004</c:v>
                </c:pt>
                <c:pt idx="6153">
                  <c:v>79.968000000000004</c:v>
                </c:pt>
                <c:pt idx="6154">
                  <c:v>79.938000000000002</c:v>
                </c:pt>
                <c:pt idx="6155">
                  <c:v>79.902000000000001</c:v>
                </c:pt>
                <c:pt idx="6156">
                  <c:v>79.858999999999995</c:v>
                </c:pt>
                <c:pt idx="6157">
                  <c:v>79.819000000000003</c:v>
                </c:pt>
                <c:pt idx="6158">
                  <c:v>79.787000000000006</c:v>
                </c:pt>
                <c:pt idx="6159">
                  <c:v>79.753</c:v>
                </c:pt>
                <c:pt idx="6160">
                  <c:v>79.706000000000003</c:v>
                </c:pt>
                <c:pt idx="6161">
                  <c:v>79.653000000000006</c:v>
                </c:pt>
                <c:pt idx="6162">
                  <c:v>79.608999999999995</c:v>
                </c:pt>
                <c:pt idx="6163">
                  <c:v>79.572000000000003</c:v>
                </c:pt>
                <c:pt idx="6164">
                  <c:v>79.542000000000002</c:v>
                </c:pt>
                <c:pt idx="6165">
                  <c:v>79.522000000000006</c:v>
                </c:pt>
                <c:pt idx="6166">
                  <c:v>79.504000000000005</c:v>
                </c:pt>
                <c:pt idx="6167">
                  <c:v>79.494</c:v>
                </c:pt>
                <c:pt idx="6168">
                  <c:v>79.492999999999995</c:v>
                </c:pt>
                <c:pt idx="6169">
                  <c:v>79.498999999999995</c:v>
                </c:pt>
                <c:pt idx="6170">
                  <c:v>79.510999999999996</c:v>
                </c:pt>
                <c:pt idx="6171">
                  <c:v>79.522000000000006</c:v>
                </c:pt>
                <c:pt idx="6172">
                  <c:v>79.540999999999997</c:v>
                </c:pt>
                <c:pt idx="6173">
                  <c:v>79.561999999999998</c:v>
                </c:pt>
                <c:pt idx="6174">
                  <c:v>79.587999999999994</c:v>
                </c:pt>
                <c:pt idx="6175">
                  <c:v>79.623999999999995</c:v>
                </c:pt>
                <c:pt idx="6176">
                  <c:v>79.674000000000007</c:v>
                </c:pt>
                <c:pt idx="6177">
                  <c:v>79.710999999999999</c:v>
                </c:pt>
                <c:pt idx="6178">
                  <c:v>79.727000000000004</c:v>
                </c:pt>
                <c:pt idx="6179">
                  <c:v>79.736000000000004</c:v>
                </c:pt>
                <c:pt idx="6180">
                  <c:v>79.75</c:v>
                </c:pt>
                <c:pt idx="6181">
                  <c:v>79.765000000000001</c:v>
                </c:pt>
                <c:pt idx="6182">
                  <c:v>79.772000000000006</c:v>
                </c:pt>
                <c:pt idx="6183">
                  <c:v>79.769000000000005</c:v>
                </c:pt>
                <c:pt idx="6184">
                  <c:v>79.763000000000005</c:v>
                </c:pt>
                <c:pt idx="6185">
                  <c:v>79.753</c:v>
                </c:pt>
                <c:pt idx="6186">
                  <c:v>79.742000000000004</c:v>
                </c:pt>
                <c:pt idx="6187">
                  <c:v>79.731999999999999</c:v>
                </c:pt>
                <c:pt idx="6188">
                  <c:v>79.718999999999994</c:v>
                </c:pt>
                <c:pt idx="6189">
                  <c:v>79.704999999999998</c:v>
                </c:pt>
                <c:pt idx="6190">
                  <c:v>79.692999999999998</c:v>
                </c:pt>
                <c:pt idx="6191">
                  <c:v>79.677999999999997</c:v>
                </c:pt>
                <c:pt idx="6192">
                  <c:v>79.667000000000002</c:v>
                </c:pt>
                <c:pt idx="6193">
                  <c:v>79.66</c:v>
                </c:pt>
                <c:pt idx="6194">
                  <c:v>79.652000000000001</c:v>
                </c:pt>
                <c:pt idx="6195">
                  <c:v>79.652000000000001</c:v>
                </c:pt>
                <c:pt idx="6196">
                  <c:v>79.655000000000001</c:v>
                </c:pt>
                <c:pt idx="6197">
                  <c:v>79.662999999999997</c:v>
                </c:pt>
                <c:pt idx="6198">
                  <c:v>79.679000000000002</c:v>
                </c:pt>
                <c:pt idx="6199">
                  <c:v>79.703999999999994</c:v>
                </c:pt>
                <c:pt idx="6200">
                  <c:v>79.727999999999994</c:v>
                </c:pt>
                <c:pt idx="6201">
                  <c:v>79.745999999999995</c:v>
                </c:pt>
                <c:pt idx="6202">
                  <c:v>79.756</c:v>
                </c:pt>
                <c:pt idx="6203">
                  <c:v>79.768000000000001</c:v>
                </c:pt>
                <c:pt idx="6204">
                  <c:v>79.786000000000001</c:v>
                </c:pt>
                <c:pt idx="6205">
                  <c:v>79.808999999999997</c:v>
                </c:pt>
                <c:pt idx="6206">
                  <c:v>79.834000000000003</c:v>
                </c:pt>
                <c:pt idx="6207">
                  <c:v>79.863</c:v>
                </c:pt>
                <c:pt idx="6208">
                  <c:v>79.885000000000005</c:v>
                </c:pt>
                <c:pt idx="6209">
                  <c:v>79.91</c:v>
                </c:pt>
                <c:pt idx="6210">
                  <c:v>79.941000000000003</c:v>
                </c:pt>
                <c:pt idx="6211">
                  <c:v>79.977999999999994</c:v>
                </c:pt>
                <c:pt idx="6212">
                  <c:v>80.007000000000005</c:v>
                </c:pt>
                <c:pt idx="6213">
                  <c:v>80.022999999999996</c:v>
                </c:pt>
                <c:pt idx="6214">
                  <c:v>80.036000000000001</c:v>
                </c:pt>
                <c:pt idx="6215">
                  <c:v>80.043999999999997</c:v>
                </c:pt>
                <c:pt idx="6216">
                  <c:v>80.054000000000002</c:v>
                </c:pt>
                <c:pt idx="6217">
                  <c:v>80.057000000000002</c:v>
                </c:pt>
                <c:pt idx="6218">
                  <c:v>80.058000000000007</c:v>
                </c:pt>
                <c:pt idx="6219">
                  <c:v>80.061000000000007</c:v>
                </c:pt>
                <c:pt idx="6220">
                  <c:v>80.067999999999998</c:v>
                </c:pt>
                <c:pt idx="6221">
                  <c:v>80.072000000000003</c:v>
                </c:pt>
                <c:pt idx="6222">
                  <c:v>80.075000000000003</c:v>
                </c:pt>
                <c:pt idx="6223">
                  <c:v>80.078999999999994</c:v>
                </c:pt>
                <c:pt idx="6224">
                  <c:v>80.08</c:v>
                </c:pt>
                <c:pt idx="6225">
                  <c:v>80.063000000000002</c:v>
                </c:pt>
                <c:pt idx="6226">
                  <c:v>80.045000000000002</c:v>
                </c:pt>
                <c:pt idx="6227">
                  <c:v>80.025000000000006</c:v>
                </c:pt>
                <c:pt idx="6228">
                  <c:v>79.997</c:v>
                </c:pt>
                <c:pt idx="6229">
                  <c:v>79.957999999999998</c:v>
                </c:pt>
                <c:pt idx="6230">
                  <c:v>79.930999999999997</c:v>
                </c:pt>
                <c:pt idx="6231">
                  <c:v>79.914000000000001</c:v>
                </c:pt>
                <c:pt idx="6232">
                  <c:v>79.897999999999996</c:v>
                </c:pt>
                <c:pt idx="6233">
                  <c:v>79.882999999999996</c:v>
                </c:pt>
                <c:pt idx="6234">
                  <c:v>79.864999999999995</c:v>
                </c:pt>
                <c:pt idx="6235">
                  <c:v>79.841999999999999</c:v>
                </c:pt>
                <c:pt idx="6236">
                  <c:v>79.819999999999993</c:v>
                </c:pt>
                <c:pt idx="6237">
                  <c:v>79.792000000000002</c:v>
                </c:pt>
                <c:pt idx="6238">
                  <c:v>79.762</c:v>
                </c:pt>
                <c:pt idx="6239">
                  <c:v>79.739999999999995</c:v>
                </c:pt>
                <c:pt idx="6240">
                  <c:v>79.72</c:v>
                </c:pt>
                <c:pt idx="6241">
                  <c:v>79.701999999999998</c:v>
                </c:pt>
                <c:pt idx="6242">
                  <c:v>79.688999999999993</c:v>
                </c:pt>
                <c:pt idx="6243">
                  <c:v>79.677000000000007</c:v>
                </c:pt>
                <c:pt idx="6244">
                  <c:v>79.673000000000002</c:v>
                </c:pt>
                <c:pt idx="6245">
                  <c:v>79.691000000000003</c:v>
                </c:pt>
                <c:pt idx="6246">
                  <c:v>79.713999999999999</c:v>
                </c:pt>
                <c:pt idx="6247">
                  <c:v>79.747</c:v>
                </c:pt>
                <c:pt idx="6248">
                  <c:v>79.792000000000002</c:v>
                </c:pt>
                <c:pt idx="6249">
                  <c:v>79.844999999999999</c:v>
                </c:pt>
                <c:pt idx="6250">
                  <c:v>79.903000000000006</c:v>
                </c:pt>
                <c:pt idx="6251">
                  <c:v>79.962999999999994</c:v>
                </c:pt>
                <c:pt idx="6252">
                  <c:v>80.034999999999997</c:v>
                </c:pt>
                <c:pt idx="6253">
                  <c:v>80.120999999999995</c:v>
                </c:pt>
                <c:pt idx="6254">
                  <c:v>80.2</c:v>
                </c:pt>
                <c:pt idx="6255">
                  <c:v>80.269000000000005</c:v>
                </c:pt>
                <c:pt idx="6256">
                  <c:v>80.328999999999994</c:v>
                </c:pt>
                <c:pt idx="6257">
                  <c:v>80.384</c:v>
                </c:pt>
                <c:pt idx="6258">
                  <c:v>80.444000000000003</c:v>
                </c:pt>
                <c:pt idx="6259">
                  <c:v>80.507000000000005</c:v>
                </c:pt>
                <c:pt idx="6260">
                  <c:v>80.576999999999998</c:v>
                </c:pt>
                <c:pt idx="6261">
                  <c:v>80.653999999999996</c:v>
                </c:pt>
                <c:pt idx="6262">
                  <c:v>80.730999999999995</c:v>
                </c:pt>
                <c:pt idx="6263">
                  <c:v>80.804000000000002</c:v>
                </c:pt>
                <c:pt idx="6264">
                  <c:v>80.876999999999995</c:v>
                </c:pt>
                <c:pt idx="6265">
                  <c:v>80.960999999999999</c:v>
                </c:pt>
                <c:pt idx="6266">
                  <c:v>81.055999999999997</c:v>
                </c:pt>
                <c:pt idx="6267">
                  <c:v>81.150999999999996</c:v>
                </c:pt>
                <c:pt idx="6268">
                  <c:v>81.251999999999995</c:v>
                </c:pt>
                <c:pt idx="6269">
                  <c:v>81.361000000000004</c:v>
                </c:pt>
                <c:pt idx="6270">
                  <c:v>81.47</c:v>
                </c:pt>
                <c:pt idx="6271">
                  <c:v>81.596999999999994</c:v>
                </c:pt>
                <c:pt idx="6272">
                  <c:v>81.736999999999995</c:v>
                </c:pt>
                <c:pt idx="6273">
                  <c:v>81.863</c:v>
                </c:pt>
                <c:pt idx="6274">
                  <c:v>81.986000000000004</c:v>
                </c:pt>
                <c:pt idx="6275">
                  <c:v>82.111000000000004</c:v>
                </c:pt>
                <c:pt idx="6276">
                  <c:v>82.24</c:v>
                </c:pt>
                <c:pt idx="6277">
                  <c:v>82.366</c:v>
                </c:pt>
                <c:pt idx="6278">
                  <c:v>82.486000000000004</c:v>
                </c:pt>
                <c:pt idx="6279">
                  <c:v>82.6</c:v>
                </c:pt>
                <c:pt idx="6280">
                  <c:v>82.721000000000004</c:v>
                </c:pt>
                <c:pt idx="6281">
                  <c:v>82.846000000000004</c:v>
                </c:pt>
                <c:pt idx="6282">
                  <c:v>82.971000000000004</c:v>
                </c:pt>
                <c:pt idx="6283">
                  <c:v>83.096000000000004</c:v>
                </c:pt>
                <c:pt idx="6284">
                  <c:v>83.212999999999994</c:v>
                </c:pt>
                <c:pt idx="6285">
                  <c:v>83.335999999999999</c:v>
                </c:pt>
                <c:pt idx="6286">
                  <c:v>83.453000000000003</c:v>
                </c:pt>
                <c:pt idx="6287">
                  <c:v>83.57</c:v>
                </c:pt>
                <c:pt idx="6288">
                  <c:v>83.688000000000002</c:v>
                </c:pt>
                <c:pt idx="6289">
                  <c:v>83.796000000000006</c:v>
                </c:pt>
                <c:pt idx="6290">
                  <c:v>83.89</c:v>
                </c:pt>
                <c:pt idx="6291">
                  <c:v>83.981999999999999</c:v>
                </c:pt>
                <c:pt idx="6292">
                  <c:v>84.070999999999998</c:v>
                </c:pt>
                <c:pt idx="6293">
                  <c:v>84.149000000000001</c:v>
                </c:pt>
                <c:pt idx="6294">
                  <c:v>84.209000000000003</c:v>
                </c:pt>
                <c:pt idx="6295">
                  <c:v>84.26</c:v>
                </c:pt>
                <c:pt idx="6296">
                  <c:v>84.313999999999993</c:v>
                </c:pt>
                <c:pt idx="6297">
                  <c:v>84.349000000000004</c:v>
                </c:pt>
                <c:pt idx="6298">
                  <c:v>84.375</c:v>
                </c:pt>
                <c:pt idx="6299">
                  <c:v>84.396000000000001</c:v>
                </c:pt>
                <c:pt idx="6300">
                  <c:v>84.417000000000002</c:v>
                </c:pt>
                <c:pt idx="6301">
                  <c:v>84.43</c:v>
                </c:pt>
                <c:pt idx="6302">
                  <c:v>84.433999999999997</c:v>
                </c:pt>
                <c:pt idx="6303">
                  <c:v>84.44</c:v>
                </c:pt>
                <c:pt idx="6304">
                  <c:v>84.45</c:v>
                </c:pt>
                <c:pt idx="6305">
                  <c:v>84.456000000000003</c:v>
                </c:pt>
                <c:pt idx="6306">
                  <c:v>84.450999999999993</c:v>
                </c:pt>
                <c:pt idx="6307">
                  <c:v>84.442999999999998</c:v>
                </c:pt>
                <c:pt idx="6308">
                  <c:v>84.436999999999998</c:v>
                </c:pt>
                <c:pt idx="6309">
                  <c:v>84.44</c:v>
                </c:pt>
                <c:pt idx="6310">
                  <c:v>84.441000000000003</c:v>
                </c:pt>
                <c:pt idx="6311">
                  <c:v>84.438000000000002</c:v>
                </c:pt>
                <c:pt idx="6312">
                  <c:v>84.421000000000006</c:v>
                </c:pt>
                <c:pt idx="6313">
                  <c:v>84.400999999999996</c:v>
                </c:pt>
                <c:pt idx="6314">
                  <c:v>84.373999999999995</c:v>
                </c:pt>
                <c:pt idx="6315">
                  <c:v>84.34</c:v>
                </c:pt>
                <c:pt idx="6316">
                  <c:v>84.302000000000007</c:v>
                </c:pt>
                <c:pt idx="6317">
                  <c:v>84.266000000000005</c:v>
                </c:pt>
                <c:pt idx="6318">
                  <c:v>84.233000000000004</c:v>
                </c:pt>
                <c:pt idx="6319">
                  <c:v>84.191000000000003</c:v>
                </c:pt>
                <c:pt idx="6320">
                  <c:v>84.144999999999996</c:v>
                </c:pt>
                <c:pt idx="6321">
                  <c:v>84.106999999999999</c:v>
                </c:pt>
                <c:pt idx="6322">
                  <c:v>84.075999999999993</c:v>
                </c:pt>
                <c:pt idx="6323">
                  <c:v>84.051000000000002</c:v>
                </c:pt>
                <c:pt idx="6324">
                  <c:v>84.028000000000006</c:v>
                </c:pt>
                <c:pt idx="6325">
                  <c:v>84.012</c:v>
                </c:pt>
                <c:pt idx="6326">
                  <c:v>83.998000000000005</c:v>
                </c:pt>
                <c:pt idx="6327">
                  <c:v>83.989000000000004</c:v>
                </c:pt>
                <c:pt idx="6328">
                  <c:v>83.983000000000004</c:v>
                </c:pt>
                <c:pt idx="6329">
                  <c:v>83.978999999999999</c:v>
                </c:pt>
                <c:pt idx="6330">
                  <c:v>83.97</c:v>
                </c:pt>
                <c:pt idx="6331">
                  <c:v>83.957999999999998</c:v>
                </c:pt>
                <c:pt idx="6332">
                  <c:v>83.953000000000003</c:v>
                </c:pt>
                <c:pt idx="6333">
                  <c:v>83.948999999999998</c:v>
                </c:pt>
                <c:pt idx="6334">
                  <c:v>83.953999999999994</c:v>
                </c:pt>
                <c:pt idx="6335">
                  <c:v>83.968999999999994</c:v>
                </c:pt>
                <c:pt idx="6336">
                  <c:v>83.992000000000004</c:v>
                </c:pt>
                <c:pt idx="6337">
                  <c:v>84.018000000000001</c:v>
                </c:pt>
                <c:pt idx="6338">
                  <c:v>84.049000000000007</c:v>
                </c:pt>
                <c:pt idx="6339">
                  <c:v>84.081000000000003</c:v>
                </c:pt>
                <c:pt idx="6340">
                  <c:v>84.113</c:v>
                </c:pt>
                <c:pt idx="6341">
                  <c:v>84.141999999999996</c:v>
                </c:pt>
                <c:pt idx="6342">
                  <c:v>84.165000000000006</c:v>
                </c:pt>
                <c:pt idx="6343">
                  <c:v>84.186999999999998</c:v>
                </c:pt>
                <c:pt idx="6344">
                  <c:v>84.209000000000003</c:v>
                </c:pt>
                <c:pt idx="6345">
                  <c:v>84.233999999999995</c:v>
                </c:pt>
                <c:pt idx="6346">
                  <c:v>84.262</c:v>
                </c:pt>
                <c:pt idx="6347">
                  <c:v>84.290999999999997</c:v>
                </c:pt>
                <c:pt idx="6348">
                  <c:v>84.322999999999993</c:v>
                </c:pt>
                <c:pt idx="6349">
                  <c:v>84.358999999999995</c:v>
                </c:pt>
                <c:pt idx="6350">
                  <c:v>84.403000000000006</c:v>
                </c:pt>
                <c:pt idx="6351">
                  <c:v>84.451999999999998</c:v>
                </c:pt>
                <c:pt idx="6352">
                  <c:v>84.504000000000005</c:v>
                </c:pt>
                <c:pt idx="6353">
                  <c:v>84.552000000000007</c:v>
                </c:pt>
                <c:pt idx="6354">
                  <c:v>84.608999999999995</c:v>
                </c:pt>
                <c:pt idx="6355">
                  <c:v>84.665999999999997</c:v>
                </c:pt>
                <c:pt idx="6356">
                  <c:v>84.727999999999994</c:v>
                </c:pt>
                <c:pt idx="6357">
                  <c:v>84.802000000000007</c:v>
                </c:pt>
                <c:pt idx="6358">
                  <c:v>84.881</c:v>
                </c:pt>
                <c:pt idx="6359">
                  <c:v>84.956000000000003</c:v>
                </c:pt>
                <c:pt idx="6360">
                  <c:v>85.024000000000001</c:v>
                </c:pt>
                <c:pt idx="6361">
                  <c:v>85.09</c:v>
                </c:pt>
                <c:pt idx="6362">
                  <c:v>85.159000000000006</c:v>
                </c:pt>
                <c:pt idx="6363">
                  <c:v>85.227000000000004</c:v>
                </c:pt>
                <c:pt idx="6364">
                  <c:v>85.284000000000006</c:v>
                </c:pt>
                <c:pt idx="6365">
                  <c:v>85.334999999999994</c:v>
                </c:pt>
                <c:pt idx="6366">
                  <c:v>85.391000000000005</c:v>
                </c:pt>
                <c:pt idx="6367">
                  <c:v>85.445999999999998</c:v>
                </c:pt>
                <c:pt idx="6368">
                  <c:v>85.491</c:v>
                </c:pt>
                <c:pt idx="6369">
                  <c:v>85.531999999999996</c:v>
                </c:pt>
                <c:pt idx="6370">
                  <c:v>85.567999999999998</c:v>
                </c:pt>
                <c:pt idx="6371">
                  <c:v>85.603999999999999</c:v>
                </c:pt>
                <c:pt idx="6372">
                  <c:v>85.638999999999996</c:v>
                </c:pt>
                <c:pt idx="6373">
                  <c:v>85.667000000000002</c:v>
                </c:pt>
                <c:pt idx="6374">
                  <c:v>85.694000000000003</c:v>
                </c:pt>
                <c:pt idx="6375">
                  <c:v>85.718999999999994</c:v>
                </c:pt>
                <c:pt idx="6376">
                  <c:v>85.734999999999999</c:v>
                </c:pt>
                <c:pt idx="6377">
                  <c:v>85.739000000000004</c:v>
                </c:pt>
                <c:pt idx="6378">
                  <c:v>85.738</c:v>
                </c:pt>
                <c:pt idx="6379">
                  <c:v>85.742999999999995</c:v>
                </c:pt>
                <c:pt idx="6380">
                  <c:v>85.742000000000004</c:v>
                </c:pt>
                <c:pt idx="6381">
                  <c:v>85.736999999999995</c:v>
                </c:pt>
                <c:pt idx="6382">
                  <c:v>85.741</c:v>
                </c:pt>
                <c:pt idx="6383">
                  <c:v>85.745999999999995</c:v>
                </c:pt>
                <c:pt idx="6384">
                  <c:v>85.751000000000005</c:v>
                </c:pt>
                <c:pt idx="6385">
                  <c:v>85.753</c:v>
                </c:pt>
                <c:pt idx="6386">
                  <c:v>85.754000000000005</c:v>
                </c:pt>
                <c:pt idx="6387">
                  <c:v>85.754999999999995</c:v>
                </c:pt>
                <c:pt idx="6388">
                  <c:v>85.757999999999996</c:v>
                </c:pt>
                <c:pt idx="6389">
                  <c:v>85.754999999999995</c:v>
                </c:pt>
                <c:pt idx="6390">
                  <c:v>85.754999999999995</c:v>
                </c:pt>
                <c:pt idx="6391">
                  <c:v>85.760999999999996</c:v>
                </c:pt>
                <c:pt idx="6392">
                  <c:v>85.772000000000006</c:v>
                </c:pt>
                <c:pt idx="6393">
                  <c:v>85.78</c:v>
                </c:pt>
                <c:pt idx="6394">
                  <c:v>85.787999999999997</c:v>
                </c:pt>
                <c:pt idx="6395">
                  <c:v>85.796999999999997</c:v>
                </c:pt>
                <c:pt idx="6396">
                  <c:v>85.805000000000007</c:v>
                </c:pt>
                <c:pt idx="6397">
                  <c:v>85.819000000000003</c:v>
                </c:pt>
                <c:pt idx="6398">
                  <c:v>85.832999999999998</c:v>
                </c:pt>
                <c:pt idx="6399">
                  <c:v>85.846000000000004</c:v>
                </c:pt>
                <c:pt idx="6400">
                  <c:v>85.858999999999995</c:v>
                </c:pt>
                <c:pt idx="6401">
                  <c:v>85.873000000000005</c:v>
                </c:pt>
                <c:pt idx="6402">
                  <c:v>85.887</c:v>
                </c:pt>
                <c:pt idx="6403">
                  <c:v>85.906000000000006</c:v>
                </c:pt>
                <c:pt idx="6404">
                  <c:v>85.923000000000002</c:v>
                </c:pt>
                <c:pt idx="6405">
                  <c:v>85.930999999999997</c:v>
                </c:pt>
                <c:pt idx="6406">
                  <c:v>85.941000000000003</c:v>
                </c:pt>
                <c:pt idx="6407">
                  <c:v>85.953999999999994</c:v>
                </c:pt>
                <c:pt idx="6408">
                  <c:v>85.968999999999994</c:v>
                </c:pt>
                <c:pt idx="6409">
                  <c:v>85.984999999999999</c:v>
                </c:pt>
                <c:pt idx="6410">
                  <c:v>86.004999999999995</c:v>
                </c:pt>
                <c:pt idx="6411">
                  <c:v>86.03</c:v>
                </c:pt>
                <c:pt idx="6412">
                  <c:v>86.058000000000007</c:v>
                </c:pt>
                <c:pt idx="6413">
                  <c:v>86.087000000000003</c:v>
                </c:pt>
                <c:pt idx="6414">
                  <c:v>86.117000000000004</c:v>
                </c:pt>
                <c:pt idx="6415">
                  <c:v>86.150999999999996</c:v>
                </c:pt>
                <c:pt idx="6416">
                  <c:v>86.186000000000007</c:v>
                </c:pt>
                <c:pt idx="6417">
                  <c:v>86.216999999999999</c:v>
                </c:pt>
                <c:pt idx="6418">
                  <c:v>86.248999999999995</c:v>
                </c:pt>
                <c:pt idx="6419">
                  <c:v>86.28</c:v>
                </c:pt>
                <c:pt idx="6420">
                  <c:v>86.307000000000002</c:v>
                </c:pt>
                <c:pt idx="6421">
                  <c:v>86.337999999999994</c:v>
                </c:pt>
                <c:pt idx="6422">
                  <c:v>86.369</c:v>
                </c:pt>
                <c:pt idx="6423">
                  <c:v>86.396000000000001</c:v>
                </c:pt>
                <c:pt idx="6424">
                  <c:v>86.415999999999997</c:v>
                </c:pt>
                <c:pt idx="6425">
                  <c:v>86.436999999999998</c:v>
                </c:pt>
                <c:pt idx="6426">
                  <c:v>86.453000000000003</c:v>
                </c:pt>
                <c:pt idx="6427">
                  <c:v>86.472999999999999</c:v>
                </c:pt>
                <c:pt idx="6428">
                  <c:v>86.495999999999995</c:v>
                </c:pt>
                <c:pt idx="6429">
                  <c:v>86.516000000000005</c:v>
                </c:pt>
                <c:pt idx="6430">
                  <c:v>86.534000000000006</c:v>
                </c:pt>
                <c:pt idx="6431">
                  <c:v>86.555000000000007</c:v>
                </c:pt>
                <c:pt idx="6432">
                  <c:v>86.581999999999994</c:v>
                </c:pt>
                <c:pt idx="6433">
                  <c:v>86.606999999999999</c:v>
                </c:pt>
                <c:pt idx="6434">
                  <c:v>86.620999999999995</c:v>
                </c:pt>
                <c:pt idx="6435">
                  <c:v>86.632999999999996</c:v>
                </c:pt>
                <c:pt idx="6436">
                  <c:v>86.641000000000005</c:v>
                </c:pt>
                <c:pt idx="6437">
                  <c:v>86.646000000000001</c:v>
                </c:pt>
                <c:pt idx="6438">
                  <c:v>86.656000000000006</c:v>
                </c:pt>
                <c:pt idx="6439">
                  <c:v>86.664000000000001</c:v>
                </c:pt>
                <c:pt idx="6440">
                  <c:v>86.67</c:v>
                </c:pt>
                <c:pt idx="6441">
                  <c:v>86.679000000000002</c:v>
                </c:pt>
                <c:pt idx="6442">
                  <c:v>86.686000000000007</c:v>
                </c:pt>
                <c:pt idx="6443">
                  <c:v>86.695999999999998</c:v>
                </c:pt>
                <c:pt idx="6444">
                  <c:v>86.694999999999993</c:v>
                </c:pt>
                <c:pt idx="6445">
                  <c:v>86.697000000000003</c:v>
                </c:pt>
                <c:pt idx="6446">
                  <c:v>86.713999999999999</c:v>
                </c:pt>
                <c:pt idx="6447">
                  <c:v>86.716999999999999</c:v>
                </c:pt>
                <c:pt idx="6448">
                  <c:v>86.712999999999994</c:v>
                </c:pt>
                <c:pt idx="6449">
                  <c:v>86.707999999999998</c:v>
                </c:pt>
                <c:pt idx="6450">
                  <c:v>86.703999999999994</c:v>
                </c:pt>
                <c:pt idx="6451">
                  <c:v>86.707999999999998</c:v>
                </c:pt>
                <c:pt idx="6452">
                  <c:v>86.715000000000003</c:v>
                </c:pt>
                <c:pt idx="6453">
                  <c:v>86.710999999999999</c:v>
                </c:pt>
                <c:pt idx="6454">
                  <c:v>86.712000000000003</c:v>
                </c:pt>
                <c:pt idx="6455">
                  <c:v>86.716999999999999</c:v>
                </c:pt>
                <c:pt idx="6456">
                  <c:v>86.718999999999994</c:v>
                </c:pt>
                <c:pt idx="6457">
                  <c:v>86.73</c:v>
                </c:pt>
                <c:pt idx="6458">
                  <c:v>86.738</c:v>
                </c:pt>
                <c:pt idx="6459">
                  <c:v>86.745000000000005</c:v>
                </c:pt>
                <c:pt idx="6460">
                  <c:v>86.760999999999996</c:v>
                </c:pt>
                <c:pt idx="6461">
                  <c:v>86.772000000000006</c:v>
                </c:pt>
                <c:pt idx="6462">
                  <c:v>86.786000000000001</c:v>
                </c:pt>
                <c:pt idx="6463">
                  <c:v>86.801000000000002</c:v>
                </c:pt>
                <c:pt idx="6464">
                  <c:v>86.813000000000002</c:v>
                </c:pt>
                <c:pt idx="6465">
                  <c:v>86.823999999999998</c:v>
                </c:pt>
                <c:pt idx="6466">
                  <c:v>86.828999999999994</c:v>
                </c:pt>
                <c:pt idx="6467">
                  <c:v>86.841999999999999</c:v>
                </c:pt>
                <c:pt idx="6468">
                  <c:v>86.858000000000004</c:v>
                </c:pt>
                <c:pt idx="6469">
                  <c:v>86.864999999999995</c:v>
                </c:pt>
                <c:pt idx="6470">
                  <c:v>86.870999999999995</c:v>
                </c:pt>
                <c:pt idx="6471">
                  <c:v>86.876000000000005</c:v>
                </c:pt>
                <c:pt idx="6472">
                  <c:v>86.882000000000005</c:v>
                </c:pt>
                <c:pt idx="6473">
                  <c:v>86.884</c:v>
                </c:pt>
                <c:pt idx="6474">
                  <c:v>86.88</c:v>
                </c:pt>
                <c:pt idx="6475">
                  <c:v>86.882000000000005</c:v>
                </c:pt>
                <c:pt idx="6476">
                  <c:v>86.878</c:v>
                </c:pt>
                <c:pt idx="6477">
                  <c:v>86.870999999999995</c:v>
                </c:pt>
                <c:pt idx="6478">
                  <c:v>86.86</c:v>
                </c:pt>
                <c:pt idx="6479">
                  <c:v>86.846999999999994</c:v>
                </c:pt>
                <c:pt idx="6480">
                  <c:v>86.843000000000004</c:v>
                </c:pt>
                <c:pt idx="6481">
                  <c:v>86.834000000000003</c:v>
                </c:pt>
                <c:pt idx="6482">
                  <c:v>86.820999999999998</c:v>
                </c:pt>
                <c:pt idx="6483">
                  <c:v>86.808000000000007</c:v>
                </c:pt>
                <c:pt idx="6484">
                  <c:v>86.796999999999997</c:v>
                </c:pt>
                <c:pt idx="6485">
                  <c:v>86.790999999999997</c:v>
                </c:pt>
                <c:pt idx="6486">
                  <c:v>86.781000000000006</c:v>
                </c:pt>
                <c:pt idx="6487">
                  <c:v>86.77</c:v>
                </c:pt>
                <c:pt idx="6488">
                  <c:v>86.762</c:v>
                </c:pt>
                <c:pt idx="6489">
                  <c:v>86.751000000000005</c:v>
                </c:pt>
                <c:pt idx="6490">
                  <c:v>86.736000000000004</c:v>
                </c:pt>
                <c:pt idx="6491">
                  <c:v>86.721000000000004</c:v>
                </c:pt>
                <c:pt idx="6492">
                  <c:v>86.703000000000003</c:v>
                </c:pt>
                <c:pt idx="6493">
                  <c:v>86.688000000000002</c:v>
                </c:pt>
                <c:pt idx="6494">
                  <c:v>86.679000000000002</c:v>
                </c:pt>
                <c:pt idx="6495">
                  <c:v>86.667000000000002</c:v>
                </c:pt>
                <c:pt idx="6496">
                  <c:v>86.661000000000001</c:v>
                </c:pt>
                <c:pt idx="6497">
                  <c:v>86.650999999999996</c:v>
                </c:pt>
                <c:pt idx="6498">
                  <c:v>86.649000000000001</c:v>
                </c:pt>
                <c:pt idx="6499">
                  <c:v>86.65</c:v>
                </c:pt>
                <c:pt idx="6500">
                  <c:v>86.656000000000006</c:v>
                </c:pt>
                <c:pt idx="6501">
                  <c:v>86.664000000000001</c:v>
                </c:pt>
                <c:pt idx="6502">
                  <c:v>86.677000000000007</c:v>
                </c:pt>
                <c:pt idx="6503">
                  <c:v>86.688000000000002</c:v>
                </c:pt>
                <c:pt idx="6504">
                  <c:v>86.700999999999993</c:v>
                </c:pt>
                <c:pt idx="6505">
                  <c:v>86.718999999999994</c:v>
                </c:pt>
                <c:pt idx="6506">
                  <c:v>86.724000000000004</c:v>
                </c:pt>
                <c:pt idx="6507">
                  <c:v>86.736000000000004</c:v>
                </c:pt>
                <c:pt idx="6508">
                  <c:v>86.754000000000005</c:v>
                </c:pt>
                <c:pt idx="6509">
                  <c:v>86.77</c:v>
                </c:pt>
                <c:pt idx="6510">
                  <c:v>86.784000000000006</c:v>
                </c:pt>
                <c:pt idx="6511">
                  <c:v>86.798000000000002</c:v>
                </c:pt>
                <c:pt idx="6512">
                  <c:v>86.808999999999997</c:v>
                </c:pt>
                <c:pt idx="6513">
                  <c:v>86.822000000000003</c:v>
                </c:pt>
                <c:pt idx="6514">
                  <c:v>86.831999999999994</c:v>
                </c:pt>
                <c:pt idx="6515">
                  <c:v>86.835999999999999</c:v>
                </c:pt>
                <c:pt idx="6516">
                  <c:v>86.840999999999994</c:v>
                </c:pt>
                <c:pt idx="6517">
                  <c:v>86.846000000000004</c:v>
                </c:pt>
                <c:pt idx="6518">
                  <c:v>86.85</c:v>
                </c:pt>
                <c:pt idx="6519">
                  <c:v>86.843000000000004</c:v>
                </c:pt>
                <c:pt idx="6520">
                  <c:v>86.84</c:v>
                </c:pt>
                <c:pt idx="6521">
                  <c:v>86.828999999999994</c:v>
                </c:pt>
                <c:pt idx="6522">
                  <c:v>86.81</c:v>
                </c:pt>
                <c:pt idx="6523">
                  <c:v>86.784000000000006</c:v>
                </c:pt>
                <c:pt idx="6524">
                  <c:v>86.747</c:v>
                </c:pt>
                <c:pt idx="6525">
                  <c:v>86.71</c:v>
                </c:pt>
                <c:pt idx="6526">
                  <c:v>86.671000000000006</c:v>
                </c:pt>
                <c:pt idx="6527">
                  <c:v>86.632000000000005</c:v>
                </c:pt>
                <c:pt idx="6528">
                  <c:v>86.596000000000004</c:v>
                </c:pt>
                <c:pt idx="6529">
                  <c:v>86.561999999999998</c:v>
                </c:pt>
                <c:pt idx="6530">
                  <c:v>86.516999999999996</c:v>
                </c:pt>
                <c:pt idx="6531">
                  <c:v>86.465000000000003</c:v>
                </c:pt>
                <c:pt idx="6532">
                  <c:v>86.417000000000002</c:v>
                </c:pt>
                <c:pt idx="6533">
                  <c:v>86.373000000000005</c:v>
                </c:pt>
                <c:pt idx="6534">
                  <c:v>86.322999999999993</c:v>
                </c:pt>
                <c:pt idx="6535">
                  <c:v>86.274000000000001</c:v>
                </c:pt>
                <c:pt idx="6536">
                  <c:v>86.221999999999994</c:v>
                </c:pt>
                <c:pt idx="6537">
                  <c:v>86.162999999999997</c:v>
                </c:pt>
                <c:pt idx="6538">
                  <c:v>86.100999999999999</c:v>
                </c:pt>
                <c:pt idx="6539">
                  <c:v>86.025999999999996</c:v>
                </c:pt>
                <c:pt idx="6540">
                  <c:v>85.942999999999998</c:v>
                </c:pt>
                <c:pt idx="6541">
                  <c:v>85.849000000000004</c:v>
                </c:pt>
                <c:pt idx="6542">
                  <c:v>85.751999999999995</c:v>
                </c:pt>
                <c:pt idx="6543">
                  <c:v>85.653999999999996</c:v>
                </c:pt>
                <c:pt idx="6544">
                  <c:v>85.558000000000007</c:v>
                </c:pt>
                <c:pt idx="6545">
                  <c:v>85.463999999999999</c:v>
                </c:pt>
                <c:pt idx="6546">
                  <c:v>85.367999999999995</c:v>
                </c:pt>
                <c:pt idx="6547">
                  <c:v>85.275000000000006</c:v>
                </c:pt>
                <c:pt idx="6548">
                  <c:v>85.174000000000007</c:v>
                </c:pt>
                <c:pt idx="6549">
                  <c:v>85.07</c:v>
                </c:pt>
                <c:pt idx="6550">
                  <c:v>84.975999999999999</c:v>
                </c:pt>
                <c:pt idx="6551">
                  <c:v>84.884</c:v>
                </c:pt>
                <c:pt idx="6552">
                  <c:v>84.789000000000001</c:v>
                </c:pt>
                <c:pt idx="6553">
                  <c:v>84.706000000000003</c:v>
                </c:pt>
                <c:pt idx="6554">
                  <c:v>84.617999999999995</c:v>
                </c:pt>
                <c:pt idx="6555">
                  <c:v>84.531000000000006</c:v>
                </c:pt>
                <c:pt idx="6556">
                  <c:v>84.465999999999994</c:v>
                </c:pt>
                <c:pt idx="6557">
                  <c:v>84.408000000000001</c:v>
                </c:pt>
                <c:pt idx="6558">
                  <c:v>84.353999999999999</c:v>
                </c:pt>
                <c:pt idx="6559">
                  <c:v>84.302999999999997</c:v>
                </c:pt>
                <c:pt idx="6560">
                  <c:v>84.25</c:v>
                </c:pt>
                <c:pt idx="6561">
                  <c:v>84.21</c:v>
                </c:pt>
                <c:pt idx="6562">
                  <c:v>84.185000000000002</c:v>
                </c:pt>
                <c:pt idx="6563">
                  <c:v>84.171999999999997</c:v>
                </c:pt>
                <c:pt idx="6564">
                  <c:v>84.162999999999997</c:v>
                </c:pt>
                <c:pt idx="6565">
                  <c:v>84.162000000000006</c:v>
                </c:pt>
                <c:pt idx="6566">
                  <c:v>84.176000000000002</c:v>
                </c:pt>
                <c:pt idx="6567">
                  <c:v>84.206999999999994</c:v>
                </c:pt>
                <c:pt idx="6568">
                  <c:v>84.239000000000004</c:v>
                </c:pt>
                <c:pt idx="6569">
                  <c:v>84.272999999999996</c:v>
                </c:pt>
                <c:pt idx="6570">
                  <c:v>84.322999999999993</c:v>
                </c:pt>
                <c:pt idx="6571">
                  <c:v>84.384</c:v>
                </c:pt>
                <c:pt idx="6572">
                  <c:v>84.44</c:v>
                </c:pt>
                <c:pt idx="6573">
                  <c:v>84.495999999999995</c:v>
                </c:pt>
                <c:pt idx="6574">
                  <c:v>84.561000000000007</c:v>
                </c:pt>
                <c:pt idx="6575">
                  <c:v>84.626999999999995</c:v>
                </c:pt>
                <c:pt idx="6576">
                  <c:v>84.671999999999997</c:v>
                </c:pt>
                <c:pt idx="6577">
                  <c:v>84.733000000000004</c:v>
                </c:pt>
                <c:pt idx="6578">
                  <c:v>84.796000000000006</c:v>
                </c:pt>
                <c:pt idx="6579">
                  <c:v>84.850999999999999</c:v>
                </c:pt>
                <c:pt idx="6580">
                  <c:v>84.899000000000001</c:v>
                </c:pt>
                <c:pt idx="6581">
                  <c:v>84.938999999999993</c:v>
                </c:pt>
                <c:pt idx="6582">
                  <c:v>84.98</c:v>
                </c:pt>
                <c:pt idx="6583">
                  <c:v>85.036000000000001</c:v>
                </c:pt>
                <c:pt idx="6584">
                  <c:v>85.088999999999999</c:v>
                </c:pt>
                <c:pt idx="6585">
                  <c:v>85.134</c:v>
                </c:pt>
                <c:pt idx="6586">
                  <c:v>85.177999999999997</c:v>
                </c:pt>
                <c:pt idx="6587">
                  <c:v>85.224000000000004</c:v>
                </c:pt>
                <c:pt idx="6588">
                  <c:v>85.29</c:v>
                </c:pt>
                <c:pt idx="6589">
                  <c:v>85.350999999999999</c:v>
                </c:pt>
                <c:pt idx="6590">
                  <c:v>85.414000000000001</c:v>
                </c:pt>
                <c:pt idx="6591">
                  <c:v>85.491</c:v>
                </c:pt>
                <c:pt idx="6592">
                  <c:v>85.558000000000007</c:v>
                </c:pt>
                <c:pt idx="6593">
                  <c:v>85.626999999999995</c:v>
                </c:pt>
                <c:pt idx="6594">
                  <c:v>85.715999999999994</c:v>
                </c:pt>
                <c:pt idx="6595">
                  <c:v>85.796999999999997</c:v>
                </c:pt>
                <c:pt idx="6596">
                  <c:v>85.879000000000005</c:v>
                </c:pt>
                <c:pt idx="6597">
                  <c:v>85.953999999999994</c:v>
                </c:pt>
                <c:pt idx="6598">
                  <c:v>86.036000000000001</c:v>
                </c:pt>
                <c:pt idx="6599">
                  <c:v>86.134</c:v>
                </c:pt>
                <c:pt idx="6600">
                  <c:v>86.212000000000003</c:v>
                </c:pt>
                <c:pt idx="6601">
                  <c:v>86.278999999999996</c:v>
                </c:pt>
                <c:pt idx="6602">
                  <c:v>86.343999999999994</c:v>
                </c:pt>
                <c:pt idx="6603">
                  <c:v>86.409000000000006</c:v>
                </c:pt>
                <c:pt idx="6604">
                  <c:v>86.47</c:v>
                </c:pt>
                <c:pt idx="6605">
                  <c:v>86.506</c:v>
                </c:pt>
                <c:pt idx="6606">
                  <c:v>86.531000000000006</c:v>
                </c:pt>
                <c:pt idx="6607">
                  <c:v>86.554000000000002</c:v>
                </c:pt>
                <c:pt idx="6608">
                  <c:v>86.570999999999998</c:v>
                </c:pt>
                <c:pt idx="6609">
                  <c:v>86.576999999999998</c:v>
                </c:pt>
                <c:pt idx="6610">
                  <c:v>86.581000000000003</c:v>
                </c:pt>
                <c:pt idx="6611">
                  <c:v>86.575000000000003</c:v>
                </c:pt>
                <c:pt idx="6612">
                  <c:v>86.563999999999993</c:v>
                </c:pt>
                <c:pt idx="6613">
                  <c:v>86.549000000000007</c:v>
                </c:pt>
                <c:pt idx="6614">
                  <c:v>86.534000000000006</c:v>
                </c:pt>
                <c:pt idx="6615">
                  <c:v>86.522000000000006</c:v>
                </c:pt>
                <c:pt idx="6616">
                  <c:v>86.509</c:v>
                </c:pt>
                <c:pt idx="6617">
                  <c:v>86.495999999999995</c:v>
                </c:pt>
                <c:pt idx="6618">
                  <c:v>86.488</c:v>
                </c:pt>
                <c:pt idx="6619">
                  <c:v>86.465000000000003</c:v>
                </c:pt>
                <c:pt idx="6620">
                  <c:v>86.491</c:v>
                </c:pt>
                <c:pt idx="6621">
                  <c:v>86.51</c:v>
                </c:pt>
                <c:pt idx="6622">
                  <c:v>86.528999999999996</c:v>
                </c:pt>
                <c:pt idx="6623">
                  <c:v>86.549000000000007</c:v>
                </c:pt>
                <c:pt idx="6624">
                  <c:v>86.573999999999998</c:v>
                </c:pt>
                <c:pt idx="6625">
                  <c:v>86.608999999999995</c:v>
                </c:pt>
                <c:pt idx="6626">
                  <c:v>86.644000000000005</c:v>
                </c:pt>
                <c:pt idx="6627">
                  <c:v>86.685000000000002</c:v>
                </c:pt>
                <c:pt idx="6628">
                  <c:v>86.721999999999994</c:v>
                </c:pt>
                <c:pt idx="6629">
                  <c:v>86.751999999999995</c:v>
                </c:pt>
                <c:pt idx="6630">
                  <c:v>86.795000000000002</c:v>
                </c:pt>
                <c:pt idx="6631">
                  <c:v>86.843000000000004</c:v>
                </c:pt>
                <c:pt idx="6632">
                  <c:v>86.88</c:v>
                </c:pt>
                <c:pt idx="6633">
                  <c:v>86.91</c:v>
                </c:pt>
                <c:pt idx="6634">
                  <c:v>86.941999999999993</c:v>
                </c:pt>
                <c:pt idx="6635">
                  <c:v>86.978999999999999</c:v>
                </c:pt>
                <c:pt idx="6636">
                  <c:v>87.018000000000001</c:v>
                </c:pt>
                <c:pt idx="6637">
                  <c:v>87.046000000000006</c:v>
                </c:pt>
                <c:pt idx="6638">
                  <c:v>87.049000000000007</c:v>
                </c:pt>
                <c:pt idx="6639">
                  <c:v>87.04</c:v>
                </c:pt>
                <c:pt idx="6640">
                  <c:v>87.021000000000001</c:v>
                </c:pt>
                <c:pt idx="6641">
                  <c:v>87.001999999999995</c:v>
                </c:pt>
                <c:pt idx="6642">
                  <c:v>86.977000000000004</c:v>
                </c:pt>
                <c:pt idx="6643">
                  <c:v>86.936999999999998</c:v>
                </c:pt>
                <c:pt idx="6644">
                  <c:v>86.89</c:v>
                </c:pt>
                <c:pt idx="6645">
                  <c:v>86.85</c:v>
                </c:pt>
                <c:pt idx="6646">
                  <c:v>86.816999999999993</c:v>
                </c:pt>
                <c:pt idx="6647">
                  <c:v>86.781999999999996</c:v>
                </c:pt>
                <c:pt idx="6648">
                  <c:v>86.738</c:v>
                </c:pt>
                <c:pt idx="6649">
                  <c:v>86.694000000000003</c:v>
                </c:pt>
                <c:pt idx="6650">
                  <c:v>86.649000000000001</c:v>
                </c:pt>
                <c:pt idx="6651">
                  <c:v>86.600999999999999</c:v>
                </c:pt>
                <c:pt idx="6652">
                  <c:v>86.558000000000007</c:v>
                </c:pt>
                <c:pt idx="6653">
                  <c:v>86.522000000000006</c:v>
                </c:pt>
                <c:pt idx="6654">
                  <c:v>86.494</c:v>
                </c:pt>
                <c:pt idx="6655">
                  <c:v>86.47</c:v>
                </c:pt>
                <c:pt idx="6656">
                  <c:v>86.445999999999998</c:v>
                </c:pt>
                <c:pt idx="6657">
                  <c:v>86.421000000000006</c:v>
                </c:pt>
                <c:pt idx="6658">
                  <c:v>86.399000000000001</c:v>
                </c:pt>
                <c:pt idx="6659">
                  <c:v>86.375</c:v>
                </c:pt>
                <c:pt idx="6660">
                  <c:v>86.358999999999995</c:v>
                </c:pt>
                <c:pt idx="6661">
                  <c:v>86.355000000000004</c:v>
                </c:pt>
                <c:pt idx="6662">
                  <c:v>86.355999999999995</c:v>
                </c:pt>
                <c:pt idx="6663">
                  <c:v>86.361000000000004</c:v>
                </c:pt>
                <c:pt idx="6664">
                  <c:v>86.379000000000005</c:v>
                </c:pt>
                <c:pt idx="6665">
                  <c:v>86.397000000000006</c:v>
                </c:pt>
                <c:pt idx="6666">
                  <c:v>86.41</c:v>
                </c:pt>
                <c:pt idx="6667">
                  <c:v>86.429000000000002</c:v>
                </c:pt>
                <c:pt idx="6668">
                  <c:v>86.45</c:v>
                </c:pt>
                <c:pt idx="6669">
                  <c:v>86.477000000000004</c:v>
                </c:pt>
                <c:pt idx="6670">
                  <c:v>86.504999999999995</c:v>
                </c:pt>
                <c:pt idx="6671">
                  <c:v>86.528999999999996</c:v>
                </c:pt>
                <c:pt idx="6672">
                  <c:v>86.552000000000007</c:v>
                </c:pt>
                <c:pt idx="6673">
                  <c:v>86.567999999999998</c:v>
                </c:pt>
                <c:pt idx="6674">
                  <c:v>86.581999999999994</c:v>
                </c:pt>
                <c:pt idx="6675">
                  <c:v>86.590999999999994</c:v>
                </c:pt>
                <c:pt idx="6676">
                  <c:v>86.593000000000004</c:v>
                </c:pt>
                <c:pt idx="6677">
                  <c:v>86.593999999999994</c:v>
                </c:pt>
                <c:pt idx="6678">
                  <c:v>86.59</c:v>
                </c:pt>
                <c:pt idx="6679">
                  <c:v>86.578999999999994</c:v>
                </c:pt>
                <c:pt idx="6680">
                  <c:v>86.563999999999993</c:v>
                </c:pt>
                <c:pt idx="6681">
                  <c:v>86.549000000000007</c:v>
                </c:pt>
                <c:pt idx="6682">
                  <c:v>86.533000000000001</c:v>
                </c:pt>
                <c:pt idx="6683">
                  <c:v>86.521000000000001</c:v>
                </c:pt>
                <c:pt idx="6684">
                  <c:v>86.504999999999995</c:v>
                </c:pt>
                <c:pt idx="6685">
                  <c:v>86.486999999999995</c:v>
                </c:pt>
                <c:pt idx="6686">
                  <c:v>86.47</c:v>
                </c:pt>
                <c:pt idx="6687">
                  <c:v>86.453999999999994</c:v>
                </c:pt>
                <c:pt idx="6688">
                  <c:v>86.433999999999997</c:v>
                </c:pt>
                <c:pt idx="6689">
                  <c:v>86.415000000000006</c:v>
                </c:pt>
                <c:pt idx="6690">
                  <c:v>86.397999999999996</c:v>
                </c:pt>
                <c:pt idx="6691">
                  <c:v>86.385000000000005</c:v>
                </c:pt>
                <c:pt idx="6692">
                  <c:v>86.376000000000005</c:v>
                </c:pt>
                <c:pt idx="6693">
                  <c:v>86.376000000000005</c:v>
                </c:pt>
                <c:pt idx="6694">
                  <c:v>86.378</c:v>
                </c:pt>
                <c:pt idx="6695">
                  <c:v>86.381</c:v>
                </c:pt>
                <c:pt idx="6696">
                  <c:v>86.385999999999996</c:v>
                </c:pt>
                <c:pt idx="6697">
                  <c:v>86.393000000000001</c:v>
                </c:pt>
                <c:pt idx="6698">
                  <c:v>86.394999999999996</c:v>
                </c:pt>
                <c:pt idx="6699">
                  <c:v>86.397000000000006</c:v>
                </c:pt>
                <c:pt idx="6700">
                  <c:v>86.402000000000001</c:v>
                </c:pt>
                <c:pt idx="6701">
                  <c:v>86.406000000000006</c:v>
                </c:pt>
                <c:pt idx="6702">
                  <c:v>86.415000000000006</c:v>
                </c:pt>
                <c:pt idx="6703">
                  <c:v>86.424999999999997</c:v>
                </c:pt>
                <c:pt idx="6704">
                  <c:v>86.438999999999993</c:v>
                </c:pt>
                <c:pt idx="6705">
                  <c:v>86.454999999999998</c:v>
                </c:pt>
                <c:pt idx="6706">
                  <c:v>86.468999999999994</c:v>
                </c:pt>
                <c:pt idx="6707">
                  <c:v>86.481999999999999</c:v>
                </c:pt>
                <c:pt idx="6708">
                  <c:v>86.494</c:v>
                </c:pt>
                <c:pt idx="6709">
                  <c:v>86.498999999999995</c:v>
                </c:pt>
                <c:pt idx="6710">
                  <c:v>86.504999999999995</c:v>
                </c:pt>
                <c:pt idx="6711">
                  <c:v>86.507999999999996</c:v>
                </c:pt>
                <c:pt idx="6712">
                  <c:v>86.512</c:v>
                </c:pt>
                <c:pt idx="6713">
                  <c:v>86.513000000000005</c:v>
                </c:pt>
                <c:pt idx="6714">
                  <c:v>86.506</c:v>
                </c:pt>
                <c:pt idx="6715">
                  <c:v>86.504000000000005</c:v>
                </c:pt>
                <c:pt idx="6716">
                  <c:v>86.501000000000005</c:v>
                </c:pt>
                <c:pt idx="6717">
                  <c:v>86.494</c:v>
                </c:pt>
                <c:pt idx="6718">
                  <c:v>86.486999999999995</c:v>
                </c:pt>
                <c:pt idx="6719">
                  <c:v>86.484999999999999</c:v>
                </c:pt>
                <c:pt idx="6720">
                  <c:v>86.481999999999999</c:v>
                </c:pt>
                <c:pt idx="6721">
                  <c:v>86.480999999999995</c:v>
                </c:pt>
                <c:pt idx="6722">
                  <c:v>86.48</c:v>
                </c:pt>
                <c:pt idx="6723">
                  <c:v>86.481999999999999</c:v>
                </c:pt>
                <c:pt idx="6724">
                  <c:v>86.48</c:v>
                </c:pt>
                <c:pt idx="6725">
                  <c:v>86.477999999999994</c:v>
                </c:pt>
                <c:pt idx="6726">
                  <c:v>86.47</c:v>
                </c:pt>
                <c:pt idx="6727">
                  <c:v>86.456000000000003</c:v>
                </c:pt>
                <c:pt idx="6728">
                  <c:v>86.442999999999998</c:v>
                </c:pt>
                <c:pt idx="6729">
                  <c:v>86.424999999999997</c:v>
                </c:pt>
                <c:pt idx="6730">
                  <c:v>86.41</c:v>
                </c:pt>
                <c:pt idx="6731">
                  <c:v>86.397000000000006</c:v>
                </c:pt>
                <c:pt idx="6732">
                  <c:v>86.385999999999996</c:v>
                </c:pt>
                <c:pt idx="6733">
                  <c:v>86.376000000000005</c:v>
                </c:pt>
                <c:pt idx="6734">
                  <c:v>86.372</c:v>
                </c:pt>
                <c:pt idx="6735">
                  <c:v>86.376999999999995</c:v>
                </c:pt>
                <c:pt idx="6736">
                  <c:v>86.385000000000005</c:v>
                </c:pt>
                <c:pt idx="6737">
                  <c:v>86.388999999999996</c:v>
                </c:pt>
                <c:pt idx="6738">
                  <c:v>86.39</c:v>
                </c:pt>
                <c:pt idx="6739">
                  <c:v>86.391000000000005</c:v>
                </c:pt>
                <c:pt idx="6740">
                  <c:v>86.394000000000005</c:v>
                </c:pt>
                <c:pt idx="6741">
                  <c:v>86.400999999999996</c:v>
                </c:pt>
                <c:pt idx="6742">
                  <c:v>86.41</c:v>
                </c:pt>
                <c:pt idx="6743">
                  <c:v>86.42</c:v>
                </c:pt>
                <c:pt idx="6744">
                  <c:v>86.436000000000007</c:v>
                </c:pt>
                <c:pt idx="6745">
                  <c:v>86.453000000000003</c:v>
                </c:pt>
                <c:pt idx="6746">
                  <c:v>86.472999999999999</c:v>
                </c:pt>
                <c:pt idx="6747">
                  <c:v>86.486000000000004</c:v>
                </c:pt>
                <c:pt idx="6748">
                  <c:v>86.498999999999995</c:v>
                </c:pt>
                <c:pt idx="6749">
                  <c:v>86.509</c:v>
                </c:pt>
                <c:pt idx="6750">
                  <c:v>86.516000000000005</c:v>
                </c:pt>
                <c:pt idx="6751">
                  <c:v>86.525000000000006</c:v>
                </c:pt>
                <c:pt idx="6752">
                  <c:v>86.534000000000006</c:v>
                </c:pt>
                <c:pt idx="6753">
                  <c:v>86.54</c:v>
                </c:pt>
                <c:pt idx="6754">
                  <c:v>86.549000000000007</c:v>
                </c:pt>
                <c:pt idx="6755">
                  <c:v>86.558000000000007</c:v>
                </c:pt>
                <c:pt idx="6756">
                  <c:v>86.569000000000003</c:v>
                </c:pt>
                <c:pt idx="6757">
                  <c:v>86.58</c:v>
                </c:pt>
                <c:pt idx="6758">
                  <c:v>86.584000000000003</c:v>
                </c:pt>
                <c:pt idx="6759">
                  <c:v>86.588999999999999</c:v>
                </c:pt>
                <c:pt idx="6760">
                  <c:v>86.588999999999999</c:v>
                </c:pt>
                <c:pt idx="6761">
                  <c:v>86.587999999999994</c:v>
                </c:pt>
                <c:pt idx="6762">
                  <c:v>86.584000000000003</c:v>
                </c:pt>
                <c:pt idx="6763">
                  <c:v>86.584999999999994</c:v>
                </c:pt>
                <c:pt idx="6764">
                  <c:v>86.587000000000003</c:v>
                </c:pt>
                <c:pt idx="6765">
                  <c:v>86.584000000000003</c:v>
                </c:pt>
                <c:pt idx="6766">
                  <c:v>86.575000000000003</c:v>
                </c:pt>
                <c:pt idx="6767">
                  <c:v>86.566999999999993</c:v>
                </c:pt>
                <c:pt idx="6768">
                  <c:v>86.555999999999997</c:v>
                </c:pt>
                <c:pt idx="6769">
                  <c:v>86.534999999999997</c:v>
                </c:pt>
                <c:pt idx="6770">
                  <c:v>86.516000000000005</c:v>
                </c:pt>
                <c:pt idx="6771">
                  <c:v>86.498999999999995</c:v>
                </c:pt>
                <c:pt idx="6772">
                  <c:v>86.486000000000004</c:v>
                </c:pt>
                <c:pt idx="6773">
                  <c:v>86.47</c:v>
                </c:pt>
                <c:pt idx="6774">
                  <c:v>86.459000000000003</c:v>
                </c:pt>
                <c:pt idx="6775">
                  <c:v>86.448999999999998</c:v>
                </c:pt>
                <c:pt idx="6776">
                  <c:v>86.44</c:v>
                </c:pt>
                <c:pt idx="6777">
                  <c:v>86.433999999999997</c:v>
                </c:pt>
                <c:pt idx="6778">
                  <c:v>86.429000000000002</c:v>
                </c:pt>
                <c:pt idx="6779">
                  <c:v>86.432000000000002</c:v>
                </c:pt>
                <c:pt idx="6780">
                  <c:v>86.441000000000003</c:v>
                </c:pt>
                <c:pt idx="6781">
                  <c:v>86.465999999999994</c:v>
                </c:pt>
                <c:pt idx="6782">
                  <c:v>86.5</c:v>
                </c:pt>
                <c:pt idx="6783">
                  <c:v>86.537999999999997</c:v>
                </c:pt>
                <c:pt idx="6784">
                  <c:v>86.584999999999994</c:v>
                </c:pt>
                <c:pt idx="6785">
                  <c:v>86.641000000000005</c:v>
                </c:pt>
                <c:pt idx="6786">
                  <c:v>86.703000000000003</c:v>
                </c:pt>
                <c:pt idx="6787">
                  <c:v>86.757999999999996</c:v>
                </c:pt>
                <c:pt idx="6788">
                  <c:v>86.813000000000002</c:v>
                </c:pt>
                <c:pt idx="6789">
                  <c:v>86.869</c:v>
                </c:pt>
                <c:pt idx="6790">
                  <c:v>86.921999999999997</c:v>
                </c:pt>
                <c:pt idx="6791">
                  <c:v>86.974000000000004</c:v>
                </c:pt>
                <c:pt idx="6792">
                  <c:v>87.028999999999996</c:v>
                </c:pt>
                <c:pt idx="6793">
                  <c:v>87.078999999999994</c:v>
                </c:pt>
                <c:pt idx="6794">
                  <c:v>87.116</c:v>
                </c:pt>
                <c:pt idx="6795">
                  <c:v>87.153999999999996</c:v>
                </c:pt>
                <c:pt idx="6796">
                  <c:v>87.212999999999994</c:v>
                </c:pt>
                <c:pt idx="6797">
                  <c:v>87.281999999999996</c:v>
                </c:pt>
                <c:pt idx="6798">
                  <c:v>87.349000000000004</c:v>
                </c:pt>
                <c:pt idx="6799">
                  <c:v>87.423000000000002</c:v>
                </c:pt>
                <c:pt idx="6800">
                  <c:v>87.509</c:v>
                </c:pt>
                <c:pt idx="6801">
                  <c:v>87.597999999999999</c:v>
                </c:pt>
                <c:pt idx="6802">
                  <c:v>87.683999999999997</c:v>
                </c:pt>
                <c:pt idx="6803">
                  <c:v>87.774000000000001</c:v>
                </c:pt>
                <c:pt idx="6804">
                  <c:v>87.867999999999995</c:v>
                </c:pt>
                <c:pt idx="6805">
                  <c:v>87.950999999999993</c:v>
                </c:pt>
                <c:pt idx="6806">
                  <c:v>88.04</c:v>
                </c:pt>
                <c:pt idx="6807">
                  <c:v>88.134</c:v>
                </c:pt>
                <c:pt idx="6808">
                  <c:v>88.218999999999994</c:v>
                </c:pt>
                <c:pt idx="6809">
                  <c:v>88.290999999999997</c:v>
                </c:pt>
                <c:pt idx="6810">
                  <c:v>88.355000000000004</c:v>
                </c:pt>
                <c:pt idx="6811">
                  <c:v>88.412000000000006</c:v>
                </c:pt>
                <c:pt idx="6812">
                  <c:v>88.462000000000003</c:v>
                </c:pt>
                <c:pt idx="6813">
                  <c:v>88.51</c:v>
                </c:pt>
                <c:pt idx="6814">
                  <c:v>88.555000000000007</c:v>
                </c:pt>
                <c:pt idx="6815">
                  <c:v>88.596999999999994</c:v>
                </c:pt>
                <c:pt idx="6816">
                  <c:v>88.631</c:v>
                </c:pt>
                <c:pt idx="6817">
                  <c:v>88.665000000000006</c:v>
                </c:pt>
                <c:pt idx="6818">
                  <c:v>88.695999999999998</c:v>
                </c:pt>
                <c:pt idx="6819">
                  <c:v>88.730999999999995</c:v>
                </c:pt>
                <c:pt idx="6820">
                  <c:v>88.772999999999996</c:v>
                </c:pt>
                <c:pt idx="6821">
                  <c:v>88.805999999999997</c:v>
                </c:pt>
                <c:pt idx="6822">
                  <c:v>88.843000000000004</c:v>
                </c:pt>
                <c:pt idx="6823">
                  <c:v>88.879000000000005</c:v>
                </c:pt>
                <c:pt idx="6824">
                  <c:v>88.912999999999997</c:v>
                </c:pt>
                <c:pt idx="6825">
                  <c:v>88.95</c:v>
                </c:pt>
                <c:pt idx="6826">
                  <c:v>88.98</c:v>
                </c:pt>
                <c:pt idx="6827">
                  <c:v>89.004000000000005</c:v>
                </c:pt>
                <c:pt idx="6828">
                  <c:v>89.028999999999996</c:v>
                </c:pt>
                <c:pt idx="6829">
                  <c:v>89.055000000000007</c:v>
                </c:pt>
                <c:pt idx="6830">
                  <c:v>89.078999999999994</c:v>
                </c:pt>
                <c:pt idx="6831">
                  <c:v>89.102000000000004</c:v>
                </c:pt>
                <c:pt idx="6832">
                  <c:v>89.126000000000005</c:v>
                </c:pt>
                <c:pt idx="6833">
                  <c:v>89.149000000000001</c:v>
                </c:pt>
                <c:pt idx="6834">
                  <c:v>89.161000000000001</c:v>
                </c:pt>
                <c:pt idx="6835">
                  <c:v>89.17</c:v>
                </c:pt>
                <c:pt idx="6836">
                  <c:v>89.177000000000007</c:v>
                </c:pt>
                <c:pt idx="6837">
                  <c:v>89.176000000000002</c:v>
                </c:pt>
                <c:pt idx="6838">
                  <c:v>89.18</c:v>
                </c:pt>
                <c:pt idx="6839">
                  <c:v>89.18</c:v>
                </c:pt>
                <c:pt idx="6840">
                  <c:v>89.180999999999997</c:v>
                </c:pt>
                <c:pt idx="6841">
                  <c:v>89.182000000000002</c:v>
                </c:pt>
                <c:pt idx="6842">
                  <c:v>89.185000000000002</c:v>
                </c:pt>
                <c:pt idx="6843">
                  <c:v>89.194999999999993</c:v>
                </c:pt>
                <c:pt idx="6844">
                  <c:v>89.204999999999998</c:v>
                </c:pt>
                <c:pt idx="6845">
                  <c:v>89.213999999999999</c:v>
                </c:pt>
                <c:pt idx="6846">
                  <c:v>89.222999999999999</c:v>
                </c:pt>
                <c:pt idx="6847">
                  <c:v>89.228999999999999</c:v>
                </c:pt>
                <c:pt idx="6848">
                  <c:v>89.236000000000004</c:v>
                </c:pt>
                <c:pt idx="6849">
                  <c:v>89.238</c:v>
                </c:pt>
                <c:pt idx="6850">
                  <c:v>89.241</c:v>
                </c:pt>
                <c:pt idx="6851">
                  <c:v>89.242000000000004</c:v>
                </c:pt>
                <c:pt idx="6852">
                  <c:v>89.239000000000004</c:v>
                </c:pt>
                <c:pt idx="6853">
                  <c:v>89.233000000000004</c:v>
                </c:pt>
                <c:pt idx="6854">
                  <c:v>89.225999999999999</c:v>
                </c:pt>
                <c:pt idx="6855">
                  <c:v>89.215000000000003</c:v>
                </c:pt>
                <c:pt idx="6856">
                  <c:v>89.206000000000003</c:v>
                </c:pt>
                <c:pt idx="6857">
                  <c:v>89.197999999999993</c:v>
                </c:pt>
                <c:pt idx="6858">
                  <c:v>89.185000000000002</c:v>
                </c:pt>
                <c:pt idx="6859">
                  <c:v>89.179000000000002</c:v>
                </c:pt>
                <c:pt idx="6860">
                  <c:v>89.173000000000002</c:v>
                </c:pt>
                <c:pt idx="6861">
                  <c:v>89.17</c:v>
                </c:pt>
                <c:pt idx="6862">
                  <c:v>89.164000000000001</c:v>
                </c:pt>
                <c:pt idx="6863">
                  <c:v>89.16</c:v>
                </c:pt>
                <c:pt idx="6864">
                  <c:v>89.16</c:v>
                </c:pt>
                <c:pt idx="6865">
                  <c:v>89.153999999999996</c:v>
                </c:pt>
                <c:pt idx="6866">
                  <c:v>89.147999999999996</c:v>
                </c:pt>
                <c:pt idx="6867">
                  <c:v>89.141000000000005</c:v>
                </c:pt>
                <c:pt idx="6868">
                  <c:v>89.131</c:v>
                </c:pt>
                <c:pt idx="6869">
                  <c:v>89.122</c:v>
                </c:pt>
                <c:pt idx="6870">
                  <c:v>89.111000000000004</c:v>
                </c:pt>
                <c:pt idx="6871">
                  <c:v>89.096000000000004</c:v>
                </c:pt>
                <c:pt idx="6872">
                  <c:v>89.084999999999994</c:v>
                </c:pt>
                <c:pt idx="6873">
                  <c:v>89.070999999999998</c:v>
                </c:pt>
                <c:pt idx="6874">
                  <c:v>89.058999999999997</c:v>
                </c:pt>
                <c:pt idx="6875">
                  <c:v>89.052000000000007</c:v>
                </c:pt>
                <c:pt idx="6876">
                  <c:v>89.037999999999997</c:v>
                </c:pt>
                <c:pt idx="6877">
                  <c:v>89.021000000000001</c:v>
                </c:pt>
                <c:pt idx="6878">
                  <c:v>89.001999999999995</c:v>
                </c:pt>
                <c:pt idx="6879">
                  <c:v>88.981999999999999</c:v>
                </c:pt>
                <c:pt idx="6880">
                  <c:v>88.962000000000003</c:v>
                </c:pt>
                <c:pt idx="6881">
                  <c:v>88.947999999999993</c:v>
                </c:pt>
                <c:pt idx="6882">
                  <c:v>88.938000000000002</c:v>
                </c:pt>
                <c:pt idx="6883">
                  <c:v>88.929000000000002</c:v>
                </c:pt>
                <c:pt idx="6884">
                  <c:v>88.915999999999997</c:v>
                </c:pt>
                <c:pt idx="6885">
                  <c:v>88.900999999999996</c:v>
                </c:pt>
                <c:pt idx="6886">
                  <c:v>88.89</c:v>
                </c:pt>
                <c:pt idx="6887">
                  <c:v>88.881</c:v>
                </c:pt>
                <c:pt idx="6888">
                  <c:v>88.867999999999995</c:v>
                </c:pt>
                <c:pt idx="6889">
                  <c:v>88.853999999999999</c:v>
                </c:pt>
                <c:pt idx="6890">
                  <c:v>88.84</c:v>
                </c:pt>
                <c:pt idx="6891">
                  <c:v>88.822999999999993</c:v>
                </c:pt>
                <c:pt idx="6892">
                  <c:v>88.808999999999997</c:v>
                </c:pt>
                <c:pt idx="6893">
                  <c:v>88.796000000000006</c:v>
                </c:pt>
                <c:pt idx="6894">
                  <c:v>88.778000000000006</c:v>
                </c:pt>
                <c:pt idx="6895">
                  <c:v>88.765000000000001</c:v>
                </c:pt>
                <c:pt idx="6896">
                  <c:v>88.751999999999995</c:v>
                </c:pt>
                <c:pt idx="6897">
                  <c:v>88.748000000000005</c:v>
                </c:pt>
                <c:pt idx="6898">
                  <c:v>88.748000000000005</c:v>
                </c:pt>
                <c:pt idx="6899">
                  <c:v>88.745999999999995</c:v>
                </c:pt>
                <c:pt idx="6900">
                  <c:v>88.751000000000005</c:v>
                </c:pt>
                <c:pt idx="6901">
                  <c:v>88.757999999999996</c:v>
                </c:pt>
                <c:pt idx="6902">
                  <c:v>88.763999999999996</c:v>
                </c:pt>
                <c:pt idx="6903">
                  <c:v>88.781000000000006</c:v>
                </c:pt>
                <c:pt idx="6904">
                  <c:v>88.802000000000007</c:v>
                </c:pt>
                <c:pt idx="6905">
                  <c:v>88.822000000000003</c:v>
                </c:pt>
                <c:pt idx="6906">
                  <c:v>88.843000000000004</c:v>
                </c:pt>
                <c:pt idx="6907">
                  <c:v>88.867999999999995</c:v>
                </c:pt>
                <c:pt idx="6908">
                  <c:v>88.893000000000001</c:v>
                </c:pt>
                <c:pt idx="6909">
                  <c:v>88.915999999999997</c:v>
                </c:pt>
                <c:pt idx="6910">
                  <c:v>88.933999999999997</c:v>
                </c:pt>
                <c:pt idx="6911">
                  <c:v>88.95</c:v>
                </c:pt>
                <c:pt idx="6912">
                  <c:v>88.97</c:v>
                </c:pt>
                <c:pt idx="6913">
                  <c:v>88.991</c:v>
                </c:pt>
                <c:pt idx="6914">
                  <c:v>89.01</c:v>
                </c:pt>
                <c:pt idx="6915">
                  <c:v>89.03</c:v>
                </c:pt>
                <c:pt idx="6916">
                  <c:v>89.049000000000007</c:v>
                </c:pt>
                <c:pt idx="6917">
                  <c:v>89.058999999999997</c:v>
                </c:pt>
                <c:pt idx="6918">
                  <c:v>89.061999999999998</c:v>
                </c:pt>
                <c:pt idx="6919">
                  <c:v>89.064999999999998</c:v>
                </c:pt>
                <c:pt idx="6920">
                  <c:v>89.066000000000003</c:v>
                </c:pt>
                <c:pt idx="6921">
                  <c:v>89.069000000000003</c:v>
                </c:pt>
                <c:pt idx="6922">
                  <c:v>89.070999999999998</c:v>
                </c:pt>
                <c:pt idx="6923">
                  <c:v>89.072000000000003</c:v>
                </c:pt>
                <c:pt idx="6924">
                  <c:v>89.067999999999998</c:v>
                </c:pt>
                <c:pt idx="6925">
                  <c:v>89.067999999999998</c:v>
                </c:pt>
                <c:pt idx="6926">
                  <c:v>89.066999999999993</c:v>
                </c:pt>
                <c:pt idx="6927">
                  <c:v>89.066999999999993</c:v>
                </c:pt>
                <c:pt idx="6928">
                  <c:v>89.073999999999998</c:v>
                </c:pt>
                <c:pt idx="6929">
                  <c:v>89.090999999999994</c:v>
                </c:pt>
                <c:pt idx="6930">
                  <c:v>89.102999999999994</c:v>
                </c:pt>
                <c:pt idx="6931">
                  <c:v>89.119</c:v>
                </c:pt>
                <c:pt idx="6932">
                  <c:v>89.141999999999996</c:v>
                </c:pt>
                <c:pt idx="6933">
                  <c:v>89.173000000000002</c:v>
                </c:pt>
                <c:pt idx="6934">
                  <c:v>89.206000000000003</c:v>
                </c:pt>
                <c:pt idx="6935">
                  <c:v>89.245999999999995</c:v>
                </c:pt>
                <c:pt idx="6936">
                  <c:v>89.296000000000006</c:v>
                </c:pt>
                <c:pt idx="6937">
                  <c:v>89.347999999999999</c:v>
                </c:pt>
                <c:pt idx="6938">
                  <c:v>89.391999999999996</c:v>
                </c:pt>
                <c:pt idx="6939">
                  <c:v>89.436000000000007</c:v>
                </c:pt>
                <c:pt idx="6940">
                  <c:v>89.475999999999999</c:v>
                </c:pt>
                <c:pt idx="6941">
                  <c:v>89.521000000000001</c:v>
                </c:pt>
                <c:pt idx="6942">
                  <c:v>89.572999999999993</c:v>
                </c:pt>
                <c:pt idx="6943">
                  <c:v>89.623999999999995</c:v>
                </c:pt>
                <c:pt idx="6944">
                  <c:v>89.676000000000002</c:v>
                </c:pt>
                <c:pt idx="6945">
                  <c:v>89.734999999999999</c:v>
                </c:pt>
                <c:pt idx="6946">
                  <c:v>89.789000000000001</c:v>
                </c:pt>
                <c:pt idx="6947">
                  <c:v>89.834999999999994</c:v>
                </c:pt>
                <c:pt idx="6948">
                  <c:v>89.878</c:v>
                </c:pt>
                <c:pt idx="6949">
                  <c:v>89.927000000000007</c:v>
                </c:pt>
                <c:pt idx="6950">
                  <c:v>89.97</c:v>
                </c:pt>
                <c:pt idx="6951">
                  <c:v>90.004000000000005</c:v>
                </c:pt>
                <c:pt idx="6952">
                  <c:v>90.027000000000001</c:v>
                </c:pt>
                <c:pt idx="6953">
                  <c:v>90.042000000000002</c:v>
                </c:pt>
                <c:pt idx="6954">
                  <c:v>90.052000000000007</c:v>
                </c:pt>
                <c:pt idx="6955">
                  <c:v>90.055999999999997</c:v>
                </c:pt>
                <c:pt idx="6956">
                  <c:v>90.057000000000002</c:v>
                </c:pt>
                <c:pt idx="6957">
                  <c:v>90.06</c:v>
                </c:pt>
                <c:pt idx="6958">
                  <c:v>90.063000000000002</c:v>
                </c:pt>
                <c:pt idx="6959">
                  <c:v>90.054000000000002</c:v>
                </c:pt>
                <c:pt idx="6960">
                  <c:v>90.040999999999997</c:v>
                </c:pt>
                <c:pt idx="6961">
                  <c:v>90.024000000000001</c:v>
                </c:pt>
                <c:pt idx="6962">
                  <c:v>90.007999999999996</c:v>
                </c:pt>
                <c:pt idx="6963">
                  <c:v>89.995999999999995</c:v>
                </c:pt>
                <c:pt idx="6964">
                  <c:v>89.974000000000004</c:v>
                </c:pt>
                <c:pt idx="6965">
                  <c:v>89.947000000000003</c:v>
                </c:pt>
                <c:pt idx="6966">
                  <c:v>89.918999999999997</c:v>
                </c:pt>
                <c:pt idx="6967">
                  <c:v>89.897999999999996</c:v>
                </c:pt>
                <c:pt idx="6968">
                  <c:v>89.879000000000005</c:v>
                </c:pt>
                <c:pt idx="6969">
                  <c:v>89.863</c:v>
                </c:pt>
                <c:pt idx="6970">
                  <c:v>89.85</c:v>
                </c:pt>
                <c:pt idx="6971">
                  <c:v>89.837000000000003</c:v>
                </c:pt>
                <c:pt idx="6972">
                  <c:v>89.823999999999998</c:v>
                </c:pt>
                <c:pt idx="6973">
                  <c:v>89.82</c:v>
                </c:pt>
                <c:pt idx="6974">
                  <c:v>89.819000000000003</c:v>
                </c:pt>
                <c:pt idx="6975">
                  <c:v>89.828000000000003</c:v>
                </c:pt>
                <c:pt idx="6976">
                  <c:v>89.840999999999994</c:v>
                </c:pt>
                <c:pt idx="6977">
                  <c:v>89.858000000000004</c:v>
                </c:pt>
                <c:pt idx="6978">
                  <c:v>89.876999999999995</c:v>
                </c:pt>
                <c:pt idx="6979">
                  <c:v>89.897999999999996</c:v>
                </c:pt>
                <c:pt idx="6980">
                  <c:v>89.918999999999997</c:v>
                </c:pt>
                <c:pt idx="6981">
                  <c:v>89.941000000000003</c:v>
                </c:pt>
                <c:pt idx="6982">
                  <c:v>89.968000000000004</c:v>
                </c:pt>
                <c:pt idx="6983">
                  <c:v>89.994</c:v>
                </c:pt>
                <c:pt idx="6984">
                  <c:v>90.022999999999996</c:v>
                </c:pt>
                <c:pt idx="6985">
                  <c:v>90.055999999999997</c:v>
                </c:pt>
                <c:pt idx="6986">
                  <c:v>90.084999999999994</c:v>
                </c:pt>
                <c:pt idx="6987">
                  <c:v>90.120999999999995</c:v>
                </c:pt>
                <c:pt idx="6988">
                  <c:v>90.162999999999997</c:v>
                </c:pt>
                <c:pt idx="6989">
                  <c:v>90.200999999999993</c:v>
                </c:pt>
                <c:pt idx="6990">
                  <c:v>90.245000000000005</c:v>
                </c:pt>
                <c:pt idx="6991">
                  <c:v>90.284999999999997</c:v>
                </c:pt>
                <c:pt idx="6992">
                  <c:v>90.319000000000003</c:v>
                </c:pt>
                <c:pt idx="6993">
                  <c:v>90.343000000000004</c:v>
                </c:pt>
                <c:pt idx="6994">
                  <c:v>90.364000000000004</c:v>
                </c:pt>
                <c:pt idx="6995">
                  <c:v>90.382000000000005</c:v>
                </c:pt>
                <c:pt idx="6996">
                  <c:v>90.393000000000001</c:v>
                </c:pt>
                <c:pt idx="6997">
                  <c:v>90.403999999999996</c:v>
                </c:pt>
                <c:pt idx="6998">
                  <c:v>90.41</c:v>
                </c:pt>
                <c:pt idx="6999">
                  <c:v>90.417000000000002</c:v>
                </c:pt>
                <c:pt idx="7000">
                  <c:v>90.421000000000006</c:v>
                </c:pt>
                <c:pt idx="7001">
                  <c:v>90.429000000000002</c:v>
                </c:pt>
                <c:pt idx="7002">
                  <c:v>90.435000000000002</c:v>
                </c:pt>
                <c:pt idx="7003">
                  <c:v>90.436999999999998</c:v>
                </c:pt>
                <c:pt idx="7004">
                  <c:v>90.447999999999993</c:v>
                </c:pt>
                <c:pt idx="7005">
                  <c:v>90.463999999999999</c:v>
                </c:pt>
                <c:pt idx="7006">
                  <c:v>90.478999999999999</c:v>
                </c:pt>
                <c:pt idx="7007">
                  <c:v>90.494</c:v>
                </c:pt>
                <c:pt idx="7008">
                  <c:v>90.507000000000005</c:v>
                </c:pt>
                <c:pt idx="7009">
                  <c:v>90.521000000000001</c:v>
                </c:pt>
                <c:pt idx="7010">
                  <c:v>90.533000000000001</c:v>
                </c:pt>
                <c:pt idx="7011">
                  <c:v>90.542000000000002</c:v>
                </c:pt>
                <c:pt idx="7012">
                  <c:v>90.548000000000002</c:v>
                </c:pt>
                <c:pt idx="7013">
                  <c:v>90.558999999999997</c:v>
                </c:pt>
                <c:pt idx="7014">
                  <c:v>90.564999999999998</c:v>
                </c:pt>
                <c:pt idx="7015">
                  <c:v>90.572000000000003</c:v>
                </c:pt>
                <c:pt idx="7016">
                  <c:v>90.575000000000003</c:v>
                </c:pt>
                <c:pt idx="7017">
                  <c:v>90.578000000000003</c:v>
                </c:pt>
                <c:pt idx="7018">
                  <c:v>90.575999999999993</c:v>
                </c:pt>
                <c:pt idx="7019">
                  <c:v>90.575000000000003</c:v>
                </c:pt>
                <c:pt idx="7020">
                  <c:v>90.575000000000003</c:v>
                </c:pt>
                <c:pt idx="7021">
                  <c:v>90.570999999999998</c:v>
                </c:pt>
                <c:pt idx="7022">
                  <c:v>90.569000000000003</c:v>
                </c:pt>
                <c:pt idx="7023">
                  <c:v>90.566999999999993</c:v>
                </c:pt>
                <c:pt idx="7024">
                  <c:v>90.561999999999998</c:v>
                </c:pt>
                <c:pt idx="7025">
                  <c:v>90.558999999999997</c:v>
                </c:pt>
                <c:pt idx="7026">
                  <c:v>90.558000000000007</c:v>
                </c:pt>
                <c:pt idx="7027">
                  <c:v>90.554000000000002</c:v>
                </c:pt>
                <c:pt idx="7028">
                  <c:v>90.55</c:v>
                </c:pt>
                <c:pt idx="7029">
                  <c:v>90.546999999999997</c:v>
                </c:pt>
                <c:pt idx="7030">
                  <c:v>90.545000000000002</c:v>
                </c:pt>
                <c:pt idx="7031">
                  <c:v>90.543000000000006</c:v>
                </c:pt>
                <c:pt idx="7032">
                  <c:v>90.542000000000002</c:v>
                </c:pt>
                <c:pt idx="7033">
                  <c:v>90.543999999999997</c:v>
                </c:pt>
                <c:pt idx="7034">
                  <c:v>90.551000000000002</c:v>
                </c:pt>
                <c:pt idx="7035">
                  <c:v>90.554000000000002</c:v>
                </c:pt>
                <c:pt idx="7036">
                  <c:v>90.563000000000002</c:v>
                </c:pt>
                <c:pt idx="7037">
                  <c:v>90.573999999999998</c:v>
                </c:pt>
                <c:pt idx="7038">
                  <c:v>90.584999999999994</c:v>
                </c:pt>
                <c:pt idx="7039">
                  <c:v>90.596999999999994</c:v>
                </c:pt>
                <c:pt idx="7040">
                  <c:v>90.61</c:v>
                </c:pt>
                <c:pt idx="7041">
                  <c:v>90.626000000000005</c:v>
                </c:pt>
                <c:pt idx="7042">
                  <c:v>90.646000000000001</c:v>
                </c:pt>
                <c:pt idx="7043">
                  <c:v>90.668000000000006</c:v>
                </c:pt>
                <c:pt idx="7044">
                  <c:v>90.688000000000002</c:v>
                </c:pt>
                <c:pt idx="7045">
                  <c:v>90.715000000000003</c:v>
                </c:pt>
                <c:pt idx="7046">
                  <c:v>90.739000000000004</c:v>
                </c:pt>
                <c:pt idx="7047">
                  <c:v>90.76</c:v>
                </c:pt>
                <c:pt idx="7048">
                  <c:v>90.781000000000006</c:v>
                </c:pt>
                <c:pt idx="7049">
                  <c:v>90.801000000000002</c:v>
                </c:pt>
                <c:pt idx="7050">
                  <c:v>90.814999999999998</c:v>
                </c:pt>
                <c:pt idx="7051">
                  <c:v>90.823999999999998</c:v>
                </c:pt>
                <c:pt idx="7052">
                  <c:v>90.837999999999994</c:v>
                </c:pt>
                <c:pt idx="7053">
                  <c:v>90.846000000000004</c:v>
                </c:pt>
                <c:pt idx="7054">
                  <c:v>90.856999999999999</c:v>
                </c:pt>
                <c:pt idx="7055">
                  <c:v>90.87</c:v>
                </c:pt>
                <c:pt idx="7056">
                  <c:v>90.879000000000005</c:v>
                </c:pt>
                <c:pt idx="7057">
                  <c:v>90.887</c:v>
                </c:pt>
                <c:pt idx="7058">
                  <c:v>90.888999999999996</c:v>
                </c:pt>
                <c:pt idx="7059">
                  <c:v>90.891000000000005</c:v>
                </c:pt>
                <c:pt idx="7060">
                  <c:v>90.891999999999996</c:v>
                </c:pt>
                <c:pt idx="7061">
                  <c:v>90.89</c:v>
                </c:pt>
                <c:pt idx="7062">
                  <c:v>90.882999999999996</c:v>
                </c:pt>
                <c:pt idx="7063">
                  <c:v>90.89</c:v>
                </c:pt>
                <c:pt idx="7064">
                  <c:v>90.891000000000005</c:v>
                </c:pt>
                <c:pt idx="7065">
                  <c:v>90.888000000000005</c:v>
                </c:pt>
                <c:pt idx="7066">
                  <c:v>90.88</c:v>
                </c:pt>
                <c:pt idx="7067">
                  <c:v>90.872</c:v>
                </c:pt>
                <c:pt idx="7068">
                  <c:v>90.864999999999995</c:v>
                </c:pt>
                <c:pt idx="7069">
                  <c:v>90.861000000000004</c:v>
                </c:pt>
                <c:pt idx="7070">
                  <c:v>90.855999999999995</c:v>
                </c:pt>
                <c:pt idx="7071">
                  <c:v>90.852999999999994</c:v>
                </c:pt>
                <c:pt idx="7072">
                  <c:v>90.858000000000004</c:v>
                </c:pt>
                <c:pt idx="7073">
                  <c:v>90.855999999999995</c:v>
                </c:pt>
                <c:pt idx="7074">
                  <c:v>90.852999999999994</c:v>
                </c:pt>
                <c:pt idx="7075">
                  <c:v>90.853999999999999</c:v>
                </c:pt>
                <c:pt idx="7076">
                  <c:v>90.858000000000004</c:v>
                </c:pt>
                <c:pt idx="7077">
                  <c:v>90.86</c:v>
                </c:pt>
                <c:pt idx="7078">
                  <c:v>90.861000000000004</c:v>
                </c:pt>
                <c:pt idx="7079">
                  <c:v>90.866</c:v>
                </c:pt>
                <c:pt idx="7080">
                  <c:v>90.87</c:v>
                </c:pt>
                <c:pt idx="7081">
                  <c:v>90.870999999999995</c:v>
                </c:pt>
                <c:pt idx="7082">
                  <c:v>90.873000000000005</c:v>
                </c:pt>
                <c:pt idx="7083">
                  <c:v>90.876000000000005</c:v>
                </c:pt>
                <c:pt idx="7084">
                  <c:v>90.878</c:v>
                </c:pt>
                <c:pt idx="7085">
                  <c:v>90.881</c:v>
                </c:pt>
                <c:pt idx="7086">
                  <c:v>90.881</c:v>
                </c:pt>
                <c:pt idx="7087">
                  <c:v>90.882999999999996</c:v>
                </c:pt>
                <c:pt idx="7088">
                  <c:v>90.888000000000005</c:v>
                </c:pt>
                <c:pt idx="7089">
                  <c:v>90.891000000000005</c:v>
                </c:pt>
                <c:pt idx="7090">
                  <c:v>90.894999999999996</c:v>
                </c:pt>
                <c:pt idx="7091">
                  <c:v>90.91</c:v>
                </c:pt>
                <c:pt idx="7092">
                  <c:v>90.927999999999997</c:v>
                </c:pt>
                <c:pt idx="7093">
                  <c:v>90.944000000000003</c:v>
                </c:pt>
                <c:pt idx="7094">
                  <c:v>90.953999999999994</c:v>
                </c:pt>
                <c:pt idx="7095">
                  <c:v>90.965000000000003</c:v>
                </c:pt>
                <c:pt idx="7096">
                  <c:v>90.99</c:v>
                </c:pt>
                <c:pt idx="7097">
                  <c:v>91.027000000000001</c:v>
                </c:pt>
                <c:pt idx="7098">
                  <c:v>91.066000000000003</c:v>
                </c:pt>
                <c:pt idx="7099">
                  <c:v>91.100999999999999</c:v>
                </c:pt>
                <c:pt idx="7100">
                  <c:v>91.135999999999996</c:v>
                </c:pt>
                <c:pt idx="7101">
                  <c:v>91.183999999999997</c:v>
                </c:pt>
                <c:pt idx="7102">
                  <c:v>91.241</c:v>
                </c:pt>
                <c:pt idx="7103">
                  <c:v>91.287000000000006</c:v>
                </c:pt>
                <c:pt idx="7104">
                  <c:v>91.322000000000003</c:v>
                </c:pt>
                <c:pt idx="7105">
                  <c:v>91.361999999999995</c:v>
                </c:pt>
                <c:pt idx="7106">
                  <c:v>91.387</c:v>
                </c:pt>
                <c:pt idx="7107">
                  <c:v>91.400999999999996</c:v>
                </c:pt>
                <c:pt idx="7108">
                  <c:v>91.42</c:v>
                </c:pt>
                <c:pt idx="7109">
                  <c:v>91.436000000000007</c:v>
                </c:pt>
                <c:pt idx="7110">
                  <c:v>91.436999999999998</c:v>
                </c:pt>
                <c:pt idx="7111">
                  <c:v>91.433000000000007</c:v>
                </c:pt>
                <c:pt idx="7112">
                  <c:v>91.42</c:v>
                </c:pt>
                <c:pt idx="7113">
                  <c:v>91.412000000000006</c:v>
                </c:pt>
                <c:pt idx="7114">
                  <c:v>91.406999999999996</c:v>
                </c:pt>
                <c:pt idx="7115">
                  <c:v>91.397999999999996</c:v>
                </c:pt>
                <c:pt idx="7116">
                  <c:v>91.388000000000005</c:v>
                </c:pt>
                <c:pt idx="7117">
                  <c:v>91.367000000000004</c:v>
                </c:pt>
                <c:pt idx="7118">
                  <c:v>91.343999999999994</c:v>
                </c:pt>
                <c:pt idx="7119">
                  <c:v>91.320999999999998</c:v>
                </c:pt>
                <c:pt idx="7120">
                  <c:v>91.287000000000006</c:v>
                </c:pt>
                <c:pt idx="7121">
                  <c:v>91.25</c:v>
                </c:pt>
                <c:pt idx="7122">
                  <c:v>91.215000000000003</c:v>
                </c:pt>
                <c:pt idx="7123">
                  <c:v>91.186999999999998</c:v>
                </c:pt>
                <c:pt idx="7124">
                  <c:v>91.156000000000006</c:v>
                </c:pt>
                <c:pt idx="7125">
                  <c:v>91.125</c:v>
                </c:pt>
                <c:pt idx="7126">
                  <c:v>91.106999999999999</c:v>
                </c:pt>
                <c:pt idx="7127">
                  <c:v>91.090999999999994</c:v>
                </c:pt>
                <c:pt idx="7128">
                  <c:v>91.072000000000003</c:v>
                </c:pt>
                <c:pt idx="7129">
                  <c:v>91.052999999999997</c:v>
                </c:pt>
                <c:pt idx="7130">
                  <c:v>91.037000000000006</c:v>
                </c:pt>
                <c:pt idx="7131">
                  <c:v>91.019000000000005</c:v>
                </c:pt>
                <c:pt idx="7132">
                  <c:v>90.994</c:v>
                </c:pt>
                <c:pt idx="7133">
                  <c:v>90.965000000000003</c:v>
                </c:pt>
                <c:pt idx="7134">
                  <c:v>90.941000000000003</c:v>
                </c:pt>
                <c:pt idx="7135">
                  <c:v>90.924999999999997</c:v>
                </c:pt>
                <c:pt idx="7136">
                  <c:v>90.91</c:v>
                </c:pt>
                <c:pt idx="7137">
                  <c:v>90.897000000000006</c:v>
                </c:pt>
                <c:pt idx="7138">
                  <c:v>90.893000000000001</c:v>
                </c:pt>
                <c:pt idx="7139">
                  <c:v>90.897000000000006</c:v>
                </c:pt>
                <c:pt idx="7140">
                  <c:v>90.897999999999996</c:v>
                </c:pt>
                <c:pt idx="7141">
                  <c:v>90.894999999999996</c:v>
                </c:pt>
                <c:pt idx="7142">
                  <c:v>90.891000000000005</c:v>
                </c:pt>
                <c:pt idx="7143">
                  <c:v>90.885999999999996</c:v>
                </c:pt>
                <c:pt idx="7144">
                  <c:v>90.885999999999996</c:v>
                </c:pt>
                <c:pt idx="7145">
                  <c:v>90.882999999999996</c:v>
                </c:pt>
                <c:pt idx="7146">
                  <c:v>90.876999999999995</c:v>
                </c:pt>
                <c:pt idx="7147">
                  <c:v>90.869</c:v>
                </c:pt>
                <c:pt idx="7148">
                  <c:v>90.866</c:v>
                </c:pt>
                <c:pt idx="7149">
                  <c:v>90.856999999999999</c:v>
                </c:pt>
                <c:pt idx="7150">
                  <c:v>90.850999999999999</c:v>
                </c:pt>
                <c:pt idx="7151">
                  <c:v>90.855999999999995</c:v>
                </c:pt>
                <c:pt idx="7152">
                  <c:v>90.861000000000004</c:v>
                </c:pt>
                <c:pt idx="7153">
                  <c:v>90.870999999999995</c:v>
                </c:pt>
                <c:pt idx="7154">
                  <c:v>90.89</c:v>
                </c:pt>
                <c:pt idx="7155">
                  <c:v>90.923000000000002</c:v>
                </c:pt>
                <c:pt idx="7156">
                  <c:v>90.956000000000003</c:v>
                </c:pt>
                <c:pt idx="7157">
                  <c:v>90.975999999999999</c:v>
                </c:pt>
                <c:pt idx="7158">
                  <c:v>91.012</c:v>
                </c:pt>
                <c:pt idx="7159">
                  <c:v>91.061999999999998</c:v>
                </c:pt>
                <c:pt idx="7160">
                  <c:v>91.111000000000004</c:v>
                </c:pt>
                <c:pt idx="7161">
                  <c:v>91.156000000000006</c:v>
                </c:pt>
                <c:pt idx="7162">
                  <c:v>91.2</c:v>
                </c:pt>
                <c:pt idx="7163">
                  <c:v>91.248999999999995</c:v>
                </c:pt>
                <c:pt idx="7164">
                  <c:v>91.295000000000002</c:v>
                </c:pt>
                <c:pt idx="7165">
                  <c:v>91.331000000000003</c:v>
                </c:pt>
                <c:pt idx="7166">
                  <c:v>91.364999999999995</c:v>
                </c:pt>
                <c:pt idx="7167">
                  <c:v>91.409000000000006</c:v>
                </c:pt>
                <c:pt idx="7168">
                  <c:v>91.457999999999998</c:v>
                </c:pt>
                <c:pt idx="7169">
                  <c:v>91.507999999999996</c:v>
                </c:pt>
                <c:pt idx="7170">
                  <c:v>91.555000000000007</c:v>
                </c:pt>
                <c:pt idx="7171">
                  <c:v>91.608000000000004</c:v>
                </c:pt>
                <c:pt idx="7172">
                  <c:v>91.658000000000001</c:v>
                </c:pt>
                <c:pt idx="7173">
                  <c:v>91.706999999999994</c:v>
                </c:pt>
                <c:pt idx="7174">
                  <c:v>91.769000000000005</c:v>
                </c:pt>
                <c:pt idx="7175">
                  <c:v>91.826999999999998</c:v>
                </c:pt>
                <c:pt idx="7176">
                  <c:v>91.88</c:v>
                </c:pt>
                <c:pt idx="7177">
                  <c:v>91.936999999999998</c:v>
                </c:pt>
                <c:pt idx="7178">
                  <c:v>91.998000000000005</c:v>
                </c:pt>
                <c:pt idx="7179">
                  <c:v>92.069000000000003</c:v>
                </c:pt>
                <c:pt idx="7180">
                  <c:v>92.131</c:v>
                </c:pt>
                <c:pt idx="7181">
                  <c:v>92.198999999999998</c:v>
                </c:pt>
                <c:pt idx="7182">
                  <c:v>92.272000000000006</c:v>
                </c:pt>
                <c:pt idx="7183">
                  <c:v>92.331000000000003</c:v>
                </c:pt>
                <c:pt idx="7184">
                  <c:v>92.382999999999996</c:v>
                </c:pt>
                <c:pt idx="7185">
                  <c:v>92.433999999999997</c:v>
                </c:pt>
                <c:pt idx="7186">
                  <c:v>92.498000000000005</c:v>
                </c:pt>
                <c:pt idx="7187">
                  <c:v>92.546000000000006</c:v>
                </c:pt>
                <c:pt idx="7188">
                  <c:v>92.573999999999998</c:v>
                </c:pt>
                <c:pt idx="7189">
                  <c:v>92.596000000000004</c:v>
                </c:pt>
                <c:pt idx="7190">
                  <c:v>92.614000000000004</c:v>
                </c:pt>
                <c:pt idx="7191">
                  <c:v>92.628</c:v>
                </c:pt>
                <c:pt idx="7192">
                  <c:v>92.629000000000005</c:v>
                </c:pt>
                <c:pt idx="7193">
                  <c:v>92.617000000000004</c:v>
                </c:pt>
                <c:pt idx="7194">
                  <c:v>92.594999999999999</c:v>
                </c:pt>
                <c:pt idx="7195">
                  <c:v>92.561000000000007</c:v>
                </c:pt>
                <c:pt idx="7196">
                  <c:v>92.522000000000006</c:v>
                </c:pt>
                <c:pt idx="7197">
                  <c:v>92.486999999999995</c:v>
                </c:pt>
                <c:pt idx="7198">
                  <c:v>92.453999999999994</c:v>
                </c:pt>
                <c:pt idx="7199">
                  <c:v>92.412000000000006</c:v>
                </c:pt>
                <c:pt idx="7200">
                  <c:v>92.355000000000004</c:v>
                </c:pt>
                <c:pt idx="7201">
                  <c:v>92.308000000000007</c:v>
                </c:pt>
                <c:pt idx="7202">
                  <c:v>92.272000000000006</c:v>
                </c:pt>
                <c:pt idx="7203">
                  <c:v>92.242999999999995</c:v>
                </c:pt>
                <c:pt idx="7204">
                  <c:v>92.221000000000004</c:v>
                </c:pt>
                <c:pt idx="7205">
                  <c:v>92.2</c:v>
                </c:pt>
                <c:pt idx="7206">
                  <c:v>92.177999999999997</c:v>
                </c:pt>
                <c:pt idx="7207">
                  <c:v>92.162000000000006</c:v>
                </c:pt>
                <c:pt idx="7208">
                  <c:v>92.153999999999996</c:v>
                </c:pt>
                <c:pt idx="7209">
                  <c:v>92.153999999999996</c:v>
                </c:pt>
                <c:pt idx="7210">
                  <c:v>92.165999999999997</c:v>
                </c:pt>
                <c:pt idx="7211">
                  <c:v>92.188999999999993</c:v>
                </c:pt>
                <c:pt idx="7212">
                  <c:v>92.204999999999998</c:v>
                </c:pt>
                <c:pt idx="7213">
                  <c:v>92.216999999999999</c:v>
                </c:pt>
                <c:pt idx="7214">
                  <c:v>92.236000000000004</c:v>
                </c:pt>
                <c:pt idx="7215">
                  <c:v>92.26</c:v>
                </c:pt>
                <c:pt idx="7216">
                  <c:v>92.281000000000006</c:v>
                </c:pt>
                <c:pt idx="7217">
                  <c:v>92.296999999999997</c:v>
                </c:pt>
                <c:pt idx="7218">
                  <c:v>92.313999999999993</c:v>
                </c:pt>
                <c:pt idx="7219">
                  <c:v>92.328999999999994</c:v>
                </c:pt>
                <c:pt idx="7220">
                  <c:v>92.334000000000003</c:v>
                </c:pt>
                <c:pt idx="7221">
                  <c:v>92.338999999999999</c:v>
                </c:pt>
                <c:pt idx="7222">
                  <c:v>92.353999999999999</c:v>
                </c:pt>
                <c:pt idx="7223">
                  <c:v>92.376999999999995</c:v>
                </c:pt>
                <c:pt idx="7224">
                  <c:v>92.403999999999996</c:v>
                </c:pt>
                <c:pt idx="7225">
                  <c:v>92.427999999999997</c:v>
                </c:pt>
                <c:pt idx="7226">
                  <c:v>92.456000000000003</c:v>
                </c:pt>
                <c:pt idx="7227">
                  <c:v>92.49</c:v>
                </c:pt>
                <c:pt idx="7228">
                  <c:v>92.525999999999996</c:v>
                </c:pt>
                <c:pt idx="7229">
                  <c:v>92.555999999999997</c:v>
                </c:pt>
                <c:pt idx="7230">
                  <c:v>92.576999999999998</c:v>
                </c:pt>
                <c:pt idx="7231">
                  <c:v>92.584999999999994</c:v>
                </c:pt>
                <c:pt idx="7232">
                  <c:v>92.587000000000003</c:v>
                </c:pt>
                <c:pt idx="7233">
                  <c:v>92.584000000000003</c:v>
                </c:pt>
                <c:pt idx="7234">
                  <c:v>92.576999999999998</c:v>
                </c:pt>
                <c:pt idx="7235">
                  <c:v>92.569000000000003</c:v>
                </c:pt>
                <c:pt idx="7236">
                  <c:v>92.557000000000002</c:v>
                </c:pt>
                <c:pt idx="7237">
                  <c:v>92.543000000000006</c:v>
                </c:pt>
                <c:pt idx="7238">
                  <c:v>92.525999999999996</c:v>
                </c:pt>
                <c:pt idx="7239">
                  <c:v>92.507000000000005</c:v>
                </c:pt>
                <c:pt idx="7240">
                  <c:v>92.49</c:v>
                </c:pt>
                <c:pt idx="7241">
                  <c:v>92.468000000000004</c:v>
                </c:pt>
                <c:pt idx="7242">
                  <c:v>92.447999999999993</c:v>
                </c:pt>
                <c:pt idx="7243">
                  <c:v>92.433999999999997</c:v>
                </c:pt>
                <c:pt idx="7244">
                  <c:v>92.424000000000007</c:v>
                </c:pt>
                <c:pt idx="7245">
                  <c:v>92.412000000000006</c:v>
                </c:pt>
                <c:pt idx="7246">
                  <c:v>92.397999999999996</c:v>
                </c:pt>
                <c:pt idx="7247">
                  <c:v>92.384</c:v>
                </c:pt>
                <c:pt idx="7248">
                  <c:v>92.375</c:v>
                </c:pt>
                <c:pt idx="7249">
                  <c:v>92.367999999999995</c:v>
                </c:pt>
                <c:pt idx="7250">
                  <c:v>92.361000000000004</c:v>
                </c:pt>
                <c:pt idx="7251">
                  <c:v>92.353999999999999</c:v>
                </c:pt>
                <c:pt idx="7252">
                  <c:v>92.35</c:v>
                </c:pt>
                <c:pt idx="7253">
                  <c:v>92.343999999999994</c:v>
                </c:pt>
                <c:pt idx="7254">
                  <c:v>92.331000000000003</c:v>
                </c:pt>
                <c:pt idx="7255">
                  <c:v>92.322999999999993</c:v>
                </c:pt>
                <c:pt idx="7256">
                  <c:v>92.316999999999993</c:v>
                </c:pt>
                <c:pt idx="7257">
                  <c:v>92.313999999999993</c:v>
                </c:pt>
                <c:pt idx="7258">
                  <c:v>92.308999999999997</c:v>
                </c:pt>
                <c:pt idx="7259">
                  <c:v>92.302999999999997</c:v>
                </c:pt>
                <c:pt idx="7260">
                  <c:v>92.296999999999997</c:v>
                </c:pt>
                <c:pt idx="7261">
                  <c:v>92.290999999999997</c:v>
                </c:pt>
                <c:pt idx="7262">
                  <c:v>92.286000000000001</c:v>
                </c:pt>
                <c:pt idx="7263">
                  <c:v>92.278999999999996</c:v>
                </c:pt>
                <c:pt idx="7264">
                  <c:v>92.272999999999996</c:v>
                </c:pt>
                <c:pt idx="7265">
                  <c:v>92.271000000000001</c:v>
                </c:pt>
                <c:pt idx="7266">
                  <c:v>92.272999999999996</c:v>
                </c:pt>
                <c:pt idx="7267">
                  <c:v>92.272999999999996</c:v>
                </c:pt>
                <c:pt idx="7268">
                  <c:v>92.271000000000001</c:v>
                </c:pt>
                <c:pt idx="7269">
                  <c:v>92.274000000000001</c:v>
                </c:pt>
                <c:pt idx="7270">
                  <c:v>92.275999999999996</c:v>
                </c:pt>
                <c:pt idx="7271">
                  <c:v>92.275000000000006</c:v>
                </c:pt>
                <c:pt idx="7272">
                  <c:v>92.275999999999996</c:v>
                </c:pt>
                <c:pt idx="7273">
                  <c:v>92.275999999999996</c:v>
                </c:pt>
                <c:pt idx="7274">
                  <c:v>92.275999999999996</c:v>
                </c:pt>
                <c:pt idx="7275">
                  <c:v>92.277000000000001</c:v>
                </c:pt>
                <c:pt idx="7276">
                  <c:v>92.278999999999996</c:v>
                </c:pt>
                <c:pt idx="7277">
                  <c:v>92.281000000000006</c:v>
                </c:pt>
                <c:pt idx="7278">
                  <c:v>92.286000000000001</c:v>
                </c:pt>
                <c:pt idx="7279">
                  <c:v>92.287000000000006</c:v>
                </c:pt>
                <c:pt idx="7280">
                  <c:v>92.286000000000001</c:v>
                </c:pt>
                <c:pt idx="7281">
                  <c:v>92.286000000000001</c:v>
                </c:pt>
                <c:pt idx="7282">
                  <c:v>92.281000000000006</c:v>
                </c:pt>
                <c:pt idx="7283">
                  <c:v>92.275000000000006</c:v>
                </c:pt>
                <c:pt idx="7284">
                  <c:v>92.266000000000005</c:v>
                </c:pt>
                <c:pt idx="7285">
                  <c:v>92.259</c:v>
                </c:pt>
                <c:pt idx="7286">
                  <c:v>92.259</c:v>
                </c:pt>
                <c:pt idx="7287">
                  <c:v>92.257000000000005</c:v>
                </c:pt>
                <c:pt idx="7288">
                  <c:v>92.256</c:v>
                </c:pt>
                <c:pt idx="7289">
                  <c:v>92.256</c:v>
                </c:pt>
                <c:pt idx="7290">
                  <c:v>92.259</c:v>
                </c:pt>
                <c:pt idx="7291">
                  <c:v>92.271000000000001</c:v>
                </c:pt>
                <c:pt idx="7292">
                  <c:v>92.281999999999996</c:v>
                </c:pt>
                <c:pt idx="7293">
                  <c:v>92.301000000000002</c:v>
                </c:pt>
                <c:pt idx="7294">
                  <c:v>92.322999999999993</c:v>
                </c:pt>
                <c:pt idx="7295">
                  <c:v>92.344999999999999</c:v>
                </c:pt>
                <c:pt idx="7296">
                  <c:v>92.363</c:v>
                </c:pt>
                <c:pt idx="7297">
                  <c:v>92.375</c:v>
                </c:pt>
                <c:pt idx="7298">
                  <c:v>92.382999999999996</c:v>
                </c:pt>
                <c:pt idx="7299">
                  <c:v>92.396000000000001</c:v>
                </c:pt>
                <c:pt idx="7300">
                  <c:v>92.406000000000006</c:v>
                </c:pt>
                <c:pt idx="7301">
                  <c:v>92.418000000000006</c:v>
                </c:pt>
                <c:pt idx="7302">
                  <c:v>92.433999999999997</c:v>
                </c:pt>
                <c:pt idx="7303">
                  <c:v>92.454999999999998</c:v>
                </c:pt>
                <c:pt idx="7304">
                  <c:v>92.478999999999999</c:v>
                </c:pt>
                <c:pt idx="7305">
                  <c:v>92.501999999999995</c:v>
                </c:pt>
                <c:pt idx="7306">
                  <c:v>92.52</c:v>
                </c:pt>
                <c:pt idx="7307">
                  <c:v>92.536000000000001</c:v>
                </c:pt>
                <c:pt idx="7308">
                  <c:v>92.555999999999997</c:v>
                </c:pt>
                <c:pt idx="7309">
                  <c:v>92.575999999999993</c:v>
                </c:pt>
                <c:pt idx="7310">
                  <c:v>92.591999999999999</c:v>
                </c:pt>
                <c:pt idx="7311">
                  <c:v>92.602999999999994</c:v>
                </c:pt>
                <c:pt idx="7312">
                  <c:v>92.611999999999995</c:v>
                </c:pt>
                <c:pt idx="7313">
                  <c:v>92.620999999999995</c:v>
                </c:pt>
                <c:pt idx="7314">
                  <c:v>92.635000000000005</c:v>
                </c:pt>
                <c:pt idx="7315">
                  <c:v>92.65</c:v>
                </c:pt>
                <c:pt idx="7316">
                  <c:v>92.664000000000001</c:v>
                </c:pt>
                <c:pt idx="7317">
                  <c:v>92.680999999999997</c:v>
                </c:pt>
                <c:pt idx="7318">
                  <c:v>92.698999999999998</c:v>
                </c:pt>
                <c:pt idx="7319">
                  <c:v>92.72</c:v>
                </c:pt>
                <c:pt idx="7320">
                  <c:v>92.745000000000005</c:v>
                </c:pt>
                <c:pt idx="7321">
                  <c:v>92.766999999999996</c:v>
                </c:pt>
                <c:pt idx="7322">
                  <c:v>92.787000000000006</c:v>
                </c:pt>
                <c:pt idx="7323">
                  <c:v>92.808999999999997</c:v>
                </c:pt>
                <c:pt idx="7324">
                  <c:v>92.85</c:v>
                </c:pt>
                <c:pt idx="7325">
                  <c:v>92.896000000000001</c:v>
                </c:pt>
                <c:pt idx="7326">
                  <c:v>92.95</c:v>
                </c:pt>
                <c:pt idx="7327">
                  <c:v>93.016999999999996</c:v>
                </c:pt>
                <c:pt idx="7328">
                  <c:v>93.097999999999999</c:v>
                </c:pt>
                <c:pt idx="7329">
                  <c:v>93.185000000000002</c:v>
                </c:pt>
                <c:pt idx="7330">
                  <c:v>93.272999999999996</c:v>
                </c:pt>
                <c:pt idx="7331">
                  <c:v>93.358999999999995</c:v>
                </c:pt>
                <c:pt idx="7332">
                  <c:v>93.448999999999998</c:v>
                </c:pt>
                <c:pt idx="7333">
                  <c:v>93.537999999999997</c:v>
                </c:pt>
                <c:pt idx="7334">
                  <c:v>93.622</c:v>
                </c:pt>
                <c:pt idx="7335">
                  <c:v>93.701999999999998</c:v>
                </c:pt>
                <c:pt idx="7336">
                  <c:v>93.789000000000001</c:v>
                </c:pt>
                <c:pt idx="7337">
                  <c:v>93.888999999999996</c:v>
                </c:pt>
                <c:pt idx="7338">
                  <c:v>93.986999999999995</c:v>
                </c:pt>
                <c:pt idx="7339">
                  <c:v>94.085999999999999</c:v>
                </c:pt>
                <c:pt idx="7340">
                  <c:v>94.194999999999993</c:v>
                </c:pt>
                <c:pt idx="7341">
                  <c:v>94.299000000000007</c:v>
                </c:pt>
                <c:pt idx="7342">
                  <c:v>94.397999999999996</c:v>
                </c:pt>
                <c:pt idx="7343">
                  <c:v>94.495000000000005</c:v>
                </c:pt>
                <c:pt idx="7344">
                  <c:v>94.6</c:v>
                </c:pt>
                <c:pt idx="7345">
                  <c:v>94.700999999999993</c:v>
                </c:pt>
                <c:pt idx="7346">
                  <c:v>94.801000000000002</c:v>
                </c:pt>
                <c:pt idx="7347">
                  <c:v>94.899000000000001</c:v>
                </c:pt>
                <c:pt idx="7348">
                  <c:v>95.003</c:v>
                </c:pt>
                <c:pt idx="7349">
                  <c:v>95.113</c:v>
                </c:pt>
                <c:pt idx="7350">
                  <c:v>95.221999999999994</c:v>
                </c:pt>
                <c:pt idx="7351">
                  <c:v>95.322000000000003</c:v>
                </c:pt>
                <c:pt idx="7352">
                  <c:v>95.418999999999997</c:v>
                </c:pt>
                <c:pt idx="7353">
                  <c:v>95.522000000000006</c:v>
                </c:pt>
                <c:pt idx="7354">
                  <c:v>95.62</c:v>
                </c:pt>
                <c:pt idx="7355">
                  <c:v>95.72</c:v>
                </c:pt>
                <c:pt idx="7356">
                  <c:v>95.823999999999998</c:v>
                </c:pt>
                <c:pt idx="7357">
                  <c:v>95.92</c:v>
                </c:pt>
                <c:pt idx="7358">
                  <c:v>96.009</c:v>
                </c:pt>
                <c:pt idx="7359">
                  <c:v>96.102000000000004</c:v>
                </c:pt>
                <c:pt idx="7360">
                  <c:v>96.185000000000002</c:v>
                </c:pt>
                <c:pt idx="7361">
                  <c:v>96.266000000000005</c:v>
                </c:pt>
                <c:pt idx="7362">
                  <c:v>96.346999999999994</c:v>
                </c:pt>
                <c:pt idx="7363">
                  <c:v>96.424999999999997</c:v>
                </c:pt>
                <c:pt idx="7364">
                  <c:v>96.506</c:v>
                </c:pt>
                <c:pt idx="7365">
                  <c:v>96.572000000000003</c:v>
                </c:pt>
                <c:pt idx="7366">
                  <c:v>96.644000000000005</c:v>
                </c:pt>
                <c:pt idx="7367">
                  <c:v>96.721000000000004</c:v>
                </c:pt>
                <c:pt idx="7368">
                  <c:v>96.793999999999997</c:v>
                </c:pt>
                <c:pt idx="7369">
                  <c:v>96.864999999999995</c:v>
                </c:pt>
                <c:pt idx="7370">
                  <c:v>96.933999999999997</c:v>
                </c:pt>
                <c:pt idx="7371">
                  <c:v>96.998999999999995</c:v>
                </c:pt>
                <c:pt idx="7372">
                  <c:v>97.06</c:v>
                </c:pt>
                <c:pt idx="7373">
                  <c:v>97.114999999999995</c:v>
                </c:pt>
                <c:pt idx="7374">
                  <c:v>97.165999999999997</c:v>
                </c:pt>
                <c:pt idx="7375">
                  <c:v>97.228999999999999</c:v>
                </c:pt>
                <c:pt idx="7376">
                  <c:v>97.289000000000001</c:v>
                </c:pt>
                <c:pt idx="7377">
                  <c:v>97.340999999999994</c:v>
                </c:pt>
                <c:pt idx="7378">
                  <c:v>97.385999999999996</c:v>
                </c:pt>
                <c:pt idx="7379">
                  <c:v>97.436000000000007</c:v>
                </c:pt>
                <c:pt idx="7380">
                  <c:v>97.488</c:v>
                </c:pt>
                <c:pt idx="7381">
                  <c:v>97.536000000000001</c:v>
                </c:pt>
                <c:pt idx="7382">
                  <c:v>97.582999999999998</c:v>
                </c:pt>
                <c:pt idx="7383">
                  <c:v>97.623999999999995</c:v>
                </c:pt>
                <c:pt idx="7384">
                  <c:v>97.674000000000007</c:v>
                </c:pt>
                <c:pt idx="7385">
                  <c:v>97.718999999999994</c:v>
                </c:pt>
                <c:pt idx="7386">
                  <c:v>97.763000000000005</c:v>
                </c:pt>
                <c:pt idx="7387">
                  <c:v>97.804000000000002</c:v>
                </c:pt>
                <c:pt idx="7388">
                  <c:v>97.846000000000004</c:v>
                </c:pt>
                <c:pt idx="7389">
                  <c:v>97.888000000000005</c:v>
                </c:pt>
                <c:pt idx="7390">
                  <c:v>97.933999999999997</c:v>
                </c:pt>
                <c:pt idx="7391">
                  <c:v>97.980999999999995</c:v>
                </c:pt>
                <c:pt idx="7392">
                  <c:v>98.028999999999996</c:v>
                </c:pt>
                <c:pt idx="7393">
                  <c:v>98.087999999999994</c:v>
                </c:pt>
                <c:pt idx="7394">
                  <c:v>98.147000000000006</c:v>
                </c:pt>
                <c:pt idx="7395">
                  <c:v>98.206999999999994</c:v>
                </c:pt>
                <c:pt idx="7396">
                  <c:v>98.274000000000001</c:v>
                </c:pt>
                <c:pt idx="7397">
                  <c:v>98.344999999999999</c:v>
                </c:pt>
                <c:pt idx="7398">
                  <c:v>98.41</c:v>
                </c:pt>
                <c:pt idx="7399">
                  <c:v>98.483000000000004</c:v>
                </c:pt>
                <c:pt idx="7400">
                  <c:v>98.558000000000007</c:v>
                </c:pt>
                <c:pt idx="7401">
                  <c:v>98.622</c:v>
                </c:pt>
                <c:pt idx="7402">
                  <c:v>98.68</c:v>
                </c:pt>
                <c:pt idx="7403">
                  <c:v>98.736000000000004</c:v>
                </c:pt>
                <c:pt idx="7404">
                  <c:v>98.795000000000002</c:v>
                </c:pt>
                <c:pt idx="7405">
                  <c:v>98.850999999999999</c:v>
                </c:pt>
                <c:pt idx="7406">
                  <c:v>98.9</c:v>
                </c:pt>
                <c:pt idx="7407">
                  <c:v>98.942999999999998</c:v>
                </c:pt>
                <c:pt idx="7408">
                  <c:v>98.971000000000004</c:v>
                </c:pt>
                <c:pt idx="7409">
                  <c:v>98.991</c:v>
                </c:pt>
                <c:pt idx="7410">
                  <c:v>99.007999999999996</c:v>
                </c:pt>
                <c:pt idx="7411">
                  <c:v>99.021000000000001</c:v>
                </c:pt>
                <c:pt idx="7412">
                  <c:v>99.040999999999997</c:v>
                </c:pt>
                <c:pt idx="7413">
                  <c:v>99.063000000000002</c:v>
                </c:pt>
                <c:pt idx="7414">
                  <c:v>99.084999999999994</c:v>
                </c:pt>
                <c:pt idx="7415">
                  <c:v>99.103999999999999</c:v>
                </c:pt>
                <c:pt idx="7416">
                  <c:v>99.12</c:v>
                </c:pt>
                <c:pt idx="7417">
                  <c:v>99.134</c:v>
                </c:pt>
                <c:pt idx="7418">
                  <c:v>99.158000000000001</c:v>
                </c:pt>
                <c:pt idx="7419">
                  <c:v>99.177000000000007</c:v>
                </c:pt>
                <c:pt idx="7420">
                  <c:v>99.198999999999998</c:v>
                </c:pt>
                <c:pt idx="7421">
                  <c:v>99.218000000000004</c:v>
                </c:pt>
                <c:pt idx="7422">
                  <c:v>99.244</c:v>
                </c:pt>
                <c:pt idx="7423">
                  <c:v>99.271000000000001</c:v>
                </c:pt>
                <c:pt idx="7424">
                  <c:v>99.298000000000002</c:v>
                </c:pt>
                <c:pt idx="7425">
                  <c:v>99.323999999999998</c:v>
                </c:pt>
                <c:pt idx="7426">
                  <c:v>99.352999999999994</c:v>
                </c:pt>
                <c:pt idx="7427">
                  <c:v>99.378</c:v>
                </c:pt>
                <c:pt idx="7428">
                  <c:v>99.406000000000006</c:v>
                </c:pt>
                <c:pt idx="7429">
                  <c:v>99.429000000000002</c:v>
                </c:pt>
                <c:pt idx="7430">
                  <c:v>99.445999999999998</c:v>
                </c:pt>
                <c:pt idx="7431">
                  <c:v>99.468000000000004</c:v>
                </c:pt>
                <c:pt idx="7432">
                  <c:v>99.486000000000004</c:v>
                </c:pt>
                <c:pt idx="7433">
                  <c:v>99.507999999999996</c:v>
                </c:pt>
                <c:pt idx="7434">
                  <c:v>99.534999999999997</c:v>
                </c:pt>
                <c:pt idx="7435">
                  <c:v>99.557000000000002</c:v>
                </c:pt>
                <c:pt idx="7436">
                  <c:v>99.587000000000003</c:v>
                </c:pt>
                <c:pt idx="7437">
                  <c:v>99.611000000000004</c:v>
                </c:pt>
                <c:pt idx="7438">
                  <c:v>99.635000000000005</c:v>
                </c:pt>
                <c:pt idx="7439">
                  <c:v>99.662000000000006</c:v>
                </c:pt>
                <c:pt idx="7440">
                  <c:v>99.688999999999993</c:v>
                </c:pt>
                <c:pt idx="7441">
                  <c:v>99.718999999999994</c:v>
                </c:pt>
                <c:pt idx="7442">
                  <c:v>99.751999999999995</c:v>
                </c:pt>
                <c:pt idx="7443">
                  <c:v>99.790999999999997</c:v>
                </c:pt>
                <c:pt idx="7444">
                  <c:v>99.831999999999994</c:v>
                </c:pt>
                <c:pt idx="7445">
                  <c:v>99.866</c:v>
                </c:pt>
                <c:pt idx="7446">
                  <c:v>99.899000000000001</c:v>
                </c:pt>
                <c:pt idx="7447">
                  <c:v>99.921999999999997</c:v>
                </c:pt>
                <c:pt idx="7448">
                  <c:v>99.936999999999998</c:v>
                </c:pt>
                <c:pt idx="7449">
                  <c:v>99.956000000000003</c:v>
                </c:pt>
                <c:pt idx="7450">
                  <c:v>99.968999999999994</c:v>
                </c:pt>
                <c:pt idx="7451">
                  <c:v>99.98</c:v>
                </c:pt>
                <c:pt idx="7452">
                  <c:v>99.984999999999999</c:v>
                </c:pt>
                <c:pt idx="7453">
                  <c:v>99.983000000000004</c:v>
                </c:pt>
                <c:pt idx="7454">
                  <c:v>99.981999999999999</c:v>
                </c:pt>
                <c:pt idx="7455">
                  <c:v>99.97</c:v>
                </c:pt>
                <c:pt idx="7456">
                  <c:v>99.957999999999998</c:v>
                </c:pt>
                <c:pt idx="7457">
                  <c:v>99.945999999999998</c:v>
                </c:pt>
                <c:pt idx="7458">
                  <c:v>99.933999999999997</c:v>
                </c:pt>
                <c:pt idx="7459">
                  <c:v>99.914000000000001</c:v>
                </c:pt>
                <c:pt idx="7460">
                  <c:v>99.897999999999996</c:v>
                </c:pt>
                <c:pt idx="7461">
                  <c:v>99.882000000000005</c:v>
                </c:pt>
                <c:pt idx="7462">
                  <c:v>99.872</c:v>
                </c:pt>
                <c:pt idx="7463">
                  <c:v>99.861000000000004</c:v>
                </c:pt>
                <c:pt idx="7464">
                  <c:v>99.846000000000004</c:v>
                </c:pt>
                <c:pt idx="7465">
                  <c:v>99.832999999999998</c:v>
                </c:pt>
                <c:pt idx="7466">
                  <c:v>99.828000000000003</c:v>
                </c:pt>
                <c:pt idx="7467">
                  <c:v>99.823999999999998</c:v>
                </c:pt>
                <c:pt idx="7468">
                  <c:v>99.820999999999998</c:v>
                </c:pt>
                <c:pt idx="7469">
                  <c:v>99.82</c:v>
                </c:pt>
                <c:pt idx="7470">
                  <c:v>99.825000000000003</c:v>
                </c:pt>
                <c:pt idx="7471">
                  <c:v>99.834000000000003</c:v>
                </c:pt>
                <c:pt idx="7472">
                  <c:v>99.844999999999999</c:v>
                </c:pt>
                <c:pt idx="7473">
                  <c:v>99.852999999999994</c:v>
                </c:pt>
                <c:pt idx="7474">
                  <c:v>99.855999999999995</c:v>
                </c:pt>
                <c:pt idx="7475">
                  <c:v>99.863</c:v>
                </c:pt>
                <c:pt idx="7476">
                  <c:v>99.875</c:v>
                </c:pt>
                <c:pt idx="7477">
                  <c:v>99.888999999999996</c:v>
                </c:pt>
                <c:pt idx="7478">
                  <c:v>99.902000000000001</c:v>
                </c:pt>
                <c:pt idx="7479">
                  <c:v>99.914000000000001</c:v>
                </c:pt>
                <c:pt idx="7480">
                  <c:v>99.921000000000006</c:v>
                </c:pt>
                <c:pt idx="7481">
                  <c:v>99.927999999999997</c:v>
                </c:pt>
                <c:pt idx="7482">
                  <c:v>99.930999999999997</c:v>
                </c:pt>
                <c:pt idx="7483">
                  <c:v>99.936999999999998</c:v>
                </c:pt>
                <c:pt idx="7484">
                  <c:v>99.941000000000003</c:v>
                </c:pt>
                <c:pt idx="7485">
                  <c:v>99.94</c:v>
                </c:pt>
                <c:pt idx="7486">
                  <c:v>99.941000000000003</c:v>
                </c:pt>
                <c:pt idx="7487">
                  <c:v>99.944000000000003</c:v>
                </c:pt>
                <c:pt idx="7488">
                  <c:v>99.944000000000003</c:v>
                </c:pt>
                <c:pt idx="7489">
                  <c:v>99.942999999999998</c:v>
                </c:pt>
                <c:pt idx="7490">
                  <c:v>99.942999999999998</c:v>
                </c:pt>
                <c:pt idx="7491">
                  <c:v>99.948999999999998</c:v>
                </c:pt>
                <c:pt idx="7492">
                  <c:v>99.947000000000003</c:v>
                </c:pt>
                <c:pt idx="7493">
                  <c:v>99.941000000000003</c:v>
                </c:pt>
                <c:pt idx="7494">
                  <c:v>99.933000000000007</c:v>
                </c:pt>
                <c:pt idx="7495">
                  <c:v>99.923000000000002</c:v>
                </c:pt>
                <c:pt idx="7496">
                  <c:v>99.912000000000006</c:v>
                </c:pt>
                <c:pt idx="7497">
                  <c:v>99.903000000000006</c:v>
                </c:pt>
                <c:pt idx="7498">
                  <c:v>99.894999999999996</c:v>
                </c:pt>
                <c:pt idx="7499">
                  <c:v>99.882000000000005</c:v>
                </c:pt>
                <c:pt idx="7500">
                  <c:v>99.873999999999995</c:v>
                </c:pt>
                <c:pt idx="7501">
                  <c:v>99.864000000000004</c:v>
                </c:pt>
                <c:pt idx="7502">
                  <c:v>99.85</c:v>
                </c:pt>
                <c:pt idx="7503">
                  <c:v>99.838999999999999</c:v>
                </c:pt>
                <c:pt idx="7504">
                  <c:v>99.83</c:v>
                </c:pt>
                <c:pt idx="7505">
                  <c:v>99.819000000000003</c:v>
                </c:pt>
                <c:pt idx="7506">
                  <c:v>99.811999999999998</c:v>
                </c:pt>
                <c:pt idx="7507">
                  <c:v>99.805999999999997</c:v>
                </c:pt>
                <c:pt idx="7508">
                  <c:v>99.799000000000007</c:v>
                </c:pt>
                <c:pt idx="7509">
                  <c:v>99.793999999999997</c:v>
                </c:pt>
                <c:pt idx="7510">
                  <c:v>99.796000000000006</c:v>
                </c:pt>
                <c:pt idx="7511">
                  <c:v>99.8</c:v>
                </c:pt>
                <c:pt idx="7512">
                  <c:v>99.798000000000002</c:v>
                </c:pt>
                <c:pt idx="7513">
                  <c:v>99.799000000000007</c:v>
                </c:pt>
                <c:pt idx="7514">
                  <c:v>99.802999999999997</c:v>
                </c:pt>
                <c:pt idx="7515">
                  <c:v>99.813000000000002</c:v>
                </c:pt>
                <c:pt idx="7516">
                  <c:v>99.816999999999993</c:v>
                </c:pt>
                <c:pt idx="7517">
                  <c:v>99.828000000000003</c:v>
                </c:pt>
                <c:pt idx="7518">
                  <c:v>99.840999999999994</c:v>
                </c:pt>
                <c:pt idx="7519">
                  <c:v>99.855000000000004</c:v>
                </c:pt>
                <c:pt idx="7520">
                  <c:v>99.867000000000004</c:v>
                </c:pt>
                <c:pt idx="7521">
                  <c:v>99.881</c:v>
                </c:pt>
                <c:pt idx="7522">
                  <c:v>99.893000000000001</c:v>
                </c:pt>
                <c:pt idx="7523">
                  <c:v>99.906000000000006</c:v>
                </c:pt>
                <c:pt idx="7524">
                  <c:v>99.923000000000002</c:v>
                </c:pt>
                <c:pt idx="7525">
                  <c:v>99.941000000000003</c:v>
                </c:pt>
                <c:pt idx="7526">
                  <c:v>99.954999999999998</c:v>
                </c:pt>
                <c:pt idx="7527">
                  <c:v>99.966999999999999</c:v>
                </c:pt>
                <c:pt idx="7528">
                  <c:v>99.977999999999994</c:v>
                </c:pt>
                <c:pt idx="7529">
                  <c:v>99.988</c:v>
                </c:pt>
                <c:pt idx="7530">
                  <c:v>99.997</c:v>
                </c:pt>
                <c:pt idx="7531">
                  <c:v>100</c:v>
                </c:pt>
                <c:pt idx="7532">
                  <c:v>100.01</c:v>
                </c:pt>
                <c:pt idx="7533">
                  <c:v>100.02</c:v>
                </c:pt>
                <c:pt idx="7534">
                  <c:v>100.02</c:v>
                </c:pt>
                <c:pt idx="7535">
                  <c:v>100.03</c:v>
                </c:pt>
                <c:pt idx="7536">
                  <c:v>100.03</c:v>
                </c:pt>
                <c:pt idx="7537">
                  <c:v>100.03</c:v>
                </c:pt>
                <c:pt idx="7538">
                  <c:v>100.03</c:v>
                </c:pt>
                <c:pt idx="7539">
                  <c:v>100.02</c:v>
                </c:pt>
                <c:pt idx="7540">
                  <c:v>100.01</c:v>
                </c:pt>
                <c:pt idx="7541">
                  <c:v>100</c:v>
                </c:pt>
                <c:pt idx="7542">
                  <c:v>99.991</c:v>
                </c:pt>
                <c:pt idx="7543">
                  <c:v>99.980999999999995</c:v>
                </c:pt>
                <c:pt idx="7544">
                  <c:v>99.972999999999999</c:v>
                </c:pt>
                <c:pt idx="7545">
                  <c:v>99.965999999999994</c:v>
                </c:pt>
                <c:pt idx="7546">
                  <c:v>99.960999999999999</c:v>
                </c:pt>
                <c:pt idx="7547">
                  <c:v>99.956999999999994</c:v>
                </c:pt>
                <c:pt idx="7548">
                  <c:v>99.956000000000003</c:v>
                </c:pt>
                <c:pt idx="7549">
                  <c:v>99.954999999999998</c:v>
                </c:pt>
                <c:pt idx="7550">
                  <c:v>99.956000000000003</c:v>
                </c:pt>
                <c:pt idx="7551">
                  <c:v>99.957999999999998</c:v>
                </c:pt>
                <c:pt idx="7552">
                  <c:v>99.962999999999994</c:v>
                </c:pt>
                <c:pt idx="7553">
                  <c:v>99.971000000000004</c:v>
                </c:pt>
                <c:pt idx="7554">
                  <c:v>99.978999999999999</c:v>
                </c:pt>
                <c:pt idx="7555">
                  <c:v>99.991</c:v>
                </c:pt>
                <c:pt idx="7556">
                  <c:v>100</c:v>
                </c:pt>
                <c:pt idx="7557">
                  <c:v>100.02</c:v>
                </c:pt>
                <c:pt idx="7558">
                  <c:v>100.03</c:v>
                </c:pt>
                <c:pt idx="7559">
                  <c:v>100.05</c:v>
                </c:pt>
                <c:pt idx="7560">
                  <c:v>100.06</c:v>
                </c:pt>
                <c:pt idx="7561">
                  <c:v>100.08</c:v>
                </c:pt>
                <c:pt idx="7562">
                  <c:v>100.1</c:v>
                </c:pt>
                <c:pt idx="7563">
                  <c:v>100.12</c:v>
                </c:pt>
                <c:pt idx="7564">
                  <c:v>100.13</c:v>
                </c:pt>
                <c:pt idx="7565">
                  <c:v>100.15</c:v>
                </c:pt>
                <c:pt idx="7566">
                  <c:v>100.17</c:v>
                </c:pt>
                <c:pt idx="7567">
                  <c:v>100.2</c:v>
                </c:pt>
                <c:pt idx="7568">
                  <c:v>100.21</c:v>
                </c:pt>
                <c:pt idx="7569">
                  <c:v>100.23</c:v>
                </c:pt>
                <c:pt idx="7570">
                  <c:v>100.25</c:v>
                </c:pt>
                <c:pt idx="7571">
                  <c:v>100.27</c:v>
                </c:pt>
                <c:pt idx="7572">
                  <c:v>100.3</c:v>
                </c:pt>
                <c:pt idx="7573">
                  <c:v>100.32</c:v>
                </c:pt>
                <c:pt idx="7574">
                  <c:v>100.33</c:v>
                </c:pt>
                <c:pt idx="7575">
                  <c:v>100.35</c:v>
                </c:pt>
                <c:pt idx="7576">
                  <c:v>100.36</c:v>
                </c:pt>
                <c:pt idx="7577">
                  <c:v>100.36</c:v>
                </c:pt>
                <c:pt idx="7578">
                  <c:v>100.37</c:v>
                </c:pt>
                <c:pt idx="7579">
                  <c:v>100.38</c:v>
                </c:pt>
                <c:pt idx="7580">
                  <c:v>100.41</c:v>
                </c:pt>
                <c:pt idx="7581">
                  <c:v>100.43</c:v>
                </c:pt>
                <c:pt idx="7582">
                  <c:v>100.45</c:v>
                </c:pt>
                <c:pt idx="7583">
                  <c:v>100.47</c:v>
                </c:pt>
                <c:pt idx="7584">
                  <c:v>100.51</c:v>
                </c:pt>
                <c:pt idx="7585">
                  <c:v>100.56</c:v>
                </c:pt>
                <c:pt idx="7586">
                  <c:v>100.63</c:v>
                </c:pt>
                <c:pt idx="7587">
                  <c:v>100.7</c:v>
                </c:pt>
                <c:pt idx="7588">
                  <c:v>100.79</c:v>
                </c:pt>
                <c:pt idx="7589">
                  <c:v>100.9</c:v>
                </c:pt>
                <c:pt idx="7590">
                  <c:v>101.01</c:v>
                </c:pt>
                <c:pt idx="7591">
                  <c:v>101.12</c:v>
                </c:pt>
                <c:pt idx="7592">
                  <c:v>101.24</c:v>
                </c:pt>
                <c:pt idx="7593">
                  <c:v>101.37</c:v>
                </c:pt>
                <c:pt idx="7594">
                  <c:v>101.52</c:v>
                </c:pt>
                <c:pt idx="7595">
                  <c:v>101.68</c:v>
                </c:pt>
                <c:pt idx="7596">
                  <c:v>101.85</c:v>
                </c:pt>
                <c:pt idx="7597">
                  <c:v>102.04</c:v>
                </c:pt>
                <c:pt idx="7598">
                  <c:v>102.24</c:v>
                </c:pt>
                <c:pt idx="7599">
                  <c:v>102.46</c:v>
                </c:pt>
                <c:pt idx="7600">
                  <c:v>102.67</c:v>
                </c:pt>
                <c:pt idx="7601">
                  <c:v>102.88</c:v>
                </c:pt>
                <c:pt idx="7602">
                  <c:v>103.11</c:v>
                </c:pt>
                <c:pt idx="7603">
                  <c:v>103.33</c:v>
                </c:pt>
                <c:pt idx="7604">
                  <c:v>103.55</c:v>
                </c:pt>
                <c:pt idx="7605">
                  <c:v>103.75</c:v>
                </c:pt>
                <c:pt idx="7606">
                  <c:v>103.93</c:v>
                </c:pt>
                <c:pt idx="7607">
                  <c:v>104.09</c:v>
                </c:pt>
                <c:pt idx="7608">
                  <c:v>104.22</c:v>
                </c:pt>
                <c:pt idx="7609">
                  <c:v>104.33</c:v>
                </c:pt>
                <c:pt idx="7610">
                  <c:v>104.41</c:v>
                </c:pt>
                <c:pt idx="7611">
                  <c:v>104.49</c:v>
                </c:pt>
                <c:pt idx="7612">
                  <c:v>104.54</c:v>
                </c:pt>
                <c:pt idx="7613">
                  <c:v>104.6</c:v>
                </c:pt>
                <c:pt idx="7614">
                  <c:v>104.65</c:v>
                </c:pt>
                <c:pt idx="7615">
                  <c:v>104.68</c:v>
                </c:pt>
                <c:pt idx="7616">
                  <c:v>104.71</c:v>
                </c:pt>
                <c:pt idx="7617">
                  <c:v>104.73</c:v>
                </c:pt>
                <c:pt idx="7618">
                  <c:v>104.75</c:v>
                </c:pt>
                <c:pt idx="7619">
                  <c:v>104.77</c:v>
                </c:pt>
                <c:pt idx="7620">
                  <c:v>104.78</c:v>
                </c:pt>
                <c:pt idx="7621">
                  <c:v>104.79</c:v>
                </c:pt>
                <c:pt idx="7622">
                  <c:v>104.82</c:v>
                </c:pt>
                <c:pt idx="7623">
                  <c:v>104.87</c:v>
                </c:pt>
                <c:pt idx="7624">
                  <c:v>104.93</c:v>
                </c:pt>
                <c:pt idx="7625">
                  <c:v>105</c:v>
                </c:pt>
                <c:pt idx="7626">
                  <c:v>105.09</c:v>
                </c:pt>
                <c:pt idx="7627">
                  <c:v>105.19</c:v>
                </c:pt>
                <c:pt idx="7628">
                  <c:v>105.29</c:v>
                </c:pt>
                <c:pt idx="7629">
                  <c:v>105.39</c:v>
                </c:pt>
                <c:pt idx="7630">
                  <c:v>105.48</c:v>
                </c:pt>
                <c:pt idx="7631">
                  <c:v>105.57</c:v>
                </c:pt>
                <c:pt idx="7632">
                  <c:v>105.65</c:v>
                </c:pt>
                <c:pt idx="7633">
                  <c:v>105.73</c:v>
                </c:pt>
                <c:pt idx="7634">
                  <c:v>105.81</c:v>
                </c:pt>
                <c:pt idx="7635">
                  <c:v>105.88</c:v>
                </c:pt>
                <c:pt idx="7636">
                  <c:v>105.95</c:v>
                </c:pt>
                <c:pt idx="7637">
                  <c:v>106.01</c:v>
                </c:pt>
                <c:pt idx="7638">
                  <c:v>106.05</c:v>
                </c:pt>
                <c:pt idx="7639">
                  <c:v>106.09</c:v>
                </c:pt>
                <c:pt idx="7640">
                  <c:v>106.13</c:v>
                </c:pt>
                <c:pt idx="7641">
                  <c:v>106.15</c:v>
                </c:pt>
                <c:pt idx="7642">
                  <c:v>106.17</c:v>
                </c:pt>
                <c:pt idx="7643">
                  <c:v>106.18</c:v>
                </c:pt>
                <c:pt idx="7644">
                  <c:v>106.2</c:v>
                </c:pt>
                <c:pt idx="7645">
                  <c:v>106.2</c:v>
                </c:pt>
                <c:pt idx="7646">
                  <c:v>106.21</c:v>
                </c:pt>
                <c:pt idx="7647">
                  <c:v>106.21</c:v>
                </c:pt>
                <c:pt idx="7648">
                  <c:v>106.22</c:v>
                </c:pt>
                <c:pt idx="7649">
                  <c:v>106.23</c:v>
                </c:pt>
                <c:pt idx="7650">
                  <c:v>106.23</c:v>
                </c:pt>
                <c:pt idx="7651">
                  <c:v>106.24</c:v>
                </c:pt>
                <c:pt idx="7652">
                  <c:v>106.24</c:v>
                </c:pt>
                <c:pt idx="7653">
                  <c:v>106.26</c:v>
                </c:pt>
                <c:pt idx="7654">
                  <c:v>106.27</c:v>
                </c:pt>
                <c:pt idx="7655">
                  <c:v>106.28</c:v>
                </c:pt>
                <c:pt idx="7656">
                  <c:v>106.28</c:v>
                </c:pt>
                <c:pt idx="7657">
                  <c:v>106.27</c:v>
                </c:pt>
                <c:pt idx="7658">
                  <c:v>106.25</c:v>
                </c:pt>
                <c:pt idx="7659">
                  <c:v>106.23</c:v>
                </c:pt>
                <c:pt idx="7660">
                  <c:v>106.21</c:v>
                </c:pt>
                <c:pt idx="7661">
                  <c:v>106.18</c:v>
                </c:pt>
                <c:pt idx="7662">
                  <c:v>106.15</c:v>
                </c:pt>
                <c:pt idx="7663">
                  <c:v>106.11</c:v>
                </c:pt>
                <c:pt idx="7664">
                  <c:v>106.06</c:v>
                </c:pt>
                <c:pt idx="7665">
                  <c:v>106.02</c:v>
                </c:pt>
                <c:pt idx="7666">
                  <c:v>105.97</c:v>
                </c:pt>
                <c:pt idx="7667">
                  <c:v>105.92</c:v>
                </c:pt>
                <c:pt idx="7668">
                  <c:v>105.88</c:v>
                </c:pt>
                <c:pt idx="7669">
                  <c:v>105.82</c:v>
                </c:pt>
                <c:pt idx="7670">
                  <c:v>105.78</c:v>
                </c:pt>
                <c:pt idx="7671">
                  <c:v>105.73</c:v>
                </c:pt>
                <c:pt idx="7672">
                  <c:v>105.68</c:v>
                </c:pt>
                <c:pt idx="7673">
                  <c:v>105.63</c:v>
                </c:pt>
                <c:pt idx="7674">
                  <c:v>105.59</c:v>
                </c:pt>
                <c:pt idx="7675">
                  <c:v>105.56</c:v>
                </c:pt>
                <c:pt idx="7676">
                  <c:v>105.52</c:v>
                </c:pt>
                <c:pt idx="7677">
                  <c:v>105.5</c:v>
                </c:pt>
                <c:pt idx="7678">
                  <c:v>105.48</c:v>
                </c:pt>
                <c:pt idx="7679">
                  <c:v>105.47</c:v>
                </c:pt>
                <c:pt idx="7680">
                  <c:v>105.47</c:v>
                </c:pt>
                <c:pt idx="7681">
                  <c:v>105.47</c:v>
                </c:pt>
                <c:pt idx="7682">
                  <c:v>105.48</c:v>
                </c:pt>
                <c:pt idx="7683">
                  <c:v>105.49</c:v>
                </c:pt>
                <c:pt idx="7684">
                  <c:v>105.51</c:v>
                </c:pt>
                <c:pt idx="7685">
                  <c:v>105.52</c:v>
                </c:pt>
                <c:pt idx="7686">
                  <c:v>105.54</c:v>
                </c:pt>
                <c:pt idx="7687">
                  <c:v>105.56</c:v>
                </c:pt>
                <c:pt idx="7688">
                  <c:v>105.58</c:v>
                </c:pt>
                <c:pt idx="7689">
                  <c:v>105.6</c:v>
                </c:pt>
                <c:pt idx="7690">
                  <c:v>105.63</c:v>
                </c:pt>
                <c:pt idx="7691">
                  <c:v>105.66</c:v>
                </c:pt>
                <c:pt idx="7692">
                  <c:v>105.69</c:v>
                </c:pt>
                <c:pt idx="7693">
                  <c:v>105.72</c:v>
                </c:pt>
                <c:pt idx="7694">
                  <c:v>105.75</c:v>
                </c:pt>
                <c:pt idx="7695">
                  <c:v>105.78</c:v>
                </c:pt>
                <c:pt idx="7696">
                  <c:v>105.8</c:v>
                </c:pt>
                <c:pt idx="7697">
                  <c:v>105.81</c:v>
                </c:pt>
                <c:pt idx="7698">
                  <c:v>105.81</c:v>
                </c:pt>
                <c:pt idx="7699">
                  <c:v>105.81</c:v>
                </c:pt>
                <c:pt idx="7700">
                  <c:v>105.82</c:v>
                </c:pt>
                <c:pt idx="7701">
                  <c:v>105.82</c:v>
                </c:pt>
                <c:pt idx="7702">
                  <c:v>105.81</c:v>
                </c:pt>
                <c:pt idx="7703">
                  <c:v>105.8</c:v>
                </c:pt>
                <c:pt idx="7704">
                  <c:v>105.78</c:v>
                </c:pt>
                <c:pt idx="7705">
                  <c:v>105.76</c:v>
                </c:pt>
                <c:pt idx="7706">
                  <c:v>105.74</c:v>
                </c:pt>
                <c:pt idx="7707">
                  <c:v>105.71</c:v>
                </c:pt>
                <c:pt idx="7708">
                  <c:v>105.68</c:v>
                </c:pt>
                <c:pt idx="7709">
                  <c:v>105.66</c:v>
                </c:pt>
                <c:pt idx="7710">
                  <c:v>105.63</c:v>
                </c:pt>
                <c:pt idx="7711">
                  <c:v>105.61</c:v>
                </c:pt>
                <c:pt idx="7712">
                  <c:v>105.58</c:v>
                </c:pt>
                <c:pt idx="7713">
                  <c:v>105.55</c:v>
                </c:pt>
                <c:pt idx="7714">
                  <c:v>105.53</c:v>
                </c:pt>
                <c:pt idx="7715">
                  <c:v>105.51</c:v>
                </c:pt>
                <c:pt idx="7716">
                  <c:v>105.49</c:v>
                </c:pt>
                <c:pt idx="7717">
                  <c:v>105.49</c:v>
                </c:pt>
                <c:pt idx="7718">
                  <c:v>105.48</c:v>
                </c:pt>
                <c:pt idx="7719">
                  <c:v>105.47</c:v>
                </c:pt>
                <c:pt idx="7720">
                  <c:v>105.46</c:v>
                </c:pt>
                <c:pt idx="7721">
                  <c:v>105.46</c:v>
                </c:pt>
                <c:pt idx="7722">
                  <c:v>105.45</c:v>
                </c:pt>
                <c:pt idx="7723">
                  <c:v>105.45</c:v>
                </c:pt>
                <c:pt idx="7724">
                  <c:v>105.44</c:v>
                </c:pt>
                <c:pt idx="7725">
                  <c:v>105.44</c:v>
                </c:pt>
                <c:pt idx="7726">
                  <c:v>105.44</c:v>
                </c:pt>
                <c:pt idx="7727">
                  <c:v>105.44</c:v>
                </c:pt>
                <c:pt idx="7728">
                  <c:v>105.44</c:v>
                </c:pt>
                <c:pt idx="7729">
                  <c:v>105.44</c:v>
                </c:pt>
                <c:pt idx="7730">
                  <c:v>105.43</c:v>
                </c:pt>
                <c:pt idx="7731">
                  <c:v>105.43</c:v>
                </c:pt>
                <c:pt idx="7732">
                  <c:v>105.42</c:v>
                </c:pt>
                <c:pt idx="7733">
                  <c:v>105.41</c:v>
                </c:pt>
                <c:pt idx="7734">
                  <c:v>105.39</c:v>
                </c:pt>
                <c:pt idx="7735">
                  <c:v>105.37</c:v>
                </c:pt>
                <c:pt idx="7736">
                  <c:v>105.35</c:v>
                </c:pt>
                <c:pt idx="7737">
                  <c:v>105.33</c:v>
                </c:pt>
                <c:pt idx="7738">
                  <c:v>105.3</c:v>
                </c:pt>
                <c:pt idx="7739">
                  <c:v>105.29</c:v>
                </c:pt>
                <c:pt idx="7740">
                  <c:v>105.27</c:v>
                </c:pt>
                <c:pt idx="7741">
                  <c:v>105.26</c:v>
                </c:pt>
                <c:pt idx="7742">
                  <c:v>105.24</c:v>
                </c:pt>
                <c:pt idx="7743">
                  <c:v>105.22</c:v>
                </c:pt>
                <c:pt idx="7744">
                  <c:v>105.21</c:v>
                </c:pt>
                <c:pt idx="7745">
                  <c:v>105.18</c:v>
                </c:pt>
                <c:pt idx="7746">
                  <c:v>105.17</c:v>
                </c:pt>
                <c:pt idx="7747">
                  <c:v>105.16</c:v>
                </c:pt>
                <c:pt idx="7748">
                  <c:v>105.15</c:v>
                </c:pt>
                <c:pt idx="7749">
                  <c:v>105.15</c:v>
                </c:pt>
                <c:pt idx="7750">
                  <c:v>105.15</c:v>
                </c:pt>
                <c:pt idx="7751">
                  <c:v>105.14</c:v>
                </c:pt>
                <c:pt idx="7752">
                  <c:v>105.15</c:v>
                </c:pt>
                <c:pt idx="7753">
                  <c:v>105.17</c:v>
                </c:pt>
                <c:pt idx="7754">
                  <c:v>105.17</c:v>
                </c:pt>
                <c:pt idx="7755">
                  <c:v>105.18</c:v>
                </c:pt>
                <c:pt idx="7756">
                  <c:v>105.19</c:v>
                </c:pt>
                <c:pt idx="7757">
                  <c:v>105.2</c:v>
                </c:pt>
                <c:pt idx="7758">
                  <c:v>105.2</c:v>
                </c:pt>
                <c:pt idx="7759">
                  <c:v>105.2</c:v>
                </c:pt>
                <c:pt idx="7760">
                  <c:v>105.19</c:v>
                </c:pt>
                <c:pt idx="7761">
                  <c:v>105.18</c:v>
                </c:pt>
                <c:pt idx="7762">
                  <c:v>105.17</c:v>
                </c:pt>
                <c:pt idx="7763">
                  <c:v>105.16</c:v>
                </c:pt>
                <c:pt idx="7764">
                  <c:v>105.16</c:v>
                </c:pt>
                <c:pt idx="7765">
                  <c:v>105.16</c:v>
                </c:pt>
                <c:pt idx="7766">
                  <c:v>105.16</c:v>
                </c:pt>
                <c:pt idx="7767">
                  <c:v>105.16</c:v>
                </c:pt>
                <c:pt idx="7768">
                  <c:v>105.15</c:v>
                </c:pt>
                <c:pt idx="7769">
                  <c:v>105.14</c:v>
                </c:pt>
                <c:pt idx="7770">
                  <c:v>105.13</c:v>
                </c:pt>
                <c:pt idx="7771">
                  <c:v>105.12</c:v>
                </c:pt>
                <c:pt idx="7772">
                  <c:v>105.11</c:v>
                </c:pt>
                <c:pt idx="7773">
                  <c:v>105.1</c:v>
                </c:pt>
                <c:pt idx="7774">
                  <c:v>105.08</c:v>
                </c:pt>
                <c:pt idx="7775">
                  <c:v>105.06</c:v>
                </c:pt>
                <c:pt idx="7776">
                  <c:v>105.05</c:v>
                </c:pt>
                <c:pt idx="7777">
                  <c:v>105.04</c:v>
                </c:pt>
                <c:pt idx="7778">
                  <c:v>105.04</c:v>
                </c:pt>
                <c:pt idx="7779">
                  <c:v>105.03</c:v>
                </c:pt>
                <c:pt idx="7780">
                  <c:v>105.03</c:v>
                </c:pt>
                <c:pt idx="7781">
                  <c:v>105.03</c:v>
                </c:pt>
                <c:pt idx="7782">
                  <c:v>105.02</c:v>
                </c:pt>
                <c:pt idx="7783">
                  <c:v>105.02</c:v>
                </c:pt>
                <c:pt idx="7784">
                  <c:v>105.02</c:v>
                </c:pt>
                <c:pt idx="7785">
                  <c:v>105.01</c:v>
                </c:pt>
                <c:pt idx="7786">
                  <c:v>105.02</c:v>
                </c:pt>
                <c:pt idx="7787">
                  <c:v>105.02</c:v>
                </c:pt>
                <c:pt idx="7788">
                  <c:v>105.03</c:v>
                </c:pt>
                <c:pt idx="7789">
                  <c:v>105.04</c:v>
                </c:pt>
                <c:pt idx="7790">
                  <c:v>105.06</c:v>
                </c:pt>
                <c:pt idx="7791">
                  <c:v>105.07</c:v>
                </c:pt>
                <c:pt idx="7792">
                  <c:v>105.09</c:v>
                </c:pt>
                <c:pt idx="7793">
                  <c:v>105.11</c:v>
                </c:pt>
                <c:pt idx="7794">
                  <c:v>105.13</c:v>
                </c:pt>
                <c:pt idx="7795">
                  <c:v>105.16</c:v>
                </c:pt>
                <c:pt idx="7796">
                  <c:v>105.17</c:v>
                </c:pt>
                <c:pt idx="7797">
                  <c:v>105.21</c:v>
                </c:pt>
                <c:pt idx="7798">
                  <c:v>105.27</c:v>
                </c:pt>
                <c:pt idx="7799">
                  <c:v>105.32</c:v>
                </c:pt>
                <c:pt idx="7800">
                  <c:v>105.36</c:v>
                </c:pt>
                <c:pt idx="7801">
                  <c:v>105.42</c:v>
                </c:pt>
                <c:pt idx="7802">
                  <c:v>105.48</c:v>
                </c:pt>
                <c:pt idx="7803">
                  <c:v>105.52</c:v>
                </c:pt>
                <c:pt idx="7804">
                  <c:v>105.56</c:v>
                </c:pt>
                <c:pt idx="7805">
                  <c:v>105.6</c:v>
                </c:pt>
                <c:pt idx="7806">
                  <c:v>105.63</c:v>
                </c:pt>
                <c:pt idx="7807">
                  <c:v>105.67</c:v>
                </c:pt>
                <c:pt idx="7808">
                  <c:v>105.69</c:v>
                </c:pt>
                <c:pt idx="7809">
                  <c:v>105.71</c:v>
                </c:pt>
                <c:pt idx="7810">
                  <c:v>105.72</c:v>
                </c:pt>
                <c:pt idx="7811">
                  <c:v>105.73</c:v>
                </c:pt>
                <c:pt idx="7812">
                  <c:v>105.74</c:v>
                </c:pt>
                <c:pt idx="7813">
                  <c:v>105.76</c:v>
                </c:pt>
                <c:pt idx="7814">
                  <c:v>105.76</c:v>
                </c:pt>
                <c:pt idx="7815">
                  <c:v>105.75</c:v>
                </c:pt>
                <c:pt idx="7816">
                  <c:v>105.74</c:v>
                </c:pt>
                <c:pt idx="7817">
                  <c:v>105.74</c:v>
                </c:pt>
                <c:pt idx="7818">
                  <c:v>105.73</c:v>
                </c:pt>
                <c:pt idx="7819">
                  <c:v>105.74</c:v>
                </c:pt>
                <c:pt idx="7820">
                  <c:v>105.75</c:v>
                </c:pt>
                <c:pt idx="7821">
                  <c:v>105.78</c:v>
                </c:pt>
                <c:pt idx="7822">
                  <c:v>105.81</c:v>
                </c:pt>
                <c:pt idx="7823">
                  <c:v>105.86</c:v>
                </c:pt>
                <c:pt idx="7824">
                  <c:v>105.92</c:v>
                </c:pt>
                <c:pt idx="7825">
                  <c:v>106</c:v>
                </c:pt>
                <c:pt idx="7826">
                  <c:v>106.09</c:v>
                </c:pt>
                <c:pt idx="7827">
                  <c:v>106.18</c:v>
                </c:pt>
                <c:pt idx="7828">
                  <c:v>106.28</c:v>
                </c:pt>
                <c:pt idx="7829">
                  <c:v>106.39</c:v>
                </c:pt>
                <c:pt idx="7830">
                  <c:v>106.5</c:v>
                </c:pt>
                <c:pt idx="7831">
                  <c:v>106.63</c:v>
                </c:pt>
                <c:pt idx="7832">
                  <c:v>106.76</c:v>
                </c:pt>
                <c:pt idx="7833">
                  <c:v>106.89</c:v>
                </c:pt>
                <c:pt idx="7834">
                  <c:v>107.03</c:v>
                </c:pt>
                <c:pt idx="7835">
                  <c:v>107.17</c:v>
                </c:pt>
                <c:pt idx="7836">
                  <c:v>107.31</c:v>
                </c:pt>
                <c:pt idx="7837">
                  <c:v>107.45</c:v>
                </c:pt>
                <c:pt idx="7838">
                  <c:v>107.59</c:v>
                </c:pt>
                <c:pt idx="7839">
                  <c:v>107.72</c:v>
                </c:pt>
                <c:pt idx="7840">
                  <c:v>107.85</c:v>
                </c:pt>
                <c:pt idx="7841">
                  <c:v>107.96</c:v>
                </c:pt>
                <c:pt idx="7842">
                  <c:v>108.08</c:v>
                </c:pt>
                <c:pt idx="7843">
                  <c:v>108.19</c:v>
                </c:pt>
                <c:pt idx="7844">
                  <c:v>108.29</c:v>
                </c:pt>
                <c:pt idx="7845">
                  <c:v>108.38</c:v>
                </c:pt>
                <c:pt idx="7846">
                  <c:v>108.44</c:v>
                </c:pt>
                <c:pt idx="7847">
                  <c:v>108.51</c:v>
                </c:pt>
                <c:pt idx="7848">
                  <c:v>108.58</c:v>
                </c:pt>
                <c:pt idx="7849">
                  <c:v>108.65</c:v>
                </c:pt>
                <c:pt idx="7850">
                  <c:v>108.71</c:v>
                </c:pt>
                <c:pt idx="7851">
                  <c:v>108.78</c:v>
                </c:pt>
                <c:pt idx="7852">
                  <c:v>108.85</c:v>
                </c:pt>
                <c:pt idx="7853">
                  <c:v>108.91</c:v>
                </c:pt>
                <c:pt idx="7854">
                  <c:v>108.97</c:v>
                </c:pt>
                <c:pt idx="7855">
                  <c:v>109.03</c:v>
                </c:pt>
                <c:pt idx="7856">
                  <c:v>109.1</c:v>
                </c:pt>
                <c:pt idx="7857">
                  <c:v>109.16</c:v>
                </c:pt>
                <c:pt idx="7858">
                  <c:v>109.23</c:v>
                </c:pt>
                <c:pt idx="7859">
                  <c:v>109.29</c:v>
                </c:pt>
                <c:pt idx="7860">
                  <c:v>109.35</c:v>
                </c:pt>
                <c:pt idx="7861">
                  <c:v>109.41</c:v>
                </c:pt>
                <c:pt idx="7862">
                  <c:v>109.47</c:v>
                </c:pt>
                <c:pt idx="7863">
                  <c:v>109.53</c:v>
                </c:pt>
                <c:pt idx="7864">
                  <c:v>109.59</c:v>
                </c:pt>
                <c:pt idx="7865">
                  <c:v>109.66</c:v>
                </c:pt>
                <c:pt idx="7866">
                  <c:v>109.74</c:v>
                </c:pt>
                <c:pt idx="7867">
                  <c:v>109.81</c:v>
                </c:pt>
                <c:pt idx="7868">
                  <c:v>109.89</c:v>
                </c:pt>
                <c:pt idx="7869">
                  <c:v>109.96</c:v>
                </c:pt>
                <c:pt idx="7870">
                  <c:v>110.03</c:v>
                </c:pt>
                <c:pt idx="7871">
                  <c:v>110.09</c:v>
                </c:pt>
                <c:pt idx="7872">
                  <c:v>110.15</c:v>
                </c:pt>
                <c:pt idx="7873">
                  <c:v>110.2</c:v>
                </c:pt>
                <c:pt idx="7874">
                  <c:v>110.26</c:v>
                </c:pt>
                <c:pt idx="7875">
                  <c:v>110.32</c:v>
                </c:pt>
                <c:pt idx="7876">
                  <c:v>110.38</c:v>
                </c:pt>
                <c:pt idx="7877">
                  <c:v>110.42</c:v>
                </c:pt>
                <c:pt idx="7878">
                  <c:v>110.46</c:v>
                </c:pt>
                <c:pt idx="7879">
                  <c:v>110.51</c:v>
                </c:pt>
                <c:pt idx="7880">
                  <c:v>110.56</c:v>
                </c:pt>
                <c:pt idx="7881">
                  <c:v>110.6</c:v>
                </c:pt>
                <c:pt idx="7882">
                  <c:v>110.65</c:v>
                </c:pt>
                <c:pt idx="7883">
                  <c:v>110.68</c:v>
                </c:pt>
                <c:pt idx="7884">
                  <c:v>110.72</c:v>
                </c:pt>
                <c:pt idx="7885">
                  <c:v>110.75</c:v>
                </c:pt>
                <c:pt idx="7886">
                  <c:v>110.78</c:v>
                </c:pt>
                <c:pt idx="7887">
                  <c:v>110.83</c:v>
                </c:pt>
                <c:pt idx="7888">
                  <c:v>110.87</c:v>
                </c:pt>
                <c:pt idx="7889">
                  <c:v>110.91</c:v>
                </c:pt>
                <c:pt idx="7890">
                  <c:v>110.96</c:v>
                </c:pt>
                <c:pt idx="7891">
                  <c:v>111.01</c:v>
                </c:pt>
                <c:pt idx="7892">
                  <c:v>111.05</c:v>
                </c:pt>
                <c:pt idx="7893">
                  <c:v>111.09</c:v>
                </c:pt>
                <c:pt idx="7894">
                  <c:v>111.12</c:v>
                </c:pt>
                <c:pt idx="7895">
                  <c:v>111.14</c:v>
                </c:pt>
                <c:pt idx="7896">
                  <c:v>111.15</c:v>
                </c:pt>
                <c:pt idx="7897">
                  <c:v>111.16</c:v>
                </c:pt>
                <c:pt idx="7898">
                  <c:v>111.17</c:v>
                </c:pt>
                <c:pt idx="7899">
                  <c:v>111.17</c:v>
                </c:pt>
                <c:pt idx="7900">
                  <c:v>111.16</c:v>
                </c:pt>
                <c:pt idx="7901">
                  <c:v>111.15</c:v>
                </c:pt>
                <c:pt idx="7902">
                  <c:v>111.14</c:v>
                </c:pt>
                <c:pt idx="7903">
                  <c:v>111.11</c:v>
                </c:pt>
                <c:pt idx="7904">
                  <c:v>111.09</c:v>
                </c:pt>
                <c:pt idx="7905">
                  <c:v>111.06</c:v>
                </c:pt>
                <c:pt idx="7906">
                  <c:v>111.02</c:v>
                </c:pt>
                <c:pt idx="7907">
                  <c:v>110.98</c:v>
                </c:pt>
                <c:pt idx="7908">
                  <c:v>110.93</c:v>
                </c:pt>
                <c:pt idx="7909">
                  <c:v>110.89</c:v>
                </c:pt>
                <c:pt idx="7910">
                  <c:v>110.84</c:v>
                </c:pt>
                <c:pt idx="7911">
                  <c:v>110.79</c:v>
                </c:pt>
                <c:pt idx="7912">
                  <c:v>110.75</c:v>
                </c:pt>
                <c:pt idx="7913">
                  <c:v>110.71</c:v>
                </c:pt>
                <c:pt idx="7914">
                  <c:v>110.67</c:v>
                </c:pt>
                <c:pt idx="7915">
                  <c:v>110.63</c:v>
                </c:pt>
                <c:pt idx="7916">
                  <c:v>110.61</c:v>
                </c:pt>
                <c:pt idx="7917">
                  <c:v>110.6</c:v>
                </c:pt>
                <c:pt idx="7918">
                  <c:v>110.6</c:v>
                </c:pt>
                <c:pt idx="7919">
                  <c:v>110.6</c:v>
                </c:pt>
                <c:pt idx="7920">
                  <c:v>110.61</c:v>
                </c:pt>
                <c:pt idx="7921">
                  <c:v>110.62</c:v>
                </c:pt>
                <c:pt idx="7922">
                  <c:v>110.63</c:v>
                </c:pt>
                <c:pt idx="7923">
                  <c:v>110.64</c:v>
                </c:pt>
                <c:pt idx="7924">
                  <c:v>110.65</c:v>
                </c:pt>
                <c:pt idx="7925">
                  <c:v>110.66</c:v>
                </c:pt>
                <c:pt idx="7926">
                  <c:v>110.67</c:v>
                </c:pt>
                <c:pt idx="7927">
                  <c:v>110.68</c:v>
                </c:pt>
                <c:pt idx="7928">
                  <c:v>110.68</c:v>
                </c:pt>
                <c:pt idx="7929">
                  <c:v>110.69</c:v>
                </c:pt>
                <c:pt idx="7930">
                  <c:v>110.69</c:v>
                </c:pt>
                <c:pt idx="7931">
                  <c:v>110.69</c:v>
                </c:pt>
                <c:pt idx="7932">
                  <c:v>110.68</c:v>
                </c:pt>
                <c:pt idx="7933">
                  <c:v>110.67</c:v>
                </c:pt>
                <c:pt idx="7934">
                  <c:v>110.65</c:v>
                </c:pt>
                <c:pt idx="7935">
                  <c:v>110.63</c:v>
                </c:pt>
                <c:pt idx="7936">
                  <c:v>110.63</c:v>
                </c:pt>
                <c:pt idx="7937">
                  <c:v>110.63</c:v>
                </c:pt>
                <c:pt idx="7938">
                  <c:v>110.62</c:v>
                </c:pt>
                <c:pt idx="7939">
                  <c:v>110.62</c:v>
                </c:pt>
                <c:pt idx="7940">
                  <c:v>110.62</c:v>
                </c:pt>
                <c:pt idx="7941">
                  <c:v>110.62</c:v>
                </c:pt>
                <c:pt idx="7942">
                  <c:v>110.61</c:v>
                </c:pt>
                <c:pt idx="7943">
                  <c:v>110.61</c:v>
                </c:pt>
                <c:pt idx="7944">
                  <c:v>110.61</c:v>
                </c:pt>
                <c:pt idx="7945">
                  <c:v>110.61</c:v>
                </c:pt>
                <c:pt idx="7946">
                  <c:v>110.61</c:v>
                </c:pt>
                <c:pt idx="7947">
                  <c:v>110.61</c:v>
                </c:pt>
                <c:pt idx="7948">
                  <c:v>110.6</c:v>
                </c:pt>
                <c:pt idx="7949">
                  <c:v>110.63</c:v>
                </c:pt>
                <c:pt idx="7950">
                  <c:v>110.63</c:v>
                </c:pt>
                <c:pt idx="7951">
                  <c:v>110.64</c:v>
                </c:pt>
                <c:pt idx="7952">
                  <c:v>110.65</c:v>
                </c:pt>
                <c:pt idx="7953">
                  <c:v>110.67</c:v>
                </c:pt>
                <c:pt idx="7954">
                  <c:v>110.69</c:v>
                </c:pt>
                <c:pt idx="7955">
                  <c:v>110.71</c:v>
                </c:pt>
                <c:pt idx="7956">
                  <c:v>110.73</c:v>
                </c:pt>
                <c:pt idx="7957">
                  <c:v>110.75</c:v>
                </c:pt>
                <c:pt idx="7958">
                  <c:v>110.78</c:v>
                </c:pt>
                <c:pt idx="7959">
                  <c:v>110.79</c:v>
                </c:pt>
                <c:pt idx="7960">
                  <c:v>110.82</c:v>
                </c:pt>
                <c:pt idx="7961">
                  <c:v>110.86</c:v>
                </c:pt>
                <c:pt idx="7962">
                  <c:v>110.89</c:v>
                </c:pt>
                <c:pt idx="7963">
                  <c:v>110.92</c:v>
                </c:pt>
                <c:pt idx="7964">
                  <c:v>110.95</c:v>
                </c:pt>
                <c:pt idx="7965">
                  <c:v>110.97</c:v>
                </c:pt>
                <c:pt idx="7966">
                  <c:v>110.98</c:v>
                </c:pt>
                <c:pt idx="7967">
                  <c:v>110.99</c:v>
                </c:pt>
                <c:pt idx="7968">
                  <c:v>111</c:v>
                </c:pt>
                <c:pt idx="7969">
                  <c:v>111.01</c:v>
                </c:pt>
                <c:pt idx="7970">
                  <c:v>111.01</c:v>
                </c:pt>
                <c:pt idx="7971">
                  <c:v>111.02</c:v>
                </c:pt>
                <c:pt idx="7972">
                  <c:v>111.02</c:v>
                </c:pt>
                <c:pt idx="7973">
                  <c:v>111.02</c:v>
                </c:pt>
                <c:pt idx="7974">
                  <c:v>111.01</c:v>
                </c:pt>
                <c:pt idx="7975">
                  <c:v>110.99</c:v>
                </c:pt>
                <c:pt idx="7976">
                  <c:v>110.98</c:v>
                </c:pt>
                <c:pt idx="7977">
                  <c:v>110.95</c:v>
                </c:pt>
                <c:pt idx="7978">
                  <c:v>110.93</c:v>
                </c:pt>
                <c:pt idx="7979">
                  <c:v>110.91</c:v>
                </c:pt>
                <c:pt idx="7980">
                  <c:v>110.89</c:v>
                </c:pt>
                <c:pt idx="7981">
                  <c:v>110.87</c:v>
                </c:pt>
                <c:pt idx="7982">
                  <c:v>110.86</c:v>
                </c:pt>
                <c:pt idx="7983">
                  <c:v>110.84</c:v>
                </c:pt>
                <c:pt idx="7984">
                  <c:v>110.84</c:v>
                </c:pt>
                <c:pt idx="7985">
                  <c:v>110.83</c:v>
                </c:pt>
                <c:pt idx="7986">
                  <c:v>110.83</c:v>
                </c:pt>
                <c:pt idx="7987">
                  <c:v>110.84</c:v>
                </c:pt>
                <c:pt idx="7988">
                  <c:v>110.86</c:v>
                </c:pt>
                <c:pt idx="7989">
                  <c:v>110.87</c:v>
                </c:pt>
                <c:pt idx="7990">
                  <c:v>110.9</c:v>
                </c:pt>
                <c:pt idx="7991">
                  <c:v>110.92</c:v>
                </c:pt>
                <c:pt idx="7992">
                  <c:v>110.96</c:v>
                </c:pt>
                <c:pt idx="7993">
                  <c:v>111.01</c:v>
                </c:pt>
                <c:pt idx="7994">
                  <c:v>111.06</c:v>
                </c:pt>
                <c:pt idx="7995">
                  <c:v>111.11</c:v>
                </c:pt>
                <c:pt idx="7996">
                  <c:v>111.16</c:v>
                </c:pt>
                <c:pt idx="7997">
                  <c:v>111.23</c:v>
                </c:pt>
                <c:pt idx="7998">
                  <c:v>111.29</c:v>
                </c:pt>
                <c:pt idx="7999">
                  <c:v>111.36</c:v>
                </c:pt>
                <c:pt idx="8000">
                  <c:v>111.44</c:v>
                </c:pt>
                <c:pt idx="8001">
                  <c:v>111.53</c:v>
                </c:pt>
                <c:pt idx="8002">
                  <c:v>111.61</c:v>
                </c:pt>
                <c:pt idx="8003">
                  <c:v>111.71</c:v>
                </c:pt>
                <c:pt idx="8004">
                  <c:v>111.82</c:v>
                </c:pt>
                <c:pt idx="8005">
                  <c:v>111.94</c:v>
                </c:pt>
                <c:pt idx="8006">
                  <c:v>112.06</c:v>
                </c:pt>
                <c:pt idx="8007">
                  <c:v>112.2</c:v>
                </c:pt>
                <c:pt idx="8008">
                  <c:v>112.33</c:v>
                </c:pt>
                <c:pt idx="8009">
                  <c:v>112.49</c:v>
                </c:pt>
                <c:pt idx="8010">
                  <c:v>112.66</c:v>
                </c:pt>
                <c:pt idx="8011">
                  <c:v>112.82</c:v>
                </c:pt>
                <c:pt idx="8012">
                  <c:v>113</c:v>
                </c:pt>
                <c:pt idx="8013">
                  <c:v>113.19</c:v>
                </c:pt>
                <c:pt idx="8014">
                  <c:v>113.39</c:v>
                </c:pt>
                <c:pt idx="8015">
                  <c:v>113.6</c:v>
                </c:pt>
                <c:pt idx="8016">
                  <c:v>113.82</c:v>
                </c:pt>
                <c:pt idx="8017">
                  <c:v>114.02</c:v>
                </c:pt>
                <c:pt idx="8018">
                  <c:v>114.24</c:v>
                </c:pt>
                <c:pt idx="8019">
                  <c:v>114.45</c:v>
                </c:pt>
                <c:pt idx="8020">
                  <c:v>114.66</c:v>
                </c:pt>
                <c:pt idx="8021">
                  <c:v>114.87</c:v>
                </c:pt>
                <c:pt idx="8022">
                  <c:v>115.08</c:v>
                </c:pt>
                <c:pt idx="8023">
                  <c:v>115.26</c:v>
                </c:pt>
                <c:pt idx="8024">
                  <c:v>115.43</c:v>
                </c:pt>
                <c:pt idx="8025">
                  <c:v>115.57</c:v>
                </c:pt>
                <c:pt idx="8026">
                  <c:v>115.69</c:v>
                </c:pt>
                <c:pt idx="8027">
                  <c:v>115.82</c:v>
                </c:pt>
                <c:pt idx="8028">
                  <c:v>115.92</c:v>
                </c:pt>
                <c:pt idx="8029">
                  <c:v>116.01</c:v>
                </c:pt>
                <c:pt idx="8030">
                  <c:v>116.1</c:v>
                </c:pt>
                <c:pt idx="8031">
                  <c:v>116.18</c:v>
                </c:pt>
                <c:pt idx="8032">
                  <c:v>116.23</c:v>
                </c:pt>
                <c:pt idx="8033">
                  <c:v>116.29</c:v>
                </c:pt>
                <c:pt idx="8034">
                  <c:v>116.33</c:v>
                </c:pt>
                <c:pt idx="8035">
                  <c:v>116.37</c:v>
                </c:pt>
                <c:pt idx="8036">
                  <c:v>116.41</c:v>
                </c:pt>
                <c:pt idx="8037">
                  <c:v>116.45</c:v>
                </c:pt>
                <c:pt idx="8038">
                  <c:v>116.47</c:v>
                </c:pt>
                <c:pt idx="8039">
                  <c:v>116.5</c:v>
                </c:pt>
                <c:pt idx="8040">
                  <c:v>116.54</c:v>
                </c:pt>
                <c:pt idx="8041">
                  <c:v>116.56</c:v>
                </c:pt>
                <c:pt idx="8042">
                  <c:v>116.6</c:v>
                </c:pt>
                <c:pt idx="8043">
                  <c:v>116.64</c:v>
                </c:pt>
                <c:pt idx="8044">
                  <c:v>116.68</c:v>
                </c:pt>
                <c:pt idx="8045">
                  <c:v>116.73</c:v>
                </c:pt>
                <c:pt idx="8046">
                  <c:v>116.79</c:v>
                </c:pt>
                <c:pt idx="8047">
                  <c:v>116.85</c:v>
                </c:pt>
                <c:pt idx="8048">
                  <c:v>116.92</c:v>
                </c:pt>
                <c:pt idx="8049">
                  <c:v>117</c:v>
                </c:pt>
                <c:pt idx="8050">
                  <c:v>117.08</c:v>
                </c:pt>
                <c:pt idx="8051">
                  <c:v>117.14</c:v>
                </c:pt>
                <c:pt idx="8052">
                  <c:v>117.21</c:v>
                </c:pt>
                <c:pt idx="8053">
                  <c:v>117.26</c:v>
                </c:pt>
                <c:pt idx="8054">
                  <c:v>117.31</c:v>
                </c:pt>
                <c:pt idx="8055">
                  <c:v>117.37</c:v>
                </c:pt>
                <c:pt idx="8056">
                  <c:v>117.41</c:v>
                </c:pt>
                <c:pt idx="8057">
                  <c:v>117.45</c:v>
                </c:pt>
                <c:pt idx="8058">
                  <c:v>117.5</c:v>
                </c:pt>
                <c:pt idx="8059">
                  <c:v>117.56</c:v>
                </c:pt>
                <c:pt idx="8060">
                  <c:v>117.61</c:v>
                </c:pt>
                <c:pt idx="8061">
                  <c:v>117.67</c:v>
                </c:pt>
                <c:pt idx="8062">
                  <c:v>117.74</c:v>
                </c:pt>
                <c:pt idx="8063">
                  <c:v>117.81</c:v>
                </c:pt>
                <c:pt idx="8064">
                  <c:v>117.88</c:v>
                </c:pt>
                <c:pt idx="8065">
                  <c:v>117.94</c:v>
                </c:pt>
                <c:pt idx="8066">
                  <c:v>118.02</c:v>
                </c:pt>
                <c:pt idx="8067">
                  <c:v>118.08</c:v>
                </c:pt>
                <c:pt idx="8068">
                  <c:v>118.16</c:v>
                </c:pt>
                <c:pt idx="8069">
                  <c:v>118.23</c:v>
                </c:pt>
                <c:pt idx="8070">
                  <c:v>118.29</c:v>
                </c:pt>
                <c:pt idx="8071">
                  <c:v>118.36</c:v>
                </c:pt>
                <c:pt idx="8072">
                  <c:v>118.41</c:v>
                </c:pt>
                <c:pt idx="8073">
                  <c:v>118.46</c:v>
                </c:pt>
                <c:pt idx="8074">
                  <c:v>118.5</c:v>
                </c:pt>
                <c:pt idx="8075">
                  <c:v>118.54</c:v>
                </c:pt>
                <c:pt idx="8076">
                  <c:v>118.56</c:v>
                </c:pt>
                <c:pt idx="8077">
                  <c:v>118.58</c:v>
                </c:pt>
                <c:pt idx="8078">
                  <c:v>118.59</c:v>
                </c:pt>
                <c:pt idx="8079">
                  <c:v>118.59</c:v>
                </c:pt>
                <c:pt idx="8080">
                  <c:v>118.59</c:v>
                </c:pt>
                <c:pt idx="8081">
                  <c:v>118.57</c:v>
                </c:pt>
                <c:pt idx="8082">
                  <c:v>118.54</c:v>
                </c:pt>
                <c:pt idx="8083">
                  <c:v>118.5</c:v>
                </c:pt>
                <c:pt idx="8084">
                  <c:v>118.45</c:v>
                </c:pt>
                <c:pt idx="8085">
                  <c:v>118.4</c:v>
                </c:pt>
                <c:pt idx="8086">
                  <c:v>118.34</c:v>
                </c:pt>
                <c:pt idx="8087">
                  <c:v>118.27</c:v>
                </c:pt>
                <c:pt idx="8088">
                  <c:v>118.21</c:v>
                </c:pt>
                <c:pt idx="8089">
                  <c:v>118.15</c:v>
                </c:pt>
                <c:pt idx="8090">
                  <c:v>118.09</c:v>
                </c:pt>
                <c:pt idx="8091">
                  <c:v>118.03</c:v>
                </c:pt>
                <c:pt idx="8092">
                  <c:v>117.98</c:v>
                </c:pt>
                <c:pt idx="8093">
                  <c:v>117.93</c:v>
                </c:pt>
                <c:pt idx="8094">
                  <c:v>117.88</c:v>
                </c:pt>
                <c:pt idx="8095">
                  <c:v>117.84</c:v>
                </c:pt>
                <c:pt idx="8096">
                  <c:v>117.81</c:v>
                </c:pt>
                <c:pt idx="8097">
                  <c:v>117.78</c:v>
                </c:pt>
                <c:pt idx="8098">
                  <c:v>117.76</c:v>
                </c:pt>
                <c:pt idx="8099">
                  <c:v>117.74</c:v>
                </c:pt>
                <c:pt idx="8100">
                  <c:v>117.72</c:v>
                </c:pt>
                <c:pt idx="8101">
                  <c:v>117.71</c:v>
                </c:pt>
                <c:pt idx="8102">
                  <c:v>117.69</c:v>
                </c:pt>
                <c:pt idx="8103">
                  <c:v>117.68</c:v>
                </c:pt>
                <c:pt idx="8104">
                  <c:v>117.66</c:v>
                </c:pt>
                <c:pt idx="8105">
                  <c:v>117.64</c:v>
                </c:pt>
                <c:pt idx="8106">
                  <c:v>117.63</c:v>
                </c:pt>
                <c:pt idx="8107">
                  <c:v>117.61</c:v>
                </c:pt>
                <c:pt idx="8108">
                  <c:v>117.6</c:v>
                </c:pt>
                <c:pt idx="8109">
                  <c:v>117.59</c:v>
                </c:pt>
                <c:pt idx="8110">
                  <c:v>117.57</c:v>
                </c:pt>
                <c:pt idx="8111">
                  <c:v>117.56</c:v>
                </c:pt>
                <c:pt idx="8112">
                  <c:v>117.55</c:v>
                </c:pt>
                <c:pt idx="8113">
                  <c:v>117.53</c:v>
                </c:pt>
                <c:pt idx="8114">
                  <c:v>117.51</c:v>
                </c:pt>
                <c:pt idx="8115">
                  <c:v>117.48</c:v>
                </c:pt>
                <c:pt idx="8116">
                  <c:v>117.46</c:v>
                </c:pt>
                <c:pt idx="8117">
                  <c:v>117.43</c:v>
                </c:pt>
                <c:pt idx="8118">
                  <c:v>117.41</c:v>
                </c:pt>
                <c:pt idx="8119">
                  <c:v>117.38</c:v>
                </c:pt>
                <c:pt idx="8120">
                  <c:v>117.36</c:v>
                </c:pt>
                <c:pt idx="8121">
                  <c:v>117.34</c:v>
                </c:pt>
                <c:pt idx="8122">
                  <c:v>117.31</c:v>
                </c:pt>
                <c:pt idx="8123">
                  <c:v>117.29</c:v>
                </c:pt>
                <c:pt idx="8124">
                  <c:v>117.27</c:v>
                </c:pt>
                <c:pt idx="8125">
                  <c:v>117.25</c:v>
                </c:pt>
                <c:pt idx="8126">
                  <c:v>117.23</c:v>
                </c:pt>
                <c:pt idx="8127">
                  <c:v>117.22</c:v>
                </c:pt>
                <c:pt idx="8128">
                  <c:v>117.21</c:v>
                </c:pt>
                <c:pt idx="8129">
                  <c:v>117.2</c:v>
                </c:pt>
                <c:pt idx="8130">
                  <c:v>117.19</c:v>
                </c:pt>
                <c:pt idx="8131">
                  <c:v>117.18</c:v>
                </c:pt>
                <c:pt idx="8132">
                  <c:v>117.17</c:v>
                </c:pt>
                <c:pt idx="8133">
                  <c:v>117.16</c:v>
                </c:pt>
                <c:pt idx="8134">
                  <c:v>117.15</c:v>
                </c:pt>
                <c:pt idx="8135">
                  <c:v>117.13</c:v>
                </c:pt>
                <c:pt idx="8136">
                  <c:v>117.12</c:v>
                </c:pt>
                <c:pt idx="8137">
                  <c:v>117.09</c:v>
                </c:pt>
                <c:pt idx="8138">
                  <c:v>117.06</c:v>
                </c:pt>
                <c:pt idx="8139">
                  <c:v>117.04</c:v>
                </c:pt>
                <c:pt idx="8140">
                  <c:v>117.01</c:v>
                </c:pt>
                <c:pt idx="8141">
                  <c:v>116.99</c:v>
                </c:pt>
                <c:pt idx="8142">
                  <c:v>116.96</c:v>
                </c:pt>
                <c:pt idx="8143">
                  <c:v>116.94</c:v>
                </c:pt>
                <c:pt idx="8144">
                  <c:v>116.91</c:v>
                </c:pt>
                <c:pt idx="8145">
                  <c:v>116.89</c:v>
                </c:pt>
                <c:pt idx="8146">
                  <c:v>116.87</c:v>
                </c:pt>
                <c:pt idx="8147">
                  <c:v>116.85</c:v>
                </c:pt>
                <c:pt idx="8148">
                  <c:v>116.83</c:v>
                </c:pt>
                <c:pt idx="8149">
                  <c:v>116.8</c:v>
                </c:pt>
                <c:pt idx="8150">
                  <c:v>116.78</c:v>
                </c:pt>
                <c:pt idx="8151">
                  <c:v>116.76</c:v>
                </c:pt>
                <c:pt idx="8152">
                  <c:v>116.73</c:v>
                </c:pt>
                <c:pt idx="8153">
                  <c:v>116.7</c:v>
                </c:pt>
                <c:pt idx="8154">
                  <c:v>116.66</c:v>
                </c:pt>
                <c:pt idx="8155">
                  <c:v>116.62</c:v>
                </c:pt>
                <c:pt idx="8156">
                  <c:v>116.58</c:v>
                </c:pt>
                <c:pt idx="8157">
                  <c:v>116.53</c:v>
                </c:pt>
                <c:pt idx="8158">
                  <c:v>116.49</c:v>
                </c:pt>
                <c:pt idx="8159">
                  <c:v>116.46</c:v>
                </c:pt>
                <c:pt idx="8160">
                  <c:v>116.44</c:v>
                </c:pt>
                <c:pt idx="8161">
                  <c:v>116.42</c:v>
                </c:pt>
                <c:pt idx="8162">
                  <c:v>116.4</c:v>
                </c:pt>
                <c:pt idx="8163">
                  <c:v>116.37</c:v>
                </c:pt>
                <c:pt idx="8164">
                  <c:v>116.36</c:v>
                </c:pt>
                <c:pt idx="8165">
                  <c:v>116.34</c:v>
                </c:pt>
                <c:pt idx="8166">
                  <c:v>116.33</c:v>
                </c:pt>
                <c:pt idx="8167">
                  <c:v>116.31</c:v>
                </c:pt>
                <c:pt idx="8168">
                  <c:v>116.31</c:v>
                </c:pt>
                <c:pt idx="8169">
                  <c:v>116.3</c:v>
                </c:pt>
                <c:pt idx="8170">
                  <c:v>116.29</c:v>
                </c:pt>
                <c:pt idx="8171">
                  <c:v>116.28</c:v>
                </c:pt>
                <c:pt idx="8172">
                  <c:v>116.28</c:v>
                </c:pt>
                <c:pt idx="8173">
                  <c:v>116.27</c:v>
                </c:pt>
                <c:pt idx="8174">
                  <c:v>116.27</c:v>
                </c:pt>
                <c:pt idx="8175">
                  <c:v>116.28</c:v>
                </c:pt>
                <c:pt idx="8176">
                  <c:v>116.27</c:v>
                </c:pt>
                <c:pt idx="8177">
                  <c:v>116.27</c:v>
                </c:pt>
                <c:pt idx="8178">
                  <c:v>116.26</c:v>
                </c:pt>
                <c:pt idx="8179">
                  <c:v>116.25</c:v>
                </c:pt>
                <c:pt idx="8180">
                  <c:v>116.23</c:v>
                </c:pt>
                <c:pt idx="8181">
                  <c:v>116.22</c:v>
                </c:pt>
                <c:pt idx="8182">
                  <c:v>116.2</c:v>
                </c:pt>
                <c:pt idx="8183">
                  <c:v>116.18</c:v>
                </c:pt>
                <c:pt idx="8184">
                  <c:v>116.16</c:v>
                </c:pt>
                <c:pt idx="8185">
                  <c:v>116.14</c:v>
                </c:pt>
                <c:pt idx="8186">
                  <c:v>116.12</c:v>
                </c:pt>
                <c:pt idx="8187">
                  <c:v>116.1</c:v>
                </c:pt>
                <c:pt idx="8188">
                  <c:v>116.08</c:v>
                </c:pt>
                <c:pt idx="8189">
                  <c:v>116.06</c:v>
                </c:pt>
                <c:pt idx="8190">
                  <c:v>116.05</c:v>
                </c:pt>
                <c:pt idx="8191">
                  <c:v>116.04</c:v>
                </c:pt>
                <c:pt idx="8192">
                  <c:v>116.03</c:v>
                </c:pt>
                <c:pt idx="8193">
                  <c:v>116.03</c:v>
                </c:pt>
                <c:pt idx="8194">
                  <c:v>116.02</c:v>
                </c:pt>
                <c:pt idx="8195">
                  <c:v>116.02</c:v>
                </c:pt>
                <c:pt idx="8196">
                  <c:v>116.01</c:v>
                </c:pt>
                <c:pt idx="8197">
                  <c:v>116</c:v>
                </c:pt>
                <c:pt idx="8198">
                  <c:v>115.99</c:v>
                </c:pt>
                <c:pt idx="8199">
                  <c:v>115.97</c:v>
                </c:pt>
                <c:pt idx="8200">
                  <c:v>115.94</c:v>
                </c:pt>
                <c:pt idx="8201">
                  <c:v>115.92</c:v>
                </c:pt>
                <c:pt idx="8202">
                  <c:v>115.89</c:v>
                </c:pt>
                <c:pt idx="8203">
                  <c:v>115.85</c:v>
                </c:pt>
                <c:pt idx="8204">
                  <c:v>115.8</c:v>
                </c:pt>
                <c:pt idx="8205">
                  <c:v>115.75</c:v>
                </c:pt>
                <c:pt idx="8206">
                  <c:v>115.71</c:v>
                </c:pt>
                <c:pt idx="8207">
                  <c:v>115.66</c:v>
                </c:pt>
                <c:pt idx="8208">
                  <c:v>115.61</c:v>
                </c:pt>
                <c:pt idx="8209">
                  <c:v>115.56</c:v>
                </c:pt>
                <c:pt idx="8210">
                  <c:v>115.52</c:v>
                </c:pt>
                <c:pt idx="8211">
                  <c:v>115.47</c:v>
                </c:pt>
                <c:pt idx="8212">
                  <c:v>115.41</c:v>
                </c:pt>
                <c:pt idx="8213">
                  <c:v>115.36</c:v>
                </c:pt>
                <c:pt idx="8214">
                  <c:v>115.33</c:v>
                </c:pt>
                <c:pt idx="8215">
                  <c:v>115.29</c:v>
                </c:pt>
                <c:pt idx="8216">
                  <c:v>115.25</c:v>
                </c:pt>
                <c:pt idx="8217">
                  <c:v>115.19</c:v>
                </c:pt>
                <c:pt idx="8218">
                  <c:v>115.15</c:v>
                </c:pt>
                <c:pt idx="8219">
                  <c:v>115.12</c:v>
                </c:pt>
                <c:pt idx="8220">
                  <c:v>115.09</c:v>
                </c:pt>
                <c:pt idx="8221">
                  <c:v>115.07</c:v>
                </c:pt>
                <c:pt idx="8222">
                  <c:v>115.04</c:v>
                </c:pt>
                <c:pt idx="8223">
                  <c:v>115.03</c:v>
                </c:pt>
                <c:pt idx="8224">
                  <c:v>115.01</c:v>
                </c:pt>
                <c:pt idx="8225">
                  <c:v>115</c:v>
                </c:pt>
                <c:pt idx="8226">
                  <c:v>114.98</c:v>
                </c:pt>
                <c:pt idx="8227">
                  <c:v>114.97</c:v>
                </c:pt>
                <c:pt idx="8228">
                  <c:v>114.95</c:v>
                </c:pt>
                <c:pt idx="8229">
                  <c:v>114.94</c:v>
                </c:pt>
                <c:pt idx="8230">
                  <c:v>114.93</c:v>
                </c:pt>
                <c:pt idx="8231">
                  <c:v>114.91</c:v>
                </c:pt>
                <c:pt idx="8232">
                  <c:v>114.9</c:v>
                </c:pt>
                <c:pt idx="8233">
                  <c:v>114.89</c:v>
                </c:pt>
                <c:pt idx="8234">
                  <c:v>114.88</c:v>
                </c:pt>
                <c:pt idx="8235">
                  <c:v>114.87</c:v>
                </c:pt>
                <c:pt idx="8236">
                  <c:v>114.87</c:v>
                </c:pt>
                <c:pt idx="8237">
                  <c:v>114.87</c:v>
                </c:pt>
                <c:pt idx="8238">
                  <c:v>114.87</c:v>
                </c:pt>
                <c:pt idx="8239">
                  <c:v>114.87</c:v>
                </c:pt>
                <c:pt idx="8240">
                  <c:v>114.87</c:v>
                </c:pt>
                <c:pt idx="8241">
                  <c:v>114.87</c:v>
                </c:pt>
                <c:pt idx="8242">
                  <c:v>114.86</c:v>
                </c:pt>
                <c:pt idx="8243">
                  <c:v>114.86</c:v>
                </c:pt>
                <c:pt idx="8244">
                  <c:v>114.87</c:v>
                </c:pt>
                <c:pt idx="8245">
                  <c:v>114.86</c:v>
                </c:pt>
                <c:pt idx="8246">
                  <c:v>114.86</c:v>
                </c:pt>
                <c:pt idx="8247">
                  <c:v>114.87</c:v>
                </c:pt>
                <c:pt idx="8248">
                  <c:v>114.87</c:v>
                </c:pt>
                <c:pt idx="8249">
                  <c:v>114.88</c:v>
                </c:pt>
                <c:pt idx="8250">
                  <c:v>114.87</c:v>
                </c:pt>
                <c:pt idx="8251">
                  <c:v>114.88</c:v>
                </c:pt>
                <c:pt idx="8252">
                  <c:v>114.88</c:v>
                </c:pt>
                <c:pt idx="8253">
                  <c:v>114.89</c:v>
                </c:pt>
                <c:pt idx="8254">
                  <c:v>114.91</c:v>
                </c:pt>
                <c:pt idx="8255">
                  <c:v>114.93</c:v>
                </c:pt>
                <c:pt idx="8256">
                  <c:v>114.96</c:v>
                </c:pt>
                <c:pt idx="8257">
                  <c:v>114.97</c:v>
                </c:pt>
                <c:pt idx="8258">
                  <c:v>114.98</c:v>
                </c:pt>
                <c:pt idx="8259">
                  <c:v>114.97</c:v>
                </c:pt>
                <c:pt idx="8260">
                  <c:v>114.96</c:v>
                </c:pt>
                <c:pt idx="8261">
                  <c:v>114.94</c:v>
                </c:pt>
                <c:pt idx="8262">
                  <c:v>114.91</c:v>
                </c:pt>
                <c:pt idx="8263">
                  <c:v>114.87</c:v>
                </c:pt>
                <c:pt idx="8264">
                  <c:v>114.83</c:v>
                </c:pt>
                <c:pt idx="8265">
                  <c:v>114.79</c:v>
                </c:pt>
                <c:pt idx="8266">
                  <c:v>114.76</c:v>
                </c:pt>
                <c:pt idx="8267">
                  <c:v>114.72</c:v>
                </c:pt>
                <c:pt idx="8268">
                  <c:v>114.69</c:v>
                </c:pt>
                <c:pt idx="8269">
                  <c:v>114.66</c:v>
                </c:pt>
                <c:pt idx="8270">
                  <c:v>114.64</c:v>
                </c:pt>
                <c:pt idx="8271">
                  <c:v>114.62</c:v>
                </c:pt>
                <c:pt idx="8272">
                  <c:v>114.61</c:v>
                </c:pt>
                <c:pt idx="8273">
                  <c:v>114.58</c:v>
                </c:pt>
                <c:pt idx="8274">
                  <c:v>114.54</c:v>
                </c:pt>
                <c:pt idx="8275">
                  <c:v>114.52</c:v>
                </c:pt>
                <c:pt idx="8276">
                  <c:v>114.5</c:v>
                </c:pt>
                <c:pt idx="8277">
                  <c:v>114.47</c:v>
                </c:pt>
                <c:pt idx="8278">
                  <c:v>114.45</c:v>
                </c:pt>
                <c:pt idx="8279">
                  <c:v>114.43</c:v>
                </c:pt>
                <c:pt idx="8280">
                  <c:v>114.41</c:v>
                </c:pt>
                <c:pt idx="8281">
                  <c:v>114.41</c:v>
                </c:pt>
                <c:pt idx="8282">
                  <c:v>114.42</c:v>
                </c:pt>
                <c:pt idx="8283">
                  <c:v>114.44</c:v>
                </c:pt>
                <c:pt idx="8284">
                  <c:v>114.47</c:v>
                </c:pt>
                <c:pt idx="8285">
                  <c:v>114.51</c:v>
                </c:pt>
                <c:pt idx="8286">
                  <c:v>114.55</c:v>
                </c:pt>
                <c:pt idx="8287">
                  <c:v>114.58</c:v>
                </c:pt>
                <c:pt idx="8288">
                  <c:v>114.63</c:v>
                </c:pt>
                <c:pt idx="8289">
                  <c:v>114.69</c:v>
                </c:pt>
                <c:pt idx="8290">
                  <c:v>114.76</c:v>
                </c:pt>
                <c:pt idx="8291">
                  <c:v>114.85</c:v>
                </c:pt>
                <c:pt idx="8292">
                  <c:v>114.93</c:v>
                </c:pt>
                <c:pt idx="8293">
                  <c:v>115.01</c:v>
                </c:pt>
                <c:pt idx="8294">
                  <c:v>115.1</c:v>
                </c:pt>
                <c:pt idx="8295">
                  <c:v>115.18</c:v>
                </c:pt>
                <c:pt idx="8296">
                  <c:v>115.25</c:v>
                </c:pt>
                <c:pt idx="8297">
                  <c:v>115.34</c:v>
                </c:pt>
                <c:pt idx="8298">
                  <c:v>115.43</c:v>
                </c:pt>
                <c:pt idx="8299">
                  <c:v>115.51</c:v>
                </c:pt>
                <c:pt idx="8300">
                  <c:v>115.58</c:v>
                </c:pt>
                <c:pt idx="8301">
                  <c:v>115.67</c:v>
                </c:pt>
                <c:pt idx="8302">
                  <c:v>115.74</c:v>
                </c:pt>
                <c:pt idx="8303">
                  <c:v>115.81</c:v>
                </c:pt>
                <c:pt idx="8304">
                  <c:v>115.86</c:v>
                </c:pt>
                <c:pt idx="8305">
                  <c:v>115.92</c:v>
                </c:pt>
                <c:pt idx="8306">
                  <c:v>115.97</c:v>
                </c:pt>
                <c:pt idx="8307">
                  <c:v>116.02</c:v>
                </c:pt>
                <c:pt idx="8308">
                  <c:v>116.05</c:v>
                </c:pt>
                <c:pt idx="8309">
                  <c:v>116.08</c:v>
                </c:pt>
                <c:pt idx="8310">
                  <c:v>116.11</c:v>
                </c:pt>
                <c:pt idx="8311">
                  <c:v>116.12</c:v>
                </c:pt>
                <c:pt idx="8312">
                  <c:v>116.15</c:v>
                </c:pt>
                <c:pt idx="8313">
                  <c:v>116.16</c:v>
                </c:pt>
                <c:pt idx="8314">
                  <c:v>116.17</c:v>
                </c:pt>
                <c:pt idx="8315">
                  <c:v>116.17</c:v>
                </c:pt>
                <c:pt idx="8316">
                  <c:v>116.19</c:v>
                </c:pt>
                <c:pt idx="8317">
                  <c:v>116.21</c:v>
                </c:pt>
                <c:pt idx="8318">
                  <c:v>116.22</c:v>
                </c:pt>
                <c:pt idx="8319">
                  <c:v>116.24</c:v>
                </c:pt>
                <c:pt idx="8320">
                  <c:v>116.25</c:v>
                </c:pt>
                <c:pt idx="8321">
                  <c:v>116.27</c:v>
                </c:pt>
                <c:pt idx="8322">
                  <c:v>116.28</c:v>
                </c:pt>
                <c:pt idx="8323">
                  <c:v>116.29</c:v>
                </c:pt>
                <c:pt idx="8324">
                  <c:v>116.3</c:v>
                </c:pt>
                <c:pt idx="8325">
                  <c:v>116.31</c:v>
                </c:pt>
                <c:pt idx="8326">
                  <c:v>116.31</c:v>
                </c:pt>
                <c:pt idx="8327">
                  <c:v>116.31</c:v>
                </c:pt>
                <c:pt idx="8328">
                  <c:v>116.31</c:v>
                </c:pt>
                <c:pt idx="8329">
                  <c:v>116.31</c:v>
                </c:pt>
                <c:pt idx="8330">
                  <c:v>116.31</c:v>
                </c:pt>
                <c:pt idx="8331">
                  <c:v>116.32</c:v>
                </c:pt>
                <c:pt idx="8332">
                  <c:v>116.34</c:v>
                </c:pt>
                <c:pt idx="8333">
                  <c:v>116.36</c:v>
                </c:pt>
                <c:pt idx="8334">
                  <c:v>116.38</c:v>
                </c:pt>
                <c:pt idx="8335">
                  <c:v>116.42</c:v>
                </c:pt>
                <c:pt idx="8336">
                  <c:v>116.45</c:v>
                </c:pt>
                <c:pt idx="8337">
                  <c:v>116.48</c:v>
                </c:pt>
                <c:pt idx="8338">
                  <c:v>116.52</c:v>
                </c:pt>
                <c:pt idx="8339">
                  <c:v>116.55</c:v>
                </c:pt>
                <c:pt idx="8340">
                  <c:v>116.58</c:v>
                </c:pt>
                <c:pt idx="8341">
                  <c:v>116.62</c:v>
                </c:pt>
                <c:pt idx="8342">
                  <c:v>116.66</c:v>
                </c:pt>
                <c:pt idx="8343">
                  <c:v>116.69</c:v>
                </c:pt>
                <c:pt idx="8344">
                  <c:v>116.71</c:v>
                </c:pt>
                <c:pt idx="8345">
                  <c:v>116.74</c:v>
                </c:pt>
                <c:pt idx="8346">
                  <c:v>116.76</c:v>
                </c:pt>
                <c:pt idx="8347">
                  <c:v>116.78</c:v>
                </c:pt>
                <c:pt idx="8348">
                  <c:v>116.8</c:v>
                </c:pt>
                <c:pt idx="8349">
                  <c:v>116.81</c:v>
                </c:pt>
                <c:pt idx="8350">
                  <c:v>116.82</c:v>
                </c:pt>
                <c:pt idx="8351">
                  <c:v>116.84</c:v>
                </c:pt>
                <c:pt idx="8352">
                  <c:v>116.85</c:v>
                </c:pt>
                <c:pt idx="8353">
                  <c:v>116.87</c:v>
                </c:pt>
                <c:pt idx="8354">
                  <c:v>116.89</c:v>
                </c:pt>
                <c:pt idx="8355">
                  <c:v>116.91</c:v>
                </c:pt>
                <c:pt idx="8356">
                  <c:v>116.92</c:v>
                </c:pt>
                <c:pt idx="8357">
                  <c:v>116.93</c:v>
                </c:pt>
                <c:pt idx="8358">
                  <c:v>116.94</c:v>
                </c:pt>
                <c:pt idx="8359">
                  <c:v>116.95</c:v>
                </c:pt>
                <c:pt idx="8360">
                  <c:v>116.96</c:v>
                </c:pt>
                <c:pt idx="8361">
                  <c:v>116.97</c:v>
                </c:pt>
                <c:pt idx="8362">
                  <c:v>116.99</c:v>
                </c:pt>
                <c:pt idx="8363">
                  <c:v>117</c:v>
                </c:pt>
                <c:pt idx="8364">
                  <c:v>117.01</c:v>
                </c:pt>
                <c:pt idx="8365">
                  <c:v>117.03</c:v>
                </c:pt>
                <c:pt idx="8366">
                  <c:v>117.05</c:v>
                </c:pt>
                <c:pt idx="8367">
                  <c:v>117.06</c:v>
                </c:pt>
                <c:pt idx="8368">
                  <c:v>117.08</c:v>
                </c:pt>
                <c:pt idx="8369">
                  <c:v>117.11</c:v>
                </c:pt>
                <c:pt idx="8370">
                  <c:v>117.14</c:v>
                </c:pt>
                <c:pt idx="8371">
                  <c:v>117.17</c:v>
                </c:pt>
                <c:pt idx="8372">
                  <c:v>117.2</c:v>
                </c:pt>
                <c:pt idx="8373">
                  <c:v>117.22</c:v>
                </c:pt>
                <c:pt idx="8374">
                  <c:v>117.25</c:v>
                </c:pt>
                <c:pt idx="8375">
                  <c:v>117.29</c:v>
                </c:pt>
                <c:pt idx="8376">
                  <c:v>117.32</c:v>
                </c:pt>
                <c:pt idx="8377">
                  <c:v>117.34</c:v>
                </c:pt>
                <c:pt idx="8378">
                  <c:v>117.37</c:v>
                </c:pt>
                <c:pt idx="8379">
                  <c:v>117.4</c:v>
                </c:pt>
                <c:pt idx="8380">
                  <c:v>117.42</c:v>
                </c:pt>
                <c:pt idx="8381">
                  <c:v>117.44</c:v>
                </c:pt>
                <c:pt idx="8382">
                  <c:v>117.46</c:v>
                </c:pt>
                <c:pt idx="8383">
                  <c:v>117.47</c:v>
                </c:pt>
                <c:pt idx="8384">
                  <c:v>117.48</c:v>
                </c:pt>
                <c:pt idx="8385">
                  <c:v>117.48</c:v>
                </c:pt>
                <c:pt idx="8386">
                  <c:v>117.47</c:v>
                </c:pt>
                <c:pt idx="8387">
                  <c:v>117.47</c:v>
                </c:pt>
                <c:pt idx="8388">
                  <c:v>117.46</c:v>
                </c:pt>
                <c:pt idx="8389">
                  <c:v>117.45</c:v>
                </c:pt>
                <c:pt idx="8390">
                  <c:v>117.41</c:v>
                </c:pt>
                <c:pt idx="8391">
                  <c:v>117.38</c:v>
                </c:pt>
                <c:pt idx="8392">
                  <c:v>117.36</c:v>
                </c:pt>
                <c:pt idx="8393">
                  <c:v>117.33</c:v>
                </c:pt>
                <c:pt idx="8394">
                  <c:v>117.31</c:v>
                </c:pt>
                <c:pt idx="8395">
                  <c:v>117.29</c:v>
                </c:pt>
                <c:pt idx="8396">
                  <c:v>117.27</c:v>
                </c:pt>
                <c:pt idx="8397">
                  <c:v>117.25</c:v>
                </c:pt>
                <c:pt idx="8398">
                  <c:v>117.23</c:v>
                </c:pt>
                <c:pt idx="8399">
                  <c:v>117.21</c:v>
                </c:pt>
                <c:pt idx="8400">
                  <c:v>117.19</c:v>
                </c:pt>
                <c:pt idx="8401">
                  <c:v>117.17</c:v>
                </c:pt>
                <c:pt idx="8402">
                  <c:v>117.15</c:v>
                </c:pt>
                <c:pt idx="8403">
                  <c:v>117.14</c:v>
                </c:pt>
                <c:pt idx="8404">
                  <c:v>117.13</c:v>
                </c:pt>
                <c:pt idx="8405">
                  <c:v>117.13</c:v>
                </c:pt>
                <c:pt idx="8406">
                  <c:v>117.14</c:v>
                </c:pt>
                <c:pt idx="8407">
                  <c:v>117.15</c:v>
                </c:pt>
                <c:pt idx="8408">
                  <c:v>117.17</c:v>
                </c:pt>
                <c:pt idx="8409">
                  <c:v>117.19</c:v>
                </c:pt>
                <c:pt idx="8410">
                  <c:v>117.21</c:v>
                </c:pt>
                <c:pt idx="8411">
                  <c:v>117.23</c:v>
                </c:pt>
                <c:pt idx="8412">
                  <c:v>117.25</c:v>
                </c:pt>
                <c:pt idx="8413">
                  <c:v>117.26</c:v>
                </c:pt>
                <c:pt idx="8414">
                  <c:v>117.28</c:v>
                </c:pt>
                <c:pt idx="8415">
                  <c:v>117.3</c:v>
                </c:pt>
                <c:pt idx="8416">
                  <c:v>117.32</c:v>
                </c:pt>
                <c:pt idx="8417">
                  <c:v>117.34</c:v>
                </c:pt>
                <c:pt idx="8418">
                  <c:v>117.35</c:v>
                </c:pt>
                <c:pt idx="8419">
                  <c:v>117.36</c:v>
                </c:pt>
                <c:pt idx="8420">
                  <c:v>117.37</c:v>
                </c:pt>
                <c:pt idx="8421">
                  <c:v>117.38</c:v>
                </c:pt>
                <c:pt idx="8422">
                  <c:v>117.39</c:v>
                </c:pt>
                <c:pt idx="8423">
                  <c:v>117.38</c:v>
                </c:pt>
                <c:pt idx="8424">
                  <c:v>117.37</c:v>
                </c:pt>
                <c:pt idx="8425">
                  <c:v>117.37</c:v>
                </c:pt>
                <c:pt idx="8426">
                  <c:v>117.36</c:v>
                </c:pt>
                <c:pt idx="8427">
                  <c:v>117.35</c:v>
                </c:pt>
                <c:pt idx="8428">
                  <c:v>117.34</c:v>
                </c:pt>
                <c:pt idx="8429">
                  <c:v>117.32</c:v>
                </c:pt>
                <c:pt idx="8430">
                  <c:v>117.3</c:v>
                </c:pt>
                <c:pt idx="8431">
                  <c:v>117.29</c:v>
                </c:pt>
                <c:pt idx="8432">
                  <c:v>117.27</c:v>
                </c:pt>
                <c:pt idx="8433">
                  <c:v>117.26</c:v>
                </c:pt>
                <c:pt idx="8434">
                  <c:v>117.26</c:v>
                </c:pt>
                <c:pt idx="8435">
                  <c:v>117.26</c:v>
                </c:pt>
                <c:pt idx="8436">
                  <c:v>117.26</c:v>
                </c:pt>
                <c:pt idx="8437">
                  <c:v>117.28</c:v>
                </c:pt>
                <c:pt idx="8438">
                  <c:v>117.29</c:v>
                </c:pt>
                <c:pt idx="8439">
                  <c:v>117.3</c:v>
                </c:pt>
                <c:pt idx="8440">
                  <c:v>117.31</c:v>
                </c:pt>
                <c:pt idx="8441">
                  <c:v>117.33</c:v>
                </c:pt>
                <c:pt idx="8442">
                  <c:v>117.34</c:v>
                </c:pt>
                <c:pt idx="8443">
                  <c:v>117.35</c:v>
                </c:pt>
                <c:pt idx="8444">
                  <c:v>117.37</c:v>
                </c:pt>
                <c:pt idx="8445">
                  <c:v>117.38</c:v>
                </c:pt>
                <c:pt idx="8446">
                  <c:v>117.4</c:v>
                </c:pt>
                <c:pt idx="8447">
                  <c:v>117.41</c:v>
                </c:pt>
                <c:pt idx="8448">
                  <c:v>117.42</c:v>
                </c:pt>
                <c:pt idx="8449">
                  <c:v>117.42</c:v>
                </c:pt>
                <c:pt idx="8450">
                  <c:v>117.42</c:v>
                </c:pt>
                <c:pt idx="8451">
                  <c:v>117.42</c:v>
                </c:pt>
                <c:pt idx="8452">
                  <c:v>117.43</c:v>
                </c:pt>
                <c:pt idx="8453">
                  <c:v>117.43</c:v>
                </c:pt>
                <c:pt idx="8454">
                  <c:v>117.43</c:v>
                </c:pt>
                <c:pt idx="8455">
                  <c:v>117.43</c:v>
                </c:pt>
                <c:pt idx="8456">
                  <c:v>117.43</c:v>
                </c:pt>
                <c:pt idx="8457">
                  <c:v>117.43</c:v>
                </c:pt>
                <c:pt idx="8458">
                  <c:v>117.44</c:v>
                </c:pt>
                <c:pt idx="8459">
                  <c:v>117.45</c:v>
                </c:pt>
                <c:pt idx="8460">
                  <c:v>117.46</c:v>
                </c:pt>
                <c:pt idx="8461">
                  <c:v>117.47</c:v>
                </c:pt>
                <c:pt idx="8462">
                  <c:v>117.49</c:v>
                </c:pt>
                <c:pt idx="8463">
                  <c:v>117.51</c:v>
                </c:pt>
                <c:pt idx="8464">
                  <c:v>117.53</c:v>
                </c:pt>
                <c:pt idx="8465">
                  <c:v>117.56</c:v>
                </c:pt>
                <c:pt idx="8466">
                  <c:v>117.59</c:v>
                </c:pt>
                <c:pt idx="8467">
                  <c:v>117.63</c:v>
                </c:pt>
                <c:pt idx="8468">
                  <c:v>117.67</c:v>
                </c:pt>
                <c:pt idx="8469">
                  <c:v>117.7</c:v>
                </c:pt>
                <c:pt idx="8470">
                  <c:v>117.74</c:v>
                </c:pt>
                <c:pt idx="8471">
                  <c:v>117.78</c:v>
                </c:pt>
                <c:pt idx="8472">
                  <c:v>117.81</c:v>
                </c:pt>
                <c:pt idx="8473">
                  <c:v>117.85</c:v>
                </c:pt>
                <c:pt idx="8474">
                  <c:v>117.9</c:v>
                </c:pt>
                <c:pt idx="8475">
                  <c:v>117.94</c:v>
                </c:pt>
                <c:pt idx="8476">
                  <c:v>117.98</c:v>
                </c:pt>
                <c:pt idx="8477">
                  <c:v>118.03</c:v>
                </c:pt>
                <c:pt idx="8478">
                  <c:v>118.06</c:v>
                </c:pt>
                <c:pt idx="8479">
                  <c:v>118.08</c:v>
                </c:pt>
                <c:pt idx="8480">
                  <c:v>118.11</c:v>
                </c:pt>
                <c:pt idx="8481">
                  <c:v>118.14</c:v>
                </c:pt>
                <c:pt idx="8482">
                  <c:v>118.16</c:v>
                </c:pt>
                <c:pt idx="8483">
                  <c:v>118.18</c:v>
                </c:pt>
                <c:pt idx="8484">
                  <c:v>118.2</c:v>
                </c:pt>
                <c:pt idx="8485">
                  <c:v>118.22</c:v>
                </c:pt>
                <c:pt idx="8486">
                  <c:v>118.23</c:v>
                </c:pt>
                <c:pt idx="8487">
                  <c:v>118.24</c:v>
                </c:pt>
                <c:pt idx="8488">
                  <c:v>118.25</c:v>
                </c:pt>
                <c:pt idx="8489">
                  <c:v>118.26</c:v>
                </c:pt>
                <c:pt idx="8490">
                  <c:v>118.28</c:v>
                </c:pt>
                <c:pt idx="8491">
                  <c:v>118.29</c:v>
                </c:pt>
                <c:pt idx="8492">
                  <c:v>118.31</c:v>
                </c:pt>
                <c:pt idx="8493">
                  <c:v>118.32</c:v>
                </c:pt>
                <c:pt idx="8494">
                  <c:v>118.33</c:v>
                </c:pt>
                <c:pt idx="8495">
                  <c:v>118.34</c:v>
                </c:pt>
                <c:pt idx="8496">
                  <c:v>118.34</c:v>
                </c:pt>
                <c:pt idx="8497">
                  <c:v>118.34</c:v>
                </c:pt>
                <c:pt idx="8498">
                  <c:v>118.33</c:v>
                </c:pt>
                <c:pt idx="8499">
                  <c:v>118.33</c:v>
                </c:pt>
                <c:pt idx="8500">
                  <c:v>118.32</c:v>
                </c:pt>
                <c:pt idx="8501">
                  <c:v>118.3</c:v>
                </c:pt>
                <c:pt idx="8502">
                  <c:v>118.28</c:v>
                </c:pt>
                <c:pt idx="8503">
                  <c:v>118.25</c:v>
                </c:pt>
                <c:pt idx="8504">
                  <c:v>118.21</c:v>
                </c:pt>
                <c:pt idx="8505">
                  <c:v>118.17</c:v>
                </c:pt>
                <c:pt idx="8506">
                  <c:v>118.11</c:v>
                </c:pt>
                <c:pt idx="8507">
                  <c:v>118.04</c:v>
                </c:pt>
                <c:pt idx="8508">
                  <c:v>117.96</c:v>
                </c:pt>
                <c:pt idx="8509">
                  <c:v>117.86</c:v>
                </c:pt>
                <c:pt idx="8510">
                  <c:v>117.75</c:v>
                </c:pt>
                <c:pt idx="8511">
                  <c:v>117.63</c:v>
                </c:pt>
                <c:pt idx="8512">
                  <c:v>117.5</c:v>
                </c:pt>
                <c:pt idx="8513">
                  <c:v>117.37</c:v>
                </c:pt>
                <c:pt idx="8514">
                  <c:v>117.23</c:v>
                </c:pt>
                <c:pt idx="8515">
                  <c:v>117.07</c:v>
                </c:pt>
                <c:pt idx="8516">
                  <c:v>116.9</c:v>
                </c:pt>
                <c:pt idx="8517">
                  <c:v>116.73</c:v>
                </c:pt>
                <c:pt idx="8518">
                  <c:v>116.55</c:v>
                </c:pt>
                <c:pt idx="8519">
                  <c:v>116.37</c:v>
                </c:pt>
                <c:pt idx="8520">
                  <c:v>116.17</c:v>
                </c:pt>
                <c:pt idx="8521">
                  <c:v>115.97</c:v>
                </c:pt>
                <c:pt idx="8522">
                  <c:v>115.77</c:v>
                </c:pt>
                <c:pt idx="8523">
                  <c:v>115.56</c:v>
                </c:pt>
                <c:pt idx="8524">
                  <c:v>115.36</c:v>
                </c:pt>
                <c:pt idx="8525">
                  <c:v>115.16</c:v>
                </c:pt>
                <c:pt idx="8526">
                  <c:v>114.96</c:v>
                </c:pt>
                <c:pt idx="8527">
                  <c:v>114.76</c:v>
                </c:pt>
                <c:pt idx="8528">
                  <c:v>114.56</c:v>
                </c:pt>
                <c:pt idx="8529">
                  <c:v>114.37</c:v>
                </c:pt>
                <c:pt idx="8530">
                  <c:v>114.17</c:v>
                </c:pt>
                <c:pt idx="8531">
                  <c:v>113.99</c:v>
                </c:pt>
                <c:pt idx="8532">
                  <c:v>113.8</c:v>
                </c:pt>
                <c:pt idx="8533">
                  <c:v>113.62</c:v>
                </c:pt>
                <c:pt idx="8534">
                  <c:v>113.44</c:v>
                </c:pt>
                <c:pt idx="8535">
                  <c:v>113.25</c:v>
                </c:pt>
                <c:pt idx="8536">
                  <c:v>113.06</c:v>
                </c:pt>
                <c:pt idx="8537">
                  <c:v>112.86</c:v>
                </c:pt>
                <c:pt idx="8538">
                  <c:v>112.66</c:v>
                </c:pt>
                <c:pt idx="8539">
                  <c:v>112.44</c:v>
                </c:pt>
                <c:pt idx="8540">
                  <c:v>112.22</c:v>
                </c:pt>
                <c:pt idx="8541">
                  <c:v>111.98</c:v>
                </c:pt>
                <c:pt idx="8542">
                  <c:v>111.74</c:v>
                </c:pt>
                <c:pt idx="8543">
                  <c:v>111.49</c:v>
                </c:pt>
                <c:pt idx="8544">
                  <c:v>111.24</c:v>
                </c:pt>
                <c:pt idx="8545">
                  <c:v>110.98</c:v>
                </c:pt>
                <c:pt idx="8546">
                  <c:v>110.72</c:v>
                </c:pt>
                <c:pt idx="8547">
                  <c:v>110.47</c:v>
                </c:pt>
                <c:pt idx="8548">
                  <c:v>110.22</c:v>
                </c:pt>
                <c:pt idx="8549">
                  <c:v>109.97</c:v>
                </c:pt>
                <c:pt idx="8550">
                  <c:v>109.72</c:v>
                </c:pt>
                <c:pt idx="8551">
                  <c:v>109.47</c:v>
                </c:pt>
                <c:pt idx="8552">
                  <c:v>109.25</c:v>
                </c:pt>
                <c:pt idx="8553">
                  <c:v>109.05</c:v>
                </c:pt>
                <c:pt idx="8554">
                  <c:v>108.84</c:v>
                </c:pt>
                <c:pt idx="8555">
                  <c:v>108.65</c:v>
                </c:pt>
                <c:pt idx="8556">
                  <c:v>108.47</c:v>
                </c:pt>
                <c:pt idx="8557">
                  <c:v>108.3</c:v>
                </c:pt>
                <c:pt idx="8558">
                  <c:v>108.14</c:v>
                </c:pt>
                <c:pt idx="8559">
                  <c:v>107.98</c:v>
                </c:pt>
                <c:pt idx="8560">
                  <c:v>107.84</c:v>
                </c:pt>
                <c:pt idx="8561">
                  <c:v>107.73</c:v>
                </c:pt>
                <c:pt idx="8562">
                  <c:v>107.62</c:v>
                </c:pt>
                <c:pt idx="8563">
                  <c:v>107.52</c:v>
                </c:pt>
                <c:pt idx="8564">
                  <c:v>107.44</c:v>
                </c:pt>
                <c:pt idx="8565">
                  <c:v>107.36</c:v>
                </c:pt>
                <c:pt idx="8566">
                  <c:v>107.29</c:v>
                </c:pt>
                <c:pt idx="8567">
                  <c:v>107.22</c:v>
                </c:pt>
                <c:pt idx="8568">
                  <c:v>107.15</c:v>
                </c:pt>
                <c:pt idx="8569">
                  <c:v>107.09</c:v>
                </c:pt>
                <c:pt idx="8570">
                  <c:v>107.03</c:v>
                </c:pt>
                <c:pt idx="8571">
                  <c:v>106.97</c:v>
                </c:pt>
                <c:pt idx="8572">
                  <c:v>106.92</c:v>
                </c:pt>
                <c:pt idx="8573">
                  <c:v>106.86</c:v>
                </c:pt>
                <c:pt idx="8574">
                  <c:v>106.81</c:v>
                </c:pt>
                <c:pt idx="8575">
                  <c:v>106.75</c:v>
                </c:pt>
                <c:pt idx="8576">
                  <c:v>106.7</c:v>
                </c:pt>
                <c:pt idx="8577">
                  <c:v>106.65</c:v>
                </c:pt>
                <c:pt idx="8578">
                  <c:v>106.58</c:v>
                </c:pt>
                <c:pt idx="8579">
                  <c:v>106.52</c:v>
                </c:pt>
                <c:pt idx="8580">
                  <c:v>106.46</c:v>
                </c:pt>
                <c:pt idx="8581">
                  <c:v>106.41</c:v>
                </c:pt>
                <c:pt idx="8582">
                  <c:v>106.36</c:v>
                </c:pt>
                <c:pt idx="8583">
                  <c:v>106.29</c:v>
                </c:pt>
                <c:pt idx="8584">
                  <c:v>106.23</c:v>
                </c:pt>
                <c:pt idx="8585">
                  <c:v>106.2</c:v>
                </c:pt>
                <c:pt idx="8586">
                  <c:v>106.16</c:v>
                </c:pt>
                <c:pt idx="8587">
                  <c:v>106.12</c:v>
                </c:pt>
                <c:pt idx="8588">
                  <c:v>106.08</c:v>
                </c:pt>
                <c:pt idx="8589">
                  <c:v>106.05</c:v>
                </c:pt>
                <c:pt idx="8590">
                  <c:v>106.03</c:v>
                </c:pt>
                <c:pt idx="8591">
                  <c:v>106</c:v>
                </c:pt>
                <c:pt idx="8592">
                  <c:v>105.98</c:v>
                </c:pt>
                <c:pt idx="8593">
                  <c:v>105.96</c:v>
                </c:pt>
                <c:pt idx="8594">
                  <c:v>105.94</c:v>
                </c:pt>
                <c:pt idx="8595">
                  <c:v>105.93</c:v>
                </c:pt>
                <c:pt idx="8596">
                  <c:v>105.92</c:v>
                </c:pt>
                <c:pt idx="8597">
                  <c:v>105.91</c:v>
                </c:pt>
                <c:pt idx="8598">
                  <c:v>105.91</c:v>
                </c:pt>
                <c:pt idx="8599">
                  <c:v>105.92</c:v>
                </c:pt>
                <c:pt idx="8600">
                  <c:v>105.93</c:v>
                </c:pt>
                <c:pt idx="8601">
                  <c:v>105.93</c:v>
                </c:pt>
                <c:pt idx="8602">
                  <c:v>105.94</c:v>
                </c:pt>
                <c:pt idx="8603">
                  <c:v>105.95</c:v>
                </c:pt>
                <c:pt idx="8604">
                  <c:v>105.96</c:v>
                </c:pt>
                <c:pt idx="8605">
                  <c:v>105.97</c:v>
                </c:pt>
                <c:pt idx="8606">
                  <c:v>105.98</c:v>
                </c:pt>
                <c:pt idx="8607">
                  <c:v>105.99</c:v>
                </c:pt>
                <c:pt idx="8608">
                  <c:v>105.99</c:v>
                </c:pt>
                <c:pt idx="8609">
                  <c:v>106</c:v>
                </c:pt>
                <c:pt idx="8610">
                  <c:v>106</c:v>
                </c:pt>
                <c:pt idx="8611">
                  <c:v>106.01</c:v>
                </c:pt>
                <c:pt idx="8612">
                  <c:v>106.01</c:v>
                </c:pt>
                <c:pt idx="8613">
                  <c:v>106</c:v>
                </c:pt>
                <c:pt idx="8614">
                  <c:v>105.99</c:v>
                </c:pt>
                <c:pt idx="8615">
                  <c:v>105.99</c:v>
                </c:pt>
                <c:pt idx="8616">
                  <c:v>105.98</c:v>
                </c:pt>
                <c:pt idx="8617">
                  <c:v>105.96</c:v>
                </c:pt>
                <c:pt idx="8618">
                  <c:v>105.95</c:v>
                </c:pt>
                <c:pt idx="8619">
                  <c:v>105.94</c:v>
                </c:pt>
                <c:pt idx="8620">
                  <c:v>105.92</c:v>
                </c:pt>
                <c:pt idx="8621">
                  <c:v>105.91</c:v>
                </c:pt>
                <c:pt idx="8622">
                  <c:v>105.9</c:v>
                </c:pt>
                <c:pt idx="8623">
                  <c:v>105.88</c:v>
                </c:pt>
                <c:pt idx="8624">
                  <c:v>105.87</c:v>
                </c:pt>
                <c:pt idx="8625">
                  <c:v>105.85</c:v>
                </c:pt>
                <c:pt idx="8626">
                  <c:v>105.84</c:v>
                </c:pt>
                <c:pt idx="8627">
                  <c:v>105.83</c:v>
                </c:pt>
                <c:pt idx="8628">
                  <c:v>105.81</c:v>
                </c:pt>
                <c:pt idx="8629">
                  <c:v>105.81</c:v>
                </c:pt>
                <c:pt idx="8630">
                  <c:v>105.81</c:v>
                </c:pt>
                <c:pt idx="8631">
                  <c:v>105.81</c:v>
                </c:pt>
                <c:pt idx="8632">
                  <c:v>105.82</c:v>
                </c:pt>
                <c:pt idx="8633">
                  <c:v>105.83</c:v>
                </c:pt>
                <c:pt idx="8634">
                  <c:v>105.83</c:v>
                </c:pt>
                <c:pt idx="8635">
                  <c:v>105.84</c:v>
                </c:pt>
                <c:pt idx="8636">
                  <c:v>105.85</c:v>
                </c:pt>
                <c:pt idx="8637">
                  <c:v>105.86</c:v>
                </c:pt>
                <c:pt idx="8638">
                  <c:v>105.87</c:v>
                </c:pt>
                <c:pt idx="8639">
                  <c:v>105.88</c:v>
                </c:pt>
                <c:pt idx="8640">
                  <c:v>105.89</c:v>
                </c:pt>
                <c:pt idx="8641">
                  <c:v>105.89</c:v>
                </c:pt>
                <c:pt idx="8642">
                  <c:v>105.89</c:v>
                </c:pt>
                <c:pt idx="8643">
                  <c:v>105.91</c:v>
                </c:pt>
                <c:pt idx="8644">
                  <c:v>105.92</c:v>
                </c:pt>
                <c:pt idx="8645">
                  <c:v>105.93</c:v>
                </c:pt>
                <c:pt idx="8646">
                  <c:v>105.95</c:v>
                </c:pt>
                <c:pt idx="8647">
                  <c:v>105.98</c:v>
                </c:pt>
                <c:pt idx="8648">
                  <c:v>106.01</c:v>
                </c:pt>
                <c:pt idx="8649">
                  <c:v>106.02</c:v>
                </c:pt>
                <c:pt idx="8650">
                  <c:v>106.02</c:v>
                </c:pt>
                <c:pt idx="8651">
                  <c:v>106.02</c:v>
                </c:pt>
                <c:pt idx="8652">
                  <c:v>106.02</c:v>
                </c:pt>
                <c:pt idx="8653">
                  <c:v>106.01</c:v>
                </c:pt>
                <c:pt idx="8654">
                  <c:v>106.01</c:v>
                </c:pt>
                <c:pt idx="8655">
                  <c:v>106</c:v>
                </c:pt>
                <c:pt idx="8656">
                  <c:v>105.99</c:v>
                </c:pt>
                <c:pt idx="8657">
                  <c:v>105.98</c:v>
                </c:pt>
                <c:pt idx="8658">
                  <c:v>105.96</c:v>
                </c:pt>
                <c:pt idx="8659">
                  <c:v>105.95</c:v>
                </c:pt>
                <c:pt idx="8660">
                  <c:v>105.94</c:v>
                </c:pt>
                <c:pt idx="8661">
                  <c:v>105.93</c:v>
                </c:pt>
                <c:pt idx="8662">
                  <c:v>105.93</c:v>
                </c:pt>
                <c:pt idx="8663">
                  <c:v>105.93</c:v>
                </c:pt>
                <c:pt idx="8664">
                  <c:v>105.93</c:v>
                </c:pt>
                <c:pt idx="8665">
                  <c:v>105.95</c:v>
                </c:pt>
                <c:pt idx="8666">
                  <c:v>105.96</c:v>
                </c:pt>
                <c:pt idx="8667">
                  <c:v>105.98</c:v>
                </c:pt>
                <c:pt idx="8668">
                  <c:v>106</c:v>
                </c:pt>
                <c:pt idx="8669">
                  <c:v>106.01</c:v>
                </c:pt>
                <c:pt idx="8670">
                  <c:v>106.02</c:v>
                </c:pt>
                <c:pt idx="8671">
                  <c:v>106.03</c:v>
                </c:pt>
                <c:pt idx="8672">
                  <c:v>106.04</c:v>
                </c:pt>
                <c:pt idx="8673">
                  <c:v>106.06</c:v>
                </c:pt>
                <c:pt idx="8674">
                  <c:v>106.09</c:v>
                </c:pt>
                <c:pt idx="8675">
                  <c:v>106.11</c:v>
                </c:pt>
                <c:pt idx="8676">
                  <c:v>106.14</c:v>
                </c:pt>
                <c:pt idx="8677">
                  <c:v>106.17</c:v>
                </c:pt>
                <c:pt idx="8678">
                  <c:v>106.18</c:v>
                </c:pt>
                <c:pt idx="8679">
                  <c:v>106.2</c:v>
                </c:pt>
                <c:pt idx="8680">
                  <c:v>106.23</c:v>
                </c:pt>
                <c:pt idx="8681">
                  <c:v>106.27</c:v>
                </c:pt>
                <c:pt idx="8682">
                  <c:v>106.3</c:v>
                </c:pt>
                <c:pt idx="8683">
                  <c:v>106.32</c:v>
                </c:pt>
                <c:pt idx="8684">
                  <c:v>106.33</c:v>
                </c:pt>
                <c:pt idx="8685">
                  <c:v>106.33</c:v>
                </c:pt>
                <c:pt idx="8686">
                  <c:v>106.33</c:v>
                </c:pt>
                <c:pt idx="8687">
                  <c:v>106.33</c:v>
                </c:pt>
                <c:pt idx="8688">
                  <c:v>106.34</c:v>
                </c:pt>
                <c:pt idx="8689">
                  <c:v>106.34</c:v>
                </c:pt>
                <c:pt idx="8690">
                  <c:v>106.35</c:v>
                </c:pt>
                <c:pt idx="8691">
                  <c:v>106.36</c:v>
                </c:pt>
                <c:pt idx="8692">
                  <c:v>106.39</c:v>
                </c:pt>
                <c:pt idx="8693">
                  <c:v>106.41</c:v>
                </c:pt>
                <c:pt idx="8694">
                  <c:v>106.44</c:v>
                </c:pt>
                <c:pt idx="8695">
                  <c:v>106.47</c:v>
                </c:pt>
                <c:pt idx="8696">
                  <c:v>106.52</c:v>
                </c:pt>
                <c:pt idx="8697">
                  <c:v>106.57</c:v>
                </c:pt>
                <c:pt idx="8698">
                  <c:v>106.6</c:v>
                </c:pt>
                <c:pt idx="8699">
                  <c:v>106.64</c:v>
                </c:pt>
                <c:pt idx="8700">
                  <c:v>106.67</c:v>
                </c:pt>
                <c:pt idx="8701">
                  <c:v>106.7</c:v>
                </c:pt>
                <c:pt idx="8702">
                  <c:v>106.74</c:v>
                </c:pt>
                <c:pt idx="8703">
                  <c:v>106.78</c:v>
                </c:pt>
                <c:pt idx="8704">
                  <c:v>106.81</c:v>
                </c:pt>
                <c:pt idx="8705">
                  <c:v>106.85</c:v>
                </c:pt>
                <c:pt idx="8706">
                  <c:v>106.89</c:v>
                </c:pt>
                <c:pt idx="8707">
                  <c:v>106.95</c:v>
                </c:pt>
                <c:pt idx="8708">
                  <c:v>107.01</c:v>
                </c:pt>
                <c:pt idx="8709">
                  <c:v>107.07</c:v>
                </c:pt>
                <c:pt idx="8710">
                  <c:v>107.14</c:v>
                </c:pt>
                <c:pt idx="8711">
                  <c:v>107.21</c:v>
                </c:pt>
                <c:pt idx="8712">
                  <c:v>107.28</c:v>
                </c:pt>
                <c:pt idx="8713">
                  <c:v>107.34</c:v>
                </c:pt>
                <c:pt idx="8714">
                  <c:v>107.41</c:v>
                </c:pt>
                <c:pt idx="8715">
                  <c:v>107.48</c:v>
                </c:pt>
                <c:pt idx="8716">
                  <c:v>107.54</c:v>
                </c:pt>
                <c:pt idx="8717">
                  <c:v>107.6</c:v>
                </c:pt>
                <c:pt idx="8718">
                  <c:v>107.66</c:v>
                </c:pt>
                <c:pt idx="8719">
                  <c:v>107.72</c:v>
                </c:pt>
                <c:pt idx="8720">
                  <c:v>107.77</c:v>
                </c:pt>
                <c:pt idx="8721">
                  <c:v>107.82</c:v>
                </c:pt>
                <c:pt idx="8722">
                  <c:v>107.87</c:v>
                </c:pt>
                <c:pt idx="8723">
                  <c:v>107.91</c:v>
                </c:pt>
                <c:pt idx="8724">
                  <c:v>107.93</c:v>
                </c:pt>
                <c:pt idx="8725">
                  <c:v>107.95</c:v>
                </c:pt>
                <c:pt idx="8726">
                  <c:v>107.96</c:v>
                </c:pt>
                <c:pt idx="8727">
                  <c:v>107.96</c:v>
                </c:pt>
                <c:pt idx="8728">
                  <c:v>107.95</c:v>
                </c:pt>
                <c:pt idx="8729">
                  <c:v>107.95</c:v>
                </c:pt>
                <c:pt idx="8730">
                  <c:v>107.95</c:v>
                </c:pt>
                <c:pt idx="8731">
                  <c:v>107.93</c:v>
                </c:pt>
                <c:pt idx="8732">
                  <c:v>107.91</c:v>
                </c:pt>
                <c:pt idx="8733">
                  <c:v>107.9</c:v>
                </c:pt>
                <c:pt idx="8734">
                  <c:v>107.89</c:v>
                </c:pt>
                <c:pt idx="8735">
                  <c:v>107.88</c:v>
                </c:pt>
                <c:pt idx="8736">
                  <c:v>107.86</c:v>
                </c:pt>
                <c:pt idx="8737">
                  <c:v>107.84</c:v>
                </c:pt>
                <c:pt idx="8738">
                  <c:v>107.8</c:v>
                </c:pt>
                <c:pt idx="8739">
                  <c:v>107.78</c:v>
                </c:pt>
                <c:pt idx="8740">
                  <c:v>107.75</c:v>
                </c:pt>
                <c:pt idx="8741">
                  <c:v>107.71</c:v>
                </c:pt>
                <c:pt idx="8742">
                  <c:v>107.68</c:v>
                </c:pt>
                <c:pt idx="8743">
                  <c:v>107.66</c:v>
                </c:pt>
                <c:pt idx="8744">
                  <c:v>107.64</c:v>
                </c:pt>
                <c:pt idx="8745">
                  <c:v>107.64</c:v>
                </c:pt>
                <c:pt idx="8746">
                  <c:v>107.65</c:v>
                </c:pt>
                <c:pt idx="8747">
                  <c:v>107.65</c:v>
                </c:pt>
                <c:pt idx="8748">
                  <c:v>107.66</c:v>
                </c:pt>
                <c:pt idx="8749">
                  <c:v>107.67</c:v>
                </c:pt>
                <c:pt idx="8750">
                  <c:v>107.69</c:v>
                </c:pt>
                <c:pt idx="8751">
                  <c:v>107.71</c:v>
                </c:pt>
                <c:pt idx="8752">
                  <c:v>107.73</c:v>
                </c:pt>
                <c:pt idx="8753">
                  <c:v>107.76</c:v>
                </c:pt>
                <c:pt idx="8754">
                  <c:v>107.78</c:v>
                </c:pt>
                <c:pt idx="8755">
                  <c:v>107.82</c:v>
                </c:pt>
                <c:pt idx="8756">
                  <c:v>107.85</c:v>
                </c:pt>
                <c:pt idx="8757">
                  <c:v>107.89</c:v>
                </c:pt>
                <c:pt idx="8758">
                  <c:v>107.93</c:v>
                </c:pt>
                <c:pt idx="8759">
                  <c:v>107.97</c:v>
                </c:pt>
                <c:pt idx="8760">
                  <c:v>108.02</c:v>
                </c:pt>
                <c:pt idx="8761">
                  <c:v>108.07</c:v>
                </c:pt>
                <c:pt idx="8762">
                  <c:v>108.13</c:v>
                </c:pt>
                <c:pt idx="8763">
                  <c:v>108.2</c:v>
                </c:pt>
                <c:pt idx="8764">
                  <c:v>108.27</c:v>
                </c:pt>
                <c:pt idx="8765">
                  <c:v>108.33</c:v>
                </c:pt>
                <c:pt idx="8766">
                  <c:v>108.39</c:v>
                </c:pt>
                <c:pt idx="8767">
                  <c:v>108.45</c:v>
                </c:pt>
                <c:pt idx="8768">
                  <c:v>108.5</c:v>
                </c:pt>
                <c:pt idx="8769">
                  <c:v>108.56</c:v>
                </c:pt>
                <c:pt idx="8770">
                  <c:v>108.62</c:v>
                </c:pt>
                <c:pt idx="8771">
                  <c:v>108.67</c:v>
                </c:pt>
                <c:pt idx="8772">
                  <c:v>108.72</c:v>
                </c:pt>
                <c:pt idx="8773">
                  <c:v>108.78</c:v>
                </c:pt>
                <c:pt idx="8774">
                  <c:v>108.84</c:v>
                </c:pt>
                <c:pt idx="8775">
                  <c:v>108.92</c:v>
                </c:pt>
                <c:pt idx="8776">
                  <c:v>108.98</c:v>
                </c:pt>
                <c:pt idx="8777">
                  <c:v>109.05</c:v>
                </c:pt>
                <c:pt idx="8778">
                  <c:v>109.13</c:v>
                </c:pt>
                <c:pt idx="8779">
                  <c:v>109.2</c:v>
                </c:pt>
                <c:pt idx="8780">
                  <c:v>109.27</c:v>
                </c:pt>
                <c:pt idx="8781">
                  <c:v>109.34</c:v>
                </c:pt>
                <c:pt idx="8782">
                  <c:v>109.4</c:v>
                </c:pt>
                <c:pt idx="8783">
                  <c:v>109.46</c:v>
                </c:pt>
                <c:pt idx="8784">
                  <c:v>109.52</c:v>
                </c:pt>
                <c:pt idx="8785">
                  <c:v>109.57</c:v>
                </c:pt>
                <c:pt idx="8786">
                  <c:v>109.64</c:v>
                </c:pt>
                <c:pt idx="8787">
                  <c:v>109.7</c:v>
                </c:pt>
                <c:pt idx="8788">
                  <c:v>109.76</c:v>
                </c:pt>
                <c:pt idx="8789">
                  <c:v>109.82</c:v>
                </c:pt>
                <c:pt idx="8790">
                  <c:v>109.87</c:v>
                </c:pt>
                <c:pt idx="8791">
                  <c:v>109.93</c:v>
                </c:pt>
                <c:pt idx="8792">
                  <c:v>109.99</c:v>
                </c:pt>
                <c:pt idx="8793">
                  <c:v>110.06</c:v>
                </c:pt>
                <c:pt idx="8794">
                  <c:v>110.13</c:v>
                </c:pt>
                <c:pt idx="8795">
                  <c:v>110.19</c:v>
                </c:pt>
                <c:pt idx="8796">
                  <c:v>110.25</c:v>
                </c:pt>
                <c:pt idx="8797">
                  <c:v>110.29</c:v>
                </c:pt>
                <c:pt idx="8798">
                  <c:v>110.33</c:v>
                </c:pt>
                <c:pt idx="8799">
                  <c:v>110.36</c:v>
                </c:pt>
                <c:pt idx="8800">
                  <c:v>110.38</c:v>
                </c:pt>
                <c:pt idx="8801">
                  <c:v>110.41</c:v>
                </c:pt>
                <c:pt idx="8802">
                  <c:v>110.44</c:v>
                </c:pt>
                <c:pt idx="8803">
                  <c:v>110.46</c:v>
                </c:pt>
                <c:pt idx="8804">
                  <c:v>110.49</c:v>
                </c:pt>
                <c:pt idx="8805">
                  <c:v>110.52</c:v>
                </c:pt>
                <c:pt idx="8806">
                  <c:v>110.53</c:v>
                </c:pt>
                <c:pt idx="8807">
                  <c:v>110.56</c:v>
                </c:pt>
                <c:pt idx="8808">
                  <c:v>110.58</c:v>
                </c:pt>
                <c:pt idx="8809">
                  <c:v>110.6</c:v>
                </c:pt>
                <c:pt idx="8810">
                  <c:v>110.63</c:v>
                </c:pt>
                <c:pt idx="8811">
                  <c:v>110.66</c:v>
                </c:pt>
                <c:pt idx="8812">
                  <c:v>110.69</c:v>
                </c:pt>
                <c:pt idx="8813">
                  <c:v>110.7</c:v>
                </c:pt>
                <c:pt idx="8814">
                  <c:v>110.71</c:v>
                </c:pt>
                <c:pt idx="8815">
                  <c:v>110.72</c:v>
                </c:pt>
                <c:pt idx="8816">
                  <c:v>110.72</c:v>
                </c:pt>
                <c:pt idx="8817">
                  <c:v>110.73</c:v>
                </c:pt>
                <c:pt idx="8818">
                  <c:v>110.73</c:v>
                </c:pt>
                <c:pt idx="8819">
                  <c:v>110.74</c:v>
                </c:pt>
                <c:pt idx="8820">
                  <c:v>110.75</c:v>
                </c:pt>
                <c:pt idx="8821">
                  <c:v>110.76</c:v>
                </c:pt>
                <c:pt idx="8822">
                  <c:v>110.77</c:v>
                </c:pt>
                <c:pt idx="8823">
                  <c:v>110.78</c:v>
                </c:pt>
                <c:pt idx="8824">
                  <c:v>110.79</c:v>
                </c:pt>
                <c:pt idx="8825">
                  <c:v>110.8</c:v>
                </c:pt>
                <c:pt idx="8826">
                  <c:v>110.82</c:v>
                </c:pt>
                <c:pt idx="8827">
                  <c:v>110.83</c:v>
                </c:pt>
                <c:pt idx="8828">
                  <c:v>110.83</c:v>
                </c:pt>
                <c:pt idx="8829">
                  <c:v>110.84</c:v>
                </c:pt>
                <c:pt idx="8830">
                  <c:v>110.86</c:v>
                </c:pt>
                <c:pt idx="8831">
                  <c:v>110.87</c:v>
                </c:pt>
                <c:pt idx="8832">
                  <c:v>110.89</c:v>
                </c:pt>
                <c:pt idx="8833">
                  <c:v>110.9</c:v>
                </c:pt>
                <c:pt idx="8834">
                  <c:v>110.91</c:v>
                </c:pt>
                <c:pt idx="8835">
                  <c:v>110.92</c:v>
                </c:pt>
                <c:pt idx="8836">
                  <c:v>110.93</c:v>
                </c:pt>
                <c:pt idx="8837">
                  <c:v>110.95</c:v>
                </c:pt>
                <c:pt idx="8838">
                  <c:v>110.96</c:v>
                </c:pt>
                <c:pt idx="8839">
                  <c:v>110.97</c:v>
                </c:pt>
                <c:pt idx="8840">
                  <c:v>110.97</c:v>
                </c:pt>
                <c:pt idx="8841">
                  <c:v>110.98</c:v>
                </c:pt>
                <c:pt idx="8842">
                  <c:v>110.99</c:v>
                </c:pt>
                <c:pt idx="8843">
                  <c:v>110.99</c:v>
                </c:pt>
                <c:pt idx="8844">
                  <c:v>110.99</c:v>
                </c:pt>
                <c:pt idx="8845">
                  <c:v>110.99</c:v>
                </c:pt>
                <c:pt idx="8846">
                  <c:v>110.99</c:v>
                </c:pt>
                <c:pt idx="8847">
                  <c:v>110.99</c:v>
                </c:pt>
                <c:pt idx="8848">
                  <c:v>110.99</c:v>
                </c:pt>
                <c:pt idx="8849">
                  <c:v>110.98</c:v>
                </c:pt>
                <c:pt idx="8850">
                  <c:v>110.98</c:v>
                </c:pt>
                <c:pt idx="8851">
                  <c:v>110.97</c:v>
                </c:pt>
                <c:pt idx="8852">
                  <c:v>110.97</c:v>
                </c:pt>
                <c:pt idx="8853">
                  <c:v>110.95</c:v>
                </c:pt>
                <c:pt idx="8854">
                  <c:v>110.94</c:v>
                </c:pt>
                <c:pt idx="8855">
                  <c:v>110.92</c:v>
                </c:pt>
                <c:pt idx="8856">
                  <c:v>110.9</c:v>
                </c:pt>
                <c:pt idx="8857">
                  <c:v>110.87</c:v>
                </c:pt>
                <c:pt idx="8858">
                  <c:v>110.84</c:v>
                </c:pt>
                <c:pt idx="8859">
                  <c:v>110.83</c:v>
                </c:pt>
                <c:pt idx="8860">
                  <c:v>110.81</c:v>
                </c:pt>
                <c:pt idx="8861">
                  <c:v>110.8</c:v>
                </c:pt>
                <c:pt idx="8862">
                  <c:v>110.79</c:v>
                </c:pt>
                <c:pt idx="8863">
                  <c:v>110.78</c:v>
                </c:pt>
                <c:pt idx="8864">
                  <c:v>110.78</c:v>
                </c:pt>
                <c:pt idx="8865">
                  <c:v>110.78</c:v>
                </c:pt>
                <c:pt idx="8866">
                  <c:v>110.77</c:v>
                </c:pt>
                <c:pt idx="8867">
                  <c:v>110.77</c:v>
                </c:pt>
                <c:pt idx="8868">
                  <c:v>110.78</c:v>
                </c:pt>
                <c:pt idx="8869">
                  <c:v>110.79</c:v>
                </c:pt>
                <c:pt idx="8870">
                  <c:v>110.79</c:v>
                </c:pt>
                <c:pt idx="8871">
                  <c:v>110.79</c:v>
                </c:pt>
                <c:pt idx="8872">
                  <c:v>110.8</c:v>
                </c:pt>
                <c:pt idx="8873">
                  <c:v>110.81</c:v>
                </c:pt>
                <c:pt idx="8874">
                  <c:v>110.81</c:v>
                </c:pt>
                <c:pt idx="8875">
                  <c:v>110.81</c:v>
                </c:pt>
                <c:pt idx="8876">
                  <c:v>110.8</c:v>
                </c:pt>
                <c:pt idx="8877">
                  <c:v>110.8</c:v>
                </c:pt>
                <c:pt idx="8878">
                  <c:v>110.8</c:v>
                </c:pt>
                <c:pt idx="8879">
                  <c:v>110.8</c:v>
                </c:pt>
                <c:pt idx="8880">
                  <c:v>110.8</c:v>
                </c:pt>
                <c:pt idx="8881">
                  <c:v>110.79</c:v>
                </c:pt>
                <c:pt idx="8882">
                  <c:v>110.79</c:v>
                </c:pt>
                <c:pt idx="8883">
                  <c:v>110.79</c:v>
                </c:pt>
                <c:pt idx="8884">
                  <c:v>110.79</c:v>
                </c:pt>
                <c:pt idx="8885">
                  <c:v>110.78</c:v>
                </c:pt>
                <c:pt idx="8886">
                  <c:v>110.77</c:v>
                </c:pt>
                <c:pt idx="8887">
                  <c:v>110.76</c:v>
                </c:pt>
                <c:pt idx="8888">
                  <c:v>110.76</c:v>
                </c:pt>
                <c:pt idx="8889">
                  <c:v>110.76</c:v>
                </c:pt>
                <c:pt idx="8890">
                  <c:v>110.75</c:v>
                </c:pt>
                <c:pt idx="8891">
                  <c:v>110.75</c:v>
                </c:pt>
                <c:pt idx="8892">
                  <c:v>110.75</c:v>
                </c:pt>
                <c:pt idx="8893">
                  <c:v>110.75</c:v>
                </c:pt>
                <c:pt idx="8894">
                  <c:v>110.76</c:v>
                </c:pt>
                <c:pt idx="8895">
                  <c:v>110.76</c:v>
                </c:pt>
                <c:pt idx="8896">
                  <c:v>110.77</c:v>
                </c:pt>
                <c:pt idx="8897">
                  <c:v>110.78</c:v>
                </c:pt>
                <c:pt idx="8898">
                  <c:v>110.8</c:v>
                </c:pt>
                <c:pt idx="8899">
                  <c:v>110.81</c:v>
                </c:pt>
                <c:pt idx="8900">
                  <c:v>110.84</c:v>
                </c:pt>
                <c:pt idx="8901">
                  <c:v>110.87</c:v>
                </c:pt>
                <c:pt idx="8902">
                  <c:v>110.89</c:v>
                </c:pt>
                <c:pt idx="8903">
                  <c:v>110.91</c:v>
                </c:pt>
                <c:pt idx="8904">
                  <c:v>110.93</c:v>
                </c:pt>
                <c:pt idx="8905">
                  <c:v>110.95</c:v>
                </c:pt>
                <c:pt idx="8906">
                  <c:v>110.97</c:v>
                </c:pt>
                <c:pt idx="8907">
                  <c:v>110.98</c:v>
                </c:pt>
                <c:pt idx="8908">
                  <c:v>110.99</c:v>
                </c:pt>
                <c:pt idx="8909">
                  <c:v>111</c:v>
                </c:pt>
                <c:pt idx="8910">
                  <c:v>111</c:v>
                </c:pt>
                <c:pt idx="8911">
                  <c:v>111</c:v>
                </c:pt>
                <c:pt idx="8912">
                  <c:v>110.99</c:v>
                </c:pt>
                <c:pt idx="8913">
                  <c:v>110.99</c:v>
                </c:pt>
                <c:pt idx="8914">
                  <c:v>110.98</c:v>
                </c:pt>
                <c:pt idx="8915">
                  <c:v>110.96</c:v>
                </c:pt>
                <c:pt idx="8916">
                  <c:v>110.95</c:v>
                </c:pt>
                <c:pt idx="8917">
                  <c:v>110.94</c:v>
                </c:pt>
                <c:pt idx="8918">
                  <c:v>110.92</c:v>
                </c:pt>
                <c:pt idx="8919">
                  <c:v>110.89</c:v>
                </c:pt>
                <c:pt idx="8920">
                  <c:v>110.86</c:v>
                </c:pt>
                <c:pt idx="8921">
                  <c:v>110.84</c:v>
                </c:pt>
                <c:pt idx="8922">
                  <c:v>110.81</c:v>
                </c:pt>
                <c:pt idx="8923">
                  <c:v>110.78</c:v>
                </c:pt>
                <c:pt idx="8924">
                  <c:v>110.74</c:v>
                </c:pt>
                <c:pt idx="8925">
                  <c:v>110.71</c:v>
                </c:pt>
                <c:pt idx="8926">
                  <c:v>110.67</c:v>
                </c:pt>
                <c:pt idx="8927">
                  <c:v>110.64</c:v>
                </c:pt>
                <c:pt idx="8928">
                  <c:v>110.61</c:v>
                </c:pt>
                <c:pt idx="8929">
                  <c:v>110.6</c:v>
                </c:pt>
                <c:pt idx="8930">
                  <c:v>110.58</c:v>
                </c:pt>
                <c:pt idx="8931">
                  <c:v>110.56</c:v>
                </c:pt>
                <c:pt idx="8932">
                  <c:v>110.54</c:v>
                </c:pt>
                <c:pt idx="8933">
                  <c:v>110.52</c:v>
                </c:pt>
                <c:pt idx="8934">
                  <c:v>110.51</c:v>
                </c:pt>
                <c:pt idx="8935">
                  <c:v>110.5</c:v>
                </c:pt>
                <c:pt idx="8936">
                  <c:v>110.49</c:v>
                </c:pt>
                <c:pt idx="8937">
                  <c:v>110.48</c:v>
                </c:pt>
                <c:pt idx="8938">
                  <c:v>110.48</c:v>
                </c:pt>
                <c:pt idx="8939">
                  <c:v>110.48</c:v>
                </c:pt>
                <c:pt idx="8940">
                  <c:v>110.48</c:v>
                </c:pt>
                <c:pt idx="8941">
                  <c:v>110.48</c:v>
                </c:pt>
                <c:pt idx="8942">
                  <c:v>110.47</c:v>
                </c:pt>
                <c:pt idx="8943">
                  <c:v>110.46</c:v>
                </c:pt>
                <c:pt idx="8944">
                  <c:v>110.46</c:v>
                </c:pt>
                <c:pt idx="8945">
                  <c:v>110.46</c:v>
                </c:pt>
                <c:pt idx="8946">
                  <c:v>110.45</c:v>
                </c:pt>
                <c:pt idx="8947">
                  <c:v>110.44</c:v>
                </c:pt>
                <c:pt idx="8948">
                  <c:v>110.44</c:v>
                </c:pt>
                <c:pt idx="8949">
                  <c:v>110.43</c:v>
                </c:pt>
                <c:pt idx="8950">
                  <c:v>110.41</c:v>
                </c:pt>
                <c:pt idx="8951">
                  <c:v>110.4</c:v>
                </c:pt>
                <c:pt idx="8952">
                  <c:v>110.38</c:v>
                </c:pt>
                <c:pt idx="8953">
                  <c:v>110.36</c:v>
                </c:pt>
                <c:pt idx="8954">
                  <c:v>110.34</c:v>
                </c:pt>
                <c:pt idx="8955">
                  <c:v>110.32</c:v>
                </c:pt>
                <c:pt idx="8956">
                  <c:v>110.3</c:v>
                </c:pt>
                <c:pt idx="8957">
                  <c:v>110.26</c:v>
                </c:pt>
                <c:pt idx="8958">
                  <c:v>110.23</c:v>
                </c:pt>
                <c:pt idx="8959">
                  <c:v>110.18</c:v>
                </c:pt>
                <c:pt idx="8960">
                  <c:v>110.14</c:v>
                </c:pt>
                <c:pt idx="8961">
                  <c:v>110.1</c:v>
                </c:pt>
                <c:pt idx="8962">
                  <c:v>110.05</c:v>
                </c:pt>
                <c:pt idx="8963">
                  <c:v>109.98</c:v>
                </c:pt>
                <c:pt idx="8964">
                  <c:v>109.9</c:v>
                </c:pt>
                <c:pt idx="8965">
                  <c:v>109.82</c:v>
                </c:pt>
                <c:pt idx="8966">
                  <c:v>109.72</c:v>
                </c:pt>
                <c:pt idx="8967">
                  <c:v>109.6</c:v>
                </c:pt>
                <c:pt idx="8968">
                  <c:v>109.5</c:v>
                </c:pt>
                <c:pt idx="8969">
                  <c:v>109.37</c:v>
                </c:pt>
                <c:pt idx="8970">
                  <c:v>109.23</c:v>
                </c:pt>
                <c:pt idx="8971">
                  <c:v>109.1</c:v>
                </c:pt>
                <c:pt idx="8972">
                  <c:v>108.95</c:v>
                </c:pt>
                <c:pt idx="8973">
                  <c:v>108.8</c:v>
                </c:pt>
                <c:pt idx="8974">
                  <c:v>108.64</c:v>
                </c:pt>
                <c:pt idx="8975">
                  <c:v>108.48</c:v>
                </c:pt>
                <c:pt idx="8976">
                  <c:v>108.33</c:v>
                </c:pt>
                <c:pt idx="8977">
                  <c:v>108.17</c:v>
                </c:pt>
                <c:pt idx="8978">
                  <c:v>108.01</c:v>
                </c:pt>
                <c:pt idx="8979">
                  <c:v>107.85</c:v>
                </c:pt>
                <c:pt idx="8980">
                  <c:v>107.69</c:v>
                </c:pt>
                <c:pt idx="8981">
                  <c:v>107.53</c:v>
                </c:pt>
                <c:pt idx="8982">
                  <c:v>107.36</c:v>
                </c:pt>
                <c:pt idx="8983">
                  <c:v>107.2</c:v>
                </c:pt>
                <c:pt idx="8984">
                  <c:v>107.04</c:v>
                </c:pt>
                <c:pt idx="8985">
                  <c:v>106.87</c:v>
                </c:pt>
                <c:pt idx="8986">
                  <c:v>106.71</c:v>
                </c:pt>
                <c:pt idx="8987">
                  <c:v>106.55</c:v>
                </c:pt>
                <c:pt idx="8988">
                  <c:v>106.38</c:v>
                </c:pt>
                <c:pt idx="8989">
                  <c:v>106.22</c:v>
                </c:pt>
                <c:pt idx="8990">
                  <c:v>106.05</c:v>
                </c:pt>
                <c:pt idx="8991">
                  <c:v>105.89</c:v>
                </c:pt>
                <c:pt idx="8992">
                  <c:v>105.73</c:v>
                </c:pt>
                <c:pt idx="8993">
                  <c:v>105.56</c:v>
                </c:pt>
                <c:pt idx="8994">
                  <c:v>105.42</c:v>
                </c:pt>
                <c:pt idx="8995">
                  <c:v>105.27</c:v>
                </c:pt>
                <c:pt idx="8996">
                  <c:v>105.11</c:v>
                </c:pt>
                <c:pt idx="8997">
                  <c:v>104.97</c:v>
                </c:pt>
                <c:pt idx="8998">
                  <c:v>104.84</c:v>
                </c:pt>
                <c:pt idx="8999">
                  <c:v>104.72</c:v>
                </c:pt>
              </c:numCache>
            </c:numRef>
          </c:val>
          <c:smooth val="0"/>
          <c:extLst>
            <c:ext xmlns:c16="http://schemas.microsoft.com/office/drawing/2014/chart" uri="{C3380CC4-5D6E-409C-BE32-E72D297353CC}">
              <c16:uniqueId val="{00000000-4384-4AA4-AB6A-3F86F42EA49C}"/>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VV!$T$1</c:f>
              <c:strCache>
                <c:ptCount val="1"/>
                <c:pt idx="0">
                  <c:v>Torque TF VV (Nmm)</c:v>
                </c:pt>
              </c:strCache>
            </c:strRef>
          </c:tx>
          <c:spPr>
            <a:ln w="28575" cap="rnd">
              <a:solidFill>
                <a:schemeClr val="accent2"/>
              </a:solidFill>
              <a:round/>
            </a:ln>
            <a:effectLst/>
          </c:spPr>
          <c:marker>
            <c:symbol val="none"/>
          </c:marker>
          <c:val>
            <c:numRef>
              <c:f>DU02_INTACT_KE_VV!$T$2:$T$9001</c:f>
              <c:numCache>
                <c:formatCode>General</c:formatCode>
                <c:ptCount val="9000"/>
                <c:pt idx="0">
                  <c:v>139.4</c:v>
                </c:pt>
                <c:pt idx="1">
                  <c:v>143.88999999999999</c:v>
                </c:pt>
                <c:pt idx="2">
                  <c:v>120.56</c:v>
                </c:pt>
                <c:pt idx="3">
                  <c:v>131.84</c:v>
                </c:pt>
                <c:pt idx="4">
                  <c:v>121.46</c:v>
                </c:pt>
                <c:pt idx="5">
                  <c:v>115.47</c:v>
                </c:pt>
                <c:pt idx="6">
                  <c:v>101.52</c:v>
                </c:pt>
                <c:pt idx="7">
                  <c:v>91.644999999999996</c:v>
                </c:pt>
                <c:pt idx="8">
                  <c:v>94.236000000000004</c:v>
                </c:pt>
                <c:pt idx="9">
                  <c:v>64.331000000000003</c:v>
                </c:pt>
                <c:pt idx="10">
                  <c:v>41.195</c:v>
                </c:pt>
                <c:pt idx="11">
                  <c:v>27.202999999999999</c:v>
                </c:pt>
                <c:pt idx="12">
                  <c:v>11.263999999999999</c:v>
                </c:pt>
                <c:pt idx="13">
                  <c:v>-10.422000000000001</c:v>
                </c:pt>
                <c:pt idx="14">
                  <c:v>-36.457000000000001</c:v>
                </c:pt>
                <c:pt idx="15">
                  <c:v>-25.350999999999999</c:v>
                </c:pt>
                <c:pt idx="16">
                  <c:v>-31.001000000000001</c:v>
                </c:pt>
                <c:pt idx="17">
                  <c:v>-10.346</c:v>
                </c:pt>
                <c:pt idx="18">
                  <c:v>7.7248000000000001</c:v>
                </c:pt>
                <c:pt idx="19">
                  <c:v>8.5244</c:v>
                </c:pt>
                <c:pt idx="20">
                  <c:v>-1.1028</c:v>
                </c:pt>
                <c:pt idx="21">
                  <c:v>-23.079000000000001</c:v>
                </c:pt>
                <c:pt idx="22">
                  <c:v>-18.777000000000001</c:v>
                </c:pt>
                <c:pt idx="23">
                  <c:v>-37.65</c:v>
                </c:pt>
                <c:pt idx="24">
                  <c:v>-72.283000000000001</c:v>
                </c:pt>
                <c:pt idx="25">
                  <c:v>-56.753999999999998</c:v>
                </c:pt>
                <c:pt idx="26">
                  <c:v>-101.05</c:v>
                </c:pt>
                <c:pt idx="27">
                  <c:v>-99.712000000000003</c:v>
                </c:pt>
                <c:pt idx="28">
                  <c:v>-122.96</c:v>
                </c:pt>
                <c:pt idx="29">
                  <c:v>-119.2</c:v>
                </c:pt>
                <c:pt idx="30">
                  <c:v>-93.387</c:v>
                </c:pt>
                <c:pt idx="31">
                  <c:v>-60.87</c:v>
                </c:pt>
                <c:pt idx="32">
                  <c:v>-19.704999999999998</c:v>
                </c:pt>
                <c:pt idx="33">
                  <c:v>-4.3742000000000001</c:v>
                </c:pt>
                <c:pt idx="34">
                  <c:v>33.334000000000003</c:v>
                </c:pt>
                <c:pt idx="35">
                  <c:v>43.965000000000003</c:v>
                </c:pt>
                <c:pt idx="36">
                  <c:v>66.552999999999997</c:v>
                </c:pt>
                <c:pt idx="37">
                  <c:v>128.25</c:v>
                </c:pt>
                <c:pt idx="38">
                  <c:v>155.24</c:v>
                </c:pt>
                <c:pt idx="39">
                  <c:v>184.99</c:v>
                </c:pt>
                <c:pt idx="40">
                  <c:v>191.71</c:v>
                </c:pt>
                <c:pt idx="41">
                  <c:v>186.07</c:v>
                </c:pt>
                <c:pt idx="42">
                  <c:v>185.7</c:v>
                </c:pt>
                <c:pt idx="43">
                  <c:v>173.14</c:v>
                </c:pt>
                <c:pt idx="44">
                  <c:v>148.55000000000001</c:v>
                </c:pt>
                <c:pt idx="45">
                  <c:v>146.19999999999999</c:v>
                </c:pt>
                <c:pt idx="46">
                  <c:v>123.76</c:v>
                </c:pt>
                <c:pt idx="47">
                  <c:v>145.68</c:v>
                </c:pt>
                <c:pt idx="48">
                  <c:v>145.22999999999999</c:v>
                </c:pt>
                <c:pt idx="49">
                  <c:v>178.41</c:v>
                </c:pt>
                <c:pt idx="50">
                  <c:v>219.51</c:v>
                </c:pt>
                <c:pt idx="51">
                  <c:v>266.31</c:v>
                </c:pt>
                <c:pt idx="52">
                  <c:v>291.31</c:v>
                </c:pt>
                <c:pt idx="53">
                  <c:v>314.20999999999998</c:v>
                </c:pt>
                <c:pt idx="54">
                  <c:v>305.8</c:v>
                </c:pt>
                <c:pt idx="55">
                  <c:v>299.61</c:v>
                </c:pt>
                <c:pt idx="56">
                  <c:v>263.57</c:v>
                </c:pt>
                <c:pt idx="57">
                  <c:v>270.25</c:v>
                </c:pt>
                <c:pt idx="58">
                  <c:v>251.96</c:v>
                </c:pt>
                <c:pt idx="59">
                  <c:v>268.05</c:v>
                </c:pt>
                <c:pt idx="60">
                  <c:v>311.56</c:v>
                </c:pt>
                <c:pt idx="61">
                  <c:v>385.15</c:v>
                </c:pt>
                <c:pt idx="62">
                  <c:v>463.98</c:v>
                </c:pt>
                <c:pt idx="63">
                  <c:v>512.23</c:v>
                </c:pt>
                <c:pt idx="64">
                  <c:v>380.4</c:v>
                </c:pt>
                <c:pt idx="65">
                  <c:v>170.77</c:v>
                </c:pt>
                <c:pt idx="66">
                  <c:v>-7.9328000000000003</c:v>
                </c:pt>
                <c:pt idx="67">
                  <c:v>-260.35000000000002</c:v>
                </c:pt>
                <c:pt idx="68">
                  <c:v>-339.31</c:v>
                </c:pt>
                <c:pt idx="69">
                  <c:v>-484.06</c:v>
                </c:pt>
                <c:pt idx="70">
                  <c:v>-415.19</c:v>
                </c:pt>
                <c:pt idx="71">
                  <c:v>-425.69</c:v>
                </c:pt>
                <c:pt idx="72">
                  <c:v>-385.46</c:v>
                </c:pt>
                <c:pt idx="73">
                  <c:v>-149.83000000000001</c:v>
                </c:pt>
                <c:pt idx="74">
                  <c:v>27.311</c:v>
                </c:pt>
                <c:pt idx="75">
                  <c:v>114.03</c:v>
                </c:pt>
                <c:pt idx="76">
                  <c:v>141.02000000000001</c:v>
                </c:pt>
                <c:pt idx="77">
                  <c:v>220.87</c:v>
                </c:pt>
                <c:pt idx="78">
                  <c:v>421.37</c:v>
                </c:pt>
                <c:pt idx="79">
                  <c:v>452.97</c:v>
                </c:pt>
                <c:pt idx="80">
                  <c:v>423.49</c:v>
                </c:pt>
                <c:pt idx="81">
                  <c:v>631.15</c:v>
                </c:pt>
                <c:pt idx="82">
                  <c:v>598.42999999999995</c:v>
                </c:pt>
                <c:pt idx="83">
                  <c:v>354.49</c:v>
                </c:pt>
                <c:pt idx="84">
                  <c:v>112.96</c:v>
                </c:pt>
                <c:pt idx="85">
                  <c:v>-37.999000000000002</c:v>
                </c:pt>
                <c:pt idx="86">
                  <c:v>-123.11</c:v>
                </c:pt>
                <c:pt idx="87">
                  <c:v>-62.219000000000001</c:v>
                </c:pt>
                <c:pt idx="88">
                  <c:v>-15.622999999999999</c:v>
                </c:pt>
                <c:pt idx="89">
                  <c:v>-33.137999999999998</c:v>
                </c:pt>
                <c:pt idx="90">
                  <c:v>-68.328000000000003</c:v>
                </c:pt>
                <c:pt idx="91">
                  <c:v>-82.064999999999998</c:v>
                </c:pt>
                <c:pt idx="92">
                  <c:v>-76.986999999999995</c:v>
                </c:pt>
                <c:pt idx="93">
                  <c:v>-87.257999999999996</c:v>
                </c:pt>
                <c:pt idx="94">
                  <c:v>-109.86</c:v>
                </c:pt>
                <c:pt idx="95">
                  <c:v>-135.41999999999999</c:v>
                </c:pt>
                <c:pt idx="96">
                  <c:v>-169.98</c:v>
                </c:pt>
                <c:pt idx="97">
                  <c:v>-172.68</c:v>
                </c:pt>
                <c:pt idx="98">
                  <c:v>-152.78</c:v>
                </c:pt>
                <c:pt idx="99">
                  <c:v>-109.4</c:v>
                </c:pt>
                <c:pt idx="100">
                  <c:v>-16.934999999999999</c:v>
                </c:pt>
                <c:pt idx="101">
                  <c:v>59.728999999999999</c:v>
                </c:pt>
                <c:pt idx="102">
                  <c:v>123.11</c:v>
                </c:pt>
                <c:pt idx="103">
                  <c:v>149.4</c:v>
                </c:pt>
                <c:pt idx="104">
                  <c:v>186.53</c:v>
                </c:pt>
                <c:pt idx="105">
                  <c:v>220.67</c:v>
                </c:pt>
                <c:pt idx="106">
                  <c:v>131.38999999999999</c:v>
                </c:pt>
                <c:pt idx="107">
                  <c:v>68.722999999999999</c:v>
                </c:pt>
                <c:pt idx="108">
                  <c:v>6.6231</c:v>
                </c:pt>
                <c:pt idx="109">
                  <c:v>-56.448999999999998</c:v>
                </c:pt>
                <c:pt idx="110">
                  <c:v>-98.953000000000003</c:v>
                </c:pt>
                <c:pt idx="111">
                  <c:v>-97.76</c:v>
                </c:pt>
                <c:pt idx="112">
                  <c:v>-93.105999999999995</c:v>
                </c:pt>
                <c:pt idx="113">
                  <c:v>-124.67</c:v>
                </c:pt>
                <c:pt idx="114">
                  <c:v>-149.56</c:v>
                </c:pt>
                <c:pt idx="115">
                  <c:v>-170.64</c:v>
                </c:pt>
                <c:pt idx="116">
                  <c:v>-205.39</c:v>
                </c:pt>
                <c:pt idx="117">
                  <c:v>-267.85000000000002</c:v>
                </c:pt>
                <c:pt idx="118">
                  <c:v>-316.93</c:v>
                </c:pt>
                <c:pt idx="119">
                  <c:v>-333.7</c:v>
                </c:pt>
                <c:pt idx="120">
                  <c:v>-364.55</c:v>
                </c:pt>
                <c:pt idx="121">
                  <c:v>-417.22</c:v>
                </c:pt>
                <c:pt idx="122">
                  <c:v>-451.52</c:v>
                </c:pt>
                <c:pt idx="123">
                  <c:v>-414.45</c:v>
                </c:pt>
                <c:pt idx="124">
                  <c:v>-393.8</c:v>
                </c:pt>
                <c:pt idx="125">
                  <c:v>-273.77999999999997</c:v>
                </c:pt>
                <c:pt idx="126">
                  <c:v>-381.12</c:v>
                </c:pt>
                <c:pt idx="127">
                  <c:v>-393.36</c:v>
                </c:pt>
                <c:pt idx="128">
                  <c:v>-444.15</c:v>
                </c:pt>
                <c:pt idx="129">
                  <c:v>-466.94</c:v>
                </c:pt>
                <c:pt idx="130">
                  <c:v>-500.83</c:v>
                </c:pt>
                <c:pt idx="131">
                  <c:v>-551.01</c:v>
                </c:pt>
                <c:pt idx="132">
                  <c:v>-532.34</c:v>
                </c:pt>
                <c:pt idx="133">
                  <c:v>-519.45000000000005</c:v>
                </c:pt>
                <c:pt idx="134">
                  <c:v>-491.58</c:v>
                </c:pt>
                <c:pt idx="135">
                  <c:v>-432.53</c:v>
                </c:pt>
                <c:pt idx="136">
                  <c:v>-364.37</c:v>
                </c:pt>
                <c:pt idx="137">
                  <c:v>-270.01</c:v>
                </c:pt>
                <c:pt idx="138">
                  <c:v>-236.86</c:v>
                </c:pt>
                <c:pt idx="139">
                  <c:v>-242.05</c:v>
                </c:pt>
                <c:pt idx="140">
                  <c:v>-204.05</c:v>
                </c:pt>
                <c:pt idx="141">
                  <c:v>-212.64</c:v>
                </c:pt>
                <c:pt idx="142">
                  <c:v>-180.93</c:v>
                </c:pt>
                <c:pt idx="143">
                  <c:v>-140.41</c:v>
                </c:pt>
                <c:pt idx="144">
                  <c:v>-106.82</c:v>
                </c:pt>
                <c:pt idx="145">
                  <c:v>-51.674999999999997</c:v>
                </c:pt>
                <c:pt idx="146">
                  <c:v>44.753</c:v>
                </c:pt>
                <c:pt idx="147">
                  <c:v>177.66</c:v>
                </c:pt>
                <c:pt idx="148">
                  <c:v>304.77</c:v>
                </c:pt>
                <c:pt idx="149">
                  <c:v>476.52</c:v>
                </c:pt>
                <c:pt idx="150">
                  <c:v>648.84</c:v>
                </c:pt>
                <c:pt idx="151">
                  <c:v>827.27</c:v>
                </c:pt>
                <c:pt idx="152">
                  <c:v>969.55</c:v>
                </c:pt>
                <c:pt idx="153">
                  <c:v>1091.5</c:v>
                </c:pt>
                <c:pt idx="154">
                  <c:v>1128.3</c:v>
                </c:pt>
                <c:pt idx="155">
                  <c:v>1131.3</c:v>
                </c:pt>
                <c:pt idx="156">
                  <c:v>1066.7</c:v>
                </c:pt>
                <c:pt idx="157">
                  <c:v>980.26</c:v>
                </c:pt>
                <c:pt idx="158">
                  <c:v>892.11</c:v>
                </c:pt>
                <c:pt idx="159">
                  <c:v>829.2</c:v>
                </c:pt>
                <c:pt idx="160">
                  <c:v>802.32</c:v>
                </c:pt>
                <c:pt idx="161">
                  <c:v>747.29</c:v>
                </c:pt>
                <c:pt idx="162">
                  <c:v>672.56</c:v>
                </c:pt>
                <c:pt idx="163">
                  <c:v>658.63</c:v>
                </c:pt>
                <c:pt idx="164">
                  <c:v>647.08000000000004</c:v>
                </c:pt>
                <c:pt idx="165">
                  <c:v>640</c:v>
                </c:pt>
                <c:pt idx="166">
                  <c:v>645.45000000000005</c:v>
                </c:pt>
                <c:pt idx="167">
                  <c:v>649.47</c:v>
                </c:pt>
                <c:pt idx="168">
                  <c:v>669.57</c:v>
                </c:pt>
                <c:pt idx="169">
                  <c:v>687.24</c:v>
                </c:pt>
                <c:pt idx="170">
                  <c:v>718.44</c:v>
                </c:pt>
                <c:pt idx="171">
                  <c:v>755.87</c:v>
                </c:pt>
                <c:pt idx="172">
                  <c:v>781.24</c:v>
                </c:pt>
                <c:pt idx="173">
                  <c:v>774.79</c:v>
                </c:pt>
                <c:pt idx="174">
                  <c:v>797.29</c:v>
                </c:pt>
                <c:pt idx="175">
                  <c:v>803.37</c:v>
                </c:pt>
                <c:pt idx="176">
                  <c:v>814.81</c:v>
                </c:pt>
                <c:pt idx="177">
                  <c:v>824.67</c:v>
                </c:pt>
                <c:pt idx="178">
                  <c:v>817.22</c:v>
                </c:pt>
                <c:pt idx="179">
                  <c:v>806.94</c:v>
                </c:pt>
                <c:pt idx="180">
                  <c:v>799.15</c:v>
                </c:pt>
                <c:pt idx="181">
                  <c:v>728.57</c:v>
                </c:pt>
                <c:pt idx="182">
                  <c:v>682.95</c:v>
                </c:pt>
                <c:pt idx="183">
                  <c:v>632.32000000000005</c:v>
                </c:pt>
                <c:pt idx="184">
                  <c:v>555.73</c:v>
                </c:pt>
                <c:pt idx="185">
                  <c:v>470.96</c:v>
                </c:pt>
                <c:pt idx="186">
                  <c:v>397.88</c:v>
                </c:pt>
                <c:pt idx="187">
                  <c:v>345.86</c:v>
                </c:pt>
                <c:pt idx="188">
                  <c:v>331.42</c:v>
                </c:pt>
                <c:pt idx="189">
                  <c:v>270.79000000000002</c:v>
                </c:pt>
                <c:pt idx="190">
                  <c:v>259.05</c:v>
                </c:pt>
                <c:pt idx="191">
                  <c:v>246</c:v>
                </c:pt>
                <c:pt idx="192">
                  <c:v>231.26</c:v>
                </c:pt>
                <c:pt idx="193">
                  <c:v>265.60000000000002</c:v>
                </c:pt>
                <c:pt idx="194">
                  <c:v>257.23</c:v>
                </c:pt>
                <c:pt idx="195">
                  <c:v>279.14</c:v>
                </c:pt>
                <c:pt idx="196">
                  <c:v>304.39</c:v>
                </c:pt>
                <c:pt idx="197">
                  <c:v>360.73</c:v>
                </c:pt>
                <c:pt idx="198">
                  <c:v>411.45</c:v>
                </c:pt>
                <c:pt idx="199">
                  <c:v>423.35</c:v>
                </c:pt>
                <c:pt idx="200">
                  <c:v>424.53</c:v>
                </c:pt>
                <c:pt idx="201">
                  <c:v>410.09</c:v>
                </c:pt>
                <c:pt idx="202">
                  <c:v>401.95</c:v>
                </c:pt>
                <c:pt idx="203">
                  <c:v>320.68</c:v>
                </c:pt>
                <c:pt idx="204">
                  <c:v>250.63</c:v>
                </c:pt>
                <c:pt idx="205">
                  <c:v>165.46</c:v>
                </c:pt>
                <c:pt idx="206">
                  <c:v>74.596000000000004</c:v>
                </c:pt>
                <c:pt idx="207">
                  <c:v>2.7656000000000001</c:v>
                </c:pt>
                <c:pt idx="208">
                  <c:v>-59.838999999999999</c:v>
                </c:pt>
                <c:pt idx="209">
                  <c:v>-132.49</c:v>
                </c:pt>
                <c:pt idx="210">
                  <c:v>-187.14</c:v>
                </c:pt>
                <c:pt idx="211">
                  <c:v>-247.79</c:v>
                </c:pt>
                <c:pt idx="212">
                  <c:v>-272.56</c:v>
                </c:pt>
                <c:pt idx="213">
                  <c:v>-263.77</c:v>
                </c:pt>
                <c:pt idx="214">
                  <c:v>-282.86</c:v>
                </c:pt>
                <c:pt idx="215">
                  <c:v>-319.49</c:v>
                </c:pt>
                <c:pt idx="216">
                  <c:v>-340.06</c:v>
                </c:pt>
                <c:pt idx="217">
                  <c:v>-371.73</c:v>
                </c:pt>
                <c:pt idx="218">
                  <c:v>-369.52</c:v>
                </c:pt>
                <c:pt idx="219">
                  <c:v>-308.72000000000003</c:v>
                </c:pt>
                <c:pt idx="220">
                  <c:v>-403.27</c:v>
                </c:pt>
                <c:pt idx="221">
                  <c:v>-549.41</c:v>
                </c:pt>
                <c:pt idx="222">
                  <c:v>-744.04</c:v>
                </c:pt>
                <c:pt idx="223">
                  <c:v>-783.87</c:v>
                </c:pt>
                <c:pt idx="224">
                  <c:v>-724.52</c:v>
                </c:pt>
                <c:pt idx="225">
                  <c:v>-649.76</c:v>
                </c:pt>
                <c:pt idx="226">
                  <c:v>-665.73</c:v>
                </c:pt>
                <c:pt idx="227">
                  <c:v>-693.75</c:v>
                </c:pt>
                <c:pt idx="228">
                  <c:v>-703.54</c:v>
                </c:pt>
                <c:pt idx="229">
                  <c:v>-732.39</c:v>
                </c:pt>
                <c:pt idx="230">
                  <c:v>-785.01</c:v>
                </c:pt>
                <c:pt idx="231">
                  <c:v>-781.81</c:v>
                </c:pt>
                <c:pt idx="232">
                  <c:v>-780.36</c:v>
                </c:pt>
                <c:pt idx="233">
                  <c:v>-741.51</c:v>
                </c:pt>
                <c:pt idx="234">
                  <c:v>-701.62</c:v>
                </c:pt>
                <c:pt idx="235">
                  <c:v>-694.28</c:v>
                </c:pt>
                <c:pt idx="236">
                  <c:v>-670.32</c:v>
                </c:pt>
                <c:pt idx="237">
                  <c:v>-590.02</c:v>
                </c:pt>
                <c:pt idx="238">
                  <c:v>-506.56</c:v>
                </c:pt>
                <c:pt idx="239">
                  <c:v>-472.71</c:v>
                </c:pt>
                <c:pt idx="240">
                  <c:v>-404.14</c:v>
                </c:pt>
                <c:pt idx="241">
                  <c:v>-315.86</c:v>
                </c:pt>
                <c:pt idx="242">
                  <c:v>-215.4</c:v>
                </c:pt>
                <c:pt idx="243">
                  <c:v>-153.28</c:v>
                </c:pt>
                <c:pt idx="244">
                  <c:v>-37.052</c:v>
                </c:pt>
                <c:pt idx="245">
                  <c:v>144.46</c:v>
                </c:pt>
                <c:pt idx="246">
                  <c:v>310.68</c:v>
                </c:pt>
                <c:pt idx="247">
                  <c:v>489.68</c:v>
                </c:pt>
                <c:pt idx="248">
                  <c:v>652.14</c:v>
                </c:pt>
                <c:pt idx="249">
                  <c:v>747.09</c:v>
                </c:pt>
                <c:pt idx="250">
                  <c:v>909.2</c:v>
                </c:pt>
                <c:pt idx="251">
                  <c:v>1018.7</c:v>
                </c:pt>
                <c:pt idx="252">
                  <c:v>1009.3</c:v>
                </c:pt>
                <c:pt idx="253">
                  <c:v>956.12</c:v>
                </c:pt>
                <c:pt idx="254">
                  <c:v>838.15</c:v>
                </c:pt>
                <c:pt idx="255">
                  <c:v>767.36</c:v>
                </c:pt>
                <c:pt idx="256">
                  <c:v>755.64</c:v>
                </c:pt>
                <c:pt idx="257">
                  <c:v>728.54</c:v>
                </c:pt>
                <c:pt idx="258">
                  <c:v>694.82</c:v>
                </c:pt>
                <c:pt idx="259">
                  <c:v>674.98</c:v>
                </c:pt>
                <c:pt idx="260">
                  <c:v>721.12</c:v>
                </c:pt>
                <c:pt idx="261">
                  <c:v>733.88</c:v>
                </c:pt>
                <c:pt idx="262">
                  <c:v>861.86</c:v>
                </c:pt>
                <c:pt idx="263">
                  <c:v>1056.7</c:v>
                </c:pt>
                <c:pt idx="264">
                  <c:v>1174.7</c:v>
                </c:pt>
                <c:pt idx="265">
                  <c:v>1237.9000000000001</c:v>
                </c:pt>
                <c:pt idx="266">
                  <c:v>1328.4</c:v>
                </c:pt>
                <c:pt idx="267">
                  <c:v>1427.5</c:v>
                </c:pt>
                <c:pt idx="268">
                  <c:v>1456.3</c:v>
                </c:pt>
                <c:pt idx="269">
                  <c:v>1513.6</c:v>
                </c:pt>
                <c:pt idx="270">
                  <c:v>1531.3</c:v>
                </c:pt>
                <c:pt idx="271">
                  <c:v>1590.2</c:v>
                </c:pt>
                <c:pt idx="272">
                  <c:v>1628.8</c:v>
                </c:pt>
                <c:pt idx="273">
                  <c:v>1638.5</c:v>
                </c:pt>
                <c:pt idx="274">
                  <c:v>1561.5</c:v>
                </c:pt>
                <c:pt idx="275">
                  <c:v>1377.2</c:v>
                </c:pt>
                <c:pt idx="276">
                  <c:v>1171.2</c:v>
                </c:pt>
                <c:pt idx="277">
                  <c:v>997.72</c:v>
                </c:pt>
                <c:pt idx="278">
                  <c:v>832.43</c:v>
                </c:pt>
                <c:pt idx="279">
                  <c:v>801.61</c:v>
                </c:pt>
                <c:pt idx="280">
                  <c:v>783.65</c:v>
                </c:pt>
                <c:pt idx="281">
                  <c:v>706.49</c:v>
                </c:pt>
                <c:pt idx="282">
                  <c:v>595.29</c:v>
                </c:pt>
                <c:pt idx="283">
                  <c:v>482.43</c:v>
                </c:pt>
                <c:pt idx="284">
                  <c:v>408.26</c:v>
                </c:pt>
                <c:pt idx="285">
                  <c:v>510.37</c:v>
                </c:pt>
                <c:pt idx="286">
                  <c:v>557.5</c:v>
                </c:pt>
                <c:pt idx="287">
                  <c:v>558.33000000000004</c:v>
                </c:pt>
                <c:pt idx="288">
                  <c:v>485.38</c:v>
                </c:pt>
                <c:pt idx="289">
                  <c:v>431.67</c:v>
                </c:pt>
                <c:pt idx="290">
                  <c:v>411.93</c:v>
                </c:pt>
                <c:pt idx="291">
                  <c:v>439.53</c:v>
                </c:pt>
                <c:pt idx="292">
                  <c:v>389.04</c:v>
                </c:pt>
                <c:pt idx="293">
                  <c:v>357.17</c:v>
                </c:pt>
                <c:pt idx="294">
                  <c:v>345.79</c:v>
                </c:pt>
                <c:pt idx="295">
                  <c:v>437.82</c:v>
                </c:pt>
                <c:pt idx="296">
                  <c:v>495.81</c:v>
                </c:pt>
                <c:pt idx="297">
                  <c:v>560.12</c:v>
                </c:pt>
                <c:pt idx="298">
                  <c:v>531.34</c:v>
                </c:pt>
                <c:pt idx="299">
                  <c:v>548.21</c:v>
                </c:pt>
                <c:pt idx="300">
                  <c:v>649.08000000000004</c:v>
                </c:pt>
                <c:pt idx="301">
                  <c:v>694.9</c:v>
                </c:pt>
                <c:pt idx="302">
                  <c:v>767.72</c:v>
                </c:pt>
                <c:pt idx="303">
                  <c:v>910.03</c:v>
                </c:pt>
                <c:pt idx="304">
                  <c:v>982.38</c:v>
                </c:pt>
                <c:pt idx="305">
                  <c:v>973.02</c:v>
                </c:pt>
                <c:pt idx="306">
                  <c:v>956.78</c:v>
                </c:pt>
                <c:pt idx="307">
                  <c:v>986.03</c:v>
                </c:pt>
                <c:pt idx="308">
                  <c:v>1052.4000000000001</c:v>
                </c:pt>
                <c:pt idx="309">
                  <c:v>1108.3</c:v>
                </c:pt>
                <c:pt idx="310">
                  <c:v>1167.0999999999999</c:v>
                </c:pt>
                <c:pt idx="311">
                  <c:v>1282.0999999999999</c:v>
                </c:pt>
                <c:pt idx="312">
                  <c:v>1372.7</c:v>
                </c:pt>
                <c:pt idx="313">
                  <c:v>1429</c:v>
                </c:pt>
                <c:pt idx="314">
                  <c:v>1560.6</c:v>
                </c:pt>
                <c:pt idx="315">
                  <c:v>1699.9</c:v>
                </c:pt>
                <c:pt idx="316">
                  <c:v>1889.8</c:v>
                </c:pt>
                <c:pt idx="317">
                  <c:v>2045.8</c:v>
                </c:pt>
                <c:pt idx="318">
                  <c:v>1990</c:v>
                </c:pt>
                <c:pt idx="319">
                  <c:v>2033.3</c:v>
                </c:pt>
                <c:pt idx="320">
                  <c:v>2191.8000000000002</c:v>
                </c:pt>
                <c:pt idx="321">
                  <c:v>2253.5</c:v>
                </c:pt>
                <c:pt idx="322">
                  <c:v>2228.9</c:v>
                </c:pt>
                <c:pt idx="323">
                  <c:v>2276.4</c:v>
                </c:pt>
                <c:pt idx="324">
                  <c:v>2272.3000000000002</c:v>
                </c:pt>
                <c:pt idx="325">
                  <c:v>2216.6999999999998</c:v>
                </c:pt>
                <c:pt idx="326">
                  <c:v>2140</c:v>
                </c:pt>
                <c:pt idx="327">
                  <c:v>2048</c:v>
                </c:pt>
                <c:pt idx="328">
                  <c:v>1957.5</c:v>
                </c:pt>
                <c:pt idx="329">
                  <c:v>1820.9</c:v>
                </c:pt>
                <c:pt idx="330">
                  <c:v>1696.5</c:v>
                </c:pt>
                <c:pt idx="331">
                  <c:v>1538.9</c:v>
                </c:pt>
                <c:pt idx="332">
                  <c:v>1442.7</c:v>
                </c:pt>
                <c:pt idx="333">
                  <c:v>1325.5</c:v>
                </c:pt>
                <c:pt idx="334">
                  <c:v>1252.7</c:v>
                </c:pt>
                <c:pt idx="335">
                  <c:v>1219</c:v>
                </c:pt>
                <c:pt idx="336">
                  <c:v>1159.4000000000001</c:v>
                </c:pt>
                <c:pt idx="337">
                  <c:v>1131.7</c:v>
                </c:pt>
                <c:pt idx="338">
                  <c:v>1041.3</c:v>
                </c:pt>
                <c:pt idx="339">
                  <c:v>1004.4</c:v>
                </c:pt>
                <c:pt idx="340">
                  <c:v>1021.6</c:v>
                </c:pt>
                <c:pt idx="341">
                  <c:v>1035</c:v>
                </c:pt>
                <c:pt idx="342">
                  <c:v>1005.5</c:v>
                </c:pt>
                <c:pt idx="343">
                  <c:v>1046</c:v>
                </c:pt>
                <c:pt idx="344">
                  <c:v>1119.5</c:v>
                </c:pt>
                <c:pt idx="345">
                  <c:v>1142.0999999999999</c:v>
                </c:pt>
                <c:pt idx="346">
                  <c:v>1102.9000000000001</c:v>
                </c:pt>
                <c:pt idx="347">
                  <c:v>1217</c:v>
                </c:pt>
                <c:pt idx="348">
                  <c:v>1378.2</c:v>
                </c:pt>
                <c:pt idx="349">
                  <c:v>1478.8</c:v>
                </c:pt>
                <c:pt idx="350">
                  <c:v>1556.8</c:v>
                </c:pt>
                <c:pt idx="351">
                  <c:v>1667.7</c:v>
                </c:pt>
                <c:pt idx="352">
                  <c:v>1901.5</c:v>
                </c:pt>
                <c:pt idx="353">
                  <c:v>2136</c:v>
                </c:pt>
                <c:pt idx="354">
                  <c:v>2358.8000000000002</c:v>
                </c:pt>
                <c:pt idx="355">
                  <c:v>2587.1</c:v>
                </c:pt>
                <c:pt idx="356">
                  <c:v>2771.6</c:v>
                </c:pt>
                <c:pt idx="357">
                  <c:v>2918.5</c:v>
                </c:pt>
                <c:pt idx="358">
                  <c:v>2980.4</c:v>
                </c:pt>
                <c:pt idx="359">
                  <c:v>2998.1</c:v>
                </c:pt>
                <c:pt idx="360">
                  <c:v>2938.5</c:v>
                </c:pt>
                <c:pt idx="361">
                  <c:v>2908.1</c:v>
                </c:pt>
                <c:pt idx="362">
                  <c:v>2851.3</c:v>
                </c:pt>
                <c:pt idx="363">
                  <c:v>2814.4</c:v>
                </c:pt>
                <c:pt idx="364">
                  <c:v>2779</c:v>
                </c:pt>
                <c:pt idx="365">
                  <c:v>2727.4</c:v>
                </c:pt>
                <c:pt idx="366">
                  <c:v>2792.3</c:v>
                </c:pt>
                <c:pt idx="367">
                  <c:v>3029.6</c:v>
                </c:pt>
                <c:pt idx="368">
                  <c:v>3260.2</c:v>
                </c:pt>
                <c:pt idx="369">
                  <c:v>2967</c:v>
                </c:pt>
                <c:pt idx="370">
                  <c:v>2746</c:v>
                </c:pt>
                <c:pt idx="371">
                  <c:v>2744.7</c:v>
                </c:pt>
                <c:pt idx="372">
                  <c:v>2606.3000000000002</c:v>
                </c:pt>
                <c:pt idx="373">
                  <c:v>2357.6</c:v>
                </c:pt>
                <c:pt idx="374">
                  <c:v>2309.9</c:v>
                </c:pt>
                <c:pt idx="375">
                  <c:v>2233.4</c:v>
                </c:pt>
                <c:pt idx="376">
                  <c:v>2181.6</c:v>
                </c:pt>
                <c:pt idx="377">
                  <c:v>2207.8000000000002</c:v>
                </c:pt>
                <c:pt idx="378">
                  <c:v>2180.5</c:v>
                </c:pt>
                <c:pt idx="379">
                  <c:v>2197.9</c:v>
                </c:pt>
                <c:pt idx="380">
                  <c:v>2285.6999999999998</c:v>
                </c:pt>
                <c:pt idx="381">
                  <c:v>2382.4</c:v>
                </c:pt>
                <c:pt idx="382">
                  <c:v>2520.8000000000002</c:v>
                </c:pt>
                <c:pt idx="383">
                  <c:v>2673.9</c:v>
                </c:pt>
                <c:pt idx="384">
                  <c:v>2883</c:v>
                </c:pt>
                <c:pt idx="385">
                  <c:v>3126.4</c:v>
                </c:pt>
                <c:pt idx="386">
                  <c:v>3302</c:v>
                </c:pt>
                <c:pt idx="387">
                  <c:v>3436.9</c:v>
                </c:pt>
                <c:pt idx="388">
                  <c:v>3557.7</c:v>
                </c:pt>
                <c:pt idx="389">
                  <c:v>3670.1</c:v>
                </c:pt>
                <c:pt idx="390">
                  <c:v>3626.5</c:v>
                </c:pt>
                <c:pt idx="391">
                  <c:v>3576</c:v>
                </c:pt>
                <c:pt idx="392">
                  <c:v>3496.4</c:v>
                </c:pt>
                <c:pt idx="393">
                  <c:v>3255</c:v>
                </c:pt>
                <c:pt idx="394">
                  <c:v>3420.9</c:v>
                </c:pt>
                <c:pt idx="395">
                  <c:v>3458.8</c:v>
                </c:pt>
                <c:pt idx="396">
                  <c:v>3242.9</c:v>
                </c:pt>
                <c:pt idx="397">
                  <c:v>3299.5</c:v>
                </c:pt>
                <c:pt idx="398">
                  <c:v>3321.3</c:v>
                </c:pt>
                <c:pt idx="399">
                  <c:v>3231.2</c:v>
                </c:pt>
                <c:pt idx="400">
                  <c:v>3047.2</c:v>
                </c:pt>
                <c:pt idx="401">
                  <c:v>2830.6</c:v>
                </c:pt>
                <c:pt idx="402">
                  <c:v>2621.3000000000002</c:v>
                </c:pt>
                <c:pt idx="403">
                  <c:v>2545.4</c:v>
                </c:pt>
                <c:pt idx="404">
                  <c:v>2527.1999999999998</c:v>
                </c:pt>
                <c:pt idx="405">
                  <c:v>2465.6</c:v>
                </c:pt>
                <c:pt idx="406">
                  <c:v>2340.5</c:v>
                </c:pt>
                <c:pt idx="407">
                  <c:v>2278.4</c:v>
                </c:pt>
                <c:pt idx="408">
                  <c:v>2156.1999999999998</c:v>
                </c:pt>
                <c:pt idx="409">
                  <c:v>2035.2</c:v>
                </c:pt>
                <c:pt idx="410">
                  <c:v>1932.7</c:v>
                </c:pt>
                <c:pt idx="411">
                  <c:v>1882.8</c:v>
                </c:pt>
                <c:pt idx="412">
                  <c:v>1932.1</c:v>
                </c:pt>
                <c:pt idx="413">
                  <c:v>1934.8</c:v>
                </c:pt>
                <c:pt idx="414">
                  <c:v>1911.6</c:v>
                </c:pt>
                <c:pt idx="415">
                  <c:v>1957.5</c:v>
                </c:pt>
                <c:pt idx="416">
                  <c:v>1968.3</c:v>
                </c:pt>
                <c:pt idx="417">
                  <c:v>1933.3</c:v>
                </c:pt>
                <c:pt idx="418">
                  <c:v>1937</c:v>
                </c:pt>
                <c:pt idx="419">
                  <c:v>1901</c:v>
                </c:pt>
                <c:pt idx="420">
                  <c:v>1743.3</c:v>
                </c:pt>
                <c:pt idx="421">
                  <c:v>1679.2</c:v>
                </c:pt>
                <c:pt idx="422">
                  <c:v>1624.1</c:v>
                </c:pt>
                <c:pt idx="423">
                  <c:v>1651.7</c:v>
                </c:pt>
                <c:pt idx="424">
                  <c:v>1782.4</c:v>
                </c:pt>
                <c:pt idx="425">
                  <c:v>1937.8</c:v>
                </c:pt>
                <c:pt idx="426">
                  <c:v>2095.4</c:v>
                </c:pt>
                <c:pt idx="427">
                  <c:v>2253.3000000000002</c:v>
                </c:pt>
                <c:pt idx="428">
                  <c:v>2425.1999999999998</c:v>
                </c:pt>
                <c:pt idx="429">
                  <c:v>2617.8000000000002</c:v>
                </c:pt>
                <c:pt idx="430">
                  <c:v>2774.2</c:v>
                </c:pt>
                <c:pt idx="431">
                  <c:v>2846.7</c:v>
                </c:pt>
                <c:pt idx="432">
                  <c:v>2860.9</c:v>
                </c:pt>
                <c:pt idx="433">
                  <c:v>2923.5</c:v>
                </c:pt>
                <c:pt idx="434">
                  <c:v>3026.6</c:v>
                </c:pt>
                <c:pt idx="435">
                  <c:v>3129.3</c:v>
                </c:pt>
                <c:pt idx="436">
                  <c:v>3236.4</c:v>
                </c:pt>
                <c:pt idx="437">
                  <c:v>3353.6</c:v>
                </c:pt>
                <c:pt idx="438">
                  <c:v>3433.9</c:v>
                </c:pt>
                <c:pt idx="439">
                  <c:v>3401.7</c:v>
                </c:pt>
                <c:pt idx="440">
                  <c:v>3355.4</c:v>
                </c:pt>
                <c:pt idx="441">
                  <c:v>3337</c:v>
                </c:pt>
                <c:pt idx="442">
                  <c:v>3337.6</c:v>
                </c:pt>
                <c:pt idx="443">
                  <c:v>3309.3</c:v>
                </c:pt>
                <c:pt idx="444">
                  <c:v>2954.4</c:v>
                </c:pt>
                <c:pt idx="445">
                  <c:v>2750</c:v>
                </c:pt>
                <c:pt idx="446">
                  <c:v>2941.6</c:v>
                </c:pt>
                <c:pt idx="447">
                  <c:v>2939.9</c:v>
                </c:pt>
                <c:pt idx="448">
                  <c:v>2944.5</c:v>
                </c:pt>
                <c:pt idx="449">
                  <c:v>2891.6</c:v>
                </c:pt>
                <c:pt idx="450">
                  <c:v>2842.6</c:v>
                </c:pt>
                <c:pt idx="451">
                  <c:v>2842</c:v>
                </c:pt>
                <c:pt idx="452">
                  <c:v>2877</c:v>
                </c:pt>
                <c:pt idx="453">
                  <c:v>2899.5</c:v>
                </c:pt>
                <c:pt idx="454">
                  <c:v>2813.4</c:v>
                </c:pt>
                <c:pt idx="455">
                  <c:v>2717.9</c:v>
                </c:pt>
                <c:pt idx="456">
                  <c:v>2640.8</c:v>
                </c:pt>
                <c:pt idx="457">
                  <c:v>2641</c:v>
                </c:pt>
                <c:pt idx="458">
                  <c:v>2784.8</c:v>
                </c:pt>
                <c:pt idx="459">
                  <c:v>2865.9</c:v>
                </c:pt>
                <c:pt idx="460">
                  <c:v>2804.7</c:v>
                </c:pt>
                <c:pt idx="461">
                  <c:v>2668.1</c:v>
                </c:pt>
                <c:pt idx="462">
                  <c:v>2542.9</c:v>
                </c:pt>
                <c:pt idx="463">
                  <c:v>2427.3000000000002</c:v>
                </c:pt>
                <c:pt idx="464">
                  <c:v>2292</c:v>
                </c:pt>
                <c:pt idx="465">
                  <c:v>2217.1999999999998</c:v>
                </c:pt>
                <c:pt idx="466">
                  <c:v>2182.5</c:v>
                </c:pt>
                <c:pt idx="467">
                  <c:v>2187.1999999999998</c:v>
                </c:pt>
                <c:pt idx="468">
                  <c:v>2113.6999999999998</c:v>
                </c:pt>
                <c:pt idx="469">
                  <c:v>2005.9</c:v>
                </c:pt>
                <c:pt idx="470">
                  <c:v>1818.2</c:v>
                </c:pt>
                <c:pt idx="471">
                  <c:v>1671</c:v>
                </c:pt>
                <c:pt idx="472">
                  <c:v>1558.2</c:v>
                </c:pt>
                <c:pt idx="473">
                  <c:v>1472.6</c:v>
                </c:pt>
                <c:pt idx="474">
                  <c:v>1484.2</c:v>
                </c:pt>
                <c:pt idx="475">
                  <c:v>1553</c:v>
                </c:pt>
                <c:pt idx="476">
                  <c:v>1576.3</c:v>
                </c:pt>
                <c:pt idx="477">
                  <c:v>1706.6</c:v>
                </c:pt>
                <c:pt idx="478">
                  <c:v>1852.2</c:v>
                </c:pt>
                <c:pt idx="479">
                  <c:v>1906.4</c:v>
                </c:pt>
                <c:pt idx="480">
                  <c:v>2016.6</c:v>
                </c:pt>
                <c:pt idx="481">
                  <c:v>2014.4</c:v>
                </c:pt>
                <c:pt idx="482">
                  <c:v>1982</c:v>
                </c:pt>
                <c:pt idx="483">
                  <c:v>2018.2</c:v>
                </c:pt>
                <c:pt idx="484">
                  <c:v>2016.3</c:v>
                </c:pt>
                <c:pt idx="485">
                  <c:v>2089.9</c:v>
                </c:pt>
                <c:pt idx="486">
                  <c:v>1931.3</c:v>
                </c:pt>
                <c:pt idx="487">
                  <c:v>1843.9</c:v>
                </c:pt>
                <c:pt idx="488">
                  <c:v>1744.9</c:v>
                </c:pt>
                <c:pt idx="489">
                  <c:v>1548.7</c:v>
                </c:pt>
                <c:pt idx="490">
                  <c:v>1367.2</c:v>
                </c:pt>
                <c:pt idx="491">
                  <c:v>1227.9000000000001</c:v>
                </c:pt>
                <c:pt idx="492">
                  <c:v>1091.5</c:v>
                </c:pt>
                <c:pt idx="493">
                  <c:v>999.69</c:v>
                </c:pt>
                <c:pt idx="494">
                  <c:v>989.65</c:v>
                </c:pt>
                <c:pt idx="495">
                  <c:v>1009.2</c:v>
                </c:pt>
                <c:pt idx="496">
                  <c:v>974.6</c:v>
                </c:pt>
                <c:pt idx="497">
                  <c:v>934.53</c:v>
                </c:pt>
                <c:pt idx="498">
                  <c:v>898.3</c:v>
                </c:pt>
                <c:pt idx="499">
                  <c:v>856.98</c:v>
                </c:pt>
                <c:pt idx="500">
                  <c:v>810.67</c:v>
                </c:pt>
                <c:pt idx="501">
                  <c:v>796.38</c:v>
                </c:pt>
                <c:pt idx="502">
                  <c:v>790.33</c:v>
                </c:pt>
                <c:pt idx="503">
                  <c:v>844.07</c:v>
                </c:pt>
                <c:pt idx="504">
                  <c:v>919.65</c:v>
                </c:pt>
                <c:pt idx="505">
                  <c:v>980.87</c:v>
                </c:pt>
                <c:pt idx="506">
                  <c:v>995.39</c:v>
                </c:pt>
                <c:pt idx="507">
                  <c:v>990.02</c:v>
                </c:pt>
                <c:pt idx="508">
                  <c:v>961.18</c:v>
                </c:pt>
                <c:pt idx="509">
                  <c:v>862.93</c:v>
                </c:pt>
                <c:pt idx="510">
                  <c:v>774.33</c:v>
                </c:pt>
                <c:pt idx="511">
                  <c:v>754.05</c:v>
                </c:pt>
                <c:pt idx="512">
                  <c:v>788.96</c:v>
                </c:pt>
                <c:pt idx="513">
                  <c:v>863.44</c:v>
                </c:pt>
                <c:pt idx="514">
                  <c:v>943.91</c:v>
                </c:pt>
                <c:pt idx="515">
                  <c:v>1012.7</c:v>
                </c:pt>
                <c:pt idx="516">
                  <c:v>1065.9000000000001</c:v>
                </c:pt>
                <c:pt idx="517">
                  <c:v>1102.5999999999999</c:v>
                </c:pt>
                <c:pt idx="518">
                  <c:v>1122.4000000000001</c:v>
                </c:pt>
                <c:pt idx="519">
                  <c:v>1147.0999999999999</c:v>
                </c:pt>
                <c:pt idx="520">
                  <c:v>1200.8</c:v>
                </c:pt>
                <c:pt idx="521">
                  <c:v>1255.8</c:v>
                </c:pt>
                <c:pt idx="522">
                  <c:v>1309.8</c:v>
                </c:pt>
                <c:pt idx="523">
                  <c:v>1367.3</c:v>
                </c:pt>
                <c:pt idx="524">
                  <c:v>1387.3</c:v>
                </c:pt>
                <c:pt idx="525">
                  <c:v>1465.9</c:v>
                </c:pt>
                <c:pt idx="526">
                  <c:v>1472.2</c:v>
                </c:pt>
                <c:pt idx="527">
                  <c:v>1514.4</c:v>
                </c:pt>
                <c:pt idx="528">
                  <c:v>1560</c:v>
                </c:pt>
                <c:pt idx="529">
                  <c:v>1552</c:v>
                </c:pt>
                <c:pt idx="530">
                  <c:v>1557.1</c:v>
                </c:pt>
                <c:pt idx="531">
                  <c:v>1605.4</c:v>
                </c:pt>
                <c:pt idx="532">
                  <c:v>1638.3</c:v>
                </c:pt>
                <c:pt idx="533">
                  <c:v>1664.5</c:v>
                </c:pt>
                <c:pt idx="534">
                  <c:v>1683.6</c:v>
                </c:pt>
                <c:pt idx="535">
                  <c:v>1711.8</c:v>
                </c:pt>
                <c:pt idx="536">
                  <c:v>1714.7</c:v>
                </c:pt>
                <c:pt idx="537">
                  <c:v>1736</c:v>
                </c:pt>
                <c:pt idx="538">
                  <c:v>1768</c:v>
                </c:pt>
                <c:pt idx="539">
                  <c:v>1825.4</c:v>
                </c:pt>
                <c:pt idx="540">
                  <c:v>1875.8</c:v>
                </c:pt>
                <c:pt idx="541">
                  <c:v>1882.9</c:v>
                </c:pt>
                <c:pt idx="542">
                  <c:v>1884.7</c:v>
                </c:pt>
                <c:pt idx="543">
                  <c:v>1877.3</c:v>
                </c:pt>
                <c:pt idx="544">
                  <c:v>1906.2</c:v>
                </c:pt>
                <c:pt idx="545">
                  <c:v>1901.4</c:v>
                </c:pt>
                <c:pt idx="546">
                  <c:v>1870.7</c:v>
                </c:pt>
                <c:pt idx="547">
                  <c:v>1846.3</c:v>
                </c:pt>
                <c:pt idx="548">
                  <c:v>1826.4</c:v>
                </c:pt>
                <c:pt idx="549">
                  <c:v>1777.9</c:v>
                </c:pt>
                <c:pt idx="550">
                  <c:v>1746.5</c:v>
                </c:pt>
                <c:pt idx="551">
                  <c:v>1751.8</c:v>
                </c:pt>
                <c:pt idx="552">
                  <c:v>1786.7</c:v>
                </c:pt>
                <c:pt idx="553">
                  <c:v>1759.4</c:v>
                </c:pt>
                <c:pt idx="554">
                  <c:v>1720.8</c:v>
                </c:pt>
                <c:pt idx="555">
                  <c:v>1683.9</c:v>
                </c:pt>
                <c:pt idx="556">
                  <c:v>1623.5</c:v>
                </c:pt>
                <c:pt idx="557">
                  <c:v>1625.4</c:v>
                </c:pt>
                <c:pt idx="558">
                  <c:v>1625.7</c:v>
                </c:pt>
                <c:pt idx="559">
                  <c:v>1614.3</c:v>
                </c:pt>
                <c:pt idx="560">
                  <c:v>1654.6</c:v>
                </c:pt>
                <c:pt idx="561">
                  <c:v>1684.2</c:v>
                </c:pt>
                <c:pt idx="562">
                  <c:v>1711.1</c:v>
                </c:pt>
                <c:pt idx="563">
                  <c:v>1733.5</c:v>
                </c:pt>
                <c:pt idx="564">
                  <c:v>1738.1</c:v>
                </c:pt>
                <c:pt idx="565">
                  <c:v>1784.8</c:v>
                </c:pt>
                <c:pt idx="566">
                  <c:v>1860.5</c:v>
                </c:pt>
                <c:pt idx="567">
                  <c:v>1877.8</c:v>
                </c:pt>
                <c:pt idx="568">
                  <c:v>1886.6</c:v>
                </c:pt>
                <c:pt idx="569">
                  <c:v>1839.8</c:v>
                </c:pt>
                <c:pt idx="570">
                  <c:v>1801</c:v>
                </c:pt>
                <c:pt idx="571">
                  <c:v>1764.2</c:v>
                </c:pt>
                <c:pt idx="572">
                  <c:v>1738.6</c:v>
                </c:pt>
                <c:pt idx="573">
                  <c:v>1733</c:v>
                </c:pt>
                <c:pt idx="574">
                  <c:v>1727.9</c:v>
                </c:pt>
                <c:pt idx="575">
                  <c:v>1731.4</c:v>
                </c:pt>
                <c:pt idx="576">
                  <c:v>1727.6</c:v>
                </c:pt>
                <c:pt idx="577">
                  <c:v>1772.1</c:v>
                </c:pt>
                <c:pt idx="578">
                  <c:v>1809.6</c:v>
                </c:pt>
                <c:pt idx="579">
                  <c:v>1815.3</c:v>
                </c:pt>
                <c:pt idx="580">
                  <c:v>1845.2</c:v>
                </c:pt>
                <c:pt idx="581">
                  <c:v>1847.1</c:v>
                </c:pt>
                <c:pt idx="582">
                  <c:v>1821.2</c:v>
                </c:pt>
                <c:pt idx="583">
                  <c:v>1813.2</c:v>
                </c:pt>
                <c:pt idx="584">
                  <c:v>1757.5</c:v>
                </c:pt>
                <c:pt idx="585">
                  <c:v>1747</c:v>
                </c:pt>
                <c:pt idx="586">
                  <c:v>1736.4</c:v>
                </c:pt>
                <c:pt idx="587">
                  <c:v>1730.4</c:v>
                </c:pt>
                <c:pt idx="588">
                  <c:v>1716.7</c:v>
                </c:pt>
                <c:pt idx="589">
                  <c:v>1724.5</c:v>
                </c:pt>
                <c:pt idx="590">
                  <c:v>1727.7</c:v>
                </c:pt>
                <c:pt idx="591">
                  <c:v>1698.2</c:v>
                </c:pt>
                <c:pt idx="592">
                  <c:v>1648.9</c:v>
                </c:pt>
                <c:pt idx="593">
                  <c:v>1615.9</c:v>
                </c:pt>
                <c:pt idx="594">
                  <c:v>1605.3</c:v>
                </c:pt>
                <c:pt idx="595">
                  <c:v>1600.7</c:v>
                </c:pt>
                <c:pt idx="596">
                  <c:v>1571.6</c:v>
                </c:pt>
                <c:pt idx="597">
                  <c:v>1571.2</c:v>
                </c:pt>
                <c:pt idx="598">
                  <c:v>1545.3</c:v>
                </c:pt>
                <c:pt idx="599">
                  <c:v>1500.7</c:v>
                </c:pt>
                <c:pt idx="600">
                  <c:v>1493.4</c:v>
                </c:pt>
                <c:pt idx="601">
                  <c:v>1462.9</c:v>
                </c:pt>
                <c:pt idx="602">
                  <c:v>1439.6</c:v>
                </c:pt>
                <c:pt idx="603">
                  <c:v>1442.6</c:v>
                </c:pt>
                <c:pt idx="604">
                  <c:v>1429.2</c:v>
                </c:pt>
                <c:pt idx="605">
                  <c:v>1416.9</c:v>
                </c:pt>
                <c:pt idx="606">
                  <c:v>1401.1</c:v>
                </c:pt>
                <c:pt idx="607">
                  <c:v>1416.6</c:v>
                </c:pt>
                <c:pt idx="608">
                  <c:v>1442.6</c:v>
                </c:pt>
                <c:pt idx="609">
                  <c:v>1493.4</c:v>
                </c:pt>
                <c:pt idx="610">
                  <c:v>1514.5</c:v>
                </c:pt>
                <c:pt idx="611">
                  <c:v>1514</c:v>
                </c:pt>
                <c:pt idx="612">
                  <c:v>1484.8</c:v>
                </c:pt>
                <c:pt idx="613">
                  <c:v>1487.1</c:v>
                </c:pt>
                <c:pt idx="614">
                  <c:v>1466.4</c:v>
                </c:pt>
                <c:pt idx="615">
                  <c:v>1432.9</c:v>
                </c:pt>
                <c:pt idx="616">
                  <c:v>1404.4</c:v>
                </c:pt>
                <c:pt idx="617">
                  <c:v>1382.1</c:v>
                </c:pt>
                <c:pt idx="618">
                  <c:v>1321.4</c:v>
                </c:pt>
                <c:pt idx="619">
                  <c:v>1270.4000000000001</c:v>
                </c:pt>
                <c:pt idx="620">
                  <c:v>1227.8</c:v>
                </c:pt>
                <c:pt idx="621">
                  <c:v>1175.8</c:v>
                </c:pt>
                <c:pt idx="622">
                  <c:v>1167.0999999999999</c:v>
                </c:pt>
                <c:pt idx="623">
                  <c:v>1197.4000000000001</c:v>
                </c:pt>
                <c:pt idx="624">
                  <c:v>1182.5999999999999</c:v>
                </c:pt>
                <c:pt idx="625">
                  <c:v>1197.5999999999999</c:v>
                </c:pt>
                <c:pt idx="626">
                  <c:v>1164.7</c:v>
                </c:pt>
                <c:pt idx="627">
                  <c:v>1116.4000000000001</c:v>
                </c:pt>
                <c:pt idx="628">
                  <c:v>1060</c:v>
                </c:pt>
                <c:pt idx="629">
                  <c:v>988.37</c:v>
                </c:pt>
                <c:pt idx="630">
                  <c:v>899.64</c:v>
                </c:pt>
                <c:pt idx="631">
                  <c:v>845.12</c:v>
                </c:pt>
                <c:pt idx="632">
                  <c:v>807.22</c:v>
                </c:pt>
                <c:pt idx="633">
                  <c:v>825.94</c:v>
                </c:pt>
                <c:pt idx="634">
                  <c:v>804.49</c:v>
                </c:pt>
                <c:pt idx="635">
                  <c:v>796.3</c:v>
                </c:pt>
                <c:pt idx="636">
                  <c:v>798.03</c:v>
                </c:pt>
                <c:pt idx="637">
                  <c:v>782.92</c:v>
                </c:pt>
                <c:pt idx="638">
                  <c:v>766.05</c:v>
                </c:pt>
                <c:pt idx="639">
                  <c:v>708.14</c:v>
                </c:pt>
                <c:pt idx="640">
                  <c:v>650.63</c:v>
                </c:pt>
                <c:pt idx="641">
                  <c:v>567.49</c:v>
                </c:pt>
                <c:pt idx="642">
                  <c:v>553.64</c:v>
                </c:pt>
                <c:pt idx="643">
                  <c:v>576.27</c:v>
                </c:pt>
                <c:pt idx="644">
                  <c:v>547.27</c:v>
                </c:pt>
                <c:pt idx="645">
                  <c:v>518.78</c:v>
                </c:pt>
                <c:pt idx="646">
                  <c:v>501.09</c:v>
                </c:pt>
                <c:pt idx="647">
                  <c:v>456.96</c:v>
                </c:pt>
                <c:pt idx="648">
                  <c:v>455.26</c:v>
                </c:pt>
                <c:pt idx="649">
                  <c:v>466.26</c:v>
                </c:pt>
                <c:pt idx="650">
                  <c:v>456.84</c:v>
                </c:pt>
                <c:pt idx="651">
                  <c:v>455.43</c:v>
                </c:pt>
                <c:pt idx="652">
                  <c:v>411.04</c:v>
                </c:pt>
                <c:pt idx="653">
                  <c:v>359.02</c:v>
                </c:pt>
                <c:pt idx="654">
                  <c:v>307.12</c:v>
                </c:pt>
                <c:pt idx="655">
                  <c:v>271</c:v>
                </c:pt>
                <c:pt idx="656">
                  <c:v>280.95999999999998</c:v>
                </c:pt>
                <c:pt idx="657">
                  <c:v>250.29</c:v>
                </c:pt>
                <c:pt idx="658">
                  <c:v>230.85</c:v>
                </c:pt>
                <c:pt idx="659">
                  <c:v>184.84</c:v>
                </c:pt>
                <c:pt idx="660">
                  <c:v>161.97</c:v>
                </c:pt>
                <c:pt idx="661">
                  <c:v>116.56</c:v>
                </c:pt>
                <c:pt idx="662">
                  <c:v>77.974999999999994</c:v>
                </c:pt>
                <c:pt idx="663">
                  <c:v>38.465000000000003</c:v>
                </c:pt>
                <c:pt idx="664">
                  <c:v>18.527999999999999</c:v>
                </c:pt>
                <c:pt idx="665">
                  <c:v>-8.4588000000000001</c:v>
                </c:pt>
                <c:pt idx="666">
                  <c:v>22.794</c:v>
                </c:pt>
                <c:pt idx="667">
                  <c:v>-74.448999999999998</c:v>
                </c:pt>
                <c:pt idx="668">
                  <c:v>-106.79</c:v>
                </c:pt>
                <c:pt idx="669">
                  <c:v>-188.99</c:v>
                </c:pt>
                <c:pt idx="670">
                  <c:v>-245.29</c:v>
                </c:pt>
                <c:pt idx="671">
                  <c:v>-298.04000000000002</c:v>
                </c:pt>
                <c:pt idx="672">
                  <c:v>-344.92</c:v>
                </c:pt>
                <c:pt idx="673">
                  <c:v>-365.7</c:v>
                </c:pt>
                <c:pt idx="674">
                  <c:v>-381.44</c:v>
                </c:pt>
                <c:pt idx="675">
                  <c:v>-394.31</c:v>
                </c:pt>
                <c:pt idx="676">
                  <c:v>-374.2</c:v>
                </c:pt>
                <c:pt idx="677">
                  <c:v>-373.2</c:v>
                </c:pt>
                <c:pt idx="678">
                  <c:v>-366.16</c:v>
                </c:pt>
                <c:pt idx="679">
                  <c:v>-362.32</c:v>
                </c:pt>
                <c:pt idx="680">
                  <c:v>-360.26</c:v>
                </c:pt>
                <c:pt idx="681">
                  <c:v>-362.16</c:v>
                </c:pt>
                <c:pt idx="682">
                  <c:v>-391.44</c:v>
                </c:pt>
                <c:pt idx="683">
                  <c:v>-372.17</c:v>
                </c:pt>
                <c:pt idx="684">
                  <c:v>-375.79</c:v>
                </c:pt>
                <c:pt idx="685">
                  <c:v>-374.7</c:v>
                </c:pt>
                <c:pt idx="686">
                  <c:v>-359.21</c:v>
                </c:pt>
                <c:pt idx="687">
                  <c:v>-353.87</c:v>
                </c:pt>
                <c:pt idx="688">
                  <c:v>-332.43</c:v>
                </c:pt>
                <c:pt idx="689">
                  <c:v>-313.82</c:v>
                </c:pt>
                <c:pt idx="690">
                  <c:v>-278.97000000000003</c:v>
                </c:pt>
                <c:pt idx="691">
                  <c:v>-220.48</c:v>
                </c:pt>
                <c:pt idx="692">
                  <c:v>-162.30000000000001</c:v>
                </c:pt>
                <c:pt idx="693">
                  <c:v>-155.06</c:v>
                </c:pt>
                <c:pt idx="694">
                  <c:v>-164.37</c:v>
                </c:pt>
                <c:pt idx="695">
                  <c:v>-215.07</c:v>
                </c:pt>
                <c:pt idx="696">
                  <c:v>-213.67</c:v>
                </c:pt>
                <c:pt idx="697">
                  <c:v>-261.05</c:v>
                </c:pt>
                <c:pt idx="698">
                  <c:v>-259.16000000000003</c:v>
                </c:pt>
                <c:pt idx="699">
                  <c:v>-266.41000000000003</c:v>
                </c:pt>
                <c:pt idx="700">
                  <c:v>-267.68</c:v>
                </c:pt>
                <c:pt idx="701">
                  <c:v>-281.26</c:v>
                </c:pt>
                <c:pt idx="702">
                  <c:v>-290.05</c:v>
                </c:pt>
                <c:pt idx="703">
                  <c:v>-278.19</c:v>
                </c:pt>
                <c:pt idx="704">
                  <c:v>-296.02999999999997</c:v>
                </c:pt>
                <c:pt idx="705">
                  <c:v>-326.86</c:v>
                </c:pt>
                <c:pt idx="706">
                  <c:v>-356.82</c:v>
                </c:pt>
                <c:pt idx="707">
                  <c:v>-395.14</c:v>
                </c:pt>
                <c:pt idx="708">
                  <c:v>-418.76</c:v>
                </c:pt>
                <c:pt idx="709">
                  <c:v>-448.63</c:v>
                </c:pt>
                <c:pt idx="710">
                  <c:v>-448.98</c:v>
                </c:pt>
                <c:pt idx="711">
                  <c:v>-442.63</c:v>
                </c:pt>
                <c:pt idx="712">
                  <c:v>-460.99</c:v>
                </c:pt>
                <c:pt idx="713">
                  <c:v>-471.54</c:v>
                </c:pt>
                <c:pt idx="714">
                  <c:v>-487.36</c:v>
                </c:pt>
                <c:pt idx="715">
                  <c:v>-485.18</c:v>
                </c:pt>
                <c:pt idx="716">
                  <c:v>-474.56</c:v>
                </c:pt>
                <c:pt idx="717">
                  <c:v>-493.85</c:v>
                </c:pt>
                <c:pt idx="718">
                  <c:v>-476.49</c:v>
                </c:pt>
                <c:pt idx="719">
                  <c:v>-492.64</c:v>
                </c:pt>
                <c:pt idx="720">
                  <c:v>-485.17</c:v>
                </c:pt>
                <c:pt idx="721">
                  <c:v>-464.96</c:v>
                </c:pt>
                <c:pt idx="722">
                  <c:v>-453</c:v>
                </c:pt>
                <c:pt idx="723">
                  <c:v>-409.09</c:v>
                </c:pt>
                <c:pt idx="724">
                  <c:v>-376.69</c:v>
                </c:pt>
                <c:pt idx="725">
                  <c:v>-345.47</c:v>
                </c:pt>
                <c:pt idx="726">
                  <c:v>-286.14999999999998</c:v>
                </c:pt>
                <c:pt idx="727">
                  <c:v>-259.98</c:v>
                </c:pt>
                <c:pt idx="728">
                  <c:v>-236.13</c:v>
                </c:pt>
                <c:pt idx="729">
                  <c:v>-220.04</c:v>
                </c:pt>
                <c:pt idx="730">
                  <c:v>-186.28</c:v>
                </c:pt>
                <c:pt idx="731">
                  <c:v>-176.57</c:v>
                </c:pt>
                <c:pt idx="732">
                  <c:v>-156.05000000000001</c:v>
                </c:pt>
                <c:pt idx="733">
                  <c:v>-129.11000000000001</c:v>
                </c:pt>
                <c:pt idx="734">
                  <c:v>-126.23</c:v>
                </c:pt>
                <c:pt idx="735">
                  <c:v>-125.42</c:v>
                </c:pt>
                <c:pt idx="736">
                  <c:v>-97.397000000000006</c:v>
                </c:pt>
                <c:pt idx="737">
                  <c:v>-76.84</c:v>
                </c:pt>
                <c:pt idx="738">
                  <c:v>-77.614000000000004</c:v>
                </c:pt>
                <c:pt idx="739">
                  <c:v>-82.165999999999997</c:v>
                </c:pt>
                <c:pt idx="740">
                  <c:v>-83.495000000000005</c:v>
                </c:pt>
                <c:pt idx="741">
                  <c:v>-64.709000000000003</c:v>
                </c:pt>
                <c:pt idx="742">
                  <c:v>-58.932000000000002</c:v>
                </c:pt>
                <c:pt idx="743">
                  <c:v>-38.322000000000003</c:v>
                </c:pt>
                <c:pt idx="744">
                  <c:v>-46.463000000000001</c:v>
                </c:pt>
                <c:pt idx="745">
                  <c:v>-46.860999999999997</c:v>
                </c:pt>
                <c:pt idx="746">
                  <c:v>-62.137</c:v>
                </c:pt>
                <c:pt idx="747">
                  <c:v>-84.081000000000003</c:v>
                </c:pt>
                <c:pt idx="748">
                  <c:v>-103.55</c:v>
                </c:pt>
                <c:pt idx="749">
                  <c:v>-109.74</c:v>
                </c:pt>
                <c:pt idx="750">
                  <c:v>-86.747</c:v>
                </c:pt>
                <c:pt idx="751">
                  <c:v>-48.445999999999998</c:v>
                </c:pt>
                <c:pt idx="752">
                  <c:v>-36.795000000000002</c:v>
                </c:pt>
                <c:pt idx="753">
                  <c:v>-9.3920999999999992</c:v>
                </c:pt>
                <c:pt idx="754">
                  <c:v>-23.800999999999998</c:v>
                </c:pt>
                <c:pt idx="755">
                  <c:v>-64.510999999999996</c:v>
                </c:pt>
                <c:pt idx="756">
                  <c:v>-75.341999999999999</c:v>
                </c:pt>
                <c:pt idx="757">
                  <c:v>-96.176000000000002</c:v>
                </c:pt>
                <c:pt idx="758">
                  <c:v>-60.889000000000003</c:v>
                </c:pt>
                <c:pt idx="759">
                  <c:v>-66.337000000000003</c:v>
                </c:pt>
                <c:pt idx="760">
                  <c:v>-39.667000000000002</c:v>
                </c:pt>
                <c:pt idx="761">
                  <c:v>-4.7008999999999999</c:v>
                </c:pt>
                <c:pt idx="762">
                  <c:v>-3.77</c:v>
                </c:pt>
                <c:pt idx="763">
                  <c:v>-5.7702999999999998</c:v>
                </c:pt>
                <c:pt idx="764">
                  <c:v>-7.4222999999999999</c:v>
                </c:pt>
                <c:pt idx="765">
                  <c:v>-13.428000000000001</c:v>
                </c:pt>
                <c:pt idx="766">
                  <c:v>-17.265999999999998</c:v>
                </c:pt>
                <c:pt idx="767">
                  <c:v>-59.363999999999997</c:v>
                </c:pt>
                <c:pt idx="768">
                  <c:v>-74.242000000000004</c:v>
                </c:pt>
                <c:pt idx="769">
                  <c:v>-115.02</c:v>
                </c:pt>
                <c:pt idx="770">
                  <c:v>-125.61</c:v>
                </c:pt>
                <c:pt idx="771">
                  <c:v>-141.69</c:v>
                </c:pt>
                <c:pt idx="772">
                  <c:v>-162.04</c:v>
                </c:pt>
                <c:pt idx="773">
                  <c:v>-157.63999999999999</c:v>
                </c:pt>
                <c:pt idx="774">
                  <c:v>-154.26</c:v>
                </c:pt>
                <c:pt idx="775">
                  <c:v>-149.28</c:v>
                </c:pt>
                <c:pt idx="776">
                  <c:v>-141.87</c:v>
                </c:pt>
                <c:pt idx="777">
                  <c:v>-133.18</c:v>
                </c:pt>
                <c:pt idx="778">
                  <c:v>-136.02000000000001</c:v>
                </c:pt>
                <c:pt idx="779">
                  <c:v>-159.13999999999999</c:v>
                </c:pt>
                <c:pt idx="780">
                  <c:v>-188.31</c:v>
                </c:pt>
                <c:pt idx="781">
                  <c:v>-199.4</c:v>
                </c:pt>
                <c:pt idx="782">
                  <c:v>-233.01</c:v>
                </c:pt>
                <c:pt idx="783">
                  <c:v>-250.87</c:v>
                </c:pt>
                <c:pt idx="784">
                  <c:v>-249.15</c:v>
                </c:pt>
                <c:pt idx="785">
                  <c:v>-245.08</c:v>
                </c:pt>
                <c:pt idx="786">
                  <c:v>-230.43</c:v>
                </c:pt>
                <c:pt idx="787">
                  <c:v>-231.02</c:v>
                </c:pt>
                <c:pt idx="788">
                  <c:v>-229.81</c:v>
                </c:pt>
                <c:pt idx="789">
                  <c:v>-223.17</c:v>
                </c:pt>
                <c:pt idx="790">
                  <c:v>-203.82</c:v>
                </c:pt>
                <c:pt idx="791">
                  <c:v>-185.06</c:v>
                </c:pt>
                <c:pt idx="792">
                  <c:v>-189.76</c:v>
                </c:pt>
                <c:pt idx="793">
                  <c:v>-202.54</c:v>
                </c:pt>
                <c:pt idx="794">
                  <c:v>-175.59</c:v>
                </c:pt>
                <c:pt idx="795">
                  <c:v>-174.43</c:v>
                </c:pt>
                <c:pt idx="796">
                  <c:v>-144.51</c:v>
                </c:pt>
                <c:pt idx="797">
                  <c:v>-127.9</c:v>
                </c:pt>
                <c:pt idx="798">
                  <c:v>-102.74</c:v>
                </c:pt>
                <c:pt idx="799">
                  <c:v>-95.47</c:v>
                </c:pt>
                <c:pt idx="800">
                  <c:v>-70.028000000000006</c:v>
                </c:pt>
                <c:pt idx="801">
                  <c:v>-57.91</c:v>
                </c:pt>
                <c:pt idx="802">
                  <c:v>-57.106999999999999</c:v>
                </c:pt>
                <c:pt idx="803">
                  <c:v>-51.783999999999999</c:v>
                </c:pt>
                <c:pt idx="804">
                  <c:v>-41.738999999999997</c:v>
                </c:pt>
                <c:pt idx="805">
                  <c:v>-34.594999999999999</c:v>
                </c:pt>
                <c:pt idx="806">
                  <c:v>-9.1996000000000002</c:v>
                </c:pt>
                <c:pt idx="807">
                  <c:v>22.103999999999999</c:v>
                </c:pt>
                <c:pt idx="808">
                  <c:v>34.204999999999998</c:v>
                </c:pt>
                <c:pt idx="809">
                  <c:v>54.183</c:v>
                </c:pt>
                <c:pt idx="810">
                  <c:v>45.466000000000001</c:v>
                </c:pt>
                <c:pt idx="811">
                  <c:v>80.450999999999993</c:v>
                </c:pt>
                <c:pt idx="812">
                  <c:v>88.551000000000002</c:v>
                </c:pt>
                <c:pt idx="813">
                  <c:v>99.754999999999995</c:v>
                </c:pt>
                <c:pt idx="814">
                  <c:v>114.07</c:v>
                </c:pt>
                <c:pt idx="815">
                  <c:v>130.81</c:v>
                </c:pt>
                <c:pt idx="816">
                  <c:v>138.28</c:v>
                </c:pt>
                <c:pt idx="817">
                  <c:v>113.93</c:v>
                </c:pt>
                <c:pt idx="818">
                  <c:v>109.92</c:v>
                </c:pt>
                <c:pt idx="819">
                  <c:v>113.47</c:v>
                </c:pt>
                <c:pt idx="820">
                  <c:v>109.52</c:v>
                </c:pt>
                <c:pt idx="821">
                  <c:v>123.79</c:v>
                </c:pt>
                <c:pt idx="822">
                  <c:v>137.19</c:v>
                </c:pt>
                <c:pt idx="823">
                  <c:v>161.08000000000001</c:v>
                </c:pt>
                <c:pt idx="824">
                  <c:v>162.44</c:v>
                </c:pt>
                <c:pt idx="825">
                  <c:v>185.71</c:v>
                </c:pt>
                <c:pt idx="826">
                  <c:v>194.43</c:v>
                </c:pt>
                <c:pt idx="827">
                  <c:v>207.43</c:v>
                </c:pt>
                <c:pt idx="828">
                  <c:v>217.01</c:v>
                </c:pt>
                <c:pt idx="829">
                  <c:v>209.98</c:v>
                </c:pt>
                <c:pt idx="830">
                  <c:v>211.7</c:v>
                </c:pt>
                <c:pt idx="831">
                  <c:v>226.82</c:v>
                </c:pt>
                <c:pt idx="832">
                  <c:v>230.35</c:v>
                </c:pt>
                <c:pt idx="833">
                  <c:v>234.74</c:v>
                </c:pt>
                <c:pt idx="834">
                  <c:v>225.01</c:v>
                </c:pt>
                <c:pt idx="835">
                  <c:v>234.73</c:v>
                </c:pt>
                <c:pt idx="836">
                  <c:v>240.08</c:v>
                </c:pt>
                <c:pt idx="837">
                  <c:v>265.08999999999997</c:v>
                </c:pt>
                <c:pt idx="838">
                  <c:v>321.68</c:v>
                </c:pt>
                <c:pt idx="839">
                  <c:v>364.55</c:v>
                </c:pt>
                <c:pt idx="840">
                  <c:v>401.07</c:v>
                </c:pt>
                <c:pt idx="841">
                  <c:v>412.18</c:v>
                </c:pt>
                <c:pt idx="842">
                  <c:v>436.34</c:v>
                </c:pt>
                <c:pt idx="843">
                  <c:v>458.07</c:v>
                </c:pt>
                <c:pt idx="844">
                  <c:v>463.7</c:v>
                </c:pt>
                <c:pt idx="845">
                  <c:v>488.79</c:v>
                </c:pt>
                <c:pt idx="846">
                  <c:v>494.31</c:v>
                </c:pt>
                <c:pt idx="847">
                  <c:v>488.93</c:v>
                </c:pt>
                <c:pt idx="848">
                  <c:v>516.91999999999996</c:v>
                </c:pt>
                <c:pt idx="849">
                  <c:v>533.17999999999995</c:v>
                </c:pt>
                <c:pt idx="850">
                  <c:v>546.80999999999995</c:v>
                </c:pt>
                <c:pt idx="851">
                  <c:v>571.99</c:v>
                </c:pt>
                <c:pt idx="852">
                  <c:v>570.87</c:v>
                </c:pt>
                <c:pt idx="853">
                  <c:v>574.13</c:v>
                </c:pt>
                <c:pt idx="854">
                  <c:v>566.09</c:v>
                </c:pt>
                <c:pt idx="855">
                  <c:v>590.22</c:v>
                </c:pt>
                <c:pt idx="856">
                  <c:v>615.89</c:v>
                </c:pt>
                <c:pt idx="857">
                  <c:v>602.85</c:v>
                </c:pt>
                <c:pt idx="858">
                  <c:v>620.5</c:v>
                </c:pt>
                <c:pt idx="859">
                  <c:v>625.08000000000004</c:v>
                </c:pt>
                <c:pt idx="860">
                  <c:v>620.92999999999995</c:v>
                </c:pt>
                <c:pt idx="861">
                  <c:v>634.89</c:v>
                </c:pt>
                <c:pt idx="862">
                  <c:v>631.29999999999995</c:v>
                </c:pt>
                <c:pt idx="863">
                  <c:v>648.25</c:v>
                </c:pt>
                <c:pt idx="864">
                  <c:v>655.04</c:v>
                </c:pt>
                <c:pt idx="865">
                  <c:v>673.81</c:v>
                </c:pt>
                <c:pt idx="866">
                  <c:v>684.52</c:v>
                </c:pt>
                <c:pt idx="867">
                  <c:v>684.64</c:v>
                </c:pt>
                <c:pt idx="868">
                  <c:v>701.19</c:v>
                </c:pt>
                <c:pt idx="869">
                  <c:v>712.52</c:v>
                </c:pt>
                <c:pt idx="870">
                  <c:v>740.78</c:v>
                </c:pt>
                <c:pt idx="871">
                  <c:v>765.55</c:v>
                </c:pt>
                <c:pt idx="872">
                  <c:v>774.05</c:v>
                </c:pt>
                <c:pt idx="873">
                  <c:v>792.72</c:v>
                </c:pt>
                <c:pt idx="874">
                  <c:v>783.96</c:v>
                </c:pt>
                <c:pt idx="875">
                  <c:v>785.92</c:v>
                </c:pt>
                <c:pt idx="876">
                  <c:v>768.12</c:v>
                </c:pt>
                <c:pt idx="877">
                  <c:v>762.93</c:v>
                </c:pt>
                <c:pt idx="878">
                  <c:v>801.82</c:v>
                </c:pt>
                <c:pt idx="879">
                  <c:v>785.28</c:v>
                </c:pt>
                <c:pt idx="880">
                  <c:v>744.13</c:v>
                </c:pt>
                <c:pt idx="881">
                  <c:v>769.95</c:v>
                </c:pt>
                <c:pt idx="882">
                  <c:v>764.74</c:v>
                </c:pt>
                <c:pt idx="883">
                  <c:v>755.15</c:v>
                </c:pt>
                <c:pt idx="884">
                  <c:v>764.76</c:v>
                </c:pt>
                <c:pt idx="885">
                  <c:v>800.73</c:v>
                </c:pt>
                <c:pt idx="886">
                  <c:v>825.58</c:v>
                </c:pt>
                <c:pt idx="887">
                  <c:v>830.52</c:v>
                </c:pt>
                <c:pt idx="888">
                  <c:v>859.44</c:v>
                </c:pt>
                <c:pt idx="889">
                  <c:v>902.65</c:v>
                </c:pt>
                <c:pt idx="890">
                  <c:v>959.18</c:v>
                </c:pt>
                <c:pt idx="891">
                  <c:v>1038.5</c:v>
                </c:pt>
                <c:pt idx="892">
                  <c:v>1073.0999999999999</c:v>
                </c:pt>
                <c:pt idx="893">
                  <c:v>1139.3</c:v>
                </c:pt>
                <c:pt idx="894">
                  <c:v>1127</c:v>
                </c:pt>
                <c:pt idx="895">
                  <c:v>1144.9000000000001</c:v>
                </c:pt>
                <c:pt idx="896">
                  <c:v>1138</c:v>
                </c:pt>
                <c:pt idx="897">
                  <c:v>1133.3</c:v>
                </c:pt>
                <c:pt idx="898">
                  <c:v>1116.8</c:v>
                </c:pt>
                <c:pt idx="899">
                  <c:v>1058.0999999999999</c:v>
                </c:pt>
                <c:pt idx="900">
                  <c:v>1083.5</c:v>
                </c:pt>
                <c:pt idx="901">
                  <c:v>1088.2</c:v>
                </c:pt>
                <c:pt idx="902">
                  <c:v>1063.5999999999999</c:v>
                </c:pt>
                <c:pt idx="903">
                  <c:v>1087.9000000000001</c:v>
                </c:pt>
                <c:pt idx="904">
                  <c:v>1050.4000000000001</c:v>
                </c:pt>
                <c:pt idx="905">
                  <c:v>1032</c:v>
                </c:pt>
                <c:pt idx="906">
                  <c:v>1049.7</c:v>
                </c:pt>
                <c:pt idx="907">
                  <c:v>1073.7</c:v>
                </c:pt>
                <c:pt idx="908">
                  <c:v>1155.5999999999999</c:v>
                </c:pt>
                <c:pt idx="909">
                  <c:v>1187.2</c:v>
                </c:pt>
                <c:pt idx="910">
                  <c:v>1211.5</c:v>
                </c:pt>
                <c:pt idx="911">
                  <c:v>1212.7</c:v>
                </c:pt>
                <c:pt idx="912">
                  <c:v>1189.9000000000001</c:v>
                </c:pt>
                <c:pt idx="913">
                  <c:v>1167.2</c:v>
                </c:pt>
                <c:pt idx="914">
                  <c:v>1192.3</c:v>
                </c:pt>
                <c:pt idx="915">
                  <c:v>1197.3</c:v>
                </c:pt>
                <c:pt idx="916">
                  <c:v>1189.7</c:v>
                </c:pt>
                <c:pt idx="917">
                  <c:v>1157</c:v>
                </c:pt>
                <c:pt idx="918">
                  <c:v>1168.5</c:v>
                </c:pt>
                <c:pt idx="919">
                  <c:v>1190</c:v>
                </c:pt>
                <c:pt idx="920">
                  <c:v>1231.2</c:v>
                </c:pt>
                <c:pt idx="921">
                  <c:v>1255.3</c:v>
                </c:pt>
                <c:pt idx="922">
                  <c:v>1229.0999999999999</c:v>
                </c:pt>
                <c:pt idx="923">
                  <c:v>1223.8</c:v>
                </c:pt>
                <c:pt idx="924">
                  <c:v>1212.5999999999999</c:v>
                </c:pt>
                <c:pt idx="925">
                  <c:v>1184.2</c:v>
                </c:pt>
                <c:pt idx="926">
                  <c:v>1173.4000000000001</c:v>
                </c:pt>
                <c:pt idx="927">
                  <c:v>1147</c:v>
                </c:pt>
                <c:pt idx="928">
                  <c:v>1178.3</c:v>
                </c:pt>
                <c:pt idx="929">
                  <c:v>1125.2</c:v>
                </c:pt>
                <c:pt idx="930">
                  <c:v>1143.5</c:v>
                </c:pt>
                <c:pt idx="931">
                  <c:v>1157.5999999999999</c:v>
                </c:pt>
                <c:pt idx="932">
                  <c:v>1162.5</c:v>
                </c:pt>
                <c:pt idx="933">
                  <c:v>1205.8</c:v>
                </c:pt>
                <c:pt idx="934">
                  <c:v>1242.7</c:v>
                </c:pt>
                <c:pt idx="935">
                  <c:v>1273.0999999999999</c:v>
                </c:pt>
                <c:pt idx="936">
                  <c:v>1313.4</c:v>
                </c:pt>
                <c:pt idx="937">
                  <c:v>1365.6</c:v>
                </c:pt>
                <c:pt idx="938">
                  <c:v>1395.6</c:v>
                </c:pt>
                <c:pt idx="939">
                  <c:v>1413.6</c:v>
                </c:pt>
                <c:pt idx="940">
                  <c:v>1390.9</c:v>
                </c:pt>
                <c:pt idx="941">
                  <c:v>1385.3</c:v>
                </c:pt>
                <c:pt idx="942">
                  <c:v>1369.9</c:v>
                </c:pt>
                <c:pt idx="943">
                  <c:v>1369.9</c:v>
                </c:pt>
                <c:pt idx="944">
                  <c:v>1337.7</c:v>
                </c:pt>
                <c:pt idx="945">
                  <c:v>1317.5</c:v>
                </c:pt>
                <c:pt idx="946">
                  <c:v>1297.3</c:v>
                </c:pt>
                <c:pt idx="947">
                  <c:v>1280.8</c:v>
                </c:pt>
                <c:pt idx="948">
                  <c:v>1306.9000000000001</c:v>
                </c:pt>
                <c:pt idx="949">
                  <c:v>1325.3</c:v>
                </c:pt>
                <c:pt idx="950">
                  <c:v>1368.4</c:v>
                </c:pt>
                <c:pt idx="951">
                  <c:v>1398.2</c:v>
                </c:pt>
                <c:pt idx="952">
                  <c:v>1382.6</c:v>
                </c:pt>
                <c:pt idx="953">
                  <c:v>1436.9</c:v>
                </c:pt>
                <c:pt idx="954">
                  <c:v>1463.5</c:v>
                </c:pt>
                <c:pt idx="955">
                  <c:v>1467.6</c:v>
                </c:pt>
                <c:pt idx="956">
                  <c:v>1476.9</c:v>
                </c:pt>
                <c:pt idx="957">
                  <c:v>1469.5</c:v>
                </c:pt>
                <c:pt idx="958">
                  <c:v>1459</c:v>
                </c:pt>
                <c:pt idx="959">
                  <c:v>1464.1</c:v>
                </c:pt>
                <c:pt idx="960">
                  <c:v>1456</c:v>
                </c:pt>
                <c:pt idx="961">
                  <c:v>1452.6</c:v>
                </c:pt>
                <c:pt idx="962">
                  <c:v>1467.4</c:v>
                </c:pt>
                <c:pt idx="963">
                  <c:v>1470.3</c:v>
                </c:pt>
                <c:pt idx="964">
                  <c:v>1465</c:v>
                </c:pt>
                <c:pt idx="965">
                  <c:v>1443.6</c:v>
                </c:pt>
                <c:pt idx="966">
                  <c:v>1416.3</c:v>
                </c:pt>
                <c:pt idx="967">
                  <c:v>1360.1</c:v>
                </c:pt>
                <c:pt idx="968">
                  <c:v>1326.3</c:v>
                </c:pt>
                <c:pt idx="969">
                  <c:v>1327.3</c:v>
                </c:pt>
                <c:pt idx="970">
                  <c:v>1305.5</c:v>
                </c:pt>
                <c:pt idx="971">
                  <c:v>1284.2</c:v>
                </c:pt>
                <c:pt idx="972">
                  <c:v>1265.7</c:v>
                </c:pt>
                <c:pt idx="973">
                  <c:v>1324</c:v>
                </c:pt>
                <c:pt idx="974">
                  <c:v>1314.1</c:v>
                </c:pt>
                <c:pt idx="975">
                  <c:v>1295.4000000000001</c:v>
                </c:pt>
                <c:pt idx="976">
                  <c:v>1281.3</c:v>
                </c:pt>
                <c:pt idx="977">
                  <c:v>1221.5</c:v>
                </c:pt>
                <c:pt idx="978">
                  <c:v>1196.8</c:v>
                </c:pt>
                <c:pt idx="979">
                  <c:v>1150.2</c:v>
                </c:pt>
                <c:pt idx="980">
                  <c:v>1098.5</c:v>
                </c:pt>
                <c:pt idx="981">
                  <c:v>1081.0999999999999</c:v>
                </c:pt>
                <c:pt idx="982">
                  <c:v>1075.7</c:v>
                </c:pt>
                <c:pt idx="983">
                  <c:v>1148</c:v>
                </c:pt>
                <c:pt idx="984">
                  <c:v>1165.8</c:v>
                </c:pt>
                <c:pt idx="985">
                  <c:v>1206.8</c:v>
                </c:pt>
                <c:pt idx="986">
                  <c:v>1234.2</c:v>
                </c:pt>
                <c:pt idx="987">
                  <c:v>1249.7</c:v>
                </c:pt>
                <c:pt idx="988">
                  <c:v>1265.7</c:v>
                </c:pt>
                <c:pt idx="989">
                  <c:v>1287.7</c:v>
                </c:pt>
                <c:pt idx="990">
                  <c:v>1298.3</c:v>
                </c:pt>
                <c:pt idx="991">
                  <c:v>1309.3</c:v>
                </c:pt>
                <c:pt idx="992">
                  <c:v>1328.9</c:v>
                </c:pt>
                <c:pt idx="993">
                  <c:v>1324.2</c:v>
                </c:pt>
                <c:pt idx="994">
                  <c:v>1287.7</c:v>
                </c:pt>
                <c:pt idx="995">
                  <c:v>1258.9000000000001</c:v>
                </c:pt>
                <c:pt idx="996">
                  <c:v>1228</c:v>
                </c:pt>
                <c:pt idx="997">
                  <c:v>1174.4000000000001</c:v>
                </c:pt>
                <c:pt idx="998">
                  <c:v>1191.7</c:v>
                </c:pt>
                <c:pt idx="999">
                  <c:v>1169.5999999999999</c:v>
                </c:pt>
                <c:pt idx="1000">
                  <c:v>1143.9000000000001</c:v>
                </c:pt>
                <c:pt idx="1001">
                  <c:v>1152.0999999999999</c:v>
                </c:pt>
                <c:pt idx="1002">
                  <c:v>1121.0999999999999</c:v>
                </c:pt>
                <c:pt idx="1003">
                  <c:v>1137.7</c:v>
                </c:pt>
                <c:pt idx="1004">
                  <c:v>1146.3</c:v>
                </c:pt>
                <c:pt idx="1005">
                  <c:v>1161.9000000000001</c:v>
                </c:pt>
                <c:pt idx="1006">
                  <c:v>1142.8</c:v>
                </c:pt>
                <c:pt idx="1007">
                  <c:v>1104</c:v>
                </c:pt>
                <c:pt idx="1008">
                  <c:v>1051.3</c:v>
                </c:pt>
                <c:pt idx="1009">
                  <c:v>1019</c:v>
                </c:pt>
                <c:pt idx="1010">
                  <c:v>981.57</c:v>
                </c:pt>
                <c:pt idx="1011">
                  <c:v>991.74</c:v>
                </c:pt>
                <c:pt idx="1012">
                  <c:v>1011.6</c:v>
                </c:pt>
                <c:pt idx="1013">
                  <c:v>1012.2</c:v>
                </c:pt>
                <c:pt idx="1014">
                  <c:v>992.17</c:v>
                </c:pt>
                <c:pt idx="1015">
                  <c:v>986.72</c:v>
                </c:pt>
                <c:pt idx="1016">
                  <c:v>967.19</c:v>
                </c:pt>
                <c:pt idx="1017">
                  <c:v>945.33</c:v>
                </c:pt>
                <c:pt idx="1018">
                  <c:v>976.64</c:v>
                </c:pt>
                <c:pt idx="1019">
                  <c:v>1004.8</c:v>
                </c:pt>
                <c:pt idx="1020">
                  <c:v>1031.3</c:v>
                </c:pt>
                <c:pt idx="1021">
                  <c:v>1051.5999999999999</c:v>
                </c:pt>
                <c:pt idx="1022">
                  <c:v>1051.0999999999999</c:v>
                </c:pt>
                <c:pt idx="1023">
                  <c:v>1065</c:v>
                </c:pt>
                <c:pt idx="1024">
                  <c:v>1079.9000000000001</c:v>
                </c:pt>
                <c:pt idx="1025">
                  <c:v>1076.8</c:v>
                </c:pt>
                <c:pt idx="1026">
                  <c:v>1117</c:v>
                </c:pt>
                <c:pt idx="1027">
                  <c:v>1120.7</c:v>
                </c:pt>
                <c:pt idx="1028">
                  <c:v>1122.4000000000001</c:v>
                </c:pt>
                <c:pt idx="1029">
                  <c:v>1098.5999999999999</c:v>
                </c:pt>
                <c:pt idx="1030">
                  <c:v>1091.0999999999999</c:v>
                </c:pt>
                <c:pt idx="1031">
                  <c:v>1089.7</c:v>
                </c:pt>
                <c:pt idx="1032">
                  <c:v>1090.8</c:v>
                </c:pt>
                <c:pt idx="1033">
                  <c:v>1128.2</c:v>
                </c:pt>
                <c:pt idx="1034">
                  <c:v>1130.0999999999999</c:v>
                </c:pt>
                <c:pt idx="1035">
                  <c:v>1118.5999999999999</c:v>
                </c:pt>
                <c:pt idx="1036">
                  <c:v>1091.9000000000001</c:v>
                </c:pt>
                <c:pt idx="1037">
                  <c:v>1074.3</c:v>
                </c:pt>
                <c:pt idx="1038">
                  <c:v>1098.3</c:v>
                </c:pt>
                <c:pt idx="1039">
                  <c:v>1123.3</c:v>
                </c:pt>
                <c:pt idx="1040">
                  <c:v>1086.4000000000001</c:v>
                </c:pt>
                <c:pt idx="1041">
                  <c:v>1063.5999999999999</c:v>
                </c:pt>
                <c:pt idx="1042">
                  <c:v>1046.8</c:v>
                </c:pt>
                <c:pt idx="1043">
                  <c:v>1055</c:v>
                </c:pt>
                <c:pt idx="1044">
                  <c:v>1043.9000000000001</c:v>
                </c:pt>
                <c:pt idx="1045">
                  <c:v>1015.9</c:v>
                </c:pt>
                <c:pt idx="1046">
                  <c:v>1022.8</c:v>
                </c:pt>
                <c:pt idx="1047">
                  <c:v>1024.3</c:v>
                </c:pt>
                <c:pt idx="1048">
                  <c:v>1026.7</c:v>
                </c:pt>
                <c:pt idx="1049">
                  <c:v>1054.8</c:v>
                </c:pt>
                <c:pt idx="1050">
                  <c:v>1081.0999999999999</c:v>
                </c:pt>
                <c:pt idx="1051">
                  <c:v>1113.5999999999999</c:v>
                </c:pt>
                <c:pt idx="1052">
                  <c:v>1123.9000000000001</c:v>
                </c:pt>
                <c:pt idx="1053">
                  <c:v>1145</c:v>
                </c:pt>
                <c:pt idx="1054">
                  <c:v>1150.8</c:v>
                </c:pt>
                <c:pt idx="1055">
                  <c:v>1191.9000000000001</c:v>
                </c:pt>
                <c:pt idx="1056">
                  <c:v>1234.3</c:v>
                </c:pt>
                <c:pt idx="1057">
                  <c:v>1282.5999999999999</c:v>
                </c:pt>
                <c:pt idx="1058">
                  <c:v>1319</c:v>
                </c:pt>
                <c:pt idx="1059">
                  <c:v>1337.4</c:v>
                </c:pt>
                <c:pt idx="1060">
                  <c:v>1339.8</c:v>
                </c:pt>
                <c:pt idx="1061">
                  <c:v>1364.6</c:v>
                </c:pt>
                <c:pt idx="1062">
                  <c:v>1376.9</c:v>
                </c:pt>
                <c:pt idx="1063">
                  <c:v>1367.1</c:v>
                </c:pt>
                <c:pt idx="1064">
                  <c:v>1342.2</c:v>
                </c:pt>
                <c:pt idx="1065">
                  <c:v>1364.1</c:v>
                </c:pt>
                <c:pt idx="1066">
                  <c:v>1349.6</c:v>
                </c:pt>
                <c:pt idx="1067">
                  <c:v>1348.6</c:v>
                </c:pt>
                <c:pt idx="1068">
                  <c:v>1341.1</c:v>
                </c:pt>
                <c:pt idx="1069">
                  <c:v>1344</c:v>
                </c:pt>
                <c:pt idx="1070">
                  <c:v>1349.5</c:v>
                </c:pt>
                <c:pt idx="1071">
                  <c:v>1369</c:v>
                </c:pt>
                <c:pt idx="1072">
                  <c:v>1369.6</c:v>
                </c:pt>
                <c:pt idx="1073">
                  <c:v>1375</c:v>
                </c:pt>
                <c:pt idx="1074">
                  <c:v>1385.2</c:v>
                </c:pt>
                <c:pt idx="1075">
                  <c:v>1389.9</c:v>
                </c:pt>
                <c:pt idx="1076">
                  <c:v>1437.7</c:v>
                </c:pt>
                <c:pt idx="1077">
                  <c:v>1446.3</c:v>
                </c:pt>
                <c:pt idx="1078">
                  <c:v>1450.4</c:v>
                </c:pt>
                <c:pt idx="1079">
                  <c:v>1438.2</c:v>
                </c:pt>
                <c:pt idx="1080">
                  <c:v>1429.8</c:v>
                </c:pt>
                <c:pt idx="1081">
                  <c:v>1446.3</c:v>
                </c:pt>
                <c:pt idx="1082">
                  <c:v>1461</c:v>
                </c:pt>
                <c:pt idx="1083">
                  <c:v>1476</c:v>
                </c:pt>
                <c:pt idx="1084">
                  <c:v>1470.7</c:v>
                </c:pt>
                <c:pt idx="1085">
                  <c:v>1472.8</c:v>
                </c:pt>
                <c:pt idx="1086">
                  <c:v>1469.1</c:v>
                </c:pt>
                <c:pt idx="1087">
                  <c:v>1442.9</c:v>
                </c:pt>
                <c:pt idx="1088">
                  <c:v>1405.7</c:v>
                </c:pt>
                <c:pt idx="1089">
                  <c:v>1373.4</c:v>
                </c:pt>
                <c:pt idx="1090">
                  <c:v>1357.2</c:v>
                </c:pt>
                <c:pt idx="1091">
                  <c:v>1323.5</c:v>
                </c:pt>
                <c:pt idx="1092">
                  <c:v>1321.8</c:v>
                </c:pt>
                <c:pt idx="1093">
                  <c:v>1320.7</c:v>
                </c:pt>
                <c:pt idx="1094">
                  <c:v>1318.5</c:v>
                </c:pt>
                <c:pt idx="1095">
                  <c:v>1294.2</c:v>
                </c:pt>
                <c:pt idx="1096">
                  <c:v>1269.0999999999999</c:v>
                </c:pt>
                <c:pt idx="1097">
                  <c:v>1249.5</c:v>
                </c:pt>
                <c:pt idx="1098">
                  <c:v>1220</c:v>
                </c:pt>
                <c:pt idx="1099">
                  <c:v>1211.7</c:v>
                </c:pt>
                <c:pt idx="1100">
                  <c:v>1255.4000000000001</c:v>
                </c:pt>
                <c:pt idx="1101">
                  <c:v>1280.4000000000001</c:v>
                </c:pt>
                <c:pt idx="1102">
                  <c:v>1279.7</c:v>
                </c:pt>
                <c:pt idx="1103">
                  <c:v>1279.3</c:v>
                </c:pt>
                <c:pt idx="1104">
                  <c:v>1295.7</c:v>
                </c:pt>
                <c:pt idx="1105">
                  <c:v>1303.4000000000001</c:v>
                </c:pt>
                <c:pt idx="1106">
                  <c:v>1304.4000000000001</c:v>
                </c:pt>
                <c:pt idx="1107">
                  <c:v>1275</c:v>
                </c:pt>
                <c:pt idx="1108">
                  <c:v>1245.0999999999999</c:v>
                </c:pt>
                <c:pt idx="1109">
                  <c:v>1262.7</c:v>
                </c:pt>
                <c:pt idx="1110">
                  <c:v>1271.4000000000001</c:v>
                </c:pt>
                <c:pt idx="1111">
                  <c:v>1266</c:v>
                </c:pt>
                <c:pt idx="1112">
                  <c:v>1259.0999999999999</c:v>
                </c:pt>
                <c:pt idx="1113">
                  <c:v>1251.4000000000001</c:v>
                </c:pt>
                <c:pt idx="1114">
                  <c:v>1222.7</c:v>
                </c:pt>
                <c:pt idx="1115">
                  <c:v>1158.5999999999999</c:v>
                </c:pt>
                <c:pt idx="1116">
                  <c:v>1137.0999999999999</c:v>
                </c:pt>
                <c:pt idx="1117">
                  <c:v>1158.3</c:v>
                </c:pt>
                <c:pt idx="1118">
                  <c:v>1160.5</c:v>
                </c:pt>
                <c:pt idx="1119">
                  <c:v>1121.8</c:v>
                </c:pt>
                <c:pt idx="1120">
                  <c:v>1071.5</c:v>
                </c:pt>
                <c:pt idx="1121">
                  <c:v>1065.5999999999999</c:v>
                </c:pt>
                <c:pt idx="1122">
                  <c:v>1009.3</c:v>
                </c:pt>
                <c:pt idx="1123">
                  <c:v>963.3</c:v>
                </c:pt>
                <c:pt idx="1124">
                  <c:v>950.08</c:v>
                </c:pt>
                <c:pt idx="1125">
                  <c:v>897.26</c:v>
                </c:pt>
                <c:pt idx="1126">
                  <c:v>882.65</c:v>
                </c:pt>
                <c:pt idx="1127">
                  <c:v>871.99</c:v>
                </c:pt>
                <c:pt idx="1128">
                  <c:v>880.03</c:v>
                </c:pt>
                <c:pt idx="1129">
                  <c:v>876.17</c:v>
                </c:pt>
                <c:pt idx="1130">
                  <c:v>849.53</c:v>
                </c:pt>
                <c:pt idx="1131">
                  <c:v>821.35</c:v>
                </c:pt>
                <c:pt idx="1132">
                  <c:v>777.04</c:v>
                </c:pt>
                <c:pt idx="1133">
                  <c:v>746.29</c:v>
                </c:pt>
                <c:pt idx="1134">
                  <c:v>738.14</c:v>
                </c:pt>
                <c:pt idx="1135">
                  <c:v>720.49</c:v>
                </c:pt>
                <c:pt idx="1136">
                  <c:v>740.68</c:v>
                </c:pt>
                <c:pt idx="1137">
                  <c:v>715.76</c:v>
                </c:pt>
                <c:pt idx="1138">
                  <c:v>655.58</c:v>
                </c:pt>
                <c:pt idx="1139">
                  <c:v>658.23</c:v>
                </c:pt>
                <c:pt idx="1140">
                  <c:v>663.79</c:v>
                </c:pt>
                <c:pt idx="1141">
                  <c:v>664.46</c:v>
                </c:pt>
                <c:pt idx="1142">
                  <c:v>688.55</c:v>
                </c:pt>
                <c:pt idx="1143">
                  <c:v>694.25</c:v>
                </c:pt>
                <c:pt idx="1144">
                  <c:v>700.66</c:v>
                </c:pt>
                <c:pt idx="1145">
                  <c:v>660.93</c:v>
                </c:pt>
                <c:pt idx="1146">
                  <c:v>638.05999999999995</c:v>
                </c:pt>
                <c:pt idx="1147">
                  <c:v>613.1</c:v>
                </c:pt>
                <c:pt idx="1148">
                  <c:v>612.58000000000004</c:v>
                </c:pt>
                <c:pt idx="1149">
                  <c:v>617.38</c:v>
                </c:pt>
                <c:pt idx="1150">
                  <c:v>565.41999999999996</c:v>
                </c:pt>
                <c:pt idx="1151">
                  <c:v>586.79999999999995</c:v>
                </c:pt>
                <c:pt idx="1152">
                  <c:v>572.55999999999995</c:v>
                </c:pt>
                <c:pt idx="1153">
                  <c:v>565.20000000000005</c:v>
                </c:pt>
                <c:pt idx="1154">
                  <c:v>566.72</c:v>
                </c:pt>
                <c:pt idx="1155">
                  <c:v>520.69000000000005</c:v>
                </c:pt>
                <c:pt idx="1156">
                  <c:v>506.15</c:v>
                </c:pt>
                <c:pt idx="1157">
                  <c:v>451.29</c:v>
                </c:pt>
                <c:pt idx="1158">
                  <c:v>443.79</c:v>
                </c:pt>
                <c:pt idx="1159">
                  <c:v>467.21</c:v>
                </c:pt>
                <c:pt idx="1160">
                  <c:v>463.54</c:v>
                </c:pt>
                <c:pt idx="1161">
                  <c:v>465.77</c:v>
                </c:pt>
                <c:pt idx="1162">
                  <c:v>417.44</c:v>
                </c:pt>
                <c:pt idx="1163">
                  <c:v>412.92</c:v>
                </c:pt>
                <c:pt idx="1164">
                  <c:v>464.35</c:v>
                </c:pt>
                <c:pt idx="1165">
                  <c:v>446.35</c:v>
                </c:pt>
                <c:pt idx="1166">
                  <c:v>431.18</c:v>
                </c:pt>
                <c:pt idx="1167">
                  <c:v>435.28</c:v>
                </c:pt>
                <c:pt idx="1168">
                  <c:v>396.36</c:v>
                </c:pt>
                <c:pt idx="1169">
                  <c:v>351.01</c:v>
                </c:pt>
                <c:pt idx="1170">
                  <c:v>337.39</c:v>
                </c:pt>
                <c:pt idx="1171">
                  <c:v>317.27</c:v>
                </c:pt>
                <c:pt idx="1172">
                  <c:v>299.82</c:v>
                </c:pt>
                <c:pt idx="1173">
                  <c:v>274.11</c:v>
                </c:pt>
                <c:pt idx="1174">
                  <c:v>267.48</c:v>
                </c:pt>
                <c:pt idx="1175">
                  <c:v>254.23</c:v>
                </c:pt>
                <c:pt idx="1176">
                  <c:v>274.52999999999997</c:v>
                </c:pt>
                <c:pt idx="1177">
                  <c:v>277.31</c:v>
                </c:pt>
                <c:pt idx="1178">
                  <c:v>273.5</c:v>
                </c:pt>
                <c:pt idx="1179">
                  <c:v>244.83</c:v>
                </c:pt>
                <c:pt idx="1180">
                  <c:v>233.41</c:v>
                </c:pt>
                <c:pt idx="1181">
                  <c:v>217.92</c:v>
                </c:pt>
                <c:pt idx="1182">
                  <c:v>168.04</c:v>
                </c:pt>
                <c:pt idx="1183">
                  <c:v>145.33000000000001</c:v>
                </c:pt>
                <c:pt idx="1184">
                  <c:v>130.66</c:v>
                </c:pt>
                <c:pt idx="1185">
                  <c:v>147.38999999999999</c:v>
                </c:pt>
                <c:pt idx="1186">
                  <c:v>132.57</c:v>
                </c:pt>
                <c:pt idx="1187">
                  <c:v>100.8</c:v>
                </c:pt>
                <c:pt idx="1188">
                  <c:v>72.811999999999998</c:v>
                </c:pt>
                <c:pt idx="1189">
                  <c:v>50.448</c:v>
                </c:pt>
                <c:pt idx="1190">
                  <c:v>63.045999999999999</c:v>
                </c:pt>
                <c:pt idx="1191">
                  <c:v>78.731999999999999</c:v>
                </c:pt>
                <c:pt idx="1192">
                  <c:v>40.960999999999999</c:v>
                </c:pt>
                <c:pt idx="1193">
                  <c:v>-2.8792</c:v>
                </c:pt>
                <c:pt idx="1194">
                  <c:v>-70.885000000000005</c:v>
                </c:pt>
                <c:pt idx="1195">
                  <c:v>-119.52</c:v>
                </c:pt>
                <c:pt idx="1196">
                  <c:v>-143.13999999999999</c:v>
                </c:pt>
                <c:pt idx="1197">
                  <c:v>-151.82</c:v>
                </c:pt>
                <c:pt idx="1198">
                  <c:v>-166.54</c:v>
                </c:pt>
                <c:pt idx="1199">
                  <c:v>-198.46</c:v>
                </c:pt>
                <c:pt idx="1200">
                  <c:v>-246.21</c:v>
                </c:pt>
                <c:pt idx="1201">
                  <c:v>-281.33999999999997</c:v>
                </c:pt>
                <c:pt idx="1202">
                  <c:v>-327.05</c:v>
                </c:pt>
                <c:pt idx="1203">
                  <c:v>-362.55</c:v>
                </c:pt>
                <c:pt idx="1204">
                  <c:v>-401.01</c:v>
                </c:pt>
                <c:pt idx="1205">
                  <c:v>-441.9</c:v>
                </c:pt>
                <c:pt idx="1206">
                  <c:v>-479.46</c:v>
                </c:pt>
                <c:pt idx="1207">
                  <c:v>-520.35</c:v>
                </c:pt>
                <c:pt idx="1208">
                  <c:v>-542.53</c:v>
                </c:pt>
                <c:pt idx="1209">
                  <c:v>-578.41999999999996</c:v>
                </c:pt>
                <c:pt idx="1210">
                  <c:v>-582.36</c:v>
                </c:pt>
                <c:pt idx="1211">
                  <c:v>-579.76</c:v>
                </c:pt>
                <c:pt idx="1212">
                  <c:v>-599.66</c:v>
                </c:pt>
                <c:pt idx="1213">
                  <c:v>-601.61</c:v>
                </c:pt>
                <c:pt idx="1214">
                  <c:v>-608.73</c:v>
                </c:pt>
                <c:pt idx="1215">
                  <c:v>-600.07000000000005</c:v>
                </c:pt>
                <c:pt idx="1216">
                  <c:v>-584.45000000000005</c:v>
                </c:pt>
                <c:pt idx="1217">
                  <c:v>-577.53</c:v>
                </c:pt>
                <c:pt idx="1218">
                  <c:v>-579.23</c:v>
                </c:pt>
                <c:pt idx="1219">
                  <c:v>-569.41999999999996</c:v>
                </c:pt>
                <c:pt idx="1220">
                  <c:v>-567.41999999999996</c:v>
                </c:pt>
                <c:pt idx="1221">
                  <c:v>-542.41999999999996</c:v>
                </c:pt>
                <c:pt idx="1222">
                  <c:v>-540.53</c:v>
                </c:pt>
                <c:pt idx="1223">
                  <c:v>-523.11</c:v>
                </c:pt>
                <c:pt idx="1224">
                  <c:v>-500.94</c:v>
                </c:pt>
                <c:pt idx="1225">
                  <c:v>-490.41</c:v>
                </c:pt>
                <c:pt idx="1226">
                  <c:v>-492.73</c:v>
                </c:pt>
                <c:pt idx="1227">
                  <c:v>-492.11</c:v>
                </c:pt>
                <c:pt idx="1228">
                  <c:v>-480.74</c:v>
                </c:pt>
                <c:pt idx="1229">
                  <c:v>-480.13</c:v>
                </c:pt>
                <c:pt idx="1230">
                  <c:v>-492.88</c:v>
                </c:pt>
                <c:pt idx="1231">
                  <c:v>-494.1</c:v>
                </c:pt>
                <c:pt idx="1232">
                  <c:v>-522.88</c:v>
                </c:pt>
                <c:pt idx="1233">
                  <c:v>-548.36</c:v>
                </c:pt>
                <c:pt idx="1234">
                  <c:v>-547.16</c:v>
                </c:pt>
                <c:pt idx="1235">
                  <c:v>-568.41999999999996</c:v>
                </c:pt>
                <c:pt idx="1236">
                  <c:v>-556.54</c:v>
                </c:pt>
                <c:pt idx="1237">
                  <c:v>-559.29999999999995</c:v>
                </c:pt>
                <c:pt idx="1238">
                  <c:v>-544.12</c:v>
                </c:pt>
                <c:pt idx="1239">
                  <c:v>-515.29999999999995</c:v>
                </c:pt>
                <c:pt idx="1240">
                  <c:v>-521.86</c:v>
                </c:pt>
                <c:pt idx="1241">
                  <c:v>-536.70000000000005</c:v>
                </c:pt>
                <c:pt idx="1242">
                  <c:v>-557.72</c:v>
                </c:pt>
                <c:pt idx="1243">
                  <c:v>-550.16999999999996</c:v>
                </c:pt>
                <c:pt idx="1244">
                  <c:v>-560.54</c:v>
                </c:pt>
                <c:pt idx="1245">
                  <c:v>-566.03</c:v>
                </c:pt>
                <c:pt idx="1246">
                  <c:v>-545.86</c:v>
                </c:pt>
                <c:pt idx="1247">
                  <c:v>-544.5</c:v>
                </c:pt>
                <c:pt idx="1248">
                  <c:v>-532.67999999999995</c:v>
                </c:pt>
                <c:pt idx="1249">
                  <c:v>-502.83</c:v>
                </c:pt>
                <c:pt idx="1250">
                  <c:v>-457.55</c:v>
                </c:pt>
                <c:pt idx="1251">
                  <c:v>-412.1</c:v>
                </c:pt>
                <c:pt idx="1252">
                  <c:v>-397.81</c:v>
                </c:pt>
                <c:pt idx="1253">
                  <c:v>-374.12</c:v>
                </c:pt>
                <c:pt idx="1254">
                  <c:v>-366.63</c:v>
                </c:pt>
                <c:pt idx="1255">
                  <c:v>-335.5</c:v>
                </c:pt>
                <c:pt idx="1256">
                  <c:v>-325</c:v>
                </c:pt>
                <c:pt idx="1257">
                  <c:v>-317.10000000000002</c:v>
                </c:pt>
                <c:pt idx="1258">
                  <c:v>-277.26</c:v>
                </c:pt>
                <c:pt idx="1259">
                  <c:v>-244.05</c:v>
                </c:pt>
                <c:pt idx="1260">
                  <c:v>-230.99</c:v>
                </c:pt>
                <c:pt idx="1261">
                  <c:v>-184.92</c:v>
                </c:pt>
                <c:pt idx="1262">
                  <c:v>-171.01</c:v>
                </c:pt>
                <c:pt idx="1263">
                  <c:v>-161.63999999999999</c:v>
                </c:pt>
                <c:pt idx="1264">
                  <c:v>-132.94999999999999</c:v>
                </c:pt>
                <c:pt idx="1265">
                  <c:v>-143.27000000000001</c:v>
                </c:pt>
                <c:pt idx="1266">
                  <c:v>-146.49</c:v>
                </c:pt>
                <c:pt idx="1267">
                  <c:v>-161.05000000000001</c:v>
                </c:pt>
                <c:pt idx="1268">
                  <c:v>-169.28</c:v>
                </c:pt>
                <c:pt idx="1269">
                  <c:v>-203.94</c:v>
                </c:pt>
                <c:pt idx="1270">
                  <c:v>-209.34</c:v>
                </c:pt>
                <c:pt idx="1271">
                  <c:v>-208.04</c:v>
                </c:pt>
                <c:pt idx="1272">
                  <c:v>-224.27</c:v>
                </c:pt>
                <c:pt idx="1273">
                  <c:v>-234.87</c:v>
                </c:pt>
                <c:pt idx="1274">
                  <c:v>-207.89</c:v>
                </c:pt>
                <c:pt idx="1275">
                  <c:v>-192.44</c:v>
                </c:pt>
                <c:pt idx="1276">
                  <c:v>-114.25</c:v>
                </c:pt>
                <c:pt idx="1277">
                  <c:v>-58.152999999999999</c:v>
                </c:pt>
                <c:pt idx="1278">
                  <c:v>7.3669000000000002</c:v>
                </c:pt>
                <c:pt idx="1279">
                  <c:v>42.125999999999998</c:v>
                </c:pt>
                <c:pt idx="1280">
                  <c:v>80.748999999999995</c:v>
                </c:pt>
                <c:pt idx="1281">
                  <c:v>110.93</c:v>
                </c:pt>
                <c:pt idx="1282">
                  <c:v>142.47</c:v>
                </c:pt>
                <c:pt idx="1283">
                  <c:v>182.32</c:v>
                </c:pt>
                <c:pt idx="1284">
                  <c:v>217.54</c:v>
                </c:pt>
                <c:pt idx="1285">
                  <c:v>223.41</c:v>
                </c:pt>
                <c:pt idx="1286">
                  <c:v>195.18</c:v>
                </c:pt>
                <c:pt idx="1287">
                  <c:v>149.44999999999999</c:v>
                </c:pt>
                <c:pt idx="1288">
                  <c:v>110.55</c:v>
                </c:pt>
                <c:pt idx="1289">
                  <c:v>89.646000000000001</c:v>
                </c:pt>
                <c:pt idx="1290">
                  <c:v>53.087000000000003</c:v>
                </c:pt>
                <c:pt idx="1291">
                  <c:v>51.927</c:v>
                </c:pt>
                <c:pt idx="1292">
                  <c:v>19.827999999999999</c:v>
                </c:pt>
                <c:pt idx="1293">
                  <c:v>23.242000000000001</c:v>
                </c:pt>
                <c:pt idx="1294">
                  <c:v>27.972999999999999</c:v>
                </c:pt>
                <c:pt idx="1295">
                  <c:v>23.515999999999998</c:v>
                </c:pt>
                <c:pt idx="1296">
                  <c:v>52.75</c:v>
                </c:pt>
                <c:pt idx="1297">
                  <c:v>105.24</c:v>
                </c:pt>
                <c:pt idx="1298">
                  <c:v>154.32</c:v>
                </c:pt>
                <c:pt idx="1299">
                  <c:v>170.53</c:v>
                </c:pt>
                <c:pt idx="1300">
                  <c:v>163.85</c:v>
                </c:pt>
                <c:pt idx="1301">
                  <c:v>159.01</c:v>
                </c:pt>
                <c:pt idx="1302">
                  <c:v>118.37</c:v>
                </c:pt>
                <c:pt idx="1303">
                  <c:v>85.028000000000006</c:v>
                </c:pt>
                <c:pt idx="1304">
                  <c:v>43.411999999999999</c:v>
                </c:pt>
                <c:pt idx="1305">
                  <c:v>22.843</c:v>
                </c:pt>
                <c:pt idx="1306">
                  <c:v>18.222999999999999</c:v>
                </c:pt>
                <c:pt idx="1307">
                  <c:v>1.7443</c:v>
                </c:pt>
                <c:pt idx="1308">
                  <c:v>18.742000000000001</c:v>
                </c:pt>
                <c:pt idx="1309">
                  <c:v>47.32</c:v>
                </c:pt>
                <c:pt idx="1310">
                  <c:v>77.055000000000007</c:v>
                </c:pt>
                <c:pt idx="1311">
                  <c:v>85.358000000000004</c:v>
                </c:pt>
                <c:pt idx="1312">
                  <c:v>101.07</c:v>
                </c:pt>
                <c:pt idx="1313">
                  <c:v>106.12</c:v>
                </c:pt>
                <c:pt idx="1314">
                  <c:v>95.998000000000005</c:v>
                </c:pt>
                <c:pt idx="1315">
                  <c:v>85.349000000000004</c:v>
                </c:pt>
                <c:pt idx="1316">
                  <c:v>90.045000000000002</c:v>
                </c:pt>
                <c:pt idx="1317">
                  <c:v>85.308000000000007</c:v>
                </c:pt>
                <c:pt idx="1318">
                  <c:v>85.569000000000003</c:v>
                </c:pt>
                <c:pt idx="1319">
                  <c:v>80.269000000000005</c:v>
                </c:pt>
                <c:pt idx="1320">
                  <c:v>84.567999999999998</c:v>
                </c:pt>
                <c:pt idx="1321">
                  <c:v>76.701999999999998</c:v>
                </c:pt>
                <c:pt idx="1322">
                  <c:v>86.497</c:v>
                </c:pt>
                <c:pt idx="1323">
                  <c:v>75.869</c:v>
                </c:pt>
                <c:pt idx="1324">
                  <c:v>101.97</c:v>
                </c:pt>
                <c:pt idx="1325">
                  <c:v>105.18</c:v>
                </c:pt>
                <c:pt idx="1326">
                  <c:v>140.51</c:v>
                </c:pt>
                <c:pt idx="1327">
                  <c:v>147.5</c:v>
                </c:pt>
                <c:pt idx="1328">
                  <c:v>149.91999999999999</c:v>
                </c:pt>
                <c:pt idx="1329">
                  <c:v>137.35</c:v>
                </c:pt>
                <c:pt idx="1330">
                  <c:v>110.96</c:v>
                </c:pt>
                <c:pt idx="1331">
                  <c:v>124.1</c:v>
                </c:pt>
                <c:pt idx="1332">
                  <c:v>101.9</c:v>
                </c:pt>
                <c:pt idx="1333">
                  <c:v>93.233000000000004</c:v>
                </c:pt>
                <c:pt idx="1334">
                  <c:v>100.15</c:v>
                </c:pt>
                <c:pt idx="1335">
                  <c:v>109.64</c:v>
                </c:pt>
                <c:pt idx="1336">
                  <c:v>138.78</c:v>
                </c:pt>
                <c:pt idx="1337">
                  <c:v>171.84</c:v>
                </c:pt>
                <c:pt idx="1338">
                  <c:v>188.01</c:v>
                </c:pt>
                <c:pt idx="1339">
                  <c:v>212.03</c:v>
                </c:pt>
                <c:pt idx="1340">
                  <c:v>212.86</c:v>
                </c:pt>
                <c:pt idx="1341">
                  <c:v>262.83999999999997</c:v>
                </c:pt>
                <c:pt idx="1342">
                  <c:v>285.95</c:v>
                </c:pt>
                <c:pt idx="1343">
                  <c:v>384.51</c:v>
                </c:pt>
                <c:pt idx="1344">
                  <c:v>445.9</c:v>
                </c:pt>
                <c:pt idx="1345">
                  <c:v>495</c:v>
                </c:pt>
                <c:pt idx="1346">
                  <c:v>525.92999999999995</c:v>
                </c:pt>
                <c:pt idx="1347">
                  <c:v>525.41999999999996</c:v>
                </c:pt>
                <c:pt idx="1348">
                  <c:v>498.53</c:v>
                </c:pt>
                <c:pt idx="1349">
                  <c:v>483.78</c:v>
                </c:pt>
                <c:pt idx="1350">
                  <c:v>479.62</c:v>
                </c:pt>
                <c:pt idx="1351">
                  <c:v>476.33</c:v>
                </c:pt>
                <c:pt idx="1352">
                  <c:v>460.09</c:v>
                </c:pt>
                <c:pt idx="1353">
                  <c:v>497.26</c:v>
                </c:pt>
                <c:pt idx="1354">
                  <c:v>506.45</c:v>
                </c:pt>
                <c:pt idx="1355">
                  <c:v>489.3</c:v>
                </c:pt>
                <c:pt idx="1356">
                  <c:v>508.86</c:v>
                </c:pt>
                <c:pt idx="1357">
                  <c:v>517.37</c:v>
                </c:pt>
                <c:pt idx="1358">
                  <c:v>508.85</c:v>
                </c:pt>
                <c:pt idx="1359">
                  <c:v>543.78</c:v>
                </c:pt>
                <c:pt idx="1360">
                  <c:v>581.54</c:v>
                </c:pt>
                <c:pt idx="1361">
                  <c:v>612.04999999999995</c:v>
                </c:pt>
                <c:pt idx="1362">
                  <c:v>559.98</c:v>
                </c:pt>
                <c:pt idx="1363">
                  <c:v>511.09</c:v>
                </c:pt>
                <c:pt idx="1364">
                  <c:v>530.65</c:v>
                </c:pt>
                <c:pt idx="1365">
                  <c:v>490.03</c:v>
                </c:pt>
                <c:pt idx="1366">
                  <c:v>477.5</c:v>
                </c:pt>
                <c:pt idx="1367">
                  <c:v>479.24</c:v>
                </c:pt>
                <c:pt idx="1368">
                  <c:v>408.85</c:v>
                </c:pt>
                <c:pt idx="1369">
                  <c:v>326.33</c:v>
                </c:pt>
                <c:pt idx="1370">
                  <c:v>263.58999999999997</c:v>
                </c:pt>
                <c:pt idx="1371">
                  <c:v>240.44</c:v>
                </c:pt>
                <c:pt idx="1372">
                  <c:v>194.23</c:v>
                </c:pt>
                <c:pt idx="1373">
                  <c:v>178.72</c:v>
                </c:pt>
                <c:pt idx="1374">
                  <c:v>160.16</c:v>
                </c:pt>
                <c:pt idx="1375">
                  <c:v>132.80000000000001</c:v>
                </c:pt>
                <c:pt idx="1376">
                  <c:v>142.72999999999999</c:v>
                </c:pt>
                <c:pt idx="1377">
                  <c:v>99.983000000000004</c:v>
                </c:pt>
                <c:pt idx="1378">
                  <c:v>64.596999999999994</c:v>
                </c:pt>
                <c:pt idx="1379">
                  <c:v>66.418000000000006</c:v>
                </c:pt>
                <c:pt idx="1380">
                  <c:v>38.503</c:v>
                </c:pt>
                <c:pt idx="1381">
                  <c:v>16.934000000000001</c:v>
                </c:pt>
                <c:pt idx="1382">
                  <c:v>10.372</c:v>
                </c:pt>
                <c:pt idx="1383">
                  <c:v>-6.8494999999999999</c:v>
                </c:pt>
                <c:pt idx="1384">
                  <c:v>-15.090999999999999</c:v>
                </c:pt>
                <c:pt idx="1385">
                  <c:v>-28.478999999999999</c:v>
                </c:pt>
                <c:pt idx="1386">
                  <c:v>-22.741</c:v>
                </c:pt>
                <c:pt idx="1387">
                  <c:v>-46.628</c:v>
                </c:pt>
                <c:pt idx="1388">
                  <c:v>-58.779000000000003</c:v>
                </c:pt>
                <c:pt idx="1389">
                  <c:v>-93.254999999999995</c:v>
                </c:pt>
                <c:pt idx="1390">
                  <c:v>-130.36000000000001</c:v>
                </c:pt>
                <c:pt idx="1391">
                  <c:v>-137.21</c:v>
                </c:pt>
                <c:pt idx="1392">
                  <c:v>-99.927000000000007</c:v>
                </c:pt>
                <c:pt idx="1393">
                  <c:v>-72.793999999999997</c:v>
                </c:pt>
                <c:pt idx="1394">
                  <c:v>-52.167000000000002</c:v>
                </c:pt>
                <c:pt idx="1395">
                  <c:v>-70.012</c:v>
                </c:pt>
                <c:pt idx="1396">
                  <c:v>-94.326999999999998</c:v>
                </c:pt>
                <c:pt idx="1397">
                  <c:v>-118.99</c:v>
                </c:pt>
                <c:pt idx="1398">
                  <c:v>-91.643000000000001</c:v>
                </c:pt>
                <c:pt idx="1399">
                  <c:v>-48.944000000000003</c:v>
                </c:pt>
                <c:pt idx="1400">
                  <c:v>-43.091999999999999</c:v>
                </c:pt>
                <c:pt idx="1401">
                  <c:v>-39.357999999999997</c:v>
                </c:pt>
                <c:pt idx="1402">
                  <c:v>-23.437000000000001</c:v>
                </c:pt>
                <c:pt idx="1403">
                  <c:v>-29.7</c:v>
                </c:pt>
                <c:pt idx="1404">
                  <c:v>-18.748999999999999</c:v>
                </c:pt>
                <c:pt idx="1405">
                  <c:v>-17.285</c:v>
                </c:pt>
                <c:pt idx="1406">
                  <c:v>1.0156000000000001</c:v>
                </c:pt>
                <c:pt idx="1407">
                  <c:v>-3.5569999999999999</c:v>
                </c:pt>
                <c:pt idx="1408">
                  <c:v>5.4183000000000003</c:v>
                </c:pt>
                <c:pt idx="1409">
                  <c:v>19.937999999999999</c:v>
                </c:pt>
                <c:pt idx="1410">
                  <c:v>6.5045000000000002</c:v>
                </c:pt>
                <c:pt idx="1411">
                  <c:v>-11.396000000000001</c:v>
                </c:pt>
                <c:pt idx="1412">
                  <c:v>-14.105</c:v>
                </c:pt>
                <c:pt idx="1413">
                  <c:v>-37.027999999999999</c:v>
                </c:pt>
                <c:pt idx="1414">
                  <c:v>-69.272999999999996</c:v>
                </c:pt>
                <c:pt idx="1415">
                  <c:v>-55.655000000000001</c:v>
                </c:pt>
                <c:pt idx="1416">
                  <c:v>-22.494</c:v>
                </c:pt>
                <c:pt idx="1417">
                  <c:v>-14.114000000000001</c:v>
                </c:pt>
                <c:pt idx="1418">
                  <c:v>-54.097999999999999</c:v>
                </c:pt>
                <c:pt idx="1419">
                  <c:v>69.872</c:v>
                </c:pt>
                <c:pt idx="1420">
                  <c:v>8.0356000000000005</c:v>
                </c:pt>
                <c:pt idx="1421">
                  <c:v>64.372</c:v>
                </c:pt>
                <c:pt idx="1422">
                  <c:v>176.2</c:v>
                </c:pt>
                <c:pt idx="1423">
                  <c:v>362.31</c:v>
                </c:pt>
                <c:pt idx="1424">
                  <c:v>562.47</c:v>
                </c:pt>
                <c:pt idx="1425">
                  <c:v>751.81</c:v>
                </c:pt>
                <c:pt idx="1426">
                  <c:v>910.98</c:v>
                </c:pt>
                <c:pt idx="1427">
                  <c:v>970.12</c:v>
                </c:pt>
                <c:pt idx="1428">
                  <c:v>946.7</c:v>
                </c:pt>
                <c:pt idx="1429">
                  <c:v>955.39</c:v>
                </c:pt>
                <c:pt idx="1430">
                  <c:v>956.12</c:v>
                </c:pt>
                <c:pt idx="1431">
                  <c:v>957.95</c:v>
                </c:pt>
                <c:pt idx="1432">
                  <c:v>817.25</c:v>
                </c:pt>
                <c:pt idx="1433">
                  <c:v>530.57000000000005</c:v>
                </c:pt>
                <c:pt idx="1434">
                  <c:v>418.27</c:v>
                </c:pt>
                <c:pt idx="1435">
                  <c:v>277.58999999999997</c:v>
                </c:pt>
                <c:pt idx="1436">
                  <c:v>-8.3785000000000007</c:v>
                </c:pt>
                <c:pt idx="1437">
                  <c:v>-141.1</c:v>
                </c:pt>
                <c:pt idx="1438">
                  <c:v>-247.6</c:v>
                </c:pt>
                <c:pt idx="1439">
                  <c:v>-275.22000000000003</c:v>
                </c:pt>
                <c:pt idx="1440">
                  <c:v>-263.41000000000003</c:v>
                </c:pt>
                <c:pt idx="1441">
                  <c:v>-245.18</c:v>
                </c:pt>
                <c:pt idx="1442">
                  <c:v>-236.78</c:v>
                </c:pt>
                <c:pt idx="1443">
                  <c:v>-196.64</c:v>
                </c:pt>
                <c:pt idx="1444">
                  <c:v>-181.07</c:v>
                </c:pt>
                <c:pt idx="1445">
                  <c:v>-205.77</c:v>
                </c:pt>
                <c:pt idx="1446">
                  <c:v>-214.85</c:v>
                </c:pt>
                <c:pt idx="1447">
                  <c:v>-228.09</c:v>
                </c:pt>
                <c:pt idx="1448">
                  <c:v>-81.352999999999994</c:v>
                </c:pt>
                <c:pt idx="1449">
                  <c:v>172.21</c:v>
                </c:pt>
                <c:pt idx="1450">
                  <c:v>457.66</c:v>
                </c:pt>
                <c:pt idx="1451">
                  <c:v>712.43</c:v>
                </c:pt>
                <c:pt idx="1452">
                  <c:v>910.36</c:v>
                </c:pt>
                <c:pt idx="1453">
                  <c:v>980.24</c:v>
                </c:pt>
                <c:pt idx="1454">
                  <c:v>897.11</c:v>
                </c:pt>
                <c:pt idx="1455">
                  <c:v>707.17</c:v>
                </c:pt>
                <c:pt idx="1456">
                  <c:v>580.1</c:v>
                </c:pt>
                <c:pt idx="1457">
                  <c:v>374.19</c:v>
                </c:pt>
                <c:pt idx="1458">
                  <c:v>186.1</c:v>
                </c:pt>
                <c:pt idx="1459">
                  <c:v>50.88</c:v>
                </c:pt>
                <c:pt idx="1460">
                  <c:v>-23.681000000000001</c:v>
                </c:pt>
                <c:pt idx="1461">
                  <c:v>-73.131</c:v>
                </c:pt>
                <c:pt idx="1462">
                  <c:v>-125.89</c:v>
                </c:pt>
                <c:pt idx="1463">
                  <c:v>-168.92</c:v>
                </c:pt>
                <c:pt idx="1464">
                  <c:v>-220.24</c:v>
                </c:pt>
                <c:pt idx="1465">
                  <c:v>-236.32</c:v>
                </c:pt>
                <c:pt idx="1466">
                  <c:v>-287.57</c:v>
                </c:pt>
                <c:pt idx="1467">
                  <c:v>-314.94</c:v>
                </c:pt>
                <c:pt idx="1468">
                  <c:v>-338.84</c:v>
                </c:pt>
                <c:pt idx="1469">
                  <c:v>-340.64</c:v>
                </c:pt>
                <c:pt idx="1470">
                  <c:v>-332.27</c:v>
                </c:pt>
                <c:pt idx="1471">
                  <c:v>-304.52999999999997</c:v>
                </c:pt>
                <c:pt idx="1472">
                  <c:v>-332.83</c:v>
                </c:pt>
                <c:pt idx="1473">
                  <c:v>-308.77</c:v>
                </c:pt>
                <c:pt idx="1474">
                  <c:v>-311.12</c:v>
                </c:pt>
                <c:pt idx="1475">
                  <c:v>-349.52</c:v>
                </c:pt>
                <c:pt idx="1476">
                  <c:v>-364.18</c:v>
                </c:pt>
                <c:pt idx="1477">
                  <c:v>-385.12</c:v>
                </c:pt>
                <c:pt idx="1478">
                  <c:v>-365.2</c:v>
                </c:pt>
                <c:pt idx="1479">
                  <c:v>-368.62</c:v>
                </c:pt>
                <c:pt idx="1480">
                  <c:v>-405.62</c:v>
                </c:pt>
                <c:pt idx="1481">
                  <c:v>-394.68</c:v>
                </c:pt>
                <c:pt idx="1482">
                  <c:v>-371.11</c:v>
                </c:pt>
                <c:pt idx="1483">
                  <c:v>-365.53</c:v>
                </c:pt>
                <c:pt idx="1484">
                  <c:v>-349.12</c:v>
                </c:pt>
                <c:pt idx="1485">
                  <c:v>-360.94</c:v>
                </c:pt>
                <c:pt idx="1486">
                  <c:v>-400.28</c:v>
                </c:pt>
                <c:pt idx="1487">
                  <c:v>-441.94</c:v>
                </c:pt>
                <c:pt idx="1488">
                  <c:v>-520.29</c:v>
                </c:pt>
                <c:pt idx="1489">
                  <c:v>-548.27</c:v>
                </c:pt>
                <c:pt idx="1490">
                  <c:v>-571.05999999999995</c:v>
                </c:pt>
                <c:pt idx="1491">
                  <c:v>-603.20000000000005</c:v>
                </c:pt>
                <c:pt idx="1492">
                  <c:v>-659.15</c:v>
                </c:pt>
                <c:pt idx="1493">
                  <c:v>-655.84</c:v>
                </c:pt>
                <c:pt idx="1494">
                  <c:v>-645.22</c:v>
                </c:pt>
                <c:pt idx="1495">
                  <c:v>-651.76</c:v>
                </c:pt>
                <c:pt idx="1496">
                  <c:v>-615.39</c:v>
                </c:pt>
                <c:pt idx="1497">
                  <c:v>-603.85</c:v>
                </c:pt>
                <c:pt idx="1498">
                  <c:v>-648.11</c:v>
                </c:pt>
                <c:pt idx="1499">
                  <c:v>-714.87</c:v>
                </c:pt>
                <c:pt idx="1500">
                  <c:v>-783.6</c:v>
                </c:pt>
                <c:pt idx="1501">
                  <c:v>-823.36</c:v>
                </c:pt>
                <c:pt idx="1502">
                  <c:v>-862.06</c:v>
                </c:pt>
                <c:pt idx="1503">
                  <c:v>-886.13</c:v>
                </c:pt>
                <c:pt idx="1504">
                  <c:v>-921.38</c:v>
                </c:pt>
                <c:pt idx="1505">
                  <c:v>-937.88</c:v>
                </c:pt>
                <c:pt idx="1506">
                  <c:v>-953.51</c:v>
                </c:pt>
                <c:pt idx="1507">
                  <c:v>-964.22</c:v>
                </c:pt>
                <c:pt idx="1508">
                  <c:v>-981.31</c:v>
                </c:pt>
                <c:pt idx="1509">
                  <c:v>-945.7</c:v>
                </c:pt>
                <c:pt idx="1510">
                  <c:v>-846.29</c:v>
                </c:pt>
                <c:pt idx="1511">
                  <c:v>-793</c:v>
                </c:pt>
                <c:pt idx="1512">
                  <c:v>-834.83</c:v>
                </c:pt>
                <c:pt idx="1513">
                  <c:v>-913.76</c:v>
                </c:pt>
                <c:pt idx="1514">
                  <c:v>-917.55</c:v>
                </c:pt>
                <c:pt idx="1515">
                  <c:v>-855.01</c:v>
                </c:pt>
                <c:pt idx="1516">
                  <c:v>-771.06</c:v>
                </c:pt>
                <c:pt idx="1517">
                  <c:v>-675.59</c:v>
                </c:pt>
                <c:pt idx="1518">
                  <c:v>-619.54999999999995</c:v>
                </c:pt>
                <c:pt idx="1519">
                  <c:v>-620.92999999999995</c:v>
                </c:pt>
                <c:pt idx="1520">
                  <c:v>-724.29</c:v>
                </c:pt>
                <c:pt idx="1521">
                  <c:v>-824.39</c:v>
                </c:pt>
                <c:pt idx="1522">
                  <c:v>-931.85</c:v>
                </c:pt>
                <c:pt idx="1523">
                  <c:v>-1042</c:v>
                </c:pt>
                <c:pt idx="1524">
                  <c:v>-1133.8</c:v>
                </c:pt>
                <c:pt idx="1525">
                  <c:v>-1188.3</c:v>
                </c:pt>
                <c:pt idx="1526">
                  <c:v>-1203.5</c:v>
                </c:pt>
                <c:pt idx="1527">
                  <c:v>-1258.5</c:v>
                </c:pt>
                <c:pt idx="1528">
                  <c:v>-1256.9000000000001</c:v>
                </c:pt>
                <c:pt idx="1529">
                  <c:v>-1282.5999999999999</c:v>
                </c:pt>
                <c:pt idx="1530">
                  <c:v>-1352</c:v>
                </c:pt>
                <c:pt idx="1531">
                  <c:v>-1421.9</c:v>
                </c:pt>
                <c:pt idx="1532">
                  <c:v>-1465</c:v>
                </c:pt>
                <c:pt idx="1533">
                  <c:v>-1545</c:v>
                </c:pt>
                <c:pt idx="1534">
                  <c:v>-1611.7</c:v>
                </c:pt>
                <c:pt idx="1535">
                  <c:v>-1674.2</c:v>
                </c:pt>
                <c:pt idx="1536">
                  <c:v>-1797.5</c:v>
                </c:pt>
                <c:pt idx="1537">
                  <c:v>-1916.1</c:v>
                </c:pt>
                <c:pt idx="1538">
                  <c:v>-2013.7</c:v>
                </c:pt>
                <c:pt idx="1539">
                  <c:v>-2106.4</c:v>
                </c:pt>
                <c:pt idx="1540">
                  <c:v>-2232.1</c:v>
                </c:pt>
                <c:pt idx="1541">
                  <c:v>-2296.1999999999998</c:v>
                </c:pt>
                <c:pt idx="1542">
                  <c:v>-2368.3000000000002</c:v>
                </c:pt>
                <c:pt idx="1543">
                  <c:v>-2468.3000000000002</c:v>
                </c:pt>
                <c:pt idx="1544">
                  <c:v>-2574.9</c:v>
                </c:pt>
                <c:pt idx="1545">
                  <c:v>-2704.7</c:v>
                </c:pt>
                <c:pt idx="1546">
                  <c:v>-2887.1</c:v>
                </c:pt>
                <c:pt idx="1547">
                  <c:v>-3076.6</c:v>
                </c:pt>
                <c:pt idx="1548">
                  <c:v>-3289.1</c:v>
                </c:pt>
                <c:pt idx="1549">
                  <c:v>-3452.1</c:v>
                </c:pt>
                <c:pt idx="1550">
                  <c:v>-3630.5</c:v>
                </c:pt>
                <c:pt idx="1551">
                  <c:v>-3746.2</c:v>
                </c:pt>
                <c:pt idx="1552">
                  <c:v>-3875.6</c:v>
                </c:pt>
                <c:pt idx="1553">
                  <c:v>-3997.9</c:v>
                </c:pt>
                <c:pt idx="1554">
                  <c:v>-4127.2</c:v>
                </c:pt>
                <c:pt idx="1555">
                  <c:v>-4232.3999999999996</c:v>
                </c:pt>
                <c:pt idx="1556">
                  <c:v>-4304.1000000000004</c:v>
                </c:pt>
                <c:pt idx="1557">
                  <c:v>-4359.6000000000004</c:v>
                </c:pt>
                <c:pt idx="1558">
                  <c:v>-4428</c:v>
                </c:pt>
                <c:pt idx="1559">
                  <c:v>-4506.5</c:v>
                </c:pt>
                <c:pt idx="1560">
                  <c:v>-4594</c:v>
                </c:pt>
                <c:pt idx="1561">
                  <c:v>-4691.7</c:v>
                </c:pt>
                <c:pt idx="1562">
                  <c:v>-4782.2</c:v>
                </c:pt>
                <c:pt idx="1563">
                  <c:v>-4862.3</c:v>
                </c:pt>
                <c:pt idx="1564">
                  <c:v>-4926.5</c:v>
                </c:pt>
                <c:pt idx="1565">
                  <c:v>-5013.6000000000004</c:v>
                </c:pt>
                <c:pt idx="1566">
                  <c:v>-5125.8999999999996</c:v>
                </c:pt>
                <c:pt idx="1567">
                  <c:v>-5277.2</c:v>
                </c:pt>
                <c:pt idx="1568">
                  <c:v>-5434.8</c:v>
                </c:pt>
                <c:pt idx="1569">
                  <c:v>-5574.2</c:v>
                </c:pt>
                <c:pt idx="1570">
                  <c:v>-5709.6</c:v>
                </c:pt>
                <c:pt idx="1571">
                  <c:v>-5867.9</c:v>
                </c:pt>
                <c:pt idx="1572">
                  <c:v>-6043</c:v>
                </c:pt>
                <c:pt idx="1573">
                  <c:v>-6228.2</c:v>
                </c:pt>
                <c:pt idx="1574">
                  <c:v>-6361.3</c:v>
                </c:pt>
                <c:pt idx="1575">
                  <c:v>-6482.2</c:v>
                </c:pt>
                <c:pt idx="1576">
                  <c:v>-6599.7</c:v>
                </c:pt>
                <c:pt idx="1577">
                  <c:v>-6676.9</c:v>
                </c:pt>
                <c:pt idx="1578">
                  <c:v>-6752.1</c:v>
                </c:pt>
                <c:pt idx="1579">
                  <c:v>-6828.6</c:v>
                </c:pt>
                <c:pt idx="1580">
                  <c:v>-6913</c:v>
                </c:pt>
                <c:pt idx="1581">
                  <c:v>-6980.8</c:v>
                </c:pt>
                <c:pt idx="1582">
                  <c:v>-7097.8</c:v>
                </c:pt>
                <c:pt idx="1583">
                  <c:v>-7216.6</c:v>
                </c:pt>
                <c:pt idx="1584">
                  <c:v>-7351.4</c:v>
                </c:pt>
                <c:pt idx="1585">
                  <c:v>-7482.6</c:v>
                </c:pt>
                <c:pt idx="1586">
                  <c:v>-7633.3</c:v>
                </c:pt>
                <c:pt idx="1587">
                  <c:v>-7764.5</c:v>
                </c:pt>
                <c:pt idx="1588">
                  <c:v>-7847.7</c:v>
                </c:pt>
                <c:pt idx="1589">
                  <c:v>-7930.2</c:v>
                </c:pt>
                <c:pt idx="1590">
                  <c:v>-8011.7</c:v>
                </c:pt>
                <c:pt idx="1591">
                  <c:v>-8073.1</c:v>
                </c:pt>
                <c:pt idx="1592">
                  <c:v>-8130.5</c:v>
                </c:pt>
                <c:pt idx="1593">
                  <c:v>-8194.5</c:v>
                </c:pt>
                <c:pt idx="1594">
                  <c:v>-8216.2999999999993</c:v>
                </c:pt>
                <c:pt idx="1595">
                  <c:v>-8249</c:v>
                </c:pt>
                <c:pt idx="1596">
                  <c:v>-8277.4</c:v>
                </c:pt>
                <c:pt idx="1597">
                  <c:v>-8296.7000000000007</c:v>
                </c:pt>
                <c:pt idx="1598">
                  <c:v>-8328.1</c:v>
                </c:pt>
                <c:pt idx="1599">
                  <c:v>-8363.9</c:v>
                </c:pt>
                <c:pt idx="1600">
                  <c:v>-8447.7999999999993</c:v>
                </c:pt>
                <c:pt idx="1601">
                  <c:v>-8475</c:v>
                </c:pt>
                <c:pt idx="1602">
                  <c:v>-8460.7999999999993</c:v>
                </c:pt>
                <c:pt idx="1603">
                  <c:v>-8434.2000000000007</c:v>
                </c:pt>
                <c:pt idx="1604">
                  <c:v>-8395.4</c:v>
                </c:pt>
                <c:pt idx="1605">
                  <c:v>-8422.4</c:v>
                </c:pt>
                <c:pt idx="1606">
                  <c:v>-8462.6</c:v>
                </c:pt>
                <c:pt idx="1607">
                  <c:v>-8513.9</c:v>
                </c:pt>
                <c:pt idx="1608">
                  <c:v>-8571.7999999999993</c:v>
                </c:pt>
                <c:pt idx="1609">
                  <c:v>-8655.9</c:v>
                </c:pt>
                <c:pt idx="1610">
                  <c:v>-8746.2000000000007</c:v>
                </c:pt>
                <c:pt idx="1611">
                  <c:v>-8786.7999999999993</c:v>
                </c:pt>
                <c:pt idx="1612">
                  <c:v>-8846.6</c:v>
                </c:pt>
                <c:pt idx="1613">
                  <c:v>-8869.6</c:v>
                </c:pt>
                <c:pt idx="1614">
                  <c:v>-8843.6</c:v>
                </c:pt>
                <c:pt idx="1615">
                  <c:v>-8857.2999999999993</c:v>
                </c:pt>
                <c:pt idx="1616">
                  <c:v>-8815.2999999999993</c:v>
                </c:pt>
                <c:pt idx="1617">
                  <c:v>-8735</c:v>
                </c:pt>
                <c:pt idx="1618">
                  <c:v>-8611.7999999999993</c:v>
                </c:pt>
                <c:pt idx="1619">
                  <c:v>-8462.4</c:v>
                </c:pt>
                <c:pt idx="1620">
                  <c:v>-8333.4</c:v>
                </c:pt>
                <c:pt idx="1621">
                  <c:v>-8165.1</c:v>
                </c:pt>
                <c:pt idx="1622">
                  <c:v>-7968.5</c:v>
                </c:pt>
                <c:pt idx="1623">
                  <c:v>-7770.6</c:v>
                </c:pt>
                <c:pt idx="1624">
                  <c:v>-7527.6</c:v>
                </c:pt>
                <c:pt idx="1625">
                  <c:v>-7247</c:v>
                </c:pt>
                <c:pt idx="1626">
                  <c:v>-6904.2</c:v>
                </c:pt>
                <c:pt idx="1627">
                  <c:v>-6514.3</c:v>
                </c:pt>
                <c:pt idx="1628">
                  <c:v>-6103.2</c:v>
                </c:pt>
                <c:pt idx="1629">
                  <c:v>-5669.3</c:v>
                </c:pt>
                <c:pt idx="1630">
                  <c:v>-5279.8</c:v>
                </c:pt>
                <c:pt idx="1631">
                  <c:v>-4905.5</c:v>
                </c:pt>
                <c:pt idx="1632">
                  <c:v>-4550.2</c:v>
                </c:pt>
                <c:pt idx="1633">
                  <c:v>-4162.7</c:v>
                </c:pt>
                <c:pt idx="1634">
                  <c:v>-3756.3</c:v>
                </c:pt>
                <c:pt idx="1635">
                  <c:v>-3384.2</c:v>
                </c:pt>
                <c:pt idx="1636">
                  <c:v>-2993</c:v>
                </c:pt>
                <c:pt idx="1637">
                  <c:v>-2595.5</c:v>
                </c:pt>
                <c:pt idx="1638">
                  <c:v>-2338.6</c:v>
                </c:pt>
                <c:pt idx="1639">
                  <c:v>-2090.3000000000002</c:v>
                </c:pt>
                <c:pt idx="1640">
                  <c:v>-1858.9</c:v>
                </c:pt>
                <c:pt idx="1641">
                  <c:v>-1637.4</c:v>
                </c:pt>
                <c:pt idx="1642">
                  <c:v>-1455.6</c:v>
                </c:pt>
                <c:pt idx="1643">
                  <c:v>-1306.3</c:v>
                </c:pt>
                <c:pt idx="1644">
                  <c:v>-1105.5999999999999</c:v>
                </c:pt>
                <c:pt idx="1645">
                  <c:v>-922.73</c:v>
                </c:pt>
                <c:pt idx="1646">
                  <c:v>-788.16</c:v>
                </c:pt>
                <c:pt idx="1647">
                  <c:v>-652.92999999999995</c:v>
                </c:pt>
                <c:pt idx="1648">
                  <c:v>-574.57000000000005</c:v>
                </c:pt>
                <c:pt idx="1649">
                  <c:v>-472</c:v>
                </c:pt>
                <c:pt idx="1650">
                  <c:v>-363.04</c:v>
                </c:pt>
                <c:pt idx="1651">
                  <c:v>-247.15</c:v>
                </c:pt>
                <c:pt idx="1652">
                  <c:v>-121.34</c:v>
                </c:pt>
                <c:pt idx="1653">
                  <c:v>64.817999999999998</c:v>
                </c:pt>
                <c:pt idx="1654">
                  <c:v>411.09</c:v>
                </c:pt>
                <c:pt idx="1655">
                  <c:v>912.76</c:v>
                </c:pt>
                <c:pt idx="1656">
                  <c:v>1498.6</c:v>
                </c:pt>
                <c:pt idx="1657">
                  <c:v>1861.3</c:v>
                </c:pt>
                <c:pt idx="1658">
                  <c:v>1932.7</c:v>
                </c:pt>
                <c:pt idx="1659">
                  <c:v>1788.9</c:v>
                </c:pt>
                <c:pt idx="1660">
                  <c:v>1561</c:v>
                </c:pt>
                <c:pt idx="1661">
                  <c:v>1364.3</c:v>
                </c:pt>
                <c:pt idx="1662">
                  <c:v>1185</c:v>
                </c:pt>
                <c:pt idx="1663">
                  <c:v>1114.7</c:v>
                </c:pt>
                <c:pt idx="1664">
                  <c:v>1108.5999999999999</c:v>
                </c:pt>
                <c:pt idx="1665">
                  <c:v>1127.5</c:v>
                </c:pt>
                <c:pt idx="1666">
                  <c:v>1203.3</c:v>
                </c:pt>
                <c:pt idx="1667">
                  <c:v>1328.7</c:v>
                </c:pt>
                <c:pt idx="1668">
                  <c:v>1582.2</c:v>
                </c:pt>
                <c:pt idx="1669">
                  <c:v>1887.8</c:v>
                </c:pt>
                <c:pt idx="1670">
                  <c:v>2174.1999999999998</c:v>
                </c:pt>
                <c:pt idx="1671">
                  <c:v>2378.9</c:v>
                </c:pt>
                <c:pt idx="1672">
                  <c:v>2474.4</c:v>
                </c:pt>
                <c:pt idx="1673">
                  <c:v>2476.4</c:v>
                </c:pt>
                <c:pt idx="1674">
                  <c:v>2483</c:v>
                </c:pt>
                <c:pt idx="1675">
                  <c:v>2431</c:v>
                </c:pt>
                <c:pt idx="1676">
                  <c:v>2385.1999999999998</c:v>
                </c:pt>
                <c:pt idx="1677">
                  <c:v>2355.3000000000002</c:v>
                </c:pt>
                <c:pt idx="1678">
                  <c:v>2322.5</c:v>
                </c:pt>
                <c:pt idx="1679">
                  <c:v>2309.1999999999998</c:v>
                </c:pt>
                <c:pt idx="1680">
                  <c:v>2337</c:v>
                </c:pt>
                <c:pt idx="1681">
                  <c:v>2461.1999999999998</c:v>
                </c:pt>
                <c:pt idx="1682">
                  <c:v>2609.5</c:v>
                </c:pt>
                <c:pt idx="1683">
                  <c:v>2783.1</c:v>
                </c:pt>
                <c:pt idx="1684">
                  <c:v>2940.7</c:v>
                </c:pt>
                <c:pt idx="1685">
                  <c:v>3071.6</c:v>
                </c:pt>
                <c:pt idx="1686">
                  <c:v>3167.3</c:v>
                </c:pt>
                <c:pt idx="1687">
                  <c:v>3278.2</c:v>
                </c:pt>
                <c:pt idx="1688">
                  <c:v>3387.6</c:v>
                </c:pt>
                <c:pt idx="1689">
                  <c:v>3524.4</c:v>
                </c:pt>
                <c:pt idx="1690">
                  <c:v>3624.3</c:v>
                </c:pt>
                <c:pt idx="1691">
                  <c:v>3694.3</c:v>
                </c:pt>
                <c:pt idx="1692">
                  <c:v>3789.5</c:v>
                </c:pt>
                <c:pt idx="1693">
                  <c:v>3851</c:v>
                </c:pt>
                <c:pt idx="1694">
                  <c:v>3912.8</c:v>
                </c:pt>
                <c:pt idx="1695">
                  <c:v>3955.1</c:v>
                </c:pt>
                <c:pt idx="1696">
                  <c:v>4011.5</c:v>
                </c:pt>
                <c:pt idx="1697">
                  <c:v>4064</c:v>
                </c:pt>
                <c:pt idx="1698">
                  <c:v>4117.1000000000004</c:v>
                </c:pt>
                <c:pt idx="1699">
                  <c:v>4201.6000000000004</c:v>
                </c:pt>
                <c:pt idx="1700">
                  <c:v>4289.2</c:v>
                </c:pt>
                <c:pt idx="1701">
                  <c:v>4337.5</c:v>
                </c:pt>
                <c:pt idx="1702">
                  <c:v>4392.2</c:v>
                </c:pt>
                <c:pt idx="1703">
                  <c:v>4448.7</c:v>
                </c:pt>
                <c:pt idx="1704">
                  <c:v>4559.8999999999996</c:v>
                </c:pt>
                <c:pt idx="1705">
                  <c:v>4647.8999999999996</c:v>
                </c:pt>
                <c:pt idx="1706">
                  <c:v>4810.7</c:v>
                </c:pt>
                <c:pt idx="1707">
                  <c:v>4983.7</c:v>
                </c:pt>
                <c:pt idx="1708">
                  <c:v>5154</c:v>
                </c:pt>
                <c:pt idx="1709">
                  <c:v>5315</c:v>
                </c:pt>
                <c:pt idx="1710">
                  <c:v>5458.1</c:v>
                </c:pt>
                <c:pt idx="1711">
                  <c:v>5651.3</c:v>
                </c:pt>
                <c:pt idx="1712">
                  <c:v>5876.8</c:v>
                </c:pt>
                <c:pt idx="1713">
                  <c:v>6073</c:v>
                </c:pt>
                <c:pt idx="1714">
                  <c:v>6312.1</c:v>
                </c:pt>
                <c:pt idx="1715">
                  <c:v>6501.6</c:v>
                </c:pt>
                <c:pt idx="1716">
                  <c:v>6646.7</c:v>
                </c:pt>
                <c:pt idx="1717">
                  <c:v>6820</c:v>
                </c:pt>
                <c:pt idx="1718">
                  <c:v>7010.5</c:v>
                </c:pt>
                <c:pt idx="1719">
                  <c:v>7196.9</c:v>
                </c:pt>
                <c:pt idx="1720">
                  <c:v>7349.6</c:v>
                </c:pt>
                <c:pt idx="1721">
                  <c:v>7477.8</c:v>
                </c:pt>
                <c:pt idx="1722">
                  <c:v>7650.7</c:v>
                </c:pt>
                <c:pt idx="1723">
                  <c:v>7824</c:v>
                </c:pt>
                <c:pt idx="1724">
                  <c:v>7989</c:v>
                </c:pt>
                <c:pt idx="1725">
                  <c:v>8122.8</c:v>
                </c:pt>
                <c:pt idx="1726">
                  <c:v>8275.4</c:v>
                </c:pt>
                <c:pt idx="1727">
                  <c:v>8438.2000000000007</c:v>
                </c:pt>
                <c:pt idx="1728">
                  <c:v>8581.6</c:v>
                </c:pt>
                <c:pt idx="1729">
                  <c:v>8794.2999999999993</c:v>
                </c:pt>
                <c:pt idx="1730">
                  <c:v>9000.4</c:v>
                </c:pt>
                <c:pt idx="1731">
                  <c:v>9196.5</c:v>
                </c:pt>
                <c:pt idx="1732">
                  <c:v>9423.1</c:v>
                </c:pt>
                <c:pt idx="1733">
                  <c:v>9626</c:v>
                </c:pt>
                <c:pt idx="1734">
                  <c:v>9804.7999999999993</c:v>
                </c:pt>
                <c:pt idx="1735">
                  <c:v>10026</c:v>
                </c:pt>
                <c:pt idx="1736">
                  <c:v>10266</c:v>
                </c:pt>
                <c:pt idx="1737">
                  <c:v>10475</c:v>
                </c:pt>
                <c:pt idx="1738">
                  <c:v>10650</c:v>
                </c:pt>
                <c:pt idx="1739">
                  <c:v>10838</c:v>
                </c:pt>
                <c:pt idx="1740">
                  <c:v>11000</c:v>
                </c:pt>
                <c:pt idx="1741">
                  <c:v>11129</c:v>
                </c:pt>
                <c:pt idx="1742">
                  <c:v>11190</c:v>
                </c:pt>
                <c:pt idx="1743">
                  <c:v>11229</c:v>
                </c:pt>
                <c:pt idx="1744">
                  <c:v>11279</c:v>
                </c:pt>
                <c:pt idx="1745">
                  <c:v>11283</c:v>
                </c:pt>
                <c:pt idx="1746">
                  <c:v>11260</c:v>
                </c:pt>
                <c:pt idx="1747">
                  <c:v>11230</c:v>
                </c:pt>
                <c:pt idx="1748">
                  <c:v>11222</c:v>
                </c:pt>
                <c:pt idx="1749">
                  <c:v>11289</c:v>
                </c:pt>
                <c:pt idx="1750">
                  <c:v>11333</c:v>
                </c:pt>
                <c:pt idx="1751">
                  <c:v>11436</c:v>
                </c:pt>
                <c:pt idx="1752">
                  <c:v>11560</c:v>
                </c:pt>
                <c:pt idx="1753">
                  <c:v>11711</c:v>
                </c:pt>
                <c:pt idx="1754">
                  <c:v>11861</c:v>
                </c:pt>
                <c:pt idx="1755">
                  <c:v>11992</c:v>
                </c:pt>
                <c:pt idx="1756">
                  <c:v>12088</c:v>
                </c:pt>
                <c:pt idx="1757">
                  <c:v>12172</c:v>
                </c:pt>
                <c:pt idx="1758">
                  <c:v>12232</c:v>
                </c:pt>
                <c:pt idx="1759">
                  <c:v>12248</c:v>
                </c:pt>
                <c:pt idx="1760">
                  <c:v>12264</c:v>
                </c:pt>
                <c:pt idx="1761">
                  <c:v>12270</c:v>
                </c:pt>
                <c:pt idx="1762">
                  <c:v>12243</c:v>
                </c:pt>
                <c:pt idx="1763">
                  <c:v>12213</c:v>
                </c:pt>
                <c:pt idx="1764">
                  <c:v>12170</c:v>
                </c:pt>
                <c:pt idx="1765">
                  <c:v>12181</c:v>
                </c:pt>
                <c:pt idx="1766">
                  <c:v>12244</c:v>
                </c:pt>
                <c:pt idx="1767">
                  <c:v>12281</c:v>
                </c:pt>
                <c:pt idx="1768">
                  <c:v>12337</c:v>
                </c:pt>
                <c:pt idx="1769">
                  <c:v>12443</c:v>
                </c:pt>
                <c:pt idx="1770">
                  <c:v>12478</c:v>
                </c:pt>
                <c:pt idx="1771">
                  <c:v>12509</c:v>
                </c:pt>
                <c:pt idx="1772">
                  <c:v>12553</c:v>
                </c:pt>
                <c:pt idx="1773">
                  <c:v>12567</c:v>
                </c:pt>
                <c:pt idx="1774">
                  <c:v>12618</c:v>
                </c:pt>
                <c:pt idx="1775">
                  <c:v>12644</c:v>
                </c:pt>
                <c:pt idx="1776">
                  <c:v>12624</c:v>
                </c:pt>
                <c:pt idx="1777">
                  <c:v>12629</c:v>
                </c:pt>
                <c:pt idx="1778">
                  <c:v>12631</c:v>
                </c:pt>
                <c:pt idx="1779">
                  <c:v>12616</c:v>
                </c:pt>
                <c:pt idx="1780">
                  <c:v>12641</c:v>
                </c:pt>
                <c:pt idx="1781">
                  <c:v>12658</c:v>
                </c:pt>
                <c:pt idx="1782">
                  <c:v>12696</c:v>
                </c:pt>
                <c:pt idx="1783">
                  <c:v>12785</c:v>
                </c:pt>
                <c:pt idx="1784">
                  <c:v>12877</c:v>
                </c:pt>
                <c:pt idx="1785">
                  <c:v>12934</c:v>
                </c:pt>
                <c:pt idx="1786">
                  <c:v>12992</c:v>
                </c:pt>
                <c:pt idx="1787">
                  <c:v>13022</c:v>
                </c:pt>
                <c:pt idx="1788">
                  <c:v>12986</c:v>
                </c:pt>
                <c:pt idx="1789">
                  <c:v>12937</c:v>
                </c:pt>
                <c:pt idx="1790">
                  <c:v>12789</c:v>
                </c:pt>
                <c:pt idx="1791">
                  <c:v>12581</c:v>
                </c:pt>
                <c:pt idx="1792">
                  <c:v>12301</c:v>
                </c:pt>
                <c:pt idx="1793">
                  <c:v>11975</c:v>
                </c:pt>
                <c:pt idx="1794">
                  <c:v>11589</c:v>
                </c:pt>
                <c:pt idx="1795">
                  <c:v>11124</c:v>
                </c:pt>
                <c:pt idx="1796">
                  <c:v>10596</c:v>
                </c:pt>
                <c:pt idx="1797">
                  <c:v>10026</c:v>
                </c:pt>
                <c:pt idx="1798">
                  <c:v>9412.7999999999993</c:v>
                </c:pt>
                <c:pt idx="1799">
                  <c:v>8730.6</c:v>
                </c:pt>
                <c:pt idx="1800">
                  <c:v>8001.8</c:v>
                </c:pt>
                <c:pt idx="1801">
                  <c:v>7281.1</c:v>
                </c:pt>
                <c:pt idx="1802">
                  <c:v>6603.5</c:v>
                </c:pt>
                <c:pt idx="1803">
                  <c:v>5897.7</c:v>
                </c:pt>
                <c:pt idx="1804">
                  <c:v>5129.8999999999996</c:v>
                </c:pt>
                <c:pt idx="1805">
                  <c:v>4156.5</c:v>
                </c:pt>
                <c:pt idx="1806">
                  <c:v>3218.1</c:v>
                </c:pt>
                <c:pt idx="1807">
                  <c:v>2473.3000000000002</c:v>
                </c:pt>
                <c:pt idx="1808">
                  <c:v>1936.2</c:v>
                </c:pt>
                <c:pt idx="1809">
                  <c:v>1517.2</c:v>
                </c:pt>
                <c:pt idx="1810">
                  <c:v>1275.3</c:v>
                </c:pt>
                <c:pt idx="1811">
                  <c:v>1136.0999999999999</c:v>
                </c:pt>
                <c:pt idx="1812">
                  <c:v>974.2</c:v>
                </c:pt>
                <c:pt idx="1813">
                  <c:v>859.22</c:v>
                </c:pt>
                <c:pt idx="1814">
                  <c:v>746.14</c:v>
                </c:pt>
                <c:pt idx="1815">
                  <c:v>581.97</c:v>
                </c:pt>
                <c:pt idx="1816">
                  <c:v>333.43</c:v>
                </c:pt>
                <c:pt idx="1817">
                  <c:v>16.71</c:v>
                </c:pt>
                <c:pt idx="1818">
                  <c:v>-312.24</c:v>
                </c:pt>
                <c:pt idx="1819">
                  <c:v>-527.04</c:v>
                </c:pt>
                <c:pt idx="1820">
                  <c:v>-700.59</c:v>
                </c:pt>
                <c:pt idx="1821">
                  <c:v>-801.47</c:v>
                </c:pt>
                <c:pt idx="1822">
                  <c:v>-904.31</c:v>
                </c:pt>
                <c:pt idx="1823">
                  <c:v>-1078.4000000000001</c:v>
                </c:pt>
                <c:pt idx="1824">
                  <c:v>-1198.9000000000001</c:v>
                </c:pt>
                <c:pt idx="1825">
                  <c:v>-1325</c:v>
                </c:pt>
                <c:pt idx="1826">
                  <c:v>-1401.2</c:v>
                </c:pt>
                <c:pt idx="1827">
                  <c:v>-1537.1</c:v>
                </c:pt>
                <c:pt idx="1828">
                  <c:v>-1751.9</c:v>
                </c:pt>
                <c:pt idx="1829">
                  <c:v>-1972.1</c:v>
                </c:pt>
                <c:pt idx="1830">
                  <c:v>-2222.6</c:v>
                </c:pt>
                <c:pt idx="1831">
                  <c:v>-2469.4</c:v>
                </c:pt>
                <c:pt idx="1832">
                  <c:v>-2732.1</c:v>
                </c:pt>
                <c:pt idx="1833">
                  <c:v>-2973</c:v>
                </c:pt>
                <c:pt idx="1834">
                  <c:v>-3200.1</c:v>
                </c:pt>
                <c:pt idx="1835">
                  <c:v>-3415.5</c:v>
                </c:pt>
                <c:pt idx="1836">
                  <c:v>-3567.4</c:v>
                </c:pt>
                <c:pt idx="1837">
                  <c:v>-3714.5</c:v>
                </c:pt>
                <c:pt idx="1838">
                  <c:v>-3880.7</c:v>
                </c:pt>
                <c:pt idx="1839">
                  <c:v>-4010.6</c:v>
                </c:pt>
                <c:pt idx="1840">
                  <c:v>-4158.7</c:v>
                </c:pt>
                <c:pt idx="1841">
                  <c:v>-4300.8</c:v>
                </c:pt>
                <c:pt idx="1842">
                  <c:v>-4453.5</c:v>
                </c:pt>
                <c:pt idx="1843">
                  <c:v>-4631.6000000000004</c:v>
                </c:pt>
                <c:pt idx="1844">
                  <c:v>-4847.3999999999996</c:v>
                </c:pt>
                <c:pt idx="1845">
                  <c:v>-5035.2</c:v>
                </c:pt>
                <c:pt idx="1846">
                  <c:v>-5182.6000000000004</c:v>
                </c:pt>
                <c:pt idx="1847">
                  <c:v>-5362.4</c:v>
                </c:pt>
                <c:pt idx="1848">
                  <c:v>-5551.3</c:v>
                </c:pt>
                <c:pt idx="1849">
                  <c:v>-5721.8</c:v>
                </c:pt>
                <c:pt idx="1850">
                  <c:v>-5892.7</c:v>
                </c:pt>
                <c:pt idx="1851">
                  <c:v>-6015.6</c:v>
                </c:pt>
                <c:pt idx="1852">
                  <c:v>-6146.3</c:v>
                </c:pt>
                <c:pt idx="1853">
                  <c:v>-6315.5</c:v>
                </c:pt>
                <c:pt idx="1854">
                  <c:v>-6438.3</c:v>
                </c:pt>
                <c:pt idx="1855">
                  <c:v>-6499.8</c:v>
                </c:pt>
                <c:pt idx="1856">
                  <c:v>-6527.3</c:v>
                </c:pt>
                <c:pt idx="1857">
                  <c:v>-6482.4</c:v>
                </c:pt>
                <c:pt idx="1858">
                  <c:v>-6461.2</c:v>
                </c:pt>
                <c:pt idx="1859">
                  <c:v>-6449.1</c:v>
                </c:pt>
                <c:pt idx="1860">
                  <c:v>-6513</c:v>
                </c:pt>
                <c:pt idx="1861">
                  <c:v>-6580.6</c:v>
                </c:pt>
                <c:pt idx="1862">
                  <c:v>-6675.9</c:v>
                </c:pt>
                <c:pt idx="1863">
                  <c:v>-6789.3</c:v>
                </c:pt>
                <c:pt idx="1864">
                  <c:v>-6921.2</c:v>
                </c:pt>
                <c:pt idx="1865">
                  <c:v>-7096.9</c:v>
                </c:pt>
                <c:pt idx="1866">
                  <c:v>-7223.2</c:v>
                </c:pt>
                <c:pt idx="1867">
                  <c:v>-7334.8</c:v>
                </c:pt>
                <c:pt idx="1868">
                  <c:v>-7432.2</c:v>
                </c:pt>
                <c:pt idx="1869">
                  <c:v>-7505</c:v>
                </c:pt>
                <c:pt idx="1870">
                  <c:v>-7638.2</c:v>
                </c:pt>
                <c:pt idx="1871">
                  <c:v>-7731.5</c:v>
                </c:pt>
                <c:pt idx="1872">
                  <c:v>-7803.6</c:v>
                </c:pt>
                <c:pt idx="1873">
                  <c:v>-7907.9</c:v>
                </c:pt>
                <c:pt idx="1874">
                  <c:v>-7958.8</c:v>
                </c:pt>
                <c:pt idx="1875">
                  <c:v>-8048.6</c:v>
                </c:pt>
                <c:pt idx="1876">
                  <c:v>-8092.4</c:v>
                </c:pt>
                <c:pt idx="1877">
                  <c:v>-8167.2</c:v>
                </c:pt>
                <c:pt idx="1878">
                  <c:v>-8299.7000000000007</c:v>
                </c:pt>
                <c:pt idx="1879">
                  <c:v>-8382.9</c:v>
                </c:pt>
                <c:pt idx="1880">
                  <c:v>-8479.1</c:v>
                </c:pt>
                <c:pt idx="1881">
                  <c:v>-8588.2999999999993</c:v>
                </c:pt>
                <c:pt idx="1882">
                  <c:v>-8703.2999999999993</c:v>
                </c:pt>
                <c:pt idx="1883">
                  <c:v>-8801.5</c:v>
                </c:pt>
                <c:pt idx="1884">
                  <c:v>-8876.2999999999993</c:v>
                </c:pt>
                <c:pt idx="1885">
                  <c:v>-8966.6</c:v>
                </c:pt>
                <c:pt idx="1886">
                  <c:v>-9062.4</c:v>
                </c:pt>
                <c:pt idx="1887">
                  <c:v>-9162.7000000000007</c:v>
                </c:pt>
                <c:pt idx="1888">
                  <c:v>-9184.1</c:v>
                </c:pt>
                <c:pt idx="1889">
                  <c:v>-9196.6</c:v>
                </c:pt>
                <c:pt idx="1890">
                  <c:v>-9143.9</c:v>
                </c:pt>
                <c:pt idx="1891">
                  <c:v>-9117.5</c:v>
                </c:pt>
                <c:pt idx="1892">
                  <c:v>-9125.7000000000007</c:v>
                </c:pt>
                <c:pt idx="1893">
                  <c:v>-9154.7999999999993</c:v>
                </c:pt>
                <c:pt idx="1894">
                  <c:v>-9244</c:v>
                </c:pt>
                <c:pt idx="1895">
                  <c:v>-9380.4</c:v>
                </c:pt>
                <c:pt idx="1896">
                  <c:v>-9526.2999999999993</c:v>
                </c:pt>
                <c:pt idx="1897">
                  <c:v>-9657</c:v>
                </c:pt>
                <c:pt idx="1898">
                  <c:v>-9829.9</c:v>
                </c:pt>
                <c:pt idx="1899">
                  <c:v>-9998.6</c:v>
                </c:pt>
                <c:pt idx="1900">
                  <c:v>-10153</c:v>
                </c:pt>
                <c:pt idx="1901">
                  <c:v>-10306</c:v>
                </c:pt>
                <c:pt idx="1902">
                  <c:v>-10390</c:v>
                </c:pt>
                <c:pt idx="1903">
                  <c:v>-10465</c:v>
                </c:pt>
                <c:pt idx="1904">
                  <c:v>-10504</c:v>
                </c:pt>
                <c:pt idx="1905">
                  <c:v>-10576</c:v>
                </c:pt>
                <c:pt idx="1906">
                  <c:v>-10623</c:v>
                </c:pt>
                <c:pt idx="1907">
                  <c:v>-10652</c:v>
                </c:pt>
                <c:pt idx="1908">
                  <c:v>-10701</c:v>
                </c:pt>
                <c:pt idx="1909">
                  <c:v>-10683</c:v>
                </c:pt>
                <c:pt idx="1910">
                  <c:v>-10692</c:v>
                </c:pt>
                <c:pt idx="1911">
                  <c:v>-10689</c:v>
                </c:pt>
                <c:pt idx="1912">
                  <c:v>-10670</c:v>
                </c:pt>
                <c:pt idx="1913">
                  <c:v>-10679</c:v>
                </c:pt>
                <c:pt idx="1914">
                  <c:v>-10728</c:v>
                </c:pt>
                <c:pt idx="1915">
                  <c:v>-10788</c:v>
                </c:pt>
                <c:pt idx="1916">
                  <c:v>-10882</c:v>
                </c:pt>
                <c:pt idx="1917">
                  <c:v>-10978</c:v>
                </c:pt>
                <c:pt idx="1918">
                  <c:v>-11082</c:v>
                </c:pt>
                <c:pt idx="1919">
                  <c:v>-11193</c:v>
                </c:pt>
                <c:pt idx="1920">
                  <c:v>-11270</c:v>
                </c:pt>
                <c:pt idx="1921">
                  <c:v>-11332</c:v>
                </c:pt>
                <c:pt idx="1922">
                  <c:v>-11411</c:v>
                </c:pt>
                <c:pt idx="1923">
                  <c:v>-11423</c:v>
                </c:pt>
                <c:pt idx="1924">
                  <c:v>-11456</c:v>
                </c:pt>
                <c:pt idx="1925">
                  <c:v>-11500</c:v>
                </c:pt>
                <c:pt idx="1926">
                  <c:v>-11576</c:v>
                </c:pt>
                <c:pt idx="1927">
                  <c:v>-11662</c:v>
                </c:pt>
                <c:pt idx="1928">
                  <c:v>-11758</c:v>
                </c:pt>
                <c:pt idx="1929">
                  <c:v>-11848</c:v>
                </c:pt>
                <c:pt idx="1930">
                  <c:v>-11941</c:v>
                </c:pt>
                <c:pt idx="1931">
                  <c:v>-12053</c:v>
                </c:pt>
                <c:pt idx="1932">
                  <c:v>-12124</c:v>
                </c:pt>
                <c:pt idx="1933">
                  <c:v>-12196</c:v>
                </c:pt>
                <c:pt idx="1934">
                  <c:v>-12260</c:v>
                </c:pt>
                <c:pt idx="1935">
                  <c:v>-12268</c:v>
                </c:pt>
                <c:pt idx="1936">
                  <c:v>-12283</c:v>
                </c:pt>
                <c:pt idx="1937">
                  <c:v>-12242</c:v>
                </c:pt>
                <c:pt idx="1938">
                  <c:v>-12156</c:v>
                </c:pt>
                <c:pt idx="1939">
                  <c:v>-12046</c:v>
                </c:pt>
                <c:pt idx="1940">
                  <c:v>-11912</c:v>
                </c:pt>
                <c:pt idx="1941">
                  <c:v>-11724</c:v>
                </c:pt>
                <c:pt idx="1942">
                  <c:v>-11476</c:v>
                </c:pt>
                <c:pt idx="1943">
                  <c:v>-11235</c:v>
                </c:pt>
                <c:pt idx="1944">
                  <c:v>-10955</c:v>
                </c:pt>
                <c:pt idx="1945">
                  <c:v>-10629</c:v>
                </c:pt>
                <c:pt idx="1946">
                  <c:v>-10261</c:v>
                </c:pt>
                <c:pt idx="1947">
                  <c:v>-9931.1</c:v>
                </c:pt>
                <c:pt idx="1948">
                  <c:v>-9543.7000000000007</c:v>
                </c:pt>
                <c:pt idx="1949">
                  <c:v>-9186.4</c:v>
                </c:pt>
                <c:pt idx="1950">
                  <c:v>-8838.4</c:v>
                </c:pt>
                <c:pt idx="1951">
                  <c:v>-8424.4</c:v>
                </c:pt>
                <c:pt idx="1952">
                  <c:v>-8014.4</c:v>
                </c:pt>
                <c:pt idx="1953">
                  <c:v>-7567.7</c:v>
                </c:pt>
                <c:pt idx="1954">
                  <c:v>-7073.4</c:v>
                </c:pt>
                <c:pt idx="1955">
                  <c:v>-6586.7</c:v>
                </c:pt>
                <c:pt idx="1956">
                  <c:v>-6064</c:v>
                </c:pt>
                <c:pt idx="1957">
                  <c:v>-5517</c:v>
                </c:pt>
                <c:pt idx="1958">
                  <c:v>-5058.3999999999996</c:v>
                </c:pt>
                <c:pt idx="1959">
                  <c:v>-4665.1000000000004</c:v>
                </c:pt>
                <c:pt idx="1960">
                  <c:v>-4283.3</c:v>
                </c:pt>
                <c:pt idx="1961">
                  <c:v>-3893.2</c:v>
                </c:pt>
                <c:pt idx="1962">
                  <c:v>-3557.2</c:v>
                </c:pt>
                <c:pt idx="1963">
                  <c:v>-3226.3</c:v>
                </c:pt>
                <c:pt idx="1964">
                  <c:v>-2857.9</c:v>
                </c:pt>
                <c:pt idx="1965">
                  <c:v>-2555.3000000000002</c:v>
                </c:pt>
                <c:pt idx="1966">
                  <c:v>-2322.5</c:v>
                </c:pt>
                <c:pt idx="1967">
                  <c:v>-2093.4</c:v>
                </c:pt>
                <c:pt idx="1968">
                  <c:v>-1868.6</c:v>
                </c:pt>
                <c:pt idx="1969">
                  <c:v>-1641.7</c:v>
                </c:pt>
                <c:pt idx="1970">
                  <c:v>-1448.9</c:v>
                </c:pt>
                <c:pt idx="1971">
                  <c:v>-1293.2</c:v>
                </c:pt>
                <c:pt idx="1972">
                  <c:v>-1120.4000000000001</c:v>
                </c:pt>
                <c:pt idx="1973">
                  <c:v>-975.47</c:v>
                </c:pt>
                <c:pt idx="1974">
                  <c:v>-808.8</c:v>
                </c:pt>
                <c:pt idx="1975">
                  <c:v>-667.73</c:v>
                </c:pt>
                <c:pt idx="1976">
                  <c:v>-527.5</c:v>
                </c:pt>
                <c:pt idx="1977">
                  <c:v>-385.82</c:v>
                </c:pt>
                <c:pt idx="1978">
                  <c:v>-335.38</c:v>
                </c:pt>
                <c:pt idx="1979">
                  <c:v>-275.36</c:v>
                </c:pt>
                <c:pt idx="1980">
                  <c:v>-216.84</c:v>
                </c:pt>
                <c:pt idx="1981">
                  <c:v>-149.68</c:v>
                </c:pt>
                <c:pt idx="1982">
                  <c:v>-41.252000000000002</c:v>
                </c:pt>
                <c:pt idx="1983">
                  <c:v>98.156999999999996</c:v>
                </c:pt>
                <c:pt idx="1984">
                  <c:v>251.88</c:v>
                </c:pt>
                <c:pt idx="1985">
                  <c:v>464.02</c:v>
                </c:pt>
                <c:pt idx="1986">
                  <c:v>765.94</c:v>
                </c:pt>
                <c:pt idx="1987">
                  <c:v>1144.3</c:v>
                </c:pt>
                <c:pt idx="1988">
                  <c:v>1459.3</c:v>
                </c:pt>
                <c:pt idx="1989">
                  <c:v>1681.8</c:v>
                </c:pt>
                <c:pt idx="1990">
                  <c:v>1737.4</c:v>
                </c:pt>
                <c:pt idx="1991">
                  <c:v>1731.3</c:v>
                </c:pt>
                <c:pt idx="1992">
                  <c:v>1660.6</c:v>
                </c:pt>
                <c:pt idx="1993">
                  <c:v>1599.3</c:v>
                </c:pt>
                <c:pt idx="1994">
                  <c:v>1554.4</c:v>
                </c:pt>
                <c:pt idx="1995">
                  <c:v>1549.5</c:v>
                </c:pt>
                <c:pt idx="1996">
                  <c:v>1568.6</c:v>
                </c:pt>
                <c:pt idx="1997">
                  <c:v>1674.2</c:v>
                </c:pt>
                <c:pt idx="1998">
                  <c:v>1836.5</c:v>
                </c:pt>
                <c:pt idx="1999">
                  <c:v>2043.8</c:v>
                </c:pt>
                <c:pt idx="2000">
                  <c:v>2285.9</c:v>
                </c:pt>
                <c:pt idx="2001">
                  <c:v>2571.9</c:v>
                </c:pt>
                <c:pt idx="2002">
                  <c:v>2856.6</c:v>
                </c:pt>
                <c:pt idx="2003">
                  <c:v>3094.4</c:v>
                </c:pt>
                <c:pt idx="2004">
                  <c:v>3302.6</c:v>
                </c:pt>
                <c:pt idx="2005">
                  <c:v>3460.9</c:v>
                </c:pt>
                <c:pt idx="2006">
                  <c:v>3598.1</c:v>
                </c:pt>
                <c:pt idx="2007">
                  <c:v>3708.2</c:v>
                </c:pt>
                <c:pt idx="2008">
                  <c:v>3811.1</c:v>
                </c:pt>
                <c:pt idx="2009">
                  <c:v>3974.5</c:v>
                </c:pt>
                <c:pt idx="2010">
                  <c:v>4084.5</c:v>
                </c:pt>
                <c:pt idx="2011">
                  <c:v>4231.8999999999996</c:v>
                </c:pt>
                <c:pt idx="2012">
                  <c:v>4390.8</c:v>
                </c:pt>
                <c:pt idx="2013">
                  <c:v>4541.1000000000004</c:v>
                </c:pt>
                <c:pt idx="2014">
                  <c:v>4719.1000000000004</c:v>
                </c:pt>
                <c:pt idx="2015">
                  <c:v>4900.5</c:v>
                </c:pt>
                <c:pt idx="2016">
                  <c:v>5082.3999999999996</c:v>
                </c:pt>
                <c:pt idx="2017">
                  <c:v>5245.9</c:v>
                </c:pt>
                <c:pt idx="2018">
                  <c:v>5396.2</c:v>
                </c:pt>
                <c:pt idx="2019">
                  <c:v>5597.8</c:v>
                </c:pt>
                <c:pt idx="2020">
                  <c:v>5760.3</c:v>
                </c:pt>
                <c:pt idx="2021">
                  <c:v>5941</c:v>
                </c:pt>
                <c:pt idx="2022">
                  <c:v>6115</c:v>
                </c:pt>
                <c:pt idx="2023">
                  <c:v>6284.7</c:v>
                </c:pt>
                <c:pt idx="2024">
                  <c:v>6510.2</c:v>
                </c:pt>
                <c:pt idx="2025">
                  <c:v>6722.5</c:v>
                </c:pt>
                <c:pt idx="2026">
                  <c:v>6921.7</c:v>
                </c:pt>
                <c:pt idx="2027">
                  <c:v>7157.1</c:v>
                </c:pt>
                <c:pt idx="2028">
                  <c:v>7373.9</c:v>
                </c:pt>
                <c:pt idx="2029">
                  <c:v>7562.6</c:v>
                </c:pt>
                <c:pt idx="2030">
                  <c:v>7742.6</c:v>
                </c:pt>
                <c:pt idx="2031">
                  <c:v>7938.3</c:v>
                </c:pt>
                <c:pt idx="2032">
                  <c:v>8212.6</c:v>
                </c:pt>
                <c:pt idx="2033">
                  <c:v>8427.6</c:v>
                </c:pt>
                <c:pt idx="2034">
                  <c:v>8611.2000000000007</c:v>
                </c:pt>
                <c:pt idx="2035">
                  <c:v>8819.4</c:v>
                </c:pt>
                <c:pt idx="2036">
                  <c:v>8947.6</c:v>
                </c:pt>
                <c:pt idx="2037">
                  <c:v>9106.2999999999993</c:v>
                </c:pt>
                <c:pt idx="2038">
                  <c:v>9256.2000000000007</c:v>
                </c:pt>
                <c:pt idx="2039">
                  <c:v>9422.7000000000007</c:v>
                </c:pt>
                <c:pt idx="2040">
                  <c:v>9562.2000000000007</c:v>
                </c:pt>
                <c:pt idx="2041">
                  <c:v>9689.4</c:v>
                </c:pt>
                <c:pt idx="2042">
                  <c:v>9838.9</c:v>
                </c:pt>
                <c:pt idx="2043">
                  <c:v>9990</c:v>
                </c:pt>
                <c:pt idx="2044">
                  <c:v>10177</c:v>
                </c:pt>
                <c:pt idx="2045">
                  <c:v>10363</c:v>
                </c:pt>
                <c:pt idx="2046">
                  <c:v>10546</c:v>
                </c:pt>
                <c:pt idx="2047">
                  <c:v>10684</c:v>
                </c:pt>
                <c:pt idx="2048">
                  <c:v>10795</c:v>
                </c:pt>
                <c:pt idx="2049">
                  <c:v>10948</c:v>
                </c:pt>
                <c:pt idx="2050">
                  <c:v>11059</c:v>
                </c:pt>
                <c:pt idx="2051">
                  <c:v>11132</c:v>
                </c:pt>
                <c:pt idx="2052">
                  <c:v>11224</c:v>
                </c:pt>
                <c:pt idx="2053">
                  <c:v>11335</c:v>
                </c:pt>
                <c:pt idx="2054">
                  <c:v>11460</c:v>
                </c:pt>
                <c:pt idx="2055">
                  <c:v>11590</c:v>
                </c:pt>
                <c:pt idx="2056">
                  <c:v>11705</c:v>
                </c:pt>
                <c:pt idx="2057">
                  <c:v>11806</c:v>
                </c:pt>
                <c:pt idx="2058">
                  <c:v>11937</c:v>
                </c:pt>
                <c:pt idx="2059">
                  <c:v>12115</c:v>
                </c:pt>
                <c:pt idx="2060">
                  <c:v>12298</c:v>
                </c:pt>
                <c:pt idx="2061">
                  <c:v>12465</c:v>
                </c:pt>
                <c:pt idx="2062">
                  <c:v>12640</c:v>
                </c:pt>
                <c:pt idx="2063">
                  <c:v>12803</c:v>
                </c:pt>
                <c:pt idx="2064">
                  <c:v>12941</c:v>
                </c:pt>
                <c:pt idx="2065">
                  <c:v>13072</c:v>
                </c:pt>
                <c:pt idx="2066">
                  <c:v>13246</c:v>
                </c:pt>
                <c:pt idx="2067">
                  <c:v>13420</c:v>
                </c:pt>
                <c:pt idx="2068">
                  <c:v>13531</c:v>
                </c:pt>
                <c:pt idx="2069">
                  <c:v>13683</c:v>
                </c:pt>
                <c:pt idx="2070">
                  <c:v>13748</c:v>
                </c:pt>
                <c:pt idx="2071">
                  <c:v>13835</c:v>
                </c:pt>
                <c:pt idx="2072">
                  <c:v>13947</c:v>
                </c:pt>
                <c:pt idx="2073">
                  <c:v>13989</c:v>
                </c:pt>
                <c:pt idx="2074">
                  <c:v>14078</c:v>
                </c:pt>
                <c:pt idx="2075">
                  <c:v>14135</c:v>
                </c:pt>
                <c:pt idx="2076">
                  <c:v>14175</c:v>
                </c:pt>
                <c:pt idx="2077">
                  <c:v>14230</c:v>
                </c:pt>
                <c:pt idx="2078">
                  <c:v>14238</c:v>
                </c:pt>
                <c:pt idx="2079">
                  <c:v>14272</c:v>
                </c:pt>
                <c:pt idx="2080">
                  <c:v>14325</c:v>
                </c:pt>
                <c:pt idx="2081">
                  <c:v>14350</c:v>
                </c:pt>
                <c:pt idx="2082">
                  <c:v>14415</c:v>
                </c:pt>
                <c:pt idx="2083">
                  <c:v>14471</c:v>
                </c:pt>
                <c:pt idx="2084">
                  <c:v>14540</c:v>
                </c:pt>
                <c:pt idx="2085">
                  <c:v>14592</c:v>
                </c:pt>
                <c:pt idx="2086">
                  <c:v>14639</c:v>
                </c:pt>
                <c:pt idx="2087">
                  <c:v>14718</c:v>
                </c:pt>
                <c:pt idx="2088">
                  <c:v>14822</c:v>
                </c:pt>
                <c:pt idx="2089">
                  <c:v>14916</c:v>
                </c:pt>
                <c:pt idx="2090">
                  <c:v>15022</c:v>
                </c:pt>
                <c:pt idx="2091">
                  <c:v>15113</c:v>
                </c:pt>
                <c:pt idx="2092">
                  <c:v>15194</c:v>
                </c:pt>
                <c:pt idx="2093">
                  <c:v>15265</c:v>
                </c:pt>
                <c:pt idx="2094">
                  <c:v>15343</c:v>
                </c:pt>
                <c:pt idx="2095">
                  <c:v>15445</c:v>
                </c:pt>
                <c:pt idx="2096">
                  <c:v>15542</c:v>
                </c:pt>
                <c:pt idx="2097">
                  <c:v>15663</c:v>
                </c:pt>
                <c:pt idx="2098">
                  <c:v>15762</c:v>
                </c:pt>
                <c:pt idx="2099">
                  <c:v>15824</c:v>
                </c:pt>
                <c:pt idx="2100">
                  <c:v>15907</c:v>
                </c:pt>
                <c:pt idx="2101">
                  <c:v>15908</c:v>
                </c:pt>
                <c:pt idx="2102">
                  <c:v>15866</c:v>
                </c:pt>
                <c:pt idx="2103">
                  <c:v>15821</c:v>
                </c:pt>
                <c:pt idx="2104">
                  <c:v>15782</c:v>
                </c:pt>
                <c:pt idx="2105">
                  <c:v>15738</c:v>
                </c:pt>
                <c:pt idx="2106">
                  <c:v>15786</c:v>
                </c:pt>
                <c:pt idx="2107">
                  <c:v>15850</c:v>
                </c:pt>
                <c:pt idx="2108">
                  <c:v>15944</c:v>
                </c:pt>
                <c:pt idx="2109">
                  <c:v>16071</c:v>
                </c:pt>
                <c:pt idx="2110">
                  <c:v>16193</c:v>
                </c:pt>
                <c:pt idx="2111">
                  <c:v>16311</c:v>
                </c:pt>
                <c:pt idx="2112">
                  <c:v>16443</c:v>
                </c:pt>
                <c:pt idx="2113">
                  <c:v>16538</c:v>
                </c:pt>
                <c:pt idx="2114">
                  <c:v>16644</c:v>
                </c:pt>
                <c:pt idx="2115">
                  <c:v>16698</c:v>
                </c:pt>
                <c:pt idx="2116">
                  <c:v>16727</c:v>
                </c:pt>
                <c:pt idx="2117">
                  <c:v>16723</c:v>
                </c:pt>
                <c:pt idx="2118">
                  <c:v>16713</c:v>
                </c:pt>
                <c:pt idx="2119">
                  <c:v>16674</c:v>
                </c:pt>
                <c:pt idx="2120">
                  <c:v>16626</c:v>
                </c:pt>
                <c:pt idx="2121">
                  <c:v>16639</c:v>
                </c:pt>
                <c:pt idx="2122">
                  <c:v>16673</c:v>
                </c:pt>
                <c:pt idx="2123">
                  <c:v>16736</c:v>
                </c:pt>
                <c:pt idx="2124">
                  <c:v>16847</c:v>
                </c:pt>
                <c:pt idx="2125">
                  <c:v>16967</c:v>
                </c:pt>
                <c:pt idx="2126">
                  <c:v>17033</c:v>
                </c:pt>
                <c:pt idx="2127">
                  <c:v>17082</c:v>
                </c:pt>
                <c:pt idx="2128">
                  <c:v>17102</c:v>
                </c:pt>
                <c:pt idx="2129">
                  <c:v>17074</c:v>
                </c:pt>
                <c:pt idx="2130">
                  <c:v>17129</c:v>
                </c:pt>
                <c:pt idx="2131">
                  <c:v>17106</c:v>
                </c:pt>
                <c:pt idx="2132">
                  <c:v>17124</c:v>
                </c:pt>
                <c:pt idx="2133">
                  <c:v>17156</c:v>
                </c:pt>
                <c:pt idx="2134">
                  <c:v>17201</c:v>
                </c:pt>
                <c:pt idx="2135">
                  <c:v>17279</c:v>
                </c:pt>
                <c:pt idx="2136">
                  <c:v>17327</c:v>
                </c:pt>
                <c:pt idx="2137">
                  <c:v>17405</c:v>
                </c:pt>
                <c:pt idx="2138">
                  <c:v>17378</c:v>
                </c:pt>
                <c:pt idx="2139">
                  <c:v>17246</c:v>
                </c:pt>
                <c:pt idx="2140">
                  <c:v>17108</c:v>
                </c:pt>
                <c:pt idx="2141">
                  <c:v>16895</c:v>
                </c:pt>
                <c:pt idx="2142">
                  <c:v>16659</c:v>
                </c:pt>
                <c:pt idx="2143">
                  <c:v>16400</c:v>
                </c:pt>
                <c:pt idx="2144">
                  <c:v>16192</c:v>
                </c:pt>
                <c:pt idx="2145">
                  <c:v>15945</c:v>
                </c:pt>
                <c:pt idx="2146">
                  <c:v>15712</c:v>
                </c:pt>
                <c:pt idx="2147">
                  <c:v>15483</c:v>
                </c:pt>
                <c:pt idx="2148">
                  <c:v>15201</c:v>
                </c:pt>
                <c:pt idx="2149">
                  <c:v>14865</c:v>
                </c:pt>
                <c:pt idx="2150">
                  <c:v>14457</c:v>
                </c:pt>
                <c:pt idx="2151">
                  <c:v>13919</c:v>
                </c:pt>
                <c:pt idx="2152">
                  <c:v>13344</c:v>
                </c:pt>
                <c:pt idx="2153">
                  <c:v>12648</c:v>
                </c:pt>
                <c:pt idx="2154">
                  <c:v>11852</c:v>
                </c:pt>
                <c:pt idx="2155">
                  <c:v>11065</c:v>
                </c:pt>
                <c:pt idx="2156">
                  <c:v>10270</c:v>
                </c:pt>
                <c:pt idx="2157">
                  <c:v>9426.9</c:v>
                </c:pt>
                <c:pt idx="2158">
                  <c:v>8685</c:v>
                </c:pt>
                <c:pt idx="2159">
                  <c:v>7955.7</c:v>
                </c:pt>
                <c:pt idx="2160">
                  <c:v>7305.7</c:v>
                </c:pt>
                <c:pt idx="2161">
                  <c:v>6738.5</c:v>
                </c:pt>
                <c:pt idx="2162">
                  <c:v>6292</c:v>
                </c:pt>
                <c:pt idx="2163">
                  <c:v>5863.2</c:v>
                </c:pt>
                <c:pt idx="2164">
                  <c:v>5476.5</c:v>
                </c:pt>
                <c:pt idx="2165">
                  <c:v>5173.5</c:v>
                </c:pt>
                <c:pt idx="2166">
                  <c:v>4924.8</c:v>
                </c:pt>
                <c:pt idx="2167">
                  <c:v>4635.8999999999996</c:v>
                </c:pt>
                <c:pt idx="2168">
                  <c:v>4325.2</c:v>
                </c:pt>
                <c:pt idx="2169">
                  <c:v>4024.2</c:v>
                </c:pt>
                <c:pt idx="2170">
                  <c:v>3713.3</c:v>
                </c:pt>
                <c:pt idx="2171">
                  <c:v>3404.6</c:v>
                </c:pt>
                <c:pt idx="2172">
                  <c:v>3074.5</c:v>
                </c:pt>
                <c:pt idx="2173">
                  <c:v>2742.7</c:v>
                </c:pt>
                <c:pt idx="2174">
                  <c:v>2402</c:v>
                </c:pt>
                <c:pt idx="2175">
                  <c:v>2077.1999999999998</c:v>
                </c:pt>
                <c:pt idx="2176">
                  <c:v>1814.5</c:v>
                </c:pt>
                <c:pt idx="2177">
                  <c:v>1607</c:v>
                </c:pt>
                <c:pt idx="2178">
                  <c:v>1425.7</c:v>
                </c:pt>
                <c:pt idx="2179">
                  <c:v>1329.7</c:v>
                </c:pt>
                <c:pt idx="2180">
                  <c:v>1243.4000000000001</c:v>
                </c:pt>
                <c:pt idx="2181">
                  <c:v>1145.8</c:v>
                </c:pt>
                <c:pt idx="2182">
                  <c:v>1060.9000000000001</c:v>
                </c:pt>
                <c:pt idx="2183">
                  <c:v>969.56</c:v>
                </c:pt>
                <c:pt idx="2184">
                  <c:v>882.21</c:v>
                </c:pt>
                <c:pt idx="2185">
                  <c:v>733.75</c:v>
                </c:pt>
                <c:pt idx="2186">
                  <c:v>579.73</c:v>
                </c:pt>
                <c:pt idx="2187">
                  <c:v>444.53</c:v>
                </c:pt>
                <c:pt idx="2188">
                  <c:v>305.99</c:v>
                </c:pt>
                <c:pt idx="2189">
                  <c:v>191.48</c:v>
                </c:pt>
                <c:pt idx="2190">
                  <c:v>72.706999999999994</c:v>
                </c:pt>
                <c:pt idx="2191">
                  <c:v>-15.398999999999999</c:v>
                </c:pt>
                <c:pt idx="2192">
                  <c:v>-86.564999999999998</c:v>
                </c:pt>
                <c:pt idx="2193">
                  <c:v>-133.96</c:v>
                </c:pt>
                <c:pt idx="2194">
                  <c:v>-198.18</c:v>
                </c:pt>
                <c:pt idx="2195">
                  <c:v>-256.81</c:v>
                </c:pt>
                <c:pt idx="2196">
                  <c:v>-320.95999999999998</c:v>
                </c:pt>
                <c:pt idx="2197">
                  <c:v>-370.13</c:v>
                </c:pt>
                <c:pt idx="2198">
                  <c:v>-433.57</c:v>
                </c:pt>
                <c:pt idx="2199">
                  <c:v>-467.61</c:v>
                </c:pt>
                <c:pt idx="2200">
                  <c:v>-520.20000000000005</c:v>
                </c:pt>
                <c:pt idx="2201">
                  <c:v>-588.91999999999996</c:v>
                </c:pt>
                <c:pt idx="2202">
                  <c:v>-652.95000000000005</c:v>
                </c:pt>
                <c:pt idx="2203">
                  <c:v>-697.04</c:v>
                </c:pt>
                <c:pt idx="2204">
                  <c:v>-739.82</c:v>
                </c:pt>
                <c:pt idx="2205">
                  <c:v>-777.17</c:v>
                </c:pt>
                <c:pt idx="2206">
                  <c:v>-845.64</c:v>
                </c:pt>
                <c:pt idx="2207">
                  <c:v>-896.87</c:v>
                </c:pt>
                <c:pt idx="2208">
                  <c:v>-973.74</c:v>
                </c:pt>
                <c:pt idx="2209">
                  <c:v>-1057</c:v>
                </c:pt>
                <c:pt idx="2210">
                  <c:v>-1181.4000000000001</c:v>
                </c:pt>
                <c:pt idx="2211">
                  <c:v>-1288.2</c:v>
                </c:pt>
                <c:pt idx="2212">
                  <c:v>-1362.5</c:v>
                </c:pt>
                <c:pt idx="2213">
                  <c:v>-1447.1</c:v>
                </c:pt>
                <c:pt idx="2214">
                  <c:v>-1570.7</c:v>
                </c:pt>
                <c:pt idx="2215">
                  <c:v>-1714.3</c:v>
                </c:pt>
                <c:pt idx="2216">
                  <c:v>-1878.9</c:v>
                </c:pt>
                <c:pt idx="2217">
                  <c:v>-2000.2</c:v>
                </c:pt>
                <c:pt idx="2218">
                  <c:v>-2070.8000000000002</c:v>
                </c:pt>
                <c:pt idx="2219">
                  <c:v>-2147</c:v>
                </c:pt>
                <c:pt idx="2220">
                  <c:v>-2265.4</c:v>
                </c:pt>
                <c:pt idx="2221">
                  <c:v>-2404.1</c:v>
                </c:pt>
                <c:pt idx="2222">
                  <c:v>-2524.6</c:v>
                </c:pt>
                <c:pt idx="2223">
                  <c:v>-2634.2</c:v>
                </c:pt>
                <c:pt idx="2224">
                  <c:v>-2732.2</c:v>
                </c:pt>
                <c:pt idx="2225">
                  <c:v>-2873.7</c:v>
                </c:pt>
                <c:pt idx="2226">
                  <c:v>-3020.2</c:v>
                </c:pt>
                <c:pt idx="2227">
                  <c:v>-3200.2</c:v>
                </c:pt>
                <c:pt idx="2228">
                  <c:v>-3377.4</c:v>
                </c:pt>
                <c:pt idx="2229">
                  <c:v>-3532.7</c:v>
                </c:pt>
                <c:pt idx="2230">
                  <c:v>-3656.7</c:v>
                </c:pt>
                <c:pt idx="2231">
                  <c:v>-3863.6</c:v>
                </c:pt>
                <c:pt idx="2232">
                  <c:v>-4088.9</c:v>
                </c:pt>
                <c:pt idx="2233">
                  <c:v>-4301.3999999999996</c:v>
                </c:pt>
                <c:pt idx="2234">
                  <c:v>-4521.8999999999996</c:v>
                </c:pt>
                <c:pt idx="2235">
                  <c:v>-4776.5</c:v>
                </c:pt>
                <c:pt idx="2236">
                  <c:v>-5019.5</c:v>
                </c:pt>
                <c:pt idx="2237">
                  <c:v>-5238.3</c:v>
                </c:pt>
                <c:pt idx="2238">
                  <c:v>-5488.8</c:v>
                </c:pt>
                <c:pt idx="2239">
                  <c:v>-5649.6</c:v>
                </c:pt>
                <c:pt idx="2240">
                  <c:v>-5756.4</c:v>
                </c:pt>
                <c:pt idx="2241">
                  <c:v>-5784.7</c:v>
                </c:pt>
                <c:pt idx="2242">
                  <c:v>-5801.2</c:v>
                </c:pt>
                <c:pt idx="2243">
                  <c:v>-5861.1</c:v>
                </c:pt>
                <c:pt idx="2244">
                  <c:v>-5931.8</c:v>
                </c:pt>
                <c:pt idx="2245">
                  <c:v>-6036.7</c:v>
                </c:pt>
                <c:pt idx="2246">
                  <c:v>-6151.3</c:v>
                </c:pt>
                <c:pt idx="2247">
                  <c:v>-6290.9</c:v>
                </c:pt>
                <c:pt idx="2248">
                  <c:v>-6477.5</c:v>
                </c:pt>
                <c:pt idx="2249">
                  <c:v>-6658.4</c:v>
                </c:pt>
                <c:pt idx="2250">
                  <c:v>-6839.3</c:v>
                </c:pt>
                <c:pt idx="2251">
                  <c:v>-6985.4</c:v>
                </c:pt>
                <c:pt idx="2252">
                  <c:v>-7099.4</c:v>
                </c:pt>
                <c:pt idx="2253">
                  <c:v>-7219.9</c:v>
                </c:pt>
                <c:pt idx="2254">
                  <c:v>-7344</c:v>
                </c:pt>
                <c:pt idx="2255">
                  <c:v>-7440.4</c:v>
                </c:pt>
                <c:pt idx="2256">
                  <c:v>-7512.4</c:v>
                </c:pt>
                <c:pt idx="2257">
                  <c:v>-7544.8</c:v>
                </c:pt>
                <c:pt idx="2258">
                  <c:v>-7608.7</c:v>
                </c:pt>
                <c:pt idx="2259">
                  <c:v>-7609</c:v>
                </c:pt>
                <c:pt idx="2260">
                  <c:v>-7630.5</c:v>
                </c:pt>
                <c:pt idx="2261">
                  <c:v>-7642.8</c:v>
                </c:pt>
                <c:pt idx="2262">
                  <c:v>-7632.2</c:v>
                </c:pt>
                <c:pt idx="2263">
                  <c:v>-7661.5</c:v>
                </c:pt>
                <c:pt idx="2264">
                  <c:v>-7687.6</c:v>
                </c:pt>
                <c:pt idx="2265">
                  <c:v>-7700.2</c:v>
                </c:pt>
                <c:pt idx="2266">
                  <c:v>-7776.2</c:v>
                </c:pt>
                <c:pt idx="2267">
                  <c:v>-7852.4</c:v>
                </c:pt>
                <c:pt idx="2268">
                  <c:v>-7941.7</c:v>
                </c:pt>
                <c:pt idx="2269">
                  <c:v>-8068.7</c:v>
                </c:pt>
                <c:pt idx="2270">
                  <c:v>-8228.6</c:v>
                </c:pt>
                <c:pt idx="2271">
                  <c:v>-8389.1</c:v>
                </c:pt>
                <c:pt idx="2272">
                  <c:v>-8554.7000000000007</c:v>
                </c:pt>
                <c:pt idx="2273">
                  <c:v>-8712.9</c:v>
                </c:pt>
                <c:pt idx="2274">
                  <c:v>-8786.7000000000007</c:v>
                </c:pt>
                <c:pt idx="2275">
                  <c:v>-8819.2999999999993</c:v>
                </c:pt>
                <c:pt idx="2276">
                  <c:v>-8857.5</c:v>
                </c:pt>
                <c:pt idx="2277">
                  <c:v>-8844.7000000000007</c:v>
                </c:pt>
                <c:pt idx="2278">
                  <c:v>-8878</c:v>
                </c:pt>
                <c:pt idx="2279">
                  <c:v>-8919.1</c:v>
                </c:pt>
                <c:pt idx="2280">
                  <c:v>-8973.2999999999993</c:v>
                </c:pt>
                <c:pt idx="2281">
                  <c:v>-9017.6</c:v>
                </c:pt>
                <c:pt idx="2282">
                  <c:v>-9083.9</c:v>
                </c:pt>
                <c:pt idx="2283">
                  <c:v>-9153.2999999999993</c:v>
                </c:pt>
                <c:pt idx="2284">
                  <c:v>-9239.2999999999993</c:v>
                </c:pt>
                <c:pt idx="2285">
                  <c:v>-9375.5</c:v>
                </c:pt>
                <c:pt idx="2286">
                  <c:v>-9496.7000000000007</c:v>
                </c:pt>
                <c:pt idx="2287">
                  <c:v>-9604.5</c:v>
                </c:pt>
                <c:pt idx="2288">
                  <c:v>-9706.6</c:v>
                </c:pt>
                <c:pt idx="2289">
                  <c:v>-9790.2999999999993</c:v>
                </c:pt>
                <c:pt idx="2290">
                  <c:v>-9894.2999999999993</c:v>
                </c:pt>
                <c:pt idx="2291">
                  <c:v>-9976.1</c:v>
                </c:pt>
                <c:pt idx="2292">
                  <c:v>-10031</c:v>
                </c:pt>
                <c:pt idx="2293">
                  <c:v>-10060</c:v>
                </c:pt>
                <c:pt idx="2294">
                  <c:v>-10075</c:v>
                </c:pt>
                <c:pt idx="2295">
                  <c:v>-10036</c:v>
                </c:pt>
                <c:pt idx="2296">
                  <c:v>-10067</c:v>
                </c:pt>
                <c:pt idx="2297">
                  <c:v>-10077</c:v>
                </c:pt>
                <c:pt idx="2298">
                  <c:v>-10093</c:v>
                </c:pt>
                <c:pt idx="2299">
                  <c:v>-10133</c:v>
                </c:pt>
                <c:pt idx="2300">
                  <c:v>-10134</c:v>
                </c:pt>
                <c:pt idx="2301">
                  <c:v>-10172</c:v>
                </c:pt>
                <c:pt idx="2302">
                  <c:v>-10200</c:v>
                </c:pt>
                <c:pt idx="2303">
                  <c:v>-10276</c:v>
                </c:pt>
                <c:pt idx="2304">
                  <c:v>-10412</c:v>
                </c:pt>
                <c:pt idx="2305">
                  <c:v>-10485</c:v>
                </c:pt>
                <c:pt idx="2306">
                  <c:v>-10554</c:v>
                </c:pt>
                <c:pt idx="2307">
                  <c:v>-10637</c:v>
                </c:pt>
                <c:pt idx="2308">
                  <c:v>-10708</c:v>
                </c:pt>
                <c:pt idx="2309">
                  <c:v>-10832</c:v>
                </c:pt>
                <c:pt idx="2310">
                  <c:v>-10932</c:v>
                </c:pt>
                <c:pt idx="2311">
                  <c:v>-10978</c:v>
                </c:pt>
                <c:pt idx="2312">
                  <c:v>-11028</c:v>
                </c:pt>
                <c:pt idx="2313">
                  <c:v>-11045</c:v>
                </c:pt>
                <c:pt idx="2314">
                  <c:v>-11060</c:v>
                </c:pt>
                <c:pt idx="2315">
                  <c:v>-11109</c:v>
                </c:pt>
                <c:pt idx="2316">
                  <c:v>-11183</c:v>
                </c:pt>
                <c:pt idx="2317">
                  <c:v>-11248</c:v>
                </c:pt>
                <c:pt idx="2318">
                  <c:v>-11318</c:v>
                </c:pt>
                <c:pt idx="2319">
                  <c:v>-11381</c:v>
                </c:pt>
                <c:pt idx="2320">
                  <c:v>-11489</c:v>
                </c:pt>
                <c:pt idx="2321">
                  <c:v>-11545</c:v>
                </c:pt>
                <c:pt idx="2322">
                  <c:v>-11560</c:v>
                </c:pt>
                <c:pt idx="2323">
                  <c:v>-11554</c:v>
                </c:pt>
                <c:pt idx="2324">
                  <c:v>-11550</c:v>
                </c:pt>
                <c:pt idx="2325">
                  <c:v>-11542</c:v>
                </c:pt>
                <c:pt idx="2326">
                  <c:v>-11607</c:v>
                </c:pt>
                <c:pt idx="2327">
                  <c:v>-11636</c:v>
                </c:pt>
                <c:pt idx="2328">
                  <c:v>-11719</c:v>
                </c:pt>
                <c:pt idx="2329">
                  <c:v>-11724</c:v>
                </c:pt>
                <c:pt idx="2330">
                  <c:v>-11718</c:v>
                </c:pt>
                <c:pt idx="2331">
                  <c:v>-11746</c:v>
                </c:pt>
                <c:pt idx="2332">
                  <c:v>-11751</c:v>
                </c:pt>
                <c:pt idx="2333">
                  <c:v>-11802</c:v>
                </c:pt>
                <c:pt idx="2334">
                  <c:v>-11880</c:v>
                </c:pt>
                <c:pt idx="2335">
                  <c:v>-11984</c:v>
                </c:pt>
                <c:pt idx="2336">
                  <c:v>-12085</c:v>
                </c:pt>
                <c:pt idx="2337">
                  <c:v>-12147</c:v>
                </c:pt>
                <c:pt idx="2338">
                  <c:v>-12205</c:v>
                </c:pt>
                <c:pt idx="2339">
                  <c:v>-12292</c:v>
                </c:pt>
                <c:pt idx="2340">
                  <c:v>-12340</c:v>
                </c:pt>
                <c:pt idx="2341">
                  <c:v>-12332</c:v>
                </c:pt>
                <c:pt idx="2342">
                  <c:v>-12359</c:v>
                </c:pt>
                <c:pt idx="2343">
                  <c:v>-12337</c:v>
                </c:pt>
                <c:pt idx="2344">
                  <c:v>-12299</c:v>
                </c:pt>
                <c:pt idx="2345">
                  <c:v>-12251</c:v>
                </c:pt>
                <c:pt idx="2346">
                  <c:v>-12199</c:v>
                </c:pt>
                <c:pt idx="2347">
                  <c:v>-12161</c:v>
                </c:pt>
                <c:pt idx="2348">
                  <c:v>-12161</c:v>
                </c:pt>
                <c:pt idx="2349">
                  <c:v>-12172</c:v>
                </c:pt>
                <c:pt idx="2350">
                  <c:v>-12204</c:v>
                </c:pt>
                <c:pt idx="2351">
                  <c:v>-12289</c:v>
                </c:pt>
                <c:pt idx="2352">
                  <c:v>-12336</c:v>
                </c:pt>
                <c:pt idx="2353">
                  <c:v>-12420</c:v>
                </c:pt>
                <c:pt idx="2354">
                  <c:v>-12482</c:v>
                </c:pt>
                <c:pt idx="2355">
                  <c:v>-12535</c:v>
                </c:pt>
                <c:pt idx="2356">
                  <c:v>-12575</c:v>
                </c:pt>
                <c:pt idx="2357">
                  <c:v>-12561</c:v>
                </c:pt>
                <c:pt idx="2358">
                  <c:v>-12565</c:v>
                </c:pt>
                <c:pt idx="2359">
                  <c:v>-12512</c:v>
                </c:pt>
                <c:pt idx="2360">
                  <c:v>-12419</c:v>
                </c:pt>
                <c:pt idx="2361">
                  <c:v>-12289</c:v>
                </c:pt>
                <c:pt idx="2362">
                  <c:v>-12108</c:v>
                </c:pt>
                <c:pt idx="2363">
                  <c:v>-11932</c:v>
                </c:pt>
                <c:pt idx="2364">
                  <c:v>-11727</c:v>
                </c:pt>
                <c:pt idx="2365">
                  <c:v>-11521</c:v>
                </c:pt>
                <c:pt idx="2366">
                  <c:v>-11329</c:v>
                </c:pt>
                <c:pt idx="2367">
                  <c:v>-11104</c:v>
                </c:pt>
                <c:pt idx="2368">
                  <c:v>-10848</c:v>
                </c:pt>
                <c:pt idx="2369">
                  <c:v>-10592</c:v>
                </c:pt>
                <c:pt idx="2370">
                  <c:v>-10311</c:v>
                </c:pt>
                <c:pt idx="2371">
                  <c:v>-9978.2999999999993</c:v>
                </c:pt>
                <c:pt idx="2372">
                  <c:v>-9646.5</c:v>
                </c:pt>
                <c:pt idx="2373">
                  <c:v>-9296</c:v>
                </c:pt>
                <c:pt idx="2374">
                  <c:v>-8983.7000000000007</c:v>
                </c:pt>
                <c:pt idx="2375">
                  <c:v>-8650.4</c:v>
                </c:pt>
                <c:pt idx="2376">
                  <c:v>-8306.4</c:v>
                </c:pt>
                <c:pt idx="2377">
                  <c:v>-7996.7</c:v>
                </c:pt>
                <c:pt idx="2378">
                  <c:v>-7674.4</c:v>
                </c:pt>
                <c:pt idx="2379">
                  <c:v>-7317.8</c:v>
                </c:pt>
                <c:pt idx="2380">
                  <c:v>-6967</c:v>
                </c:pt>
                <c:pt idx="2381">
                  <c:v>-6638.4</c:v>
                </c:pt>
                <c:pt idx="2382">
                  <c:v>-6219.9</c:v>
                </c:pt>
                <c:pt idx="2383">
                  <c:v>-5813.3</c:v>
                </c:pt>
                <c:pt idx="2384">
                  <c:v>-5352.6</c:v>
                </c:pt>
                <c:pt idx="2385">
                  <c:v>-4902.8999999999996</c:v>
                </c:pt>
                <c:pt idx="2386">
                  <c:v>-4549.8999999999996</c:v>
                </c:pt>
                <c:pt idx="2387">
                  <c:v>-4166.3</c:v>
                </c:pt>
                <c:pt idx="2388">
                  <c:v>-3804.2</c:v>
                </c:pt>
                <c:pt idx="2389">
                  <c:v>-3492.8</c:v>
                </c:pt>
                <c:pt idx="2390">
                  <c:v>-3122.8</c:v>
                </c:pt>
                <c:pt idx="2391">
                  <c:v>-2834.4</c:v>
                </c:pt>
                <c:pt idx="2392">
                  <c:v>-2508.6999999999998</c:v>
                </c:pt>
                <c:pt idx="2393">
                  <c:v>-2225.1</c:v>
                </c:pt>
                <c:pt idx="2394">
                  <c:v>-1932.1</c:v>
                </c:pt>
                <c:pt idx="2395">
                  <c:v>-1675.8</c:v>
                </c:pt>
                <c:pt idx="2396">
                  <c:v>-1494.5</c:v>
                </c:pt>
                <c:pt idx="2397">
                  <c:v>-1373</c:v>
                </c:pt>
                <c:pt idx="2398">
                  <c:v>-1224.7</c:v>
                </c:pt>
                <c:pt idx="2399">
                  <c:v>-1050.4000000000001</c:v>
                </c:pt>
                <c:pt idx="2400">
                  <c:v>-909.39</c:v>
                </c:pt>
                <c:pt idx="2401">
                  <c:v>-747.98</c:v>
                </c:pt>
                <c:pt idx="2402">
                  <c:v>-607.79999999999995</c:v>
                </c:pt>
                <c:pt idx="2403">
                  <c:v>-483.42</c:v>
                </c:pt>
                <c:pt idx="2404">
                  <c:v>-352.95</c:v>
                </c:pt>
                <c:pt idx="2405">
                  <c:v>-225.21</c:v>
                </c:pt>
                <c:pt idx="2406">
                  <c:v>-118.98</c:v>
                </c:pt>
                <c:pt idx="2407">
                  <c:v>45.177</c:v>
                </c:pt>
                <c:pt idx="2408">
                  <c:v>271.52</c:v>
                </c:pt>
                <c:pt idx="2409">
                  <c:v>786.05</c:v>
                </c:pt>
                <c:pt idx="2410">
                  <c:v>1462.5</c:v>
                </c:pt>
                <c:pt idx="2411">
                  <c:v>2091.9</c:v>
                </c:pt>
                <c:pt idx="2412">
                  <c:v>2546.8000000000002</c:v>
                </c:pt>
                <c:pt idx="2413">
                  <c:v>2763.9</c:v>
                </c:pt>
                <c:pt idx="2414">
                  <c:v>2833.8</c:v>
                </c:pt>
                <c:pt idx="2415">
                  <c:v>2825.5</c:v>
                </c:pt>
                <c:pt idx="2416">
                  <c:v>2796.7</c:v>
                </c:pt>
                <c:pt idx="2417">
                  <c:v>2727.4</c:v>
                </c:pt>
                <c:pt idx="2418">
                  <c:v>2657.8</c:v>
                </c:pt>
                <c:pt idx="2419">
                  <c:v>2640.4</c:v>
                </c:pt>
                <c:pt idx="2420">
                  <c:v>2699</c:v>
                </c:pt>
                <c:pt idx="2421">
                  <c:v>2791</c:v>
                </c:pt>
                <c:pt idx="2422">
                  <c:v>3075.9</c:v>
                </c:pt>
                <c:pt idx="2423">
                  <c:v>3391.8</c:v>
                </c:pt>
                <c:pt idx="2424">
                  <c:v>3766.7</c:v>
                </c:pt>
                <c:pt idx="2425">
                  <c:v>4110.3</c:v>
                </c:pt>
                <c:pt idx="2426">
                  <c:v>4390.5</c:v>
                </c:pt>
                <c:pt idx="2427">
                  <c:v>4660.2</c:v>
                </c:pt>
                <c:pt idx="2428">
                  <c:v>4780</c:v>
                </c:pt>
                <c:pt idx="2429">
                  <c:v>4879.3999999999996</c:v>
                </c:pt>
                <c:pt idx="2430">
                  <c:v>5005</c:v>
                </c:pt>
                <c:pt idx="2431">
                  <c:v>5145.3999999999996</c:v>
                </c:pt>
                <c:pt idx="2432">
                  <c:v>5307.1</c:v>
                </c:pt>
                <c:pt idx="2433">
                  <c:v>5506.7</c:v>
                </c:pt>
                <c:pt idx="2434">
                  <c:v>5688.5</c:v>
                </c:pt>
                <c:pt idx="2435">
                  <c:v>5844.7</c:v>
                </c:pt>
                <c:pt idx="2436">
                  <c:v>5949.6</c:v>
                </c:pt>
                <c:pt idx="2437">
                  <c:v>6093.4</c:v>
                </c:pt>
                <c:pt idx="2438">
                  <c:v>6259.1</c:v>
                </c:pt>
                <c:pt idx="2439">
                  <c:v>6435</c:v>
                </c:pt>
                <c:pt idx="2440">
                  <c:v>6590.1</c:v>
                </c:pt>
                <c:pt idx="2441">
                  <c:v>6759.6</c:v>
                </c:pt>
                <c:pt idx="2442">
                  <c:v>6902.2</c:v>
                </c:pt>
                <c:pt idx="2443">
                  <c:v>7034.5</c:v>
                </c:pt>
                <c:pt idx="2444">
                  <c:v>7191</c:v>
                </c:pt>
                <c:pt idx="2445">
                  <c:v>7365.1</c:v>
                </c:pt>
                <c:pt idx="2446">
                  <c:v>7546.5</c:v>
                </c:pt>
                <c:pt idx="2447">
                  <c:v>7749</c:v>
                </c:pt>
                <c:pt idx="2448">
                  <c:v>7938.3</c:v>
                </c:pt>
                <c:pt idx="2449">
                  <c:v>8174.7</c:v>
                </c:pt>
                <c:pt idx="2450">
                  <c:v>8409</c:v>
                </c:pt>
                <c:pt idx="2451">
                  <c:v>8531.7999999999993</c:v>
                </c:pt>
                <c:pt idx="2452">
                  <c:v>8716.7000000000007</c:v>
                </c:pt>
                <c:pt idx="2453">
                  <c:v>8891.7000000000007</c:v>
                </c:pt>
                <c:pt idx="2454">
                  <c:v>9019.4</c:v>
                </c:pt>
                <c:pt idx="2455">
                  <c:v>9142.6</c:v>
                </c:pt>
                <c:pt idx="2456">
                  <c:v>9254</c:v>
                </c:pt>
                <c:pt idx="2457">
                  <c:v>9357.9</c:v>
                </c:pt>
                <c:pt idx="2458">
                  <c:v>9425.9</c:v>
                </c:pt>
                <c:pt idx="2459">
                  <c:v>9488.2000000000007</c:v>
                </c:pt>
                <c:pt idx="2460">
                  <c:v>9575.5</c:v>
                </c:pt>
                <c:pt idx="2461">
                  <c:v>9689.2999999999993</c:v>
                </c:pt>
                <c:pt idx="2462">
                  <c:v>9805.9</c:v>
                </c:pt>
                <c:pt idx="2463">
                  <c:v>9926.7000000000007</c:v>
                </c:pt>
                <c:pt idx="2464">
                  <c:v>10117</c:v>
                </c:pt>
                <c:pt idx="2465">
                  <c:v>10320</c:v>
                </c:pt>
                <c:pt idx="2466">
                  <c:v>10513</c:v>
                </c:pt>
                <c:pt idx="2467">
                  <c:v>10684</c:v>
                </c:pt>
                <c:pt idx="2468">
                  <c:v>10876</c:v>
                </c:pt>
                <c:pt idx="2469">
                  <c:v>11072</c:v>
                </c:pt>
                <c:pt idx="2470">
                  <c:v>11242</c:v>
                </c:pt>
                <c:pt idx="2471">
                  <c:v>11361</c:v>
                </c:pt>
                <c:pt idx="2472">
                  <c:v>11471</c:v>
                </c:pt>
                <c:pt idx="2473">
                  <c:v>11592</c:v>
                </c:pt>
                <c:pt idx="2474">
                  <c:v>11665</c:v>
                </c:pt>
                <c:pt idx="2475">
                  <c:v>11742</c:v>
                </c:pt>
                <c:pt idx="2476">
                  <c:v>11832</c:v>
                </c:pt>
                <c:pt idx="2477">
                  <c:v>11895</c:v>
                </c:pt>
                <c:pt idx="2478">
                  <c:v>11971</c:v>
                </c:pt>
                <c:pt idx="2479">
                  <c:v>12073</c:v>
                </c:pt>
                <c:pt idx="2480">
                  <c:v>12197</c:v>
                </c:pt>
                <c:pt idx="2481">
                  <c:v>12312</c:v>
                </c:pt>
                <c:pt idx="2482">
                  <c:v>12482</c:v>
                </c:pt>
                <c:pt idx="2483">
                  <c:v>12701</c:v>
                </c:pt>
                <c:pt idx="2484">
                  <c:v>12883</c:v>
                </c:pt>
                <c:pt idx="2485">
                  <c:v>13099</c:v>
                </c:pt>
                <c:pt idx="2486">
                  <c:v>13255</c:v>
                </c:pt>
                <c:pt idx="2487">
                  <c:v>13426</c:v>
                </c:pt>
                <c:pt idx="2488">
                  <c:v>13595</c:v>
                </c:pt>
                <c:pt idx="2489">
                  <c:v>13723</c:v>
                </c:pt>
                <c:pt idx="2490">
                  <c:v>13850</c:v>
                </c:pt>
                <c:pt idx="2491">
                  <c:v>13874</c:v>
                </c:pt>
                <c:pt idx="2492">
                  <c:v>13855</c:v>
                </c:pt>
                <c:pt idx="2493">
                  <c:v>13811</c:v>
                </c:pt>
                <c:pt idx="2494">
                  <c:v>13739</c:v>
                </c:pt>
                <c:pt idx="2495">
                  <c:v>13760</c:v>
                </c:pt>
                <c:pt idx="2496">
                  <c:v>13752</c:v>
                </c:pt>
                <c:pt idx="2497">
                  <c:v>13799</c:v>
                </c:pt>
                <c:pt idx="2498">
                  <c:v>13891</c:v>
                </c:pt>
                <c:pt idx="2499">
                  <c:v>14032</c:v>
                </c:pt>
                <c:pt idx="2500">
                  <c:v>14255</c:v>
                </c:pt>
                <c:pt idx="2501">
                  <c:v>14366</c:v>
                </c:pt>
                <c:pt idx="2502">
                  <c:v>14506</c:v>
                </c:pt>
                <c:pt idx="2503">
                  <c:v>14645</c:v>
                </c:pt>
                <c:pt idx="2504">
                  <c:v>14725</c:v>
                </c:pt>
                <c:pt idx="2505">
                  <c:v>14687</c:v>
                </c:pt>
                <c:pt idx="2506">
                  <c:v>14639</c:v>
                </c:pt>
                <c:pt idx="2507">
                  <c:v>14569</c:v>
                </c:pt>
                <c:pt idx="2508">
                  <c:v>14450</c:v>
                </c:pt>
                <c:pt idx="2509">
                  <c:v>14421</c:v>
                </c:pt>
                <c:pt idx="2510">
                  <c:v>14412</c:v>
                </c:pt>
                <c:pt idx="2511">
                  <c:v>14414</c:v>
                </c:pt>
                <c:pt idx="2512">
                  <c:v>14409</c:v>
                </c:pt>
                <c:pt idx="2513">
                  <c:v>14522</c:v>
                </c:pt>
                <c:pt idx="2514">
                  <c:v>14660</c:v>
                </c:pt>
                <c:pt idx="2515">
                  <c:v>14834</c:v>
                </c:pt>
                <c:pt idx="2516">
                  <c:v>15039</c:v>
                </c:pt>
                <c:pt idx="2517">
                  <c:v>15252</c:v>
                </c:pt>
                <c:pt idx="2518">
                  <c:v>15381</c:v>
                </c:pt>
                <c:pt idx="2519">
                  <c:v>15475</c:v>
                </c:pt>
                <c:pt idx="2520">
                  <c:v>15582</c:v>
                </c:pt>
                <c:pt idx="2521">
                  <c:v>15653</c:v>
                </c:pt>
                <c:pt idx="2522">
                  <c:v>15697</c:v>
                </c:pt>
                <c:pt idx="2523">
                  <c:v>15729</c:v>
                </c:pt>
                <c:pt idx="2524">
                  <c:v>15716</c:v>
                </c:pt>
                <c:pt idx="2525">
                  <c:v>15774</c:v>
                </c:pt>
                <c:pt idx="2526">
                  <c:v>15800</c:v>
                </c:pt>
                <c:pt idx="2527">
                  <c:v>15850</c:v>
                </c:pt>
                <c:pt idx="2528">
                  <c:v>15855</c:v>
                </c:pt>
                <c:pt idx="2529">
                  <c:v>15863</c:v>
                </c:pt>
                <c:pt idx="2530">
                  <c:v>15940</c:v>
                </c:pt>
                <c:pt idx="2531">
                  <c:v>16025</c:v>
                </c:pt>
                <c:pt idx="2532">
                  <c:v>16138</c:v>
                </c:pt>
                <c:pt idx="2533">
                  <c:v>16193</c:v>
                </c:pt>
                <c:pt idx="2534">
                  <c:v>16261</c:v>
                </c:pt>
                <c:pt idx="2535">
                  <c:v>16359</c:v>
                </c:pt>
                <c:pt idx="2536">
                  <c:v>16409</c:v>
                </c:pt>
                <c:pt idx="2537">
                  <c:v>16460</c:v>
                </c:pt>
                <c:pt idx="2538">
                  <c:v>16537</c:v>
                </c:pt>
                <c:pt idx="2539">
                  <c:v>16564</c:v>
                </c:pt>
                <c:pt idx="2540">
                  <c:v>16579</c:v>
                </c:pt>
                <c:pt idx="2541">
                  <c:v>16582</c:v>
                </c:pt>
                <c:pt idx="2542">
                  <c:v>16606</c:v>
                </c:pt>
                <c:pt idx="2543">
                  <c:v>16622</c:v>
                </c:pt>
                <c:pt idx="2544">
                  <c:v>16628</c:v>
                </c:pt>
                <c:pt idx="2545">
                  <c:v>16643</c:v>
                </c:pt>
                <c:pt idx="2546">
                  <c:v>16601</c:v>
                </c:pt>
                <c:pt idx="2547">
                  <c:v>16533</c:v>
                </c:pt>
                <c:pt idx="2548">
                  <c:v>16394</c:v>
                </c:pt>
                <c:pt idx="2549">
                  <c:v>16168</c:v>
                </c:pt>
                <c:pt idx="2550">
                  <c:v>15847</c:v>
                </c:pt>
                <c:pt idx="2551">
                  <c:v>15465</c:v>
                </c:pt>
                <c:pt idx="2552">
                  <c:v>14975</c:v>
                </c:pt>
                <c:pt idx="2553">
                  <c:v>14402</c:v>
                </c:pt>
                <c:pt idx="2554">
                  <c:v>13700</c:v>
                </c:pt>
                <c:pt idx="2555">
                  <c:v>12919</c:v>
                </c:pt>
                <c:pt idx="2556">
                  <c:v>12069</c:v>
                </c:pt>
                <c:pt idx="2557">
                  <c:v>11232</c:v>
                </c:pt>
                <c:pt idx="2558">
                  <c:v>10323</c:v>
                </c:pt>
                <c:pt idx="2559">
                  <c:v>9461.9</c:v>
                </c:pt>
                <c:pt idx="2560">
                  <c:v>8626.5</c:v>
                </c:pt>
                <c:pt idx="2561">
                  <c:v>7838</c:v>
                </c:pt>
                <c:pt idx="2562">
                  <c:v>7091.6</c:v>
                </c:pt>
                <c:pt idx="2563">
                  <c:v>6365.5</c:v>
                </c:pt>
                <c:pt idx="2564">
                  <c:v>5675.3</c:v>
                </c:pt>
                <c:pt idx="2565">
                  <c:v>5047.7</c:v>
                </c:pt>
                <c:pt idx="2566">
                  <c:v>4382.8999999999996</c:v>
                </c:pt>
                <c:pt idx="2567">
                  <c:v>3738.8</c:v>
                </c:pt>
                <c:pt idx="2568">
                  <c:v>2940.9</c:v>
                </c:pt>
                <c:pt idx="2569">
                  <c:v>2095.9</c:v>
                </c:pt>
                <c:pt idx="2570">
                  <c:v>1529</c:v>
                </c:pt>
                <c:pt idx="2571">
                  <c:v>1218</c:v>
                </c:pt>
                <c:pt idx="2572">
                  <c:v>1020.2</c:v>
                </c:pt>
                <c:pt idx="2573">
                  <c:v>856.1</c:v>
                </c:pt>
                <c:pt idx="2574">
                  <c:v>694.33</c:v>
                </c:pt>
                <c:pt idx="2575">
                  <c:v>523.39</c:v>
                </c:pt>
                <c:pt idx="2576">
                  <c:v>326.94</c:v>
                </c:pt>
                <c:pt idx="2577">
                  <c:v>149.44999999999999</c:v>
                </c:pt>
                <c:pt idx="2578">
                  <c:v>-99.275999999999996</c:v>
                </c:pt>
                <c:pt idx="2579">
                  <c:v>-364.29</c:v>
                </c:pt>
                <c:pt idx="2580">
                  <c:v>-623.75</c:v>
                </c:pt>
                <c:pt idx="2581">
                  <c:v>-793.9</c:v>
                </c:pt>
                <c:pt idx="2582">
                  <c:v>-820.61</c:v>
                </c:pt>
                <c:pt idx="2583">
                  <c:v>-879.84</c:v>
                </c:pt>
                <c:pt idx="2584">
                  <c:v>-941.64</c:v>
                </c:pt>
                <c:pt idx="2585">
                  <c:v>-983.42</c:v>
                </c:pt>
                <c:pt idx="2586">
                  <c:v>-1115.7</c:v>
                </c:pt>
                <c:pt idx="2587">
                  <c:v>-1219.0999999999999</c:v>
                </c:pt>
                <c:pt idx="2588">
                  <c:v>-1312.4</c:v>
                </c:pt>
                <c:pt idx="2589">
                  <c:v>-1443.9</c:v>
                </c:pt>
                <c:pt idx="2590">
                  <c:v>-1652</c:v>
                </c:pt>
                <c:pt idx="2591">
                  <c:v>-1930.7</c:v>
                </c:pt>
                <c:pt idx="2592">
                  <c:v>-2192.9</c:v>
                </c:pt>
                <c:pt idx="2593">
                  <c:v>-2465.8000000000002</c:v>
                </c:pt>
                <c:pt idx="2594">
                  <c:v>-2813.4</c:v>
                </c:pt>
                <c:pt idx="2595">
                  <c:v>-3166.3</c:v>
                </c:pt>
                <c:pt idx="2596">
                  <c:v>-3512.6</c:v>
                </c:pt>
                <c:pt idx="2597">
                  <c:v>-3796.8</c:v>
                </c:pt>
                <c:pt idx="2598">
                  <c:v>-3995.8</c:v>
                </c:pt>
                <c:pt idx="2599">
                  <c:v>-4131.3</c:v>
                </c:pt>
                <c:pt idx="2600">
                  <c:v>-4207.2</c:v>
                </c:pt>
                <c:pt idx="2601">
                  <c:v>-4272</c:v>
                </c:pt>
                <c:pt idx="2602">
                  <c:v>-4292.8</c:v>
                </c:pt>
                <c:pt idx="2603">
                  <c:v>-4300.8</c:v>
                </c:pt>
                <c:pt idx="2604">
                  <c:v>-4338.3</c:v>
                </c:pt>
                <c:pt idx="2605">
                  <c:v>-4395.7</c:v>
                </c:pt>
                <c:pt idx="2606">
                  <c:v>-4507.8999999999996</c:v>
                </c:pt>
                <c:pt idx="2607">
                  <c:v>-4654.6000000000004</c:v>
                </c:pt>
                <c:pt idx="2608">
                  <c:v>-4878.5</c:v>
                </c:pt>
                <c:pt idx="2609">
                  <c:v>-5106.3</c:v>
                </c:pt>
                <c:pt idx="2610">
                  <c:v>-5333.9</c:v>
                </c:pt>
                <c:pt idx="2611">
                  <c:v>-5609.2</c:v>
                </c:pt>
                <c:pt idx="2612">
                  <c:v>-5844.5</c:v>
                </c:pt>
                <c:pt idx="2613">
                  <c:v>-6098.4</c:v>
                </c:pt>
                <c:pt idx="2614">
                  <c:v>-6340.4</c:v>
                </c:pt>
                <c:pt idx="2615">
                  <c:v>-6579.3</c:v>
                </c:pt>
                <c:pt idx="2616">
                  <c:v>-6750</c:v>
                </c:pt>
                <c:pt idx="2617">
                  <c:v>-6877.6</c:v>
                </c:pt>
                <c:pt idx="2618">
                  <c:v>-6939.5</c:v>
                </c:pt>
                <c:pt idx="2619">
                  <c:v>-6983.8</c:v>
                </c:pt>
                <c:pt idx="2620">
                  <c:v>-7030.1</c:v>
                </c:pt>
                <c:pt idx="2621">
                  <c:v>-7017.2</c:v>
                </c:pt>
                <c:pt idx="2622">
                  <c:v>-7049.5</c:v>
                </c:pt>
                <c:pt idx="2623">
                  <c:v>-7116.2</c:v>
                </c:pt>
                <c:pt idx="2624">
                  <c:v>-7205.3</c:v>
                </c:pt>
                <c:pt idx="2625">
                  <c:v>-7309.3</c:v>
                </c:pt>
                <c:pt idx="2626">
                  <c:v>-7452.5</c:v>
                </c:pt>
                <c:pt idx="2627">
                  <c:v>-7571.2</c:v>
                </c:pt>
                <c:pt idx="2628">
                  <c:v>-7660.4</c:v>
                </c:pt>
                <c:pt idx="2629">
                  <c:v>-7747.3</c:v>
                </c:pt>
                <c:pt idx="2630">
                  <c:v>-7858.7</c:v>
                </c:pt>
                <c:pt idx="2631">
                  <c:v>-7998.8</c:v>
                </c:pt>
                <c:pt idx="2632">
                  <c:v>-8111.4</c:v>
                </c:pt>
                <c:pt idx="2633">
                  <c:v>-8234</c:v>
                </c:pt>
                <c:pt idx="2634">
                  <c:v>-8329.6</c:v>
                </c:pt>
                <c:pt idx="2635">
                  <c:v>-8416.6</c:v>
                </c:pt>
                <c:pt idx="2636">
                  <c:v>-8578.6</c:v>
                </c:pt>
                <c:pt idx="2637">
                  <c:v>-8677.5</c:v>
                </c:pt>
                <c:pt idx="2638">
                  <c:v>-8751.6</c:v>
                </c:pt>
                <c:pt idx="2639">
                  <c:v>-8812.7000000000007</c:v>
                </c:pt>
                <c:pt idx="2640">
                  <c:v>-8870.5</c:v>
                </c:pt>
                <c:pt idx="2641">
                  <c:v>-8951.6</c:v>
                </c:pt>
                <c:pt idx="2642">
                  <c:v>-9031.2000000000007</c:v>
                </c:pt>
                <c:pt idx="2643">
                  <c:v>-9139.1</c:v>
                </c:pt>
                <c:pt idx="2644">
                  <c:v>-9205.6</c:v>
                </c:pt>
                <c:pt idx="2645">
                  <c:v>-9279.4</c:v>
                </c:pt>
                <c:pt idx="2646">
                  <c:v>-9396.2999999999993</c:v>
                </c:pt>
                <c:pt idx="2647">
                  <c:v>-9502.2999999999993</c:v>
                </c:pt>
                <c:pt idx="2648">
                  <c:v>-9621.2000000000007</c:v>
                </c:pt>
                <c:pt idx="2649">
                  <c:v>-9731.5</c:v>
                </c:pt>
                <c:pt idx="2650">
                  <c:v>-9775.4</c:v>
                </c:pt>
                <c:pt idx="2651">
                  <c:v>-9877</c:v>
                </c:pt>
                <c:pt idx="2652">
                  <c:v>-9957.1</c:v>
                </c:pt>
                <c:pt idx="2653">
                  <c:v>-10085</c:v>
                </c:pt>
                <c:pt idx="2654">
                  <c:v>-10171</c:v>
                </c:pt>
                <c:pt idx="2655">
                  <c:v>-10247</c:v>
                </c:pt>
                <c:pt idx="2656">
                  <c:v>-10290</c:v>
                </c:pt>
                <c:pt idx="2657">
                  <c:v>-10296</c:v>
                </c:pt>
                <c:pt idx="2658">
                  <c:v>-10317</c:v>
                </c:pt>
                <c:pt idx="2659">
                  <c:v>-10305</c:v>
                </c:pt>
                <c:pt idx="2660">
                  <c:v>-10272</c:v>
                </c:pt>
                <c:pt idx="2661">
                  <c:v>-10307</c:v>
                </c:pt>
                <c:pt idx="2662">
                  <c:v>-10324</c:v>
                </c:pt>
                <c:pt idx="2663">
                  <c:v>-10379</c:v>
                </c:pt>
                <c:pt idx="2664">
                  <c:v>-10411</c:v>
                </c:pt>
                <c:pt idx="2665">
                  <c:v>-10467</c:v>
                </c:pt>
                <c:pt idx="2666">
                  <c:v>-10518</c:v>
                </c:pt>
                <c:pt idx="2667">
                  <c:v>-10572</c:v>
                </c:pt>
                <c:pt idx="2668">
                  <c:v>-10662</c:v>
                </c:pt>
                <c:pt idx="2669">
                  <c:v>-10767</c:v>
                </c:pt>
                <c:pt idx="2670">
                  <c:v>-10819</c:v>
                </c:pt>
                <c:pt idx="2671">
                  <c:v>-10868</c:v>
                </c:pt>
                <c:pt idx="2672">
                  <c:v>-10874</c:v>
                </c:pt>
                <c:pt idx="2673">
                  <c:v>-10887</c:v>
                </c:pt>
                <c:pt idx="2674">
                  <c:v>-10859</c:v>
                </c:pt>
                <c:pt idx="2675">
                  <c:v>-10866</c:v>
                </c:pt>
                <c:pt idx="2676">
                  <c:v>-10823</c:v>
                </c:pt>
                <c:pt idx="2677">
                  <c:v>-10752</c:v>
                </c:pt>
                <c:pt idx="2678">
                  <c:v>-10712</c:v>
                </c:pt>
                <c:pt idx="2679">
                  <c:v>-10678</c:v>
                </c:pt>
                <c:pt idx="2680">
                  <c:v>-10680</c:v>
                </c:pt>
                <c:pt idx="2681">
                  <c:v>-10700</c:v>
                </c:pt>
                <c:pt idx="2682">
                  <c:v>-10711</c:v>
                </c:pt>
                <c:pt idx="2683">
                  <c:v>-10727</c:v>
                </c:pt>
                <c:pt idx="2684">
                  <c:v>-10721</c:v>
                </c:pt>
                <c:pt idx="2685">
                  <c:v>-10758</c:v>
                </c:pt>
                <c:pt idx="2686">
                  <c:v>-10780</c:v>
                </c:pt>
                <c:pt idx="2687">
                  <c:v>-10761</c:v>
                </c:pt>
                <c:pt idx="2688">
                  <c:v>-10778</c:v>
                </c:pt>
                <c:pt idx="2689">
                  <c:v>-10773</c:v>
                </c:pt>
                <c:pt idx="2690">
                  <c:v>-10767</c:v>
                </c:pt>
                <c:pt idx="2691">
                  <c:v>-10767</c:v>
                </c:pt>
                <c:pt idx="2692">
                  <c:v>-10753</c:v>
                </c:pt>
                <c:pt idx="2693">
                  <c:v>-10746</c:v>
                </c:pt>
                <c:pt idx="2694">
                  <c:v>-10731</c:v>
                </c:pt>
                <c:pt idx="2695">
                  <c:v>-10733</c:v>
                </c:pt>
                <c:pt idx="2696">
                  <c:v>-10765</c:v>
                </c:pt>
                <c:pt idx="2697">
                  <c:v>-10780</c:v>
                </c:pt>
                <c:pt idx="2698">
                  <c:v>-10789</c:v>
                </c:pt>
                <c:pt idx="2699">
                  <c:v>-10806</c:v>
                </c:pt>
                <c:pt idx="2700">
                  <c:v>-10842</c:v>
                </c:pt>
                <c:pt idx="2701">
                  <c:v>-10869</c:v>
                </c:pt>
                <c:pt idx="2702">
                  <c:v>-10948</c:v>
                </c:pt>
                <c:pt idx="2703">
                  <c:v>-10984</c:v>
                </c:pt>
                <c:pt idx="2704">
                  <c:v>-11046</c:v>
                </c:pt>
                <c:pt idx="2705">
                  <c:v>-11049</c:v>
                </c:pt>
                <c:pt idx="2706">
                  <c:v>-11089</c:v>
                </c:pt>
                <c:pt idx="2707">
                  <c:v>-11105</c:v>
                </c:pt>
                <c:pt idx="2708">
                  <c:v>-11147</c:v>
                </c:pt>
                <c:pt idx="2709">
                  <c:v>-11201</c:v>
                </c:pt>
                <c:pt idx="2710">
                  <c:v>-11249</c:v>
                </c:pt>
                <c:pt idx="2711">
                  <c:v>-11279</c:v>
                </c:pt>
                <c:pt idx="2712">
                  <c:v>-11243</c:v>
                </c:pt>
                <c:pt idx="2713">
                  <c:v>-11237</c:v>
                </c:pt>
                <c:pt idx="2714">
                  <c:v>-11182</c:v>
                </c:pt>
                <c:pt idx="2715">
                  <c:v>-11097</c:v>
                </c:pt>
                <c:pt idx="2716">
                  <c:v>-11043</c:v>
                </c:pt>
                <c:pt idx="2717">
                  <c:v>-10952</c:v>
                </c:pt>
                <c:pt idx="2718">
                  <c:v>-10864</c:v>
                </c:pt>
                <c:pt idx="2719">
                  <c:v>-10791</c:v>
                </c:pt>
                <c:pt idx="2720">
                  <c:v>-10745</c:v>
                </c:pt>
                <c:pt idx="2721">
                  <c:v>-10714</c:v>
                </c:pt>
                <c:pt idx="2722">
                  <c:v>-10713</c:v>
                </c:pt>
                <c:pt idx="2723">
                  <c:v>-10755</c:v>
                </c:pt>
                <c:pt idx="2724">
                  <c:v>-10784</c:v>
                </c:pt>
                <c:pt idx="2725">
                  <c:v>-10806</c:v>
                </c:pt>
                <c:pt idx="2726">
                  <c:v>-10821</c:v>
                </c:pt>
                <c:pt idx="2727">
                  <c:v>-10830</c:v>
                </c:pt>
                <c:pt idx="2728">
                  <c:v>-10860</c:v>
                </c:pt>
                <c:pt idx="2729">
                  <c:v>-10874</c:v>
                </c:pt>
                <c:pt idx="2730">
                  <c:v>-10898</c:v>
                </c:pt>
                <c:pt idx="2731">
                  <c:v>-10851</c:v>
                </c:pt>
                <c:pt idx="2732">
                  <c:v>-10794</c:v>
                </c:pt>
                <c:pt idx="2733">
                  <c:v>-10737</c:v>
                </c:pt>
                <c:pt idx="2734">
                  <c:v>-10682</c:v>
                </c:pt>
                <c:pt idx="2735">
                  <c:v>-10514</c:v>
                </c:pt>
                <c:pt idx="2736">
                  <c:v>-10359</c:v>
                </c:pt>
                <c:pt idx="2737">
                  <c:v>-10164</c:v>
                </c:pt>
                <c:pt idx="2738">
                  <c:v>-9929.9</c:v>
                </c:pt>
                <c:pt idx="2739">
                  <c:v>-9625.7000000000007</c:v>
                </c:pt>
                <c:pt idx="2740">
                  <c:v>-9299.9</c:v>
                </c:pt>
                <c:pt idx="2741">
                  <c:v>-8947.7000000000007</c:v>
                </c:pt>
                <c:pt idx="2742">
                  <c:v>-8582.9</c:v>
                </c:pt>
                <c:pt idx="2743">
                  <c:v>-8188.3</c:v>
                </c:pt>
                <c:pt idx="2744">
                  <c:v>-7810.8</c:v>
                </c:pt>
                <c:pt idx="2745">
                  <c:v>-7418.5</c:v>
                </c:pt>
                <c:pt idx="2746">
                  <c:v>-7006.8</c:v>
                </c:pt>
                <c:pt idx="2747">
                  <c:v>-6585.8</c:v>
                </c:pt>
                <c:pt idx="2748">
                  <c:v>-6247.8</c:v>
                </c:pt>
                <c:pt idx="2749">
                  <c:v>-5884.9</c:v>
                </c:pt>
                <c:pt idx="2750">
                  <c:v>-5555.4</c:v>
                </c:pt>
                <c:pt idx="2751">
                  <c:v>-5247.3</c:v>
                </c:pt>
                <c:pt idx="2752">
                  <c:v>-4927</c:v>
                </c:pt>
                <c:pt idx="2753">
                  <c:v>-4579</c:v>
                </c:pt>
                <c:pt idx="2754">
                  <c:v>-4251.7</c:v>
                </c:pt>
                <c:pt idx="2755">
                  <c:v>-3971.3</c:v>
                </c:pt>
                <c:pt idx="2756">
                  <c:v>-3759.5</c:v>
                </c:pt>
                <c:pt idx="2757">
                  <c:v>-3532.6</c:v>
                </c:pt>
                <c:pt idx="2758">
                  <c:v>-3305</c:v>
                </c:pt>
                <c:pt idx="2759">
                  <c:v>-3104.1</c:v>
                </c:pt>
                <c:pt idx="2760">
                  <c:v>-2884</c:v>
                </c:pt>
                <c:pt idx="2761">
                  <c:v>-2712.2</c:v>
                </c:pt>
                <c:pt idx="2762">
                  <c:v>-2560.6999999999998</c:v>
                </c:pt>
                <c:pt idx="2763">
                  <c:v>-2373.1</c:v>
                </c:pt>
                <c:pt idx="2764">
                  <c:v>-2183.5</c:v>
                </c:pt>
                <c:pt idx="2765">
                  <c:v>-2008.5</c:v>
                </c:pt>
                <c:pt idx="2766">
                  <c:v>-1862.7</c:v>
                </c:pt>
                <c:pt idx="2767">
                  <c:v>-1648.2</c:v>
                </c:pt>
                <c:pt idx="2768">
                  <c:v>-1456</c:v>
                </c:pt>
                <c:pt idx="2769">
                  <c:v>-1244.0999999999999</c:v>
                </c:pt>
                <c:pt idx="2770">
                  <c:v>-1060.5</c:v>
                </c:pt>
                <c:pt idx="2771">
                  <c:v>-915.38</c:v>
                </c:pt>
                <c:pt idx="2772">
                  <c:v>-788.29</c:v>
                </c:pt>
                <c:pt idx="2773">
                  <c:v>-663.21</c:v>
                </c:pt>
                <c:pt idx="2774">
                  <c:v>-563.09</c:v>
                </c:pt>
                <c:pt idx="2775">
                  <c:v>-461.42</c:v>
                </c:pt>
                <c:pt idx="2776">
                  <c:v>-392.71</c:v>
                </c:pt>
                <c:pt idx="2777">
                  <c:v>-306.33</c:v>
                </c:pt>
                <c:pt idx="2778">
                  <c:v>-277.89999999999998</c:v>
                </c:pt>
                <c:pt idx="2779">
                  <c:v>-283.68</c:v>
                </c:pt>
                <c:pt idx="2780">
                  <c:v>-231.49</c:v>
                </c:pt>
                <c:pt idx="2781">
                  <c:v>-171.99</c:v>
                </c:pt>
                <c:pt idx="2782">
                  <c:v>-36.904000000000003</c:v>
                </c:pt>
                <c:pt idx="2783">
                  <c:v>128.69999999999999</c:v>
                </c:pt>
                <c:pt idx="2784">
                  <c:v>359.31</c:v>
                </c:pt>
                <c:pt idx="2785">
                  <c:v>727.34</c:v>
                </c:pt>
                <c:pt idx="2786">
                  <c:v>1100.4000000000001</c:v>
                </c:pt>
                <c:pt idx="2787">
                  <c:v>1406.7</c:v>
                </c:pt>
                <c:pt idx="2788">
                  <c:v>1583.6</c:v>
                </c:pt>
                <c:pt idx="2789">
                  <c:v>1627.9</c:v>
                </c:pt>
                <c:pt idx="2790">
                  <c:v>1590.2</c:v>
                </c:pt>
                <c:pt idx="2791">
                  <c:v>1549.1</c:v>
                </c:pt>
                <c:pt idx="2792">
                  <c:v>1526.4</c:v>
                </c:pt>
                <c:pt idx="2793">
                  <c:v>1541.9</c:v>
                </c:pt>
                <c:pt idx="2794">
                  <c:v>1644.3</c:v>
                </c:pt>
                <c:pt idx="2795">
                  <c:v>1781.2</c:v>
                </c:pt>
                <c:pt idx="2796">
                  <c:v>1955.3</c:v>
                </c:pt>
                <c:pt idx="2797">
                  <c:v>2188.8000000000002</c:v>
                </c:pt>
                <c:pt idx="2798">
                  <c:v>2399.8000000000002</c:v>
                </c:pt>
                <c:pt idx="2799">
                  <c:v>2647.5</c:v>
                </c:pt>
                <c:pt idx="2800">
                  <c:v>2880.5</c:v>
                </c:pt>
                <c:pt idx="2801">
                  <c:v>3091.4</c:v>
                </c:pt>
                <c:pt idx="2802">
                  <c:v>3319.2</c:v>
                </c:pt>
                <c:pt idx="2803">
                  <c:v>3500</c:v>
                </c:pt>
                <c:pt idx="2804">
                  <c:v>3640.5</c:v>
                </c:pt>
                <c:pt idx="2805">
                  <c:v>3796.6</c:v>
                </c:pt>
                <c:pt idx="2806">
                  <c:v>3950.3</c:v>
                </c:pt>
                <c:pt idx="2807">
                  <c:v>4102.1000000000004</c:v>
                </c:pt>
                <c:pt idx="2808">
                  <c:v>4241.3</c:v>
                </c:pt>
                <c:pt idx="2809">
                  <c:v>4369.6000000000004</c:v>
                </c:pt>
                <c:pt idx="2810">
                  <c:v>4518.7</c:v>
                </c:pt>
                <c:pt idx="2811">
                  <c:v>4672.7</c:v>
                </c:pt>
                <c:pt idx="2812">
                  <c:v>4837.8999999999996</c:v>
                </c:pt>
                <c:pt idx="2813">
                  <c:v>4989.8</c:v>
                </c:pt>
                <c:pt idx="2814">
                  <c:v>5138.6000000000004</c:v>
                </c:pt>
                <c:pt idx="2815">
                  <c:v>5316.1</c:v>
                </c:pt>
                <c:pt idx="2816">
                  <c:v>5498.4</c:v>
                </c:pt>
                <c:pt idx="2817">
                  <c:v>5700.3</c:v>
                </c:pt>
                <c:pt idx="2818">
                  <c:v>5939.3</c:v>
                </c:pt>
                <c:pt idx="2819">
                  <c:v>6131.8</c:v>
                </c:pt>
                <c:pt idx="2820">
                  <c:v>6358</c:v>
                </c:pt>
                <c:pt idx="2821">
                  <c:v>6563.7</c:v>
                </c:pt>
                <c:pt idx="2822">
                  <c:v>6786.8</c:v>
                </c:pt>
                <c:pt idx="2823">
                  <c:v>6988.7</c:v>
                </c:pt>
                <c:pt idx="2824">
                  <c:v>7239.7</c:v>
                </c:pt>
                <c:pt idx="2825">
                  <c:v>7453.2</c:v>
                </c:pt>
                <c:pt idx="2826">
                  <c:v>7680.4</c:v>
                </c:pt>
                <c:pt idx="2827">
                  <c:v>7892.2</c:v>
                </c:pt>
                <c:pt idx="2828">
                  <c:v>8150.3</c:v>
                </c:pt>
                <c:pt idx="2829">
                  <c:v>8406.7999999999993</c:v>
                </c:pt>
                <c:pt idx="2830">
                  <c:v>8665.2999999999993</c:v>
                </c:pt>
                <c:pt idx="2831">
                  <c:v>8857.1</c:v>
                </c:pt>
                <c:pt idx="2832">
                  <c:v>9052.2999999999993</c:v>
                </c:pt>
                <c:pt idx="2833">
                  <c:v>9285.7000000000007</c:v>
                </c:pt>
                <c:pt idx="2834">
                  <c:v>9452.6</c:v>
                </c:pt>
                <c:pt idx="2835">
                  <c:v>9661.1</c:v>
                </c:pt>
                <c:pt idx="2836">
                  <c:v>9827.2999999999993</c:v>
                </c:pt>
                <c:pt idx="2837">
                  <c:v>9977.4</c:v>
                </c:pt>
                <c:pt idx="2838">
                  <c:v>10183</c:v>
                </c:pt>
                <c:pt idx="2839">
                  <c:v>10349</c:v>
                </c:pt>
                <c:pt idx="2840">
                  <c:v>10518</c:v>
                </c:pt>
                <c:pt idx="2841">
                  <c:v>10683</c:v>
                </c:pt>
                <c:pt idx="2842">
                  <c:v>10890</c:v>
                </c:pt>
                <c:pt idx="2843">
                  <c:v>11088</c:v>
                </c:pt>
                <c:pt idx="2844">
                  <c:v>11339</c:v>
                </c:pt>
                <c:pt idx="2845">
                  <c:v>11575</c:v>
                </c:pt>
                <c:pt idx="2846">
                  <c:v>11829</c:v>
                </c:pt>
                <c:pt idx="2847">
                  <c:v>12078</c:v>
                </c:pt>
                <c:pt idx="2848">
                  <c:v>12269</c:v>
                </c:pt>
                <c:pt idx="2849">
                  <c:v>12445</c:v>
                </c:pt>
                <c:pt idx="2850">
                  <c:v>12627</c:v>
                </c:pt>
                <c:pt idx="2851">
                  <c:v>12717</c:v>
                </c:pt>
                <c:pt idx="2852">
                  <c:v>12801</c:v>
                </c:pt>
                <c:pt idx="2853">
                  <c:v>12855</c:v>
                </c:pt>
                <c:pt idx="2854">
                  <c:v>12888</c:v>
                </c:pt>
                <c:pt idx="2855">
                  <c:v>12882</c:v>
                </c:pt>
                <c:pt idx="2856">
                  <c:v>12888</c:v>
                </c:pt>
                <c:pt idx="2857">
                  <c:v>12902</c:v>
                </c:pt>
                <c:pt idx="2858">
                  <c:v>12918</c:v>
                </c:pt>
                <c:pt idx="2859">
                  <c:v>12948</c:v>
                </c:pt>
                <c:pt idx="2860">
                  <c:v>12998</c:v>
                </c:pt>
                <c:pt idx="2861">
                  <c:v>13028</c:v>
                </c:pt>
                <c:pt idx="2862">
                  <c:v>13081</c:v>
                </c:pt>
                <c:pt idx="2863">
                  <c:v>13163</c:v>
                </c:pt>
                <c:pt idx="2864">
                  <c:v>13266</c:v>
                </c:pt>
                <c:pt idx="2865">
                  <c:v>13401</c:v>
                </c:pt>
                <c:pt idx="2866">
                  <c:v>13518</c:v>
                </c:pt>
                <c:pt idx="2867">
                  <c:v>13641</c:v>
                </c:pt>
                <c:pt idx="2868">
                  <c:v>13707</c:v>
                </c:pt>
                <c:pt idx="2869">
                  <c:v>13821</c:v>
                </c:pt>
                <c:pt idx="2870">
                  <c:v>13898</c:v>
                </c:pt>
                <c:pt idx="2871">
                  <c:v>13954</c:v>
                </c:pt>
                <c:pt idx="2872">
                  <c:v>14052</c:v>
                </c:pt>
                <c:pt idx="2873">
                  <c:v>14128</c:v>
                </c:pt>
                <c:pt idx="2874">
                  <c:v>14149</c:v>
                </c:pt>
                <c:pt idx="2875">
                  <c:v>14161</c:v>
                </c:pt>
                <c:pt idx="2876">
                  <c:v>14147</c:v>
                </c:pt>
                <c:pt idx="2877">
                  <c:v>14146</c:v>
                </c:pt>
                <c:pt idx="2878">
                  <c:v>14176</c:v>
                </c:pt>
                <c:pt idx="2879">
                  <c:v>14195</c:v>
                </c:pt>
                <c:pt idx="2880">
                  <c:v>14289</c:v>
                </c:pt>
                <c:pt idx="2881">
                  <c:v>14355</c:v>
                </c:pt>
                <c:pt idx="2882">
                  <c:v>14383</c:v>
                </c:pt>
                <c:pt idx="2883">
                  <c:v>14403</c:v>
                </c:pt>
                <c:pt idx="2884">
                  <c:v>14496</c:v>
                </c:pt>
                <c:pt idx="2885">
                  <c:v>14610</c:v>
                </c:pt>
                <c:pt idx="2886">
                  <c:v>14701</c:v>
                </c:pt>
                <c:pt idx="2887">
                  <c:v>14801</c:v>
                </c:pt>
                <c:pt idx="2888">
                  <c:v>14861</c:v>
                </c:pt>
                <c:pt idx="2889">
                  <c:v>14950</c:v>
                </c:pt>
                <c:pt idx="2890">
                  <c:v>15005</c:v>
                </c:pt>
                <c:pt idx="2891">
                  <c:v>15050</c:v>
                </c:pt>
                <c:pt idx="2892">
                  <c:v>15122</c:v>
                </c:pt>
                <c:pt idx="2893">
                  <c:v>15189</c:v>
                </c:pt>
                <c:pt idx="2894">
                  <c:v>15253</c:v>
                </c:pt>
                <c:pt idx="2895">
                  <c:v>15343</c:v>
                </c:pt>
                <c:pt idx="2896">
                  <c:v>15387</c:v>
                </c:pt>
                <c:pt idx="2897">
                  <c:v>15385</c:v>
                </c:pt>
                <c:pt idx="2898">
                  <c:v>15416</c:v>
                </c:pt>
                <c:pt idx="2899">
                  <c:v>15421</c:v>
                </c:pt>
                <c:pt idx="2900">
                  <c:v>15461</c:v>
                </c:pt>
                <c:pt idx="2901">
                  <c:v>15484</c:v>
                </c:pt>
                <c:pt idx="2902">
                  <c:v>15498</c:v>
                </c:pt>
                <c:pt idx="2903">
                  <c:v>15554</c:v>
                </c:pt>
                <c:pt idx="2904">
                  <c:v>15563</c:v>
                </c:pt>
                <c:pt idx="2905">
                  <c:v>15616</c:v>
                </c:pt>
                <c:pt idx="2906">
                  <c:v>15587</c:v>
                </c:pt>
                <c:pt idx="2907">
                  <c:v>15610</c:v>
                </c:pt>
                <c:pt idx="2908">
                  <c:v>15682</c:v>
                </c:pt>
                <c:pt idx="2909">
                  <c:v>15691</c:v>
                </c:pt>
                <c:pt idx="2910">
                  <c:v>15741</c:v>
                </c:pt>
                <c:pt idx="2911">
                  <c:v>15839</c:v>
                </c:pt>
                <c:pt idx="2912">
                  <c:v>15882</c:v>
                </c:pt>
                <c:pt idx="2913">
                  <c:v>15934</c:v>
                </c:pt>
                <c:pt idx="2914">
                  <c:v>15973</c:v>
                </c:pt>
                <c:pt idx="2915">
                  <c:v>16052</c:v>
                </c:pt>
                <c:pt idx="2916">
                  <c:v>16078</c:v>
                </c:pt>
                <c:pt idx="2917">
                  <c:v>16129</c:v>
                </c:pt>
                <c:pt idx="2918">
                  <c:v>16151</c:v>
                </c:pt>
                <c:pt idx="2919">
                  <c:v>16136</c:v>
                </c:pt>
                <c:pt idx="2920">
                  <c:v>16150</c:v>
                </c:pt>
                <c:pt idx="2921">
                  <c:v>16156</c:v>
                </c:pt>
                <c:pt idx="2922">
                  <c:v>16151</c:v>
                </c:pt>
                <c:pt idx="2923">
                  <c:v>16158</c:v>
                </c:pt>
                <c:pt idx="2924">
                  <c:v>16182</c:v>
                </c:pt>
                <c:pt idx="2925">
                  <c:v>16196</c:v>
                </c:pt>
                <c:pt idx="2926">
                  <c:v>16169</c:v>
                </c:pt>
                <c:pt idx="2927">
                  <c:v>16186</c:v>
                </c:pt>
                <c:pt idx="2928">
                  <c:v>16150</c:v>
                </c:pt>
                <c:pt idx="2929">
                  <c:v>16168</c:v>
                </c:pt>
                <c:pt idx="2930">
                  <c:v>16187</c:v>
                </c:pt>
                <c:pt idx="2931">
                  <c:v>16152</c:v>
                </c:pt>
                <c:pt idx="2932">
                  <c:v>16078</c:v>
                </c:pt>
                <c:pt idx="2933">
                  <c:v>15999</c:v>
                </c:pt>
                <c:pt idx="2934">
                  <c:v>15941</c:v>
                </c:pt>
                <c:pt idx="2935">
                  <c:v>15872</c:v>
                </c:pt>
                <c:pt idx="2936">
                  <c:v>15878</c:v>
                </c:pt>
                <c:pt idx="2937">
                  <c:v>15879</c:v>
                </c:pt>
                <c:pt idx="2938">
                  <c:v>15920</c:v>
                </c:pt>
                <c:pt idx="2939">
                  <c:v>15992</c:v>
                </c:pt>
                <c:pt idx="2940">
                  <c:v>16043</c:v>
                </c:pt>
                <c:pt idx="2941">
                  <c:v>16109</c:v>
                </c:pt>
                <c:pt idx="2942">
                  <c:v>16126</c:v>
                </c:pt>
                <c:pt idx="2943">
                  <c:v>16116</c:v>
                </c:pt>
                <c:pt idx="2944">
                  <c:v>16030</c:v>
                </c:pt>
                <c:pt idx="2945">
                  <c:v>15915</c:v>
                </c:pt>
                <c:pt idx="2946">
                  <c:v>15697</c:v>
                </c:pt>
                <c:pt idx="2947">
                  <c:v>15416</c:v>
                </c:pt>
                <c:pt idx="2948">
                  <c:v>15040</c:v>
                </c:pt>
                <c:pt idx="2949">
                  <c:v>14528</c:v>
                </c:pt>
                <c:pt idx="2950">
                  <c:v>13952</c:v>
                </c:pt>
                <c:pt idx="2951">
                  <c:v>13339</c:v>
                </c:pt>
                <c:pt idx="2952">
                  <c:v>12686</c:v>
                </c:pt>
                <c:pt idx="2953">
                  <c:v>11967</c:v>
                </c:pt>
                <c:pt idx="2954">
                  <c:v>11231</c:v>
                </c:pt>
                <c:pt idx="2955">
                  <c:v>10510</c:v>
                </c:pt>
                <c:pt idx="2956">
                  <c:v>9720.1</c:v>
                </c:pt>
                <c:pt idx="2957">
                  <c:v>8934.5</c:v>
                </c:pt>
                <c:pt idx="2958">
                  <c:v>8173.2</c:v>
                </c:pt>
                <c:pt idx="2959">
                  <c:v>7539.7</c:v>
                </c:pt>
                <c:pt idx="2960">
                  <c:v>6916.9</c:v>
                </c:pt>
                <c:pt idx="2961">
                  <c:v>6285.4</c:v>
                </c:pt>
                <c:pt idx="2962">
                  <c:v>5731.5</c:v>
                </c:pt>
                <c:pt idx="2963">
                  <c:v>5240.3999999999996</c:v>
                </c:pt>
                <c:pt idx="2964">
                  <c:v>4735.7</c:v>
                </c:pt>
                <c:pt idx="2965">
                  <c:v>4264.1000000000004</c:v>
                </c:pt>
                <c:pt idx="2966">
                  <c:v>3727.1</c:v>
                </c:pt>
                <c:pt idx="2967">
                  <c:v>3078.3</c:v>
                </c:pt>
                <c:pt idx="2968">
                  <c:v>2422.5</c:v>
                </c:pt>
                <c:pt idx="2969">
                  <c:v>1934</c:v>
                </c:pt>
                <c:pt idx="2970">
                  <c:v>1539.3</c:v>
                </c:pt>
                <c:pt idx="2971">
                  <c:v>1202</c:v>
                </c:pt>
                <c:pt idx="2972">
                  <c:v>958.7</c:v>
                </c:pt>
                <c:pt idx="2973">
                  <c:v>786.84</c:v>
                </c:pt>
                <c:pt idx="2974">
                  <c:v>595.74</c:v>
                </c:pt>
                <c:pt idx="2975">
                  <c:v>438.97</c:v>
                </c:pt>
                <c:pt idx="2976">
                  <c:v>280.64</c:v>
                </c:pt>
                <c:pt idx="2977">
                  <c:v>147.44</c:v>
                </c:pt>
                <c:pt idx="2978">
                  <c:v>30.971</c:v>
                </c:pt>
                <c:pt idx="2979">
                  <c:v>-83.814999999999998</c:v>
                </c:pt>
                <c:pt idx="2980">
                  <c:v>-164.87</c:v>
                </c:pt>
                <c:pt idx="2981">
                  <c:v>-256.99</c:v>
                </c:pt>
                <c:pt idx="2982">
                  <c:v>-337.29</c:v>
                </c:pt>
                <c:pt idx="2983">
                  <c:v>-399.11</c:v>
                </c:pt>
                <c:pt idx="2984">
                  <c:v>-462.81</c:v>
                </c:pt>
                <c:pt idx="2985">
                  <c:v>-521.49</c:v>
                </c:pt>
                <c:pt idx="2986">
                  <c:v>-506.57</c:v>
                </c:pt>
                <c:pt idx="2987">
                  <c:v>-488.71</c:v>
                </c:pt>
                <c:pt idx="2988">
                  <c:v>-526.91</c:v>
                </c:pt>
                <c:pt idx="2989">
                  <c:v>-593.66</c:v>
                </c:pt>
                <c:pt idx="2990">
                  <c:v>-655.25</c:v>
                </c:pt>
                <c:pt idx="2991">
                  <c:v>-738.98</c:v>
                </c:pt>
                <c:pt idx="2992">
                  <c:v>-768.32</c:v>
                </c:pt>
                <c:pt idx="2993">
                  <c:v>-775</c:v>
                </c:pt>
                <c:pt idx="2994">
                  <c:v>-756.55</c:v>
                </c:pt>
                <c:pt idx="2995">
                  <c:v>-804.81</c:v>
                </c:pt>
                <c:pt idx="2996">
                  <c:v>-886.23</c:v>
                </c:pt>
                <c:pt idx="2997">
                  <c:v>-985.64</c:v>
                </c:pt>
                <c:pt idx="2998">
                  <c:v>-1052.9000000000001</c:v>
                </c:pt>
                <c:pt idx="2999">
                  <c:v>-1136.5999999999999</c:v>
                </c:pt>
                <c:pt idx="3000">
                  <c:v>-1235.8</c:v>
                </c:pt>
                <c:pt idx="3001">
                  <c:v>-1410.3</c:v>
                </c:pt>
                <c:pt idx="3002">
                  <c:v>-1597.1</c:v>
                </c:pt>
                <c:pt idx="3003">
                  <c:v>-1717.8</c:v>
                </c:pt>
                <c:pt idx="3004">
                  <c:v>-1801.9</c:v>
                </c:pt>
                <c:pt idx="3005">
                  <c:v>-1864.8</c:v>
                </c:pt>
                <c:pt idx="3006">
                  <c:v>-1893.9</c:v>
                </c:pt>
                <c:pt idx="3007">
                  <c:v>-1933.1</c:v>
                </c:pt>
                <c:pt idx="3008">
                  <c:v>-1965.3</c:v>
                </c:pt>
                <c:pt idx="3009">
                  <c:v>-1995.6</c:v>
                </c:pt>
                <c:pt idx="3010">
                  <c:v>-2001.1</c:v>
                </c:pt>
                <c:pt idx="3011">
                  <c:v>-2066.1</c:v>
                </c:pt>
                <c:pt idx="3012">
                  <c:v>-2133.5</c:v>
                </c:pt>
                <c:pt idx="3013">
                  <c:v>-2248.5</c:v>
                </c:pt>
                <c:pt idx="3014">
                  <c:v>-2339.4</c:v>
                </c:pt>
                <c:pt idx="3015">
                  <c:v>-2444.5</c:v>
                </c:pt>
                <c:pt idx="3016">
                  <c:v>-2606.8000000000002</c:v>
                </c:pt>
                <c:pt idx="3017">
                  <c:v>-2767.2</c:v>
                </c:pt>
                <c:pt idx="3018">
                  <c:v>-2988.7</c:v>
                </c:pt>
                <c:pt idx="3019">
                  <c:v>-3218</c:v>
                </c:pt>
                <c:pt idx="3020">
                  <c:v>-3415.4</c:v>
                </c:pt>
                <c:pt idx="3021">
                  <c:v>-3641.7</c:v>
                </c:pt>
                <c:pt idx="3022">
                  <c:v>-3855.6</c:v>
                </c:pt>
                <c:pt idx="3023">
                  <c:v>-4119</c:v>
                </c:pt>
                <c:pt idx="3024">
                  <c:v>-4359.5</c:v>
                </c:pt>
                <c:pt idx="3025">
                  <c:v>-4479.3999999999996</c:v>
                </c:pt>
                <c:pt idx="3026">
                  <c:v>-4571.7</c:v>
                </c:pt>
                <c:pt idx="3027">
                  <c:v>-4576.6000000000004</c:v>
                </c:pt>
                <c:pt idx="3028">
                  <c:v>-4552.7</c:v>
                </c:pt>
                <c:pt idx="3029">
                  <c:v>-4542</c:v>
                </c:pt>
                <c:pt idx="3030">
                  <c:v>-4515.3999999999996</c:v>
                </c:pt>
                <c:pt idx="3031">
                  <c:v>-4466.6000000000004</c:v>
                </c:pt>
                <c:pt idx="3032">
                  <c:v>-4437.2</c:v>
                </c:pt>
                <c:pt idx="3033">
                  <c:v>-4416.5</c:v>
                </c:pt>
                <c:pt idx="3034">
                  <c:v>-4471.5</c:v>
                </c:pt>
                <c:pt idx="3035">
                  <c:v>-4510.2</c:v>
                </c:pt>
                <c:pt idx="3036">
                  <c:v>-4583.7</c:v>
                </c:pt>
                <c:pt idx="3037">
                  <c:v>-4720.1000000000004</c:v>
                </c:pt>
                <c:pt idx="3038">
                  <c:v>-4872.3999999999996</c:v>
                </c:pt>
                <c:pt idx="3039">
                  <c:v>-5053.7</c:v>
                </c:pt>
                <c:pt idx="3040">
                  <c:v>-5263.6</c:v>
                </c:pt>
                <c:pt idx="3041">
                  <c:v>-5492.1</c:v>
                </c:pt>
                <c:pt idx="3042">
                  <c:v>-5710.4</c:v>
                </c:pt>
                <c:pt idx="3043">
                  <c:v>-5915.6</c:v>
                </c:pt>
                <c:pt idx="3044">
                  <c:v>-6077.6</c:v>
                </c:pt>
                <c:pt idx="3045">
                  <c:v>-6209.7</c:v>
                </c:pt>
                <c:pt idx="3046">
                  <c:v>-6346.3</c:v>
                </c:pt>
                <c:pt idx="3047">
                  <c:v>-6426.9</c:v>
                </c:pt>
                <c:pt idx="3048">
                  <c:v>-6515.7</c:v>
                </c:pt>
                <c:pt idx="3049">
                  <c:v>-6594</c:v>
                </c:pt>
                <c:pt idx="3050">
                  <c:v>-6622.2</c:v>
                </c:pt>
                <c:pt idx="3051">
                  <c:v>-6672.4</c:v>
                </c:pt>
                <c:pt idx="3052">
                  <c:v>-6710.6</c:v>
                </c:pt>
                <c:pt idx="3053">
                  <c:v>-6777.3</c:v>
                </c:pt>
                <c:pt idx="3054">
                  <c:v>-6918</c:v>
                </c:pt>
                <c:pt idx="3055">
                  <c:v>-7036.9</c:v>
                </c:pt>
                <c:pt idx="3056">
                  <c:v>-7171.8</c:v>
                </c:pt>
                <c:pt idx="3057">
                  <c:v>-7294.8</c:v>
                </c:pt>
                <c:pt idx="3058">
                  <c:v>-7442</c:v>
                </c:pt>
                <c:pt idx="3059">
                  <c:v>-7595.7</c:v>
                </c:pt>
                <c:pt idx="3060">
                  <c:v>-7747.6</c:v>
                </c:pt>
                <c:pt idx="3061">
                  <c:v>-7912.5</c:v>
                </c:pt>
                <c:pt idx="3062">
                  <c:v>-8045.8</c:v>
                </c:pt>
                <c:pt idx="3063">
                  <c:v>-8205.7000000000007</c:v>
                </c:pt>
                <c:pt idx="3064">
                  <c:v>-8413.7999999999993</c:v>
                </c:pt>
                <c:pt idx="3065">
                  <c:v>-8581.2000000000007</c:v>
                </c:pt>
                <c:pt idx="3066">
                  <c:v>-8720.2000000000007</c:v>
                </c:pt>
                <c:pt idx="3067">
                  <c:v>-8792.4</c:v>
                </c:pt>
                <c:pt idx="3068">
                  <c:v>-8823.2999999999993</c:v>
                </c:pt>
                <c:pt idx="3069">
                  <c:v>-8820.6</c:v>
                </c:pt>
                <c:pt idx="3070">
                  <c:v>-8793.9</c:v>
                </c:pt>
                <c:pt idx="3071">
                  <c:v>-8823.6</c:v>
                </c:pt>
                <c:pt idx="3072">
                  <c:v>-8822.7999999999993</c:v>
                </c:pt>
                <c:pt idx="3073">
                  <c:v>-8883.9</c:v>
                </c:pt>
                <c:pt idx="3074">
                  <c:v>-8870.2999999999993</c:v>
                </c:pt>
                <c:pt idx="3075">
                  <c:v>-8900.5</c:v>
                </c:pt>
                <c:pt idx="3076">
                  <c:v>-8912.4</c:v>
                </c:pt>
                <c:pt idx="3077">
                  <c:v>-8928.6</c:v>
                </c:pt>
                <c:pt idx="3078">
                  <c:v>-8993.7999999999993</c:v>
                </c:pt>
                <c:pt idx="3079">
                  <c:v>-9061.5</c:v>
                </c:pt>
                <c:pt idx="3080">
                  <c:v>-9163.2000000000007</c:v>
                </c:pt>
                <c:pt idx="3081">
                  <c:v>-9281.7000000000007</c:v>
                </c:pt>
                <c:pt idx="3082">
                  <c:v>-9354.1</c:v>
                </c:pt>
                <c:pt idx="3083">
                  <c:v>-9490.7999999999993</c:v>
                </c:pt>
                <c:pt idx="3084">
                  <c:v>-9577</c:v>
                </c:pt>
                <c:pt idx="3085">
                  <c:v>-9643.2999999999993</c:v>
                </c:pt>
                <c:pt idx="3086">
                  <c:v>-9723.9</c:v>
                </c:pt>
                <c:pt idx="3087">
                  <c:v>-9732.9</c:v>
                </c:pt>
                <c:pt idx="3088">
                  <c:v>-9779.5</c:v>
                </c:pt>
                <c:pt idx="3089">
                  <c:v>-9815.7000000000007</c:v>
                </c:pt>
                <c:pt idx="3090">
                  <c:v>-9838.7000000000007</c:v>
                </c:pt>
                <c:pt idx="3091">
                  <c:v>-9866.1</c:v>
                </c:pt>
                <c:pt idx="3092">
                  <c:v>-9911.1</c:v>
                </c:pt>
                <c:pt idx="3093">
                  <c:v>-9912</c:v>
                </c:pt>
                <c:pt idx="3094">
                  <c:v>-9953.4</c:v>
                </c:pt>
                <c:pt idx="3095">
                  <c:v>-9958.9</c:v>
                </c:pt>
                <c:pt idx="3096">
                  <c:v>-9953.2999999999993</c:v>
                </c:pt>
                <c:pt idx="3097">
                  <c:v>-10004</c:v>
                </c:pt>
                <c:pt idx="3098">
                  <c:v>-10044</c:v>
                </c:pt>
                <c:pt idx="3099">
                  <c:v>-10105</c:v>
                </c:pt>
                <c:pt idx="3100">
                  <c:v>-10134</c:v>
                </c:pt>
                <c:pt idx="3101">
                  <c:v>-10183</c:v>
                </c:pt>
                <c:pt idx="3102">
                  <c:v>-10250</c:v>
                </c:pt>
                <c:pt idx="3103">
                  <c:v>-10330</c:v>
                </c:pt>
                <c:pt idx="3104">
                  <c:v>-10470</c:v>
                </c:pt>
                <c:pt idx="3105">
                  <c:v>-10563</c:v>
                </c:pt>
                <c:pt idx="3106">
                  <c:v>-10699</c:v>
                </c:pt>
                <c:pt idx="3107">
                  <c:v>-10790</c:v>
                </c:pt>
                <c:pt idx="3108">
                  <c:v>-10875</c:v>
                </c:pt>
                <c:pt idx="3109">
                  <c:v>-10923</c:v>
                </c:pt>
                <c:pt idx="3110">
                  <c:v>-10943</c:v>
                </c:pt>
                <c:pt idx="3111">
                  <c:v>-10909</c:v>
                </c:pt>
                <c:pt idx="3112">
                  <c:v>-10881</c:v>
                </c:pt>
                <c:pt idx="3113">
                  <c:v>-10845</c:v>
                </c:pt>
                <c:pt idx="3114">
                  <c:v>-10828</c:v>
                </c:pt>
                <c:pt idx="3115">
                  <c:v>-10789</c:v>
                </c:pt>
                <c:pt idx="3116">
                  <c:v>-10797</c:v>
                </c:pt>
                <c:pt idx="3117">
                  <c:v>-10805</c:v>
                </c:pt>
                <c:pt idx="3118">
                  <c:v>-10794</c:v>
                </c:pt>
                <c:pt idx="3119">
                  <c:v>-10800</c:v>
                </c:pt>
                <c:pt idx="3120">
                  <c:v>-10807</c:v>
                </c:pt>
                <c:pt idx="3121">
                  <c:v>-10818</c:v>
                </c:pt>
                <c:pt idx="3122">
                  <c:v>-10820</c:v>
                </c:pt>
                <c:pt idx="3123">
                  <c:v>-10893</c:v>
                </c:pt>
                <c:pt idx="3124">
                  <c:v>-10892</c:v>
                </c:pt>
                <c:pt idx="3125">
                  <c:v>-10826</c:v>
                </c:pt>
                <c:pt idx="3126">
                  <c:v>-10762</c:v>
                </c:pt>
                <c:pt idx="3127">
                  <c:v>-10662</c:v>
                </c:pt>
                <c:pt idx="3128">
                  <c:v>-10502</c:v>
                </c:pt>
                <c:pt idx="3129">
                  <c:v>-10317</c:v>
                </c:pt>
                <c:pt idx="3130">
                  <c:v>-10111</c:v>
                </c:pt>
                <c:pt idx="3131">
                  <c:v>-9900.6</c:v>
                </c:pt>
                <c:pt idx="3132">
                  <c:v>-9651.2000000000007</c:v>
                </c:pt>
                <c:pt idx="3133">
                  <c:v>-9454.9</c:v>
                </c:pt>
                <c:pt idx="3134">
                  <c:v>-9292.1</c:v>
                </c:pt>
                <c:pt idx="3135">
                  <c:v>-9034.9</c:v>
                </c:pt>
                <c:pt idx="3136">
                  <c:v>-8817.7000000000007</c:v>
                </c:pt>
                <c:pt idx="3137">
                  <c:v>-8575.7999999999993</c:v>
                </c:pt>
                <c:pt idx="3138">
                  <c:v>-8338.5</c:v>
                </c:pt>
                <c:pt idx="3139">
                  <c:v>-8039.7</c:v>
                </c:pt>
                <c:pt idx="3140">
                  <c:v>-7731.2</c:v>
                </c:pt>
                <c:pt idx="3141">
                  <c:v>-7388</c:v>
                </c:pt>
                <c:pt idx="3142">
                  <c:v>-6980.2</c:v>
                </c:pt>
                <c:pt idx="3143">
                  <c:v>-6525.1</c:v>
                </c:pt>
                <c:pt idx="3144">
                  <c:v>-6070.2</c:v>
                </c:pt>
                <c:pt idx="3145">
                  <c:v>-5560.1</c:v>
                </c:pt>
                <c:pt idx="3146">
                  <c:v>-5073.2</c:v>
                </c:pt>
                <c:pt idx="3147">
                  <c:v>-4582.3999999999996</c:v>
                </c:pt>
                <c:pt idx="3148">
                  <c:v>-4077.8</c:v>
                </c:pt>
                <c:pt idx="3149">
                  <c:v>-3613.8</c:v>
                </c:pt>
                <c:pt idx="3150">
                  <c:v>-3163.4</c:v>
                </c:pt>
                <c:pt idx="3151">
                  <c:v>-2729.9</c:v>
                </c:pt>
                <c:pt idx="3152">
                  <c:v>-2345.9</c:v>
                </c:pt>
                <c:pt idx="3153">
                  <c:v>-2013.8</c:v>
                </c:pt>
                <c:pt idx="3154">
                  <c:v>-1706.8</c:v>
                </c:pt>
                <c:pt idx="3155">
                  <c:v>-1389.9</c:v>
                </c:pt>
                <c:pt idx="3156">
                  <c:v>-1103.8</c:v>
                </c:pt>
                <c:pt idx="3157">
                  <c:v>-867.53</c:v>
                </c:pt>
                <c:pt idx="3158">
                  <c:v>-691.49</c:v>
                </c:pt>
                <c:pt idx="3159">
                  <c:v>-559.64</c:v>
                </c:pt>
                <c:pt idx="3160">
                  <c:v>-422.8</c:v>
                </c:pt>
                <c:pt idx="3161">
                  <c:v>-280.16000000000003</c:v>
                </c:pt>
                <c:pt idx="3162">
                  <c:v>-144.41</c:v>
                </c:pt>
                <c:pt idx="3163">
                  <c:v>-43.393000000000001</c:v>
                </c:pt>
                <c:pt idx="3164">
                  <c:v>48.091000000000001</c:v>
                </c:pt>
                <c:pt idx="3165">
                  <c:v>84.501999999999995</c:v>
                </c:pt>
                <c:pt idx="3166">
                  <c:v>122.43</c:v>
                </c:pt>
                <c:pt idx="3167">
                  <c:v>244.71</c:v>
                </c:pt>
                <c:pt idx="3168">
                  <c:v>690.42</c:v>
                </c:pt>
                <c:pt idx="3169">
                  <c:v>1523.9</c:v>
                </c:pt>
                <c:pt idx="3170">
                  <c:v>2268.9</c:v>
                </c:pt>
                <c:pt idx="3171">
                  <c:v>2716.2</c:v>
                </c:pt>
                <c:pt idx="3172">
                  <c:v>2868.1</c:v>
                </c:pt>
                <c:pt idx="3173">
                  <c:v>2914.6</c:v>
                </c:pt>
                <c:pt idx="3174">
                  <c:v>2925.5</c:v>
                </c:pt>
                <c:pt idx="3175">
                  <c:v>2866.8</c:v>
                </c:pt>
                <c:pt idx="3176">
                  <c:v>2796.3</c:v>
                </c:pt>
                <c:pt idx="3177">
                  <c:v>2746.4</c:v>
                </c:pt>
                <c:pt idx="3178">
                  <c:v>2750.7</c:v>
                </c:pt>
                <c:pt idx="3179">
                  <c:v>2815.2</c:v>
                </c:pt>
                <c:pt idx="3180">
                  <c:v>2953.5</c:v>
                </c:pt>
                <c:pt idx="3181">
                  <c:v>3205.9</c:v>
                </c:pt>
                <c:pt idx="3182">
                  <c:v>3539.9</c:v>
                </c:pt>
                <c:pt idx="3183">
                  <c:v>3895.4</c:v>
                </c:pt>
                <c:pt idx="3184">
                  <c:v>4234.3</c:v>
                </c:pt>
                <c:pt idx="3185">
                  <c:v>4520.3999999999996</c:v>
                </c:pt>
                <c:pt idx="3186">
                  <c:v>4737</c:v>
                </c:pt>
                <c:pt idx="3187">
                  <c:v>4917</c:v>
                </c:pt>
                <c:pt idx="3188">
                  <c:v>5084.7</c:v>
                </c:pt>
                <c:pt idx="3189">
                  <c:v>5289.4</c:v>
                </c:pt>
                <c:pt idx="3190">
                  <c:v>5515.6</c:v>
                </c:pt>
                <c:pt idx="3191">
                  <c:v>5705</c:v>
                </c:pt>
                <c:pt idx="3192">
                  <c:v>5911.7</c:v>
                </c:pt>
                <c:pt idx="3193">
                  <c:v>6124.2</c:v>
                </c:pt>
                <c:pt idx="3194">
                  <c:v>6354.2</c:v>
                </c:pt>
                <c:pt idx="3195">
                  <c:v>6632.7</c:v>
                </c:pt>
                <c:pt idx="3196">
                  <c:v>6857.7</c:v>
                </c:pt>
                <c:pt idx="3197">
                  <c:v>7105</c:v>
                </c:pt>
                <c:pt idx="3198">
                  <c:v>7371.5</c:v>
                </c:pt>
                <c:pt idx="3199">
                  <c:v>7611.1</c:v>
                </c:pt>
                <c:pt idx="3200">
                  <c:v>7809.6</c:v>
                </c:pt>
                <c:pt idx="3201">
                  <c:v>7933.6</c:v>
                </c:pt>
                <c:pt idx="3202">
                  <c:v>8064.6</c:v>
                </c:pt>
                <c:pt idx="3203">
                  <c:v>8189.5</c:v>
                </c:pt>
                <c:pt idx="3204">
                  <c:v>8280.1</c:v>
                </c:pt>
                <c:pt idx="3205">
                  <c:v>8398.5</c:v>
                </c:pt>
                <c:pt idx="3206">
                  <c:v>8528.2999999999993</c:v>
                </c:pt>
                <c:pt idx="3207">
                  <c:v>8633.6</c:v>
                </c:pt>
                <c:pt idx="3208">
                  <c:v>8751.6</c:v>
                </c:pt>
                <c:pt idx="3209">
                  <c:v>8875.9</c:v>
                </c:pt>
                <c:pt idx="3210">
                  <c:v>9042</c:v>
                </c:pt>
                <c:pt idx="3211">
                  <c:v>9239.7000000000007</c:v>
                </c:pt>
                <c:pt idx="3212">
                  <c:v>9454.4</c:v>
                </c:pt>
                <c:pt idx="3213">
                  <c:v>9647.5</c:v>
                </c:pt>
                <c:pt idx="3214">
                  <c:v>9830.7999999999993</c:v>
                </c:pt>
                <c:pt idx="3215">
                  <c:v>10064</c:v>
                </c:pt>
                <c:pt idx="3216">
                  <c:v>10259</c:v>
                </c:pt>
                <c:pt idx="3217">
                  <c:v>10449</c:v>
                </c:pt>
                <c:pt idx="3218">
                  <c:v>10647</c:v>
                </c:pt>
                <c:pt idx="3219">
                  <c:v>10793</c:v>
                </c:pt>
                <c:pt idx="3220">
                  <c:v>10951</c:v>
                </c:pt>
                <c:pt idx="3221">
                  <c:v>11081</c:v>
                </c:pt>
                <c:pt idx="3222">
                  <c:v>11179</c:v>
                </c:pt>
                <c:pt idx="3223">
                  <c:v>11253</c:v>
                </c:pt>
                <c:pt idx="3224">
                  <c:v>11327</c:v>
                </c:pt>
                <c:pt idx="3225">
                  <c:v>11370</c:v>
                </c:pt>
                <c:pt idx="3226">
                  <c:v>11452</c:v>
                </c:pt>
                <c:pt idx="3227">
                  <c:v>11533</c:v>
                </c:pt>
                <c:pt idx="3228">
                  <c:v>11634</c:v>
                </c:pt>
                <c:pt idx="3229">
                  <c:v>11731</c:v>
                </c:pt>
                <c:pt idx="3230">
                  <c:v>11811</c:v>
                </c:pt>
                <c:pt idx="3231">
                  <c:v>11884</c:v>
                </c:pt>
                <c:pt idx="3232">
                  <c:v>12021</c:v>
                </c:pt>
                <c:pt idx="3233">
                  <c:v>12196</c:v>
                </c:pt>
                <c:pt idx="3234">
                  <c:v>12336</c:v>
                </c:pt>
                <c:pt idx="3235">
                  <c:v>12547</c:v>
                </c:pt>
                <c:pt idx="3236">
                  <c:v>12728</c:v>
                </c:pt>
                <c:pt idx="3237">
                  <c:v>12864</c:v>
                </c:pt>
                <c:pt idx="3238">
                  <c:v>12988</c:v>
                </c:pt>
                <c:pt idx="3239">
                  <c:v>13119</c:v>
                </c:pt>
                <c:pt idx="3240">
                  <c:v>13262</c:v>
                </c:pt>
                <c:pt idx="3241">
                  <c:v>13382</c:v>
                </c:pt>
                <c:pt idx="3242">
                  <c:v>13418</c:v>
                </c:pt>
                <c:pt idx="3243">
                  <c:v>13503</c:v>
                </c:pt>
                <c:pt idx="3244">
                  <c:v>13549</c:v>
                </c:pt>
                <c:pt idx="3245">
                  <c:v>13603</c:v>
                </c:pt>
                <c:pt idx="3246">
                  <c:v>13695</c:v>
                </c:pt>
                <c:pt idx="3247">
                  <c:v>13802</c:v>
                </c:pt>
                <c:pt idx="3248">
                  <c:v>13874</c:v>
                </c:pt>
                <c:pt idx="3249">
                  <c:v>13971</c:v>
                </c:pt>
                <c:pt idx="3250">
                  <c:v>14073</c:v>
                </c:pt>
                <c:pt idx="3251">
                  <c:v>14239</c:v>
                </c:pt>
                <c:pt idx="3252">
                  <c:v>14404</c:v>
                </c:pt>
                <c:pt idx="3253">
                  <c:v>14579</c:v>
                </c:pt>
                <c:pt idx="3254">
                  <c:v>14740</c:v>
                </c:pt>
                <c:pt idx="3255">
                  <c:v>14848</c:v>
                </c:pt>
                <c:pt idx="3256">
                  <c:v>14978</c:v>
                </c:pt>
                <c:pt idx="3257">
                  <c:v>15110</c:v>
                </c:pt>
                <c:pt idx="3258">
                  <c:v>15224</c:v>
                </c:pt>
                <c:pt idx="3259">
                  <c:v>15312</c:v>
                </c:pt>
                <c:pt idx="3260">
                  <c:v>15415</c:v>
                </c:pt>
                <c:pt idx="3261">
                  <c:v>15478</c:v>
                </c:pt>
                <c:pt idx="3262">
                  <c:v>15530</c:v>
                </c:pt>
                <c:pt idx="3263">
                  <c:v>15571</c:v>
                </c:pt>
                <c:pt idx="3264">
                  <c:v>15572</c:v>
                </c:pt>
                <c:pt idx="3265">
                  <c:v>15611</c:v>
                </c:pt>
                <c:pt idx="3266">
                  <c:v>15619</c:v>
                </c:pt>
                <c:pt idx="3267">
                  <c:v>15678</c:v>
                </c:pt>
                <c:pt idx="3268">
                  <c:v>15775</c:v>
                </c:pt>
                <c:pt idx="3269">
                  <c:v>15866</c:v>
                </c:pt>
                <c:pt idx="3270">
                  <c:v>15968</c:v>
                </c:pt>
                <c:pt idx="3271">
                  <c:v>16046</c:v>
                </c:pt>
                <c:pt idx="3272">
                  <c:v>16089</c:v>
                </c:pt>
                <c:pt idx="3273">
                  <c:v>16174</c:v>
                </c:pt>
                <c:pt idx="3274">
                  <c:v>16227</c:v>
                </c:pt>
                <c:pt idx="3275">
                  <c:v>16257</c:v>
                </c:pt>
                <c:pt idx="3276">
                  <c:v>16241</c:v>
                </c:pt>
                <c:pt idx="3277">
                  <c:v>16236</c:v>
                </c:pt>
                <c:pt idx="3278">
                  <c:v>16260</c:v>
                </c:pt>
                <c:pt idx="3279">
                  <c:v>16289</c:v>
                </c:pt>
                <c:pt idx="3280">
                  <c:v>16308</c:v>
                </c:pt>
                <c:pt idx="3281">
                  <c:v>16401</c:v>
                </c:pt>
                <c:pt idx="3282">
                  <c:v>16445</c:v>
                </c:pt>
                <c:pt idx="3283">
                  <c:v>16531</c:v>
                </c:pt>
                <c:pt idx="3284">
                  <c:v>16635</c:v>
                </c:pt>
                <c:pt idx="3285">
                  <c:v>16745</c:v>
                </c:pt>
                <c:pt idx="3286">
                  <c:v>16875</c:v>
                </c:pt>
                <c:pt idx="3287">
                  <c:v>16952</c:v>
                </c:pt>
                <c:pt idx="3288">
                  <c:v>17044</c:v>
                </c:pt>
                <c:pt idx="3289">
                  <c:v>17086</c:v>
                </c:pt>
                <c:pt idx="3290">
                  <c:v>17072</c:v>
                </c:pt>
                <c:pt idx="3291">
                  <c:v>17105</c:v>
                </c:pt>
                <c:pt idx="3292">
                  <c:v>17088</c:v>
                </c:pt>
                <c:pt idx="3293">
                  <c:v>17073</c:v>
                </c:pt>
                <c:pt idx="3294">
                  <c:v>17080</c:v>
                </c:pt>
                <c:pt idx="3295">
                  <c:v>17090</c:v>
                </c:pt>
                <c:pt idx="3296">
                  <c:v>17045</c:v>
                </c:pt>
                <c:pt idx="3297">
                  <c:v>17067</c:v>
                </c:pt>
                <c:pt idx="3298">
                  <c:v>17060</c:v>
                </c:pt>
                <c:pt idx="3299">
                  <c:v>17087</c:v>
                </c:pt>
                <c:pt idx="3300">
                  <c:v>17175</c:v>
                </c:pt>
                <c:pt idx="3301">
                  <c:v>17215</c:v>
                </c:pt>
                <c:pt idx="3302">
                  <c:v>17283</c:v>
                </c:pt>
                <c:pt idx="3303">
                  <c:v>17313</c:v>
                </c:pt>
                <c:pt idx="3304">
                  <c:v>17340</c:v>
                </c:pt>
                <c:pt idx="3305">
                  <c:v>17395</c:v>
                </c:pt>
                <c:pt idx="3306">
                  <c:v>17365</c:v>
                </c:pt>
                <c:pt idx="3307">
                  <c:v>17402</c:v>
                </c:pt>
                <c:pt idx="3308">
                  <c:v>17440</c:v>
                </c:pt>
                <c:pt idx="3309">
                  <c:v>17382</c:v>
                </c:pt>
                <c:pt idx="3310">
                  <c:v>17375</c:v>
                </c:pt>
                <c:pt idx="3311">
                  <c:v>17317</c:v>
                </c:pt>
                <c:pt idx="3312">
                  <c:v>17254</c:v>
                </c:pt>
                <c:pt idx="3313">
                  <c:v>17239</c:v>
                </c:pt>
                <c:pt idx="3314">
                  <c:v>17213</c:v>
                </c:pt>
                <c:pt idx="3315">
                  <c:v>17220</c:v>
                </c:pt>
                <c:pt idx="3316">
                  <c:v>17194</c:v>
                </c:pt>
                <c:pt idx="3317">
                  <c:v>17136</c:v>
                </c:pt>
                <c:pt idx="3318">
                  <c:v>17072</c:v>
                </c:pt>
                <c:pt idx="3319">
                  <c:v>16949</c:v>
                </c:pt>
                <c:pt idx="3320">
                  <c:v>16817</c:v>
                </c:pt>
                <c:pt idx="3321">
                  <c:v>16713</c:v>
                </c:pt>
                <c:pt idx="3322">
                  <c:v>16487</c:v>
                </c:pt>
                <c:pt idx="3323">
                  <c:v>16167</c:v>
                </c:pt>
                <c:pt idx="3324">
                  <c:v>15781</c:v>
                </c:pt>
                <c:pt idx="3325">
                  <c:v>15332</c:v>
                </c:pt>
                <c:pt idx="3326">
                  <c:v>14763</c:v>
                </c:pt>
                <c:pt idx="3327">
                  <c:v>14123</c:v>
                </c:pt>
                <c:pt idx="3328">
                  <c:v>13466</c:v>
                </c:pt>
                <c:pt idx="3329">
                  <c:v>12784</c:v>
                </c:pt>
                <c:pt idx="3330">
                  <c:v>12011</c:v>
                </c:pt>
                <c:pt idx="3331">
                  <c:v>11276</c:v>
                </c:pt>
                <c:pt idx="3332">
                  <c:v>10493</c:v>
                </c:pt>
                <c:pt idx="3333">
                  <c:v>9675.7000000000007</c:v>
                </c:pt>
                <c:pt idx="3334">
                  <c:v>8839.2000000000007</c:v>
                </c:pt>
                <c:pt idx="3335">
                  <c:v>8066.8</c:v>
                </c:pt>
                <c:pt idx="3336">
                  <c:v>7333.9</c:v>
                </c:pt>
                <c:pt idx="3337">
                  <c:v>6623.4</c:v>
                </c:pt>
                <c:pt idx="3338">
                  <c:v>6091.9</c:v>
                </c:pt>
                <c:pt idx="3339">
                  <c:v>5635.9</c:v>
                </c:pt>
                <c:pt idx="3340">
                  <c:v>5183.1000000000004</c:v>
                </c:pt>
                <c:pt idx="3341">
                  <c:v>4703.2</c:v>
                </c:pt>
                <c:pt idx="3342">
                  <c:v>4241.3</c:v>
                </c:pt>
                <c:pt idx="3343">
                  <c:v>3659.6</c:v>
                </c:pt>
                <c:pt idx="3344">
                  <c:v>3020.7</c:v>
                </c:pt>
                <c:pt idx="3345">
                  <c:v>2430.6999999999998</c:v>
                </c:pt>
                <c:pt idx="3346">
                  <c:v>2013.2</c:v>
                </c:pt>
                <c:pt idx="3347">
                  <c:v>1739.2</c:v>
                </c:pt>
                <c:pt idx="3348">
                  <c:v>1507.7</c:v>
                </c:pt>
                <c:pt idx="3349">
                  <c:v>1279.5</c:v>
                </c:pt>
                <c:pt idx="3350">
                  <c:v>1110.0999999999999</c:v>
                </c:pt>
                <c:pt idx="3351">
                  <c:v>960.91</c:v>
                </c:pt>
                <c:pt idx="3352">
                  <c:v>856.02</c:v>
                </c:pt>
                <c:pt idx="3353">
                  <c:v>822.32</c:v>
                </c:pt>
                <c:pt idx="3354">
                  <c:v>754.15</c:v>
                </c:pt>
                <c:pt idx="3355">
                  <c:v>612.39</c:v>
                </c:pt>
                <c:pt idx="3356">
                  <c:v>361.42</c:v>
                </c:pt>
                <c:pt idx="3357">
                  <c:v>120.97</c:v>
                </c:pt>
                <c:pt idx="3358">
                  <c:v>-73.768000000000001</c:v>
                </c:pt>
                <c:pt idx="3359">
                  <c:v>-222.84</c:v>
                </c:pt>
                <c:pt idx="3360">
                  <c:v>-352.52</c:v>
                </c:pt>
                <c:pt idx="3361">
                  <c:v>-453.66</c:v>
                </c:pt>
                <c:pt idx="3362">
                  <c:v>-558.77</c:v>
                </c:pt>
                <c:pt idx="3363">
                  <c:v>-614.97</c:v>
                </c:pt>
                <c:pt idx="3364">
                  <c:v>-685.79</c:v>
                </c:pt>
                <c:pt idx="3365">
                  <c:v>-661.54</c:v>
                </c:pt>
                <c:pt idx="3366">
                  <c:v>-671.35</c:v>
                </c:pt>
                <c:pt idx="3367">
                  <c:v>-726.36</c:v>
                </c:pt>
                <c:pt idx="3368">
                  <c:v>-833.95</c:v>
                </c:pt>
                <c:pt idx="3369">
                  <c:v>-930.48</c:v>
                </c:pt>
                <c:pt idx="3370">
                  <c:v>-1059.9000000000001</c:v>
                </c:pt>
                <c:pt idx="3371">
                  <c:v>-1269</c:v>
                </c:pt>
                <c:pt idx="3372">
                  <c:v>-1503</c:v>
                </c:pt>
                <c:pt idx="3373">
                  <c:v>-1742.9</c:v>
                </c:pt>
                <c:pt idx="3374">
                  <c:v>-2036.9</c:v>
                </c:pt>
                <c:pt idx="3375">
                  <c:v>-2268.1999999999998</c:v>
                </c:pt>
                <c:pt idx="3376">
                  <c:v>-2427.8000000000002</c:v>
                </c:pt>
                <c:pt idx="3377">
                  <c:v>-2539.3000000000002</c:v>
                </c:pt>
                <c:pt idx="3378">
                  <c:v>-2595.1999999999998</c:v>
                </c:pt>
                <c:pt idx="3379">
                  <c:v>-2635.3</c:v>
                </c:pt>
                <c:pt idx="3380">
                  <c:v>-2621.3000000000002</c:v>
                </c:pt>
                <c:pt idx="3381">
                  <c:v>-2574.5</c:v>
                </c:pt>
                <c:pt idx="3382">
                  <c:v>-2533.8000000000002</c:v>
                </c:pt>
                <c:pt idx="3383">
                  <c:v>-2503.6999999999998</c:v>
                </c:pt>
                <c:pt idx="3384">
                  <c:v>-2540.3000000000002</c:v>
                </c:pt>
                <c:pt idx="3385">
                  <c:v>-2560.1</c:v>
                </c:pt>
                <c:pt idx="3386">
                  <c:v>-2616.5</c:v>
                </c:pt>
                <c:pt idx="3387">
                  <c:v>-2671</c:v>
                </c:pt>
                <c:pt idx="3388">
                  <c:v>-2726.9</c:v>
                </c:pt>
                <c:pt idx="3389">
                  <c:v>-2854.2</c:v>
                </c:pt>
                <c:pt idx="3390">
                  <c:v>-2976.4</c:v>
                </c:pt>
                <c:pt idx="3391">
                  <c:v>-3143.4</c:v>
                </c:pt>
                <c:pt idx="3392">
                  <c:v>-3296.9</c:v>
                </c:pt>
                <c:pt idx="3393">
                  <c:v>-3445.8</c:v>
                </c:pt>
                <c:pt idx="3394">
                  <c:v>-3623.7</c:v>
                </c:pt>
                <c:pt idx="3395">
                  <c:v>-3803.6</c:v>
                </c:pt>
                <c:pt idx="3396">
                  <c:v>-3988</c:v>
                </c:pt>
                <c:pt idx="3397">
                  <c:v>-4165.1000000000004</c:v>
                </c:pt>
                <c:pt idx="3398">
                  <c:v>-4318</c:v>
                </c:pt>
                <c:pt idx="3399">
                  <c:v>-4433.1000000000004</c:v>
                </c:pt>
                <c:pt idx="3400">
                  <c:v>-4534.1000000000004</c:v>
                </c:pt>
                <c:pt idx="3401">
                  <c:v>-4644.3</c:v>
                </c:pt>
                <c:pt idx="3402">
                  <c:v>-4740</c:v>
                </c:pt>
                <c:pt idx="3403">
                  <c:v>-4745.2</c:v>
                </c:pt>
                <c:pt idx="3404">
                  <c:v>-4800.1000000000004</c:v>
                </c:pt>
                <c:pt idx="3405">
                  <c:v>-4832.2</c:v>
                </c:pt>
                <c:pt idx="3406">
                  <c:v>-4872.3</c:v>
                </c:pt>
                <c:pt idx="3407">
                  <c:v>-4906.1000000000004</c:v>
                </c:pt>
                <c:pt idx="3408">
                  <c:v>-4954.5</c:v>
                </c:pt>
                <c:pt idx="3409">
                  <c:v>-5016.7</c:v>
                </c:pt>
                <c:pt idx="3410">
                  <c:v>-5073.8999999999996</c:v>
                </c:pt>
                <c:pt idx="3411">
                  <c:v>-5152.3</c:v>
                </c:pt>
                <c:pt idx="3412">
                  <c:v>-5253</c:v>
                </c:pt>
                <c:pt idx="3413">
                  <c:v>-5355.6</c:v>
                </c:pt>
                <c:pt idx="3414">
                  <c:v>-5482.1</c:v>
                </c:pt>
                <c:pt idx="3415">
                  <c:v>-5602.4</c:v>
                </c:pt>
                <c:pt idx="3416">
                  <c:v>-5723.2</c:v>
                </c:pt>
                <c:pt idx="3417">
                  <c:v>-5840.9</c:v>
                </c:pt>
                <c:pt idx="3418">
                  <c:v>-5923.8</c:v>
                </c:pt>
                <c:pt idx="3419">
                  <c:v>-6000.3</c:v>
                </c:pt>
                <c:pt idx="3420">
                  <c:v>-6050.7</c:v>
                </c:pt>
                <c:pt idx="3421">
                  <c:v>-6076.9</c:v>
                </c:pt>
                <c:pt idx="3422">
                  <c:v>-6102.7</c:v>
                </c:pt>
                <c:pt idx="3423">
                  <c:v>-6115.3</c:v>
                </c:pt>
                <c:pt idx="3424">
                  <c:v>-6118.3</c:v>
                </c:pt>
                <c:pt idx="3425">
                  <c:v>-6093.7</c:v>
                </c:pt>
                <c:pt idx="3426">
                  <c:v>-6104.9</c:v>
                </c:pt>
                <c:pt idx="3427">
                  <c:v>-6096.4</c:v>
                </c:pt>
                <c:pt idx="3428">
                  <c:v>-6176</c:v>
                </c:pt>
                <c:pt idx="3429">
                  <c:v>-6225.2</c:v>
                </c:pt>
                <c:pt idx="3430">
                  <c:v>-6286.3</c:v>
                </c:pt>
                <c:pt idx="3431">
                  <c:v>-6375.5</c:v>
                </c:pt>
                <c:pt idx="3432">
                  <c:v>-6483.9</c:v>
                </c:pt>
                <c:pt idx="3433">
                  <c:v>-6612.8</c:v>
                </c:pt>
                <c:pt idx="3434">
                  <c:v>-6726.9</c:v>
                </c:pt>
                <c:pt idx="3435">
                  <c:v>-6797.3</c:v>
                </c:pt>
                <c:pt idx="3436">
                  <c:v>-6866.6</c:v>
                </c:pt>
                <c:pt idx="3437">
                  <c:v>-6924.6</c:v>
                </c:pt>
                <c:pt idx="3438">
                  <c:v>-6967.1</c:v>
                </c:pt>
                <c:pt idx="3439">
                  <c:v>-6983.4</c:v>
                </c:pt>
                <c:pt idx="3440">
                  <c:v>-6974.1</c:v>
                </c:pt>
                <c:pt idx="3441">
                  <c:v>-6929</c:v>
                </c:pt>
                <c:pt idx="3442">
                  <c:v>-6864.5</c:v>
                </c:pt>
                <c:pt idx="3443">
                  <c:v>-6820.5</c:v>
                </c:pt>
                <c:pt idx="3444">
                  <c:v>-6827.3</c:v>
                </c:pt>
                <c:pt idx="3445">
                  <c:v>-6795.4</c:v>
                </c:pt>
                <c:pt idx="3446">
                  <c:v>-6816</c:v>
                </c:pt>
                <c:pt idx="3447">
                  <c:v>-6817</c:v>
                </c:pt>
                <c:pt idx="3448">
                  <c:v>-6823.9</c:v>
                </c:pt>
                <c:pt idx="3449">
                  <c:v>-6870.1</c:v>
                </c:pt>
                <c:pt idx="3450">
                  <c:v>-6945.2</c:v>
                </c:pt>
                <c:pt idx="3451">
                  <c:v>-7042.5</c:v>
                </c:pt>
                <c:pt idx="3452">
                  <c:v>-7132.2</c:v>
                </c:pt>
                <c:pt idx="3453">
                  <c:v>-7218</c:v>
                </c:pt>
                <c:pt idx="3454">
                  <c:v>-7282.4</c:v>
                </c:pt>
                <c:pt idx="3455">
                  <c:v>-7378.1</c:v>
                </c:pt>
                <c:pt idx="3456">
                  <c:v>-7411.1</c:v>
                </c:pt>
                <c:pt idx="3457">
                  <c:v>-7469.1</c:v>
                </c:pt>
                <c:pt idx="3458">
                  <c:v>-7474.4</c:v>
                </c:pt>
                <c:pt idx="3459">
                  <c:v>-7504</c:v>
                </c:pt>
                <c:pt idx="3460">
                  <c:v>-7520.6</c:v>
                </c:pt>
                <c:pt idx="3461">
                  <c:v>-7514.4</c:v>
                </c:pt>
                <c:pt idx="3462">
                  <c:v>-7549.4</c:v>
                </c:pt>
                <c:pt idx="3463">
                  <c:v>-7560</c:v>
                </c:pt>
                <c:pt idx="3464">
                  <c:v>-7583.1</c:v>
                </c:pt>
                <c:pt idx="3465">
                  <c:v>-7617</c:v>
                </c:pt>
                <c:pt idx="3466">
                  <c:v>-7681</c:v>
                </c:pt>
                <c:pt idx="3467">
                  <c:v>-7698.4</c:v>
                </c:pt>
                <c:pt idx="3468">
                  <c:v>-7753.8</c:v>
                </c:pt>
                <c:pt idx="3469">
                  <c:v>-7830.7</c:v>
                </c:pt>
                <c:pt idx="3470">
                  <c:v>-7878.8</c:v>
                </c:pt>
                <c:pt idx="3471">
                  <c:v>-7951.5</c:v>
                </c:pt>
                <c:pt idx="3472">
                  <c:v>-7988.9</c:v>
                </c:pt>
                <c:pt idx="3473">
                  <c:v>-8038.8</c:v>
                </c:pt>
                <c:pt idx="3474">
                  <c:v>-8091.1</c:v>
                </c:pt>
                <c:pt idx="3475">
                  <c:v>-8138.8</c:v>
                </c:pt>
                <c:pt idx="3476">
                  <c:v>-8191.1</c:v>
                </c:pt>
                <c:pt idx="3477">
                  <c:v>-8214</c:v>
                </c:pt>
                <c:pt idx="3478">
                  <c:v>-8185</c:v>
                </c:pt>
                <c:pt idx="3479">
                  <c:v>-8202.7999999999993</c:v>
                </c:pt>
                <c:pt idx="3480">
                  <c:v>-8169.7</c:v>
                </c:pt>
                <c:pt idx="3481">
                  <c:v>-8114.2</c:v>
                </c:pt>
                <c:pt idx="3482">
                  <c:v>-8097.6</c:v>
                </c:pt>
                <c:pt idx="3483">
                  <c:v>-8070.1</c:v>
                </c:pt>
                <c:pt idx="3484">
                  <c:v>-8121</c:v>
                </c:pt>
                <c:pt idx="3485">
                  <c:v>-8147.7</c:v>
                </c:pt>
                <c:pt idx="3486">
                  <c:v>-8172.2</c:v>
                </c:pt>
                <c:pt idx="3487">
                  <c:v>-8239.5</c:v>
                </c:pt>
                <c:pt idx="3488">
                  <c:v>-8252.7999999999993</c:v>
                </c:pt>
                <c:pt idx="3489">
                  <c:v>-8283.2000000000007</c:v>
                </c:pt>
                <c:pt idx="3490">
                  <c:v>-8300.9</c:v>
                </c:pt>
                <c:pt idx="3491">
                  <c:v>-8312.4</c:v>
                </c:pt>
                <c:pt idx="3492">
                  <c:v>-8374.7000000000007</c:v>
                </c:pt>
                <c:pt idx="3493">
                  <c:v>-8379.7999999999993</c:v>
                </c:pt>
                <c:pt idx="3494">
                  <c:v>-8386.2999999999993</c:v>
                </c:pt>
                <c:pt idx="3495">
                  <c:v>-8376</c:v>
                </c:pt>
                <c:pt idx="3496">
                  <c:v>-8372.4</c:v>
                </c:pt>
                <c:pt idx="3497">
                  <c:v>-8371.1</c:v>
                </c:pt>
                <c:pt idx="3498">
                  <c:v>-8335.4</c:v>
                </c:pt>
                <c:pt idx="3499">
                  <c:v>-8334.5</c:v>
                </c:pt>
                <c:pt idx="3500">
                  <c:v>-8344.4</c:v>
                </c:pt>
                <c:pt idx="3501">
                  <c:v>-8302.4</c:v>
                </c:pt>
                <c:pt idx="3502">
                  <c:v>-8283.7999999999993</c:v>
                </c:pt>
                <c:pt idx="3503">
                  <c:v>-8234.1</c:v>
                </c:pt>
                <c:pt idx="3504">
                  <c:v>-8213.5</c:v>
                </c:pt>
                <c:pt idx="3505">
                  <c:v>-8179</c:v>
                </c:pt>
                <c:pt idx="3506">
                  <c:v>-8135.7</c:v>
                </c:pt>
                <c:pt idx="3507">
                  <c:v>-8082.3</c:v>
                </c:pt>
                <c:pt idx="3508">
                  <c:v>-8022.4</c:v>
                </c:pt>
                <c:pt idx="3509">
                  <c:v>-7928.4</c:v>
                </c:pt>
                <c:pt idx="3510">
                  <c:v>-7796.5</c:v>
                </c:pt>
                <c:pt idx="3511">
                  <c:v>-7634.3</c:v>
                </c:pt>
                <c:pt idx="3512">
                  <c:v>-7451.7</c:v>
                </c:pt>
                <c:pt idx="3513">
                  <c:v>-7202.1</c:v>
                </c:pt>
                <c:pt idx="3514">
                  <c:v>-6943.2</c:v>
                </c:pt>
                <c:pt idx="3515">
                  <c:v>-6659.1</c:v>
                </c:pt>
                <c:pt idx="3516">
                  <c:v>-6339.6</c:v>
                </c:pt>
                <c:pt idx="3517">
                  <c:v>-6041.1</c:v>
                </c:pt>
                <c:pt idx="3518">
                  <c:v>-5693.1</c:v>
                </c:pt>
                <c:pt idx="3519">
                  <c:v>-5324.8</c:v>
                </c:pt>
                <c:pt idx="3520">
                  <c:v>-4973.6000000000004</c:v>
                </c:pt>
                <c:pt idx="3521">
                  <c:v>-4625.5</c:v>
                </c:pt>
                <c:pt idx="3522">
                  <c:v>-4319.3</c:v>
                </c:pt>
                <c:pt idx="3523">
                  <c:v>-4059.3</c:v>
                </c:pt>
                <c:pt idx="3524">
                  <c:v>-3846.8</c:v>
                </c:pt>
                <c:pt idx="3525">
                  <c:v>-3648</c:v>
                </c:pt>
                <c:pt idx="3526">
                  <c:v>-3455.3</c:v>
                </c:pt>
                <c:pt idx="3527">
                  <c:v>-3269.3</c:v>
                </c:pt>
                <c:pt idx="3528">
                  <c:v>-3088.4</c:v>
                </c:pt>
                <c:pt idx="3529">
                  <c:v>-2899.3</c:v>
                </c:pt>
                <c:pt idx="3530">
                  <c:v>-2745.5</c:v>
                </c:pt>
                <c:pt idx="3531">
                  <c:v>-2598</c:v>
                </c:pt>
                <c:pt idx="3532">
                  <c:v>-2431.1999999999998</c:v>
                </c:pt>
                <c:pt idx="3533">
                  <c:v>-2271.4</c:v>
                </c:pt>
                <c:pt idx="3534">
                  <c:v>-2102.3000000000002</c:v>
                </c:pt>
                <c:pt idx="3535">
                  <c:v>-1879.2</c:v>
                </c:pt>
                <c:pt idx="3536">
                  <c:v>-1698.6</c:v>
                </c:pt>
                <c:pt idx="3537">
                  <c:v>-1485.8</c:v>
                </c:pt>
                <c:pt idx="3538">
                  <c:v>-1256.2</c:v>
                </c:pt>
                <c:pt idx="3539">
                  <c:v>-1056.5999999999999</c:v>
                </c:pt>
                <c:pt idx="3540">
                  <c:v>-873.21</c:v>
                </c:pt>
                <c:pt idx="3541">
                  <c:v>-714.87</c:v>
                </c:pt>
                <c:pt idx="3542">
                  <c:v>-576.74</c:v>
                </c:pt>
                <c:pt idx="3543">
                  <c:v>-434.86</c:v>
                </c:pt>
                <c:pt idx="3544">
                  <c:v>-346.98</c:v>
                </c:pt>
                <c:pt idx="3545">
                  <c:v>-277.19</c:v>
                </c:pt>
                <c:pt idx="3546">
                  <c:v>-199.69</c:v>
                </c:pt>
                <c:pt idx="3547">
                  <c:v>-123.89</c:v>
                </c:pt>
                <c:pt idx="3548">
                  <c:v>-57.06</c:v>
                </c:pt>
                <c:pt idx="3549">
                  <c:v>-33.491999999999997</c:v>
                </c:pt>
                <c:pt idx="3550">
                  <c:v>35.360999999999997</c:v>
                </c:pt>
                <c:pt idx="3551">
                  <c:v>62.22</c:v>
                </c:pt>
                <c:pt idx="3552">
                  <c:v>91.478999999999999</c:v>
                </c:pt>
                <c:pt idx="3553">
                  <c:v>155.74</c:v>
                </c:pt>
                <c:pt idx="3554">
                  <c:v>205.73</c:v>
                </c:pt>
                <c:pt idx="3555">
                  <c:v>244.25</c:v>
                </c:pt>
                <c:pt idx="3556">
                  <c:v>294.06</c:v>
                </c:pt>
                <c:pt idx="3557">
                  <c:v>334.41</c:v>
                </c:pt>
                <c:pt idx="3558">
                  <c:v>417.32</c:v>
                </c:pt>
                <c:pt idx="3559">
                  <c:v>602.75</c:v>
                </c:pt>
                <c:pt idx="3560">
                  <c:v>881.39</c:v>
                </c:pt>
                <c:pt idx="3561">
                  <c:v>1279.4000000000001</c:v>
                </c:pt>
                <c:pt idx="3562">
                  <c:v>1717.2</c:v>
                </c:pt>
                <c:pt idx="3563">
                  <c:v>2105.5</c:v>
                </c:pt>
                <c:pt idx="3564">
                  <c:v>2269.5</c:v>
                </c:pt>
                <c:pt idx="3565">
                  <c:v>2300.6999999999998</c:v>
                </c:pt>
                <c:pt idx="3566">
                  <c:v>2194.6999999999998</c:v>
                </c:pt>
                <c:pt idx="3567">
                  <c:v>2100.8000000000002</c:v>
                </c:pt>
                <c:pt idx="3568">
                  <c:v>2005.3</c:v>
                </c:pt>
                <c:pt idx="3569">
                  <c:v>1958.3</c:v>
                </c:pt>
                <c:pt idx="3570">
                  <c:v>1933</c:v>
                </c:pt>
                <c:pt idx="3571">
                  <c:v>1910.3</c:v>
                </c:pt>
                <c:pt idx="3572">
                  <c:v>1933.7</c:v>
                </c:pt>
                <c:pt idx="3573">
                  <c:v>2016.7</c:v>
                </c:pt>
                <c:pt idx="3574">
                  <c:v>2176.6</c:v>
                </c:pt>
                <c:pt idx="3575">
                  <c:v>2388.1999999999998</c:v>
                </c:pt>
                <c:pt idx="3576">
                  <c:v>2593.3000000000002</c:v>
                </c:pt>
                <c:pt idx="3577">
                  <c:v>2828.6</c:v>
                </c:pt>
                <c:pt idx="3578">
                  <c:v>3071.7</c:v>
                </c:pt>
                <c:pt idx="3579">
                  <c:v>3240.4</c:v>
                </c:pt>
                <c:pt idx="3580">
                  <c:v>3431</c:v>
                </c:pt>
                <c:pt idx="3581">
                  <c:v>3600.8</c:v>
                </c:pt>
                <c:pt idx="3582">
                  <c:v>3739.1</c:v>
                </c:pt>
                <c:pt idx="3583">
                  <c:v>3875.5</c:v>
                </c:pt>
                <c:pt idx="3584">
                  <c:v>4009.5</c:v>
                </c:pt>
                <c:pt idx="3585">
                  <c:v>4162.3</c:v>
                </c:pt>
                <c:pt idx="3586">
                  <c:v>4298.3</c:v>
                </c:pt>
                <c:pt idx="3587">
                  <c:v>4444.5</c:v>
                </c:pt>
                <c:pt idx="3588">
                  <c:v>4574.5</c:v>
                </c:pt>
                <c:pt idx="3589">
                  <c:v>4721.3</c:v>
                </c:pt>
                <c:pt idx="3590">
                  <c:v>4907.8</c:v>
                </c:pt>
                <c:pt idx="3591">
                  <c:v>5071.2</c:v>
                </c:pt>
                <c:pt idx="3592">
                  <c:v>5240.7</c:v>
                </c:pt>
                <c:pt idx="3593">
                  <c:v>5386.8</c:v>
                </c:pt>
                <c:pt idx="3594">
                  <c:v>5537.4</c:v>
                </c:pt>
                <c:pt idx="3595">
                  <c:v>5718.7</c:v>
                </c:pt>
                <c:pt idx="3596">
                  <c:v>5946.6</c:v>
                </c:pt>
                <c:pt idx="3597">
                  <c:v>6139.7</c:v>
                </c:pt>
                <c:pt idx="3598">
                  <c:v>6328.9</c:v>
                </c:pt>
                <c:pt idx="3599">
                  <c:v>6462.5</c:v>
                </c:pt>
                <c:pt idx="3600">
                  <c:v>6609</c:v>
                </c:pt>
                <c:pt idx="3601">
                  <c:v>6747.6</c:v>
                </c:pt>
                <c:pt idx="3602">
                  <c:v>6914.4</c:v>
                </c:pt>
                <c:pt idx="3603">
                  <c:v>7101.9</c:v>
                </c:pt>
                <c:pt idx="3604">
                  <c:v>7270.9</c:v>
                </c:pt>
                <c:pt idx="3605">
                  <c:v>7457.8</c:v>
                </c:pt>
                <c:pt idx="3606">
                  <c:v>7648.9</c:v>
                </c:pt>
                <c:pt idx="3607">
                  <c:v>7808.3</c:v>
                </c:pt>
                <c:pt idx="3608">
                  <c:v>7950.4</c:v>
                </c:pt>
                <c:pt idx="3609">
                  <c:v>8088.4</c:v>
                </c:pt>
                <c:pt idx="3610">
                  <c:v>8261.5</c:v>
                </c:pt>
                <c:pt idx="3611">
                  <c:v>8429.7000000000007</c:v>
                </c:pt>
                <c:pt idx="3612">
                  <c:v>8582.2000000000007</c:v>
                </c:pt>
                <c:pt idx="3613">
                  <c:v>8752</c:v>
                </c:pt>
                <c:pt idx="3614">
                  <c:v>8909.7999999999993</c:v>
                </c:pt>
                <c:pt idx="3615">
                  <c:v>9031.7000000000007</c:v>
                </c:pt>
                <c:pt idx="3616">
                  <c:v>9167.7000000000007</c:v>
                </c:pt>
                <c:pt idx="3617">
                  <c:v>9300.7999999999993</c:v>
                </c:pt>
                <c:pt idx="3618">
                  <c:v>9470.9</c:v>
                </c:pt>
                <c:pt idx="3619">
                  <c:v>9676.9</c:v>
                </c:pt>
                <c:pt idx="3620">
                  <c:v>9855.2000000000007</c:v>
                </c:pt>
                <c:pt idx="3621">
                  <c:v>10007</c:v>
                </c:pt>
                <c:pt idx="3622">
                  <c:v>10136</c:v>
                </c:pt>
                <c:pt idx="3623">
                  <c:v>10256</c:v>
                </c:pt>
                <c:pt idx="3624">
                  <c:v>10370</c:v>
                </c:pt>
                <c:pt idx="3625">
                  <c:v>10511</c:v>
                </c:pt>
                <c:pt idx="3626">
                  <c:v>10655</c:v>
                </c:pt>
                <c:pt idx="3627">
                  <c:v>10787</c:v>
                </c:pt>
                <c:pt idx="3628">
                  <c:v>10901</c:v>
                </c:pt>
                <c:pt idx="3629">
                  <c:v>10960</c:v>
                </c:pt>
                <c:pt idx="3630">
                  <c:v>11059</c:v>
                </c:pt>
                <c:pt idx="3631">
                  <c:v>11128</c:v>
                </c:pt>
                <c:pt idx="3632">
                  <c:v>11190</c:v>
                </c:pt>
                <c:pt idx="3633">
                  <c:v>11285</c:v>
                </c:pt>
                <c:pt idx="3634">
                  <c:v>11400</c:v>
                </c:pt>
                <c:pt idx="3635">
                  <c:v>11521</c:v>
                </c:pt>
                <c:pt idx="3636">
                  <c:v>11707</c:v>
                </c:pt>
                <c:pt idx="3637">
                  <c:v>11843</c:v>
                </c:pt>
                <c:pt idx="3638">
                  <c:v>11984</c:v>
                </c:pt>
                <c:pt idx="3639">
                  <c:v>12121</c:v>
                </c:pt>
                <c:pt idx="3640">
                  <c:v>12253</c:v>
                </c:pt>
                <c:pt idx="3641">
                  <c:v>12387</c:v>
                </c:pt>
                <c:pt idx="3642">
                  <c:v>12495</c:v>
                </c:pt>
                <c:pt idx="3643">
                  <c:v>12607</c:v>
                </c:pt>
                <c:pt idx="3644">
                  <c:v>12720</c:v>
                </c:pt>
                <c:pt idx="3645">
                  <c:v>12845</c:v>
                </c:pt>
                <c:pt idx="3646">
                  <c:v>12968</c:v>
                </c:pt>
                <c:pt idx="3647">
                  <c:v>13030</c:v>
                </c:pt>
                <c:pt idx="3648">
                  <c:v>13125</c:v>
                </c:pt>
                <c:pt idx="3649">
                  <c:v>13196</c:v>
                </c:pt>
                <c:pt idx="3650">
                  <c:v>13291</c:v>
                </c:pt>
                <c:pt idx="3651">
                  <c:v>13348</c:v>
                </c:pt>
                <c:pt idx="3652">
                  <c:v>13431</c:v>
                </c:pt>
                <c:pt idx="3653">
                  <c:v>13575</c:v>
                </c:pt>
                <c:pt idx="3654">
                  <c:v>13678</c:v>
                </c:pt>
                <c:pt idx="3655">
                  <c:v>13751</c:v>
                </c:pt>
                <c:pt idx="3656">
                  <c:v>13871</c:v>
                </c:pt>
                <c:pt idx="3657">
                  <c:v>13940</c:v>
                </c:pt>
                <c:pt idx="3658">
                  <c:v>14068</c:v>
                </c:pt>
                <c:pt idx="3659">
                  <c:v>14114</c:v>
                </c:pt>
                <c:pt idx="3660">
                  <c:v>14117</c:v>
                </c:pt>
                <c:pt idx="3661">
                  <c:v>14120</c:v>
                </c:pt>
                <c:pt idx="3662">
                  <c:v>14118</c:v>
                </c:pt>
                <c:pt idx="3663">
                  <c:v>14150</c:v>
                </c:pt>
                <c:pt idx="3664">
                  <c:v>14163</c:v>
                </c:pt>
                <c:pt idx="3665">
                  <c:v>14200</c:v>
                </c:pt>
                <c:pt idx="3666">
                  <c:v>14251</c:v>
                </c:pt>
                <c:pt idx="3667">
                  <c:v>14342</c:v>
                </c:pt>
                <c:pt idx="3668">
                  <c:v>14449</c:v>
                </c:pt>
                <c:pt idx="3669">
                  <c:v>14617</c:v>
                </c:pt>
                <c:pt idx="3670">
                  <c:v>14747</c:v>
                </c:pt>
                <c:pt idx="3671">
                  <c:v>14846</c:v>
                </c:pt>
                <c:pt idx="3672">
                  <c:v>14953</c:v>
                </c:pt>
                <c:pt idx="3673">
                  <c:v>15022</c:v>
                </c:pt>
                <c:pt idx="3674">
                  <c:v>15057</c:v>
                </c:pt>
                <c:pt idx="3675">
                  <c:v>15129</c:v>
                </c:pt>
                <c:pt idx="3676">
                  <c:v>15105</c:v>
                </c:pt>
                <c:pt idx="3677">
                  <c:v>15134</c:v>
                </c:pt>
                <c:pt idx="3678">
                  <c:v>15127</c:v>
                </c:pt>
                <c:pt idx="3679">
                  <c:v>15079</c:v>
                </c:pt>
                <c:pt idx="3680">
                  <c:v>15079</c:v>
                </c:pt>
                <c:pt idx="3681">
                  <c:v>15064</c:v>
                </c:pt>
                <c:pt idx="3682">
                  <c:v>15043</c:v>
                </c:pt>
                <c:pt idx="3683">
                  <c:v>15028</c:v>
                </c:pt>
                <c:pt idx="3684">
                  <c:v>15023</c:v>
                </c:pt>
                <c:pt idx="3685">
                  <c:v>15020</c:v>
                </c:pt>
                <c:pt idx="3686">
                  <c:v>15035</c:v>
                </c:pt>
                <c:pt idx="3687">
                  <c:v>15070</c:v>
                </c:pt>
                <c:pt idx="3688">
                  <c:v>15136</c:v>
                </c:pt>
                <c:pt idx="3689">
                  <c:v>15223</c:v>
                </c:pt>
                <c:pt idx="3690">
                  <c:v>15265</c:v>
                </c:pt>
                <c:pt idx="3691">
                  <c:v>15298</c:v>
                </c:pt>
                <c:pt idx="3692">
                  <c:v>15349</c:v>
                </c:pt>
                <c:pt idx="3693">
                  <c:v>15412</c:v>
                </c:pt>
                <c:pt idx="3694">
                  <c:v>15475</c:v>
                </c:pt>
                <c:pt idx="3695">
                  <c:v>15562</c:v>
                </c:pt>
                <c:pt idx="3696">
                  <c:v>15636</c:v>
                </c:pt>
                <c:pt idx="3697">
                  <c:v>15721</c:v>
                </c:pt>
                <c:pt idx="3698">
                  <c:v>15819</c:v>
                </c:pt>
                <c:pt idx="3699">
                  <c:v>15832</c:v>
                </c:pt>
                <c:pt idx="3700">
                  <c:v>15879</c:v>
                </c:pt>
                <c:pt idx="3701">
                  <c:v>15960</c:v>
                </c:pt>
                <c:pt idx="3702">
                  <c:v>15970</c:v>
                </c:pt>
                <c:pt idx="3703">
                  <c:v>15952</c:v>
                </c:pt>
                <c:pt idx="3704">
                  <c:v>15896</c:v>
                </c:pt>
                <c:pt idx="3705">
                  <c:v>15889</c:v>
                </c:pt>
                <c:pt idx="3706">
                  <c:v>15924</c:v>
                </c:pt>
                <c:pt idx="3707">
                  <c:v>15957</c:v>
                </c:pt>
                <c:pt idx="3708">
                  <c:v>15983</c:v>
                </c:pt>
                <c:pt idx="3709">
                  <c:v>16026</c:v>
                </c:pt>
                <c:pt idx="3710">
                  <c:v>16101</c:v>
                </c:pt>
                <c:pt idx="3711">
                  <c:v>16093</c:v>
                </c:pt>
                <c:pt idx="3712">
                  <c:v>16069</c:v>
                </c:pt>
                <c:pt idx="3713">
                  <c:v>16044</c:v>
                </c:pt>
                <c:pt idx="3714">
                  <c:v>16002</c:v>
                </c:pt>
                <c:pt idx="3715">
                  <c:v>15961</c:v>
                </c:pt>
                <c:pt idx="3716">
                  <c:v>15849</c:v>
                </c:pt>
                <c:pt idx="3717">
                  <c:v>15691</c:v>
                </c:pt>
                <c:pt idx="3718">
                  <c:v>15526</c:v>
                </c:pt>
                <c:pt idx="3719">
                  <c:v>15288</c:v>
                </c:pt>
                <c:pt idx="3720">
                  <c:v>15054</c:v>
                </c:pt>
                <c:pt idx="3721">
                  <c:v>14723</c:v>
                </c:pt>
                <c:pt idx="3722">
                  <c:v>14336</c:v>
                </c:pt>
                <c:pt idx="3723">
                  <c:v>13893</c:v>
                </c:pt>
                <c:pt idx="3724">
                  <c:v>13306</c:v>
                </c:pt>
                <c:pt idx="3725">
                  <c:v>12668</c:v>
                </c:pt>
                <c:pt idx="3726">
                  <c:v>12010</c:v>
                </c:pt>
                <c:pt idx="3727">
                  <c:v>11362</c:v>
                </c:pt>
                <c:pt idx="3728">
                  <c:v>10752</c:v>
                </c:pt>
                <c:pt idx="3729">
                  <c:v>10166</c:v>
                </c:pt>
                <c:pt idx="3730">
                  <c:v>9601.1</c:v>
                </c:pt>
                <c:pt idx="3731">
                  <c:v>9114.5</c:v>
                </c:pt>
                <c:pt idx="3732">
                  <c:v>8572.6</c:v>
                </c:pt>
                <c:pt idx="3733">
                  <c:v>8070.4</c:v>
                </c:pt>
                <c:pt idx="3734">
                  <c:v>7615.2</c:v>
                </c:pt>
                <c:pt idx="3735">
                  <c:v>7197.5</c:v>
                </c:pt>
                <c:pt idx="3736">
                  <c:v>6804.4</c:v>
                </c:pt>
                <c:pt idx="3737">
                  <c:v>6389.8</c:v>
                </c:pt>
                <c:pt idx="3738">
                  <c:v>6065.3</c:v>
                </c:pt>
                <c:pt idx="3739">
                  <c:v>5709.2</c:v>
                </c:pt>
                <c:pt idx="3740">
                  <c:v>5337.1</c:v>
                </c:pt>
                <c:pt idx="3741">
                  <c:v>4952.8</c:v>
                </c:pt>
                <c:pt idx="3742">
                  <c:v>4544</c:v>
                </c:pt>
                <c:pt idx="3743">
                  <c:v>4284.5</c:v>
                </c:pt>
                <c:pt idx="3744">
                  <c:v>4016.7</c:v>
                </c:pt>
                <c:pt idx="3745">
                  <c:v>3649.8</c:v>
                </c:pt>
                <c:pt idx="3746">
                  <c:v>3315.5</c:v>
                </c:pt>
                <c:pt idx="3747">
                  <c:v>3064.1</c:v>
                </c:pt>
                <c:pt idx="3748">
                  <c:v>2937.7</c:v>
                </c:pt>
                <c:pt idx="3749">
                  <c:v>2919.6</c:v>
                </c:pt>
                <c:pt idx="3750">
                  <c:v>2923.1</c:v>
                </c:pt>
                <c:pt idx="3751">
                  <c:v>2939.3</c:v>
                </c:pt>
                <c:pt idx="3752">
                  <c:v>2896.5</c:v>
                </c:pt>
                <c:pt idx="3753">
                  <c:v>2748.7</c:v>
                </c:pt>
                <c:pt idx="3754">
                  <c:v>2524.3000000000002</c:v>
                </c:pt>
                <c:pt idx="3755">
                  <c:v>2226.9</c:v>
                </c:pt>
                <c:pt idx="3756">
                  <c:v>1912.7</c:v>
                </c:pt>
                <c:pt idx="3757">
                  <c:v>1597.6</c:v>
                </c:pt>
                <c:pt idx="3758">
                  <c:v>1252.8</c:v>
                </c:pt>
                <c:pt idx="3759">
                  <c:v>937.07</c:v>
                </c:pt>
                <c:pt idx="3760">
                  <c:v>693.13</c:v>
                </c:pt>
                <c:pt idx="3761">
                  <c:v>507.88</c:v>
                </c:pt>
                <c:pt idx="3762">
                  <c:v>325.04000000000002</c:v>
                </c:pt>
                <c:pt idx="3763">
                  <c:v>193.02</c:v>
                </c:pt>
                <c:pt idx="3764">
                  <c:v>128.19999999999999</c:v>
                </c:pt>
                <c:pt idx="3765">
                  <c:v>117.24</c:v>
                </c:pt>
                <c:pt idx="3766">
                  <c:v>105.64</c:v>
                </c:pt>
                <c:pt idx="3767">
                  <c:v>99.313999999999993</c:v>
                </c:pt>
                <c:pt idx="3768">
                  <c:v>109.57</c:v>
                </c:pt>
                <c:pt idx="3769">
                  <c:v>82.835999999999999</c:v>
                </c:pt>
                <c:pt idx="3770">
                  <c:v>67.971000000000004</c:v>
                </c:pt>
                <c:pt idx="3771">
                  <c:v>43.976999999999997</c:v>
                </c:pt>
                <c:pt idx="3772">
                  <c:v>21.422999999999998</c:v>
                </c:pt>
                <c:pt idx="3773">
                  <c:v>-26.468</c:v>
                </c:pt>
                <c:pt idx="3774">
                  <c:v>-60.273000000000003</c:v>
                </c:pt>
                <c:pt idx="3775">
                  <c:v>-105.63</c:v>
                </c:pt>
                <c:pt idx="3776">
                  <c:v>-144.13</c:v>
                </c:pt>
                <c:pt idx="3777">
                  <c:v>-179.07</c:v>
                </c:pt>
                <c:pt idx="3778">
                  <c:v>-216.41</c:v>
                </c:pt>
                <c:pt idx="3779">
                  <c:v>-259.06</c:v>
                </c:pt>
                <c:pt idx="3780">
                  <c:v>-287.39999999999998</c:v>
                </c:pt>
                <c:pt idx="3781">
                  <c:v>-347.3</c:v>
                </c:pt>
                <c:pt idx="3782">
                  <c:v>-392.81</c:v>
                </c:pt>
                <c:pt idx="3783">
                  <c:v>-392.37</c:v>
                </c:pt>
                <c:pt idx="3784">
                  <c:v>-417.22</c:v>
                </c:pt>
                <c:pt idx="3785">
                  <c:v>-481.62</c:v>
                </c:pt>
                <c:pt idx="3786">
                  <c:v>-529.27</c:v>
                </c:pt>
                <c:pt idx="3787">
                  <c:v>-576.79</c:v>
                </c:pt>
                <c:pt idx="3788">
                  <c:v>-625.51</c:v>
                </c:pt>
                <c:pt idx="3789">
                  <c:v>-692.13</c:v>
                </c:pt>
                <c:pt idx="3790">
                  <c:v>-741.84</c:v>
                </c:pt>
                <c:pt idx="3791">
                  <c:v>-833.74</c:v>
                </c:pt>
                <c:pt idx="3792">
                  <c:v>-885.22</c:v>
                </c:pt>
                <c:pt idx="3793">
                  <c:v>-899.66</c:v>
                </c:pt>
                <c:pt idx="3794">
                  <c:v>-1039.2</c:v>
                </c:pt>
                <c:pt idx="3795">
                  <c:v>-1208.9000000000001</c:v>
                </c:pt>
                <c:pt idx="3796">
                  <c:v>-1329.9</c:v>
                </c:pt>
                <c:pt idx="3797">
                  <c:v>-1442.5</c:v>
                </c:pt>
                <c:pt idx="3798">
                  <c:v>-1462.7</c:v>
                </c:pt>
                <c:pt idx="3799">
                  <c:v>-1519.8</c:v>
                </c:pt>
                <c:pt idx="3800">
                  <c:v>-1610.8</c:v>
                </c:pt>
                <c:pt idx="3801">
                  <c:v>-1705.8</c:v>
                </c:pt>
                <c:pt idx="3802">
                  <c:v>-1801.4</c:v>
                </c:pt>
                <c:pt idx="3803">
                  <c:v>-1847.7</c:v>
                </c:pt>
                <c:pt idx="3804">
                  <c:v>-1877.2</c:v>
                </c:pt>
                <c:pt idx="3805">
                  <c:v>-1940.3</c:v>
                </c:pt>
                <c:pt idx="3806">
                  <c:v>-1981.3</c:v>
                </c:pt>
                <c:pt idx="3807">
                  <c:v>-2076.6999999999998</c:v>
                </c:pt>
                <c:pt idx="3808">
                  <c:v>-2231.5</c:v>
                </c:pt>
                <c:pt idx="3809">
                  <c:v>-2412</c:v>
                </c:pt>
                <c:pt idx="3810">
                  <c:v>-2591.9</c:v>
                </c:pt>
                <c:pt idx="3811">
                  <c:v>-2762.5</c:v>
                </c:pt>
                <c:pt idx="3812">
                  <c:v>-2956.1</c:v>
                </c:pt>
                <c:pt idx="3813">
                  <c:v>-3176.1</c:v>
                </c:pt>
                <c:pt idx="3814">
                  <c:v>-3398.2</c:v>
                </c:pt>
                <c:pt idx="3815">
                  <c:v>-3643.6</c:v>
                </c:pt>
                <c:pt idx="3816">
                  <c:v>-3920.9</c:v>
                </c:pt>
                <c:pt idx="3817">
                  <c:v>-4154.6000000000004</c:v>
                </c:pt>
                <c:pt idx="3818">
                  <c:v>-4335.8999999999996</c:v>
                </c:pt>
                <c:pt idx="3819">
                  <c:v>-4554.3</c:v>
                </c:pt>
                <c:pt idx="3820">
                  <c:v>-4695.3</c:v>
                </c:pt>
                <c:pt idx="3821">
                  <c:v>-4782.5</c:v>
                </c:pt>
                <c:pt idx="3822">
                  <c:v>-4853.8999999999996</c:v>
                </c:pt>
                <c:pt idx="3823">
                  <c:v>-4887</c:v>
                </c:pt>
                <c:pt idx="3824">
                  <c:v>-4876</c:v>
                </c:pt>
                <c:pt idx="3825">
                  <c:v>-4830.8999999999996</c:v>
                </c:pt>
                <c:pt idx="3826">
                  <c:v>-4802.6000000000004</c:v>
                </c:pt>
                <c:pt idx="3827">
                  <c:v>-4749</c:v>
                </c:pt>
                <c:pt idx="3828">
                  <c:v>-4694</c:v>
                </c:pt>
                <c:pt idx="3829">
                  <c:v>-4702.3999999999996</c:v>
                </c:pt>
                <c:pt idx="3830">
                  <c:v>-4791.2</c:v>
                </c:pt>
                <c:pt idx="3831">
                  <c:v>-4884.8</c:v>
                </c:pt>
                <c:pt idx="3832">
                  <c:v>-4978.5</c:v>
                </c:pt>
                <c:pt idx="3833">
                  <c:v>-5096.5</c:v>
                </c:pt>
                <c:pt idx="3834">
                  <c:v>-5230.2</c:v>
                </c:pt>
                <c:pt idx="3835">
                  <c:v>-5393.2</c:v>
                </c:pt>
                <c:pt idx="3836">
                  <c:v>-5526.2</c:v>
                </c:pt>
                <c:pt idx="3837">
                  <c:v>-5662.5</c:v>
                </c:pt>
                <c:pt idx="3838">
                  <c:v>-5833.7</c:v>
                </c:pt>
                <c:pt idx="3839">
                  <c:v>-5978.6</c:v>
                </c:pt>
                <c:pt idx="3840">
                  <c:v>-6101.8</c:v>
                </c:pt>
                <c:pt idx="3841">
                  <c:v>-6234.4</c:v>
                </c:pt>
                <c:pt idx="3842">
                  <c:v>-6351.7</c:v>
                </c:pt>
                <c:pt idx="3843">
                  <c:v>-6393.9</c:v>
                </c:pt>
                <c:pt idx="3844">
                  <c:v>-6461.4</c:v>
                </c:pt>
                <c:pt idx="3845">
                  <c:v>-6464.2</c:v>
                </c:pt>
                <c:pt idx="3846">
                  <c:v>-6536.6</c:v>
                </c:pt>
                <c:pt idx="3847">
                  <c:v>-6634.6</c:v>
                </c:pt>
                <c:pt idx="3848">
                  <c:v>-6683.8</c:v>
                </c:pt>
                <c:pt idx="3849">
                  <c:v>-6734.2</c:v>
                </c:pt>
                <c:pt idx="3850">
                  <c:v>-6741</c:v>
                </c:pt>
                <c:pt idx="3851">
                  <c:v>-6722</c:v>
                </c:pt>
                <c:pt idx="3852">
                  <c:v>-6749.5</c:v>
                </c:pt>
                <c:pt idx="3853">
                  <c:v>-6736.7</c:v>
                </c:pt>
                <c:pt idx="3854">
                  <c:v>-6812.4</c:v>
                </c:pt>
                <c:pt idx="3855">
                  <c:v>-6874.2</c:v>
                </c:pt>
                <c:pt idx="3856">
                  <c:v>-6978.9</c:v>
                </c:pt>
                <c:pt idx="3857">
                  <c:v>-7073</c:v>
                </c:pt>
                <c:pt idx="3858">
                  <c:v>-7125.7</c:v>
                </c:pt>
                <c:pt idx="3859">
                  <c:v>-7178</c:v>
                </c:pt>
                <c:pt idx="3860">
                  <c:v>-7146.3</c:v>
                </c:pt>
                <c:pt idx="3861">
                  <c:v>-7153.1</c:v>
                </c:pt>
                <c:pt idx="3862">
                  <c:v>-7158.6</c:v>
                </c:pt>
                <c:pt idx="3863">
                  <c:v>-7156.7</c:v>
                </c:pt>
                <c:pt idx="3864">
                  <c:v>-7186</c:v>
                </c:pt>
                <c:pt idx="3865">
                  <c:v>-7200.8</c:v>
                </c:pt>
                <c:pt idx="3866">
                  <c:v>-7185.3</c:v>
                </c:pt>
                <c:pt idx="3867">
                  <c:v>-7154.5</c:v>
                </c:pt>
                <c:pt idx="3868">
                  <c:v>-7140.8</c:v>
                </c:pt>
                <c:pt idx="3869">
                  <c:v>-7120.7</c:v>
                </c:pt>
                <c:pt idx="3870">
                  <c:v>-7129.3</c:v>
                </c:pt>
                <c:pt idx="3871">
                  <c:v>-7151.1</c:v>
                </c:pt>
                <c:pt idx="3872">
                  <c:v>-7174.4</c:v>
                </c:pt>
                <c:pt idx="3873">
                  <c:v>-7246</c:v>
                </c:pt>
                <c:pt idx="3874">
                  <c:v>-7245.3</c:v>
                </c:pt>
                <c:pt idx="3875">
                  <c:v>-7270.8</c:v>
                </c:pt>
                <c:pt idx="3876">
                  <c:v>-7319.2</c:v>
                </c:pt>
                <c:pt idx="3877">
                  <c:v>-7339.1</c:v>
                </c:pt>
                <c:pt idx="3878">
                  <c:v>-7420.8</c:v>
                </c:pt>
                <c:pt idx="3879">
                  <c:v>-7522.7</c:v>
                </c:pt>
                <c:pt idx="3880">
                  <c:v>-7567.1</c:v>
                </c:pt>
                <c:pt idx="3881">
                  <c:v>-7590.3</c:v>
                </c:pt>
                <c:pt idx="3882">
                  <c:v>-7589.5</c:v>
                </c:pt>
                <c:pt idx="3883">
                  <c:v>-7552.5</c:v>
                </c:pt>
                <c:pt idx="3884">
                  <c:v>-7459.1</c:v>
                </c:pt>
                <c:pt idx="3885">
                  <c:v>-7413.6</c:v>
                </c:pt>
                <c:pt idx="3886">
                  <c:v>-7386.2</c:v>
                </c:pt>
                <c:pt idx="3887">
                  <c:v>-7360.9</c:v>
                </c:pt>
                <c:pt idx="3888">
                  <c:v>-7320</c:v>
                </c:pt>
                <c:pt idx="3889">
                  <c:v>-7281.2</c:v>
                </c:pt>
                <c:pt idx="3890">
                  <c:v>-7255.2</c:v>
                </c:pt>
                <c:pt idx="3891">
                  <c:v>-7201.9</c:v>
                </c:pt>
                <c:pt idx="3892">
                  <c:v>-7149.9</c:v>
                </c:pt>
                <c:pt idx="3893">
                  <c:v>-7088</c:v>
                </c:pt>
                <c:pt idx="3894">
                  <c:v>-7022.8</c:v>
                </c:pt>
                <c:pt idx="3895">
                  <c:v>-6965.9</c:v>
                </c:pt>
                <c:pt idx="3896">
                  <c:v>-6928</c:v>
                </c:pt>
                <c:pt idx="3897">
                  <c:v>-6882.2</c:v>
                </c:pt>
                <c:pt idx="3898">
                  <c:v>-6809.6</c:v>
                </c:pt>
                <c:pt idx="3899">
                  <c:v>-6788.6</c:v>
                </c:pt>
                <c:pt idx="3900">
                  <c:v>-6679.3</c:v>
                </c:pt>
                <c:pt idx="3901">
                  <c:v>-6580.6</c:v>
                </c:pt>
                <c:pt idx="3902">
                  <c:v>-6460.3</c:v>
                </c:pt>
                <c:pt idx="3903">
                  <c:v>-6359.3</c:v>
                </c:pt>
                <c:pt idx="3904">
                  <c:v>-6248.7</c:v>
                </c:pt>
                <c:pt idx="3905">
                  <c:v>-6082.8</c:v>
                </c:pt>
                <c:pt idx="3906">
                  <c:v>-5898.6</c:v>
                </c:pt>
                <c:pt idx="3907">
                  <c:v>-5721.3</c:v>
                </c:pt>
                <c:pt idx="3908">
                  <c:v>-5514.1</c:v>
                </c:pt>
                <c:pt idx="3909">
                  <c:v>-5264.3</c:v>
                </c:pt>
                <c:pt idx="3910">
                  <c:v>-5040</c:v>
                </c:pt>
                <c:pt idx="3911">
                  <c:v>-4774.5</c:v>
                </c:pt>
                <c:pt idx="3912">
                  <c:v>-4546.3999999999996</c:v>
                </c:pt>
                <c:pt idx="3913">
                  <c:v>-4272.1000000000004</c:v>
                </c:pt>
                <c:pt idx="3914">
                  <c:v>-3995.1</c:v>
                </c:pt>
                <c:pt idx="3915">
                  <c:v>-3683.7</c:v>
                </c:pt>
                <c:pt idx="3916">
                  <c:v>-3401.9</c:v>
                </c:pt>
                <c:pt idx="3917">
                  <c:v>-3179.8</c:v>
                </c:pt>
                <c:pt idx="3918">
                  <c:v>-2936.4</c:v>
                </c:pt>
                <c:pt idx="3919">
                  <c:v>-2728.3</c:v>
                </c:pt>
                <c:pt idx="3920">
                  <c:v>-2539.8000000000002</c:v>
                </c:pt>
                <c:pt idx="3921">
                  <c:v>-2343.8000000000002</c:v>
                </c:pt>
                <c:pt idx="3922">
                  <c:v>-2148.4</c:v>
                </c:pt>
                <c:pt idx="3923">
                  <c:v>-1966.4</c:v>
                </c:pt>
                <c:pt idx="3924">
                  <c:v>-1785.3</c:v>
                </c:pt>
                <c:pt idx="3925">
                  <c:v>-1568.8</c:v>
                </c:pt>
                <c:pt idx="3926">
                  <c:v>-1394.9</c:v>
                </c:pt>
                <c:pt idx="3927">
                  <c:v>-1223</c:v>
                </c:pt>
                <c:pt idx="3928">
                  <c:v>-1102.4000000000001</c:v>
                </c:pt>
                <c:pt idx="3929">
                  <c:v>-981.55</c:v>
                </c:pt>
                <c:pt idx="3930">
                  <c:v>-855.54</c:v>
                </c:pt>
                <c:pt idx="3931">
                  <c:v>-709.63</c:v>
                </c:pt>
                <c:pt idx="3932">
                  <c:v>-579.42999999999995</c:v>
                </c:pt>
                <c:pt idx="3933">
                  <c:v>-457.51</c:v>
                </c:pt>
                <c:pt idx="3934">
                  <c:v>-355</c:v>
                </c:pt>
                <c:pt idx="3935">
                  <c:v>-275.19</c:v>
                </c:pt>
                <c:pt idx="3936">
                  <c:v>-189.85</c:v>
                </c:pt>
                <c:pt idx="3937">
                  <c:v>-117.36</c:v>
                </c:pt>
                <c:pt idx="3938">
                  <c:v>-35.151000000000003</c:v>
                </c:pt>
                <c:pt idx="3939">
                  <c:v>24.46</c:v>
                </c:pt>
                <c:pt idx="3940">
                  <c:v>66.37</c:v>
                </c:pt>
                <c:pt idx="3941">
                  <c:v>96.811999999999998</c:v>
                </c:pt>
                <c:pt idx="3942">
                  <c:v>152.11000000000001</c:v>
                </c:pt>
                <c:pt idx="3943">
                  <c:v>175</c:v>
                </c:pt>
                <c:pt idx="3944">
                  <c:v>204.47</c:v>
                </c:pt>
                <c:pt idx="3945">
                  <c:v>282.72000000000003</c:v>
                </c:pt>
                <c:pt idx="3946">
                  <c:v>373.07</c:v>
                </c:pt>
                <c:pt idx="3947">
                  <c:v>551.5</c:v>
                </c:pt>
                <c:pt idx="3948">
                  <c:v>928.56</c:v>
                </c:pt>
                <c:pt idx="3949">
                  <c:v>1451.4</c:v>
                </c:pt>
                <c:pt idx="3950">
                  <c:v>1955.5</c:v>
                </c:pt>
                <c:pt idx="3951">
                  <c:v>2276.1</c:v>
                </c:pt>
                <c:pt idx="3952">
                  <c:v>2352</c:v>
                </c:pt>
                <c:pt idx="3953">
                  <c:v>2310.9</c:v>
                </c:pt>
                <c:pt idx="3954">
                  <c:v>2179.4</c:v>
                </c:pt>
                <c:pt idx="3955">
                  <c:v>2033.1</c:v>
                </c:pt>
                <c:pt idx="3956">
                  <c:v>1920.8</c:v>
                </c:pt>
                <c:pt idx="3957">
                  <c:v>1832</c:v>
                </c:pt>
                <c:pt idx="3958">
                  <c:v>1838.4</c:v>
                </c:pt>
                <c:pt idx="3959">
                  <c:v>1907.9</c:v>
                </c:pt>
                <c:pt idx="3960">
                  <c:v>2021</c:v>
                </c:pt>
                <c:pt idx="3961">
                  <c:v>2234.8000000000002</c:v>
                </c:pt>
                <c:pt idx="3962">
                  <c:v>2428.4</c:v>
                </c:pt>
                <c:pt idx="3963">
                  <c:v>2694.9</c:v>
                </c:pt>
                <c:pt idx="3964">
                  <c:v>2974.3</c:v>
                </c:pt>
                <c:pt idx="3965">
                  <c:v>3246.4</c:v>
                </c:pt>
                <c:pt idx="3966">
                  <c:v>3493.1</c:v>
                </c:pt>
                <c:pt idx="3967">
                  <c:v>3644.2</c:v>
                </c:pt>
                <c:pt idx="3968">
                  <c:v>3774.5</c:v>
                </c:pt>
                <c:pt idx="3969">
                  <c:v>3873.2</c:v>
                </c:pt>
                <c:pt idx="3970">
                  <c:v>3982.4</c:v>
                </c:pt>
                <c:pt idx="3971">
                  <c:v>4128.8</c:v>
                </c:pt>
                <c:pt idx="3972">
                  <c:v>4303.8999999999996</c:v>
                </c:pt>
                <c:pt idx="3973">
                  <c:v>4478.2</c:v>
                </c:pt>
                <c:pt idx="3974">
                  <c:v>4654.5</c:v>
                </c:pt>
                <c:pt idx="3975">
                  <c:v>4801.8999999999996</c:v>
                </c:pt>
                <c:pt idx="3976">
                  <c:v>4976.6000000000004</c:v>
                </c:pt>
                <c:pt idx="3977">
                  <c:v>5151.5</c:v>
                </c:pt>
                <c:pt idx="3978">
                  <c:v>5319.6</c:v>
                </c:pt>
                <c:pt idx="3979">
                  <c:v>5512.2</c:v>
                </c:pt>
                <c:pt idx="3980">
                  <c:v>5701.8</c:v>
                </c:pt>
                <c:pt idx="3981">
                  <c:v>5938.1</c:v>
                </c:pt>
                <c:pt idx="3982">
                  <c:v>6150.2</c:v>
                </c:pt>
                <c:pt idx="3983">
                  <c:v>6353.5</c:v>
                </c:pt>
                <c:pt idx="3984">
                  <c:v>6588.1</c:v>
                </c:pt>
                <c:pt idx="3985">
                  <c:v>6783.5</c:v>
                </c:pt>
                <c:pt idx="3986">
                  <c:v>6953.2</c:v>
                </c:pt>
                <c:pt idx="3987">
                  <c:v>7117.2</c:v>
                </c:pt>
                <c:pt idx="3988">
                  <c:v>7294.5</c:v>
                </c:pt>
                <c:pt idx="3989">
                  <c:v>7438.2</c:v>
                </c:pt>
                <c:pt idx="3990">
                  <c:v>7593.4</c:v>
                </c:pt>
                <c:pt idx="3991">
                  <c:v>7767.3</c:v>
                </c:pt>
                <c:pt idx="3992">
                  <c:v>7956.2</c:v>
                </c:pt>
                <c:pt idx="3993">
                  <c:v>8161.8</c:v>
                </c:pt>
                <c:pt idx="3994">
                  <c:v>8287.7999999999993</c:v>
                </c:pt>
                <c:pt idx="3995">
                  <c:v>8429.6</c:v>
                </c:pt>
                <c:pt idx="3996">
                  <c:v>8613.6</c:v>
                </c:pt>
                <c:pt idx="3997">
                  <c:v>8745.9</c:v>
                </c:pt>
                <c:pt idx="3998">
                  <c:v>8879.2999999999993</c:v>
                </c:pt>
                <c:pt idx="3999">
                  <c:v>8966.4</c:v>
                </c:pt>
                <c:pt idx="4000">
                  <c:v>9055.1</c:v>
                </c:pt>
                <c:pt idx="4001">
                  <c:v>9177.7000000000007</c:v>
                </c:pt>
                <c:pt idx="4002">
                  <c:v>9251.7000000000007</c:v>
                </c:pt>
                <c:pt idx="4003">
                  <c:v>9349.7000000000007</c:v>
                </c:pt>
                <c:pt idx="4004">
                  <c:v>9408.4</c:v>
                </c:pt>
                <c:pt idx="4005">
                  <c:v>9409.5</c:v>
                </c:pt>
                <c:pt idx="4006">
                  <c:v>9426.4</c:v>
                </c:pt>
                <c:pt idx="4007">
                  <c:v>9482.2999999999993</c:v>
                </c:pt>
                <c:pt idx="4008">
                  <c:v>9572.9</c:v>
                </c:pt>
                <c:pt idx="4009">
                  <c:v>9686.4</c:v>
                </c:pt>
                <c:pt idx="4010">
                  <c:v>9824.6</c:v>
                </c:pt>
                <c:pt idx="4011">
                  <c:v>9960</c:v>
                </c:pt>
                <c:pt idx="4012">
                  <c:v>10108</c:v>
                </c:pt>
                <c:pt idx="4013">
                  <c:v>10260</c:v>
                </c:pt>
                <c:pt idx="4014">
                  <c:v>10396</c:v>
                </c:pt>
                <c:pt idx="4015">
                  <c:v>10485</c:v>
                </c:pt>
                <c:pt idx="4016">
                  <c:v>10653</c:v>
                </c:pt>
                <c:pt idx="4017">
                  <c:v>10789</c:v>
                </c:pt>
                <c:pt idx="4018">
                  <c:v>10918</c:v>
                </c:pt>
                <c:pt idx="4019">
                  <c:v>11034</c:v>
                </c:pt>
                <c:pt idx="4020">
                  <c:v>11049</c:v>
                </c:pt>
                <c:pt idx="4021">
                  <c:v>11094</c:v>
                </c:pt>
                <c:pt idx="4022">
                  <c:v>11150</c:v>
                </c:pt>
                <c:pt idx="4023">
                  <c:v>11201</c:v>
                </c:pt>
                <c:pt idx="4024">
                  <c:v>11324</c:v>
                </c:pt>
                <c:pt idx="4025">
                  <c:v>11427</c:v>
                </c:pt>
                <c:pt idx="4026">
                  <c:v>11565</c:v>
                </c:pt>
                <c:pt idx="4027">
                  <c:v>11687</c:v>
                </c:pt>
                <c:pt idx="4028">
                  <c:v>11826</c:v>
                </c:pt>
                <c:pt idx="4029">
                  <c:v>11983</c:v>
                </c:pt>
                <c:pt idx="4030">
                  <c:v>12134</c:v>
                </c:pt>
                <c:pt idx="4031">
                  <c:v>12264</c:v>
                </c:pt>
                <c:pt idx="4032">
                  <c:v>12392</c:v>
                </c:pt>
                <c:pt idx="4033">
                  <c:v>12461</c:v>
                </c:pt>
                <c:pt idx="4034">
                  <c:v>12552</c:v>
                </c:pt>
                <c:pt idx="4035">
                  <c:v>12633</c:v>
                </c:pt>
                <c:pt idx="4036">
                  <c:v>12746</c:v>
                </c:pt>
                <c:pt idx="4037">
                  <c:v>12858</c:v>
                </c:pt>
                <c:pt idx="4038">
                  <c:v>12985</c:v>
                </c:pt>
                <c:pt idx="4039">
                  <c:v>13180</c:v>
                </c:pt>
                <c:pt idx="4040">
                  <c:v>13353</c:v>
                </c:pt>
                <c:pt idx="4041">
                  <c:v>13564</c:v>
                </c:pt>
                <c:pt idx="4042">
                  <c:v>13771</c:v>
                </c:pt>
                <c:pt idx="4043">
                  <c:v>13986</c:v>
                </c:pt>
                <c:pt idx="4044">
                  <c:v>14148</c:v>
                </c:pt>
                <c:pt idx="4045">
                  <c:v>14284</c:v>
                </c:pt>
                <c:pt idx="4046">
                  <c:v>14451</c:v>
                </c:pt>
                <c:pt idx="4047">
                  <c:v>14601</c:v>
                </c:pt>
                <c:pt idx="4048">
                  <c:v>14745</c:v>
                </c:pt>
                <c:pt idx="4049">
                  <c:v>14784</c:v>
                </c:pt>
                <c:pt idx="4050">
                  <c:v>14870</c:v>
                </c:pt>
                <c:pt idx="4051">
                  <c:v>14895</c:v>
                </c:pt>
                <c:pt idx="4052">
                  <c:v>14821</c:v>
                </c:pt>
                <c:pt idx="4053">
                  <c:v>14736</c:v>
                </c:pt>
                <c:pt idx="4054">
                  <c:v>14608</c:v>
                </c:pt>
                <c:pt idx="4055">
                  <c:v>14542</c:v>
                </c:pt>
                <c:pt idx="4056">
                  <c:v>14514</c:v>
                </c:pt>
                <c:pt idx="4057">
                  <c:v>14507</c:v>
                </c:pt>
                <c:pt idx="4058">
                  <c:v>14528</c:v>
                </c:pt>
                <c:pt idx="4059">
                  <c:v>14603</c:v>
                </c:pt>
                <c:pt idx="4060">
                  <c:v>14751</c:v>
                </c:pt>
                <c:pt idx="4061">
                  <c:v>14870</c:v>
                </c:pt>
                <c:pt idx="4062">
                  <c:v>14960</c:v>
                </c:pt>
                <c:pt idx="4063">
                  <c:v>15026</c:v>
                </c:pt>
                <c:pt idx="4064">
                  <c:v>15084</c:v>
                </c:pt>
                <c:pt idx="4065">
                  <c:v>15078</c:v>
                </c:pt>
                <c:pt idx="4066">
                  <c:v>15109</c:v>
                </c:pt>
                <c:pt idx="4067">
                  <c:v>15097</c:v>
                </c:pt>
                <c:pt idx="4068">
                  <c:v>15096</c:v>
                </c:pt>
                <c:pt idx="4069">
                  <c:v>15115</c:v>
                </c:pt>
                <c:pt idx="4070">
                  <c:v>15096</c:v>
                </c:pt>
                <c:pt idx="4071">
                  <c:v>15138</c:v>
                </c:pt>
                <c:pt idx="4072">
                  <c:v>15154</c:v>
                </c:pt>
                <c:pt idx="4073">
                  <c:v>15176</c:v>
                </c:pt>
                <c:pt idx="4074">
                  <c:v>15213</c:v>
                </c:pt>
                <c:pt idx="4075">
                  <c:v>15234</c:v>
                </c:pt>
                <c:pt idx="4076">
                  <c:v>15312</c:v>
                </c:pt>
                <c:pt idx="4077">
                  <c:v>15319</c:v>
                </c:pt>
                <c:pt idx="4078">
                  <c:v>15323</c:v>
                </c:pt>
                <c:pt idx="4079">
                  <c:v>15298</c:v>
                </c:pt>
                <c:pt idx="4080">
                  <c:v>15274</c:v>
                </c:pt>
                <c:pt idx="4081">
                  <c:v>15232</c:v>
                </c:pt>
                <c:pt idx="4082">
                  <c:v>15286</c:v>
                </c:pt>
                <c:pt idx="4083">
                  <c:v>15365</c:v>
                </c:pt>
                <c:pt idx="4084">
                  <c:v>15492</c:v>
                </c:pt>
                <c:pt idx="4085">
                  <c:v>15561</c:v>
                </c:pt>
                <c:pt idx="4086">
                  <c:v>15604</c:v>
                </c:pt>
                <c:pt idx="4087">
                  <c:v>15559</c:v>
                </c:pt>
                <c:pt idx="4088">
                  <c:v>15564</c:v>
                </c:pt>
                <c:pt idx="4089">
                  <c:v>15514</c:v>
                </c:pt>
                <c:pt idx="4090">
                  <c:v>15448</c:v>
                </c:pt>
                <c:pt idx="4091">
                  <c:v>15349</c:v>
                </c:pt>
                <c:pt idx="4092">
                  <c:v>15225</c:v>
                </c:pt>
                <c:pt idx="4093">
                  <c:v>15058</c:v>
                </c:pt>
                <c:pt idx="4094">
                  <c:v>14812</c:v>
                </c:pt>
                <c:pt idx="4095">
                  <c:v>14465</c:v>
                </c:pt>
                <c:pt idx="4096">
                  <c:v>14101</c:v>
                </c:pt>
                <c:pt idx="4097">
                  <c:v>13628</c:v>
                </c:pt>
                <c:pt idx="4098">
                  <c:v>13118</c:v>
                </c:pt>
                <c:pt idx="4099">
                  <c:v>12567</c:v>
                </c:pt>
                <c:pt idx="4100">
                  <c:v>12018</c:v>
                </c:pt>
                <c:pt idx="4101">
                  <c:v>11461</c:v>
                </c:pt>
                <c:pt idx="4102">
                  <c:v>10859</c:v>
                </c:pt>
                <c:pt idx="4103">
                  <c:v>10279</c:v>
                </c:pt>
                <c:pt idx="4104">
                  <c:v>9706.4</c:v>
                </c:pt>
                <c:pt idx="4105">
                  <c:v>9110.7000000000007</c:v>
                </c:pt>
                <c:pt idx="4106">
                  <c:v>8510.5</c:v>
                </c:pt>
                <c:pt idx="4107">
                  <c:v>7902.8</c:v>
                </c:pt>
                <c:pt idx="4108">
                  <c:v>7302.3</c:v>
                </c:pt>
                <c:pt idx="4109">
                  <c:v>6762.1</c:v>
                </c:pt>
                <c:pt idx="4110">
                  <c:v>6270.7</c:v>
                </c:pt>
                <c:pt idx="4111">
                  <c:v>5788.4</c:v>
                </c:pt>
                <c:pt idx="4112">
                  <c:v>5323.7</c:v>
                </c:pt>
                <c:pt idx="4113">
                  <c:v>4843.5</c:v>
                </c:pt>
                <c:pt idx="4114">
                  <c:v>4413.2</c:v>
                </c:pt>
                <c:pt idx="4115">
                  <c:v>3888</c:v>
                </c:pt>
                <c:pt idx="4116">
                  <c:v>3249.5</c:v>
                </c:pt>
                <c:pt idx="4117">
                  <c:v>2601.1</c:v>
                </c:pt>
                <c:pt idx="4118">
                  <c:v>2071.1999999999998</c:v>
                </c:pt>
                <c:pt idx="4119">
                  <c:v>1692.4</c:v>
                </c:pt>
                <c:pt idx="4120">
                  <c:v>1393.4</c:v>
                </c:pt>
                <c:pt idx="4121">
                  <c:v>1219.0999999999999</c:v>
                </c:pt>
                <c:pt idx="4122">
                  <c:v>1057.7</c:v>
                </c:pt>
                <c:pt idx="4123">
                  <c:v>960.92</c:v>
                </c:pt>
                <c:pt idx="4124">
                  <c:v>854.14</c:v>
                </c:pt>
                <c:pt idx="4125">
                  <c:v>752.6</c:v>
                </c:pt>
                <c:pt idx="4126">
                  <c:v>688.58</c:v>
                </c:pt>
                <c:pt idx="4127">
                  <c:v>564.21</c:v>
                </c:pt>
                <c:pt idx="4128">
                  <c:v>407.05</c:v>
                </c:pt>
                <c:pt idx="4129">
                  <c:v>238.77</c:v>
                </c:pt>
                <c:pt idx="4130">
                  <c:v>18.530999999999999</c:v>
                </c:pt>
                <c:pt idx="4131">
                  <c:v>-234.31</c:v>
                </c:pt>
                <c:pt idx="4132">
                  <c:v>-394.61</c:v>
                </c:pt>
                <c:pt idx="4133">
                  <c:v>-414.17</c:v>
                </c:pt>
                <c:pt idx="4134">
                  <c:v>-407.73</c:v>
                </c:pt>
                <c:pt idx="4135">
                  <c:v>-460.57</c:v>
                </c:pt>
                <c:pt idx="4136">
                  <c:v>-503.95</c:v>
                </c:pt>
                <c:pt idx="4137">
                  <c:v>-517.44000000000005</c:v>
                </c:pt>
                <c:pt idx="4138">
                  <c:v>-531.63</c:v>
                </c:pt>
                <c:pt idx="4139">
                  <c:v>-544.41999999999996</c:v>
                </c:pt>
                <c:pt idx="4140">
                  <c:v>-594.16999999999996</c:v>
                </c:pt>
                <c:pt idx="4141">
                  <c:v>-737.3</c:v>
                </c:pt>
                <c:pt idx="4142">
                  <c:v>-930.24</c:v>
                </c:pt>
                <c:pt idx="4143">
                  <c:v>-1120.9000000000001</c:v>
                </c:pt>
                <c:pt idx="4144">
                  <c:v>-1356.5</c:v>
                </c:pt>
                <c:pt idx="4145">
                  <c:v>-1603.5</c:v>
                </c:pt>
                <c:pt idx="4146">
                  <c:v>-1854</c:v>
                </c:pt>
                <c:pt idx="4147">
                  <c:v>-2132</c:v>
                </c:pt>
                <c:pt idx="4148">
                  <c:v>-2387.9</c:v>
                </c:pt>
                <c:pt idx="4149">
                  <c:v>-2623.7</c:v>
                </c:pt>
                <c:pt idx="4150">
                  <c:v>-2781.4</c:v>
                </c:pt>
                <c:pt idx="4151">
                  <c:v>-2845.8</c:v>
                </c:pt>
                <c:pt idx="4152">
                  <c:v>-2916.1</c:v>
                </c:pt>
                <c:pt idx="4153">
                  <c:v>-2970.4</c:v>
                </c:pt>
                <c:pt idx="4154">
                  <c:v>-3011</c:v>
                </c:pt>
                <c:pt idx="4155">
                  <c:v>-3072.2</c:v>
                </c:pt>
                <c:pt idx="4156">
                  <c:v>-3116.8</c:v>
                </c:pt>
                <c:pt idx="4157">
                  <c:v>-3152.1</c:v>
                </c:pt>
                <c:pt idx="4158">
                  <c:v>-3204.3</c:v>
                </c:pt>
                <c:pt idx="4159">
                  <c:v>-3292.3</c:v>
                </c:pt>
                <c:pt idx="4160">
                  <c:v>-3416.2</c:v>
                </c:pt>
                <c:pt idx="4161">
                  <c:v>-3522.8</c:v>
                </c:pt>
                <c:pt idx="4162">
                  <c:v>-3699</c:v>
                </c:pt>
                <c:pt idx="4163">
                  <c:v>-3897.9</c:v>
                </c:pt>
                <c:pt idx="4164">
                  <c:v>-4103.6000000000004</c:v>
                </c:pt>
                <c:pt idx="4165">
                  <c:v>-4349.1000000000004</c:v>
                </c:pt>
                <c:pt idx="4166">
                  <c:v>-4571.3</c:v>
                </c:pt>
                <c:pt idx="4167">
                  <c:v>-4772.7</c:v>
                </c:pt>
                <c:pt idx="4168">
                  <c:v>-5018.2</c:v>
                </c:pt>
                <c:pt idx="4169">
                  <c:v>-5232.3</c:v>
                </c:pt>
                <c:pt idx="4170">
                  <c:v>-5431.2</c:v>
                </c:pt>
                <c:pt idx="4171">
                  <c:v>-5625.5</c:v>
                </c:pt>
                <c:pt idx="4172">
                  <c:v>-5758.4</c:v>
                </c:pt>
                <c:pt idx="4173">
                  <c:v>-5886.5</c:v>
                </c:pt>
                <c:pt idx="4174">
                  <c:v>-5989.8</c:v>
                </c:pt>
                <c:pt idx="4175">
                  <c:v>-6075.3</c:v>
                </c:pt>
                <c:pt idx="4176">
                  <c:v>-6154</c:v>
                </c:pt>
                <c:pt idx="4177">
                  <c:v>-6266.5</c:v>
                </c:pt>
                <c:pt idx="4178">
                  <c:v>-6320.1</c:v>
                </c:pt>
                <c:pt idx="4179">
                  <c:v>-6380.5</c:v>
                </c:pt>
                <c:pt idx="4180">
                  <c:v>-6475.7</c:v>
                </c:pt>
                <c:pt idx="4181">
                  <c:v>-6520.2</c:v>
                </c:pt>
                <c:pt idx="4182">
                  <c:v>-6585.5</c:v>
                </c:pt>
                <c:pt idx="4183">
                  <c:v>-6686.2</c:v>
                </c:pt>
                <c:pt idx="4184">
                  <c:v>-6796.8</c:v>
                </c:pt>
                <c:pt idx="4185">
                  <c:v>-6957.5</c:v>
                </c:pt>
                <c:pt idx="4186">
                  <c:v>-7099.5</c:v>
                </c:pt>
                <c:pt idx="4187">
                  <c:v>-7265.7</c:v>
                </c:pt>
                <c:pt idx="4188">
                  <c:v>-7389.7</c:v>
                </c:pt>
                <c:pt idx="4189">
                  <c:v>-7527.4</c:v>
                </c:pt>
                <c:pt idx="4190">
                  <c:v>-7653.9</c:v>
                </c:pt>
                <c:pt idx="4191">
                  <c:v>-7785.8</c:v>
                </c:pt>
                <c:pt idx="4192">
                  <c:v>-7889.9</c:v>
                </c:pt>
                <c:pt idx="4193">
                  <c:v>-7967.3</c:v>
                </c:pt>
                <c:pt idx="4194">
                  <c:v>-7997.3</c:v>
                </c:pt>
                <c:pt idx="4195">
                  <c:v>-8037.5</c:v>
                </c:pt>
                <c:pt idx="4196">
                  <c:v>-8061.9</c:v>
                </c:pt>
                <c:pt idx="4197">
                  <c:v>-8076.9</c:v>
                </c:pt>
                <c:pt idx="4198">
                  <c:v>-8082.5</c:v>
                </c:pt>
                <c:pt idx="4199">
                  <c:v>-8097.1</c:v>
                </c:pt>
                <c:pt idx="4200">
                  <c:v>-8126.6</c:v>
                </c:pt>
                <c:pt idx="4201">
                  <c:v>-8185.2</c:v>
                </c:pt>
                <c:pt idx="4202">
                  <c:v>-8257.1</c:v>
                </c:pt>
                <c:pt idx="4203">
                  <c:v>-8331.2999999999993</c:v>
                </c:pt>
                <c:pt idx="4204">
                  <c:v>-8435.2999999999993</c:v>
                </c:pt>
                <c:pt idx="4205">
                  <c:v>-8486.7999999999993</c:v>
                </c:pt>
                <c:pt idx="4206">
                  <c:v>-8541</c:v>
                </c:pt>
                <c:pt idx="4207">
                  <c:v>-8596.7999999999993</c:v>
                </c:pt>
                <c:pt idx="4208">
                  <c:v>-8653.5</c:v>
                </c:pt>
                <c:pt idx="4209">
                  <c:v>-8747.7000000000007</c:v>
                </c:pt>
                <c:pt idx="4210">
                  <c:v>-8795.1</c:v>
                </c:pt>
                <c:pt idx="4211">
                  <c:v>-8803</c:v>
                </c:pt>
                <c:pt idx="4212">
                  <c:v>-8844.7000000000007</c:v>
                </c:pt>
                <c:pt idx="4213">
                  <c:v>-8848</c:v>
                </c:pt>
                <c:pt idx="4214">
                  <c:v>-8884.5</c:v>
                </c:pt>
                <c:pt idx="4215">
                  <c:v>-8912.7999999999993</c:v>
                </c:pt>
                <c:pt idx="4216">
                  <c:v>-8947.5</c:v>
                </c:pt>
                <c:pt idx="4217">
                  <c:v>-8995</c:v>
                </c:pt>
                <c:pt idx="4218">
                  <c:v>-9020.7999999999993</c:v>
                </c:pt>
                <c:pt idx="4219">
                  <c:v>-9063.6</c:v>
                </c:pt>
                <c:pt idx="4220">
                  <c:v>-9132.6</c:v>
                </c:pt>
                <c:pt idx="4221">
                  <c:v>-9196.5</c:v>
                </c:pt>
                <c:pt idx="4222">
                  <c:v>-9255.2000000000007</c:v>
                </c:pt>
                <c:pt idx="4223">
                  <c:v>-9273.7999999999993</c:v>
                </c:pt>
                <c:pt idx="4224">
                  <c:v>-9325.2000000000007</c:v>
                </c:pt>
                <c:pt idx="4225">
                  <c:v>-9372.7000000000007</c:v>
                </c:pt>
                <c:pt idx="4226">
                  <c:v>-9420.7000000000007</c:v>
                </c:pt>
                <c:pt idx="4227">
                  <c:v>-9494.2999999999993</c:v>
                </c:pt>
                <c:pt idx="4228">
                  <c:v>-9510.4</c:v>
                </c:pt>
                <c:pt idx="4229">
                  <c:v>-9553.2999999999993</c:v>
                </c:pt>
                <c:pt idx="4230">
                  <c:v>-9591.2999999999993</c:v>
                </c:pt>
                <c:pt idx="4231">
                  <c:v>-9609.4</c:v>
                </c:pt>
                <c:pt idx="4232">
                  <c:v>-9628.6</c:v>
                </c:pt>
                <c:pt idx="4233">
                  <c:v>-9602.2999999999993</c:v>
                </c:pt>
                <c:pt idx="4234">
                  <c:v>-9672.2999999999993</c:v>
                </c:pt>
                <c:pt idx="4235">
                  <c:v>-9709.7000000000007</c:v>
                </c:pt>
                <c:pt idx="4236">
                  <c:v>-9753.7999999999993</c:v>
                </c:pt>
                <c:pt idx="4237">
                  <c:v>-9799.2999999999993</c:v>
                </c:pt>
                <c:pt idx="4238">
                  <c:v>-9881.9</c:v>
                </c:pt>
                <c:pt idx="4239">
                  <c:v>-9901.9</c:v>
                </c:pt>
                <c:pt idx="4240">
                  <c:v>-9970.6</c:v>
                </c:pt>
                <c:pt idx="4241">
                  <c:v>-10007</c:v>
                </c:pt>
                <c:pt idx="4242">
                  <c:v>-10052</c:v>
                </c:pt>
                <c:pt idx="4243">
                  <c:v>-10105</c:v>
                </c:pt>
                <c:pt idx="4244">
                  <c:v>-10131</c:v>
                </c:pt>
                <c:pt idx="4245">
                  <c:v>-10178</c:v>
                </c:pt>
                <c:pt idx="4246">
                  <c:v>-10186</c:v>
                </c:pt>
                <c:pt idx="4247">
                  <c:v>-10163</c:v>
                </c:pt>
                <c:pt idx="4248">
                  <c:v>-10142</c:v>
                </c:pt>
                <c:pt idx="4249">
                  <c:v>-10130</c:v>
                </c:pt>
                <c:pt idx="4250">
                  <c:v>-10139</c:v>
                </c:pt>
                <c:pt idx="4251">
                  <c:v>-10136</c:v>
                </c:pt>
                <c:pt idx="4252">
                  <c:v>-10130</c:v>
                </c:pt>
                <c:pt idx="4253">
                  <c:v>-10130</c:v>
                </c:pt>
                <c:pt idx="4254">
                  <c:v>-10148</c:v>
                </c:pt>
                <c:pt idx="4255">
                  <c:v>-10163</c:v>
                </c:pt>
                <c:pt idx="4256">
                  <c:v>-10193</c:v>
                </c:pt>
                <c:pt idx="4257">
                  <c:v>-10265</c:v>
                </c:pt>
                <c:pt idx="4258">
                  <c:v>-10318</c:v>
                </c:pt>
                <c:pt idx="4259">
                  <c:v>-10380</c:v>
                </c:pt>
                <c:pt idx="4260">
                  <c:v>-10415</c:v>
                </c:pt>
                <c:pt idx="4261">
                  <c:v>-10428</c:v>
                </c:pt>
                <c:pt idx="4262">
                  <c:v>-10504</c:v>
                </c:pt>
                <c:pt idx="4263">
                  <c:v>-10499</c:v>
                </c:pt>
                <c:pt idx="4264">
                  <c:v>-10512</c:v>
                </c:pt>
                <c:pt idx="4265">
                  <c:v>-10524</c:v>
                </c:pt>
                <c:pt idx="4266">
                  <c:v>-10504</c:v>
                </c:pt>
                <c:pt idx="4267">
                  <c:v>-10436</c:v>
                </c:pt>
                <c:pt idx="4268">
                  <c:v>-10334</c:v>
                </c:pt>
                <c:pt idx="4269">
                  <c:v>-10224</c:v>
                </c:pt>
                <c:pt idx="4270">
                  <c:v>-10102</c:v>
                </c:pt>
                <c:pt idx="4271">
                  <c:v>-9961.1</c:v>
                </c:pt>
                <c:pt idx="4272">
                  <c:v>-9792</c:v>
                </c:pt>
                <c:pt idx="4273">
                  <c:v>-9591.2999999999993</c:v>
                </c:pt>
                <c:pt idx="4274">
                  <c:v>-9418.2000000000007</c:v>
                </c:pt>
                <c:pt idx="4275">
                  <c:v>-9225.9</c:v>
                </c:pt>
                <c:pt idx="4276">
                  <c:v>-9036.5</c:v>
                </c:pt>
                <c:pt idx="4277">
                  <c:v>-8866.1</c:v>
                </c:pt>
                <c:pt idx="4278">
                  <c:v>-8631.1</c:v>
                </c:pt>
                <c:pt idx="4279">
                  <c:v>-8433.9</c:v>
                </c:pt>
                <c:pt idx="4280">
                  <c:v>-8217</c:v>
                </c:pt>
                <c:pt idx="4281">
                  <c:v>-7924.2</c:v>
                </c:pt>
                <c:pt idx="4282">
                  <c:v>-7662.6</c:v>
                </c:pt>
                <c:pt idx="4283">
                  <c:v>-7362</c:v>
                </c:pt>
                <c:pt idx="4284">
                  <c:v>-7023.4</c:v>
                </c:pt>
                <c:pt idx="4285">
                  <c:v>-6715.1</c:v>
                </c:pt>
                <c:pt idx="4286">
                  <c:v>-6390.1</c:v>
                </c:pt>
                <c:pt idx="4287">
                  <c:v>-6033.4</c:v>
                </c:pt>
                <c:pt idx="4288">
                  <c:v>-5726.5</c:v>
                </c:pt>
                <c:pt idx="4289">
                  <c:v>-5395.7</c:v>
                </c:pt>
                <c:pt idx="4290">
                  <c:v>-5046.5</c:v>
                </c:pt>
                <c:pt idx="4291">
                  <c:v>-4742.3999999999996</c:v>
                </c:pt>
                <c:pt idx="4292">
                  <c:v>-4441.6000000000004</c:v>
                </c:pt>
                <c:pt idx="4293">
                  <c:v>-4106.3999999999996</c:v>
                </c:pt>
                <c:pt idx="4294">
                  <c:v>-3777</c:v>
                </c:pt>
                <c:pt idx="4295">
                  <c:v>-3488.7</c:v>
                </c:pt>
                <c:pt idx="4296">
                  <c:v>-3153.4</c:v>
                </c:pt>
                <c:pt idx="4297">
                  <c:v>-2787.3</c:v>
                </c:pt>
                <c:pt idx="4298">
                  <c:v>-2452.1</c:v>
                </c:pt>
                <c:pt idx="4299">
                  <c:v>-2194.5</c:v>
                </c:pt>
                <c:pt idx="4300">
                  <c:v>-1982.7</c:v>
                </c:pt>
                <c:pt idx="4301">
                  <c:v>-1712.4</c:v>
                </c:pt>
                <c:pt idx="4302">
                  <c:v>-1496.3</c:v>
                </c:pt>
                <c:pt idx="4303">
                  <c:v>-1220.3</c:v>
                </c:pt>
                <c:pt idx="4304">
                  <c:v>-1008.8</c:v>
                </c:pt>
                <c:pt idx="4305">
                  <c:v>-801.18</c:v>
                </c:pt>
                <c:pt idx="4306">
                  <c:v>-603.48</c:v>
                </c:pt>
                <c:pt idx="4307">
                  <c:v>-456.97</c:v>
                </c:pt>
                <c:pt idx="4308">
                  <c:v>-292.01</c:v>
                </c:pt>
                <c:pt idx="4309">
                  <c:v>-115.96</c:v>
                </c:pt>
                <c:pt idx="4310">
                  <c:v>3.9748000000000001</c:v>
                </c:pt>
                <c:pt idx="4311">
                  <c:v>68.388000000000005</c:v>
                </c:pt>
                <c:pt idx="4312">
                  <c:v>141.33000000000001</c:v>
                </c:pt>
                <c:pt idx="4313">
                  <c:v>217.94</c:v>
                </c:pt>
                <c:pt idx="4314">
                  <c:v>271.87</c:v>
                </c:pt>
                <c:pt idx="4315">
                  <c:v>304.08999999999997</c:v>
                </c:pt>
                <c:pt idx="4316">
                  <c:v>369.05</c:v>
                </c:pt>
                <c:pt idx="4317">
                  <c:v>452.19</c:v>
                </c:pt>
                <c:pt idx="4318">
                  <c:v>519.22</c:v>
                </c:pt>
                <c:pt idx="4319">
                  <c:v>602.22</c:v>
                </c:pt>
                <c:pt idx="4320">
                  <c:v>903.73</c:v>
                </c:pt>
                <c:pt idx="4321">
                  <c:v>1598.5</c:v>
                </c:pt>
                <c:pt idx="4322">
                  <c:v>2483.4</c:v>
                </c:pt>
                <c:pt idx="4323">
                  <c:v>3148.8</c:v>
                </c:pt>
                <c:pt idx="4324">
                  <c:v>3440.7</c:v>
                </c:pt>
                <c:pt idx="4325">
                  <c:v>3406.4</c:v>
                </c:pt>
                <c:pt idx="4326">
                  <c:v>3348.1</c:v>
                </c:pt>
                <c:pt idx="4327">
                  <c:v>3247.9</c:v>
                </c:pt>
                <c:pt idx="4328">
                  <c:v>2959.9</c:v>
                </c:pt>
                <c:pt idx="4329">
                  <c:v>2697.5</c:v>
                </c:pt>
                <c:pt idx="4330">
                  <c:v>2480.9</c:v>
                </c:pt>
                <c:pt idx="4331">
                  <c:v>2325.3000000000002</c:v>
                </c:pt>
                <c:pt idx="4332">
                  <c:v>2296.1999999999998</c:v>
                </c:pt>
                <c:pt idx="4333">
                  <c:v>2306.1</c:v>
                </c:pt>
                <c:pt idx="4334">
                  <c:v>2440.6999999999998</c:v>
                </c:pt>
                <c:pt idx="4335">
                  <c:v>2811</c:v>
                </c:pt>
                <c:pt idx="4336">
                  <c:v>3275.8</c:v>
                </c:pt>
                <c:pt idx="4337">
                  <c:v>3799.7</c:v>
                </c:pt>
                <c:pt idx="4338">
                  <c:v>4300.3</c:v>
                </c:pt>
                <c:pt idx="4339">
                  <c:v>4635.1000000000004</c:v>
                </c:pt>
                <c:pt idx="4340">
                  <c:v>4817.8999999999996</c:v>
                </c:pt>
                <c:pt idx="4341">
                  <c:v>5001.5</c:v>
                </c:pt>
                <c:pt idx="4342">
                  <c:v>5145.7</c:v>
                </c:pt>
                <c:pt idx="4343">
                  <c:v>5317.8</c:v>
                </c:pt>
                <c:pt idx="4344">
                  <c:v>5490.4</c:v>
                </c:pt>
                <c:pt idx="4345">
                  <c:v>5612.9</c:v>
                </c:pt>
                <c:pt idx="4346">
                  <c:v>5758.2</c:v>
                </c:pt>
                <c:pt idx="4347">
                  <c:v>5894.5</c:v>
                </c:pt>
                <c:pt idx="4348">
                  <c:v>6095</c:v>
                </c:pt>
                <c:pt idx="4349">
                  <c:v>6393.4</c:v>
                </c:pt>
                <c:pt idx="4350">
                  <c:v>6684.8</c:v>
                </c:pt>
                <c:pt idx="4351">
                  <c:v>7025.1</c:v>
                </c:pt>
                <c:pt idx="4352">
                  <c:v>7312.4</c:v>
                </c:pt>
                <c:pt idx="4353">
                  <c:v>7583.6</c:v>
                </c:pt>
                <c:pt idx="4354">
                  <c:v>7854.3</c:v>
                </c:pt>
                <c:pt idx="4355">
                  <c:v>8138.9</c:v>
                </c:pt>
                <c:pt idx="4356">
                  <c:v>8401.4</c:v>
                </c:pt>
                <c:pt idx="4357">
                  <c:v>8684.4</c:v>
                </c:pt>
                <c:pt idx="4358">
                  <c:v>8925.2999999999993</c:v>
                </c:pt>
                <c:pt idx="4359">
                  <c:v>9094.4</c:v>
                </c:pt>
                <c:pt idx="4360">
                  <c:v>9219.2999999999993</c:v>
                </c:pt>
                <c:pt idx="4361">
                  <c:v>9384.9</c:v>
                </c:pt>
                <c:pt idx="4362">
                  <c:v>9496.7000000000007</c:v>
                </c:pt>
                <c:pt idx="4363">
                  <c:v>9591.1</c:v>
                </c:pt>
                <c:pt idx="4364">
                  <c:v>9737.7999999999993</c:v>
                </c:pt>
                <c:pt idx="4365">
                  <c:v>9873.2999999999993</c:v>
                </c:pt>
                <c:pt idx="4366">
                  <c:v>10062</c:v>
                </c:pt>
                <c:pt idx="4367">
                  <c:v>10239</c:v>
                </c:pt>
                <c:pt idx="4368">
                  <c:v>10418</c:v>
                </c:pt>
                <c:pt idx="4369">
                  <c:v>10680</c:v>
                </c:pt>
                <c:pt idx="4370">
                  <c:v>10975</c:v>
                </c:pt>
                <c:pt idx="4371">
                  <c:v>11261</c:v>
                </c:pt>
                <c:pt idx="4372">
                  <c:v>11545</c:v>
                </c:pt>
                <c:pt idx="4373">
                  <c:v>11770</c:v>
                </c:pt>
                <c:pt idx="4374">
                  <c:v>11961</c:v>
                </c:pt>
                <c:pt idx="4375">
                  <c:v>12117</c:v>
                </c:pt>
                <c:pt idx="4376">
                  <c:v>12177</c:v>
                </c:pt>
                <c:pt idx="4377">
                  <c:v>12178</c:v>
                </c:pt>
                <c:pt idx="4378">
                  <c:v>12202</c:v>
                </c:pt>
                <c:pt idx="4379">
                  <c:v>12133</c:v>
                </c:pt>
                <c:pt idx="4380">
                  <c:v>12111</c:v>
                </c:pt>
                <c:pt idx="4381">
                  <c:v>12079</c:v>
                </c:pt>
                <c:pt idx="4382">
                  <c:v>12018</c:v>
                </c:pt>
                <c:pt idx="4383">
                  <c:v>11961</c:v>
                </c:pt>
                <c:pt idx="4384">
                  <c:v>11926</c:v>
                </c:pt>
                <c:pt idx="4385">
                  <c:v>11972</c:v>
                </c:pt>
                <c:pt idx="4386">
                  <c:v>11991</c:v>
                </c:pt>
                <c:pt idx="4387">
                  <c:v>12057</c:v>
                </c:pt>
                <c:pt idx="4388">
                  <c:v>12145</c:v>
                </c:pt>
                <c:pt idx="4389">
                  <c:v>12233</c:v>
                </c:pt>
                <c:pt idx="4390">
                  <c:v>12435</c:v>
                </c:pt>
                <c:pt idx="4391">
                  <c:v>12638</c:v>
                </c:pt>
                <c:pt idx="4392">
                  <c:v>12827</c:v>
                </c:pt>
                <c:pt idx="4393">
                  <c:v>12981</c:v>
                </c:pt>
                <c:pt idx="4394">
                  <c:v>13130</c:v>
                </c:pt>
                <c:pt idx="4395">
                  <c:v>13245</c:v>
                </c:pt>
                <c:pt idx="4396">
                  <c:v>13341</c:v>
                </c:pt>
                <c:pt idx="4397">
                  <c:v>13397</c:v>
                </c:pt>
                <c:pt idx="4398">
                  <c:v>13482</c:v>
                </c:pt>
                <c:pt idx="4399">
                  <c:v>13589</c:v>
                </c:pt>
                <c:pt idx="4400">
                  <c:v>13678</c:v>
                </c:pt>
                <c:pt idx="4401">
                  <c:v>13854</c:v>
                </c:pt>
                <c:pt idx="4402">
                  <c:v>13933</c:v>
                </c:pt>
                <c:pt idx="4403">
                  <c:v>14070</c:v>
                </c:pt>
                <c:pt idx="4404">
                  <c:v>14127</c:v>
                </c:pt>
                <c:pt idx="4405">
                  <c:v>14164</c:v>
                </c:pt>
                <c:pt idx="4406">
                  <c:v>14208</c:v>
                </c:pt>
                <c:pt idx="4407">
                  <c:v>14231</c:v>
                </c:pt>
                <c:pt idx="4408">
                  <c:v>14267</c:v>
                </c:pt>
                <c:pt idx="4409">
                  <c:v>14274</c:v>
                </c:pt>
                <c:pt idx="4410">
                  <c:v>14350</c:v>
                </c:pt>
                <c:pt idx="4411">
                  <c:v>14441</c:v>
                </c:pt>
                <c:pt idx="4412">
                  <c:v>14549</c:v>
                </c:pt>
                <c:pt idx="4413">
                  <c:v>14597</c:v>
                </c:pt>
                <c:pt idx="4414">
                  <c:v>14615</c:v>
                </c:pt>
                <c:pt idx="4415">
                  <c:v>14661</c:v>
                </c:pt>
                <c:pt idx="4416">
                  <c:v>14672</c:v>
                </c:pt>
                <c:pt idx="4417">
                  <c:v>14670</c:v>
                </c:pt>
                <c:pt idx="4418">
                  <c:v>14671</c:v>
                </c:pt>
                <c:pt idx="4419">
                  <c:v>14664</c:v>
                </c:pt>
                <c:pt idx="4420">
                  <c:v>14682</c:v>
                </c:pt>
                <c:pt idx="4421">
                  <c:v>14688</c:v>
                </c:pt>
                <c:pt idx="4422">
                  <c:v>14689</c:v>
                </c:pt>
                <c:pt idx="4423">
                  <c:v>14698</c:v>
                </c:pt>
                <c:pt idx="4424">
                  <c:v>14616</c:v>
                </c:pt>
                <c:pt idx="4425">
                  <c:v>14520</c:v>
                </c:pt>
                <c:pt idx="4426">
                  <c:v>14456</c:v>
                </c:pt>
                <c:pt idx="4427">
                  <c:v>14416</c:v>
                </c:pt>
                <c:pt idx="4428">
                  <c:v>14398</c:v>
                </c:pt>
                <c:pt idx="4429">
                  <c:v>14397</c:v>
                </c:pt>
                <c:pt idx="4430">
                  <c:v>14403</c:v>
                </c:pt>
                <c:pt idx="4431">
                  <c:v>14476</c:v>
                </c:pt>
                <c:pt idx="4432">
                  <c:v>14510</c:v>
                </c:pt>
                <c:pt idx="4433">
                  <c:v>14531</c:v>
                </c:pt>
                <c:pt idx="4434">
                  <c:v>14594</c:v>
                </c:pt>
                <c:pt idx="4435">
                  <c:v>14592</c:v>
                </c:pt>
                <c:pt idx="4436">
                  <c:v>14576</c:v>
                </c:pt>
                <c:pt idx="4437">
                  <c:v>14584</c:v>
                </c:pt>
                <c:pt idx="4438">
                  <c:v>14522</c:v>
                </c:pt>
                <c:pt idx="4439">
                  <c:v>14502</c:v>
                </c:pt>
                <c:pt idx="4440">
                  <c:v>14449</c:v>
                </c:pt>
                <c:pt idx="4441">
                  <c:v>14313</c:v>
                </c:pt>
                <c:pt idx="4442">
                  <c:v>14181</c:v>
                </c:pt>
                <c:pt idx="4443">
                  <c:v>14060</c:v>
                </c:pt>
                <c:pt idx="4444">
                  <c:v>13895</c:v>
                </c:pt>
                <c:pt idx="4445">
                  <c:v>13668</c:v>
                </c:pt>
                <c:pt idx="4446">
                  <c:v>13449</c:v>
                </c:pt>
                <c:pt idx="4447">
                  <c:v>13261</c:v>
                </c:pt>
                <c:pt idx="4448">
                  <c:v>13101</c:v>
                </c:pt>
                <c:pt idx="4449">
                  <c:v>12885</c:v>
                </c:pt>
                <c:pt idx="4450">
                  <c:v>12657</c:v>
                </c:pt>
                <c:pt idx="4451">
                  <c:v>12400</c:v>
                </c:pt>
                <c:pt idx="4452">
                  <c:v>12088</c:v>
                </c:pt>
                <c:pt idx="4453">
                  <c:v>11733</c:v>
                </c:pt>
                <c:pt idx="4454">
                  <c:v>11358</c:v>
                </c:pt>
                <c:pt idx="4455">
                  <c:v>10875</c:v>
                </c:pt>
                <c:pt idx="4456">
                  <c:v>10403</c:v>
                </c:pt>
                <c:pt idx="4457">
                  <c:v>9873.2000000000007</c:v>
                </c:pt>
                <c:pt idx="4458">
                  <c:v>9277.2000000000007</c:v>
                </c:pt>
                <c:pt idx="4459">
                  <c:v>8646.2000000000007</c:v>
                </c:pt>
                <c:pt idx="4460">
                  <c:v>8010.8</c:v>
                </c:pt>
                <c:pt idx="4461">
                  <c:v>7416.5</c:v>
                </c:pt>
                <c:pt idx="4462">
                  <c:v>6867.5</c:v>
                </c:pt>
                <c:pt idx="4463">
                  <c:v>6387.3</c:v>
                </c:pt>
                <c:pt idx="4464">
                  <c:v>5907.5</c:v>
                </c:pt>
                <c:pt idx="4465">
                  <c:v>5434.4</c:v>
                </c:pt>
                <c:pt idx="4466">
                  <c:v>4965.2</c:v>
                </c:pt>
                <c:pt idx="4467">
                  <c:v>4478.7</c:v>
                </c:pt>
                <c:pt idx="4468">
                  <c:v>3913.3</c:v>
                </c:pt>
                <c:pt idx="4469">
                  <c:v>3258</c:v>
                </c:pt>
                <c:pt idx="4470">
                  <c:v>2678.4</c:v>
                </c:pt>
                <c:pt idx="4471">
                  <c:v>2304.4</c:v>
                </c:pt>
                <c:pt idx="4472">
                  <c:v>2075.3000000000002</c:v>
                </c:pt>
                <c:pt idx="4473">
                  <c:v>1815.8</c:v>
                </c:pt>
                <c:pt idx="4474">
                  <c:v>1571</c:v>
                </c:pt>
                <c:pt idx="4475">
                  <c:v>1379.5</c:v>
                </c:pt>
                <c:pt idx="4476">
                  <c:v>1145.5999999999999</c:v>
                </c:pt>
                <c:pt idx="4477">
                  <c:v>861.78</c:v>
                </c:pt>
                <c:pt idx="4478">
                  <c:v>577.27</c:v>
                </c:pt>
                <c:pt idx="4479">
                  <c:v>303.08</c:v>
                </c:pt>
                <c:pt idx="4480">
                  <c:v>74.534999999999997</c:v>
                </c:pt>
                <c:pt idx="4481">
                  <c:v>-106.62</c:v>
                </c:pt>
                <c:pt idx="4482">
                  <c:v>-245.34</c:v>
                </c:pt>
                <c:pt idx="4483">
                  <c:v>-398.4</c:v>
                </c:pt>
                <c:pt idx="4484">
                  <c:v>-474.56</c:v>
                </c:pt>
                <c:pt idx="4485">
                  <c:v>-463.69</c:v>
                </c:pt>
                <c:pt idx="4486">
                  <c:v>-489.75</c:v>
                </c:pt>
                <c:pt idx="4487">
                  <c:v>-498.32</c:v>
                </c:pt>
                <c:pt idx="4488">
                  <c:v>-502.02</c:v>
                </c:pt>
                <c:pt idx="4489">
                  <c:v>-505.29</c:v>
                </c:pt>
                <c:pt idx="4490">
                  <c:v>-541.76</c:v>
                </c:pt>
                <c:pt idx="4491">
                  <c:v>-554.98</c:v>
                </c:pt>
                <c:pt idx="4492">
                  <c:v>-542.61</c:v>
                </c:pt>
                <c:pt idx="4493">
                  <c:v>-606.65</c:v>
                </c:pt>
                <c:pt idx="4494">
                  <c:v>-655.5</c:v>
                </c:pt>
                <c:pt idx="4495">
                  <c:v>-710.21</c:v>
                </c:pt>
                <c:pt idx="4496">
                  <c:v>-808.32</c:v>
                </c:pt>
                <c:pt idx="4497">
                  <c:v>-929.89</c:v>
                </c:pt>
                <c:pt idx="4498">
                  <c:v>-1085.9000000000001</c:v>
                </c:pt>
                <c:pt idx="4499">
                  <c:v>-1266.4000000000001</c:v>
                </c:pt>
                <c:pt idx="4500">
                  <c:v>-1493.8</c:v>
                </c:pt>
                <c:pt idx="4501">
                  <c:v>-1657.5</c:v>
                </c:pt>
                <c:pt idx="4502">
                  <c:v>-1823.5</c:v>
                </c:pt>
                <c:pt idx="4503">
                  <c:v>-2041.1</c:v>
                </c:pt>
                <c:pt idx="4504">
                  <c:v>-2252.9</c:v>
                </c:pt>
                <c:pt idx="4505">
                  <c:v>-2449</c:v>
                </c:pt>
                <c:pt idx="4506">
                  <c:v>-2624.2</c:v>
                </c:pt>
                <c:pt idx="4507">
                  <c:v>-2772.3</c:v>
                </c:pt>
                <c:pt idx="4508">
                  <c:v>-2892.9</c:v>
                </c:pt>
                <c:pt idx="4509">
                  <c:v>-2965.1</c:v>
                </c:pt>
                <c:pt idx="4510">
                  <c:v>-3050.2</c:v>
                </c:pt>
                <c:pt idx="4511">
                  <c:v>-3131.9</c:v>
                </c:pt>
                <c:pt idx="4512">
                  <c:v>-3207.2</c:v>
                </c:pt>
                <c:pt idx="4513">
                  <c:v>-3272.2</c:v>
                </c:pt>
                <c:pt idx="4514">
                  <c:v>-3333.2</c:v>
                </c:pt>
                <c:pt idx="4515">
                  <c:v>-3441.6</c:v>
                </c:pt>
                <c:pt idx="4516">
                  <c:v>-3552</c:v>
                </c:pt>
                <c:pt idx="4517">
                  <c:v>-3678.1</c:v>
                </c:pt>
                <c:pt idx="4518">
                  <c:v>-3806</c:v>
                </c:pt>
                <c:pt idx="4519">
                  <c:v>-3933.8</c:v>
                </c:pt>
                <c:pt idx="4520">
                  <c:v>-4096.3999999999996</c:v>
                </c:pt>
                <c:pt idx="4521">
                  <c:v>-4240.3999999999996</c:v>
                </c:pt>
                <c:pt idx="4522">
                  <c:v>-4334.7</c:v>
                </c:pt>
                <c:pt idx="4523">
                  <c:v>-4469.7</c:v>
                </c:pt>
                <c:pt idx="4524">
                  <c:v>-4553.1000000000004</c:v>
                </c:pt>
                <c:pt idx="4525">
                  <c:v>-4689</c:v>
                </c:pt>
                <c:pt idx="4526">
                  <c:v>-4824.8</c:v>
                </c:pt>
                <c:pt idx="4527">
                  <c:v>-4941.3999999999996</c:v>
                </c:pt>
                <c:pt idx="4528">
                  <c:v>-5059.8999999999996</c:v>
                </c:pt>
                <c:pt idx="4529">
                  <c:v>-5106.2</c:v>
                </c:pt>
                <c:pt idx="4530">
                  <c:v>-5193.5</c:v>
                </c:pt>
                <c:pt idx="4531">
                  <c:v>-5287.3</c:v>
                </c:pt>
                <c:pt idx="4532">
                  <c:v>-5384</c:v>
                </c:pt>
                <c:pt idx="4533">
                  <c:v>-5525.8</c:v>
                </c:pt>
                <c:pt idx="4534">
                  <c:v>-5623</c:v>
                </c:pt>
                <c:pt idx="4535">
                  <c:v>-5735.7</c:v>
                </c:pt>
                <c:pt idx="4536">
                  <c:v>-5857.1</c:v>
                </c:pt>
                <c:pt idx="4537">
                  <c:v>-5969.7</c:v>
                </c:pt>
                <c:pt idx="4538">
                  <c:v>-6080.7</c:v>
                </c:pt>
                <c:pt idx="4539">
                  <c:v>-6195.5</c:v>
                </c:pt>
                <c:pt idx="4540">
                  <c:v>-6268.8</c:v>
                </c:pt>
                <c:pt idx="4541">
                  <c:v>-6362</c:v>
                </c:pt>
                <c:pt idx="4542">
                  <c:v>-6440.7</c:v>
                </c:pt>
                <c:pt idx="4543">
                  <c:v>-6518</c:v>
                </c:pt>
                <c:pt idx="4544">
                  <c:v>-6654.4</c:v>
                </c:pt>
                <c:pt idx="4545">
                  <c:v>-6757.2</c:v>
                </c:pt>
                <c:pt idx="4546">
                  <c:v>-6837.7</c:v>
                </c:pt>
                <c:pt idx="4547">
                  <c:v>-6936.8</c:v>
                </c:pt>
                <c:pt idx="4548">
                  <c:v>-7001.7</c:v>
                </c:pt>
                <c:pt idx="4549">
                  <c:v>-7057.6</c:v>
                </c:pt>
                <c:pt idx="4550">
                  <c:v>-7163.2</c:v>
                </c:pt>
                <c:pt idx="4551">
                  <c:v>-7198.3</c:v>
                </c:pt>
                <c:pt idx="4552">
                  <c:v>-7261.3</c:v>
                </c:pt>
                <c:pt idx="4553">
                  <c:v>-7298.5</c:v>
                </c:pt>
                <c:pt idx="4554">
                  <c:v>-7321.3</c:v>
                </c:pt>
                <c:pt idx="4555">
                  <c:v>-7366.5</c:v>
                </c:pt>
                <c:pt idx="4556">
                  <c:v>-7368.6</c:v>
                </c:pt>
                <c:pt idx="4557">
                  <c:v>-7368.5</c:v>
                </c:pt>
                <c:pt idx="4558">
                  <c:v>-7372.2</c:v>
                </c:pt>
                <c:pt idx="4559">
                  <c:v>-7401.7</c:v>
                </c:pt>
                <c:pt idx="4560">
                  <c:v>-7389.6</c:v>
                </c:pt>
                <c:pt idx="4561">
                  <c:v>-7365.6</c:v>
                </c:pt>
                <c:pt idx="4562">
                  <c:v>-7385.2</c:v>
                </c:pt>
                <c:pt idx="4563">
                  <c:v>-7354</c:v>
                </c:pt>
                <c:pt idx="4564">
                  <c:v>-7397.3</c:v>
                </c:pt>
                <c:pt idx="4565">
                  <c:v>-7391.5</c:v>
                </c:pt>
                <c:pt idx="4566">
                  <c:v>-7387.5</c:v>
                </c:pt>
                <c:pt idx="4567">
                  <c:v>-7403.7</c:v>
                </c:pt>
                <c:pt idx="4568">
                  <c:v>-7466</c:v>
                </c:pt>
                <c:pt idx="4569">
                  <c:v>-7512.8</c:v>
                </c:pt>
                <c:pt idx="4570">
                  <c:v>-7563.9</c:v>
                </c:pt>
                <c:pt idx="4571">
                  <c:v>-7593.4</c:v>
                </c:pt>
                <c:pt idx="4572">
                  <c:v>-7642.1</c:v>
                </c:pt>
                <c:pt idx="4573">
                  <c:v>-7713</c:v>
                </c:pt>
                <c:pt idx="4574">
                  <c:v>-7783</c:v>
                </c:pt>
                <c:pt idx="4575">
                  <c:v>-7828.2</c:v>
                </c:pt>
                <c:pt idx="4576">
                  <c:v>-7915.8</c:v>
                </c:pt>
                <c:pt idx="4577">
                  <c:v>-7978.5</c:v>
                </c:pt>
                <c:pt idx="4578">
                  <c:v>-8054</c:v>
                </c:pt>
                <c:pt idx="4579">
                  <c:v>-8113</c:v>
                </c:pt>
                <c:pt idx="4580">
                  <c:v>-8151.1</c:v>
                </c:pt>
                <c:pt idx="4581">
                  <c:v>-8138.5</c:v>
                </c:pt>
                <c:pt idx="4582">
                  <c:v>-8163</c:v>
                </c:pt>
                <c:pt idx="4583">
                  <c:v>-8153</c:v>
                </c:pt>
                <c:pt idx="4584">
                  <c:v>-8120.7</c:v>
                </c:pt>
                <c:pt idx="4585">
                  <c:v>-8126.9</c:v>
                </c:pt>
                <c:pt idx="4586">
                  <c:v>-8087.5</c:v>
                </c:pt>
                <c:pt idx="4587">
                  <c:v>-8101.6</c:v>
                </c:pt>
                <c:pt idx="4588">
                  <c:v>-8136.4</c:v>
                </c:pt>
                <c:pt idx="4589">
                  <c:v>-8140.6</c:v>
                </c:pt>
                <c:pt idx="4590">
                  <c:v>-8209.7000000000007</c:v>
                </c:pt>
                <c:pt idx="4591">
                  <c:v>-8278.7000000000007</c:v>
                </c:pt>
                <c:pt idx="4592">
                  <c:v>-8332.5</c:v>
                </c:pt>
                <c:pt idx="4593">
                  <c:v>-8403.2000000000007</c:v>
                </c:pt>
                <c:pt idx="4594">
                  <c:v>-8439.7000000000007</c:v>
                </c:pt>
                <c:pt idx="4595">
                  <c:v>-8515.2999999999993</c:v>
                </c:pt>
                <c:pt idx="4596">
                  <c:v>-8570.2000000000007</c:v>
                </c:pt>
                <c:pt idx="4597">
                  <c:v>-8668.7999999999993</c:v>
                </c:pt>
                <c:pt idx="4598">
                  <c:v>-8751.2999999999993</c:v>
                </c:pt>
                <c:pt idx="4599">
                  <c:v>-8783.9</c:v>
                </c:pt>
                <c:pt idx="4600">
                  <c:v>-8828.5</c:v>
                </c:pt>
                <c:pt idx="4601">
                  <c:v>-8837.6</c:v>
                </c:pt>
                <c:pt idx="4602">
                  <c:v>-8841.5</c:v>
                </c:pt>
                <c:pt idx="4603">
                  <c:v>-8832.6</c:v>
                </c:pt>
                <c:pt idx="4604">
                  <c:v>-8813</c:v>
                </c:pt>
                <c:pt idx="4605">
                  <c:v>-8807.7999999999993</c:v>
                </c:pt>
                <c:pt idx="4606">
                  <c:v>-8788.9</c:v>
                </c:pt>
                <c:pt idx="4607">
                  <c:v>-8843.2999999999993</c:v>
                </c:pt>
                <c:pt idx="4608">
                  <c:v>-8900.1</c:v>
                </c:pt>
                <c:pt idx="4609">
                  <c:v>-8977.2999999999993</c:v>
                </c:pt>
                <c:pt idx="4610">
                  <c:v>-9100.1</c:v>
                </c:pt>
                <c:pt idx="4611">
                  <c:v>-9197.2000000000007</c:v>
                </c:pt>
                <c:pt idx="4612">
                  <c:v>-9282.1</c:v>
                </c:pt>
                <c:pt idx="4613">
                  <c:v>-9362.1</c:v>
                </c:pt>
                <c:pt idx="4614">
                  <c:v>-9427.5</c:v>
                </c:pt>
                <c:pt idx="4615">
                  <c:v>-9453.9</c:v>
                </c:pt>
                <c:pt idx="4616">
                  <c:v>-9491.2000000000007</c:v>
                </c:pt>
                <c:pt idx="4617">
                  <c:v>-9566</c:v>
                </c:pt>
                <c:pt idx="4618">
                  <c:v>-9612.4</c:v>
                </c:pt>
                <c:pt idx="4619">
                  <c:v>-9659.5</c:v>
                </c:pt>
                <c:pt idx="4620">
                  <c:v>-9734.7999999999993</c:v>
                </c:pt>
                <c:pt idx="4621">
                  <c:v>-9813.7999999999993</c:v>
                </c:pt>
                <c:pt idx="4622">
                  <c:v>-9885.4</c:v>
                </c:pt>
                <c:pt idx="4623">
                  <c:v>-9945.7000000000007</c:v>
                </c:pt>
                <c:pt idx="4624">
                  <c:v>-9995.6</c:v>
                </c:pt>
                <c:pt idx="4625">
                  <c:v>-10032</c:v>
                </c:pt>
                <c:pt idx="4626">
                  <c:v>-10068</c:v>
                </c:pt>
                <c:pt idx="4627">
                  <c:v>-10087</c:v>
                </c:pt>
                <c:pt idx="4628">
                  <c:v>-10089</c:v>
                </c:pt>
                <c:pt idx="4629">
                  <c:v>-10096</c:v>
                </c:pt>
                <c:pt idx="4630">
                  <c:v>-10094</c:v>
                </c:pt>
                <c:pt idx="4631">
                  <c:v>-10085</c:v>
                </c:pt>
                <c:pt idx="4632">
                  <c:v>-10074</c:v>
                </c:pt>
                <c:pt idx="4633">
                  <c:v>-10066</c:v>
                </c:pt>
                <c:pt idx="4634">
                  <c:v>-10097</c:v>
                </c:pt>
                <c:pt idx="4635">
                  <c:v>-10139</c:v>
                </c:pt>
                <c:pt idx="4636">
                  <c:v>-10164</c:v>
                </c:pt>
                <c:pt idx="4637">
                  <c:v>-10179</c:v>
                </c:pt>
                <c:pt idx="4638">
                  <c:v>-10176</c:v>
                </c:pt>
                <c:pt idx="4639">
                  <c:v>-10125</c:v>
                </c:pt>
                <c:pt idx="4640">
                  <c:v>-10051</c:v>
                </c:pt>
                <c:pt idx="4641">
                  <c:v>-9942.7999999999993</c:v>
                </c:pt>
                <c:pt idx="4642">
                  <c:v>-9788</c:v>
                </c:pt>
                <c:pt idx="4643">
                  <c:v>-9559.1</c:v>
                </c:pt>
                <c:pt idx="4644">
                  <c:v>-9282.7000000000007</c:v>
                </c:pt>
                <c:pt idx="4645">
                  <c:v>-8964.4</c:v>
                </c:pt>
                <c:pt idx="4646">
                  <c:v>-8660.4</c:v>
                </c:pt>
                <c:pt idx="4647">
                  <c:v>-8307.6</c:v>
                </c:pt>
                <c:pt idx="4648">
                  <c:v>-7948</c:v>
                </c:pt>
                <c:pt idx="4649">
                  <c:v>-7549.6</c:v>
                </c:pt>
                <c:pt idx="4650">
                  <c:v>-7130.7</c:v>
                </c:pt>
                <c:pt idx="4651">
                  <c:v>-6717.7</c:v>
                </c:pt>
                <c:pt idx="4652">
                  <c:v>-6272.3</c:v>
                </c:pt>
                <c:pt idx="4653">
                  <c:v>-5828.4</c:v>
                </c:pt>
                <c:pt idx="4654">
                  <c:v>-5363.7</c:v>
                </c:pt>
                <c:pt idx="4655">
                  <c:v>-4937.3</c:v>
                </c:pt>
                <c:pt idx="4656">
                  <c:v>-4487.6000000000004</c:v>
                </c:pt>
                <c:pt idx="4657">
                  <c:v>-4018.2</c:v>
                </c:pt>
                <c:pt idx="4658">
                  <c:v>-3585.5</c:v>
                </c:pt>
                <c:pt idx="4659">
                  <c:v>-3140.3</c:v>
                </c:pt>
                <c:pt idx="4660">
                  <c:v>-2712.2</c:v>
                </c:pt>
                <c:pt idx="4661">
                  <c:v>-2253.1999999999998</c:v>
                </c:pt>
                <c:pt idx="4662">
                  <c:v>-1852.9</c:v>
                </c:pt>
                <c:pt idx="4663">
                  <c:v>-1485.9</c:v>
                </c:pt>
                <c:pt idx="4664">
                  <c:v>-1166.2</c:v>
                </c:pt>
                <c:pt idx="4665">
                  <c:v>-905.38</c:v>
                </c:pt>
                <c:pt idx="4666">
                  <c:v>-645.79</c:v>
                </c:pt>
                <c:pt idx="4667">
                  <c:v>-476.52</c:v>
                </c:pt>
                <c:pt idx="4668">
                  <c:v>-364.35</c:v>
                </c:pt>
                <c:pt idx="4669">
                  <c:v>-219.82</c:v>
                </c:pt>
                <c:pt idx="4670">
                  <c:v>-47.832999999999998</c:v>
                </c:pt>
                <c:pt idx="4671">
                  <c:v>75.44</c:v>
                </c:pt>
                <c:pt idx="4672">
                  <c:v>165.76</c:v>
                </c:pt>
                <c:pt idx="4673">
                  <c:v>211.15</c:v>
                </c:pt>
                <c:pt idx="4674">
                  <c:v>259.02</c:v>
                </c:pt>
                <c:pt idx="4675">
                  <c:v>310.2</c:v>
                </c:pt>
                <c:pt idx="4676">
                  <c:v>324.35000000000002</c:v>
                </c:pt>
                <c:pt idx="4677">
                  <c:v>368.28</c:v>
                </c:pt>
                <c:pt idx="4678">
                  <c:v>369.78</c:v>
                </c:pt>
                <c:pt idx="4679">
                  <c:v>433.99</c:v>
                </c:pt>
                <c:pt idx="4680">
                  <c:v>627.63</c:v>
                </c:pt>
                <c:pt idx="4681">
                  <c:v>1084.0999999999999</c:v>
                </c:pt>
                <c:pt idx="4682">
                  <c:v>1790.3</c:v>
                </c:pt>
                <c:pt idx="4683">
                  <c:v>2366</c:v>
                </c:pt>
                <c:pt idx="4684">
                  <c:v>2714.5</c:v>
                </c:pt>
                <c:pt idx="4685">
                  <c:v>2740.8</c:v>
                </c:pt>
                <c:pt idx="4686">
                  <c:v>2619.9</c:v>
                </c:pt>
                <c:pt idx="4687">
                  <c:v>2374.9</c:v>
                </c:pt>
                <c:pt idx="4688">
                  <c:v>2100.5</c:v>
                </c:pt>
                <c:pt idx="4689">
                  <c:v>1934.5</c:v>
                </c:pt>
                <c:pt idx="4690">
                  <c:v>1841.3</c:v>
                </c:pt>
                <c:pt idx="4691">
                  <c:v>1847.1</c:v>
                </c:pt>
                <c:pt idx="4692">
                  <c:v>1927.5</c:v>
                </c:pt>
                <c:pt idx="4693">
                  <c:v>2067.1999999999998</c:v>
                </c:pt>
                <c:pt idx="4694">
                  <c:v>2316.6</c:v>
                </c:pt>
                <c:pt idx="4695">
                  <c:v>2613.5</c:v>
                </c:pt>
                <c:pt idx="4696">
                  <c:v>2984.4</c:v>
                </c:pt>
                <c:pt idx="4697">
                  <c:v>3458.8</c:v>
                </c:pt>
                <c:pt idx="4698">
                  <c:v>3914.4</c:v>
                </c:pt>
                <c:pt idx="4699">
                  <c:v>4303.3999999999996</c:v>
                </c:pt>
                <c:pt idx="4700">
                  <c:v>4542.8</c:v>
                </c:pt>
                <c:pt idx="4701">
                  <c:v>4725.7</c:v>
                </c:pt>
                <c:pt idx="4702">
                  <c:v>4905.7</c:v>
                </c:pt>
                <c:pt idx="4703">
                  <c:v>5102.3999999999996</c:v>
                </c:pt>
                <c:pt idx="4704">
                  <c:v>5277.8</c:v>
                </c:pt>
                <c:pt idx="4705">
                  <c:v>5389.9</c:v>
                </c:pt>
                <c:pt idx="4706">
                  <c:v>5574.6</c:v>
                </c:pt>
                <c:pt idx="4707">
                  <c:v>5789.1</c:v>
                </c:pt>
                <c:pt idx="4708">
                  <c:v>5990.7</c:v>
                </c:pt>
                <c:pt idx="4709">
                  <c:v>6228.4</c:v>
                </c:pt>
                <c:pt idx="4710">
                  <c:v>6500.4</c:v>
                </c:pt>
                <c:pt idx="4711">
                  <c:v>6780.8</c:v>
                </c:pt>
                <c:pt idx="4712">
                  <c:v>7032.6</c:v>
                </c:pt>
                <c:pt idx="4713">
                  <c:v>7286.7</c:v>
                </c:pt>
                <c:pt idx="4714">
                  <c:v>7556.8</c:v>
                </c:pt>
                <c:pt idx="4715">
                  <c:v>7757.2</c:v>
                </c:pt>
                <c:pt idx="4716">
                  <c:v>8027.5</c:v>
                </c:pt>
                <c:pt idx="4717">
                  <c:v>8293.5</c:v>
                </c:pt>
                <c:pt idx="4718">
                  <c:v>8497</c:v>
                </c:pt>
                <c:pt idx="4719">
                  <c:v>8671.1</c:v>
                </c:pt>
                <c:pt idx="4720">
                  <c:v>8847</c:v>
                </c:pt>
                <c:pt idx="4721">
                  <c:v>9002.7000000000007</c:v>
                </c:pt>
                <c:pt idx="4722">
                  <c:v>9211.1</c:v>
                </c:pt>
                <c:pt idx="4723">
                  <c:v>9429.7999999999993</c:v>
                </c:pt>
                <c:pt idx="4724">
                  <c:v>9575.6</c:v>
                </c:pt>
                <c:pt idx="4725">
                  <c:v>9736.6</c:v>
                </c:pt>
                <c:pt idx="4726">
                  <c:v>9913.6</c:v>
                </c:pt>
                <c:pt idx="4727">
                  <c:v>10092</c:v>
                </c:pt>
                <c:pt idx="4728">
                  <c:v>10260</c:v>
                </c:pt>
                <c:pt idx="4729">
                  <c:v>10441</c:v>
                </c:pt>
                <c:pt idx="4730">
                  <c:v>10653</c:v>
                </c:pt>
                <c:pt idx="4731">
                  <c:v>10905</c:v>
                </c:pt>
                <c:pt idx="4732">
                  <c:v>11080</c:v>
                </c:pt>
                <c:pt idx="4733">
                  <c:v>11210</c:v>
                </c:pt>
                <c:pt idx="4734">
                  <c:v>11327</c:v>
                </c:pt>
                <c:pt idx="4735">
                  <c:v>11461</c:v>
                </c:pt>
                <c:pt idx="4736">
                  <c:v>11553</c:v>
                </c:pt>
                <c:pt idx="4737">
                  <c:v>11605</c:v>
                </c:pt>
                <c:pt idx="4738">
                  <c:v>11609</c:v>
                </c:pt>
                <c:pt idx="4739">
                  <c:v>11674</c:v>
                </c:pt>
                <c:pt idx="4740">
                  <c:v>11692</c:v>
                </c:pt>
                <c:pt idx="4741">
                  <c:v>11775</c:v>
                </c:pt>
                <c:pt idx="4742">
                  <c:v>11882</c:v>
                </c:pt>
                <c:pt idx="4743">
                  <c:v>11979</c:v>
                </c:pt>
                <c:pt idx="4744">
                  <c:v>12112</c:v>
                </c:pt>
                <c:pt idx="4745">
                  <c:v>12262</c:v>
                </c:pt>
                <c:pt idx="4746">
                  <c:v>12387</c:v>
                </c:pt>
                <c:pt idx="4747">
                  <c:v>12528</c:v>
                </c:pt>
                <c:pt idx="4748">
                  <c:v>12691</c:v>
                </c:pt>
                <c:pt idx="4749">
                  <c:v>12816</c:v>
                </c:pt>
                <c:pt idx="4750">
                  <c:v>13001</c:v>
                </c:pt>
                <c:pt idx="4751">
                  <c:v>13100</c:v>
                </c:pt>
                <c:pt idx="4752">
                  <c:v>13161</c:v>
                </c:pt>
                <c:pt idx="4753">
                  <c:v>13215</c:v>
                </c:pt>
                <c:pt idx="4754">
                  <c:v>13231</c:v>
                </c:pt>
                <c:pt idx="4755">
                  <c:v>13267</c:v>
                </c:pt>
                <c:pt idx="4756">
                  <c:v>13288</c:v>
                </c:pt>
                <c:pt idx="4757">
                  <c:v>13270</c:v>
                </c:pt>
                <c:pt idx="4758">
                  <c:v>13290</c:v>
                </c:pt>
                <c:pt idx="4759">
                  <c:v>13361</c:v>
                </c:pt>
                <c:pt idx="4760">
                  <c:v>13466</c:v>
                </c:pt>
                <c:pt idx="4761">
                  <c:v>13579</c:v>
                </c:pt>
                <c:pt idx="4762">
                  <c:v>13719</c:v>
                </c:pt>
                <c:pt idx="4763">
                  <c:v>13865</c:v>
                </c:pt>
                <c:pt idx="4764">
                  <c:v>14034</c:v>
                </c:pt>
                <c:pt idx="4765">
                  <c:v>14236</c:v>
                </c:pt>
                <c:pt idx="4766">
                  <c:v>14425</c:v>
                </c:pt>
                <c:pt idx="4767">
                  <c:v>14535</c:v>
                </c:pt>
                <c:pt idx="4768">
                  <c:v>14603</c:v>
                </c:pt>
                <c:pt idx="4769">
                  <c:v>14692</c:v>
                </c:pt>
                <c:pt idx="4770">
                  <c:v>14715</c:v>
                </c:pt>
                <c:pt idx="4771">
                  <c:v>14771</c:v>
                </c:pt>
                <c:pt idx="4772">
                  <c:v>14783</c:v>
                </c:pt>
                <c:pt idx="4773">
                  <c:v>14698</c:v>
                </c:pt>
                <c:pt idx="4774">
                  <c:v>14622</c:v>
                </c:pt>
                <c:pt idx="4775">
                  <c:v>14614</c:v>
                </c:pt>
                <c:pt idx="4776">
                  <c:v>14616</c:v>
                </c:pt>
                <c:pt idx="4777">
                  <c:v>14685</c:v>
                </c:pt>
                <c:pt idx="4778">
                  <c:v>14762</c:v>
                </c:pt>
                <c:pt idx="4779">
                  <c:v>14855</c:v>
                </c:pt>
                <c:pt idx="4780">
                  <c:v>14972</c:v>
                </c:pt>
                <c:pt idx="4781">
                  <c:v>15079</c:v>
                </c:pt>
                <c:pt idx="4782">
                  <c:v>15162</c:v>
                </c:pt>
                <c:pt idx="4783">
                  <c:v>15214</c:v>
                </c:pt>
                <c:pt idx="4784">
                  <c:v>15209</c:v>
                </c:pt>
                <c:pt idx="4785">
                  <c:v>15218</c:v>
                </c:pt>
                <c:pt idx="4786">
                  <c:v>15324</c:v>
                </c:pt>
                <c:pt idx="4787">
                  <c:v>15334</c:v>
                </c:pt>
                <c:pt idx="4788">
                  <c:v>15381</c:v>
                </c:pt>
                <c:pt idx="4789">
                  <c:v>15412</c:v>
                </c:pt>
                <c:pt idx="4790">
                  <c:v>15369</c:v>
                </c:pt>
                <c:pt idx="4791">
                  <c:v>15345</c:v>
                </c:pt>
                <c:pt idx="4792">
                  <c:v>15293</c:v>
                </c:pt>
                <c:pt idx="4793">
                  <c:v>15341</c:v>
                </c:pt>
                <c:pt idx="4794">
                  <c:v>15318</c:v>
                </c:pt>
                <c:pt idx="4795">
                  <c:v>15323</c:v>
                </c:pt>
                <c:pt idx="4796">
                  <c:v>15365</c:v>
                </c:pt>
                <c:pt idx="4797">
                  <c:v>15379</c:v>
                </c:pt>
                <c:pt idx="4798">
                  <c:v>15432</c:v>
                </c:pt>
                <c:pt idx="4799">
                  <c:v>15419</c:v>
                </c:pt>
                <c:pt idx="4800">
                  <c:v>15384</c:v>
                </c:pt>
                <c:pt idx="4801">
                  <c:v>15359</c:v>
                </c:pt>
                <c:pt idx="4802">
                  <c:v>15379</c:v>
                </c:pt>
                <c:pt idx="4803">
                  <c:v>15285</c:v>
                </c:pt>
                <c:pt idx="4804">
                  <c:v>15306</c:v>
                </c:pt>
                <c:pt idx="4805">
                  <c:v>15359</c:v>
                </c:pt>
                <c:pt idx="4806">
                  <c:v>15389</c:v>
                </c:pt>
                <c:pt idx="4807">
                  <c:v>15452</c:v>
                </c:pt>
                <c:pt idx="4808">
                  <c:v>15512</c:v>
                </c:pt>
                <c:pt idx="4809">
                  <c:v>15591</c:v>
                </c:pt>
                <c:pt idx="4810">
                  <c:v>15670</c:v>
                </c:pt>
                <c:pt idx="4811">
                  <c:v>15718</c:v>
                </c:pt>
                <c:pt idx="4812">
                  <c:v>15785</c:v>
                </c:pt>
                <c:pt idx="4813">
                  <c:v>15759</c:v>
                </c:pt>
                <c:pt idx="4814">
                  <c:v>15808</c:v>
                </c:pt>
                <c:pt idx="4815">
                  <c:v>15859</c:v>
                </c:pt>
                <c:pt idx="4816">
                  <c:v>15863</c:v>
                </c:pt>
                <c:pt idx="4817">
                  <c:v>15861</c:v>
                </c:pt>
                <c:pt idx="4818">
                  <c:v>15862</c:v>
                </c:pt>
                <c:pt idx="4819">
                  <c:v>15842</c:v>
                </c:pt>
                <c:pt idx="4820">
                  <c:v>15780</c:v>
                </c:pt>
                <c:pt idx="4821">
                  <c:v>15688</c:v>
                </c:pt>
                <c:pt idx="4822">
                  <c:v>15634</c:v>
                </c:pt>
                <c:pt idx="4823">
                  <c:v>15639</c:v>
                </c:pt>
                <c:pt idx="4824">
                  <c:v>15655</c:v>
                </c:pt>
                <c:pt idx="4825">
                  <c:v>15687</c:v>
                </c:pt>
                <c:pt idx="4826">
                  <c:v>15766</c:v>
                </c:pt>
                <c:pt idx="4827">
                  <c:v>15859</c:v>
                </c:pt>
                <c:pt idx="4828">
                  <c:v>15967</c:v>
                </c:pt>
                <c:pt idx="4829">
                  <c:v>16124</c:v>
                </c:pt>
                <c:pt idx="4830">
                  <c:v>16234</c:v>
                </c:pt>
                <c:pt idx="4831">
                  <c:v>16319</c:v>
                </c:pt>
                <c:pt idx="4832">
                  <c:v>16329</c:v>
                </c:pt>
                <c:pt idx="4833">
                  <c:v>16315</c:v>
                </c:pt>
                <c:pt idx="4834">
                  <c:v>16278</c:v>
                </c:pt>
                <c:pt idx="4835">
                  <c:v>16206</c:v>
                </c:pt>
                <c:pt idx="4836">
                  <c:v>16221</c:v>
                </c:pt>
                <c:pt idx="4837">
                  <c:v>16186</c:v>
                </c:pt>
                <c:pt idx="4838">
                  <c:v>16199</c:v>
                </c:pt>
                <c:pt idx="4839">
                  <c:v>16241</c:v>
                </c:pt>
                <c:pt idx="4840">
                  <c:v>16313</c:v>
                </c:pt>
                <c:pt idx="4841">
                  <c:v>16324</c:v>
                </c:pt>
                <c:pt idx="4842">
                  <c:v>16269</c:v>
                </c:pt>
                <c:pt idx="4843">
                  <c:v>16227</c:v>
                </c:pt>
                <c:pt idx="4844">
                  <c:v>16183</c:v>
                </c:pt>
                <c:pt idx="4845">
                  <c:v>16109</c:v>
                </c:pt>
                <c:pt idx="4846">
                  <c:v>16168</c:v>
                </c:pt>
                <c:pt idx="4847">
                  <c:v>16187</c:v>
                </c:pt>
                <c:pt idx="4848">
                  <c:v>16172</c:v>
                </c:pt>
                <c:pt idx="4849">
                  <c:v>16171</c:v>
                </c:pt>
                <c:pt idx="4850">
                  <c:v>16049</c:v>
                </c:pt>
                <c:pt idx="4851">
                  <c:v>15868</c:v>
                </c:pt>
                <c:pt idx="4852">
                  <c:v>15682</c:v>
                </c:pt>
                <c:pt idx="4853">
                  <c:v>15429</c:v>
                </c:pt>
                <c:pt idx="4854">
                  <c:v>15060</c:v>
                </c:pt>
                <c:pt idx="4855">
                  <c:v>14689</c:v>
                </c:pt>
                <c:pt idx="4856">
                  <c:v>14409</c:v>
                </c:pt>
                <c:pt idx="4857">
                  <c:v>14084</c:v>
                </c:pt>
                <c:pt idx="4858">
                  <c:v>13706</c:v>
                </c:pt>
                <c:pt idx="4859">
                  <c:v>13320</c:v>
                </c:pt>
                <c:pt idx="4860">
                  <c:v>12851</c:v>
                </c:pt>
                <c:pt idx="4861">
                  <c:v>12354</c:v>
                </c:pt>
                <c:pt idx="4862">
                  <c:v>11829</c:v>
                </c:pt>
                <c:pt idx="4863">
                  <c:v>11273</c:v>
                </c:pt>
                <c:pt idx="4864">
                  <c:v>10655</c:v>
                </c:pt>
                <c:pt idx="4865">
                  <c:v>9990.2000000000007</c:v>
                </c:pt>
                <c:pt idx="4866">
                  <c:v>9330.9</c:v>
                </c:pt>
                <c:pt idx="4867">
                  <c:v>8685.1</c:v>
                </c:pt>
                <c:pt idx="4868">
                  <c:v>8093.3</c:v>
                </c:pt>
                <c:pt idx="4869">
                  <c:v>7528.1</c:v>
                </c:pt>
                <c:pt idx="4870">
                  <c:v>6944.7</c:v>
                </c:pt>
                <c:pt idx="4871">
                  <c:v>6334.5</c:v>
                </c:pt>
                <c:pt idx="4872">
                  <c:v>5806.3</c:v>
                </c:pt>
                <c:pt idx="4873">
                  <c:v>5199.3</c:v>
                </c:pt>
                <c:pt idx="4874">
                  <c:v>4603.2</c:v>
                </c:pt>
                <c:pt idx="4875">
                  <c:v>3952.5</c:v>
                </c:pt>
                <c:pt idx="4876">
                  <c:v>3299</c:v>
                </c:pt>
                <c:pt idx="4877">
                  <c:v>2857.3</c:v>
                </c:pt>
                <c:pt idx="4878">
                  <c:v>2561.3000000000002</c:v>
                </c:pt>
                <c:pt idx="4879">
                  <c:v>2377.6</c:v>
                </c:pt>
                <c:pt idx="4880">
                  <c:v>2249.6</c:v>
                </c:pt>
                <c:pt idx="4881">
                  <c:v>2125.4</c:v>
                </c:pt>
                <c:pt idx="4882">
                  <c:v>1866.5</c:v>
                </c:pt>
                <c:pt idx="4883">
                  <c:v>1684.4</c:v>
                </c:pt>
                <c:pt idx="4884">
                  <c:v>1455.8</c:v>
                </c:pt>
                <c:pt idx="4885">
                  <c:v>1143.5999999999999</c:v>
                </c:pt>
                <c:pt idx="4886">
                  <c:v>829.2</c:v>
                </c:pt>
                <c:pt idx="4887">
                  <c:v>557.45000000000005</c:v>
                </c:pt>
                <c:pt idx="4888">
                  <c:v>360.18</c:v>
                </c:pt>
                <c:pt idx="4889">
                  <c:v>203.96</c:v>
                </c:pt>
                <c:pt idx="4890">
                  <c:v>42.523000000000003</c:v>
                </c:pt>
                <c:pt idx="4891">
                  <c:v>-47.921999999999997</c:v>
                </c:pt>
                <c:pt idx="4892">
                  <c:v>-131.30000000000001</c:v>
                </c:pt>
                <c:pt idx="4893">
                  <c:v>-193.33</c:v>
                </c:pt>
                <c:pt idx="4894">
                  <c:v>-219.62</c:v>
                </c:pt>
                <c:pt idx="4895">
                  <c:v>-284.05</c:v>
                </c:pt>
                <c:pt idx="4896">
                  <c:v>-254.34</c:v>
                </c:pt>
                <c:pt idx="4897">
                  <c:v>-264.26</c:v>
                </c:pt>
                <c:pt idx="4898">
                  <c:v>-303.25</c:v>
                </c:pt>
                <c:pt idx="4899">
                  <c:v>-298.06</c:v>
                </c:pt>
                <c:pt idx="4900">
                  <c:v>-244.18</c:v>
                </c:pt>
                <c:pt idx="4901">
                  <c:v>-246.25</c:v>
                </c:pt>
                <c:pt idx="4902">
                  <c:v>-262.02</c:v>
                </c:pt>
                <c:pt idx="4903">
                  <c:v>-280.67</c:v>
                </c:pt>
                <c:pt idx="4904">
                  <c:v>-355.85</c:v>
                </c:pt>
                <c:pt idx="4905">
                  <c:v>-480.01</c:v>
                </c:pt>
                <c:pt idx="4906">
                  <c:v>-596.07000000000005</c:v>
                </c:pt>
                <c:pt idx="4907">
                  <c:v>-709.26</c:v>
                </c:pt>
                <c:pt idx="4908">
                  <c:v>-850.81</c:v>
                </c:pt>
                <c:pt idx="4909">
                  <c:v>-958.15</c:v>
                </c:pt>
                <c:pt idx="4910">
                  <c:v>-1084.5999999999999</c:v>
                </c:pt>
                <c:pt idx="4911">
                  <c:v>-1202.5</c:v>
                </c:pt>
                <c:pt idx="4912">
                  <c:v>-1356.1</c:v>
                </c:pt>
                <c:pt idx="4913">
                  <c:v>-1499.5</c:v>
                </c:pt>
                <c:pt idx="4914">
                  <c:v>-1611.2</c:v>
                </c:pt>
                <c:pt idx="4915">
                  <c:v>-1728.5</c:v>
                </c:pt>
                <c:pt idx="4916">
                  <c:v>-1805.7</c:v>
                </c:pt>
                <c:pt idx="4917">
                  <c:v>-1818.7</c:v>
                </c:pt>
                <c:pt idx="4918">
                  <c:v>-1890.9</c:v>
                </c:pt>
                <c:pt idx="4919">
                  <c:v>-1975.7</c:v>
                </c:pt>
                <c:pt idx="4920">
                  <c:v>-2077.3000000000002</c:v>
                </c:pt>
                <c:pt idx="4921">
                  <c:v>-2203.4</c:v>
                </c:pt>
                <c:pt idx="4922">
                  <c:v>-2334.6</c:v>
                </c:pt>
                <c:pt idx="4923">
                  <c:v>-2500.4</c:v>
                </c:pt>
                <c:pt idx="4924">
                  <c:v>-2593</c:v>
                </c:pt>
                <c:pt idx="4925">
                  <c:v>-2738.2</c:v>
                </c:pt>
                <c:pt idx="4926">
                  <c:v>-2879.4</c:v>
                </c:pt>
                <c:pt idx="4927">
                  <c:v>-3019.3</c:v>
                </c:pt>
                <c:pt idx="4928">
                  <c:v>-3185</c:v>
                </c:pt>
                <c:pt idx="4929">
                  <c:v>-3319.7</c:v>
                </c:pt>
                <c:pt idx="4930">
                  <c:v>-3491.1</c:v>
                </c:pt>
                <c:pt idx="4931">
                  <c:v>-3626.2</c:v>
                </c:pt>
                <c:pt idx="4932">
                  <c:v>-3726.8</c:v>
                </c:pt>
                <c:pt idx="4933">
                  <c:v>-3867.2</c:v>
                </c:pt>
                <c:pt idx="4934">
                  <c:v>-3960.2</c:v>
                </c:pt>
                <c:pt idx="4935">
                  <c:v>-4052.8</c:v>
                </c:pt>
                <c:pt idx="4936">
                  <c:v>-4167.6000000000004</c:v>
                </c:pt>
                <c:pt idx="4937">
                  <c:v>-4268</c:v>
                </c:pt>
                <c:pt idx="4938">
                  <c:v>-4377.8</c:v>
                </c:pt>
                <c:pt idx="4939">
                  <c:v>-4479</c:v>
                </c:pt>
                <c:pt idx="4940">
                  <c:v>-4624.6000000000004</c:v>
                </c:pt>
                <c:pt idx="4941">
                  <c:v>-4737.3999999999996</c:v>
                </c:pt>
                <c:pt idx="4942">
                  <c:v>-4857.8999999999996</c:v>
                </c:pt>
                <c:pt idx="4943">
                  <c:v>-4989.8</c:v>
                </c:pt>
                <c:pt idx="4944">
                  <c:v>-5087.3999999999996</c:v>
                </c:pt>
                <c:pt idx="4945">
                  <c:v>-5170.8999999999996</c:v>
                </c:pt>
                <c:pt idx="4946">
                  <c:v>-5267</c:v>
                </c:pt>
                <c:pt idx="4947">
                  <c:v>-5334.8</c:v>
                </c:pt>
                <c:pt idx="4948">
                  <c:v>-5427.6</c:v>
                </c:pt>
                <c:pt idx="4949">
                  <c:v>-5472.6</c:v>
                </c:pt>
                <c:pt idx="4950">
                  <c:v>-5531.1</c:v>
                </c:pt>
                <c:pt idx="4951">
                  <c:v>-5521.9</c:v>
                </c:pt>
                <c:pt idx="4952">
                  <c:v>-5543.6</c:v>
                </c:pt>
                <c:pt idx="4953">
                  <c:v>-5584.7</c:v>
                </c:pt>
                <c:pt idx="4954">
                  <c:v>-5611</c:v>
                </c:pt>
                <c:pt idx="4955">
                  <c:v>-5663.9</c:v>
                </c:pt>
                <c:pt idx="4956">
                  <c:v>-5715.4</c:v>
                </c:pt>
                <c:pt idx="4957">
                  <c:v>-5781.7</c:v>
                </c:pt>
                <c:pt idx="4958">
                  <c:v>-5839.5</c:v>
                </c:pt>
                <c:pt idx="4959">
                  <c:v>-5898.8</c:v>
                </c:pt>
                <c:pt idx="4960">
                  <c:v>-5967.3</c:v>
                </c:pt>
                <c:pt idx="4961">
                  <c:v>-6060.7</c:v>
                </c:pt>
                <c:pt idx="4962">
                  <c:v>-6138.1</c:v>
                </c:pt>
                <c:pt idx="4963">
                  <c:v>-6216.7</c:v>
                </c:pt>
                <c:pt idx="4964">
                  <c:v>-6304</c:v>
                </c:pt>
                <c:pt idx="4965">
                  <c:v>-6403.9</c:v>
                </c:pt>
                <c:pt idx="4966">
                  <c:v>-6469.8</c:v>
                </c:pt>
                <c:pt idx="4967">
                  <c:v>-6519.8</c:v>
                </c:pt>
                <c:pt idx="4968">
                  <c:v>-6611.2</c:v>
                </c:pt>
                <c:pt idx="4969">
                  <c:v>-6691.4</c:v>
                </c:pt>
                <c:pt idx="4970">
                  <c:v>-6732.5</c:v>
                </c:pt>
                <c:pt idx="4971">
                  <c:v>-6795.7</c:v>
                </c:pt>
                <c:pt idx="4972">
                  <c:v>-6812.5</c:v>
                </c:pt>
                <c:pt idx="4973">
                  <c:v>-6846.4</c:v>
                </c:pt>
                <c:pt idx="4974">
                  <c:v>-6916.5</c:v>
                </c:pt>
                <c:pt idx="4975">
                  <c:v>-6974</c:v>
                </c:pt>
                <c:pt idx="4976">
                  <c:v>-7046.8</c:v>
                </c:pt>
                <c:pt idx="4977">
                  <c:v>-7081.5</c:v>
                </c:pt>
                <c:pt idx="4978">
                  <c:v>-7138.5</c:v>
                </c:pt>
                <c:pt idx="4979">
                  <c:v>-7183</c:v>
                </c:pt>
                <c:pt idx="4980">
                  <c:v>-7211.2</c:v>
                </c:pt>
                <c:pt idx="4981">
                  <c:v>-7247.8</c:v>
                </c:pt>
                <c:pt idx="4982">
                  <c:v>-7295.4</c:v>
                </c:pt>
                <c:pt idx="4983">
                  <c:v>-7325.9</c:v>
                </c:pt>
                <c:pt idx="4984">
                  <c:v>-7365.3</c:v>
                </c:pt>
                <c:pt idx="4985">
                  <c:v>-7415.5</c:v>
                </c:pt>
                <c:pt idx="4986">
                  <c:v>-7462.9</c:v>
                </c:pt>
                <c:pt idx="4987">
                  <c:v>-7506.1</c:v>
                </c:pt>
                <c:pt idx="4988">
                  <c:v>-7525.5</c:v>
                </c:pt>
                <c:pt idx="4989">
                  <c:v>-7500.5</c:v>
                </c:pt>
                <c:pt idx="4990">
                  <c:v>-7507.3</c:v>
                </c:pt>
                <c:pt idx="4991">
                  <c:v>-7514.1</c:v>
                </c:pt>
                <c:pt idx="4992">
                  <c:v>-7503.8</c:v>
                </c:pt>
                <c:pt idx="4993">
                  <c:v>-7526.6</c:v>
                </c:pt>
                <c:pt idx="4994">
                  <c:v>-7507.2</c:v>
                </c:pt>
                <c:pt idx="4995">
                  <c:v>-7517</c:v>
                </c:pt>
                <c:pt idx="4996">
                  <c:v>-7528.4</c:v>
                </c:pt>
                <c:pt idx="4997">
                  <c:v>-7536.6</c:v>
                </c:pt>
                <c:pt idx="4998">
                  <c:v>-7577.1</c:v>
                </c:pt>
                <c:pt idx="4999">
                  <c:v>-7579.4</c:v>
                </c:pt>
                <c:pt idx="5000">
                  <c:v>-7608.1</c:v>
                </c:pt>
                <c:pt idx="5001">
                  <c:v>-7607.5</c:v>
                </c:pt>
                <c:pt idx="5002">
                  <c:v>-7634.8</c:v>
                </c:pt>
                <c:pt idx="5003">
                  <c:v>-7663.2</c:v>
                </c:pt>
                <c:pt idx="5004">
                  <c:v>-7654.9</c:v>
                </c:pt>
                <c:pt idx="5005">
                  <c:v>-7658.9</c:v>
                </c:pt>
                <c:pt idx="5006">
                  <c:v>-7657.3</c:v>
                </c:pt>
                <c:pt idx="5007">
                  <c:v>-7635.4</c:v>
                </c:pt>
                <c:pt idx="5008">
                  <c:v>-7605.8</c:v>
                </c:pt>
                <c:pt idx="5009">
                  <c:v>-7582.6</c:v>
                </c:pt>
                <c:pt idx="5010">
                  <c:v>-7573.5</c:v>
                </c:pt>
                <c:pt idx="5011">
                  <c:v>-7553.8</c:v>
                </c:pt>
                <c:pt idx="5012">
                  <c:v>-7572.4</c:v>
                </c:pt>
                <c:pt idx="5013">
                  <c:v>-7557.5</c:v>
                </c:pt>
                <c:pt idx="5014">
                  <c:v>-7562</c:v>
                </c:pt>
                <c:pt idx="5015">
                  <c:v>-7586.5</c:v>
                </c:pt>
                <c:pt idx="5016">
                  <c:v>-7568</c:v>
                </c:pt>
                <c:pt idx="5017">
                  <c:v>-7580.4</c:v>
                </c:pt>
                <c:pt idx="5018">
                  <c:v>-7588.2</c:v>
                </c:pt>
                <c:pt idx="5019">
                  <c:v>-7587.2</c:v>
                </c:pt>
                <c:pt idx="5020">
                  <c:v>-7621</c:v>
                </c:pt>
                <c:pt idx="5021">
                  <c:v>-7642</c:v>
                </c:pt>
                <c:pt idx="5022">
                  <c:v>-7644</c:v>
                </c:pt>
                <c:pt idx="5023">
                  <c:v>-7622.1</c:v>
                </c:pt>
                <c:pt idx="5024">
                  <c:v>-7580.3</c:v>
                </c:pt>
                <c:pt idx="5025">
                  <c:v>-7548.2</c:v>
                </c:pt>
                <c:pt idx="5026">
                  <c:v>-7490</c:v>
                </c:pt>
                <c:pt idx="5027">
                  <c:v>-7447.1</c:v>
                </c:pt>
                <c:pt idx="5028">
                  <c:v>-7446.5</c:v>
                </c:pt>
                <c:pt idx="5029">
                  <c:v>-7407</c:v>
                </c:pt>
                <c:pt idx="5030">
                  <c:v>-7395.9</c:v>
                </c:pt>
                <c:pt idx="5031">
                  <c:v>-7394.2</c:v>
                </c:pt>
                <c:pt idx="5032">
                  <c:v>-7397.8</c:v>
                </c:pt>
                <c:pt idx="5033">
                  <c:v>-7378</c:v>
                </c:pt>
                <c:pt idx="5034">
                  <c:v>-7329.3</c:v>
                </c:pt>
                <c:pt idx="5035">
                  <c:v>-7304</c:v>
                </c:pt>
                <c:pt idx="5036">
                  <c:v>-7245.5</c:v>
                </c:pt>
                <c:pt idx="5037">
                  <c:v>-7157.1</c:v>
                </c:pt>
                <c:pt idx="5038">
                  <c:v>-7085.1</c:v>
                </c:pt>
                <c:pt idx="5039">
                  <c:v>-6973.1</c:v>
                </c:pt>
                <c:pt idx="5040">
                  <c:v>-6895.8</c:v>
                </c:pt>
                <c:pt idx="5041">
                  <c:v>-6788.1</c:v>
                </c:pt>
                <c:pt idx="5042">
                  <c:v>-6664.8</c:v>
                </c:pt>
                <c:pt idx="5043">
                  <c:v>-6545.7</c:v>
                </c:pt>
                <c:pt idx="5044">
                  <c:v>-6356.9</c:v>
                </c:pt>
                <c:pt idx="5045">
                  <c:v>-6159.5</c:v>
                </c:pt>
                <c:pt idx="5046">
                  <c:v>-5920.3</c:v>
                </c:pt>
                <c:pt idx="5047">
                  <c:v>-5648.4</c:v>
                </c:pt>
                <c:pt idx="5048">
                  <c:v>-5381.1</c:v>
                </c:pt>
                <c:pt idx="5049">
                  <c:v>-5060.1000000000004</c:v>
                </c:pt>
                <c:pt idx="5050">
                  <c:v>-4680.3</c:v>
                </c:pt>
                <c:pt idx="5051">
                  <c:v>-4308.7</c:v>
                </c:pt>
                <c:pt idx="5052">
                  <c:v>-3898.9</c:v>
                </c:pt>
                <c:pt idx="5053">
                  <c:v>-3538.6</c:v>
                </c:pt>
                <c:pt idx="5054">
                  <c:v>-3180.6</c:v>
                </c:pt>
                <c:pt idx="5055">
                  <c:v>-2846.6</c:v>
                </c:pt>
                <c:pt idx="5056">
                  <c:v>-2564</c:v>
                </c:pt>
                <c:pt idx="5057">
                  <c:v>-2296.9</c:v>
                </c:pt>
                <c:pt idx="5058">
                  <c:v>-2020</c:v>
                </c:pt>
                <c:pt idx="5059">
                  <c:v>-1716.8</c:v>
                </c:pt>
                <c:pt idx="5060">
                  <c:v>-1465.2</c:v>
                </c:pt>
                <c:pt idx="5061">
                  <c:v>-1266.7</c:v>
                </c:pt>
                <c:pt idx="5062">
                  <c:v>-1074.9000000000001</c:v>
                </c:pt>
                <c:pt idx="5063">
                  <c:v>-859.03</c:v>
                </c:pt>
                <c:pt idx="5064">
                  <c:v>-674.09</c:v>
                </c:pt>
                <c:pt idx="5065">
                  <c:v>-514.62</c:v>
                </c:pt>
                <c:pt idx="5066">
                  <c:v>-379.98</c:v>
                </c:pt>
                <c:pt idx="5067">
                  <c:v>-262.88</c:v>
                </c:pt>
                <c:pt idx="5068">
                  <c:v>-152.44999999999999</c:v>
                </c:pt>
                <c:pt idx="5069">
                  <c:v>-43.91</c:v>
                </c:pt>
                <c:pt idx="5070">
                  <c:v>44.817999999999998</c:v>
                </c:pt>
                <c:pt idx="5071">
                  <c:v>123.08</c:v>
                </c:pt>
                <c:pt idx="5072">
                  <c:v>182.67</c:v>
                </c:pt>
                <c:pt idx="5073">
                  <c:v>214.68</c:v>
                </c:pt>
                <c:pt idx="5074">
                  <c:v>295.88</c:v>
                </c:pt>
                <c:pt idx="5075">
                  <c:v>329.54</c:v>
                </c:pt>
                <c:pt idx="5076">
                  <c:v>342.81</c:v>
                </c:pt>
                <c:pt idx="5077">
                  <c:v>394.49</c:v>
                </c:pt>
                <c:pt idx="5078">
                  <c:v>382.43</c:v>
                </c:pt>
                <c:pt idx="5079">
                  <c:v>391.76</c:v>
                </c:pt>
                <c:pt idx="5080">
                  <c:v>430.45</c:v>
                </c:pt>
                <c:pt idx="5081">
                  <c:v>464.53</c:v>
                </c:pt>
                <c:pt idx="5082">
                  <c:v>563.96</c:v>
                </c:pt>
                <c:pt idx="5083">
                  <c:v>797.12</c:v>
                </c:pt>
                <c:pt idx="5084">
                  <c:v>1293.9000000000001</c:v>
                </c:pt>
                <c:pt idx="5085">
                  <c:v>1867</c:v>
                </c:pt>
                <c:pt idx="5086">
                  <c:v>2335.3000000000002</c:v>
                </c:pt>
                <c:pt idx="5087">
                  <c:v>2561.8000000000002</c:v>
                </c:pt>
                <c:pt idx="5088">
                  <c:v>2552.6</c:v>
                </c:pt>
                <c:pt idx="5089">
                  <c:v>2494.9</c:v>
                </c:pt>
                <c:pt idx="5090">
                  <c:v>2388.1999999999998</c:v>
                </c:pt>
                <c:pt idx="5091">
                  <c:v>2286.3000000000002</c:v>
                </c:pt>
                <c:pt idx="5092">
                  <c:v>2234</c:v>
                </c:pt>
                <c:pt idx="5093">
                  <c:v>2219.1</c:v>
                </c:pt>
                <c:pt idx="5094">
                  <c:v>2255.1999999999998</c:v>
                </c:pt>
                <c:pt idx="5095">
                  <c:v>2393.1999999999998</c:v>
                </c:pt>
                <c:pt idx="5096">
                  <c:v>2566.4</c:v>
                </c:pt>
                <c:pt idx="5097">
                  <c:v>2768.2</c:v>
                </c:pt>
                <c:pt idx="5098">
                  <c:v>3001.7</c:v>
                </c:pt>
                <c:pt idx="5099">
                  <c:v>3325.3</c:v>
                </c:pt>
                <c:pt idx="5100">
                  <c:v>3731.2</c:v>
                </c:pt>
                <c:pt idx="5101">
                  <c:v>4126.3</c:v>
                </c:pt>
                <c:pt idx="5102">
                  <c:v>4491.1000000000004</c:v>
                </c:pt>
                <c:pt idx="5103">
                  <c:v>4766.6000000000004</c:v>
                </c:pt>
                <c:pt idx="5104">
                  <c:v>4962.2</c:v>
                </c:pt>
                <c:pt idx="5105">
                  <c:v>5151.5</c:v>
                </c:pt>
                <c:pt idx="5106">
                  <c:v>5329.3</c:v>
                </c:pt>
                <c:pt idx="5107">
                  <c:v>5555.7</c:v>
                </c:pt>
                <c:pt idx="5108">
                  <c:v>5797</c:v>
                </c:pt>
                <c:pt idx="5109">
                  <c:v>6007.9</c:v>
                </c:pt>
                <c:pt idx="5110">
                  <c:v>6209</c:v>
                </c:pt>
                <c:pt idx="5111">
                  <c:v>6440.6</c:v>
                </c:pt>
                <c:pt idx="5112">
                  <c:v>6674.8</c:v>
                </c:pt>
                <c:pt idx="5113">
                  <c:v>6934.2</c:v>
                </c:pt>
                <c:pt idx="5114">
                  <c:v>7195.5</c:v>
                </c:pt>
                <c:pt idx="5115">
                  <c:v>7418.5</c:v>
                </c:pt>
                <c:pt idx="5116">
                  <c:v>7664.5</c:v>
                </c:pt>
                <c:pt idx="5117">
                  <c:v>7901</c:v>
                </c:pt>
                <c:pt idx="5118">
                  <c:v>8106.1</c:v>
                </c:pt>
                <c:pt idx="5119">
                  <c:v>8322.6</c:v>
                </c:pt>
                <c:pt idx="5120">
                  <c:v>8522</c:v>
                </c:pt>
                <c:pt idx="5121">
                  <c:v>8705.1</c:v>
                </c:pt>
                <c:pt idx="5122">
                  <c:v>8862.2999999999993</c:v>
                </c:pt>
                <c:pt idx="5123">
                  <c:v>8972.7999999999993</c:v>
                </c:pt>
                <c:pt idx="5124">
                  <c:v>9096</c:v>
                </c:pt>
                <c:pt idx="5125">
                  <c:v>9299.2999999999993</c:v>
                </c:pt>
                <c:pt idx="5126">
                  <c:v>9466.2000000000007</c:v>
                </c:pt>
                <c:pt idx="5127">
                  <c:v>9634.5</c:v>
                </c:pt>
                <c:pt idx="5128">
                  <c:v>9819.4</c:v>
                </c:pt>
                <c:pt idx="5129">
                  <c:v>10026</c:v>
                </c:pt>
                <c:pt idx="5130">
                  <c:v>10285</c:v>
                </c:pt>
                <c:pt idx="5131">
                  <c:v>10496</c:v>
                </c:pt>
                <c:pt idx="5132">
                  <c:v>10747</c:v>
                </c:pt>
                <c:pt idx="5133">
                  <c:v>10928</c:v>
                </c:pt>
                <c:pt idx="5134">
                  <c:v>11129</c:v>
                </c:pt>
                <c:pt idx="5135">
                  <c:v>11263</c:v>
                </c:pt>
                <c:pt idx="5136">
                  <c:v>11361</c:v>
                </c:pt>
                <c:pt idx="5137">
                  <c:v>11489</c:v>
                </c:pt>
                <c:pt idx="5138">
                  <c:v>11588</c:v>
                </c:pt>
                <c:pt idx="5139">
                  <c:v>11634</c:v>
                </c:pt>
                <c:pt idx="5140">
                  <c:v>11664</c:v>
                </c:pt>
                <c:pt idx="5141">
                  <c:v>11697</c:v>
                </c:pt>
                <c:pt idx="5142">
                  <c:v>11734</c:v>
                </c:pt>
                <c:pt idx="5143">
                  <c:v>11749</c:v>
                </c:pt>
                <c:pt idx="5144">
                  <c:v>11793</c:v>
                </c:pt>
                <c:pt idx="5145">
                  <c:v>11903</c:v>
                </c:pt>
                <c:pt idx="5146">
                  <c:v>12031</c:v>
                </c:pt>
                <c:pt idx="5147">
                  <c:v>12185</c:v>
                </c:pt>
                <c:pt idx="5148">
                  <c:v>12319</c:v>
                </c:pt>
                <c:pt idx="5149">
                  <c:v>12469</c:v>
                </c:pt>
                <c:pt idx="5150">
                  <c:v>12518</c:v>
                </c:pt>
                <c:pt idx="5151">
                  <c:v>12540</c:v>
                </c:pt>
                <c:pt idx="5152">
                  <c:v>12558</c:v>
                </c:pt>
                <c:pt idx="5153">
                  <c:v>12585</c:v>
                </c:pt>
                <c:pt idx="5154">
                  <c:v>12651</c:v>
                </c:pt>
                <c:pt idx="5155">
                  <c:v>12683</c:v>
                </c:pt>
                <c:pt idx="5156">
                  <c:v>12740</c:v>
                </c:pt>
                <c:pt idx="5157">
                  <c:v>12803</c:v>
                </c:pt>
                <c:pt idx="5158">
                  <c:v>12818</c:v>
                </c:pt>
                <c:pt idx="5159">
                  <c:v>12909</c:v>
                </c:pt>
                <c:pt idx="5160">
                  <c:v>12982</c:v>
                </c:pt>
                <c:pt idx="5161">
                  <c:v>13022</c:v>
                </c:pt>
                <c:pt idx="5162">
                  <c:v>13123</c:v>
                </c:pt>
                <c:pt idx="5163">
                  <c:v>13215</c:v>
                </c:pt>
                <c:pt idx="5164">
                  <c:v>13301</c:v>
                </c:pt>
                <c:pt idx="5165">
                  <c:v>13381</c:v>
                </c:pt>
                <c:pt idx="5166">
                  <c:v>13464</c:v>
                </c:pt>
                <c:pt idx="5167">
                  <c:v>13481</c:v>
                </c:pt>
                <c:pt idx="5168">
                  <c:v>13485</c:v>
                </c:pt>
                <c:pt idx="5169">
                  <c:v>13520</c:v>
                </c:pt>
                <c:pt idx="5170">
                  <c:v>13468</c:v>
                </c:pt>
                <c:pt idx="5171">
                  <c:v>13423</c:v>
                </c:pt>
                <c:pt idx="5172">
                  <c:v>13373</c:v>
                </c:pt>
                <c:pt idx="5173">
                  <c:v>13376</c:v>
                </c:pt>
                <c:pt idx="5174">
                  <c:v>13307</c:v>
                </c:pt>
                <c:pt idx="5175">
                  <c:v>13297</c:v>
                </c:pt>
                <c:pt idx="5176">
                  <c:v>13289</c:v>
                </c:pt>
                <c:pt idx="5177">
                  <c:v>13283</c:v>
                </c:pt>
                <c:pt idx="5178">
                  <c:v>13336</c:v>
                </c:pt>
                <c:pt idx="5179">
                  <c:v>13359</c:v>
                </c:pt>
                <c:pt idx="5180">
                  <c:v>13417</c:v>
                </c:pt>
                <c:pt idx="5181">
                  <c:v>13510</c:v>
                </c:pt>
                <c:pt idx="5182">
                  <c:v>13601</c:v>
                </c:pt>
                <c:pt idx="5183">
                  <c:v>13684</c:v>
                </c:pt>
                <c:pt idx="5184">
                  <c:v>13741</c:v>
                </c:pt>
                <c:pt idx="5185">
                  <c:v>13792</c:v>
                </c:pt>
                <c:pt idx="5186">
                  <c:v>13803</c:v>
                </c:pt>
                <c:pt idx="5187">
                  <c:v>13779</c:v>
                </c:pt>
                <c:pt idx="5188">
                  <c:v>13759</c:v>
                </c:pt>
                <c:pt idx="5189">
                  <c:v>13682</c:v>
                </c:pt>
                <c:pt idx="5190">
                  <c:v>13668</c:v>
                </c:pt>
                <c:pt idx="5191">
                  <c:v>13608</c:v>
                </c:pt>
                <c:pt idx="5192">
                  <c:v>13559</c:v>
                </c:pt>
                <c:pt idx="5193">
                  <c:v>13537</c:v>
                </c:pt>
                <c:pt idx="5194">
                  <c:v>13530</c:v>
                </c:pt>
                <c:pt idx="5195">
                  <c:v>13502</c:v>
                </c:pt>
                <c:pt idx="5196">
                  <c:v>13524</c:v>
                </c:pt>
                <c:pt idx="5197">
                  <c:v>13567</c:v>
                </c:pt>
                <c:pt idx="5198">
                  <c:v>13611</c:v>
                </c:pt>
                <c:pt idx="5199">
                  <c:v>13682</c:v>
                </c:pt>
                <c:pt idx="5200">
                  <c:v>13771</c:v>
                </c:pt>
                <c:pt idx="5201">
                  <c:v>13844</c:v>
                </c:pt>
                <c:pt idx="5202">
                  <c:v>13895</c:v>
                </c:pt>
                <c:pt idx="5203">
                  <c:v>13910</c:v>
                </c:pt>
                <c:pt idx="5204">
                  <c:v>13928</c:v>
                </c:pt>
                <c:pt idx="5205">
                  <c:v>13913</c:v>
                </c:pt>
                <c:pt idx="5206">
                  <c:v>13912</c:v>
                </c:pt>
                <c:pt idx="5207">
                  <c:v>13876</c:v>
                </c:pt>
                <c:pt idx="5208">
                  <c:v>13802</c:v>
                </c:pt>
                <c:pt idx="5209">
                  <c:v>13779</c:v>
                </c:pt>
                <c:pt idx="5210">
                  <c:v>13755</c:v>
                </c:pt>
                <c:pt idx="5211">
                  <c:v>13763</c:v>
                </c:pt>
                <c:pt idx="5212">
                  <c:v>13824</c:v>
                </c:pt>
                <c:pt idx="5213">
                  <c:v>13842</c:v>
                </c:pt>
                <c:pt idx="5214">
                  <c:v>13901</c:v>
                </c:pt>
                <c:pt idx="5215">
                  <c:v>13956</c:v>
                </c:pt>
                <c:pt idx="5216">
                  <c:v>13973</c:v>
                </c:pt>
                <c:pt idx="5217">
                  <c:v>14076</c:v>
                </c:pt>
                <c:pt idx="5218">
                  <c:v>14109</c:v>
                </c:pt>
                <c:pt idx="5219">
                  <c:v>14129</c:v>
                </c:pt>
                <c:pt idx="5220">
                  <c:v>14163</c:v>
                </c:pt>
                <c:pt idx="5221">
                  <c:v>14168</c:v>
                </c:pt>
                <c:pt idx="5222">
                  <c:v>14192</c:v>
                </c:pt>
                <c:pt idx="5223">
                  <c:v>14128</c:v>
                </c:pt>
                <c:pt idx="5224">
                  <c:v>14042</c:v>
                </c:pt>
                <c:pt idx="5225">
                  <c:v>14075</c:v>
                </c:pt>
                <c:pt idx="5226">
                  <c:v>14036</c:v>
                </c:pt>
                <c:pt idx="5227">
                  <c:v>14048</c:v>
                </c:pt>
                <c:pt idx="5228">
                  <c:v>14070</c:v>
                </c:pt>
                <c:pt idx="5229">
                  <c:v>14057</c:v>
                </c:pt>
                <c:pt idx="5230">
                  <c:v>14124</c:v>
                </c:pt>
                <c:pt idx="5231">
                  <c:v>14184</c:v>
                </c:pt>
                <c:pt idx="5232">
                  <c:v>14245</c:v>
                </c:pt>
                <c:pt idx="5233">
                  <c:v>14191</c:v>
                </c:pt>
                <c:pt idx="5234">
                  <c:v>14173</c:v>
                </c:pt>
                <c:pt idx="5235">
                  <c:v>14158</c:v>
                </c:pt>
                <c:pt idx="5236">
                  <c:v>14101</c:v>
                </c:pt>
                <c:pt idx="5237">
                  <c:v>14093</c:v>
                </c:pt>
                <c:pt idx="5238">
                  <c:v>14083</c:v>
                </c:pt>
                <c:pt idx="5239">
                  <c:v>14070</c:v>
                </c:pt>
                <c:pt idx="5240">
                  <c:v>14093</c:v>
                </c:pt>
                <c:pt idx="5241">
                  <c:v>14078</c:v>
                </c:pt>
                <c:pt idx="5242">
                  <c:v>14060</c:v>
                </c:pt>
                <c:pt idx="5243">
                  <c:v>14077</c:v>
                </c:pt>
                <c:pt idx="5244">
                  <c:v>14072</c:v>
                </c:pt>
                <c:pt idx="5245">
                  <c:v>14062</c:v>
                </c:pt>
                <c:pt idx="5246">
                  <c:v>14059</c:v>
                </c:pt>
                <c:pt idx="5247">
                  <c:v>14057</c:v>
                </c:pt>
                <c:pt idx="5248">
                  <c:v>13966</c:v>
                </c:pt>
                <c:pt idx="5249">
                  <c:v>13894</c:v>
                </c:pt>
                <c:pt idx="5250">
                  <c:v>13785</c:v>
                </c:pt>
                <c:pt idx="5251">
                  <c:v>13661</c:v>
                </c:pt>
                <c:pt idx="5252">
                  <c:v>13480</c:v>
                </c:pt>
                <c:pt idx="5253">
                  <c:v>13249</c:v>
                </c:pt>
                <c:pt idx="5254">
                  <c:v>12991</c:v>
                </c:pt>
                <c:pt idx="5255">
                  <c:v>12723</c:v>
                </c:pt>
                <c:pt idx="5256">
                  <c:v>12395</c:v>
                </c:pt>
                <c:pt idx="5257">
                  <c:v>12033</c:v>
                </c:pt>
                <c:pt idx="5258">
                  <c:v>11627</c:v>
                </c:pt>
                <c:pt idx="5259">
                  <c:v>11238</c:v>
                </c:pt>
                <c:pt idx="5260">
                  <c:v>10804</c:v>
                </c:pt>
                <c:pt idx="5261">
                  <c:v>10366</c:v>
                </c:pt>
                <c:pt idx="5262">
                  <c:v>10009</c:v>
                </c:pt>
                <c:pt idx="5263">
                  <c:v>9566.5</c:v>
                </c:pt>
                <c:pt idx="5264">
                  <c:v>9093.7999999999993</c:v>
                </c:pt>
                <c:pt idx="5265">
                  <c:v>8589.7000000000007</c:v>
                </c:pt>
                <c:pt idx="5266">
                  <c:v>8047.5</c:v>
                </c:pt>
                <c:pt idx="5267">
                  <c:v>7548.3</c:v>
                </c:pt>
                <c:pt idx="5268">
                  <c:v>7028.5</c:v>
                </c:pt>
                <c:pt idx="5269">
                  <c:v>6450.8</c:v>
                </c:pt>
                <c:pt idx="5270">
                  <c:v>5887.1</c:v>
                </c:pt>
                <c:pt idx="5271">
                  <c:v>5385</c:v>
                </c:pt>
                <c:pt idx="5272">
                  <c:v>4909.1000000000004</c:v>
                </c:pt>
                <c:pt idx="5273">
                  <c:v>4477.2</c:v>
                </c:pt>
                <c:pt idx="5274">
                  <c:v>3900.3</c:v>
                </c:pt>
                <c:pt idx="5275">
                  <c:v>3072.3</c:v>
                </c:pt>
                <c:pt idx="5276">
                  <c:v>2373</c:v>
                </c:pt>
                <c:pt idx="5277">
                  <c:v>1949.6</c:v>
                </c:pt>
                <c:pt idx="5278">
                  <c:v>1678.6</c:v>
                </c:pt>
                <c:pt idx="5279">
                  <c:v>1506.3</c:v>
                </c:pt>
                <c:pt idx="5280">
                  <c:v>1361.9</c:v>
                </c:pt>
                <c:pt idx="5281">
                  <c:v>1081.4000000000001</c:v>
                </c:pt>
                <c:pt idx="5282">
                  <c:v>1001.1</c:v>
                </c:pt>
                <c:pt idx="5283">
                  <c:v>846.17</c:v>
                </c:pt>
                <c:pt idx="5284">
                  <c:v>622.99</c:v>
                </c:pt>
                <c:pt idx="5285">
                  <c:v>459.81</c:v>
                </c:pt>
                <c:pt idx="5286">
                  <c:v>287.93</c:v>
                </c:pt>
                <c:pt idx="5287">
                  <c:v>184.08</c:v>
                </c:pt>
                <c:pt idx="5288">
                  <c:v>139.49</c:v>
                </c:pt>
                <c:pt idx="5289">
                  <c:v>103.98</c:v>
                </c:pt>
                <c:pt idx="5290">
                  <c:v>73.539000000000001</c:v>
                </c:pt>
                <c:pt idx="5291">
                  <c:v>12.099</c:v>
                </c:pt>
                <c:pt idx="5292">
                  <c:v>-55.284999999999997</c:v>
                </c:pt>
                <c:pt idx="5293">
                  <c:v>-139.65</c:v>
                </c:pt>
                <c:pt idx="5294">
                  <c:v>-159.12</c:v>
                </c:pt>
                <c:pt idx="5295">
                  <c:v>-200.57</c:v>
                </c:pt>
                <c:pt idx="5296">
                  <c:v>-248.91</c:v>
                </c:pt>
                <c:pt idx="5297">
                  <c:v>-281.97000000000003</c:v>
                </c:pt>
                <c:pt idx="5298">
                  <c:v>-347.18</c:v>
                </c:pt>
                <c:pt idx="5299">
                  <c:v>-348.53</c:v>
                </c:pt>
                <c:pt idx="5300">
                  <c:v>-345.75</c:v>
                </c:pt>
                <c:pt idx="5301">
                  <c:v>-427.64</c:v>
                </c:pt>
                <c:pt idx="5302">
                  <c:v>-521.29999999999995</c:v>
                </c:pt>
                <c:pt idx="5303">
                  <c:v>-698.75</c:v>
                </c:pt>
                <c:pt idx="5304">
                  <c:v>-877.25</c:v>
                </c:pt>
                <c:pt idx="5305">
                  <c:v>-1055.5999999999999</c:v>
                </c:pt>
                <c:pt idx="5306">
                  <c:v>-1279.5999999999999</c:v>
                </c:pt>
                <c:pt idx="5307">
                  <c:v>-1490.3</c:v>
                </c:pt>
                <c:pt idx="5308">
                  <c:v>-1731.6</c:v>
                </c:pt>
                <c:pt idx="5309">
                  <c:v>-1918.8</c:v>
                </c:pt>
                <c:pt idx="5310">
                  <c:v>-2097.8000000000002</c:v>
                </c:pt>
                <c:pt idx="5311">
                  <c:v>-2276.5</c:v>
                </c:pt>
                <c:pt idx="5312">
                  <c:v>-2399.9</c:v>
                </c:pt>
                <c:pt idx="5313">
                  <c:v>-2508.1</c:v>
                </c:pt>
                <c:pt idx="5314">
                  <c:v>-2572.8000000000002</c:v>
                </c:pt>
                <c:pt idx="5315">
                  <c:v>-2657</c:v>
                </c:pt>
                <c:pt idx="5316">
                  <c:v>-2704.3</c:v>
                </c:pt>
                <c:pt idx="5317">
                  <c:v>-2746.5</c:v>
                </c:pt>
                <c:pt idx="5318">
                  <c:v>-2807.9</c:v>
                </c:pt>
                <c:pt idx="5319">
                  <c:v>-2813.8</c:v>
                </c:pt>
                <c:pt idx="5320">
                  <c:v>-2842.1</c:v>
                </c:pt>
                <c:pt idx="5321">
                  <c:v>-2887.4</c:v>
                </c:pt>
                <c:pt idx="5322">
                  <c:v>-2949.8</c:v>
                </c:pt>
                <c:pt idx="5323">
                  <c:v>-3032.1</c:v>
                </c:pt>
                <c:pt idx="5324">
                  <c:v>-3100.8</c:v>
                </c:pt>
                <c:pt idx="5325">
                  <c:v>-3170.4</c:v>
                </c:pt>
                <c:pt idx="5326">
                  <c:v>-3249.5</c:v>
                </c:pt>
                <c:pt idx="5327">
                  <c:v>-3318</c:v>
                </c:pt>
                <c:pt idx="5328">
                  <c:v>-3405.3</c:v>
                </c:pt>
                <c:pt idx="5329">
                  <c:v>-3488.2</c:v>
                </c:pt>
                <c:pt idx="5330">
                  <c:v>-3553.7</c:v>
                </c:pt>
                <c:pt idx="5331">
                  <c:v>-3623.5</c:v>
                </c:pt>
                <c:pt idx="5332">
                  <c:v>-3677.9</c:v>
                </c:pt>
                <c:pt idx="5333">
                  <c:v>-3740.8</c:v>
                </c:pt>
                <c:pt idx="5334">
                  <c:v>-3778.1</c:v>
                </c:pt>
                <c:pt idx="5335">
                  <c:v>-3827.1</c:v>
                </c:pt>
                <c:pt idx="5336">
                  <c:v>-3872.3</c:v>
                </c:pt>
                <c:pt idx="5337">
                  <c:v>-3919.6</c:v>
                </c:pt>
                <c:pt idx="5338">
                  <c:v>-3987.6</c:v>
                </c:pt>
                <c:pt idx="5339">
                  <c:v>-4067.9</c:v>
                </c:pt>
                <c:pt idx="5340">
                  <c:v>-4083.8</c:v>
                </c:pt>
                <c:pt idx="5341">
                  <c:v>-4153.8999999999996</c:v>
                </c:pt>
                <c:pt idx="5342">
                  <c:v>-4193.3999999999996</c:v>
                </c:pt>
                <c:pt idx="5343">
                  <c:v>-4289.8</c:v>
                </c:pt>
                <c:pt idx="5344">
                  <c:v>-4369.5</c:v>
                </c:pt>
                <c:pt idx="5345">
                  <c:v>-4450.6000000000004</c:v>
                </c:pt>
                <c:pt idx="5346">
                  <c:v>-4507.3999999999996</c:v>
                </c:pt>
                <c:pt idx="5347">
                  <c:v>-4547.7</c:v>
                </c:pt>
                <c:pt idx="5348">
                  <c:v>-4620.5</c:v>
                </c:pt>
                <c:pt idx="5349">
                  <c:v>-4656.3</c:v>
                </c:pt>
                <c:pt idx="5350">
                  <c:v>-4694.3</c:v>
                </c:pt>
                <c:pt idx="5351">
                  <c:v>-4758.7</c:v>
                </c:pt>
                <c:pt idx="5352">
                  <c:v>-4812.8999999999996</c:v>
                </c:pt>
                <c:pt idx="5353">
                  <c:v>-4897.8</c:v>
                </c:pt>
                <c:pt idx="5354">
                  <c:v>-4954.7</c:v>
                </c:pt>
                <c:pt idx="5355">
                  <c:v>-5029.6000000000004</c:v>
                </c:pt>
                <c:pt idx="5356">
                  <c:v>-5070.7</c:v>
                </c:pt>
                <c:pt idx="5357">
                  <c:v>-5123.3</c:v>
                </c:pt>
                <c:pt idx="5358">
                  <c:v>-5189.8999999999996</c:v>
                </c:pt>
                <c:pt idx="5359">
                  <c:v>-5252.5</c:v>
                </c:pt>
                <c:pt idx="5360">
                  <c:v>-5327</c:v>
                </c:pt>
                <c:pt idx="5361">
                  <c:v>-5374.9</c:v>
                </c:pt>
                <c:pt idx="5362">
                  <c:v>-5442.9</c:v>
                </c:pt>
                <c:pt idx="5363">
                  <c:v>-5487.4</c:v>
                </c:pt>
                <c:pt idx="5364">
                  <c:v>-5541.6</c:v>
                </c:pt>
                <c:pt idx="5365">
                  <c:v>-5580.9</c:v>
                </c:pt>
                <c:pt idx="5366">
                  <c:v>-5606.2</c:v>
                </c:pt>
                <c:pt idx="5367">
                  <c:v>-5605.3</c:v>
                </c:pt>
                <c:pt idx="5368">
                  <c:v>-5615.6</c:v>
                </c:pt>
                <c:pt idx="5369">
                  <c:v>-5613</c:v>
                </c:pt>
                <c:pt idx="5370">
                  <c:v>-5609</c:v>
                </c:pt>
                <c:pt idx="5371">
                  <c:v>-5615.9</c:v>
                </c:pt>
                <c:pt idx="5372">
                  <c:v>-5597.2</c:v>
                </c:pt>
                <c:pt idx="5373">
                  <c:v>-5637.5</c:v>
                </c:pt>
                <c:pt idx="5374">
                  <c:v>-5668.6</c:v>
                </c:pt>
                <c:pt idx="5375">
                  <c:v>-5704.4</c:v>
                </c:pt>
                <c:pt idx="5376">
                  <c:v>-5749.8</c:v>
                </c:pt>
                <c:pt idx="5377">
                  <c:v>-5787.3</c:v>
                </c:pt>
                <c:pt idx="5378">
                  <c:v>-5851</c:v>
                </c:pt>
                <c:pt idx="5379">
                  <c:v>-5901.1</c:v>
                </c:pt>
                <c:pt idx="5380">
                  <c:v>-5976.1</c:v>
                </c:pt>
                <c:pt idx="5381">
                  <c:v>-6044.2</c:v>
                </c:pt>
                <c:pt idx="5382">
                  <c:v>-6130.9</c:v>
                </c:pt>
                <c:pt idx="5383">
                  <c:v>-6210.5</c:v>
                </c:pt>
                <c:pt idx="5384">
                  <c:v>-6273.6</c:v>
                </c:pt>
                <c:pt idx="5385">
                  <c:v>-6350.8</c:v>
                </c:pt>
                <c:pt idx="5386">
                  <c:v>-6432.5</c:v>
                </c:pt>
                <c:pt idx="5387">
                  <c:v>-6457.2</c:v>
                </c:pt>
                <c:pt idx="5388">
                  <c:v>-6490.9</c:v>
                </c:pt>
                <c:pt idx="5389">
                  <c:v>-6493.2</c:v>
                </c:pt>
                <c:pt idx="5390">
                  <c:v>-6527.4</c:v>
                </c:pt>
                <c:pt idx="5391">
                  <c:v>-6562.4</c:v>
                </c:pt>
                <c:pt idx="5392">
                  <c:v>-6565.5</c:v>
                </c:pt>
                <c:pt idx="5393">
                  <c:v>-6588.7</c:v>
                </c:pt>
                <c:pt idx="5394">
                  <c:v>-6604.9</c:v>
                </c:pt>
                <c:pt idx="5395">
                  <c:v>-6606.8</c:v>
                </c:pt>
                <c:pt idx="5396">
                  <c:v>-6634.6</c:v>
                </c:pt>
                <c:pt idx="5397">
                  <c:v>-6662.4</c:v>
                </c:pt>
                <c:pt idx="5398">
                  <c:v>-6696.2</c:v>
                </c:pt>
                <c:pt idx="5399">
                  <c:v>-6728.6</c:v>
                </c:pt>
                <c:pt idx="5400">
                  <c:v>-6765.9</c:v>
                </c:pt>
                <c:pt idx="5401">
                  <c:v>-6813.3</c:v>
                </c:pt>
                <c:pt idx="5402">
                  <c:v>-6828.3</c:v>
                </c:pt>
                <c:pt idx="5403">
                  <c:v>-6883.5</c:v>
                </c:pt>
                <c:pt idx="5404">
                  <c:v>-6911.6</c:v>
                </c:pt>
                <c:pt idx="5405">
                  <c:v>-6920.7</c:v>
                </c:pt>
                <c:pt idx="5406">
                  <c:v>-6968.4</c:v>
                </c:pt>
                <c:pt idx="5407">
                  <c:v>-7007.1</c:v>
                </c:pt>
                <c:pt idx="5408">
                  <c:v>-7050.1</c:v>
                </c:pt>
                <c:pt idx="5409">
                  <c:v>-7077.5</c:v>
                </c:pt>
                <c:pt idx="5410">
                  <c:v>-7165.9</c:v>
                </c:pt>
                <c:pt idx="5411">
                  <c:v>-7245.4</c:v>
                </c:pt>
                <c:pt idx="5412">
                  <c:v>-7322.4</c:v>
                </c:pt>
                <c:pt idx="5413">
                  <c:v>-7399.2</c:v>
                </c:pt>
                <c:pt idx="5414">
                  <c:v>-7454.8</c:v>
                </c:pt>
                <c:pt idx="5415">
                  <c:v>-7489.6</c:v>
                </c:pt>
                <c:pt idx="5416">
                  <c:v>-7494.2</c:v>
                </c:pt>
                <c:pt idx="5417">
                  <c:v>-7485.3</c:v>
                </c:pt>
                <c:pt idx="5418">
                  <c:v>-7463.2</c:v>
                </c:pt>
                <c:pt idx="5419">
                  <c:v>-7414</c:v>
                </c:pt>
                <c:pt idx="5420">
                  <c:v>-7366.1</c:v>
                </c:pt>
                <c:pt idx="5421">
                  <c:v>-7326.8</c:v>
                </c:pt>
                <c:pt idx="5422">
                  <c:v>-7275.8</c:v>
                </c:pt>
                <c:pt idx="5423">
                  <c:v>-7260.1</c:v>
                </c:pt>
                <c:pt idx="5424">
                  <c:v>-7217.6</c:v>
                </c:pt>
                <c:pt idx="5425">
                  <c:v>-7212.9</c:v>
                </c:pt>
                <c:pt idx="5426">
                  <c:v>-7250</c:v>
                </c:pt>
                <c:pt idx="5427">
                  <c:v>-7298</c:v>
                </c:pt>
                <c:pt idx="5428">
                  <c:v>-7345.1</c:v>
                </c:pt>
                <c:pt idx="5429">
                  <c:v>-7434</c:v>
                </c:pt>
                <c:pt idx="5430">
                  <c:v>-7526.3</c:v>
                </c:pt>
                <c:pt idx="5431">
                  <c:v>-7627.4</c:v>
                </c:pt>
                <c:pt idx="5432">
                  <c:v>-7684.4</c:v>
                </c:pt>
                <c:pt idx="5433">
                  <c:v>-7787.1</c:v>
                </c:pt>
                <c:pt idx="5434">
                  <c:v>-7871.7</c:v>
                </c:pt>
                <c:pt idx="5435">
                  <c:v>-7863.3</c:v>
                </c:pt>
                <c:pt idx="5436">
                  <c:v>-7884.3</c:v>
                </c:pt>
                <c:pt idx="5437">
                  <c:v>-7878</c:v>
                </c:pt>
                <c:pt idx="5438">
                  <c:v>-7819.8</c:v>
                </c:pt>
                <c:pt idx="5439">
                  <c:v>-7788.3</c:v>
                </c:pt>
                <c:pt idx="5440">
                  <c:v>-7709.4</c:v>
                </c:pt>
                <c:pt idx="5441">
                  <c:v>-7699.4</c:v>
                </c:pt>
                <c:pt idx="5442">
                  <c:v>-7691.6</c:v>
                </c:pt>
                <c:pt idx="5443">
                  <c:v>-7666.8</c:v>
                </c:pt>
                <c:pt idx="5444">
                  <c:v>-7679.7</c:v>
                </c:pt>
                <c:pt idx="5445">
                  <c:v>-7676</c:v>
                </c:pt>
                <c:pt idx="5446">
                  <c:v>-7675.5</c:v>
                </c:pt>
                <c:pt idx="5447">
                  <c:v>-7683.9</c:v>
                </c:pt>
                <c:pt idx="5448">
                  <c:v>-7733.9</c:v>
                </c:pt>
                <c:pt idx="5449">
                  <c:v>-7749.6</c:v>
                </c:pt>
                <c:pt idx="5450">
                  <c:v>-7736.4</c:v>
                </c:pt>
                <c:pt idx="5451">
                  <c:v>-7771.5</c:v>
                </c:pt>
                <c:pt idx="5452">
                  <c:v>-7783</c:v>
                </c:pt>
                <c:pt idx="5453">
                  <c:v>-7845.7</c:v>
                </c:pt>
                <c:pt idx="5454">
                  <c:v>-7828.4</c:v>
                </c:pt>
                <c:pt idx="5455">
                  <c:v>-7822.3</c:v>
                </c:pt>
                <c:pt idx="5456">
                  <c:v>-7807</c:v>
                </c:pt>
                <c:pt idx="5457">
                  <c:v>-7770</c:v>
                </c:pt>
                <c:pt idx="5458">
                  <c:v>-7708.7</c:v>
                </c:pt>
                <c:pt idx="5459">
                  <c:v>-7655.6</c:v>
                </c:pt>
                <c:pt idx="5460">
                  <c:v>-7549.8</c:v>
                </c:pt>
                <c:pt idx="5461">
                  <c:v>-7446.1</c:v>
                </c:pt>
                <c:pt idx="5462">
                  <c:v>-7344.9</c:v>
                </c:pt>
                <c:pt idx="5463">
                  <c:v>-7202.2</c:v>
                </c:pt>
                <c:pt idx="5464">
                  <c:v>-7048.9</c:v>
                </c:pt>
                <c:pt idx="5465">
                  <c:v>-6866.7</c:v>
                </c:pt>
                <c:pt idx="5466">
                  <c:v>-6650</c:v>
                </c:pt>
                <c:pt idx="5467">
                  <c:v>-6384</c:v>
                </c:pt>
                <c:pt idx="5468">
                  <c:v>-6117.5</c:v>
                </c:pt>
                <c:pt idx="5469">
                  <c:v>-5797.8</c:v>
                </c:pt>
                <c:pt idx="5470">
                  <c:v>-5466.1</c:v>
                </c:pt>
                <c:pt idx="5471">
                  <c:v>-5139.8</c:v>
                </c:pt>
                <c:pt idx="5472">
                  <c:v>-4770.3</c:v>
                </c:pt>
                <c:pt idx="5473">
                  <c:v>-4452.8999999999996</c:v>
                </c:pt>
                <c:pt idx="5474">
                  <c:v>-4127.7</c:v>
                </c:pt>
                <c:pt idx="5475">
                  <c:v>-3825.1</c:v>
                </c:pt>
                <c:pt idx="5476">
                  <c:v>-3539.8</c:v>
                </c:pt>
                <c:pt idx="5477">
                  <c:v>-3228.2</c:v>
                </c:pt>
                <c:pt idx="5478">
                  <c:v>-2947.9</c:v>
                </c:pt>
                <c:pt idx="5479">
                  <c:v>-2686.1</c:v>
                </c:pt>
                <c:pt idx="5480">
                  <c:v>-2507.9</c:v>
                </c:pt>
                <c:pt idx="5481">
                  <c:v>-2327.4</c:v>
                </c:pt>
                <c:pt idx="5482">
                  <c:v>-2128.9</c:v>
                </c:pt>
                <c:pt idx="5483">
                  <c:v>-1948</c:v>
                </c:pt>
                <c:pt idx="5484">
                  <c:v>-1760.6</c:v>
                </c:pt>
                <c:pt idx="5485">
                  <c:v>-1563.4</c:v>
                </c:pt>
                <c:pt idx="5486">
                  <c:v>-1408.8</c:v>
                </c:pt>
                <c:pt idx="5487">
                  <c:v>-1243.5999999999999</c:v>
                </c:pt>
                <c:pt idx="5488">
                  <c:v>-1088.2</c:v>
                </c:pt>
                <c:pt idx="5489">
                  <c:v>-920.33</c:v>
                </c:pt>
                <c:pt idx="5490">
                  <c:v>-762.04</c:v>
                </c:pt>
                <c:pt idx="5491">
                  <c:v>-653.70000000000005</c:v>
                </c:pt>
                <c:pt idx="5492">
                  <c:v>-518.6</c:v>
                </c:pt>
                <c:pt idx="5493">
                  <c:v>-393.69</c:v>
                </c:pt>
                <c:pt idx="5494">
                  <c:v>-285.2</c:v>
                </c:pt>
                <c:pt idx="5495">
                  <c:v>-186.42</c:v>
                </c:pt>
                <c:pt idx="5496">
                  <c:v>-116.37</c:v>
                </c:pt>
                <c:pt idx="5497">
                  <c:v>-26.437000000000001</c:v>
                </c:pt>
                <c:pt idx="5498">
                  <c:v>32.551000000000002</c:v>
                </c:pt>
                <c:pt idx="5499">
                  <c:v>126.87</c:v>
                </c:pt>
                <c:pt idx="5500">
                  <c:v>146.29</c:v>
                </c:pt>
                <c:pt idx="5501">
                  <c:v>159.79</c:v>
                </c:pt>
                <c:pt idx="5502">
                  <c:v>202.62</c:v>
                </c:pt>
                <c:pt idx="5503">
                  <c:v>246.29</c:v>
                </c:pt>
                <c:pt idx="5504">
                  <c:v>288.45999999999998</c:v>
                </c:pt>
                <c:pt idx="5505">
                  <c:v>313.3</c:v>
                </c:pt>
                <c:pt idx="5506">
                  <c:v>321.22000000000003</c:v>
                </c:pt>
                <c:pt idx="5507">
                  <c:v>334.13</c:v>
                </c:pt>
                <c:pt idx="5508">
                  <c:v>362.7</c:v>
                </c:pt>
                <c:pt idx="5509">
                  <c:v>365.15</c:v>
                </c:pt>
                <c:pt idx="5510">
                  <c:v>373.07</c:v>
                </c:pt>
                <c:pt idx="5511">
                  <c:v>387.18</c:v>
                </c:pt>
                <c:pt idx="5512">
                  <c:v>434.1</c:v>
                </c:pt>
                <c:pt idx="5513">
                  <c:v>473.81</c:v>
                </c:pt>
                <c:pt idx="5514">
                  <c:v>479.53</c:v>
                </c:pt>
                <c:pt idx="5515">
                  <c:v>479.16</c:v>
                </c:pt>
                <c:pt idx="5516">
                  <c:v>489.07</c:v>
                </c:pt>
                <c:pt idx="5517">
                  <c:v>503.26</c:v>
                </c:pt>
                <c:pt idx="5518">
                  <c:v>511.44</c:v>
                </c:pt>
                <c:pt idx="5519">
                  <c:v>520.42999999999995</c:v>
                </c:pt>
                <c:pt idx="5520">
                  <c:v>553.62</c:v>
                </c:pt>
                <c:pt idx="5521">
                  <c:v>565.11</c:v>
                </c:pt>
                <c:pt idx="5522">
                  <c:v>578.82000000000005</c:v>
                </c:pt>
                <c:pt idx="5523">
                  <c:v>607.05999999999995</c:v>
                </c:pt>
                <c:pt idx="5524">
                  <c:v>614.37</c:v>
                </c:pt>
                <c:pt idx="5525">
                  <c:v>643.87</c:v>
                </c:pt>
                <c:pt idx="5526">
                  <c:v>665.58</c:v>
                </c:pt>
                <c:pt idx="5527">
                  <c:v>700.82</c:v>
                </c:pt>
                <c:pt idx="5528">
                  <c:v>725.68</c:v>
                </c:pt>
                <c:pt idx="5529">
                  <c:v>744.09</c:v>
                </c:pt>
                <c:pt idx="5530">
                  <c:v>825.52</c:v>
                </c:pt>
                <c:pt idx="5531">
                  <c:v>878.46</c:v>
                </c:pt>
                <c:pt idx="5532">
                  <c:v>952.01</c:v>
                </c:pt>
                <c:pt idx="5533">
                  <c:v>1016.1</c:v>
                </c:pt>
                <c:pt idx="5534">
                  <c:v>1075.2</c:v>
                </c:pt>
                <c:pt idx="5535">
                  <c:v>1180.3</c:v>
                </c:pt>
                <c:pt idx="5536">
                  <c:v>1251</c:v>
                </c:pt>
                <c:pt idx="5537">
                  <c:v>1336.9</c:v>
                </c:pt>
                <c:pt idx="5538">
                  <c:v>1430.7</c:v>
                </c:pt>
                <c:pt idx="5539">
                  <c:v>1528.5</c:v>
                </c:pt>
                <c:pt idx="5540">
                  <c:v>1614.6</c:v>
                </c:pt>
                <c:pt idx="5541">
                  <c:v>1686.9</c:v>
                </c:pt>
                <c:pt idx="5542">
                  <c:v>1724.1</c:v>
                </c:pt>
                <c:pt idx="5543">
                  <c:v>1746.1</c:v>
                </c:pt>
                <c:pt idx="5544">
                  <c:v>1761.1</c:v>
                </c:pt>
                <c:pt idx="5545">
                  <c:v>1789.1</c:v>
                </c:pt>
                <c:pt idx="5546">
                  <c:v>1809.1</c:v>
                </c:pt>
                <c:pt idx="5547">
                  <c:v>1839.7</c:v>
                </c:pt>
                <c:pt idx="5548">
                  <c:v>1884.7</c:v>
                </c:pt>
                <c:pt idx="5549">
                  <c:v>1975.9</c:v>
                </c:pt>
                <c:pt idx="5550">
                  <c:v>2070.4</c:v>
                </c:pt>
                <c:pt idx="5551">
                  <c:v>2142</c:v>
                </c:pt>
                <c:pt idx="5552">
                  <c:v>2238.8000000000002</c:v>
                </c:pt>
                <c:pt idx="5553">
                  <c:v>2336.4</c:v>
                </c:pt>
                <c:pt idx="5554">
                  <c:v>2425.4</c:v>
                </c:pt>
                <c:pt idx="5555">
                  <c:v>2525.6</c:v>
                </c:pt>
                <c:pt idx="5556">
                  <c:v>2583.9</c:v>
                </c:pt>
                <c:pt idx="5557">
                  <c:v>2657.4</c:v>
                </c:pt>
                <c:pt idx="5558">
                  <c:v>2719.5</c:v>
                </c:pt>
                <c:pt idx="5559">
                  <c:v>2782.9</c:v>
                </c:pt>
                <c:pt idx="5560">
                  <c:v>2843.5</c:v>
                </c:pt>
                <c:pt idx="5561">
                  <c:v>2851.3</c:v>
                </c:pt>
                <c:pt idx="5562">
                  <c:v>2876.2</c:v>
                </c:pt>
                <c:pt idx="5563">
                  <c:v>2875.1</c:v>
                </c:pt>
                <c:pt idx="5564">
                  <c:v>2898.8</c:v>
                </c:pt>
                <c:pt idx="5565">
                  <c:v>2909.7</c:v>
                </c:pt>
                <c:pt idx="5566">
                  <c:v>2919.5</c:v>
                </c:pt>
                <c:pt idx="5567">
                  <c:v>2948</c:v>
                </c:pt>
                <c:pt idx="5568">
                  <c:v>2992.7</c:v>
                </c:pt>
                <c:pt idx="5569">
                  <c:v>3062.1</c:v>
                </c:pt>
                <c:pt idx="5570">
                  <c:v>3145.1</c:v>
                </c:pt>
                <c:pt idx="5571">
                  <c:v>3190.7</c:v>
                </c:pt>
                <c:pt idx="5572">
                  <c:v>3240.4</c:v>
                </c:pt>
                <c:pt idx="5573">
                  <c:v>3341.9</c:v>
                </c:pt>
                <c:pt idx="5574">
                  <c:v>3430.6</c:v>
                </c:pt>
                <c:pt idx="5575">
                  <c:v>3535.4</c:v>
                </c:pt>
                <c:pt idx="5576">
                  <c:v>3647.5</c:v>
                </c:pt>
                <c:pt idx="5577">
                  <c:v>3782.6</c:v>
                </c:pt>
                <c:pt idx="5578">
                  <c:v>3885.2</c:v>
                </c:pt>
                <c:pt idx="5579">
                  <c:v>3963.2</c:v>
                </c:pt>
                <c:pt idx="5580">
                  <c:v>4063.6</c:v>
                </c:pt>
                <c:pt idx="5581">
                  <c:v>4156.8</c:v>
                </c:pt>
                <c:pt idx="5582">
                  <c:v>4219.8999999999996</c:v>
                </c:pt>
                <c:pt idx="5583">
                  <c:v>4332.8999999999996</c:v>
                </c:pt>
                <c:pt idx="5584">
                  <c:v>4471.3</c:v>
                </c:pt>
                <c:pt idx="5585">
                  <c:v>4634.2</c:v>
                </c:pt>
                <c:pt idx="5586">
                  <c:v>4790.1000000000004</c:v>
                </c:pt>
                <c:pt idx="5587">
                  <c:v>4964.1000000000004</c:v>
                </c:pt>
                <c:pt idx="5588">
                  <c:v>5152</c:v>
                </c:pt>
                <c:pt idx="5589">
                  <c:v>5328.3</c:v>
                </c:pt>
                <c:pt idx="5590">
                  <c:v>5507</c:v>
                </c:pt>
                <c:pt idx="5591">
                  <c:v>5658.3</c:v>
                </c:pt>
                <c:pt idx="5592">
                  <c:v>5806.9</c:v>
                </c:pt>
                <c:pt idx="5593">
                  <c:v>5975.8</c:v>
                </c:pt>
                <c:pt idx="5594">
                  <c:v>6129.5</c:v>
                </c:pt>
                <c:pt idx="5595">
                  <c:v>6298.3</c:v>
                </c:pt>
                <c:pt idx="5596">
                  <c:v>6470.6</c:v>
                </c:pt>
                <c:pt idx="5597">
                  <c:v>6627.9</c:v>
                </c:pt>
                <c:pt idx="5598">
                  <c:v>6785.5</c:v>
                </c:pt>
                <c:pt idx="5599">
                  <c:v>6942.4</c:v>
                </c:pt>
                <c:pt idx="5600">
                  <c:v>7099</c:v>
                </c:pt>
                <c:pt idx="5601">
                  <c:v>7250.1</c:v>
                </c:pt>
                <c:pt idx="5602">
                  <c:v>7426.7</c:v>
                </c:pt>
                <c:pt idx="5603">
                  <c:v>7629.8</c:v>
                </c:pt>
                <c:pt idx="5604">
                  <c:v>7816.7</c:v>
                </c:pt>
                <c:pt idx="5605">
                  <c:v>7996.8</c:v>
                </c:pt>
                <c:pt idx="5606">
                  <c:v>8174.8</c:v>
                </c:pt>
                <c:pt idx="5607">
                  <c:v>8380.7000000000007</c:v>
                </c:pt>
                <c:pt idx="5608">
                  <c:v>8536.7000000000007</c:v>
                </c:pt>
                <c:pt idx="5609">
                  <c:v>8689.9</c:v>
                </c:pt>
                <c:pt idx="5610">
                  <c:v>8847.6</c:v>
                </c:pt>
                <c:pt idx="5611">
                  <c:v>9009.7999999999993</c:v>
                </c:pt>
                <c:pt idx="5612">
                  <c:v>9195.7000000000007</c:v>
                </c:pt>
                <c:pt idx="5613">
                  <c:v>9348.2999999999993</c:v>
                </c:pt>
                <c:pt idx="5614">
                  <c:v>9517.9</c:v>
                </c:pt>
                <c:pt idx="5615">
                  <c:v>9674.9</c:v>
                </c:pt>
                <c:pt idx="5616">
                  <c:v>9789.5</c:v>
                </c:pt>
                <c:pt idx="5617">
                  <c:v>9948</c:v>
                </c:pt>
                <c:pt idx="5618">
                  <c:v>10144</c:v>
                </c:pt>
                <c:pt idx="5619">
                  <c:v>10317</c:v>
                </c:pt>
                <c:pt idx="5620">
                  <c:v>10468</c:v>
                </c:pt>
                <c:pt idx="5621">
                  <c:v>10647</c:v>
                </c:pt>
                <c:pt idx="5622">
                  <c:v>10828</c:v>
                </c:pt>
                <c:pt idx="5623">
                  <c:v>11024</c:v>
                </c:pt>
                <c:pt idx="5624">
                  <c:v>11201</c:v>
                </c:pt>
                <c:pt idx="5625">
                  <c:v>11403</c:v>
                </c:pt>
                <c:pt idx="5626">
                  <c:v>11571</c:v>
                </c:pt>
                <c:pt idx="5627">
                  <c:v>11707</c:v>
                </c:pt>
                <c:pt idx="5628">
                  <c:v>11895</c:v>
                </c:pt>
                <c:pt idx="5629">
                  <c:v>11984</c:v>
                </c:pt>
                <c:pt idx="5630">
                  <c:v>12103</c:v>
                </c:pt>
                <c:pt idx="5631">
                  <c:v>12197</c:v>
                </c:pt>
                <c:pt idx="5632">
                  <c:v>12244</c:v>
                </c:pt>
                <c:pt idx="5633">
                  <c:v>12324</c:v>
                </c:pt>
                <c:pt idx="5634">
                  <c:v>12366</c:v>
                </c:pt>
                <c:pt idx="5635">
                  <c:v>12364</c:v>
                </c:pt>
                <c:pt idx="5636">
                  <c:v>12370</c:v>
                </c:pt>
                <c:pt idx="5637">
                  <c:v>12402</c:v>
                </c:pt>
                <c:pt idx="5638">
                  <c:v>12428</c:v>
                </c:pt>
                <c:pt idx="5639">
                  <c:v>12468</c:v>
                </c:pt>
                <c:pt idx="5640">
                  <c:v>12524</c:v>
                </c:pt>
                <c:pt idx="5641">
                  <c:v>12640</c:v>
                </c:pt>
                <c:pt idx="5642">
                  <c:v>12737</c:v>
                </c:pt>
                <c:pt idx="5643">
                  <c:v>12848</c:v>
                </c:pt>
                <c:pt idx="5644">
                  <c:v>13030</c:v>
                </c:pt>
                <c:pt idx="5645">
                  <c:v>13219</c:v>
                </c:pt>
                <c:pt idx="5646">
                  <c:v>13346</c:v>
                </c:pt>
                <c:pt idx="5647">
                  <c:v>13521</c:v>
                </c:pt>
                <c:pt idx="5648">
                  <c:v>13671</c:v>
                </c:pt>
                <c:pt idx="5649">
                  <c:v>13796</c:v>
                </c:pt>
                <c:pt idx="5650">
                  <c:v>13897</c:v>
                </c:pt>
                <c:pt idx="5651">
                  <c:v>13980</c:v>
                </c:pt>
                <c:pt idx="5652">
                  <c:v>14048</c:v>
                </c:pt>
                <c:pt idx="5653">
                  <c:v>14072</c:v>
                </c:pt>
                <c:pt idx="5654">
                  <c:v>14092</c:v>
                </c:pt>
                <c:pt idx="5655">
                  <c:v>14062</c:v>
                </c:pt>
                <c:pt idx="5656">
                  <c:v>14024</c:v>
                </c:pt>
                <c:pt idx="5657">
                  <c:v>14003</c:v>
                </c:pt>
                <c:pt idx="5658">
                  <c:v>13978</c:v>
                </c:pt>
                <c:pt idx="5659">
                  <c:v>13989</c:v>
                </c:pt>
                <c:pt idx="5660">
                  <c:v>14024</c:v>
                </c:pt>
                <c:pt idx="5661">
                  <c:v>14130</c:v>
                </c:pt>
                <c:pt idx="5662">
                  <c:v>14236</c:v>
                </c:pt>
                <c:pt idx="5663">
                  <c:v>14399</c:v>
                </c:pt>
                <c:pt idx="5664">
                  <c:v>14510</c:v>
                </c:pt>
                <c:pt idx="5665">
                  <c:v>14678</c:v>
                </c:pt>
                <c:pt idx="5666">
                  <c:v>14793</c:v>
                </c:pt>
                <c:pt idx="5667">
                  <c:v>14828</c:v>
                </c:pt>
                <c:pt idx="5668">
                  <c:v>14839</c:v>
                </c:pt>
                <c:pt idx="5669">
                  <c:v>14848</c:v>
                </c:pt>
                <c:pt idx="5670">
                  <c:v>14884</c:v>
                </c:pt>
                <c:pt idx="5671">
                  <c:v>14884</c:v>
                </c:pt>
                <c:pt idx="5672">
                  <c:v>14929</c:v>
                </c:pt>
                <c:pt idx="5673">
                  <c:v>15005</c:v>
                </c:pt>
                <c:pt idx="5674">
                  <c:v>15046</c:v>
                </c:pt>
                <c:pt idx="5675">
                  <c:v>15073</c:v>
                </c:pt>
                <c:pt idx="5676">
                  <c:v>15125</c:v>
                </c:pt>
                <c:pt idx="5677">
                  <c:v>15147</c:v>
                </c:pt>
                <c:pt idx="5678">
                  <c:v>15087</c:v>
                </c:pt>
                <c:pt idx="5679">
                  <c:v>15080</c:v>
                </c:pt>
                <c:pt idx="5680">
                  <c:v>15116</c:v>
                </c:pt>
                <c:pt idx="5681">
                  <c:v>15239</c:v>
                </c:pt>
                <c:pt idx="5682">
                  <c:v>15386</c:v>
                </c:pt>
                <c:pt idx="5683">
                  <c:v>15485</c:v>
                </c:pt>
                <c:pt idx="5684">
                  <c:v>15594</c:v>
                </c:pt>
                <c:pt idx="5685">
                  <c:v>15638</c:v>
                </c:pt>
                <c:pt idx="5686">
                  <c:v>15644</c:v>
                </c:pt>
                <c:pt idx="5687">
                  <c:v>15704</c:v>
                </c:pt>
                <c:pt idx="5688">
                  <c:v>15765</c:v>
                </c:pt>
                <c:pt idx="5689">
                  <c:v>15830</c:v>
                </c:pt>
                <c:pt idx="5690">
                  <c:v>15916</c:v>
                </c:pt>
                <c:pt idx="5691">
                  <c:v>15942</c:v>
                </c:pt>
                <c:pt idx="5692">
                  <c:v>16028</c:v>
                </c:pt>
                <c:pt idx="5693">
                  <c:v>16170</c:v>
                </c:pt>
                <c:pt idx="5694">
                  <c:v>16256</c:v>
                </c:pt>
                <c:pt idx="5695">
                  <c:v>16414</c:v>
                </c:pt>
                <c:pt idx="5696">
                  <c:v>16538</c:v>
                </c:pt>
                <c:pt idx="5697">
                  <c:v>16589</c:v>
                </c:pt>
                <c:pt idx="5698">
                  <c:v>16600</c:v>
                </c:pt>
                <c:pt idx="5699">
                  <c:v>16576</c:v>
                </c:pt>
                <c:pt idx="5700">
                  <c:v>16581</c:v>
                </c:pt>
                <c:pt idx="5701">
                  <c:v>16597</c:v>
                </c:pt>
                <c:pt idx="5702">
                  <c:v>16632</c:v>
                </c:pt>
                <c:pt idx="5703">
                  <c:v>16732</c:v>
                </c:pt>
                <c:pt idx="5704">
                  <c:v>16859</c:v>
                </c:pt>
                <c:pt idx="5705">
                  <c:v>16997</c:v>
                </c:pt>
                <c:pt idx="5706">
                  <c:v>17084</c:v>
                </c:pt>
                <c:pt idx="5707">
                  <c:v>17147</c:v>
                </c:pt>
                <c:pt idx="5708">
                  <c:v>17144</c:v>
                </c:pt>
                <c:pt idx="5709">
                  <c:v>17164</c:v>
                </c:pt>
                <c:pt idx="5710">
                  <c:v>17174</c:v>
                </c:pt>
                <c:pt idx="5711">
                  <c:v>17180</c:v>
                </c:pt>
                <c:pt idx="5712">
                  <c:v>17244</c:v>
                </c:pt>
                <c:pt idx="5713">
                  <c:v>17298</c:v>
                </c:pt>
                <c:pt idx="5714">
                  <c:v>17345</c:v>
                </c:pt>
                <c:pt idx="5715">
                  <c:v>17387</c:v>
                </c:pt>
                <c:pt idx="5716">
                  <c:v>17405</c:v>
                </c:pt>
                <c:pt idx="5717">
                  <c:v>17455</c:v>
                </c:pt>
                <c:pt idx="5718">
                  <c:v>17512</c:v>
                </c:pt>
                <c:pt idx="5719">
                  <c:v>17621</c:v>
                </c:pt>
                <c:pt idx="5720">
                  <c:v>17675</c:v>
                </c:pt>
                <c:pt idx="5721">
                  <c:v>17699</c:v>
                </c:pt>
                <c:pt idx="5722">
                  <c:v>17713</c:v>
                </c:pt>
                <c:pt idx="5723">
                  <c:v>17663</c:v>
                </c:pt>
                <c:pt idx="5724">
                  <c:v>17666</c:v>
                </c:pt>
                <c:pt idx="5725">
                  <c:v>17604</c:v>
                </c:pt>
                <c:pt idx="5726">
                  <c:v>17563</c:v>
                </c:pt>
                <c:pt idx="5727">
                  <c:v>17646</c:v>
                </c:pt>
                <c:pt idx="5728">
                  <c:v>17728</c:v>
                </c:pt>
                <c:pt idx="5729">
                  <c:v>17806</c:v>
                </c:pt>
                <c:pt idx="5730">
                  <c:v>17939</c:v>
                </c:pt>
                <c:pt idx="5731">
                  <c:v>17973</c:v>
                </c:pt>
                <c:pt idx="5732">
                  <c:v>18036</c:v>
                </c:pt>
                <c:pt idx="5733">
                  <c:v>18071</c:v>
                </c:pt>
                <c:pt idx="5734">
                  <c:v>18028</c:v>
                </c:pt>
                <c:pt idx="5735">
                  <c:v>18075</c:v>
                </c:pt>
                <c:pt idx="5736">
                  <c:v>18073</c:v>
                </c:pt>
                <c:pt idx="5737">
                  <c:v>18101</c:v>
                </c:pt>
                <c:pt idx="5738">
                  <c:v>18156</c:v>
                </c:pt>
                <c:pt idx="5739">
                  <c:v>18115</c:v>
                </c:pt>
                <c:pt idx="5740">
                  <c:v>18061</c:v>
                </c:pt>
                <c:pt idx="5741">
                  <c:v>17938</c:v>
                </c:pt>
                <c:pt idx="5742">
                  <c:v>17802</c:v>
                </c:pt>
                <c:pt idx="5743">
                  <c:v>17637</c:v>
                </c:pt>
                <c:pt idx="5744">
                  <c:v>17551</c:v>
                </c:pt>
                <c:pt idx="5745">
                  <c:v>17434</c:v>
                </c:pt>
                <c:pt idx="5746">
                  <c:v>17318</c:v>
                </c:pt>
                <c:pt idx="5747">
                  <c:v>17200</c:v>
                </c:pt>
                <c:pt idx="5748">
                  <c:v>17087</c:v>
                </c:pt>
                <c:pt idx="5749">
                  <c:v>16844</c:v>
                </c:pt>
                <c:pt idx="5750">
                  <c:v>16564</c:v>
                </c:pt>
                <c:pt idx="5751">
                  <c:v>16211</c:v>
                </c:pt>
                <c:pt idx="5752">
                  <c:v>15808</c:v>
                </c:pt>
                <c:pt idx="5753">
                  <c:v>15372</c:v>
                </c:pt>
                <c:pt idx="5754">
                  <c:v>15042</c:v>
                </c:pt>
                <c:pt idx="5755">
                  <c:v>14637</c:v>
                </c:pt>
                <c:pt idx="5756">
                  <c:v>14169</c:v>
                </c:pt>
                <c:pt idx="5757">
                  <c:v>13680</c:v>
                </c:pt>
                <c:pt idx="5758">
                  <c:v>13050</c:v>
                </c:pt>
                <c:pt idx="5759">
                  <c:v>12415</c:v>
                </c:pt>
                <c:pt idx="5760">
                  <c:v>11750</c:v>
                </c:pt>
                <c:pt idx="5761">
                  <c:v>11085</c:v>
                </c:pt>
                <c:pt idx="5762">
                  <c:v>10534</c:v>
                </c:pt>
                <c:pt idx="5763">
                  <c:v>9950.6</c:v>
                </c:pt>
                <c:pt idx="5764">
                  <c:v>9415.9</c:v>
                </c:pt>
                <c:pt idx="5765">
                  <c:v>8903.7999999999993</c:v>
                </c:pt>
                <c:pt idx="5766">
                  <c:v>8420.2000000000007</c:v>
                </c:pt>
                <c:pt idx="5767">
                  <c:v>7993.9</c:v>
                </c:pt>
                <c:pt idx="5768">
                  <c:v>7583.9</c:v>
                </c:pt>
                <c:pt idx="5769">
                  <c:v>7180.7</c:v>
                </c:pt>
                <c:pt idx="5770">
                  <c:v>6815.3</c:v>
                </c:pt>
                <c:pt idx="5771">
                  <c:v>6410.2</c:v>
                </c:pt>
                <c:pt idx="5772">
                  <c:v>6007.9</c:v>
                </c:pt>
                <c:pt idx="5773">
                  <c:v>5667.3</c:v>
                </c:pt>
                <c:pt idx="5774">
                  <c:v>5406.3</c:v>
                </c:pt>
                <c:pt idx="5775">
                  <c:v>5131.8</c:v>
                </c:pt>
                <c:pt idx="5776">
                  <c:v>4885.8</c:v>
                </c:pt>
                <c:pt idx="5777">
                  <c:v>4633.7</c:v>
                </c:pt>
                <c:pt idx="5778">
                  <c:v>4397.7</c:v>
                </c:pt>
                <c:pt idx="5779">
                  <c:v>4147.5</c:v>
                </c:pt>
                <c:pt idx="5780">
                  <c:v>3772.8</c:v>
                </c:pt>
                <c:pt idx="5781">
                  <c:v>3393.8</c:v>
                </c:pt>
                <c:pt idx="5782">
                  <c:v>3125</c:v>
                </c:pt>
                <c:pt idx="5783">
                  <c:v>2812.1</c:v>
                </c:pt>
                <c:pt idx="5784">
                  <c:v>2556.1</c:v>
                </c:pt>
                <c:pt idx="5785">
                  <c:v>2327.8000000000002</c:v>
                </c:pt>
                <c:pt idx="5786">
                  <c:v>2128.1</c:v>
                </c:pt>
                <c:pt idx="5787">
                  <c:v>1945.7</c:v>
                </c:pt>
                <c:pt idx="5788">
                  <c:v>1783.9</c:v>
                </c:pt>
                <c:pt idx="5789">
                  <c:v>1646.4</c:v>
                </c:pt>
                <c:pt idx="5790">
                  <c:v>1524</c:v>
                </c:pt>
                <c:pt idx="5791">
                  <c:v>1425.5</c:v>
                </c:pt>
                <c:pt idx="5792">
                  <c:v>1357.3</c:v>
                </c:pt>
                <c:pt idx="5793">
                  <c:v>1316.2</c:v>
                </c:pt>
                <c:pt idx="5794">
                  <c:v>1301.4000000000001</c:v>
                </c:pt>
                <c:pt idx="5795">
                  <c:v>1351.8</c:v>
                </c:pt>
                <c:pt idx="5796">
                  <c:v>1336.5</c:v>
                </c:pt>
                <c:pt idx="5797">
                  <c:v>1342.4</c:v>
                </c:pt>
                <c:pt idx="5798">
                  <c:v>1318.8</c:v>
                </c:pt>
                <c:pt idx="5799">
                  <c:v>1289.0999999999999</c:v>
                </c:pt>
                <c:pt idx="5800">
                  <c:v>1235.9000000000001</c:v>
                </c:pt>
                <c:pt idx="5801">
                  <c:v>1164.5999999999999</c:v>
                </c:pt>
                <c:pt idx="5802">
                  <c:v>1115.8</c:v>
                </c:pt>
                <c:pt idx="5803">
                  <c:v>1057.8</c:v>
                </c:pt>
                <c:pt idx="5804">
                  <c:v>1004.9</c:v>
                </c:pt>
                <c:pt idx="5805">
                  <c:v>970.42</c:v>
                </c:pt>
                <c:pt idx="5806">
                  <c:v>949.45</c:v>
                </c:pt>
                <c:pt idx="5807">
                  <c:v>912.08</c:v>
                </c:pt>
                <c:pt idx="5808">
                  <c:v>861.79</c:v>
                </c:pt>
                <c:pt idx="5809">
                  <c:v>797.89</c:v>
                </c:pt>
                <c:pt idx="5810">
                  <c:v>735.54</c:v>
                </c:pt>
                <c:pt idx="5811">
                  <c:v>708.8</c:v>
                </c:pt>
                <c:pt idx="5812">
                  <c:v>664.41</c:v>
                </c:pt>
                <c:pt idx="5813">
                  <c:v>643.16</c:v>
                </c:pt>
                <c:pt idx="5814">
                  <c:v>637.4</c:v>
                </c:pt>
                <c:pt idx="5815">
                  <c:v>673.65</c:v>
                </c:pt>
                <c:pt idx="5816">
                  <c:v>641.97</c:v>
                </c:pt>
                <c:pt idx="5817">
                  <c:v>657.22</c:v>
                </c:pt>
                <c:pt idx="5818">
                  <c:v>600.38</c:v>
                </c:pt>
                <c:pt idx="5819">
                  <c:v>585.41999999999996</c:v>
                </c:pt>
                <c:pt idx="5820">
                  <c:v>631.57000000000005</c:v>
                </c:pt>
                <c:pt idx="5821">
                  <c:v>648.42999999999995</c:v>
                </c:pt>
                <c:pt idx="5822">
                  <c:v>680.05</c:v>
                </c:pt>
                <c:pt idx="5823">
                  <c:v>676.8</c:v>
                </c:pt>
                <c:pt idx="5824">
                  <c:v>649.69000000000005</c:v>
                </c:pt>
                <c:pt idx="5825">
                  <c:v>624.96</c:v>
                </c:pt>
                <c:pt idx="5826">
                  <c:v>650.48</c:v>
                </c:pt>
                <c:pt idx="5827">
                  <c:v>667.72</c:v>
                </c:pt>
                <c:pt idx="5828">
                  <c:v>638.79999999999995</c:v>
                </c:pt>
                <c:pt idx="5829">
                  <c:v>603.24</c:v>
                </c:pt>
                <c:pt idx="5830">
                  <c:v>595.32000000000005</c:v>
                </c:pt>
                <c:pt idx="5831">
                  <c:v>587.5</c:v>
                </c:pt>
                <c:pt idx="5832">
                  <c:v>598.53</c:v>
                </c:pt>
                <c:pt idx="5833">
                  <c:v>604.83000000000004</c:v>
                </c:pt>
                <c:pt idx="5834">
                  <c:v>599.11</c:v>
                </c:pt>
                <c:pt idx="5835">
                  <c:v>597.69000000000005</c:v>
                </c:pt>
                <c:pt idx="5836">
                  <c:v>587.1</c:v>
                </c:pt>
                <c:pt idx="5837">
                  <c:v>611.23</c:v>
                </c:pt>
                <c:pt idx="5838">
                  <c:v>629.04999999999995</c:v>
                </c:pt>
                <c:pt idx="5839">
                  <c:v>635.64</c:v>
                </c:pt>
                <c:pt idx="5840">
                  <c:v>649.14</c:v>
                </c:pt>
                <c:pt idx="5841">
                  <c:v>650.9</c:v>
                </c:pt>
                <c:pt idx="5842">
                  <c:v>655.02</c:v>
                </c:pt>
                <c:pt idx="5843">
                  <c:v>627.41999999999996</c:v>
                </c:pt>
                <c:pt idx="5844">
                  <c:v>579.35</c:v>
                </c:pt>
                <c:pt idx="5845">
                  <c:v>579.58000000000004</c:v>
                </c:pt>
                <c:pt idx="5846">
                  <c:v>537.09</c:v>
                </c:pt>
                <c:pt idx="5847">
                  <c:v>532.32000000000005</c:v>
                </c:pt>
                <c:pt idx="5848">
                  <c:v>489.68</c:v>
                </c:pt>
                <c:pt idx="5849">
                  <c:v>447.19</c:v>
                </c:pt>
                <c:pt idx="5850">
                  <c:v>408.23</c:v>
                </c:pt>
                <c:pt idx="5851">
                  <c:v>354.2</c:v>
                </c:pt>
                <c:pt idx="5852">
                  <c:v>312.86</c:v>
                </c:pt>
                <c:pt idx="5853">
                  <c:v>292.77</c:v>
                </c:pt>
                <c:pt idx="5854">
                  <c:v>285.77</c:v>
                </c:pt>
                <c:pt idx="5855">
                  <c:v>242.96</c:v>
                </c:pt>
                <c:pt idx="5856">
                  <c:v>162.66</c:v>
                </c:pt>
                <c:pt idx="5857">
                  <c:v>165.41</c:v>
                </c:pt>
                <c:pt idx="5858">
                  <c:v>152.31</c:v>
                </c:pt>
                <c:pt idx="5859">
                  <c:v>112.11</c:v>
                </c:pt>
                <c:pt idx="5860">
                  <c:v>75.103999999999999</c:v>
                </c:pt>
                <c:pt idx="5861">
                  <c:v>41.531999999999996</c:v>
                </c:pt>
                <c:pt idx="5862">
                  <c:v>53.192999999999998</c:v>
                </c:pt>
                <c:pt idx="5863">
                  <c:v>55.64</c:v>
                </c:pt>
                <c:pt idx="5864">
                  <c:v>-8.9391999999999996</c:v>
                </c:pt>
                <c:pt idx="5865">
                  <c:v>-46.591999999999999</c:v>
                </c:pt>
                <c:pt idx="5866">
                  <c:v>-120.52</c:v>
                </c:pt>
                <c:pt idx="5867">
                  <c:v>-210.83</c:v>
                </c:pt>
                <c:pt idx="5868">
                  <c:v>-306.33999999999997</c:v>
                </c:pt>
                <c:pt idx="5869">
                  <c:v>-364.66</c:v>
                </c:pt>
                <c:pt idx="5870">
                  <c:v>-456.89</c:v>
                </c:pt>
                <c:pt idx="5871">
                  <c:v>-613.78</c:v>
                </c:pt>
                <c:pt idx="5872">
                  <c:v>-749.36</c:v>
                </c:pt>
                <c:pt idx="5873">
                  <c:v>-906.93</c:v>
                </c:pt>
                <c:pt idx="5874">
                  <c:v>-1105</c:v>
                </c:pt>
                <c:pt idx="5875">
                  <c:v>-1272.5999999999999</c:v>
                </c:pt>
                <c:pt idx="5876">
                  <c:v>-1439.3</c:v>
                </c:pt>
                <c:pt idx="5877">
                  <c:v>-1589.9</c:v>
                </c:pt>
                <c:pt idx="5878">
                  <c:v>-1713.7</c:v>
                </c:pt>
                <c:pt idx="5879">
                  <c:v>-1879.9</c:v>
                </c:pt>
                <c:pt idx="5880">
                  <c:v>-2002.4</c:v>
                </c:pt>
                <c:pt idx="5881">
                  <c:v>-2145.3000000000002</c:v>
                </c:pt>
                <c:pt idx="5882">
                  <c:v>-2281.8000000000002</c:v>
                </c:pt>
                <c:pt idx="5883">
                  <c:v>-2416.1999999999998</c:v>
                </c:pt>
                <c:pt idx="5884">
                  <c:v>-2555.8000000000002</c:v>
                </c:pt>
                <c:pt idx="5885">
                  <c:v>-2685.2</c:v>
                </c:pt>
                <c:pt idx="5886">
                  <c:v>-2837.3</c:v>
                </c:pt>
                <c:pt idx="5887">
                  <c:v>-2983.9</c:v>
                </c:pt>
                <c:pt idx="5888">
                  <c:v>-3129.7</c:v>
                </c:pt>
                <c:pt idx="5889">
                  <c:v>-3298.9</c:v>
                </c:pt>
                <c:pt idx="5890">
                  <c:v>-3427.7</c:v>
                </c:pt>
                <c:pt idx="5891">
                  <c:v>-3527.1</c:v>
                </c:pt>
                <c:pt idx="5892">
                  <c:v>-3652.6</c:v>
                </c:pt>
                <c:pt idx="5893">
                  <c:v>-3776.7</c:v>
                </c:pt>
                <c:pt idx="5894">
                  <c:v>-3908.7</c:v>
                </c:pt>
                <c:pt idx="5895">
                  <c:v>-4017.5</c:v>
                </c:pt>
                <c:pt idx="5896">
                  <c:v>-4161.6000000000004</c:v>
                </c:pt>
                <c:pt idx="5897">
                  <c:v>-4267.8999999999996</c:v>
                </c:pt>
                <c:pt idx="5898">
                  <c:v>-4383.1000000000004</c:v>
                </c:pt>
                <c:pt idx="5899">
                  <c:v>-4480.5</c:v>
                </c:pt>
                <c:pt idx="5900">
                  <c:v>-4577.3999999999996</c:v>
                </c:pt>
                <c:pt idx="5901">
                  <c:v>-4668.2</c:v>
                </c:pt>
                <c:pt idx="5902">
                  <c:v>-4736.1000000000004</c:v>
                </c:pt>
                <c:pt idx="5903">
                  <c:v>-4835.1000000000004</c:v>
                </c:pt>
                <c:pt idx="5904">
                  <c:v>-4911.3999999999996</c:v>
                </c:pt>
                <c:pt idx="5905">
                  <c:v>-4971.3999999999996</c:v>
                </c:pt>
                <c:pt idx="5906">
                  <c:v>-5047.3</c:v>
                </c:pt>
                <c:pt idx="5907">
                  <c:v>-5142.2</c:v>
                </c:pt>
                <c:pt idx="5908">
                  <c:v>-5218</c:v>
                </c:pt>
                <c:pt idx="5909">
                  <c:v>-5322.3</c:v>
                </c:pt>
                <c:pt idx="5910">
                  <c:v>-5412.9</c:v>
                </c:pt>
                <c:pt idx="5911">
                  <c:v>-5484.9</c:v>
                </c:pt>
                <c:pt idx="5912">
                  <c:v>-5552</c:v>
                </c:pt>
                <c:pt idx="5913">
                  <c:v>-5642.1</c:v>
                </c:pt>
                <c:pt idx="5914">
                  <c:v>-5710.2</c:v>
                </c:pt>
                <c:pt idx="5915">
                  <c:v>-5746.1</c:v>
                </c:pt>
                <c:pt idx="5916">
                  <c:v>-5789.4</c:v>
                </c:pt>
                <c:pt idx="5917">
                  <c:v>-5827.7</c:v>
                </c:pt>
                <c:pt idx="5918">
                  <c:v>-5886.5</c:v>
                </c:pt>
                <c:pt idx="5919">
                  <c:v>-5924.4</c:v>
                </c:pt>
                <c:pt idx="5920">
                  <c:v>-5940.5</c:v>
                </c:pt>
                <c:pt idx="5921">
                  <c:v>-6031.7</c:v>
                </c:pt>
                <c:pt idx="5922">
                  <c:v>-6066.1</c:v>
                </c:pt>
                <c:pt idx="5923">
                  <c:v>-6128.9</c:v>
                </c:pt>
                <c:pt idx="5924">
                  <c:v>-6210.7</c:v>
                </c:pt>
                <c:pt idx="5925">
                  <c:v>-6278.2</c:v>
                </c:pt>
                <c:pt idx="5926">
                  <c:v>-6376.4</c:v>
                </c:pt>
                <c:pt idx="5927">
                  <c:v>-6463</c:v>
                </c:pt>
                <c:pt idx="5928">
                  <c:v>-6527.2</c:v>
                </c:pt>
                <c:pt idx="5929">
                  <c:v>-6607.9</c:v>
                </c:pt>
                <c:pt idx="5930">
                  <c:v>-6682.1</c:v>
                </c:pt>
                <c:pt idx="5931">
                  <c:v>-6743.2</c:v>
                </c:pt>
                <c:pt idx="5932">
                  <c:v>-6815</c:v>
                </c:pt>
                <c:pt idx="5933">
                  <c:v>-6856.9</c:v>
                </c:pt>
                <c:pt idx="5934">
                  <c:v>-6902.6</c:v>
                </c:pt>
                <c:pt idx="5935">
                  <c:v>-6963.9</c:v>
                </c:pt>
                <c:pt idx="5936">
                  <c:v>-6987.5</c:v>
                </c:pt>
                <c:pt idx="5937">
                  <c:v>-7051</c:v>
                </c:pt>
                <c:pt idx="5938">
                  <c:v>-7086.1</c:v>
                </c:pt>
                <c:pt idx="5939">
                  <c:v>-7165.7</c:v>
                </c:pt>
                <c:pt idx="5940">
                  <c:v>-7241.6</c:v>
                </c:pt>
                <c:pt idx="5941">
                  <c:v>-7300.4</c:v>
                </c:pt>
                <c:pt idx="5942">
                  <c:v>-7361.7</c:v>
                </c:pt>
                <c:pt idx="5943">
                  <c:v>-7420.3</c:v>
                </c:pt>
                <c:pt idx="5944">
                  <c:v>-7469.5</c:v>
                </c:pt>
                <c:pt idx="5945">
                  <c:v>-7516.1</c:v>
                </c:pt>
                <c:pt idx="5946">
                  <c:v>-7571</c:v>
                </c:pt>
                <c:pt idx="5947">
                  <c:v>-7626</c:v>
                </c:pt>
                <c:pt idx="5948">
                  <c:v>-7666.5</c:v>
                </c:pt>
                <c:pt idx="5949">
                  <c:v>-7747.3</c:v>
                </c:pt>
                <c:pt idx="5950">
                  <c:v>-7784.2</c:v>
                </c:pt>
                <c:pt idx="5951">
                  <c:v>-7878.3</c:v>
                </c:pt>
                <c:pt idx="5952">
                  <c:v>-7895.1</c:v>
                </c:pt>
                <c:pt idx="5953">
                  <c:v>-7919.9</c:v>
                </c:pt>
                <c:pt idx="5954">
                  <c:v>-7944.4</c:v>
                </c:pt>
                <c:pt idx="5955">
                  <c:v>-7955.2</c:v>
                </c:pt>
                <c:pt idx="5956">
                  <c:v>-7987.2</c:v>
                </c:pt>
                <c:pt idx="5957">
                  <c:v>-8004.8</c:v>
                </c:pt>
                <c:pt idx="5958">
                  <c:v>-8044.6</c:v>
                </c:pt>
                <c:pt idx="5959">
                  <c:v>-8077.2</c:v>
                </c:pt>
                <c:pt idx="5960">
                  <c:v>-8083</c:v>
                </c:pt>
                <c:pt idx="5961">
                  <c:v>-8091</c:v>
                </c:pt>
                <c:pt idx="5962">
                  <c:v>-8105.4</c:v>
                </c:pt>
                <c:pt idx="5963">
                  <c:v>-8101.1</c:v>
                </c:pt>
                <c:pt idx="5964">
                  <c:v>-8122.3</c:v>
                </c:pt>
                <c:pt idx="5965">
                  <c:v>-8138.2</c:v>
                </c:pt>
                <c:pt idx="5966">
                  <c:v>-8148.5</c:v>
                </c:pt>
                <c:pt idx="5967">
                  <c:v>-8202.2999999999993</c:v>
                </c:pt>
                <c:pt idx="5968">
                  <c:v>-8198.5</c:v>
                </c:pt>
                <c:pt idx="5969">
                  <c:v>-8242.2999999999993</c:v>
                </c:pt>
                <c:pt idx="5970">
                  <c:v>-8271.2000000000007</c:v>
                </c:pt>
                <c:pt idx="5971">
                  <c:v>-8281.6</c:v>
                </c:pt>
                <c:pt idx="5972">
                  <c:v>-8324.2999999999993</c:v>
                </c:pt>
                <c:pt idx="5973">
                  <c:v>-8328.5</c:v>
                </c:pt>
                <c:pt idx="5974">
                  <c:v>-8356.5</c:v>
                </c:pt>
                <c:pt idx="5975">
                  <c:v>-8400.9</c:v>
                </c:pt>
                <c:pt idx="5976">
                  <c:v>-8433</c:v>
                </c:pt>
                <c:pt idx="5977">
                  <c:v>-8413.2000000000007</c:v>
                </c:pt>
                <c:pt idx="5978">
                  <c:v>-8463.7999999999993</c:v>
                </c:pt>
                <c:pt idx="5979">
                  <c:v>-8474.7999999999993</c:v>
                </c:pt>
                <c:pt idx="5980">
                  <c:v>-8496.4</c:v>
                </c:pt>
                <c:pt idx="5981">
                  <c:v>-8545.1</c:v>
                </c:pt>
                <c:pt idx="5982">
                  <c:v>-8579.6</c:v>
                </c:pt>
                <c:pt idx="5983">
                  <c:v>-8607.2999999999993</c:v>
                </c:pt>
                <c:pt idx="5984">
                  <c:v>-8648.6</c:v>
                </c:pt>
                <c:pt idx="5985">
                  <c:v>-8630.7999999999993</c:v>
                </c:pt>
                <c:pt idx="5986">
                  <c:v>-8640.1</c:v>
                </c:pt>
                <c:pt idx="5987">
                  <c:v>-8621</c:v>
                </c:pt>
                <c:pt idx="5988">
                  <c:v>-8601.4</c:v>
                </c:pt>
                <c:pt idx="5989">
                  <c:v>-8596.2000000000007</c:v>
                </c:pt>
                <c:pt idx="5990">
                  <c:v>-8597.4</c:v>
                </c:pt>
                <c:pt idx="5991">
                  <c:v>-8599.1</c:v>
                </c:pt>
                <c:pt idx="5992">
                  <c:v>-8613.7000000000007</c:v>
                </c:pt>
                <c:pt idx="5993">
                  <c:v>-8635.5</c:v>
                </c:pt>
                <c:pt idx="5994">
                  <c:v>-8648</c:v>
                </c:pt>
                <c:pt idx="5995">
                  <c:v>-8645.2999999999993</c:v>
                </c:pt>
                <c:pt idx="5996">
                  <c:v>-8680.9</c:v>
                </c:pt>
                <c:pt idx="5997">
                  <c:v>-8665.7000000000007</c:v>
                </c:pt>
                <c:pt idx="5998">
                  <c:v>-8655.6</c:v>
                </c:pt>
                <c:pt idx="5999">
                  <c:v>-8645.7999999999993</c:v>
                </c:pt>
                <c:pt idx="6000">
                  <c:v>-8656.9</c:v>
                </c:pt>
                <c:pt idx="6001">
                  <c:v>-8641.6</c:v>
                </c:pt>
                <c:pt idx="6002">
                  <c:v>-8623.7999999999993</c:v>
                </c:pt>
                <c:pt idx="6003">
                  <c:v>-8605.9</c:v>
                </c:pt>
                <c:pt idx="6004">
                  <c:v>-8549.5</c:v>
                </c:pt>
                <c:pt idx="6005">
                  <c:v>-8438.1</c:v>
                </c:pt>
                <c:pt idx="6006">
                  <c:v>-8336.7999999999993</c:v>
                </c:pt>
                <c:pt idx="6007">
                  <c:v>-8164.7</c:v>
                </c:pt>
                <c:pt idx="6008">
                  <c:v>-7956.7</c:v>
                </c:pt>
                <c:pt idx="6009">
                  <c:v>-7731.3</c:v>
                </c:pt>
                <c:pt idx="6010">
                  <c:v>-7476.6</c:v>
                </c:pt>
                <c:pt idx="6011">
                  <c:v>-7166.9</c:v>
                </c:pt>
                <c:pt idx="6012">
                  <c:v>-6834.6</c:v>
                </c:pt>
                <c:pt idx="6013">
                  <c:v>-6461.7</c:v>
                </c:pt>
                <c:pt idx="6014">
                  <c:v>-6033.4</c:v>
                </c:pt>
                <c:pt idx="6015">
                  <c:v>-5596</c:v>
                </c:pt>
                <c:pt idx="6016">
                  <c:v>-5124.8999999999996</c:v>
                </c:pt>
                <c:pt idx="6017">
                  <c:v>-4634.3999999999996</c:v>
                </c:pt>
                <c:pt idx="6018">
                  <c:v>-4170.6000000000004</c:v>
                </c:pt>
                <c:pt idx="6019">
                  <c:v>-3716.8</c:v>
                </c:pt>
                <c:pt idx="6020">
                  <c:v>-3274</c:v>
                </c:pt>
                <c:pt idx="6021">
                  <c:v>-2887.3</c:v>
                </c:pt>
                <c:pt idx="6022">
                  <c:v>-2514.5</c:v>
                </c:pt>
                <c:pt idx="6023">
                  <c:v>-2140</c:v>
                </c:pt>
                <c:pt idx="6024">
                  <c:v>-1812.6</c:v>
                </c:pt>
                <c:pt idx="6025">
                  <c:v>-1507.5</c:v>
                </c:pt>
                <c:pt idx="6026">
                  <c:v>-1234.2</c:v>
                </c:pt>
                <c:pt idx="6027">
                  <c:v>-998.02</c:v>
                </c:pt>
                <c:pt idx="6028">
                  <c:v>-792.1</c:v>
                </c:pt>
                <c:pt idx="6029">
                  <c:v>-611.16999999999996</c:v>
                </c:pt>
                <c:pt idx="6030">
                  <c:v>-483.18</c:v>
                </c:pt>
                <c:pt idx="6031">
                  <c:v>-349.18</c:v>
                </c:pt>
                <c:pt idx="6032">
                  <c:v>-242.21</c:v>
                </c:pt>
                <c:pt idx="6033">
                  <c:v>-135.91999999999999</c:v>
                </c:pt>
                <c:pt idx="6034">
                  <c:v>-18.346</c:v>
                </c:pt>
                <c:pt idx="6035">
                  <c:v>92.587999999999994</c:v>
                </c:pt>
                <c:pt idx="6036">
                  <c:v>146.91</c:v>
                </c:pt>
                <c:pt idx="6037">
                  <c:v>236.53</c:v>
                </c:pt>
                <c:pt idx="6038">
                  <c:v>350.35</c:v>
                </c:pt>
                <c:pt idx="6039">
                  <c:v>428.89</c:v>
                </c:pt>
                <c:pt idx="6040">
                  <c:v>452.66</c:v>
                </c:pt>
                <c:pt idx="6041">
                  <c:v>451.13</c:v>
                </c:pt>
                <c:pt idx="6042">
                  <c:v>458.15</c:v>
                </c:pt>
                <c:pt idx="6043">
                  <c:v>465.2</c:v>
                </c:pt>
                <c:pt idx="6044">
                  <c:v>480.41</c:v>
                </c:pt>
                <c:pt idx="6045">
                  <c:v>487.14</c:v>
                </c:pt>
                <c:pt idx="6046">
                  <c:v>520.84</c:v>
                </c:pt>
                <c:pt idx="6047">
                  <c:v>537.08000000000004</c:v>
                </c:pt>
                <c:pt idx="6048">
                  <c:v>571.54999999999995</c:v>
                </c:pt>
                <c:pt idx="6049">
                  <c:v>607.91</c:v>
                </c:pt>
                <c:pt idx="6050">
                  <c:v>614.19000000000005</c:v>
                </c:pt>
                <c:pt idx="6051">
                  <c:v>608.41999999999996</c:v>
                </c:pt>
                <c:pt idx="6052">
                  <c:v>599.14</c:v>
                </c:pt>
                <c:pt idx="6053">
                  <c:v>635.15</c:v>
                </c:pt>
                <c:pt idx="6054">
                  <c:v>658.09</c:v>
                </c:pt>
                <c:pt idx="6055">
                  <c:v>688.5</c:v>
                </c:pt>
                <c:pt idx="6056">
                  <c:v>699.83</c:v>
                </c:pt>
                <c:pt idx="6057">
                  <c:v>721.37</c:v>
                </c:pt>
                <c:pt idx="6058">
                  <c:v>790.1</c:v>
                </c:pt>
                <c:pt idx="6059">
                  <c:v>823.26</c:v>
                </c:pt>
                <c:pt idx="6060">
                  <c:v>872.23</c:v>
                </c:pt>
                <c:pt idx="6061">
                  <c:v>925.34</c:v>
                </c:pt>
                <c:pt idx="6062">
                  <c:v>967.33</c:v>
                </c:pt>
                <c:pt idx="6063">
                  <c:v>1036.5999999999999</c:v>
                </c:pt>
                <c:pt idx="6064">
                  <c:v>1077.2</c:v>
                </c:pt>
                <c:pt idx="6065">
                  <c:v>1168.8</c:v>
                </c:pt>
                <c:pt idx="6066">
                  <c:v>1246.7</c:v>
                </c:pt>
                <c:pt idx="6067">
                  <c:v>1311.5</c:v>
                </c:pt>
                <c:pt idx="6068">
                  <c:v>1408.5</c:v>
                </c:pt>
                <c:pt idx="6069">
                  <c:v>1540.6</c:v>
                </c:pt>
                <c:pt idx="6070">
                  <c:v>1716.6</c:v>
                </c:pt>
                <c:pt idx="6071">
                  <c:v>1856</c:v>
                </c:pt>
                <c:pt idx="6072">
                  <c:v>2016.8</c:v>
                </c:pt>
                <c:pt idx="6073">
                  <c:v>2164.9</c:v>
                </c:pt>
                <c:pt idx="6074">
                  <c:v>2304.4</c:v>
                </c:pt>
                <c:pt idx="6075">
                  <c:v>2398.6999999999998</c:v>
                </c:pt>
                <c:pt idx="6076">
                  <c:v>2526.8000000000002</c:v>
                </c:pt>
                <c:pt idx="6077">
                  <c:v>2633.9</c:v>
                </c:pt>
                <c:pt idx="6078">
                  <c:v>2725.6</c:v>
                </c:pt>
                <c:pt idx="6079">
                  <c:v>2815.9</c:v>
                </c:pt>
                <c:pt idx="6080">
                  <c:v>2954.1</c:v>
                </c:pt>
                <c:pt idx="6081">
                  <c:v>3085.4</c:v>
                </c:pt>
                <c:pt idx="6082">
                  <c:v>3255.8</c:v>
                </c:pt>
                <c:pt idx="6083">
                  <c:v>3454.1</c:v>
                </c:pt>
                <c:pt idx="6084">
                  <c:v>3673.7</c:v>
                </c:pt>
                <c:pt idx="6085">
                  <c:v>3883.3</c:v>
                </c:pt>
                <c:pt idx="6086">
                  <c:v>4049.7</c:v>
                </c:pt>
                <c:pt idx="6087">
                  <c:v>4247.6000000000004</c:v>
                </c:pt>
                <c:pt idx="6088">
                  <c:v>4485.8</c:v>
                </c:pt>
                <c:pt idx="6089">
                  <c:v>4693.8999999999996</c:v>
                </c:pt>
                <c:pt idx="6090">
                  <c:v>4930.2</c:v>
                </c:pt>
                <c:pt idx="6091">
                  <c:v>5162.5</c:v>
                </c:pt>
                <c:pt idx="6092">
                  <c:v>5350.1</c:v>
                </c:pt>
                <c:pt idx="6093">
                  <c:v>5556.3</c:v>
                </c:pt>
                <c:pt idx="6094">
                  <c:v>5841.7</c:v>
                </c:pt>
                <c:pt idx="6095">
                  <c:v>6096.1</c:v>
                </c:pt>
                <c:pt idx="6096">
                  <c:v>6336.3</c:v>
                </c:pt>
                <c:pt idx="6097">
                  <c:v>6586.7</c:v>
                </c:pt>
                <c:pt idx="6098">
                  <c:v>6834.6</c:v>
                </c:pt>
                <c:pt idx="6099">
                  <c:v>7043.4</c:v>
                </c:pt>
                <c:pt idx="6100">
                  <c:v>7286.2</c:v>
                </c:pt>
                <c:pt idx="6101">
                  <c:v>7492</c:v>
                </c:pt>
                <c:pt idx="6102">
                  <c:v>7707.4</c:v>
                </c:pt>
                <c:pt idx="6103">
                  <c:v>7857.8</c:v>
                </c:pt>
                <c:pt idx="6104">
                  <c:v>7956.8</c:v>
                </c:pt>
                <c:pt idx="6105">
                  <c:v>8111.4</c:v>
                </c:pt>
                <c:pt idx="6106">
                  <c:v>8281.4</c:v>
                </c:pt>
                <c:pt idx="6107">
                  <c:v>8469.6</c:v>
                </c:pt>
                <c:pt idx="6108">
                  <c:v>8671.7000000000007</c:v>
                </c:pt>
                <c:pt idx="6109">
                  <c:v>8845.1</c:v>
                </c:pt>
                <c:pt idx="6110">
                  <c:v>8997.5</c:v>
                </c:pt>
                <c:pt idx="6111">
                  <c:v>9163.7000000000007</c:v>
                </c:pt>
                <c:pt idx="6112">
                  <c:v>9297.2000000000007</c:v>
                </c:pt>
                <c:pt idx="6113">
                  <c:v>9424.9</c:v>
                </c:pt>
                <c:pt idx="6114">
                  <c:v>9557.9</c:v>
                </c:pt>
                <c:pt idx="6115">
                  <c:v>9769.5</c:v>
                </c:pt>
                <c:pt idx="6116">
                  <c:v>9958</c:v>
                </c:pt>
                <c:pt idx="6117">
                  <c:v>10194</c:v>
                </c:pt>
                <c:pt idx="6118">
                  <c:v>10481</c:v>
                </c:pt>
                <c:pt idx="6119">
                  <c:v>10673</c:v>
                </c:pt>
                <c:pt idx="6120">
                  <c:v>10837</c:v>
                </c:pt>
                <c:pt idx="6121">
                  <c:v>10968</c:v>
                </c:pt>
                <c:pt idx="6122">
                  <c:v>11107</c:v>
                </c:pt>
                <c:pt idx="6123">
                  <c:v>11269</c:v>
                </c:pt>
                <c:pt idx="6124">
                  <c:v>11361</c:v>
                </c:pt>
                <c:pt idx="6125">
                  <c:v>11428</c:v>
                </c:pt>
                <c:pt idx="6126">
                  <c:v>11519</c:v>
                </c:pt>
                <c:pt idx="6127">
                  <c:v>11697</c:v>
                </c:pt>
                <c:pt idx="6128">
                  <c:v>11884</c:v>
                </c:pt>
                <c:pt idx="6129">
                  <c:v>12062</c:v>
                </c:pt>
                <c:pt idx="6130">
                  <c:v>12229</c:v>
                </c:pt>
                <c:pt idx="6131">
                  <c:v>12404</c:v>
                </c:pt>
                <c:pt idx="6132">
                  <c:v>12563</c:v>
                </c:pt>
                <c:pt idx="6133">
                  <c:v>12797</c:v>
                </c:pt>
                <c:pt idx="6134">
                  <c:v>12949</c:v>
                </c:pt>
                <c:pt idx="6135">
                  <c:v>13149</c:v>
                </c:pt>
                <c:pt idx="6136">
                  <c:v>13318</c:v>
                </c:pt>
                <c:pt idx="6137">
                  <c:v>13455</c:v>
                </c:pt>
                <c:pt idx="6138">
                  <c:v>13607</c:v>
                </c:pt>
                <c:pt idx="6139">
                  <c:v>13770</c:v>
                </c:pt>
                <c:pt idx="6140">
                  <c:v>13933</c:v>
                </c:pt>
                <c:pt idx="6141">
                  <c:v>14002</c:v>
                </c:pt>
                <c:pt idx="6142">
                  <c:v>14074</c:v>
                </c:pt>
                <c:pt idx="6143">
                  <c:v>14136</c:v>
                </c:pt>
                <c:pt idx="6144">
                  <c:v>14117</c:v>
                </c:pt>
                <c:pt idx="6145">
                  <c:v>14173</c:v>
                </c:pt>
                <c:pt idx="6146">
                  <c:v>14280</c:v>
                </c:pt>
                <c:pt idx="6147">
                  <c:v>14370</c:v>
                </c:pt>
                <c:pt idx="6148">
                  <c:v>14495</c:v>
                </c:pt>
                <c:pt idx="6149">
                  <c:v>14675</c:v>
                </c:pt>
                <c:pt idx="6150">
                  <c:v>14816</c:v>
                </c:pt>
                <c:pt idx="6151">
                  <c:v>14972</c:v>
                </c:pt>
                <c:pt idx="6152">
                  <c:v>15079</c:v>
                </c:pt>
                <c:pt idx="6153">
                  <c:v>15155</c:v>
                </c:pt>
                <c:pt idx="6154">
                  <c:v>15247</c:v>
                </c:pt>
                <c:pt idx="6155">
                  <c:v>15317</c:v>
                </c:pt>
                <c:pt idx="6156">
                  <c:v>15362</c:v>
                </c:pt>
                <c:pt idx="6157">
                  <c:v>15557</c:v>
                </c:pt>
                <c:pt idx="6158">
                  <c:v>15704</c:v>
                </c:pt>
                <c:pt idx="6159">
                  <c:v>15787</c:v>
                </c:pt>
                <c:pt idx="6160">
                  <c:v>15870</c:v>
                </c:pt>
                <c:pt idx="6161">
                  <c:v>15955</c:v>
                </c:pt>
                <c:pt idx="6162">
                  <c:v>16058</c:v>
                </c:pt>
                <c:pt idx="6163">
                  <c:v>16142</c:v>
                </c:pt>
                <c:pt idx="6164">
                  <c:v>16243</c:v>
                </c:pt>
                <c:pt idx="6165">
                  <c:v>16355</c:v>
                </c:pt>
                <c:pt idx="6166">
                  <c:v>16429</c:v>
                </c:pt>
                <c:pt idx="6167">
                  <c:v>16570</c:v>
                </c:pt>
                <c:pt idx="6168">
                  <c:v>16649</c:v>
                </c:pt>
                <c:pt idx="6169">
                  <c:v>16696</c:v>
                </c:pt>
                <c:pt idx="6170">
                  <c:v>16822</c:v>
                </c:pt>
                <c:pt idx="6171">
                  <c:v>16950</c:v>
                </c:pt>
                <c:pt idx="6172">
                  <c:v>17103</c:v>
                </c:pt>
                <c:pt idx="6173">
                  <c:v>17262</c:v>
                </c:pt>
                <c:pt idx="6174">
                  <c:v>17348</c:v>
                </c:pt>
                <c:pt idx="6175">
                  <c:v>17424</c:v>
                </c:pt>
                <c:pt idx="6176">
                  <c:v>17517</c:v>
                </c:pt>
                <c:pt idx="6177">
                  <c:v>17515</c:v>
                </c:pt>
                <c:pt idx="6178">
                  <c:v>17515</c:v>
                </c:pt>
                <c:pt idx="6179">
                  <c:v>17594</c:v>
                </c:pt>
                <c:pt idx="6180">
                  <c:v>17615</c:v>
                </c:pt>
                <c:pt idx="6181">
                  <c:v>17691</c:v>
                </c:pt>
                <c:pt idx="6182">
                  <c:v>17797</c:v>
                </c:pt>
                <c:pt idx="6183">
                  <c:v>17888</c:v>
                </c:pt>
                <c:pt idx="6184">
                  <c:v>18017</c:v>
                </c:pt>
                <c:pt idx="6185">
                  <c:v>18154</c:v>
                </c:pt>
                <c:pt idx="6186">
                  <c:v>18217</c:v>
                </c:pt>
                <c:pt idx="6187">
                  <c:v>18315</c:v>
                </c:pt>
                <c:pt idx="6188">
                  <c:v>18327</c:v>
                </c:pt>
                <c:pt idx="6189">
                  <c:v>18355</c:v>
                </c:pt>
                <c:pt idx="6190">
                  <c:v>18386</c:v>
                </c:pt>
                <c:pt idx="6191">
                  <c:v>18411</c:v>
                </c:pt>
                <c:pt idx="6192">
                  <c:v>18438</c:v>
                </c:pt>
                <c:pt idx="6193">
                  <c:v>18415</c:v>
                </c:pt>
                <c:pt idx="6194">
                  <c:v>18384</c:v>
                </c:pt>
                <c:pt idx="6195">
                  <c:v>18390</c:v>
                </c:pt>
                <c:pt idx="6196">
                  <c:v>18420</c:v>
                </c:pt>
                <c:pt idx="6197">
                  <c:v>18465</c:v>
                </c:pt>
                <c:pt idx="6198">
                  <c:v>18510</c:v>
                </c:pt>
                <c:pt idx="6199">
                  <c:v>18518</c:v>
                </c:pt>
                <c:pt idx="6200">
                  <c:v>18519</c:v>
                </c:pt>
                <c:pt idx="6201">
                  <c:v>18552</c:v>
                </c:pt>
                <c:pt idx="6202">
                  <c:v>18510</c:v>
                </c:pt>
                <c:pt idx="6203">
                  <c:v>18565</c:v>
                </c:pt>
                <c:pt idx="6204">
                  <c:v>18600</c:v>
                </c:pt>
                <c:pt idx="6205">
                  <c:v>18571</c:v>
                </c:pt>
                <c:pt idx="6206">
                  <c:v>18597</c:v>
                </c:pt>
                <c:pt idx="6207">
                  <c:v>18604</c:v>
                </c:pt>
                <c:pt idx="6208">
                  <c:v>18638</c:v>
                </c:pt>
                <c:pt idx="6209">
                  <c:v>18653</c:v>
                </c:pt>
                <c:pt idx="6210">
                  <c:v>18670</c:v>
                </c:pt>
                <c:pt idx="6211">
                  <c:v>18675</c:v>
                </c:pt>
                <c:pt idx="6212">
                  <c:v>18619</c:v>
                </c:pt>
                <c:pt idx="6213">
                  <c:v>18637</c:v>
                </c:pt>
                <c:pt idx="6214">
                  <c:v>18523</c:v>
                </c:pt>
                <c:pt idx="6215">
                  <c:v>18434</c:v>
                </c:pt>
                <c:pt idx="6216">
                  <c:v>18328</c:v>
                </c:pt>
                <c:pt idx="6217">
                  <c:v>18195</c:v>
                </c:pt>
                <c:pt idx="6218">
                  <c:v>18143</c:v>
                </c:pt>
                <c:pt idx="6219">
                  <c:v>18043</c:v>
                </c:pt>
                <c:pt idx="6220">
                  <c:v>18021</c:v>
                </c:pt>
                <c:pt idx="6221">
                  <c:v>17915</c:v>
                </c:pt>
                <c:pt idx="6222">
                  <c:v>17858</c:v>
                </c:pt>
                <c:pt idx="6223">
                  <c:v>17799</c:v>
                </c:pt>
                <c:pt idx="6224">
                  <c:v>17664</c:v>
                </c:pt>
                <c:pt idx="6225">
                  <c:v>17611</c:v>
                </c:pt>
                <c:pt idx="6226">
                  <c:v>17589</c:v>
                </c:pt>
                <c:pt idx="6227">
                  <c:v>17510</c:v>
                </c:pt>
                <c:pt idx="6228">
                  <c:v>17499</c:v>
                </c:pt>
                <c:pt idx="6229">
                  <c:v>17435</c:v>
                </c:pt>
                <c:pt idx="6230">
                  <c:v>17301</c:v>
                </c:pt>
                <c:pt idx="6231">
                  <c:v>17159</c:v>
                </c:pt>
                <c:pt idx="6232">
                  <c:v>17062</c:v>
                </c:pt>
                <c:pt idx="6233">
                  <c:v>16897</c:v>
                </c:pt>
                <c:pt idx="6234">
                  <c:v>16806</c:v>
                </c:pt>
                <c:pt idx="6235">
                  <c:v>16823</c:v>
                </c:pt>
                <c:pt idx="6236">
                  <c:v>16680</c:v>
                </c:pt>
                <c:pt idx="6237">
                  <c:v>16608</c:v>
                </c:pt>
                <c:pt idx="6238">
                  <c:v>16504</c:v>
                </c:pt>
                <c:pt idx="6239">
                  <c:v>16338</c:v>
                </c:pt>
                <c:pt idx="6240">
                  <c:v>16168</c:v>
                </c:pt>
                <c:pt idx="6241">
                  <c:v>15982</c:v>
                </c:pt>
                <c:pt idx="6242">
                  <c:v>15755</c:v>
                </c:pt>
                <c:pt idx="6243">
                  <c:v>15467</c:v>
                </c:pt>
                <c:pt idx="6244">
                  <c:v>15223</c:v>
                </c:pt>
                <c:pt idx="6245">
                  <c:v>14966</c:v>
                </c:pt>
                <c:pt idx="6246">
                  <c:v>14593</c:v>
                </c:pt>
                <c:pt idx="6247">
                  <c:v>14230</c:v>
                </c:pt>
                <c:pt idx="6248">
                  <c:v>13817</c:v>
                </c:pt>
                <c:pt idx="6249">
                  <c:v>13352</c:v>
                </c:pt>
                <c:pt idx="6250">
                  <c:v>12892</c:v>
                </c:pt>
                <c:pt idx="6251">
                  <c:v>12375</c:v>
                </c:pt>
                <c:pt idx="6252">
                  <c:v>11805</c:v>
                </c:pt>
                <c:pt idx="6253">
                  <c:v>11272</c:v>
                </c:pt>
                <c:pt idx="6254">
                  <c:v>10775</c:v>
                </c:pt>
                <c:pt idx="6255">
                  <c:v>10289</c:v>
                </c:pt>
                <c:pt idx="6256">
                  <c:v>9878.5</c:v>
                </c:pt>
                <c:pt idx="6257">
                  <c:v>9478.2000000000007</c:v>
                </c:pt>
                <c:pt idx="6258">
                  <c:v>9047.2000000000007</c:v>
                </c:pt>
                <c:pt idx="6259">
                  <c:v>8593.9</c:v>
                </c:pt>
                <c:pt idx="6260">
                  <c:v>8196.7000000000007</c:v>
                </c:pt>
                <c:pt idx="6261">
                  <c:v>7864.1</c:v>
                </c:pt>
                <c:pt idx="6262">
                  <c:v>7562.6</c:v>
                </c:pt>
                <c:pt idx="6263">
                  <c:v>7273.9</c:v>
                </c:pt>
                <c:pt idx="6264">
                  <c:v>7020</c:v>
                </c:pt>
                <c:pt idx="6265">
                  <c:v>6786.2</c:v>
                </c:pt>
                <c:pt idx="6266">
                  <c:v>6548.5</c:v>
                </c:pt>
                <c:pt idx="6267">
                  <c:v>6320.4</c:v>
                </c:pt>
                <c:pt idx="6268">
                  <c:v>6102.1</c:v>
                </c:pt>
                <c:pt idx="6269">
                  <c:v>5846.9</c:v>
                </c:pt>
                <c:pt idx="6270">
                  <c:v>5603.1</c:v>
                </c:pt>
                <c:pt idx="6271">
                  <c:v>5427.9</c:v>
                </c:pt>
                <c:pt idx="6272">
                  <c:v>5236.3</c:v>
                </c:pt>
                <c:pt idx="6273">
                  <c:v>5070.2</c:v>
                </c:pt>
                <c:pt idx="6274">
                  <c:v>4861.2</c:v>
                </c:pt>
                <c:pt idx="6275">
                  <c:v>4708.8</c:v>
                </c:pt>
                <c:pt idx="6276">
                  <c:v>4588.7</c:v>
                </c:pt>
                <c:pt idx="6277">
                  <c:v>4406.8999999999996</c:v>
                </c:pt>
                <c:pt idx="6278">
                  <c:v>4160.7</c:v>
                </c:pt>
                <c:pt idx="6279">
                  <c:v>3966.2</c:v>
                </c:pt>
                <c:pt idx="6280">
                  <c:v>3811.2</c:v>
                </c:pt>
                <c:pt idx="6281">
                  <c:v>3590.4</c:v>
                </c:pt>
                <c:pt idx="6282">
                  <c:v>3437.9</c:v>
                </c:pt>
                <c:pt idx="6283">
                  <c:v>3370.1</c:v>
                </c:pt>
                <c:pt idx="6284">
                  <c:v>3251</c:v>
                </c:pt>
                <c:pt idx="6285">
                  <c:v>3119.6</c:v>
                </c:pt>
                <c:pt idx="6286">
                  <c:v>3039</c:v>
                </c:pt>
                <c:pt idx="6287">
                  <c:v>2950.6</c:v>
                </c:pt>
                <c:pt idx="6288">
                  <c:v>2858.7</c:v>
                </c:pt>
                <c:pt idx="6289">
                  <c:v>2739.8</c:v>
                </c:pt>
                <c:pt idx="6290">
                  <c:v>2653</c:v>
                </c:pt>
                <c:pt idx="6291">
                  <c:v>2510.3000000000002</c:v>
                </c:pt>
                <c:pt idx="6292">
                  <c:v>2397.1</c:v>
                </c:pt>
                <c:pt idx="6293">
                  <c:v>2326.8000000000002</c:v>
                </c:pt>
                <c:pt idx="6294">
                  <c:v>2229.1999999999998</c:v>
                </c:pt>
                <c:pt idx="6295">
                  <c:v>2150.5</c:v>
                </c:pt>
                <c:pt idx="6296">
                  <c:v>2059.5</c:v>
                </c:pt>
                <c:pt idx="6297">
                  <c:v>1962.3</c:v>
                </c:pt>
                <c:pt idx="6298">
                  <c:v>1850.9</c:v>
                </c:pt>
                <c:pt idx="6299">
                  <c:v>1790.2</c:v>
                </c:pt>
                <c:pt idx="6300">
                  <c:v>1750.5</c:v>
                </c:pt>
                <c:pt idx="6301">
                  <c:v>1698.7</c:v>
                </c:pt>
                <c:pt idx="6302">
                  <c:v>1630.4</c:v>
                </c:pt>
                <c:pt idx="6303">
                  <c:v>1618.1</c:v>
                </c:pt>
                <c:pt idx="6304">
                  <c:v>1590</c:v>
                </c:pt>
                <c:pt idx="6305">
                  <c:v>1600.8</c:v>
                </c:pt>
                <c:pt idx="6306">
                  <c:v>1604.5</c:v>
                </c:pt>
                <c:pt idx="6307">
                  <c:v>1569.5</c:v>
                </c:pt>
                <c:pt idx="6308">
                  <c:v>1528.8</c:v>
                </c:pt>
                <c:pt idx="6309">
                  <c:v>1474.1</c:v>
                </c:pt>
                <c:pt idx="6310">
                  <c:v>1467.8</c:v>
                </c:pt>
                <c:pt idx="6311">
                  <c:v>1470.3</c:v>
                </c:pt>
                <c:pt idx="6312">
                  <c:v>1451.6</c:v>
                </c:pt>
                <c:pt idx="6313">
                  <c:v>1446.6</c:v>
                </c:pt>
                <c:pt idx="6314">
                  <c:v>1400</c:v>
                </c:pt>
                <c:pt idx="6315">
                  <c:v>1394.3</c:v>
                </c:pt>
                <c:pt idx="6316">
                  <c:v>1369.4</c:v>
                </c:pt>
                <c:pt idx="6317">
                  <c:v>1335.9</c:v>
                </c:pt>
                <c:pt idx="6318">
                  <c:v>1310.7</c:v>
                </c:pt>
                <c:pt idx="6319">
                  <c:v>1274.7</c:v>
                </c:pt>
                <c:pt idx="6320">
                  <c:v>1266.0999999999999</c:v>
                </c:pt>
                <c:pt idx="6321">
                  <c:v>1273.0999999999999</c:v>
                </c:pt>
                <c:pt idx="6322">
                  <c:v>1231.5</c:v>
                </c:pt>
                <c:pt idx="6323">
                  <c:v>1190.3</c:v>
                </c:pt>
                <c:pt idx="6324">
                  <c:v>1167.7</c:v>
                </c:pt>
                <c:pt idx="6325">
                  <c:v>1144.4000000000001</c:v>
                </c:pt>
                <c:pt idx="6326">
                  <c:v>1076.4000000000001</c:v>
                </c:pt>
                <c:pt idx="6327">
                  <c:v>1037</c:v>
                </c:pt>
                <c:pt idx="6328">
                  <c:v>1017.2</c:v>
                </c:pt>
                <c:pt idx="6329">
                  <c:v>955.78</c:v>
                </c:pt>
                <c:pt idx="6330">
                  <c:v>921.59</c:v>
                </c:pt>
                <c:pt idx="6331">
                  <c:v>877.49</c:v>
                </c:pt>
                <c:pt idx="6332">
                  <c:v>871.98</c:v>
                </c:pt>
                <c:pt idx="6333">
                  <c:v>881.75</c:v>
                </c:pt>
                <c:pt idx="6334">
                  <c:v>852.99</c:v>
                </c:pt>
                <c:pt idx="6335">
                  <c:v>845.11</c:v>
                </c:pt>
                <c:pt idx="6336">
                  <c:v>817.28</c:v>
                </c:pt>
                <c:pt idx="6337">
                  <c:v>796.76</c:v>
                </c:pt>
                <c:pt idx="6338">
                  <c:v>772.53</c:v>
                </c:pt>
                <c:pt idx="6339">
                  <c:v>734.19</c:v>
                </c:pt>
                <c:pt idx="6340">
                  <c:v>724.76</c:v>
                </c:pt>
                <c:pt idx="6341">
                  <c:v>677.78</c:v>
                </c:pt>
                <c:pt idx="6342">
                  <c:v>647.91999999999996</c:v>
                </c:pt>
                <c:pt idx="6343">
                  <c:v>658.59</c:v>
                </c:pt>
                <c:pt idx="6344">
                  <c:v>631.87</c:v>
                </c:pt>
                <c:pt idx="6345">
                  <c:v>607.14</c:v>
                </c:pt>
                <c:pt idx="6346">
                  <c:v>600.78</c:v>
                </c:pt>
                <c:pt idx="6347">
                  <c:v>580.08000000000004</c:v>
                </c:pt>
                <c:pt idx="6348">
                  <c:v>594.30999999999995</c:v>
                </c:pt>
                <c:pt idx="6349">
                  <c:v>571.71</c:v>
                </c:pt>
                <c:pt idx="6350">
                  <c:v>547.13</c:v>
                </c:pt>
                <c:pt idx="6351">
                  <c:v>507.12</c:v>
                </c:pt>
                <c:pt idx="6352">
                  <c:v>493.62</c:v>
                </c:pt>
                <c:pt idx="6353">
                  <c:v>492.91</c:v>
                </c:pt>
                <c:pt idx="6354">
                  <c:v>468.48</c:v>
                </c:pt>
                <c:pt idx="6355">
                  <c:v>445.49</c:v>
                </c:pt>
                <c:pt idx="6356">
                  <c:v>444.51</c:v>
                </c:pt>
                <c:pt idx="6357">
                  <c:v>429.16</c:v>
                </c:pt>
                <c:pt idx="6358">
                  <c:v>405.15</c:v>
                </c:pt>
                <c:pt idx="6359">
                  <c:v>413.55</c:v>
                </c:pt>
                <c:pt idx="6360">
                  <c:v>380.36</c:v>
                </c:pt>
                <c:pt idx="6361">
                  <c:v>363.26</c:v>
                </c:pt>
                <c:pt idx="6362">
                  <c:v>334.24</c:v>
                </c:pt>
                <c:pt idx="6363">
                  <c:v>322.2</c:v>
                </c:pt>
                <c:pt idx="6364">
                  <c:v>296.52999999999997</c:v>
                </c:pt>
                <c:pt idx="6365">
                  <c:v>299.17</c:v>
                </c:pt>
                <c:pt idx="6366">
                  <c:v>292.51</c:v>
                </c:pt>
                <c:pt idx="6367">
                  <c:v>276.94</c:v>
                </c:pt>
                <c:pt idx="6368">
                  <c:v>258.12</c:v>
                </c:pt>
                <c:pt idx="6369">
                  <c:v>246.62</c:v>
                </c:pt>
                <c:pt idx="6370">
                  <c:v>224.37</c:v>
                </c:pt>
                <c:pt idx="6371">
                  <c:v>190.75</c:v>
                </c:pt>
                <c:pt idx="6372">
                  <c:v>125.64</c:v>
                </c:pt>
                <c:pt idx="6373">
                  <c:v>96.596999999999994</c:v>
                </c:pt>
                <c:pt idx="6374">
                  <c:v>56.433</c:v>
                </c:pt>
                <c:pt idx="6375">
                  <c:v>-3.7595999999999998</c:v>
                </c:pt>
                <c:pt idx="6376">
                  <c:v>-41.737000000000002</c:v>
                </c:pt>
                <c:pt idx="6377">
                  <c:v>-104.92</c:v>
                </c:pt>
                <c:pt idx="6378">
                  <c:v>-136.31</c:v>
                </c:pt>
                <c:pt idx="6379">
                  <c:v>-160.32</c:v>
                </c:pt>
                <c:pt idx="6380">
                  <c:v>-153.15</c:v>
                </c:pt>
                <c:pt idx="6381">
                  <c:v>-207.04</c:v>
                </c:pt>
                <c:pt idx="6382">
                  <c:v>-301.97000000000003</c:v>
                </c:pt>
                <c:pt idx="6383">
                  <c:v>-381.21</c:v>
                </c:pt>
                <c:pt idx="6384">
                  <c:v>-478.7</c:v>
                </c:pt>
                <c:pt idx="6385">
                  <c:v>-558.35</c:v>
                </c:pt>
                <c:pt idx="6386">
                  <c:v>-676.46</c:v>
                </c:pt>
                <c:pt idx="6387">
                  <c:v>-810.84</c:v>
                </c:pt>
                <c:pt idx="6388">
                  <c:v>-932.3</c:v>
                </c:pt>
                <c:pt idx="6389">
                  <c:v>-1079.9000000000001</c:v>
                </c:pt>
                <c:pt idx="6390">
                  <c:v>-1229.8</c:v>
                </c:pt>
                <c:pt idx="6391">
                  <c:v>-1397.9</c:v>
                </c:pt>
                <c:pt idx="6392">
                  <c:v>-1530.9</c:v>
                </c:pt>
                <c:pt idx="6393">
                  <c:v>-1691</c:v>
                </c:pt>
                <c:pt idx="6394">
                  <c:v>-1857.8</c:v>
                </c:pt>
                <c:pt idx="6395">
                  <c:v>-2024.4</c:v>
                </c:pt>
                <c:pt idx="6396">
                  <c:v>-2191.9</c:v>
                </c:pt>
                <c:pt idx="6397">
                  <c:v>-2369.8000000000002</c:v>
                </c:pt>
                <c:pt idx="6398">
                  <c:v>-2487.6</c:v>
                </c:pt>
                <c:pt idx="6399">
                  <c:v>-2625.6</c:v>
                </c:pt>
                <c:pt idx="6400">
                  <c:v>-2754.1</c:v>
                </c:pt>
                <c:pt idx="6401">
                  <c:v>-2890.2</c:v>
                </c:pt>
                <c:pt idx="6402">
                  <c:v>-3039.8</c:v>
                </c:pt>
                <c:pt idx="6403">
                  <c:v>-3190.1</c:v>
                </c:pt>
                <c:pt idx="6404">
                  <c:v>-3339</c:v>
                </c:pt>
                <c:pt idx="6405">
                  <c:v>-3515.4</c:v>
                </c:pt>
                <c:pt idx="6406">
                  <c:v>-3646.9</c:v>
                </c:pt>
                <c:pt idx="6407">
                  <c:v>-3817.5</c:v>
                </c:pt>
                <c:pt idx="6408">
                  <c:v>-3965.7</c:v>
                </c:pt>
                <c:pt idx="6409">
                  <c:v>-4126.3</c:v>
                </c:pt>
                <c:pt idx="6410">
                  <c:v>-4294</c:v>
                </c:pt>
                <c:pt idx="6411">
                  <c:v>-4422.6000000000004</c:v>
                </c:pt>
                <c:pt idx="6412">
                  <c:v>-4560.3999999999996</c:v>
                </c:pt>
                <c:pt idx="6413">
                  <c:v>-4679.1000000000004</c:v>
                </c:pt>
                <c:pt idx="6414">
                  <c:v>-4791.3999999999996</c:v>
                </c:pt>
                <c:pt idx="6415">
                  <c:v>-4920.1000000000004</c:v>
                </c:pt>
                <c:pt idx="6416">
                  <c:v>-5037</c:v>
                </c:pt>
                <c:pt idx="6417">
                  <c:v>-5155.6000000000004</c:v>
                </c:pt>
                <c:pt idx="6418">
                  <c:v>-5243.3</c:v>
                </c:pt>
                <c:pt idx="6419">
                  <c:v>-5395.2</c:v>
                </c:pt>
                <c:pt idx="6420">
                  <c:v>-5518.8</c:v>
                </c:pt>
                <c:pt idx="6421">
                  <c:v>-5652.7</c:v>
                </c:pt>
                <c:pt idx="6422">
                  <c:v>-5786.2</c:v>
                </c:pt>
                <c:pt idx="6423">
                  <c:v>-5904.1</c:v>
                </c:pt>
                <c:pt idx="6424">
                  <c:v>-6056</c:v>
                </c:pt>
                <c:pt idx="6425">
                  <c:v>-6188.5</c:v>
                </c:pt>
                <c:pt idx="6426">
                  <c:v>-6305.5</c:v>
                </c:pt>
                <c:pt idx="6427">
                  <c:v>-6435.5</c:v>
                </c:pt>
                <c:pt idx="6428">
                  <c:v>-6537.7</c:v>
                </c:pt>
                <c:pt idx="6429">
                  <c:v>-6673.9</c:v>
                </c:pt>
                <c:pt idx="6430">
                  <c:v>-6798.5</c:v>
                </c:pt>
                <c:pt idx="6431">
                  <c:v>-6919.1</c:v>
                </c:pt>
                <c:pt idx="6432">
                  <c:v>-7050.9</c:v>
                </c:pt>
                <c:pt idx="6433">
                  <c:v>-7159.9</c:v>
                </c:pt>
                <c:pt idx="6434">
                  <c:v>-7295.9</c:v>
                </c:pt>
                <c:pt idx="6435">
                  <c:v>-7382</c:v>
                </c:pt>
                <c:pt idx="6436">
                  <c:v>-7486.8</c:v>
                </c:pt>
                <c:pt idx="6437">
                  <c:v>-7587.2</c:v>
                </c:pt>
                <c:pt idx="6438">
                  <c:v>-7663.4</c:v>
                </c:pt>
                <c:pt idx="6439">
                  <c:v>-7782.2</c:v>
                </c:pt>
                <c:pt idx="6440">
                  <c:v>-7881.6</c:v>
                </c:pt>
                <c:pt idx="6441">
                  <c:v>-7988.5</c:v>
                </c:pt>
                <c:pt idx="6442">
                  <c:v>-8086.5</c:v>
                </c:pt>
                <c:pt idx="6443">
                  <c:v>-8142.1</c:v>
                </c:pt>
                <c:pt idx="6444">
                  <c:v>-8217.4</c:v>
                </c:pt>
                <c:pt idx="6445">
                  <c:v>-8246.9</c:v>
                </c:pt>
                <c:pt idx="6446">
                  <c:v>-8304.5</c:v>
                </c:pt>
                <c:pt idx="6447">
                  <c:v>-8381</c:v>
                </c:pt>
                <c:pt idx="6448">
                  <c:v>-8437.7000000000007</c:v>
                </c:pt>
                <c:pt idx="6449">
                  <c:v>-8503.2999999999993</c:v>
                </c:pt>
                <c:pt idx="6450">
                  <c:v>-8582.7000000000007</c:v>
                </c:pt>
                <c:pt idx="6451">
                  <c:v>-8636.6</c:v>
                </c:pt>
                <c:pt idx="6452">
                  <c:v>-8712.6</c:v>
                </c:pt>
                <c:pt idx="6453">
                  <c:v>-8775.6</c:v>
                </c:pt>
                <c:pt idx="6454">
                  <c:v>-8819.9</c:v>
                </c:pt>
                <c:pt idx="6455">
                  <c:v>-8806.7999999999993</c:v>
                </c:pt>
                <c:pt idx="6456">
                  <c:v>-8810.7000000000007</c:v>
                </c:pt>
                <c:pt idx="6457">
                  <c:v>-8806.4</c:v>
                </c:pt>
                <c:pt idx="6458">
                  <c:v>-8801</c:v>
                </c:pt>
                <c:pt idx="6459">
                  <c:v>-8829.1</c:v>
                </c:pt>
                <c:pt idx="6460">
                  <c:v>-8855</c:v>
                </c:pt>
                <c:pt idx="6461">
                  <c:v>-8878.6</c:v>
                </c:pt>
                <c:pt idx="6462">
                  <c:v>-8927.7000000000007</c:v>
                </c:pt>
                <c:pt idx="6463">
                  <c:v>-8983.6</c:v>
                </c:pt>
                <c:pt idx="6464">
                  <c:v>-9074.6</c:v>
                </c:pt>
                <c:pt idx="6465">
                  <c:v>-9120.7000000000007</c:v>
                </c:pt>
                <c:pt idx="6466">
                  <c:v>-9210.9</c:v>
                </c:pt>
                <c:pt idx="6467">
                  <c:v>-9245.9</c:v>
                </c:pt>
                <c:pt idx="6468">
                  <c:v>-9270.2999999999993</c:v>
                </c:pt>
                <c:pt idx="6469">
                  <c:v>-9320.5</c:v>
                </c:pt>
                <c:pt idx="6470">
                  <c:v>-9310.2999999999993</c:v>
                </c:pt>
                <c:pt idx="6471">
                  <c:v>-9352.4</c:v>
                </c:pt>
                <c:pt idx="6472">
                  <c:v>-9347.4</c:v>
                </c:pt>
                <c:pt idx="6473">
                  <c:v>-9384.4</c:v>
                </c:pt>
                <c:pt idx="6474">
                  <c:v>-9424.7000000000007</c:v>
                </c:pt>
                <c:pt idx="6475">
                  <c:v>-9437.7999999999993</c:v>
                </c:pt>
                <c:pt idx="6476">
                  <c:v>-9446.6</c:v>
                </c:pt>
                <c:pt idx="6477">
                  <c:v>-9437.1</c:v>
                </c:pt>
                <c:pt idx="6478">
                  <c:v>-9395.7999999999993</c:v>
                </c:pt>
                <c:pt idx="6479">
                  <c:v>-9414.7999999999993</c:v>
                </c:pt>
                <c:pt idx="6480">
                  <c:v>-9347.2999999999993</c:v>
                </c:pt>
                <c:pt idx="6481">
                  <c:v>-9305.7999999999993</c:v>
                </c:pt>
                <c:pt idx="6482">
                  <c:v>-9314.4</c:v>
                </c:pt>
                <c:pt idx="6483">
                  <c:v>-9259</c:v>
                </c:pt>
                <c:pt idx="6484">
                  <c:v>-9271.2999999999993</c:v>
                </c:pt>
                <c:pt idx="6485">
                  <c:v>-9291.5</c:v>
                </c:pt>
                <c:pt idx="6486">
                  <c:v>-9306.6</c:v>
                </c:pt>
                <c:pt idx="6487">
                  <c:v>-9348.2999999999993</c:v>
                </c:pt>
                <c:pt idx="6488">
                  <c:v>-9370.2000000000007</c:v>
                </c:pt>
                <c:pt idx="6489">
                  <c:v>-9377.5</c:v>
                </c:pt>
                <c:pt idx="6490">
                  <c:v>-9415.9</c:v>
                </c:pt>
                <c:pt idx="6491">
                  <c:v>-9438.2999999999993</c:v>
                </c:pt>
                <c:pt idx="6492">
                  <c:v>-9444.7000000000007</c:v>
                </c:pt>
                <c:pt idx="6493">
                  <c:v>-9454.2999999999993</c:v>
                </c:pt>
                <c:pt idx="6494">
                  <c:v>-9486.2000000000007</c:v>
                </c:pt>
                <c:pt idx="6495">
                  <c:v>-9477.2999999999993</c:v>
                </c:pt>
                <c:pt idx="6496">
                  <c:v>-9500.4</c:v>
                </c:pt>
                <c:pt idx="6497">
                  <c:v>-9466.5</c:v>
                </c:pt>
                <c:pt idx="6498">
                  <c:v>-9461.9</c:v>
                </c:pt>
                <c:pt idx="6499">
                  <c:v>-9433</c:v>
                </c:pt>
                <c:pt idx="6500">
                  <c:v>-9389.7000000000007</c:v>
                </c:pt>
                <c:pt idx="6501">
                  <c:v>-9393.9</c:v>
                </c:pt>
                <c:pt idx="6502">
                  <c:v>-9384.9</c:v>
                </c:pt>
                <c:pt idx="6503">
                  <c:v>-9391.7000000000007</c:v>
                </c:pt>
                <c:pt idx="6504">
                  <c:v>-9406</c:v>
                </c:pt>
                <c:pt idx="6505">
                  <c:v>-9440.4</c:v>
                </c:pt>
                <c:pt idx="6506">
                  <c:v>-9481.9</c:v>
                </c:pt>
                <c:pt idx="6507">
                  <c:v>-9509.9</c:v>
                </c:pt>
                <c:pt idx="6508">
                  <c:v>-9533.2999999999993</c:v>
                </c:pt>
                <c:pt idx="6509">
                  <c:v>-9578.6</c:v>
                </c:pt>
                <c:pt idx="6510">
                  <c:v>-9599.7000000000007</c:v>
                </c:pt>
                <c:pt idx="6511">
                  <c:v>-9642.1</c:v>
                </c:pt>
                <c:pt idx="6512">
                  <c:v>-9655.7999999999993</c:v>
                </c:pt>
                <c:pt idx="6513">
                  <c:v>-9686</c:v>
                </c:pt>
                <c:pt idx="6514">
                  <c:v>-9710.2999999999993</c:v>
                </c:pt>
                <c:pt idx="6515">
                  <c:v>-9731.7999999999993</c:v>
                </c:pt>
                <c:pt idx="6516">
                  <c:v>-9706.6</c:v>
                </c:pt>
                <c:pt idx="6517">
                  <c:v>-9710.2999999999993</c:v>
                </c:pt>
                <c:pt idx="6518">
                  <c:v>-9686.7999999999993</c:v>
                </c:pt>
                <c:pt idx="6519">
                  <c:v>-9660.2999999999993</c:v>
                </c:pt>
                <c:pt idx="6520">
                  <c:v>-9620.4</c:v>
                </c:pt>
                <c:pt idx="6521">
                  <c:v>-9603.6</c:v>
                </c:pt>
                <c:pt idx="6522">
                  <c:v>-9630.6</c:v>
                </c:pt>
                <c:pt idx="6523">
                  <c:v>-9620.1</c:v>
                </c:pt>
                <c:pt idx="6524">
                  <c:v>-9640.1</c:v>
                </c:pt>
                <c:pt idx="6525">
                  <c:v>-9652.2000000000007</c:v>
                </c:pt>
                <c:pt idx="6526">
                  <c:v>-9646.2999999999993</c:v>
                </c:pt>
                <c:pt idx="6527">
                  <c:v>-9642.1</c:v>
                </c:pt>
                <c:pt idx="6528">
                  <c:v>-9630.9</c:v>
                </c:pt>
                <c:pt idx="6529">
                  <c:v>-9596.4</c:v>
                </c:pt>
                <c:pt idx="6530">
                  <c:v>-9547.2999999999993</c:v>
                </c:pt>
                <c:pt idx="6531">
                  <c:v>-9530.1</c:v>
                </c:pt>
                <c:pt idx="6532">
                  <c:v>-9500.6</c:v>
                </c:pt>
                <c:pt idx="6533">
                  <c:v>-9433.7000000000007</c:v>
                </c:pt>
                <c:pt idx="6534">
                  <c:v>-9389.7999999999993</c:v>
                </c:pt>
                <c:pt idx="6535">
                  <c:v>-9282</c:v>
                </c:pt>
                <c:pt idx="6536">
                  <c:v>-9134.2999999999993</c:v>
                </c:pt>
                <c:pt idx="6537">
                  <c:v>-8992.2999999999993</c:v>
                </c:pt>
                <c:pt idx="6538">
                  <c:v>-8766.7000000000007</c:v>
                </c:pt>
                <c:pt idx="6539">
                  <c:v>-8505.4</c:v>
                </c:pt>
                <c:pt idx="6540">
                  <c:v>-8206.2000000000007</c:v>
                </c:pt>
                <c:pt idx="6541">
                  <c:v>-7893.1</c:v>
                </c:pt>
                <c:pt idx="6542">
                  <c:v>-7508.2</c:v>
                </c:pt>
                <c:pt idx="6543">
                  <c:v>-7100.3</c:v>
                </c:pt>
                <c:pt idx="6544">
                  <c:v>-6678.4</c:v>
                </c:pt>
                <c:pt idx="6545">
                  <c:v>-6217.5</c:v>
                </c:pt>
                <c:pt idx="6546">
                  <c:v>-5728.8</c:v>
                </c:pt>
                <c:pt idx="6547">
                  <c:v>-5265.1</c:v>
                </c:pt>
                <c:pt idx="6548">
                  <c:v>-4849.7</c:v>
                </c:pt>
                <c:pt idx="6549">
                  <c:v>-4409.3</c:v>
                </c:pt>
                <c:pt idx="6550">
                  <c:v>-3981.3</c:v>
                </c:pt>
                <c:pt idx="6551">
                  <c:v>-3597.4</c:v>
                </c:pt>
                <c:pt idx="6552">
                  <c:v>-3201.8</c:v>
                </c:pt>
                <c:pt idx="6553">
                  <c:v>-2794.7</c:v>
                </c:pt>
                <c:pt idx="6554">
                  <c:v>-2432</c:v>
                </c:pt>
                <c:pt idx="6555">
                  <c:v>-2095.1</c:v>
                </c:pt>
                <c:pt idx="6556">
                  <c:v>-1755</c:v>
                </c:pt>
                <c:pt idx="6557">
                  <c:v>-1447.5</c:v>
                </c:pt>
                <c:pt idx="6558">
                  <c:v>-1147.0999999999999</c:v>
                </c:pt>
                <c:pt idx="6559">
                  <c:v>-863.58</c:v>
                </c:pt>
                <c:pt idx="6560">
                  <c:v>-634.75</c:v>
                </c:pt>
                <c:pt idx="6561">
                  <c:v>-416.88</c:v>
                </c:pt>
                <c:pt idx="6562">
                  <c:v>-261.68</c:v>
                </c:pt>
                <c:pt idx="6563">
                  <c:v>-97.917000000000002</c:v>
                </c:pt>
                <c:pt idx="6564">
                  <c:v>47.18</c:v>
                </c:pt>
                <c:pt idx="6565">
                  <c:v>140.21</c:v>
                </c:pt>
                <c:pt idx="6566">
                  <c:v>231.4</c:v>
                </c:pt>
                <c:pt idx="6567">
                  <c:v>278.27999999999997</c:v>
                </c:pt>
                <c:pt idx="6568">
                  <c:v>325.57</c:v>
                </c:pt>
                <c:pt idx="6569">
                  <c:v>351.62</c:v>
                </c:pt>
                <c:pt idx="6570">
                  <c:v>384.52</c:v>
                </c:pt>
                <c:pt idx="6571">
                  <c:v>430.73</c:v>
                </c:pt>
                <c:pt idx="6572">
                  <c:v>455.71</c:v>
                </c:pt>
                <c:pt idx="6573">
                  <c:v>467.15</c:v>
                </c:pt>
                <c:pt idx="6574">
                  <c:v>476.12</c:v>
                </c:pt>
                <c:pt idx="6575">
                  <c:v>523.22</c:v>
                </c:pt>
                <c:pt idx="6576">
                  <c:v>547.94000000000005</c:v>
                </c:pt>
                <c:pt idx="6577">
                  <c:v>558.23</c:v>
                </c:pt>
                <c:pt idx="6578">
                  <c:v>576.87</c:v>
                </c:pt>
                <c:pt idx="6579">
                  <c:v>615</c:v>
                </c:pt>
                <c:pt idx="6580">
                  <c:v>646.52</c:v>
                </c:pt>
                <c:pt idx="6581">
                  <c:v>659.51</c:v>
                </c:pt>
                <c:pt idx="6582">
                  <c:v>698.06</c:v>
                </c:pt>
                <c:pt idx="6583">
                  <c:v>770.05</c:v>
                </c:pt>
                <c:pt idx="6584">
                  <c:v>792.94</c:v>
                </c:pt>
                <c:pt idx="6585">
                  <c:v>849.45</c:v>
                </c:pt>
                <c:pt idx="6586">
                  <c:v>909.48</c:v>
                </c:pt>
                <c:pt idx="6587">
                  <c:v>965.43</c:v>
                </c:pt>
                <c:pt idx="6588">
                  <c:v>1095.0999999999999</c:v>
                </c:pt>
                <c:pt idx="6589">
                  <c:v>1222.9000000000001</c:v>
                </c:pt>
                <c:pt idx="6590">
                  <c:v>1371.3</c:v>
                </c:pt>
                <c:pt idx="6591">
                  <c:v>1505.2</c:v>
                </c:pt>
                <c:pt idx="6592">
                  <c:v>1644</c:v>
                </c:pt>
                <c:pt idx="6593">
                  <c:v>1803.1</c:v>
                </c:pt>
                <c:pt idx="6594">
                  <c:v>1945.9</c:v>
                </c:pt>
                <c:pt idx="6595">
                  <c:v>2061.1</c:v>
                </c:pt>
                <c:pt idx="6596">
                  <c:v>2172.9</c:v>
                </c:pt>
                <c:pt idx="6597">
                  <c:v>2292.1999999999998</c:v>
                </c:pt>
                <c:pt idx="6598">
                  <c:v>2424.8000000000002</c:v>
                </c:pt>
                <c:pt idx="6599">
                  <c:v>2512.4</c:v>
                </c:pt>
                <c:pt idx="6600">
                  <c:v>2590.3000000000002</c:v>
                </c:pt>
                <c:pt idx="6601">
                  <c:v>2688.5</c:v>
                </c:pt>
                <c:pt idx="6602">
                  <c:v>2777.3</c:v>
                </c:pt>
                <c:pt idx="6603">
                  <c:v>2882.2</c:v>
                </c:pt>
                <c:pt idx="6604">
                  <c:v>2950.4</c:v>
                </c:pt>
                <c:pt idx="6605">
                  <c:v>3062</c:v>
                </c:pt>
                <c:pt idx="6606">
                  <c:v>3188.1</c:v>
                </c:pt>
                <c:pt idx="6607">
                  <c:v>3264</c:v>
                </c:pt>
                <c:pt idx="6608">
                  <c:v>3366.4</c:v>
                </c:pt>
                <c:pt idx="6609">
                  <c:v>3437.7</c:v>
                </c:pt>
                <c:pt idx="6610">
                  <c:v>3528.9</c:v>
                </c:pt>
                <c:pt idx="6611">
                  <c:v>3591.8</c:v>
                </c:pt>
                <c:pt idx="6612">
                  <c:v>3642.8</c:v>
                </c:pt>
                <c:pt idx="6613">
                  <c:v>3688.7</c:v>
                </c:pt>
                <c:pt idx="6614">
                  <c:v>3745</c:v>
                </c:pt>
                <c:pt idx="6615">
                  <c:v>3841.5</c:v>
                </c:pt>
                <c:pt idx="6616">
                  <c:v>3944.4</c:v>
                </c:pt>
                <c:pt idx="6617">
                  <c:v>4015.3</c:v>
                </c:pt>
                <c:pt idx="6618">
                  <c:v>4085.9</c:v>
                </c:pt>
                <c:pt idx="6619">
                  <c:v>4115.8999999999996</c:v>
                </c:pt>
                <c:pt idx="6620">
                  <c:v>4170.7</c:v>
                </c:pt>
                <c:pt idx="6621">
                  <c:v>4223.3</c:v>
                </c:pt>
                <c:pt idx="6622">
                  <c:v>4300.7</c:v>
                </c:pt>
                <c:pt idx="6623">
                  <c:v>4420.1000000000004</c:v>
                </c:pt>
                <c:pt idx="6624">
                  <c:v>4542</c:v>
                </c:pt>
                <c:pt idx="6625">
                  <c:v>4654</c:v>
                </c:pt>
                <c:pt idx="6626">
                  <c:v>4752.8</c:v>
                </c:pt>
                <c:pt idx="6627">
                  <c:v>4810.3999999999996</c:v>
                </c:pt>
                <c:pt idx="6628">
                  <c:v>4897.3999999999996</c:v>
                </c:pt>
                <c:pt idx="6629">
                  <c:v>5031.3</c:v>
                </c:pt>
                <c:pt idx="6630">
                  <c:v>5151.5</c:v>
                </c:pt>
                <c:pt idx="6631">
                  <c:v>5240.7</c:v>
                </c:pt>
                <c:pt idx="6632">
                  <c:v>5396</c:v>
                </c:pt>
                <c:pt idx="6633">
                  <c:v>5543.1</c:v>
                </c:pt>
                <c:pt idx="6634">
                  <c:v>5652.2</c:v>
                </c:pt>
                <c:pt idx="6635">
                  <c:v>5823</c:v>
                </c:pt>
                <c:pt idx="6636">
                  <c:v>6004.7</c:v>
                </c:pt>
                <c:pt idx="6637">
                  <c:v>6121.6</c:v>
                </c:pt>
                <c:pt idx="6638">
                  <c:v>6248.9</c:v>
                </c:pt>
                <c:pt idx="6639">
                  <c:v>6346.8</c:v>
                </c:pt>
                <c:pt idx="6640">
                  <c:v>6470.8</c:v>
                </c:pt>
                <c:pt idx="6641">
                  <c:v>6667.7</c:v>
                </c:pt>
                <c:pt idx="6642">
                  <c:v>6825.6</c:v>
                </c:pt>
                <c:pt idx="6643">
                  <c:v>7030.2</c:v>
                </c:pt>
                <c:pt idx="6644">
                  <c:v>7229.6</c:v>
                </c:pt>
                <c:pt idx="6645">
                  <c:v>7431.9</c:v>
                </c:pt>
                <c:pt idx="6646">
                  <c:v>7584.3</c:v>
                </c:pt>
                <c:pt idx="6647">
                  <c:v>7752.8</c:v>
                </c:pt>
                <c:pt idx="6648">
                  <c:v>8014.9</c:v>
                </c:pt>
                <c:pt idx="6649">
                  <c:v>8289.9</c:v>
                </c:pt>
                <c:pt idx="6650">
                  <c:v>8543.7000000000007</c:v>
                </c:pt>
                <c:pt idx="6651">
                  <c:v>8729.7999999999993</c:v>
                </c:pt>
                <c:pt idx="6652">
                  <c:v>8896.7000000000007</c:v>
                </c:pt>
                <c:pt idx="6653">
                  <c:v>9070.6</c:v>
                </c:pt>
                <c:pt idx="6654">
                  <c:v>9236.5</c:v>
                </c:pt>
                <c:pt idx="6655">
                  <c:v>9392.2999999999993</c:v>
                </c:pt>
                <c:pt idx="6656">
                  <c:v>9559.2000000000007</c:v>
                </c:pt>
                <c:pt idx="6657">
                  <c:v>9753.5</c:v>
                </c:pt>
                <c:pt idx="6658">
                  <c:v>9940.4</c:v>
                </c:pt>
                <c:pt idx="6659">
                  <c:v>10131</c:v>
                </c:pt>
                <c:pt idx="6660">
                  <c:v>10293</c:v>
                </c:pt>
                <c:pt idx="6661">
                  <c:v>10472</c:v>
                </c:pt>
                <c:pt idx="6662">
                  <c:v>10650</c:v>
                </c:pt>
                <c:pt idx="6663">
                  <c:v>10861</c:v>
                </c:pt>
                <c:pt idx="6664">
                  <c:v>11046</c:v>
                </c:pt>
                <c:pt idx="6665">
                  <c:v>11150</c:v>
                </c:pt>
                <c:pt idx="6666">
                  <c:v>11274</c:v>
                </c:pt>
                <c:pt idx="6667">
                  <c:v>11404</c:v>
                </c:pt>
                <c:pt idx="6668">
                  <c:v>11552</c:v>
                </c:pt>
                <c:pt idx="6669">
                  <c:v>11723</c:v>
                </c:pt>
                <c:pt idx="6670">
                  <c:v>11957</c:v>
                </c:pt>
                <c:pt idx="6671">
                  <c:v>12070</c:v>
                </c:pt>
                <c:pt idx="6672">
                  <c:v>12225</c:v>
                </c:pt>
                <c:pt idx="6673">
                  <c:v>12359</c:v>
                </c:pt>
                <c:pt idx="6674">
                  <c:v>12422</c:v>
                </c:pt>
                <c:pt idx="6675">
                  <c:v>12533</c:v>
                </c:pt>
                <c:pt idx="6676">
                  <c:v>12689</c:v>
                </c:pt>
                <c:pt idx="6677">
                  <c:v>12851</c:v>
                </c:pt>
                <c:pt idx="6678">
                  <c:v>13007</c:v>
                </c:pt>
                <c:pt idx="6679">
                  <c:v>13157</c:v>
                </c:pt>
                <c:pt idx="6680">
                  <c:v>13279</c:v>
                </c:pt>
                <c:pt idx="6681">
                  <c:v>13457</c:v>
                </c:pt>
                <c:pt idx="6682">
                  <c:v>13635</c:v>
                </c:pt>
                <c:pt idx="6683">
                  <c:v>13806</c:v>
                </c:pt>
                <c:pt idx="6684">
                  <c:v>13940</c:v>
                </c:pt>
                <c:pt idx="6685">
                  <c:v>14009</c:v>
                </c:pt>
                <c:pt idx="6686">
                  <c:v>14144</c:v>
                </c:pt>
                <c:pt idx="6687">
                  <c:v>14236</c:v>
                </c:pt>
                <c:pt idx="6688">
                  <c:v>14335</c:v>
                </c:pt>
                <c:pt idx="6689">
                  <c:v>14444</c:v>
                </c:pt>
                <c:pt idx="6690">
                  <c:v>14469</c:v>
                </c:pt>
                <c:pt idx="6691">
                  <c:v>14547</c:v>
                </c:pt>
                <c:pt idx="6692">
                  <c:v>14645</c:v>
                </c:pt>
                <c:pt idx="6693">
                  <c:v>14673</c:v>
                </c:pt>
                <c:pt idx="6694">
                  <c:v>14654</c:v>
                </c:pt>
                <c:pt idx="6695">
                  <c:v>14627</c:v>
                </c:pt>
                <c:pt idx="6696">
                  <c:v>14624</c:v>
                </c:pt>
                <c:pt idx="6697">
                  <c:v>14681</c:v>
                </c:pt>
                <c:pt idx="6698">
                  <c:v>14759</c:v>
                </c:pt>
                <c:pt idx="6699">
                  <c:v>14905</c:v>
                </c:pt>
                <c:pt idx="6700">
                  <c:v>14980</c:v>
                </c:pt>
                <c:pt idx="6701">
                  <c:v>15068</c:v>
                </c:pt>
                <c:pt idx="6702">
                  <c:v>15123</c:v>
                </c:pt>
                <c:pt idx="6703">
                  <c:v>15110</c:v>
                </c:pt>
                <c:pt idx="6704">
                  <c:v>15233</c:v>
                </c:pt>
                <c:pt idx="6705">
                  <c:v>15332</c:v>
                </c:pt>
                <c:pt idx="6706">
                  <c:v>15366</c:v>
                </c:pt>
                <c:pt idx="6707">
                  <c:v>15472</c:v>
                </c:pt>
                <c:pt idx="6708">
                  <c:v>15521</c:v>
                </c:pt>
                <c:pt idx="6709">
                  <c:v>15625</c:v>
                </c:pt>
                <c:pt idx="6710">
                  <c:v>15703</c:v>
                </c:pt>
                <c:pt idx="6711">
                  <c:v>15757</c:v>
                </c:pt>
                <c:pt idx="6712">
                  <c:v>15782</c:v>
                </c:pt>
                <c:pt idx="6713">
                  <c:v>15798</c:v>
                </c:pt>
                <c:pt idx="6714">
                  <c:v>15806</c:v>
                </c:pt>
                <c:pt idx="6715">
                  <c:v>15673</c:v>
                </c:pt>
                <c:pt idx="6716">
                  <c:v>15752</c:v>
                </c:pt>
                <c:pt idx="6717">
                  <c:v>15762</c:v>
                </c:pt>
                <c:pt idx="6718">
                  <c:v>15771</c:v>
                </c:pt>
                <c:pt idx="6719">
                  <c:v>15851</c:v>
                </c:pt>
                <c:pt idx="6720">
                  <c:v>15857</c:v>
                </c:pt>
                <c:pt idx="6721">
                  <c:v>15887</c:v>
                </c:pt>
                <c:pt idx="6722">
                  <c:v>15950</c:v>
                </c:pt>
                <c:pt idx="6723">
                  <c:v>15905</c:v>
                </c:pt>
                <c:pt idx="6724">
                  <c:v>15913</c:v>
                </c:pt>
                <c:pt idx="6725">
                  <c:v>15858</c:v>
                </c:pt>
                <c:pt idx="6726">
                  <c:v>15880</c:v>
                </c:pt>
                <c:pt idx="6727">
                  <c:v>15888</c:v>
                </c:pt>
                <c:pt idx="6728">
                  <c:v>15886</c:v>
                </c:pt>
                <c:pt idx="6729">
                  <c:v>15998</c:v>
                </c:pt>
                <c:pt idx="6730">
                  <c:v>16037</c:v>
                </c:pt>
                <c:pt idx="6731">
                  <c:v>16066</c:v>
                </c:pt>
                <c:pt idx="6732">
                  <c:v>16115</c:v>
                </c:pt>
                <c:pt idx="6733">
                  <c:v>16065</c:v>
                </c:pt>
                <c:pt idx="6734">
                  <c:v>16004</c:v>
                </c:pt>
                <c:pt idx="6735">
                  <c:v>16012</c:v>
                </c:pt>
                <c:pt idx="6736">
                  <c:v>15975</c:v>
                </c:pt>
                <c:pt idx="6737">
                  <c:v>16104</c:v>
                </c:pt>
                <c:pt idx="6738">
                  <c:v>16188</c:v>
                </c:pt>
                <c:pt idx="6739">
                  <c:v>16213</c:v>
                </c:pt>
                <c:pt idx="6740">
                  <c:v>16234</c:v>
                </c:pt>
                <c:pt idx="6741">
                  <c:v>16245</c:v>
                </c:pt>
                <c:pt idx="6742">
                  <c:v>16177</c:v>
                </c:pt>
                <c:pt idx="6743">
                  <c:v>16109</c:v>
                </c:pt>
                <c:pt idx="6744">
                  <c:v>16018</c:v>
                </c:pt>
                <c:pt idx="6745">
                  <c:v>16001</c:v>
                </c:pt>
                <c:pt idx="6746">
                  <c:v>15968</c:v>
                </c:pt>
                <c:pt idx="6747">
                  <c:v>15948</c:v>
                </c:pt>
                <c:pt idx="6748">
                  <c:v>16021</c:v>
                </c:pt>
                <c:pt idx="6749">
                  <c:v>16105</c:v>
                </c:pt>
                <c:pt idx="6750">
                  <c:v>16156</c:v>
                </c:pt>
                <c:pt idx="6751">
                  <c:v>16240</c:v>
                </c:pt>
                <c:pt idx="6752">
                  <c:v>16234</c:v>
                </c:pt>
                <c:pt idx="6753">
                  <c:v>16249</c:v>
                </c:pt>
                <c:pt idx="6754">
                  <c:v>16265</c:v>
                </c:pt>
                <c:pt idx="6755">
                  <c:v>16241</c:v>
                </c:pt>
                <c:pt idx="6756">
                  <c:v>16279</c:v>
                </c:pt>
                <c:pt idx="6757">
                  <c:v>16314</c:v>
                </c:pt>
                <c:pt idx="6758">
                  <c:v>16322</c:v>
                </c:pt>
                <c:pt idx="6759">
                  <c:v>16360</c:v>
                </c:pt>
                <c:pt idx="6760">
                  <c:v>16371</c:v>
                </c:pt>
                <c:pt idx="6761">
                  <c:v>16405</c:v>
                </c:pt>
                <c:pt idx="6762">
                  <c:v>16360</c:v>
                </c:pt>
                <c:pt idx="6763">
                  <c:v>16319</c:v>
                </c:pt>
                <c:pt idx="6764">
                  <c:v>16306</c:v>
                </c:pt>
                <c:pt idx="6765">
                  <c:v>16221</c:v>
                </c:pt>
                <c:pt idx="6766">
                  <c:v>16179</c:v>
                </c:pt>
                <c:pt idx="6767">
                  <c:v>16144</c:v>
                </c:pt>
                <c:pt idx="6768">
                  <c:v>16097</c:v>
                </c:pt>
                <c:pt idx="6769">
                  <c:v>16067</c:v>
                </c:pt>
                <c:pt idx="6770">
                  <c:v>16056</c:v>
                </c:pt>
                <c:pt idx="6771">
                  <c:v>16041</c:v>
                </c:pt>
                <c:pt idx="6772">
                  <c:v>15975</c:v>
                </c:pt>
                <c:pt idx="6773">
                  <c:v>15864</c:v>
                </c:pt>
                <c:pt idx="6774">
                  <c:v>15753</c:v>
                </c:pt>
                <c:pt idx="6775">
                  <c:v>15583</c:v>
                </c:pt>
                <c:pt idx="6776">
                  <c:v>15347</c:v>
                </c:pt>
                <c:pt idx="6777">
                  <c:v>15109</c:v>
                </c:pt>
                <c:pt idx="6778">
                  <c:v>14860</c:v>
                </c:pt>
                <c:pt idx="6779">
                  <c:v>14556</c:v>
                </c:pt>
                <c:pt idx="6780">
                  <c:v>14267</c:v>
                </c:pt>
                <c:pt idx="6781">
                  <c:v>13896</c:v>
                </c:pt>
                <c:pt idx="6782">
                  <c:v>13480</c:v>
                </c:pt>
                <c:pt idx="6783">
                  <c:v>13121</c:v>
                </c:pt>
                <c:pt idx="6784">
                  <c:v>12767</c:v>
                </c:pt>
                <c:pt idx="6785">
                  <c:v>12332</c:v>
                </c:pt>
                <c:pt idx="6786">
                  <c:v>11838</c:v>
                </c:pt>
                <c:pt idx="6787">
                  <c:v>11308</c:v>
                </c:pt>
                <c:pt idx="6788">
                  <c:v>10824</c:v>
                </c:pt>
                <c:pt idx="6789">
                  <c:v>10308</c:v>
                </c:pt>
                <c:pt idx="6790">
                  <c:v>9783.5</c:v>
                </c:pt>
                <c:pt idx="6791">
                  <c:v>9297</c:v>
                </c:pt>
                <c:pt idx="6792">
                  <c:v>8866.9</c:v>
                </c:pt>
                <c:pt idx="6793">
                  <c:v>8489.4</c:v>
                </c:pt>
                <c:pt idx="6794">
                  <c:v>8081.2</c:v>
                </c:pt>
                <c:pt idx="6795">
                  <c:v>7690.7</c:v>
                </c:pt>
                <c:pt idx="6796">
                  <c:v>7302</c:v>
                </c:pt>
                <c:pt idx="6797">
                  <c:v>6856.9</c:v>
                </c:pt>
                <c:pt idx="6798">
                  <c:v>6458.2</c:v>
                </c:pt>
                <c:pt idx="6799">
                  <c:v>6099.2</c:v>
                </c:pt>
                <c:pt idx="6800">
                  <c:v>5752.3</c:v>
                </c:pt>
                <c:pt idx="6801">
                  <c:v>5406.9</c:v>
                </c:pt>
                <c:pt idx="6802">
                  <c:v>5103.2</c:v>
                </c:pt>
                <c:pt idx="6803">
                  <c:v>4896.7</c:v>
                </c:pt>
                <c:pt idx="6804">
                  <c:v>4735</c:v>
                </c:pt>
                <c:pt idx="6805">
                  <c:v>4497.1000000000004</c:v>
                </c:pt>
                <c:pt idx="6806">
                  <c:v>4158.1000000000004</c:v>
                </c:pt>
                <c:pt idx="6807">
                  <c:v>3744.8</c:v>
                </c:pt>
                <c:pt idx="6808">
                  <c:v>3301.2</c:v>
                </c:pt>
                <c:pt idx="6809">
                  <c:v>2820.8</c:v>
                </c:pt>
                <c:pt idx="6810">
                  <c:v>2358.4</c:v>
                </c:pt>
                <c:pt idx="6811">
                  <c:v>1958.2</c:v>
                </c:pt>
                <c:pt idx="6812">
                  <c:v>1617.5</c:v>
                </c:pt>
                <c:pt idx="6813">
                  <c:v>1388.8</c:v>
                </c:pt>
                <c:pt idx="6814">
                  <c:v>1251.5</c:v>
                </c:pt>
                <c:pt idx="6815">
                  <c:v>1094.7</c:v>
                </c:pt>
                <c:pt idx="6816">
                  <c:v>1010</c:v>
                </c:pt>
                <c:pt idx="6817">
                  <c:v>901.97</c:v>
                </c:pt>
                <c:pt idx="6818">
                  <c:v>781.62</c:v>
                </c:pt>
                <c:pt idx="6819">
                  <c:v>698.76</c:v>
                </c:pt>
                <c:pt idx="6820">
                  <c:v>703.83</c:v>
                </c:pt>
                <c:pt idx="6821">
                  <c:v>661.82</c:v>
                </c:pt>
                <c:pt idx="6822">
                  <c:v>590.16999999999996</c:v>
                </c:pt>
                <c:pt idx="6823">
                  <c:v>562.52</c:v>
                </c:pt>
                <c:pt idx="6824">
                  <c:v>569.88</c:v>
                </c:pt>
                <c:pt idx="6825">
                  <c:v>598.73</c:v>
                </c:pt>
                <c:pt idx="6826">
                  <c:v>566.84</c:v>
                </c:pt>
                <c:pt idx="6827">
                  <c:v>493.94</c:v>
                </c:pt>
                <c:pt idx="6828">
                  <c:v>477.52</c:v>
                </c:pt>
                <c:pt idx="6829">
                  <c:v>502.29</c:v>
                </c:pt>
                <c:pt idx="6830">
                  <c:v>532.69000000000005</c:v>
                </c:pt>
                <c:pt idx="6831">
                  <c:v>486.14</c:v>
                </c:pt>
                <c:pt idx="6832">
                  <c:v>452.73</c:v>
                </c:pt>
                <c:pt idx="6833">
                  <c:v>404.41</c:v>
                </c:pt>
                <c:pt idx="6834">
                  <c:v>339.17</c:v>
                </c:pt>
                <c:pt idx="6835">
                  <c:v>246.33</c:v>
                </c:pt>
                <c:pt idx="6836">
                  <c:v>205.17</c:v>
                </c:pt>
                <c:pt idx="6837">
                  <c:v>146.22</c:v>
                </c:pt>
                <c:pt idx="6838">
                  <c:v>134.81</c:v>
                </c:pt>
                <c:pt idx="6839">
                  <c:v>147.46</c:v>
                </c:pt>
                <c:pt idx="6840">
                  <c:v>136.56</c:v>
                </c:pt>
                <c:pt idx="6841">
                  <c:v>140.09</c:v>
                </c:pt>
                <c:pt idx="6842">
                  <c:v>121.92</c:v>
                </c:pt>
                <c:pt idx="6843">
                  <c:v>101.42</c:v>
                </c:pt>
                <c:pt idx="6844">
                  <c:v>90.941000000000003</c:v>
                </c:pt>
                <c:pt idx="6845">
                  <c:v>58.192</c:v>
                </c:pt>
                <c:pt idx="6846">
                  <c:v>18.692</c:v>
                </c:pt>
                <c:pt idx="6847">
                  <c:v>-60.838999999999999</c:v>
                </c:pt>
                <c:pt idx="6848">
                  <c:v>-48.365000000000002</c:v>
                </c:pt>
                <c:pt idx="6849">
                  <c:v>-84.277000000000001</c:v>
                </c:pt>
                <c:pt idx="6850">
                  <c:v>-161.79</c:v>
                </c:pt>
                <c:pt idx="6851">
                  <c:v>-249.15</c:v>
                </c:pt>
                <c:pt idx="6852">
                  <c:v>-310.19</c:v>
                </c:pt>
                <c:pt idx="6853">
                  <c:v>-391.63</c:v>
                </c:pt>
                <c:pt idx="6854">
                  <c:v>-407.57</c:v>
                </c:pt>
                <c:pt idx="6855">
                  <c:v>-458.79</c:v>
                </c:pt>
                <c:pt idx="6856">
                  <c:v>-487.11</c:v>
                </c:pt>
                <c:pt idx="6857">
                  <c:v>-520.21</c:v>
                </c:pt>
                <c:pt idx="6858">
                  <c:v>-565.75</c:v>
                </c:pt>
                <c:pt idx="6859">
                  <c:v>-638.95000000000005</c:v>
                </c:pt>
                <c:pt idx="6860">
                  <c:v>-695.4</c:v>
                </c:pt>
                <c:pt idx="6861">
                  <c:v>-755.13</c:v>
                </c:pt>
                <c:pt idx="6862">
                  <c:v>-829.1</c:v>
                </c:pt>
                <c:pt idx="6863">
                  <c:v>-862.25</c:v>
                </c:pt>
                <c:pt idx="6864">
                  <c:v>-921.41</c:v>
                </c:pt>
                <c:pt idx="6865">
                  <c:v>-975.61</c:v>
                </c:pt>
                <c:pt idx="6866">
                  <c:v>-1017.5</c:v>
                </c:pt>
                <c:pt idx="6867">
                  <c:v>-1061</c:v>
                </c:pt>
                <c:pt idx="6868">
                  <c:v>-1123.3</c:v>
                </c:pt>
                <c:pt idx="6869">
                  <c:v>-1197.2</c:v>
                </c:pt>
                <c:pt idx="6870">
                  <c:v>-1228.0999999999999</c:v>
                </c:pt>
                <c:pt idx="6871">
                  <c:v>-1267.4000000000001</c:v>
                </c:pt>
                <c:pt idx="6872">
                  <c:v>-1319.7</c:v>
                </c:pt>
                <c:pt idx="6873">
                  <c:v>-1331.9</c:v>
                </c:pt>
                <c:pt idx="6874">
                  <c:v>-1372.6</c:v>
                </c:pt>
                <c:pt idx="6875">
                  <c:v>-1393.7</c:v>
                </c:pt>
                <c:pt idx="6876">
                  <c:v>-1418</c:v>
                </c:pt>
                <c:pt idx="6877">
                  <c:v>-1429.2</c:v>
                </c:pt>
                <c:pt idx="6878">
                  <c:v>-1420.7</c:v>
                </c:pt>
                <c:pt idx="6879">
                  <c:v>-1423.7</c:v>
                </c:pt>
                <c:pt idx="6880">
                  <c:v>-1439.5</c:v>
                </c:pt>
                <c:pt idx="6881">
                  <c:v>-1457.3</c:v>
                </c:pt>
                <c:pt idx="6882">
                  <c:v>-1483.8</c:v>
                </c:pt>
                <c:pt idx="6883">
                  <c:v>-1509.8</c:v>
                </c:pt>
                <c:pt idx="6884">
                  <c:v>-1509.6</c:v>
                </c:pt>
                <c:pt idx="6885">
                  <c:v>-1527.6</c:v>
                </c:pt>
                <c:pt idx="6886">
                  <c:v>-1513</c:v>
                </c:pt>
                <c:pt idx="6887">
                  <c:v>-1508.3</c:v>
                </c:pt>
                <c:pt idx="6888">
                  <c:v>-1494.8</c:v>
                </c:pt>
                <c:pt idx="6889">
                  <c:v>-1484.7</c:v>
                </c:pt>
                <c:pt idx="6890">
                  <c:v>-1486.6</c:v>
                </c:pt>
                <c:pt idx="6891">
                  <c:v>-1478</c:v>
                </c:pt>
                <c:pt idx="6892">
                  <c:v>-1488.8</c:v>
                </c:pt>
                <c:pt idx="6893">
                  <c:v>-1457.1</c:v>
                </c:pt>
                <c:pt idx="6894">
                  <c:v>-1465.6</c:v>
                </c:pt>
                <c:pt idx="6895">
                  <c:v>-1455.7</c:v>
                </c:pt>
                <c:pt idx="6896">
                  <c:v>-1442.5</c:v>
                </c:pt>
                <c:pt idx="6897">
                  <c:v>-1443.3</c:v>
                </c:pt>
                <c:pt idx="6898">
                  <c:v>-1430</c:v>
                </c:pt>
                <c:pt idx="6899">
                  <c:v>-1423.3</c:v>
                </c:pt>
                <c:pt idx="6900">
                  <c:v>-1395.7</c:v>
                </c:pt>
                <c:pt idx="6901">
                  <c:v>-1377.6</c:v>
                </c:pt>
                <c:pt idx="6902">
                  <c:v>-1388.6</c:v>
                </c:pt>
                <c:pt idx="6903">
                  <c:v>-1388</c:v>
                </c:pt>
                <c:pt idx="6904">
                  <c:v>-1405.3</c:v>
                </c:pt>
                <c:pt idx="6905">
                  <c:v>-1425.7</c:v>
                </c:pt>
                <c:pt idx="6906">
                  <c:v>-1400.2</c:v>
                </c:pt>
                <c:pt idx="6907">
                  <c:v>-1402.6</c:v>
                </c:pt>
                <c:pt idx="6908">
                  <c:v>-1370.4</c:v>
                </c:pt>
                <c:pt idx="6909">
                  <c:v>-1355.1</c:v>
                </c:pt>
                <c:pt idx="6910">
                  <c:v>-1333.9</c:v>
                </c:pt>
                <c:pt idx="6911">
                  <c:v>-1321.3</c:v>
                </c:pt>
                <c:pt idx="6912">
                  <c:v>-1310.5999999999999</c:v>
                </c:pt>
                <c:pt idx="6913">
                  <c:v>-1307.8</c:v>
                </c:pt>
                <c:pt idx="6914">
                  <c:v>-1261.4000000000001</c:v>
                </c:pt>
                <c:pt idx="6915">
                  <c:v>-1239</c:v>
                </c:pt>
                <c:pt idx="6916">
                  <c:v>-1210.7</c:v>
                </c:pt>
                <c:pt idx="6917">
                  <c:v>-1211.0999999999999</c:v>
                </c:pt>
                <c:pt idx="6918">
                  <c:v>-1245.9000000000001</c:v>
                </c:pt>
                <c:pt idx="6919">
                  <c:v>-1261.9000000000001</c:v>
                </c:pt>
                <c:pt idx="6920">
                  <c:v>-1269</c:v>
                </c:pt>
                <c:pt idx="6921">
                  <c:v>-1289.2</c:v>
                </c:pt>
                <c:pt idx="6922">
                  <c:v>-1319.8</c:v>
                </c:pt>
                <c:pt idx="6923">
                  <c:v>-1329.6</c:v>
                </c:pt>
                <c:pt idx="6924">
                  <c:v>-1367.8</c:v>
                </c:pt>
                <c:pt idx="6925">
                  <c:v>-1427.6</c:v>
                </c:pt>
                <c:pt idx="6926">
                  <c:v>-1453.3</c:v>
                </c:pt>
                <c:pt idx="6927">
                  <c:v>-1534.1</c:v>
                </c:pt>
                <c:pt idx="6928">
                  <c:v>-1562.4</c:v>
                </c:pt>
                <c:pt idx="6929">
                  <c:v>-1602.2</c:v>
                </c:pt>
                <c:pt idx="6930">
                  <c:v>-1655.7</c:v>
                </c:pt>
                <c:pt idx="6931">
                  <c:v>-1712.3</c:v>
                </c:pt>
                <c:pt idx="6932">
                  <c:v>-1782.8</c:v>
                </c:pt>
                <c:pt idx="6933">
                  <c:v>-1861.8</c:v>
                </c:pt>
                <c:pt idx="6934">
                  <c:v>-1933</c:v>
                </c:pt>
                <c:pt idx="6935">
                  <c:v>-2029.3</c:v>
                </c:pt>
                <c:pt idx="6936">
                  <c:v>-2068.4</c:v>
                </c:pt>
                <c:pt idx="6937">
                  <c:v>-2138</c:v>
                </c:pt>
                <c:pt idx="6938">
                  <c:v>-2183.3000000000002</c:v>
                </c:pt>
                <c:pt idx="6939">
                  <c:v>-2262.8000000000002</c:v>
                </c:pt>
                <c:pt idx="6940">
                  <c:v>-2342.9</c:v>
                </c:pt>
                <c:pt idx="6941">
                  <c:v>-2412.4</c:v>
                </c:pt>
                <c:pt idx="6942">
                  <c:v>-2518.6999999999998</c:v>
                </c:pt>
                <c:pt idx="6943">
                  <c:v>-2618.4</c:v>
                </c:pt>
                <c:pt idx="6944">
                  <c:v>-2724.9</c:v>
                </c:pt>
                <c:pt idx="6945">
                  <c:v>-2826.6</c:v>
                </c:pt>
                <c:pt idx="6946">
                  <c:v>-2949.2</c:v>
                </c:pt>
                <c:pt idx="6947">
                  <c:v>-3068.2</c:v>
                </c:pt>
                <c:pt idx="6948">
                  <c:v>-3185.5</c:v>
                </c:pt>
                <c:pt idx="6949">
                  <c:v>-3312</c:v>
                </c:pt>
                <c:pt idx="6950">
                  <c:v>-3431</c:v>
                </c:pt>
                <c:pt idx="6951">
                  <c:v>-3563.1</c:v>
                </c:pt>
                <c:pt idx="6952">
                  <c:v>-3703.8</c:v>
                </c:pt>
                <c:pt idx="6953">
                  <c:v>-3845.8</c:v>
                </c:pt>
                <c:pt idx="6954">
                  <c:v>-4022</c:v>
                </c:pt>
                <c:pt idx="6955">
                  <c:v>-4208.8999999999996</c:v>
                </c:pt>
                <c:pt idx="6956">
                  <c:v>-4398.1000000000004</c:v>
                </c:pt>
                <c:pt idx="6957">
                  <c:v>-4585.3</c:v>
                </c:pt>
                <c:pt idx="6958">
                  <c:v>-4761.7</c:v>
                </c:pt>
                <c:pt idx="6959">
                  <c:v>-4910.2</c:v>
                </c:pt>
                <c:pt idx="6960">
                  <c:v>-5012.7</c:v>
                </c:pt>
                <c:pt idx="6961">
                  <c:v>-5134.1000000000004</c:v>
                </c:pt>
                <c:pt idx="6962">
                  <c:v>-5240.8999999999996</c:v>
                </c:pt>
                <c:pt idx="6963">
                  <c:v>-5347.3</c:v>
                </c:pt>
                <c:pt idx="6964">
                  <c:v>-5445.8</c:v>
                </c:pt>
                <c:pt idx="6965">
                  <c:v>-5561</c:v>
                </c:pt>
                <c:pt idx="6966">
                  <c:v>-5679</c:v>
                </c:pt>
                <c:pt idx="6967">
                  <c:v>-5823.7</c:v>
                </c:pt>
                <c:pt idx="6968">
                  <c:v>-5917.7</c:v>
                </c:pt>
                <c:pt idx="6969">
                  <c:v>-6016.3</c:v>
                </c:pt>
                <c:pt idx="6970">
                  <c:v>-6111.1</c:v>
                </c:pt>
                <c:pt idx="6971">
                  <c:v>-6212.3</c:v>
                </c:pt>
                <c:pt idx="6972">
                  <c:v>-6295.1</c:v>
                </c:pt>
                <c:pt idx="6973">
                  <c:v>-6354.6</c:v>
                </c:pt>
                <c:pt idx="6974">
                  <c:v>-6458.9</c:v>
                </c:pt>
                <c:pt idx="6975">
                  <c:v>-6552.8</c:v>
                </c:pt>
                <c:pt idx="6976">
                  <c:v>-6667.2</c:v>
                </c:pt>
                <c:pt idx="6977">
                  <c:v>-6795.7</c:v>
                </c:pt>
                <c:pt idx="6978">
                  <c:v>-6915.3</c:v>
                </c:pt>
                <c:pt idx="6979">
                  <c:v>-7030.5</c:v>
                </c:pt>
                <c:pt idx="6980">
                  <c:v>-7150.3</c:v>
                </c:pt>
                <c:pt idx="6981">
                  <c:v>-7225.1</c:v>
                </c:pt>
                <c:pt idx="6982">
                  <c:v>-7287</c:v>
                </c:pt>
                <c:pt idx="6983">
                  <c:v>-7363.8</c:v>
                </c:pt>
                <c:pt idx="6984">
                  <c:v>-7448.1</c:v>
                </c:pt>
                <c:pt idx="6985">
                  <c:v>-7546.7</c:v>
                </c:pt>
                <c:pt idx="6986">
                  <c:v>-7640</c:v>
                </c:pt>
                <c:pt idx="6987">
                  <c:v>-7745.2</c:v>
                </c:pt>
                <c:pt idx="6988">
                  <c:v>-7820.3</c:v>
                </c:pt>
                <c:pt idx="6989">
                  <c:v>-7912</c:v>
                </c:pt>
                <c:pt idx="6990">
                  <c:v>-8021.5</c:v>
                </c:pt>
                <c:pt idx="6991">
                  <c:v>-8108.2</c:v>
                </c:pt>
                <c:pt idx="6992">
                  <c:v>-8213.4</c:v>
                </c:pt>
                <c:pt idx="6993">
                  <c:v>-8333.4</c:v>
                </c:pt>
                <c:pt idx="6994">
                  <c:v>-8467</c:v>
                </c:pt>
                <c:pt idx="6995">
                  <c:v>-8610.6</c:v>
                </c:pt>
                <c:pt idx="6996">
                  <c:v>-8750.4</c:v>
                </c:pt>
                <c:pt idx="6997">
                  <c:v>-8916.6</c:v>
                </c:pt>
                <c:pt idx="6998">
                  <c:v>-9076.5</c:v>
                </c:pt>
                <c:pt idx="6999">
                  <c:v>-9193.2000000000007</c:v>
                </c:pt>
                <c:pt idx="7000">
                  <c:v>-9301.7000000000007</c:v>
                </c:pt>
                <c:pt idx="7001">
                  <c:v>-9350.4</c:v>
                </c:pt>
                <c:pt idx="7002">
                  <c:v>-9412.5</c:v>
                </c:pt>
                <c:pt idx="7003">
                  <c:v>-9463.2000000000007</c:v>
                </c:pt>
                <c:pt idx="7004">
                  <c:v>-9558.5</c:v>
                </c:pt>
                <c:pt idx="7005">
                  <c:v>-9662.9</c:v>
                </c:pt>
                <c:pt idx="7006">
                  <c:v>-9727.2999999999993</c:v>
                </c:pt>
                <c:pt idx="7007">
                  <c:v>-9813.9</c:v>
                </c:pt>
                <c:pt idx="7008">
                  <c:v>-9929.1</c:v>
                </c:pt>
                <c:pt idx="7009">
                  <c:v>-10022</c:v>
                </c:pt>
                <c:pt idx="7010">
                  <c:v>-10122</c:v>
                </c:pt>
                <c:pt idx="7011">
                  <c:v>-10227</c:v>
                </c:pt>
                <c:pt idx="7012">
                  <c:v>-10352</c:v>
                </c:pt>
                <c:pt idx="7013">
                  <c:v>-10471</c:v>
                </c:pt>
                <c:pt idx="7014">
                  <c:v>-10550</c:v>
                </c:pt>
                <c:pt idx="7015">
                  <c:v>-10593</c:v>
                </c:pt>
                <c:pt idx="7016">
                  <c:v>-10615</c:v>
                </c:pt>
                <c:pt idx="7017">
                  <c:v>-10648</c:v>
                </c:pt>
                <c:pt idx="7018">
                  <c:v>-10602</c:v>
                </c:pt>
                <c:pt idx="7019">
                  <c:v>-10584</c:v>
                </c:pt>
                <c:pt idx="7020">
                  <c:v>-10567</c:v>
                </c:pt>
                <c:pt idx="7021">
                  <c:v>-10542</c:v>
                </c:pt>
                <c:pt idx="7022">
                  <c:v>-10576</c:v>
                </c:pt>
                <c:pt idx="7023">
                  <c:v>-10578</c:v>
                </c:pt>
                <c:pt idx="7024">
                  <c:v>-10594</c:v>
                </c:pt>
                <c:pt idx="7025">
                  <c:v>-10630</c:v>
                </c:pt>
                <c:pt idx="7026">
                  <c:v>-10619</c:v>
                </c:pt>
                <c:pt idx="7027">
                  <c:v>-10630</c:v>
                </c:pt>
                <c:pt idx="7028">
                  <c:v>-10614</c:v>
                </c:pt>
                <c:pt idx="7029">
                  <c:v>-10634</c:v>
                </c:pt>
                <c:pt idx="7030">
                  <c:v>-10687</c:v>
                </c:pt>
                <c:pt idx="7031">
                  <c:v>-10712</c:v>
                </c:pt>
                <c:pt idx="7032">
                  <c:v>-10776</c:v>
                </c:pt>
                <c:pt idx="7033">
                  <c:v>-10835</c:v>
                </c:pt>
                <c:pt idx="7034">
                  <c:v>-10886</c:v>
                </c:pt>
                <c:pt idx="7035">
                  <c:v>-10955</c:v>
                </c:pt>
                <c:pt idx="7036">
                  <c:v>-10967</c:v>
                </c:pt>
                <c:pt idx="7037">
                  <c:v>-10987</c:v>
                </c:pt>
                <c:pt idx="7038">
                  <c:v>-11001</c:v>
                </c:pt>
                <c:pt idx="7039">
                  <c:v>-11011</c:v>
                </c:pt>
                <c:pt idx="7040">
                  <c:v>-11059</c:v>
                </c:pt>
                <c:pt idx="7041">
                  <c:v>-11049</c:v>
                </c:pt>
                <c:pt idx="7042">
                  <c:v>-11107</c:v>
                </c:pt>
                <c:pt idx="7043">
                  <c:v>-11132</c:v>
                </c:pt>
                <c:pt idx="7044">
                  <c:v>-11150</c:v>
                </c:pt>
                <c:pt idx="7045">
                  <c:v>-11202</c:v>
                </c:pt>
                <c:pt idx="7046">
                  <c:v>-11249</c:v>
                </c:pt>
                <c:pt idx="7047">
                  <c:v>-11312</c:v>
                </c:pt>
                <c:pt idx="7048">
                  <c:v>-11330</c:v>
                </c:pt>
                <c:pt idx="7049">
                  <c:v>-11342</c:v>
                </c:pt>
                <c:pt idx="7050">
                  <c:v>-11345</c:v>
                </c:pt>
                <c:pt idx="7051">
                  <c:v>-11331</c:v>
                </c:pt>
                <c:pt idx="7052">
                  <c:v>-11313</c:v>
                </c:pt>
                <c:pt idx="7053">
                  <c:v>-11278</c:v>
                </c:pt>
                <c:pt idx="7054">
                  <c:v>-11300</c:v>
                </c:pt>
                <c:pt idx="7055">
                  <c:v>-11348</c:v>
                </c:pt>
                <c:pt idx="7056">
                  <c:v>-11374</c:v>
                </c:pt>
                <c:pt idx="7057">
                  <c:v>-11400</c:v>
                </c:pt>
                <c:pt idx="7058">
                  <c:v>-11417</c:v>
                </c:pt>
                <c:pt idx="7059">
                  <c:v>-11404</c:v>
                </c:pt>
                <c:pt idx="7060">
                  <c:v>-11397</c:v>
                </c:pt>
                <c:pt idx="7061">
                  <c:v>-11375</c:v>
                </c:pt>
                <c:pt idx="7062">
                  <c:v>-11365</c:v>
                </c:pt>
                <c:pt idx="7063">
                  <c:v>-11411</c:v>
                </c:pt>
                <c:pt idx="7064">
                  <c:v>-11442</c:v>
                </c:pt>
                <c:pt idx="7065">
                  <c:v>-11477</c:v>
                </c:pt>
                <c:pt idx="7066">
                  <c:v>-11515</c:v>
                </c:pt>
                <c:pt idx="7067">
                  <c:v>-11514</c:v>
                </c:pt>
                <c:pt idx="7068">
                  <c:v>-11523</c:v>
                </c:pt>
                <c:pt idx="7069">
                  <c:v>-11541</c:v>
                </c:pt>
                <c:pt idx="7070">
                  <c:v>-11574</c:v>
                </c:pt>
                <c:pt idx="7071">
                  <c:v>-11564</c:v>
                </c:pt>
                <c:pt idx="7072">
                  <c:v>-11550</c:v>
                </c:pt>
                <c:pt idx="7073">
                  <c:v>-11517</c:v>
                </c:pt>
                <c:pt idx="7074">
                  <c:v>-11528</c:v>
                </c:pt>
                <c:pt idx="7075">
                  <c:v>-11465</c:v>
                </c:pt>
                <c:pt idx="7076">
                  <c:v>-11444</c:v>
                </c:pt>
                <c:pt idx="7077">
                  <c:v>-11442</c:v>
                </c:pt>
                <c:pt idx="7078">
                  <c:v>-11387</c:v>
                </c:pt>
                <c:pt idx="7079">
                  <c:v>-11377</c:v>
                </c:pt>
                <c:pt idx="7080">
                  <c:v>-11356</c:v>
                </c:pt>
                <c:pt idx="7081">
                  <c:v>-11275</c:v>
                </c:pt>
                <c:pt idx="7082">
                  <c:v>-11243</c:v>
                </c:pt>
                <c:pt idx="7083">
                  <c:v>-11187</c:v>
                </c:pt>
                <c:pt idx="7084">
                  <c:v>-11141</c:v>
                </c:pt>
                <c:pt idx="7085">
                  <c:v>-11141</c:v>
                </c:pt>
                <c:pt idx="7086">
                  <c:v>-11066</c:v>
                </c:pt>
                <c:pt idx="7087">
                  <c:v>-11061</c:v>
                </c:pt>
                <c:pt idx="7088">
                  <c:v>-11026</c:v>
                </c:pt>
                <c:pt idx="7089">
                  <c:v>-10969</c:v>
                </c:pt>
                <c:pt idx="7090">
                  <c:v>-10973</c:v>
                </c:pt>
                <c:pt idx="7091">
                  <c:v>-10943</c:v>
                </c:pt>
                <c:pt idx="7092">
                  <c:v>-10948</c:v>
                </c:pt>
                <c:pt idx="7093">
                  <c:v>-10911</c:v>
                </c:pt>
                <c:pt idx="7094">
                  <c:v>-10902</c:v>
                </c:pt>
                <c:pt idx="7095">
                  <c:v>-10875</c:v>
                </c:pt>
                <c:pt idx="7096">
                  <c:v>-10814</c:v>
                </c:pt>
                <c:pt idx="7097">
                  <c:v>-10839</c:v>
                </c:pt>
                <c:pt idx="7098">
                  <c:v>-10769</c:v>
                </c:pt>
                <c:pt idx="7099">
                  <c:v>-10738</c:v>
                </c:pt>
                <c:pt idx="7100">
                  <c:v>-10730</c:v>
                </c:pt>
                <c:pt idx="7101">
                  <c:v>-10697</c:v>
                </c:pt>
                <c:pt idx="7102">
                  <c:v>-10687</c:v>
                </c:pt>
                <c:pt idx="7103">
                  <c:v>-10640</c:v>
                </c:pt>
                <c:pt idx="7104">
                  <c:v>-10564</c:v>
                </c:pt>
                <c:pt idx="7105">
                  <c:v>-10520</c:v>
                </c:pt>
                <c:pt idx="7106">
                  <c:v>-10429</c:v>
                </c:pt>
                <c:pt idx="7107">
                  <c:v>-10342</c:v>
                </c:pt>
                <c:pt idx="7108">
                  <c:v>-10213</c:v>
                </c:pt>
                <c:pt idx="7109">
                  <c:v>-10122</c:v>
                </c:pt>
                <c:pt idx="7110">
                  <c:v>-10011</c:v>
                </c:pt>
                <c:pt idx="7111">
                  <c:v>-9863.6</c:v>
                </c:pt>
                <c:pt idx="7112">
                  <c:v>-9726</c:v>
                </c:pt>
                <c:pt idx="7113">
                  <c:v>-9557.2000000000007</c:v>
                </c:pt>
                <c:pt idx="7114">
                  <c:v>-9350.4</c:v>
                </c:pt>
                <c:pt idx="7115">
                  <c:v>-9100.7999999999993</c:v>
                </c:pt>
                <c:pt idx="7116">
                  <c:v>-8856.2999999999993</c:v>
                </c:pt>
                <c:pt idx="7117">
                  <c:v>-8555.6</c:v>
                </c:pt>
                <c:pt idx="7118">
                  <c:v>-8269.7000000000007</c:v>
                </c:pt>
                <c:pt idx="7119">
                  <c:v>-8034.5</c:v>
                </c:pt>
                <c:pt idx="7120">
                  <c:v>-7778.1</c:v>
                </c:pt>
                <c:pt idx="7121">
                  <c:v>-7497.9</c:v>
                </c:pt>
                <c:pt idx="7122">
                  <c:v>-7233.2</c:v>
                </c:pt>
                <c:pt idx="7123">
                  <c:v>-6938.2</c:v>
                </c:pt>
                <c:pt idx="7124">
                  <c:v>-6582.2</c:v>
                </c:pt>
                <c:pt idx="7125">
                  <c:v>-6211</c:v>
                </c:pt>
                <c:pt idx="7126">
                  <c:v>-5801.3</c:v>
                </c:pt>
                <c:pt idx="7127">
                  <c:v>-5367.3</c:v>
                </c:pt>
                <c:pt idx="7128">
                  <c:v>-4937.5</c:v>
                </c:pt>
                <c:pt idx="7129">
                  <c:v>-4503.1000000000004</c:v>
                </c:pt>
                <c:pt idx="7130">
                  <c:v>-4073.6</c:v>
                </c:pt>
                <c:pt idx="7131">
                  <c:v>-3665.4</c:v>
                </c:pt>
                <c:pt idx="7132">
                  <c:v>-3295.6</c:v>
                </c:pt>
                <c:pt idx="7133">
                  <c:v>-2919.8</c:v>
                </c:pt>
                <c:pt idx="7134">
                  <c:v>-2563</c:v>
                </c:pt>
                <c:pt idx="7135">
                  <c:v>-2239.9</c:v>
                </c:pt>
                <c:pt idx="7136">
                  <c:v>-1929.9</c:v>
                </c:pt>
                <c:pt idx="7137">
                  <c:v>-1634</c:v>
                </c:pt>
                <c:pt idx="7138">
                  <c:v>-1356.7</c:v>
                </c:pt>
                <c:pt idx="7139">
                  <c:v>-1128.4000000000001</c:v>
                </c:pt>
                <c:pt idx="7140">
                  <c:v>-977.22</c:v>
                </c:pt>
                <c:pt idx="7141">
                  <c:v>-802.97</c:v>
                </c:pt>
                <c:pt idx="7142">
                  <c:v>-591.24</c:v>
                </c:pt>
                <c:pt idx="7143">
                  <c:v>-415.2</c:v>
                </c:pt>
                <c:pt idx="7144">
                  <c:v>-311.85000000000002</c:v>
                </c:pt>
                <c:pt idx="7145">
                  <c:v>-226.75</c:v>
                </c:pt>
                <c:pt idx="7146">
                  <c:v>-137.41</c:v>
                </c:pt>
                <c:pt idx="7147">
                  <c:v>-69.930000000000007</c:v>
                </c:pt>
                <c:pt idx="7148">
                  <c:v>14.173999999999999</c:v>
                </c:pt>
                <c:pt idx="7149">
                  <c:v>104.86</c:v>
                </c:pt>
                <c:pt idx="7150">
                  <c:v>176.76</c:v>
                </c:pt>
                <c:pt idx="7151">
                  <c:v>229.76</c:v>
                </c:pt>
                <c:pt idx="7152">
                  <c:v>288.14999999999998</c:v>
                </c:pt>
                <c:pt idx="7153">
                  <c:v>330.57</c:v>
                </c:pt>
                <c:pt idx="7154">
                  <c:v>355.68</c:v>
                </c:pt>
                <c:pt idx="7155">
                  <c:v>364.89</c:v>
                </c:pt>
                <c:pt idx="7156">
                  <c:v>417.22</c:v>
                </c:pt>
                <c:pt idx="7157">
                  <c:v>441.57</c:v>
                </c:pt>
                <c:pt idx="7158">
                  <c:v>432.14</c:v>
                </c:pt>
                <c:pt idx="7159">
                  <c:v>420.25</c:v>
                </c:pt>
                <c:pt idx="7160">
                  <c:v>445.88</c:v>
                </c:pt>
                <c:pt idx="7161">
                  <c:v>506.25</c:v>
                </c:pt>
                <c:pt idx="7162">
                  <c:v>568.66999999999996</c:v>
                </c:pt>
                <c:pt idx="7163">
                  <c:v>626.76</c:v>
                </c:pt>
                <c:pt idx="7164">
                  <c:v>661.26</c:v>
                </c:pt>
                <c:pt idx="7165">
                  <c:v>685.83</c:v>
                </c:pt>
                <c:pt idx="7166">
                  <c:v>748</c:v>
                </c:pt>
                <c:pt idx="7167">
                  <c:v>784.53</c:v>
                </c:pt>
                <c:pt idx="7168">
                  <c:v>840.34</c:v>
                </c:pt>
                <c:pt idx="7169">
                  <c:v>922.06</c:v>
                </c:pt>
                <c:pt idx="7170">
                  <c:v>1057.8</c:v>
                </c:pt>
                <c:pt idx="7171">
                  <c:v>1230.0999999999999</c:v>
                </c:pt>
                <c:pt idx="7172">
                  <c:v>1461.3</c:v>
                </c:pt>
                <c:pt idx="7173">
                  <c:v>1777.9</c:v>
                </c:pt>
                <c:pt idx="7174">
                  <c:v>2164.1</c:v>
                </c:pt>
                <c:pt idx="7175">
                  <c:v>2508.1</c:v>
                </c:pt>
                <c:pt idx="7176">
                  <c:v>2836.5</c:v>
                </c:pt>
                <c:pt idx="7177">
                  <c:v>3078.6</c:v>
                </c:pt>
                <c:pt idx="7178">
                  <c:v>3280.3</c:v>
                </c:pt>
                <c:pt idx="7179">
                  <c:v>3448.1</c:v>
                </c:pt>
                <c:pt idx="7180">
                  <c:v>3624.8</c:v>
                </c:pt>
                <c:pt idx="7181">
                  <c:v>3807.3</c:v>
                </c:pt>
                <c:pt idx="7182">
                  <c:v>3995</c:v>
                </c:pt>
                <c:pt idx="7183">
                  <c:v>4210.8999999999996</c:v>
                </c:pt>
                <c:pt idx="7184">
                  <c:v>4381.5</c:v>
                </c:pt>
                <c:pt idx="7185">
                  <c:v>4583.1000000000004</c:v>
                </c:pt>
                <c:pt idx="7186">
                  <c:v>4788.6000000000004</c:v>
                </c:pt>
                <c:pt idx="7187">
                  <c:v>4936.6000000000004</c:v>
                </c:pt>
                <c:pt idx="7188">
                  <c:v>5051.8999999999996</c:v>
                </c:pt>
                <c:pt idx="7189">
                  <c:v>5155.1000000000004</c:v>
                </c:pt>
                <c:pt idx="7190">
                  <c:v>5322</c:v>
                </c:pt>
                <c:pt idx="7191">
                  <c:v>5540.9</c:v>
                </c:pt>
                <c:pt idx="7192">
                  <c:v>5739.9</c:v>
                </c:pt>
                <c:pt idx="7193">
                  <c:v>5922</c:v>
                </c:pt>
                <c:pt idx="7194">
                  <c:v>6121.7</c:v>
                </c:pt>
                <c:pt idx="7195">
                  <c:v>6349.4</c:v>
                </c:pt>
                <c:pt idx="7196">
                  <c:v>6536.2</c:v>
                </c:pt>
                <c:pt idx="7197">
                  <c:v>6685.4</c:v>
                </c:pt>
                <c:pt idx="7198">
                  <c:v>6912.4</c:v>
                </c:pt>
                <c:pt idx="7199">
                  <c:v>7108.1</c:v>
                </c:pt>
                <c:pt idx="7200">
                  <c:v>7313.4</c:v>
                </c:pt>
                <c:pt idx="7201">
                  <c:v>7506.9</c:v>
                </c:pt>
                <c:pt idx="7202">
                  <c:v>7700.6</c:v>
                </c:pt>
                <c:pt idx="7203">
                  <c:v>7884.7</c:v>
                </c:pt>
                <c:pt idx="7204">
                  <c:v>8090</c:v>
                </c:pt>
                <c:pt idx="7205">
                  <c:v>8264.5</c:v>
                </c:pt>
                <c:pt idx="7206">
                  <c:v>8439.2000000000007</c:v>
                </c:pt>
                <c:pt idx="7207">
                  <c:v>8583.6</c:v>
                </c:pt>
                <c:pt idx="7208">
                  <c:v>8683.1</c:v>
                </c:pt>
                <c:pt idx="7209">
                  <c:v>8836.2000000000007</c:v>
                </c:pt>
                <c:pt idx="7210">
                  <c:v>9049.1</c:v>
                </c:pt>
                <c:pt idx="7211">
                  <c:v>9275.5</c:v>
                </c:pt>
                <c:pt idx="7212">
                  <c:v>9513.7999999999993</c:v>
                </c:pt>
                <c:pt idx="7213">
                  <c:v>9715.9</c:v>
                </c:pt>
                <c:pt idx="7214">
                  <c:v>9888.6</c:v>
                </c:pt>
                <c:pt idx="7215">
                  <c:v>10013</c:v>
                </c:pt>
                <c:pt idx="7216">
                  <c:v>10202</c:v>
                </c:pt>
                <c:pt idx="7217">
                  <c:v>10386</c:v>
                </c:pt>
                <c:pt idx="7218">
                  <c:v>10589</c:v>
                </c:pt>
                <c:pt idx="7219">
                  <c:v>10755</c:v>
                </c:pt>
                <c:pt idx="7220">
                  <c:v>10926</c:v>
                </c:pt>
                <c:pt idx="7221">
                  <c:v>11080</c:v>
                </c:pt>
                <c:pt idx="7222">
                  <c:v>11275</c:v>
                </c:pt>
                <c:pt idx="7223">
                  <c:v>11484</c:v>
                </c:pt>
                <c:pt idx="7224">
                  <c:v>11649</c:v>
                </c:pt>
                <c:pt idx="7225">
                  <c:v>11829</c:v>
                </c:pt>
                <c:pt idx="7226">
                  <c:v>11956</c:v>
                </c:pt>
                <c:pt idx="7227">
                  <c:v>12055</c:v>
                </c:pt>
                <c:pt idx="7228">
                  <c:v>12145</c:v>
                </c:pt>
                <c:pt idx="7229">
                  <c:v>12305</c:v>
                </c:pt>
                <c:pt idx="7230">
                  <c:v>12492</c:v>
                </c:pt>
                <c:pt idx="7231">
                  <c:v>12648</c:v>
                </c:pt>
                <c:pt idx="7232">
                  <c:v>12723</c:v>
                </c:pt>
                <c:pt idx="7233">
                  <c:v>12754</c:v>
                </c:pt>
                <c:pt idx="7234">
                  <c:v>12862</c:v>
                </c:pt>
                <c:pt idx="7235">
                  <c:v>13013</c:v>
                </c:pt>
                <c:pt idx="7236">
                  <c:v>13151</c:v>
                </c:pt>
                <c:pt idx="7237">
                  <c:v>13278</c:v>
                </c:pt>
                <c:pt idx="7238">
                  <c:v>13437</c:v>
                </c:pt>
                <c:pt idx="7239">
                  <c:v>13605</c:v>
                </c:pt>
                <c:pt idx="7240">
                  <c:v>13764</c:v>
                </c:pt>
                <c:pt idx="7241">
                  <c:v>13962</c:v>
                </c:pt>
                <c:pt idx="7242">
                  <c:v>14132</c:v>
                </c:pt>
                <c:pt idx="7243">
                  <c:v>14306</c:v>
                </c:pt>
                <c:pt idx="7244">
                  <c:v>14456</c:v>
                </c:pt>
                <c:pt idx="7245">
                  <c:v>14505</c:v>
                </c:pt>
                <c:pt idx="7246">
                  <c:v>14532</c:v>
                </c:pt>
                <c:pt idx="7247">
                  <c:v>14471</c:v>
                </c:pt>
                <c:pt idx="7248">
                  <c:v>14482</c:v>
                </c:pt>
                <c:pt idx="7249">
                  <c:v>14601</c:v>
                </c:pt>
                <c:pt idx="7250">
                  <c:v>14546</c:v>
                </c:pt>
                <c:pt idx="7251">
                  <c:v>14448</c:v>
                </c:pt>
                <c:pt idx="7252">
                  <c:v>14441</c:v>
                </c:pt>
                <c:pt idx="7253">
                  <c:v>14391</c:v>
                </c:pt>
                <c:pt idx="7254">
                  <c:v>14439</c:v>
                </c:pt>
                <c:pt idx="7255">
                  <c:v>14454</c:v>
                </c:pt>
                <c:pt idx="7256">
                  <c:v>14471</c:v>
                </c:pt>
                <c:pt idx="7257">
                  <c:v>14497</c:v>
                </c:pt>
                <c:pt idx="7258">
                  <c:v>14478</c:v>
                </c:pt>
                <c:pt idx="7259">
                  <c:v>14539</c:v>
                </c:pt>
                <c:pt idx="7260">
                  <c:v>14563</c:v>
                </c:pt>
                <c:pt idx="7261">
                  <c:v>14624</c:v>
                </c:pt>
                <c:pt idx="7262">
                  <c:v>14591</c:v>
                </c:pt>
                <c:pt idx="7263">
                  <c:v>14538</c:v>
                </c:pt>
                <c:pt idx="7264">
                  <c:v>14607</c:v>
                </c:pt>
                <c:pt idx="7265">
                  <c:v>14683</c:v>
                </c:pt>
                <c:pt idx="7266">
                  <c:v>14711</c:v>
                </c:pt>
                <c:pt idx="7267">
                  <c:v>14754</c:v>
                </c:pt>
                <c:pt idx="7268">
                  <c:v>14754</c:v>
                </c:pt>
                <c:pt idx="7269">
                  <c:v>14700</c:v>
                </c:pt>
                <c:pt idx="7270">
                  <c:v>14662</c:v>
                </c:pt>
                <c:pt idx="7271">
                  <c:v>14676</c:v>
                </c:pt>
                <c:pt idx="7272">
                  <c:v>14701</c:v>
                </c:pt>
                <c:pt idx="7273">
                  <c:v>14775</c:v>
                </c:pt>
                <c:pt idx="7274">
                  <c:v>14817</c:v>
                </c:pt>
                <c:pt idx="7275">
                  <c:v>14862</c:v>
                </c:pt>
                <c:pt idx="7276">
                  <c:v>14943</c:v>
                </c:pt>
                <c:pt idx="7277">
                  <c:v>14943</c:v>
                </c:pt>
                <c:pt idx="7278">
                  <c:v>14966</c:v>
                </c:pt>
                <c:pt idx="7279">
                  <c:v>14997</c:v>
                </c:pt>
                <c:pt idx="7280">
                  <c:v>15051</c:v>
                </c:pt>
                <c:pt idx="7281">
                  <c:v>15147</c:v>
                </c:pt>
                <c:pt idx="7282">
                  <c:v>15261</c:v>
                </c:pt>
                <c:pt idx="7283">
                  <c:v>15290</c:v>
                </c:pt>
                <c:pt idx="7284">
                  <c:v>15404</c:v>
                </c:pt>
                <c:pt idx="7285">
                  <c:v>15391</c:v>
                </c:pt>
                <c:pt idx="7286">
                  <c:v>15377</c:v>
                </c:pt>
                <c:pt idx="7287">
                  <c:v>15413</c:v>
                </c:pt>
                <c:pt idx="7288">
                  <c:v>15409</c:v>
                </c:pt>
                <c:pt idx="7289">
                  <c:v>15464</c:v>
                </c:pt>
                <c:pt idx="7290">
                  <c:v>15532</c:v>
                </c:pt>
                <c:pt idx="7291">
                  <c:v>15557</c:v>
                </c:pt>
                <c:pt idx="7292">
                  <c:v>15624</c:v>
                </c:pt>
                <c:pt idx="7293">
                  <c:v>15642</c:v>
                </c:pt>
                <c:pt idx="7294">
                  <c:v>15701</c:v>
                </c:pt>
                <c:pt idx="7295">
                  <c:v>15718</c:v>
                </c:pt>
                <c:pt idx="7296">
                  <c:v>15692</c:v>
                </c:pt>
                <c:pt idx="7297">
                  <c:v>15725</c:v>
                </c:pt>
                <c:pt idx="7298">
                  <c:v>15748</c:v>
                </c:pt>
                <c:pt idx="7299">
                  <c:v>15721</c:v>
                </c:pt>
                <c:pt idx="7300">
                  <c:v>15749</c:v>
                </c:pt>
                <c:pt idx="7301">
                  <c:v>15790</c:v>
                </c:pt>
                <c:pt idx="7302">
                  <c:v>15868</c:v>
                </c:pt>
                <c:pt idx="7303">
                  <c:v>15874</c:v>
                </c:pt>
                <c:pt idx="7304">
                  <c:v>15853</c:v>
                </c:pt>
                <c:pt idx="7305">
                  <c:v>15869</c:v>
                </c:pt>
                <c:pt idx="7306">
                  <c:v>15907</c:v>
                </c:pt>
                <c:pt idx="7307">
                  <c:v>15897</c:v>
                </c:pt>
                <c:pt idx="7308">
                  <c:v>15849</c:v>
                </c:pt>
                <c:pt idx="7309">
                  <c:v>15879</c:v>
                </c:pt>
                <c:pt idx="7310">
                  <c:v>15814</c:v>
                </c:pt>
                <c:pt idx="7311">
                  <c:v>15792</c:v>
                </c:pt>
                <c:pt idx="7312">
                  <c:v>15791</c:v>
                </c:pt>
                <c:pt idx="7313">
                  <c:v>15735</c:v>
                </c:pt>
                <c:pt idx="7314">
                  <c:v>15725</c:v>
                </c:pt>
                <c:pt idx="7315">
                  <c:v>15683</c:v>
                </c:pt>
                <c:pt idx="7316">
                  <c:v>15656</c:v>
                </c:pt>
                <c:pt idx="7317">
                  <c:v>15573</c:v>
                </c:pt>
                <c:pt idx="7318">
                  <c:v>15570</c:v>
                </c:pt>
                <c:pt idx="7319">
                  <c:v>15556</c:v>
                </c:pt>
                <c:pt idx="7320">
                  <c:v>15537</c:v>
                </c:pt>
                <c:pt idx="7321">
                  <c:v>15568</c:v>
                </c:pt>
                <c:pt idx="7322">
                  <c:v>15549</c:v>
                </c:pt>
                <c:pt idx="7323">
                  <c:v>15420</c:v>
                </c:pt>
                <c:pt idx="7324">
                  <c:v>15246</c:v>
                </c:pt>
                <c:pt idx="7325">
                  <c:v>15074</c:v>
                </c:pt>
                <c:pt idx="7326">
                  <c:v>14866</c:v>
                </c:pt>
                <c:pt idx="7327">
                  <c:v>14620</c:v>
                </c:pt>
                <c:pt idx="7328">
                  <c:v>14432</c:v>
                </c:pt>
                <c:pt idx="7329">
                  <c:v>14204</c:v>
                </c:pt>
                <c:pt idx="7330">
                  <c:v>13986</c:v>
                </c:pt>
                <c:pt idx="7331">
                  <c:v>13743</c:v>
                </c:pt>
                <c:pt idx="7332">
                  <c:v>13433</c:v>
                </c:pt>
                <c:pt idx="7333">
                  <c:v>13097</c:v>
                </c:pt>
                <c:pt idx="7334">
                  <c:v>12685</c:v>
                </c:pt>
                <c:pt idx="7335">
                  <c:v>12267</c:v>
                </c:pt>
                <c:pt idx="7336">
                  <c:v>11763</c:v>
                </c:pt>
                <c:pt idx="7337">
                  <c:v>11268</c:v>
                </c:pt>
                <c:pt idx="7338">
                  <c:v>10878</c:v>
                </c:pt>
                <c:pt idx="7339">
                  <c:v>10462</c:v>
                </c:pt>
                <c:pt idx="7340">
                  <c:v>10024</c:v>
                </c:pt>
                <c:pt idx="7341">
                  <c:v>9724.4</c:v>
                </c:pt>
                <c:pt idx="7342">
                  <c:v>9421.2000000000007</c:v>
                </c:pt>
                <c:pt idx="7343">
                  <c:v>9033.7000000000007</c:v>
                </c:pt>
                <c:pt idx="7344">
                  <c:v>8634.2999999999993</c:v>
                </c:pt>
                <c:pt idx="7345">
                  <c:v>8227.2000000000007</c:v>
                </c:pt>
                <c:pt idx="7346">
                  <c:v>7829</c:v>
                </c:pt>
                <c:pt idx="7347">
                  <c:v>7389.9</c:v>
                </c:pt>
                <c:pt idx="7348">
                  <c:v>6980.7</c:v>
                </c:pt>
                <c:pt idx="7349">
                  <c:v>6749.8</c:v>
                </c:pt>
                <c:pt idx="7350">
                  <c:v>6545.5</c:v>
                </c:pt>
                <c:pt idx="7351">
                  <c:v>6286.8</c:v>
                </c:pt>
                <c:pt idx="7352">
                  <c:v>6065</c:v>
                </c:pt>
                <c:pt idx="7353">
                  <c:v>5894.5</c:v>
                </c:pt>
                <c:pt idx="7354">
                  <c:v>5695.2</c:v>
                </c:pt>
                <c:pt idx="7355">
                  <c:v>5373.2</c:v>
                </c:pt>
                <c:pt idx="7356">
                  <c:v>5019.7</c:v>
                </c:pt>
                <c:pt idx="7357">
                  <c:v>4646.6000000000004</c:v>
                </c:pt>
                <c:pt idx="7358">
                  <c:v>4331.5</c:v>
                </c:pt>
                <c:pt idx="7359">
                  <c:v>4042</c:v>
                </c:pt>
                <c:pt idx="7360">
                  <c:v>3769.3</c:v>
                </c:pt>
                <c:pt idx="7361">
                  <c:v>3590.3</c:v>
                </c:pt>
                <c:pt idx="7362">
                  <c:v>3397.5</c:v>
                </c:pt>
                <c:pt idx="7363">
                  <c:v>3088.7</c:v>
                </c:pt>
                <c:pt idx="7364">
                  <c:v>2799.1</c:v>
                </c:pt>
                <c:pt idx="7365">
                  <c:v>2558.8000000000002</c:v>
                </c:pt>
                <c:pt idx="7366">
                  <c:v>2349.1999999999998</c:v>
                </c:pt>
                <c:pt idx="7367">
                  <c:v>2140.3000000000002</c:v>
                </c:pt>
                <c:pt idx="7368">
                  <c:v>1947.2</c:v>
                </c:pt>
                <c:pt idx="7369">
                  <c:v>1751.5</c:v>
                </c:pt>
                <c:pt idx="7370">
                  <c:v>1571.9</c:v>
                </c:pt>
                <c:pt idx="7371">
                  <c:v>1498.2</c:v>
                </c:pt>
                <c:pt idx="7372">
                  <c:v>1438</c:v>
                </c:pt>
                <c:pt idx="7373">
                  <c:v>1378.3</c:v>
                </c:pt>
                <c:pt idx="7374">
                  <c:v>1291.9000000000001</c:v>
                </c:pt>
                <c:pt idx="7375">
                  <c:v>1230.5999999999999</c:v>
                </c:pt>
                <c:pt idx="7376">
                  <c:v>1160.2</c:v>
                </c:pt>
                <c:pt idx="7377">
                  <c:v>1066.3</c:v>
                </c:pt>
                <c:pt idx="7378">
                  <c:v>1019</c:v>
                </c:pt>
                <c:pt idx="7379">
                  <c:v>932.23</c:v>
                </c:pt>
                <c:pt idx="7380">
                  <c:v>826.15</c:v>
                </c:pt>
                <c:pt idx="7381">
                  <c:v>719.16</c:v>
                </c:pt>
                <c:pt idx="7382">
                  <c:v>661.5</c:v>
                </c:pt>
                <c:pt idx="7383">
                  <c:v>673.21</c:v>
                </c:pt>
                <c:pt idx="7384">
                  <c:v>657.62</c:v>
                </c:pt>
                <c:pt idx="7385">
                  <c:v>593.9</c:v>
                </c:pt>
                <c:pt idx="7386">
                  <c:v>577.47</c:v>
                </c:pt>
                <c:pt idx="7387">
                  <c:v>541.25</c:v>
                </c:pt>
                <c:pt idx="7388">
                  <c:v>509.93</c:v>
                </c:pt>
                <c:pt idx="7389">
                  <c:v>461.44</c:v>
                </c:pt>
                <c:pt idx="7390">
                  <c:v>395.16</c:v>
                </c:pt>
                <c:pt idx="7391">
                  <c:v>394.51</c:v>
                </c:pt>
                <c:pt idx="7392">
                  <c:v>419.19</c:v>
                </c:pt>
                <c:pt idx="7393">
                  <c:v>422.95</c:v>
                </c:pt>
                <c:pt idx="7394">
                  <c:v>396.33</c:v>
                </c:pt>
                <c:pt idx="7395">
                  <c:v>353.6</c:v>
                </c:pt>
                <c:pt idx="7396">
                  <c:v>334.81</c:v>
                </c:pt>
                <c:pt idx="7397">
                  <c:v>293.26</c:v>
                </c:pt>
                <c:pt idx="7398">
                  <c:v>257.99</c:v>
                </c:pt>
                <c:pt idx="7399">
                  <c:v>231</c:v>
                </c:pt>
                <c:pt idx="7400">
                  <c:v>176.22</c:v>
                </c:pt>
                <c:pt idx="7401">
                  <c:v>142.84</c:v>
                </c:pt>
                <c:pt idx="7402">
                  <c:v>138.62</c:v>
                </c:pt>
                <c:pt idx="7403">
                  <c:v>124.49</c:v>
                </c:pt>
                <c:pt idx="7404">
                  <c:v>112.49</c:v>
                </c:pt>
                <c:pt idx="7405">
                  <c:v>75.147000000000006</c:v>
                </c:pt>
                <c:pt idx="7406">
                  <c:v>51.386000000000003</c:v>
                </c:pt>
                <c:pt idx="7407">
                  <c:v>26.545000000000002</c:v>
                </c:pt>
                <c:pt idx="7408">
                  <c:v>30.193999999999999</c:v>
                </c:pt>
                <c:pt idx="7409">
                  <c:v>24.984999999999999</c:v>
                </c:pt>
                <c:pt idx="7410">
                  <c:v>-14.563000000000001</c:v>
                </c:pt>
                <c:pt idx="7411">
                  <c:v>-59.207999999999998</c:v>
                </c:pt>
                <c:pt idx="7412">
                  <c:v>-110.62</c:v>
                </c:pt>
                <c:pt idx="7413">
                  <c:v>-173.65</c:v>
                </c:pt>
                <c:pt idx="7414">
                  <c:v>-229.02</c:v>
                </c:pt>
                <c:pt idx="7415">
                  <c:v>-303.19</c:v>
                </c:pt>
                <c:pt idx="7416">
                  <c:v>-358.58</c:v>
                </c:pt>
                <c:pt idx="7417">
                  <c:v>-428.2</c:v>
                </c:pt>
                <c:pt idx="7418">
                  <c:v>-463.95</c:v>
                </c:pt>
                <c:pt idx="7419">
                  <c:v>-440.81</c:v>
                </c:pt>
                <c:pt idx="7420">
                  <c:v>-476.07</c:v>
                </c:pt>
                <c:pt idx="7421">
                  <c:v>-501.02</c:v>
                </c:pt>
                <c:pt idx="7422">
                  <c:v>-538.70000000000005</c:v>
                </c:pt>
                <c:pt idx="7423">
                  <c:v>-582.91999999999996</c:v>
                </c:pt>
                <c:pt idx="7424">
                  <c:v>-660.3</c:v>
                </c:pt>
                <c:pt idx="7425">
                  <c:v>-738.11</c:v>
                </c:pt>
                <c:pt idx="7426">
                  <c:v>-798.13</c:v>
                </c:pt>
                <c:pt idx="7427">
                  <c:v>-899.87</c:v>
                </c:pt>
                <c:pt idx="7428">
                  <c:v>-946.49</c:v>
                </c:pt>
                <c:pt idx="7429">
                  <c:v>-1018.2</c:v>
                </c:pt>
                <c:pt idx="7430">
                  <c:v>-1092.0999999999999</c:v>
                </c:pt>
                <c:pt idx="7431">
                  <c:v>-1189.0999999999999</c:v>
                </c:pt>
                <c:pt idx="7432">
                  <c:v>-1311.8</c:v>
                </c:pt>
                <c:pt idx="7433">
                  <c:v>-1431.9</c:v>
                </c:pt>
                <c:pt idx="7434">
                  <c:v>-1539.2</c:v>
                </c:pt>
                <c:pt idx="7435">
                  <c:v>-1665.2</c:v>
                </c:pt>
                <c:pt idx="7436">
                  <c:v>-1799.7</c:v>
                </c:pt>
                <c:pt idx="7437">
                  <c:v>-1915.8</c:v>
                </c:pt>
                <c:pt idx="7438">
                  <c:v>-2039.7</c:v>
                </c:pt>
                <c:pt idx="7439">
                  <c:v>-2187.4</c:v>
                </c:pt>
                <c:pt idx="7440">
                  <c:v>-2336.8000000000002</c:v>
                </c:pt>
                <c:pt idx="7441">
                  <c:v>-2483</c:v>
                </c:pt>
                <c:pt idx="7442">
                  <c:v>-2608.1</c:v>
                </c:pt>
                <c:pt idx="7443">
                  <c:v>-2747.1</c:v>
                </c:pt>
                <c:pt idx="7444">
                  <c:v>-2899.8</c:v>
                </c:pt>
                <c:pt idx="7445">
                  <c:v>-3076.9</c:v>
                </c:pt>
                <c:pt idx="7446">
                  <c:v>-3221.5</c:v>
                </c:pt>
                <c:pt idx="7447">
                  <c:v>-3369.8</c:v>
                </c:pt>
                <c:pt idx="7448">
                  <c:v>-3507.4</c:v>
                </c:pt>
                <c:pt idx="7449">
                  <c:v>-3643.1</c:v>
                </c:pt>
                <c:pt idx="7450">
                  <c:v>-3801.3</c:v>
                </c:pt>
                <c:pt idx="7451">
                  <c:v>-3912</c:v>
                </c:pt>
                <c:pt idx="7452">
                  <c:v>-4039.8</c:v>
                </c:pt>
                <c:pt idx="7453">
                  <c:v>-4121.7</c:v>
                </c:pt>
                <c:pt idx="7454">
                  <c:v>-4222.2</c:v>
                </c:pt>
                <c:pt idx="7455">
                  <c:v>-4338</c:v>
                </c:pt>
                <c:pt idx="7456">
                  <c:v>-4468.8</c:v>
                </c:pt>
                <c:pt idx="7457">
                  <c:v>-4586.3</c:v>
                </c:pt>
                <c:pt idx="7458">
                  <c:v>-4723</c:v>
                </c:pt>
                <c:pt idx="7459">
                  <c:v>-4806.2</c:v>
                </c:pt>
                <c:pt idx="7460">
                  <c:v>-4892.6000000000004</c:v>
                </c:pt>
                <c:pt idx="7461">
                  <c:v>-4982.7</c:v>
                </c:pt>
                <c:pt idx="7462">
                  <c:v>-5097.1000000000004</c:v>
                </c:pt>
                <c:pt idx="7463">
                  <c:v>-5203.3999999999996</c:v>
                </c:pt>
                <c:pt idx="7464">
                  <c:v>-5334.7</c:v>
                </c:pt>
                <c:pt idx="7465">
                  <c:v>-5457.2</c:v>
                </c:pt>
                <c:pt idx="7466">
                  <c:v>-5572.6</c:v>
                </c:pt>
                <c:pt idx="7467">
                  <c:v>-5672.5</c:v>
                </c:pt>
                <c:pt idx="7468">
                  <c:v>-5789.5</c:v>
                </c:pt>
                <c:pt idx="7469">
                  <c:v>-5904</c:v>
                </c:pt>
                <c:pt idx="7470">
                  <c:v>-6001.3</c:v>
                </c:pt>
                <c:pt idx="7471">
                  <c:v>-6090.8</c:v>
                </c:pt>
                <c:pt idx="7472">
                  <c:v>-6192.7</c:v>
                </c:pt>
                <c:pt idx="7473">
                  <c:v>-6259.3</c:v>
                </c:pt>
                <c:pt idx="7474">
                  <c:v>-6359.2</c:v>
                </c:pt>
                <c:pt idx="7475">
                  <c:v>-6477.4</c:v>
                </c:pt>
                <c:pt idx="7476">
                  <c:v>-6595.3</c:v>
                </c:pt>
                <c:pt idx="7477">
                  <c:v>-6710</c:v>
                </c:pt>
                <c:pt idx="7478">
                  <c:v>-6786.5</c:v>
                </c:pt>
                <c:pt idx="7479">
                  <c:v>-6874.7</c:v>
                </c:pt>
                <c:pt idx="7480">
                  <c:v>-6945.3</c:v>
                </c:pt>
                <c:pt idx="7481">
                  <c:v>-6995.5</c:v>
                </c:pt>
                <c:pt idx="7482">
                  <c:v>-7083.4</c:v>
                </c:pt>
                <c:pt idx="7483">
                  <c:v>-7197.4</c:v>
                </c:pt>
                <c:pt idx="7484">
                  <c:v>-7277.4</c:v>
                </c:pt>
                <c:pt idx="7485">
                  <c:v>-7348.8</c:v>
                </c:pt>
                <c:pt idx="7486">
                  <c:v>-7439</c:v>
                </c:pt>
                <c:pt idx="7487">
                  <c:v>-7546.6</c:v>
                </c:pt>
                <c:pt idx="7488">
                  <c:v>-7624.4</c:v>
                </c:pt>
                <c:pt idx="7489">
                  <c:v>-7695.6</c:v>
                </c:pt>
                <c:pt idx="7490">
                  <c:v>-7778.5</c:v>
                </c:pt>
                <c:pt idx="7491">
                  <c:v>-7848.5</c:v>
                </c:pt>
                <c:pt idx="7492">
                  <c:v>-7906.8</c:v>
                </c:pt>
                <c:pt idx="7493">
                  <c:v>-8008.3</c:v>
                </c:pt>
                <c:pt idx="7494">
                  <c:v>-8081.8</c:v>
                </c:pt>
                <c:pt idx="7495">
                  <c:v>-8155.3</c:v>
                </c:pt>
                <c:pt idx="7496">
                  <c:v>-8203.5</c:v>
                </c:pt>
                <c:pt idx="7497">
                  <c:v>-8285.2999999999993</c:v>
                </c:pt>
                <c:pt idx="7498">
                  <c:v>-8330.6</c:v>
                </c:pt>
                <c:pt idx="7499">
                  <c:v>-8390</c:v>
                </c:pt>
                <c:pt idx="7500">
                  <c:v>-8413.9</c:v>
                </c:pt>
                <c:pt idx="7501">
                  <c:v>-8454.9</c:v>
                </c:pt>
                <c:pt idx="7502">
                  <c:v>-8451.2000000000007</c:v>
                </c:pt>
                <c:pt idx="7503">
                  <c:v>-8508.6</c:v>
                </c:pt>
                <c:pt idx="7504">
                  <c:v>-8545.2000000000007</c:v>
                </c:pt>
                <c:pt idx="7505">
                  <c:v>-8586.4</c:v>
                </c:pt>
                <c:pt idx="7506">
                  <c:v>-8619.7000000000007</c:v>
                </c:pt>
                <c:pt idx="7507">
                  <c:v>-8673</c:v>
                </c:pt>
                <c:pt idx="7508">
                  <c:v>-8712.9</c:v>
                </c:pt>
                <c:pt idx="7509">
                  <c:v>-8761.2000000000007</c:v>
                </c:pt>
                <c:pt idx="7510">
                  <c:v>-8812.4</c:v>
                </c:pt>
                <c:pt idx="7511">
                  <c:v>-8844.2000000000007</c:v>
                </c:pt>
                <c:pt idx="7512">
                  <c:v>-8879.2000000000007</c:v>
                </c:pt>
                <c:pt idx="7513">
                  <c:v>-8932.7999999999993</c:v>
                </c:pt>
                <c:pt idx="7514">
                  <c:v>-8945.7999999999993</c:v>
                </c:pt>
                <c:pt idx="7515">
                  <c:v>-8947.4</c:v>
                </c:pt>
                <c:pt idx="7516">
                  <c:v>-8958.2999999999993</c:v>
                </c:pt>
                <c:pt idx="7517">
                  <c:v>-8992</c:v>
                </c:pt>
                <c:pt idx="7518">
                  <c:v>-8998.7000000000007</c:v>
                </c:pt>
                <c:pt idx="7519">
                  <c:v>-9023.7999999999993</c:v>
                </c:pt>
                <c:pt idx="7520">
                  <c:v>-9074.2999999999993</c:v>
                </c:pt>
                <c:pt idx="7521">
                  <c:v>-9082.7999999999993</c:v>
                </c:pt>
                <c:pt idx="7522">
                  <c:v>-9135.7999999999993</c:v>
                </c:pt>
                <c:pt idx="7523">
                  <c:v>-9154.5</c:v>
                </c:pt>
                <c:pt idx="7524">
                  <c:v>-9168.9</c:v>
                </c:pt>
                <c:pt idx="7525">
                  <c:v>-9185.1</c:v>
                </c:pt>
                <c:pt idx="7526">
                  <c:v>-9192.2000000000007</c:v>
                </c:pt>
                <c:pt idx="7527">
                  <c:v>-9213.6</c:v>
                </c:pt>
                <c:pt idx="7528">
                  <c:v>-9221.4</c:v>
                </c:pt>
                <c:pt idx="7529">
                  <c:v>-9259.7000000000007</c:v>
                </c:pt>
                <c:pt idx="7530">
                  <c:v>-9272</c:v>
                </c:pt>
                <c:pt idx="7531">
                  <c:v>-9267.2000000000007</c:v>
                </c:pt>
                <c:pt idx="7532">
                  <c:v>-9301.6</c:v>
                </c:pt>
                <c:pt idx="7533">
                  <c:v>-9284.7999999999993</c:v>
                </c:pt>
                <c:pt idx="7534">
                  <c:v>-9301.7999999999993</c:v>
                </c:pt>
                <c:pt idx="7535">
                  <c:v>-9317.4</c:v>
                </c:pt>
                <c:pt idx="7536">
                  <c:v>-9299.4</c:v>
                </c:pt>
                <c:pt idx="7537">
                  <c:v>-9296.4</c:v>
                </c:pt>
                <c:pt idx="7538">
                  <c:v>-9289.5</c:v>
                </c:pt>
                <c:pt idx="7539">
                  <c:v>-9258.4</c:v>
                </c:pt>
                <c:pt idx="7540">
                  <c:v>-9305.2999999999993</c:v>
                </c:pt>
                <c:pt idx="7541">
                  <c:v>-9292.5</c:v>
                </c:pt>
                <c:pt idx="7542">
                  <c:v>-9315.2000000000007</c:v>
                </c:pt>
                <c:pt idx="7543">
                  <c:v>-9337.2999999999993</c:v>
                </c:pt>
                <c:pt idx="7544">
                  <c:v>-9333.7000000000007</c:v>
                </c:pt>
                <c:pt idx="7545">
                  <c:v>-9350.2000000000007</c:v>
                </c:pt>
                <c:pt idx="7546">
                  <c:v>-9341.1</c:v>
                </c:pt>
                <c:pt idx="7547">
                  <c:v>-9313.6</c:v>
                </c:pt>
                <c:pt idx="7548">
                  <c:v>-9300.7000000000007</c:v>
                </c:pt>
                <c:pt idx="7549">
                  <c:v>-9268</c:v>
                </c:pt>
                <c:pt idx="7550">
                  <c:v>-9253.7999999999993</c:v>
                </c:pt>
                <c:pt idx="7551">
                  <c:v>-9257.4</c:v>
                </c:pt>
                <c:pt idx="7552">
                  <c:v>-9260</c:v>
                </c:pt>
                <c:pt idx="7553">
                  <c:v>-9239.6</c:v>
                </c:pt>
                <c:pt idx="7554">
                  <c:v>-9238.9</c:v>
                </c:pt>
                <c:pt idx="7555">
                  <c:v>-9233.1</c:v>
                </c:pt>
                <c:pt idx="7556">
                  <c:v>-9210.2999999999993</c:v>
                </c:pt>
                <c:pt idx="7557">
                  <c:v>-9226.5</c:v>
                </c:pt>
                <c:pt idx="7558">
                  <c:v>-9223.7999999999993</c:v>
                </c:pt>
                <c:pt idx="7559">
                  <c:v>-9204.6</c:v>
                </c:pt>
                <c:pt idx="7560">
                  <c:v>-9221.1</c:v>
                </c:pt>
                <c:pt idx="7561">
                  <c:v>-9216.6</c:v>
                </c:pt>
                <c:pt idx="7562">
                  <c:v>-9257</c:v>
                </c:pt>
                <c:pt idx="7563">
                  <c:v>-9251</c:v>
                </c:pt>
                <c:pt idx="7564">
                  <c:v>-9239</c:v>
                </c:pt>
                <c:pt idx="7565">
                  <c:v>-9263</c:v>
                </c:pt>
                <c:pt idx="7566">
                  <c:v>-9256.7999999999993</c:v>
                </c:pt>
                <c:pt idx="7567">
                  <c:v>-9273.7999999999993</c:v>
                </c:pt>
                <c:pt idx="7568">
                  <c:v>-9274</c:v>
                </c:pt>
                <c:pt idx="7569">
                  <c:v>-9224.7999999999993</c:v>
                </c:pt>
                <c:pt idx="7570">
                  <c:v>-9213.1</c:v>
                </c:pt>
                <c:pt idx="7571">
                  <c:v>-9197.6</c:v>
                </c:pt>
                <c:pt idx="7572">
                  <c:v>-9167.7000000000007</c:v>
                </c:pt>
                <c:pt idx="7573">
                  <c:v>-9158.1</c:v>
                </c:pt>
                <c:pt idx="7574">
                  <c:v>-9142.9</c:v>
                </c:pt>
                <c:pt idx="7575">
                  <c:v>-9134.2999999999993</c:v>
                </c:pt>
                <c:pt idx="7576">
                  <c:v>-9131.6</c:v>
                </c:pt>
                <c:pt idx="7577">
                  <c:v>-9117.5</c:v>
                </c:pt>
                <c:pt idx="7578">
                  <c:v>-9113.4</c:v>
                </c:pt>
                <c:pt idx="7579">
                  <c:v>-9126.6</c:v>
                </c:pt>
                <c:pt idx="7580">
                  <c:v>-9179.9</c:v>
                </c:pt>
                <c:pt idx="7581">
                  <c:v>-9176.6</c:v>
                </c:pt>
                <c:pt idx="7582">
                  <c:v>-9188.4</c:v>
                </c:pt>
                <c:pt idx="7583">
                  <c:v>-9226</c:v>
                </c:pt>
                <c:pt idx="7584">
                  <c:v>-9241.2000000000007</c:v>
                </c:pt>
                <c:pt idx="7585">
                  <c:v>-9240.7999999999993</c:v>
                </c:pt>
                <c:pt idx="7586">
                  <c:v>-9248.1</c:v>
                </c:pt>
                <c:pt idx="7587">
                  <c:v>-9272.2000000000007</c:v>
                </c:pt>
                <c:pt idx="7588">
                  <c:v>-9291.4</c:v>
                </c:pt>
                <c:pt idx="7589">
                  <c:v>-9257.4</c:v>
                </c:pt>
                <c:pt idx="7590">
                  <c:v>-9254.7000000000007</c:v>
                </c:pt>
                <c:pt idx="7591">
                  <c:v>-9202.7999999999993</c:v>
                </c:pt>
                <c:pt idx="7592">
                  <c:v>-9181.2000000000007</c:v>
                </c:pt>
                <c:pt idx="7593">
                  <c:v>-9136.2999999999993</c:v>
                </c:pt>
                <c:pt idx="7594">
                  <c:v>-9080.6</c:v>
                </c:pt>
                <c:pt idx="7595">
                  <c:v>-8997.2000000000007</c:v>
                </c:pt>
                <c:pt idx="7596">
                  <c:v>-8879.2999999999993</c:v>
                </c:pt>
                <c:pt idx="7597">
                  <c:v>-8780.1</c:v>
                </c:pt>
                <c:pt idx="7598">
                  <c:v>-8666.2999999999993</c:v>
                </c:pt>
                <c:pt idx="7599">
                  <c:v>-8520.7000000000007</c:v>
                </c:pt>
                <c:pt idx="7600">
                  <c:v>-8369.1</c:v>
                </c:pt>
                <c:pt idx="7601">
                  <c:v>-8208</c:v>
                </c:pt>
                <c:pt idx="7602">
                  <c:v>-7968.7</c:v>
                </c:pt>
                <c:pt idx="7603">
                  <c:v>-7720.5</c:v>
                </c:pt>
                <c:pt idx="7604">
                  <c:v>-7453.8</c:v>
                </c:pt>
                <c:pt idx="7605">
                  <c:v>-7171.9</c:v>
                </c:pt>
                <c:pt idx="7606">
                  <c:v>-6874.7</c:v>
                </c:pt>
                <c:pt idx="7607">
                  <c:v>-6586.1</c:v>
                </c:pt>
                <c:pt idx="7608">
                  <c:v>-6305.1</c:v>
                </c:pt>
                <c:pt idx="7609">
                  <c:v>-5992.7</c:v>
                </c:pt>
                <c:pt idx="7610">
                  <c:v>-5690</c:v>
                </c:pt>
                <c:pt idx="7611">
                  <c:v>-5355.7</c:v>
                </c:pt>
                <c:pt idx="7612">
                  <c:v>-4998.8</c:v>
                </c:pt>
                <c:pt idx="7613">
                  <c:v>-4630.7</c:v>
                </c:pt>
                <c:pt idx="7614">
                  <c:v>-4253.6000000000004</c:v>
                </c:pt>
                <c:pt idx="7615">
                  <c:v>-3917</c:v>
                </c:pt>
                <c:pt idx="7616">
                  <c:v>-3591.8</c:v>
                </c:pt>
                <c:pt idx="7617">
                  <c:v>-3300.2</c:v>
                </c:pt>
                <c:pt idx="7618">
                  <c:v>-3024.6</c:v>
                </c:pt>
                <c:pt idx="7619">
                  <c:v>-2759.6</c:v>
                </c:pt>
                <c:pt idx="7620">
                  <c:v>-2485.5</c:v>
                </c:pt>
                <c:pt idx="7621">
                  <c:v>-2214.3000000000002</c:v>
                </c:pt>
                <c:pt idx="7622">
                  <c:v>-1993.3</c:v>
                </c:pt>
                <c:pt idx="7623">
                  <c:v>-1776.2</c:v>
                </c:pt>
                <c:pt idx="7624">
                  <c:v>-1577.9</c:v>
                </c:pt>
                <c:pt idx="7625">
                  <c:v>-1316.1</c:v>
                </c:pt>
                <c:pt idx="7626">
                  <c:v>-1093</c:v>
                </c:pt>
                <c:pt idx="7627">
                  <c:v>-875.68</c:v>
                </c:pt>
                <c:pt idx="7628">
                  <c:v>-668.69</c:v>
                </c:pt>
                <c:pt idx="7629">
                  <c:v>-421.25</c:v>
                </c:pt>
                <c:pt idx="7630">
                  <c:v>-250.81</c:v>
                </c:pt>
                <c:pt idx="7631">
                  <c:v>-114.18</c:v>
                </c:pt>
                <c:pt idx="7632">
                  <c:v>-35.328000000000003</c:v>
                </c:pt>
                <c:pt idx="7633">
                  <c:v>38.401000000000003</c:v>
                </c:pt>
                <c:pt idx="7634">
                  <c:v>93.266000000000005</c:v>
                </c:pt>
                <c:pt idx="7635">
                  <c:v>151.75</c:v>
                </c:pt>
                <c:pt idx="7636">
                  <c:v>215.45</c:v>
                </c:pt>
                <c:pt idx="7637">
                  <c:v>263.51</c:v>
                </c:pt>
                <c:pt idx="7638">
                  <c:v>272.04000000000002</c:v>
                </c:pt>
                <c:pt idx="7639">
                  <c:v>323.57</c:v>
                </c:pt>
                <c:pt idx="7640">
                  <c:v>348.81</c:v>
                </c:pt>
                <c:pt idx="7641">
                  <c:v>447.68</c:v>
                </c:pt>
                <c:pt idx="7642">
                  <c:v>522.09</c:v>
                </c:pt>
                <c:pt idx="7643">
                  <c:v>560.94000000000005</c:v>
                </c:pt>
                <c:pt idx="7644">
                  <c:v>613.25</c:v>
                </c:pt>
                <c:pt idx="7645">
                  <c:v>790.26</c:v>
                </c:pt>
                <c:pt idx="7646">
                  <c:v>1215.5999999999999</c:v>
                </c:pt>
                <c:pt idx="7647">
                  <c:v>1818.6</c:v>
                </c:pt>
                <c:pt idx="7648">
                  <c:v>2465</c:v>
                </c:pt>
                <c:pt idx="7649">
                  <c:v>2907.7</c:v>
                </c:pt>
                <c:pt idx="7650">
                  <c:v>3057.5</c:v>
                </c:pt>
                <c:pt idx="7651">
                  <c:v>3109.5</c:v>
                </c:pt>
                <c:pt idx="7652">
                  <c:v>3272.5</c:v>
                </c:pt>
                <c:pt idx="7653">
                  <c:v>3483.9</c:v>
                </c:pt>
                <c:pt idx="7654">
                  <c:v>3770.2</c:v>
                </c:pt>
                <c:pt idx="7655">
                  <c:v>3995.2</c:v>
                </c:pt>
                <c:pt idx="7656">
                  <c:v>4175.3999999999996</c:v>
                </c:pt>
                <c:pt idx="7657">
                  <c:v>4335.5</c:v>
                </c:pt>
                <c:pt idx="7658">
                  <c:v>4462.5</c:v>
                </c:pt>
                <c:pt idx="7659">
                  <c:v>4649.3</c:v>
                </c:pt>
                <c:pt idx="7660">
                  <c:v>4814.6000000000004</c:v>
                </c:pt>
                <c:pt idx="7661">
                  <c:v>5026</c:v>
                </c:pt>
                <c:pt idx="7662">
                  <c:v>5203.3999999999996</c:v>
                </c:pt>
                <c:pt idx="7663">
                  <c:v>5397.1</c:v>
                </c:pt>
                <c:pt idx="7664">
                  <c:v>5636.7</c:v>
                </c:pt>
                <c:pt idx="7665">
                  <c:v>5807.8</c:v>
                </c:pt>
                <c:pt idx="7666">
                  <c:v>5975.7</c:v>
                </c:pt>
                <c:pt idx="7667">
                  <c:v>6168</c:v>
                </c:pt>
                <c:pt idx="7668">
                  <c:v>6383.9</c:v>
                </c:pt>
                <c:pt idx="7669">
                  <c:v>6592.3</c:v>
                </c:pt>
                <c:pt idx="7670">
                  <c:v>6766.6</c:v>
                </c:pt>
                <c:pt idx="7671">
                  <c:v>6944.8</c:v>
                </c:pt>
                <c:pt idx="7672">
                  <c:v>7130.7</c:v>
                </c:pt>
                <c:pt idx="7673">
                  <c:v>7289.6</c:v>
                </c:pt>
                <c:pt idx="7674">
                  <c:v>7369.1</c:v>
                </c:pt>
                <c:pt idx="7675">
                  <c:v>7521.5</c:v>
                </c:pt>
                <c:pt idx="7676">
                  <c:v>7688.4</c:v>
                </c:pt>
                <c:pt idx="7677">
                  <c:v>7826.6</c:v>
                </c:pt>
                <c:pt idx="7678">
                  <c:v>7995.4</c:v>
                </c:pt>
                <c:pt idx="7679">
                  <c:v>8178.5</c:v>
                </c:pt>
                <c:pt idx="7680">
                  <c:v>8403.7999999999993</c:v>
                </c:pt>
                <c:pt idx="7681">
                  <c:v>8677.1</c:v>
                </c:pt>
                <c:pt idx="7682">
                  <c:v>8848.7999999999993</c:v>
                </c:pt>
                <c:pt idx="7683">
                  <c:v>9023.4</c:v>
                </c:pt>
                <c:pt idx="7684">
                  <c:v>9172.5</c:v>
                </c:pt>
                <c:pt idx="7685">
                  <c:v>9242.1</c:v>
                </c:pt>
                <c:pt idx="7686">
                  <c:v>9346</c:v>
                </c:pt>
                <c:pt idx="7687">
                  <c:v>9460.2000000000007</c:v>
                </c:pt>
                <c:pt idx="7688">
                  <c:v>9532.2999999999993</c:v>
                </c:pt>
                <c:pt idx="7689">
                  <c:v>9618.2000000000007</c:v>
                </c:pt>
                <c:pt idx="7690">
                  <c:v>9786.9</c:v>
                </c:pt>
                <c:pt idx="7691">
                  <c:v>9954.4</c:v>
                </c:pt>
                <c:pt idx="7692">
                  <c:v>10048</c:v>
                </c:pt>
                <c:pt idx="7693">
                  <c:v>10113</c:v>
                </c:pt>
                <c:pt idx="7694">
                  <c:v>10069</c:v>
                </c:pt>
                <c:pt idx="7695">
                  <c:v>10088</c:v>
                </c:pt>
                <c:pt idx="7696">
                  <c:v>10193</c:v>
                </c:pt>
                <c:pt idx="7697">
                  <c:v>10267</c:v>
                </c:pt>
                <c:pt idx="7698">
                  <c:v>10295</c:v>
                </c:pt>
                <c:pt idx="7699">
                  <c:v>10314</c:v>
                </c:pt>
                <c:pt idx="7700">
                  <c:v>10245</c:v>
                </c:pt>
                <c:pt idx="7701">
                  <c:v>10254</c:v>
                </c:pt>
                <c:pt idx="7702">
                  <c:v>10310</c:v>
                </c:pt>
                <c:pt idx="7703">
                  <c:v>10376</c:v>
                </c:pt>
                <c:pt idx="7704">
                  <c:v>10425</c:v>
                </c:pt>
                <c:pt idx="7705">
                  <c:v>10469</c:v>
                </c:pt>
                <c:pt idx="7706">
                  <c:v>10564</c:v>
                </c:pt>
                <c:pt idx="7707">
                  <c:v>10661</c:v>
                </c:pt>
                <c:pt idx="7708">
                  <c:v>10694</c:v>
                </c:pt>
                <c:pt idx="7709">
                  <c:v>10782</c:v>
                </c:pt>
                <c:pt idx="7710">
                  <c:v>10834</c:v>
                </c:pt>
                <c:pt idx="7711">
                  <c:v>10836</c:v>
                </c:pt>
                <c:pt idx="7712">
                  <c:v>10926</c:v>
                </c:pt>
                <c:pt idx="7713">
                  <c:v>10986</c:v>
                </c:pt>
                <c:pt idx="7714">
                  <c:v>11042</c:v>
                </c:pt>
                <c:pt idx="7715">
                  <c:v>11056</c:v>
                </c:pt>
                <c:pt idx="7716">
                  <c:v>11082</c:v>
                </c:pt>
                <c:pt idx="7717">
                  <c:v>11179</c:v>
                </c:pt>
                <c:pt idx="7718">
                  <c:v>11313</c:v>
                </c:pt>
                <c:pt idx="7719">
                  <c:v>11353</c:v>
                </c:pt>
                <c:pt idx="7720">
                  <c:v>11394</c:v>
                </c:pt>
                <c:pt idx="7721">
                  <c:v>11383</c:v>
                </c:pt>
                <c:pt idx="7722">
                  <c:v>11405</c:v>
                </c:pt>
                <c:pt idx="7723">
                  <c:v>11420</c:v>
                </c:pt>
                <c:pt idx="7724">
                  <c:v>11429</c:v>
                </c:pt>
                <c:pt idx="7725">
                  <c:v>11517</c:v>
                </c:pt>
                <c:pt idx="7726">
                  <c:v>11548</c:v>
                </c:pt>
                <c:pt idx="7727">
                  <c:v>11598</c:v>
                </c:pt>
                <c:pt idx="7728">
                  <c:v>11760</c:v>
                </c:pt>
                <c:pt idx="7729">
                  <c:v>11820</c:v>
                </c:pt>
                <c:pt idx="7730">
                  <c:v>11788</c:v>
                </c:pt>
                <c:pt idx="7731">
                  <c:v>11807</c:v>
                </c:pt>
                <c:pt idx="7732">
                  <c:v>11828</c:v>
                </c:pt>
                <c:pt idx="7733">
                  <c:v>11866</c:v>
                </c:pt>
                <c:pt idx="7734">
                  <c:v>11902</c:v>
                </c:pt>
                <c:pt idx="7735">
                  <c:v>11861</c:v>
                </c:pt>
                <c:pt idx="7736">
                  <c:v>11854</c:v>
                </c:pt>
                <c:pt idx="7737">
                  <c:v>11860</c:v>
                </c:pt>
                <c:pt idx="7738">
                  <c:v>11865</c:v>
                </c:pt>
                <c:pt idx="7739">
                  <c:v>11883</c:v>
                </c:pt>
                <c:pt idx="7740">
                  <c:v>11933</c:v>
                </c:pt>
                <c:pt idx="7741">
                  <c:v>11975</c:v>
                </c:pt>
                <c:pt idx="7742">
                  <c:v>12104</c:v>
                </c:pt>
                <c:pt idx="7743">
                  <c:v>12207</c:v>
                </c:pt>
                <c:pt idx="7744">
                  <c:v>12262</c:v>
                </c:pt>
                <c:pt idx="7745">
                  <c:v>12310</c:v>
                </c:pt>
                <c:pt idx="7746">
                  <c:v>12270</c:v>
                </c:pt>
                <c:pt idx="7747">
                  <c:v>12317</c:v>
                </c:pt>
                <c:pt idx="7748">
                  <c:v>12373</c:v>
                </c:pt>
                <c:pt idx="7749">
                  <c:v>12363</c:v>
                </c:pt>
                <c:pt idx="7750">
                  <c:v>12341</c:v>
                </c:pt>
                <c:pt idx="7751">
                  <c:v>12301</c:v>
                </c:pt>
                <c:pt idx="7752">
                  <c:v>12272</c:v>
                </c:pt>
                <c:pt idx="7753">
                  <c:v>12372</c:v>
                </c:pt>
                <c:pt idx="7754">
                  <c:v>12482</c:v>
                </c:pt>
                <c:pt idx="7755">
                  <c:v>12454</c:v>
                </c:pt>
                <c:pt idx="7756">
                  <c:v>12439</c:v>
                </c:pt>
                <c:pt idx="7757">
                  <c:v>12507</c:v>
                </c:pt>
                <c:pt idx="7758">
                  <c:v>12539</c:v>
                </c:pt>
                <c:pt idx="7759">
                  <c:v>12495</c:v>
                </c:pt>
                <c:pt idx="7760">
                  <c:v>12415</c:v>
                </c:pt>
                <c:pt idx="7761">
                  <c:v>12406</c:v>
                </c:pt>
                <c:pt idx="7762">
                  <c:v>12404</c:v>
                </c:pt>
                <c:pt idx="7763">
                  <c:v>12483</c:v>
                </c:pt>
                <c:pt idx="7764">
                  <c:v>12577</c:v>
                </c:pt>
                <c:pt idx="7765">
                  <c:v>12650</c:v>
                </c:pt>
                <c:pt idx="7766">
                  <c:v>12767</c:v>
                </c:pt>
                <c:pt idx="7767">
                  <c:v>12766</c:v>
                </c:pt>
                <c:pt idx="7768">
                  <c:v>12774</c:v>
                </c:pt>
                <c:pt idx="7769">
                  <c:v>12805</c:v>
                </c:pt>
                <c:pt idx="7770">
                  <c:v>12789</c:v>
                </c:pt>
                <c:pt idx="7771">
                  <c:v>12807</c:v>
                </c:pt>
                <c:pt idx="7772">
                  <c:v>12744</c:v>
                </c:pt>
                <c:pt idx="7773">
                  <c:v>12808</c:v>
                </c:pt>
                <c:pt idx="7774">
                  <c:v>12841</c:v>
                </c:pt>
                <c:pt idx="7775">
                  <c:v>12842</c:v>
                </c:pt>
                <c:pt idx="7776">
                  <c:v>12887</c:v>
                </c:pt>
                <c:pt idx="7777">
                  <c:v>12907</c:v>
                </c:pt>
                <c:pt idx="7778">
                  <c:v>12857</c:v>
                </c:pt>
                <c:pt idx="7779">
                  <c:v>12848</c:v>
                </c:pt>
                <c:pt idx="7780">
                  <c:v>12907</c:v>
                </c:pt>
                <c:pt idx="7781">
                  <c:v>12933</c:v>
                </c:pt>
                <c:pt idx="7782">
                  <c:v>12977</c:v>
                </c:pt>
                <c:pt idx="7783">
                  <c:v>13028</c:v>
                </c:pt>
                <c:pt idx="7784">
                  <c:v>13016</c:v>
                </c:pt>
                <c:pt idx="7785">
                  <c:v>13021</c:v>
                </c:pt>
                <c:pt idx="7786">
                  <c:v>12989</c:v>
                </c:pt>
                <c:pt idx="7787">
                  <c:v>12970</c:v>
                </c:pt>
                <c:pt idx="7788">
                  <c:v>12954</c:v>
                </c:pt>
                <c:pt idx="7789">
                  <c:v>13048</c:v>
                </c:pt>
                <c:pt idx="7790">
                  <c:v>13040</c:v>
                </c:pt>
                <c:pt idx="7791">
                  <c:v>13094</c:v>
                </c:pt>
                <c:pt idx="7792">
                  <c:v>13124</c:v>
                </c:pt>
                <c:pt idx="7793">
                  <c:v>13110</c:v>
                </c:pt>
                <c:pt idx="7794">
                  <c:v>13212</c:v>
                </c:pt>
                <c:pt idx="7795">
                  <c:v>13203</c:v>
                </c:pt>
                <c:pt idx="7796">
                  <c:v>13243</c:v>
                </c:pt>
                <c:pt idx="7797">
                  <c:v>13260</c:v>
                </c:pt>
                <c:pt idx="7798">
                  <c:v>13236</c:v>
                </c:pt>
                <c:pt idx="7799">
                  <c:v>13214</c:v>
                </c:pt>
                <c:pt idx="7800">
                  <c:v>13112</c:v>
                </c:pt>
                <c:pt idx="7801">
                  <c:v>13003</c:v>
                </c:pt>
                <c:pt idx="7802">
                  <c:v>13086</c:v>
                </c:pt>
                <c:pt idx="7803">
                  <c:v>13082</c:v>
                </c:pt>
                <c:pt idx="7804">
                  <c:v>13124</c:v>
                </c:pt>
                <c:pt idx="7805">
                  <c:v>13167</c:v>
                </c:pt>
                <c:pt idx="7806">
                  <c:v>13163</c:v>
                </c:pt>
                <c:pt idx="7807">
                  <c:v>13110</c:v>
                </c:pt>
                <c:pt idx="7808">
                  <c:v>13046</c:v>
                </c:pt>
                <c:pt idx="7809">
                  <c:v>13029</c:v>
                </c:pt>
                <c:pt idx="7810">
                  <c:v>12945</c:v>
                </c:pt>
                <c:pt idx="7811">
                  <c:v>12856</c:v>
                </c:pt>
                <c:pt idx="7812">
                  <c:v>12842</c:v>
                </c:pt>
                <c:pt idx="7813">
                  <c:v>12829</c:v>
                </c:pt>
                <c:pt idx="7814">
                  <c:v>12778</c:v>
                </c:pt>
                <c:pt idx="7815">
                  <c:v>12683</c:v>
                </c:pt>
                <c:pt idx="7816">
                  <c:v>12579</c:v>
                </c:pt>
                <c:pt idx="7817">
                  <c:v>12399</c:v>
                </c:pt>
                <c:pt idx="7818">
                  <c:v>12137</c:v>
                </c:pt>
                <c:pt idx="7819">
                  <c:v>11858</c:v>
                </c:pt>
                <c:pt idx="7820">
                  <c:v>11493</c:v>
                </c:pt>
                <c:pt idx="7821">
                  <c:v>11039</c:v>
                </c:pt>
                <c:pt idx="7822">
                  <c:v>10642</c:v>
                </c:pt>
                <c:pt idx="7823">
                  <c:v>10220</c:v>
                </c:pt>
                <c:pt idx="7824">
                  <c:v>9756.7999999999993</c:v>
                </c:pt>
                <c:pt idx="7825">
                  <c:v>9295.9</c:v>
                </c:pt>
                <c:pt idx="7826">
                  <c:v>8852.4</c:v>
                </c:pt>
                <c:pt idx="7827">
                  <c:v>8391.7999999999993</c:v>
                </c:pt>
                <c:pt idx="7828">
                  <c:v>7891.7</c:v>
                </c:pt>
                <c:pt idx="7829">
                  <c:v>7395.4</c:v>
                </c:pt>
                <c:pt idx="7830">
                  <c:v>6907.4</c:v>
                </c:pt>
                <c:pt idx="7831">
                  <c:v>6438.6</c:v>
                </c:pt>
                <c:pt idx="7832">
                  <c:v>6052.9</c:v>
                </c:pt>
                <c:pt idx="7833">
                  <c:v>5679.4</c:v>
                </c:pt>
                <c:pt idx="7834">
                  <c:v>5255.2</c:v>
                </c:pt>
                <c:pt idx="7835">
                  <c:v>4850.2</c:v>
                </c:pt>
                <c:pt idx="7836">
                  <c:v>4514</c:v>
                </c:pt>
                <c:pt idx="7837">
                  <c:v>4194.5</c:v>
                </c:pt>
                <c:pt idx="7838">
                  <c:v>3898.5</c:v>
                </c:pt>
                <c:pt idx="7839">
                  <c:v>3629.9</c:v>
                </c:pt>
                <c:pt idx="7840">
                  <c:v>3400.7</c:v>
                </c:pt>
                <c:pt idx="7841">
                  <c:v>3098.4</c:v>
                </c:pt>
                <c:pt idx="7842">
                  <c:v>2782.1</c:v>
                </c:pt>
                <c:pt idx="7843">
                  <c:v>2365.3000000000002</c:v>
                </c:pt>
                <c:pt idx="7844">
                  <c:v>1905.4</c:v>
                </c:pt>
                <c:pt idx="7845">
                  <c:v>1456.1</c:v>
                </c:pt>
                <c:pt idx="7846">
                  <c:v>1123.5999999999999</c:v>
                </c:pt>
                <c:pt idx="7847">
                  <c:v>906.35</c:v>
                </c:pt>
                <c:pt idx="7848">
                  <c:v>752.98</c:v>
                </c:pt>
                <c:pt idx="7849">
                  <c:v>678.06</c:v>
                </c:pt>
                <c:pt idx="7850">
                  <c:v>595.80999999999995</c:v>
                </c:pt>
                <c:pt idx="7851">
                  <c:v>528.85</c:v>
                </c:pt>
                <c:pt idx="7852">
                  <c:v>427.48</c:v>
                </c:pt>
                <c:pt idx="7853">
                  <c:v>324.10000000000002</c:v>
                </c:pt>
                <c:pt idx="7854">
                  <c:v>267.42</c:v>
                </c:pt>
                <c:pt idx="7855">
                  <c:v>265.89</c:v>
                </c:pt>
                <c:pt idx="7856">
                  <c:v>261.17</c:v>
                </c:pt>
                <c:pt idx="7857">
                  <c:v>219.23</c:v>
                </c:pt>
                <c:pt idx="7858">
                  <c:v>214.76</c:v>
                </c:pt>
                <c:pt idx="7859">
                  <c:v>196.29</c:v>
                </c:pt>
                <c:pt idx="7860">
                  <c:v>168.32</c:v>
                </c:pt>
                <c:pt idx="7861">
                  <c:v>170.73</c:v>
                </c:pt>
                <c:pt idx="7862">
                  <c:v>152.97999999999999</c:v>
                </c:pt>
                <c:pt idx="7863">
                  <c:v>166.9</c:v>
                </c:pt>
                <c:pt idx="7864">
                  <c:v>141.11000000000001</c:v>
                </c:pt>
                <c:pt idx="7865">
                  <c:v>91.703000000000003</c:v>
                </c:pt>
                <c:pt idx="7866">
                  <c:v>65.668999999999997</c:v>
                </c:pt>
                <c:pt idx="7867">
                  <c:v>111.93</c:v>
                </c:pt>
                <c:pt idx="7868">
                  <c:v>144.76</c:v>
                </c:pt>
                <c:pt idx="7869">
                  <c:v>112.17</c:v>
                </c:pt>
                <c:pt idx="7870">
                  <c:v>18.044</c:v>
                </c:pt>
                <c:pt idx="7871">
                  <c:v>-88.775999999999996</c:v>
                </c:pt>
                <c:pt idx="7872">
                  <c:v>-167.55</c:v>
                </c:pt>
                <c:pt idx="7873">
                  <c:v>-225.88</c:v>
                </c:pt>
                <c:pt idx="7874">
                  <c:v>-249.95</c:v>
                </c:pt>
                <c:pt idx="7875">
                  <c:v>-296.51</c:v>
                </c:pt>
                <c:pt idx="7876">
                  <c:v>-341.11</c:v>
                </c:pt>
                <c:pt idx="7877">
                  <c:v>-417.45</c:v>
                </c:pt>
                <c:pt idx="7878">
                  <c:v>-511.7</c:v>
                </c:pt>
                <c:pt idx="7879">
                  <c:v>-508.37</c:v>
                </c:pt>
                <c:pt idx="7880">
                  <c:v>-533.95000000000005</c:v>
                </c:pt>
                <c:pt idx="7881">
                  <c:v>-593.12</c:v>
                </c:pt>
                <c:pt idx="7882">
                  <c:v>-646.85</c:v>
                </c:pt>
                <c:pt idx="7883">
                  <c:v>-730.12</c:v>
                </c:pt>
                <c:pt idx="7884">
                  <c:v>-816.67</c:v>
                </c:pt>
                <c:pt idx="7885">
                  <c:v>-944.19</c:v>
                </c:pt>
                <c:pt idx="7886">
                  <c:v>-1074.5999999999999</c:v>
                </c:pt>
                <c:pt idx="7887">
                  <c:v>-1251.7</c:v>
                </c:pt>
                <c:pt idx="7888">
                  <c:v>-1430.1</c:v>
                </c:pt>
                <c:pt idx="7889">
                  <c:v>-1611.5</c:v>
                </c:pt>
                <c:pt idx="7890">
                  <c:v>-1727.5</c:v>
                </c:pt>
                <c:pt idx="7891">
                  <c:v>-1822.8</c:v>
                </c:pt>
                <c:pt idx="7892">
                  <c:v>-1968.7</c:v>
                </c:pt>
                <c:pt idx="7893">
                  <c:v>-2135.4</c:v>
                </c:pt>
                <c:pt idx="7894">
                  <c:v>-2323.1999999999998</c:v>
                </c:pt>
                <c:pt idx="7895">
                  <c:v>-2586.5</c:v>
                </c:pt>
                <c:pt idx="7896">
                  <c:v>-2813.4</c:v>
                </c:pt>
                <c:pt idx="7897">
                  <c:v>-2968</c:v>
                </c:pt>
                <c:pt idx="7898">
                  <c:v>-3144.9</c:v>
                </c:pt>
                <c:pt idx="7899">
                  <c:v>-3304.5</c:v>
                </c:pt>
                <c:pt idx="7900">
                  <c:v>-3504.8</c:v>
                </c:pt>
                <c:pt idx="7901">
                  <c:v>-3713.2</c:v>
                </c:pt>
                <c:pt idx="7902">
                  <c:v>-3935.4</c:v>
                </c:pt>
                <c:pt idx="7903">
                  <c:v>-4112.2</c:v>
                </c:pt>
                <c:pt idx="7904">
                  <c:v>-4232.3999999999996</c:v>
                </c:pt>
                <c:pt idx="7905">
                  <c:v>-4352.1000000000004</c:v>
                </c:pt>
                <c:pt idx="7906">
                  <c:v>-4448.7</c:v>
                </c:pt>
                <c:pt idx="7907">
                  <c:v>-4589.2</c:v>
                </c:pt>
                <c:pt idx="7908">
                  <c:v>-4749.2</c:v>
                </c:pt>
                <c:pt idx="7909">
                  <c:v>-4900.2</c:v>
                </c:pt>
                <c:pt idx="7910">
                  <c:v>-5034.3</c:v>
                </c:pt>
                <c:pt idx="7911">
                  <c:v>-5161.3</c:v>
                </c:pt>
                <c:pt idx="7912">
                  <c:v>-5278.2</c:v>
                </c:pt>
                <c:pt idx="7913">
                  <c:v>-5393.6</c:v>
                </c:pt>
                <c:pt idx="7914">
                  <c:v>-5472.5</c:v>
                </c:pt>
                <c:pt idx="7915">
                  <c:v>-5551.7</c:v>
                </c:pt>
                <c:pt idx="7916">
                  <c:v>-5600.1</c:v>
                </c:pt>
                <c:pt idx="7917">
                  <c:v>-5603.9</c:v>
                </c:pt>
                <c:pt idx="7918">
                  <c:v>-5641.2</c:v>
                </c:pt>
                <c:pt idx="7919">
                  <c:v>-5589.7</c:v>
                </c:pt>
                <c:pt idx="7920">
                  <c:v>-5619.5</c:v>
                </c:pt>
                <c:pt idx="7921">
                  <c:v>-5671.7</c:v>
                </c:pt>
                <c:pt idx="7922">
                  <c:v>-5737</c:v>
                </c:pt>
                <c:pt idx="7923">
                  <c:v>-5790.1</c:v>
                </c:pt>
                <c:pt idx="7924">
                  <c:v>-5833.6</c:v>
                </c:pt>
                <c:pt idx="7925">
                  <c:v>-5880.7</c:v>
                </c:pt>
                <c:pt idx="7926">
                  <c:v>-5943.9</c:v>
                </c:pt>
                <c:pt idx="7927">
                  <c:v>-6007.7</c:v>
                </c:pt>
                <c:pt idx="7928">
                  <c:v>-6067.1</c:v>
                </c:pt>
                <c:pt idx="7929">
                  <c:v>-6128.3</c:v>
                </c:pt>
                <c:pt idx="7930">
                  <c:v>-6207.4</c:v>
                </c:pt>
                <c:pt idx="7931">
                  <c:v>-6326.1</c:v>
                </c:pt>
                <c:pt idx="7932">
                  <c:v>-6435</c:v>
                </c:pt>
                <c:pt idx="7933">
                  <c:v>-6563.6</c:v>
                </c:pt>
                <c:pt idx="7934">
                  <c:v>-6699.5</c:v>
                </c:pt>
                <c:pt idx="7935">
                  <c:v>-6825.5</c:v>
                </c:pt>
                <c:pt idx="7936">
                  <c:v>-6897.8</c:v>
                </c:pt>
                <c:pt idx="7937">
                  <c:v>-6955.7</c:v>
                </c:pt>
                <c:pt idx="7938">
                  <c:v>-7009.9</c:v>
                </c:pt>
                <c:pt idx="7939">
                  <c:v>-7066.4</c:v>
                </c:pt>
                <c:pt idx="7940">
                  <c:v>-7050.3</c:v>
                </c:pt>
                <c:pt idx="7941">
                  <c:v>-7098.9</c:v>
                </c:pt>
                <c:pt idx="7942">
                  <c:v>-7129.4</c:v>
                </c:pt>
                <c:pt idx="7943">
                  <c:v>-7112.4</c:v>
                </c:pt>
                <c:pt idx="7944">
                  <c:v>-7114.3</c:v>
                </c:pt>
                <c:pt idx="7945">
                  <c:v>-7155.1</c:v>
                </c:pt>
                <c:pt idx="7946">
                  <c:v>-7141.9</c:v>
                </c:pt>
                <c:pt idx="7947">
                  <c:v>-7152.6</c:v>
                </c:pt>
                <c:pt idx="7948">
                  <c:v>-7176.5</c:v>
                </c:pt>
                <c:pt idx="7949">
                  <c:v>-7185.9</c:v>
                </c:pt>
                <c:pt idx="7950">
                  <c:v>-7222.3</c:v>
                </c:pt>
                <c:pt idx="7951">
                  <c:v>-7266.4</c:v>
                </c:pt>
                <c:pt idx="7952">
                  <c:v>-7272.4</c:v>
                </c:pt>
                <c:pt idx="7953">
                  <c:v>-7320.3</c:v>
                </c:pt>
                <c:pt idx="7954">
                  <c:v>-7348.8</c:v>
                </c:pt>
                <c:pt idx="7955">
                  <c:v>-7354.7</c:v>
                </c:pt>
                <c:pt idx="7956">
                  <c:v>-7363</c:v>
                </c:pt>
                <c:pt idx="7957">
                  <c:v>-7400.1</c:v>
                </c:pt>
                <c:pt idx="7958">
                  <c:v>-7437.6</c:v>
                </c:pt>
                <c:pt idx="7959">
                  <c:v>-7559.2</c:v>
                </c:pt>
                <c:pt idx="7960">
                  <c:v>-7639.7</c:v>
                </c:pt>
                <c:pt idx="7961">
                  <c:v>-7675.7</c:v>
                </c:pt>
                <c:pt idx="7962">
                  <c:v>-7746</c:v>
                </c:pt>
                <c:pt idx="7963">
                  <c:v>-7798.9</c:v>
                </c:pt>
                <c:pt idx="7964">
                  <c:v>-7850.1</c:v>
                </c:pt>
                <c:pt idx="7965">
                  <c:v>-7909.1</c:v>
                </c:pt>
                <c:pt idx="7966">
                  <c:v>-7952</c:v>
                </c:pt>
                <c:pt idx="7967">
                  <c:v>-8008.2</c:v>
                </c:pt>
                <c:pt idx="7968">
                  <c:v>-8078</c:v>
                </c:pt>
                <c:pt idx="7969">
                  <c:v>-8116.8</c:v>
                </c:pt>
                <c:pt idx="7970">
                  <c:v>-8145</c:v>
                </c:pt>
                <c:pt idx="7971">
                  <c:v>-8158.8</c:v>
                </c:pt>
                <c:pt idx="7972">
                  <c:v>-8185.8</c:v>
                </c:pt>
                <c:pt idx="7973">
                  <c:v>-8207.7000000000007</c:v>
                </c:pt>
                <c:pt idx="7974">
                  <c:v>-8225.4</c:v>
                </c:pt>
                <c:pt idx="7975">
                  <c:v>-8226.7000000000007</c:v>
                </c:pt>
                <c:pt idx="7976">
                  <c:v>-8208.6</c:v>
                </c:pt>
                <c:pt idx="7977">
                  <c:v>-8224.7999999999993</c:v>
                </c:pt>
                <c:pt idx="7978">
                  <c:v>-8238.9</c:v>
                </c:pt>
                <c:pt idx="7979">
                  <c:v>-8198.9</c:v>
                </c:pt>
                <c:pt idx="7980">
                  <c:v>-8211.7000000000007</c:v>
                </c:pt>
                <c:pt idx="7981">
                  <c:v>-8210.5</c:v>
                </c:pt>
                <c:pt idx="7982">
                  <c:v>-8228.9</c:v>
                </c:pt>
                <c:pt idx="7983">
                  <c:v>-8240.9</c:v>
                </c:pt>
                <c:pt idx="7984">
                  <c:v>-8239.5</c:v>
                </c:pt>
                <c:pt idx="7985">
                  <c:v>-8264.7999999999993</c:v>
                </c:pt>
                <c:pt idx="7986">
                  <c:v>-8253.6</c:v>
                </c:pt>
                <c:pt idx="7987">
                  <c:v>-8229.7999999999993</c:v>
                </c:pt>
                <c:pt idx="7988">
                  <c:v>-8239.4</c:v>
                </c:pt>
                <c:pt idx="7989">
                  <c:v>-8214.5</c:v>
                </c:pt>
                <c:pt idx="7990">
                  <c:v>-8184.8</c:v>
                </c:pt>
                <c:pt idx="7991">
                  <c:v>-8178.9</c:v>
                </c:pt>
                <c:pt idx="7992">
                  <c:v>-8210.2999999999993</c:v>
                </c:pt>
                <c:pt idx="7993">
                  <c:v>-8227.9</c:v>
                </c:pt>
                <c:pt idx="7994">
                  <c:v>-8272</c:v>
                </c:pt>
                <c:pt idx="7995">
                  <c:v>-8309</c:v>
                </c:pt>
                <c:pt idx="7996">
                  <c:v>-8314.2000000000007</c:v>
                </c:pt>
                <c:pt idx="7997">
                  <c:v>-8309.5</c:v>
                </c:pt>
                <c:pt idx="7998">
                  <c:v>-8332.7999999999993</c:v>
                </c:pt>
                <c:pt idx="7999">
                  <c:v>-8330.2999999999993</c:v>
                </c:pt>
                <c:pt idx="8000">
                  <c:v>-8362.7999999999993</c:v>
                </c:pt>
                <c:pt idx="8001">
                  <c:v>-8403.1</c:v>
                </c:pt>
                <c:pt idx="8002">
                  <c:v>-8441.4</c:v>
                </c:pt>
                <c:pt idx="8003">
                  <c:v>-8521.5</c:v>
                </c:pt>
                <c:pt idx="8004">
                  <c:v>-8555.4</c:v>
                </c:pt>
                <c:pt idx="8005">
                  <c:v>-8594.1</c:v>
                </c:pt>
                <c:pt idx="8006">
                  <c:v>-8657.9</c:v>
                </c:pt>
                <c:pt idx="8007">
                  <c:v>-8692.2999999999993</c:v>
                </c:pt>
                <c:pt idx="8008">
                  <c:v>-8710.5</c:v>
                </c:pt>
                <c:pt idx="8009">
                  <c:v>-8724.4</c:v>
                </c:pt>
                <c:pt idx="8010">
                  <c:v>-8715.1</c:v>
                </c:pt>
                <c:pt idx="8011">
                  <c:v>-8713.2999999999993</c:v>
                </c:pt>
                <c:pt idx="8012">
                  <c:v>-8709.4</c:v>
                </c:pt>
                <c:pt idx="8013">
                  <c:v>-8675.6</c:v>
                </c:pt>
                <c:pt idx="8014">
                  <c:v>-8619.1</c:v>
                </c:pt>
                <c:pt idx="8015">
                  <c:v>-8576.9</c:v>
                </c:pt>
                <c:pt idx="8016">
                  <c:v>-8525.7999999999993</c:v>
                </c:pt>
                <c:pt idx="8017">
                  <c:v>-8418.7999999999993</c:v>
                </c:pt>
                <c:pt idx="8018">
                  <c:v>-8315.1</c:v>
                </c:pt>
                <c:pt idx="8019">
                  <c:v>-8157.4</c:v>
                </c:pt>
                <c:pt idx="8020">
                  <c:v>-8013.9</c:v>
                </c:pt>
                <c:pt idx="8021">
                  <c:v>-7852.7</c:v>
                </c:pt>
                <c:pt idx="8022">
                  <c:v>-7668.9</c:v>
                </c:pt>
                <c:pt idx="8023">
                  <c:v>-7481.1</c:v>
                </c:pt>
                <c:pt idx="8024">
                  <c:v>-7225.6</c:v>
                </c:pt>
                <c:pt idx="8025">
                  <c:v>-6997.3</c:v>
                </c:pt>
                <c:pt idx="8026">
                  <c:v>-6783.3</c:v>
                </c:pt>
                <c:pt idx="8027">
                  <c:v>-6550.2</c:v>
                </c:pt>
                <c:pt idx="8028">
                  <c:v>-6275.7</c:v>
                </c:pt>
                <c:pt idx="8029">
                  <c:v>-5931.6</c:v>
                </c:pt>
                <c:pt idx="8030">
                  <c:v>-5619.1</c:v>
                </c:pt>
                <c:pt idx="8031">
                  <c:v>-5332.2</c:v>
                </c:pt>
                <c:pt idx="8032">
                  <c:v>-5013.8</c:v>
                </c:pt>
                <c:pt idx="8033">
                  <c:v>-4668.3</c:v>
                </c:pt>
                <c:pt idx="8034">
                  <c:v>-4319.3999999999996</c:v>
                </c:pt>
                <c:pt idx="8035">
                  <c:v>-4006.4</c:v>
                </c:pt>
                <c:pt idx="8036">
                  <c:v>-3653.9</c:v>
                </c:pt>
                <c:pt idx="8037">
                  <c:v>-3314.9</c:v>
                </c:pt>
                <c:pt idx="8038">
                  <c:v>-3000.7</c:v>
                </c:pt>
                <c:pt idx="8039">
                  <c:v>-2714.8</c:v>
                </c:pt>
                <c:pt idx="8040">
                  <c:v>-2438.8000000000002</c:v>
                </c:pt>
                <c:pt idx="8041">
                  <c:v>-2196.6999999999998</c:v>
                </c:pt>
                <c:pt idx="8042">
                  <c:v>-1959.4</c:v>
                </c:pt>
                <c:pt idx="8043">
                  <c:v>-1725.8</c:v>
                </c:pt>
                <c:pt idx="8044">
                  <c:v>-1450</c:v>
                </c:pt>
                <c:pt idx="8045">
                  <c:v>-1191.5</c:v>
                </c:pt>
                <c:pt idx="8046">
                  <c:v>-997.55</c:v>
                </c:pt>
                <c:pt idx="8047">
                  <c:v>-837.31</c:v>
                </c:pt>
                <c:pt idx="8048">
                  <c:v>-704.99</c:v>
                </c:pt>
                <c:pt idx="8049">
                  <c:v>-553.79999999999995</c:v>
                </c:pt>
                <c:pt idx="8050">
                  <c:v>-464.21</c:v>
                </c:pt>
                <c:pt idx="8051">
                  <c:v>-410.62</c:v>
                </c:pt>
                <c:pt idx="8052">
                  <c:v>-374.04</c:v>
                </c:pt>
                <c:pt idx="8053">
                  <c:v>-319.11</c:v>
                </c:pt>
                <c:pt idx="8054">
                  <c:v>-277.07</c:v>
                </c:pt>
                <c:pt idx="8055">
                  <c:v>-218.8</c:v>
                </c:pt>
                <c:pt idx="8056">
                  <c:v>-133.57</c:v>
                </c:pt>
                <c:pt idx="8057">
                  <c:v>-69.156999999999996</c:v>
                </c:pt>
                <c:pt idx="8058">
                  <c:v>-15.15</c:v>
                </c:pt>
                <c:pt idx="8059">
                  <c:v>42.548999999999999</c:v>
                </c:pt>
                <c:pt idx="8060">
                  <c:v>102.91</c:v>
                </c:pt>
                <c:pt idx="8061">
                  <c:v>172.88</c:v>
                </c:pt>
                <c:pt idx="8062">
                  <c:v>230</c:v>
                </c:pt>
                <c:pt idx="8063">
                  <c:v>274.39999999999998</c:v>
                </c:pt>
                <c:pt idx="8064">
                  <c:v>260.18</c:v>
                </c:pt>
                <c:pt idx="8065">
                  <c:v>274.26</c:v>
                </c:pt>
                <c:pt idx="8066">
                  <c:v>367.68</c:v>
                </c:pt>
                <c:pt idx="8067">
                  <c:v>503.89</c:v>
                </c:pt>
                <c:pt idx="8068">
                  <c:v>619.79</c:v>
                </c:pt>
                <c:pt idx="8069">
                  <c:v>830.36</c:v>
                </c:pt>
                <c:pt idx="8070">
                  <c:v>1117.5</c:v>
                </c:pt>
                <c:pt idx="8071">
                  <c:v>1478.5</c:v>
                </c:pt>
                <c:pt idx="8072">
                  <c:v>1736.8</c:v>
                </c:pt>
                <c:pt idx="8073">
                  <c:v>1814.1</c:v>
                </c:pt>
                <c:pt idx="8074">
                  <c:v>1878.7</c:v>
                </c:pt>
                <c:pt idx="8075">
                  <c:v>1981.5</c:v>
                </c:pt>
                <c:pt idx="8076">
                  <c:v>2094.5</c:v>
                </c:pt>
                <c:pt idx="8077">
                  <c:v>2245.6999999999998</c:v>
                </c:pt>
                <c:pt idx="8078">
                  <c:v>2405</c:v>
                </c:pt>
                <c:pt idx="8079">
                  <c:v>2601.4</c:v>
                </c:pt>
                <c:pt idx="8080">
                  <c:v>2763.2</c:v>
                </c:pt>
                <c:pt idx="8081">
                  <c:v>2926.1</c:v>
                </c:pt>
                <c:pt idx="8082">
                  <c:v>3104.5</c:v>
                </c:pt>
                <c:pt idx="8083">
                  <c:v>3272.2</c:v>
                </c:pt>
                <c:pt idx="8084">
                  <c:v>3468.3</c:v>
                </c:pt>
                <c:pt idx="8085">
                  <c:v>3621.3</c:v>
                </c:pt>
                <c:pt idx="8086">
                  <c:v>3750.9</c:v>
                </c:pt>
                <c:pt idx="8087">
                  <c:v>3920</c:v>
                </c:pt>
                <c:pt idx="8088">
                  <c:v>4103.2</c:v>
                </c:pt>
                <c:pt idx="8089">
                  <c:v>4307.8</c:v>
                </c:pt>
                <c:pt idx="8090">
                  <c:v>4506.8</c:v>
                </c:pt>
                <c:pt idx="8091">
                  <c:v>4696.8999999999996</c:v>
                </c:pt>
                <c:pt idx="8092">
                  <c:v>4843.1000000000004</c:v>
                </c:pt>
                <c:pt idx="8093">
                  <c:v>5010.8999999999996</c:v>
                </c:pt>
                <c:pt idx="8094">
                  <c:v>5247.5</c:v>
                </c:pt>
                <c:pt idx="8095">
                  <c:v>5477.3</c:v>
                </c:pt>
                <c:pt idx="8096">
                  <c:v>5655</c:v>
                </c:pt>
                <c:pt idx="8097">
                  <c:v>5802.9</c:v>
                </c:pt>
                <c:pt idx="8098">
                  <c:v>5935.7</c:v>
                </c:pt>
                <c:pt idx="8099">
                  <c:v>6134.1</c:v>
                </c:pt>
                <c:pt idx="8100">
                  <c:v>6287.1</c:v>
                </c:pt>
                <c:pt idx="8101">
                  <c:v>6386.6</c:v>
                </c:pt>
                <c:pt idx="8102">
                  <c:v>6519.1</c:v>
                </c:pt>
                <c:pt idx="8103">
                  <c:v>6662.3</c:v>
                </c:pt>
                <c:pt idx="8104">
                  <c:v>6845.9</c:v>
                </c:pt>
                <c:pt idx="8105">
                  <c:v>6963</c:v>
                </c:pt>
                <c:pt idx="8106">
                  <c:v>7043.8</c:v>
                </c:pt>
                <c:pt idx="8107">
                  <c:v>7118.9</c:v>
                </c:pt>
                <c:pt idx="8108">
                  <c:v>7235.8</c:v>
                </c:pt>
                <c:pt idx="8109">
                  <c:v>7410.7</c:v>
                </c:pt>
                <c:pt idx="8110">
                  <c:v>7528</c:v>
                </c:pt>
                <c:pt idx="8111">
                  <c:v>7568.3</c:v>
                </c:pt>
                <c:pt idx="8112">
                  <c:v>7674.6</c:v>
                </c:pt>
                <c:pt idx="8113">
                  <c:v>7782.4</c:v>
                </c:pt>
                <c:pt idx="8114">
                  <c:v>7876.2</c:v>
                </c:pt>
                <c:pt idx="8115">
                  <c:v>7921.5</c:v>
                </c:pt>
                <c:pt idx="8116">
                  <c:v>8020.4</c:v>
                </c:pt>
                <c:pt idx="8117">
                  <c:v>8126.4</c:v>
                </c:pt>
                <c:pt idx="8118">
                  <c:v>8235.7999999999993</c:v>
                </c:pt>
                <c:pt idx="8119">
                  <c:v>8340.4</c:v>
                </c:pt>
                <c:pt idx="8120">
                  <c:v>8456.5</c:v>
                </c:pt>
                <c:pt idx="8121">
                  <c:v>8568.9</c:v>
                </c:pt>
                <c:pt idx="8122">
                  <c:v>8652.2999999999993</c:v>
                </c:pt>
                <c:pt idx="8123">
                  <c:v>8757.1</c:v>
                </c:pt>
                <c:pt idx="8124">
                  <c:v>8837.2000000000007</c:v>
                </c:pt>
                <c:pt idx="8125">
                  <c:v>8847.7000000000007</c:v>
                </c:pt>
                <c:pt idx="8126">
                  <c:v>8877.5</c:v>
                </c:pt>
                <c:pt idx="8127">
                  <c:v>8967.6</c:v>
                </c:pt>
                <c:pt idx="8128">
                  <c:v>9063.1</c:v>
                </c:pt>
                <c:pt idx="8129">
                  <c:v>9090.2999999999993</c:v>
                </c:pt>
                <c:pt idx="8130">
                  <c:v>9118.7000000000007</c:v>
                </c:pt>
                <c:pt idx="8131">
                  <c:v>9150.7000000000007</c:v>
                </c:pt>
                <c:pt idx="8132">
                  <c:v>9139.4</c:v>
                </c:pt>
                <c:pt idx="8133">
                  <c:v>9143.7000000000007</c:v>
                </c:pt>
                <c:pt idx="8134">
                  <c:v>9196.1</c:v>
                </c:pt>
                <c:pt idx="8135">
                  <c:v>9199.6</c:v>
                </c:pt>
                <c:pt idx="8136">
                  <c:v>9275</c:v>
                </c:pt>
                <c:pt idx="8137">
                  <c:v>9352.7000000000007</c:v>
                </c:pt>
                <c:pt idx="8138">
                  <c:v>9417.2000000000007</c:v>
                </c:pt>
                <c:pt idx="8139">
                  <c:v>9441.2000000000007</c:v>
                </c:pt>
                <c:pt idx="8140">
                  <c:v>9380.1</c:v>
                </c:pt>
                <c:pt idx="8141">
                  <c:v>9386.7000000000007</c:v>
                </c:pt>
                <c:pt idx="8142">
                  <c:v>9493.5</c:v>
                </c:pt>
                <c:pt idx="8143">
                  <c:v>9486.7000000000007</c:v>
                </c:pt>
                <c:pt idx="8144">
                  <c:v>9422.7000000000007</c:v>
                </c:pt>
                <c:pt idx="8145">
                  <c:v>9446.6</c:v>
                </c:pt>
                <c:pt idx="8146">
                  <c:v>9549</c:v>
                </c:pt>
                <c:pt idx="8147">
                  <c:v>9563.1</c:v>
                </c:pt>
                <c:pt idx="8148">
                  <c:v>9532.4</c:v>
                </c:pt>
                <c:pt idx="8149">
                  <c:v>9550.5</c:v>
                </c:pt>
                <c:pt idx="8150">
                  <c:v>9544.7999999999993</c:v>
                </c:pt>
                <c:pt idx="8151">
                  <c:v>9559.4</c:v>
                </c:pt>
                <c:pt idx="8152">
                  <c:v>9510.7999999999993</c:v>
                </c:pt>
                <c:pt idx="8153">
                  <c:v>9405.7999999999993</c:v>
                </c:pt>
                <c:pt idx="8154">
                  <c:v>9335.6</c:v>
                </c:pt>
                <c:pt idx="8155">
                  <c:v>9325.2000000000007</c:v>
                </c:pt>
                <c:pt idx="8156">
                  <c:v>9325.2999999999993</c:v>
                </c:pt>
                <c:pt idx="8157">
                  <c:v>9304.2999999999993</c:v>
                </c:pt>
                <c:pt idx="8158">
                  <c:v>9269.9</c:v>
                </c:pt>
                <c:pt idx="8159">
                  <c:v>9316.4</c:v>
                </c:pt>
                <c:pt idx="8160">
                  <c:v>9330.5</c:v>
                </c:pt>
                <c:pt idx="8161">
                  <c:v>9226.2999999999993</c:v>
                </c:pt>
                <c:pt idx="8162">
                  <c:v>9078.7999999999993</c:v>
                </c:pt>
                <c:pt idx="8163">
                  <c:v>8986.7999999999993</c:v>
                </c:pt>
                <c:pt idx="8164">
                  <c:v>8906.4</c:v>
                </c:pt>
                <c:pt idx="8165">
                  <c:v>8833.2000000000007</c:v>
                </c:pt>
                <c:pt idx="8166">
                  <c:v>8851.1</c:v>
                </c:pt>
                <c:pt idx="8167">
                  <c:v>8874.5</c:v>
                </c:pt>
                <c:pt idx="8168">
                  <c:v>8812.7999999999993</c:v>
                </c:pt>
                <c:pt idx="8169">
                  <c:v>8743.1</c:v>
                </c:pt>
                <c:pt idx="8170">
                  <c:v>8726.2999999999993</c:v>
                </c:pt>
                <c:pt idx="8171">
                  <c:v>8670.9</c:v>
                </c:pt>
                <c:pt idx="8172">
                  <c:v>8561.5</c:v>
                </c:pt>
                <c:pt idx="8173">
                  <c:v>8522.4</c:v>
                </c:pt>
                <c:pt idx="8174">
                  <c:v>8527.7999999999993</c:v>
                </c:pt>
                <c:pt idx="8175">
                  <c:v>8531.7000000000007</c:v>
                </c:pt>
                <c:pt idx="8176">
                  <c:v>8595.6</c:v>
                </c:pt>
                <c:pt idx="8177">
                  <c:v>8737.1</c:v>
                </c:pt>
                <c:pt idx="8178">
                  <c:v>8814.7000000000007</c:v>
                </c:pt>
                <c:pt idx="8179">
                  <c:v>8783.7000000000007</c:v>
                </c:pt>
                <c:pt idx="8180">
                  <c:v>8744.7999999999993</c:v>
                </c:pt>
                <c:pt idx="8181">
                  <c:v>8736.7000000000007</c:v>
                </c:pt>
                <c:pt idx="8182">
                  <c:v>8763.1</c:v>
                </c:pt>
                <c:pt idx="8183">
                  <c:v>8715.5</c:v>
                </c:pt>
                <c:pt idx="8184">
                  <c:v>8738.2000000000007</c:v>
                </c:pt>
                <c:pt idx="8185">
                  <c:v>8828.4</c:v>
                </c:pt>
                <c:pt idx="8186">
                  <c:v>8917.7000000000007</c:v>
                </c:pt>
                <c:pt idx="8187">
                  <c:v>8894.7999999999993</c:v>
                </c:pt>
                <c:pt idx="8188">
                  <c:v>8864</c:v>
                </c:pt>
                <c:pt idx="8189">
                  <c:v>9026.6</c:v>
                </c:pt>
                <c:pt idx="8190">
                  <c:v>9194.9</c:v>
                </c:pt>
                <c:pt idx="8191">
                  <c:v>9219</c:v>
                </c:pt>
                <c:pt idx="8192">
                  <c:v>9199.4</c:v>
                </c:pt>
                <c:pt idx="8193">
                  <c:v>9189.4</c:v>
                </c:pt>
                <c:pt idx="8194">
                  <c:v>9218.1</c:v>
                </c:pt>
                <c:pt idx="8195">
                  <c:v>9211.6</c:v>
                </c:pt>
                <c:pt idx="8196">
                  <c:v>9174.9</c:v>
                </c:pt>
                <c:pt idx="8197">
                  <c:v>9218.9</c:v>
                </c:pt>
                <c:pt idx="8198">
                  <c:v>9276.7000000000007</c:v>
                </c:pt>
                <c:pt idx="8199">
                  <c:v>9326.6</c:v>
                </c:pt>
                <c:pt idx="8200">
                  <c:v>9412.7000000000007</c:v>
                </c:pt>
                <c:pt idx="8201">
                  <c:v>9533</c:v>
                </c:pt>
                <c:pt idx="8202">
                  <c:v>9682.5</c:v>
                </c:pt>
                <c:pt idx="8203">
                  <c:v>9817.2999999999993</c:v>
                </c:pt>
                <c:pt idx="8204">
                  <c:v>9872.7999999999993</c:v>
                </c:pt>
                <c:pt idx="8205">
                  <c:v>9878.5</c:v>
                </c:pt>
                <c:pt idx="8206">
                  <c:v>9848</c:v>
                </c:pt>
                <c:pt idx="8207">
                  <c:v>9935.6</c:v>
                </c:pt>
                <c:pt idx="8208">
                  <c:v>10089</c:v>
                </c:pt>
                <c:pt idx="8209">
                  <c:v>10196</c:v>
                </c:pt>
                <c:pt idx="8210">
                  <c:v>10342</c:v>
                </c:pt>
                <c:pt idx="8211">
                  <c:v>10546</c:v>
                </c:pt>
                <c:pt idx="8212">
                  <c:v>10737</c:v>
                </c:pt>
                <c:pt idx="8213">
                  <c:v>10813</c:v>
                </c:pt>
                <c:pt idx="8214">
                  <c:v>10816</c:v>
                </c:pt>
                <c:pt idx="8215">
                  <c:v>10891</c:v>
                </c:pt>
                <c:pt idx="8216">
                  <c:v>11092</c:v>
                </c:pt>
                <c:pt idx="8217">
                  <c:v>11293</c:v>
                </c:pt>
                <c:pt idx="8218">
                  <c:v>11380</c:v>
                </c:pt>
                <c:pt idx="8219">
                  <c:v>11423</c:v>
                </c:pt>
                <c:pt idx="8220">
                  <c:v>11516</c:v>
                </c:pt>
                <c:pt idx="8221">
                  <c:v>11609</c:v>
                </c:pt>
                <c:pt idx="8222">
                  <c:v>11726</c:v>
                </c:pt>
                <c:pt idx="8223">
                  <c:v>11849</c:v>
                </c:pt>
                <c:pt idx="8224">
                  <c:v>11914</c:v>
                </c:pt>
                <c:pt idx="8225">
                  <c:v>11968</c:v>
                </c:pt>
                <c:pt idx="8226">
                  <c:v>12033</c:v>
                </c:pt>
                <c:pt idx="8227">
                  <c:v>12079</c:v>
                </c:pt>
                <c:pt idx="8228">
                  <c:v>12099</c:v>
                </c:pt>
                <c:pt idx="8229">
                  <c:v>12150</c:v>
                </c:pt>
                <c:pt idx="8230">
                  <c:v>12205</c:v>
                </c:pt>
                <c:pt idx="8231">
                  <c:v>12219</c:v>
                </c:pt>
                <c:pt idx="8232">
                  <c:v>12279</c:v>
                </c:pt>
                <c:pt idx="8233">
                  <c:v>12310</c:v>
                </c:pt>
                <c:pt idx="8234">
                  <c:v>12373</c:v>
                </c:pt>
                <c:pt idx="8235">
                  <c:v>12500</c:v>
                </c:pt>
                <c:pt idx="8236">
                  <c:v>12640</c:v>
                </c:pt>
                <c:pt idx="8237">
                  <c:v>12798</c:v>
                </c:pt>
                <c:pt idx="8238">
                  <c:v>12870</c:v>
                </c:pt>
                <c:pt idx="8239">
                  <c:v>12964</c:v>
                </c:pt>
                <c:pt idx="8240">
                  <c:v>13004</c:v>
                </c:pt>
                <c:pt idx="8241">
                  <c:v>13061</c:v>
                </c:pt>
                <c:pt idx="8242">
                  <c:v>13119</c:v>
                </c:pt>
                <c:pt idx="8243">
                  <c:v>13158</c:v>
                </c:pt>
                <c:pt idx="8244">
                  <c:v>13163</c:v>
                </c:pt>
                <c:pt idx="8245">
                  <c:v>13204</c:v>
                </c:pt>
                <c:pt idx="8246">
                  <c:v>13286</c:v>
                </c:pt>
                <c:pt idx="8247">
                  <c:v>13316</c:v>
                </c:pt>
                <c:pt idx="8248">
                  <c:v>13288</c:v>
                </c:pt>
                <c:pt idx="8249">
                  <c:v>13262</c:v>
                </c:pt>
                <c:pt idx="8250">
                  <c:v>13298</c:v>
                </c:pt>
                <c:pt idx="8251">
                  <c:v>13389</c:v>
                </c:pt>
                <c:pt idx="8252">
                  <c:v>13408</c:v>
                </c:pt>
                <c:pt idx="8253">
                  <c:v>13442</c:v>
                </c:pt>
                <c:pt idx="8254">
                  <c:v>13512</c:v>
                </c:pt>
                <c:pt idx="8255">
                  <c:v>13579</c:v>
                </c:pt>
                <c:pt idx="8256">
                  <c:v>13610</c:v>
                </c:pt>
                <c:pt idx="8257">
                  <c:v>13554</c:v>
                </c:pt>
                <c:pt idx="8258">
                  <c:v>13551</c:v>
                </c:pt>
                <c:pt idx="8259">
                  <c:v>13585</c:v>
                </c:pt>
                <c:pt idx="8260">
                  <c:v>13604</c:v>
                </c:pt>
                <c:pt idx="8261">
                  <c:v>13655</c:v>
                </c:pt>
                <c:pt idx="8262">
                  <c:v>13699</c:v>
                </c:pt>
                <c:pt idx="8263">
                  <c:v>13757</c:v>
                </c:pt>
                <c:pt idx="8264">
                  <c:v>13796</c:v>
                </c:pt>
                <c:pt idx="8265">
                  <c:v>13804</c:v>
                </c:pt>
                <c:pt idx="8266">
                  <c:v>13812</c:v>
                </c:pt>
                <c:pt idx="8267">
                  <c:v>13800</c:v>
                </c:pt>
                <c:pt idx="8268">
                  <c:v>13753</c:v>
                </c:pt>
                <c:pt idx="8269">
                  <c:v>13753</c:v>
                </c:pt>
                <c:pt idx="8270">
                  <c:v>13753</c:v>
                </c:pt>
                <c:pt idx="8271">
                  <c:v>13737</c:v>
                </c:pt>
                <c:pt idx="8272">
                  <c:v>13685</c:v>
                </c:pt>
                <c:pt idx="8273">
                  <c:v>13631</c:v>
                </c:pt>
                <c:pt idx="8274">
                  <c:v>13576</c:v>
                </c:pt>
                <c:pt idx="8275">
                  <c:v>13483</c:v>
                </c:pt>
                <c:pt idx="8276">
                  <c:v>13288</c:v>
                </c:pt>
                <c:pt idx="8277">
                  <c:v>13035</c:v>
                </c:pt>
                <c:pt idx="8278">
                  <c:v>12715</c:v>
                </c:pt>
                <c:pt idx="8279">
                  <c:v>12417</c:v>
                </c:pt>
                <c:pt idx="8280">
                  <c:v>12284</c:v>
                </c:pt>
                <c:pt idx="8281">
                  <c:v>12127</c:v>
                </c:pt>
                <c:pt idx="8282">
                  <c:v>11933</c:v>
                </c:pt>
                <c:pt idx="8283">
                  <c:v>11637</c:v>
                </c:pt>
                <c:pt idx="8284">
                  <c:v>11270</c:v>
                </c:pt>
                <c:pt idx="8285">
                  <c:v>10859</c:v>
                </c:pt>
                <c:pt idx="8286">
                  <c:v>10428</c:v>
                </c:pt>
                <c:pt idx="8287">
                  <c:v>9957.7000000000007</c:v>
                </c:pt>
                <c:pt idx="8288">
                  <c:v>9524.4</c:v>
                </c:pt>
                <c:pt idx="8289">
                  <c:v>9050.2000000000007</c:v>
                </c:pt>
                <c:pt idx="8290">
                  <c:v>8514.2999999999993</c:v>
                </c:pt>
                <c:pt idx="8291">
                  <c:v>8060.8</c:v>
                </c:pt>
                <c:pt idx="8292">
                  <c:v>7701.9</c:v>
                </c:pt>
                <c:pt idx="8293">
                  <c:v>7363.5</c:v>
                </c:pt>
                <c:pt idx="8294">
                  <c:v>7002.5</c:v>
                </c:pt>
                <c:pt idx="8295">
                  <c:v>6641.3</c:v>
                </c:pt>
                <c:pt idx="8296">
                  <c:v>6290.4</c:v>
                </c:pt>
                <c:pt idx="8297">
                  <c:v>5900.6</c:v>
                </c:pt>
                <c:pt idx="8298">
                  <c:v>5495.7</c:v>
                </c:pt>
                <c:pt idx="8299">
                  <c:v>5077.3999999999996</c:v>
                </c:pt>
                <c:pt idx="8300">
                  <c:v>4693</c:v>
                </c:pt>
                <c:pt idx="8301">
                  <c:v>4354.7</c:v>
                </c:pt>
                <c:pt idx="8302">
                  <c:v>4078.3</c:v>
                </c:pt>
                <c:pt idx="8303">
                  <c:v>3797.3</c:v>
                </c:pt>
                <c:pt idx="8304">
                  <c:v>3511.9</c:v>
                </c:pt>
                <c:pt idx="8305">
                  <c:v>3232.9</c:v>
                </c:pt>
                <c:pt idx="8306">
                  <c:v>2990.8</c:v>
                </c:pt>
                <c:pt idx="8307">
                  <c:v>2811.1</c:v>
                </c:pt>
                <c:pt idx="8308">
                  <c:v>2662.8</c:v>
                </c:pt>
                <c:pt idx="8309">
                  <c:v>2539.1</c:v>
                </c:pt>
                <c:pt idx="8310">
                  <c:v>2375</c:v>
                </c:pt>
                <c:pt idx="8311">
                  <c:v>2168.5</c:v>
                </c:pt>
                <c:pt idx="8312">
                  <c:v>2004.7</c:v>
                </c:pt>
                <c:pt idx="8313">
                  <c:v>1832</c:v>
                </c:pt>
                <c:pt idx="8314">
                  <c:v>1643.7</c:v>
                </c:pt>
                <c:pt idx="8315">
                  <c:v>1306.8</c:v>
                </c:pt>
                <c:pt idx="8316">
                  <c:v>1020.2</c:v>
                </c:pt>
                <c:pt idx="8317">
                  <c:v>807.13</c:v>
                </c:pt>
                <c:pt idx="8318">
                  <c:v>647.59</c:v>
                </c:pt>
                <c:pt idx="8319">
                  <c:v>559.69000000000005</c:v>
                </c:pt>
                <c:pt idx="8320">
                  <c:v>461.7</c:v>
                </c:pt>
                <c:pt idx="8321">
                  <c:v>382.92</c:v>
                </c:pt>
                <c:pt idx="8322">
                  <c:v>331.01</c:v>
                </c:pt>
                <c:pt idx="8323">
                  <c:v>312.67</c:v>
                </c:pt>
                <c:pt idx="8324">
                  <c:v>302.85000000000002</c:v>
                </c:pt>
                <c:pt idx="8325">
                  <c:v>252.62</c:v>
                </c:pt>
                <c:pt idx="8326">
                  <c:v>205.62</c:v>
                </c:pt>
                <c:pt idx="8327">
                  <c:v>184.26</c:v>
                </c:pt>
                <c:pt idx="8328">
                  <c:v>222.55</c:v>
                </c:pt>
                <c:pt idx="8329">
                  <c:v>262.31</c:v>
                </c:pt>
                <c:pt idx="8330">
                  <c:v>196.32</c:v>
                </c:pt>
                <c:pt idx="8331">
                  <c:v>128.93</c:v>
                </c:pt>
                <c:pt idx="8332">
                  <c:v>118.95</c:v>
                </c:pt>
                <c:pt idx="8333">
                  <c:v>80.629000000000005</c:v>
                </c:pt>
                <c:pt idx="8334">
                  <c:v>19.841999999999999</c:v>
                </c:pt>
                <c:pt idx="8335">
                  <c:v>-7.7054</c:v>
                </c:pt>
                <c:pt idx="8336">
                  <c:v>-24.405000000000001</c:v>
                </c:pt>
                <c:pt idx="8337">
                  <c:v>-68.87</c:v>
                </c:pt>
                <c:pt idx="8338">
                  <c:v>-166.16</c:v>
                </c:pt>
                <c:pt idx="8339">
                  <c:v>-220.31</c:v>
                </c:pt>
                <c:pt idx="8340">
                  <c:v>-233.33</c:v>
                </c:pt>
                <c:pt idx="8341">
                  <c:v>-202</c:v>
                </c:pt>
                <c:pt idx="8342">
                  <c:v>-203.64</c:v>
                </c:pt>
                <c:pt idx="8343">
                  <c:v>-283.27999999999997</c:v>
                </c:pt>
                <c:pt idx="8344">
                  <c:v>-391.59</c:v>
                </c:pt>
                <c:pt idx="8345">
                  <c:v>-480.49</c:v>
                </c:pt>
                <c:pt idx="8346">
                  <c:v>-546.08000000000004</c:v>
                </c:pt>
                <c:pt idx="8347">
                  <c:v>-600.29</c:v>
                </c:pt>
                <c:pt idx="8348">
                  <c:v>-650.71</c:v>
                </c:pt>
                <c:pt idx="8349">
                  <c:v>-709.06</c:v>
                </c:pt>
                <c:pt idx="8350">
                  <c:v>-835.52</c:v>
                </c:pt>
                <c:pt idx="8351">
                  <c:v>-983.08</c:v>
                </c:pt>
                <c:pt idx="8352">
                  <c:v>-1090.0999999999999</c:v>
                </c:pt>
                <c:pt idx="8353">
                  <c:v>-1261.3</c:v>
                </c:pt>
                <c:pt idx="8354">
                  <c:v>-1426</c:v>
                </c:pt>
                <c:pt idx="8355">
                  <c:v>-1604.3</c:v>
                </c:pt>
                <c:pt idx="8356">
                  <c:v>-1742.3</c:v>
                </c:pt>
                <c:pt idx="8357">
                  <c:v>-1905.9</c:v>
                </c:pt>
                <c:pt idx="8358">
                  <c:v>-2037.9</c:v>
                </c:pt>
                <c:pt idx="8359">
                  <c:v>-2253.8000000000002</c:v>
                </c:pt>
                <c:pt idx="8360">
                  <c:v>-2470.6999999999998</c:v>
                </c:pt>
                <c:pt idx="8361">
                  <c:v>-2652.5</c:v>
                </c:pt>
                <c:pt idx="8362">
                  <c:v>-2821.1</c:v>
                </c:pt>
                <c:pt idx="8363">
                  <c:v>-3029.4</c:v>
                </c:pt>
                <c:pt idx="8364">
                  <c:v>-3230.4</c:v>
                </c:pt>
                <c:pt idx="8365">
                  <c:v>-3425.3</c:v>
                </c:pt>
                <c:pt idx="8366">
                  <c:v>-3593.2</c:v>
                </c:pt>
                <c:pt idx="8367">
                  <c:v>-3769.9</c:v>
                </c:pt>
                <c:pt idx="8368">
                  <c:v>-3980.3</c:v>
                </c:pt>
                <c:pt idx="8369">
                  <c:v>-4138.6000000000004</c:v>
                </c:pt>
                <c:pt idx="8370">
                  <c:v>-4325.7</c:v>
                </c:pt>
                <c:pt idx="8371">
                  <c:v>-4501.3999999999996</c:v>
                </c:pt>
                <c:pt idx="8372">
                  <c:v>-4646.2</c:v>
                </c:pt>
                <c:pt idx="8373">
                  <c:v>-4745.5</c:v>
                </c:pt>
                <c:pt idx="8374">
                  <c:v>-4910.1000000000004</c:v>
                </c:pt>
                <c:pt idx="8375">
                  <c:v>-5031</c:v>
                </c:pt>
                <c:pt idx="8376">
                  <c:v>-5197.8</c:v>
                </c:pt>
                <c:pt idx="8377">
                  <c:v>-5309.4</c:v>
                </c:pt>
                <c:pt idx="8378">
                  <c:v>-5393.2</c:v>
                </c:pt>
                <c:pt idx="8379">
                  <c:v>-5469.8</c:v>
                </c:pt>
                <c:pt idx="8380">
                  <c:v>-5542.3</c:v>
                </c:pt>
                <c:pt idx="8381">
                  <c:v>-5634</c:v>
                </c:pt>
                <c:pt idx="8382">
                  <c:v>-5745.4</c:v>
                </c:pt>
                <c:pt idx="8383">
                  <c:v>-5863.3</c:v>
                </c:pt>
                <c:pt idx="8384">
                  <c:v>-5962.4</c:v>
                </c:pt>
                <c:pt idx="8385">
                  <c:v>-6050.3</c:v>
                </c:pt>
                <c:pt idx="8386">
                  <c:v>-6137.8</c:v>
                </c:pt>
                <c:pt idx="8387">
                  <c:v>-6230.5</c:v>
                </c:pt>
                <c:pt idx="8388">
                  <c:v>-6314.8</c:v>
                </c:pt>
                <c:pt idx="8389">
                  <c:v>-6380.4</c:v>
                </c:pt>
                <c:pt idx="8390">
                  <c:v>-6439</c:v>
                </c:pt>
                <c:pt idx="8391">
                  <c:v>-6480.5</c:v>
                </c:pt>
                <c:pt idx="8392">
                  <c:v>-6521.3</c:v>
                </c:pt>
                <c:pt idx="8393">
                  <c:v>-6603.1</c:v>
                </c:pt>
                <c:pt idx="8394">
                  <c:v>-6679</c:v>
                </c:pt>
                <c:pt idx="8395">
                  <c:v>-6747</c:v>
                </c:pt>
                <c:pt idx="8396">
                  <c:v>-6792.3</c:v>
                </c:pt>
                <c:pt idx="8397">
                  <c:v>-6840.5</c:v>
                </c:pt>
                <c:pt idx="8398">
                  <c:v>-6911.8</c:v>
                </c:pt>
                <c:pt idx="8399">
                  <c:v>-6917</c:v>
                </c:pt>
                <c:pt idx="8400">
                  <c:v>-6918</c:v>
                </c:pt>
                <c:pt idx="8401">
                  <c:v>-6982.1</c:v>
                </c:pt>
                <c:pt idx="8402">
                  <c:v>-7024.2</c:v>
                </c:pt>
                <c:pt idx="8403">
                  <c:v>-7113.6</c:v>
                </c:pt>
                <c:pt idx="8404">
                  <c:v>-7136.3</c:v>
                </c:pt>
                <c:pt idx="8405">
                  <c:v>-7167.2</c:v>
                </c:pt>
                <c:pt idx="8406">
                  <c:v>-7178.4</c:v>
                </c:pt>
                <c:pt idx="8407">
                  <c:v>-7208.8</c:v>
                </c:pt>
                <c:pt idx="8408">
                  <c:v>-7275</c:v>
                </c:pt>
                <c:pt idx="8409">
                  <c:v>-7293</c:v>
                </c:pt>
                <c:pt idx="8410">
                  <c:v>-7360.5</c:v>
                </c:pt>
                <c:pt idx="8411">
                  <c:v>-7460.4</c:v>
                </c:pt>
                <c:pt idx="8412">
                  <c:v>-7550.6</c:v>
                </c:pt>
                <c:pt idx="8413">
                  <c:v>-7654.6</c:v>
                </c:pt>
                <c:pt idx="8414">
                  <c:v>-7757.2</c:v>
                </c:pt>
                <c:pt idx="8415">
                  <c:v>-7853.2</c:v>
                </c:pt>
                <c:pt idx="8416">
                  <c:v>-7859</c:v>
                </c:pt>
                <c:pt idx="8417">
                  <c:v>-7892.8</c:v>
                </c:pt>
                <c:pt idx="8418">
                  <c:v>-7949.7</c:v>
                </c:pt>
                <c:pt idx="8419">
                  <c:v>-7996.9</c:v>
                </c:pt>
                <c:pt idx="8420">
                  <c:v>-8033</c:v>
                </c:pt>
                <c:pt idx="8421">
                  <c:v>-8104.3</c:v>
                </c:pt>
                <c:pt idx="8422">
                  <c:v>-8145.8</c:v>
                </c:pt>
                <c:pt idx="8423">
                  <c:v>-8200.9</c:v>
                </c:pt>
                <c:pt idx="8424">
                  <c:v>-8259.2999999999993</c:v>
                </c:pt>
                <c:pt idx="8425">
                  <c:v>-8273.7000000000007</c:v>
                </c:pt>
                <c:pt idx="8426">
                  <c:v>-8317.2999999999993</c:v>
                </c:pt>
                <c:pt idx="8427">
                  <c:v>-8336.9</c:v>
                </c:pt>
                <c:pt idx="8428">
                  <c:v>-8343.4</c:v>
                </c:pt>
                <c:pt idx="8429">
                  <c:v>-8349.6</c:v>
                </c:pt>
                <c:pt idx="8430">
                  <c:v>-8375.2000000000007</c:v>
                </c:pt>
                <c:pt idx="8431">
                  <c:v>-8458.7000000000007</c:v>
                </c:pt>
                <c:pt idx="8432">
                  <c:v>-8511</c:v>
                </c:pt>
                <c:pt idx="8433">
                  <c:v>-8514.4</c:v>
                </c:pt>
                <c:pt idx="8434">
                  <c:v>-8540.7000000000007</c:v>
                </c:pt>
                <c:pt idx="8435">
                  <c:v>-8537.1</c:v>
                </c:pt>
                <c:pt idx="8436">
                  <c:v>-8529</c:v>
                </c:pt>
                <c:pt idx="8437">
                  <c:v>-8487.2999999999993</c:v>
                </c:pt>
                <c:pt idx="8438">
                  <c:v>-8492.7000000000007</c:v>
                </c:pt>
                <c:pt idx="8439">
                  <c:v>-8514.4</c:v>
                </c:pt>
                <c:pt idx="8440">
                  <c:v>-8530.9</c:v>
                </c:pt>
                <c:pt idx="8441">
                  <c:v>-8567.7000000000007</c:v>
                </c:pt>
                <c:pt idx="8442">
                  <c:v>-8633.2999999999993</c:v>
                </c:pt>
                <c:pt idx="8443">
                  <c:v>-8701.2000000000007</c:v>
                </c:pt>
                <c:pt idx="8444">
                  <c:v>-8741.2000000000007</c:v>
                </c:pt>
                <c:pt idx="8445">
                  <c:v>-8785.7000000000007</c:v>
                </c:pt>
                <c:pt idx="8446">
                  <c:v>-8810.1</c:v>
                </c:pt>
                <c:pt idx="8447">
                  <c:v>-8845.5</c:v>
                </c:pt>
                <c:pt idx="8448">
                  <c:v>-8882.4</c:v>
                </c:pt>
                <c:pt idx="8449">
                  <c:v>-8885.6</c:v>
                </c:pt>
                <c:pt idx="8450">
                  <c:v>-8949.9</c:v>
                </c:pt>
                <c:pt idx="8451">
                  <c:v>-9014.2999999999993</c:v>
                </c:pt>
                <c:pt idx="8452">
                  <c:v>-9065.7999999999993</c:v>
                </c:pt>
                <c:pt idx="8453">
                  <c:v>-9106.9</c:v>
                </c:pt>
                <c:pt idx="8454">
                  <c:v>-9116.7999999999993</c:v>
                </c:pt>
                <c:pt idx="8455">
                  <c:v>-9128.5</c:v>
                </c:pt>
                <c:pt idx="8456">
                  <c:v>-9158.7000000000007</c:v>
                </c:pt>
                <c:pt idx="8457">
                  <c:v>-9124.7999999999993</c:v>
                </c:pt>
                <c:pt idx="8458">
                  <c:v>-9143</c:v>
                </c:pt>
                <c:pt idx="8459">
                  <c:v>-9159.4</c:v>
                </c:pt>
                <c:pt idx="8460">
                  <c:v>-9142</c:v>
                </c:pt>
                <c:pt idx="8461">
                  <c:v>-9180.2999999999993</c:v>
                </c:pt>
                <c:pt idx="8462">
                  <c:v>-9196.2000000000007</c:v>
                </c:pt>
                <c:pt idx="8463">
                  <c:v>-9181.7999999999993</c:v>
                </c:pt>
                <c:pt idx="8464">
                  <c:v>-9178.7999999999993</c:v>
                </c:pt>
                <c:pt idx="8465">
                  <c:v>-9181.1</c:v>
                </c:pt>
                <c:pt idx="8466">
                  <c:v>-9134.7000000000007</c:v>
                </c:pt>
                <c:pt idx="8467">
                  <c:v>-9108.6</c:v>
                </c:pt>
                <c:pt idx="8468">
                  <c:v>-9159.1</c:v>
                </c:pt>
                <c:pt idx="8469">
                  <c:v>-9179.4</c:v>
                </c:pt>
                <c:pt idx="8470">
                  <c:v>-9191.6</c:v>
                </c:pt>
                <c:pt idx="8471">
                  <c:v>-9247.5</c:v>
                </c:pt>
                <c:pt idx="8472">
                  <c:v>-9264.2999999999993</c:v>
                </c:pt>
                <c:pt idx="8473">
                  <c:v>-9301.1</c:v>
                </c:pt>
                <c:pt idx="8474">
                  <c:v>-9335.2000000000007</c:v>
                </c:pt>
                <c:pt idx="8475">
                  <c:v>-9345.5</c:v>
                </c:pt>
                <c:pt idx="8476">
                  <c:v>-9376.9</c:v>
                </c:pt>
                <c:pt idx="8477">
                  <c:v>-9361.7000000000007</c:v>
                </c:pt>
                <c:pt idx="8478">
                  <c:v>-9413.2000000000007</c:v>
                </c:pt>
                <c:pt idx="8479">
                  <c:v>-9436.2000000000007</c:v>
                </c:pt>
                <c:pt idx="8480">
                  <c:v>-9442.2999999999993</c:v>
                </c:pt>
                <c:pt idx="8481">
                  <c:v>-9516.5</c:v>
                </c:pt>
                <c:pt idx="8482">
                  <c:v>-9525.4</c:v>
                </c:pt>
                <c:pt idx="8483">
                  <c:v>-9551.1</c:v>
                </c:pt>
                <c:pt idx="8484">
                  <c:v>-9580.2000000000007</c:v>
                </c:pt>
                <c:pt idx="8485">
                  <c:v>-9576.6</c:v>
                </c:pt>
                <c:pt idx="8486">
                  <c:v>-9566.4</c:v>
                </c:pt>
                <c:pt idx="8487">
                  <c:v>-9549.2000000000007</c:v>
                </c:pt>
                <c:pt idx="8488">
                  <c:v>-9540.1</c:v>
                </c:pt>
                <c:pt idx="8489">
                  <c:v>-9495.6</c:v>
                </c:pt>
                <c:pt idx="8490">
                  <c:v>-9472.7000000000007</c:v>
                </c:pt>
                <c:pt idx="8491">
                  <c:v>-9448.2000000000007</c:v>
                </c:pt>
                <c:pt idx="8492">
                  <c:v>-9379.2999999999993</c:v>
                </c:pt>
                <c:pt idx="8493">
                  <c:v>-9359.6</c:v>
                </c:pt>
                <c:pt idx="8494">
                  <c:v>-9343.9</c:v>
                </c:pt>
                <c:pt idx="8495">
                  <c:v>-9267.1</c:v>
                </c:pt>
                <c:pt idx="8496">
                  <c:v>-9262.7999999999993</c:v>
                </c:pt>
                <c:pt idx="8497">
                  <c:v>-9237</c:v>
                </c:pt>
                <c:pt idx="8498">
                  <c:v>-9197.5</c:v>
                </c:pt>
                <c:pt idx="8499">
                  <c:v>-9132</c:v>
                </c:pt>
                <c:pt idx="8500">
                  <c:v>-9046.4</c:v>
                </c:pt>
                <c:pt idx="8501">
                  <c:v>-8987.7999999999993</c:v>
                </c:pt>
                <c:pt idx="8502">
                  <c:v>-8954.4</c:v>
                </c:pt>
                <c:pt idx="8503">
                  <c:v>-8895.4</c:v>
                </c:pt>
                <c:pt idx="8504">
                  <c:v>-8869.2000000000007</c:v>
                </c:pt>
                <c:pt idx="8505">
                  <c:v>-8817.6</c:v>
                </c:pt>
                <c:pt idx="8506">
                  <c:v>-8752.2000000000007</c:v>
                </c:pt>
                <c:pt idx="8507">
                  <c:v>-8643.2000000000007</c:v>
                </c:pt>
                <c:pt idx="8508">
                  <c:v>-8533.2000000000007</c:v>
                </c:pt>
                <c:pt idx="8509">
                  <c:v>-8393.6</c:v>
                </c:pt>
                <c:pt idx="8510">
                  <c:v>-8199.5</c:v>
                </c:pt>
                <c:pt idx="8511">
                  <c:v>-7926.8</c:v>
                </c:pt>
                <c:pt idx="8512">
                  <c:v>-7650.1</c:v>
                </c:pt>
                <c:pt idx="8513">
                  <c:v>-7422.6</c:v>
                </c:pt>
                <c:pt idx="8514">
                  <c:v>-7131.9</c:v>
                </c:pt>
                <c:pt idx="8515">
                  <c:v>-6811</c:v>
                </c:pt>
                <c:pt idx="8516">
                  <c:v>-6430.5</c:v>
                </c:pt>
                <c:pt idx="8517">
                  <c:v>-6034.7</c:v>
                </c:pt>
                <c:pt idx="8518">
                  <c:v>-5635</c:v>
                </c:pt>
                <c:pt idx="8519">
                  <c:v>-5189.2</c:v>
                </c:pt>
                <c:pt idx="8520">
                  <c:v>-4726.3999999999996</c:v>
                </c:pt>
                <c:pt idx="8521">
                  <c:v>-4266</c:v>
                </c:pt>
                <c:pt idx="8522">
                  <c:v>-3857.8</c:v>
                </c:pt>
                <c:pt idx="8523">
                  <c:v>-3479.1</c:v>
                </c:pt>
                <c:pt idx="8524">
                  <c:v>-3106.3</c:v>
                </c:pt>
                <c:pt idx="8525">
                  <c:v>-2712.8</c:v>
                </c:pt>
                <c:pt idx="8526">
                  <c:v>-2386.6</c:v>
                </c:pt>
                <c:pt idx="8527">
                  <c:v>-2068.4</c:v>
                </c:pt>
                <c:pt idx="8528">
                  <c:v>-1746.4</c:v>
                </c:pt>
                <c:pt idx="8529">
                  <c:v>-1430.9</c:v>
                </c:pt>
                <c:pt idx="8530">
                  <c:v>-1121.0999999999999</c:v>
                </c:pt>
                <c:pt idx="8531">
                  <c:v>-921.23</c:v>
                </c:pt>
                <c:pt idx="8532">
                  <c:v>-752.16</c:v>
                </c:pt>
                <c:pt idx="8533">
                  <c:v>-574.55999999999995</c:v>
                </c:pt>
                <c:pt idx="8534">
                  <c:v>-399.33</c:v>
                </c:pt>
                <c:pt idx="8535">
                  <c:v>-294.06</c:v>
                </c:pt>
                <c:pt idx="8536">
                  <c:v>-215.51</c:v>
                </c:pt>
                <c:pt idx="8537">
                  <c:v>-120.57</c:v>
                </c:pt>
                <c:pt idx="8538">
                  <c:v>-27.407</c:v>
                </c:pt>
                <c:pt idx="8539">
                  <c:v>12.013999999999999</c:v>
                </c:pt>
                <c:pt idx="8540">
                  <c:v>68.983000000000004</c:v>
                </c:pt>
                <c:pt idx="8541">
                  <c:v>139.97</c:v>
                </c:pt>
                <c:pt idx="8542">
                  <c:v>197.07</c:v>
                </c:pt>
                <c:pt idx="8543">
                  <c:v>244.27</c:v>
                </c:pt>
                <c:pt idx="8544">
                  <c:v>296.99</c:v>
                </c:pt>
                <c:pt idx="8545">
                  <c:v>330.3</c:v>
                </c:pt>
                <c:pt idx="8546">
                  <c:v>353.82</c:v>
                </c:pt>
                <c:pt idx="8547">
                  <c:v>416.16</c:v>
                </c:pt>
                <c:pt idx="8548">
                  <c:v>463.53</c:v>
                </c:pt>
                <c:pt idx="8549">
                  <c:v>551.07000000000005</c:v>
                </c:pt>
                <c:pt idx="8550">
                  <c:v>598.80999999999995</c:v>
                </c:pt>
                <c:pt idx="8551">
                  <c:v>635.58000000000004</c:v>
                </c:pt>
                <c:pt idx="8552">
                  <c:v>738.85</c:v>
                </c:pt>
                <c:pt idx="8553">
                  <c:v>876.46</c:v>
                </c:pt>
                <c:pt idx="8554">
                  <c:v>1014.7</c:v>
                </c:pt>
                <c:pt idx="8555">
                  <c:v>1241.0999999999999</c:v>
                </c:pt>
                <c:pt idx="8556">
                  <c:v>1485.9</c:v>
                </c:pt>
                <c:pt idx="8557">
                  <c:v>1784.5</c:v>
                </c:pt>
                <c:pt idx="8558">
                  <c:v>2047.3</c:v>
                </c:pt>
                <c:pt idx="8559">
                  <c:v>2264.9</c:v>
                </c:pt>
                <c:pt idx="8560">
                  <c:v>2438.9</c:v>
                </c:pt>
                <c:pt idx="8561">
                  <c:v>2576.5</c:v>
                </c:pt>
                <c:pt idx="8562">
                  <c:v>2686</c:v>
                </c:pt>
                <c:pt idx="8563">
                  <c:v>2805.8</c:v>
                </c:pt>
                <c:pt idx="8564">
                  <c:v>2960.8</c:v>
                </c:pt>
                <c:pt idx="8565">
                  <c:v>3090.1</c:v>
                </c:pt>
                <c:pt idx="8566">
                  <c:v>3121.3</c:v>
                </c:pt>
                <c:pt idx="8567">
                  <c:v>3224.2</c:v>
                </c:pt>
                <c:pt idx="8568">
                  <c:v>3269.1</c:v>
                </c:pt>
                <c:pt idx="8569">
                  <c:v>3252.3</c:v>
                </c:pt>
                <c:pt idx="8570">
                  <c:v>3314.9</c:v>
                </c:pt>
                <c:pt idx="8571">
                  <c:v>3381.2</c:v>
                </c:pt>
                <c:pt idx="8572">
                  <c:v>3451.4</c:v>
                </c:pt>
                <c:pt idx="8573">
                  <c:v>3495.1</c:v>
                </c:pt>
                <c:pt idx="8574">
                  <c:v>3607.2</c:v>
                </c:pt>
                <c:pt idx="8575">
                  <c:v>3826.6</c:v>
                </c:pt>
                <c:pt idx="8576">
                  <c:v>4037.2</c:v>
                </c:pt>
                <c:pt idx="8577">
                  <c:v>4156.3999999999996</c:v>
                </c:pt>
                <c:pt idx="8578">
                  <c:v>4219.6000000000004</c:v>
                </c:pt>
                <c:pt idx="8579">
                  <c:v>4332.3999999999996</c:v>
                </c:pt>
                <c:pt idx="8580">
                  <c:v>4476.3</c:v>
                </c:pt>
                <c:pt idx="8581">
                  <c:v>4684.8</c:v>
                </c:pt>
                <c:pt idx="8582">
                  <c:v>4921.7</c:v>
                </c:pt>
                <c:pt idx="8583">
                  <c:v>5078</c:v>
                </c:pt>
                <c:pt idx="8584">
                  <c:v>5299.3</c:v>
                </c:pt>
                <c:pt idx="8585">
                  <c:v>5506.5</c:v>
                </c:pt>
                <c:pt idx="8586">
                  <c:v>5653</c:v>
                </c:pt>
                <c:pt idx="8587">
                  <c:v>5870.1</c:v>
                </c:pt>
                <c:pt idx="8588">
                  <c:v>6127.7</c:v>
                </c:pt>
                <c:pt idx="8589">
                  <c:v>6351.5</c:v>
                </c:pt>
                <c:pt idx="8590">
                  <c:v>6589.2</c:v>
                </c:pt>
                <c:pt idx="8591">
                  <c:v>6867.1</c:v>
                </c:pt>
                <c:pt idx="8592">
                  <c:v>7089.1</c:v>
                </c:pt>
                <c:pt idx="8593">
                  <c:v>7230.7</c:v>
                </c:pt>
                <c:pt idx="8594">
                  <c:v>7419.2</c:v>
                </c:pt>
                <c:pt idx="8595">
                  <c:v>7648.6</c:v>
                </c:pt>
                <c:pt idx="8596">
                  <c:v>7854.2</c:v>
                </c:pt>
                <c:pt idx="8597">
                  <c:v>8068.4</c:v>
                </c:pt>
                <c:pt idx="8598">
                  <c:v>8310.5</c:v>
                </c:pt>
                <c:pt idx="8599">
                  <c:v>8574</c:v>
                </c:pt>
                <c:pt idx="8600">
                  <c:v>8831.7000000000007</c:v>
                </c:pt>
                <c:pt idx="8601">
                  <c:v>9070.7000000000007</c:v>
                </c:pt>
                <c:pt idx="8602">
                  <c:v>9260.4</c:v>
                </c:pt>
                <c:pt idx="8603">
                  <c:v>9354.1</c:v>
                </c:pt>
                <c:pt idx="8604">
                  <c:v>9436.9</c:v>
                </c:pt>
                <c:pt idx="8605">
                  <c:v>9451.9</c:v>
                </c:pt>
                <c:pt idx="8606">
                  <c:v>9562.7999999999993</c:v>
                </c:pt>
                <c:pt idx="8607">
                  <c:v>9766</c:v>
                </c:pt>
                <c:pt idx="8608">
                  <c:v>9901.1</c:v>
                </c:pt>
                <c:pt idx="8609">
                  <c:v>10028</c:v>
                </c:pt>
                <c:pt idx="8610">
                  <c:v>10222</c:v>
                </c:pt>
                <c:pt idx="8611">
                  <c:v>10357</c:v>
                </c:pt>
                <c:pt idx="8612">
                  <c:v>10483</c:v>
                </c:pt>
                <c:pt idx="8613">
                  <c:v>10594</c:v>
                </c:pt>
                <c:pt idx="8614">
                  <c:v>10714</c:v>
                </c:pt>
                <c:pt idx="8615">
                  <c:v>10831</c:v>
                </c:pt>
                <c:pt idx="8616">
                  <c:v>10920</c:v>
                </c:pt>
                <c:pt idx="8617">
                  <c:v>11033</c:v>
                </c:pt>
                <c:pt idx="8618">
                  <c:v>11218</c:v>
                </c:pt>
                <c:pt idx="8619">
                  <c:v>11409</c:v>
                </c:pt>
                <c:pt idx="8620">
                  <c:v>11498</c:v>
                </c:pt>
                <c:pt idx="8621">
                  <c:v>11590</c:v>
                </c:pt>
                <c:pt idx="8622">
                  <c:v>11757</c:v>
                </c:pt>
                <c:pt idx="8623">
                  <c:v>11919</c:v>
                </c:pt>
                <c:pt idx="8624">
                  <c:v>12014</c:v>
                </c:pt>
                <c:pt idx="8625">
                  <c:v>12083</c:v>
                </c:pt>
                <c:pt idx="8626">
                  <c:v>12116</c:v>
                </c:pt>
                <c:pt idx="8627">
                  <c:v>12156</c:v>
                </c:pt>
                <c:pt idx="8628">
                  <c:v>12205</c:v>
                </c:pt>
                <c:pt idx="8629">
                  <c:v>12257</c:v>
                </c:pt>
                <c:pt idx="8630">
                  <c:v>12361</c:v>
                </c:pt>
                <c:pt idx="8631">
                  <c:v>12381</c:v>
                </c:pt>
                <c:pt idx="8632">
                  <c:v>12360</c:v>
                </c:pt>
                <c:pt idx="8633">
                  <c:v>12365</c:v>
                </c:pt>
                <c:pt idx="8634">
                  <c:v>12349</c:v>
                </c:pt>
                <c:pt idx="8635">
                  <c:v>12383</c:v>
                </c:pt>
                <c:pt idx="8636">
                  <c:v>12446</c:v>
                </c:pt>
                <c:pt idx="8637">
                  <c:v>12487</c:v>
                </c:pt>
                <c:pt idx="8638">
                  <c:v>12525</c:v>
                </c:pt>
                <c:pt idx="8639">
                  <c:v>12546</c:v>
                </c:pt>
                <c:pt idx="8640">
                  <c:v>12623</c:v>
                </c:pt>
                <c:pt idx="8641">
                  <c:v>12696</c:v>
                </c:pt>
                <c:pt idx="8642">
                  <c:v>12735</c:v>
                </c:pt>
                <c:pt idx="8643">
                  <c:v>12790</c:v>
                </c:pt>
                <c:pt idx="8644">
                  <c:v>12839</c:v>
                </c:pt>
                <c:pt idx="8645">
                  <c:v>12950</c:v>
                </c:pt>
                <c:pt idx="8646">
                  <c:v>13018</c:v>
                </c:pt>
                <c:pt idx="8647">
                  <c:v>13088</c:v>
                </c:pt>
                <c:pt idx="8648">
                  <c:v>13136</c:v>
                </c:pt>
                <c:pt idx="8649">
                  <c:v>13155</c:v>
                </c:pt>
                <c:pt idx="8650">
                  <c:v>13204</c:v>
                </c:pt>
                <c:pt idx="8651">
                  <c:v>13248</c:v>
                </c:pt>
                <c:pt idx="8652">
                  <c:v>13296</c:v>
                </c:pt>
                <c:pt idx="8653">
                  <c:v>13310</c:v>
                </c:pt>
                <c:pt idx="8654">
                  <c:v>13374</c:v>
                </c:pt>
                <c:pt idx="8655">
                  <c:v>13476</c:v>
                </c:pt>
                <c:pt idx="8656">
                  <c:v>13521</c:v>
                </c:pt>
                <c:pt idx="8657">
                  <c:v>13601</c:v>
                </c:pt>
                <c:pt idx="8658">
                  <c:v>13694</c:v>
                </c:pt>
                <c:pt idx="8659">
                  <c:v>13704</c:v>
                </c:pt>
                <c:pt idx="8660">
                  <c:v>13756</c:v>
                </c:pt>
                <c:pt idx="8661">
                  <c:v>13775</c:v>
                </c:pt>
                <c:pt idx="8662">
                  <c:v>13767</c:v>
                </c:pt>
                <c:pt idx="8663">
                  <c:v>13817</c:v>
                </c:pt>
                <c:pt idx="8664">
                  <c:v>13930</c:v>
                </c:pt>
                <c:pt idx="8665">
                  <c:v>14040</c:v>
                </c:pt>
                <c:pt idx="8666">
                  <c:v>14053</c:v>
                </c:pt>
                <c:pt idx="8667">
                  <c:v>14033</c:v>
                </c:pt>
                <c:pt idx="8668">
                  <c:v>13983</c:v>
                </c:pt>
                <c:pt idx="8669">
                  <c:v>13967</c:v>
                </c:pt>
                <c:pt idx="8670">
                  <c:v>13904</c:v>
                </c:pt>
                <c:pt idx="8671">
                  <c:v>13935</c:v>
                </c:pt>
                <c:pt idx="8672">
                  <c:v>13986</c:v>
                </c:pt>
                <c:pt idx="8673">
                  <c:v>13920</c:v>
                </c:pt>
                <c:pt idx="8674">
                  <c:v>13969</c:v>
                </c:pt>
                <c:pt idx="8675">
                  <c:v>14019</c:v>
                </c:pt>
                <c:pt idx="8676">
                  <c:v>14001</c:v>
                </c:pt>
                <c:pt idx="8677">
                  <c:v>13993</c:v>
                </c:pt>
                <c:pt idx="8678">
                  <c:v>13973</c:v>
                </c:pt>
                <c:pt idx="8679">
                  <c:v>13986</c:v>
                </c:pt>
                <c:pt idx="8680">
                  <c:v>13934</c:v>
                </c:pt>
                <c:pt idx="8681">
                  <c:v>13885</c:v>
                </c:pt>
                <c:pt idx="8682">
                  <c:v>13909</c:v>
                </c:pt>
                <c:pt idx="8683">
                  <c:v>13902</c:v>
                </c:pt>
                <c:pt idx="8684">
                  <c:v>13961</c:v>
                </c:pt>
                <c:pt idx="8685">
                  <c:v>14027</c:v>
                </c:pt>
                <c:pt idx="8686">
                  <c:v>13976</c:v>
                </c:pt>
                <c:pt idx="8687">
                  <c:v>13863</c:v>
                </c:pt>
                <c:pt idx="8688">
                  <c:v>13797</c:v>
                </c:pt>
                <c:pt idx="8689">
                  <c:v>13739</c:v>
                </c:pt>
                <c:pt idx="8690">
                  <c:v>13748</c:v>
                </c:pt>
                <c:pt idx="8691">
                  <c:v>13782</c:v>
                </c:pt>
                <c:pt idx="8692">
                  <c:v>13794</c:v>
                </c:pt>
                <c:pt idx="8693">
                  <c:v>13837</c:v>
                </c:pt>
                <c:pt idx="8694">
                  <c:v>13933</c:v>
                </c:pt>
                <c:pt idx="8695">
                  <c:v>13938</c:v>
                </c:pt>
                <c:pt idx="8696">
                  <c:v>13902</c:v>
                </c:pt>
                <c:pt idx="8697">
                  <c:v>13863</c:v>
                </c:pt>
                <c:pt idx="8698">
                  <c:v>13795</c:v>
                </c:pt>
                <c:pt idx="8699">
                  <c:v>13746</c:v>
                </c:pt>
                <c:pt idx="8700">
                  <c:v>13701</c:v>
                </c:pt>
                <c:pt idx="8701">
                  <c:v>13647</c:v>
                </c:pt>
                <c:pt idx="8702">
                  <c:v>13598</c:v>
                </c:pt>
                <c:pt idx="8703">
                  <c:v>13576</c:v>
                </c:pt>
                <c:pt idx="8704">
                  <c:v>13617</c:v>
                </c:pt>
                <c:pt idx="8705">
                  <c:v>13686</c:v>
                </c:pt>
                <c:pt idx="8706">
                  <c:v>13680</c:v>
                </c:pt>
                <c:pt idx="8707">
                  <c:v>13657</c:v>
                </c:pt>
                <c:pt idx="8708">
                  <c:v>13595</c:v>
                </c:pt>
                <c:pt idx="8709">
                  <c:v>13489</c:v>
                </c:pt>
                <c:pt idx="8710">
                  <c:v>13413</c:v>
                </c:pt>
                <c:pt idx="8711">
                  <c:v>13369</c:v>
                </c:pt>
                <c:pt idx="8712">
                  <c:v>13272</c:v>
                </c:pt>
                <c:pt idx="8713">
                  <c:v>13190</c:v>
                </c:pt>
                <c:pt idx="8714">
                  <c:v>13118</c:v>
                </c:pt>
                <c:pt idx="8715">
                  <c:v>13036</c:v>
                </c:pt>
                <c:pt idx="8716">
                  <c:v>12927</c:v>
                </c:pt>
                <c:pt idx="8717">
                  <c:v>12814</c:v>
                </c:pt>
                <c:pt idx="8718">
                  <c:v>12661</c:v>
                </c:pt>
                <c:pt idx="8719">
                  <c:v>12500</c:v>
                </c:pt>
                <c:pt idx="8720">
                  <c:v>12406</c:v>
                </c:pt>
                <c:pt idx="8721">
                  <c:v>12427</c:v>
                </c:pt>
                <c:pt idx="8722">
                  <c:v>12368</c:v>
                </c:pt>
                <c:pt idx="8723">
                  <c:v>12264</c:v>
                </c:pt>
                <c:pt idx="8724">
                  <c:v>12221</c:v>
                </c:pt>
                <c:pt idx="8725">
                  <c:v>12127</c:v>
                </c:pt>
                <c:pt idx="8726">
                  <c:v>11952</c:v>
                </c:pt>
                <c:pt idx="8727">
                  <c:v>11760</c:v>
                </c:pt>
                <c:pt idx="8728">
                  <c:v>11562</c:v>
                </c:pt>
                <c:pt idx="8729">
                  <c:v>11310</c:v>
                </c:pt>
                <c:pt idx="8730">
                  <c:v>11121</c:v>
                </c:pt>
                <c:pt idx="8731">
                  <c:v>10969</c:v>
                </c:pt>
                <c:pt idx="8732">
                  <c:v>10787</c:v>
                </c:pt>
                <c:pt idx="8733">
                  <c:v>10537</c:v>
                </c:pt>
                <c:pt idx="8734">
                  <c:v>10275</c:v>
                </c:pt>
                <c:pt idx="8735">
                  <c:v>9988.6</c:v>
                </c:pt>
                <c:pt idx="8736">
                  <c:v>9669.7000000000007</c:v>
                </c:pt>
                <c:pt idx="8737">
                  <c:v>9359.2999999999993</c:v>
                </c:pt>
                <c:pt idx="8738">
                  <c:v>9034.6</c:v>
                </c:pt>
                <c:pt idx="8739">
                  <c:v>8714.5</c:v>
                </c:pt>
                <c:pt idx="8740">
                  <c:v>8399.7999999999993</c:v>
                </c:pt>
                <c:pt idx="8741">
                  <c:v>8071.8</c:v>
                </c:pt>
                <c:pt idx="8742">
                  <c:v>7781.6</c:v>
                </c:pt>
                <c:pt idx="8743">
                  <c:v>7534.8</c:v>
                </c:pt>
                <c:pt idx="8744">
                  <c:v>7341.5</c:v>
                </c:pt>
                <c:pt idx="8745">
                  <c:v>7184</c:v>
                </c:pt>
                <c:pt idx="8746">
                  <c:v>6892.2</c:v>
                </c:pt>
                <c:pt idx="8747">
                  <c:v>6630.6</c:v>
                </c:pt>
                <c:pt idx="8748">
                  <c:v>6401.9</c:v>
                </c:pt>
                <c:pt idx="8749">
                  <c:v>6176.4</c:v>
                </c:pt>
                <c:pt idx="8750">
                  <c:v>5936.4</c:v>
                </c:pt>
                <c:pt idx="8751">
                  <c:v>5722.1</c:v>
                </c:pt>
                <c:pt idx="8752">
                  <c:v>5498.9</c:v>
                </c:pt>
                <c:pt idx="8753">
                  <c:v>5278</c:v>
                </c:pt>
                <c:pt idx="8754">
                  <c:v>5023.2</c:v>
                </c:pt>
                <c:pt idx="8755">
                  <c:v>4819.6000000000004</c:v>
                </c:pt>
                <c:pt idx="8756">
                  <c:v>4692.3999999999996</c:v>
                </c:pt>
                <c:pt idx="8757">
                  <c:v>4567.8</c:v>
                </c:pt>
                <c:pt idx="8758">
                  <c:v>4418.6000000000004</c:v>
                </c:pt>
                <c:pt idx="8759">
                  <c:v>4203.5</c:v>
                </c:pt>
                <c:pt idx="8760">
                  <c:v>4045.9</c:v>
                </c:pt>
                <c:pt idx="8761">
                  <c:v>3906.1</c:v>
                </c:pt>
                <c:pt idx="8762">
                  <c:v>3699.9</c:v>
                </c:pt>
                <c:pt idx="8763">
                  <c:v>3451.8</c:v>
                </c:pt>
                <c:pt idx="8764">
                  <c:v>3227.6</c:v>
                </c:pt>
                <c:pt idx="8765">
                  <c:v>3060.4</c:v>
                </c:pt>
                <c:pt idx="8766">
                  <c:v>2949.5</c:v>
                </c:pt>
                <c:pt idx="8767">
                  <c:v>2804</c:v>
                </c:pt>
                <c:pt idx="8768">
                  <c:v>2527.6999999999998</c:v>
                </c:pt>
                <c:pt idx="8769">
                  <c:v>2169.1999999999998</c:v>
                </c:pt>
                <c:pt idx="8770">
                  <c:v>1890.2</c:v>
                </c:pt>
                <c:pt idx="8771">
                  <c:v>1653.2</c:v>
                </c:pt>
                <c:pt idx="8772">
                  <c:v>1396</c:v>
                </c:pt>
                <c:pt idx="8773">
                  <c:v>1232.4000000000001</c:v>
                </c:pt>
                <c:pt idx="8774">
                  <c:v>1059.5999999999999</c:v>
                </c:pt>
                <c:pt idx="8775">
                  <c:v>890.87</c:v>
                </c:pt>
                <c:pt idx="8776">
                  <c:v>719.21</c:v>
                </c:pt>
                <c:pt idx="8777">
                  <c:v>566.32000000000005</c:v>
                </c:pt>
                <c:pt idx="8778">
                  <c:v>470.84</c:v>
                </c:pt>
                <c:pt idx="8779">
                  <c:v>396.24</c:v>
                </c:pt>
                <c:pt idx="8780">
                  <c:v>306.37</c:v>
                </c:pt>
                <c:pt idx="8781">
                  <c:v>216.12</c:v>
                </c:pt>
                <c:pt idx="8782">
                  <c:v>154.13999999999999</c:v>
                </c:pt>
                <c:pt idx="8783">
                  <c:v>78.64</c:v>
                </c:pt>
                <c:pt idx="8784">
                  <c:v>70.677000000000007</c:v>
                </c:pt>
                <c:pt idx="8785">
                  <c:v>109.11</c:v>
                </c:pt>
                <c:pt idx="8786">
                  <c:v>91.712000000000003</c:v>
                </c:pt>
                <c:pt idx="8787">
                  <c:v>83.665000000000006</c:v>
                </c:pt>
                <c:pt idx="8788">
                  <c:v>62.935000000000002</c:v>
                </c:pt>
                <c:pt idx="8789">
                  <c:v>33.048999999999999</c:v>
                </c:pt>
                <c:pt idx="8790">
                  <c:v>-58.798999999999999</c:v>
                </c:pt>
                <c:pt idx="8791">
                  <c:v>-137.66</c:v>
                </c:pt>
                <c:pt idx="8792">
                  <c:v>-199.68</c:v>
                </c:pt>
                <c:pt idx="8793">
                  <c:v>-258.38</c:v>
                </c:pt>
                <c:pt idx="8794">
                  <c:v>-335.76</c:v>
                </c:pt>
                <c:pt idx="8795">
                  <c:v>-404.11</c:v>
                </c:pt>
                <c:pt idx="8796">
                  <c:v>-514.13</c:v>
                </c:pt>
                <c:pt idx="8797">
                  <c:v>-610.88</c:v>
                </c:pt>
                <c:pt idx="8798">
                  <c:v>-717.57</c:v>
                </c:pt>
                <c:pt idx="8799">
                  <c:v>-831.37</c:v>
                </c:pt>
                <c:pt idx="8800">
                  <c:v>-941.19</c:v>
                </c:pt>
                <c:pt idx="8801">
                  <c:v>-1057</c:v>
                </c:pt>
                <c:pt idx="8802">
                  <c:v>-1206.5999999999999</c:v>
                </c:pt>
                <c:pt idx="8803">
                  <c:v>-1384.1</c:v>
                </c:pt>
                <c:pt idx="8804">
                  <c:v>-1606.5</c:v>
                </c:pt>
                <c:pt idx="8805">
                  <c:v>-1795.1</c:v>
                </c:pt>
                <c:pt idx="8806">
                  <c:v>-1969.1</c:v>
                </c:pt>
                <c:pt idx="8807">
                  <c:v>-2154.3000000000002</c:v>
                </c:pt>
                <c:pt idx="8808">
                  <c:v>-2287</c:v>
                </c:pt>
                <c:pt idx="8809">
                  <c:v>-2482.4</c:v>
                </c:pt>
                <c:pt idx="8810">
                  <c:v>-2649.1</c:v>
                </c:pt>
                <c:pt idx="8811">
                  <c:v>-2822.8</c:v>
                </c:pt>
                <c:pt idx="8812">
                  <c:v>-2992.6</c:v>
                </c:pt>
                <c:pt idx="8813">
                  <c:v>-3156.2</c:v>
                </c:pt>
                <c:pt idx="8814">
                  <c:v>-3362.6</c:v>
                </c:pt>
                <c:pt idx="8815">
                  <c:v>-3582.9</c:v>
                </c:pt>
                <c:pt idx="8816">
                  <c:v>-3791</c:v>
                </c:pt>
                <c:pt idx="8817">
                  <c:v>-3943.6</c:v>
                </c:pt>
                <c:pt idx="8818">
                  <c:v>-4132.1000000000004</c:v>
                </c:pt>
                <c:pt idx="8819">
                  <c:v>-4321.8999999999996</c:v>
                </c:pt>
                <c:pt idx="8820">
                  <c:v>-4503.3</c:v>
                </c:pt>
                <c:pt idx="8821">
                  <c:v>-4686</c:v>
                </c:pt>
                <c:pt idx="8822">
                  <c:v>-4872.1000000000004</c:v>
                </c:pt>
                <c:pt idx="8823">
                  <c:v>-5056.6000000000004</c:v>
                </c:pt>
                <c:pt idx="8824">
                  <c:v>-5216.3999999999996</c:v>
                </c:pt>
                <c:pt idx="8825">
                  <c:v>-5386</c:v>
                </c:pt>
                <c:pt idx="8826">
                  <c:v>-5588.8</c:v>
                </c:pt>
                <c:pt idx="8827">
                  <c:v>-5829.6</c:v>
                </c:pt>
                <c:pt idx="8828">
                  <c:v>-5978</c:v>
                </c:pt>
                <c:pt idx="8829">
                  <c:v>-6132.8</c:v>
                </c:pt>
                <c:pt idx="8830">
                  <c:v>-6243.3</c:v>
                </c:pt>
                <c:pt idx="8831">
                  <c:v>-6368.9</c:v>
                </c:pt>
                <c:pt idx="8832">
                  <c:v>-6509.4</c:v>
                </c:pt>
                <c:pt idx="8833">
                  <c:v>-6630.5</c:v>
                </c:pt>
                <c:pt idx="8834">
                  <c:v>-6748.8</c:v>
                </c:pt>
                <c:pt idx="8835">
                  <c:v>-6888.8</c:v>
                </c:pt>
                <c:pt idx="8836">
                  <c:v>-7031.8</c:v>
                </c:pt>
                <c:pt idx="8837">
                  <c:v>-7151.8</c:v>
                </c:pt>
                <c:pt idx="8838">
                  <c:v>-7297.6</c:v>
                </c:pt>
                <c:pt idx="8839">
                  <c:v>-7443.4</c:v>
                </c:pt>
                <c:pt idx="8840">
                  <c:v>-7553</c:v>
                </c:pt>
                <c:pt idx="8841">
                  <c:v>-7679.7</c:v>
                </c:pt>
                <c:pt idx="8842">
                  <c:v>-7754.5</c:v>
                </c:pt>
                <c:pt idx="8843">
                  <c:v>-7816.8</c:v>
                </c:pt>
                <c:pt idx="8844">
                  <c:v>-7906.6</c:v>
                </c:pt>
                <c:pt idx="8845">
                  <c:v>-7985.3</c:v>
                </c:pt>
                <c:pt idx="8846">
                  <c:v>-8119.9</c:v>
                </c:pt>
                <c:pt idx="8847">
                  <c:v>-8213.4</c:v>
                </c:pt>
                <c:pt idx="8848">
                  <c:v>-8303.2999999999993</c:v>
                </c:pt>
                <c:pt idx="8849">
                  <c:v>-8378.6</c:v>
                </c:pt>
                <c:pt idx="8850">
                  <c:v>-8433.5</c:v>
                </c:pt>
                <c:pt idx="8851">
                  <c:v>-8497.5</c:v>
                </c:pt>
                <c:pt idx="8852">
                  <c:v>-8590.4</c:v>
                </c:pt>
                <c:pt idx="8853">
                  <c:v>-8683.5</c:v>
                </c:pt>
                <c:pt idx="8854">
                  <c:v>-8766.2999999999993</c:v>
                </c:pt>
                <c:pt idx="8855">
                  <c:v>-8870.2999999999993</c:v>
                </c:pt>
                <c:pt idx="8856">
                  <c:v>-8973.5</c:v>
                </c:pt>
                <c:pt idx="8857">
                  <c:v>-9027.2000000000007</c:v>
                </c:pt>
                <c:pt idx="8858">
                  <c:v>-9088.4</c:v>
                </c:pt>
                <c:pt idx="8859">
                  <c:v>-9165.6</c:v>
                </c:pt>
                <c:pt idx="8860">
                  <c:v>-9230</c:v>
                </c:pt>
                <c:pt idx="8861">
                  <c:v>-9262.9</c:v>
                </c:pt>
                <c:pt idx="8862">
                  <c:v>-9318.7000000000007</c:v>
                </c:pt>
                <c:pt idx="8863">
                  <c:v>-9364.4</c:v>
                </c:pt>
                <c:pt idx="8864">
                  <c:v>-9426.7999999999993</c:v>
                </c:pt>
                <c:pt idx="8865">
                  <c:v>-9508.2999999999993</c:v>
                </c:pt>
                <c:pt idx="8866">
                  <c:v>-9591.2000000000007</c:v>
                </c:pt>
                <c:pt idx="8867">
                  <c:v>-9627.2000000000007</c:v>
                </c:pt>
                <c:pt idx="8868">
                  <c:v>-9716.7999999999993</c:v>
                </c:pt>
                <c:pt idx="8869">
                  <c:v>-9760.2000000000007</c:v>
                </c:pt>
                <c:pt idx="8870">
                  <c:v>-9800.2999999999993</c:v>
                </c:pt>
                <c:pt idx="8871">
                  <c:v>-9884</c:v>
                </c:pt>
                <c:pt idx="8872">
                  <c:v>-9947.7000000000007</c:v>
                </c:pt>
                <c:pt idx="8873">
                  <c:v>-9972.1</c:v>
                </c:pt>
                <c:pt idx="8874">
                  <c:v>-10030</c:v>
                </c:pt>
                <c:pt idx="8875">
                  <c:v>-10056</c:v>
                </c:pt>
                <c:pt idx="8876">
                  <c:v>-10090</c:v>
                </c:pt>
                <c:pt idx="8877">
                  <c:v>-10123</c:v>
                </c:pt>
                <c:pt idx="8878">
                  <c:v>-10129</c:v>
                </c:pt>
                <c:pt idx="8879">
                  <c:v>-10173</c:v>
                </c:pt>
                <c:pt idx="8880">
                  <c:v>-10191</c:v>
                </c:pt>
                <c:pt idx="8881">
                  <c:v>-10206</c:v>
                </c:pt>
                <c:pt idx="8882">
                  <c:v>-10240</c:v>
                </c:pt>
                <c:pt idx="8883">
                  <c:v>-10283</c:v>
                </c:pt>
                <c:pt idx="8884">
                  <c:v>-10332</c:v>
                </c:pt>
                <c:pt idx="8885">
                  <c:v>-10388</c:v>
                </c:pt>
                <c:pt idx="8886">
                  <c:v>-10390</c:v>
                </c:pt>
                <c:pt idx="8887">
                  <c:v>-10402</c:v>
                </c:pt>
                <c:pt idx="8888">
                  <c:v>-10411</c:v>
                </c:pt>
                <c:pt idx="8889">
                  <c:v>-10388</c:v>
                </c:pt>
                <c:pt idx="8890">
                  <c:v>-10369</c:v>
                </c:pt>
                <c:pt idx="8891">
                  <c:v>-10406</c:v>
                </c:pt>
                <c:pt idx="8892">
                  <c:v>-10394</c:v>
                </c:pt>
                <c:pt idx="8893">
                  <c:v>-10407</c:v>
                </c:pt>
                <c:pt idx="8894">
                  <c:v>-10427</c:v>
                </c:pt>
                <c:pt idx="8895">
                  <c:v>-10404</c:v>
                </c:pt>
                <c:pt idx="8896">
                  <c:v>-10425</c:v>
                </c:pt>
                <c:pt idx="8897">
                  <c:v>-10427</c:v>
                </c:pt>
                <c:pt idx="8898">
                  <c:v>-10420</c:v>
                </c:pt>
                <c:pt idx="8899">
                  <c:v>-10443</c:v>
                </c:pt>
                <c:pt idx="8900">
                  <c:v>-10422</c:v>
                </c:pt>
                <c:pt idx="8901">
                  <c:v>-10442</c:v>
                </c:pt>
                <c:pt idx="8902">
                  <c:v>-10488</c:v>
                </c:pt>
                <c:pt idx="8903">
                  <c:v>-10535</c:v>
                </c:pt>
                <c:pt idx="8904">
                  <c:v>-10565</c:v>
                </c:pt>
                <c:pt idx="8905">
                  <c:v>-10609</c:v>
                </c:pt>
                <c:pt idx="8906">
                  <c:v>-10635</c:v>
                </c:pt>
                <c:pt idx="8907">
                  <c:v>-10648</c:v>
                </c:pt>
                <c:pt idx="8908">
                  <c:v>-10659</c:v>
                </c:pt>
                <c:pt idx="8909">
                  <c:v>-10657</c:v>
                </c:pt>
                <c:pt idx="8910">
                  <c:v>-10672</c:v>
                </c:pt>
                <c:pt idx="8911">
                  <c:v>-10665</c:v>
                </c:pt>
                <c:pt idx="8912">
                  <c:v>-10671</c:v>
                </c:pt>
                <c:pt idx="8913">
                  <c:v>-10648</c:v>
                </c:pt>
                <c:pt idx="8914">
                  <c:v>-10631</c:v>
                </c:pt>
                <c:pt idx="8915">
                  <c:v>-10581</c:v>
                </c:pt>
                <c:pt idx="8916">
                  <c:v>-10537</c:v>
                </c:pt>
                <c:pt idx="8917">
                  <c:v>-10491</c:v>
                </c:pt>
                <c:pt idx="8918">
                  <c:v>-10431</c:v>
                </c:pt>
                <c:pt idx="8919">
                  <c:v>-10355</c:v>
                </c:pt>
                <c:pt idx="8920">
                  <c:v>-10278</c:v>
                </c:pt>
                <c:pt idx="8921">
                  <c:v>-10211</c:v>
                </c:pt>
                <c:pt idx="8922">
                  <c:v>-10113</c:v>
                </c:pt>
                <c:pt idx="8923">
                  <c:v>-10038</c:v>
                </c:pt>
                <c:pt idx="8924">
                  <c:v>-9933.2999999999993</c:v>
                </c:pt>
                <c:pt idx="8925">
                  <c:v>-9829.7000000000007</c:v>
                </c:pt>
                <c:pt idx="8926">
                  <c:v>-9731.9</c:v>
                </c:pt>
                <c:pt idx="8927">
                  <c:v>-9620.5</c:v>
                </c:pt>
                <c:pt idx="8928">
                  <c:v>-9490.4</c:v>
                </c:pt>
                <c:pt idx="8929">
                  <c:v>-9401.6</c:v>
                </c:pt>
                <c:pt idx="8930">
                  <c:v>-9287.4</c:v>
                </c:pt>
                <c:pt idx="8931">
                  <c:v>-9187.1</c:v>
                </c:pt>
                <c:pt idx="8932">
                  <c:v>-9052.1</c:v>
                </c:pt>
                <c:pt idx="8933">
                  <c:v>-8883.9</c:v>
                </c:pt>
                <c:pt idx="8934">
                  <c:v>-8742.7999999999993</c:v>
                </c:pt>
                <c:pt idx="8935">
                  <c:v>-8557.7999999999993</c:v>
                </c:pt>
                <c:pt idx="8936">
                  <c:v>-8400.2000000000007</c:v>
                </c:pt>
                <c:pt idx="8937">
                  <c:v>-8227.1</c:v>
                </c:pt>
                <c:pt idx="8938">
                  <c:v>-8023</c:v>
                </c:pt>
                <c:pt idx="8939">
                  <c:v>-7856.2</c:v>
                </c:pt>
                <c:pt idx="8940">
                  <c:v>-7649.5</c:v>
                </c:pt>
                <c:pt idx="8941">
                  <c:v>-7446.2</c:v>
                </c:pt>
                <c:pt idx="8942">
                  <c:v>-7241.3</c:v>
                </c:pt>
                <c:pt idx="8943">
                  <c:v>-7033.8</c:v>
                </c:pt>
                <c:pt idx="8944">
                  <c:v>-6841.6</c:v>
                </c:pt>
                <c:pt idx="8945">
                  <c:v>-6647.1</c:v>
                </c:pt>
                <c:pt idx="8946">
                  <c:v>-6456.3</c:v>
                </c:pt>
                <c:pt idx="8947">
                  <c:v>-6272.4</c:v>
                </c:pt>
                <c:pt idx="8948">
                  <c:v>-6097</c:v>
                </c:pt>
                <c:pt idx="8949">
                  <c:v>-5922.9</c:v>
                </c:pt>
                <c:pt idx="8950">
                  <c:v>-5727.1</c:v>
                </c:pt>
                <c:pt idx="8951">
                  <c:v>-5548.3</c:v>
                </c:pt>
                <c:pt idx="8952">
                  <c:v>-5339.2</c:v>
                </c:pt>
                <c:pt idx="8953">
                  <c:v>-5135.3</c:v>
                </c:pt>
                <c:pt idx="8954">
                  <c:v>-4962.8999999999996</c:v>
                </c:pt>
                <c:pt idx="8955">
                  <c:v>-4770.7</c:v>
                </c:pt>
                <c:pt idx="8956">
                  <c:v>-4553.3</c:v>
                </c:pt>
                <c:pt idx="8957">
                  <c:v>-4388.5</c:v>
                </c:pt>
                <c:pt idx="8958">
                  <c:v>-4195.1000000000004</c:v>
                </c:pt>
                <c:pt idx="8959">
                  <c:v>-3974.2</c:v>
                </c:pt>
                <c:pt idx="8960">
                  <c:v>-3758.5</c:v>
                </c:pt>
                <c:pt idx="8961">
                  <c:v>-3586.7</c:v>
                </c:pt>
                <c:pt idx="8962">
                  <c:v>-3381.7</c:v>
                </c:pt>
                <c:pt idx="8963">
                  <c:v>-3246.4</c:v>
                </c:pt>
                <c:pt idx="8964">
                  <c:v>-3078.6</c:v>
                </c:pt>
                <c:pt idx="8965">
                  <c:v>-2915</c:v>
                </c:pt>
                <c:pt idx="8966">
                  <c:v>-2790.2</c:v>
                </c:pt>
                <c:pt idx="8967">
                  <c:v>-2683</c:v>
                </c:pt>
                <c:pt idx="8968">
                  <c:v>-2523.1999999999998</c:v>
                </c:pt>
                <c:pt idx="8969">
                  <c:v>-2413.1999999999998</c:v>
                </c:pt>
                <c:pt idx="8970">
                  <c:v>-2298.6</c:v>
                </c:pt>
                <c:pt idx="8971">
                  <c:v>-2171.6999999999998</c:v>
                </c:pt>
                <c:pt idx="8972">
                  <c:v>-2010.6</c:v>
                </c:pt>
                <c:pt idx="8973">
                  <c:v>-1905.2</c:v>
                </c:pt>
                <c:pt idx="8974">
                  <c:v>-1822.9</c:v>
                </c:pt>
                <c:pt idx="8975">
                  <c:v>-1730.8</c:v>
                </c:pt>
                <c:pt idx="8976">
                  <c:v>-1643.9</c:v>
                </c:pt>
                <c:pt idx="8977">
                  <c:v>-1510.6</c:v>
                </c:pt>
                <c:pt idx="8978">
                  <c:v>-1386.3</c:v>
                </c:pt>
                <c:pt idx="8979">
                  <c:v>-1300</c:v>
                </c:pt>
                <c:pt idx="8980">
                  <c:v>-1172.5</c:v>
                </c:pt>
                <c:pt idx="8981">
                  <c:v>-1087.3</c:v>
                </c:pt>
                <c:pt idx="8982">
                  <c:v>-991.78</c:v>
                </c:pt>
                <c:pt idx="8983">
                  <c:v>-920.72</c:v>
                </c:pt>
                <c:pt idx="8984">
                  <c:v>-815.37</c:v>
                </c:pt>
                <c:pt idx="8985">
                  <c:v>-690.82</c:v>
                </c:pt>
                <c:pt idx="8986">
                  <c:v>-571.09</c:v>
                </c:pt>
                <c:pt idx="8987">
                  <c:v>-468.51</c:v>
                </c:pt>
                <c:pt idx="8988">
                  <c:v>-383.86</c:v>
                </c:pt>
                <c:pt idx="8989">
                  <c:v>-308.98</c:v>
                </c:pt>
                <c:pt idx="8990">
                  <c:v>-250.74</c:v>
                </c:pt>
                <c:pt idx="8991">
                  <c:v>-201.01</c:v>
                </c:pt>
                <c:pt idx="8992">
                  <c:v>-109.04</c:v>
                </c:pt>
                <c:pt idx="8993">
                  <c:v>-78.759</c:v>
                </c:pt>
                <c:pt idx="8994">
                  <c:v>-24.052</c:v>
                </c:pt>
                <c:pt idx="8995">
                  <c:v>38.406999999999996</c:v>
                </c:pt>
                <c:pt idx="8996">
                  <c:v>58.868000000000002</c:v>
                </c:pt>
                <c:pt idx="8997">
                  <c:v>77.938999999999993</c:v>
                </c:pt>
                <c:pt idx="8998">
                  <c:v>112.3</c:v>
                </c:pt>
                <c:pt idx="8999">
                  <c:v>157.19999999999999</c:v>
                </c:pt>
              </c:numCache>
            </c:numRef>
          </c:val>
          <c:smooth val="0"/>
          <c:extLst>
            <c:ext xmlns:c16="http://schemas.microsoft.com/office/drawing/2014/chart" uri="{C3380CC4-5D6E-409C-BE32-E72D297353CC}">
              <c16:uniqueId val="{00000001-4384-4AA4-AB6A-3F86F42EA49C}"/>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VV torque (N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10854730115257"/>
          <c:y val="0.17553388395257932"/>
          <c:w val="0.74298299669063117"/>
          <c:h val="0.77669837141916898"/>
        </c:manualLayout>
      </c:layout>
      <c:lineChart>
        <c:grouping val="standard"/>
        <c:varyColors val="0"/>
        <c:ser>
          <c:idx val="0"/>
          <c:order val="0"/>
          <c:tx>
            <c:strRef>
              <c:f>DU02_INTACT_KE_VV!$A$1</c:f>
              <c:strCache>
                <c:ptCount val="1"/>
                <c:pt idx="0">
                  <c:v>TF FE (deg)</c:v>
                </c:pt>
              </c:strCache>
            </c:strRef>
          </c:tx>
          <c:spPr>
            <a:ln w="28575" cap="rnd">
              <a:solidFill>
                <a:schemeClr val="accent1"/>
              </a:solidFill>
              <a:round/>
            </a:ln>
            <a:effectLst/>
          </c:spPr>
          <c:marker>
            <c:symbol val="none"/>
          </c:marker>
          <c:val>
            <c:numRef>
              <c:f>DU02_INTACT_KE_VV!$A$2:$A$9001</c:f>
              <c:numCache>
                <c:formatCode>General</c:formatCode>
                <c:ptCount val="9000"/>
                <c:pt idx="0">
                  <c:v>4.0922000000000001</c:v>
                </c:pt>
                <c:pt idx="1">
                  <c:v>4.1299000000000001</c:v>
                </c:pt>
                <c:pt idx="2">
                  <c:v>4.1729000000000003</c:v>
                </c:pt>
                <c:pt idx="3">
                  <c:v>4.2150999999999996</c:v>
                </c:pt>
                <c:pt idx="4">
                  <c:v>4.2545999999999999</c:v>
                </c:pt>
                <c:pt idx="5">
                  <c:v>4.2910000000000004</c:v>
                </c:pt>
                <c:pt idx="6">
                  <c:v>4.3224999999999998</c:v>
                </c:pt>
                <c:pt idx="7">
                  <c:v>4.3520000000000003</c:v>
                </c:pt>
                <c:pt idx="8">
                  <c:v>4.3872</c:v>
                </c:pt>
                <c:pt idx="9">
                  <c:v>4.4234</c:v>
                </c:pt>
                <c:pt idx="10">
                  <c:v>4.4505999999999997</c:v>
                </c:pt>
                <c:pt idx="11">
                  <c:v>4.4760999999999997</c:v>
                </c:pt>
                <c:pt idx="12">
                  <c:v>4.5023999999999997</c:v>
                </c:pt>
                <c:pt idx="13">
                  <c:v>4.5270999999999999</c:v>
                </c:pt>
                <c:pt idx="14">
                  <c:v>4.5525000000000002</c:v>
                </c:pt>
                <c:pt idx="15">
                  <c:v>4.5773999999999999</c:v>
                </c:pt>
                <c:pt idx="16">
                  <c:v>4.5922999999999998</c:v>
                </c:pt>
                <c:pt idx="17">
                  <c:v>4.6078999999999999</c:v>
                </c:pt>
                <c:pt idx="18">
                  <c:v>4.6212999999999997</c:v>
                </c:pt>
                <c:pt idx="19">
                  <c:v>4.6288</c:v>
                </c:pt>
                <c:pt idx="20">
                  <c:v>4.6412000000000004</c:v>
                </c:pt>
                <c:pt idx="21">
                  <c:v>4.6471999999999998</c:v>
                </c:pt>
                <c:pt idx="22">
                  <c:v>4.6490999999999998</c:v>
                </c:pt>
                <c:pt idx="23">
                  <c:v>4.6492000000000004</c:v>
                </c:pt>
                <c:pt idx="24">
                  <c:v>4.6426999999999996</c:v>
                </c:pt>
                <c:pt idx="25">
                  <c:v>4.6326000000000001</c:v>
                </c:pt>
                <c:pt idx="26">
                  <c:v>4.6246999999999998</c:v>
                </c:pt>
                <c:pt idx="27">
                  <c:v>4.6124000000000001</c:v>
                </c:pt>
                <c:pt idx="28">
                  <c:v>4.5949999999999998</c:v>
                </c:pt>
                <c:pt idx="29">
                  <c:v>4.5744999999999996</c:v>
                </c:pt>
                <c:pt idx="30">
                  <c:v>4.548</c:v>
                </c:pt>
                <c:pt idx="31">
                  <c:v>4.5152999999999999</c:v>
                </c:pt>
                <c:pt idx="32">
                  <c:v>4.4779999999999998</c:v>
                </c:pt>
                <c:pt idx="33">
                  <c:v>4.4512</c:v>
                </c:pt>
                <c:pt idx="34">
                  <c:v>4.4348000000000001</c:v>
                </c:pt>
                <c:pt idx="35">
                  <c:v>4.4189999999999996</c:v>
                </c:pt>
                <c:pt idx="36">
                  <c:v>4.4074999999999998</c:v>
                </c:pt>
                <c:pt idx="37">
                  <c:v>4.3975</c:v>
                </c:pt>
                <c:pt idx="38">
                  <c:v>4.3917999999999999</c:v>
                </c:pt>
                <c:pt idx="39">
                  <c:v>4.3879999999999999</c:v>
                </c:pt>
                <c:pt idx="40">
                  <c:v>4.3841999999999999</c:v>
                </c:pt>
                <c:pt idx="41">
                  <c:v>4.3853</c:v>
                </c:pt>
                <c:pt idx="42">
                  <c:v>4.3941999999999997</c:v>
                </c:pt>
                <c:pt idx="43">
                  <c:v>4.4164000000000003</c:v>
                </c:pt>
                <c:pt idx="44">
                  <c:v>4.4524999999999997</c:v>
                </c:pt>
                <c:pt idx="45">
                  <c:v>4.5039999999999996</c:v>
                </c:pt>
                <c:pt idx="46">
                  <c:v>4.5613000000000001</c:v>
                </c:pt>
                <c:pt idx="47">
                  <c:v>4.6246999999999998</c:v>
                </c:pt>
                <c:pt idx="48">
                  <c:v>4.6782000000000004</c:v>
                </c:pt>
                <c:pt idx="49">
                  <c:v>4.7248000000000001</c:v>
                </c:pt>
                <c:pt idx="50">
                  <c:v>4.7506000000000004</c:v>
                </c:pt>
                <c:pt idx="51">
                  <c:v>4.7595999999999998</c:v>
                </c:pt>
                <c:pt idx="52">
                  <c:v>4.758</c:v>
                </c:pt>
                <c:pt idx="53">
                  <c:v>4.7515000000000001</c:v>
                </c:pt>
                <c:pt idx="54">
                  <c:v>4.7455999999999996</c:v>
                </c:pt>
                <c:pt idx="55">
                  <c:v>4.742</c:v>
                </c:pt>
                <c:pt idx="56">
                  <c:v>4.7582000000000004</c:v>
                </c:pt>
                <c:pt idx="57">
                  <c:v>4.7938999999999998</c:v>
                </c:pt>
                <c:pt idx="58">
                  <c:v>4.8506</c:v>
                </c:pt>
                <c:pt idx="59">
                  <c:v>4.9241999999999999</c:v>
                </c:pt>
                <c:pt idx="60">
                  <c:v>4.9999000000000002</c:v>
                </c:pt>
                <c:pt idx="61">
                  <c:v>5.0743999999999998</c:v>
                </c:pt>
                <c:pt idx="62">
                  <c:v>5.1384999999999996</c:v>
                </c:pt>
                <c:pt idx="63">
                  <c:v>5.1872999999999996</c:v>
                </c:pt>
                <c:pt idx="64">
                  <c:v>5.2340999999999998</c:v>
                </c:pt>
                <c:pt idx="65">
                  <c:v>5.2885999999999997</c:v>
                </c:pt>
                <c:pt idx="66">
                  <c:v>5.3437999999999999</c:v>
                </c:pt>
                <c:pt idx="67">
                  <c:v>5.4036999999999997</c:v>
                </c:pt>
                <c:pt idx="68">
                  <c:v>5.4691999999999998</c:v>
                </c:pt>
                <c:pt idx="69">
                  <c:v>5.5545999999999998</c:v>
                </c:pt>
                <c:pt idx="70">
                  <c:v>5.6571999999999996</c:v>
                </c:pt>
                <c:pt idx="71">
                  <c:v>5.7636000000000003</c:v>
                </c:pt>
                <c:pt idx="72">
                  <c:v>5.8794000000000004</c:v>
                </c:pt>
                <c:pt idx="73">
                  <c:v>6.0065</c:v>
                </c:pt>
                <c:pt idx="74">
                  <c:v>6.1429999999999998</c:v>
                </c:pt>
                <c:pt idx="75">
                  <c:v>6.2746000000000004</c:v>
                </c:pt>
                <c:pt idx="76">
                  <c:v>6.3933</c:v>
                </c:pt>
                <c:pt idx="77">
                  <c:v>6.5023999999999997</c:v>
                </c:pt>
                <c:pt idx="78">
                  <c:v>6.6032999999999999</c:v>
                </c:pt>
                <c:pt idx="79">
                  <c:v>6.6920000000000002</c:v>
                </c:pt>
                <c:pt idx="80">
                  <c:v>6.7742000000000004</c:v>
                </c:pt>
                <c:pt idx="81">
                  <c:v>6.8552</c:v>
                </c:pt>
                <c:pt idx="82">
                  <c:v>6.9447000000000001</c:v>
                </c:pt>
                <c:pt idx="83">
                  <c:v>7.0427</c:v>
                </c:pt>
                <c:pt idx="84">
                  <c:v>7.1557000000000004</c:v>
                </c:pt>
                <c:pt idx="85">
                  <c:v>7.2828999999999997</c:v>
                </c:pt>
                <c:pt idx="86">
                  <c:v>7.4142000000000001</c:v>
                </c:pt>
                <c:pt idx="87">
                  <c:v>7.5486000000000004</c:v>
                </c:pt>
                <c:pt idx="88">
                  <c:v>7.6740000000000004</c:v>
                </c:pt>
                <c:pt idx="89">
                  <c:v>7.7884000000000002</c:v>
                </c:pt>
                <c:pt idx="90">
                  <c:v>7.8872</c:v>
                </c:pt>
                <c:pt idx="91">
                  <c:v>7.9664000000000001</c:v>
                </c:pt>
                <c:pt idx="92">
                  <c:v>8.0368999999999993</c:v>
                </c:pt>
                <c:pt idx="93">
                  <c:v>8.0991999999999997</c:v>
                </c:pt>
                <c:pt idx="94">
                  <c:v>8.1527999999999992</c:v>
                </c:pt>
                <c:pt idx="95">
                  <c:v>8.2156000000000002</c:v>
                </c:pt>
                <c:pt idx="96">
                  <c:v>8.2806999999999995</c:v>
                </c:pt>
                <c:pt idx="97">
                  <c:v>8.3439999999999994</c:v>
                </c:pt>
                <c:pt idx="98">
                  <c:v>8.4136000000000006</c:v>
                </c:pt>
                <c:pt idx="99">
                  <c:v>8.4797999999999991</c:v>
                </c:pt>
                <c:pt idx="100">
                  <c:v>8.5320999999999998</c:v>
                </c:pt>
                <c:pt idx="101">
                  <c:v>8.5810999999999993</c:v>
                </c:pt>
                <c:pt idx="102">
                  <c:v>8.6243999999999996</c:v>
                </c:pt>
                <c:pt idx="103">
                  <c:v>8.6646999999999998</c:v>
                </c:pt>
                <c:pt idx="104">
                  <c:v>8.6940000000000008</c:v>
                </c:pt>
                <c:pt idx="105">
                  <c:v>8.7106999999999992</c:v>
                </c:pt>
                <c:pt idx="106">
                  <c:v>8.7174999999999994</c:v>
                </c:pt>
                <c:pt idx="107">
                  <c:v>8.7159999999999993</c:v>
                </c:pt>
                <c:pt idx="108">
                  <c:v>8.7059999999999995</c:v>
                </c:pt>
                <c:pt idx="109">
                  <c:v>8.6861999999999995</c:v>
                </c:pt>
                <c:pt idx="110">
                  <c:v>8.6595999999999993</c:v>
                </c:pt>
                <c:pt idx="111">
                  <c:v>8.6300000000000008</c:v>
                </c:pt>
                <c:pt idx="112">
                  <c:v>8.5951000000000004</c:v>
                </c:pt>
                <c:pt idx="113">
                  <c:v>8.5493000000000006</c:v>
                </c:pt>
                <c:pt idx="114">
                  <c:v>8.4814000000000007</c:v>
                </c:pt>
                <c:pt idx="115">
                  <c:v>8.3950999999999993</c:v>
                </c:pt>
                <c:pt idx="116">
                  <c:v>8.2974999999999994</c:v>
                </c:pt>
                <c:pt idx="117">
                  <c:v>8.1845999999999997</c:v>
                </c:pt>
                <c:pt idx="118">
                  <c:v>8.0706000000000007</c:v>
                </c:pt>
                <c:pt idx="119">
                  <c:v>7.9530000000000003</c:v>
                </c:pt>
                <c:pt idx="120">
                  <c:v>7.8377999999999997</c:v>
                </c:pt>
                <c:pt idx="121">
                  <c:v>7.7186000000000003</c:v>
                </c:pt>
                <c:pt idx="122">
                  <c:v>7.6017999999999999</c:v>
                </c:pt>
                <c:pt idx="123">
                  <c:v>7.4755000000000003</c:v>
                </c:pt>
                <c:pt idx="124">
                  <c:v>7.3346999999999998</c:v>
                </c:pt>
                <c:pt idx="125">
                  <c:v>7.1961000000000004</c:v>
                </c:pt>
                <c:pt idx="126">
                  <c:v>7.0507999999999997</c:v>
                </c:pt>
                <c:pt idx="127">
                  <c:v>6.8907999999999996</c:v>
                </c:pt>
                <c:pt idx="128">
                  <c:v>6.7236000000000002</c:v>
                </c:pt>
                <c:pt idx="129">
                  <c:v>6.5632999999999999</c:v>
                </c:pt>
                <c:pt idx="130">
                  <c:v>6.3943000000000003</c:v>
                </c:pt>
                <c:pt idx="131">
                  <c:v>6.2308000000000003</c:v>
                </c:pt>
                <c:pt idx="132">
                  <c:v>6.0768000000000004</c:v>
                </c:pt>
                <c:pt idx="133">
                  <c:v>5.9248000000000003</c:v>
                </c:pt>
                <c:pt idx="134">
                  <c:v>5.7801</c:v>
                </c:pt>
                <c:pt idx="135">
                  <c:v>5.6322999999999999</c:v>
                </c:pt>
                <c:pt idx="136">
                  <c:v>5.4912000000000001</c:v>
                </c:pt>
                <c:pt idx="137">
                  <c:v>5.3525999999999998</c:v>
                </c:pt>
                <c:pt idx="138">
                  <c:v>5.2215999999999996</c:v>
                </c:pt>
                <c:pt idx="139">
                  <c:v>5.1003999999999996</c:v>
                </c:pt>
                <c:pt idx="140">
                  <c:v>4.9797000000000002</c:v>
                </c:pt>
                <c:pt idx="141">
                  <c:v>4.8699000000000003</c:v>
                </c:pt>
                <c:pt idx="142">
                  <c:v>4.7671000000000001</c:v>
                </c:pt>
                <c:pt idx="143">
                  <c:v>4.6669</c:v>
                </c:pt>
                <c:pt idx="144">
                  <c:v>4.5762999999999998</c:v>
                </c:pt>
                <c:pt idx="145">
                  <c:v>4.4828000000000001</c:v>
                </c:pt>
                <c:pt idx="146">
                  <c:v>4.399</c:v>
                </c:pt>
                <c:pt idx="147">
                  <c:v>4.3208000000000002</c:v>
                </c:pt>
                <c:pt idx="148">
                  <c:v>4.2483000000000004</c:v>
                </c:pt>
                <c:pt idx="149">
                  <c:v>4.1952999999999996</c:v>
                </c:pt>
                <c:pt idx="150">
                  <c:v>4.1646000000000001</c:v>
                </c:pt>
                <c:pt idx="151">
                  <c:v>4.1417000000000002</c:v>
                </c:pt>
                <c:pt idx="152">
                  <c:v>4.1262999999999996</c:v>
                </c:pt>
                <c:pt idx="153">
                  <c:v>4.1153000000000004</c:v>
                </c:pt>
                <c:pt idx="154">
                  <c:v>4.1070000000000002</c:v>
                </c:pt>
                <c:pt idx="155">
                  <c:v>4.1031000000000004</c:v>
                </c:pt>
                <c:pt idx="156">
                  <c:v>4.1018999999999997</c:v>
                </c:pt>
                <c:pt idx="157">
                  <c:v>4.1077000000000004</c:v>
                </c:pt>
                <c:pt idx="158">
                  <c:v>4.1196999999999999</c:v>
                </c:pt>
                <c:pt idx="159">
                  <c:v>4.1447000000000003</c:v>
                </c:pt>
                <c:pt idx="160">
                  <c:v>4.1910999999999996</c:v>
                </c:pt>
                <c:pt idx="161">
                  <c:v>4.2563000000000004</c:v>
                </c:pt>
                <c:pt idx="162">
                  <c:v>4.3323</c:v>
                </c:pt>
                <c:pt idx="163">
                  <c:v>4.4211999999999998</c:v>
                </c:pt>
                <c:pt idx="164">
                  <c:v>4.5255000000000001</c:v>
                </c:pt>
                <c:pt idx="165">
                  <c:v>4.6387</c:v>
                </c:pt>
                <c:pt idx="166">
                  <c:v>4.7567000000000004</c:v>
                </c:pt>
                <c:pt idx="167">
                  <c:v>4.8928000000000003</c:v>
                </c:pt>
                <c:pt idx="168">
                  <c:v>5.0444000000000004</c:v>
                </c:pt>
                <c:pt idx="169">
                  <c:v>5.2088999999999999</c:v>
                </c:pt>
                <c:pt idx="170">
                  <c:v>5.3967999999999998</c:v>
                </c:pt>
                <c:pt idx="171">
                  <c:v>5.5993000000000004</c:v>
                </c:pt>
                <c:pt idx="172">
                  <c:v>5.8110999999999997</c:v>
                </c:pt>
                <c:pt idx="173">
                  <c:v>6.0350999999999999</c:v>
                </c:pt>
                <c:pt idx="174">
                  <c:v>6.2667999999999999</c:v>
                </c:pt>
                <c:pt idx="175">
                  <c:v>6.5050999999999997</c:v>
                </c:pt>
                <c:pt idx="176">
                  <c:v>6.7557999999999998</c:v>
                </c:pt>
                <c:pt idx="177">
                  <c:v>7.0129000000000001</c:v>
                </c:pt>
                <c:pt idx="178">
                  <c:v>7.2717999999999998</c:v>
                </c:pt>
                <c:pt idx="179">
                  <c:v>7.5377999999999998</c:v>
                </c:pt>
                <c:pt idx="180">
                  <c:v>7.8144999999999998</c:v>
                </c:pt>
                <c:pt idx="181">
                  <c:v>8.1102000000000007</c:v>
                </c:pt>
                <c:pt idx="182">
                  <c:v>8.4113000000000007</c:v>
                </c:pt>
                <c:pt idx="183">
                  <c:v>8.7139000000000006</c:v>
                </c:pt>
                <c:pt idx="184">
                  <c:v>9.016</c:v>
                </c:pt>
                <c:pt idx="185">
                  <c:v>9.3201000000000001</c:v>
                </c:pt>
                <c:pt idx="186">
                  <c:v>9.6447000000000003</c:v>
                </c:pt>
                <c:pt idx="187">
                  <c:v>9.9716000000000005</c:v>
                </c:pt>
                <c:pt idx="188">
                  <c:v>10.292999999999999</c:v>
                </c:pt>
                <c:pt idx="189">
                  <c:v>10.627000000000001</c:v>
                </c:pt>
                <c:pt idx="190">
                  <c:v>10.972</c:v>
                </c:pt>
                <c:pt idx="191">
                  <c:v>11.317</c:v>
                </c:pt>
                <c:pt idx="192">
                  <c:v>11.666</c:v>
                </c:pt>
                <c:pt idx="193">
                  <c:v>12.029</c:v>
                </c:pt>
                <c:pt idx="194">
                  <c:v>12.404999999999999</c:v>
                </c:pt>
                <c:pt idx="195">
                  <c:v>12.78</c:v>
                </c:pt>
                <c:pt idx="196">
                  <c:v>13.162000000000001</c:v>
                </c:pt>
                <c:pt idx="197">
                  <c:v>13.547000000000001</c:v>
                </c:pt>
                <c:pt idx="198">
                  <c:v>13.933</c:v>
                </c:pt>
                <c:pt idx="199">
                  <c:v>14.323</c:v>
                </c:pt>
                <c:pt idx="200">
                  <c:v>14.714</c:v>
                </c:pt>
                <c:pt idx="201">
                  <c:v>15.115</c:v>
                </c:pt>
                <c:pt idx="202">
                  <c:v>15.523</c:v>
                </c:pt>
                <c:pt idx="203">
                  <c:v>15.933999999999999</c:v>
                </c:pt>
                <c:pt idx="204">
                  <c:v>16.350000000000001</c:v>
                </c:pt>
                <c:pt idx="205">
                  <c:v>16.783999999999999</c:v>
                </c:pt>
                <c:pt idx="206">
                  <c:v>17.234000000000002</c:v>
                </c:pt>
                <c:pt idx="207">
                  <c:v>17.695</c:v>
                </c:pt>
                <c:pt idx="208">
                  <c:v>18.166</c:v>
                </c:pt>
                <c:pt idx="209">
                  <c:v>18.661999999999999</c:v>
                </c:pt>
                <c:pt idx="210">
                  <c:v>19.173999999999999</c:v>
                </c:pt>
                <c:pt idx="211">
                  <c:v>19.684000000000001</c:v>
                </c:pt>
                <c:pt idx="212">
                  <c:v>20.215</c:v>
                </c:pt>
                <c:pt idx="213">
                  <c:v>20.757999999999999</c:v>
                </c:pt>
                <c:pt idx="214">
                  <c:v>21.297999999999998</c:v>
                </c:pt>
                <c:pt idx="215">
                  <c:v>21.827000000000002</c:v>
                </c:pt>
                <c:pt idx="216">
                  <c:v>22.341000000000001</c:v>
                </c:pt>
                <c:pt idx="217">
                  <c:v>22.852</c:v>
                </c:pt>
                <c:pt idx="218">
                  <c:v>23.367000000000001</c:v>
                </c:pt>
                <c:pt idx="219">
                  <c:v>23.872</c:v>
                </c:pt>
                <c:pt idx="220">
                  <c:v>24.367000000000001</c:v>
                </c:pt>
                <c:pt idx="221">
                  <c:v>24.847999999999999</c:v>
                </c:pt>
                <c:pt idx="222">
                  <c:v>25.323</c:v>
                </c:pt>
                <c:pt idx="223">
                  <c:v>25.797999999999998</c:v>
                </c:pt>
                <c:pt idx="224">
                  <c:v>26.266999999999999</c:v>
                </c:pt>
                <c:pt idx="225">
                  <c:v>26.722000000000001</c:v>
                </c:pt>
                <c:pt idx="226">
                  <c:v>27.177</c:v>
                </c:pt>
                <c:pt idx="227">
                  <c:v>27.638000000000002</c:v>
                </c:pt>
                <c:pt idx="228">
                  <c:v>28.079000000000001</c:v>
                </c:pt>
                <c:pt idx="229">
                  <c:v>28.518000000000001</c:v>
                </c:pt>
                <c:pt idx="230">
                  <c:v>28.972999999999999</c:v>
                </c:pt>
                <c:pt idx="231">
                  <c:v>29.419</c:v>
                </c:pt>
                <c:pt idx="232">
                  <c:v>29.856000000000002</c:v>
                </c:pt>
                <c:pt idx="233">
                  <c:v>30.291</c:v>
                </c:pt>
                <c:pt idx="234">
                  <c:v>30.719000000000001</c:v>
                </c:pt>
                <c:pt idx="235">
                  <c:v>31.134</c:v>
                </c:pt>
                <c:pt idx="236">
                  <c:v>31.54</c:v>
                </c:pt>
                <c:pt idx="237">
                  <c:v>31.931999999999999</c:v>
                </c:pt>
                <c:pt idx="238">
                  <c:v>32.319000000000003</c:v>
                </c:pt>
                <c:pt idx="239">
                  <c:v>32.723999999999997</c:v>
                </c:pt>
                <c:pt idx="240">
                  <c:v>33.121000000000002</c:v>
                </c:pt>
                <c:pt idx="241">
                  <c:v>33.518999999999998</c:v>
                </c:pt>
                <c:pt idx="242">
                  <c:v>33.908999999999999</c:v>
                </c:pt>
                <c:pt idx="243">
                  <c:v>34.305999999999997</c:v>
                </c:pt>
                <c:pt idx="244">
                  <c:v>34.713999999999999</c:v>
                </c:pt>
                <c:pt idx="245">
                  <c:v>35.116999999999997</c:v>
                </c:pt>
                <c:pt idx="246">
                  <c:v>35.527999999999999</c:v>
                </c:pt>
                <c:pt idx="247">
                  <c:v>35.917000000000002</c:v>
                </c:pt>
                <c:pt idx="248">
                  <c:v>36.292000000000002</c:v>
                </c:pt>
                <c:pt idx="249">
                  <c:v>36.679000000000002</c:v>
                </c:pt>
                <c:pt idx="250">
                  <c:v>37.06</c:v>
                </c:pt>
                <c:pt idx="251">
                  <c:v>37.435000000000002</c:v>
                </c:pt>
                <c:pt idx="252">
                  <c:v>37.808999999999997</c:v>
                </c:pt>
                <c:pt idx="253">
                  <c:v>38.194000000000003</c:v>
                </c:pt>
                <c:pt idx="254">
                  <c:v>38.598999999999997</c:v>
                </c:pt>
                <c:pt idx="255">
                  <c:v>39.012</c:v>
                </c:pt>
                <c:pt idx="256">
                  <c:v>39.438000000000002</c:v>
                </c:pt>
                <c:pt idx="257">
                  <c:v>39.848999999999997</c:v>
                </c:pt>
                <c:pt idx="258">
                  <c:v>40.256</c:v>
                </c:pt>
                <c:pt idx="259">
                  <c:v>40.664000000000001</c:v>
                </c:pt>
                <c:pt idx="260">
                  <c:v>41.079000000000001</c:v>
                </c:pt>
                <c:pt idx="261">
                  <c:v>41.52</c:v>
                </c:pt>
                <c:pt idx="262">
                  <c:v>41.99</c:v>
                </c:pt>
                <c:pt idx="263">
                  <c:v>42.475000000000001</c:v>
                </c:pt>
                <c:pt idx="264">
                  <c:v>42.978000000000002</c:v>
                </c:pt>
                <c:pt idx="265">
                  <c:v>43.503</c:v>
                </c:pt>
                <c:pt idx="266">
                  <c:v>44.055999999999997</c:v>
                </c:pt>
                <c:pt idx="267">
                  <c:v>44.628</c:v>
                </c:pt>
                <c:pt idx="268">
                  <c:v>45.210999999999999</c:v>
                </c:pt>
                <c:pt idx="269">
                  <c:v>45.828000000000003</c:v>
                </c:pt>
                <c:pt idx="270">
                  <c:v>46.447000000000003</c:v>
                </c:pt>
                <c:pt idx="271">
                  <c:v>47.069000000000003</c:v>
                </c:pt>
                <c:pt idx="272">
                  <c:v>47.722999999999999</c:v>
                </c:pt>
                <c:pt idx="273">
                  <c:v>48.378999999999998</c:v>
                </c:pt>
                <c:pt idx="274">
                  <c:v>49.026000000000003</c:v>
                </c:pt>
                <c:pt idx="275">
                  <c:v>49.68</c:v>
                </c:pt>
                <c:pt idx="276">
                  <c:v>50.337000000000003</c:v>
                </c:pt>
                <c:pt idx="277">
                  <c:v>50.98</c:v>
                </c:pt>
                <c:pt idx="278">
                  <c:v>51.628</c:v>
                </c:pt>
                <c:pt idx="279">
                  <c:v>52.28</c:v>
                </c:pt>
                <c:pt idx="280">
                  <c:v>52.921999999999997</c:v>
                </c:pt>
                <c:pt idx="281">
                  <c:v>53.548999999999999</c:v>
                </c:pt>
                <c:pt idx="282">
                  <c:v>54.15</c:v>
                </c:pt>
                <c:pt idx="283">
                  <c:v>54.738</c:v>
                </c:pt>
                <c:pt idx="284">
                  <c:v>55.311999999999998</c:v>
                </c:pt>
                <c:pt idx="285">
                  <c:v>55.863</c:v>
                </c:pt>
                <c:pt idx="286">
                  <c:v>56.406999999999996</c:v>
                </c:pt>
                <c:pt idx="287">
                  <c:v>56.948999999999998</c:v>
                </c:pt>
                <c:pt idx="288">
                  <c:v>57.453000000000003</c:v>
                </c:pt>
                <c:pt idx="289">
                  <c:v>57.923999999999999</c:v>
                </c:pt>
                <c:pt idx="290">
                  <c:v>58.392000000000003</c:v>
                </c:pt>
                <c:pt idx="291">
                  <c:v>58.843000000000004</c:v>
                </c:pt>
                <c:pt idx="292">
                  <c:v>59.268999999999998</c:v>
                </c:pt>
                <c:pt idx="293">
                  <c:v>59.679000000000002</c:v>
                </c:pt>
                <c:pt idx="294">
                  <c:v>60.078000000000003</c:v>
                </c:pt>
                <c:pt idx="295">
                  <c:v>60.451000000000001</c:v>
                </c:pt>
                <c:pt idx="296">
                  <c:v>60.798000000000002</c:v>
                </c:pt>
                <c:pt idx="297">
                  <c:v>61.137</c:v>
                </c:pt>
                <c:pt idx="298">
                  <c:v>61.457999999999998</c:v>
                </c:pt>
                <c:pt idx="299">
                  <c:v>61.758000000000003</c:v>
                </c:pt>
                <c:pt idx="300">
                  <c:v>62.064999999999998</c:v>
                </c:pt>
                <c:pt idx="301">
                  <c:v>62.377000000000002</c:v>
                </c:pt>
                <c:pt idx="302">
                  <c:v>62.67</c:v>
                </c:pt>
                <c:pt idx="303">
                  <c:v>62.954000000000001</c:v>
                </c:pt>
                <c:pt idx="304">
                  <c:v>63.24</c:v>
                </c:pt>
                <c:pt idx="305">
                  <c:v>63.524999999999999</c:v>
                </c:pt>
                <c:pt idx="306">
                  <c:v>63.820999999999998</c:v>
                </c:pt>
                <c:pt idx="307">
                  <c:v>64.114000000000004</c:v>
                </c:pt>
                <c:pt idx="308">
                  <c:v>64.414000000000001</c:v>
                </c:pt>
                <c:pt idx="309">
                  <c:v>64.713999999999999</c:v>
                </c:pt>
                <c:pt idx="310">
                  <c:v>64.995000000000005</c:v>
                </c:pt>
                <c:pt idx="311">
                  <c:v>65.284000000000006</c:v>
                </c:pt>
                <c:pt idx="312">
                  <c:v>65.584000000000003</c:v>
                </c:pt>
                <c:pt idx="313">
                  <c:v>65.866</c:v>
                </c:pt>
                <c:pt idx="314">
                  <c:v>66.153000000000006</c:v>
                </c:pt>
                <c:pt idx="315">
                  <c:v>66.453999999999994</c:v>
                </c:pt>
                <c:pt idx="316">
                  <c:v>66.745999999999995</c:v>
                </c:pt>
                <c:pt idx="317">
                  <c:v>67.045000000000002</c:v>
                </c:pt>
                <c:pt idx="318">
                  <c:v>67.361999999999995</c:v>
                </c:pt>
                <c:pt idx="319">
                  <c:v>67.691000000000003</c:v>
                </c:pt>
                <c:pt idx="320">
                  <c:v>68.019000000000005</c:v>
                </c:pt>
                <c:pt idx="321">
                  <c:v>68.343000000000004</c:v>
                </c:pt>
                <c:pt idx="322">
                  <c:v>68.667000000000002</c:v>
                </c:pt>
                <c:pt idx="323">
                  <c:v>69.003</c:v>
                </c:pt>
                <c:pt idx="324">
                  <c:v>69.353999999999999</c:v>
                </c:pt>
                <c:pt idx="325">
                  <c:v>69.704999999999998</c:v>
                </c:pt>
                <c:pt idx="326">
                  <c:v>70.061999999999998</c:v>
                </c:pt>
                <c:pt idx="327">
                  <c:v>70.417000000000002</c:v>
                </c:pt>
                <c:pt idx="328">
                  <c:v>70.765000000000001</c:v>
                </c:pt>
                <c:pt idx="329">
                  <c:v>71.099000000000004</c:v>
                </c:pt>
                <c:pt idx="330">
                  <c:v>71.444000000000003</c:v>
                </c:pt>
                <c:pt idx="331">
                  <c:v>71.802999999999997</c:v>
                </c:pt>
                <c:pt idx="332">
                  <c:v>72.158000000000001</c:v>
                </c:pt>
                <c:pt idx="333">
                  <c:v>72.489000000000004</c:v>
                </c:pt>
                <c:pt idx="334">
                  <c:v>72.820999999999998</c:v>
                </c:pt>
                <c:pt idx="335">
                  <c:v>73.158000000000001</c:v>
                </c:pt>
                <c:pt idx="336">
                  <c:v>73.494</c:v>
                </c:pt>
                <c:pt idx="337">
                  <c:v>73.820999999999998</c:v>
                </c:pt>
                <c:pt idx="338">
                  <c:v>74.137</c:v>
                </c:pt>
                <c:pt idx="339">
                  <c:v>74.450999999999993</c:v>
                </c:pt>
                <c:pt idx="340">
                  <c:v>74.757000000000005</c:v>
                </c:pt>
                <c:pt idx="341">
                  <c:v>75.070999999999998</c:v>
                </c:pt>
                <c:pt idx="342">
                  <c:v>75.388999999999996</c:v>
                </c:pt>
                <c:pt idx="343">
                  <c:v>75.683999999999997</c:v>
                </c:pt>
                <c:pt idx="344">
                  <c:v>75.989000000000004</c:v>
                </c:pt>
                <c:pt idx="345">
                  <c:v>76.296999999999997</c:v>
                </c:pt>
                <c:pt idx="346">
                  <c:v>76.572999999999993</c:v>
                </c:pt>
                <c:pt idx="347">
                  <c:v>76.832999999999998</c:v>
                </c:pt>
                <c:pt idx="348">
                  <c:v>77.081000000000003</c:v>
                </c:pt>
                <c:pt idx="349">
                  <c:v>77.331999999999994</c:v>
                </c:pt>
                <c:pt idx="350">
                  <c:v>77.578000000000003</c:v>
                </c:pt>
                <c:pt idx="351">
                  <c:v>77.804000000000002</c:v>
                </c:pt>
                <c:pt idx="352">
                  <c:v>78.019000000000005</c:v>
                </c:pt>
                <c:pt idx="353">
                  <c:v>78.244</c:v>
                </c:pt>
                <c:pt idx="354">
                  <c:v>78.463999999999999</c:v>
                </c:pt>
                <c:pt idx="355">
                  <c:v>78.677000000000007</c:v>
                </c:pt>
                <c:pt idx="356">
                  <c:v>78.888999999999996</c:v>
                </c:pt>
                <c:pt idx="357">
                  <c:v>79.106999999999999</c:v>
                </c:pt>
                <c:pt idx="358">
                  <c:v>79.319999999999993</c:v>
                </c:pt>
                <c:pt idx="359">
                  <c:v>79.525999999999996</c:v>
                </c:pt>
                <c:pt idx="360">
                  <c:v>79.751000000000005</c:v>
                </c:pt>
                <c:pt idx="361">
                  <c:v>79.980999999999995</c:v>
                </c:pt>
                <c:pt idx="362">
                  <c:v>80.212000000000003</c:v>
                </c:pt>
                <c:pt idx="363">
                  <c:v>80.436000000000007</c:v>
                </c:pt>
                <c:pt idx="364">
                  <c:v>80.671000000000006</c:v>
                </c:pt>
                <c:pt idx="365">
                  <c:v>80.930000000000007</c:v>
                </c:pt>
                <c:pt idx="366">
                  <c:v>81.201999999999998</c:v>
                </c:pt>
                <c:pt idx="367">
                  <c:v>81.474000000000004</c:v>
                </c:pt>
                <c:pt idx="368">
                  <c:v>81.754999999999995</c:v>
                </c:pt>
                <c:pt idx="369">
                  <c:v>82.046000000000006</c:v>
                </c:pt>
                <c:pt idx="370">
                  <c:v>82.334999999999994</c:v>
                </c:pt>
                <c:pt idx="371">
                  <c:v>82.638999999999996</c:v>
                </c:pt>
                <c:pt idx="372">
                  <c:v>82.975999999999999</c:v>
                </c:pt>
                <c:pt idx="373">
                  <c:v>83.325999999999993</c:v>
                </c:pt>
                <c:pt idx="374">
                  <c:v>83.674999999999997</c:v>
                </c:pt>
                <c:pt idx="375">
                  <c:v>84.016999999999996</c:v>
                </c:pt>
                <c:pt idx="376">
                  <c:v>84.36</c:v>
                </c:pt>
                <c:pt idx="377">
                  <c:v>84.713999999999999</c:v>
                </c:pt>
                <c:pt idx="378">
                  <c:v>85.070999999999998</c:v>
                </c:pt>
                <c:pt idx="379">
                  <c:v>85.429000000000002</c:v>
                </c:pt>
                <c:pt idx="380">
                  <c:v>85.802999999999997</c:v>
                </c:pt>
                <c:pt idx="381">
                  <c:v>86.179000000000002</c:v>
                </c:pt>
                <c:pt idx="382">
                  <c:v>86.537999999999997</c:v>
                </c:pt>
                <c:pt idx="383">
                  <c:v>86.873000000000005</c:v>
                </c:pt>
                <c:pt idx="384">
                  <c:v>87.195999999999998</c:v>
                </c:pt>
                <c:pt idx="385">
                  <c:v>87.513000000000005</c:v>
                </c:pt>
                <c:pt idx="386">
                  <c:v>87.831000000000003</c:v>
                </c:pt>
                <c:pt idx="387">
                  <c:v>88.15</c:v>
                </c:pt>
                <c:pt idx="388">
                  <c:v>88.462999999999994</c:v>
                </c:pt>
                <c:pt idx="389">
                  <c:v>88.778000000000006</c:v>
                </c:pt>
                <c:pt idx="390">
                  <c:v>89.1</c:v>
                </c:pt>
                <c:pt idx="391">
                  <c:v>89.412999999999997</c:v>
                </c:pt>
                <c:pt idx="392">
                  <c:v>89.731999999999999</c:v>
                </c:pt>
                <c:pt idx="393">
                  <c:v>90.066999999999993</c:v>
                </c:pt>
                <c:pt idx="394">
                  <c:v>90.403000000000006</c:v>
                </c:pt>
                <c:pt idx="395">
                  <c:v>90.730999999999995</c:v>
                </c:pt>
                <c:pt idx="396">
                  <c:v>91.06</c:v>
                </c:pt>
                <c:pt idx="397">
                  <c:v>91.391000000000005</c:v>
                </c:pt>
                <c:pt idx="398">
                  <c:v>91.709000000000003</c:v>
                </c:pt>
                <c:pt idx="399">
                  <c:v>92.02</c:v>
                </c:pt>
                <c:pt idx="400">
                  <c:v>92.313999999999993</c:v>
                </c:pt>
                <c:pt idx="401">
                  <c:v>92.587999999999994</c:v>
                </c:pt>
                <c:pt idx="402">
                  <c:v>92.834000000000003</c:v>
                </c:pt>
                <c:pt idx="403">
                  <c:v>93.067999999999998</c:v>
                </c:pt>
                <c:pt idx="404">
                  <c:v>93.289000000000001</c:v>
                </c:pt>
                <c:pt idx="405">
                  <c:v>93.498000000000005</c:v>
                </c:pt>
                <c:pt idx="406">
                  <c:v>93.683999999999997</c:v>
                </c:pt>
                <c:pt idx="407">
                  <c:v>93.850999999999999</c:v>
                </c:pt>
                <c:pt idx="408">
                  <c:v>94.007000000000005</c:v>
                </c:pt>
                <c:pt idx="409">
                  <c:v>94.156000000000006</c:v>
                </c:pt>
                <c:pt idx="410">
                  <c:v>94.292000000000002</c:v>
                </c:pt>
                <c:pt idx="411">
                  <c:v>94.417000000000002</c:v>
                </c:pt>
                <c:pt idx="412">
                  <c:v>94.513999999999996</c:v>
                </c:pt>
                <c:pt idx="413">
                  <c:v>94.587999999999994</c:v>
                </c:pt>
                <c:pt idx="414">
                  <c:v>94.63</c:v>
                </c:pt>
                <c:pt idx="415">
                  <c:v>94.64</c:v>
                </c:pt>
                <c:pt idx="416">
                  <c:v>94.62</c:v>
                </c:pt>
                <c:pt idx="417">
                  <c:v>94.575000000000003</c:v>
                </c:pt>
                <c:pt idx="418">
                  <c:v>94.504000000000005</c:v>
                </c:pt>
                <c:pt idx="419">
                  <c:v>94.417000000000002</c:v>
                </c:pt>
                <c:pt idx="420">
                  <c:v>94.304000000000002</c:v>
                </c:pt>
                <c:pt idx="421">
                  <c:v>94.174000000000007</c:v>
                </c:pt>
                <c:pt idx="422">
                  <c:v>94.037000000000006</c:v>
                </c:pt>
                <c:pt idx="423">
                  <c:v>93.882000000000005</c:v>
                </c:pt>
                <c:pt idx="424">
                  <c:v>93.718999999999994</c:v>
                </c:pt>
                <c:pt idx="425">
                  <c:v>93.54</c:v>
                </c:pt>
                <c:pt idx="426">
                  <c:v>93.361999999999995</c:v>
                </c:pt>
                <c:pt idx="427">
                  <c:v>93.203000000000003</c:v>
                </c:pt>
                <c:pt idx="428">
                  <c:v>93.046000000000006</c:v>
                </c:pt>
                <c:pt idx="429">
                  <c:v>92.888000000000005</c:v>
                </c:pt>
                <c:pt idx="430">
                  <c:v>92.751000000000005</c:v>
                </c:pt>
                <c:pt idx="431">
                  <c:v>92.632999999999996</c:v>
                </c:pt>
                <c:pt idx="432">
                  <c:v>92.543999999999997</c:v>
                </c:pt>
                <c:pt idx="433">
                  <c:v>92.489000000000004</c:v>
                </c:pt>
                <c:pt idx="434">
                  <c:v>92.463999999999999</c:v>
                </c:pt>
                <c:pt idx="435">
                  <c:v>92.477000000000004</c:v>
                </c:pt>
                <c:pt idx="436">
                  <c:v>92.542000000000002</c:v>
                </c:pt>
                <c:pt idx="437">
                  <c:v>92.665000000000006</c:v>
                </c:pt>
                <c:pt idx="438">
                  <c:v>92.831000000000003</c:v>
                </c:pt>
                <c:pt idx="439">
                  <c:v>93.058000000000007</c:v>
                </c:pt>
                <c:pt idx="440">
                  <c:v>93.350999999999999</c:v>
                </c:pt>
                <c:pt idx="441">
                  <c:v>93.709000000000003</c:v>
                </c:pt>
                <c:pt idx="442">
                  <c:v>94.120999999999995</c:v>
                </c:pt>
                <c:pt idx="443">
                  <c:v>94.575000000000003</c:v>
                </c:pt>
                <c:pt idx="444">
                  <c:v>95.063000000000002</c:v>
                </c:pt>
                <c:pt idx="445">
                  <c:v>95.581000000000003</c:v>
                </c:pt>
                <c:pt idx="446">
                  <c:v>96.126999999999995</c:v>
                </c:pt>
                <c:pt idx="447">
                  <c:v>96.685000000000002</c:v>
                </c:pt>
                <c:pt idx="448">
                  <c:v>97.254999999999995</c:v>
                </c:pt>
                <c:pt idx="449">
                  <c:v>97.835999999999999</c:v>
                </c:pt>
                <c:pt idx="450">
                  <c:v>98.433000000000007</c:v>
                </c:pt>
                <c:pt idx="451">
                  <c:v>99.034000000000006</c:v>
                </c:pt>
                <c:pt idx="452">
                  <c:v>99.641000000000005</c:v>
                </c:pt>
                <c:pt idx="453">
                  <c:v>100.26</c:v>
                </c:pt>
                <c:pt idx="454">
                  <c:v>100.86</c:v>
                </c:pt>
                <c:pt idx="455">
                  <c:v>101.42</c:v>
                </c:pt>
                <c:pt idx="456">
                  <c:v>101.98</c:v>
                </c:pt>
                <c:pt idx="457">
                  <c:v>102.53</c:v>
                </c:pt>
                <c:pt idx="458">
                  <c:v>103.07</c:v>
                </c:pt>
                <c:pt idx="459">
                  <c:v>103.59</c:v>
                </c:pt>
                <c:pt idx="460">
                  <c:v>104.11</c:v>
                </c:pt>
                <c:pt idx="461">
                  <c:v>104.6</c:v>
                </c:pt>
                <c:pt idx="462">
                  <c:v>105.08</c:v>
                </c:pt>
                <c:pt idx="463">
                  <c:v>105.54</c:v>
                </c:pt>
                <c:pt idx="464">
                  <c:v>105.97</c:v>
                </c:pt>
                <c:pt idx="465">
                  <c:v>106.35</c:v>
                </c:pt>
                <c:pt idx="466">
                  <c:v>106.72</c:v>
                </c:pt>
                <c:pt idx="467">
                  <c:v>107.06</c:v>
                </c:pt>
                <c:pt idx="468">
                  <c:v>107.39</c:v>
                </c:pt>
                <c:pt idx="469">
                  <c:v>107.72</c:v>
                </c:pt>
                <c:pt idx="470">
                  <c:v>108.04</c:v>
                </c:pt>
                <c:pt idx="471">
                  <c:v>108.34</c:v>
                </c:pt>
                <c:pt idx="472">
                  <c:v>108.62</c:v>
                </c:pt>
                <c:pt idx="473">
                  <c:v>108.88</c:v>
                </c:pt>
                <c:pt idx="474">
                  <c:v>109.13</c:v>
                </c:pt>
                <c:pt idx="475">
                  <c:v>109.36</c:v>
                </c:pt>
                <c:pt idx="476">
                  <c:v>109.59</c:v>
                </c:pt>
                <c:pt idx="477">
                  <c:v>109.82</c:v>
                </c:pt>
                <c:pt idx="478">
                  <c:v>110.06</c:v>
                </c:pt>
                <c:pt idx="479">
                  <c:v>110.28</c:v>
                </c:pt>
                <c:pt idx="480">
                  <c:v>110.51</c:v>
                </c:pt>
                <c:pt idx="481">
                  <c:v>110.76</c:v>
                </c:pt>
                <c:pt idx="482">
                  <c:v>110.99</c:v>
                </c:pt>
                <c:pt idx="483">
                  <c:v>111.23</c:v>
                </c:pt>
                <c:pt idx="484">
                  <c:v>111.49</c:v>
                </c:pt>
                <c:pt idx="485">
                  <c:v>111.75</c:v>
                </c:pt>
                <c:pt idx="486">
                  <c:v>112.02</c:v>
                </c:pt>
                <c:pt idx="487">
                  <c:v>112.3</c:v>
                </c:pt>
                <c:pt idx="488">
                  <c:v>112.58</c:v>
                </c:pt>
                <c:pt idx="489">
                  <c:v>112.83</c:v>
                </c:pt>
                <c:pt idx="490">
                  <c:v>113.06</c:v>
                </c:pt>
                <c:pt idx="491">
                  <c:v>113.26</c:v>
                </c:pt>
                <c:pt idx="492">
                  <c:v>113.44</c:v>
                </c:pt>
                <c:pt idx="493">
                  <c:v>113.58</c:v>
                </c:pt>
                <c:pt idx="494">
                  <c:v>113.69</c:v>
                </c:pt>
                <c:pt idx="495">
                  <c:v>113.75</c:v>
                </c:pt>
                <c:pt idx="496">
                  <c:v>113.77</c:v>
                </c:pt>
                <c:pt idx="497">
                  <c:v>113.74</c:v>
                </c:pt>
                <c:pt idx="498">
                  <c:v>113.67</c:v>
                </c:pt>
                <c:pt idx="499">
                  <c:v>113.55</c:v>
                </c:pt>
                <c:pt idx="500">
                  <c:v>113.38</c:v>
                </c:pt>
                <c:pt idx="501">
                  <c:v>113.17</c:v>
                </c:pt>
                <c:pt idx="502">
                  <c:v>112.93</c:v>
                </c:pt>
                <c:pt idx="503">
                  <c:v>112.65</c:v>
                </c:pt>
                <c:pt idx="504">
                  <c:v>112.33</c:v>
                </c:pt>
                <c:pt idx="505">
                  <c:v>111.94</c:v>
                </c:pt>
                <c:pt idx="506">
                  <c:v>111.52</c:v>
                </c:pt>
                <c:pt idx="507">
                  <c:v>111.08</c:v>
                </c:pt>
                <c:pt idx="508">
                  <c:v>110.61</c:v>
                </c:pt>
                <c:pt idx="509">
                  <c:v>110.11</c:v>
                </c:pt>
                <c:pt idx="510">
                  <c:v>109.57</c:v>
                </c:pt>
                <c:pt idx="511">
                  <c:v>109.01</c:v>
                </c:pt>
                <c:pt idx="512">
                  <c:v>108.43</c:v>
                </c:pt>
                <c:pt idx="513">
                  <c:v>107.83</c:v>
                </c:pt>
                <c:pt idx="514">
                  <c:v>107.23</c:v>
                </c:pt>
                <c:pt idx="515">
                  <c:v>106.61</c:v>
                </c:pt>
                <c:pt idx="516">
                  <c:v>105.97</c:v>
                </c:pt>
                <c:pt idx="517">
                  <c:v>105.32</c:v>
                </c:pt>
                <c:pt idx="518">
                  <c:v>104.64</c:v>
                </c:pt>
                <c:pt idx="519">
                  <c:v>103.96</c:v>
                </c:pt>
                <c:pt idx="520">
                  <c:v>103.29</c:v>
                </c:pt>
                <c:pt idx="521">
                  <c:v>102.62</c:v>
                </c:pt>
                <c:pt idx="522">
                  <c:v>101.93</c:v>
                </c:pt>
                <c:pt idx="523">
                  <c:v>101.26</c:v>
                </c:pt>
                <c:pt idx="524">
                  <c:v>100.6</c:v>
                </c:pt>
                <c:pt idx="525">
                  <c:v>99.932000000000002</c:v>
                </c:pt>
                <c:pt idx="526">
                  <c:v>99.263999999999996</c:v>
                </c:pt>
                <c:pt idx="527">
                  <c:v>98.626000000000005</c:v>
                </c:pt>
                <c:pt idx="528">
                  <c:v>97.992999999999995</c:v>
                </c:pt>
                <c:pt idx="529">
                  <c:v>97.352999999999994</c:v>
                </c:pt>
                <c:pt idx="530">
                  <c:v>96.715000000000003</c:v>
                </c:pt>
                <c:pt idx="531">
                  <c:v>96.075000000000003</c:v>
                </c:pt>
                <c:pt idx="532">
                  <c:v>95.442999999999998</c:v>
                </c:pt>
                <c:pt idx="533">
                  <c:v>94.817999999999998</c:v>
                </c:pt>
                <c:pt idx="534">
                  <c:v>94.188999999999993</c:v>
                </c:pt>
                <c:pt idx="535">
                  <c:v>93.566000000000003</c:v>
                </c:pt>
                <c:pt idx="536">
                  <c:v>92.941999999999993</c:v>
                </c:pt>
                <c:pt idx="537">
                  <c:v>92.316999999999993</c:v>
                </c:pt>
                <c:pt idx="538">
                  <c:v>91.685000000000002</c:v>
                </c:pt>
                <c:pt idx="539">
                  <c:v>91.06</c:v>
                </c:pt>
                <c:pt idx="540">
                  <c:v>90.453999999999994</c:v>
                </c:pt>
                <c:pt idx="541">
                  <c:v>89.843999999999994</c:v>
                </c:pt>
                <c:pt idx="542">
                  <c:v>89.233999999999995</c:v>
                </c:pt>
                <c:pt idx="543">
                  <c:v>88.64</c:v>
                </c:pt>
                <c:pt idx="544">
                  <c:v>88.03</c:v>
                </c:pt>
                <c:pt idx="545">
                  <c:v>87.418000000000006</c:v>
                </c:pt>
                <c:pt idx="546">
                  <c:v>86.816000000000003</c:v>
                </c:pt>
                <c:pt idx="547">
                  <c:v>86.215000000000003</c:v>
                </c:pt>
                <c:pt idx="548">
                  <c:v>85.614000000000004</c:v>
                </c:pt>
                <c:pt idx="549">
                  <c:v>85.013000000000005</c:v>
                </c:pt>
                <c:pt idx="550">
                  <c:v>84.423000000000002</c:v>
                </c:pt>
                <c:pt idx="551">
                  <c:v>83.834999999999994</c:v>
                </c:pt>
                <c:pt idx="552">
                  <c:v>83.245000000000005</c:v>
                </c:pt>
                <c:pt idx="553">
                  <c:v>82.650999999999996</c:v>
                </c:pt>
                <c:pt idx="554">
                  <c:v>82.066000000000003</c:v>
                </c:pt>
                <c:pt idx="555">
                  <c:v>81.483999999999995</c:v>
                </c:pt>
                <c:pt idx="556">
                  <c:v>80.900000000000006</c:v>
                </c:pt>
                <c:pt idx="557">
                  <c:v>80.292000000000002</c:v>
                </c:pt>
                <c:pt idx="558">
                  <c:v>79.676000000000002</c:v>
                </c:pt>
                <c:pt idx="559">
                  <c:v>79.058000000000007</c:v>
                </c:pt>
                <c:pt idx="560">
                  <c:v>78.444000000000003</c:v>
                </c:pt>
                <c:pt idx="561">
                  <c:v>77.84</c:v>
                </c:pt>
                <c:pt idx="562">
                  <c:v>77.23</c:v>
                </c:pt>
                <c:pt idx="563">
                  <c:v>76.605000000000004</c:v>
                </c:pt>
                <c:pt idx="564">
                  <c:v>75.989999999999995</c:v>
                </c:pt>
                <c:pt idx="565">
                  <c:v>75.376999999999995</c:v>
                </c:pt>
                <c:pt idx="566">
                  <c:v>74.757999999999996</c:v>
                </c:pt>
                <c:pt idx="567">
                  <c:v>74.147999999999996</c:v>
                </c:pt>
                <c:pt idx="568">
                  <c:v>73.531999999999996</c:v>
                </c:pt>
                <c:pt idx="569">
                  <c:v>72.897000000000006</c:v>
                </c:pt>
                <c:pt idx="570">
                  <c:v>72.271000000000001</c:v>
                </c:pt>
                <c:pt idx="571">
                  <c:v>71.658000000000001</c:v>
                </c:pt>
                <c:pt idx="572">
                  <c:v>71.039000000000001</c:v>
                </c:pt>
                <c:pt idx="573">
                  <c:v>70.424000000000007</c:v>
                </c:pt>
                <c:pt idx="574">
                  <c:v>69.787999999999997</c:v>
                </c:pt>
                <c:pt idx="575">
                  <c:v>69.16</c:v>
                </c:pt>
                <c:pt idx="576">
                  <c:v>68.551000000000002</c:v>
                </c:pt>
                <c:pt idx="577">
                  <c:v>67.927000000000007</c:v>
                </c:pt>
                <c:pt idx="578">
                  <c:v>67.302000000000007</c:v>
                </c:pt>
                <c:pt idx="579">
                  <c:v>66.683999999999997</c:v>
                </c:pt>
                <c:pt idx="580">
                  <c:v>66.061000000000007</c:v>
                </c:pt>
                <c:pt idx="581">
                  <c:v>65.444000000000003</c:v>
                </c:pt>
                <c:pt idx="582">
                  <c:v>64.828000000000003</c:v>
                </c:pt>
                <c:pt idx="583">
                  <c:v>64.204999999999998</c:v>
                </c:pt>
                <c:pt idx="584">
                  <c:v>63.585000000000001</c:v>
                </c:pt>
                <c:pt idx="585">
                  <c:v>62.965000000000003</c:v>
                </c:pt>
                <c:pt idx="586">
                  <c:v>62.332999999999998</c:v>
                </c:pt>
                <c:pt idx="587">
                  <c:v>61.715000000000003</c:v>
                </c:pt>
                <c:pt idx="588">
                  <c:v>61.104999999999997</c:v>
                </c:pt>
                <c:pt idx="589">
                  <c:v>60.466000000000001</c:v>
                </c:pt>
                <c:pt idx="590">
                  <c:v>59.808</c:v>
                </c:pt>
                <c:pt idx="591">
                  <c:v>59.155999999999999</c:v>
                </c:pt>
                <c:pt idx="592">
                  <c:v>58.533999999999999</c:v>
                </c:pt>
                <c:pt idx="593">
                  <c:v>57.915999999999997</c:v>
                </c:pt>
                <c:pt idx="594">
                  <c:v>57.283000000000001</c:v>
                </c:pt>
                <c:pt idx="595">
                  <c:v>56.655999999999999</c:v>
                </c:pt>
                <c:pt idx="596">
                  <c:v>56.021999999999998</c:v>
                </c:pt>
                <c:pt idx="597">
                  <c:v>55.399000000000001</c:v>
                </c:pt>
                <c:pt idx="598">
                  <c:v>54.78</c:v>
                </c:pt>
                <c:pt idx="599">
                  <c:v>54.149000000000001</c:v>
                </c:pt>
                <c:pt idx="600">
                  <c:v>53.53</c:v>
                </c:pt>
                <c:pt idx="601">
                  <c:v>52.911000000000001</c:v>
                </c:pt>
                <c:pt idx="602">
                  <c:v>52.29</c:v>
                </c:pt>
                <c:pt idx="603">
                  <c:v>51.66</c:v>
                </c:pt>
                <c:pt idx="604">
                  <c:v>51.033000000000001</c:v>
                </c:pt>
                <c:pt idx="605">
                  <c:v>50.408000000000001</c:v>
                </c:pt>
                <c:pt idx="606">
                  <c:v>49.802</c:v>
                </c:pt>
                <c:pt idx="607">
                  <c:v>49.204000000000001</c:v>
                </c:pt>
                <c:pt idx="608">
                  <c:v>48.607999999999997</c:v>
                </c:pt>
                <c:pt idx="609">
                  <c:v>48.014000000000003</c:v>
                </c:pt>
                <c:pt idx="610">
                  <c:v>47.421999999999997</c:v>
                </c:pt>
                <c:pt idx="611">
                  <c:v>46.844000000000001</c:v>
                </c:pt>
                <c:pt idx="612">
                  <c:v>46.276000000000003</c:v>
                </c:pt>
                <c:pt idx="613">
                  <c:v>45.689</c:v>
                </c:pt>
                <c:pt idx="614">
                  <c:v>45.106000000000002</c:v>
                </c:pt>
                <c:pt idx="615">
                  <c:v>44.521999999999998</c:v>
                </c:pt>
                <c:pt idx="616">
                  <c:v>43.939</c:v>
                </c:pt>
                <c:pt idx="617">
                  <c:v>43.36</c:v>
                </c:pt>
                <c:pt idx="618">
                  <c:v>42.786999999999999</c:v>
                </c:pt>
                <c:pt idx="619">
                  <c:v>42.213000000000001</c:v>
                </c:pt>
                <c:pt idx="620">
                  <c:v>41.640999999999998</c:v>
                </c:pt>
                <c:pt idx="621">
                  <c:v>41.079000000000001</c:v>
                </c:pt>
                <c:pt idx="622">
                  <c:v>40.527999999999999</c:v>
                </c:pt>
                <c:pt idx="623">
                  <c:v>39.975000000000001</c:v>
                </c:pt>
                <c:pt idx="624">
                  <c:v>39.411999999999999</c:v>
                </c:pt>
                <c:pt idx="625">
                  <c:v>38.845999999999997</c:v>
                </c:pt>
                <c:pt idx="626">
                  <c:v>38.280999999999999</c:v>
                </c:pt>
                <c:pt idx="627">
                  <c:v>37.725999999999999</c:v>
                </c:pt>
                <c:pt idx="628">
                  <c:v>37.151000000000003</c:v>
                </c:pt>
                <c:pt idx="629">
                  <c:v>36.591000000000001</c:v>
                </c:pt>
                <c:pt idx="630">
                  <c:v>36.024999999999999</c:v>
                </c:pt>
                <c:pt idx="631">
                  <c:v>35.438000000000002</c:v>
                </c:pt>
                <c:pt idx="632">
                  <c:v>34.871000000000002</c:v>
                </c:pt>
                <c:pt idx="633">
                  <c:v>34.302</c:v>
                </c:pt>
                <c:pt idx="634">
                  <c:v>33.743000000000002</c:v>
                </c:pt>
                <c:pt idx="635">
                  <c:v>33.19</c:v>
                </c:pt>
                <c:pt idx="636">
                  <c:v>32.649000000000001</c:v>
                </c:pt>
                <c:pt idx="637">
                  <c:v>32.119999999999997</c:v>
                </c:pt>
                <c:pt idx="638">
                  <c:v>31.581</c:v>
                </c:pt>
                <c:pt idx="639">
                  <c:v>31.036999999999999</c:v>
                </c:pt>
                <c:pt idx="640">
                  <c:v>30.495999999999999</c:v>
                </c:pt>
                <c:pt idx="641">
                  <c:v>29.952999999999999</c:v>
                </c:pt>
                <c:pt idx="642">
                  <c:v>29.413</c:v>
                </c:pt>
                <c:pt idx="643">
                  <c:v>28.893000000000001</c:v>
                </c:pt>
                <c:pt idx="644">
                  <c:v>28.378</c:v>
                </c:pt>
                <c:pt idx="645">
                  <c:v>27.847000000000001</c:v>
                </c:pt>
                <c:pt idx="646">
                  <c:v>27.324000000000002</c:v>
                </c:pt>
                <c:pt idx="647">
                  <c:v>26.821999999999999</c:v>
                </c:pt>
                <c:pt idx="648">
                  <c:v>26.318999999999999</c:v>
                </c:pt>
                <c:pt idx="649">
                  <c:v>25.805</c:v>
                </c:pt>
                <c:pt idx="650">
                  <c:v>25.311</c:v>
                </c:pt>
                <c:pt idx="651">
                  <c:v>24.827000000000002</c:v>
                </c:pt>
                <c:pt idx="652">
                  <c:v>24.327999999999999</c:v>
                </c:pt>
                <c:pt idx="653">
                  <c:v>23.823</c:v>
                </c:pt>
                <c:pt idx="654">
                  <c:v>23.326000000000001</c:v>
                </c:pt>
                <c:pt idx="655">
                  <c:v>22.83</c:v>
                </c:pt>
                <c:pt idx="656">
                  <c:v>22.321000000000002</c:v>
                </c:pt>
                <c:pt idx="657">
                  <c:v>21.806999999999999</c:v>
                </c:pt>
                <c:pt idx="658">
                  <c:v>21.3</c:v>
                </c:pt>
                <c:pt idx="659">
                  <c:v>20.792000000000002</c:v>
                </c:pt>
                <c:pt idx="660">
                  <c:v>20.292000000000002</c:v>
                </c:pt>
                <c:pt idx="661">
                  <c:v>19.811</c:v>
                </c:pt>
                <c:pt idx="662">
                  <c:v>19.335000000000001</c:v>
                </c:pt>
                <c:pt idx="663">
                  <c:v>18.870999999999999</c:v>
                </c:pt>
                <c:pt idx="664">
                  <c:v>18.422999999999998</c:v>
                </c:pt>
                <c:pt idx="665">
                  <c:v>17.986000000000001</c:v>
                </c:pt>
                <c:pt idx="666">
                  <c:v>17.553000000000001</c:v>
                </c:pt>
                <c:pt idx="667">
                  <c:v>17.131</c:v>
                </c:pt>
                <c:pt idx="668">
                  <c:v>16.715</c:v>
                </c:pt>
                <c:pt idx="669">
                  <c:v>16.288</c:v>
                </c:pt>
                <c:pt idx="670">
                  <c:v>15.862</c:v>
                </c:pt>
                <c:pt idx="671">
                  <c:v>15.449</c:v>
                </c:pt>
                <c:pt idx="672">
                  <c:v>15.038</c:v>
                </c:pt>
                <c:pt idx="673">
                  <c:v>14.632999999999999</c:v>
                </c:pt>
                <c:pt idx="674">
                  <c:v>14.234999999999999</c:v>
                </c:pt>
                <c:pt idx="675">
                  <c:v>13.849</c:v>
                </c:pt>
                <c:pt idx="676">
                  <c:v>13.471</c:v>
                </c:pt>
                <c:pt idx="677">
                  <c:v>13.095000000000001</c:v>
                </c:pt>
                <c:pt idx="678">
                  <c:v>12.723000000000001</c:v>
                </c:pt>
                <c:pt idx="679">
                  <c:v>12.349</c:v>
                </c:pt>
                <c:pt idx="680">
                  <c:v>11.975</c:v>
                </c:pt>
                <c:pt idx="681">
                  <c:v>11.598000000000001</c:v>
                </c:pt>
                <c:pt idx="682">
                  <c:v>11.226000000000001</c:v>
                </c:pt>
                <c:pt idx="683">
                  <c:v>10.864000000000001</c:v>
                </c:pt>
                <c:pt idx="684">
                  <c:v>10.497</c:v>
                </c:pt>
                <c:pt idx="685">
                  <c:v>10.125</c:v>
                </c:pt>
                <c:pt idx="686">
                  <c:v>9.7533999999999992</c:v>
                </c:pt>
                <c:pt idx="687">
                  <c:v>9.3849999999999998</c:v>
                </c:pt>
                <c:pt idx="688">
                  <c:v>9.0312999999999999</c:v>
                </c:pt>
                <c:pt idx="689">
                  <c:v>8.6931999999999992</c:v>
                </c:pt>
                <c:pt idx="690">
                  <c:v>8.3452000000000002</c:v>
                </c:pt>
                <c:pt idx="691">
                  <c:v>7.9896000000000003</c:v>
                </c:pt>
                <c:pt idx="692">
                  <c:v>7.6387</c:v>
                </c:pt>
                <c:pt idx="693">
                  <c:v>7.2937000000000003</c:v>
                </c:pt>
                <c:pt idx="694">
                  <c:v>6.9503000000000004</c:v>
                </c:pt>
                <c:pt idx="695">
                  <c:v>6.6127000000000002</c:v>
                </c:pt>
                <c:pt idx="696">
                  <c:v>6.2798999999999996</c:v>
                </c:pt>
                <c:pt idx="697">
                  <c:v>5.9466000000000001</c:v>
                </c:pt>
                <c:pt idx="698">
                  <c:v>5.6308999999999996</c:v>
                </c:pt>
                <c:pt idx="699">
                  <c:v>5.3178999999999998</c:v>
                </c:pt>
                <c:pt idx="700">
                  <c:v>4.9996</c:v>
                </c:pt>
                <c:pt idx="701">
                  <c:v>4.6928999999999998</c:v>
                </c:pt>
                <c:pt idx="702">
                  <c:v>4.3964999999999996</c:v>
                </c:pt>
                <c:pt idx="703">
                  <c:v>4.1022999999999996</c:v>
                </c:pt>
                <c:pt idx="704">
                  <c:v>3.8144</c:v>
                </c:pt>
                <c:pt idx="705">
                  <c:v>3.5402999999999998</c:v>
                </c:pt>
                <c:pt idx="706">
                  <c:v>3.2744</c:v>
                </c:pt>
                <c:pt idx="707">
                  <c:v>2.9992999999999999</c:v>
                </c:pt>
                <c:pt idx="708">
                  <c:v>2.7404999999999999</c:v>
                </c:pt>
                <c:pt idx="709">
                  <c:v>2.5017</c:v>
                </c:pt>
                <c:pt idx="710">
                  <c:v>2.2652999999999999</c:v>
                </c:pt>
                <c:pt idx="711">
                  <c:v>2.0482999999999998</c:v>
                </c:pt>
                <c:pt idx="712">
                  <c:v>1.85</c:v>
                </c:pt>
                <c:pt idx="713">
                  <c:v>1.6694</c:v>
                </c:pt>
                <c:pt idx="714">
                  <c:v>1.4882</c:v>
                </c:pt>
                <c:pt idx="715">
                  <c:v>1.3015000000000001</c:v>
                </c:pt>
                <c:pt idx="716">
                  <c:v>1.1245000000000001</c:v>
                </c:pt>
                <c:pt idx="717">
                  <c:v>0.95645999999999998</c:v>
                </c:pt>
                <c:pt idx="718">
                  <c:v>0.80117000000000005</c:v>
                </c:pt>
                <c:pt idx="719">
                  <c:v>0.65976999999999997</c:v>
                </c:pt>
                <c:pt idx="720">
                  <c:v>0.53178999999999998</c:v>
                </c:pt>
                <c:pt idx="721">
                  <c:v>0.41053000000000001</c:v>
                </c:pt>
                <c:pt idx="722">
                  <c:v>0.30309999999999998</c:v>
                </c:pt>
                <c:pt idx="723">
                  <c:v>0.21826999999999999</c:v>
                </c:pt>
                <c:pt idx="724">
                  <c:v>0.15211</c:v>
                </c:pt>
                <c:pt idx="725">
                  <c:v>0.10095999999999999</c:v>
                </c:pt>
                <c:pt idx="726">
                  <c:v>6.7335999999999993E-2</c:v>
                </c:pt>
                <c:pt idx="727">
                  <c:v>4.7301000000000003E-2</c:v>
                </c:pt>
                <c:pt idx="728">
                  <c:v>3.7196E-2</c:v>
                </c:pt>
                <c:pt idx="729">
                  <c:v>3.0329999999999999E-2</c:v>
                </c:pt>
                <c:pt idx="730">
                  <c:v>2.4448000000000001E-2</c:v>
                </c:pt>
                <c:pt idx="731">
                  <c:v>2.3702000000000001E-2</c:v>
                </c:pt>
                <c:pt idx="732">
                  <c:v>2.5321E-2</c:v>
                </c:pt>
                <c:pt idx="733">
                  <c:v>4.0503999999999998E-2</c:v>
                </c:pt>
                <c:pt idx="734">
                  <c:v>6.6420000000000007E-2</c:v>
                </c:pt>
                <c:pt idx="735">
                  <c:v>0.10728</c:v>
                </c:pt>
                <c:pt idx="736">
                  <c:v>0.16266</c:v>
                </c:pt>
                <c:pt idx="737">
                  <c:v>0.22786999999999999</c:v>
                </c:pt>
                <c:pt idx="738">
                  <c:v>0.30456</c:v>
                </c:pt>
                <c:pt idx="739">
                  <c:v>0.39385999999999999</c:v>
                </c:pt>
                <c:pt idx="740">
                  <c:v>0.49001</c:v>
                </c:pt>
                <c:pt idx="741">
                  <c:v>0.59018000000000004</c:v>
                </c:pt>
                <c:pt idx="742">
                  <c:v>0.69632000000000005</c:v>
                </c:pt>
                <c:pt idx="743">
                  <c:v>0.80772999999999995</c:v>
                </c:pt>
                <c:pt idx="744">
                  <c:v>0.92710999999999999</c:v>
                </c:pt>
                <c:pt idx="745">
                  <c:v>1.0586</c:v>
                </c:pt>
                <c:pt idx="746">
                  <c:v>1.1949000000000001</c:v>
                </c:pt>
                <c:pt idx="747">
                  <c:v>1.3387</c:v>
                </c:pt>
                <c:pt idx="748">
                  <c:v>1.4983</c:v>
                </c:pt>
                <c:pt idx="749">
                  <c:v>1.6561999999999999</c:v>
                </c:pt>
                <c:pt idx="750">
                  <c:v>1.8047</c:v>
                </c:pt>
                <c:pt idx="751">
                  <c:v>1.9726999999999999</c:v>
                </c:pt>
                <c:pt idx="752">
                  <c:v>2.1530999999999998</c:v>
                </c:pt>
                <c:pt idx="753">
                  <c:v>2.3338000000000001</c:v>
                </c:pt>
                <c:pt idx="754">
                  <c:v>2.5224000000000002</c:v>
                </c:pt>
                <c:pt idx="755">
                  <c:v>2.7168999999999999</c:v>
                </c:pt>
                <c:pt idx="756">
                  <c:v>2.8994</c:v>
                </c:pt>
                <c:pt idx="757">
                  <c:v>3.0870000000000002</c:v>
                </c:pt>
                <c:pt idx="758">
                  <c:v>3.2848000000000002</c:v>
                </c:pt>
                <c:pt idx="759">
                  <c:v>3.4813999999999998</c:v>
                </c:pt>
                <c:pt idx="760">
                  <c:v>3.6751999999999998</c:v>
                </c:pt>
                <c:pt idx="761">
                  <c:v>3.8776000000000002</c:v>
                </c:pt>
                <c:pt idx="762">
                  <c:v>4.0884999999999998</c:v>
                </c:pt>
                <c:pt idx="763">
                  <c:v>4.3087999999999997</c:v>
                </c:pt>
                <c:pt idx="764">
                  <c:v>4.5307000000000004</c:v>
                </c:pt>
                <c:pt idx="765">
                  <c:v>4.7477</c:v>
                </c:pt>
                <c:pt idx="766">
                  <c:v>4.9752999999999998</c:v>
                </c:pt>
                <c:pt idx="767">
                  <c:v>5.2093999999999996</c:v>
                </c:pt>
                <c:pt idx="768">
                  <c:v>5.4390999999999998</c:v>
                </c:pt>
                <c:pt idx="769">
                  <c:v>5.6714000000000002</c:v>
                </c:pt>
                <c:pt idx="770">
                  <c:v>5.9061000000000003</c:v>
                </c:pt>
                <c:pt idx="771">
                  <c:v>6.1348000000000003</c:v>
                </c:pt>
                <c:pt idx="772">
                  <c:v>6.3627000000000002</c:v>
                </c:pt>
                <c:pt idx="773">
                  <c:v>6.5991</c:v>
                </c:pt>
                <c:pt idx="774">
                  <c:v>6.8371000000000004</c:v>
                </c:pt>
                <c:pt idx="775">
                  <c:v>7.0750999999999999</c:v>
                </c:pt>
                <c:pt idx="776">
                  <c:v>7.3139000000000003</c:v>
                </c:pt>
                <c:pt idx="777">
                  <c:v>7.5468999999999999</c:v>
                </c:pt>
                <c:pt idx="778">
                  <c:v>7.7687999999999997</c:v>
                </c:pt>
                <c:pt idx="779">
                  <c:v>7.9885000000000002</c:v>
                </c:pt>
                <c:pt idx="780">
                  <c:v>8.2149999999999999</c:v>
                </c:pt>
                <c:pt idx="781">
                  <c:v>8.4436999999999998</c:v>
                </c:pt>
                <c:pt idx="782">
                  <c:v>8.6766000000000005</c:v>
                </c:pt>
                <c:pt idx="783">
                  <c:v>8.9076000000000004</c:v>
                </c:pt>
                <c:pt idx="784">
                  <c:v>9.1295000000000002</c:v>
                </c:pt>
                <c:pt idx="785">
                  <c:v>9.3577999999999992</c:v>
                </c:pt>
                <c:pt idx="786">
                  <c:v>9.5891999999999999</c:v>
                </c:pt>
                <c:pt idx="787">
                  <c:v>9.8095999999999997</c:v>
                </c:pt>
                <c:pt idx="788">
                  <c:v>10.032</c:v>
                </c:pt>
                <c:pt idx="789">
                  <c:v>10.262</c:v>
                </c:pt>
                <c:pt idx="790">
                  <c:v>10.496</c:v>
                </c:pt>
                <c:pt idx="791">
                  <c:v>10.724</c:v>
                </c:pt>
                <c:pt idx="792">
                  <c:v>10.946999999999999</c:v>
                </c:pt>
                <c:pt idx="793">
                  <c:v>11.173999999999999</c:v>
                </c:pt>
                <c:pt idx="794">
                  <c:v>11.404999999999999</c:v>
                </c:pt>
                <c:pt idx="795">
                  <c:v>11.631</c:v>
                </c:pt>
                <c:pt idx="796">
                  <c:v>11.863</c:v>
                </c:pt>
                <c:pt idx="797">
                  <c:v>12.11</c:v>
                </c:pt>
                <c:pt idx="798">
                  <c:v>12.361000000000001</c:v>
                </c:pt>
                <c:pt idx="799">
                  <c:v>12.613</c:v>
                </c:pt>
                <c:pt idx="800">
                  <c:v>12.869</c:v>
                </c:pt>
                <c:pt idx="801">
                  <c:v>13.125999999999999</c:v>
                </c:pt>
                <c:pt idx="802">
                  <c:v>13.379</c:v>
                </c:pt>
                <c:pt idx="803">
                  <c:v>13.634</c:v>
                </c:pt>
                <c:pt idx="804">
                  <c:v>13.895</c:v>
                </c:pt>
                <c:pt idx="805">
                  <c:v>14.164999999999999</c:v>
                </c:pt>
                <c:pt idx="806">
                  <c:v>14.439</c:v>
                </c:pt>
                <c:pt idx="807">
                  <c:v>14.728</c:v>
                </c:pt>
                <c:pt idx="808">
                  <c:v>15.032</c:v>
                </c:pt>
                <c:pt idx="809">
                  <c:v>15.329000000000001</c:v>
                </c:pt>
                <c:pt idx="810">
                  <c:v>15.628</c:v>
                </c:pt>
                <c:pt idx="811">
                  <c:v>15.95</c:v>
                </c:pt>
                <c:pt idx="812">
                  <c:v>16.286000000000001</c:v>
                </c:pt>
                <c:pt idx="813">
                  <c:v>16.620999999999999</c:v>
                </c:pt>
                <c:pt idx="814">
                  <c:v>16.960999999999999</c:v>
                </c:pt>
                <c:pt idx="815">
                  <c:v>17.306999999999999</c:v>
                </c:pt>
                <c:pt idx="816">
                  <c:v>17.655999999999999</c:v>
                </c:pt>
                <c:pt idx="817">
                  <c:v>18.010000000000002</c:v>
                </c:pt>
                <c:pt idx="818">
                  <c:v>18.378</c:v>
                </c:pt>
                <c:pt idx="819">
                  <c:v>18.745000000000001</c:v>
                </c:pt>
                <c:pt idx="820">
                  <c:v>19.111999999999998</c:v>
                </c:pt>
                <c:pt idx="821">
                  <c:v>19.494</c:v>
                </c:pt>
                <c:pt idx="822">
                  <c:v>19.882000000000001</c:v>
                </c:pt>
                <c:pt idx="823">
                  <c:v>20.276</c:v>
                </c:pt>
                <c:pt idx="824">
                  <c:v>20.678999999999998</c:v>
                </c:pt>
                <c:pt idx="825">
                  <c:v>21.097999999999999</c:v>
                </c:pt>
                <c:pt idx="826">
                  <c:v>21.515000000000001</c:v>
                </c:pt>
                <c:pt idx="827">
                  <c:v>21.911999999999999</c:v>
                </c:pt>
                <c:pt idx="828">
                  <c:v>22.32</c:v>
                </c:pt>
                <c:pt idx="829">
                  <c:v>22.751000000000001</c:v>
                </c:pt>
                <c:pt idx="830">
                  <c:v>23.177</c:v>
                </c:pt>
                <c:pt idx="831">
                  <c:v>23.600999999999999</c:v>
                </c:pt>
                <c:pt idx="832">
                  <c:v>24.04</c:v>
                </c:pt>
                <c:pt idx="833">
                  <c:v>24.481000000000002</c:v>
                </c:pt>
                <c:pt idx="834">
                  <c:v>24.928999999999998</c:v>
                </c:pt>
                <c:pt idx="835">
                  <c:v>25.384</c:v>
                </c:pt>
                <c:pt idx="836">
                  <c:v>25.838000000000001</c:v>
                </c:pt>
                <c:pt idx="837">
                  <c:v>26.303000000000001</c:v>
                </c:pt>
                <c:pt idx="838">
                  <c:v>26.754000000000001</c:v>
                </c:pt>
                <c:pt idx="839">
                  <c:v>27.210999999999999</c:v>
                </c:pt>
                <c:pt idx="840">
                  <c:v>27.696000000000002</c:v>
                </c:pt>
                <c:pt idx="841">
                  <c:v>28.175000000000001</c:v>
                </c:pt>
                <c:pt idx="842">
                  <c:v>28.635000000000002</c:v>
                </c:pt>
                <c:pt idx="843">
                  <c:v>29.109000000000002</c:v>
                </c:pt>
                <c:pt idx="844">
                  <c:v>29.600999999999999</c:v>
                </c:pt>
                <c:pt idx="845">
                  <c:v>30.09</c:v>
                </c:pt>
                <c:pt idx="846">
                  <c:v>30.588999999999999</c:v>
                </c:pt>
                <c:pt idx="847">
                  <c:v>31.097000000000001</c:v>
                </c:pt>
                <c:pt idx="848">
                  <c:v>31.597000000000001</c:v>
                </c:pt>
                <c:pt idx="849">
                  <c:v>32.101999999999997</c:v>
                </c:pt>
                <c:pt idx="850">
                  <c:v>32.598999999999997</c:v>
                </c:pt>
                <c:pt idx="851">
                  <c:v>33.107999999999997</c:v>
                </c:pt>
                <c:pt idx="852">
                  <c:v>33.631999999999998</c:v>
                </c:pt>
                <c:pt idx="853">
                  <c:v>34.154000000000003</c:v>
                </c:pt>
                <c:pt idx="854">
                  <c:v>34.68</c:v>
                </c:pt>
                <c:pt idx="855">
                  <c:v>35.22</c:v>
                </c:pt>
                <c:pt idx="856">
                  <c:v>35.762</c:v>
                </c:pt>
                <c:pt idx="857">
                  <c:v>36.298999999999999</c:v>
                </c:pt>
                <c:pt idx="858">
                  <c:v>36.814999999999998</c:v>
                </c:pt>
                <c:pt idx="859">
                  <c:v>37.344999999999999</c:v>
                </c:pt>
                <c:pt idx="860">
                  <c:v>37.893000000000001</c:v>
                </c:pt>
                <c:pt idx="861">
                  <c:v>38.423999999999999</c:v>
                </c:pt>
                <c:pt idx="862">
                  <c:v>38.972999999999999</c:v>
                </c:pt>
                <c:pt idx="863">
                  <c:v>39.537999999999997</c:v>
                </c:pt>
                <c:pt idx="864">
                  <c:v>40.082000000000001</c:v>
                </c:pt>
                <c:pt idx="865">
                  <c:v>40.631</c:v>
                </c:pt>
                <c:pt idx="866">
                  <c:v>41.192999999999998</c:v>
                </c:pt>
                <c:pt idx="867">
                  <c:v>41.741999999999997</c:v>
                </c:pt>
                <c:pt idx="868">
                  <c:v>42.280999999999999</c:v>
                </c:pt>
                <c:pt idx="869">
                  <c:v>42.832999999999998</c:v>
                </c:pt>
                <c:pt idx="870">
                  <c:v>43.404000000000003</c:v>
                </c:pt>
                <c:pt idx="871">
                  <c:v>43.968000000000004</c:v>
                </c:pt>
                <c:pt idx="872">
                  <c:v>44.512999999999998</c:v>
                </c:pt>
                <c:pt idx="873">
                  <c:v>45.067</c:v>
                </c:pt>
                <c:pt idx="874">
                  <c:v>45.627000000000002</c:v>
                </c:pt>
                <c:pt idx="875">
                  <c:v>46.191000000000003</c:v>
                </c:pt>
                <c:pt idx="876">
                  <c:v>46.756999999999998</c:v>
                </c:pt>
                <c:pt idx="877">
                  <c:v>47.308</c:v>
                </c:pt>
                <c:pt idx="878">
                  <c:v>47.863999999999997</c:v>
                </c:pt>
                <c:pt idx="879">
                  <c:v>48.427</c:v>
                </c:pt>
                <c:pt idx="880">
                  <c:v>48.975000000000001</c:v>
                </c:pt>
                <c:pt idx="881">
                  <c:v>49.521999999999998</c:v>
                </c:pt>
                <c:pt idx="882">
                  <c:v>50.069000000000003</c:v>
                </c:pt>
                <c:pt idx="883">
                  <c:v>50.62</c:v>
                </c:pt>
                <c:pt idx="884">
                  <c:v>51.183</c:v>
                </c:pt>
                <c:pt idx="885">
                  <c:v>51.732999999999997</c:v>
                </c:pt>
                <c:pt idx="886">
                  <c:v>52.283999999999999</c:v>
                </c:pt>
                <c:pt idx="887">
                  <c:v>52.837000000000003</c:v>
                </c:pt>
                <c:pt idx="888">
                  <c:v>53.393999999999998</c:v>
                </c:pt>
                <c:pt idx="889">
                  <c:v>53.957000000000001</c:v>
                </c:pt>
                <c:pt idx="890">
                  <c:v>54.523000000000003</c:v>
                </c:pt>
                <c:pt idx="891">
                  <c:v>55.088000000000001</c:v>
                </c:pt>
                <c:pt idx="892">
                  <c:v>55.652999999999999</c:v>
                </c:pt>
                <c:pt idx="893">
                  <c:v>56.204999999999998</c:v>
                </c:pt>
                <c:pt idx="894">
                  <c:v>56.762</c:v>
                </c:pt>
                <c:pt idx="895">
                  <c:v>57.326999999999998</c:v>
                </c:pt>
                <c:pt idx="896">
                  <c:v>57.884999999999998</c:v>
                </c:pt>
                <c:pt idx="897">
                  <c:v>58.430999999999997</c:v>
                </c:pt>
                <c:pt idx="898">
                  <c:v>58.975999999999999</c:v>
                </c:pt>
                <c:pt idx="899">
                  <c:v>59.533000000000001</c:v>
                </c:pt>
                <c:pt idx="900">
                  <c:v>60.097999999999999</c:v>
                </c:pt>
                <c:pt idx="901">
                  <c:v>60.656999999999996</c:v>
                </c:pt>
                <c:pt idx="902">
                  <c:v>61.215000000000003</c:v>
                </c:pt>
                <c:pt idx="903">
                  <c:v>61.779000000000003</c:v>
                </c:pt>
                <c:pt idx="904">
                  <c:v>62.329000000000001</c:v>
                </c:pt>
                <c:pt idx="905">
                  <c:v>62.859000000000002</c:v>
                </c:pt>
                <c:pt idx="906">
                  <c:v>63.395000000000003</c:v>
                </c:pt>
                <c:pt idx="907">
                  <c:v>63.948999999999998</c:v>
                </c:pt>
                <c:pt idx="908">
                  <c:v>64.486000000000004</c:v>
                </c:pt>
                <c:pt idx="909">
                  <c:v>64.995999999999995</c:v>
                </c:pt>
                <c:pt idx="910">
                  <c:v>65.513000000000005</c:v>
                </c:pt>
                <c:pt idx="911">
                  <c:v>66.016999999999996</c:v>
                </c:pt>
                <c:pt idx="912">
                  <c:v>66.52</c:v>
                </c:pt>
                <c:pt idx="913">
                  <c:v>67.019000000000005</c:v>
                </c:pt>
                <c:pt idx="914">
                  <c:v>67.506</c:v>
                </c:pt>
                <c:pt idx="915">
                  <c:v>68.021000000000001</c:v>
                </c:pt>
                <c:pt idx="916">
                  <c:v>68.516000000000005</c:v>
                </c:pt>
                <c:pt idx="917">
                  <c:v>68.974999999999994</c:v>
                </c:pt>
                <c:pt idx="918">
                  <c:v>69.45</c:v>
                </c:pt>
                <c:pt idx="919">
                  <c:v>69.94</c:v>
                </c:pt>
                <c:pt idx="920">
                  <c:v>70.415999999999997</c:v>
                </c:pt>
                <c:pt idx="921">
                  <c:v>70.885999999999996</c:v>
                </c:pt>
                <c:pt idx="922">
                  <c:v>71.353999999999999</c:v>
                </c:pt>
                <c:pt idx="923">
                  <c:v>71.816999999999993</c:v>
                </c:pt>
                <c:pt idx="924">
                  <c:v>72.293999999999997</c:v>
                </c:pt>
                <c:pt idx="925">
                  <c:v>72.762</c:v>
                </c:pt>
                <c:pt idx="926">
                  <c:v>73.212000000000003</c:v>
                </c:pt>
                <c:pt idx="927">
                  <c:v>73.674999999999997</c:v>
                </c:pt>
                <c:pt idx="928">
                  <c:v>74.120999999999995</c:v>
                </c:pt>
                <c:pt idx="929">
                  <c:v>74.572000000000003</c:v>
                </c:pt>
                <c:pt idx="930">
                  <c:v>75.016999999999996</c:v>
                </c:pt>
                <c:pt idx="931">
                  <c:v>75.433000000000007</c:v>
                </c:pt>
                <c:pt idx="932">
                  <c:v>75.864000000000004</c:v>
                </c:pt>
                <c:pt idx="933">
                  <c:v>76.313999999999993</c:v>
                </c:pt>
                <c:pt idx="934">
                  <c:v>76.745000000000005</c:v>
                </c:pt>
                <c:pt idx="935">
                  <c:v>77.158000000000001</c:v>
                </c:pt>
                <c:pt idx="936">
                  <c:v>77.572000000000003</c:v>
                </c:pt>
                <c:pt idx="937">
                  <c:v>77.989000000000004</c:v>
                </c:pt>
                <c:pt idx="938">
                  <c:v>78.408000000000001</c:v>
                </c:pt>
                <c:pt idx="939">
                  <c:v>78.814999999999998</c:v>
                </c:pt>
                <c:pt idx="940">
                  <c:v>79.209999999999994</c:v>
                </c:pt>
                <c:pt idx="941">
                  <c:v>79.608000000000004</c:v>
                </c:pt>
                <c:pt idx="942">
                  <c:v>80.010999999999996</c:v>
                </c:pt>
                <c:pt idx="943">
                  <c:v>80.424000000000007</c:v>
                </c:pt>
                <c:pt idx="944">
                  <c:v>80.834999999999994</c:v>
                </c:pt>
                <c:pt idx="945">
                  <c:v>81.248999999999995</c:v>
                </c:pt>
                <c:pt idx="946">
                  <c:v>81.676000000000002</c:v>
                </c:pt>
                <c:pt idx="947">
                  <c:v>82.093999999999994</c:v>
                </c:pt>
                <c:pt idx="948">
                  <c:v>82.513999999999996</c:v>
                </c:pt>
                <c:pt idx="949">
                  <c:v>82.944000000000003</c:v>
                </c:pt>
                <c:pt idx="950">
                  <c:v>83.35</c:v>
                </c:pt>
                <c:pt idx="951">
                  <c:v>83.763000000000005</c:v>
                </c:pt>
                <c:pt idx="952">
                  <c:v>84.194000000000003</c:v>
                </c:pt>
                <c:pt idx="953">
                  <c:v>84.617999999999995</c:v>
                </c:pt>
                <c:pt idx="954">
                  <c:v>85.037000000000006</c:v>
                </c:pt>
                <c:pt idx="955">
                  <c:v>85.442999999999998</c:v>
                </c:pt>
                <c:pt idx="956">
                  <c:v>85.861000000000004</c:v>
                </c:pt>
                <c:pt idx="957">
                  <c:v>86.293999999999997</c:v>
                </c:pt>
                <c:pt idx="958">
                  <c:v>86.721999999999994</c:v>
                </c:pt>
                <c:pt idx="959">
                  <c:v>87.15</c:v>
                </c:pt>
                <c:pt idx="960">
                  <c:v>87.584999999999994</c:v>
                </c:pt>
                <c:pt idx="961">
                  <c:v>88.01</c:v>
                </c:pt>
                <c:pt idx="962">
                  <c:v>88.418000000000006</c:v>
                </c:pt>
                <c:pt idx="963">
                  <c:v>88.817999999999998</c:v>
                </c:pt>
                <c:pt idx="964">
                  <c:v>89.224999999999994</c:v>
                </c:pt>
                <c:pt idx="965">
                  <c:v>89.625</c:v>
                </c:pt>
                <c:pt idx="966">
                  <c:v>90.004999999999995</c:v>
                </c:pt>
                <c:pt idx="967">
                  <c:v>90.38</c:v>
                </c:pt>
                <c:pt idx="968">
                  <c:v>90.751999999999995</c:v>
                </c:pt>
                <c:pt idx="969">
                  <c:v>91.117999999999995</c:v>
                </c:pt>
                <c:pt idx="970">
                  <c:v>91.468000000000004</c:v>
                </c:pt>
                <c:pt idx="971">
                  <c:v>91.787999999999997</c:v>
                </c:pt>
                <c:pt idx="972">
                  <c:v>92.102999999999994</c:v>
                </c:pt>
                <c:pt idx="973">
                  <c:v>92.423000000000002</c:v>
                </c:pt>
                <c:pt idx="974">
                  <c:v>92.739000000000004</c:v>
                </c:pt>
                <c:pt idx="975">
                  <c:v>93.04</c:v>
                </c:pt>
                <c:pt idx="976">
                  <c:v>93.328000000000003</c:v>
                </c:pt>
                <c:pt idx="977">
                  <c:v>93.617000000000004</c:v>
                </c:pt>
                <c:pt idx="978">
                  <c:v>93.906999999999996</c:v>
                </c:pt>
                <c:pt idx="979">
                  <c:v>94.194999999999993</c:v>
                </c:pt>
                <c:pt idx="980">
                  <c:v>94.471999999999994</c:v>
                </c:pt>
                <c:pt idx="981">
                  <c:v>94.733999999999995</c:v>
                </c:pt>
                <c:pt idx="982">
                  <c:v>95.001000000000005</c:v>
                </c:pt>
                <c:pt idx="983">
                  <c:v>95.263000000000005</c:v>
                </c:pt>
                <c:pt idx="984">
                  <c:v>95.524000000000001</c:v>
                </c:pt>
                <c:pt idx="985">
                  <c:v>95.786000000000001</c:v>
                </c:pt>
                <c:pt idx="986">
                  <c:v>96.043999999999997</c:v>
                </c:pt>
                <c:pt idx="987">
                  <c:v>96.296000000000006</c:v>
                </c:pt>
                <c:pt idx="988">
                  <c:v>96.552000000000007</c:v>
                </c:pt>
                <c:pt idx="989">
                  <c:v>96.820999999999998</c:v>
                </c:pt>
                <c:pt idx="990">
                  <c:v>97.082999999999998</c:v>
                </c:pt>
                <c:pt idx="991">
                  <c:v>97.337000000000003</c:v>
                </c:pt>
                <c:pt idx="992">
                  <c:v>97.582999999999998</c:v>
                </c:pt>
                <c:pt idx="993">
                  <c:v>97.820999999999998</c:v>
                </c:pt>
                <c:pt idx="994">
                  <c:v>98.070999999999998</c:v>
                </c:pt>
                <c:pt idx="995">
                  <c:v>98.322999999999993</c:v>
                </c:pt>
                <c:pt idx="996">
                  <c:v>98.573999999999998</c:v>
                </c:pt>
                <c:pt idx="997">
                  <c:v>98.819000000000003</c:v>
                </c:pt>
                <c:pt idx="998">
                  <c:v>99.058999999999997</c:v>
                </c:pt>
                <c:pt idx="999">
                  <c:v>99.287000000000006</c:v>
                </c:pt>
                <c:pt idx="1000">
                  <c:v>99.509</c:v>
                </c:pt>
                <c:pt idx="1001">
                  <c:v>99.728999999999999</c:v>
                </c:pt>
                <c:pt idx="1002">
                  <c:v>99.94</c:v>
                </c:pt>
                <c:pt idx="1003">
                  <c:v>100.15</c:v>
                </c:pt>
                <c:pt idx="1004">
                  <c:v>100.34</c:v>
                </c:pt>
                <c:pt idx="1005">
                  <c:v>100.54</c:v>
                </c:pt>
                <c:pt idx="1006">
                  <c:v>100.72</c:v>
                </c:pt>
                <c:pt idx="1007">
                  <c:v>100.89</c:v>
                </c:pt>
                <c:pt idx="1008">
                  <c:v>101.07</c:v>
                </c:pt>
                <c:pt idx="1009">
                  <c:v>101.23</c:v>
                </c:pt>
                <c:pt idx="1010">
                  <c:v>101.38</c:v>
                </c:pt>
                <c:pt idx="1011">
                  <c:v>101.52</c:v>
                </c:pt>
                <c:pt idx="1012">
                  <c:v>101.64</c:v>
                </c:pt>
                <c:pt idx="1013">
                  <c:v>101.77</c:v>
                </c:pt>
                <c:pt idx="1014">
                  <c:v>101.88</c:v>
                </c:pt>
                <c:pt idx="1015">
                  <c:v>101.98</c:v>
                </c:pt>
                <c:pt idx="1016">
                  <c:v>102.09</c:v>
                </c:pt>
                <c:pt idx="1017">
                  <c:v>102.18</c:v>
                </c:pt>
                <c:pt idx="1018">
                  <c:v>102.28</c:v>
                </c:pt>
                <c:pt idx="1019">
                  <c:v>102.37</c:v>
                </c:pt>
                <c:pt idx="1020">
                  <c:v>102.45</c:v>
                </c:pt>
                <c:pt idx="1021">
                  <c:v>102.52</c:v>
                </c:pt>
                <c:pt idx="1022">
                  <c:v>102.59</c:v>
                </c:pt>
                <c:pt idx="1023">
                  <c:v>102.64</c:v>
                </c:pt>
                <c:pt idx="1024">
                  <c:v>102.68</c:v>
                </c:pt>
                <c:pt idx="1025">
                  <c:v>102.72</c:v>
                </c:pt>
                <c:pt idx="1026">
                  <c:v>102.74</c:v>
                </c:pt>
                <c:pt idx="1027">
                  <c:v>102.74</c:v>
                </c:pt>
                <c:pt idx="1028">
                  <c:v>102.72</c:v>
                </c:pt>
                <c:pt idx="1029">
                  <c:v>102.69</c:v>
                </c:pt>
                <c:pt idx="1030">
                  <c:v>102.63</c:v>
                </c:pt>
                <c:pt idx="1031">
                  <c:v>102.56</c:v>
                </c:pt>
                <c:pt idx="1032">
                  <c:v>102.45</c:v>
                </c:pt>
                <c:pt idx="1033">
                  <c:v>102.34</c:v>
                </c:pt>
                <c:pt idx="1034">
                  <c:v>102.2</c:v>
                </c:pt>
                <c:pt idx="1035">
                  <c:v>102.03</c:v>
                </c:pt>
                <c:pt idx="1036">
                  <c:v>101.84</c:v>
                </c:pt>
                <c:pt idx="1037">
                  <c:v>101.63</c:v>
                </c:pt>
                <c:pt idx="1038">
                  <c:v>101.4</c:v>
                </c:pt>
                <c:pt idx="1039">
                  <c:v>101.13</c:v>
                </c:pt>
                <c:pt idx="1040">
                  <c:v>100.84</c:v>
                </c:pt>
                <c:pt idx="1041">
                  <c:v>100.5</c:v>
                </c:pt>
                <c:pt idx="1042">
                  <c:v>100.14</c:v>
                </c:pt>
                <c:pt idx="1043">
                  <c:v>99.775000000000006</c:v>
                </c:pt>
                <c:pt idx="1044">
                  <c:v>99.391999999999996</c:v>
                </c:pt>
                <c:pt idx="1045">
                  <c:v>98.977000000000004</c:v>
                </c:pt>
                <c:pt idx="1046">
                  <c:v>98.543000000000006</c:v>
                </c:pt>
                <c:pt idx="1047">
                  <c:v>98.090999999999994</c:v>
                </c:pt>
                <c:pt idx="1048">
                  <c:v>97.622</c:v>
                </c:pt>
                <c:pt idx="1049">
                  <c:v>97.134</c:v>
                </c:pt>
                <c:pt idx="1050">
                  <c:v>96.623000000000005</c:v>
                </c:pt>
                <c:pt idx="1051">
                  <c:v>96.100999999999999</c:v>
                </c:pt>
                <c:pt idx="1052">
                  <c:v>95.578999999999994</c:v>
                </c:pt>
                <c:pt idx="1053">
                  <c:v>95.037999999999997</c:v>
                </c:pt>
                <c:pt idx="1054">
                  <c:v>94.480999999999995</c:v>
                </c:pt>
                <c:pt idx="1055">
                  <c:v>93.917000000000002</c:v>
                </c:pt>
                <c:pt idx="1056">
                  <c:v>93.349000000000004</c:v>
                </c:pt>
                <c:pt idx="1057">
                  <c:v>92.784000000000006</c:v>
                </c:pt>
                <c:pt idx="1058">
                  <c:v>92.224000000000004</c:v>
                </c:pt>
                <c:pt idx="1059">
                  <c:v>91.646000000000001</c:v>
                </c:pt>
                <c:pt idx="1060">
                  <c:v>91.073999999999998</c:v>
                </c:pt>
                <c:pt idx="1061">
                  <c:v>90.501000000000005</c:v>
                </c:pt>
                <c:pt idx="1062">
                  <c:v>89.915000000000006</c:v>
                </c:pt>
                <c:pt idx="1063">
                  <c:v>89.350999999999999</c:v>
                </c:pt>
                <c:pt idx="1064">
                  <c:v>88.798000000000002</c:v>
                </c:pt>
                <c:pt idx="1065">
                  <c:v>88.227999999999994</c:v>
                </c:pt>
                <c:pt idx="1066">
                  <c:v>87.668999999999997</c:v>
                </c:pt>
                <c:pt idx="1067">
                  <c:v>87.117999999999995</c:v>
                </c:pt>
                <c:pt idx="1068">
                  <c:v>86.566000000000003</c:v>
                </c:pt>
                <c:pt idx="1069">
                  <c:v>86.016000000000005</c:v>
                </c:pt>
                <c:pt idx="1070">
                  <c:v>85.475999999999999</c:v>
                </c:pt>
                <c:pt idx="1071">
                  <c:v>84.948999999999998</c:v>
                </c:pt>
                <c:pt idx="1072">
                  <c:v>84.427000000000007</c:v>
                </c:pt>
                <c:pt idx="1073">
                  <c:v>83.9</c:v>
                </c:pt>
                <c:pt idx="1074">
                  <c:v>83.364000000000004</c:v>
                </c:pt>
                <c:pt idx="1075">
                  <c:v>82.849000000000004</c:v>
                </c:pt>
                <c:pt idx="1076">
                  <c:v>82.346999999999994</c:v>
                </c:pt>
                <c:pt idx="1077">
                  <c:v>81.844999999999999</c:v>
                </c:pt>
                <c:pt idx="1078">
                  <c:v>81.34</c:v>
                </c:pt>
                <c:pt idx="1079">
                  <c:v>80.819000000000003</c:v>
                </c:pt>
                <c:pt idx="1080">
                  <c:v>80.296999999999997</c:v>
                </c:pt>
                <c:pt idx="1081">
                  <c:v>79.762</c:v>
                </c:pt>
                <c:pt idx="1082">
                  <c:v>79.212000000000003</c:v>
                </c:pt>
                <c:pt idx="1083">
                  <c:v>78.659000000000006</c:v>
                </c:pt>
                <c:pt idx="1084">
                  <c:v>78.100999999999999</c:v>
                </c:pt>
                <c:pt idx="1085">
                  <c:v>77.539000000000001</c:v>
                </c:pt>
                <c:pt idx="1086">
                  <c:v>76.965999999999994</c:v>
                </c:pt>
                <c:pt idx="1087">
                  <c:v>76.388000000000005</c:v>
                </c:pt>
                <c:pt idx="1088">
                  <c:v>75.778000000000006</c:v>
                </c:pt>
                <c:pt idx="1089">
                  <c:v>75.180000000000007</c:v>
                </c:pt>
                <c:pt idx="1090">
                  <c:v>74.608000000000004</c:v>
                </c:pt>
                <c:pt idx="1091">
                  <c:v>74.013999999999996</c:v>
                </c:pt>
                <c:pt idx="1092">
                  <c:v>73.41</c:v>
                </c:pt>
                <c:pt idx="1093">
                  <c:v>72.804000000000002</c:v>
                </c:pt>
                <c:pt idx="1094">
                  <c:v>72.194000000000003</c:v>
                </c:pt>
                <c:pt idx="1095">
                  <c:v>71.584999999999994</c:v>
                </c:pt>
                <c:pt idx="1096">
                  <c:v>70.992999999999995</c:v>
                </c:pt>
                <c:pt idx="1097">
                  <c:v>70.393000000000001</c:v>
                </c:pt>
                <c:pt idx="1098">
                  <c:v>69.784000000000006</c:v>
                </c:pt>
                <c:pt idx="1099">
                  <c:v>69.186999999999998</c:v>
                </c:pt>
                <c:pt idx="1100">
                  <c:v>68.608000000000004</c:v>
                </c:pt>
                <c:pt idx="1101">
                  <c:v>68.028000000000006</c:v>
                </c:pt>
                <c:pt idx="1102">
                  <c:v>67.444999999999993</c:v>
                </c:pt>
                <c:pt idx="1103">
                  <c:v>66.873999999999995</c:v>
                </c:pt>
                <c:pt idx="1104">
                  <c:v>66.307000000000002</c:v>
                </c:pt>
                <c:pt idx="1105">
                  <c:v>65.760000000000005</c:v>
                </c:pt>
                <c:pt idx="1106">
                  <c:v>65.218000000000004</c:v>
                </c:pt>
                <c:pt idx="1107">
                  <c:v>64.668000000000006</c:v>
                </c:pt>
                <c:pt idx="1108">
                  <c:v>64.129000000000005</c:v>
                </c:pt>
                <c:pt idx="1109">
                  <c:v>63.587000000000003</c:v>
                </c:pt>
                <c:pt idx="1110">
                  <c:v>63.061</c:v>
                </c:pt>
                <c:pt idx="1111">
                  <c:v>62.555999999999997</c:v>
                </c:pt>
                <c:pt idx="1112">
                  <c:v>62.061</c:v>
                </c:pt>
                <c:pt idx="1113">
                  <c:v>61.561999999999998</c:v>
                </c:pt>
                <c:pt idx="1114">
                  <c:v>61.057000000000002</c:v>
                </c:pt>
                <c:pt idx="1115">
                  <c:v>60.561</c:v>
                </c:pt>
                <c:pt idx="1116">
                  <c:v>60.064999999999998</c:v>
                </c:pt>
                <c:pt idx="1117">
                  <c:v>59.567999999999998</c:v>
                </c:pt>
                <c:pt idx="1118">
                  <c:v>59.073999999999998</c:v>
                </c:pt>
                <c:pt idx="1119">
                  <c:v>58.579000000000001</c:v>
                </c:pt>
                <c:pt idx="1120">
                  <c:v>58.082000000000001</c:v>
                </c:pt>
                <c:pt idx="1121">
                  <c:v>57.594000000000001</c:v>
                </c:pt>
                <c:pt idx="1122">
                  <c:v>57.091000000000001</c:v>
                </c:pt>
                <c:pt idx="1123">
                  <c:v>56.58</c:v>
                </c:pt>
                <c:pt idx="1124">
                  <c:v>56.067999999999998</c:v>
                </c:pt>
                <c:pt idx="1125">
                  <c:v>55.554000000000002</c:v>
                </c:pt>
                <c:pt idx="1126">
                  <c:v>55.033000000000001</c:v>
                </c:pt>
                <c:pt idx="1127">
                  <c:v>54.503</c:v>
                </c:pt>
                <c:pt idx="1128">
                  <c:v>53.976999999999997</c:v>
                </c:pt>
                <c:pt idx="1129">
                  <c:v>53.451999999999998</c:v>
                </c:pt>
                <c:pt idx="1130">
                  <c:v>52.93</c:v>
                </c:pt>
                <c:pt idx="1131">
                  <c:v>52.390999999999998</c:v>
                </c:pt>
                <c:pt idx="1132">
                  <c:v>51.841999999999999</c:v>
                </c:pt>
                <c:pt idx="1133">
                  <c:v>51.293999999999997</c:v>
                </c:pt>
                <c:pt idx="1134">
                  <c:v>50.746000000000002</c:v>
                </c:pt>
                <c:pt idx="1135">
                  <c:v>50.180999999999997</c:v>
                </c:pt>
                <c:pt idx="1136">
                  <c:v>49.607999999999997</c:v>
                </c:pt>
                <c:pt idx="1137">
                  <c:v>49.039000000000001</c:v>
                </c:pt>
                <c:pt idx="1138">
                  <c:v>48.462000000000003</c:v>
                </c:pt>
                <c:pt idx="1139">
                  <c:v>47.88</c:v>
                </c:pt>
                <c:pt idx="1140">
                  <c:v>47.308</c:v>
                </c:pt>
                <c:pt idx="1141">
                  <c:v>46.741999999999997</c:v>
                </c:pt>
                <c:pt idx="1142">
                  <c:v>46.155000000000001</c:v>
                </c:pt>
                <c:pt idx="1143">
                  <c:v>45.564999999999998</c:v>
                </c:pt>
                <c:pt idx="1144">
                  <c:v>44.982999999999997</c:v>
                </c:pt>
                <c:pt idx="1145">
                  <c:v>44.384999999999998</c:v>
                </c:pt>
                <c:pt idx="1146">
                  <c:v>43.79</c:v>
                </c:pt>
                <c:pt idx="1147">
                  <c:v>43.203000000000003</c:v>
                </c:pt>
                <c:pt idx="1148">
                  <c:v>42.613</c:v>
                </c:pt>
                <c:pt idx="1149">
                  <c:v>42.02</c:v>
                </c:pt>
                <c:pt idx="1150">
                  <c:v>41.423000000000002</c:v>
                </c:pt>
                <c:pt idx="1151">
                  <c:v>40.829000000000001</c:v>
                </c:pt>
                <c:pt idx="1152">
                  <c:v>40.238</c:v>
                </c:pt>
                <c:pt idx="1153">
                  <c:v>39.642000000000003</c:v>
                </c:pt>
                <c:pt idx="1154">
                  <c:v>39.052</c:v>
                </c:pt>
                <c:pt idx="1155">
                  <c:v>38.466000000000001</c:v>
                </c:pt>
                <c:pt idx="1156">
                  <c:v>37.884999999999998</c:v>
                </c:pt>
                <c:pt idx="1157">
                  <c:v>37.301000000000002</c:v>
                </c:pt>
                <c:pt idx="1158">
                  <c:v>36.720999999999997</c:v>
                </c:pt>
                <c:pt idx="1159">
                  <c:v>36.143000000000001</c:v>
                </c:pt>
                <c:pt idx="1160">
                  <c:v>35.549999999999997</c:v>
                </c:pt>
                <c:pt idx="1161">
                  <c:v>34.973999999999997</c:v>
                </c:pt>
                <c:pt idx="1162">
                  <c:v>34.398000000000003</c:v>
                </c:pt>
                <c:pt idx="1163">
                  <c:v>33.822000000000003</c:v>
                </c:pt>
                <c:pt idx="1164">
                  <c:v>33.258000000000003</c:v>
                </c:pt>
                <c:pt idx="1165">
                  <c:v>32.701999999999998</c:v>
                </c:pt>
                <c:pt idx="1166">
                  <c:v>32.151000000000003</c:v>
                </c:pt>
                <c:pt idx="1167">
                  <c:v>31.594000000000001</c:v>
                </c:pt>
                <c:pt idx="1168">
                  <c:v>31.021000000000001</c:v>
                </c:pt>
                <c:pt idx="1169">
                  <c:v>30.45</c:v>
                </c:pt>
                <c:pt idx="1170">
                  <c:v>29.885000000000002</c:v>
                </c:pt>
                <c:pt idx="1171">
                  <c:v>29.317</c:v>
                </c:pt>
                <c:pt idx="1172">
                  <c:v>28.773</c:v>
                </c:pt>
                <c:pt idx="1173">
                  <c:v>28.248999999999999</c:v>
                </c:pt>
                <c:pt idx="1174">
                  <c:v>27.713999999999999</c:v>
                </c:pt>
                <c:pt idx="1175">
                  <c:v>27.184999999999999</c:v>
                </c:pt>
                <c:pt idx="1176">
                  <c:v>26.677</c:v>
                </c:pt>
                <c:pt idx="1177">
                  <c:v>26.170999999999999</c:v>
                </c:pt>
                <c:pt idx="1178">
                  <c:v>25.658000000000001</c:v>
                </c:pt>
                <c:pt idx="1179">
                  <c:v>25.154</c:v>
                </c:pt>
                <c:pt idx="1180">
                  <c:v>24.655999999999999</c:v>
                </c:pt>
                <c:pt idx="1181">
                  <c:v>24.152999999999999</c:v>
                </c:pt>
                <c:pt idx="1182">
                  <c:v>23.667000000000002</c:v>
                </c:pt>
                <c:pt idx="1183">
                  <c:v>23.201000000000001</c:v>
                </c:pt>
                <c:pt idx="1184">
                  <c:v>22.742999999999999</c:v>
                </c:pt>
                <c:pt idx="1185">
                  <c:v>22.289000000000001</c:v>
                </c:pt>
                <c:pt idx="1186">
                  <c:v>21.844999999999999</c:v>
                </c:pt>
                <c:pt idx="1187">
                  <c:v>21.408000000000001</c:v>
                </c:pt>
                <c:pt idx="1188">
                  <c:v>20.977</c:v>
                </c:pt>
                <c:pt idx="1189">
                  <c:v>20.548999999999999</c:v>
                </c:pt>
                <c:pt idx="1190">
                  <c:v>20.132000000000001</c:v>
                </c:pt>
                <c:pt idx="1191">
                  <c:v>19.724</c:v>
                </c:pt>
                <c:pt idx="1192">
                  <c:v>19.326000000000001</c:v>
                </c:pt>
                <c:pt idx="1193">
                  <c:v>18.931000000000001</c:v>
                </c:pt>
                <c:pt idx="1194">
                  <c:v>18.539000000000001</c:v>
                </c:pt>
                <c:pt idx="1195">
                  <c:v>18.148</c:v>
                </c:pt>
                <c:pt idx="1196">
                  <c:v>17.75</c:v>
                </c:pt>
                <c:pt idx="1197">
                  <c:v>17.355</c:v>
                </c:pt>
                <c:pt idx="1198">
                  <c:v>16.975999999999999</c:v>
                </c:pt>
                <c:pt idx="1199">
                  <c:v>16.591000000000001</c:v>
                </c:pt>
                <c:pt idx="1200">
                  <c:v>16.209</c:v>
                </c:pt>
                <c:pt idx="1201">
                  <c:v>15.837</c:v>
                </c:pt>
                <c:pt idx="1202">
                  <c:v>15.455</c:v>
                </c:pt>
                <c:pt idx="1203">
                  <c:v>15.079000000000001</c:v>
                </c:pt>
                <c:pt idx="1204">
                  <c:v>14.708</c:v>
                </c:pt>
                <c:pt idx="1205">
                  <c:v>14.337</c:v>
                </c:pt>
                <c:pt idx="1206">
                  <c:v>13.978999999999999</c:v>
                </c:pt>
                <c:pt idx="1207">
                  <c:v>13.613</c:v>
                </c:pt>
                <c:pt idx="1208">
                  <c:v>13.252000000000001</c:v>
                </c:pt>
                <c:pt idx="1209">
                  <c:v>12.909000000000001</c:v>
                </c:pt>
                <c:pt idx="1210">
                  <c:v>12.561999999999999</c:v>
                </c:pt>
                <c:pt idx="1211">
                  <c:v>12.208</c:v>
                </c:pt>
                <c:pt idx="1212">
                  <c:v>11.861000000000001</c:v>
                </c:pt>
                <c:pt idx="1213">
                  <c:v>11.521000000000001</c:v>
                </c:pt>
                <c:pt idx="1214">
                  <c:v>11.192</c:v>
                </c:pt>
                <c:pt idx="1215">
                  <c:v>10.866</c:v>
                </c:pt>
                <c:pt idx="1216">
                  <c:v>10.538</c:v>
                </c:pt>
                <c:pt idx="1217">
                  <c:v>10.212</c:v>
                </c:pt>
                <c:pt idx="1218">
                  <c:v>9.8801000000000005</c:v>
                </c:pt>
                <c:pt idx="1219">
                  <c:v>9.5406999999999993</c:v>
                </c:pt>
                <c:pt idx="1220">
                  <c:v>9.2102000000000004</c:v>
                </c:pt>
                <c:pt idx="1221">
                  <c:v>8.9042999999999992</c:v>
                </c:pt>
                <c:pt idx="1222">
                  <c:v>8.6112000000000002</c:v>
                </c:pt>
                <c:pt idx="1223">
                  <c:v>8.3080999999999996</c:v>
                </c:pt>
                <c:pt idx="1224">
                  <c:v>8.0050000000000008</c:v>
                </c:pt>
                <c:pt idx="1225">
                  <c:v>7.7058</c:v>
                </c:pt>
                <c:pt idx="1226">
                  <c:v>7.4089</c:v>
                </c:pt>
                <c:pt idx="1227">
                  <c:v>7.1162000000000001</c:v>
                </c:pt>
                <c:pt idx="1228">
                  <c:v>6.8255999999999997</c:v>
                </c:pt>
                <c:pt idx="1229">
                  <c:v>6.5358999999999998</c:v>
                </c:pt>
                <c:pt idx="1230">
                  <c:v>6.2500999999999998</c:v>
                </c:pt>
                <c:pt idx="1231">
                  <c:v>5.9743000000000004</c:v>
                </c:pt>
                <c:pt idx="1232">
                  <c:v>5.7126000000000001</c:v>
                </c:pt>
                <c:pt idx="1233">
                  <c:v>5.4558999999999997</c:v>
                </c:pt>
                <c:pt idx="1234">
                  <c:v>5.2039999999999997</c:v>
                </c:pt>
                <c:pt idx="1235">
                  <c:v>4.9566999999999997</c:v>
                </c:pt>
                <c:pt idx="1236">
                  <c:v>4.7290000000000001</c:v>
                </c:pt>
                <c:pt idx="1237">
                  <c:v>4.5090000000000003</c:v>
                </c:pt>
                <c:pt idx="1238">
                  <c:v>4.2916999999999996</c:v>
                </c:pt>
                <c:pt idx="1239">
                  <c:v>4.0793999999999997</c:v>
                </c:pt>
                <c:pt idx="1240">
                  <c:v>3.8694000000000002</c:v>
                </c:pt>
                <c:pt idx="1241">
                  <c:v>3.6650999999999998</c:v>
                </c:pt>
                <c:pt idx="1242">
                  <c:v>3.4702999999999999</c:v>
                </c:pt>
                <c:pt idx="1243">
                  <c:v>3.2774999999999999</c:v>
                </c:pt>
                <c:pt idx="1244">
                  <c:v>3.0781999999999998</c:v>
                </c:pt>
                <c:pt idx="1245">
                  <c:v>2.8927</c:v>
                </c:pt>
                <c:pt idx="1246">
                  <c:v>2.7176999999999998</c:v>
                </c:pt>
                <c:pt idx="1247">
                  <c:v>2.5457999999999998</c:v>
                </c:pt>
                <c:pt idx="1248">
                  <c:v>2.3826999999999998</c:v>
                </c:pt>
                <c:pt idx="1249">
                  <c:v>2.2284000000000002</c:v>
                </c:pt>
                <c:pt idx="1250">
                  <c:v>2.0741999999999998</c:v>
                </c:pt>
                <c:pt idx="1251">
                  <c:v>1.9367000000000001</c:v>
                </c:pt>
                <c:pt idx="1252">
                  <c:v>1.8170999999999999</c:v>
                </c:pt>
                <c:pt idx="1253">
                  <c:v>1.6957</c:v>
                </c:pt>
                <c:pt idx="1254">
                  <c:v>1.5694999999999999</c:v>
                </c:pt>
                <c:pt idx="1255">
                  <c:v>1.4354</c:v>
                </c:pt>
                <c:pt idx="1256">
                  <c:v>1.3033999999999999</c:v>
                </c:pt>
                <c:pt idx="1257">
                  <c:v>1.1756</c:v>
                </c:pt>
                <c:pt idx="1258">
                  <c:v>1.0691999999999999</c:v>
                </c:pt>
                <c:pt idx="1259">
                  <c:v>0.97316999999999998</c:v>
                </c:pt>
                <c:pt idx="1260">
                  <c:v>0.89402000000000004</c:v>
                </c:pt>
                <c:pt idx="1261">
                  <c:v>0.83270999999999995</c:v>
                </c:pt>
                <c:pt idx="1262">
                  <c:v>0.78476999999999997</c:v>
                </c:pt>
                <c:pt idx="1263">
                  <c:v>0.74424999999999997</c:v>
                </c:pt>
                <c:pt idx="1264">
                  <c:v>0.71962000000000004</c:v>
                </c:pt>
                <c:pt idx="1265">
                  <c:v>0.70809</c:v>
                </c:pt>
                <c:pt idx="1266">
                  <c:v>0.70809</c:v>
                </c:pt>
                <c:pt idx="1267">
                  <c:v>0.72206999999999999</c:v>
                </c:pt>
                <c:pt idx="1268">
                  <c:v>0.75063000000000002</c:v>
                </c:pt>
                <c:pt idx="1269">
                  <c:v>0.79291</c:v>
                </c:pt>
                <c:pt idx="1270">
                  <c:v>0.83974000000000004</c:v>
                </c:pt>
                <c:pt idx="1271">
                  <c:v>0.89241000000000004</c:v>
                </c:pt>
                <c:pt idx="1272">
                  <c:v>0.95914999999999995</c:v>
                </c:pt>
                <c:pt idx="1273">
                  <c:v>1.0347999999999999</c:v>
                </c:pt>
                <c:pt idx="1274">
                  <c:v>1.1175999999999999</c:v>
                </c:pt>
                <c:pt idx="1275">
                  <c:v>1.2110000000000001</c:v>
                </c:pt>
                <c:pt idx="1276">
                  <c:v>1.3077000000000001</c:v>
                </c:pt>
                <c:pt idx="1277">
                  <c:v>1.4141999999999999</c:v>
                </c:pt>
                <c:pt idx="1278">
                  <c:v>1.5247999999999999</c:v>
                </c:pt>
                <c:pt idx="1279">
                  <c:v>1.6383000000000001</c:v>
                </c:pt>
                <c:pt idx="1280">
                  <c:v>1.7528999999999999</c:v>
                </c:pt>
                <c:pt idx="1281">
                  <c:v>1.8673999999999999</c:v>
                </c:pt>
                <c:pt idx="1282">
                  <c:v>1.9819</c:v>
                </c:pt>
                <c:pt idx="1283">
                  <c:v>2.0952000000000002</c:v>
                </c:pt>
                <c:pt idx="1284">
                  <c:v>2.2092999999999998</c:v>
                </c:pt>
                <c:pt idx="1285">
                  <c:v>2.3228</c:v>
                </c:pt>
                <c:pt idx="1286">
                  <c:v>2.4300000000000002</c:v>
                </c:pt>
                <c:pt idx="1287">
                  <c:v>2.5413999999999999</c:v>
                </c:pt>
                <c:pt idx="1288">
                  <c:v>2.6577999999999999</c:v>
                </c:pt>
                <c:pt idx="1289">
                  <c:v>2.7726000000000002</c:v>
                </c:pt>
                <c:pt idx="1290">
                  <c:v>2.8892000000000002</c:v>
                </c:pt>
                <c:pt idx="1291">
                  <c:v>3.0150000000000001</c:v>
                </c:pt>
                <c:pt idx="1292">
                  <c:v>3.1459999999999999</c:v>
                </c:pt>
                <c:pt idx="1293">
                  <c:v>3.2831000000000001</c:v>
                </c:pt>
                <c:pt idx="1294">
                  <c:v>3.4234</c:v>
                </c:pt>
                <c:pt idx="1295">
                  <c:v>3.5653999999999999</c:v>
                </c:pt>
                <c:pt idx="1296">
                  <c:v>3.7017000000000002</c:v>
                </c:pt>
                <c:pt idx="1297">
                  <c:v>3.8353000000000002</c:v>
                </c:pt>
                <c:pt idx="1298">
                  <c:v>3.9723000000000002</c:v>
                </c:pt>
                <c:pt idx="1299">
                  <c:v>4.1159999999999997</c:v>
                </c:pt>
                <c:pt idx="1300">
                  <c:v>4.2705000000000002</c:v>
                </c:pt>
                <c:pt idx="1301">
                  <c:v>4.4261999999999997</c:v>
                </c:pt>
                <c:pt idx="1302">
                  <c:v>4.5810000000000004</c:v>
                </c:pt>
                <c:pt idx="1303">
                  <c:v>4.7298</c:v>
                </c:pt>
                <c:pt idx="1304">
                  <c:v>4.8666</c:v>
                </c:pt>
                <c:pt idx="1305">
                  <c:v>5.0048000000000004</c:v>
                </c:pt>
                <c:pt idx="1306">
                  <c:v>5.1429</c:v>
                </c:pt>
                <c:pt idx="1307">
                  <c:v>5.2725999999999997</c:v>
                </c:pt>
                <c:pt idx="1308">
                  <c:v>5.4032</c:v>
                </c:pt>
                <c:pt idx="1309">
                  <c:v>5.5316000000000001</c:v>
                </c:pt>
                <c:pt idx="1310">
                  <c:v>5.6517999999999997</c:v>
                </c:pt>
                <c:pt idx="1311">
                  <c:v>5.7732999999999999</c:v>
                </c:pt>
                <c:pt idx="1312">
                  <c:v>5.8968999999999996</c:v>
                </c:pt>
                <c:pt idx="1313">
                  <c:v>6.02</c:v>
                </c:pt>
                <c:pt idx="1314">
                  <c:v>6.1432000000000002</c:v>
                </c:pt>
                <c:pt idx="1315">
                  <c:v>6.2752999999999997</c:v>
                </c:pt>
                <c:pt idx="1316">
                  <c:v>6.4116</c:v>
                </c:pt>
                <c:pt idx="1317">
                  <c:v>6.5448000000000004</c:v>
                </c:pt>
                <c:pt idx="1318">
                  <c:v>6.6848999999999998</c:v>
                </c:pt>
                <c:pt idx="1319">
                  <c:v>6.8301999999999996</c:v>
                </c:pt>
                <c:pt idx="1320">
                  <c:v>6.9820000000000002</c:v>
                </c:pt>
                <c:pt idx="1321">
                  <c:v>7.1365999999999996</c:v>
                </c:pt>
                <c:pt idx="1322">
                  <c:v>7.2977999999999996</c:v>
                </c:pt>
                <c:pt idx="1323">
                  <c:v>7.4614000000000003</c:v>
                </c:pt>
                <c:pt idx="1324">
                  <c:v>7.6220999999999997</c:v>
                </c:pt>
                <c:pt idx="1325">
                  <c:v>7.7900999999999998</c:v>
                </c:pt>
                <c:pt idx="1326">
                  <c:v>7.9809000000000001</c:v>
                </c:pt>
                <c:pt idx="1327">
                  <c:v>8.1915999999999993</c:v>
                </c:pt>
                <c:pt idx="1328">
                  <c:v>8.4136000000000006</c:v>
                </c:pt>
                <c:pt idx="1329">
                  <c:v>8.6350999999999996</c:v>
                </c:pt>
                <c:pt idx="1330">
                  <c:v>8.8607999999999993</c:v>
                </c:pt>
                <c:pt idx="1331">
                  <c:v>9.0846999999999998</c:v>
                </c:pt>
                <c:pt idx="1332">
                  <c:v>9.3186999999999998</c:v>
                </c:pt>
                <c:pt idx="1333">
                  <c:v>9.5633999999999997</c:v>
                </c:pt>
                <c:pt idx="1334">
                  <c:v>9.8007000000000009</c:v>
                </c:pt>
                <c:pt idx="1335">
                  <c:v>10.038</c:v>
                </c:pt>
                <c:pt idx="1336">
                  <c:v>10.284000000000001</c:v>
                </c:pt>
                <c:pt idx="1337">
                  <c:v>10.534000000000001</c:v>
                </c:pt>
                <c:pt idx="1338">
                  <c:v>10.782</c:v>
                </c:pt>
                <c:pt idx="1339">
                  <c:v>11.026999999999999</c:v>
                </c:pt>
                <c:pt idx="1340">
                  <c:v>11.27</c:v>
                </c:pt>
                <c:pt idx="1341">
                  <c:v>11.5</c:v>
                </c:pt>
                <c:pt idx="1342">
                  <c:v>11.717000000000001</c:v>
                </c:pt>
                <c:pt idx="1343">
                  <c:v>11.928000000000001</c:v>
                </c:pt>
                <c:pt idx="1344">
                  <c:v>12.13</c:v>
                </c:pt>
                <c:pt idx="1345">
                  <c:v>12.305</c:v>
                </c:pt>
                <c:pt idx="1346">
                  <c:v>12.459</c:v>
                </c:pt>
                <c:pt idx="1347">
                  <c:v>12.61</c:v>
                </c:pt>
                <c:pt idx="1348">
                  <c:v>12.753</c:v>
                </c:pt>
                <c:pt idx="1349">
                  <c:v>12.888999999999999</c:v>
                </c:pt>
                <c:pt idx="1350">
                  <c:v>13.013</c:v>
                </c:pt>
                <c:pt idx="1351">
                  <c:v>13.121</c:v>
                </c:pt>
                <c:pt idx="1352">
                  <c:v>13.218</c:v>
                </c:pt>
                <c:pt idx="1353">
                  <c:v>13.305</c:v>
                </c:pt>
                <c:pt idx="1354">
                  <c:v>13.372</c:v>
                </c:pt>
                <c:pt idx="1355">
                  <c:v>13.417999999999999</c:v>
                </c:pt>
                <c:pt idx="1356">
                  <c:v>13.451000000000001</c:v>
                </c:pt>
                <c:pt idx="1357">
                  <c:v>13.459</c:v>
                </c:pt>
                <c:pt idx="1358">
                  <c:v>13.449</c:v>
                </c:pt>
                <c:pt idx="1359">
                  <c:v>13.425000000000001</c:v>
                </c:pt>
                <c:pt idx="1360">
                  <c:v>13.394</c:v>
                </c:pt>
                <c:pt idx="1361">
                  <c:v>13.361000000000001</c:v>
                </c:pt>
                <c:pt idx="1362">
                  <c:v>13.313000000000001</c:v>
                </c:pt>
                <c:pt idx="1363">
                  <c:v>13.252000000000001</c:v>
                </c:pt>
                <c:pt idx="1364">
                  <c:v>13.198</c:v>
                </c:pt>
                <c:pt idx="1365">
                  <c:v>13.15</c:v>
                </c:pt>
                <c:pt idx="1366">
                  <c:v>13.089</c:v>
                </c:pt>
                <c:pt idx="1367">
                  <c:v>13.022</c:v>
                </c:pt>
                <c:pt idx="1368">
                  <c:v>12.951000000000001</c:v>
                </c:pt>
                <c:pt idx="1369">
                  <c:v>12.877000000000001</c:v>
                </c:pt>
                <c:pt idx="1370">
                  <c:v>12.795</c:v>
                </c:pt>
                <c:pt idx="1371">
                  <c:v>12.708</c:v>
                </c:pt>
                <c:pt idx="1372">
                  <c:v>12.616</c:v>
                </c:pt>
                <c:pt idx="1373">
                  <c:v>12.526</c:v>
                </c:pt>
                <c:pt idx="1374">
                  <c:v>12.438000000000001</c:v>
                </c:pt>
                <c:pt idx="1375">
                  <c:v>12.362</c:v>
                </c:pt>
                <c:pt idx="1376">
                  <c:v>12.289</c:v>
                </c:pt>
                <c:pt idx="1377">
                  <c:v>12.218999999999999</c:v>
                </c:pt>
                <c:pt idx="1378">
                  <c:v>12.161</c:v>
                </c:pt>
                <c:pt idx="1379">
                  <c:v>12.111000000000001</c:v>
                </c:pt>
                <c:pt idx="1380">
                  <c:v>12.071</c:v>
                </c:pt>
                <c:pt idx="1381">
                  <c:v>12.044</c:v>
                </c:pt>
                <c:pt idx="1382">
                  <c:v>12.031000000000001</c:v>
                </c:pt>
                <c:pt idx="1383">
                  <c:v>12.032999999999999</c:v>
                </c:pt>
                <c:pt idx="1384">
                  <c:v>12.044</c:v>
                </c:pt>
                <c:pt idx="1385">
                  <c:v>12.066000000000001</c:v>
                </c:pt>
                <c:pt idx="1386">
                  <c:v>12.1</c:v>
                </c:pt>
                <c:pt idx="1387">
                  <c:v>12.144</c:v>
                </c:pt>
                <c:pt idx="1388">
                  <c:v>12.2</c:v>
                </c:pt>
                <c:pt idx="1389">
                  <c:v>12.257999999999999</c:v>
                </c:pt>
                <c:pt idx="1390">
                  <c:v>12.332000000000001</c:v>
                </c:pt>
                <c:pt idx="1391">
                  <c:v>12.411</c:v>
                </c:pt>
                <c:pt idx="1392">
                  <c:v>12.494999999999999</c:v>
                </c:pt>
                <c:pt idx="1393">
                  <c:v>12.582000000000001</c:v>
                </c:pt>
                <c:pt idx="1394">
                  <c:v>12.666</c:v>
                </c:pt>
                <c:pt idx="1395">
                  <c:v>12.766</c:v>
                </c:pt>
                <c:pt idx="1396">
                  <c:v>12.867000000000001</c:v>
                </c:pt>
                <c:pt idx="1397">
                  <c:v>12.965</c:v>
                </c:pt>
                <c:pt idx="1398">
                  <c:v>13.061</c:v>
                </c:pt>
                <c:pt idx="1399">
                  <c:v>13.145</c:v>
                </c:pt>
                <c:pt idx="1400">
                  <c:v>13.204000000000001</c:v>
                </c:pt>
                <c:pt idx="1401">
                  <c:v>13.233000000000001</c:v>
                </c:pt>
                <c:pt idx="1402">
                  <c:v>13.224</c:v>
                </c:pt>
                <c:pt idx="1403">
                  <c:v>13.183</c:v>
                </c:pt>
                <c:pt idx="1404">
                  <c:v>13.122</c:v>
                </c:pt>
                <c:pt idx="1405">
                  <c:v>13.05</c:v>
                </c:pt>
                <c:pt idx="1406">
                  <c:v>12.965999999999999</c:v>
                </c:pt>
                <c:pt idx="1407">
                  <c:v>12.867000000000001</c:v>
                </c:pt>
                <c:pt idx="1408">
                  <c:v>12.763999999999999</c:v>
                </c:pt>
                <c:pt idx="1409">
                  <c:v>12.661</c:v>
                </c:pt>
                <c:pt idx="1410">
                  <c:v>12.554</c:v>
                </c:pt>
                <c:pt idx="1411">
                  <c:v>12.446999999999999</c:v>
                </c:pt>
                <c:pt idx="1412">
                  <c:v>12.342000000000001</c:v>
                </c:pt>
                <c:pt idx="1413">
                  <c:v>12.231999999999999</c:v>
                </c:pt>
                <c:pt idx="1414">
                  <c:v>12.122</c:v>
                </c:pt>
                <c:pt idx="1415">
                  <c:v>12.015000000000001</c:v>
                </c:pt>
                <c:pt idx="1416">
                  <c:v>11.916</c:v>
                </c:pt>
                <c:pt idx="1417">
                  <c:v>11.84</c:v>
                </c:pt>
                <c:pt idx="1418">
                  <c:v>11.785</c:v>
                </c:pt>
                <c:pt idx="1419">
                  <c:v>11.752000000000001</c:v>
                </c:pt>
                <c:pt idx="1420">
                  <c:v>11.750999999999999</c:v>
                </c:pt>
                <c:pt idx="1421">
                  <c:v>11.787000000000001</c:v>
                </c:pt>
                <c:pt idx="1422">
                  <c:v>11.861000000000001</c:v>
                </c:pt>
                <c:pt idx="1423">
                  <c:v>11.95</c:v>
                </c:pt>
                <c:pt idx="1424">
                  <c:v>12.047000000000001</c:v>
                </c:pt>
                <c:pt idx="1425">
                  <c:v>12.164999999999999</c:v>
                </c:pt>
                <c:pt idx="1426">
                  <c:v>12.286</c:v>
                </c:pt>
                <c:pt idx="1427">
                  <c:v>12.398</c:v>
                </c:pt>
                <c:pt idx="1428">
                  <c:v>12.506</c:v>
                </c:pt>
                <c:pt idx="1429">
                  <c:v>12.61</c:v>
                </c:pt>
                <c:pt idx="1430">
                  <c:v>12.724</c:v>
                </c:pt>
                <c:pt idx="1431">
                  <c:v>12.853</c:v>
                </c:pt>
                <c:pt idx="1432">
                  <c:v>12.996</c:v>
                </c:pt>
                <c:pt idx="1433">
                  <c:v>13.151999999999999</c:v>
                </c:pt>
                <c:pt idx="1434">
                  <c:v>13.318</c:v>
                </c:pt>
                <c:pt idx="1435">
                  <c:v>13.481</c:v>
                </c:pt>
                <c:pt idx="1436">
                  <c:v>13.635</c:v>
                </c:pt>
                <c:pt idx="1437">
                  <c:v>13.781000000000001</c:v>
                </c:pt>
                <c:pt idx="1438">
                  <c:v>13.929</c:v>
                </c:pt>
                <c:pt idx="1439">
                  <c:v>14.079000000000001</c:v>
                </c:pt>
                <c:pt idx="1440">
                  <c:v>14.222</c:v>
                </c:pt>
                <c:pt idx="1441">
                  <c:v>14.363</c:v>
                </c:pt>
                <c:pt idx="1442">
                  <c:v>14.504</c:v>
                </c:pt>
                <c:pt idx="1443">
                  <c:v>14.635999999999999</c:v>
                </c:pt>
                <c:pt idx="1444">
                  <c:v>14.755000000000001</c:v>
                </c:pt>
                <c:pt idx="1445">
                  <c:v>14.863</c:v>
                </c:pt>
                <c:pt idx="1446">
                  <c:v>14.962999999999999</c:v>
                </c:pt>
                <c:pt idx="1447">
                  <c:v>15.053000000000001</c:v>
                </c:pt>
                <c:pt idx="1448">
                  <c:v>15.134</c:v>
                </c:pt>
                <c:pt idx="1449">
                  <c:v>15.2</c:v>
                </c:pt>
                <c:pt idx="1450">
                  <c:v>15.265000000000001</c:v>
                </c:pt>
                <c:pt idx="1451">
                  <c:v>15.331</c:v>
                </c:pt>
                <c:pt idx="1452">
                  <c:v>15.388999999999999</c:v>
                </c:pt>
                <c:pt idx="1453">
                  <c:v>15.445</c:v>
                </c:pt>
                <c:pt idx="1454">
                  <c:v>15.497</c:v>
                </c:pt>
                <c:pt idx="1455">
                  <c:v>15.542</c:v>
                </c:pt>
                <c:pt idx="1456">
                  <c:v>15.576000000000001</c:v>
                </c:pt>
                <c:pt idx="1457">
                  <c:v>15.606999999999999</c:v>
                </c:pt>
                <c:pt idx="1458">
                  <c:v>15.627000000000001</c:v>
                </c:pt>
                <c:pt idx="1459">
                  <c:v>15.637</c:v>
                </c:pt>
                <c:pt idx="1460">
                  <c:v>15.632999999999999</c:v>
                </c:pt>
                <c:pt idx="1461">
                  <c:v>15.619</c:v>
                </c:pt>
                <c:pt idx="1462">
                  <c:v>15.597</c:v>
                </c:pt>
                <c:pt idx="1463">
                  <c:v>15.574999999999999</c:v>
                </c:pt>
                <c:pt idx="1464">
                  <c:v>15.553000000000001</c:v>
                </c:pt>
                <c:pt idx="1465">
                  <c:v>15.53</c:v>
                </c:pt>
                <c:pt idx="1466">
                  <c:v>15.506</c:v>
                </c:pt>
                <c:pt idx="1467">
                  <c:v>15.481999999999999</c:v>
                </c:pt>
                <c:pt idx="1468">
                  <c:v>15.468999999999999</c:v>
                </c:pt>
                <c:pt idx="1469">
                  <c:v>15.46</c:v>
                </c:pt>
                <c:pt idx="1470">
                  <c:v>15.449</c:v>
                </c:pt>
                <c:pt idx="1471">
                  <c:v>15.445</c:v>
                </c:pt>
                <c:pt idx="1472">
                  <c:v>15.445</c:v>
                </c:pt>
                <c:pt idx="1473">
                  <c:v>15.442</c:v>
                </c:pt>
                <c:pt idx="1474">
                  <c:v>15.425000000000001</c:v>
                </c:pt>
                <c:pt idx="1475">
                  <c:v>15.397</c:v>
                </c:pt>
                <c:pt idx="1476">
                  <c:v>15.371</c:v>
                </c:pt>
                <c:pt idx="1477">
                  <c:v>15.348000000000001</c:v>
                </c:pt>
                <c:pt idx="1478">
                  <c:v>15.324999999999999</c:v>
                </c:pt>
                <c:pt idx="1479">
                  <c:v>15.308</c:v>
                </c:pt>
                <c:pt idx="1480">
                  <c:v>15.295</c:v>
                </c:pt>
                <c:pt idx="1481">
                  <c:v>15.281000000000001</c:v>
                </c:pt>
                <c:pt idx="1482">
                  <c:v>15.265000000000001</c:v>
                </c:pt>
                <c:pt idx="1483">
                  <c:v>15.250999999999999</c:v>
                </c:pt>
                <c:pt idx="1484">
                  <c:v>15.234</c:v>
                </c:pt>
                <c:pt idx="1485">
                  <c:v>15.218999999999999</c:v>
                </c:pt>
                <c:pt idx="1486">
                  <c:v>15.202999999999999</c:v>
                </c:pt>
                <c:pt idx="1487">
                  <c:v>15.180999999999999</c:v>
                </c:pt>
                <c:pt idx="1488">
                  <c:v>15.156000000000001</c:v>
                </c:pt>
                <c:pt idx="1489">
                  <c:v>15.122</c:v>
                </c:pt>
                <c:pt idx="1490">
                  <c:v>15.074999999999999</c:v>
                </c:pt>
                <c:pt idx="1491">
                  <c:v>15.022</c:v>
                </c:pt>
                <c:pt idx="1492">
                  <c:v>14.959</c:v>
                </c:pt>
                <c:pt idx="1493">
                  <c:v>14.896000000000001</c:v>
                </c:pt>
                <c:pt idx="1494">
                  <c:v>14.821999999999999</c:v>
                </c:pt>
                <c:pt idx="1495">
                  <c:v>14.731</c:v>
                </c:pt>
                <c:pt idx="1496">
                  <c:v>14.625999999999999</c:v>
                </c:pt>
                <c:pt idx="1497">
                  <c:v>14.500999999999999</c:v>
                </c:pt>
                <c:pt idx="1498">
                  <c:v>14.362</c:v>
                </c:pt>
                <c:pt idx="1499">
                  <c:v>14.231999999999999</c:v>
                </c:pt>
                <c:pt idx="1500">
                  <c:v>14.117000000000001</c:v>
                </c:pt>
                <c:pt idx="1501">
                  <c:v>14.010999999999999</c:v>
                </c:pt>
                <c:pt idx="1502">
                  <c:v>13.923999999999999</c:v>
                </c:pt>
                <c:pt idx="1503">
                  <c:v>13.845000000000001</c:v>
                </c:pt>
                <c:pt idx="1504">
                  <c:v>13.765000000000001</c:v>
                </c:pt>
                <c:pt idx="1505">
                  <c:v>13.688000000000001</c:v>
                </c:pt>
                <c:pt idx="1506">
                  <c:v>13.602</c:v>
                </c:pt>
                <c:pt idx="1507">
                  <c:v>13.525</c:v>
                </c:pt>
                <c:pt idx="1508">
                  <c:v>13.448</c:v>
                </c:pt>
                <c:pt idx="1509">
                  <c:v>13.375</c:v>
                </c:pt>
                <c:pt idx="1510">
                  <c:v>13.303000000000001</c:v>
                </c:pt>
                <c:pt idx="1511">
                  <c:v>13.236000000000001</c:v>
                </c:pt>
                <c:pt idx="1512">
                  <c:v>13.179</c:v>
                </c:pt>
                <c:pt idx="1513">
                  <c:v>13.128</c:v>
                </c:pt>
                <c:pt idx="1514">
                  <c:v>13.093999999999999</c:v>
                </c:pt>
                <c:pt idx="1515">
                  <c:v>13.074</c:v>
                </c:pt>
                <c:pt idx="1516">
                  <c:v>13.07</c:v>
                </c:pt>
                <c:pt idx="1517">
                  <c:v>13.08</c:v>
                </c:pt>
                <c:pt idx="1518">
                  <c:v>13.096</c:v>
                </c:pt>
                <c:pt idx="1519">
                  <c:v>13.116</c:v>
                </c:pt>
                <c:pt idx="1520">
                  <c:v>13.13</c:v>
                </c:pt>
                <c:pt idx="1521">
                  <c:v>13.141</c:v>
                </c:pt>
                <c:pt idx="1522">
                  <c:v>13.151999999999999</c:v>
                </c:pt>
                <c:pt idx="1523">
                  <c:v>13.153</c:v>
                </c:pt>
                <c:pt idx="1524">
                  <c:v>13.156000000000001</c:v>
                </c:pt>
                <c:pt idx="1525">
                  <c:v>13.164</c:v>
                </c:pt>
                <c:pt idx="1526">
                  <c:v>13.178000000000001</c:v>
                </c:pt>
                <c:pt idx="1527">
                  <c:v>13.202</c:v>
                </c:pt>
                <c:pt idx="1528">
                  <c:v>13.231999999999999</c:v>
                </c:pt>
                <c:pt idx="1529">
                  <c:v>13.260999999999999</c:v>
                </c:pt>
                <c:pt idx="1530">
                  <c:v>13.294</c:v>
                </c:pt>
                <c:pt idx="1531">
                  <c:v>13.335000000000001</c:v>
                </c:pt>
                <c:pt idx="1532">
                  <c:v>13.38</c:v>
                </c:pt>
                <c:pt idx="1533">
                  <c:v>13.429</c:v>
                </c:pt>
                <c:pt idx="1534">
                  <c:v>13.484</c:v>
                </c:pt>
                <c:pt idx="1535">
                  <c:v>13.536</c:v>
                </c:pt>
                <c:pt idx="1536">
                  <c:v>13.593</c:v>
                </c:pt>
                <c:pt idx="1537">
                  <c:v>13.656000000000001</c:v>
                </c:pt>
                <c:pt idx="1538">
                  <c:v>13.723000000000001</c:v>
                </c:pt>
                <c:pt idx="1539">
                  <c:v>13.798</c:v>
                </c:pt>
                <c:pt idx="1540">
                  <c:v>13.885</c:v>
                </c:pt>
                <c:pt idx="1541">
                  <c:v>13.98</c:v>
                </c:pt>
                <c:pt idx="1542">
                  <c:v>14.077999999999999</c:v>
                </c:pt>
                <c:pt idx="1543">
                  <c:v>14.172000000000001</c:v>
                </c:pt>
                <c:pt idx="1544">
                  <c:v>14.269</c:v>
                </c:pt>
                <c:pt idx="1545">
                  <c:v>14.374000000000001</c:v>
                </c:pt>
                <c:pt idx="1546">
                  <c:v>14.476000000000001</c:v>
                </c:pt>
                <c:pt idx="1547">
                  <c:v>14.583</c:v>
                </c:pt>
                <c:pt idx="1548">
                  <c:v>14.692</c:v>
                </c:pt>
                <c:pt idx="1549">
                  <c:v>14.805999999999999</c:v>
                </c:pt>
                <c:pt idx="1550">
                  <c:v>14.929</c:v>
                </c:pt>
                <c:pt idx="1551">
                  <c:v>15.048999999999999</c:v>
                </c:pt>
                <c:pt idx="1552">
                  <c:v>15.175000000000001</c:v>
                </c:pt>
                <c:pt idx="1553">
                  <c:v>15.304</c:v>
                </c:pt>
                <c:pt idx="1554">
                  <c:v>15.425000000000001</c:v>
                </c:pt>
                <c:pt idx="1555">
                  <c:v>15.545999999999999</c:v>
                </c:pt>
                <c:pt idx="1556">
                  <c:v>15.667999999999999</c:v>
                </c:pt>
                <c:pt idx="1557">
                  <c:v>15.775</c:v>
                </c:pt>
                <c:pt idx="1558">
                  <c:v>15.881</c:v>
                </c:pt>
                <c:pt idx="1559">
                  <c:v>15.984999999999999</c:v>
                </c:pt>
                <c:pt idx="1560">
                  <c:v>16.082000000000001</c:v>
                </c:pt>
                <c:pt idx="1561">
                  <c:v>16.184000000000001</c:v>
                </c:pt>
                <c:pt idx="1562">
                  <c:v>16.289000000000001</c:v>
                </c:pt>
                <c:pt idx="1563">
                  <c:v>16.385999999999999</c:v>
                </c:pt>
                <c:pt idx="1564">
                  <c:v>16.492000000000001</c:v>
                </c:pt>
                <c:pt idx="1565">
                  <c:v>16.596</c:v>
                </c:pt>
                <c:pt idx="1566">
                  <c:v>16.693999999999999</c:v>
                </c:pt>
                <c:pt idx="1567">
                  <c:v>16.792999999999999</c:v>
                </c:pt>
                <c:pt idx="1568">
                  <c:v>16.882999999999999</c:v>
                </c:pt>
                <c:pt idx="1569">
                  <c:v>16.960999999999999</c:v>
                </c:pt>
                <c:pt idx="1570">
                  <c:v>17.036000000000001</c:v>
                </c:pt>
                <c:pt idx="1571">
                  <c:v>17.099</c:v>
                </c:pt>
                <c:pt idx="1572">
                  <c:v>17.151</c:v>
                </c:pt>
                <c:pt idx="1573">
                  <c:v>17.195</c:v>
                </c:pt>
                <c:pt idx="1574">
                  <c:v>17.23</c:v>
                </c:pt>
                <c:pt idx="1575">
                  <c:v>17.260000000000002</c:v>
                </c:pt>
                <c:pt idx="1576">
                  <c:v>17.282</c:v>
                </c:pt>
                <c:pt idx="1577">
                  <c:v>17.303999999999998</c:v>
                </c:pt>
                <c:pt idx="1578">
                  <c:v>17.324000000000002</c:v>
                </c:pt>
                <c:pt idx="1579">
                  <c:v>17.338999999999999</c:v>
                </c:pt>
                <c:pt idx="1580">
                  <c:v>17.347000000000001</c:v>
                </c:pt>
                <c:pt idx="1581">
                  <c:v>17.34</c:v>
                </c:pt>
                <c:pt idx="1582">
                  <c:v>17.324000000000002</c:v>
                </c:pt>
                <c:pt idx="1583">
                  <c:v>17.295000000000002</c:v>
                </c:pt>
                <c:pt idx="1584">
                  <c:v>17.254999999999999</c:v>
                </c:pt>
                <c:pt idx="1585">
                  <c:v>17.213999999999999</c:v>
                </c:pt>
                <c:pt idx="1586">
                  <c:v>17.177</c:v>
                </c:pt>
                <c:pt idx="1587">
                  <c:v>17.138999999999999</c:v>
                </c:pt>
                <c:pt idx="1588">
                  <c:v>17.096</c:v>
                </c:pt>
                <c:pt idx="1589">
                  <c:v>17.052</c:v>
                </c:pt>
                <c:pt idx="1590">
                  <c:v>17.012</c:v>
                </c:pt>
                <c:pt idx="1591">
                  <c:v>16.968</c:v>
                </c:pt>
                <c:pt idx="1592">
                  <c:v>16.925000000000001</c:v>
                </c:pt>
                <c:pt idx="1593">
                  <c:v>16.879000000000001</c:v>
                </c:pt>
                <c:pt idx="1594">
                  <c:v>16.826000000000001</c:v>
                </c:pt>
                <c:pt idx="1595">
                  <c:v>16.766999999999999</c:v>
                </c:pt>
                <c:pt idx="1596">
                  <c:v>16.709</c:v>
                </c:pt>
                <c:pt idx="1597">
                  <c:v>16.657</c:v>
                </c:pt>
                <c:pt idx="1598">
                  <c:v>16.605</c:v>
                </c:pt>
                <c:pt idx="1599">
                  <c:v>16.555</c:v>
                </c:pt>
                <c:pt idx="1600">
                  <c:v>16.510000000000002</c:v>
                </c:pt>
                <c:pt idx="1601">
                  <c:v>16.472999999999999</c:v>
                </c:pt>
                <c:pt idx="1602">
                  <c:v>16.440000000000001</c:v>
                </c:pt>
                <c:pt idx="1603">
                  <c:v>16.405999999999999</c:v>
                </c:pt>
                <c:pt idx="1604">
                  <c:v>16.37</c:v>
                </c:pt>
                <c:pt idx="1605">
                  <c:v>16.321999999999999</c:v>
                </c:pt>
                <c:pt idx="1606">
                  <c:v>16.256</c:v>
                </c:pt>
                <c:pt idx="1607">
                  <c:v>16.178999999999998</c:v>
                </c:pt>
                <c:pt idx="1608">
                  <c:v>16.091999999999999</c:v>
                </c:pt>
                <c:pt idx="1609">
                  <c:v>16.004000000000001</c:v>
                </c:pt>
                <c:pt idx="1610">
                  <c:v>15.907999999999999</c:v>
                </c:pt>
                <c:pt idx="1611">
                  <c:v>15.814</c:v>
                </c:pt>
                <c:pt idx="1612">
                  <c:v>15.718</c:v>
                </c:pt>
                <c:pt idx="1613">
                  <c:v>15.614000000000001</c:v>
                </c:pt>
                <c:pt idx="1614">
                  <c:v>15.497</c:v>
                </c:pt>
                <c:pt idx="1615">
                  <c:v>15.374000000000001</c:v>
                </c:pt>
                <c:pt idx="1616">
                  <c:v>15.244</c:v>
                </c:pt>
                <c:pt idx="1617">
                  <c:v>15.103</c:v>
                </c:pt>
                <c:pt idx="1618">
                  <c:v>14.952999999999999</c:v>
                </c:pt>
                <c:pt idx="1619">
                  <c:v>14.792</c:v>
                </c:pt>
                <c:pt idx="1620">
                  <c:v>14.628</c:v>
                </c:pt>
                <c:pt idx="1621">
                  <c:v>14.464</c:v>
                </c:pt>
                <c:pt idx="1622">
                  <c:v>14.292999999999999</c:v>
                </c:pt>
                <c:pt idx="1623">
                  <c:v>14.113</c:v>
                </c:pt>
                <c:pt idx="1624">
                  <c:v>13.930999999999999</c:v>
                </c:pt>
                <c:pt idx="1625">
                  <c:v>13.75</c:v>
                </c:pt>
                <c:pt idx="1626">
                  <c:v>13.561999999999999</c:v>
                </c:pt>
                <c:pt idx="1627">
                  <c:v>13.359</c:v>
                </c:pt>
                <c:pt idx="1628">
                  <c:v>13.146000000000001</c:v>
                </c:pt>
                <c:pt idx="1629">
                  <c:v>12.925000000000001</c:v>
                </c:pt>
                <c:pt idx="1630">
                  <c:v>12.715</c:v>
                </c:pt>
                <c:pt idx="1631">
                  <c:v>12.507999999999999</c:v>
                </c:pt>
                <c:pt idx="1632">
                  <c:v>12.302</c:v>
                </c:pt>
                <c:pt idx="1633">
                  <c:v>12.09</c:v>
                </c:pt>
                <c:pt idx="1634">
                  <c:v>11.885</c:v>
                </c:pt>
                <c:pt idx="1635">
                  <c:v>11.705</c:v>
                </c:pt>
                <c:pt idx="1636">
                  <c:v>11.544</c:v>
                </c:pt>
                <c:pt idx="1637">
                  <c:v>11.407999999999999</c:v>
                </c:pt>
                <c:pt idx="1638">
                  <c:v>11.292999999999999</c:v>
                </c:pt>
                <c:pt idx="1639">
                  <c:v>11.189</c:v>
                </c:pt>
                <c:pt idx="1640">
                  <c:v>11.086</c:v>
                </c:pt>
                <c:pt idx="1641">
                  <c:v>10.974</c:v>
                </c:pt>
                <c:pt idx="1642">
                  <c:v>10.86</c:v>
                </c:pt>
                <c:pt idx="1643">
                  <c:v>10.753</c:v>
                </c:pt>
                <c:pt idx="1644">
                  <c:v>10.654</c:v>
                </c:pt>
                <c:pt idx="1645">
                  <c:v>10.561</c:v>
                </c:pt>
                <c:pt idx="1646">
                  <c:v>10.481999999999999</c:v>
                </c:pt>
                <c:pt idx="1647">
                  <c:v>10.419</c:v>
                </c:pt>
                <c:pt idx="1648">
                  <c:v>10.366</c:v>
                </c:pt>
                <c:pt idx="1649">
                  <c:v>10.321</c:v>
                </c:pt>
                <c:pt idx="1650">
                  <c:v>10.287000000000001</c:v>
                </c:pt>
                <c:pt idx="1651">
                  <c:v>10.260999999999999</c:v>
                </c:pt>
                <c:pt idx="1652">
                  <c:v>10.228</c:v>
                </c:pt>
                <c:pt idx="1653">
                  <c:v>10.18</c:v>
                </c:pt>
                <c:pt idx="1654">
                  <c:v>10.117000000000001</c:v>
                </c:pt>
                <c:pt idx="1655">
                  <c:v>10.050000000000001</c:v>
                </c:pt>
                <c:pt idx="1656">
                  <c:v>9.9795999999999996</c:v>
                </c:pt>
                <c:pt idx="1657">
                  <c:v>9.9120000000000008</c:v>
                </c:pt>
                <c:pt idx="1658">
                  <c:v>9.8534000000000006</c:v>
                </c:pt>
                <c:pt idx="1659">
                  <c:v>9.8047000000000004</c:v>
                </c:pt>
                <c:pt idx="1660">
                  <c:v>9.7592999999999996</c:v>
                </c:pt>
                <c:pt idx="1661">
                  <c:v>9.7268000000000008</c:v>
                </c:pt>
                <c:pt idx="1662">
                  <c:v>9.7064000000000004</c:v>
                </c:pt>
                <c:pt idx="1663">
                  <c:v>9.6967999999999996</c:v>
                </c:pt>
                <c:pt idx="1664">
                  <c:v>9.7017000000000007</c:v>
                </c:pt>
                <c:pt idx="1665">
                  <c:v>9.7195999999999998</c:v>
                </c:pt>
                <c:pt idx="1666">
                  <c:v>9.7356999999999996</c:v>
                </c:pt>
                <c:pt idx="1667">
                  <c:v>9.7454999999999998</c:v>
                </c:pt>
                <c:pt idx="1668">
                  <c:v>9.7490000000000006</c:v>
                </c:pt>
                <c:pt idx="1669">
                  <c:v>9.7495999999999992</c:v>
                </c:pt>
                <c:pt idx="1670">
                  <c:v>9.7532999999999994</c:v>
                </c:pt>
                <c:pt idx="1671">
                  <c:v>9.7702000000000009</c:v>
                </c:pt>
                <c:pt idx="1672">
                  <c:v>9.8039000000000005</c:v>
                </c:pt>
                <c:pt idx="1673">
                  <c:v>9.8583999999999996</c:v>
                </c:pt>
                <c:pt idx="1674">
                  <c:v>9.9320000000000004</c:v>
                </c:pt>
                <c:pt idx="1675">
                  <c:v>10.015000000000001</c:v>
                </c:pt>
                <c:pt idx="1676">
                  <c:v>10.106999999999999</c:v>
                </c:pt>
                <c:pt idx="1677">
                  <c:v>10.193</c:v>
                </c:pt>
                <c:pt idx="1678">
                  <c:v>10.27</c:v>
                </c:pt>
                <c:pt idx="1679">
                  <c:v>10.347</c:v>
                </c:pt>
                <c:pt idx="1680">
                  <c:v>10.411</c:v>
                </c:pt>
                <c:pt idx="1681">
                  <c:v>10.465999999999999</c:v>
                </c:pt>
                <c:pt idx="1682">
                  <c:v>10.51</c:v>
                </c:pt>
                <c:pt idx="1683">
                  <c:v>10.552</c:v>
                </c:pt>
                <c:pt idx="1684">
                  <c:v>10.589</c:v>
                </c:pt>
                <c:pt idx="1685">
                  <c:v>10.608000000000001</c:v>
                </c:pt>
                <c:pt idx="1686">
                  <c:v>10.614000000000001</c:v>
                </c:pt>
                <c:pt idx="1687">
                  <c:v>10.615</c:v>
                </c:pt>
                <c:pt idx="1688">
                  <c:v>10.617000000000001</c:v>
                </c:pt>
                <c:pt idx="1689">
                  <c:v>10.622999999999999</c:v>
                </c:pt>
                <c:pt idx="1690">
                  <c:v>10.627000000000001</c:v>
                </c:pt>
                <c:pt idx="1691">
                  <c:v>10.628</c:v>
                </c:pt>
                <c:pt idx="1692">
                  <c:v>10.621</c:v>
                </c:pt>
                <c:pt idx="1693">
                  <c:v>10.615</c:v>
                </c:pt>
                <c:pt idx="1694">
                  <c:v>10.608000000000001</c:v>
                </c:pt>
                <c:pt idx="1695">
                  <c:v>10.603999999999999</c:v>
                </c:pt>
                <c:pt idx="1696">
                  <c:v>10.598000000000001</c:v>
                </c:pt>
                <c:pt idx="1697">
                  <c:v>10.590999999999999</c:v>
                </c:pt>
                <c:pt idx="1698">
                  <c:v>10.571999999999999</c:v>
                </c:pt>
                <c:pt idx="1699">
                  <c:v>10.542999999999999</c:v>
                </c:pt>
                <c:pt idx="1700">
                  <c:v>10.494999999999999</c:v>
                </c:pt>
                <c:pt idx="1701">
                  <c:v>10.426</c:v>
                </c:pt>
                <c:pt idx="1702">
                  <c:v>10.352</c:v>
                </c:pt>
                <c:pt idx="1703">
                  <c:v>10.272</c:v>
                </c:pt>
                <c:pt idx="1704">
                  <c:v>10.186</c:v>
                </c:pt>
                <c:pt idx="1705">
                  <c:v>10.109</c:v>
                </c:pt>
                <c:pt idx="1706">
                  <c:v>10.032</c:v>
                </c:pt>
                <c:pt idx="1707">
                  <c:v>9.9528999999999996</c:v>
                </c:pt>
                <c:pt idx="1708">
                  <c:v>9.8762000000000008</c:v>
                </c:pt>
                <c:pt idx="1709">
                  <c:v>9.7959999999999994</c:v>
                </c:pt>
                <c:pt idx="1710">
                  <c:v>9.7136999999999993</c:v>
                </c:pt>
                <c:pt idx="1711">
                  <c:v>9.6393000000000004</c:v>
                </c:pt>
                <c:pt idx="1712">
                  <c:v>9.5642999999999994</c:v>
                </c:pt>
                <c:pt idx="1713">
                  <c:v>9.4863</c:v>
                </c:pt>
                <c:pt idx="1714">
                  <c:v>9.4099000000000004</c:v>
                </c:pt>
                <c:pt idx="1715">
                  <c:v>9.3323999999999998</c:v>
                </c:pt>
                <c:pt idx="1716">
                  <c:v>9.2574000000000005</c:v>
                </c:pt>
                <c:pt idx="1717">
                  <c:v>9.1784999999999997</c:v>
                </c:pt>
                <c:pt idx="1718">
                  <c:v>9.1012000000000004</c:v>
                </c:pt>
                <c:pt idx="1719">
                  <c:v>9.0310000000000006</c:v>
                </c:pt>
                <c:pt idx="1720">
                  <c:v>8.9685000000000006</c:v>
                </c:pt>
                <c:pt idx="1721">
                  <c:v>8.9138999999999999</c:v>
                </c:pt>
                <c:pt idx="1722">
                  <c:v>8.8623999999999992</c:v>
                </c:pt>
                <c:pt idx="1723">
                  <c:v>8.8106000000000009</c:v>
                </c:pt>
                <c:pt idx="1724">
                  <c:v>8.7652999999999999</c:v>
                </c:pt>
                <c:pt idx="1725">
                  <c:v>8.7205999999999992</c:v>
                </c:pt>
                <c:pt idx="1726">
                  <c:v>8.6846999999999994</c:v>
                </c:pt>
                <c:pt idx="1727">
                  <c:v>8.6557999999999993</c:v>
                </c:pt>
                <c:pt idx="1728">
                  <c:v>8.6316000000000006</c:v>
                </c:pt>
                <c:pt idx="1729">
                  <c:v>8.6091999999999995</c:v>
                </c:pt>
                <c:pt idx="1730">
                  <c:v>8.5884</c:v>
                </c:pt>
                <c:pt idx="1731">
                  <c:v>8.5731999999999999</c:v>
                </c:pt>
                <c:pt idx="1732">
                  <c:v>8.5612999999999992</c:v>
                </c:pt>
                <c:pt idx="1733">
                  <c:v>8.5565999999999995</c:v>
                </c:pt>
                <c:pt idx="1734">
                  <c:v>8.5596999999999994</c:v>
                </c:pt>
                <c:pt idx="1735">
                  <c:v>8.5719999999999992</c:v>
                </c:pt>
                <c:pt idx="1736">
                  <c:v>8.5854999999999997</c:v>
                </c:pt>
                <c:pt idx="1737">
                  <c:v>8.6059000000000001</c:v>
                </c:pt>
                <c:pt idx="1738">
                  <c:v>8.6218000000000004</c:v>
                </c:pt>
                <c:pt idx="1739">
                  <c:v>8.6338000000000008</c:v>
                </c:pt>
                <c:pt idx="1740">
                  <c:v>8.6461000000000006</c:v>
                </c:pt>
                <c:pt idx="1741">
                  <c:v>8.6565999999999992</c:v>
                </c:pt>
                <c:pt idx="1742">
                  <c:v>8.6664999999999992</c:v>
                </c:pt>
                <c:pt idx="1743">
                  <c:v>8.6789000000000005</c:v>
                </c:pt>
                <c:pt idx="1744">
                  <c:v>8.6957000000000004</c:v>
                </c:pt>
                <c:pt idx="1745">
                  <c:v>8.7167999999999992</c:v>
                </c:pt>
                <c:pt idx="1746">
                  <c:v>8.7379999999999995</c:v>
                </c:pt>
                <c:pt idx="1747">
                  <c:v>8.7576000000000001</c:v>
                </c:pt>
                <c:pt idx="1748">
                  <c:v>8.7817000000000007</c:v>
                </c:pt>
                <c:pt idx="1749">
                  <c:v>8.8139000000000003</c:v>
                </c:pt>
                <c:pt idx="1750">
                  <c:v>8.8510000000000009</c:v>
                </c:pt>
                <c:pt idx="1751">
                  <c:v>8.8866999999999994</c:v>
                </c:pt>
                <c:pt idx="1752">
                  <c:v>8.9176000000000002</c:v>
                </c:pt>
                <c:pt idx="1753">
                  <c:v>8.9484999999999992</c:v>
                </c:pt>
                <c:pt idx="1754">
                  <c:v>8.9810999999999996</c:v>
                </c:pt>
                <c:pt idx="1755">
                  <c:v>9.0078999999999994</c:v>
                </c:pt>
                <c:pt idx="1756">
                  <c:v>9.0275999999999996</c:v>
                </c:pt>
                <c:pt idx="1757">
                  <c:v>9.0472000000000001</c:v>
                </c:pt>
                <c:pt idx="1758">
                  <c:v>9.0624000000000002</c:v>
                </c:pt>
                <c:pt idx="1759">
                  <c:v>9.0762999999999998</c:v>
                </c:pt>
                <c:pt idx="1760">
                  <c:v>9.0876000000000001</c:v>
                </c:pt>
                <c:pt idx="1761">
                  <c:v>9.0966000000000005</c:v>
                </c:pt>
                <c:pt idx="1762">
                  <c:v>9.1098999999999997</c:v>
                </c:pt>
                <c:pt idx="1763">
                  <c:v>9.1241000000000003</c:v>
                </c:pt>
                <c:pt idx="1764">
                  <c:v>9.1492000000000004</c:v>
                </c:pt>
                <c:pt idx="1765">
                  <c:v>9.1743000000000006</c:v>
                </c:pt>
                <c:pt idx="1766">
                  <c:v>9.1963000000000008</c:v>
                </c:pt>
                <c:pt idx="1767">
                  <c:v>9.2173999999999996</c:v>
                </c:pt>
                <c:pt idx="1768">
                  <c:v>9.2388999999999992</c:v>
                </c:pt>
                <c:pt idx="1769">
                  <c:v>9.2558000000000007</c:v>
                </c:pt>
                <c:pt idx="1770">
                  <c:v>9.2685999999999993</c:v>
                </c:pt>
                <c:pt idx="1771">
                  <c:v>9.282</c:v>
                </c:pt>
                <c:pt idx="1772">
                  <c:v>9.2908000000000008</c:v>
                </c:pt>
                <c:pt idx="1773">
                  <c:v>9.2969000000000008</c:v>
                </c:pt>
                <c:pt idx="1774">
                  <c:v>9.3018999999999998</c:v>
                </c:pt>
                <c:pt idx="1775">
                  <c:v>9.3028999999999993</c:v>
                </c:pt>
                <c:pt idx="1776">
                  <c:v>9.2957999999999998</c:v>
                </c:pt>
                <c:pt idx="1777">
                  <c:v>9.2840000000000007</c:v>
                </c:pt>
                <c:pt idx="1778">
                  <c:v>9.2753999999999994</c:v>
                </c:pt>
                <c:pt idx="1779">
                  <c:v>9.2645999999999997</c:v>
                </c:pt>
                <c:pt idx="1780">
                  <c:v>9.2487999999999992</c:v>
                </c:pt>
                <c:pt idx="1781">
                  <c:v>9.2387999999999995</c:v>
                </c:pt>
                <c:pt idx="1782">
                  <c:v>9.2379999999999995</c:v>
                </c:pt>
                <c:pt idx="1783">
                  <c:v>9.2432999999999996</c:v>
                </c:pt>
                <c:pt idx="1784">
                  <c:v>9.2393999999999998</c:v>
                </c:pt>
                <c:pt idx="1785">
                  <c:v>9.2165999999999997</c:v>
                </c:pt>
                <c:pt idx="1786">
                  <c:v>9.1940000000000008</c:v>
                </c:pt>
                <c:pt idx="1787">
                  <c:v>9.1716999999999995</c:v>
                </c:pt>
                <c:pt idx="1788">
                  <c:v>9.1464999999999996</c:v>
                </c:pt>
                <c:pt idx="1789">
                  <c:v>9.1205999999999996</c:v>
                </c:pt>
                <c:pt idx="1790">
                  <c:v>9.0970999999999993</c:v>
                </c:pt>
                <c:pt idx="1791">
                  <c:v>9.0853999999999999</c:v>
                </c:pt>
                <c:pt idx="1792">
                  <c:v>9.0830000000000002</c:v>
                </c:pt>
                <c:pt idx="1793">
                  <c:v>9.0874000000000006</c:v>
                </c:pt>
                <c:pt idx="1794">
                  <c:v>9.1012000000000004</c:v>
                </c:pt>
                <c:pt idx="1795">
                  <c:v>9.1231000000000009</c:v>
                </c:pt>
                <c:pt idx="1796">
                  <c:v>9.1496999999999993</c:v>
                </c:pt>
                <c:pt idx="1797">
                  <c:v>9.1768999999999998</c:v>
                </c:pt>
                <c:pt idx="1798">
                  <c:v>9.2053999999999991</c:v>
                </c:pt>
                <c:pt idx="1799">
                  <c:v>9.2323000000000004</c:v>
                </c:pt>
                <c:pt idx="1800">
                  <c:v>9.2583000000000002</c:v>
                </c:pt>
                <c:pt idx="1801">
                  <c:v>9.2834000000000003</c:v>
                </c:pt>
                <c:pt idx="1802">
                  <c:v>9.3155000000000001</c:v>
                </c:pt>
                <c:pt idx="1803">
                  <c:v>9.3505000000000003</c:v>
                </c:pt>
                <c:pt idx="1804">
                  <c:v>9.3893000000000004</c:v>
                </c:pt>
                <c:pt idx="1805">
                  <c:v>9.4314</c:v>
                </c:pt>
                <c:pt idx="1806">
                  <c:v>9.4751999999999992</c:v>
                </c:pt>
                <c:pt idx="1807">
                  <c:v>9.5200999999999993</c:v>
                </c:pt>
                <c:pt idx="1808">
                  <c:v>9.5670999999999999</c:v>
                </c:pt>
                <c:pt idx="1809">
                  <c:v>9.6125000000000007</c:v>
                </c:pt>
                <c:pt idx="1810">
                  <c:v>9.6510999999999996</c:v>
                </c:pt>
                <c:pt idx="1811">
                  <c:v>9.6788000000000007</c:v>
                </c:pt>
                <c:pt idx="1812">
                  <c:v>9.6921999999999997</c:v>
                </c:pt>
                <c:pt idx="1813">
                  <c:v>9.6897000000000002</c:v>
                </c:pt>
                <c:pt idx="1814">
                  <c:v>9.68</c:v>
                </c:pt>
                <c:pt idx="1815">
                  <c:v>9.6670999999999996</c:v>
                </c:pt>
                <c:pt idx="1816">
                  <c:v>9.6519999999999992</c:v>
                </c:pt>
                <c:pt idx="1817">
                  <c:v>9.6321999999999992</c:v>
                </c:pt>
                <c:pt idx="1818">
                  <c:v>9.6137999999999995</c:v>
                </c:pt>
                <c:pt idx="1819">
                  <c:v>9.5965000000000007</c:v>
                </c:pt>
                <c:pt idx="1820">
                  <c:v>9.5813000000000006</c:v>
                </c:pt>
                <c:pt idx="1821">
                  <c:v>9.5739000000000001</c:v>
                </c:pt>
                <c:pt idx="1822">
                  <c:v>9.5701999999999998</c:v>
                </c:pt>
                <c:pt idx="1823">
                  <c:v>9.5672999999999995</c:v>
                </c:pt>
                <c:pt idx="1824">
                  <c:v>9.5572999999999997</c:v>
                </c:pt>
                <c:pt idx="1825">
                  <c:v>9.5475999999999992</c:v>
                </c:pt>
                <c:pt idx="1826">
                  <c:v>9.5324000000000009</c:v>
                </c:pt>
                <c:pt idx="1827">
                  <c:v>9.5061</c:v>
                </c:pt>
                <c:pt idx="1828">
                  <c:v>9.4726999999999997</c:v>
                </c:pt>
                <c:pt idx="1829">
                  <c:v>9.4379000000000008</c:v>
                </c:pt>
                <c:pt idx="1830">
                  <c:v>9.4138000000000002</c:v>
                </c:pt>
                <c:pt idx="1831">
                  <c:v>9.3976000000000006</c:v>
                </c:pt>
                <c:pt idx="1832">
                  <c:v>9.3938000000000006</c:v>
                </c:pt>
                <c:pt idx="1833">
                  <c:v>9.4049999999999994</c:v>
                </c:pt>
                <c:pt idx="1834">
                  <c:v>9.4289000000000005</c:v>
                </c:pt>
                <c:pt idx="1835">
                  <c:v>9.4602000000000004</c:v>
                </c:pt>
                <c:pt idx="1836">
                  <c:v>9.4946999999999999</c:v>
                </c:pt>
                <c:pt idx="1837">
                  <c:v>9.5351999999999997</c:v>
                </c:pt>
                <c:pt idx="1838">
                  <c:v>9.5762</c:v>
                </c:pt>
                <c:pt idx="1839">
                  <c:v>9.6143000000000001</c:v>
                </c:pt>
                <c:pt idx="1840">
                  <c:v>9.6529000000000007</c:v>
                </c:pt>
                <c:pt idx="1841">
                  <c:v>9.6973000000000003</c:v>
                </c:pt>
                <c:pt idx="1842">
                  <c:v>9.7551000000000005</c:v>
                </c:pt>
                <c:pt idx="1843">
                  <c:v>9.8206000000000007</c:v>
                </c:pt>
                <c:pt idx="1844">
                  <c:v>9.8872</c:v>
                </c:pt>
                <c:pt idx="1845">
                  <c:v>9.9577000000000009</c:v>
                </c:pt>
                <c:pt idx="1846">
                  <c:v>10.037000000000001</c:v>
                </c:pt>
                <c:pt idx="1847">
                  <c:v>10.109</c:v>
                </c:pt>
                <c:pt idx="1848">
                  <c:v>10.175000000000001</c:v>
                </c:pt>
                <c:pt idx="1849">
                  <c:v>10.246</c:v>
                </c:pt>
                <c:pt idx="1850">
                  <c:v>10.315</c:v>
                </c:pt>
                <c:pt idx="1851">
                  <c:v>10.377000000000001</c:v>
                </c:pt>
                <c:pt idx="1852">
                  <c:v>10.439</c:v>
                </c:pt>
                <c:pt idx="1853">
                  <c:v>10.497999999999999</c:v>
                </c:pt>
                <c:pt idx="1854">
                  <c:v>10.557</c:v>
                </c:pt>
                <c:pt idx="1855">
                  <c:v>10.614000000000001</c:v>
                </c:pt>
                <c:pt idx="1856">
                  <c:v>10.667</c:v>
                </c:pt>
                <c:pt idx="1857">
                  <c:v>10.723000000000001</c:v>
                </c:pt>
                <c:pt idx="1858">
                  <c:v>10.778</c:v>
                </c:pt>
                <c:pt idx="1859">
                  <c:v>10.827999999999999</c:v>
                </c:pt>
                <c:pt idx="1860">
                  <c:v>10.865</c:v>
                </c:pt>
                <c:pt idx="1861">
                  <c:v>10.894</c:v>
                </c:pt>
                <c:pt idx="1862">
                  <c:v>10.922000000000001</c:v>
                </c:pt>
                <c:pt idx="1863">
                  <c:v>10.95</c:v>
                </c:pt>
                <c:pt idx="1864">
                  <c:v>10.983000000000001</c:v>
                </c:pt>
                <c:pt idx="1865">
                  <c:v>11.02</c:v>
                </c:pt>
                <c:pt idx="1866">
                  <c:v>11.06</c:v>
                </c:pt>
                <c:pt idx="1867">
                  <c:v>11.099</c:v>
                </c:pt>
                <c:pt idx="1868">
                  <c:v>11.145</c:v>
                </c:pt>
                <c:pt idx="1869">
                  <c:v>11.192</c:v>
                </c:pt>
                <c:pt idx="1870">
                  <c:v>11.231</c:v>
                </c:pt>
                <c:pt idx="1871">
                  <c:v>11.263999999999999</c:v>
                </c:pt>
                <c:pt idx="1872">
                  <c:v>11.301</c:v>
                </c:pt>
                <c:pt idx="1873">
                  <c:v>11.337</c:v>
                </c:pt>
                <c:pt idx="1874">
                  <c:v>11.369</c:v>
                </c:pt>
                <c:pt idx="1875">
                  <c:v>11.391999999999999</c:v>
                </c:pt>
                <c:pt idx="1876">
                  <c:v>11.406000000000001</c:v>
                </c:pt>
                <c:pt idx="1877">
                  <c:v>11.413</c:v>
                </c:pt>
                <c:pt idx="1878">
                  <c:v>11.414999999999999</c:v>
                </c:pt>
                <c:pt idx="1879">
                  <c:v>11.409000000000001</c:v>
                </c:pt>
                <c:pt idx="1880">
                  <c:v>11.398</c:v>
                </c:pt>
                <c:pt idx="1881">
                  <c:v>11.381</c:v>
                </c:pt>
                <c:pt idx="1882">
                  <c:v>11.362</c:v>
                </c:pt>
                <c:pt idx="1883">
                  <c:v>11.34</c:v>
                </c:pt>
                <c:pt idx="1884">
                  <c:v>11.319000000000001</c:v>
                </c:pt>
                <c:pt idx="1885">
                  <c:v>11.302</c:v>
                </c:pt>
                <c:pt idx="1886">
                  <c:v>11.288</c:v>
                </c:pt>
                <c:pt idx="1887">
                  <c:v>11.276999999999999</c:v>
                </c:pt>
                <c:pt idx="1888">
                  <c:v>11.268000000000001</c:v>
                </c:pt>
                <c:pt idx="1889">
                  <c:v>11.259</c:v>
                </c:pt>
                <c:pt idx="1890">
                  <c:v>11.244</c:v>
                </c:pt>
                <c:pt idx="1891">
                  <c:v>11.224</c:v>
                </c:pt>
                <c:pt idx="1892">
                  <c:v>11.204000000000001</c:v>
                </c:pt>
                <c:pt idx="1893">
                  <c:v>11.186</c:v>
                </c:pt>
                <c:pt idx="1894">
                  <c:v>11.173</c:v>
                </c:pt>
                <c:pt idx="1895">
                  <c:v>11.173999999999999</c:v>
                </c:pt>
                <c:pt idx="1896">
                  <c:v>11.153</c:v>
                </c:pt>
                <c:pt idx="1897">
                  <c:v>11.147</c:v>
                </c:pt>
                <c:pt idx="1898">
                  <c:v>11.141999999999999</c:v>
                </c:pt>
                <c:pt idx="1899">
                  <c:v>11.135</c:v>
                </c:pt>
                <c:pt idx="1900">
                  <c:v>11.124000000000001</c:v>
                </c:pt>
                <c:pt idx="1901">
                  <c:v>11.113</c:v>
                </c:pt>
                <c:pt idx="1902">
                  <c:v>11.099</c:v>
                </c:pt>
                <c:pt idx="1903">
                  <c:v>11.083</c:v>
                </c:pt>
                <c:pt idx="1904">
                  <c:v>11.064</c:v>
                </c:pt>
                <c:pt idx="1905">
                  <c:v>11.05</c:v>
                </c:pt>
                <c:pt idx="1906">
                  <c:v>11.035</c:v>
                </c:pt>
                <c:pt idx="1907">
                  <c:v>11.018000000000001</c:v>
                </c:pt>
                <c:pt idx="1908">
                  <c:v>11.006</c:v>
                </c:pt>
                <c:pt idx="1909">
                  <c:v>10.996</c:v>
                </c:pt>
                <c:pt idx="1910">
                  <c:v>10.991</c:v>
                </c:pt>
                <c:pt idx="1911">
                  <c:v>10.986000000000001</c:v>
                </c:pt>
                <c:pt idx="1912">
                  <c:v>10.984</c:v>
                </c:pt>
                <c:pt idx="1913">
                  <c:v>10.987</c:v>
                </c:pt>
                <c:pt idx="1914">
                  <c:v>10.99</c:v>
                </c:pt>
                <c:pt idx="1915">
                  <c:v>10.997</c:v>
                </c:pt>
                <c:pt idx="1916">
                  <c:v>11.007</c:v>
                </c:pt>
                <c:pt idx="1917">
                  <c:v>11.016</c:v>
                </c:pt>
                <c:pt idx="1918">
                  <c:v>11.026</c:v>
                </c:pt>
                <c:pt idx="1919">
                  <c:v>11.041</c:v>
                </c:pt>
                <c:pt idx="1920">
                  <c:v>11.057</c:v>
                </c:pt>
                <c:pt idx="1921">
                  <c:v>11.076000000000001</c:v>
                </c:pt>
                <c:pt idx="1922">
                  <c:v>11.1</c:v>
                </c:pt>
                <c:pt idx="1923">
                  <c:v>11.12</c:v>
                </c:pt>
                <c:pt idx="1924">
                  <c:v>11.137</c:v>
                </c:pt>
                <c:pt idx="1925">
                  <c:v>11.156000000000001</c:v>
                </c:pt>
                <c:pt idx="1926">
                  <c:v>11.173</c:v>
                </c:pt>
                <c:pt idx="1927">
                  <c:v>11.186999999999999</c:v>
                </c:pt>
                <c:pt idx="1928">
                  <c:v>11.201000000000001</c:v>
                </c:pt>
                <c:pt idx="1929">
                  <c:v>11.211</c:v>
                </c:pt>
                <c:pt idx="1930">
                  <c:v>11.217000000000001</c:v>
                </c:pt>
                <c:pt idx="1931">
                  <c:v>11.215999999999999</c:v>
                </c:pt>
                <c:pt idx="1932">
                  <c:v>11.212999999999999</c:v>
                </c:pt>
                <c:pt idx="1933">
                  <c:v>11.205</c:v>
                </c:pt>
                <c:pt idx="1934">
                  <c:v>11.19</c:v>
                </c:pt>
                <c:pt idx="1935">
                  <c:v>11.167</c:v>
                </c:pt>
                <c:pt idx="1936">
                  <c:v>11.135</c:v>
                </c:pt>
                <c:pt idx="1937">
                  <c:v>11.1</c:v>
                </c:pt>
                <c:pt idx="1938">
                  <c:v>11.07</c:v>
                </c:pt>
                <c:pt idx="1939">
                  <c:v>11.041</c:v>
                </c:pt>
                <c:pt idx="1940">
                  <c:v>11.003</c:v>
                </c:pt>
                <c:pt idx="1941">
                  <c:v>10.968</c:v>
                </c:pt>
                <c:pt idx="1942">
                  <c:v>10.933999999999999</c:v>
                </c:pt>
                <c:pt idx="1943">
                  <c:v>10.898</c:v>
                </c:pt>
                <c:pt idx="1944">
                  <c:v>10.861000000000001</c:v>
                </c:pt>
                <c:pt idx="1945">
                  <c:v>10.824999999999999</c:v>
                </c:pt>
                <c:pt idx="1946">
                  <c:v>10.79</c:v>
                </c:pt>
                <c:pt idx="1947">
                  <c:v>10.756</c:v>
                </c:pt>
                <c:pt idx="1948">
                  <c:v>10.722</c:v>
                </c:pt>
                <c:pt idx="1949">
                  <c:v>10.686999999999999</c:v>
                </c:pt>
                <c:pt idx="1950">
                  <c:v>10.659000000000001</c:v>
                </c:pt>
                <c:pt idx="1951">
                  <c:v>10.632999999999999</c:v>
                </c:pt>
                <c:pt idx="1952">
                  <c:v>10.61</c:v>
                </c:pt>
                <c:pt idx="1953">
                  <c:v>10.585000000000001</c:v>
                </c:pt>
                <c:pt idx="1954">
                  <c:v>10.561</c:v>
                </c:pt>
                <c:pt idx="1955">
                  <c:v>10.536</c:v>
                </c:pt>
                <c:pt idx="1956">
                  <c:v>10.512</c:v>
                </c:pt>
                <c:pt idx="1957">
                  <c:v>10.491</c:v>
                </c:pt>
                <c:pt idx="1958">
                  <c:v>10.468</c:v>
                </c:pt>
                <c:pt idx="1959">
                  <c:v>10.441000000000001</c:v>
                </c:pt>
                <c:pt idx="1960">
                  <c:v>10.407999999999999</c:v>
                </c:pt>
                <c:pt idx="1961">
                  <c:v>10.372</c:v>
                </c:pt>
                <c:pt idx="1962">
                  <c:v>10.333</c:v>
                </c:pt>
                <c:pt idx="1963">
                  <c:v>10.285</c:v>
                </c:pt>
                <c:pt idx="1964">
                  <c:v>10.23</c:v>
                </c:pt>
                <c:pt idx="1965">
                  <c:v>10.176</c:v>
                </c:pt>
                <c:pt idx="1966">
                  <c:v>10.135999999999999</c:v>
                </c:pt>
                <c:pt idx="1967">
                  <c:v>10.112</c:v>
                </c:pt>
                <c:pt idx="1968">
                  <c:v>10.101000000000001</c:v>
                </c:pt>
                <c:pt idx="1969">
                  <c:v>10.095000000000001</c:v>
                </c:pt>
                <c:pt idx="1970">
                  <c:v>10.087</c:v>
                </c:pt>
                <c:pt idx="1971">
                  <c:v>10.077999999999999</c:v>
                </c:pt>
                <c:pt idx="1972">
                  <c:v>10.06</c:v>
                </c:pt>
                <c:pt idx="1973">
                  <c:v>10.032999999999999</c:v>
                </c:pt>
                <c:pt idx="1974">
                  <c:v>10</c:v>
                </c:pt>
                <c:pt idx="1975">
                  <c:v>9.9620999999999995</c:v>
                </c:pt>
                <c:pt idx="1976">
                  <c:v>9.9164999999999992</c:v>
                </c:pt>
                <c:pt idx="1977">
                  <c:v>9.8772000000000002</c:v>
                </c:pt>
                <c:pt idx="1978">
                  <c:v>9.8462999999999994</c:v>
                </c:pt>
                <c:pt idx="1979">
                  <c:v>9.8223000000000003</c:v>
                </c:pt>
                <c:pt idx="1980">
                  <c:v>9.8092000000000006</c:v>
                </c:pt>
                <c:pt idx="1981">
                  <c:v>9.8132999999999999</c:v>
                </c:pt>
                <c:pt idx="1982">
                  <c:v>9.8231000000000002</c:v>
                </c:pt>
                <c:pt idx="1983">
                  <c:v>9.8320000000000007</c:v>
                </c:pt>
                <c:pt idx="1984">
                  <c:v>9.8428000000000004</c:v>
                </c:pt>
                <c:pt idx="1985">
                  <c:v>9.8483000000000001</c:v>
                </c:pt>
                <c:pt idx="1986">
                  <c:v>9.8415999999999997</c:v>
                </c:pt>
                <c:pt idx="1987">
                  <c:v>9.8295999999999992</c:v>
                </c:pt>
                <c:pt idx="1988">
                  <c:v>9.8109000000000002</c:v>
                </c:pt>
                <c:pt idx="1989">
                  <c:v>9.7919</c:v>
                </c:pt>
                <c:pt idx="1990">
                  <c:v>9.7714999999999996</c:v>
                </c:pt>
                <c:pt idx="1991">
                  <c:v>9.7567000000000004</c:v>
                </c:pt>
                <c:pt idx="1992">
                  <c:v>9.7466000000000008</c:v>
                </c:pt>
                <c:pt idx="1993">
                  <c:v>9.7408000000000001</c:v>
                </c:pt>
                <c:pt idx="1994">
                  <c:v>9.7367000000000008</c:v>
                </c:pt>
                <c:pt idx="1995">
                  <c:v>9.7345000000000006</c:v>
                </c:pt>
                <c:pt idx="1996">
                  <c:v>9.7332000000000001</c:v>
                </c:pt>
                <c:pt idx="1997">
                  <c:v>9.7311999999999994</c:v>
                </c:pt>
                <c:pt idx="1998">
                  <c:v>9.7286999999999999</c:v>
                </c:pt>
                <c:pt idx="1999">
                  <c:v>9.7217000000000002</c:v>
                </c:pt>
                <c:pt idx="2000">
                  <c:v>9.7088999999999999</c:v>
                </c:pt>
                <c:pt idx="2001">
                  <c:v>9.6912000000000003</c:v>
                </c:pt>
                <c:pt idx="2002">
                  <c:v>9.6738999999999997</c:v>
                </c:pt>
                <c:pt idx="2003">
                  <c:v>9.6569000000000003</c:v>
                </c:pt>
                <c:pt idx="2004">
                  <c:v>9.6367999999999991</c:v>
                </c:pt>
                <c:pt idx="2005">
                  <c:v>9.6136999999999997</c:v>
                </c:pt>
                <c:pt idx="2006">
                  <c:v>9.5876999999999999</c:v>
                </c:pt>
                <c:pt idx="2007">
                  <c:v>9.5619999999999994</c:v>
                </c:pt>
                <c:pt idx="2008">
                  <c:v>9.5355000000000008</c:v>
                </c:pt>
                <c:pt idx="2009">
                  <c:v>9.5114999999999998</c:v>
                </c:pt>
                <c:pt idx="2010">
                  <c:v>9.4870000000000001</c:v>
                </c:pt>
                <c:pt idx="2011">
                  <c:v>9.4628999999999994</c:v>
                </c:pt>
                <c:pt idx="2012">
                  <c:v>9.4375999999999998</c:v>
                </c:pt>
                <c:pt idx="2013">
                  <c:v>9.4147999999999996</c:v>
                </c:pt>
                <c:pt idx="2014">
                  <c:v>9.3954000000000004</c:v>
                </c:pt>
                <c:pt idx="2015">
                  <c:v>9.3831000000000007</c:v>
                </c:pt>
                <c:pt idx="2016">
                  <c:v>9.3762000000000008</c:v>
                </c:pt>
                <c:pt idx="2017">
                  <c:v>9.3780000000000001</c:v>
                </c:pt>
                <c:pt idx="2018">
                  <c:v>9.3835999999999995</c:v>
                </c:pt>
                <c:pt idx="2019">
                  <c:v>9.3935999999999993</c:v>
                </c:pt>
                <c:pt idx="2020">
                  <c:v>9.4038000000000004</c:v>
                </c:pt>
                <c:pt idx="2021">
                  <c:v>9.4129000000000005</c:v>
                </c:pt>
                <c:pt idx="2022">
                  <c:v>9.4184999999999999</c:v>
                </c:pt>
                <c:pt idx="2023">
                  <c:v>9.4221000000000004</c:v>
                </c:pt>
                <c:pt idx="2024">
                  <c:v>9.4237000000000002</c:v>
                </c:pt>
                <c:pt idx="2025">
                  <c:v>9.4296000000000006</c:v>
                </c:pt>
                <c:pt idx="2026">
                  <c:v>9.4418000000000006</c:v>
                </c:pt>
                <c:pt idx="2027">
                  <c:v>9.4542000000000002</c:v>
                </c:pt>
                <c:pt idx="2028">
                  <c:v>9.4710000000000001</c:v>
                </c:pt>
                <c:pt idx="2029">
                  <c:v>9.4853000000000005</c:v>
                </c:pt>
                <c:pt idx="2030">
                  <c:v>9.4970999999999997</c:v>
                </c:pt>
                <c:pt idx="2031">
                  <c:v>9.5091000000000001</c:v>
                </c:pt>
                <c:pt idx="2032">
                  <c:v>9.5152999999999999</c:v>
                </c:pt>
                <c:pt idx="2033">
                  <c:v>9.5182000000000002</c:v>
                </c:pt>
                <c:pt idx="2034">
                  <c:v>9.52</c:v>
                </c:pt>
                <c:pt idx="2035">
                  <c:v>9.5228000000000002</c:v>
                </c:pt>
                <c:pt idx="2036">
                  <c:v>9.5273000000000003</c:v>
                </c:pt>
                <c:pt idx="2037">
                  <c:v>9.5342000000000002</c:v>
                </c:pt>
                <c:pt idx="2038">
                  <c:v>9.5381</c:v>
                </c:pt>
                <c:pt idx="2039">
                  <c:v>9.5426000000000002</c:v>
                </c:pt>
                <c:pt idx="2040">
                  <c:v>9.5440000000000005</c:v>
                </c:pt>
                <c:pt idx="2041">
                  <c:v>9.5450999999999997</c:v>
                </c:pt>
                <c:pt idx="2042">
                  <c:v>9.5550999999999995</c:v>
                </c:pt>
                <c:pt idx="2043">
                  <c:v>9.5701999999999998</c:v>
                </c:pt>
                <c:pt idx="2044">
                  <c:v>9.5853000000000002</c:v>
                </c:pt>
                <c:pt idx="2045">
                  <c:v>9.6024999999999991</c:v>
                </c:pt>
                <c:pt idx="2046">
                  <c:v>9.6190999999999995</c:v>
                </c:pt>
                <c:pt idx="2047">
                  <c:v>9.6341999999999999</c:v>
                </c:pt>
                <c:pt idx="2048">
                  <c:v>9.6499000000000006</c:v>
                </c:pt>
                <c:pt idx="2049">
                  <c:v>9.6683000000000003</c:v>
                </c:pt>
                <c:pt idx="2050">
                  <c:v>9.6875999999999998</c:v>
                </c:pt>
                <c:pt idx="2051">
                  <c:v>9.7047000000000008</c:v>
                </c:pt>
                <c:pt idx="2052">
                  <c:v>9.7260000000000009</c:v>
                </c:pt>
                <c:pt idx="2053">
                  <c:v>9.7469999999999999</c:v>
                </c:pt>
                <c:pt idx="2054">
                  <c:v>9.7664000000000009</c:v>
                </c:pt>
                <c:pt idx="2055">
                  <c:v>9.7834000000000003</c:v>
                </c:pt>
                <c:pt idx="2056">
                  <c:v>9.7975999999999992</c:v>
                </c:pt>
                <c:pt idx="2057">
                  <c:v>9.8142999999999994</c:v>
                </c:pt>
                <c:pt idx="2058">
                  <c:v>9.83</c:v>
                </c:pt>
                <c:pt idx="2059">
                  <c:v>9.8396000000000008</c:v>
                </c:pt>
                <c:pt idx="2060">
                  <c:v>9.8463999999999992</c:v>
                </c:pt>
                <c:pt idx="2061">
                  <c:v>9.8526000000000007</c:v>
                </c:pt>
                <c:pt idx="2062">
                  <c:v>9.8512000000000004</c:v>
                </c:pt>
                <c:pt idx="2063">
                  <c:v>9.8477999999999994</c:v>
                </c:pt>
                <c:pt idx="2064">
                  <c:v>9.8440999999999992</c:v>
                </c:pt>
                <c:pt idx="2065">
                  <c:v>9.8386999999999993</c:v>
                </c:pt>
                <c:pt idx="2066">
                  <c:v>9.8324999999999996</c:v>
                </c:pt>
                <c:pt idx="2067">
                  <c:v>9.8287999999999993</c:v>
                </c:pt>
                <c:pt idx="2068">
                  <c:v>9.8199000000000005</c:v>
                </c:pt>
                <c:pt idx="2069">
                  <c:v>9.8115000000000006</c:v>
                </c:pt>
                <c:pt idx="2070">
                  <c:v>9.8032000000000004</c:v>
                </c:pt>
                <c:pt idx="2071">
                  <c:v>9.7957999999999998</c:v>
                </c:pt>
                <c:pt idx="2072">
                  <c:v>9.7886000000000006</c:v>
                </c:pt>
                <c:pt idx="2073">
                  <c:v>9.7881999999999998</c:v>
                </c:pt>
                <c:pt idx="2074">
                  <c:v>9.7888999999999999</c:v>
                </c:pt>
                <c:pt idx="2075">
                  <c:v>9.7835000000000001</c:v>
                </c:pt>
                <c:pt idx="2076">
                  <c:v>9.7781000000000002</c:v>
                </c:pt>
                <c:pt idx="2077">
                  <c:v>9.7683999999999997</c:v>
                </c:pt>
                <c:pt idx="2078">
                  <c:v>9.7668999999999997</c:v>
                </c:pt>
                <c:pt idx="2079">
                  <c:v>9.7703000000000007</c:v>
                </c:pt>
                <c:pt idx="2080">
                  <c:v>9.7784999999999993</c:v>
                </c:pt>
                <c:pt idx="2081">
                  <c:v>9.7913999999999994</c:v>
                </c:pt>
                <c:pt idx="2082">
                  <c:v>9.8071999999999999</c:v>
                </c:pt>
                <c:pt idx="2083">
                  <c:v>9.8299000000000003</c:v>
                </c:pt>
                <c:pt idx="2084">
                  <c:v>9.8507999999999996</c:v>
                </c:pt>
                <c:pt idx="2085">
                  <c:v>9.8739000000000008</c:v>
                </c:pt>
                <c:pt idx="2086">
                  <c:v>9.8912999999999993</c:v>
                </c:pt>
                <c:pt idx="2087">
                  <c:v>9.9063999999999997</c:v>
                </c:pt>
                <c:pt idx="2088">
                  <c:v>9.9215</c:v>
                </c:pt>
                <c:pt idx="2089">
                  <c:v>9.9448000000000008</c:v>
                </c:pt>
                <c:pt idx="2090">
                  <c:v>9.9710000000000001</c:v>
                </c:pt>
                <c:pt idx="2091">
                  <c:v>9.9954000000000001</c:v>
                </c:pt>
                <c:pt idx="2092">
                  <c:v>10.021000000000001</c:v>
                </c:pt>
                <c:pt idx="2093">
                  <c:v>10.042999999999999</c:v>
                </c:pt>
                <c:pt idx="2094">
                  <c:v>10.058999999999999</c:v>
                </c:pt>
                <c:pt idx="2095">
                  <c:v>10.077</c:v>
                </c:pt>
                <c:pt idx="2096">
                  <c:v>10.09</c:v>
                </c:pt>
                <c:pt idx="2097">
                  <c:v>10.103</c:v>
                </c:pt>
                <c:pt idx="2098">
                  <c:v>10.115</c:v>
                </c:pt>
                <c:pt idx="2099">
                  <c:v>10.125</c:v>
                </c:pt>
                <c:pt idx="2100">
                  <c:v>10.132</c:v>
                </c:pt>
                <c:pt idx="2101">
                  <c:v>10.138</c:v>
                </c:pt>
                <c:pt idx="2102">
                  <c:v>10.132999999999999</c:v>
                </c:pt>
                <c:pt idx="2103">
                  <c:v>10.125</c:v>
                </c:pt>
                <c:pt idx="2104">
                  <c:v>10.116</c:v>
                </c:pt>
                <c:pt idx="2105">
                  <c:v>10.106999999999999</c:v>
                </c:pt>
                <c:pt idx="2106">
                  <c:v>10.1</c:v>
                </c:pt>
                <c:pt idx="2107">
                  <c:v>10.099</c:v>
                </c:pt>
                <c:pt idx="2108">
                  <c:v>10.093</c:v>
                </c:pt>
                <c:pt idx="2109">
                  <c:v>10.083</c:v>
                </c:pt>
                <c:pt idx="2110">
                  <c:v>10.079000000000001</c:v>
                </c:pt>
                <c:pt idx="2111">
                  <c:v>10.071</c:v>
                </c:pt>
                <c:pt idx="2112">
                  <c:v>10.061999999999999</c:v>
                </c:pt>
                <c:pt idx="2113">
                  <c:v>10.053000000000001</c:v>
                </c:pt>
                <c:pt idx="2114">
                  <c:v>10.047000000000001</c:v>
                </c:pt>
                <c:pt idx="2115">
                  <c:v>10.042999999999999</c:v>
                </c:pt>
                <c:pt idx="2116">
                  <c:v>10.044</c:v>
                </c:pt>
                <c:pt idx="2117">
                  <c:v>10.051</c:v>
                </c:pt>
                <c:pt idx="2118">
                  <c:v>10.063000000000001</c:v>
                </c:pt>
                <c:pt idx="2119">
                  <c:v>10.08</c:v>
                </c:pt>
                <c:pt idx="2120">
                  <c:v>10.103999999999999</c:v>
                </c:pt>
                <c:pt idx="2121">
                  <c:v>10.122</c:v>
                </c:pt>
                <c:pt idx="2122">
                  <c:v>10.134</c:v>
                </c:pt>
                <c:pt idx="2123">
                  <c:v>10.141999999999999</c:v>
                </c:pt>
                <c:pt idx="2124">
                  <c:v>10.146000000000001</c:v>
                </c:pt>
                <c:pt idx="2125">
                  <c:v>10.148999999999999</c:v>
                </c:pt>
                <c:pt idx="2126">
                  <c:v>10.146000000000001</c:v>
                </c:pt>
                <c:pt idx="2127">
                  <c:v>10.146000000000001</c:v>
                </c:pt>
                <c:pt idx="2128">
                  <c:v>10.15</c:v>
                </c:pt>
                <c:pt idx="2129">
                  <c:v>10.154999999999999</c:v>
                </c:pt>
                <c:pt idx="2130">
                  <c:v>10.157999999999999</c:v>
                </c:pt>
                <c:pt idx="2131">
                  <c:v>10.159000000000001</c:v>
                </c:pt>
                <c:pt idx="2132">
                  <c:v>10.159000000000001</c:v>
                </c:pt>
                <c:pt idx="2133">
                  <c:v>10.156000000000001</c:v>
                </c:pt>
                <c:pt idx="2134">
                  <c:v>10.147</c:v>
                </c:pt>
                <c:pt idx="2135">
                  <c:v>10.134</c:v>
                </c:pt>
                <c:pt idx="2136">
                  <c:v>10.115</c:v>
                </c:pt>
                <c:pt idx="2137">
                  <c:v>10.105</c:v>
                </c:pt>
                <c:pt idx="2138">
                  <c:v>10.103</c:v>
                </c:pt>
                <c:pt idx="2139">
                  <c:v>10.099</c:v>
                </c:pt>
                <c:pt idx="2140">
                  <c:v>10.1</c:v>
                </c:pt>
                <c:pt idx="2141">
                  <c:v>10.103999999999999</c:v>
                </c:pt>
                <c:pt idx="2142">
                  <c:v>10.113</c:v>
                </c:pt>
                <c:pt idx="2143">
                  <c:v>10.125</c:v>
                </c:pt>
                <c:pt idx="2144">
                  <c:v>10.137</c:v>
                </c:pt>
                <c:pt idx="2145">
                  <c:v>10.153</c:v>
                </c:pt>
                <c:pt idx="2146">
                  <c:v>10.170999999999999</c:v>
                </c:pt>
                <c:pt idx="2147">
                  <c:v>10.194000000000001</c:v>
                </c:pt>
                <c:pt idx="2148">
                  <c:v>10.220000000000001</c:v>
                </c:pt>
                <c:pt idx="2149">
                  <c:v>10.250999999999999</c:v>
                </c:pt>
                <c:pt idx="2150">
                  <c:v>10.285</c:v>
                </c:pt>
                <c:pt idx="2151">
                  <c:v>10.318</c:v>
                </c:pt>
                <c:pt idx="2152">
                  <c:v>10.348000000000001</c:v>
                </c:pt>
                <c:pt idx="2153">
                  <c:v>10.375</c:v>
                </c:pt>
                <c:pt idx="2154">
                  <c:v>10.396000000000001</c:v>
                </c:pt>
                <c:pt idx="2155">
                  <c:v>10.413</c:v>
                </c:pt>
                <c:pt idx="2156">
                  <c:v>10.427</c:v>
                </c:pt>
                <c:pt idx="2157">
                  <c:v>10.439</c:v>
                </c:pt>
                <c:pt idx="2158">
                  <c:v>10.458</c:v>
                </c:pt>
                <c:pt idx="2159">
                  <c:v>10.475</c:v>
                </c:pt>
                <c:pt idx="2160">
                  <c:v>10.493</c:v>
                </c:pt>
                <c:pt idx="2161">
                  <c:v>10.507999999999999</c:v>
                </c:pt>
                <c:pt idx="2162">
                  <c:v>10.526</c:v>
                </c:pt>
                <c:pt idx="2163">
                  <c:v>10.545999999999999</c:v>
                </c:pt>
                <c:pt idx="2164">
                  <c:v>10.568</c:v>
                </c:pt>
                <c:pt idx="2165">
                  <c:v>10.587999999999999</c:v>
                </c:pt>
                <c:pt idx="2166">
                  <c:v>10.601000000000001</c:v>
                </c:pt>
                <c:pt idx="2167">
                  <c:v>10.606999999999999</c:v>
                </c:pt>
                <c:pt idx="2168">
                  <c:v>10.615</c:v>
                </c:pt>
                <c:pt idx="2169">
                  <c:v>10.616</c:v>
                </c:pt>
                <c:pt idx="2170">
                  <c:v>10.611000000000001</c:v>
                </c:pt>
                <c:pt idx="2171">
                  <c:v>10.605</c:v>
                </c:pt>
                <c:pt idx="2172">
                  <c:v>10.599</c:v>
                </c:pt>
                <c:pt idx="2173">
                  <c:v>10.596</c:v>
                </c:pt>
                <c:pt idx="2174">
                  <c:v>10.597</c:v>
                </c:pt>
                <c:pt idx="2175">
                  <c:v>10.599</c:v>
                </c:pt>
                <c:pt idx="2176">
                  <c:v>10.605</c:v>
                </c:pt>
                <c:pt idx="2177">
                  <c:v>10.614000000000001</c:v>
                </c:pt>
                <c:pt idx="2178">
                  <c:v>10.622</c:v>
                </c:pt>
                <c:pt idx="2179">
                  <c:v>10.63</c:v>
                </c:pt>
                <c:pt idx="2180">
                  <c:v>10.643000000000001</c:v>
                </c:pt>
                <c:pt idx="2181">
                  <c:v>10.654</c:v>
                </c:pt>
                <c:pt idx="2182">
                  <c:v>10.667999999999999</c:v>
                </c:pt>
                <c:pt idx="2183">
                  <c:v>10.685</c:v>
                </c:pt>
                <c:pt idx="2184">
                  <c:v>10.7</c:v>
                </c:pt>
                <c:pt idx="2185">
                  <c:v>10.71</c:v>
                </c:pt>
                <c:pt idx="2186">
                  <c:v>10.72</c:v>
                </c:pt>
                <c:pt idx="2187">
                  <c:v>10.734</c:v>
                </c:pt>
                <c:pt idx="2188">
                  <c:v>10.750999999999999</c:v>
                </c:pt>
                <c:pt idx="2189">
                  <c:v>10.77</c:v>
                </c:pt>
                <c:pt idx="2190">
                  <c:v>10.79</c:v>
                </c:pt>
                <c:pt idx="2191">
                  <c:v>10.81</c:v>
                </c:pt>
                <c:pt idx="2192">
                  <c:v>10.831</c:v>
                </c:pt>
                <c:pt idx="2193">
                  <c:v>10.85</c:v>
                </c:pt>
                <c:pt idx="2194">
                  <c:v>10.867000000000001</c:v>
                </c:pt>
                <c:pt idx="2195">
                  <c:v>10.874000000000001</c:v>
                </c:pt>
                <c:pt idx="2196">
                  <c:v>10.874000000000001</c:v>
                </c:pt>
                <c:pt idx="2197">
                  <c:v>10.862</c:v>
                </c:pt>
                <c:pt idx="2198">
                  <c:v>10.840999999999999</c:v>
                </c:pt>
                <c:pt idx="2199">
                  <c:v>10.815</c:v>
                </c:pt>
                <c:pt idx="2200">
                  <c:v>10.782</c:v>
                </c:pt>
                <c:pt idx="2201">
                  <c:v>10.743</c:v>
                </c:pt>
                <c:pt idx="2202">
                  <c:v>10.702</c:v>
                </c:pt>
                <c:pt idx="2203">
                  <c:v>10.673</c:v>
                </c:pt>
                <c:pt idx="2204">
                  <c:v>10.65</c:v>
                </c:pt>
                <c:pt idx="2205">
                  <c:v>10.622999999999999</c:v>
                </c:pt>
                <c:pt idx="2206">
                  <c:v>10.592000000000001</c:v>
                </c:pt>
                <c:pt idx="2207">
                  <c:v>10.558999999999999</c:v>
                </c:pt>
                <c:pt idx="2208">
                  <c:v>10.523999999999999</c:v>
                </c:pt>
                <c:pt idx="2209">
                  <c:v>10.481</c:v>
                </c:pt>
                <c:pt idx="2210">
                  <c:v>10.435</c:v>
                </c:pt>
                <c:pt idx="2211">
                  <c:v>10.391</c:v>
                </c:pt>
                <c:pt idx="2212">
                  <c:v>10.339</c:v>
                </c:pt>
                <c:pt idx="2213">
                  <c:v>10.294</c:v>
                </c:pt>
                <c:pt idx="2214">
                  <c:v>10.26</c:v>
                </c:pt>
                <c:pt idx="2215">
                  <c:v>10.237</c:v>
                </c:pt>
                <c:pt idx="2216">
                  <c:v>10.227</c:v>
                </c:pt>
                <c:pt idx="2217">
                  <c:v>10.231999999999999</c:v>
                </c:pt>
                <c:pt idx="2218">
                  <c:v>10.244</c:v>
                </c:pt>
                <c:pt idx="2219">
                  <c:v>10.256</c:v>
                </c:pt>
                <c:pt idx="2220">
                  <c:v>10.27</c:v>
                </c:pt>
                <c:pt idx="2221">
                  <c:v>10.282999999999999</c:v>
                </c:pt>
                <c:pt idx="2222">
                  <c:v>10.298</c:v>
                </c:pt>
                <c:pt idx="2223">
                  <c:v>10.305999999999999</c:v>
                </c:pt>
                <c:pt idx="2224">
                  <c:v>10.311</c:v>
                </c:pt>
                <c:pt idx="2225">
                  <c:v>10.318</c:v>
                </c:pt>
                <c:pt idx="2226">
                  <c:v>10.327</c:v>
                </c:pt>
                <c:pt idx="2227">
                  <c:v>10.337999999999999</c:v>
                </c:pt>
                <c:pt idx="2228">
                  <c:v>10.356999999999999</c:v>
                </c:pt>
                <c:pt idx="2229">
                  <c:v>10.375999999999999</c:v>
                </c:pt>
                <c:pt idx="2230">
                  <c:v>10.391999999999999</c:v>
                </c:pt>
                <c:pt idx="2231">
                  <c:v>10.403</c:v>
                </c:pt>
                <c:pt idx="2232">
                  <c:v>10.407999999999999</c:v>
                </c:pt>
                <c:pt idx="2233">
                  <c:v>10.404999999999999</c:v>
                </c:pt>
                <c:pt idx="2234">
                  <c:v>10.406000000000001</c:v>
                </c:pt>
                <c:pt idx="2235">
                  <c:v>10.404</c:v>
                </c:pt>
                <c:pt idx="2236">
                  <c:v>10.406000000000001</c:v>
                </c:pt>
                <c:pt idx="2237">
                  <c:v>10.411</c:v>
                </c:pt>
                <c:pt idx="2238">
                  <c:v>10.428000000000001</c:v>
                </c:pt>
                <c:pt idx="2239">
                  <c:v>10.455</c:v>
                </c:pt>
                <c:pt idx="2240">
                  <c:v>10.489000000000001</c:v>
                </c:pt>
                <c:pt idx="2241">
                  <c:v>10.534000000000001</c:v>
                </c:pt>
                <c:pt idx="2242">
                  <c:v>10.592000000000001</c:v>
                </c:pt>
                <c:pt idx="2243">
                  <c:v>10.651</c:v>
                </c:pt>
                <c:pt idx="2244">
                  <c:v>10.71</c:v>
                </c:pt>
                <c:pt idx="2245">
                  <c:v>10.766</c:v>
                </c:pt>
                <c:pt idx="2246">
                  <c:v>10.811</c:v>
                </c:pt>
                <c:pt idx="2247">
                  <c:v>10.853999999999999</c:v>
                </c:pt>
                <c:pt idx="2248">
                  <c:v>10.897</c:v>
                </c:pt>
                <c:pt idx="2249">
                  <c:v>10.94</c:v>
                </c:pt>
                <c:pt idx="2250">
                  <c:v>10.981999999999999</c:v>
                </c:pt>
                <c:pt idx="2251">
                  <c:v>11.026999999999999</c:v>
                </c:pt>
                <c:pt idx="2252">
                  <c:v>11.077999999999999</c:v>
                </c:pt>
                <c:pt idx="2253">
                  <c:v>11.124000000000001</c:v>
                </c:pt>
                <c:pt idx="2254">
                  <c:v>11.159000000000001</c:v>
                </c:pt>
                <c:pt idx="2255">
                  <c:v>11.189</c:v>
                </c:pt>
                <c:pt idx="2256">
                  <c:v>11.214</c:v>
                </c:pt>
                <c:pt idx="2257">
                  <c:v>11.231999999999999</c:v>
                </c:pt>
                <c:pt idx="2258">
                  <c:v>11.242000000000001</c:v>
                </c:pt>
                <c:pt idx="2259">
                  <c:v>11.247</c:v>
                </c:pt>
                <c:pt idx="2260">
                  <c:v>11.247</c:v>
                </c:pt>
                <c:pt idx="2261">
                  <c:v>11.243</c:v>
                </c:pt>
                <c:pt idx="2262">
                  <c:v>11.239000000000001</c:v>
                </c:pt>
                <c:pt idx="2263">
                  <c:v>11.236000000000001</c:v>
                </c:pt>
                <c:pt idx="2264">
                  <c:v>11.231</c:v>
                </c:pt>
                <c:pt idx="2265">
                  <c:v>11.223000000000001</c:v>
                </c:pt>
                <c:pt idx="2266">
                  <c:v>11.211</c:v>
                </c:pt>
                <c:pt idx="2267">
                  <c:v>11.196999999999999</c:v>
                </c:pt>
                <c:pt idx="2268">
                  <c:v>11.182</c:v>
                </c:pt>
                <c:pt idx="2269">
                  <c:v>11.163</c:v>
                </c:pt>
                <c:pt idx="2270">
                  <c:v>11.147</c:v>
                </c:pt>
                <c:pt idx="2271">
                  <c:v>11.137</c:v>
                </c:pt>
                <c:pt idx="2272">
                  <c:v>11.129</c:v>
                </c:pt>
                <c:pt idx="2273">
                  <c:v>11.121</c:v>
                </c:pt>
                <c:pt idx="2274">
                  <c:v>11.117000000000001</c:v>
                </c:pt>
                <c:pt idx="2275">
                  <c:v>11.119</c:v>
                </c:pt>
                <c:pt idx="2276">
                  <c:v>11.122999999999999</c:v>
                </c:pt>
                <c:pt idx="2277">
                  <c:v>11.127000000000001</c:v>
                </c:pt>
                <c:pt idx="2278">
                  <c:v>11.129</c:v>
                </c:pt>
                <c:pt idx="2279">
                  <c:v>11.13</c:v>
                </c:pt>
                <c:pt idx="2280">
                  <c:v>11.122999999999999</c:v>
                </c:pt>
                <c:pt idx="2281">
                  <c:v>11.113</c:v>
                </c:pt>
                <c:pt idx="2282">
                  <c:v>11.101000000000001</c:v>
                </c:pt>
                <c:pt idx="2283">
                  <c:v>11.086</c:v>
                </c:pt>
                <c:pt idx="2284">
                  <c:v>11.071999999999999</c:v>
                </c:pt>
                <c:pt idx="2285">
                  <c:v>11.055999999999999</c:v>
                </c:pt>
                <c:pt idx="2286">
                  <c:v>11.042</c:v>
                </c:pt>
                <c:pt idx="2287">
                  <c:v>11.032999999999999</c:v>
                </c:pt>
                <c:pt idx="2288">
                  <c:v>11.028</c:v>
                </c:pt>
                <c:pt idx="2289">
                  <c:v>11.026</c:v>
                </c:pt>
                <c:pt idx="2290">
                  <c:v>11.02</c:v>
                </c:pt>
                <c:pt idx="2291">
                  <c:v>11.009</c:v>
                </c:pt>
                <c:pt idx="2292">
                  <c:v>10.997999999999999</c:v>
                </c:pt>
                <c:pt idx="2293">
                  <c:v>10.984999999999999</c:v>
                </c:pt>
                <c:pt idx="2294">
                  <c:v>10.965999999999999</c:v>
                </c:pt>
                <c:pt idx="2295">
                  <c:v>10.949</c:v>
                </c:pt>
                <c:pt idx="2296">
                  <c:v>10.935</c:v>
                </c:pt>
                <c:pt idx="2297">
                  <c:v>10.93</c:v>
                </c:pt>
                <c:pt idx="2298">
                  <c:v>10.930999999999999</c:v>
                </c:pt>
                <c:pt idx="2299">
                  <c:v>10.94</c:v>
                </c:pt>
                <c:pt idx="2300">
                  <c:v>10.945</c:v>
                </c:pt>
                <c:pt idx="2301">
                  <c:v>10.948</c:v>
                </c:pt>
                <c:pt idx="2302">
                  <c:v>10.949</c:v>
                </c:pt>
                <c:pt idx="2303">
                  <c:v>10.946</c:v>
                </c:pt>
                <c:pt idx="2304">
                  <c:v>10.94</c:v>
                </c:pt>
                <c:pt idx="2305">
                  <c:v>10.941000000000001</c:v>
                </c:pt>
                <c:pt idx="2306">
                  <c:v>10.944000000000001</c:v>
                </c:pt>
                <c:pt idx="2307">
                  <c:v>10.951000000000001</c:v>
                </c:pt>
                <c:pt idx="2308">
                  <c:v>10.959</c:v>
                </c:pt>
                <c:pt idx="2309">
                  <c:v>10.968999999999999</c:v>
                </c:pt>
                <c:pt idx="2310">
                  <c:v>10.971</c:v>
                </c:pt>
                <c:pt idx="2311">
                  <c:v>10.97</c:v>
                </c:pt>
                <c:pt idx="2312">
                  <c:v>10.971</c:v>
                </c:pt>
                <c:pt idx="2313">
                  <c:v>10.974</c:v>
                </c:pt>
                <c:pt idx="2314">
                  <c:v>10.975</c:v>
                </c:pt>
                <c:pt idx="2315">
                  <c:v>10.975</c:v>
                </c:pt>
                <c:pt idx="2316">
                  <c:v>10.974</c:v>
                </c:pt>
                <c:pt idx="2317">
                  <c:v>10.975</c:v>
                </c:pt>
                <c:pt idx="2318">
                  <c:v>10.976000000000001</c:v>
                </c:pt>
                <c:pt idx="2319">
                  <c:v>10.978999999999999</c:v>
                </c:pt>
                <c:pt idx="2320">
                  <c:v>10.987</c:v>
                </c:pt>
                <c:pt idx="2321">
                  <c:v>11.000999999999999</c:v>
                </c:pt>
                <c:pt idx="2322">
                  <c:v>11.022</c:v>
                </c:pt>
                <c:pt idx="2323">
                  <c:v>11.047000000000001</c:v>
                </c:pt>
                <c:pt idx="2324">
                  <c:v>11.079000000000001</c:v>
                </c:pt>
                <c:pt idx="2325">
                  <c:v>11.115</c:v>
                </c:pt>
                <c:pt idx="2326">
                  <c:v>11.151</c:v>
                </c:pt>
                <c:pt idx="2327">
                  <c:v>11.188000000000001</c:v>
                </c:pt>
                <c:pt idx="2328">
                  <c:v>11.228999999999999</c:v>
                </c:pt>
                <c:pt idx="2329">
                  <c:v>11.27</c:v>
                </c:pt>
                <c:pt idx="2330">
                  <c:v>11.311999999999999</c:v>
                </c:pt>
                <c:pt idx="2331">
                  <c:v>11.348000000000001</c:v>
                </c:pt>
                <c:pt idx="2332">
                  <c:v>11.38</c:v>
                </c:pt>
                <c:pt idx="2333">
                  <c:v>11.420999999999999</c:v>
                </c:pt>
                <c:pt idx="2334">
                  <c:v>11.457000000000001</c:v>
                </c:pt>
                <c:pt idx="2335">
                  <c:v>11.484999999999999</c:v>
                </c:pt>
                <c:pt idx="2336">
                  <c:v>11.506</c:v>
                </c:pt>
                <c:pt idx="2337">
                  <c:v>11.523</c:v>
                </c:pt>
                <c:pt idx="2338">
                  <c:v>11.539</c:v>
                </c:pt>
                <c:pt idx="2339">
                  <c:v>11.545999999999999</c:v>
                </c:pt>
                <c:pt idx="2340">
                  <c:v>11.547000000000001</c:v>
                </c:pt>
                <c:pt idx="2341">
                  <c:v>11.547000000000001</c:v>
                </c:pt>
                <c:pt idx="2342">
                  <c:v>11.544</c:v>
                </c:pt>
                <c:pt idx="2343">
                  <c:v>11.538</c:v>
                </c:pt>
                <c:pt idx="2344">
                  <c:v>11.532</c:v>
                </c:pt>
                <c:pt idx="2345">
                  <c:v>11.522</c:v>
                </c:pt>
                <c:pt idx="2346">
                  <c:v>11.51</c:v>
                </c:pt>
                <c:pt idx="2347">
                  <c:v>11.493</c:v>
                </c:pt>
                <c:pt idx="2348">
                  <c:v>11.473000000000001</c:v>
                </c:pt>
                <c:pt idx="2349">
                  <c:v>11.451000000000001</c:v>
                </c:pt>
                <c:pt idx="2350">
                  <c:v>11.420999999999999</c:v>
                </c:pt>
                <c:pt idx="2351">
                  <c:v>11.385999999999999</c:v>
                </c:pt>
                <c:pt idx="2352">
                  <c:v>11.347</c:v>
                </c:pt>
                <c:pt idx="2353">
                  <c:v>11.305999999999999</c:v>
                </c:pt>
                <c:pt idx="2354">
                  <c:v>11.27</c:v>
                </c:pt>
                <c:pt idx="2355">
                  <c:v>11.238</c:v>
                </c:pt>
                <c:pt idx="2356">
                  <c:v>11.206</c:v>
                </c:pt>
                <c:pt idx="2357">
                  <c:v>11.18</c:v>
                </c:pt>
                <c:pt idx="2358">
                  <c:v>11.163</c:v>
                </c:pt>
                <c:pt idx="2359">
                  <c:v>11.154</c:v>
                </c:pt>
                <c:pt idx="2360">
                  <c:v>11.145</c:v>
                </c:pt>
                <c:pt idx="2361">
                  <c:v>11.143000000000001</c:v>
                </c:pt>
                <c:pt idx="2362">
                  <c:v>11.143000000000001</c:v>
                </c:pt>
                <c:pt idx="2363">
                  <c:v>11.14</c:v>
                </c:pt>
                <c:pt idx="2364">
                  <c:v>11.15</c:v>
                </c:pt>
                <c:pt idx="2365">
                  <c:v>11.169</c:v>
                </c:pt>
                <c:pt idx="2366">
                  <c:v>11.196999999999999</c:v>
                </c:pt>
                <c:pt idx="2367">
                  <c:v>11.234</c:v>
                </c:pt>
                <c:pt idx="2368">
                  <c:v>11.281000000000001</c:v>
                </c:pt>
                <c:pt idx="2369">
                  <c:v>11.347</c:v>
                </c:pt>
                <c:pt idx="2370">
                  <c:v>11.422000000000001</c:v>
                </c:pt>
                <c:pt idx="2371">
                  <c:v>11.509</c:v>
                </c:pt>
                <c:pt idx="2372">
                  <c:v>11.601000000000001</c:v>
                </c:pt>
                <c:pt idx="2373">
                  <c:v>11.699</c:v>
                </c:pt>
                <c:pt idx="2374">
                  <c:v>11.805999999999999</c:v>
                </c:pt>
                <c:pt idx="2375">
                  <c:v>11.914</c:v>
                </c:pt>
                <c:pt idx="2376">
                  <c:v>12.022</c:v>
                </c:pt>
                <c:pt idx="2377">
                  <c:v>12.132</c:v>
                </c:pt>
                <c:pt idx="2378">
                  <c:v>12.24</c:v>
                </c:pt>
                <c:pt idx="2379">
                  <c:v>12.355</c:v>
                </c:pt>
                <c:pt idx="2380">
                  <c:v>12.462999999999999</c:v>
                </c:pt>
                <c:pt idx="2381">
                  <c:v>12.573</c:v>
                </c:pt>
                <c:pt idx="2382">
                  <c:v>12.679</c:v>
                </c:pt>
                <c:pt idx="2383">
                  <c:v>12.773999999999999</c:v>
                </c:pt>
                <c:pt idx="2384">
                  <c:v>12.869</c:v>
                </c:pt>
                <c:pt idx="2385">
                  <c:v>12.96</c:v>
                </c:pt>
                <c:pt idx="2386">
                  <c:v>13.044</c:v>
                </c:pt>
                <c:pt idx="2387">
                  <c:v>13.116</c:v>
                </c:pt>
                <c:pt idx="2388">
                  <c:v>13.189</c:v>
                </c:pt>
                <c:pt idx="2389">
                  <c:v>13.285</c:v>
                </c:pt>
                <c:pt idx="2390">
                  <c:v>13.401</c:v>
                </c:pt>
                <c:pt idx="2391">
                  <c:v>13.54</c:v>
                </c:pt>
                <c:pt idx="2392">
                  <c:v>13.698</c:v>
                </c:pt>
                <c:pt idx="2393">
                  <c:v>13.86</c:v>
                </c:pt>
                <c:pt idx="2394">
                  <c:v>14.016</c:v>
                </c:pt>
                <c:pt idx="2395">
                  <c:v>14.161</c:v>
                </c:pt>
                <c:pt idx="2396">
                  <c:v>14.298</c:v>
                </c:pt>
                <c:pt idx="2397">
                  <c:v>14.425000000000001</c:v>
                </c:pt>
                <c:pt idx="2398">
                  <c:v>14.545999999999999</c:v>
                </c:pt>
                <c:pt idx="2399">
                  <c:v>14.663</c:v>
                </c:pt>
                <c:pt idx="2400">
                  <c:v>14.768000000000001</c:v>
                </c:pt>
                <c:pt idx="2401">
                  <c:v>14.868</c:v>
                </c:pt>
                <c:pt idx="2402">
                  <c:v>14.978</c:v>
                </c:pt>
                <c:pt idx="2403">
                  <c:v>15.093</c:v>
                </c:pt>
                <c:pt idx="2404">
                  <c:v>15.215</c:v>
                </c:pt>
                <c:pt idx="2405">
                  <c:v>15.34</c:v>
                </c:pt>
                <c:pt idx="2406">
                  <c:v>15.473000000000001</c:v>
                </c:pt>
                <c:pt idx="2407">
                  <c:v>15.605</c:v>
                </c:pt>
                <c:pt idx="2408">
                  <c:v>15.734999999999999</c:v>
                </c:pt>
                <c:pt idx="2409">
                  <c:v>15.856</c:v>
                </c:pt>
                <c:pt idx="2410">
                  <c:v>15.962999999999999</c:v>
                </c:pt>
                <c:pt idx="2411">
                  <c:v>16.062999999999999</c:v>
                </c:pt>
                <c:pt idx="2412">
                  <c:v>16.172000000000001</c:v>
                </c:pt>
                <c:pt idx="2413">
                  <c:v>16.28</c:v>
                </c:pt>
                <c:pt idx="2414">
                  <c:v>16.382999999999999</c:v>
                </c:pt>
                <c:pt idx="2415">
                  <c:v>16.483000000000001</c:v>
                </c:pt>
                <c:pt idx="2416">
                  <c:v>16.571999999999999</c:v>
                </c:pt>
                <c:pt idx="2417">
                  <c:v>16.646999999999998</c:v>
                </c:pt>
                <c:pt idx="2418">
                  <c:v>16.72</c:v>
                </c:pt>
                <c:pt idx="2419">
                  <c:v>16.791</c:v>
                </c:pt>
                <c:pt idx="2420">
                  <c:v>16.856000000000002</c:v>
                </c:pt>
                <c:pt idx="2421">
                  <c:v>16.916</c:v>
                </c:pt>
                <c:pt idx="2422">
                  <c:v>16.966000000000001</c:v>
                </c:pt>
                <c:pt idx="2423">
                  <c:v>17.018999999999998</c:v>
                </c:pt>
                <c:pt idx="2424">
                  <c:v>17.071000000000002</c:v>
                </c:pt>
                <c:pt idx="2425">
                  <c:v>17.13</c:v>
                </c:pt>
                <c:pt idx="2426">
                  <c:v>17.18</c:v>
                </c:pt>
                <c:pt idx="2427">
                  <c:v>17.224</c:v>
                </c:pt>
                <c:pt idx="2428">
                  <c:v>17.277000000000001</c:v>
                </c:pt>
                <c:pt idx="2429">
                  <c:v>17.329999999999998</c:v>
                </c:pt>
                <c:pt idx="2430">
                  <c:v>17.375</c:v>
                </c:pt>
                <c:pt idx="2431">
                  <c:v>17.420999999999999</c:v>
                </c:pt>
                <c:pt idx="2432">
                  <c:v>17.468</c:v>
                </c:pt>
                <c:pt idx="2433">
                  <c:v>17.507999999999999</c:v>
                </c:pt>
                <c:pt idx="2434">
                  <c:v>17.547000000000001</c:v>
                </c:pt>
                <c:pt idx="2435">
                  <c:v>17.582999999999998</c:v>
                </c:pt>
                <c:pt idx="2436">
                  <c:v>17.61</c:v>
                </c:pt>
                <c:pt idx="2437">
                  <c:v>17.628</c:v>
                </c:pt>
                <c:pt idx="2438">
                  <c:v>17.638000000000002</c:v>
                </c:pt>
                <c:pt idx="2439">
                  <c:v>17.646000000000001</c:v>
                </c:pt>
                <c:pt idx="2440">
                  <c:v>17.654</c:v>
                </c:pt>
                <c:pt idx="2441">
                  <c:v>17.664000000000001</c:v>
                </c:pt>
                <c:pt idx="2442">
                  <c:v>17.672999999999998</c:v>
                </c:pt>
                <c:pt idx="2443">
                  <c:v>17.684999999999999</c:v>
                </c:pt>
                <c:pt idx="2444">
                  <c:v>17.690999999999999</c:v>
                </c:pt>
                <c:pt idx="2445">
                  <c:v>17.698</c:v>
                </c:pt>
                <c:pt idx="2446">
                  <c:v>17.706</c:v>
                </c:pt>
                <c:pt idx="2447">
                  <c:v>17.712</c:v>
                </c:pt>
                <c:pt idx="2448">
                  <c:v>17.72</c:v>
                </c:pt>
                <c:pt idx="2449">
                  <c:v>17.73</c:v>
                </c:pt>
                <c:pt idx="2450">
                  <c:v>17.742000000000001</c:v>
                </c:pt>
                <c:pt idx="2451">
                  <c:v>17.754999999999999</c:v>
                </c:pt>
                <c:pt idx="2452">
                  <c:v>17.766999999999999</c:v>
                </c:pt>
                <c:pt idx="2453">
                  <c:v>17.771000000000001</c:v>
                </c:pt>
                <c:pt idx="2454">
                  <c:v>17.765999999999998</c:v>
                </c:pt>
                <c:pt idx="2455">
                  <c:v>17.757000000000001</c:v>
                </c:pt>
                <c:pt idx="2456">
                  <c:v>17.745000000000001</c:v>
                </c:pt>
                <c:pt idx="2457">
                  <c:v>17.728000000000002</c:v>
                </c:pt>
                <c:pt idx="2458">
                  <c:v>17.71</c:v>
                </c:pt>
                <c:pt idx="2459">
                  <c:v>17.698</c:v>
                </c:pt>
                <c:pt idx="2460">
                  <c:v>17.686</c:v>
                </c:pt>
                <c:pt idx="2461">
                  <c:v>17.675000000000001</c:v>
                </c:pt>
                <c:pt idx="2462">
                  <c:v>17.663</c:v>
                </c:pt>
                <c:pt idx="2463">
                  <c:v>17.652000000000001</c:v>
                </c:pt>
                <c:pt idx="2464">
                  <c:v>17.646000000000001</c:v>
                </c:pt>
                <c:pt idx="2465">
                  <c:v>17.641999999999999</c:v>
                </c:pt>
                <c:pt idx="2466">
                  <c:v>17.632999999999999</c:v>
                </c:pt>
                <c:pt idx="2467">
                  <c:v>17.617000000000001</c:v>
                </c:pt>
                <c:pt idx="2468">
                  <c:v>17.600000000000001</c:v>
                </c:pt>
                <c:pt idx="2469">
                  <c:v>17.582999999999998</c:v>
                </c:pt>
                <c:pt idx="2470">
                  <c:v>17.565999999999999</c:v>
                </c:pt>
                <c:pt idx="2471">
                  <c:v>17.548999999999999</c:v>
                </c:pt>
                <c:pt idx="2472">
                  <c:v>17.533999999999999</c:v>
                </c:pt>
                <c:pt idx="2473">
                  <c:v>17.513000000000002</c:v>
                </c:pt>
                <c:pt idx="2474">
                  <c:v>17.489000000000001</c:v>
                </c:pt>
                <c:pt idx="2475">
                  <c:v>17.465</c:v>
                </c:pt>
                <c:pt idx="2476">
                  <c:v>17.440999999999999</c:v>
                </c:pt>
                <c:pt idx="2477">
                  <c:v>17.414000000000001</c:v>
                </c:pt>
                <c:pt idx="2478">
                  <c:v>17.385999999999999</c:v>
                </c:pt>
                <c:pt idx="2479">
                  <c:v>17.356000000000002</c:v>
                </c:pt>
                <c:pt idx="2480">
                  <c:v>17.324999999999999</c:v>
                </c:pt>
                <c:pt idx="2481">
                  <c:v>17.289000000000001</c:v>
                </c:pt>
                <c:pt idx="2482">
                  <c:v>17.254000000000001</c:v>
                </c:pt>
                <c:pt idx="2483">
                  <c:v>17.228999999999999</c:v>
                </c:pt>
                <c:pt idx="2484">
                  <c:v>17.210999999999999</c:v>
                </c:pt>
                <c:pt idx="2485">
                  <c:v>17.195</c:v>
                </c:pt>
                <c:pt idx="2486">
                  <c:v>17.18</c:v>
                </c:pt>
                <c:pt idx="2487">
                  <c:v>17.158000000000001</c:v>
                </c:pt>
                <c:pt idx="2488">
                  <c:v>17.123000000000001</c:v>
                </c:pt>
                <c:pt idx="2489">
                  <c:v>17.079999999999998</c:v>
                </c:pt>
                <c:pt idx="2490">
                  <c:v>17.033000000000001</c:v>
                </c:pt>
                <c:pt idx="2491">
                  <c:v>16.988</c:v>
                </c:pt>
                <c:pt idx="2492">
                  <c:v>16.945</c:v>
                </c:pt>
                <c:pt idx="2493">
                  <c:v>16.899999999999999</c:v>
                </c:pt>
                <c:pt idx="2494">
                  <c:v>16.859000000000002</c:v>
                </c:pt>
                <c:pt idx="2495">
                  <c:v>16.812999999999999</c:v>
                </c:pt>
                <c:pt idx="2496">
                  <c:v>16.768000000000001</c:v>
                </c:pt>
                <c:pt idx="2497">
                  <c:v>16.739000000000001</c:v>
                </c:pt>
                <c:pt idx="2498">
                  <c:v>16.715</c:v>
                </c:pt>
                <c:pt idx="2499">
                  <c:v>16.684000000000001</c:v>
                </c:pt>
                <c:pt idx="2500">
                  <c:v>16.649999999999999</c:v>
                </c:pt>
                <c:pt idx="2501">
                  <c:v>16.616</c:v>
                </c:pt>
                <c:pt idx="2502">
                  <c:v>16.591000000000001</c:v>
                </c:pt>
                <c:pt idx="2503">
                  <c:v>16.577000000000002</c:v>
                </c:pt>
                <c:pt idx="2504">
                  <c:v>16.559999999999999</c:v>
                </c:pt>
                <c:pt idx="2505">
                  <c:v>16.547000000000001</c:v>
                </c:pt>
                <c:pt idx="2506">
                  <c:v>16.539000000000001</c:v>
                </c:pt>
                <c:pt idx="2507">
                  <c:v>16.54</c:v>
                </c:pt>
                <c:pt idx="2508">
                  <c:v>16.548999999999999</c:v>
                </c:pt>
                <c:pt idx="2509">
                  <c:v>16.562999999999999</c:v>
                </c:pt>
                <c:pt idx="2510">
                  <c:v>16.588000000000001</c:v>
                </c:pt>
                <c:pt idx="2511">
                  <c:v>16.626000000000001</c:v>
                </c:pt>
                <c:pt idx="2512">
                  <c:v>16.673999999999999</c:v>
                </c:pt>
                <c:pt idx="2513">
                  <c:v>16.721</c:v>
                </c:pt>
                <c:pt idx="2514">
                  <c:v>16.771999999999998</c:v>
                </c:pt>
                <c:pt idx="2515">
                  <c:v>16.829999999999998</c:v>
                </c:pt>
                <c:pt idx="2516">
                  <c:v>16.893000000000001</c:v>
                </c:pt>
                <c:pt idx="2517">
                  <c:v>16.954000000000001</c:v>
                </c:pt>
                <c:pt idx="2518">
                  <c:v>17.012</c:v>
                </c:pt>
                <c:pt idx="2519">
                  <c:v>17.068999999999999</c:v>
                </c:pt>
                <c:pt idx="2520">
                  <c:v>17.123000000000001</c:v>
                </c:pt>
                <c:pt idx="2521">
                  <c:v>17.184999999999999</c:v>
                </c:pt>
                <c:pt idx="2522">
                  <c:v>17.245999999999999</c:v>
                </c:pt>
                <c:pt idx="2523">
                  <c:v>17.300999999999998</c:v>
                </c:pt>
                <c:pt idx="2524">
                  <c:v>17.352</c:v>
                </c:pt>
                <c:pt idx="2525">
                  <c:v>17.407</c:v>
                </c:pt>
                <c:pt idx="2526">
                  <c:v>17.457000000000001</c:v>
                </c:pt>
                <c:pt idx="2527">
                  <c:v>17.507999999999999</c:v>
                </c:pt>
                <c:pt idx="2528">
                  <c:v>17.562999999999999</c:v>
                </c:pt>
                <c:pt idx="2529">
                  <c:v>17.628</c:v>
                </c:pt>
                <c:pt idx="2530">
                  <c:v>17.693000000000001</c:v>
                </c:pt>
                <c:pt idx="2531">
                  <c:v>17.751999999999999</c:v>
                </c:pt>
                <c:pt idx="2532">
                  <c:v>17.814</c:v>
                </c:pt>
                <c:pt idx="2533">
                  <c:v>17.87</c:v>
                </c:pt>
                <c:pt idx="2534">
                  <c:v>17.917000000000002</c:v>
                </c:pt>
                <c:pt idx="2535">
                  <c:v>17.954000000000001</c:v>
                </c:pt>
                <c:pt idx="2536">
                  <c:v>17.984000000000002</c:v>
                </c:pt>
                <c:pt idx="2537">
                  <c:v>18.007000000000001</c:v>
                </c:pt>
                <c:pt idx="2538">
                  <c:v>18.026</c:v>
                </c:pt>
                <c:pt idx="2539">
                  <c:v>18.04</c:v>
                </c:pt>
                <c:pt idx="2540">
                  <c:v>18.050999999999998</c:v>
                </c:pt>
                <c:pt idx="2541">
                  <c:v>18.059000000000001</c:v>
                </c:pt>
                <c:pt idx="2542">
                  <c:v>18.065999999999999</c:v>
                </c:pt>
                <c:pt idx="2543">
                  <c:v>18.09</c:v>
                </c:pt>
                <c:pt idx="2544">
                  <c:v>18.143999999999998</c:v>
                </c:pt>
                <c:pt idx="2545">
                  <c:v>18.222999999999999</c:v>
                </c:pt>
                <c:pt idx="2546">
                  <c:v>18.311</c:v>
                </c:pt>
                <c:pt idx="2547">
                  <c:v>18.393999999999998</c:v>
                </c:pt>
                <c:pt idx="2548">
                  <c:v>18.463000000000001</c:v>
                </c:pt>
                <c:pt idx="2549">
                  <c:v>18.521000000000001</c:v>
                </c:pt>
                <c:pt idx="2550">
                  <c:v>18.576000000000001</c:v>
                </c:pt>
                <c:pt idx="2551">
                  <c:v>18.626999999999999</c:v>
                </c:pt>
                <c:pt idx="2552">
                  <c:v>18.683</c:v>
                </c:pt>
                <c:pt idx="2553">
                  <c:v>18.748999999999999</c:v>
                </c:pt>
                <c:pt idx="2554">
                  <c:v>18.824999999999999</c:v>
                </c:pt>
                <c:pt idx="2555">
                  <c:v>18.899999999999999</c:v>
                </c:pt>
                <c:pt idx="2556">
                  <c:v>18.971</c:v>
                </c:pt>
                <c:pt idx="2557">
                  <c:v>19.04</c:v>
                </c:pt>
                <c:pt idx="2558">
                  <c:v>19.100999999999999</c:v>
                </c:pt>
                <c:pt idx="2559">
                  <c:v>19.148</c:v>
                </c:pt>
                <c:pt idx="2560">
                  <c:v>19.186</c:v>
                </c:pt>
                <c:pt idx="2561">
                  <c:v>19.222000000000001</c:v>
                </c:pt>
                <c:pt idx="2562">
                  <c:v>19.262</c:v>
                </c:pt>
                <c:pt idx="2563">
                  <c:v>19.314</c:v>
                </c:pt>
                <c:pt idx="2564">
                  <c:v>19.385000000000002</c:v>
                </c:pt>
                <c:pt idx="2565">
                  <c:v>19.466999999999999</c:v>
                </c:pt>
                <c:pt idx="2566">
                  <c:v>19.553000000000001</c:v>
                </c:pt>
                <c:pt idx="2567">
                  <c:v>19.646000000000001</c:v>
                </c:pt>
                <c:pt idx="2568">
                  <c:v>19.742999999999999</c:v>
                </c:pt>
                <c:pt idx="2569">
                  <c:v>19.841000000000001</c:v>
                </c:pt>
                <c:pt idx="2570">
                  <c:v>19.928000000000001</c:v>
                </c:pt>
                <c:pt idx="2571">
                  <c:v>20.001000000000001</c:v>
                </c:pt>
                <c:pt idx="2572">
                  <c:v>20.065000000000001</c:v>
                </c:pt>
                <c:pt idx="2573">
                  <c:v>20.116</c:v>
                </c:pt>
                <c:pt idx="2574">
                  <c:v>20.157</c:v>
                </c:pt>
                <c:pt idx="2575">
                  <c:v>20.189</c:v>
                </c:pt>
                <c:pt idx="2576">
                  <c:v>20.210999999999999</c:v>
                </c:pt>
                <c:pt idx="2577">
                  <c:v>20.221</c:v>
                </c:pt>
                <c:pt idx="2578">
                  <c:v>20.222999999999999</c:v>
                </c:pt>
                <c:pt idx="2579">
                  <c:v>20.224</c:v>
                </c:pt>
                <c:pt idx="2580">
                  <c:v>20.219000000000001</c:v>
                </c:pt>
                <c:pt idx="2581">
                  <c:v>20.213999999999999</c:v>
                </c:pt>
                <c:pt idx="2582">
                  <c:v>20.207000000000001</c:v>
                </c:pt>
                <c:pt idx="2583">
                  <c:v>20.201000000000001</c:v>
                </c:pt>
                <c:pt idx="2584">
                  <c:v>20.196999999999999</c:v>
                </c:pt>
                <c:pt idx="2585">
                  <c:v>20.190999999999999</c:v>
                </c:pt>
                <c:pt idx="2586">
                  <c:v>20.18</c:v>
                </c:pt>
                <c:pt idx="2587">
                  <c:v>20.167999999999999</c:v>
                </c:pt>
                <c:pt idx="2588">
                  <c:v>20.148</c:v>
                </c:pt>
                <c:pt idx="2589">
                  <c:v>20.122</c:v>
                </c:pt>
                <c:pt idx="2590">
                  <c:v>20.087</c:v>
                </c:pt>
                <c:pt idx="2591">
                  <c:v>20.053000000000001</c:v>
                </c:pt>
                <c:pt idx="2592">
                  <c:v>20.02</c:v>
                </c:pt>
                <c:pt idx="2593">
                  <c:v>19.989000000000001</c:v>
                </c:pt>
                <c:pt idx="2594">
                  <c:v>19.96</c:v>
                </c:pt>
                <c:pt idx="2595">
                  <c:v>19.93</c:v>
                </c:pt>
                <c:pt idx="2596">
                  <c:v>19.911000000000001</c:v>
                </c:pt>
                <c:pt idx="2597">
                  <c:v>19.893000000000001</c:v>
                </c:pt>
                <c:pt idx="2598">
                  <c:v>19.879000000000001</c:v>
                </c:pt>
                <c:pt idx="2599">
                  <c:v>19.863</c:v>
                </c:pt>
                <c:pt idx="2600">
                  <c:v>19.850999999999999</c:v>
                </c:pt>
                <c:pt idx="2601">
                  <c:v>19.841999999999999</c:v>
                </c:pt>
                <c:pt idx="2602">
                  <c:v>19.832000000000001</c:v>
                </c:pt>
                <c:pt idx="2603">
                  <c:v>19.826000000000001</c:v>
                </c:pt>
                <c:pt idx="2604">
                  <c:v>19.829000000000001</c:v>
                </c:pt>
                <c:pt idx="2605">
                  <c:v>19.837</c:v>
                </c:pt>
                <c:pt idx="2606">
                  <c:v>19.841999999999999</c:v>
                </c:pt>
                <c:pt idx="2607">
                  <c:v>19.849</c:v>
                </c:pt>
                <c:pt idx="2608">
                  <c:v>19.853999999999999</c:v>
                </c:pt>
                <c:pt idx="2609">
                  <c:v>19.861000000000001</c:v>
                </c:pt>
                <c:pt idx="2610">
                  <c:v>19.869</c:v>
                </c:pt>
                <c:pt idx="2611">
                  <c:v>19.887</c:v>
                </c:pt>
                <c:pt idx="2612">
                  <c:v>19.911000000000001</c:v>
                </c:pt>
                <c:pt idx="2613">
                  <c:v>19.943999999999999</c:v>
                </c:pt>
                <c:pt idx="2614">
                  <c:v>19.983000000000001</c:v>
                </c:pt>
                <c:pt idx="2615">
                  <c:v>20.023</c:v>
                </c:pt>
                <c:pt idx="2616">
                  <c:v>20.062000000000001</c:v>
                </c:pt>
                <c:pt idx="2617">
                  <c:v>20.100999999999999</c:v>
                </c:pt>
                <c:pt idx="2618">
                  <c:v>20.140999999999998</c:v>
                </c:pt>
                <c:pt idx="2619">
                  <c:v>20.172999999999998</c:v>
                </c:pt>
                <c:pt idx="2620">
                  <c:v>20.204000000000001</c:v>
                </c:pt>
                <c:pt idx="2621">
                  <c:v>20.228000000000002</c:v>
                </c:pt>
                <c:pt idx="2622">
                  <c:v>20.241</c:v>
                </c:pt>
                <c:pt idx="2623">
                  <c:v>20.248999999999999</c:v>
                </c:pt>
                <c:pt idx="2624">
                  <c:v>20.257999999999999</c:v>
                </c:pt>
                <c:pt idx="2625">
                  <c:v>20.268000000000001</c:v>
                </c:pt>
                <c:pt idx="2626">
                  <c:v>20.277000000000001</c:v>
                </c:pt>
                <c:pt idx="2627">
                  <c:v>20.283999999999999</c:v>
                </c:pt>
                <c:pt idx="2628">
                  <c:v>20.29</c:v>
                </c:pt>
                <c:pt idx="2629">
                  <c:v>20.29</c:v>
                </c:pt>
                <c:pt idx="2630">
                  <c:v>20.291</c:v>
                </c:pt>
                <c:pt idx="2631">
                  <c:v>20.285</c:v>
                </c:pt>
                <c:pt idx="2632">
                  <c:v>20.283000000000001</c:v>
                </c:pt>
                <c:pt idx="2633">
                  <c:v>20.283000000000001</c:v>
                </c:pt>
                <c:pt idx="2634">
                  <c:v>20.279</c:v>
                </c:pt>
                <c:pt idx="2635">
                  <c:v>20.268000000000001</c:v>
                </c:pt>
                <c:pt idx="2636">
                  <c:v>20.259</c:v>
                </c:pt>
                <c:pt idx="2637">
                  <c:v>20.25</c:v>
                </c:pt>
                <c:pt idx="2638">
                  <c:v>20.236000000000001</c:v>
                </c:pt>
                <c:pt idx="2639">
                  <c:v>20.222999999999999</c:v>
                </c:pt>
                <c:pt idx="2640">
                  <c:v>20.21</c:v>
                </c:pt>
                <c:pt idx="2641">
                  <c:v>20.196000000000002</c:v>
                </c:pt>
                <c:pt idx="2642">
                  <c:v>20.184000000000001</c:v>
                </c:pt>
                <c:pt idx="2643">
                  <c:v>20.170999999999999</c:v>
                </c:pt>
                <c:pt idx="2644">
                  <c:v>20.157</c:v>
                </c:pt>
                <c:pt idx="2645">
                  <c:v>20.14</c:v>
                </c:pt>
                <c:pt idx="2646">
                  <c:v>20.120999999999999</c:v>
                </c:pt>
                <c:pt idx="2647">
                  <c:v>20.103000000000002</c:v>
                </c:pt>
                <c:pt idx="2648">
                  <c:v>20.085000000000001</c:v>
                </c:pt>
                <c:pt idx="2649">
                  <c:v>20.064</c:v>
                </c:pt>
                <c:pt idx="2650">
                  <c:v>20.047999999999998</c:v>
                </c:pt>
                <c:pt idx="2651">
                  <c:v>20.036000000000001</c:v>
                </c:pt>
                <c:pt idx="2652">
                  <c:v>20.016999999999999</c:v>
                </c:pt>
                <c:pt idx="2653">
                  <c:v>19.998000000000001</c:v>
                </c:pt>
                <c:pt idx="2654">
                  <c:v>19.98</c:v>
                </c:pt>
                <c:pt idx="2655">
                  <c:v>19.963000000000001</c:v>
                </c:pt>
                <c:pt idx="2656">
                  <c:v>19.95</c:v>
                </c:pt>
                <c:pt idx="2657">
                  <c:v>19.934999999999999</c:v>
                </c:pt>
                <c:pt idx="2658">
                  <c:v>19.925000000000001</c:v>
                </c:pt>
                <c:pt idx="2659">
                  <c:v>19.920000000000002</c:v>
                </c:pt>
                <c:pt idx="2660">
                  <c:v>19.920999999999999</c:v>
                </c:pt>
                <c:pt idx="2661">
                  <c:v>19.920999999999999</c:v>
                </c:pt>
                <c:pt idx="2662">
                  <c:v>19.920999999999999</c:v>
                </c:pt>
                <c:pt idx="2663">
                  <c:v>19.920999999999999</c:v>
                </c:pt>
                <c:pt idx="2664">
                  <c:v>19.920999999999999</c:v>
                </c:pt>
                <c:pt idx="2665">
                  <c:v>19.920999999999999</c:v>
                </c:pt>
                <c:pt idx="2666">
                  <c:v>19.923999999999999</c:v>
                </c:pt>
                <c:pt idx="2667">
                  <c:v>19.933</c:v>
                </c:pt>
                <c:pt idx="2668">
                  <c:v>19.943999999999999</c:v>
                </c:pt>
                <c:pt idx="2669">
                  <c:v>19.960999999999999</c:v>
                </c:pt>
                <c:pt idx="2670">
                  <c:v>19.98</c:v>
                </c:pt>
                <c:pt idx="2671">
                  <c:v>19.998999999999999</c:v>
                </c:pt>
                <c:pt idx="2672">
                  <c:v>20.021999999999998</c:v>
                </c:pt>
                <c:pt idx="2673">
                  <c:v>20.042999999999999</c:v>
                </c:pt>
                <c:pt idx="2674">
                  <c:v>20.068999999999999</c:v>
                </c:pt>
                <c:pt idx="2675">
                  <c:v>20.097000000000001</c:v>
                </c:pt>
                <c:pt idx="2676">
                  <c:v>20.126999999999999</c:v>
                </c:pt>
                <c:pt idx="2677">
                  <c:v>20.158000000000001</c:v>
                </c:pt>
                <c:pt idx="2678">
                  <c:v>20.183</c:v>
                </c:pt>
                <c:pt idx="2679">
                  <c:v>20.207000000000001</c:v>
                </c:pt>
                <c:pt idx="2680">
                  <c:v>20.231000000000002</c:v>
                </c:pt>
                <c:pt idx="2681">
                  <c:v>20.259</c:v>
                </c:pt>
                <c:pt idx="2682">
                  <c:v>20.291</c:v>
                </c:pt>
                <c:pt idx="2683">
                  <c:v>20.326000000000001</c:v>
                </c:pt>
                <c:pt idx="2684">
                  <c:v>20.356000000000002</c:v>
                </c:pt>
                <c:pt idx="2685">
                  <c:v>20.385000000000002</c:v>
                </c:pt>
                <c:pt idx="2686">
                  <c:v>20.414999999999999</c:v>
                </c:pt>
                <c:pt idx="2687">
                  <c:v>20.446000000000002</c:v>
                </c:pt>
                <c:pt idx="2688">
                  <c:v>20.481000000000002</c:v>
                </c:pt>
                <c:pt idx="2689">
                  <c:v>20.513999999999999</c:v>
                </c:pt>
                <c:pt idx="2690">
                  <c:v>20.545999999999999</c:v>
                </c:pt>
                <c:pt idx="2691">
                  <c:v>20.573</c:v>
                </c:pt>
                <c:pt idx="2692">
                  <c:v>20.599</c:v>
                </c:pt>
                <c:pt idx="2693">
                  <c:v>20.623000000000001</c:v>
                </c:pt>
                <c:pt idx="2694">
                  <c:v>20.649000000000001</c:v>
                </c:pt>
                <c:pt idx="2695">
                  <c:v>20.672999999999998</c:v>
                </c:pt>
                <c:pt idx="2696">
                  <c:v>20.696999999999999</c:v>
                </c:pt>
                <c:pt idx="2697">
                  <c:v>20.719000000000001</c:v>
                </c:pt>
                <c:pt idx="2698">
                  <c:v>20.74</c:v>
                </c:pt>
                <c:pt idx="2699">
                  <c:v>20.762</c:v>
                </c:pt>
                <c:pt idx="2700">
                  <c:v>20.786000000000001</c:v>
                </c:pt>
                <c:pt idx="2701">
                  <c:v>20.812000000000001</c:v>
                </c:pt>
                <c:pt idx="2702">
                  <c:v>20.835999999999999</c:v>
                </c:pt>
                <c:pt idx="2703">
                  <c:v>20.853000000000002</c:v>
                </c:pt>
                <c:pt idx="2704">
                  <c:v>20.864000000000001</c:v>
                </c:pt>
                <c:pt idx="2705">
                  <c:v>20.869</c:v>
                </c:pt>
                <c:pt idx="2706">
                  <c:v>20.864000000000001</c:v>
                </c:pt>
                <c:pt idx="2707">
                  <c:v>20.853999999999999</c:v>
                </c:pt>
                <c:pt idx="2708">
                  <c:v>20.841000000000001</c:v>
                </c:pt>
                <c:pt idx="2709">
                  <c:v>20.827999999999999</c:v>
                </c:pt>
                <c:pt idx="2710">
                  <c:v>20.817</c:v>
                </c:pt>
                <c:pt idx="2711">
                  <c:v>20.809000000000001</c:v>
                </c:pt>
                <c:pt idx="2712">
                  <c:v>20.802</c:v>
                </c:pt>
                <c:pt idx="2713">
                  <c:v>20.794</c:v>
                </c:pt>
                <c:pt idx="2714">
                  <c:v>20.783000000000001</c:v>
                </c:pt>
                <c:pt idx="2715">
                  <c:v>20.766999999999999</c:v>
                </c:pt>
                <c:pt idx="2716">
                  <c:v>20.745999999999999</c:v>
                </c:pt>
                <c:pt idx="2717">
                  <c:v>20.725999999999999</c:v>
                </c:pt>
                <c:pt idx="2718">
                  <c:v>20.699000000000002</c:v>
                </c:pt>
                <c:pt idx="2719">
                  <c:v>20.672999999999998</c:v>
                </c:pt>
                <c:pt idx="2720">
                  <c:v>20.643000000000001</c:v>
                </c:pt>
                <c:pt idx="2721">
                  <c:v>20.614000000000001</c:v>
                </c:pt>
                <c:pt idx="2722">
                  <c:v>20.591000000000001</c:v>
                </c:pt>
                <c:pt idx="2723">
                  <c:v>20.568000000000001</c:v>
                </c:pt>
                <c:pt idx="2724">
                  <c:v>20.547000000000001</c:v>
                </c:pt>
                <c:pt idx="2725">
                  <c:v>20.532</c:v>
                </c:pt>
                <c:pt idx="2726">
                  <c:v>20.516999999999999</c:v>
                </c:pt>
                <c:pt idx="2727">
                  <c:v>20.504999999999999</c:v>
                </c:pt>
                <c:pt idx="2728">
                  <c:v>20.495999999999999</c:v>
                </c:pt>
                <c:pt idx="2729">
                  <c:v>20.488</c:v>
                </c:pt>
                <c:pt idx="2730">
                  <c:v>20.478999999999999</c:v>
                </c:pt>
                <c:pt idx="2731">
                  <c:v>20.469000000000001</c:v>
                </c:pt>
                <c:pt idx="2732">
                  <c:v>20.46</c:v>
                </c:pt>
                <c:pt idx="2733">
                  <c:v>20.452000000000002</c:v>
                </c:pt>
                <c:pt idx="2734">
                  <c:v>20.443999999999999</c:v>
                </c:pt>
                <c:pt idx="2735">
                  <c:v>20.446999999999999</c:v>
                </c:pt>
                <c:pt idx="2736">
                  <c:v>20.456</c:v>
                </c:pt>
                <c:pt idx="2737">
                  <c:v>20.472999999999999</c:v>
                </c:pt>
                <c:pt idx="2738">
                  <c:v>20.495999999999999</c:v>
                </c:pt>
                <c:pt idx="2739">
                  <c:v>20.521999999999998</c:v>
                </c:pt>
                <c:pt idx="2740">
                  <c:v>20.550999999999998</c:v>
                </c:pt>
                <c:pt idx="2741">
                  <c:v>20.582000000000001</c:v>
                </c:pt>
                <c:pt idx="2742">
                  <c:v>20.61</c:v>
                </c:pt>
                <c:pt idx="2743">
                  <c:v>20.635999999999999</c:v>
                </c:pt>
                <c:pt idx="2744">
                  <c:v>20.664999999999999</c:v>
                </c:pt>
                <c:pt idx="2745">
                  <c:v>20.693999999999999</c:v>
                </c:pt>
                <c:pt idx="2746">
                  <c:v>20.718</c:v>
                </c:pt>
                <c:pt idx="2747">
                  <c:v>20.745000000000001</c:v>
                </c:pt>
                <c:pt idx="2748">
                  <c:v>20.765000000000001</c:v>
                </c:pt>
                <c:pt idx="2749">
                  <c:v>20.777999999999999</c:v>
                </c:pt>
                <c:pt idx="2750">
                  <c:v>20.786000000000001</c:v>
                </c:pt>
                <c:pt idx="2751">
                  <c:v>20.786999999999999</c:v>
                </c:pt>
                <c:pt idx="2752">
                  <c:v>20.780999999999999</c:v>
                </c:pt>
                <c:pt idx="2753">
                  <c:v>20.771000000000001</c:v>
                </c:pt>
                <c:pt idx="2754">
                  <c:v>20.756</c:v>
                </c:pt>
                <c:pt idx="2755">
                  <c:v>20.734999999999999</c:v>
                </c:pt>
                <c:pt idx="2756">
                  <c:v>20.716999999999999</c:v>
                </c:pt>
                <c:pt idx="2757">
                  <c:v>20.692</c:v>
                </c:pt>
                <c:pt idx="2758">
                  <c:v>20.66</c:v>
                </c:pt>
                <c:pt idx="2759">
                  <c:v>20.626000000000001</c:v>
                </c:pt>
                <c:pt idx="2760">
                  <c:v>20.587</c:v>
                </c:pt>
                <c:pt idx="2761">
                  <c:v>20.545999999999999</c:v>
                </c:pt>
                <c:pt idx="2762">
                  <c:v>20.498999999999999</c:v>
                </c:pt>
                <c:pt idx="2763">
                  <c:v>20.456</c:v>
                </c:pt>
                <c:pt idx="2764">
                  <c:v>20.428000000000001</c:v>
                </c:pt>
                <c:pt idx="2765">
                  <c:v>20.417999999999999</c:v>
                </c:pt>
                <c:pt idx="2766">
                  <c:v>20.423999999999999</c:v>
                </c:pt>
                <c:pt idx="2767">
                  <c:v>20.446999999999999</c:v>
                </c:pt>
                <c:pt idx="2768">
                  <c:v>20.478000000000002</c:v>
                </c:pt>
                <c:pt idx="2769">
                  <c:v>20.510999999999999</c:v>
                </c:pt>
                <c:pt idx="2770">
                  <c:v>20.542999999999999</c:v>
                </c:pt>
                <c:pt idx="2771">
                  <c:v>20.562000000000001</c:v>
                </c:pt>
                <c:pt idx="2772">
                  <c:v>20.573</c:v>
                </c:pt>
                <c:pt idx="2773">
                  <c:v>20.579000000000001</c:v>
                </c:pt>
                <c:pt idx="2774">
                  <c:v>20.577999999999999</c:v>
                </c:pt>
                <c:pt idx="2775">
                  <c:v>20.588000000000001</c:v>
                </c:pt>
                <c:pt idx="2776">
                  <c:v>20.606999999999999</c:v>
                </c:pt>
                <c:pt idx="2777">
                  <c:v>20.635999999999999</c:v>
                </c:pt>
                <c:pt idx="2778">
                  <c:v>20.670999999999999</c:v>
                </c:pt>
                <c:pt idx="2779">
                  <c:v>20.712</c:v>
                </c:pt>
                <c:pt idx="2780">
                  <c:v>20.756</c:v>
                </c:pt>
                <c:pt idx="2781">
                  <c:v>20.802</c:v>
                </c:pt>
                <c:pt idx="2782">
                  <c:v>20.84</c:v>
                </c:pt>
                <c:pt idx="2783">
                  <c:v>20.876000000000001</c:v>
                </c:pt>
                <c:pt idx="2784">
                  <c:v>20.907</c:v>
                </c:pt>
                <c:pt idx="2785">
                  <c:v>20.93</c:v>
                </c:pt>
                <c:pt idx="2786">
                  <c:v>20.945</c:v>
                </c:pt>
                <c:pt idx="2787">
                  <c:v>20.959</c:v>
                </c:pt>
                <c:pt idx="2788">
                  <c:v>20.977</c:v>
                </c:pt>
                <c:pt idx="2789">
                  <c:v>20.995999999999999</c:v>
                </c:pt>
                <c:pt idx="2790">
                  <c:v>21.012</c:v>
                </c:pt>
                <c:pt idx="2791">
                  <c:v>21.021000000000001</c:v>
                </c:pt>
                <c:pt idx="2792">
                  <c:v>21.027000000000001</c:v>
                </c:pt>
                <c:pt idx="2793">
                  <c:v>21.026</c:v>
                </c:pt>
                <c:pt idx="2794">
                  <c:v>21.018000000000001</c:v>
                </c:pt>
                <c:pt idx="2795">
                  <c:v>21.004999999999999</c:v>
                </c:pt>
                <c:pt idx="2796">
                  <c:v>20.986000000000001</c:v>
                </c:pt>
                <c:pt idx="2797">
                  <c:v>20.960999999999999</c:v>
                </c:pt>
                <c:pt idx="2798">
                  <c:v>20.927</c:v>
                </c:pt>
                <c:pt idx="2799">
                  <c:v>20.881</c:v>
                </c:pt>
                <c:pt idx="2800">
                  <c:v>20.829000000000001</c:v>
                </c:pt>
                <c:pt idx="2801">
                  <c:v>20.776</c:v>
                </c:pt>
                <c:pt idx="2802">
                  <c:v>20.722999999999999</c:v>
                </c:pt>
                <c:pt idx="2803">
                  <c:v>20.667999999999999</c:v>
                </c:pt>
                <c:pt idx="2804">
                  <c:v>20.611999999999998</c:v>
                </c:pt>
                <c:pt idx="2805">
                  <c:v>20.558</c:v>
                </c:pt>
                <c:pt idx="2806">
                  <c:v>20.5</c:v>
                </c:pt>
                <c:pt idx="2807">
                  <c:v>20.434000000000001</c:v>
                </c:pt>
                <c:pt idx="2808">
                  <c:v>20.37</c:v>
                </c:pt>
                <c:pt idx="2809">
                  <c:v>20.315999999999999</c:v>
                </c:pt>
                <c:pt idx="2810">
                  <c:v>20.260999999999999</c:v>
                </c:pt>
                <c:pt idx="2811">
                  <c:v>20.206</c:v>
                </c:pt>
                <c:pt idx="2812">
                  <c:v>20.158999999999999</c:v>
                </c:pt>
                <c:pt idx="2813">
                  <c:v>20.114999999999998</c:v>
                </c:pt>
                <c:pt idx="2814">
                  <c:v>20.081</c:v>
                </c:pt>
                <c:pt idx="2815">
                  <c:v>20.048999999999999</c:v>
                </c:pt>
                <c:pt idx="2816">
                  <c:v>20.016999999999999</c:v>
                </c:pt>
                <c:pt idx="2817">
                  <c:v>19.986000000000001</c:v>
                </c:pt>
                <c:pt idx="2818">
                  <c:v>19.960999999999999</c:v>
                </c:pt>
                <c:pt idx="2819">
                  <c:v>19.946999999999999</c:v>
                </c:pt>
                <c:pt idx="2820">
                  <c:v>19.942</c:v>
                </c:pt>
                <c:pt idx="2821">
                  <c:v>19.95</c:v>
                </c:pt>
                <c:pt idx="2822">
                  <c:v>19.963000000000001</c:v>
                </c:pt>
                <c:pt idx="2823">
                  <c:v>19.981000000000002</c:v>
                </c:pt>
                <c:pt idx="2824">
                  <c:v>20.004000000000001</c:v>
                </c:pt>
                <c:pt idx="2825">
                  <c:v>20.027999999999999</c:v>
                </c:pt>
                <c:pt idx="2826">
                  <c:v>20.058</c:v>
                </c:pt>
                <c:pt idx="2827">
                  <c:v>20.097999999999999</c:v>
                </c:pt>
                <c:pt idx="2828">
                  <c:v>20.141999999999999</c:v>
                </c:pt>
                <c:pt idx="2829">
                  <c:v>20.184999999999999</c:v>
                </c:pt>
                <c:pt idx="2830">
                  <c:v>20.234000000000002</c:v>
                </c:pt>
                <c:pt idx="2831">
                  <c:v>20.291</c:v>
                </c:pt>
                <c:pt idx="2832">
                  <c:v>20.347999999999999</c:v>
                </c:pt>
                <c:pt idx="2833">
                  <c:v>20.401</c:v>
                </c:pt>
                <c:pt idx="2834">
                  <c:v>20.451000000000001</c:v>
                </c:pt>
                <c:pt idx="2835">
                  <c:v>20.501999999999999</c:v>
                </c:pt>
                <c:pt idx="2836">
                  <c:v>20.552</c:v>
                </c:pt>
                <c:pt idx="2837">
                  <c:v>20.6</c:v>
                </c:pt>
                <c:pt idx="2838">
                  <c:v>20.637</c:v>
                </c:pt>
                <c:pt idx="2839">
                  <c:v>20.667999999999999</c:v>
                </c:pt>
                <c:pt idx="2840">
                  <c:v>20.696000000000002</c:v>
                </c:pt>
                <c:pt idx="2841">
                  <c:v>20.725000000000001</c:v>
                </c:pt>
                <c:pt idx="2842">
                  <c:v>20.754000000000001</c:v>
                </c:pt>
                <c:pt idx="2843">
                  <c:v>20.78</c:v>
                </c:pt>
                <c:pt idx="2844">
                  <c:v>20.798999999999999</c:v>
                </c:pt>
                <c:pt idx="2845">
                  <c:v>20.814</c:v>
                </c:pt>
                <c:pt idx="2846">
                  <c:v>20.832000000000001</c:v>
                </c:pt>
                <c:pt idx="2847">
                  <c:v>20.855</c:v>
                </c:pt>
                <c:pt idx="2848">
                  <c:v>20.873000000000001</c:v>
                </c:pt>
                <c:pt idx="2849">
                  <c:v>20.882999999999999</c:v>
                </c:pt>
                <c:pt idx="2850">
                  <c:v>20.888999999999999</c:v>
                </c:pt>
                <c:pt idx="2851">
                  <c:v>20.89</c:v>
                </c:pt>
                <c:pt idx="2852">
                  <c:v>20.879000000000001</c:v>
                </c:pt>
                <c:pt idx="2853">
                  <c:v>20.861999999999998</c:v>
                </c:pt>
                <c:pt idx="2854">
                  <c:v>20.846</c:v>
                </c:pt>
                <c:pt idx="2855">
                  <c:v>20.826000000000001</c:v>
                </c:pt>
                <c:pt idx="2856">
                  <c:v>20.805</c:v>
                </c:pt>
                <c:pt idx="2857">
                  <c:v>20.783000000000001</c:v>
                </c:pt>
                <c:pt idx="2858">
                  <c:v>20.763999999999999</c:v>
                </c:pt>
                <c:pt idx="2859">
                  <c:v>20.742000000000001</c:v>
                </c:pt>
                <c:pt idx="2860">
                  <c:v>20.716000000000001</c:v>
                </c:pt>
                <c:pt idx="2861">
                  <c:v>20.687999999999999</c:v>
                </c:pt>
                <c:pt idx="2862">
                  <c:v>20.658999999999999</c:v>
                </c:pt>
                <c:pt idx="2863">
                  <c:v>20.63</c:v>
                </c:pt>
                <c:pt idx="2864">
                  <c:v>20.606000000000002</c:v>
                </c:pt>
                <c:pt idx="2865">
                  <c:v>20.581</c:v>
                </c:pt>
                <c:pt idx="2866">
                  <c:v>20.561</c:v>
                </c:pt>
                <c:pt idx="2867">
                  <c:v>20.54</c:v>
                </c:pt>
                <c:pt idx="2868">
                  <c:v>20.518999999999998</c:v>
                </c:pt>
                <c:pt idx="2869">
                  <c:v>20.498999999999999</c:v>
                </c:pt>
                <c:pt idx="2870">
                  <c:v>20.478999999999999</c:v>
                </c:pt>
                <c:pt idx="2871">
                  <c:v>20.460999999999999</c:v>
                </c:pt>
                <c:pt idx="2872">
                  <c:v>20.449000000000002</c:v>
                </c:pt>
                <c:pt idx="2873">
                  <c:v>20.434999999999999</c:v>
                </c:pt>
                <c:pt idx="2874">
                  <c:v>20.419</c:v>
                </c:pt>
                <c:pt idx="2875">
                  <c:v>20.405999999999999</c:v>
                </c:pt>
                <c:pt idx="2876">
                  <c:v>20.398</c:v>
                </c:pt>
                <c:pt idx="2877">
                  <c:v>20.396000000000001</c:v>
                </c:pt>
                <c:pt idx="2878">
                  <c:v>20.396999999999998</c:v>
                </c:pt>
                <c:pt idx="2879">
                  <c:v>20.401</c:v>
                </c:pt>
                <c:pt idx="2880">
                  <c:v>20.404</c:v>
                </c:pt>
                <c:pt idx="2881">
                  <c:v>20.407</c:v>
                </c:pt>
                <c:pt idx="2882">
                  <c:v>20.417999999999999</c:v>
                </c:pt>
                <c:pt idx="2883">
                  <c:v>20.425000000000001</c:v>
                </c:pt>
                <c:pt idx="2884">
                  <c:v>20.434000000000001</c:v>
                </c:pt>
                <c:pt idx="2885">
                  <c:v>20.443000000000001</c:v>
                </c:pt>
                <c:pt idx="2886">
                  <c:v>20.452000000000002</c:v>
                </c:pt>
                <c:pt idx="2887">
                  <c:v>20.457999999999998</c:v>
                </c:pt>
                <c:pt idx="2888">
                  <c:v>20.459</c:v>
                </c:pt>
                <c:pt idx="2889">
                  <c:v>20.463999999999999</c:v>
                </c:pt>
                <c:pt idx="2890">
                  <c:v>20.471</c:v>
                </c:pt>
                <c:pt idx="2891">
                  <c:v>20.478999999999999</c:v>
                </c:pt>
                <c:pt idx="2892">
                  <c:v>20.492000000000001</c:v>
                </c:pt>
                <c:pt idx="2893">
                  <c:v>20.501999999999999</c:v>
                </c:pt>
                <c:pt idx="2894">
                  <c:v>20.513000000000002</c:v>
                </c:pt>
                <c:pt idx="2895">
                  <c:v>20.523</c:v>
                </c:pt>
                <c:pt idx="2896">
                  <c:v>20.529</c:v>
                </c:pt>
                <c:pt idx="2897">
                  <c:v>20.533999999999999</c:v>
                </c:pt>
                <c:pt idx="2898">
                  <c:v>20.538</c:v>
                </c:pt>
                <c:pt idx="2899">
                  <c:v>20.547000000000001</c:v>
                </c:pt>
                <c:pt idx="2900">
                  <c:v>20.558</c:v>
                </c:pt>
                <c:pt idx="2901">
                  <c:v>20.57</c:v>
                </c:pt>
                <c:pt idx="2902">
                  <c:v>20.576000000000001</c:v>
                </c:pt>
                <c:pt idx="2903">
                  <c:v>20.581</c:v>
                </c:pt>
                <c:pt idx="2904">
                  <c:v>20.581</c:v>
                </c:pt>
                <c:pt idx="2905">
                  <c:v>20.577000000000002</c:v>
                </c:pt>
                <c:pt idx="2906">
                  <c:v>20.574999999999999</c:v>
                </c:pt>
                <c:pt idx="2907">
                  <c:v>20.57</c:v>
                </c:pt>
                <c:pt idx="2908">
                  <c:v>20.568999999999999</c:v>
                </c:pt>
                <c:pt idx="2909">
                  <c:v>20.565999999999999</c:v>
                </c:pt>
                <c:pt idx="2910">
                  <c:v>20.568000000000001</c:v>
                </c:pt>
                <c:pt idx="2911">
                  <c:v>20.57</c:v>
                </c:pt>
                <c:pt idx="2912">
                  <c:v>20.577999999999999</c:v>
                </c:pt>
                <c:pt idx="2913">
                  <c:v>20.59</c:v>
                </c:pt>
                <c:pt idx="2914">
                  <c:v>20.600999999999999</c:v>
                </c:pt>
                <c:pt idx="2915">
                  <c:v>20.611999999999998</c:v>
                </c:pt>
                <c:pt idx="2916">
                  <c:v>20.616</c:v>
                </c:pt>
                <c:pt idx="2917">
                  <c:v>20.617000000000001</c:v>
                </c:pt>
                <c:pt idx="2918">
                  <c:v>20.623000000000001</c:v>
                </c:pt>
                <c:pt idx="2919">
                  <c:v>20.631</c:v>
                </c:pt>
                <c:pt idx="2920">
                  <c:v>20.643000000000001</c:v>
                </c:pt>
                <c:pt idx="2921">
                  <c:v>20.661999999999999</c:v>
                </c:pt>
                <c:pt idx="2922">
                  <c:v>20.693000000000001</c:v>
                </c:pt>
                <c:pt idx="2923">
                  <c:v>20.728999999999999</c:v>
                </c:pt>
                <c:pt idx="2924">
                  <c:v>20.765999999999998</c:v>
                </c:pt>
                <c:pt idx="2925">
                  <c:v>20.805</c:v>
                </c:pt>
                <c:pt idx="2926">
                  <c:v>20.861999999999998</c:v>
                </c:pt>
                <c:pt idx="2927">
                  <c:v>20.936</c:v>
                </c:pt>
                <c:pt idx="2928">
                  <c:v>21.007999999999999</c:v>
                </c:pt>
                <c:pt idx="2929">
                  <c:v>21.084</c:v>
                </c:pt>
                <c:pt idx="2930">
                  <c:v>21.151</c:v>
                </c:pt>
                <c:pt idx="2931">
                  <c:v>21.222000000000001</c:v>
                </c:pt>
                <c:pt idx="2932">
                  <c:v>21.297999999999998</c:v>
                </c:pt>
                <c:pt idx="2933">
                  <c:v>21.363</c:v>
                </c:pt>
                <c:pt idx="2934">
                  <c:v>21.420999999999999</c:v>
                </c:pt>
                <c:pt idx="2935">
                  <c:v>21.484999999999999</c:v>
                </c:pt>
                <c:pt idx="2936">
                  <c:v>21.550999999999998</c:v>
                </c:pt>
                <c:pt idx="2937">
                  <c:v>21.623000000000001</c:v>
                </c:pt>
                <c:pt idx="2938">
                  <c:v>21.712</c:v>
                </c:pt>
                <c:pt idx="2939">
                  <c:v>21.808</c:v>
                </c:pt>
                <c:pt idx="2940">
                  <c:v>21.917000000000002</c:v>
                </c:pt>
                <c:pt idx="2941">
                  <c:v>22.032</c:v>
                </c:pt>
                <c:pt idx="2942">
                  <c:v>22.155999999999999</c:v>
                </c:pt>
                <c:pt idx="2943">
                  <c:v>22.297999999999998</c:v>
                </c:pt>
                <c:pt idx="2944">
                  <c:v>22.452000000000002</c:v>
                </c:pt>
                <c:pt idx="2945">
                  <c:v>22.62</c:v>
                </c:pt>
                <c:pt idx="2946">
                  <c:v>22.783999999999999</c:v>
                </c:pt>
                <c:pt idx="2947">
                  <c:v>22.934999999999999</c:v>
                </c:pt>
                <c:pt idx="2948">
                  <c:v>23.08</c:v>
                </c:pt>
                <c:pt idx="2949">
                  <c:v>23.212</c:v>
                </c:pt>
                <c:pt idx="2950">
                  <c:v>23.338000000000001</c:v>
                </c:pt>
                <c:pt idx="2951">
                  <c:v>23.465</c:v>
                </c:pt>
                <c:pt idx="2952">
                  <c:v>23.596</c:v>
                </c:pt>
                <c:pt idx="2953">
                  <c:v>23.745000000000001</c:v>
                </c:pt>
                <c:pt idx="2954">
                  <c:v>23.905000000000001</c:v>
                </c:pt>
                <c:pt idx="2955">
                  <c:v>24.074000000000002</c:v>
                </c:pt>
                <c:pt idx="2956">
                  <c:v>24.241</c:v>
                </c:pt>
                <c:pt idx="2957">
                  <c:v>24.408000000000001</c:v>
                </c:pt>
                <c:pt idx="2958">
                  <c:v>24.568000000000001</c:v>
                </c:pt>
                <c:pt idx="2959">
                  <c:v>24.718</c:v>
                </c:pt>
                <c:pt idx="2960">
                  <c:v>24.867000000000001</c:v>
                </c:pt>
                <c:pt idx="2961">
                  <c:v>25.013999999999999</c:v>
                </c:pt>
                <c:pt idx="2962">
                  <c:v>25.17</c:v>
                </c:pt>
                <c:pt idx="2963">
                  <c:v>25.329000000000001</c:v>
                </c:pt>
                <c:pt idx="2964">
                  <c:v>25.48</c:v>
                </c:pt>
                <c:pt idx="2965">
                  <c:v>25.623000000000001</c:v>
                </c:pt>
                <c:pt idx="2966">
                  <c:v>25.763000000000002</c:v>
                </c:pt>
                <c:pt idx="2967">
                  <c:v>25.905999999999999</c:v>
                </c:pt>
                <c:pt idx="2968">
                  <c:v>26.05</c:v>
                </c:pt>
                <c:pt idx="2969">
                  <c:v>26.193000000000001</c:v>
                </c:pt>
                <c:pt idx="2970">
                  <c:v>26.338999999999999</c:v>
                </c:pt>
                <c:pt idx="2971">
                  <c:v>26.481999999999999</c:v>
                </c:pt>
                <c:pt idx="2972">
                  <c:v>26.617000000000001</c:v>
                </c:pt>
                <c:pt idx="2973">
                  <c:v>26.751000000000001</c:v>
                </c:pt>
                <c:pt idx="2974">
                  <c:v>26.882000000000001</c:v>
                </c:pt>
                <c:pt idx="2975">
                  <c:v>27.016999999999999</c:v>
                </c:pt>
                <c:pt idx="2976">
                  <c:v>27.138999999999999</c:v>
                </c:pt>
                <c:pt idx="2977">
                  <c:v>27.251999999999999</c:v>
                </c:pt>
                <c:pt idx="2978">
                  <c:v>27.364999999999998</c:v>
                </c:pt>
                <c:pt idx="2979">
                  <c:v>27.471</c:v>
                </c:pt>
                <c:pt idx="2980">
                  <c:v>27.573</c:v>
                </c:pt>
                <c:pt idx="2981">
                  <c:v>27.667999999999999</c:v>
                </c:pt>
                <c:pt idx="2982">
                  <c:v>27.76</c:v>
                </c:pt>
                <c:pt idx="2983">
                  <c:v>27.837</c:v>
                </c:pt>
                <c:pt idx="2984">
                  <c:v>27.902999999999999</c:v>
                </c:pt>
                <c:pt idx="2985">
                  <c:v>27.963000000000001</c:v>
                </c:pt>
                <c:pt idx="2986">
                  <c:v>28.007000000000001</c:v>
                </c:pt>
                <c:pt idx="2987">
                  <c:v>28.039000000000001</c:v>
                </c:pt>
                <c:pt idx="2988">
                  <c:v>28.065999999999999</c:v>
                </c:pt>
                <c:pt idx="2989">
                  <c:v>28.091999999999999</c:v>
                </c:pt>
                <c:pt idx="2990">
                  <c:v>28.119</c:v>
                </c:pt>
                <c:pt idx="2991">
                  <c:v>28.143000000000001</c:v>
                </c:pt>
                <c:pt idx="2992">
                  <c:v>28.167000000000002</c:v>
                </c:pt>
                <c:pt idx="2993">
                  <c:v>28.184000000000001</c:v>
                </c:pt>
                <c:pt idx="2994">
                  <c:v>28.196999999999999</c:v>
                </c:pt>
                <c:pt idx="2995">
                  <c:v>28.206</c:v>
                </c:pt>
                <c:pt idx="2996">
                  <c:v>28.207999999999998</c:v>
                </c:pt>
                <c:pt idx="2997">
                  <c:v>28.202999999999999</c:v>
                </c:pt>
                <c:pt idx="2998">
                  <c:v>28.195</c:v>
                </c:pt>
                <c:pt idx="2999">
                  <c:v>28.178999999999998</c:v>
                </c:pt>
                <c:pt idx="3000">
                  <c:v>28.155999999999999</c:v>
                </c:pt>
                <c:pt idx="3001">
                  <c:v>28.135999999999999</c:v>
                </c:pt>
                <c:pt idx="3002">
                  <c:v>28.117999999999999</c:v>
                </c:pt>
                <c:pt idx="3003">
                  <c:v>28.096</c:v>
                </c:pt>
                <c:pt idx="3004">
                  <c:v>28.074000000000002</c:v>
                </c:pt>
                <c:pt idx="3005">
                  <c:v>28.055</c:v>
                </c:pt>
                <c:pt idx="3006">
                  <c:v>28.035</c:v>
                </c:pt>
                <c:pt idx="3007">
                  <c:v>28.015999999999998</c:v>
                </c:pt>
                <c:pt idx="3008">
                  <c:v>27.998000000000001</c:v>
                </c:pt>
                <c:pt idx="3009">
                  <c:v>27.978000000000002</c:v>
                </c:pt>
                <c:pt idx="3010">
                  <c:v>27.96</c:v>
                </c:pt>
                <c:pt idx="3011">
                  <c:v>27.945</c:v>
                </c:pt>
                <c:pt idx="3012">
                  <c:v>27.934000000000001</c:v>
                </c:pt>
                <c:pt idx="3013">
                  <c:v>27.93</c:v>
                </c:pt>
                <c:pt idx="3014">
                  <c:v>27.927</c:v>
                </c:pt>
                <c:pt idx="3015">
                  <c:v>27.922999999999998</c:v>
                </c:pt>
                <c:pt idx="3016">
                  <c:v>27.920999999999999</c:v>
                </c:pt>
                <c:pt idx="3017">
                  <c:v>27.920999999999999</c:v>
                </c:pt>
                <c:pt idx="3018">
                  <c:v>27.916</c:v>
                </c:pt>
                <c:pt idx="3019">
                  <c:v>27.914000000000001</c:v>
                </c:pt>
                <c:pt idx="3020">
                  <c:v>27.911000000000001</c:v>
                </c:pt>
                <c:pt idx="3021">
                  <c:v>27.904</c:v>
                </c:pt>
                <c:pt idx="3022">
                  <c:v>27.895</c:v>
                </c:pt>
                <c:pt idx="3023">
                  <c:v>27.888999999999999</c:v>
                </c:pt>
                <c:pt idx="3024">
                  <c:v>27.885000000000002</c:v>
                </c:pt>
                <c:pt idx="3025">
                  <c:v>27.885000000000002</c:v>
                </c:pt>
                <c:pt idx="3026">
                  <c:v>27.885999999999999</c:v>
                </c:pt>
                <c:pt idx="3027">
                  <c:v>27.893999999999998</c:v>
                </c:pt>
                <c:pt idx="3028">
                  <c:v>27.907</c:v>
                </c:pt>
                <c:pt idx="3029">
                  <c:v>27.923999999999999</c:v>
                </c:pt>
                <c:pt idx="3030">
                  <c:v>27.946000000000002</c:v>
                </c:pt>
                <c:pt idx="3031">
                  <c:v>27.965</c:v>
                </c:pt>
                <c:pt idx="3032">
                  <c:v>27.986999999999998</c:v>
                </c:pt>
                <c:pt idx="3033">
                  <c:v>28.013999999999999</c:v>
                </c:pt>
                <c:pt idx="3034">
                  <c:v>28.041</c:v>
                </c:pt>
                <c:pt idx="3035">
                  <c:v>28.064</c:v>
                </c:pt>
                <c:pt idx="3036">
                  <c:v>28.084</c:v>
                </c:pt>
                <c:pt idx="3037">
                  <c:v>28.100999999999999</c:v>
                </c:pt>
                <c:pt idx="3038">
                  <c:v>28.111999999999998</c:v>
                </c:pt>
                <c:pt idx="3039">
                  <c:v>28.116</c:v>
                </c:pt>
                <c:pt idx="3040">
                  <c:v>28.11</c:v>
                </c:pt>
                <c:pt idx="3041">
                  <c:v>28.102</c:v>
                </c:pt>
                <c:pt idx="3042">
                  <c:v>28.093</c:v>
                </c:pt>
                <c:pt idx="3043">
                  <c:v>28.088000000000001</c:v>
                </c:pt>
                <c:pt idx="3044">
                  <c:v>28.084</c:v>
                </c:pt>
                <c:pt idx="3045">
                  <c:v>28.08</c:v>
                </c:pt>
                <c:pt idx="3046">
                  <c:v>28.071999999999999</c:v>
                </c:pt>
                <c:pt idx="3047">
                  <c:v>28.06</c:v>
                </c:pt>
                <c:pt idx="3048">
                  <c:v>28.042000000000002</c:v>
                </c:pt>
                <c:pt idx="3049">
                  <c:v>28.026</c:v>
                </c:pt>
                <c:pt idx="3050">
                  <c:v>28.010999999999999</c:v>
                </c:pt>
                <c:pt idx="3051">
                  <c:v>27.992000000000001</c:v>
                </c:pt>
                <c:pt idx="3052">
                  <c:v>27.98</c:v>
                </c:pt>
                <c:pt idx="3053">
                  <c:v>27.971</c:v>
                </c:pt>
                <c:pt idx="3054">
                  <c:v>27.960999999999999</c:v>
                </c:pt>
                <c:pt idx="3055">
                  <c:v>27.95</c:v>
                </c:pt>
                <c:pt idx="3056">
                  <c:v>27.937999999999999</c:v>
                </c:pt>
                <c:pt idx="3057">
                  <c:v>27.928000000000001</c:v>
                </c:pt>
                <c:pt idx="3058">
                  <c:v>27.919</c:v>
                </c:pt>
                <c:pt idx="3059">
                  <c:v>27.905000000000001</c:v>
                </c:pt>
                <c:pt idx="3060">
                  <c:v>27.891999999999999</c:v>
                </c:pt>
                <c:pt idx="3061">
                  <c:v>27.878</c:v>
                </c:pt>
                <c:pt idx="3062">
                  <c:v>27.866</c:v>
                </c:pt>
                <c:pt idx="3063">
                  <c:v>27.853999999999999</c:v>
                </c:pt>
                <c:pt idx="3064">
                  <c:v>27.837</c:v>
                </c:pt>
                <c:pt idx="3065">
                  <c:v>27.817</c:v>
                </c:pt>
                <c:pt idx="3066">
                  <c:v>27.795999999999999</c:v>
                </c:pt>
                <c:pt idx="3067">
                  <c:v>27.771000000000001</c:v>
                </c:pt>
                <c:pt idx="3068">
                  <c:v>27.744</c:v>
                </c:pt>
                <c:pt idx="3069">
                  <c:v>27.716999999999999</c:v>
                </c:pt>
                <c:pt idx="3070">
                  <c:v>27.69</c:v>
                </c:pt>
                <c:pt idx="3071">
                  <c:v>27.667999999999999</c:v>
                </c:pt>
                <c:pt idx="3072">
                  <c:v>27.65</c:v>
                </c:pt>
                <c:pt idx="3073">
                  <c:v>27.63</c:v>
                </c:pt>
                <c:pt idx="3074">
                  <c:v>27.606000000000002</c:v>
                </c:pt>
                <c:pt idx="3075">
                  <c:v>27.574999999999999</c:v>
                </c:pt>
                <c:pt idx="3076">
                  <c:v>27.529</c:v>
                </c:pt>
                <c:pt idx="3077">
                  <c:v>27.526</c:v>
                </c:pt>
                <c:pt idx="3078">
                  <c:v>27.504999999999999</c:v>
                </c:pt>
                <c:pt idx="3079">
                  <c:v>27.486000000000001</c:v>
                </c:pt>
                <c:pt idx="3080">
                  <c:v>27.47</c:v>
                </c:pt>
                <c:pt idx="3081">
                  <c:v>27.457000000000001</c:v>
                </c:pt>
                <c:pt idx="3082">
                  <c:v>27.449000000000002</c:v>
                </c:pt>
                <c:pt idx="3083">
                  <c:v>27.449000000000002</c:v>
                </c:pt>
                <c:pt idx="3084">
                  <c:v>27.449000000000002</c:v>
                </c:pt>
                <c:pt idx="3085">
                  <c:v>27.454999999999998</c:v>
                </c:pt>
                <c:pt idx="3086">
                  <c:v>27.460999999999999</c:v>
                </c:pt>
                <c:pt idx="3087">
                  <c:v>27.465</c:v>
                </c:pt>
                <c:pt idx="3088">
                  <c:v>27.469000000000001</c:v>
                </c:pt>
                <c:pt idx="3089">
                  <c:v>27.466000000000001</c:v>
                </c:pt>
                <c:pt idx="3090">
                  <c:v>27.466999999999999</c:v>
                </c:pt>
                <c:pt idx="3091">
                  <c:v>27.471</c:v>
                </c:pt>
                <c:pt idx="3092">
                  <c:v>27.477</c:v>
                </c:pt>
                <c:pt idx="3093">
                  <c:v>27.494</c:v>
                </c:pt>
                <c:pt idx="3094">
                  <c:v>27.521999999999998</c:v>
                </c:pt>
                <c:pt idx="3095">
                  <c:v>27.556999999999999</c:v>
                </c:pt>
                <c:pt idx="3096">
                  <c:v>27.597000000000001</c:v>
                </c:pt>
                <c:pt idx="3097">
                  <c:v>27.638999999999999</c:v>
                </c:pt>
                <c:pt idx="3098">
                  <c:v>27.677</c:v>
                </c:pt>
                <c:pt idx="3099">
                  <c:v>27.716000000000001</c:v>
                </c:pt>
                <c:pt idx="3100">
                  <c:v>27.759</c:v>
                </c:pt>
                <c:pt idx="3101">
                  <c:v>27.806000000000001</c:v>
                </c:pt>
                <c:pt idx="3102">
                  <c:v>27.855</c:v>
                </c:pt>
                <c:pt idx="3103">
                  <c:v>27.91</c:v>
                </c:pt>
                <c:pt idx="3104">
                  <c:v>27.963999999999999</c:v>
                </c:pt>
                <c:pt idx="3105">
                  <c:v>28.013999999999999</c:v>
                </c:pt>
                <c:pt idx="3106">
                  <c:v>28.068000000000001</c:v>
                </c:pt>
                <c:pt idx="3107">
                  <c:v>28.126999999999999</c:v>
                </c:pt>
                <c:pt idx="3108">
                  <c:v>28.178999999999998</c:v>
                </c:pt>
                <c:pt idx="3109">
                  <c:v>28.23</c:v>
                </c:pt>
                <c:pt idx="3110">
                  <c:v>28.286999999999999</c:v>
                </c:pt>
                <c:pt idx="3111">
                  <c:v>28.353000000000002</c:v>
                </c:pt>
                <c:pt idx="3112">
                  <c:v>28.420999999999999</c:v>
                </c:pt>
                <c:pt idx="3113">
                  <c:v>28.489000000000001</c:v>
                </c:pt>
                <c:pt idx="3114">
                  <c:v>28.556000000000001</c:v>
                </c:pt>
                <c:pt idx="3115">
                  <c:v>28.623999999999999</c:v>
                </c:pt>
                <c:pt idx="3116">
                  <c:v>28.686</c:v>
                </c:pt>
                <c:pt idx="3117">
                  <c:v>28.742000000000001</c:v>
                </c:pt>
                <c:pt idx="3118">
                  <c:v>28.803999999999998</c:v>
                </c:pt>
                <c:pt idx="3119">
                  <c:v>28.855</c:v>
                </c:pt>
                <c:pt idx="3120">
                  <c:v>28.901</c:v>
                </c:pt>
                <c:pt idx="3121">
                  <c:v>28.95</c:v>
                </c:pt>
                <c:pt idx="3122">
                  <c:v>28.995999999999999</c:v>
                </c:pt>
                <c:pt idx="3123">
                  <c:v>29.035</c:v>
                </c:pt>
                <c:pt idx="3124">
                  <c:v>29.07</c:v>
                </c:pt>
                <c:pt idx="3125">
                  <c:v>29.108000000000001</c:v>
                </c:pt>
                <c:pt idx="3126">
                  <c:v>29.140999999999998</c:v>
                </c:pt>
                <c:pt idx="3127">
                  <c:v>29.167999999999999</c:v>
                </c:pt>
                <c:pt idx="3128">
                  <c:v>29.187000000000001</c:v>
                </c:pt>
                <c:pt idx="3129">
                  <c:v>29.204000000000001</c:v>
                </c:pt>
                <c:pt idx="3130">
                  <c:v>29.216999999999999</c:v>
                </c:pt>
                <c:pt idx="3131">
                  <c:v>29.221</c:v>
                </c:pt>
                <c:pt idx="3132">
                  <c:v>29.222000000000001</c:v>
                </c:pt>
                <c:pt idx="3133">
                  <c:v>29.213999999999999</c:v>
                </c:pt>
                <c:pt idx="3134">
                  <c:v>29.196999999999999</c:v>
                </c:pt>
                <c:pt idx="3135">
                  <c:v>29.178000000000001</c:v>
                </c:pt>
                <c:pt idx="3136">
                  <c:v>29.158999999999999</c:v>
                </c:pt>
                <c:pt idx="3137">
                  <c:v>29.145</c:v>
                </c:pt>
                <c:pt idx="3138">
                  <c:v>29.126999999999999</c:v>
                </c:pt>
                <c:pt idx="3139">
                  <c:v>29.106999999999999</c:v>
                </c:pt>
                <c:pt idx="3140">
                  <c:v>29.085000000000001</c:v>
                </c:pt>
                <c:pt idx="3141">
                  <c:v>29.058</c:v>
                </c:pt>
                <c:pt idx="3142">
                  <c:v>29.021999999999998</c:v>
                </c:pt>
                <c:pt idx="3143">
                  <c:v>28.984000000000002</c:v>
                </c:pt>
                <c:pt idx="3144">
                  <c:v>28.949000000000002</c:v>
                </c:pt>
                <c:pt idx="3145">
                  <c:v>28.917000000000002</c:v>
                </c:pt>
                <c:pt idx="3146">
                  <c:v>28.88</c:v>
                </c:pt>
                <c:pt idx="3147">
                  <c:v>28.849</c:v>
                </c:pt>
                <c:pt idx="3148">
                  <c:v>28.835000000000001</c:v>
                </c:pt>
                <c:pt idx="3149">
                  <c:v>28.838999999999999</c:v>
                </c:pt>
                <c:pt idx="3150">
                  <c:v>28.869</c:v>
                </c:pt>
                <c:pt idx="3151">
                  <c:v>28.914000000000001</c:v>
                </c:pt>
                <c:pt idx="3152">
                  <c:v>28.969000000000001</c:v>
                </c:pt>
                <c:pt idx="3153">
                  <c:v>29.021000000000001</c:v>
                </c:pt>
                <c:pt idx="3154">
                  <c:v>29.062999999999999</c:v>
                </c:pt>
                <c:pt idx="3155">
                  <c:v>29.093</c:v>
                </c:pt>
                <c:pt idx="3156">
                  <c:v>29.105</c:v>
                </c:pt>
                <c:pt idx="3157">
                  <c:v>29.1</c:v>
                </c:pt>
                <c:pt idx="3158">
                  <c:v>29.087</c:v>
                </c:pt>
                <c:pt idx="3159">
                  <c:v>29.08</c:v>
                </c:pt>
                <c:pt idx="3160">
                  <c:v>29.076000000000001</c:v>
                </c:pt>
                <c:pt idx="3161">
                  <c:v>29.071999999999999</c:v>
                </c:pt>
                <c:pt idx="3162">
                  <c:v>29.07</c:v>
                </c:pt>
                <c:pt idx="3163">
                  <c:v>29.077999999999999</c:v>
                </c:pt>
                <c:pt idx="3164">
                  <c:v>29.09</c:v>
                </c:pt>
                <c:pt idx="3165">
                  <c:v>29.1</c:v>
                </c:pt>
                <c:pt idx="3166">
                  <c:v>29.109000000000002</c:v>
                </c:pt>
                <c:pt idx="3167">
                  <c:v>29.114999999999998</c:v>
                </c:pt>
                <c:pt idx="3168">
                  <c:v>29.111999999999998</c:v>
                </c:pt>
                <c:pt idx="3169">
                  <c:v>29.100999999999999</c:v>
                </c:pt>
                <c:pt idx="3170">
                  <c:v>29.085000000000001</c:v>
                </c:pt>
                <c:pt idx="3171">
                  <c:v>29.067</c:v>
                </c:pt>
                <c:pt idx="3172">
                  <c:v>29.044</c:v>
                </c:pt>
                <c:pt idx="3173">
                  <c:v>29.013000000000002</c:v>
                </c:pt>
                <c:pt idx="3174">
                  <c:v>28.975000000000001</c:v>
                </c:pt>
                <c:pt idx="3175">
                  <c:v>28.93</c:v>
                </c:pt>
                <c:pt idx="3176">
                  <c:v>28.888999999999999</c:v>
                </c:pt>
                <c:pt idx="3177">
                  <c:v>28.850999999999999</c:v>
                </c:pt>
                <c:pt idx="3178">
                  <c:v>28.818999999999999</c:v>
                </c:pt>
                <c:pt idx="3179">
                  <c:v>28.789000000000001</c:v>
                </c:pt>
                <c:pt idx="3180">
                  <c:v>28.76</c:v>
                </c:pt>
                <c:pt idx="3181">
                  <c:v>28.731999999999999</c:v>
                </c:pt>
                <c:pt idx="3182">
                  <c:v>28.704999999999998</c:v>
                </c:pt>
                <c:pt idx="3183">
                  <c:v>28.677</c:v>
                </c:pt>
                <c:pt idx="3184">
                  <c:v>28.649000000000001</c:v>
                </c:pt>
                <c:pt idx="3185">
                  <c:v>28.617999999999999</c:v>
                </c:pt>
                <c:pt idx="3186">
                  <c:v>28.59</c:v>
                </c:pt>
                <c:pt idx="3187">
                  <c:v>28.565999999999999</c:v>
                </c:pt>
                <c:pt idx="3188">
                  <c:v>28.542000000000002</c:v>
                </c:pt>
                <c:pt idx="3189">
                  <c:v>28.518999999999998</c:v>
                </c:pt>
                <c:pt idx="3190">
                  <c:v>28.498000000000001</c:v>
                </c:pt>
                <c:pt idx="3191">
                  <c:v>28.48</c:v>
                </c:pt>
                <c:pt idx="3192">
                  <c:v>28.466000000000001</c:v>
                </c:pt>
                <c:pt idx="3193">
                  <c:v>28.459</c:v>
                </c:pt>
                <c:pt idx="3194">
                  <c:v>28.452000000000002</c:v>
                </c:pt>
                <c:pt idx="3195">
                  <c:v>28.454999999999998</c:v>
                </c:pt>
                <c:pt idx="3196">
                  <c:v>28.462</c:v>
                </c:pt>
                <c:pt idx="3197">
                  <c:v>28.47</c:v>
                </c:pt>
                <c:pt idx="3198">
                  <c:v>28.481000000000002</c:v>
                </c:pt>
                <c:pt idx="3199">
                  <c:v>28.492999999999999</c:v>
                </c:pt>
                <c:pt idx="3200">
                  <c:v>28.507999999999999</c:v>
                </c:pt>
                <c:pt idx="3201">
                  <c:v>28.526</c:v>
                </c:pt>
                <c:pt idx="3202">
                  <c:v>28.544</c:v>
                </c:pt>
                <c:pt idx="3203">
                  <c:v>28.559000000000001</c:v>
                </c:pt>
                <c:pt idx="3204">
                  <c:v>28.571000000000002</c:v>
                </c:pt>
                <c:pt idx="3205">
                  <c:v>28.585000000000001</c:v>
                </c:pt>
                <c:pt idx="3206">
                  <c:v>28.597999999999999</c:v>
                </c:pt>
                <c:pt idx="3207">
                  <c:v>28.603999999999999</c:v>
                </c:pt>
                <c:pt idx="3208">
                  <c:v>28.61</c:v>
                </c:pt>
                <c:pt idx="3209">
                  <c:v>28.614000000000001</c:v>
                </c:pt>
                <c:pt idx="3210">
                  <c:v>28.620999999999999</c:v>
                </c:pt>
                <c:pt idx="3211">
                  <c:v>28.625</c:v>
                </c:pt>
                <c:pt idx="3212">
                  <c:v>28.628</c:v>
                </c:pt>
                <c:pt idx="3213">
                  <c:v>28.632000000000001</c:v>
                </c:pt>
                <c:pt idx="3214">
                  <c:v>28.631</c:v>
                </c:pt>
                <c:pt idx="3215">
                  <c:v>28.634</c:v>
                </c:pt>
                <c:pt idx="3216">
                  <c:v>28.638000000000002</c:v>
                </c:pt>
                <c:pt idx="3217">
                  <c:v>28.643999999999998</c:v>
                </c:pt>
                <c:pt idx="3218">
                  <c:v>28.652999999999999</c:v>
                </c:pt>
                <c:pt idx="3219">
                  <c:v>28.661000000000001</c:v>
                </c:pt>
                <c:pt idx="3220">
                  <c:v>28.669</c:v>
                </c:pt>
                <c:pt idx="3221">
                  <c:v>28.672000000000001</c:v>
                </c:pt>
                <c:pt idx="3222">
                  <c:v>28.672999999999998</c:v>
                </c:pt>
                <c:pt idx="3223">
                  <c:v>28.670999999999999</c:v>
                </c:pt>
                <c:pt idx="3224">
                  <c:v>28.664999999999999</c:v>
                </c:pt>
                <c:pt idx="3225">
                  <c:v>28.652000000000001</c:v>
                </c:pt>
                <c:pt idx="3226">
                  <c:v>28.641999999999999</c:v>
                </c:pt>
                <c:pt idx="3227">
                  <c:v>28.629000000000001</c:v>
                </c:pt>
                <c:pt idx="3228">
                  <c:v>28.611999999999998</c:v>
                </c:pt>
                <c:pt idx="3229">
                  <c:v>28.599</c:v>
                </c:pt>
                <c:pt idx="3230">
                  <c:v>28.582000000000001</c:v>
                </c:pt>
                <c:pt idx="3231">
                  <c:v>28.562000000000001</c:v>
                </c:pt>
                <c:pt idx="3232">
                  <c:v>28.545000000000002</c:v>
                </c:pt>
                <c:pt idx="3233">
                  <c:v>28.53</c:v>
                </c:pt>
                <c:pt idx="3234">
                  <c:v>28.513999999999999</c:v>
                </c:pt>
                <c:pt idx="3235">
                  <c:v>28.495999999999999</c:v>
                </c:pt>
                <c:pt idx="3236">
                  <c:v>28.486000000000001</c:v>
                </c:pt>
                <c:pt idx="3237">
                  <c:v>28.477</c:v>
                </c:pt>
                <c:pt idx="3238">
                  <c:v>28.465</c:v>
                </c:pt>
                <c:pt idx="3239">
                  <c:v>28.45</c:v>
                </c:pt>
                <c:pt idx="3240">
                  <c:v>28.437000000000001</c:v>
                </c:pt>
                <c:pt idx="3241">
                  <c:v>28.422999999999998</c:v>
                </c:pt>
                <c:pt idx="3242">
                  <c:v>28.411000000000001</c:v>
                </c:pt>
                <c:pt idx="3243">
                  <c:v>28.399000000000001</c:v>
                </c:pt>
                <c:pt idx="3244">
                  <c:v>28.395</c:v>
                </c:pt>
                <c:pt idx="3245">
                  <c:v>28.395</c:v>
                </c:pt>
                <c:pt idx="3246">
                  <c:v>28.393999999999998</c:v>
                </c:pt>
                <c:pt idx="3247">
                  <c:v>28.388999999999999</c:v>
                </c:pt>
                <c:pt idx="3248">
                  <c:v>28.378</c:v>
                </c:pt>
                <c:pt idx="3249">
                  <c:v>28.370999999999999</c:v>
                </c:pt>
                <c:pt idx="3250">
                  <c:v>28.36</c:v>
                </c:pt>
                <c:pt idx="3251">
                  <c:v>28.35</c:v>
                </c:pt>
                <c:pt idx="3252">
                  <c:v>28.337</c:v>
                </c:pt>
                <c:pt idx="3253">
                  <c:v>28.324999999999999</c:v>
                </c:pt>
                <c:pt idx="3254">
                  <c:v>28.32</c:v>
                </c:pt>
                <c:pt idx="3255">
                  <c:v>28.318999999999999</c:v>
                </c:pt>
                <c:pt idx="3256">
                  <c:v>28.315000000000001</c:v>
                </c:pt>
                <c:pt idx="3257">
                  <c:v>28.31</c:v>
                </c:pt>
                <c:pt idx="3258">
                  <c:v>28.302</c:v>
                </c:pt>
                <c:pt idx="3259">
                  <c:v>28.291</c:v>
                </c:pt>
                <c:pt idx="3260">
                  <c:v>28.277000000000001</c:v>
                </c:pt>
                <c:pt idx="3261">
                  <c:v>28.263000000000002</c:v>
                </c:pt>
                <c:pt idx="3262">
                  <c:v>28.248999999999999</c:v>
                </c:pt>
                <c:pt idx="3263">
                  <c:v>28.236999999999998</c:v>
                </c:pt>
                <c:pt idx="3264">
                  <c:v>28.227</c:v>
                </c:pt>
                <c:pt idx="3265">
                  <c:v>28.222999999999999</c:v>
                </c:pt>
                <c:pt idx="3266">
                  <c:v>28.218</c:v>
                </c:pt>
                <c:pt idx="3267">
                  <c:v>28.218</c:v>
                </c:pt>
                <c:pt idx="3268">
                  <c:v>28.219000000000001</c:v>
                </c:pt>
                <c:pt idx="3269">
                  <c:v>28.225000000000001</c:v>
                </c:pt>
                <c:pt idx="3270">
                  <c:v>28.228000000000002</c:v>
                </c:pt>
                <c:pt idx="3271">
                  <c:v>28.231999999999999</c:v>
                </c:pt>
                <c:pt idx="3272">
                  <c:v>28.234000000000002</c:v>
                </c:pt>
                <c:pt idx="3273">
                  <c:v>28.231999999999999</c:v>
                </c:pt>
                <c:pt idx="3274">
                  <c:v>28.233000000000001</c:v>
                </c:pt>
                <c:pt idx="3275">
                  <c:v>28.23</c:v>
                </c:pt>
                <c:pt idx="3276">
                  <c:v>28.231999999999999</c:v>
                </c:pt>
                <c:pt idx="3277">
                  <c:v>28.234000000000002</c:v>
                </c:pt>
                <c:pt idx="3278">
                  <c:v>28.234000000000002</c:v>
                </c:pt>
                <c:pt idx="3279">
                  <c:v>28.238</c:v>
                </c:pt>
                <c:pt idx="3280">
                  <c:v>28.244</c:v>
                </c:pt>
                <c:pt idx="3281">
                  <c:v>28.251999999999999</c:v>
                </c:pt>
                <c:pt idx="3282">
                  <c:v>28.263999999999999</c:v>
                </c:pt>
                <c:pt idx="3283">
                  <c:v>28.276</c:v>
                </c:pt>
                <c:pt idx="3284">
                  <c:v>28.289000000000001</c:v>
                </c:pt>
                <c:pt idx="3285">
                  <c:v>28.303000000000001</c:v>
                </c:pt>
                <c:pt idx="3286">
                  <c:v>28.311</c:v>
                </c:pt>
                <c:pt idx="3287">
                  <c:v>28.315999999999999</c:v>
                </c:pt>
                <c:pt idx="3288">
                  <c:v>28.321000000000002</c:v>
                </c:pt>
                <c:pt idx="3289">
                  <c:v>28.323</c:v>
                </c:pt>
                <c:pt idx="3290">
                  <c:v>28.329000000000001</c:v>
                </c:pt>
                <c:pt idx="3291">
                  <c:v>28.338000000000001</c:v>
                </c:pt>
                <c:pt idx="3292">
                  <c:v>28.349</c:v>
                </c:pt>
                <c:pt idx="3293">
                  <c:v>28.361000000000001</c:v>
                </c:pt>
                <c:pt idx="3294">
                  <c:v>28.37</c:v>
                </c:pt>
                <c:pt idx="3295">
                  <c:v>28.381</c:v>
                </c:pt>
                <c:pt idx="3296">
                  <c:v>28.393000000000001</c:v>
                </c:pt>
                <c:pt idx="3297">
                  <c:v>28.404</c:v>
                </c:pt>
                <c:pt idx="3298">
                  <c:v>28.422999999999998</c:v>
                </c:pt>
                <c:pt idx="3299">
                  <c:v>28.445</c:v>
                </c:pt>
                <c:pt idx="3300">
                  <c:v>28.468</c:v>
                </c:pt>
                <c:pt idx="3301">
                  <c:v>28.498999999999999</c:v>
                </c:pt>
                <c:pt idx="3302">
                  <c:v>28.532</c:v>
                </c:pt>
                <c:pt idx="3303">
                  <c:v>28.577000000000002</c:v>
                </c:pt>
                <c:pt idx="3304">
                  <c:v>28.635000000000002</c:v>
                </c:pt>
                <c:pt idx="3305">
                  <c:v>28.693000000000001</c:v>
                </c:pt>
                <c:pt idx="3306">
                  <c:v>28.765999999999998</c:v>
                </c:pt>
                <c:pt idx="3307">
                  <c:v>28.837</c:v>
                </c:pt>
                <c:pt idx="3308">
                  <c:v>28.895</c:v>
                </c:pt>
                <c:pt idx="3309">
                  <c:v>28.95</c:v>
                </c:pt>
                <c:pt idx="3310">
                  <c:v>29.013000000000002</c:v>
                </c:pt>
                <c:pt idx="3311">
                  <c:v>29.064</c:v>
                </c:pt>
                <c:pt idx="3312">
                  <c:v>29.102</c:v>
                </c:pt>
                <c:pt idx="3313">
                  <c:v>29.146999999999998</c:v>
                </c:pt>
                <c:pt idx="3314">
                  <c:v>29.19</c:v>
                </c:pt>
                <c:pt idx="3315">
                  <c:v>29.245000000000001</c:v>
                </c:pt>
                <c:pt idx="3316">
                  <c:v>29.308</c:v>
                </c:pt>
                <c:pt idx="3317">
                  <c:v>29.376999999999999</c:v>
                </c:pt>
                <c:pt idx="3318">
                  <c:v>29.465</c:v>
                </c:pt>
                <c:pt idx="3319">
                  <c:v>29.565999999999999</c:v>
                </c:pt>
                <c:pt idx="3320">
                  <c:v>29.693999999999999</c:v>
                </c:pt>
                <c:pt idx="3321">
                  <c:v>29.853000000000002</c:v>
                </c:pt>
                <c:pt idx="3322">
                  <c:v>30.038</c:v>
                </c:pt>
                <c:pt idx="3323">
                  <c:v>30.234999999999999</c:v>
                </c:pt>
                <c:pt idx="3324">
                  <c:v>30.42</c:v>
                </c:pt>
                <c:pt idx="3325">
                  <c:v>30.594999999999999</c:v>
                </c:pt>
                <c:pt idx="3326">
                  <c:v>30.763999999999999</c:v>
                </c:pt>
                <c:pt idx="3327">
                  <c:v>30.925000000000001</c:v>
                </c:pt>
                <c:pt idx="3328">
                  <c:v>31.077000000000002</c:v>
                </c:pt>
                <c:pt idx="3329">
                  <c:v>31.231000000000002</c:v>
                </c:pt>
                <c:pt idx="3330">
                  <c:v>31.387</c:v>
                </c:pt>
                <c:pt idx="3331">
                  <c:v>31.542000000000002</c:v>
                </c:pt>
                <c:pt idx="3332">
                  <c:v>31.69</c:v>
                </c:pt>
                <c:pt idx="3333">
                  <c:v>31.829000000000001</c:v>
                </c:pt>
                <c:pt idx="3334">
                  <c:v>31.971</c:v>
                </c:pt>
                <c:pt idx="3335">
                  <c:v>32.107999999999997</c:v>
                </c:pt>
                <c:pt idx="3336">
                  <c:v>32.243000000000002</c:v>
                </c:pt>
                <c:pt idx="3337">
                  <c:v>32.393999999999998</c:v>
                </c:pt>
                <c:pt idx="3338">
                  <c:v>32.542999999999999</c:v>
                </c:pt>
                <c:pt idx="3339">
                  <c:v>32.701000000000001</c:v>
                </c:pt>
                <c:pt idx="3340">
                  <c:v>32.874000000000002</c:v>
                </c:pt>
                <c:pt idx="3341">
                  <c:v>33.040999999999997</c:v>
                </c:pt>
                <c:pt idx="3342">
                  <c:v>33.21</c:v>
                </c:pt>
                <c:pt idx="3343">
                  <c:v>33.375999999999998</c:v>
                </c:pt>
                <c:pt idx="3344">
                  <c:v>33.545999999999999</c:v>
                </c:pt>
                <c:pt idx="3345">
                  <c:v>33.713000000000001</c:v>
                </c:pt>
                <c:pt idx="3346">
                  <c:v>33.872999999999998</c:v>
                </c:pt>
                <c:pt idx="3347">
                  <c:v>34.04</c:v>
                </c:pt>
                <c:pt idx="3348">
                  <c:v>34.195</c:v>
                </c:pt>
                <c:pt idx="3349">
                  <c:v>34.338000000000001</c:v>
                </c:pt>
                <c:pt idx="3350">
                  <c:v>34.468000000000004</c:v>
                </c:pt>
                <c:pt idx="3351">
                  <c:v>34.587000000000003</c:v>
                </c:pt>
                <c:pt idx="3352">
                  <c:v>34.694000000000003</c:v>
                </c:pt>
                <c:pt idx="3353">
                  <c:v>34.792000000000002</c:v>
                </c:pt>
                <c:pt idx="3354">
                  <c:v>34.871000000000002</c:v>
                </c:pt>
                <c:pt idx="3355">
                  <c:v>34.933999999999997</c:v>
                </c:pt>
                <c:pt idx="3356">
                  <c:v>34.988</c:v>
                </c:pt>
                <c:pt idx="3357">
                  <c:v>35.036999999999999</c:v>
                </c:pt>
                <c:pt idx="3358">
                  <c:v>35.07</c:v>
                </c:pt>
                <c:pt idx="3359">
                  <c:v>35.094999999999999</c:v>
                </c:pt>
                <c:pt idx="3360">
                  <c:v>35.115000000000002</c:v>
                </c:pt>
                <c:pt idx="3361">
                  <c:v>35.134999999999998</c:v>
                </c:pt>
                <c:pt idx="3362">
                  <c:v>35.149000000000001</c:v>
                </c:pt>
                <c:pt idx="3363">
                  <c:v>35.155999999999999</c:v>
                </c:pt>
                <c:pt idx="3364">
                  <c:v>35.158999999999999</c:v>
                </c:pt>
                <c:pt idx="3365">
                  <c:v>35.156999999999996</c:v>
                </c:pt>
                <c:pt idx="3366">
                  <c:v>35.15</c:v>
                </c:pt>
                <c:pt idx="3367">
                  <c:v>35.143000000000001</c:v>
                </c:pt>
                <c:pt idx="3368">
                  <c:v>35.131</c:v>
                </c:pt>
                <c:pt idx="3369">
                  <c:v>35.112000000000002</c:v>
                </c:pt>
                <c:pt idx="3370">
                  <c:v>35.091000000000001</c:v>
                </c:pt>
                <c:pt idx="3371">
                  <c:v>35.064999999999998</c:v>
                </c:pt>
                <c:pt idx="3372">
                  <c:v>35.042999999999999</c:v>
                </c:pt>
                <c:pt idx="3373">
                  <c:v>35.021999999999998</c:v>
                </c:pt>
                <c:pt idx="3374">
                  <c:v>35.006</c:v>
                </c:pt>
                <c:pt idx="3375">
                  <c:v>34.99</c:v>
                </c:pt>
                <c:pt idx="3376">
                  <c:v>34.972999999999999</c:v>
                </c:pt>
                <c:pt idx="3377">
                  <c:v>34.954000000000001</c:v>
                </c:pt>
                <c:pt idx="3378">
                  <c:v>34.930999999999997</c:v>
                </c:pt>
                <c:pt idx="3379">
                  <c:v>34.905999999999999</c:v>
                </c:pt>
                <c:pt idx="3380">
                  <c:v>34.881999999999998</c:v>
                </c:pt>
                <c:pt idx="3381">
                  <c:v>34.856999999999999</c:v>
                </c:pt>
                <c:pt idx="3382">
                  <c:v>34.835000000000001</c:v>
                </c:pt>
                <c:pt idx="3383">
                  <c:v>34.808999999999997</c:v>
                </c:pt>
                <c:pt idx="3384">
                  <c:v>34.773000000000003</c:v>
                </c:pt>
                <c:pt idx="3385">
                  <c:v>34.731000000000002</c:v>
                </c:pt>
                <c:pt idx="3386">
                  <c:v>34.691000000000003</c:v>
                </c:pt>
                <c:pt idx="3387">
                  <c:v>34.646999999999998</c:v>
                </c:pt>
                <c:pt idx="3388">
                  <c:v>34.595999999999997</c:v>
                </c:pt>
                <c:pt idx="3389">
                  <c:v>34.543999999999997</c:v>
                </c:pt>
                <c:pt idx="3390">
                  <c:v>34.496000000000002</c:v>
                </c:pt>
                <c:pt idx="3391">
                  <c:v>34.451999999999998</c:v>
                </c:pt>
                <c:pt idx="3392">
                  <c:v>34.404000000000003</c:v>
                </c:pt>
                <c:pt idx="3393">
                  <c:v>34.353999999999999</c:v>
                </c:pt>
                <c:pt idx="3394">
                  <c:v>34.308</c:v>
                </c:pt>
                <c:pt idx="3395">
                  <c:v>34.261000000000003</c:v>
                </c:pt>
                <c:pt idx="3396">
                  <c:v>34.216000000000001</c:v>
                </c:pt>
                <c:pt idx="3397">
                  <c:v>34.17</c:v>
                </c:pt>
                <c:pt idx="3398">
                  <c:v>34.124000000000002</c:v>
                </c:pt>
                <c:pt idx="3399">
                  <c:v>34.079000000000001</c:v>
                </c:pt>
                <c:pt idx="3400">
                  <c:v>34.033999999999999</c:v>
                </c:pt>
                <c:pt idx="3401">
                  <c:v>33.984999999999999</c:v>
                </c:pt>
                <c:pt idx="3402">
                  <c:v>33.936999999999998</c:v>
                </c:pt>
                <c:pt idx="3403">
                  <c:v>33.892000000000003</c:v>
                </c:pt>
                <c:pt idx="3404">
                  <c:v>33.848999999999997</c:v>
                </c:pt>
                <c:pt idx="3405">
                  <c:v>33.814</c:v>
                </c:pt>
                <c:pt idx="3406">
                  <c:v>33.786999999999999</c:v>
                </c:pt>
                <c:pt idx="3407">
                  <c:v>33.765999999999998</c:v>
                </c:pt>
                <c:pt idx="3408">
                  <c:v>33.747</c:v>
                </c:pt>
                <c:pt idx="3409">
                  <c:v>33.729999999999997</c:v>
                </c:pt>
                <c:pt idx="3410">
                  <c:v>33.72</c:v>
                </c:pt>
                <c:pt idx="3411">
                  <c:v>33.71</c:v>
                </c:pt>
                <c:pt idx="3412">
                  <c:v>33.706000000000003</c:v>
                </c:pt>
                <c:pt idx="3413">
                  <c:v>33.701999999999998</c:v>
                </c:pt>
                <c:pt idx="3414">
                  <c:v>33.69</c:v>
                </c:pt>
                <c:pt idx="3415">
                  <c:v>33.674999999999997</c:v>
                </c:pt>
                <c:pt idx="3416">
                  <c:v>33.662999999999997</c:v>
                </c:pt>
                <c:pt idx="3417">
                  <c:v>33.648000000000003</c:v>
                </c:pt>
                <c:pt idx="3418">
                  <c:v>33.628999999999998</c:v>
                </c:pt>
                <c:pt idx="3419">
                  <c:v>33.603999999999999</c:v>
                </c:pt>
                <c:pt idx="3420">
                  <c:v>33.573</c:v>
                </c:pt>
                <c:pt idx="3421">
                  <c:v>33.542999999999999</c:v>
                </c:pt>
                <c:pt idx="3422">
                  <c:v>33.514000000000003</c:v>
                </c:pt>
                <c:pt idx="3423">
                  <c:v>33.485999999999997</c:v>
                </c:pt>
                <c:pt idx="3424">
                  <c:v>33.457000000000001</c:v>
                </c:pt>
                <c:pt idx="3425">
                  <c:v>33.424999999999997</c:v>
                </c:pt>
                <c:pt idx="3426">
                  <c:v>33.392000000000003</c:v>
                </c:pt>
                <c:pt idx="3427">
                  <c:v>33.357999999999997</c:v>
                </c:pt>
                <c:pt idx="3428">
                  <c:v>33.325000000000003</c:v>
                </c:pt>
                <c:pt idx="3429">
                  <c:v>33.295999999999999</c:v>
                </c:pt>
                <c:pt idx="3430">
                  <c:v>33.26</c:v>
                </c:pt>
                <c:pt idx="3431">
                  <c:v>33.222000000000001</c:v>
                </c:pt>
                <c:pt idx="3432">
                  <c:v>33.194000000000003</c:v>
                </c:pt>
                <c:pt idx="3433">
                  <c:v>33.168999999999997</c:v>
                </c:pt>
                <c:pt idx="3434">
                  <c:v>33.145000000000003</c:v>
                </c:pt>
                <c:pt idx="3435">
                  <c:v>33.122999999999998</c:v>
                </c:pt>
                <c:pt idx="3436">
                  <c:v>33.100999999999999</c:v>
                </c:pt>
                <c:pt idx="3437">
                  <c:v>33.081000000000003</c:v>
                </c:pt>
                <c:pt idx="3438">
                  <c:v>33.067</c:v>
                </c:pt>
                <c:pt idx="3439">
                  <c:v>33.048000000000002</c:v>
                </c:pt>
                <c:pt idx="3440">
                  <c:v>33.029000000000003</c:v>
                </c:pt>
                <c:pt idx="3441">
                  <c:v>33.012</c:v>
                </c:pt>
                <c:pt idx="3442">
                  <c:v>33</c:v>
                </c:pt>
                <c:pt idx="3443">
                  <c:v>32.993000000000002</c:v>
                </c:pt>
                <c:pt idx="3444">
                  <c:v>32.985999999999997</c:v>
                </c:pt>
                <c:pt idx="3445">
                  <c:v>32.979999999999997</c:v>
                </c:pt>
                <c:pt idx="3446">
                  <c:v>32.978000000000002</c:v>
                </c:pt>
                <c:pt idx="3447">
                  <c:v>32.972999999999999</c:v>
                </c:pt>
                <c:pt idx="3448">
                  <c:v>32.965000000000003</c:v>
                </c:pt>
                <c:pt idx="3449">
                  <c:v>32.956000000000003</c:v>
                </c:pt>
                <c:pt idx="3450">
                  <c:v>32.947000000000003</c:v>
                </c:pt>
                <c:pt idx="3451">
                  <c:v>32.932000000000002</c:v>
                </c:pt>
                <c:pt idx="3452">
                  <c:v>32.917999999999999</c:v>
                </c:pt>
                <c:pt idx="3453">
                  <c:v>32.911000000000001</c:v>
                </c:pt>
                <c:pt idx="3454">
                  <c:v>32.905000000000001</c:v>
                </c:pt>
                <c:pt idx="3455">
                  <c:v>32.899000000000001</c:v>
                </c:pt>
                <c:pt idx="3456">
                  <c:v>32.893999999999998</c:v>
                </c:pt>
                <c:pt idx="3457">
                  <c:v>32.893999999999998</c:v>
                </c:pt>
                <c:pt idx="3458">
                  <c:v>32.896999999999998</c:v>
                </c:pt>
                <c:pt idx="3459">
                  <c:v>32.899000000000001</c:v>
                </c:pt>
                <c:pt idx="3460">
                  <c:v>32.898000000000003</c:v>
                </c:pt>
                <c:pt idx="3461">
                  <c:v>32.898000000000003</c:v>
                </c:pt>
                <c:pt idx="3462">
                  <c:v>32.9</c:v>
                </c:pt>
                <c:pt idx="3463">
                  <c:v>32.906999999999996</c:v>
                </c:pt>
                <c:pt idx="3464">
                  <c:v>32.917000000000002</c:v>
                </c:pt>
                <c:pt idx="3465">
                  <c:v>32.923999999999999</c:v>
                </c:pt>
                <c:pt idx="3466">
                  <c:v>32.933</c:v>
                </c:pt>
                <c:pt idx="3467">
                  <c:v>32.942</c:v>
                </c:pt>
                <c:pt idx="3468">
                  <c:v>32.948999999999998</c:v>
                </c:pt>
                <c:pt idx="3469">
                  <c:v>32.953000000000003</c:v>
                </c:pt>
                <c:pt idx="3470">
                  <c:v>32.960999999999999</c:v>
                </c:pt>
                <c:pt idx="3471">
                  <c:v>32.966999999999999</c:v>
                </c:pt>
                <c:pt idx="3472">
                  <c:v>32.973999999999997</c:v>
                </c:pt>
                <c:pt idx="3473">
                  <c:v>32.975999999999999</c:v>
                </c:pt>
                <c:pt idx="3474">
                  <c:v>32.976999999999997</c:v>
                </c:pt>
                <c:pt idx="3475">
                  <c:v>32.982999999999997</c:v>
                </c:pt>
                <c:pt idx="3476">
                  <c:v>32.985999999999997</c:v>
                </c:pt>
                <c:pt idx="3477">
                  <c:v>32.988999999999997</c:v>
                </c:pt>
                <c:pt idx="3478">
                  <c:v>32.993000000000002</c:v>
                </c:pt>
                <c:pt idx="3479">
                  <c:v>32.997999999999998</c:v>
                </c:pt>
                <c:pt idx="3480">
                  <c:v>33.003</c:v>
                </c:pt>
                <c:pt idx="3481">
                  <c:v>33.005000000000003</c:v>
                </c:pt>
                <c:pt idx="3482">
                  <c:v>33.005000000000003</c:v>
                </c:pt>
                <c:pt idx="3483">
                  <c:v>33.003999999999998</c:v>
                </c:pt>
                <c:pt idx="3484">
                  <c:v>33.003999999999998</c:v>
                </c:pt>
                <c:pt idx="3485">
                  <c:v>33.008000000000003</c:v>
                </c:pt>
                <c:pt idx="3486">
                  <c:v>33.012999999999998</c:v>
                </c:pt>
                <c:pt idx="3487">
                  <c:v>33.018999999999998</c:v>
                </c:pt>
                <c:pt idx="3488">
                  <c:v>33.029000000000003</c:v>
                </c:pt>
                <c:pt idx="3489">
                  <c:v>33.042000000000002</c:v>
                </c:pt>
                <c:pt idx="3490">
                  <c:v>33.055</c:v>
                </c:pt>
                <c:pt idx="3491">
                  <c:v>33.078000000000003</c:v>
                </c:pt>
                <c:pt idx="3492">
                  <c:v>33.103999999999999</c:v>
                </c:pt>
                <c:pt idx="3493">
                  <c:v>33.131999999999998</c:v>
                </c:pt>
                <c:pt idx="3494">
                  <c:v>33.17</c:v>
                </c:pt>
                <c:pt idx="3495">
                  <c:v>33.204000000000001</c:v>
                </c:pt>
                <c:pt idx="3496">
                  <c:v>33.241</c:v>
                </c:pt>
                <c:pt idx="3497">
                  <c:v>33.290999999999997</c:v>
                </c:pt>
                <c:pt idx="3498">
                  <c:v>33.348999999999997</c:v>
                </c:pt>
                <c:pt idx="3499">
                  <c:v>33.414999999999999</c:v>
                </c:pt>
                <c:pt idx="3500">
                  <c:v>33.485999999999997</c:v>
                </c:pt>
                <c:pt idx="3501">
                  <c:v>33.567999999999998</c:v>
                </c:pt>
                <c:pt idx="3502">
                  <c:v>33.651000000000003</c:v>
                </c:pt>
                <c:pt idx="3503">
                  <c:v>33.743000000000002</c:v>
                </c:pt>
                <c:pt idx="3504">
                  <c:v>33.843000000000004</c:v>
                </c:pt>
                <c:pt idx="3505">
                  <c:v>33.942999999999998</c:v>
                </c:pt>
                <c:pt idx="3506">
                  <c:v>34.042999999999999</c:v>
                </c:pt>
                <c:pt idx="3507">
                  <c:v>34.149000000000001</c:v>
                </c:pt>
                <c:pt idx="3508">
                  <c:v>34.261000000000003</c:v>
                </c:pt>
                <c:pt idx="3509">
                  <c:v>34.363999999999997</c:v>
                </c:pt>
                <c:pt idx="3510">
                  <c:v>34.472999999999999</c:v>
                </c:pt>
                <c:pt idx="3511">
                  <c:v>34.582999999999998</c:v>
                </c:pt>
                <c:pt idx="3512">
                  <c:v>34.680999999999997</c:v>
                </c:pt>
                <c:pt idx="3513">
                  <c:v>34.777000000000001</c:v>
                </c:pt>
                <c:pt idx="3514">
                  <c:v>34.869999999999997</c:v>
                </c:pt>
                <c:pt idx="3515">
                  <c:v>34.954999999999998</c:v>
                </c:pt>
                <c:pt idx="3516">
                  <c:v>35.026000000000003</c:v>
                </c:pt>
                <c:pt idx="3517">
                  <c:v>35.085999999999999</c:v>
                </c:pt>
                <c:pt idx="3518">
                  <c:v>35.152999999999999</c:v>
                </c:pt>
                <c:pt idx="3519">
                  <c:v>35.220999999999997</c:v>
                </c:pt>
                <c:pt idx="3520">
                  <c:v>35.277999999999999</c:v>
                </c:pt>
                <c:pt idx="3521">
                  <c:v>35.337000000000003</c:v>
                </c:pt>
                <c:pt idx="3522">
                  <c:v>35.387999999999998</c:v>
                </c:pt>
                <c:pt idx="3523">
                  <c:v>35.441000000000003</c:v>
                </c:pt>
                <c:pt idx="3524">
                  <c:v>35.488999999999997</c:v>
                </c:pt>
                <c:pt idx="3525">
                  <c:v>35.533999999999999</c:v>
                </c:pt>
                <c:pt idx="3526">
                  <c:v>35.573</c:v>
                </c:pt>
                <c:pt idx="3527">
                  <c:v>35.609000000000002</c:v>
                </c:pt>
                <c:pt idx="3528">
                  <c:v>35.642000000000003</c:v>
                </c:pt>
                <c:pt idx="3529">
                  <c:v>35.665999999999997</c:v>
                </c:pt>
                <c:pt idx="3530">
                  <c:v>35.689</c:v>
                </c:pt>
                <c:pt idx="3531">
                  <c:v>35.707000000000001</c:v>
                </c:pt>
                <c:pt idx="3532">
                  <c:v>35.72</c:v>
                </c:pt>
                <c:pt idx="3533">
                  <c:v>35.725000000000001</c:v>
                </c:pt>
                <c:pt idx="3534">
                  <c:v>35.731999999999999</c:v>
                </c:pt>
                <c:pt idx="3535">
                  <c:v>35.737000000000002</c:v>
                </c:pt>
                <c:pt idx="3536">
                  <c:v>35.738</c:v>
                </c:pt>
                <c:pt idx="3537">
                  <c:v>35.734000000000002</c:v>
                </c:pt>
                <c:pt idx="3538">
                  <c:v>35.732999999999997</c:v>
                </c:pt>
                <c:pt idx="3539">
                  <c:v>35.741</c:v>
                </c:pt>
                <c:pt idx="3540">
                  <c:v>35.756999999999998</c:v>
                </c:pt>
                <c:pt idx="3541">
                  <c:v>35.783000000000001</c:v>
                </c:pt>
                <c:pt idx="3542">
                  <c:v>35.819000000000003</c:v>
                </c:pt>
                <c:pt idx="3543">
                  <c:v>35.868000000000002</c:v>
                </c:pt>
                <c:pt idx="3544">
                  <c:v>35.923000000000002</c:v>
                </c:pt>
                <c:pt idx="3545">
                  <c:v>35.981999999999999</c:v>
                </c:pt>
                <c:pt idx="3546">
                  <c:v>36.039000000000001</c:v>
                </c:pt>
                <c:pt idx="3547">
                  <c:v>36.088000000000001</c:v>
                </c:pt>
                <c:pt idx="3548">
                  <c:v>36.128</c:v>
                </c:pt>
                <c:pt idx="3549">
                  <c:v>36.158999999999999</c:v>
                </c:pt>
                <c:pt idx="3550">
                  <c:v>36.183999999999997</c:v>
                </c:pt>
                <c:pt idx="3551">
                  <c:v>36.204999999999998</c:v>
                </c:pt>
                <c:pt idx="3552">
                  <c:v>36.222000000000001</c:v>
                </c:pt>
                <c:pt idx="3553">
                  <c:v>36.243000000000002</c:v>
                </c:pt>
                <c:pt idx="3554">
                  <c:v>36.267000000000003</c:v>
                </c:pt>
                <c:pt idx="3555">
                  <c:v>36.293999999999997</c:v>
                </c:pt>
                <c:pt idx="3556">
                  <c:v>36.326000000000001</c:v>
                </c:pt>
                <c:pt idx="3557">
                  <c:v>36.357999999999997</c:v>
                </c:pt>
                <c:pt idx="3558">
                  <c:v>36.393000000000001</c:v>
                </c:pt>
                <c:pt idx="3559">
                  <c:v>36.427999999999997</c:v>
                </c:pt>
                <c:pt idx="3560">
                  <c:v>36.457999999999998</c:v>
                </c:pt>
                <c:pt idx="3561">
                  <c:v>36.484000000000002</c:v>
                </c:pt>
                <c:pt idx="3562">
                  <c:v>36.503</c:v>
                </c:pt>
                <c:pt idx="3563">
                  <c:v>36.517000000000003</c:v>
                </c:pt>
                <c:pt idx="3564">
                  <c:v>36.53</c:v>
                </c:pt>
                <c:pt idx="3565">
                  <c:v>36.536999999999999</c:v>
                </c:pt>
                <c:pt idx="3566">
                  <c:v>36.537999999999997</c:v>
                </c:pt>
                <c:pt idx="3567">
                  <c:v>36.539000000000001</c:v>
                </c:pt>
                <c:pt idx="3568">
                  <c:v>36.533000000000001</c:v>
                </c:pt>
                <c:pt idx="3569">
                  <c:v>36.527999999999999</c:v>
                </c:pt>
                <c:pt idx="3570">
                  <c:v>36.518999999999998</c:v>
                </c:pt>
                <c:pt idx="3571">
                  <c:v>36.515000000000001</c:v>
                </c:pt>
                <c:pt idx="3572">
                  <c:v>36.514000000000003</c:v>
                </c:pt>
                <c:pt idx="3573">
                  <c:v>36.51</c:v>
                </c:pt>
                <c:pt idx="3574">
                  <c:v>36.502000000000002</c:v>
                </c:pt>
                <c:pt idx="3575">
                  <c:v>36.49</c:v>
                </c:pt>
                <c:pt idx="3576">
                  <c:v>36.475000000000001</c:v>
                </c:pt>
                <c:pt idx="3577">
                  <c:v>36.459000000000003</c:v>
                </c:pt>
                <c:pt idx="3578">
                  <c:v>36.44</c:v>
                </c:pt>
                <c:pt idx="3579">
                  <c:v>36.423999999999999</c:v>
                </c:pt>
                <c:pt idx="3580">
                  <c:v>36.414000000000001</c:v>
                </c:pt>
                <c:pt idx="3581">
                  <c:v>36.402000000000001</c:v>
                </c:pt>
                <c:pt idx="3582">
                  <c:v>36.386000000000003</c:v>
                </c:pt>
                <c:pt idx="3583">
                  <c:v>36.365000000000002</c:v>
                </c:pt>
                <c:pt idx="3584">
                  <c:v>36.341000000000001</c:v>
                </c:pt>
                <c:pt idx="3585">
                  <c:v>36.305999999999997</c:v>
                </c:pt>
                <c:pt idx="3586">
                  <c:v>36.273000000000003</c:v>
                </c:pt>
                <c:pt idx="3587">
                  <c:v>36.253</c:v>
                </c:pt>
                <c:pt idx="3588">
                  <c:v>36.238</c:v>
                </c:pt>
                <c:pt idx="3589">
                  <c:v>36.226999999999997</c:v>
                </c:pt>
                <c:pt idx="3590">
                  <c:v>36.222000000000001</c:v>
                </c:pt>
                <c:pt idx="3591">
                  <c:v>36.222000000000001</c:v>
                </c:pt>
                <c:pt idx="3592">
                  <c:v>36.223999999999997</c:v>
                </c:pt>
                <c:pt idx="3593">
                  <c:v>36.228999999999999</c:v>
                </c:pt>
                <c:pt idx="3594">
                  <c:v>36.241999999999997</c:v>
                </c:pt>
                <c:pt idx="3595">
                  <c:v>36.253</c:v>
                </c:pt>
                <c:pt idx="3596">
                  <c:v>36.267000000000003</c:v>
                </c:pt>
                <c:pt idx="3597">
                  <c:v>36.277999999999999</c:v>
                </c:pt>
                <c:pt idx="3598">
                  <c:v>36.281999999999996</c:v>
                </c:pt>
                <c:pt idx="3599">
                  <c:v>36.286999999999999</c:v>
                </c:pt>
                <c:pt idx="3600">
                  <c:v>36.298999999999999</c:v>
                </c:pt>
                <c:pt idx="3601">
                  <c:v>36.31</c:v>
                </c:pt>
                <c:pt idx="3602">
                  <c:v>36.319000000000003</c:v>
                </c:pt>
                <c:pt idx="3603">
                  <c:v>36.335999999999999</c:v>
                </c:pt>
                <c:pt idx="3604">
                  <c:v>36.35</c:v>
                </c:pt>
                <c:pt idx="3605">
                  <c:v>36.363999999999997</c:v>
                </c:pt>
                <c:pt idx="3606">
                  <c:v>36.372999999999998</c:v>
                </c:pt>
                <c:pt idx="3607">
                  <c:v>36.377000000000002</c:v>
                </c:pt>
                <c:pt idx="3608">
                  <c:v>36.378999999999998</c:v>
                </c:pt>
                <c:pt idx="3609">
                  <c:v>36.384999999999998</c:v>
                </c:pt>
                <c:pt idx="3610">
                  <c:v>36.39</c:v>
                </c:pt>
                <c:pt idx="3611">
                  <c:v>36.396999999999998</c:v>
                </c:pt>
                <c:pt idx="3612">
                  <c:v>36.405999999999999</c:v>
                </c:pt>
                <c:pt idx="3613">
                  <c:v>36.409999999999997</c:v>
                </c:pt>
                <c:pt idx="3614">
                  <c:v>36.415999999999997</c:v>
                </c:pt>
                <c:pt idx="3615">
                  <c:v>36.417999999999999</c:v>
                </c:pt>
                <c:pt idx="3616">
                  <c:v>36.42</c:v>
                </c:pt>
                <c:pt idx="3617">
                  <c:v>36.423000000000002</c:v>
                </c:pt>
                <c:pt idx="3618">
                  <c:v>36.423999999999999</c:v>
                </c:pt>
                <c:pt idx="3619">
                  <c:v>36.421999999999997</c:v>
                </c:pt>
                <c:pt idx="3620">
                  <c:v>36.423999999999999</c:v>
                </c:pt>
                <c:pt idx="3621">
                  <c:v>36.430999999999997</c:v>
                </c:pt>
                <c:pt idx="3622">
                  <c:v>36.438000000000002</c:v>
                </c:pt>
                <c:pt idx="3623">
                  <c:v>36.448</c:v>
                </c:pt>
                <c:pt idx="3624">
                  <c:v>36.466000000000001</c:v>
                </c:pt>
                <c:pt idx="3625">
                  <c:v>36.484999999999999</c:v>
                </c:pt>
                <c:pt idx="3626">
                  <c:v>36.508000000000003</c:v>
                </c:pt>
                <c:pt idx="3627">
                  <c:v>36.529000000000003</c:v>
                </c:pt>
                <c:pt idx="3628">
                  <c:v>36.549999999999997</c:v>
                </c:pt>
                <c:pt idx="3629">
                  <c:v>36.567</c:v>
                </c:pt>
                <c:pt idx="3630">
                  <c:v>36.579000000000001</c:v>
                </c:pt>
                <c:pt idx="3631">
                  <c:v>36.591000000000001</c:v>
                </c:pt>
                <c:pt idx="3632">
                  <c:v>36.595999999999997</c:v>
                </c:pt>
                <c:pt idx="3633">
                  <c:v>36.603999999999999</c:v>
                </c:pt>
                <c:pt idx="3634">
                  <c:v>36.607999999999997</c:v>
                </c:pt>
                <c:pt idx="3635">
                  <c:v>36.606000000000002</c:v>
                </c:pt>
                <c:pt idx="3636">
                  <c:v>36.604999999999997</c:v>
                </c:pt>
                <c:pt idx="3637">
                  <c:v>36.597000000000001</c:v>
                </c:pt>
                <c:pt idx="3638">
                  <c:v>36.591999999999999</c:v>
                </c:pt>
                <c:pt idx="3639">
                  <c:v>36.591000000000001</c:v>
                </c:pt>
                <c:pt idx="3640">
                  <c:v>36.590000000000003</c:v>
                </c:pt>
                <c:pt idx="3641">
                  <c:v>36.591999999999999</c:v>
                </c:pt>
                <c:pt idx="3642">
                  <c:v>36.594000000000001</c:v>
                </c:pt>
                <c:pt idx="3643">
                  <c:v>36.594999999999999</c:v>
                </c:pt>
                <c:pt idx="3644">
                  <c:v>36.597999999999999</c:v>
                </c:pt>
                <c:pt idx="3645">
                  <c:v>36.607999999999997</c:v>
                </c:pt>
                <c:pt idx="3646">
                  <c:v>36.616</c:v>
                </c:pt>
                <c:pt idx="3647">
                  <c:v>36.619999999999997</c:v>
                </c:pt>
                <c:pt idx="3648">
                  <c:v>36.627000000000002</c:v>
                </c:pt>
                <c:pt idx="3649">
                  <c:v>36.637999999999998</c:v>
                </c:pt>
                <c:pt idx="3650">
                  <c:v>36.658000000000001</c:v>
                </c:pt>
                <c:pt idx="3651">
                  <c:v>36.691000000000003</c:v>
                </c:pt>
                <c:pt idx="3652">
                  <c:v>36.737000000000002</c:v>
                </c:pt>
                <c:pt idx="3653">
                  <c:v>36.784999999999997</c:v>
                </c:pt>
                <c:pt idx="3654">
                  <c:v>36.832999999999998</c:v>
                </c:pt>
                <c:pt idx="3655">
                  <c:v>36.877000000000002</c:v>
                </c:pt>
                <c:pt idx="3656">
                  <c:v>36.921999999999997</c:v>
                </c:pt>
                <c:pt idx="3657">
                  <c:v>36.966999999999999</c:v>
                </c:pt>
                <c:pt idx="3658">
                  <c:v>37.014000000000003</c:v>
                </c:pt>
                <c:pt idx="3659">
                  <c:v>37.055999999999997</c:v>
                </c:pt>
                <c:pt idx="3660">
                  <c:v>37.090000000000003</c:v>
                </c:pt>
                <c:pt idx="3661">
                  <c:v>37.121000000000002</c:v>
                </c:pt>
                <c:pt idx="3662">
                  <c:v>37.148000000000003</c:v>
                </c:pt>
                <c:pt idx="3663">
                  <c:v>37.165999999999997</c:v>
                </c:pt>
                <c:pt idx="3664">
                  <c:v>37.183</c:v>
                </c:pt>
                <c:pt idx="3665">
                  <c:v>37.198999999999998</c:v>
                </c:pt>
                <c:pt idx="3666">
                  <c:v>37.213000000000001</c:v>
                </c:pt>
                <c:pt idx="3667">
                  <c:v>37.218000000000004</c:v>
                </c:pt>
                <c:pt idx="3668">
                  <c:v>37.22</c:v>
                </c:pt>
                <c:pt idx="3669">
                  <c:v>37.220999999999997</c:v>
                </c:pt>
                <c:pt idx="3670">
                  <c:v>37.218000000000004</c:v>
                </c:pt>
                <c:pt idx="3671">
                  <c:v>37.213999999999999</c:v>
                </c:pt>
                <c:pt idx="3672">
                  <c:v>37.21</c:v>
                </c:pt>
                <c:pt idx="3673">
                  <c:v>37.206000000000003</c:v>
                </c:pt>
                <c:pt idx="3674">
                  <c:v>37.206000000000003</c:v>
                </c:pt>
                <c:pt idx="3675">
                  <c:v>37.201000000000001</c:v>
                </c:pt>
                <c:pt idx="3676">
                  <c:v>37.197000000000003</c:v>
                </c:pt>
                <c:pt idx="3677">
                  <c:v>37.195</c:v>
                </c:pt>
                <c:pt idx="3678">
                  <c:v>37.195999999999998</c:v>
                </c:pt>
                <c:pt idx="3679">
                  <c:v>37.192999999999998</c:v>
                </c:pt>
                <c:pt idx="3680">
                  <c:v>37.192</c:v>
                </c:pt>
                <c:pt idx="3681">
                  <c:v>37.189</c:v>
                </c:pt>
                <c:pt idx="3682">
                  <c:v>37.191000000000003</c:v>
                </c:pt>
                <c:pt idx="3683">
                  <c:v>37.189</c:v>
                </c:pt>
                <c:pt idx="3684">
                  <c:v>37.186999999999998</c:v>
                </c:pt>
                <c:pt idx="3685">
                  <c:v>37.183</c:v>
                </c:pt>
                <c:pt idx="3686">
                  <c:v>37.179000000000002</c:v>
                </c:pt>
                <c:pt idx="3687">
                  <c:v>37.173999999999999</c:v>
                </c:pt>
                <c:pt idx="3688">
                  <c:v>37.164000000000001</c:v>
                </c:pt>
                <c:pt idx="3689">
                  <c:v>37.155999999999999</c:v>
                </c:pt>
                <c:pt idx="3690">
                  <c:v>37.146999999999998</c:v>
                </c:pt>
                <c:pt idx="3691">
                  <c:v>37.134</c:v>
                </c:pt>
                <c:pt idx="3692">
                  <c:v>37.122999999999998</c:v>
                </c:pt>
                <c:pt idx="3693">
                  <c:v>37.110999999999997</c:v>
                </c:pt>
                <c:pt idx="3694">
                  <c:v>37.097000000000001</c:v>
                </c:pt>
                <c:pt idx="3695">
                  <c:v>37.082999999999998</c:v>
                </c:pt>
                <c:pt idx="3696">
                  <c:v>37.075000000000003</c:v>
                </c:pt>
                <c:pt idx="3697">
                  <c:v>37.066000000000003</c:v>
                </c:pt>
                <c:pt idx="3698">
                  <c:v>37.051000000000002</c:v>
                </c:pt>
                <c:pt idx="3699">
                  <c:v>37.027000000000001</c:v>
                </c:pt>
                <c:pt idx="3700">
                  <c:v>36.993000000000002</c:v>
                </c:pt>
                <c:pt idx="3701">
                  <c:v>36.944000000000003</c:v>
                </c:pt>
                <c:pt idx="3702">
                  <c:v>36.881999999999998</c:v>
                </c:pt>
                <c:pt idx="3703">
                  <c:v>36.823</c:v>
                </c:pt>
                <c:pt idx="3704">
                  <c:v>36.758000000000003</c:v>
                </c:pt>
                <c:pt idx="3705">
                  <c:v>36.688000000000002</c:v>
                </c:pt>
                <c:pt idx="3706">
                  <c:v>36.606000000000002</c:v>
                </c:pt>
                <c:pt idx="3707">
                  <c:v>36.511000000000003</c:v>
                </c:pt>
                <c:pt idx="3708">
                  <c:v>36.408000000000001</c:v>
                </c:pt>
                <c:pt idx="3709">
                  <c:v>36.295000000000002</c:v>
                </c:pt>
                <c:pt idx="3710">
                  <c:v>36.171999999999997</c:v>
                </c:pt>
                <c:pt idx="3711">
                  <c:v>36.048999999999999</c:v>
                </c:pt>
                <c:pt idx="3712">
                  <c:v>35.930999999999997</c:v>
                </c:pt>
                <c:pt idx="3713">
                  <c:v>35.829000000000001</c:v>
                </c:pt>
                <c:pt idx="3714">
                  <c:v>35.741</c:v>
                </c:pt>
                <c:pt idx="3715">
                  <c:v>35.674999999999997</c:v>
                </c:pt>
                <c:pt idx="3716">
                  <c:v>35.64</c:v>
                </c:pt>
                <c:pt idx="3717">
                  <c:v>35.639000000000003</c:v>
                </c:pt>
                <c:pt idx="3718">
                  <c:v>35.667000000000002</c:v>
                </c:pt>
                <c:pt idx="3719">
                  <c:v>35.71</c:v>
                </c:pt>
                <c:pt idx="3720">
                  <c:v>35.756999999999998</c:v>
                </c:pt>
                <c:pt idx="3721">
                  <c:v>35.814999999999998</c:v>
                </c:pt>
                <c:pt idx="3722">
                  <c:v>35.875</c:v>
                </c:pt>
                <c:pt idx="3723">
                  <c:v>35.924999999999997</c:v>
                </c:pt>
                <c:pt idx="3724">
                  <c:v>35.970999999999997</c:v>
                </c:pt>
                <c:pt idx="3725">
                  <c:v>36.005000000000003</c:v>
                </c:pt>
                <c:pt idx="3726">
                  <c:v>36.034999999999997</c:v>
                </c:pt>
                <c:pt idx="3727">
                  <c:v>36.066000000000003</c:v>
                </c:pt>
                <c:pt idx="3728">
                  <c:v>36.093000000000004</c:v>
                </c:pt>
                <c:pt idx="3729">
                  <c:v>36.125</c:v>
                </c:pt>
                <c:pt idx="3730">
                  <c:v>36.162999999999997</c:v>
                </c:pt>
                <c:pt idx="3731">
                  <c:v>36.207999999999998</c:v>
                </c:pt>
                <c:pt idx="3732">
                  <c:v>36.261000000000003</c:v>
                </c:pt>
                <c:pt idx="3733">
                  <c:v>36.319000000000003</c:v>
                </c:pt>
                <c:pt idx="3734">
                  <c:v>36.384</c:v>
                </c:pt>
                <c:pt idx="3735">
                  <c:v>36.448999999999998</c:v>
                </c:pt>
                <c:pt idx="3736">
                  <c:v>36.51</c:v>
                </c:pt>
                <c:pt idx="3737">
                  <c:v>36.564999999999998</c:v>
                </c:pt>
                <c:pt idx="3738">
                  <c:v>36.618000000000002</c:v>
                </c:pt>
                <c:pt idx="3739">
                  <c:v>36.67</c:v>
                </c:pt>
                <c:pt idx="3740">
                  <c:v>36.723999999999997</c:v>
                </c:pt>
                <c:pt idx="3741">
                  <c:v>36.771999999999998</c:v>
                </c:pt>
                <c:pt idx="3742">
                  <c:v>36.823</c:v>
                </c:pt>
                <c:pt idx="3743">
                  <c:v>36.871000000000002</c:v>
                </c:pt>
                <c:pt idx="3744">
                  <c:v>36.921999999999997</c:v>
                </c:pt>
                <c:pt idx="3745">
                  <c:v>36.968000000000004</c:v>
                </c:pt>
                <c:pt idx="3746">
                  <c:v>37.003</c:v>
                </c:pt>
                <c:pt idx="3747">
                  <c:v>37.031999999999996</c:v>
                </c:pt>
                <c:pt idx="3748">
                  <c:v>37.057000000000002</c:v>
                </c:pt>
                <c:pt idx="3749">
                  <c:v>37.08</c:v>
                </c:pt>
                <c:pt idx="3750">
                  <c:v>37.103000000000002</c:v>
                </c:pt>
                <c:pt idx="3751">
                  <c:v>37.119</c:v>
                </c:pt>
                <c:pt idx="3752">
                  <c:v>37.136000000000003</c:v>
                </c:pt>
                <c:pt idx="3753">
                  <c:v>37.151000000000003</c:v>
                </c:pt>
                <c:pt idx="3754">
                  <c:v>37.167999999999999</c:v>
                </c:pt>
                <c:pt idx="3755">
                  <c:v>37.186</c:v>
                </c:pt>
                <c:pt idx="3756">
                  <c:v>37.204000000000001</c:v>
                </c:pt>
                <c:pt idx="3757">
                  <c:v>37.225000000000001</c:v>
                </c:pt>
                <c:pt idx="3758">
                  <c:v>37.25</c:v>
                </c:pt>
                <c:pt idx="3759">
                  <c:v>37.28</c:v>
                </c:pt>
                <c:pt idx="3760">
                  <c:v>37.311</c:v>
                </c:pt>
                <c:pt idx="3761">
                  <c:v>37.344000000000001</c:v>
                </c:pt>
                <c:pt idx="3762">
                  <c:v>37.384999999999998</c:v>
                </c:pt>
                <c:pt idx="3763">
                  <c:v>37.430999999999997</c:v>
                </c:pt>
                <c:pt idx="3764">
                  <c:v>37.481000000000002</c:v>
                </c:pt>
                <c:pt idx="3765">
                  <c:v>37.534999999999997</c:v>
                </c:pt>
                <c:pt idx="3766">
                  <c:v>37.585000000000001</c:v>
                </c:pt>
                <c:pt idx="3767">
                  <c:v>37.642000000000003</c:v>
                </c:pt>
                <c:pt idx="3768">
                  <c:v>37.704000000000001</c:v>
                </c:pt>
                <c:pt idx="3769">
                  <c:v>37.765999999999998</c:v>
                </c:pt>
                <c:pt idx="3770">
                  <c:v>37.826000000000001</c:v>
                </c:pt>
                <c:pt idx="3771">
                  <c:v>37.878</c:v>
                </c:pt>
                <c:pt idx="3772">
                  <c:v>37.920999999999999</c:v>
                </c:pt>
                <c:pt idx="3773">
                  <c:v>37.96</c:v>
                </c:pt>
                <c:pt idx="3774">
                  <c:v>37.988999999999997</c:v>
                </c:pt>
                <c:pt idx="3775">
                  <c:v>38.000999999999998</c:v>
                </c:pt>
                <c:pt idx="3776">
                  <c:v>38.006999999999998</c:v>
                </c:pt>
                <c:pt idx="3777">
                  <c:v>38.002000000000002</c:v>
                </c:pt>
                <c:pt idx="3778">
                  <c:v>37.978999999999999</c:v>
                </c:pt>
                <c:pt idx="3779">
                  <c:v>37.956000000000003</c:v>
                </c:pt>
                <c:pt idx="3780">
                  <c:v>37.944000000000003</c:v>
                </c:pt>
                <c:pt idx="3781">
                  <c:v>37.942999999999998</c:v>
                </c:pt>
                <c:pt idx="3782">
                  <c:v>37.945999999999998</c:v>
                </c:pt>
                <c:pt idx="3783">
                  <c:v>37.951000000000001</c:v>
                </c:pt>
                <c:pt idx="3784">
                  <c:v>37.96</c:v>
                </c:pt>
                <c:pt idx="3785">
                  <c:v>37.972999999999999</c:v>
                </c:pt>
                <c:pt idx="3786">
                  <c:v>37.984000000000002</c:v>
                </c:pt>
                <c:pt idx="3787">
                  <c:v>37.999000000000002</c:v>
                </c:pt>
                <c:pt idx="3788">
                  <c:v>38.027999999999999</c:v>
                </c:pt>
                <c:pt idx="3789">
                  <c:v>38.061</c:v>
                </c:pt>
                <c:pt idx="3790">
                  <c:v>38.095999999999997</c:v>
                </c:pt>
                <c:pt idx="3791">
                  <c:v>38.134999999999998</c:v>
                </c:pt>
                <c:pt idx="3792">
                  <c:v>38.179000000000002</c:v>
                </c:pt>
                <c:pt idx="3793">
                  <c:v>38.218000000000004</c:v>
                </c:pt>
                <c:pt idx="3794">
                  <c:v>38.250999999999998</c:v>
                </c:pt>
                <c:pt idx="3795">
                  <c:v>38.274999999999999</c:v>
                </c:pt>
                <c:pt idx="3796">
                  <c:v>38.293999999999997</c:v>
                </c:pt>
                <c:pt idx="3797">
                  <c:v>38.302</c:v>
                </c:pt>
                <c:pt idx="3798">
                  <c:v>38.302</c:v>
                </c:pt>
                <c:pt idx="3799">
                  <c:v>38.298000000000002</c:v>
                </c:pt>
                <c:pt idx="3800">
                  <c:v>38.295999999999999</c:v>
                </c:pt>
                <c:pt idx="3801">
                  <c:v>38.29</c:v>
                </c:pt>
                <c:pt idx="3802">
                  <c:v>38.276000000000003</c:v>
                </c:pt>
                <c:pt idx="3803">
                  <c:v>38.265999999999998</c:v>
                </c:pt>
                <c:pt idx="3804">
                  <c:v>38.250999999999998</c:v>
                </c:pt>
                <c:pt idx="3805">
                  <c:v>38.232999999999997</c:v>
                </c:pt>
                <c:pt idx="3806">
                  <c:v>38.215000000000003</c:v>
                </c:pt>
                <c:pt idx="3807">
                  <c:v>38.201000000000001</c:v>
                </c:pt>
                <c:pt idx="3808">
                  <c:v>38.195999999999998</c:v>
                </c:pt>
                <c:pt idx="3809">
                  <c:v>38.192999999999998</c:v>
                </c:pt>
                <c:pt idx="3810">
                  <c:v>38.197000000000003</c:v>
                </c:pt>
                <c:pt idx="3811">
                  <c:v>38.206000000000003</c:v>
                </c:pt>
                <c:pt idx="3812">
                  <c:v>38.22</c:v>
                </c:pt>
                <c:pt idx="3813">
                  <c:v>38.228000000000002</c:v>
                </c:pt>
                <c:pt idx="3814">
                  <c:v>38.231999999999999</c:v>
                </c:pt>
                <c:pt idx="3815">
                  <c:v>38.24</c:v>
                </c:pt>
                <c:pt idx="3816">
                  <c:v>38.249000000000002</c:v>
                </c:pt>
                <c:pt idx="3817">
                  <c:v>38.26</c:v>
                </c:pt>
                <c:pt idx="3818">
                  <c:v>38.270000000000003</c:v>
                </c:pt>
                <c:pt idx="3819">
                  <c:v>38.277999999999999</c:v>
                </c:pt>
                <c:pt idx="3820">
                  <c:v>38.29</c:v>
                </c:pt>
                <c:pt idx="3821">
                  <c:v>38.298999999999999</c:v>
                </c:pt>
                <c:pt idx="3822">
                  <c:v>38.308</c:v>
                </c:pt>
                <c:pt idx="3823">
                  <c:v>38.313000000000002</c:v>
                </c:pt>
                <c:pt idx="3824">
                  <c:v>38.320999999999998</c:v>
                </c:pt>
                <c:pt idx="3825">
                  <c:v>38.329000000000001</c:v>
                </c:pt>
                <c:pt idx="3826">
                  <c:v>38.338000000000001</c:v>
                </c:pt>
                <c:pt idx="3827">
                  <c:v>38.347000000000001</c:v>
                </c:pt>
                <c:pt idx="3828">
                  <c:v>38.353999999999999</c:v>
                </c:pt>
                <c:pt idx="3829">
                  <c:v>38.357999999999997</c:v>
                </c:pt>
                <c:pt idx="3830">
                  <c:v>38.366</c:v>
                </c:pt>
                <c:pt idx="3831">
                  <c:v>38.371000000000002</c:v>
                </c:pt>
                <c:pt idx="3832">
                  <c:v>38.378</c:v>
                </c:pt>
                <c:pt idx="3833">
                  <c:v>38.395000000000003</c:v>
                </c:pt>
                <c:pt idx="3834">
                  <c:v>38.415999999999997</c:v>
                </c:pt>
                <c:pt idx="3835">
                  <c:v>38.442</c:v>
                </c:pt>
                <c:pt idx="3836">
                  <c:v>38.478000000000002</c:v>
                </c:pt>
                <c:pt idx="3837">
                  <c:v>38.514000000000003</c:v>
                </c:pt>
                <c:pt idx="3838">
                  <c:v>38.545000000000002</c:v>
                </c:pt>
                <c:pt idx="3839">
                  <c:v>38.575000000000003</c:v>
                </c:pt>
                <c:pt idx="3840">
                  <c:v>38.603999999999999</c:v>
                </c:pt>
                <c:pt idx="3841">
                  <c:v>38.634</c:v>
                </c:pt>
                <c:pt idx="3842">
                  <c:v>38.664000000000001</c:v>
                </c:pt>
                <c:pt idx="3843">
                  <c:v>38.692999999999998</c:v>
                </c:pt>
                <c:pt idx="3844">
                  <c:v>38.726999999999997</c:v>
                </c:pt>
                <c:pt idx="3845">
                  <c:v>38.762999999999998</c:v>
                </c:pt>
                <c:pt idx="3846">
                  <c:v>38.799999999999997</c:v>
                </c:pt>
                <c:pt idx="3847">
                  <c:v>38.838000000000001</c:v>
                </c:pt>
                <c:pt idx="3848">
                  <c:v>38.874000000000002</c:v>
                </c:pt>
                <c:pt idx="3849">
                  <c:v>38.904000000000003</c:v>
                </c:pt>
                <c:pt idx="3850">
                  <c:v>38.932000000000002</c:v>
                </c:pt>
                <c:pt idx="3851">
                  <c:v>38.953000000000003</c:v>
                </c:pt>
                <c:pt idx="3852">
                  <c:v>38.963999999999999</c:v>
                </c:pt>
                <c:pt idx="3853">
                  <c:v>38.973999999999997</c:v>
                </c:pt>
                <c:pt idx="3854">
                  <c:v>38.978999999999999</c:v>
                </c:pt>
                <c:pt idx="3855">
                  <c:v>38.975999999999999</c:v>
                </c:pt>
                <c:pt idx="3856">
                  <c:v>38.969000000000001</c:v>
                </c:pt>
                <c:pt idx="3857">
                  <c:v>38.960999999999999</c:v>
                </c:pt>
                <c:pt idx="3858">
                  <c:v>38.954000000000001</c:v>
                </c:pt>
                <c:pt idx="3859">
                  <c:v>38.945</c:v>
                </c:pt>
                <c:pt idx="3860">
                  <c:v>38.933</c:v>
                </c:pt>
                <c:pt idx="3861">
                  <c:v>38.911999999999999</c:v>
                </c:pt>
                <c:pt idx="3862">
                  <c:v>38.887</c:v>
                </c:pt>
                <c:pt idx="3863">
                  <c:v>38.854999999999997</c:v>
                </c:pt>
                <c:pt idx="3864">
                  <c:v>38.817999999999998</c:v>
                </c:pt>
                <c:pt idx="3865">
                  <c:v>38.777999999999999</c:v>
                </c:pt>
                <c:pt idx="3866">
                  <c:v>38.741999999999997</c:v>
                </c:pt>
                <c:pt idx="3867">
                  <c:v>38.713999999999999</c:v>
                </c:pt>
                <c:pt idx="3868">
                  <c:v>38.686</c:v>
                </c:pt>
                <c:pt idx="3869">
                  <c:v>38.655999999999999</c:v>
                </c:pt>
                <c:pt idx="3870">
                  <c:v>38.625999999999998</c:v>
                </c:pt>
                <c:pt idx="3871">
                  <c:v>38.598999999999997</c:v>
                </c:pt>
                <c:pt idx="3872">
                  <c:v>38.569000000000003</c:v>
                </c:pt>
                <c:pt idx="3873">
                  <c:v>38.536000000000001</c:v>
                </c:pt>
                <c:pt idx="3874">
                  <c:v>38.508000000000003</c:v>
                </c:pt>
                <c:pt idx="3875">
                  <c:v>38.487000000000002</c:v>
                </c:pt>
                <c:pt idx="3876">
                  <c:v>38.47</c:v>
                </c:pt>
                <c:pt idx="3877">
                  <c:v>38.454000000000001</c:v>
                </c:pt>
                <c:pt idx="3878">
                  <c:v>38.445</c:v>
                </c:pt>
                <c:pt idx="3879">
                  <c:v>38.436999999999998</c:v>
                </c:pt>
                <c:pt idx="3880">
                  <c:v>38.429000000000002</c:v>
                </c:pt>
                <c:pt idx="3881">
                  <c:v>38.423999999999999</c:v>
                </c:pt>
                <c:pt idx="3882">
                  <c:v>38.423999999999999</c:v>
                </c:pt>
                <c:pt idx="3883">
                  <c:v>38.427</c:v>
                </c:pt>
                <c:pt idx="3884">
                  <c:v>38.427999999999997</c:v>
                </c:pt>
                <c:pt idx="3885">
                  <c:v>38.430999999999997</c:v>
                </c:pt>
                <c:pt idx="3886">
                  <c:v>38.435000000000002</c:v>
                </c:pt>
                <c:pt idx="3887">
                  <c:v>38.44</c:v>
                </c:pt>
                <c:pt idx="3888">
                  <c:v>38.448999999999998</c:v>
                </c:pt>
                <c:pt idx="3889">
                  <c:v>38.463999999999999</c:v>
                </c:pt>
                <c:pt idx="3890">
                  <c:v>38.484000000000002</c:v>
                </c:pt>
                <c:pt idx="3891">
                  <c:v>38.512999999999998</c:v>
                </c:pt>
                <c:pt idx="3892">
                  <c:v>38.548999999999999</c:v>
                </c:pt>
                <c:pt idx="3893">
                  <c:v>38.584000000000003</c:v>
                </c:pt>
                <c:pt idx="3894">
                  <c:v>38.621000000000002</c:v>
                </c:pt>
                <c:pt idx="3895">
                  <c:v>38.661999999999999</c:v>
                </c:pt>
                <c:pt idx="3896">
                  <c:v>38.709000000000003</c:v>
                </c:pt>
                <c:pt idx="3897">
                  <c:v>38.756</c:v>
                </c:pt>
                <c:pt idx="3898">
                  <c:v>38.801000000000002</c:v>
                </c:pt>
                <c:pt idx="3899">
                  <c:v>38.845999999999997</c:v>
                </c:pt>
                <c:pt idx="3900">
                  <c:v>38.895000000000003</c:v>
                </c:pt>
                <c:pt idx="3901">
                  <c:v>38.950000000000003</c:v>
                </c:pt>
                <c:pt idx="3902">
                  <c:v>38.997999999999998</c:v>
                </c:pt>
                <c:pt idx="3903">
                  <c:v>39.043999999999997</c:v>
                </c:pt>
                <c:pt idx="3904">
                  <c:v>39.090000000000003</c:v>
                </c:pt>
                <c:pt idx="3905">
                  <c:v>39.137999999999998</c:v>
                </c:pt>
                <c:pt idx="3906">
                  <c:v>39.180999999999997</c:v>
                </c:pt>
                <c:pt idx="3907">
                  <c:v>39.225000000000001</c:v>
                </c:pt>
                <c:pt idx="3908">
                  <c:v>39.274999999999999</c:v>
                </c:pt>
                <c:pt idx="3909">
                  <c:v>39.317999999999998</c:v>
                </c:pt>
                <c:pt idx="3910">
                  <c:v>39.356999999999999</c:v>
                </c:pt>
                <c:pt idx="3911">
                  <c:v>39.387999999999998</c:v>
                </c:pt>
                <c:pt idx="3912">
                  <c:v>39.417000000000002</c:v>
                </c:pt>
                <c:pt idx="3913">
                  <c:v>39.444000000000003</c:v>
                </c:pt>
                <c:pt idx="3914">
                  <c:v>39.475999999999999</c:v>
                </c:pt>
                <c:pt idx="3915">
                  <c:v>39.508000000000003</c:v>
                </c:pt>
                <c:pt idx="3916">
                  <c:v>39.536999999999999</c:v>
                </c:pt>
                <c:pt idx="3917">
                  <c:v>39.561999999999998</c:v>
                </c:pt>
                <c:pt idx="3918">
                  <c:v>39.578000000000003</c:v>
                </c:pt>
                <c:pt idx="3919">
                  <c:v>39.588000000000001</c:v>
                </c:pt>
                <c:pt idx="3920">
                  <c:v>39.594999999999999</c:v>
                </c:pt>
                <c:pt idx="3921">
                  <c:v>39.603000000000002</c:v>
                </c:pt>
                <c:pt idx="3922">
                  <c:v>39.613</c:v>
                </c:pt>
                <c:pt idx="3923">
                  <c:v>39.625999999999998</c:v>
                </c:pt>
                <c:pt idx="3924">
                  <c:v>39.639000000000003</c:v>
                </c:pt>
                <c:pt idx="3925">
                  <c:v>39.65</c:v>
                </c:pt>
                <c:pt idx="3926">
                  <c:v>39.658999999999999</c:v>
                </c:pt>
                <c:pt idx="3927">
                  <c:v>39.67</c:v>
                </c:pt>
                <c:pt idx="3928">
                  <c:v>39.692</c:v>
                </c:pt>
                <c:pt idx="3929">
                  <c:v>39.728999999999999</c:v>
                </c:pt>
                <c:pt idx="3930">
                  <c:v>39.774999999999999</c:v>
                </c:pt>
                <c:pt idx="3931">
                  <c:v>39.835000000000001</c:v>
                </c:pt>
                <c:pt idx="3932">
                  <c:v>39.901000000000003</c:v>
                </c:pt>
                <c:pt idx="3933">
                  <c:v>39.968000000000004</c:v>
                </c:pt>
                <c:pt idx="3934">
                  <c:v>40.040999999999997</c:v>
                </c:pt>
                <c:pt idx="3935">
                  <c:v>40.106000000000002</c:v>
                </c:pt>
                <c:pt idx="3936">
                  <c:v>40.146000000000001</c:v>
                </c:pt>
                <c:pt idx="3937">
                  <c:v>40.182000000000002</c:v>
                </c:pt>
                <c:pt idx="3938">
                  <c:v>40.209000000000003</c:v>
                </c:pt>
                <c:pt idx="3939">
                  <c:v>40.220999999999997</c:v>
                </c:pt>
                <c:pt idx="3940">
                  <c:v>40.241999999999997</c:v>
                </c:pt>
                <c:pt idx="3941">
                  <c:v>40.274000000000001</c:v>
                </c:pt>
                <c:pt idx="3942">
                  <c:v>40.307000000000002</c:v>
                </c:pt>
                <c:pt idx="3943">
                  <c:v>40.341000000000001</c:v>
                </c:pt>
                <c:pt idx="3944">
                  <c:v>40.372999999999998</c:v>
                </c:pt>
                <c:pt idx="3945">
                  <c:v>40.404000000000003</c:v>
                </c:pt>
                <c:pt idx="3946">
                  <c:v>40.436999999999998</c:v>
                </c:pt>
                <c:pt idx="3947">
                  <c:v>40.465000000000003</c:v>
                </c:pt>
                <c:pt idx="3948">
                  <c:v>40.49</c:v>
                </c:pt>
                <c:pt idx="3949">
                  <c:v>40.508000000000003</c:v>
                </c:pt>
                <c:pt idx="3950">
                  <c:v>40.511000000000003</c:v>
                </c:pt>
                <c:pt idx="3951">
                  <c:v>40.499000000000002</c:v>
                </c:pt>
                <c:pt idx="3952">
                  <c:v>40.476999999999997</c:v>
                </c:pt>
                <c:pt idx="3953">
                  <c:v>40.448999999999998</c:v>
                </c:pt>
                <c:pt idx="3954">
                  <c:v>40.420999999999999</c:v>
                </c:pt>
                <c:pt idx="3955">
                  <c:v>40.396000000000001</c:v>
                </c:pt>
                <c:pt idx="3956">
                  <c:v>40.368000000000002</c:v>
                </c:pt>
                <c:pt idx="3957">
                  <c:v>40.335999999999999</c:v>
                </c:pt>
                <c:pt idx="3958">
                  <c:v>40.308</c:v>
                </c:pt>
                <c:pt idx="3959">
                  <c:v>40.289000000000001</c:v>
                </c:pt>
                <c:pt idx="3960">
                  <c:v>40.277000000000001</c:v>
                </c:pt>
                <c:pt idx="3961">
                  <c:v>40.262999999999998</c:v>
                </c:pt>
                <c:pt idx="3962">
                  <c:v>40.249000000000002</c:v>
                </c:pt>
                <c:pt idx="3963">
                  <c:v>40.234000000000002</c:v>
                </c:pt>
                <c:pt idx="3964">
                  <c:v>40.220999999999997</c:v>
                </c:pt>
                <c:pt idx="3965">
                  <c:v>40.21</c:v>
                </c:pt>
                <c:pt idx="3966">
                  <c:v>40.198</c:v>
                </c:pt>
                <c:pt idx="3967">
                  <c:v>40.182000000000002</c:v>
                </c:pt>
                <c:pt idx="3968">
                  <c:v>40.158000000000001</c:v>
                </c:pt>
                <c:pt idx="3969">
                  <c:v>40.131</c:v>
                </c:pt>
                <c:pt idx="3970">
                  <c:v>40.098999999999997</c:v>
                </c:pt>
                <c:pt idx="3971">
                  <c:v>40.067999999999998</c:v>
                </c:pt>
                <c:pt idx="3972">
                  <c:v>40.04</c:v>
                </c:pt>
                <c:pt idx="3973">
                  <c:v>40.012999999999998</c:v>
                </c:pt>
                <c:pt idx="3974">
                  <c:v>39.988999999999997</c:v>
                </c:pt>
                <c:pt idx="3975">
                  <c:v>39.97</c:v>
                </c:pt>
                <c:pt idx="3976">
                  <c:v>39.957999999999998</c:v>
                </c:pt>
                <c:pt idx="3977">
                  <c:v>39.957000000000001</c:v>
                </c:pt>
                <c:pt idx="3978">
                  <c:v>39.969000000000001</c:v>
                </c:pt>
                <c:pt idx="3979">
                  <c:v>39.993000000000002</c:v>
                </c:pt>
                <c:pt idx="3980">
                  <c:v>40.018999999999998</c:v>
                </c:pt>
                <c:pt idx="3981">
                  <c:v>40.045999999999999</c:v>
                </c:pt>
                <c:pt idx="3982">
                  <c:v>40.073</c:v>
                </c:pt>
                <c:pt idx="3983">
                  <c:v>40.1</c:v>
                </c:pt>
                <c:pt idx="3984">
                  <c:v>40.127000000000002</c:v>
                </c:pt>
                <c:pt idx="3985">
                  <c:v>40.146999999999998</c:v>
                </c:pt>
                <c:pt idx="3986">
                  <c:v>40.161999999999999</c:v>
                </c:pt>
                <c:pt idx="3987">
                  <c:v>40.171999999999997</c:v>
                </c:pt>
                <c:pt idx="3988">
                  <c:v>40.182000000000002</c:v>
                </c:pt>
                <c:pt idx="3989">
                  <c:v>40.19</c:v>
                </c:pt>
                <c:pt idx="3990">
                  <c:v>40.198</c:v>
                </c:pt>
                <c:pt idx="3991">
                  <c:v>40.207000000000001</c:v>
                </c:pt>
                <c:pt idx="3992">
                  <c:v>40.216000000000001</c:v>
                </c:pt>
                <c:pt idx="3993">
                  <c:v>40.234000000000002</c:v>
                </c:pt>
                <c:pt idx="3994">
                  <c:v>40.253999999999998</c:v>
                </c:pt>
                <c:pt idx="3995">
                  <c:v>40.274999999999999</c:v>
                </c:pt>
                <c:pt idx="3996">
                  <c:v>40.292000000000002</c:v>
                </c:pt>
                <c:pt idx="3997">
                  <c:v>40.302</c:v>
                </c:pt>
                <c:pt idx="3998">
                  <c:v>40.311</c:v>
                </c:pt>
                <c:pt idx="3999">
                  <c:v>40.323999999999998</c:v>
                </c:pt>
                <c:pt idx="4000">
                  <c:v>40.335999999999999</c:v>
                </c:pt>
                <c:pt idx="4001">
                  <c:v>40.351999999999997</c:v>
                </c:pt>
                <c:pt idx="4002">
                  <c:v>40.359000000000002</c:v>
                </c:pt>
                <c:pt idx="4003">
                  <c:v>40.363999999999997</c:v>
                </c:pt>
                <c:pt idx="4004">
                  <c:v>40.368000000000002</c:v>
                </c:pt>
                <c:pt idx="4005">
                  <c:v>40.372999999999998</c:v>
                </c:pt>
                <c:pt idx="4006">
                  <c:v>40.372999999999998</c:v>
                </c:pt>
                <c:pt idx="4007">
                  <c:v>40.374000000000002</c:v>
                </c:pt>
                <c:pt idx="4008">
                  <c:v>40.372</c:v>
                </c:pt>
                <c:pt idx="4009">
                  <c:v>40.362000000000002</c:v>
                </c:pt>
                <c:pt idx="4010">
                  <c:v>40.35</c:v>
                </c:pt>
                <c:pt idx="4011">
                  <c:v>40.338999999999999</c:v>
                </c:pt>
                <c:pt idx="4012">
                  <c:v>40.320999999999998</c:v>
                </c:pt>
                <c:pt idx="4013">
                  <c:v>40.311999999999998</c:v>
                </c:pt>
                <c:pt idx="4014">
                  <c:v>40.298999999999999</c:v>
                </c:pt>
                <c:pt idx="4015">
                  <c:v>40.28</c:v>
                </c:pt>
                <c:pt idx="4016">
                  <c:v>40.268000000000001</c:v>
                </c:pt>
                <c:pt idx="4017">
                  <c:v>40.255000000000003</c:v>
                </c:pt>
                <c:pt idx="4018">
                  <c:v>40.244</c:v>
                </c:pt>
                <c:pt idx="4019">
                  <c:v>40.237000000000002</c:v>
                </c:pt>
                <c:pt idx="4020">
                  <c:v>40.228999999999999</c:v>
                </c:pt>
                <c:pt idx="4021">
                  <c:v>40.222999999999999</c:v>
                </c:pt>
                <c:pt idx="4022">
                  <c:v>40.226999999999997</c:v>
                </c:pt>
                <c:pt idx="4023">
                  <c:v>40.235999999999997</c:v>
                </c:pt>
                <c:pt idx="4024">
                  <c:v>40.25</c:v>
                </c:pt>
                <c:pt idx="4025">
                  <c:v>40.264000000000003</c:v>
                </c:pt>
                <c:pt idx="4026">
                  <c:v>40.281999999999996</c:v>
                </c:pt>
                <c:pt idx="4027">
                  <c:v>40.298000000000002</c:v>
                </c:pt>
                <c:pt idx="4028">
                  <c:v>40.31</c:v>
                </c:pt>
                <c:pt idx="4029">
                  <c:v>40.319000000000003</c:v>
                </c:pt>
                <c:pt idx="4030">
                  <c:v>40.33</c:v>
                </c:pt>
                <c:pt idx="4031">
                  <c:v>40.335999999999999</c:v>
                </c:pt>
                <c:pt idx="4032">
                  <c:v>40.334000000000003</c:v>
                </c:pt>
                <c:pt idx="4033">
                  <c:v>40.338000000000001</c:v>
                </c:pt>
                <c:pt idx="4034">
                  <c:v>40.341999999999999</c:v>
                </c:pt>
                <c:pt idx="4035">
                  <c:v>40.343000000000004</c:v>
                </c:pt>
                <c:pt idx="4036">
                  <c:v>40.343000000000004</c:v>
                </c:pt>
                <c:pt idx="4037">
                  <c:v>40.340000000000003</c:v>
                </c:pt>
                <c:pt idx="4038">
                  <c:v>40.337000000000003</c:v>
                </c:pt>
                <c:pt idx="4039">
                  <c:v>40.335999999999999</c:v>
                </c:pt>
                <c:pt idx="4040">
                  <c:v>40.335000000000001</c:v>
                </c:pt>
                <c:pt idx="4041">
                  <c:v>40.341999999999999</c:v>
                </c:pt>
                <c:pt idx="4042">
                  <c:v>40.350999999999999</c:v>
                </c:pt>
                <c:pt idx="4043">
                  <c:v>40.369</c:v>
                </c:pt>
                <c:pt idx="4044">
                  <c:v>40.392000000000003</c:v>
                </c:pt>
                <c:pt idx="4045">
                  <c:v>40.418999999999997</c:v>
                </c:pt>
                <c:pt idx="4046">
                  <c:v>40.454999999999998</c:v>
                </c:pt>
                <c:pt idx="4047">
                  <c:v>40.488</c:v>
                </c:pt>
                <c:pt idx="4048">
                  <c:v>40.527000000000001</c:v>
                </c:pt>
                <c:pt idx="4049">
                  <c:v>40.566000000000003</c:v>
                </c:pt>
                <c:pt idx="4050">
                  <c:v>40.603999999999999</c:v>
                </c:pt>
                <c:pt idx="4051">
                  <c:v>40.637</c:v>
                </c:pt>
                <c:pt idx="4052">
                  <c:v>40.668999999999997</c:v>
                </c:pt>
                <c:pt idx="4053">
                  <c:v>40.701000000000001</c:v>
                </c:pt>
                <c:pt idx="4054">
                  <c:v>40.732999999999997</c:v>
                </c:pt>
                <c:pt idx="4055">
                  <c:v>40.761000000000003</c:v>
                </c:pt>
                <c:pt idx="4056">
                  <c:v>40.787999999999997</c:v>
                </c:pt>
                <c:pt idx="4057">
                  <c:v>40.822000000000003</c:v>
                </c:pt>
                <c:pt idx="4058">
                  <c:v>40.851999999999997</c:v>
                </c:pt>
                <c:pt idx="4059">
                  <c:v>40.884999999999998</c:v>
                </c:pt>
                <c:pt idx="4060">
                  <c:v>40.915999999999997</c:v>
                </c:pt>
                <c:pt idx="4061">
                  <c:v>40.947000000000003</c:v>
                </c:pt>
                <c:pt idx="4062">
                  <c:v>40.966000000000001</c:v>
                </c:pt>
                <c:pt idx="4063">
                  <c:v>40.981000000000002</c:v>
                </c:pt>
                <c:pt idx="4064">
                  <c:v>40.991</c:v>
                </c:pt>
                <c:pt idx="4065">
                  <c:v>40.994</c:v>
                </c:pt>
                <c:pt idx="4066">
                  <c:v>41.000999999999998</c:v>
                </c:pt>
                <c:pt idx="4067">
                  <c:v>41.014000000000003</c:v>
                </c:pt>
                <c:pt idx="4068">
                  <c:v>41.029000000000003</c:v>
                </c:pt>
                <c:pt idx="4069">
                  <c:v>41.055</c:v>
                </c:pt>
                <c:pt idx="4070">
                  <c:v>41.08</c:v>
                </c:pt>
                <c:pt idx="4071">
                  <c:v>41.107999999999997</c:v>
                </c:pt>
                <c:pt idx="4072">
                  <c:v>41.131999999999998</c:v>
                </c:pt>
                <c:pt idx="4073">
                  <c:v>41.164999999999999</c:v>
                </c:pt>
                <c:pt idx="4074">
                  <c:v>41.21</c:v>
                </c:pt>
                <c:pt idx="4075">
                  <c:v>41.256</c:v>
                </c:pt>
                <c:pt idx="4076">
                  <c:v>41.298000000000002</c:v>
                </c:pt>
                <c:pt idx="4077">
                  <c:v>41.335000000000001</c:v>
                </c:pt>
                <c:pt idx="4078">
                  <c:v>41.368000000000002</c:v>
                </c:pt>
                <c:pt idx="4079">
                  <c:v>41.396999999999998</c:v>
                </c:pt>
                <c:pt idx="4080">
                  <c:v>41.426000000000002</c:v>
                </c:pt>
                <c:pt idx="4081">
                  <c:v>41.460999999999999</c:v>
                </c:pt>
                <c:pt idx="4082">
                  <c:v>41.49</c:v>
                </c:pt>
                <c:pt idx="4083">
                  <c:v>41.51</c:v>
                </c:pt>
                <c:pt idx="4084">
                  <c:v>41.527000000000001</c:v>
                </c:pt>
                <c:pt idx="4085">
                  <c:v>41.540999999999997</c:v>
                </c:pt>
                <c:pt idx="4086">
                  <c:v>41.55</c:v>
                </c:pt>
                <c:pt idx="4087">
                  <c:v>41.552999999999997</c:v>
                </c:pt>
                <c:pt idx="4088">
                  <c:v>41.552999999999997</c:v>
                </c:pt>
                <c:pt idx="4089">
                  <c:v>41.552999999999997</c:v>
                </c:pt>
                <c:pt idx="4090">
                  <c:v>41.558</c:v>
                </c:pt>
                <c:pt idx="4091">
                  <c:v>41.563000000000002</c:v>
                </c:pt>
                <c:pt idx="4092">
                  <c:v>41.582999999999998</c:v>
                </c:pt>
                <c:pt idx="4093">
                  <c:v>41.628</c:v>
                </c:pt>
                <c:pt idx="4094">
                  <c:v>41.68</c:v>
                </c:pt>
                <c:pt idx="4095">
                  <c:v>41.725999999999999</c:v>
                </c:pt>
                <c:pt idx="4096">
                  <c:v>41.761000000000003</c:v>
                </c:pt>
                <c:pt idx="4097">
                  <c:v>41.786999999999999</c:v>
                </c:pt>
                <c:pt idx="4098">
                  <c:v>41.81</c:v>
                </c:pt>
                <c:pt idx="4099">
                  <c:v>41.820999999999998</c:v>
                </c:pt>
                <c:pt idx="4100">
                  <c:v>41.822000000000003</c:v>
                </c:pt>
                <c:pt idx="4101">
                  <c:v>41.822000000000003</c:v>
                </c:pt>
                <c:pt idx="4102">
                  <c:v>41.816000000000003</c:v>
                </c:pt>
                <c:pt idx="4103">
                  <c:v>41.81</c:v>
                </c:pt>
                <c:pt idx="4104">
                  <c:v>41.796999999999997</c:v>
                </c:pt>
                <c:pt idx="4105">
                  <c:v>41.771000000000001</c:v>
                </c:pt>
                <c:pt idx="4106">
                  <c:v>41.725999999999999</c:v>
                </c:pt>
                <c:pt idx="4107">
                  <c:v>41.673999999999999</c:v>
                </c:pt>
                <c:pt idx="4108">
                  <c:v>41.631999999999998</c:v>
                </c:pt>
                <c:pt idx="4109">
                  <c:v>41.588999999999999</c:v>
                </c:pt>
                <c:pt idx="4110">
                  <c:v>41.537999999999997</c:v>
                </c:pt>
                <c:pt idx="4111">
                  <c:v>41.484999999999999</c:v>
                </c:pt>
                <c:pt idx="4112">
                  <c:v>41.435000000000002</c:v>
                </c:pt>
                <c:pt idx="4113">
                  <c:v>41.401000000000003</c:v>
                </c:pt>
                <c:pt idx="4114">
                  <c:v>41.383000000000003</c:v>
                </c:pt>
                <c:pt idx="4115">
                  <c:v>41.386000000000003</c:v>
                </c:pt>
                <c:pt idx="4116">
                  <c:v>41.39</c:v>
                </c:pt>
                <c:pt idx="4117">
                  <c:v>41.401000000000003</c:v>
                </c:pt>
                <c:pt idx="4118">
                  <c:v>41.417999999999999</c:v>
                </c:pt>
                <c:pt idx="4119">
                  <c:v>41.435000000000002</c:v>
                </c:pt>
                <c:pt idx="4120">
                  <c:v>41.444000000000003</c:v>
                </c:pt>
                <c:pt idx="4121">
                  <c:v>41.448</c:v>
                </c:pt>
                <c:pt idx="4122">
                  <c:v>41.454000000000001</c:v>
                </c:pt>
                <c:pt idx="4123">
                  <c:v>41.457999999999998</c:v>
                </c:pt>
                <c:pt idx="4124">
                  <c:v>41.451999999999998</c:v>
                </c:pt>
                <c:pt idx="4125">
                  <c:v>41.436999999999998</c:v>
                </c:pt>
                <c:pt idx="4126">
                  <c:v>41.417999999999999</c:v>
                </c:pt>
                <c:pt idx="4127">
                  <c:v>41.389000000000003</c:v>
                </c:pt>
                <c:pt idx="4128">
                  <c:v>41.354999999999997</c:v>
                </c:pt>
                <c:pt idx="4129">
                  <c:v>41.311</c:v>
                </c:pt>
                <c:pt idx="4130">
                  <c:v>41.267000000000003</c:v>
                </c:pt>
                <c:pt idx="4131">
                  <c:v>41.228999999999999</c:v>
                </c:pt>
                <c:pt idx="4132">
                  <c:v>41.195999999999998</c:v>
                </c:pt>
                <c:pt idx="4133">
                  <c:v>41.161999999999999</c:v>
                </c:pt>
                <c:pt idx="4134">
                  <c:v>41.128</c:v>
                </c:pt>
                <c:pt idx="4135">
                  <c:v>41.106999999999999</c:v>
                </c:pt>
                <c:pt idx="4136">
                  <c:v>41.094999999999999</c:v>
                </c:pt>
                <c:pt idx="4137">
                  <c:v>41.087000000000003</c:v>
                </c:pt>
                <c:pt idx="4138">
                  <c:v>41.079000000000001</c:v>
                </c:pt>
                <c:pt idx="4139">
                  <c:v>41.066000000000003</c:v>
                </c:pt>
                <c:pt idx="4140">
                  <c:v>41.057000000000002</c:v>
                </c:pt>
                <c:pt idx="4141">
                  <c:v>41.052</c:v>
                </c:pt>
                <c:pt idx="4142">
                  <c:v>41.051000000000002</c:v>
                </c:pt>
                <c:pt idx="4143">
                  <c:v>41.051000000000002</c:v>
                </c:pt>
                <c:pt idx="4144">
                  <c:v>41.055</c:v>
                </c:pt>
                <c:pt idx="4145">
                  <c:v>41.058999999999997</c:v>
                </c:pt>
                <c:pt idx="4146">
                  <c:v>41.061999999999998</c:v>
                </c:pt>
                <c:pt idx="4147">
                  <c:v>41.076000000000001</c:v>
                </c:pt>
                <c:pt idx="4148">
                  <c:v>41.098999999999997</c:v>
                </c:pt>
                <c:pt idx="4149">
                  <c:v>41.124000000000002</c:v>
                </c:pt>
                <c:pt idx="4150">
                  <c:v>41.155000000000001</c:v>
                </c:pt>
                <c:pt idx="4151">
                  <c:v>41.195999999999998</c:v>
                </c:pt>
                <c:pt idx="4152">
                  <c:v>41.24</c:v>
                </c:pt>
                <c:pt idx="4153">
                  <c:v>41.286000000000001</c:v>
                </c:pt>
                <c:pt idx="4154">
                  <c:v>41.328000000000003</c:v>
                </c:pt>
                <c:pt idx="4155">
                  <c:v>41.363</c:v>
                </c:pt>
                <c:pt idx="4156">
                  <c:v>41.4</c:v>
                </c:pt>
                <c:pt idx="4157">
                  <c:v>41.435000000000002</c:v>
                </c:pt>
                <c:pt idx="4158">
                  <c:v>41.463000000000001</c:v>
                </c:pt>
                <c:pt idx="4159">
                  <c:v>41.484999999999999</c:v>
                </c:pt>
                <c:pt idx="4160">
                  <c:v>41.500999999999998</c:v>
                </c:pt>
                <c:pt idx="4161">
                  <c:v>41.515000000000001</c:v>
                </c:pt>
                <c:pt idx="4162">
                  <c:v>41.53</c:v>
                </c:pt>
                <c:pt idx="4163">
                  <c:v>41.542000000000002</c:v>
                </c:pt>
                <c:pt idx="4164">
                  <c:v>41.56</c:v>
                </c:pt>
                <c:pt idx="4165">
                  <c:v>41.573</c:v>
                </c:pt>
                <c:pt idx="4166">
                  <c:v>41.585999999999999</c:v>
                </c:pt>
                <c:pt idx="4167">
                  <c:v>41.6</c:v>
                </c:pt>
                <c:pt idx="4168">
                  <c:v>41.610999999999997</c:v>
                </c:pt>
                <c:pt idx="4169">
                  <c:v>41.615000000000002</c:v>
                </c:pt>
                <c:pt idx="4170">
                  <c:v>41.621000000000002</c:v>
                </c:pt>
                <c:pt idx="4171">
                  <c:v>41.62</c:v>
                </c:pt>
                <c:pt idx="4172">
                  <c:v>41.622999999999998</c:v>
                </c:pt>
                <c:pt idx="4173">
                  <c:v>41.62</c:v>
                </c:pt>
                <c:pt idx="4174">
                  <c:v>41.615000000000002</c:v>
                </c:pt>
                <c:pt idx="4175">
                  <c:v>41.604999999999997</c:v>
                </c:pt>
                <c:pt idx="4176">
                  <c:v>41.593000000000004</c:v>
                </c:pt>
                <c:pt idx="4177">
                  <c:v>41.581000000000003</c:v>
                </c:pt>
                <c:pt idx="4178">
                  <c:v>41.573999999999998</c:v>
                </c:pt>
                <c:pt idx="4179">
                  <c:v>41.564999999999998</c:v>
                </c:pt>
                <c:pt idx="4180">
                  <c:v>41.561999999999998</c:v>
                </c:pt>
                <c:pt idx="4181">
                  <c:v>41.557000000000002</c:v>
                </c:pt>
                <c:pt idx="4182">
                  <c:v>41.552999999999997</c:v>
                </c:pt>
                <c:pt idx="4183">
                  <c:v>41.548999999999999</c:v>
                </c:pt>
                <c:pt idx="4184">
                  <c:v>41.545000000000002</c:v>
                </c:pt>
                <c:pt idx="4185">
                  <c:v>41.537999999999997</c:v>
                </c:pt>
                <c:pt idx="4186">
                  <c:v>41.531999999999996</c:v>
                </c:pt>
                <c:pt idx="4187">
                  <c:v>41.526000000000003</c:v>
                </c:pt>
                <c:pt idx="4188">
                  <c:v>41.515000000000001</c:v>
                </c:pt>
                <c:pt idx="4189">
                  <c:v>41.505000000000003</c:v>
                </c:pt>
                <c:pt idx="4190">
                  <c:v>41.494999999999997</c:v>
                </c:pt>
                <c:pt idx="4191">
                  <c:v>41.484999999999999</c:v>
                </c:pt>
                <c:pt idx="4192">
                  <c:v>41.475000000000001</c:v>
                </c:pt>
                <c:pt idx="4193">
                  <c:v>41.466999999999999</c:v>
                </c:pt>
                <c:pt idx="4194">
                  <c:v>41.460999999999999</c:v>
                </c:pt>
                <c:pt idx="4195">
                  <c:v>41.454999999999998</c:v>
                </c:pt>
                <c:pt idx="4196">
                  <c:v>41.454000000000001</c:v>
                </c:pt>
                <c:pt idx="4197">
                  <c:v>41.453000000000003</c:v>
                </c:pt>
                <c:pt idx="4198">
                  <c:v>41.454999999999998</c:v>
                </c:pt>
                <c:pt idx="4199">
                  <c:v>41.451999999999998</c:v>
                </c:pt>
                <c:pt idx="4200">
                  <c:v>41.451999999999998</c:v>
                </c:pt>
                <c:pt idx="4201">
                  <c:v>41.451000000000001</c:v>
                </c:pt>
                <c:pt idx="4202">
                  <c:v>41.454000000000001</c:v>
                </c:pt>
                <c:pt idx="4203">
                  <c:v>41.457000000000001</c:v>
                </c:pt>
                <c:pt idx="4204">
                  <c:v>41.465000000000003</c:v>
                </c:pt>
                <c:pt idx="4205">
                  <c:v>41.475999999999999</c:v>
                </c:pt>
                <c:pt idx="4206">
                  <c:v>41.487000000000002</c:v>
                </c:pt>
                <c:pt idx="4207">
                  <c:v>41.500999999999998</c:v>
                </c:pt>
                <c:pt idx="4208">
                  <c:v>41.515999999999998</c:v>
                </c:pt>
                <c:pt idx="4209">
                  <c:v>41.529000000000003</c:v>
                </c:pt>
                <c:pt idx="4210">
                  <c:v>41.546999999999997</c:v>
                </c:pt>
                <c:pt idx="4211">
                  <c:v>41.567</c:v>
                </c:pt>
                <c:pt idx="4212">
                  <c:v>41.58</c:v>
                </c:pt>
                <c:pt idx="4213">
                  <c:v>41.595999999999997</c:v>
                </c:pt>
                <c:pt idx="4214">
                  <c:v>41.616999999999997</c:v>
                </c:pt>
                <c:pt idx="4215">
                  <c:v>41.646000000000001</c:v>
                </c:pt>
                <c:pt idx="4216">
                  <c:v>41.679000000000002</c:v>
                </c:pt>
                <c:pt idx="4217">
                  <c:v>41.710999999999999</c:v>
                </c:pt>
                <c:pt idx="4218">
                  <c:v>41.741</c:v>
                </c:pt>
                <c:pt idx="4219">
                  <c:v>41.771000000000001</c:v>
                </c:pt>
                <c:pt idx="4220">
                  <c:v>41.796999999999997</c:v>
                </c:pt>
                <c:pt idx="4221">
                  <c:v>41.822000000000003</c:v>
                </c:pt>
                <c:pt idx="4222">
                  <c:v>41.841000000000001</c:v>
                </c:pt>
                <c:pt idx="4223">
                  <c:v>41.865000000000002</c:v>
                </c:pt>
                <c:pt idx="4224">
                  <c:v>41.887999999999998</c:v>
                </c:pt>
                <c:pt idx="4225">
                  <c:v>41.9</c:v>
                </c:pt>
                <c:pt idx="4226">
                  <c:v>41.911000000000001</c:v>
                </c:pt>
                <c:pt idx="4227">
                  <c:v>41.92</c:v>
                </c:pt>
                <c:pt idx="4228">
                  <c:v>41.924999999999997</c:v>
                </c:pt>
                <c:pt idx="4229">
                  <c:v>41.927</c:v>
                </c:pt>
                <c:pt idx="4230">
                  <c:v>41.923000000000002</c:v>
                </c:pt>
                <c:pt idx="4231">
                  <c:v>41.917000000000002</c:v>
                </c:pt>
                <c:pt idx="4232">
                  <c:v>41.914000000000001</c:v>
                </c:pt>
                <c:pt idx="4233">
                  <c:v>41.902999999999999</c:v>
                </c:pt>
                <c:pt idx="4234">
                  <c:v>41.890999999999998</c:v>
                </c:pt>
                <c:pt idx="4235">
                  <c:v>41.877000000000002</c:v>
                </c:pt>
                <c:pt idx="4236">
                  <c:v>41.862000000000002</c:v>
                </c:pt>
                <c:pt idx="4237">
                  <c:v>41.845999999999997</c:v>
                </c:pt>
                <c:pt idx="4238">
                  <c:v>41.829000000000001</c:v>
                </c:pt>
                <c:pt idx="4239">
                  <c:v>41.805</c:v>
                </c:pt>
                <c:pt idx="4240">
                  <c:v>41.781999999999996</c:v>
                </c:pt>
                <c:pt idx="4241">
                  <c:v>41.76</c:v>
                </c:pt>
                <c:pt idx="4242">
                  <c:v>41.741999999999997</c:v>
                </c:pt>
                <c:pt idx="4243">
                  <c:v>41.725999999999999</c:v>
                </c:pt>
                <c:pt idx="4244">
                  <c:v>41.722000000000001</c:v>
                </c:pt>
                <c:pt idx="4245">
                  <c:v>41.72</c:v>
                </c:pt>
                <c:pt idx="4246">
                  <c:v>41.716999999999999</c:v>
                </c:pt>
                <c:pt idx="4247">
                  <c:v>41.725999999999999</c:v>
                </c:pt>
                <c:pt idx="4248">
                  <c:v>41.74</c:v>
                </c:pt>
                <c:pt idx="4249">
                  <c:v>41.759</c:v>
                </c:pt>
                <c:pt idx="4250">
                  <c:v>41.783000000000001</c:v>
                </c:pt>
                <c:pt idx="4251">
                  <c:v>41.817999999999998</c:v>
                </c:pt>
                <c:pt idx="4252">
                  <c:v>41.865000000000002</c:v>
                </c:pt>
                <c:pt idx="4253">
                  <c:v>41.920999999999999</c:v>
                </c:pt>
                <c:pt idx="4254">
                  <c:v>41.98</c:v>
                </c:pt>
                <c:pt idx="4255">
                  <c:v>42.048000000000002</c:v>
                </c:pt>
                <c:pt idx="4256">
                  <c:v>42.131999999999998</c:v>
                </c:pt>
                <c:pt idx="4257">
                  <c:v>42.220999999999997</c:v>
                </c:pt>
                <c:pt idx="4258">
                  <c:v>42.337000000000003</c:v>
                </c:pt>
                <c:pt idx="4259">
                  <c:v>42.476999999999997</c:v>
                </c:pt>
                <c:pt idx="4260">
                  <c:v>42.625999999999998</c:v>
                </c:pt>
                <c:pt idx="4261">
                  <c:v>42.771999999999998</c:v>
                </c:pt>
                <c:pt idx="4262">
                  <c:v>42.920999999999999</c:v>
                </c:pt>
                <c:pt idx="4263">
                  <c:v>43.103000000000002</c:v>
                </c:pt>
                <c:pt idx="4264">
                  <c:v>43.302</c:v>
                </c:pt>
                <c:pt idx="4265">
                  <c:v>43.502000000000002</c:v>
                </c:pt>
                <c:pt idx="4266">
                  <c:v>43.728999999999999</c:v>
                </c:pt>
                <c:pt idx="4267">
                  <c:v>43.972999999999999</c:v>
                </c:pt>
                <c:pt idx="4268">
                  <c:v>44.225000000000001</c:v>
                </c:pt>
                <c:pt idx="4269">
                  <c:v>44.49</c:v>
                </c:pt>
                <c:pt idx="4270">
                  <c:v>44.758000000000003</c:v>
                </c:pt>
                <c:pt idx="4271">
                  <c:v>45.026000000000003</c:v>
                </c:pt>
                <c:pt idx="4272">
                  <c:v>45.317</c:v>
                </c:pt>
                <c:pt idx="4273">
                  <c:v>45.601999999999997</c:v>
                </c:pt>
                <c:pt idx="4274">
                  <c:v>45.878999999999998</c:v>
                </c:pt>
                <c:pt idx="4275">
                  <c:v>46.165999999999997</c:v>
                </c:pt>
                <c:pt idx="4276">
                  <c:v>46.460999999999999</c:v>
                </c:pt>
                <c:pt idx="4277">
                  <c:v>46.735999999999997</c:v>
                </c:pt>
                <c:pt idx="4278">
                  <c:v>47.003</c:v>
                </c:pt>
                <c:pt idx="4279">
                  <c:v>47.274000000000001</c:v>
                </c:pt>
                <c:pt idx="4280">
                  <c:v>47.542999999999999</c:v>
                </c:pt>
                <c:pt idx="4281">
                  <c:v>47.807000000000002</c:v>
                </c:pt>
                <c:pt idx="4282">
                  <c:v>48.046999999999997</c:v>
                </c:pt>
                <c:pt idx="4283">
                  <c:v>48.277999999999999</c:v>
                </c:pt>
                <c:pt idx="4284">
                  <c:v>48.491</c:v>
                </c:pt>
                <c:pt idx="4285">
                  <c:v>48.688000000000002</c:v>
                </c:pt>
                <c:pt idx="4286">
                  <c:v>48.862000000000002</c:v>
                </c:pt>
                <c:pt idx="4287">
                  <c:v>49.005000000000003</c:v>
                </c:pt>
                <c:pt idx="4288">
                  <c:v>49.134</c:v>
                </c:pt>
                <c:pt idx="4289">
                  <c:v>49.250999999999998</c:v>
                </c:pt>
                <c:pt idx="4290">
                  <c:v>49.337000000000003</c:v>
                </c:pt>
                <c:pt idx="4291">
                  <c:v>49.395000000000003</c:v>
                </c:pt>
                <c:pt idx="4292">
                  <c:v>49.442</c:v>
                </c:pt>
                <c:pt idx="4293">
                  <c:v>49.470999999999997</c:v>
                </c:pt>
                <c:pt idx="4294">
                  <c:v>49.481999999999999</c:v>
                </c:pt>
                <c:pt idx="4295">
                  <c:v>49.475999999999999</c:v>
                </c:pt>
                <c:pt idx="4296">
                  <c:v>49.453000000000003</c:v>
                </c:pt>
                <c:pt idx="4297">
                  <c:v>49.427999999999997</c:v>
                </c:pt>
                <c:pt idx="4298">
                  <c:v>49.404000000000003</c:v>
                </c:pt>
                <c:pt idx="4299">
                  <c:v>49.384</c:v>
                </c:pt>
                <c:pt idx="4300">
                  <c:v>49.372</c:v>
                </c:pt>
                <c:pt idx="4301">
                  <c:v>49.372</c:v>
                </c:pt>
                <c:pt idx="4302">
                  <c:v>49.393000000000001</c:v>
                </c:pt>
                <c:pt idx="4303">
                  <c:v>49.44</c:v>
                </c:pt>
                <c:pt idx="4304">
                  <c:v>49.518000000000001</c:v>
                </c:pt>
                <c:pt idx="4305">
                  <c:v>49.597000000000001</c:v>
                </c:pt>
                <c:pt idx="4306">
                  <c:v>49.673999999999999</c:v>
                </c:pt>
                <c:pt idx="4307">
                  <c:v>49.747</c:v>
                </c:pt>
                <c:pt idx="4308">
                  <c:v>49.808999999999997</c:v>
                </c:pt>
                <c:pt idx="4309">
                  <c:v>49.863</c:v>
                </c:pt>
                <c:pt idx="4310">
                  <c:v>49.89</c:v>
                </c:pt>
                <c:pt idx="4311">
                  <c:v>49.914000000000001</c:v>
                </c:pt>
                <c:pt idx="4312">
                  <c:v>49.945999999999998</c:v>
                </c:pt>
                <c:pt idx="4313">
                  <c:v>49.970999999999997</c:v>
                </c:pt>
                <c:pt idx="4314">
                  <c:v>50.008000000000003</c:v>
                </c:pt>
                <c:pt idx="4315">
                  <c:v>50.061999999999998</c:v>
                </c:pt>
                <c:pt idx="4316">
                  <c:v>50.121000000000002</c:v>
                </c:pt>
                <c:pt idx="4317">
                  <c:v>50.185000000000002</c:v>
                </c:pt>
                <c:pt idx="4318">
                  <c:v>50.253999999999998</c:v>
                </c:pt>
                <c:pt idx="4319">
                  <c:v>50.326000000000001</c:v>
                </c:pt>
                <c:pt idx="4320">
                  <c:v>50.4</c:v>
                </c:pt>
                <c:pt idx="4321">
                  <c:v>50.476999999999997</c:v>
                </c:pt>
                <c:pt idx="4322">
                  <c:v>50.55</c:v>
                </c:pt>
                <c:pt idx="4323">
                  <c:v>50.618000000000002</c:v>
                </c:pt>
                <c:pt idx="4324">
                  <c:v>50.689</c:v>
                </c:pt>
                <c:pt idx="4325">
                  <c:v>50.759</c:v>
                </c:pt>
                <c:pt idx="4326">
                  <c:v>50.826000000000001</c:v>
                </c:pt>
                <c:pt idx="4327">
                  <c:v>50.881999999999998</c:v>
                </c:pt>
                <c:pt idx="4328">
                  <c:v>50.933</c:v>
                </c:pt>
                <c:pt idx="4329">
                  <c:v>50.981999999999999</c:v>
                </c:pt>
                <c:pt idx="4330">
                  <c:v>51.012999999999998</c:v>
                </c:pt>
                <c:pt idx="4331">
                  <c:v>51.031999999999996</c:v>
                </c:pt>
                <c:pt idx="4332">
                  <c:v>51.048000000000002</c:v>
                </c:pt>
                <c:pt idx="4333">
                  <c:v>51.061</c:v>
                </c:pt>
                <c:pt idx="4334">
                  <c:v>51.076999999999998</c:v>
                </c:pt>
                <c:pt idx="4335">
                  <c:v>51.082999999999998</c:v>
                </c:pt>
                <c:pt idx="4336">
                  <c:v>51.09</c:v>
                </c:pt>
                <c:pt idx="4337">
                  <c:v>51.115000000000002</c:v>
                </c:pt>
                <c:pt idx="4338">
                  <c:v>51.154000000000003</c:v>
                </c:pt>
                <c:pt idx="4339">
                  <c:v>51.192</c:v>
                </c:pt>
                <c:pt idx="4340">
                  <c:v>51.231000000000002</c:v>
                </c:pt>
                <c:pt idx="4341">
                  <c:v>51.268000000000001</c:v>
                </c:pt>
                <c:pt idx="4342">
                  <c:v>51.298999999999999</c:v>
                </c:pt>
                <c:pt idx="4343">
                  <c:v>51.331000000000003</c:v>
                </c:pt>
                <c:pt idx="4344">
                  <c:v>51.351999999999997</c:v>
                </c:pt>
                <c:pt idx="4345">
                  <c:v>51.372</c:v>
                </c:pt>
                <c:pt idx="4346">
                  <c:v>51.399000000000001</c:v>
                </c:pt>
                <c:pt idx="4347">
                  <c:v>51.423999999999999</c:v>
                </c:pt>
                <c:pt idx="4348">
                  <c:v>51.45</c:v>
                </c:pt>
                <c:pt idx="4349">
                  <c:v>51.48</c:v>
                </c:pt>
                <c:pt idx="4350">
                  <c:v>51.512</c:v>
                </c:pt>
                <c:pt idx="4351">
                  <c:v>51.540999999999997</c:v>
                </c:pt>
                <c:pt idx="4352">
                  <c:v>51.566000000000003</c:v>
                </c:pt>
                <c:pt idx="4353">
                  <c:v>51.591999999999999</c:v>
                </c:pt>
                <c:pt idx="4354">
                  <c:v>51.624000000000002</c:v>
                </c:pt>
                <c:pt idx="4355">
                  <c:v>51.655999999999999</c:v>
                </c:pt>
                <c:pt idx="4356">
                  <c:v>51.688000000000002</c:v>
                </c:pt>
                <c:pt idx="4357">
                  <c:v>51.718000000000004</c:v>
                </c:pt>
                <c:pt idx="4358">
                  <c:v>51.741</c:v>
                </c:pt>
                <c:pt idx="4359">
                  <c:v>51.759</c:v>
                </c:pt>
                <c:pt idx="4360">
                  <c:v>51.771000000000001</c:v>
                </c:pt>
                <c:pt idx="4361">
                  <c:v>51.773000000000003</c:v>
                </c:pt>
                <c:pt idx="4362">
                  <c:v>51.76</c:v>
                </c:pt>
                <c:pt idx="4363">
                  <c:v>51.741999999999997</c:v>
                </c:pt>
                <c:pt idx="4364">
                  <c:v>51.722999999999999</c:v>
                </c:pt>
                <c:pt idx="4365">
                  <c:v>51.698999999999998</c:v>
                </c:pt>
                <c:pt idx="4366">
                  <c:v>51.677</c:v>
                </c:pt>
                <c:pt idx="4367">
                  <c:v>51.648000000000003</c:v>
                </c:pt>
                <c:pt idx="4368">
                  <c:v>51.616</c:v>
                </c:pt>
                <c:pt idx="4369">
                  <c:v>51.585000000000001</c:v>
                </c:pt>
                <c:pt idx="4370">
                  <c:v>51.554000000000002</c:v>
                </c:pt>
                <c:pt idx="4371">
                  <c:v>51.529000000000003</c:v>
                </c:pt>
                <c:pt idx="4372">
                  <c:v>51.506</c:v>
                </c:pt>
                <c:pt idx="4373">
                  <c:v>51.478999999999999</c:v>
                </c:pt>
                <c:pt idx="4374">
                  <c:v>51.456000000000003</c:v>
                </c:pt>
                <c:pt idx="4375">
                  <c:v>51.433999999999997</c:v>
                </c:pt>
                <c:pt idx="4376">
                  <c:v>51.406999999999996</c:v>
                </c:pt>
                <c:pt idx="4377">
                  <c:v>51.378</c:v>
                </c:pt>
                <c:pt idx="4378">
                  <c:v>51.350999999999999</c:v>
                </c:pt>
                <c:pt idx="4379">
                  <c:v>51.33</c:v>
                </c:pt>
                <c:pt idx="4380">
                  <c:v>51.314999999999998</c:v>
                </c:pt>
                <c:pt idx="4381">
                  <c:v>51.296999999999997</c:v>
                </c:pt>
                <c:pt idx="4382">
                  <c:v>51.277000000000001</c:v>
                </c:pt>
                <c:pt idx="4383">
                  <c:v>51.255000000000003</c:v>
                </c:pt>
                <c:pt idx="4384">
                  <c:v>51.234000000000002</c:v>
                </c:pt>
                <c:pt idx="4385">
                  <c:v>51.213999999999999</c:v>
                </c:pt>
                <c:pt idx="4386">
                  <c:v>51.201000000000001</c:v>
                </c:pt>
                <c:pt idx="4387">
                  <c:v>51.198</c:v>
                </c:pt>
                <c:pt idx="4388">
                  <c:v>51.197000000000003</c:v>
                </c:pt>
                <c:pt idx="4389">
                  <c:v>51.195999999999998</c:v>
                </c:pt>
                <c:pt idx="4390">
                  <c:v>51.192999999999998</c:v>
                </c:pt>
                <c:pt idx="4391">
                  <c:v>51.188000000000002</c:v>
                </c:pt>
                <c:pt idx="4392">
                  <c:v>51.183</c:v>
                </c:pt>
                <c:pt idx="4393">
                  <c:v>51.177</c:v>
                </c:pt>
                <c:pt idx="4394">
                  <c:v>51.17</c:v>
                </c:pt>
                <c:pt idx="4395">
                  <c:v>51.164999999999999</c:v>
                </c:pt>
                <c:pt idx="4396">
                  <c:v>51.167999999999999</c:v>
                </c:pt>
                <c:pt idx="4397">
                  <c:v>51.176000000000002</c:v>
                </c:pt>
                <c:pt idx="4398">
                  <c:v>51.183</c:v>
                </c:pt>
                <c:pt idx="4399">
                  <c:v>51.195999999999998</c:v>
                </c:pt>
                <c:pt idx="4400">
                  <c:v>51.213000000000001</c:v>
                </c:pt>
                <c:pt idx="4401">
                  <c:v>51.23</c:v>
                </c:pt>
                <c:pt idx="4402">
                  <c:v>51.250999999999998</c:v>
                </c:pt>
                <c:pt idx="4403">
                  <c:v>51.271999999999998</c:v>
                </c:pt>
                <c:pt idx="4404">
                  <c:v>51.287999999999997</c:v>
                </c:pt>
                <c:pt idx="4405">
                  <c:v>51.301000000000002</c:v>
                </c:pt>
                <c:pt idx="4406">
                  <c:v>51.314999999999998</c:v>
                </c:pt>
                <c:pt idx="4407">
                  <c:v>51.329000000000001</c:v>
                </c:pt>
                <c:pt idx="4408">
                  <c:v>51.34</c:v>
                </c:pt>
                <c:pt idx="4409">
                  <c:v>51.348999999999997</c:v>
                </c:pt>
                <c:pt idx="4410">
                  <c:v>51.36</c:v>
                </c:pt>
                <c:pt idx="4411">
                  <c:v>51.369</c:v>
                </c:pt>
                <c:pt idx="4412">
                  <c:v>51.377000000000002</c:v>
                </c:pt>
                <c:pt idx="4413">
                  <c:v>51.383000000000003</c:v>
                </c:pt>
                <c:pt idx="4414">
                  <c:v>51.390999999999998</c:v>
                </c:pt>
                <c:pt idx="4415">
                  <c:v>51.405999999999999</c:v>
                </c:pt>
                <c:pt idx="4416">
                  <c:v>51.421999999999997</c:v>
                </c:pt>
                <c:pt idx="4417">
                  <c:v>51.436</c:v>
                </c:pt>
                <c:pt idx="4418">
                  <c:v>51.453000000000003</c:v>
                </c:pt>
                <c:pt idx="4419">
                  <c:v>51.47</c:v>
                </c:pt>
                <c:pt idx="4420">
                  <c:v>51.493000000000002</c:v>
                </c:pt>
                <c:pt idx="4421">
                  <c:v>51.515000000000001</c:v>
                </c:pt>
                <c:pt idx="4422">
                  <c:v>51.529000000000003</c:v>
                </c:pt>
                <c:pt idx="4423">
                  <c:v>51.545000000000002</c:v>
                </c:pt>
                <c:pt idx="4424">
                  <c:v>51.564</c:v>
                </c:pt>
                <c:pt idx="4425">
                  <c:v>51.582999999999998</c:v>
                </c:pt>
                <c:pt idx="4426">
                  <c:v>51.603999999999999</c:v>
                </c:pt>
                <c:pt idx="4427">
                  <c:v>51.625999999999998</c:v>
                </c:pt>
                <c:pt idx="4428">
                  <c:v>51.648000000000003</c:v>
                </c:pt>
                <c:pt idx="4429">
                  <c:v>51.676000000000002</c:v>
                </c:pt>
                <c:pt idx="4430">
                  <c:v>51.71</c:v>
                </c:pt>
                <c:pt idx="4431">
                  <c:v>51.747</c:v>
                </c:pt>
                <c:pt idx="4432">
                  <c:v>51.784999999999997</c:v>
                </c:pt>
                <c:pt idx="4433">
                  <c:v>51.829000000000001</c:v>
                </c:pt>
                <c:pt idx="4434">
                  <c:v>51.877000000000002</c:v>
                </c:pt>
                <c:pt idx="4435">
                  <c:v>51.918999999999997</c:v>
                </c:pt>
                <c:pt idx="4436">
                  <c:v>51.96</c:v>
                </c:pt>
                <c:pt idx="4437">
                  <c:v>52</c:v>
                </c:pt>
                <c:pt idx="4438">
                  <c:v>52.039000000000001</c:v>
                </c:pt>
                <c:pt idx="4439">
                  <c:v>52.075000000000003</c:v>
                </c:pt>
                <c:pt idx="4440">
                  <c:v>52.11</c:v>
                </c:pt>
                <c:pt idx="4441">
                  <c:v>52.134999999999998</c:v>
                </c:pt>
                <c:pt idx="4442">
                  <c:v>52.161000000000001</c:v>
                </c:pt>
                <c:pt idx="4443">
                  <c:v>52.185000000000002</c:v>
                </c:pt>
                <c:pt idx="4444">
                  <c:v>52.198999999999998</c:v>
                </c:pt>
                <c:pt idx="4445">
                  <c:v>52.210999999999999</c:v>
                </c:pt>
                <c:pt idx="4446">
                  <c:v>52.21</c:v>
                </c:pt>
                <c:pt idx="4447">
                  <c:v>52.198999999999998</c:v>
                </c:pt>
                <c:pt idx="4448">
                  <c:v>52.174999999999997</c:v>
                </c:pt>
                <c:pt idx="4449">
                  <c:v>52.133000000000003</c:v>
                </c:pt>
                <c:pt idx="4450">
                  <c:v>52.079000000000001</c:v>
                </c:pt>
                <c:pt idx="4451">
                  <c:v>52.021000000000001</c:v>
                </c:pt>
                <c:pt idx="4452">
                  <c:v>51.976999999999997</c:v>
                </c:pt>
                <c:pt idx="4453">
                  <c:v>51.947000000000003</c:v>
                </c:pt>
                <c:pt idx="4454">
                  <c:v>51.924999999999997</c:v>
                </c:pt>
                <c:pt idx="4455">
                  <c:v>51.908000000000001</c:v>
                </c:pt>
                <c:pt idx="4456">
                  <c:v>51.902000000000001</c:v>
                </c:pt>
                <c:pt idx="4457">
                  <c:v>51.905999999999999</c:v>
                </c:pt>
                <c:pt idx="4458">
                  <c:v>51.91</c:v>
                </c:pt>
                <c:pt idx="4459">
                  <c:v>51.911000000000001</c:v>
                </c:pt>
                <c:pt idx="4460">
                  <c:v>51.9</c:v>
                </c:pt>
                <c:pt idx="4461">
                  <c:v>51.878</c:v>
                </c:pt>
                <c:pt idx="4462">
                  <c:v>51.853000000000002</c:v>
                </c:pt>
                <c:pt idx="4463">
                  <c:v>51.834000000000003</c:v>
                </c:pt>
                <c:pt idx="4464">
                  <c:v>51.81</c:v>
                </c:pt>
                <c:pt idx="4465">
                  <c:v>51.786000000000001</c:v>
                </c:pt>
                <c:pt idx="4466">
                  <c:v>51.762</c:v>
                </c:pt>
                <c:pt idx="4467">
                  <c:v>51.741</c:v>
                </c:pt>
                <c:pt idx="4468">
                  <c:v>51.716999999999999</c:v>
                </c:pt>
                <c:pt idx="4469">
                  <c:v>51.7</c:v>
                </c:pt>
                <c:pt idx="4470">
                  <c:v>51.692999999999998</c:v>
                </c:pt>
                <c:pt idx="4471">
                  <c:v>51.692</c:v>
                </c:pt>
                <c:pt idx="4472">
                  <c:v>51.703000000000003</c:v>
                </c:pt>
                <c:pt idx="4473">
                  <c:v>51.726999999999997</c:v>
                </c:pt>
                <c:pt idx="4474">
                  <c:v>51.755000000000003</c:v>
                </c:pt>
                <c:pt idx="4475">
                  <c:v>51.798000000000002</c:v>
                </c:pt>
                <c:pt idx="4476">
                  <c:v>51.845999999999997</c:v>
                </c:pt>
                <c:pt idx="4477">
                  <c:v>51.91</c:v>
                </c:pt>
                <c:pt idx="4478">
                  <c:v>51.984000000000002</c:v>
                </c:pt>
                <c:pt idx="4479">
                  <c:v>52.043999999999997</c:v>
                </c:pt>
                <c:pt idx="4480">
                  <c:v>52.082000000000001</c:v>
                </c:pt>
                <c:pt idx="4481">
                  <c:v>52.115000000000002</c:v>
                </c:pt>
                <c:pt idx="4482">
                  <c:v>52.137</c:v>
                </c:pt>
                <c:pt idx="4483">
                  <c:v>52.152000000000001</c:v>
                </c:pt>
                <c:pt idx="4484">
                  <c:v>52.158999999999999</c:v>
                </c:pt>
                <c:pt idx="4485">
                  <c:v>52.162999999999997</c:v>
                </c:pt>
                <c:pt idx="4486">
                  <c:v>52.161999999999999</c:v>
                </c:pt>
                <c:pt idx="4487">
                  <c:v>52.158999999999999</c:v>
                </c:pt>
                <c:pt idx="4488">
                  <c:v>52.161000000000001</c:v>
                </c:pt>
                <c:pt idx="4489">
                  <c:v>52.165999999999997</c:v>
                </c:pt>
                <c:pt idx="4490">
                  <c:v>52.174999999999997</c:v>
                </c:pt>
                <c:pt idx="4491">
                  <c:v>52.192</c:v>
                </c:pt>
                <c:pt idx="4492">
                  <c:v>52.212000000000003</c:v>
                </c:pt>
                <c:pt idx="4493">
                  <c:v>52.238</c:v>
                </c:pt>
                <c:pt idx="4494">
                  <c:v>52.265000000000001</c:v>
                </c:pt>
                <c:pt idx="4495">
                  <c:v>52.286000000000001</c:v>
                </c:pt>
                <c:pt idx="4496">
                  <c:v>52.302</c:v>
                </c:pt>
                <c:pt idx="4497">
                  <c:v>52.320999999999998</c:v>
                </c:pt>
                <c:pt idx="4498">
                  <c:v>52.34</c:v>
                </c:pt>
                <c:pt idx="4499">
                  <c:v>52.357999999999997</c:v>
                </c:pt>
                <c:pt idx="4500">
                  <c:v>52.375</c:v>
                </c:pt>
                <c:pt idx="4501">
                  <c:v>52.392000000000003</c:v>
                </c:pt>
                <c:pt idx="4502">
                  <c:v>52.406999999999996</c:v>
                </c:pt>
                <c:pt idx="4503">
                  <c:v>52.423000000000002</c:v>
                </c:pt>
                <c:pt idx="4504">
                  <c:v>52.438000000000002</c:v>
                </c:pt>
                <c:pt idx="4505">
                  <c:v>52.46</c:v>
                </c:pt>
                <c:pt idx="4506">
                  <c:v>52.488999999999997</c:v>
                </c:pt>
                <c:pt idx="4507">
                  <c:v>52.518999999999998</c:v>
                </c:pt>
                <c:pt idx="4508">
                  <c:v>52.543999999999997</c:v>
                </c:pt>
                <c:pt idx="4509">
                  <c:v>52.569000000000003</c:v>
                </c:pt>
                <c:pt idx="4510">
                  <c:v>52.6</c:v>
                </c:pt>
                <c:pt idx="4511">
                  <c:v>52.633000000000003</c:v>
                </c:pt>
                <c:pt idx="4512">
                  <c:v>52.67</c:v>
                </c:pt>
                <c:pt idx="4513">
                  <c:v>52.701000000000001</c:v>
                </c:pt>
                <c:pt idx="4514">
                  <c:v>52.731999999999999</c:v>
                </c:pt>
                <c:pt idx="4515">
                  <c:v>52.756999999999998</c:v>
                </c:pt>
                <c:pt idx="4516">
                  <c:v>52.780999999999999</c:v>
                </c:pt>
                <c:pt idx="4517">
                  <c:v>52.805</c:v>
                </c:pt>
                <c:pt idx="4518">
                  <c:v>52.829000000000001</c:v>
                </c:pt>
                <c:pt idx="4519">
                  <c:v>52.847000000000001</c:v>
                </c:pt>
                <c:pt idx="4520">
                  <c:v>52.863</c:v>
                </c:pt>
                <c:pt idx="4521">
                  <c:v>52.878</c:v>
                </c:pt>
                <c:pt idx="4522">
                  <c:v>52.893999999999998</c:v>
                </c:pt>
                <c:pt idx="4523">
                  <c:v>52.902999999999999</c:v>
                </c:pt>
                <c:pt idx="4524">
                  <c:v>52.906999999999996</c:v>
                </c:pt>
                <c:pt idx="4525">
                  <c:v>52.91</c:v>
                </c:pt>
                <c:pt idx="4526">
                  <c:v>52.912999999999997</c:v>
                </c:pt>
                <c:pt idx="4527">
                  <c:v>52.912999999999997</c:v>
                </c:pt>
                <c:pt idx="4528">
                  <c:v>52.908000000000001</c:v>
                </c:pt>
                <c:pt idx="4529">
                  <c:v>52.896999999999998</c:v>
                </c:pt>
                <c:pt idx="4530">
                  <c:v>52.884</c:v>
                </c:pt>
                <c:pt idx="4531">
                  <c:v>52.865000000000002</c:v>
                </c:pt>
                <c:pt idx="4532">
                  <c:v>52.841000000000001</c:v>
                </c:pt>
                <c:pt idx="4533">
                  <c:v>52.820999999999998</c:v>
                </c:pt>
                <c:pt idx="4534">
                  <c:v>52.805999999999997</c:v>
                </c:pt>
                <c:pt idx="4535">
                  <c:v>52.789000000000001</c:v>
                </c:pt>
                <c:pt idx="4536">
                  <c:v>52.774000000000001</c:v>
                </c:pt>
                <c:pt idx="4537">
                  <c:v>52.76</c:v>
                </c:pt>
                <c:pt idx="4538">
                  <c:v>52.750999999999998</c:v>
                </c:pt>
                <c:pt idx="4539">
                  <c:v>52.741999999999997</c:v>
                </c:pt>
                <c:pt idx="4540">
                  <c:v>52.731000000000002</c:v>
                </c:pt>
                <c:pt idx="4541">
                  <c:v>52.722999999999999</c:v>
                </c:pt>
                <c:pt idx="4542">
                  <c:v>52.713999999999999</c:v>
                </c:pt>
                <c:pt idx="4543">
                  <c:v>52.706000000000003</c:v>
                </c:pt>
                <c:pt idx="4544">
                  <c:v>52.701999999999998</c:v>
                </c:pt>
                <c:pt idx="4545">
                  <c:v>52.698999999999998</c:v>
                </c:pt>
                <c:pt idx="4546">
                  <c:v>52.698</c:v>
                </c:pt>
                <c:pt idx="4547">
                  <c:v>52.692999999999998</c:v>
                </c:pt>
                <c:pt idx="4548">
                  <c:v>52.692</c:v>
                </c:pt>
                <c:pt idx="4549">
                  <c:v>52.688000000000002</c:v>
                </c:pt>
                <c:pt idx="4550">
                  <c:v>52.68</c:v>
                </c:pt>
                <c:pt idx="4551">
                  <c:v>52.673000000000002</c:v>
                </c:pt>
                <c:pt idx="4552">
                  <c:v>52.665999999999997</c:v>
                </c:pt>
                <c:pt idx="4553">
                  <c:v>52.655000000000001</c:v>
                </c:pt>
                <c:pt idx="4554">
                  <c:v>52.643999999999998</c:v>
                </c:pt>
                <c:pt idx="4555">
                  <c:v>52.634</c:v>
                </c:pt>
                <c:pt idx="4556">
                  <c:v>52.624000000000002</c:v>
                </c:pt>
                <c:pt idx="4557">
                  <c:v>52.616</c:v>
                </c:pt>
                <c:pt idx="4558">
                  <c:v>52.601999999999997</c:v>
                </c:pt>
                <c:pt idx="4559">
                  <c:v>52.585000000000001</c:v>
                </c:pt>
                <c:pt idx="4560">
                  <c:v>52.569000000000003</c:v>
                </c:pt>
                <c:pt idx="4561">
                  <c:v>52.552</c:v>
                </c:pt>
                <c:pt idx="4562">
                  <c:v>52.537999999999997</c:v>
                </c:pt>
                <c:pt idx="4563">
                  <c:v>52.524000000000001</c:v>
                </c:pt>
                <c:pt idx="4564">
                  <c:v>52.514000000000003</c:v>
                </c:pt>
                <c:pt idx="4565">
                  <c:v>52.506</c:v>
                </c:pt>
                <c:pt idx="4566">
                  <c:v>52.502000000000002</c:v>
                </c:pt>
                <c:pt idx="4567">
                  <c:v>52.5</c:v>
                </c:pt>
                <c:pt idx="4568">
                  <c:v>52.5</c:v>
                </c:pt>
                <c:pt idx="4569">
                  <c:v>52.505000000000003</c:v>
                </c:pt>
                <c:pt idx="4570">
                  <c:v>52.506999999999998</c:v>
                </c:pt>
                <c:pt idx="4571">
                  <c:v>52.51</c:v>
                </c:pt>
                <c:pt idx="4572">
                  <c:v>52.508000000000003</c:v>
                </c:pt>
                <c:pt idx="4573">
                  <c:v>52.505000000000003</c:v>
                </c:pt>
                <c:pt idx="4574">
                  <c:v>52.497</c:v>
                </c:pt>
                <c:pt idx="4575">
                  <c:v>52.49</c:v>
                </c:pt>
                <c:pt idx="4576">
                  <c:v>52.488</c:v>
                </c:pt>
                <c:pt idx="4577">
                  <c:v>52.485999999999997</c:v>
                </c:pt>
                <c:pt idx="4578">
                  <c:v>52.484999999999999</c:v>
                </c:pt>
                <c:pt idx="4579">
                  <c:v>52.482999999999997</c:v>
                </c:pt>
                <c:pt idx="4580">
                  <c:v>52.478000000000002</c:v>
                </c:pt>
                <c:pt idx="4581">
                  <c:v>52.473999999999997</c:v>
                </c:pt>
                <c:pt idx="4582">
                  <c:v>52.472000000000001</c:v>
                </c:pt>
                <c:pt idx="4583">
                  <c:v>52.470999999999997</c:v>
                </c:pt>
                <c:pt idx="4584">
                  <c:v>52.472000000000001</c:v>
                </c:pt>
                <c:pt idx="4585">
                  <c:v>52.473999999999997</c:v>
                </c:pt>
                <c:pt idx="4586">
                  <c:v>52.472999999999999</c:v>
                </c:pt>
                <c:pt idx="4587">
                  <c:v>52.481000000000002</c:v>
                </c:pt>
                <c:pt idx="4588">
                  <c:v>52.488</c:v>
                </c:pt>
                <c:pt idx="4589">
                  <c:v>52.494999999999997</c:v>
                </c:pt>
                <c:pt idx="4590">
                  <c:v>52.497999999999998</c:v>
                </c:pt>
                <c:pt idx="4591">
                  <c:v>52.503</c:v>
                </c:pt>
                <c:pt idx="4592">
                  <c:v>52.503999999999998</c:v>
                </c:pt>
                <c:pt idx="4593">
                  <c:v>52.503999999999998</c:v>
                </c:pt>
                <c:pt idx="4594">
                  <c:v>52.5</c:v>
                </c:pt>
                <c:pt idx="4595">
                  <c:v>52.497</c:v>
                </c:pt>
                <c:pt idx="4596">
                  <c:v>52.491</c:v>
                </c:pt>
                <c:pt idx="4597">
                  <c:v>52.493000000000002</c:v>
                </c:pt>
                <c:pt idx="4598">
                  <c:v>52.5</c:v>
                </c:pt>
                <c:pt idx="4599">
                  <c:v>52.503999999999998</c:v>
                </c:pt>
                <c:pt idx="4600">
                  <c:v>52.517000000000003</c:v>
                </c:pt>
                <c:pt idx="4601">
                  <c:v>52.524999999999999</c:v>
                </c:pt>
                <c:pt idx="4602">
                  <c:v>52.530999999999999</c:v>
                </c:pt>
                <c:pt idx="4603">
                  <c:v>52.540999999999997</c:v>
                </c:pt>
                <c:pt idx="4604">
                  <c:v>52.545999999999999</c:v>
                </c:pt>
                <c:pt idx="4605">
                  <c:v>52.551000000000002</c:v>
                </c:pt>
                <c:pt idx="4606">
                  <c:v>52.555999999999997</c:v>
                </c:pt>
                <c:pt idx="4607">
                  <c:v>52.557000000000002</c:v>
                </c:pt>
                <c:pt idx="4608">
                  <c:v>52.558</c:v>
                </c:pt>
                <c:pt idx="4609">
                  <c:v>52.567999999999998</c:v>
                </c:pt>
                <c:pt idx="4610">
                  <c:v>52.584000000000003</c:v>
                </c:pt>
                <c:pt idx="4611">
                  <c:v>52.604999999999997</c:v>
                </c:pt>
                <c:pt idx="4612">
                  <c:v>52.634999999999998</c:v>
                </c:pt>
                <c:pt idx="4613">
                  <c:v>52.676000000000002</c:v>
                </c:pt>
                <c:pt idx="4614">
                  <c:v>52.731999999999999</c:v>
                </c:pt>
                <c:pt idx="4615">
                  <c:v>52.792999999999999</c:v>
                </c:pt>
                <c:pt idx="4616">
                  <c:v>52.856000000000002</c:v>
                </c:pt>
                <c:pt idx="4617">
                  <c:v>52.917000000000002</c:v>
                </c:pt>
                <c:pt idx="4618">
                  <c:v>52.981000000000002</c:v>
                </c:pt>
                <c:pt idx="4619">
                  <c:v>53.037999999999997</c:v>
                </c:pt>
                <c:pt idx="4620">
                  <c:v>53.109000000000002</c:v>
                </c:pt>
                <c:pt idx="4621">
                  <c:v>53.195999999999998</c:v>
                </c:pt>
                <c:pt idx="4622">
                  <c:v>53.284999999999997</c:v>
                </c:pt>
                <c:pt idx="4623">
                  <c:v>53.371000000000002</c:v>
                </c:pt>
                <c:pt idx="4624">
                  <c:v>53.463999999999999</c:v>
                </c:pt>
                <c:pt idx="4625">
                  <c:v>53.573999999999998</c:v>
                </c:pt>
                <c:pt idx="4626">
                  <c:v>53.686999999999998</c:v>
                </c:pt>
                <c:pt idx="4627">
                  <c:v>53.802999999999997</c:v>
                </c:pt>
                <c:pt idx="4628">
                  <c:v>53.921999999999997</c:v>
                </c:pt>
                <c:pt idx="4629">
                  <c:v>54.040999999999997</c:v>
                </c:pt>
                <c:pt idx="4630">
                  <c:v>54.165999999999997</c:v>
                </c:pt>
                <c:pt idx="4631">
                  <c:v>54.307000000000002</c:v>
                </c:pt>
                <c:pt idx="4632">
                  <c:v>54.427</c:v>
                </c:pt>
                <c:pt idx="4633">
                  <c:v>54.554000000000002</c:v>
                </c:pt>
                <c:pt idx="4634">
                  <c:v>54.689</c:v>
                </c:pt>
                <c:pt idx="4635">
                  <c:v>54.808999999999997</c:v>
                </c:pt>
                <c:pt idx="4636">
                  <c:v>54.914999999999999</c:v>
                </c:pt>
                <c:pt idx="4637">
                  <c:v>55.024999999999999</c:v>
                </c:pt>
                <c:pt idx="4638">
                  <c:v>55.139000000000003</c:v>
                </c:pt>
                <c:pt idx="4639">
                  <c:v>55.249000000000002</c:v>
                </c:pt>
                <c:pt idx="4640">
                  <c:v>55.344999999999999</c:v>
                </c:pt>
                <c:pt idx="4641">
                  <c:v>55.44</c:v>
                </c:pt>
                <c:pt idx="4642">
                  <c:v>55.545000000000002</c:v>
                </c:pt>
                <c:pt idx="4643">
                  <c:v>55.631</c:v>
                </c:pt>
                <c:pt idx="4644">
                  <c:v>55.697000000000003</c:v>
                </c:pt>
                <c:pt idx="4645">
                  <c:v>55.762999999999998</c:v>
                </c:pt>
                <c:pt idx="4646">
                  <c:v>55.84</c:v>
                </c:pt>
                <c:pt idx="4647">
                  <c:v>55.895000000000003</c:v>
                </c:pt>
                <c:pt idx="4648">
                  <c:v>55.932000000000002</c:v>
                </c:pt>
                <c:pt idx="4649">
                  <c:v>55.963999999999999</c:v>
                </c:pt>
                <c:pt idx="4650">
                  <c:v>55.978999999999999</c:v>
                </c:pt>
                <c:pt idx="4651">
                  <c:v>55.98</c:v>
                </c:pt>
                <c:pt idx="4652">
                  <c:v>55.968000000000004</c:v>
                </c:pt>
                <c:pt idx="4653">
                  <c:v>55.941000000000003</c:v>
                </c:pt>
                <c:pt idx="4654">
                  <c:v>55.905000000000001</c:v>
                </c:pt>
                <c:pt idx="4655">
                  <c:v>55.856999999999999</c:v>
                </c:pt>
                <c:pt idx="4656">
                  <c:v>55.804000000000002</c:v>
                </c:pt>
                <c:pt idx="4657">
                  <c:v>55.755000000000003</c:v>
                </c:pt>
                <c:pt idx="4658">
                  <c:v>55.72</c:v>
                </c:pt>
                <c:pt idx="4659">
                  <c:v>55.692999999999998</c:v>
                </c:pt>
                <c:pt idx="4660">
                  <c:v>55.677999999999997</c:v>
                </c:pt>
                <c:pt idx="4661">
                  <c:v>55.68</c:v>
                </c:pt>
                <c:pt idx="4662">
                  <c:v>55.7</c:v>
                </c:pt>
                <c:pt idx="4663">
                  <c:v>55.744999999999997</c:v>
                </c:pt>
                <c:pt idx="4664">
                  <c:v>55.808999999999997</c:v>
                </c:pt>
                <c:pt idx="4665">
                  <c:v>55.878</c:v>
                </c:pt>
                <c:pt idx="4666">
                  <c:v>55.96</c:v>
                </c:pt>
                <c:pt idx="4667">
                  <c:v>56.05</c:v>
                </c:pt>
                <c:pt idx="4668">
                  <c:v>56.134</c:v>
                </c:pt>
                <c:pt idx="4669">
                  <c:v>56.186999999999998</c:v>
                </c:pt>
                <c:pt idx="4670">
                  <c:v>56.228999999999999</c:v>
                </c:pt>
                <c:pt idx="4671">
                  <c:v>56.274999999999999</c:v>
                </c:pt>
                <c:pt idx="4672">
                  <c:v>56.308999999999997</c:v>
                </c:pt>
                <c:pt idx="4673">
                  <c:v>56.335999999999999</c:v>
                </c:pt>
                <c:pt idx="4674">
                  <c:v>56.371000000000002</c:v>
                </c:pt>
                <c:pt idx="4675">
                  <c:v>56.408999999999999</c:v>
                </c:pt>
                <c:pt idx="4676">
                  <c:v>56.454000000000001</c:v>
                </c:pt>
                <c:pt idx="4677">
                  <c:v>56.494</c:v>
                </c:pt>
                <c:pt idx="4678">
                  <c:v>56.551000000000002</c:v>
                </c:pt>
                <c:pt idx="4679">
                  <c:v>56.62</c:v>
                </c:pt>
                <c:pt idx="4680">
                  <c:v>56.683999999999997</c:v>
                </c:pt>
                <c:pt idx="4681">
                  <c:v>56.738999999999997</c:v>
                </c:pt>
                <c:pt idx="4682">
                  <c:v>56.795000000000002</c:v>
                </c:pt>
                <c:pt idx="4683">
                  <c:v>56.851999999999997</c:v>
                </c:pt>
                <c:pt idx="4684">
                  <c:v>56.895000000000003</c:v>
                </c:pt>
                <c:pt idx="4685">
                  <c:v>56.926000000000002</c:v>
                </c:pt>
                <c:pt idx="4686">
                  <c:v>56.945999999999998</c:v>
                </c:pt>
                <c:pt idx="4687">
                  <c:v>56.957000000000001</c:v>
                </c:pt>
                <c:pt idx="4688">
                  <c:v>56.962000000000003</c:v>
                </c:pt>
                <c:pt idx="4689">
                  <c:v>56.957000000000001</c:v>
                </c:pt>
                <c:pt idx="4690">
                  <c:v>56.942</c:v>
                </c:pt>
                <c:pt idx="4691">
                  <c:v>56.92</c:v>
                </c:pt>
                <c:pt idx="4692">
                  <c:v>56.901000000000003</c:v>
                </c:pt>
                <c:pt idx="4693">
                  <c:v>56.889000000000003</c:v>
                </c:pt>
                <c:pt idx="4694">
                  <c:v>56.87</c:v>
                </c:pt>
                <c:pt idx="4695">
                  <c:v>56.847999999999999</c:v>
                </c:pt>
                <c:pt idx="4696">
                  <c:v>56.83</c:v>
                </c:pt>
                <c:pt idx="4697">
                  <c:v>56.814</c:v>
                </c:pt>
                <c:pt idx="4698">
                  <c:v>56.802999999999997</c:v>
                </c:pt>
                <c:pt idx="4699">
                  <c:v>56.795999999999999</c:v>
                </c:pt>
                <c:pt idx="4700">
                  <c:v>56.807000000000002</c:v>
                </c:pt>
                <c:pt idx="4701">
                  <c:v>56.8</c:v>
                </c:pt>
                <c:pt idx="4702">
                  <c:v>56.81</c:v>
                </c:pt>
                <c:pt idx="4703">
                  <c:v>56.826999999999998</c:v>
                </c:pt>
                <c:pt idx="4704">
                  <c:v>56.844000000000001</c:v>
                </c:pt>
                <c:pt idx="4705">
                  <c:v>56.865000000000002</c:v>
                </c:pt>
                <c:pt idx="4706">
                  <c:v>56.89</c:v>
                </c:pt>
                <c:pt idx="4707">
                  <c:v>56.918999999999997</c:v>
                </c:pt>
                <c:pt idx="4708">
                  <c:v>56.956000000000003</c:v>
                </c:pt>
                <c:pt idx="4709">
                  <c:v>57.003</c:v>
                </c:pt>
                <c:pt idx="4710">
                  <c:v>57.055</c:v>
                </c:pt>
                <c:pt idx="4711">
                  <c:v>57.112000000000002</c:v>
                </c:pt>
                <c:pt idx="4712">
                  <c:v>57.171999999999997</c:v>
                </c:pt>
                <c:pt idx="4713">
                  <c:v>57.235999999999997</c:v>
                </c:pt>
                <c:pt idx="4714">
                  <c:v>57.295999999999999</c:v>
                </c:pt>
                <c:pt idx="4715">
                  <c:v>57.356000000000002</c:v>
                </c:pt>
                <c:pt idx="4716">
                  <c:v>57.408000000000001</c:v>
                </c:pt>
                <c:pt idx="4717">
                  <c:v>57.451999999999998</c:v>
                </c:pt>
                <c:pt idx="4718">
                  <c:v>57.481999999999999</c:v>
                </c:pt>
                <c:pt idx="4719">
                  <c:v>57.503</c:v>
                </c:pt>
                <c:pt idx="4720">
                  <c:v>57.524000000000001</c:v>
                </c:pt>
                <c:pt idx="4721">
                  <c:v>57.539000000000001</c:v>
                </c:pt>
                <c:pt idx="4722">
                  <c:v>57.54</c:v>
                </c:pt>
                <c:pt idx="4723">
                  <c:v>57.534999999999997</c:v>
                </c:pt>
                <c:pt idx="4724">
                  <c:v>57.53</c:v>
                </c:pt>
                <c:pt idx="4725">
                  <c:v>57.521999999999998</c:v>
                </c:pt>
                <c:pt idx="4726">
                  <c:v>57.512</c:v>
                </c:pt>
                <c:pt idx="4727">
                  <c:v>57.506</c:v>
                </c:pt>
                <c:pt idx="4728">
                  <c:v>57.499000000000002</c:v>
                </c:pt>
                <c:pt idx="4729">
                  <c:v>57.487000000000002</c:v>
                </c:pt>
                <c:pt idx="4730">
                  <c:v>57.476999999999997</c:v>
                </c:pt>
                <c:pt idx="4731">
                  <c:v>57.469000000000001</c:v>
                </c:pt>
                <c:pt idx="4732">
                  <c:v>57.46</c:v>
                </c:pt>
                <c:pt idx="4733">
                  <c:v>57.448999999999998</c:v>
                </c:pt>
                <c:pt idx="4734">
                  <c:v>57.43</c:v>
                </c:pt>
                <c:pt idx="4735">
                  <c:v>57.405999999999999</c:v>
                </c:pt>
                <c:pt idx="4736">
                  <c:v>57.384</c:v>
                </c:pt>
                <c:pt idx="4737">
                  <c:v>57.36</c:v>
                </c:pt>
                <c:pt idx="4738">
                  <c:v>57.332000000000001</c:v>
                </c:pt>
                <c:pt idx="4739">
                  <c:v>57.298000000000002</c:v>
                </c:pt>
                <c:pt idx="4740">
                  <c:v>57.255000000000003</c:v>
                </c:pt>
                <c:pt idx="4741">
                  <c:v>57.216000000000001</c:v>
                </c:pt>
                <c:pt idx="4742">
                  <c:v>57.186999999999998</c:v>
                </c:pt>
                <c:pt idx="4743">
                  <c:v>57.152999999999999</c:v>
                </c:pt>
                <c:pt idx="4744">
                  <c:v>57.116</c:v>
                </c:pt>
                <c:pt idx="4745">
                  <c:v>57.072000000000003</c:v>
                </c:pt>
                <c:pt idx="4746">
                  <c:v>57.027000000000001</c:v>
                </c:pt>
                <c:pt idx="4747">
                  <c:v>56.99</c:v>
                </c:pt>
                <c:pt idx="4748">
                  <c:v>56.965000000000003</c:v>
                </c:pt>
                <c:pt idx="4749">
                  <c:v>56.954999999999998</c:v>
                </c:pt>
                <c:pt idx="4750">
                  <c:v>56.951999999999998</c:v>
                </c:pt>
                <c:pt idx="4751">
                  <c:v>56.951999999999998</c:v>
                </c:pt>
                <c:pt idx="4752">
                  <c:v>56.953000000000003</c:v>
                </c:pt>
                <c:pt idx="4753">
                  <c:v>56.953000000000003</c:v>
                </c:pt>
                <c:pt idx="4754">
                  <c:v>56.954000000000001</c:v>
                </c:pt>
                <c:pt idx="4755">
                  <c:v>56.957999999999998</c:v>
                </c:pt>
                <c:pt idx="4756">
                  <c:v>56.966000000000001</c:v>
                </c:pt>
                <c:pt idx="4757">
                  <c:v>56.976999999999997</c:v>
                </c:pt>
                <c:pt idx="4758">
                  <c:v>56.984000000000002</c:v>
                </c:pt>
                <c:pt idx="4759">
                  <c:v>56.999000000000002</c:v>
                </c:pt>
                <c:pt idx="4760">
                  <c:v>57.03</c:v>
                </c:pt>
                <c:pt idx="4761">
                  <c:v>57.061</c:v>
                </c:pt>
                <c:pt idx="4762">
                  <c:v>57.087000000000003</c:v>
                </c:pt>
                <c:pt idx="4763">
                  <c:v>57.118000000000002</c:v>
                </c:pt>
                <c:pt idx="4764">
                  <c:v>57.149000000000001</c:v>
                </c:pt>
                <c:pt idx="4765">
                  <c:v>57.177</c:v>
                </c:pt>
                <c:pt idx="4766">
                  <c:v>57.212000000000003</c:v>
                </c:pt>
                <c:pt idx="4767">
                  <c:v>57.246000000000002</c:v>
                </c:pt>
                <c:pt idx="4768">
                  <c:v>57.274999999999999</c:v>
                </c:pt>
                <c:pt idx="4769">
                  <c:v>57.304000000000002</c:v>
                </c:pt>
                <c:pt idx="4770">
                  <c:v>57.332000000000001</c:v>
                </c:pt>
                <c:pt idx="4771">
                  <c:v>57.354999999999997</c:v>
                </c:pt>
                <c:pt idx="4772">
                  <c:v>57.384</c:v>
                </c:pt>
                <c:pt idx="4773">
                  <c:v>57.415999999999997</c:v>
                </c:pt>
                <c:pt idx="4774">
                  <c:v>57.444000000000003</c:v>
                </c:pt>
                <c:pt idx="4775">
                  <c:v>57.472000000000001</c:v>
                </c:pt>
                <c:pt idx="4776">
                  <c:v>57.496000000000002</c:v>
                </c:pt>
                <c:pt idx="4777">
                  <c:v>57.52</c:v>
                </c:pt>
                <c:pt idx="4778">
                  <c:v>57.543999999999997</c:v>
                </c:pt>
                <c:pt idx="4779">
                  <c:v>57.555999999999997</c:v>
                </c:pt>
                <c:pt idx="4780">
                  <c:v>57.561</c:v>
                </c:pt>
                <c:pt idx="4781">
                  <c:v>57.570999999999998</c:v>
                </c:pt>
                <c:pt idx="4782">
                  <c:v>57.58</c:v>
                </c:pt>
                <c:pt idx="4783">
                  <c:v>57.582999999999998</c:v>
                </c:pt>
                <c:pt idx="4784">
                  <c:v>57.585000000000001</c:v>
                </c:pt>
                <c:pt idx="4785">
                  <c:v>57.588999999999999</c:v>
                </c:pt>
                <c:pt idx="4786">
                  <c:v>57.587000000000003</c:v>
                </c:pt>
                <c:pt idx="4787">
                  <c:v>57.581000000000003</c:v>
                </c:pt>
                <c:pt idx="4788">
                  <c:v>57.570999999999998</c:v>
                </c:pt>
                <c:pt idx="4789">
                  <c:v>57.554000000000002</c:v>
                </c:pt>
                <c:pt idx="4790">
                  <c:v>57.539000000000001</c:v>
                </c:pt>
                <c:pt idx="4791">
                  <c:v>57.521000000000001</c:v>
                </c:pt>
                <c:pt idx="4792">
                  <c:v>57.500999999999998</c:v>
                </c:pt>
                <c:pt idx="4793">
                  <c:v>57.48</c:v>
                </c:pt>
                <c:pt idx="4794">
                  <c:v>57.456000000000003</c:v>
                </c:pt>
                <c:pt idx="4795">
                  <c:v>57.439</c:v>
                </c:pt>
                <c:pt idx="4796">
                  <c:v>57.427999999999997</c:v>
                </c:pt>
                <c:pt idx="4797">
                  <c:v>57.412999999999997</c:v>
                </c:pt>
                <c:pt idx="4798">
                  <c:v>57.402000000000001</c:v>
                </c:pt>
                <c:pt idx="4799">
                  <c:v>57.387999999999998</c:v>
                </c:pt>
                <c:pt idx="4800">
                  <c:v>57.372999999999998</c:v>
                </c:pt>
                <c:pt idx="4801">
                  <c:v>57.356000000000002</c:v>
                </c:pt>
                <c:pt idx="4802">
                  <c:v>57.334000000000003</c:v>
                </c:pt>
                <c:pt idx="4803">
                  <c:v>57.314</c:v>
                </c:pt>
                <c:pt idx="4804">
                  <c:v>57.296999999999997</c:v>
                </c:pt>
                <c:pt idx="4805">
                  <c:v>57.277999999999999</c:v>
                </c:pt>
                <c:pt idx="4806">
                  <c:v>57.267000000000003</c:v>
                </c:pt>
                <c:pt idx="4807">
                  <c:v>57.253</c:v>
                </c:pt>
                <c:pt idx="4808">
                  <c:v>57.241999999999997</c:v>
                </c:pt>
                <c:pt idx="4809">
                  <c:v>57.234000000000002</c:v>
                </c:pt>
                <c:pt idx="4810">
                  <c:v>57.23</c:v>
                </c:pt>
                <c:pt idx="4811">
                  <c:v>57.222999999999999</c:v>
                </c:pt>
                <c:pt idx="4812">
                  <c:v>57.22</c:v>
                </c:pt>
                <c:pt idx="4813">
                  <c:v>57.223999999999997</c:v>
                </c:pt>
                <c:pt idx="4814">
                  <c:v>57.234000000000002</c:v>
                </c:pt>
                <c:pt idx="4815">
                  <c:v>57.24</c:v>
                </c:pt>
                <c:pt idx="4816">
                  <c:v>57.247</c:v>
                </c:pt>
                <c:pt idx="4817">
                  <c:v>57.255000000000003</c:v>
                </c:pt>
                <c:pt idx="4818">
                  <c:v>57.255000000000003</c:v>
                </c:pt>
                <c:pt idx="4819">
                  <c:v>57.252000000000002</c:v>
                </c:pt>
                <c:pt idx="4820">
                  <c:v>57.247999999999998</c:v>
                </c:pt>
                <c:pt idx="4821">
                  <c:v>57.243000000000002</c:v>
                </c:pt>
                <c:pt idx="4822">
                  <c:v>57.237000000000002</c:v>
                </c:pt>
                <c:pt idx="4823">
                  <c:v>57.231999999999999</c:v>
                </c:pt>
                <c:pt idx="4824">
                  <c:v>57.228999999999999</c:v>
                </c:pt>
                <c:pt idx="4825">
                  <c:v>57.228000000000002</c:v>
                </c:pt>
                <c:pt idx="4826">
                  <c:v>57.23</c:v>
                </c:pt>
                <c:pt idx="4827">
                  <c:v>57.228999999999999</c:v>
                </c:pt>
                <c:pt idx="4828">
                  <c:v>57.234999999999999</c:v>
                </c:pt>
                <c:pt idx="4829">
                  <c:v>57.243000000000002</c:v>
                </c:pt>
                <c:pt idx="4830">
                  <c:v>57.253</c:v>
                </c:pt>
                <c:pt idx="4831">
                  <c:v>57.267000000000003</c:v>
                </c:pt>
                <c:pt idx="4832">
                  <c:v>57.280999999999999</c:v>
                </c:pt>
                <c:pt idx="4833">
                  <c:v>57.301000000000002</c:v>
                </c:pt>
                <c:pt idx="4834">
                  <c:v>57.322000000000003</c:v>
                </c:pt>
                <c:pt idx="4835">
                  <c:v>57.343000000000004</c:v>
                </c:pt>
                <c:pt idx="4836">
                  <c:v>57.363999999999997</c:v>
                </c:pt>
                <c:pt idx="4837">
                  <c:v>57.387</c:v>
                </c:pt>
                <c:pt idx="4838">
                  <c:v>57.406999999999996</c:v>
                </c:pt>
                <c:pt idx="4839">
                  <c:v>57.420999999999999</c:v>
                </c:pt>
                <c:pt idx="4840">
                  <c:v>57.427999999999997</c:v>
                </c:pt>
                <c:pt idx="4841">
                  <c:v>57.43</c:v>
                </c:pt>
                <c:pt idx="4842">
                  <c:v>57.438000000000002</c:v>
                </c:pt>
                <c:pt idx="4843">
                  <c:v>57.459000000000003</c:v>
                </c:pt>
                <c:pt idx="4844">
                  <c:v>57.481000000000002</c:v>
                </c:pt>
                <c:pt idx="4845">
                  <c:v>57.500999999999998</c:v>
                </c:pt>
                <c:pt idx="4846">
                  <c:v>57.515000000000001</c:v>
                </c:pt>
                <c:pt idx="4847">
                  <c:v>57.527000000000001</c:v>
                </c:pt>
                <c:pt idx="4848">
                  <c:v>57.533999999999999</c:v>
                </c:pt>
                <c:pt idx="4849">
                  <c:v>57.545999999999999</c:v>
                </c:pt>
                <c:pt idx="4850">
                  <c:v>57.558</c:v>
                </c:pt>
                <c:pt idx="4851">
                  <c:v>57.569000000000003</c:v>
                </c:pt>
                <c:pt idx="4852">
                  <c:v>57.594000000000001</c:v>
                </c:pt>
                <c:pt idx="4853">
                  <c:v>57.619</c:v>
                </c:pt>
                <c:pt idx="4854">
                  <c:v>57.65</c:v>
                </c:pt>
                <c:pt idx="4855">
                  <c:v>57.673000000000002</c:v>
                </c:pt>
                <c:pt idx="4856">
                  <c:v>57.677999999999997</c:v>
                </c:pt>
                <c:pt idx="4857">
                  <c:v>57.673999999999999</c:v>
                </c:pt>
                <c:pt idx="4858">
                  <c:v>57.667999999999999</c:v>
                </c:pt>
                <c:pt idx="4859">
                  <c:v>57.656999999999996</c:v>
                </c:pt>
                <c:pt idx="4860">
                  <c:v>57.665999999999997</c:v>
                </c:pt>
                <c:pt idx="4861">
                  <c:v>57.701000000000001</c:v>
                </c:pt>
                <c:pt idx="4862">
                  <c:v>57.747999999999998</c:v>
                </c:pt>
                <c:pt idx="4863">
                  <c:v>57.825000000000003</c:v>
                </c:pt>
                <c:pt idx="4864">
                  <c:v>57.920999999999999</c:v>
                </c:pt>
                <c:pt idx="4865">
                  <c:v>58.011000000000003</c:v>
                </c:pt>
                <c:pt idx="4866">
                  <c:v>58.113</c:v>
                </c:pt>
                <c:pt idx="4867">
                  <c:v>58.226999999999997</c:v>
                </c:pt>
                <c:pt idx="4868">
                  <c:v>58.34</c:v>
                </c:pt>
                <c:pt idx="4869">
                  <c:v>58.453000000000003</c:v>
                </c:pt>
                <c:pt idx="4870">
                  <c:v>58.545999999999999</c:v>
                </c:pt>
                <c:pt idx="4871">
                  <c:v>58.624000000000002</c:v>
                </c:pt>
                <c:pt idx="4872">
                  <c:v>58.7</c:v>
                </c:pt>
                <c:pt idx="4873">
                  <c:v>58.771000000000001</c:v>
                </c:pt>
                <c:pt idx="4874">
                  <c:v>58.835000000000001</c:v>
                </c:pt>
                <c:pt idx="4875">
                  <c:v>58.889000000000003</c:v>
                </c:pt>
                <c:pt idx="4876">
                  <c:v>58.954000000000001</c:v>
                </c:pt>
                <c:pt idx="4877">
                  <c:v>59.027000000000001</c:v>
                </c:pt>
                <c:pt idx="4878">
                  <c:v>59.093000000000004</c:v>
                </c:pt>
                <c:pt idx="4879">
                  <c:v>59.152000000000001</c:v>
                </c:pt>
                <c:pt idx="4880">
                  <c:v>59.212000000000003</c:v>
                </c:pt>
                <c:pt idx="4881">
                  <c:v>59.286000000000001</c:v>
                </c:pt>
                <c:pt idx="4882">
                  <c:v>59.378999999999998</c:v>
                </c:pt>
                <c:pt idx="4883">
                  <c:v>59.478999999999999</c:v>
                </c:pt>
                <c:pt idx="4884">
                  <c:v>59.573999999999998</c:v>
                </c:pt>
                <c:pt idx="4885">
                  <c:v>59.665999999999997</c:v>
                </c:pt>
                <c:pt idx="4886">
                  <c:v>59.756999999999998</c:v>
                </c:pt>
                <c:pt idx="4887">
                  <c:v>59.853999999999999</c:v>
                </c:pt>
                <c:pt idx="4888">
                  <c:v>59.942999999999998</c:v>
                </c:pt>
                <c:pt idx="4889">
                  <c:v>60.011000000000003</c:v>
                </c:pt>
                <c:pt idx="4890">
                  <c:v>60.07</c:v>
                </c:pt>
                <c:pt idx="4891">
                  <c:v>60.125</c:v>
                </c:pt>
                <c:pt idx="4892">
                  <c:v>60.161999999999999</c:v>
                </c:pt>
                <c:pt idx="4893">
                  <c:v>60.191000000000003</c:v>
                </c:pt>
                <c:pt idx="4894">
                  <c:v>60.213999999999999</c:v>
                </c:pt>
                <c:pt idx="4895">
                  <c:v>60.235999999999997</c:v>
                </c:pt>
                <c:pt idx="4896">
                  <c:v>60.259</c:v>
                </c:pt>
                <c:pt idx="4897">
                  <c:v>60.283999999999999</c:v>
                </c:pt>
                <c:pt idx="4898">
                  <c:v>60.304000000000002</c:v>
                </c:pt>
                <c:pt idx="4899">
                  <c:v>60.326000000000001</c:v>
                </c:pt>
                <c:pt idx="4900">
                  <c:v>60.362000000000002</c:v>
                </c:pt>
                <c:pt idx="4901">
                  <c:v>60.402999999999999</c:v>
                </c:pt>
                <c:pt idx="4902">
                  <c:v>60.447000000000003</c:v>
                </c:pt>
                <c:pt idx="4903">
                  <c:v>60.496000000000002</c:v>
                </c:pt>
                <c:pt idx="4904">
                  <c:v>60.54</c:v>
                </c:pt>
                <c:pt idx="4905">
                  <c:v>60.575000000000003</c:v>
                </c:pt>
                <c:pt idx="4906">
                  <c:v>60.604999999999997</c:v>
                </c:pt>
                <c:pt idx="4907">
                  <c:v>60.631999999999998</c:v>
                </c:pt>
                <c:pt idx="4908">
                  <c:v>60.652999999999999</c:v>
                </c:pt>
                <c:pt idx="4909">
                  <c:v>60.673999999999999</c:v>
                </c:pt>
                <c:pt idx="4910">
                  <c:v>60.691000000000003</c:v>
                </c:pt>
                <c:pt idx="4911">
                  <c:v>60.707000000000001</c:v>
                </c:pt>
                <c:pt idx="4912">
                  <c:v>60.716999999999999</c:v>
                </c:pt>
                <c:pt idx="4913">
                  <c:v>60.728000000000002</c:v>
                </c:pt>
                <c:pt idx="4914">
                  <c:v>60.744</c:v>
                </c:pt>
                <c:pt idx="4915">
                  <c:v>60.761000000000003</c:v>
                </c:pt>
                <c:pt idx="4916">
                  <c:v>60.787999999999997</c:v>
                </c:pt>
                <c:pt idx="4917">
                  <c:v>60.823999999999998</c:v>
                </c:pt>
                <c:pt idx="4918">
                  <c:v>60.862000000000002</c:v>
                </c:pt>
                <c:pt idx="4919">
                  <c:v>60.898000000000003</c:v>
                </c:pt>
                <c:pt idx="4920">
                  <c:v>60.929000000000002</c:v>
                </c:pt>
                <c:pt idx="4921">
                  <c:v>60.96</c:v>
                </c:pt>
                <c:pt idx="4922">
                  <c:v>60.991</c:v>
                </c:pt>
                <c:pt idx="4923">
                  <c:v>61.023000000000003</c:v>
                </c:pt>
                <c:pt idx="4924">
                  <c:v>61.051000000000002</c:v>
                </c:pt>
                <c:pt idx="4925">
                  <c:v>61.075000000000003</c:v>
                </c:pt>
                <c:pt idx="4926">
                  <c:v>61.095999999999997</c:v>
                </c:pt>
                <c:pt idx="4927">
                  <c:v>61.109000000000002</c:v>
                </c:pt>
                <c:pt idx="4928">
                  <c:v>61.119</c:v>
                </c:pt>
                <c:pt idx="4929">
                  <c:v>61.119</c:v>
                </c:pt>
                <c:pt idx="4930">
                  <c:v>61.116</c:v>
                </c:pt>
                <c:pt idx="4931">
                  <c:v>61.11</c:v>
                </c:pt>
                <c:pt idx="4932">
                  <c:v>61.1</c:v>
                </c:pt>
                <c:pt idx="4933">
                  <c:v>61.081000000000003</c:v>
                </c:pt>
                <c:pt idx="4934">
                  <c:v>61.058999999999997</c:v>
                </c:pt>
                <c:pt idx="4935">
                  <c:v>61.036000000000001</c:v>
                </c:pt>
                <c:pt idx="4936">
                  <c:v>61.011000000000003</c:v>
                </c:pt>
                <c:pt idx="4937">
                  <c:v>60.99</c:v>
                </c:pt>
                <c:pt idx="4938">
                  <c:v>60.972999999999999</c:v>
                </c:pt>
                <c:pt idx="4939">
                  <c:v>60.957999999999998</c:v>
                </c:pt>
                <c:pt idx="4940">
                  <c:v>60.942</c:v>
                </c:pt>
                <c:pt idx="4941">
                  <c:v>60.923999999999999</c:v>
                </c:pt>
                <c:pt idx="4942">
                  <c:v>60.908999999999999</c:v>
                </c:pt>
                <c:pt idx="4943">
                  <c:v>60.892000000000003</c:v>
                </c:pt>
                <c:pt idx="4944">
                  <c:v>60.877000000000002</c:v>
                </c:pt>
                <c:pt idx="4945">
                  <c:v>60.865000000000002</c:v>
                </c:pt>
                <c:pt idx="4946">
                  <c:v>60.857999999999997</c:v>
                </c:pt>
                <c:pt idx="4947">
                  <c:v>60.848999999999997</c:v>
                </c:pt>
                <c:pt idx="4948">
                  <c:v>60.850999999999999</c:v>
                </c:pt>
                <c:pt idx="4949">
                  <c:v>60.854999999999997</c:v>
                </c:pt>
                <c:pt idx="4950">
                  <c:v>60.86</c:v>
                </c:pt>
                <c:pt idx="4951">
                  <c:v>60.87</c:v>
                </c:pt>
                <c:pt idx="4952">
                  <c:v>60.884</c:v>
                </c:pt>
                <c:pt idx="4953">
                  <c:v>60.899000000000001</c:v>
                </c:pt>
                <c:pt idx="4954">
                  <c:v>60.912999999999997</c:v>
                </c:pt>
                <c:pt idx="4955">
                  <c:v>60.930999999999997</c:v>
                </c:pt>
                <c:pt idx="4956">
                  <c:v>60.95</c:v>
                </c:pt>
                <c:pt idx="4957">
                  <c:v>60.968000000000004</c:v>
                </c:pt>
                <c:pt idx="4958">
                  <c:v>60.985999999999997</c:v>
                </c:pt>
                <c:pt idx="4959">
                  <c:v>61.002000000000002</c:v>
                </c:pt>
                <c:pt idx="4960">
                  <c:v>61.029000000000003</c:v>
                </c:pt>
                <c:pt idx="4961">
                  <c:v>61.054000000000002</c:v>
                </c:pt>
                <c:pt idx="4962">
                  <c:v>61.08</c:v>
                </c:pt>
                <c:pt idx="4963">
                  <c:v>61.106999999999999</c:v>
                </c:pt>
                <c:pt idx="4964">
                  <c:v>61.13</c:v>
                </c:pt>
                <c:pt idx="4965">
                  <c:v>61.158000000000001</c:v>
                </c:pt>
                <c:pt idx="4966">
                  <c:v>61.182000000000002</c:v>
                </c:pt>
                <c:pt idx="4967">
                  <c:v>61.195</c:v>
                </c:pt>
                <c:pt idx="4968">
                  <c:v>61.206000000000003</c:v>
                </c:pt>
                <c:pt idx="4969">
                  <c:v>61.222999999999999</c:v>
                </c:pt>
                <c:pt idx="4970">
                  <c:v>61.244999999999997</c:v>
                </c:pt>
                <c:pt idx="4971">
                  <c:v>61.264000000000003</c:v>
                </c:pt>
                <c:pt idx="4972">
                  <c:v>61.283000000000001</c:v>
                </c:pt>
                <c:pt idx="4973">
                  <c:v>61.302</c:v>
                </c:pt>
                <c:pt idx="4974">
                  <c:v>61.320999999999998</c:v>
                </c:pt>
                <c:pt idx="4975">
                  <c:v>61.337000000000003</c:v>
                </c:pt>
                <c:pt idx="4976">
                  <c:v>61.351999999999997</c:v>
                </c:pt>
                <c:pt idx="4977">
                  <c:v>61.365000000000002</c:v>
                </c:pt>
                <c:pt idx="4978">
                  <c:v>61.378999999999998</c:v>
                </c:pt>
                <c:pt idx="4979">
                  <c:v>61.39</c:v>
                </c:pt>
                <c:pt idx="4980">
                  <c:v>61.402000000000001</c:v>
                </c:pt>
                <c:pt idx="4981">
                  <c:v>61.412999999999997</c:v>
                </c:pt>
                <c:pt idx="4982">
                  <c:v>61.426000000000002</c:v>
                </c:pt>
                <c:pt idx="4983">
                  <c:v>61.439</c:v>
                </c:pt>
                <c:pt idx="4984">
                  <c:v>61.453000000000003</c:v>
                </c:pt>
                <c:pt idx="4985">
                  <c:v>61.466999999999999</c:v>
                </c:pt>
                <c:pt idx="4986">
                  <c:v>61.481999999999999</c:v>
                </c:pt>
                <c:pt idx="4987">
                  <c:v>61.493000000000002</c:v>
                </c:pt>
                <c:pt idx="4988">
                  <c:v>61.505000000000003</c:v>
                </c:pt>
                <c:pt idx="4989">
                  <c:v>61.52</c:v>
                </c:pt>
                <c:pt idx="4990">
                  <c:v>61.533999999999999</c:v>
                </c:pt>
                <c:pt idx="4991">
                  <c:v>61.55</c:v>
                </c:pt>
                <c:pt idx="4992">
                  <c:v>61.569000000000003</c:v>
                </c:pt>
                <c:pt idx="4993">
                  <c:v>61.588999999999999</c:v>
                </c:pt>
                <c:pt idx="4994">
                  <c:v>61.604999999999997</c:v>
                </c:pt>
                <c:pt idx="4995">
                  <c:v>61.628999999999998</c:v>
                </c:pt>
                <c:pt idx="4996">
                  <c:v>61.655000000000001</c:v>
                </c:pt>
                <c:pt idx="4997">
                  <c:v>61.676000000000002</c:v>
                </c:pt>
                <c:pt idx="4998">
                  <c:v>61.697000000000003</c:v>
                </c:pt>
                <c:pt idx="4999">
                  <c:v>61.718000000000004</c:v>
                </c:pt>
                <c:pt idx="5000">
                  <c:v>61.738999999999997</c:v>
                </c:pt>
                <c:pt idx="5001">
                  <c:v>61.756999999999998</c:v>
                </c:pt>
                <c:pt idx="5002">
                  <c:v>61.768000000000001</c:v>
                </c:pt>
                <c:pt idx="5003">
                  <c:v>61.777000000000001</c:v>
                </c:pt>
                <c:pt idx="5004">
                  <c:v>61.784999999999997</c:v>
                </c:pt>
                <c:pt idx="5005">
                  <c:v>61.792000000000002</c:v>
                </c:pt>
                <c:pt idx="5006">
                  <c:v>61.8</c:v>
                </c:pt>
                <c:pt idx="5007">
                  <c:v>61.811999999999998</c:v>
                </c:pt>
                <c:pt idx="5008">
                  <c:v>61.82</c:v>
                </c:pt>
                <c:pt idx="5009">
                  <c:v>61.826999999999998</c:v>
                </c:pt>
                <c:pt idx="5010">
                  <c:v>61.834000000000003</c:v>
                </c:pt>
                <c:pt idx="5011">
                  <c:v>61.843000000000004</c:v>
                </c:pt>
                <c:pt idx="5012">
                  <c:v>61.853999999999999</c:v>
                </c:pt>
                <c:pt idx="5013">
                  <c:v>61.869</c:v>
                </c:pt>
                <c:pt idx="5014">
                  <c:v>61.88</c:v>
                </c:pt>
                <c:pt idx="5015">
                  <c:v>61.890999999999998</c:v>
                </c:pt>
                <c:pt idx="5016">
                  <c:v>61.901000000000003</c:v>
                </c:pt>
                <c:pt idx="5017">
                  <c:v>61.911000000000001</c:v>
                </c:pt>
                <c:pt idx="5018">
                  <c:v>61.917999999999999</c:v>
                </c:pt>
                <c:pt idx="5019">
                  <c:v>61.923999999999999</c:v>
                </c:pt>
                <c:pt idx="5020">
                  <c:v>61.930999999999997</c:v>
                </c:pt>
                <c:pt idx="5021">
                  <c:v>61.938000000000002</c:v>
                </c:pt>
                <c:pt idx="5022">
                  <c:v>61.945</c:v>
                </c:pt>
                <c:pt idx="5023">
                  <c:v>61.953000000000003</c:v>
                </c:pt>
                <c:pt idx="5024">
                  <c:v>61.956000000000003</c:v>
                </c:pt>
                <c:pt idx="5025">
                  <c:v>61.959000000000003</c:v>
                </c:pt>
                <c:pt idx="5026">
                  <c:v>61.963000000000001</c:v>
                </c:pt>
                <c:pt idx="5027">
                  <c:v>61.968000000000004</c:v>
                </c:pt>
                <c:pt idx="5028">
                  <c:v>61.963999999999999</c:v>
                </c:pt>
                <c:pt idx="5029">
                  <c:v>61.96</c:v>
                </c:pt>
                <c:pt idx="5030">
                  <c:v>61.953000000000003</c:v>
                </c:pt>
                <c:pt idx="5031">
                  <c:v>61.945999999999998</c:v>
                </c:pt>
                <c:pt idx="5032">
                  <c:v>61.939</c:v>
                </c:pt>
                <c:pt idx="5033">
                  <c:v>61.933999999999997</c:v>
                </c:pt>
                <c:pt idx="5034">
                  <c:v>61.93</c:v>
                </c:pt>
                <c:pt idx="5035">
                  <c:v>61.932000000000002</c:v>
                </c:pt>
                <c:pt idx="5036">
                  <c:v>61.929000000000002</c:v>
                </c:pt>
                <c:pt idx="5037">
                  <c:v>61.927</c:v>
                </c:pt>
                <c:pt idx="5038">
                  <c:v>61.926000000000002</c:v>
                </c:pt>
                <c:pt idx="5039">
                  <c:v>61.924999999999997</c:v>
                </c:pt>
                <c:pt idx="5040">
                  <c:v>61.920999999999999</c:v>
                </c:pt>
                <c:pt idx="5041">
                  <c:v>61.911999999999999</c:v>
                </c:pt>
                <c:pt idx="5042">
                  <c:v>61.895000000000003</c:v>
                </c:pt>
                <c:pt idx="5043">
                  <c:v>61.872999999999998</c:v>
                </c:pt>
                <c:pt idx="5044">
                  <c:v>61.847000000000001</c:v>
                </c:pt>
                <c:pt idx="5045">
                  <c:v>61.816000000000003</c:v>
                </c:pt>
                <c:pt idx="5046">
                  <c:v>61.78</c:v>
                </c:pt>
                <c:pt idx="5047">
                  <c:v>61.74</c:v>
                </c:pt>
                <c:pt idx="5048">
                  <c:v>61.695</c:v>
                </c:pt>
                <c:pt idx="5049">
                  <c:v>61.649000000000001</c:v>
                </c:pt>
                <c:pt idx="5050">
                  <c:v>61.6</c:v>
                </c:pt>
                <c:pt idx="5051">
                  <c:v>61.545000000000002</c:v>
                </c:pt>
                <c:pt idx="5052">
                  <c:v>61.491999999999997</c:v>
                </c:pt>
                <c:pt idx="5053">
                  <c:v>61.438000000000002</c:v>
                </c:pt>
                <c:pt idx="5054">
                  <c:v>61.372</c:v>
                </c:pt>
                <c:pt idx="5055">
                  <c:v>61.305999999999997</c:v>
                </c:pt>
                <c:pt idx="5056">
                  <c:v>61.244999999999997</c:v>
                </c:pt>
                <c:pt idx="5057">
                  <c:v>61.192</c:v>
                </c:pt>
                <c:pt idx="5058">
                  <c:v>61.143000000000001</c:v>
                </c:pt>
                <c:pt idx="5059">
                  <c:v>61.101999999999997</c:v>
                </c:pt>
                <c:pt idx="5060">
                  <c:v>61.07</c:v>
                </c:pt>
                <c:pt idx="5061">
                  <c:v>61.045000000000002</c:v>
                </c:pt>
                <c:pt idx="5062">
                  <c:v>61.033000000000001</c:v>
                </c:pt>
                <c:pt idx="5063">
                  <c:v>61.036000000000001</c:v>
                </c:pt>
                <c:pt idx="5064">
                  <c:v>61.06</c:v>
                </c:pt>
                <c:pt idx="5065">
                  <c:v>61.116</c:v>
                </c:pt>
                <c:pt idx="5066">
                  <c:v>61.180999999999997</c:v>
                </c:pt>
                <c:pt idx="5067">
                  <c:v>61.274999999999999</c:v>
                </c:pt>
                <c:pt idx="5068">
                  <c:v>61.38</c:v>
                </c:pt>
                <c:pt idx="5069">
                  <c:v>61.472999999999999</c:v>
                </c:pt>
                <c:pt idx="5070">
                  <c:v>61.573999999999998</c:v>
                </c:pt>
                <c:pt idx="5071">
                  <c:v>61.688000000000002</c:v>
                </c:pt>
                <c:pt idx="5072">
                  <c:v>61.780999999999999</c:v>
                </c:pt>
                <c:pt idx="5073">
                  <c:v>61.862000000000002</c:v>
                </c:pt>
                <c:pt idx="5074">
                  <c:v>61.954000000000001</c:v>
                </c:pt>
                <c:pt idx="5075">
                  <c:v>62.036000000000001</c:v>
                </c:pt>
                <c:pt idx="5076">
                  <c:v>62.110999999999997</c:v>
                </c:pt>
                <c:pt idx="5077">
                  <c:v>62.188000000000002</c:v>
                </c:pt>
                <c:pt idx="5078">
                  <c:v>62.287999999999997</c:v>
                </c:pt>
                <c:pt idx="5079">
                  <c:v>62.390999999999998</c:v>
                </c:pt>
                <c:pt idx="5080">
                  <c:v>62.491</c:v>
                </c:pt>
                <c:pt idx="5081">
                  <c:v>62.581000000000003</c:v>
                </c:pt>
                <c:pt idx="5082">
                  <c:v>62.673000000000002</c:v>
                </c:pt>
                <c:pt idx="5083">
                  <c:v>62.762</c:v>
                </c:pt>
                <c:pt idx="5084">
                  <c:v>62.835999999999999</c:v>
                </c:pt>
                <c:pt idx="5085">
                  <c:v>62.914000000000001</c:v>
                </c:pt>
                <c:pt idx="5086">
                  <c:v>62.973999999999997</c:v>
                </c:pt>
                <c:pt idx="5087">
                  <c:v>63.018000000000001</c:v>
                </c:pt>
                <c:pt idx="5088">
                  <c:v>63.058999999999997</c:v>
                </c:pt>
                <c:pt idx="5089">
                  <c:v>63.085999999999999</c:v>
                </c:pt>
                <c:pt idx="5090">
                  <c:v>63.095999999999997</c:v>
                </c:pt>
                <c:pt idx="5091">
                  <c:v>63.084000000000003</c:v>
                </c:pt>
                <c:pt idx="5092">
                  <c:v>63.057000000000002</c:v>
                </c:pt>
                <c:pt idx="5093">
                  <c:v>63.015999999999998</c:v>
                </c:pt>
                <c:pt idx="5094">
                  <c:v>62.97</c:v>
                </c:pt>
                <c:pt idx="5095">
                  <c:v>62.920999999999999</c:v>
                </c:pt>
                <c:pt idx="5096">
                  <c:v>62.860999999999997</c:v>
                </c:pt>
                <c:pt idx="5097">
                  <c:v>62.792999999999999</c:v>
                </c:pt>
                <c:pt idx="5098">
                  <c:v>62.738</c:v>
                </c:pt>
                <c:pt idx="5099">
                  <c:v>62.691000000000003</c:v>
                </c:pt>
                <c:pt idx="5100">
                  <c:v>62.637999999999998</c:v>
                </c:pt>
                <c:pt idx="5101">
                  <c:v>62.585999999999999</c:v>
                </c:pt>
                <c:pt idx="5102">
                  <c:v>62.552999999999997</c:v>
                </c:pt>
                <c:pt idx="5103">
                  <c:v>62.533999999999999</c:v>
                </c:pt>
                <c:pt idx="5104">
                  <c:v>62.521999999999998</c:v>
                </c:pt>
                <c:pt idx="5105">
                  <c:v>62.518000000000001</c:v>
                </c:pt>
                <c:pt idx="5106">
                  <c:v>62.52</c:v>
                </c:pt>
                <c:pt idx="5107">
                  <c:v>62.529000000000003</c:v>
                </c:pt>
                <c:pt idx="5108">
                  <c:v>62.542999999999999</c:v>
                </c:pt>
                <c:pt idx="5109">
                  <c:v>62.564</c:v>
                </c:pt>
                <c:pt idx="5110">
                  <c:v>62.591999999999999</c:v>
                </c:pt>
                <c:pt idx="5111">
                  <c:v>62.628999999999998</c:v>
                </c:pt>
                <c:pt idx="5112">
                  <c:v>62.676000000000002</c:v>
                </c:pt>
                <c:pt idx="5113">
                  <c:v>62.728000000000002</c:v>
                </c:pt>
                <c:pt idx="5114">
                  <c:v>62.771999999999998</c:v>
                </c:pt>
                <c:pt idx="5115">
                  <c:v>62.814</c:v>
                </c:pt>
                <c:pt idx="5116">
                  <c:v>62.868000000000002</c:v>
                </c:pt>
                <c:pt idx="5117">
                  <c:v>62.918999999999997</c:v>
                </c:pt>
                <c:pt idx="5118">
                  <c:v>62.957000000000001</c:v>
                </c:pt>
                <c:pt idx="5119">
                  <c:v>63.008000000000003</c:v>
                </c:pt>
                <c:pt idx="5120">
                  <c:v>63.064999999999998</c:v>
                </c:pt>
                <c:pt idx="5121">
                  <c:v>63.110999999999997</c:v>
                </c:pt>
                <c:pt idx="5122">
                  <c:v>63.146999999999998</c:v>
                </c:pt>
                <c:pt idx="5123">
                  <c:v>63.188000000000002</c:v>
                </c:pt>
                <c:pt idx="5124">
                  <c:v>63.223999999999997</c:v>
                </c:pt>
                <c:pt idx="5125">
                  <c:v>63.250999999999998</c:v>
                </c:pt>
                <c:pt idx="5126">
                  <c:v>63.274000000000001</c:v>
                </c:pt>
                <c:pt idx="5127">
                  <c:v>63.298000000000002</c:v>
                </c:pt>
                <c:pt idx="5128">
                  <c:v>63.319000000000003</c:v>
                </c:pt>
                <c:pt idx="5129">
                  <c:v>63.344000000000001</c:v>
                </c:pt>
                <c:pt idx="5130">
                  <c:v>63.377000000000002</c:v>
                </c:pt>
                <c:pt idx="5131">
                  <c:v>63.41</c:v>
                </c:pt>
                <c:pt idx="5132">
                  <c:v>63.442</c:v>
                </c:pt>
                <c:pt idx="5133">
                  <c:v>63.465000000000003</c:v>
                </c:pt>
                <c:pt idx="5134">
                  <c:v>63.485999999999997</c:v>
                </c:pt>
                <c:pt idx="5135">
                  <c:v>63.496000000000002</c:v>
                </c:pt>
                <c:pt idx="5136">
                  <c:v>63.493000000000002</c:v>
                </c:pt>
                <c:pt idx="5137">
                  <c:v>63.48</c:v>
                </c:pt>
                <c:pt idx="5138">
                  <c:v>63.459000000000003</c:v>
                </c:pt>
                <c:pt idx="5139">
                  <c:v>63.439</c:v>
                </c:pt>
                <c:pt idx="5140">
                  <c:v>63.423999999999999</c:v>
                </c:pt>
                <c:pt idx="5141">
                  <c:v>63.41</c:v>
                </c:pt>
                <c:pt idx="5142">
                  <c:v>63.39</c:v>
                </c:pt>
                <c:pt idx="5143">
                  <c:v>63.37</c:v>
                </c:pt>
                <c:pt idx="5144">
                  <c:v>63.353999999999999</c:v>
                </c:pt>
                <c:pt idx="5145">
                  <c:v>63.335000000000001</c:v>
                </c:pt>
                <c:pt idx="5146">
                  <c:v>63.308</c:v>
                </c:pt>
                <c:pt idx="5147">
                  <c:v>63.279000000000003</c:v>
                </c:pt>
                <c:pt idx="5148">
                  <c:v>63.246000000000002</c:v>
                </c:pt>
                <c:pt idx="5149">
                  <c:v>63.216999999999999</c:v>
                </c:pt>
                <c:pt idx="5150">
                  <c:v>63.198</c:v>
                </c:pt>
                <c:pt idx="5151">
                  <c:v>63.185000000000002</c:v>
                </c:pt>
                <c:pt idx="5152">
                  <c:v>63.173000000000002</c:v>
                </c:pt>
                <c:pt idx="5153">
                  <c:v>63.162999999999997</c:v>
                </c:pt>
                <c:pt idx="5154">
                  <c:v>63.148000000000003</c:v>
                </c:pt>
                <c:pt idx="5155">
                  <c:v>63.139000000000003</c:v>
                </c:pt>
                <c:pt idx="5156">
                  <c:v>63.133000000000003</c:v>
                </c:pt>
                <c:pt idx="5157">
                  <c:v>63.127000000000002</c:v>
                </c:pt>
                <c:pt idx="5158">
                  <c:v>63.12</c:v>
                </c:pt>
                <c:pt idx="5159">
                  <c:v>63.113999999999997</c:v>
                </c:pt>
                <c:pt idx="5160">
                  <c:v>63.113</c:v>
                </c:pt>
                <c:pt idx="5161">
                  <c:v>63.113999999999997</c:v>
                </c:pt>
                <c:pt idx="5162">
                  <c:v>63.116</c:v>
                </c:pt>
                <c:pt idx="5163">
                  <c:v>63.124000000000002</c:v>
                </c:pt>
                <c:pt idx="5164">
                  <c:v>63.139000000000003</c:v>
                </c:pt>
                <c:pt idx="5165">
                  <c:v>63.156999999999996</c:v>
                </c:pt>
                <c:pt idx="5166">
                  <c:v>63.174999999999997</c:v>
                </c:pt>
                <c:pt idx="5167">
                  <c:v>63.19</c:v>
                </c:pt>
                <c:pt idx="5168">
                  <c:v>63.207000000000001</c:v>
                </c:pt>
                <c:pt idx="5169">
                  <c:v>63.225999999999999</c:v>
                </c:pt>
                <c:pt idx="5170">
                  <c:v>63.244</c:v>
                </c:pt>
                <c:pt idx="5171">
                  <c:v>63.258000000000003</c:v>
                </c:pt>
                <c:pt idx="5172">
                  <c:v>63.277000000000001</c:v>
                </c:pt>
                <c:pt idx="5173">
                  <c:v>63.298999999999999</c:v>
                </c:pt>
                <c:pt idx="5174">
                  <c:v>63.32</c:v>
                </c:pt>
                <c:pt idx="5175">
                  <c:v>63.344999999999999</c:v>
                </c:pt>
                <c:pt idx="5176">
                  <c:v>63.366</c:v>
                </c:pt>
                <c:pt idx="5177">
                  <c:v>63.381999999999998</c:v>
                </c:pt>
                <c:pt idx="5178">
                  <c:v>63.396000000000001</c:v>
                </c:pt>
                <c:pt idx="5179">
                  <c:v>63.408000000000001</c:v>
                </c:pt>
                <c:pt idx="5180">
                  <c:v>63.423000000000002</c:v>
                </c:pt>
                <c:pt idx="5181">
                  <c:v>63.445</c:v>
                </c:pt>
                <c:pt idx="5182">
                  <c:v>63.472999999999999</c:v>
                </c:pt>
                <c:pt idx="5183">
                  <c:v>63.505000000000003</c:v>
                </c:pt>
                <c:pt idx="5184">
                  <c:v>63.542999999999999</c:v>
                </c:pt>
                <c:pt idx="5185">
                  <c:v>63.576999999999998</c:v>
                </c:pt>
                <c:pt idx="5186">
                  <c:v>63.604999999999997</c:v>
                </c:pt>
                <c:pt idx="5187">
                  <c:v>63.631999999999998</c:v>
                </c:pt>
                <c:pt idx="5188">
                  <c:v>63.652999999999999</c:v>
                </c:pt>
                <c:pt idx="5189">
                  <c:v>63.673000000000002</c:v>
                </c:pt>
                <c:pt idx="5190">
                  <c:v>63.688000000000002</c:v>
                </c:pt>
                <c:pt idx="5191">
                  <c:v>63.698</c:v>
                </c:pt>
                <c:pt idx="5192">
                  <c:v>63.704999999999998</c:v>
                </c:pt>
                <c:pt idx="5193">
                  <c:v>63.706000000000003</c:v>
                </c:pt>
                <c:pt idx="5194">
                  <c:v>63.704999999999998</c:v>
                </c:pt>
                <c:pt idx="5195">
                  <c:v>63.706000000000003</c:v>
                </c:pt>
                <c:pt idx="5196">
                  <c:v>63.703000000000003</c:v>
                </c:pt>
                <c:pt idx="5197">
                  <c:v>63.697000000000003</c:v>
                </c:pt>
                <c:pt idx="5198">
                  <c:v>63.692999999999998</c:v>
                </c:pt>
                <c:pt idx="5199">
                  <c:v>63.686999999999998</c:v>
                </c:pt>
                <c:pt idx="5200">
                  <c:v>63.680999999999997</c:v>
                </c:pt>
                <c:pt idx="5201">
                  <c:v>63.673999999999999</c:v>
                </c:pt>
                <c:pt idx="5202">
                  <c:v>63.665999999999997</c:v>
                </c:pt>
                <c:pt idx="5203">
                  <c:v>63.654000000000003</c:v>
                </c:pt>
                <c:pt idx="5204">
                  <c:v>63.642000000000003</c:v>
                </c:pt>
                <c:pt idx="5205">
                  <c:v>63.631999999999998</c:v>
                </c:pt>
                <c:pt idx="5206">
                  <c:v>63.625</c:v>
                </c:pt>
                <c:pt idx="5207">
                  <c:v>63.619</c:v>
                </c:pt>
                <c:pt idx="5208">
                  <c:v>63.61</c:v>
                </c:pt>
                <c:pt idx="5209">
                  <c:v>63.603000000000002</c:v>
                </c:pt>
                <c:pt idx="5210">
                  <c:v>63.597999999999999</c:v>
                </c:pt>
                <c:pt idx="5211">
                  <c:v>63.594000000000001</c:v>
                </c:pt>
                <c:pt idx="5212">
                  <c:v>63.588999999999999</c:v>
                </c:pt>
                <c:pt idx="5213">
                  <c:v>63.585999999999999</c:v>
                </c:pt>
                <c:pt idx="5214">
                  <c:v>63.585000000000001</c:v>
                </c:pt>
                <c:pt idx="5215">
                  <c:v>63.588999999999999</c:v>
                </c:pt>
                <c:pt idx="5216">
                  <c:v>63.593000000000004</c:v>
                </c:pt>
                <c:pt idx="5217">
                  <c:v>63.594999999999999</c:v>
                </c:pt>
                <c:pt idx="5218">
                  <c:v>63.600999999999999</c:v>
                </c:pt>
                <c:pt idx="5219">
                  <c:v>63.603000000000002</c:v>
                </c:pt>
                <c:pt idx="5220">
                  <c:v>63.601999999999997</c:v>
                </c:pt>
                <c:pt idx="5221">
                  <c:v>63.61</c:v>
                </c:pt>
                <c:pt idx="5222">
                  <c:v>63.624000000000002</c:v>
                </c:pt>
                <c:pt idx="5223">
                  <c:v>63.637999999999998</c:v>
                </c:pt>
                <c:pt idx="5224">
                  <c:v>63.655999999999999</c:v>
                </c:pt>
                <c:pt idx="5225">
                  <c:v>63.683</c:v>
                </c:pt>
                <c:pt idx="5226">
                  <c:v>63.718000000000004</c:v>
                </c:pt>
                <c:pt idx="5227">
                  <c:v>63.753</c:v>
                </c:pt>
                <c:pt idx="5228">
                  <c:v>63.792000000000002</c:v>
                </c:pt>
                <c:pt idx="5229">
                  <c:v>63.835999999999999</c:v>
                </c:pt>
                <c:pt idx="5230">
                  <c:v>63.893000000000001</c:v>
                </c:pt>
                <c:pt idx="5231">
                  <c:v>63.960999999999999</c:v>
                </c:pt>
                <c:pt idx="5232">
                  <c:v>64.022000000000006</c:v>
                </c:pt>
                <c:pt idx="5233">
                  <c:v>64.081000000000003</c:v>
                </c:pt>
                <c:pt idx="5234">
                  <c:v>64.150000000000006</c:v>
                </c:pt>
                <c:pt idx="5235">
                  <c:v>64.231999999999999</c:v>
                </c:pt>
                <c:pt idx="5236">
                  <c:v>64.325000000000003</c:v>
                </c:pt>
                <c:pt idx="5237">
                  <c:v>64.421000000000006</c:v>
                </c:pt>
                <c:pt idx="5238">
                  <c:v>64.527000000000001</c:v>
                </c:pt>
                <c:pt idx="5239">
                  <c:v>64.653000000000006</c:v>
                </c:pt>
                <c:pt idx="5240">
                  <c:v>64.769000000000005</c:v>
                </c:pt>
                <c:pt idx="5241">
                  <c:v>64.891999999999996</c:v>
                </c:pt>
                <c:pt idx="5242">
                  <c:v>65.028000000000006</c:v>
                </c:pt>
                <c:pt idx="5243">
                  <c:v>65.159000000000006</c:v>
                </c:pt>
                <c:pt idx="5244">
                  <c:v>65.290999999999997</c:v>
                </c:pt>
                <c:pt idx="5245">
                  <c:v>65.418000000000006</c:v>
                </c:pt>
                <c:pt idx="5246">
                  <c:v>65.55</c:v>
                </c:pt>
                <c:pt idx="5247">
                  <c:v>65.677000000000007</c:v>
                </c:pt>
                <c:pt idx="5248">
                  <c:v>65.801000000000002</c:v>
                </c:pt>
                <c:pt idx="5249">
                  <c:v>65.926000000000002</c:v>
                </c:pt>
                <c:pt idx="5250">
                  <c:v>66.048000000000002</c:v>
                </c:pt>
                <c:pt idx="5251">
                  <c:v>66.180000000000007</c:v>
                </c:pt>
                <c:pt idx="5252">
                  <c:v>66.293999999999997</c:v>
                </c:pt>
                <c:pt idx="5253">
                  <c:v>66.391999999999996</c:v>
                </c:pt>
                <c:pt idx="5254">
                  <c:v>66.47</c:v>
                </c:pt>
                <c:pt idx="5255">
                  <c:v>66.522000000000006</c:v>
                </c:pt>
                <c:pt idx="5256">
                  <c:v>66.552999999999997</c:v>
                </c:pt>
                <c:pt idx="5257">
                  <c:v>66.563999999999993</c:v>
                </c:pt>
                <c:pt idx="5258">
                  <c:v>66.563000000000002</c:v>
                </c:pt>
                <c:pt idx="5259">
                  <c:v>66.567999999999998</c:v>
                </c:pt>
                <c:pt idx="5260">
                  <c:v>66.581000000000003</c:v>
                </c:pt>
                <c:pt idx="5261">
                  <c:v>66.608000000000004</c:v>
                </c:pt>
                <c:pt idx="5262">
                  <c:v>66.656000000000006</c:v>
                </c:pt>
                <c:pt idx="5263">
                  <c:v>66.718000000000004</c:v>
                </c:pt>
                <c:pt idx="5264">
                  <c:v>66.798000000000002</c:v>
                </c:pt>
                <c:pt idx="5265">
                  <c:v>66.891999999999996</c:v>
                </c:pt>
                <c:pt idx="5266">
                  <c:v>66.989999999999995</c:v>
                </c:pt>
                <c:pt idx="5267">
                  <c:v>67.093999999999994</c:v>
                </c:pt>
                <c:pt idx="5268">
                  <c:v>67.191999999999993</c:v>
                </c:pt>
                <c:pt idx="5269">
                  <c:v>67.277000000000001</c:v>
                </c:pt>
                <c:pt idx="5270">
                  <c:v>67.375</c:v>
                </c:pt>
                <c:pt idx="5271">
                  <c:v>67.471000000000004</c:v>
                </c:pt>
                <c:pt idx="5272">
                  <c:v>67.558000000000007</c:v>
                </c:pt>
                <c:pt idx="5273">
                  <c:v>67.647000000000006</c:v>
                </c:pt>
                <c:pt idx="5274">
                  <c:v>67.739999999999995</c:v>
                </c:pt>
                <c:pt idx="5275">
                  <c:v>67.835999999999999</c:v>
                </c:pt>
                <c:pt idx="5276">
                  <c:v>67.927999999999997</c:v>
                </c:pt>
                <c:pt idx="5277">
                  <c:v>68.018000000000001</c:v>
                </c:pt>
                <c:pt idx="5278">
                  <c:v>68.113</c:v>
                </c:pt>
                <c:pt idx="5279">
                  <c:v>68.204999999999998</c:v>
                </c:pt>
                <c:pt idx="5280">
                  <c:v>68.281999999999996</c:v>
                </c:pt>
                <c:pt idx="5281">
                  <c:v>68.363</c:v>
                </c:pt>
                <c:pt idx="5282">
                  <c:v>68.444999999999993</c:v>
                </c:pt>
                <c:pt idx="5283">
                  <c:v>68.52</c:v>
                </c:pt>
                <c:pt idx="5284">
                  <c:v>68.594999999999999</c:v>
                </c:pt>
                <c:pt idx="5285">
                  <c:v>68.664000000000001</c:v>
                </c:pt>
                <c:pt idx="5286">
                  <c:v>68.721000000000004</c:v>
                </c:pt>
                <c:pt idx="5287">
                  <c:v>68.768000000000001</c:v>
                </c:pt>
                <c:pt idx="5288">
                  <c:v>68.81</c:v>
                </c:pt>
                <c:pt idx="5289">
                  <c:v>68.844999999999999</c:v>
                </c:pt>
                <c:pt idx="5290">
                  <c:v>68.867000000000004</c:v>
                </c:pt>
                <c:pt idx="5291">
                  <c:v>68.876999999999995</c:v>
                </c:pt>
                <c:pt idx="5292">
                  <c:v>68.872</c:v>
                </c:pt>
                <c:pt idx="5293">
                  <c:v>68.863</c:v>
                </c:pt>
                <c:pt idx="5294">
                  <c:v>68.844999999999999</c:v>
                </c:pt>
                <c:pt idx="5295">
                  <c:v>68.822000000000003</c:v>
                </c:pt>
                <c:pt idx="5296">
                  <c:v>68.8</c:v>
                </c:pt>
                <c:pt idx="5297">
                  <c:v>68.781000000000006</c:v>
                </c:pt>
                <c:pt idx="5298">
                  <c:v>68.757000000000005</c:v>
                </c:pt>
                <c:pt idx="5299">
                  <c:v>68.724000000000004</c:v>
                </c:pt>
                <c:pt idx="5300">
                  <c:v>68.683000000000007</c:v>
                </c:pt>
                <c:pt idx="5301">
                  <c:v>68.643000000000001</c:v>
                </c:pt>
                <c:pt idx="5302">
                  <c:v>68.606999999999999</c:v>
                </c:pt>
                <c:pt idx="5303">
                  <c:v>68.572000000000003</c:v>
                </c:pt>
                <c:pt idx="5304">
                  <c:v>68.528999999999996</c:v>
                </c:pt>
                <c:pt idx="5305">
                  <c:v>68.486999999999995</c:v>
                </c:pt>
                <c:pt idx="5306">
                  <c:v>68.442999999999998</c:v>
                </c:pt>
                <c:pt idx="5307">
                  <c:v>68.400000000000006</c:v>
                </c:pt>
                <c:pt idx="5308">
                  <c:v>68.350999999999999</c:v>
                </c:pt>
                <c:pt idx="5309">
                  <c:v>68.301000000000002</c:v>
                </c:pt>
                <c:pt idx="5310">
                  <c:v>68.257000000000005</c:v>
                </c:pt>
                <c:pt idx="5311">
                  <c:v>68.218000000000004</c:v>
                </c:pt>
                <c:pt idx="5312">
                  <c:v>68.180000000000007</c:v>
                </c:pt>
                <c:pt idx="5313">
                  <c:v>68.143000000000001</c:v>
                </c:pt>
                <c:pt idx="5314">
                  <c:v>68.111999999999995</c:v>
                </c:pt>
                <c:pt idx="5315">
                  <c:v>68.093000000000004</c:v>
                </c:pt>
                <c:pt idx="5316">
                  <c:v>68.076999999999998</c:v>
                </c:pt>
                <c:pt idx="5317">
                  <c:v>68.063999999999993</c:v>
                </c:pt>
                <c:pt idx="5318">
                  <c:v>68.06</c:v>
                </c:pt>
                <c:pt idx="5319">
                  <c:v>68.054000000000002</c:v>
                </c:pt>
                <c:pt idx="5320">
                  <c:v>68.046000000000006</c:v>
                </c:pt>
                <c:pt idx="5321">
                  <c:v>68.046000000000006</c:v>
                </c:pt>
                <c:pt idx="5322">
                  <c:v>68.046999999999997</c:v>
                </c:pt>
                <c:pt idx="5323">
                  <c:v>68.055000000000007</c:v>
                </c:pt>
                <c:pt idx="5324">
                  <c:v>68.061999999999998</c:v>
                </c:pt>
                <c:pt idx="5325">
                  <c:v>68.067999999999998</c:v>
                </c:pt>
                <c:pt idx="5326">
                  <c:v>68.075000000000003</c:v>
                </c:pt>
                <c:pt idx="5327">
                  <c:v>68.081000000000003</c:v>
                </c:pt>
                <c:pt idx="5328">
                  <c:v>68.09</c:v>
                </c:pt>
                <c:pt idx="5329">
                  <c:v>68.093999999999994</c:v>
                </c:pt>
                <c:pt idx="5330">
                  <c:v>68.097999999999999</c:v>
                </c:pt>
                <c:pt idx="5331">
                  <c:v>68.105999999999995</c:v>
                </c:pt>
                <c:pt idx="5332">
                  <c:v>68.108999999999995</c:v>
                </c:pt>
                <c:pt idx="5333">
                  <c:v>68.111000000000004</c:v>
                </c:pt>
                <c:pt idx="5334">
                  <c:v>68.113</c:v>
                </c:pt>
                <c:pt idx="5335">
                  <c:v>68.114000000000004</c:v>
                </c:pt>
                <c:pt idx="5336">
                  <c:v>68.114000000000004</c:v>
                </c:pt>
                <c:pt idx="5337">
                  <c:v>68.11</c:v>
                </c:pt>
                <c:pt idx="5338">
                  <c:v>68.108999999999995</c:v>
                </c:pt>
                <c:pt idx="5339">
                  <c:v>68.11</c:v>
                </c:pt>
                <c:pt idx="5340">
                  <c:v>68.114000000000004</c:v>
                </c:pt>
                <c:pt idx="5341">
                  <c:v>68.117000000000004</c:v>
                </c:pt>
                <c:pt idx="5342">
                  <c:v>68.113</c:v>
                </c:pt>
                <c:pt idx="5343">
                  <c:v>68.111999999999995</c:v>
                </c:pt>
                <c:pt idx="5344">
                  <c:v>68.111000000000004</c:v>
                </c:pt>
                <c:pt idx="5345">
                  <c:v>68.106999999999999</c:v>
                </c:pt>
                <c:pt idx="5346">
                  <c:v>68.106999999999999</c:v>
                </c:pt>
                <c:pt idx="5347">
                  <c:v>68.102999999999994</c:v>
                </c:pt>
                <c:pt idx="5348">
                  <c:v>68.100999999999999</c:v>
                </c:pt>
                <c:pt idx="5349">
                  <c:v>68.100999999999999</c:v>
                </c:pt>
                <c:pt idx="5350">
                  <c:v>68.102000000000004</c:v>
                </c:pt>
                <c:pt idx="5351">
                  <c:v>68.103999999999999</c:v>
                </c:pt>
                <c:pt idx="5352">
                  <c:v>68.102999999999994</c:v>
                </c:pt>
                <c:pt idx="5353">
                  <c:v>68.108999999999995</c:v>
                </c:pt>
                <c:pt idx="5354">
                  <c:v>68.12</c:v>
                </c:pt>
                <c:pt idx="5355">
                  <c:v>68.13</c:v>
                </c:pt>
                <c:pt idx="5356">
                  <c:v>68.132000000000005</c:v>
                </c:pt>
                <c:pt idx="5357">
                  <c:v>68.138999999999996</c:v>
                </c:pt>
                <c:pt idx="5358">
                  <c:v>68.144999999999996</c:v>
                </c:pt>
                <c:pt idx="5359">
                  <c:v>68.153999999999996</c:v>
                </c:pt>
                <c:pt idx="5360">
                  <c:v>68.167000000000002</c:v>
                </c:pt>
                <c:pt idx="5361">
                  <c:v>68.177999999999997</c:v>
                </c:pt>
                <c:pt idx="5362">
                  <c:v>68.188999999999993</c:v>
                </c:pt>
                <c:pt idx="5363">
                  <c:v>68.203000000000003</c:v>
                </c:pt>
                <c:pt idx="5364">
                  <c:v>68.213999999999999</c:v>
                </c:pt>
                <c:pt idx="5365">
                  <c:v>68.224000000000004</c:v>
                </c:pt>
                <c:pt idx="5366">
                  <c:v>68.233999999999995</c:v>
                </c:pt>
                <c:pt idx="5367">
                  <c:v>68.242000000000004</c:v>
                </c:pt>
                <c:pt idx="5368">
                  <c:v>68.245000000000005</c:v>
                </c:pt>
                <c:pt idx="5369">
                  <c:v>68.245999999999995</c:v>
                </c:pt>
                <c:pt idx="5370">
                  <c:v>68.245999999999995</c:v>
                </c:pt>
                <c:pt idx="5371">
                  <c:v>68.248000000000005</c:v>
                </c:pt>
                <c:pt idx="5372">
                  <c:v>68.251999999999995</c:v>
                </c:pt>
                <c:pt idx="5373">
                  <c:v>68.257000000000005</c:v>
                </c:pt>
                <c:pt idx="5374">
                  <c:v>68.260000000000005</c:v>
                </c:pt>
                <c:pt idx="5375">
                  <c:v>68.260999999999996</c:v>
                </c:pt>
                <c:pt idx="5376">
                  <c:v>68.260000000000005</c:v>
                </c:pt>
                <c:pt idx="5377">
                  <c:v>68.260000000000005</c:v>
                </c:pt>
                <c:pt idx="5378">
                  <c:v>68.266000000000005</c:v>
                </c:pt>
                <c:pt idx="5379">
                  <c:v>68.269000000000005</c:v>
                </c:pt>
                <c:pt idx="5380">
                  <c:v>68.277000000000001</c:v>
                </c:pt>
                <c:pt idx="5381">
                  <c:v>68.286000000000001</c:v>
                </c:pt>
                <c:pt idx="5382">
                  <c:v>68.293000000000006</c:v>
                </c:pt>
                <c:pt idx="5383">
                  <c:v>68.304000000000002</c:v>
                </c:pt>
                <c:pt idx="5384">
                  <c:v>68.313999999999993</c:v>
                </c:pt>
                <c:pt idx="5385">
                  <c:v>68.323999999999998</c:v>
                </c:pt>
                <c:pt idx="5386">
                  <c:v>68.332999999999998</c:v>
                </c:pt>
                <c:pt idx="5387">
                  <c:v>68.344999999999999</c:v>
                </c:pt>
                <c:pt idx="5388">
                  <c:v>68.36</c:v>
                </c:pt>
                <c:pt idx="5389">
                  <c:v>68.373000000000005</c:v>
                </c:pt>
                <c:pt idx="5390">
                  <c:v>68.388999999999996</c:v>
                </c:pt>
                <c:pt idx="5391">
                  <c:v>68.406000000000006</c:v>
                </c:pt>
                <c:pt idx="5392">
                  <c:v>68.421999999999997</c:v>
                </c:pt>
                <c:pt idx="5393">
                  <c:v>68.433000000000007</c:v>
                </c:pt>
                <c:pt idx="5394">
                  <c:v>68.441999999999993</c:v>
                </c:pt>
                <c:pt idx="5395">
                  <c:v>68.450999999999993</c:v>
                </c:pt>
                <c:pt idx="5396">
                  <c:v>68.454999999999998</c:v>
                </c:pt>
                <c:pt idx="5397">
                  <c:v>68.454999999999998</c:v>
                </c:pt>
                <c:pt idx="5398">
                  <c:v>68.459000000000003</c:v>
                </c:pt>
                <c:pt idx="5399">
                  <c:v>68.459999999999994</c:v>
                </c:pt>
                <c:pt idx="5400">
                  <c:v>68.457999999999998</c:v>
                </c:pt>
                <c:pt idx="5401">
                  <c:v>68.468000000000004</c:v>
                </c:pt>
                <c:pt idx="5402">
                  <c:v>68.480999999999995</c:v>
                </c:pt>
                <c:pt idx="5403">
                  <c:v>68.488</c:v>
                </c:pt>
                <c:pt idx="5404">
                  <c:v>68.497</c:v>
                </c:pt>
                <c:pt idx="5405">
                  <c:v>68.504999999999995</c:v>
                </c:pt>
                <c:pt idx="5406">
                  <c:v>68.516999999999996</c:v>
                </c:pt>
                <c:pt idx="5407">
                  <c:v>68.524000000000001</c:v>
                </c:pt>
                <c:pt idx="5408">
                  <c:v>68.528000000000006</c:v>
                </c:pt>
                <c:pt idx="5409">
                  <c:v>68.534000000000006</c:v>
                </c:pt>
                <c:pt idx="5410">
                  <c:v>68.540999999999997</c:v>
                </c:pt>
                <c:pt idx="5411">
                  <c:v>68.543000000000006</c:v>
                </c:pt>
                <c:pt idx="5412">
                  <c:v>68.540999999999997</c:v>
                </c:pt>
                <c:pt idx="5413">
                  <c:v>68.534999999999997</c:v>
                </c:pt>
                <c:pt idx="5414">
                  <c:v>68.525999999999996</c:v>
                </c:pt>
                <c:pt idx="5415">
                  <c:v>68.515000000000001</c:v>
                </c:pt>
                <c:pt idx="5416">
                  <c:v>68.501999999999995</c:v>
                </c:pt>
                <c:pt idx="5417">
                  <c:v>68.488</c:v>
                </c:pt>
                <c:pt idx="5418">
                  <c:v>68.48</c:v>
                </c:pt>
                <c:pt idx="5419">
                  <c:v>68.471999999999994</c:v>
                </c:pt>
                <c:pt idx="5420">
                  <c:v>68.468000000000004</c:v>
                </c:pt>
                <c:pt idx="5421">
                  <c:v>68.462999999999994</c:v>
                </c:pt>
                <c:pt idx="5422">
                  <c:v>68.463999999999999</c:v>
                </c:pt>
                <c:pt idx="5423">
                  <c:v>68.463999999999999</c:v>
                </c:pt>
                <c:pt idx="5424">
                  <c:v>68.462999999999994</c:v>
                </c:pt>
                <c:pt idx="5425">
                  <c:v>68.463999999999999</c:v>
                </c:pt>
                <c:pt idx="5426">
                  <c:v>68.462999999999994</c:v>
                </c:pt>
                <c:pt idx="5427">
                  <c:v>68.468000000000004</c:v>
                </c:pt>
                <c:pt idx="5428">
                  <c:v>68.465999999999994</c:v>
                </c:pt>
                <c:pt idx="5429">
                  <c:v>68.466999999999999</c:v>
                </c:pt>
                <c:pt idx="5430">
                  <c:v>68.468000000000004</c:v>
                </c:pt>
                <c:pt idx="5431">
                  <c:v>68.472999999999999</c:v>
                </c:pt>
                <c:pt idx="5432">
                  <c:v>68.477000000000004</c:v>
                </c:pt>
                <c:pt idx="5433">
                  <c:v>68.477000000000004</c:v>
                </c:pt>
                <c:pt idx="5434">
                  <c:v>68.477999999999994</c:v>
                </c:pt>
                <c:pt idx="5435">
                  <c:v>68.484999999999999</c:v>
                </c:pt>
                <c:pt idx="5436">
                  <c:v>68.489000000000004</c:v>
                </c:pt>
                <c:pt idx="5437">
                  <c:v>68.492000000000004</c:v>
                </c:pt>
                <c:pt idx="5438">
                  <c:v>68.495000000000005</c:v>
                </c:pt>
                <c:pt idx="5439">
                  <c:v>68.504999999999995</c:v>
                </c:pt>
                <c:pt idx="5440">
                  <c:v>68.510999999999996</c:v>
                </c:pt>
                <c:pt idx="5441">
                  <c:v>68.518000000000001</c:v>
                </c:pt>
                <c:pt idx="5442">
                  <c:v>68.522000000000006</c:v>
                </c:pt>
                <c:pt idx="5443">
                  <c:v>68.525000000000006</c:v>
                </c:pt>
                <c:pt idx="5444">
                  <c:v>68.534999999999997</c:v>
                </c:pt>
                <c:pt idx="5445">
                  <c:v>68.543000000000006</c:v>
                </c:pt>
                <c:pt idx="5446">
                  <c:v>68.554000000000002</c:v>
                </c:pt>
                <c:pt idx="5447">
                  <c:v>68.564999999999998</c:v>
                </c:pt>
                <c:pt idx="5448">
                  <c:v>68.570999999999998</c:v>
                </c:pt>
                <c:pt idx="5449">
                  <c:v>68.584000000000003</c:v>
                </c:pt>
                <c:pt idx="5450">
                  <c:v>68.605000000000004</c:v>
                </c:pt>
                <c:pt idx="5451">
                  <c:v>68.635000000000005</c:v>
                </c:pt>
                <c:pt idx="5452">
                  <c:v>68.667000000000002</c:v>
                </c:pt>
                <c:pt idx="5453">
                  <c:v>68.700999999999993</c:v>
                </c:pt>
                <c:pt idx="5454">
                  <c:v>68.739000000000004</c:v>
                </c:pt>
                <c:pt idx="5455">
                  <c:v>68.781999999999996</c:v>
                </c:pt>
                <c:pt idx="5456">
                  <c:v>68.813999999999993</c:v>
                </c:pt>
                <c:pt idx="5457">
                  <c:v>68.840999999999994</c:v>
                </c:pt>
                <c:pt idx="5458">
                  <c:v>68.88</c:v>
                </c:pt>
                <c:pt idx="5459">
                  <c:v>68.933999999999997</c:v>
                </c:pt>
                <c:pt idx="5460">
                  <c:v>68.978999999999999</c:v>
                </c:pt>
                <c:pt idx="5461">
                  <c:v>69.013000000000005</c:v>
                </c:pt>
                <c:pt idx="5462">
                  <c:v>69.049000000000007</c:v>
                </c:pt>
                <c:pt idx="5463">
                  <c:v>69.08</c:v>
                </c:pt>
                <c:pt idx="5464">
                  <c:v>69.102000000000004</c:v>
                </c:pt>
                <c:pt idx="5465">
                  <c:v>69.123999999999995</c:v>
                </c:pt>
                <c:pt idx="5466">
                  <c:v>69.150000000000006</c:v>
                </c:pt>
                <c:pt idx="5467">
                  <c:v>69.171999999999997</c:v>
                </c:pt>
                <c:pt idx="5468">
                  <c:v>69.182000000000002</c:v>
                </c:pt>
                <c:pt idx="5469">
                  <c:v>69.183999999999997</c:v>
                </c:pt>
                <c:pt idx="5470">
                  <c:v>69.180000000000007</c:v>
                </c:pt>
                <c:pt idx="5471">
                  <c:v>69.17</c:v>
                </c:pt>
                <c:pt idx="5472">
                  <c:v>69.156999999999996</c:v>
                </c:pt>
                <c:pt idx="5473">
                  <c:v>69.146000000000001</c:v>
                </c:pt>
                <c:pt idx="5474">
                  <c:v>69.132000000000005</c:v>
                </c:pt>
                <c:pt idx="5475">
                  <c:v>69.111999999999995</c:v>
                </c:pt>
                <c:pt idx="5476">
                  <c:v>69.093000000000004</c:v>
                </c:pt>
                <c:pt idx="5477">
                  <c:v>69.067999999999998</c:v>
                </c:pt>
                <c:pt idx="5478">
                  <c:v>69.042000000000002</c:v>
                </c:pt>
                <c:pt idx="5479">
                  <c:v>69.016999999999996</c:v>
                </c:pt>
                <c:pt idx="5480">
                  <c:v>68.988</c:v>
                </c:pt>
                <c:pt idx="5481">
                  <c:v>68.95</c:v>
                </c:pt>
                <c:pt idx="5482">
                  <c:v>68.912000000000006</c:v>
                </c:pt>
                <c:pt idx="5483">
                  <c:v>68.873999999999995</c:v>
                </c:pt>
                <c:pt idx="5484">
                  <c:v>68.834000000000003</c:v>
                </c:pt>
                <c:pt idx="5485">
                  <c:v>68.805000000000007</c:v>
                </c:pt>
                <c:pt idx="5486">
                  <c:v>68.772999999999996</c:v>
                </c:pt>
                <c:pt idx="5487">
                  <c:v>68.748000000000005</c:v>
                </c:pt>
                <c:pt idx="5488">
                  <c:v>68.724999999999994</c:v>
                </c:pt>
                <c:pt idx="5489">
                  <c:v>68.704999999999998</c:v>
                </c:pt>
                <c:pt idx="5490">
                  <c:v>68.688999999999993</c:v>
                </c:pt>
                <c:pt idx="5491">
                  <c:v>68.671000000000006</c:v>
                </c:pt>
                <c:pt idx="5492">
                  <c:v>68.656999999999996</c:v>
                </c:pt>
                <c:pt idx="5493">
                  <c:v>68.641000000000005</c:v>
                </c:pt>
                <c:pt idx="5494">
                  <c:v>68.634</c:v>
                </c:pt>
                <c:pt idx="5495">
                  <c:v>68.632999999999996</c:v>
                </c:pt>
                <c:pt idx="5496">
                  <c:v>68.626999999999995</c:v>
                </c:pt>
                <c:pt idx="5497">
                  <c:v>68.620999999999995</c:v>
                </c:pt>
                <c:pt idx="5498">
                  <c:v>68.614000000000004</c:v>
                </c:pt>
                <c:pt idx="5499">
                  <c:v>68.611000000000004</c:v>
                </c:pt>
                <c:pt idx="5500">
                  <c:v>68.617000000000004</c:v>
                </c:pt>
                <c:pt idx="5501">
                  <c:v>68.620999999999995</c:v>
                </c:pt>
                <c:pt idx="5502">
                  <c:v>68.622</c:v>
                </c:pt>
                <c:pt idx="5503">
                  <c:v>68.625</c:v>
                </c:pt>
                <c:pt idx="5504">
                  <c:v>68.631</c:v>
                </c:pt>
                <c:pt idx="5505">
                  <c:v>68.637</c:v>
                </c:pt>
                <c:pt idx="5506">
                  <c:v>68.643000000000001</c:v>
                </c:pt>
                <c:pt idx="5507">
                  <c:v>68.646000000000001</c:v>
                </c:pt>
                <c:pt idx="5508">
                  <c:v>68.644000000000005</c:v>
                </c:pt>
                <c:pt idx="5509">
                  <c:v>68.644999999999996</c:v>
                </c:pt>
                <c:pt idx="5510">
                  <c:v>68.646000000000001</c:v>
                </c:pt>
                <c:pt idx="5511">
                  <c:v>68.643000000000001</c:v>
                </c:pt>
                <c:pt idx="5512">
                  <c:v>68.64</c:v>
                </c:pt>
                <c:pt idx="5513">
                  <c:v>68.638999999999996</c:v>
                </c:pt>
                <c:pt idx="5514">
                  <c:v>68.634</c:v>
                </c:pt>
                <c:pt idx="5515">
                  <c:v>68.634</c:v>
                </c:pt>
                <c:pt idx="5516">
                  <c:v>68.632999999999996</c:v>
                </c:pt>
                <c:pt idx="5517">
                  <c:v>68.63</c:v>
                </c:pt>
                <c:pt idx="5518">
                  <c:v>68.626999999999995</c:v>
                </c:pt>
                <c:pt idx="5519">
                  <c:v>68.628</c:v>
                </c:pt>
                <c:pt idx="5520">
                  <c:v>68.631</c:v>
                </c:pt>
                <c:pt idx="5521">
                  <c:v>68.634</c:v>
                </c:pt>
                <c:pt idx="5522">
                  <c:v>68.641000000000005</c:v>
                </c:pt>
                <c:pt idx="5523">
                  <c:v>68.652000000000001</c:v>
                </c:pt>
                <c:pt idx="5524">
                  <c:v>68.667000000000002</c:v>
                </c:pt>
                <c:pt idx="5525">
                  <c:v>68.682000000000002</c:v>
                </c:pt>
                <c:pt idx="5526">
                  <c:v>68.701999999999998</c:v>
                </c:pt>
                <c:pt idx="5527">
                  <c:v>68.715000000000003</c:v>
                </c:pt>
                <c:pt idx="5528">
                  <c:v>68.730999999999995</c:v>
                </c:pt>
                <c:pt idx="5529">
                  <c:v>68.756</c:v>
                </c:pt>
                <c:pt idx="5530">
                  <c:v>68.798000000000002</c:v>
                </c:pt>
                <c:pt idx="5531">
                  <c:v>68.843999999999994</c:v>
                </c:pt>
                <c:pt idx="5532">
                  <c:v>68.88</c:v>
                </c:pt>
                <c:pt idx="5533">
                  <c:v>68.908000000000001</c:v>
                </c:pt>
                <c:pt idx="5534">
                  <c:v>68.936999999999998</c:v>
                </c:pt>
                <c:pt idx="5535">
                  <c:v>68.968999999999994</c:v>
                </c:pt>
                <c:pt idx="5536">
                  <c:v>69.004000000000005</c:v>
                </c:pt>
                <c:pt idx="5537">
                  <c:v>69.037000000000006</c:v>
                </c:pt>
                <c:pt idx="5538">
                  <c:v>69.075000000000003</c:v>
                </c:pt>
                <c:pt idx="5539">
                  <c:v>69.113</c:v>
                </c:pt>
                <c:pt idx="5540">
                  <c:v>69.138999999999996</c:v>
                </c:pt>
                <c:pt idx="5541">
                  <c:v>69.167000000000002</c:v>
                </c:pt>
                <c:pt idx="5542">
                  <c:v>69.197999999999993</c:v>
                </c:pt>
                <c:pt idx="5543">
                  <c:v>69.228999999999999</c:v>
                </c:pt>
                <c:pt idx="5544">
                  <c:v>69.257999999999996</c:v>
                </c:pt>
                <c:pt idx="5545">
                  <c:v>69.287000000000006</c:v>
                </c:pt>
                <c:pt idx="5546">
                  <c:v>69.317999999999998</c:v>
                </c:pt>
                <c:pt idx="5547">
                  <c:v>69.34</c:v>
                </c:pt>
                <c:pt idx="5548">
                  <c:v>69.364000000000004</c:v>
                </c:pt>
                <c:pt idx="5549">
                  <c:v>69.388999999999996</c:v>
                </c:pt>
                <c:pt idx="5550">
                  <c:v>69.414000000000001</c:v>
                </c:pt>
                <c:pt idx="5551">
                  <c:v>69.447000000000003</c:v>
                </c:pt>
                <c:pt idx="5552">
                  <c:v>69.486999999999995</c:v>
                </c:pt>
                <c:pt idx="5553">
                  <c:v>69.531000000000006</c:v>
                </c:pt>
                <c:pt idx="5554">
                  <c:v>69.578000000000003</c:v>
                </c:pt>
                <c:pt idx="5555">
                  <c:v>69.626000000000005</c:v>
                </c:pt>
                <c:pt idx="5556">
                  <c:v>69.682000000000002</c:v>
                </c:pt>
                <c:pt idx="5557">
                  <c:v>69.744</c:v>
                </c:pt>
                <c:pt idx="5558">
                  <c:v>69.796999999999997</c:v>
                </c:pt>
                <c:pt idx="5559">
                  <c:v>69.841999999999999</c:v>
                </c:pt>
                <c:pt idx="5560">
                  <c:v>69.888000000000005</c:v>
                </c:pt>
                <c:pt idx="5561">
                  <c:v>69.947999999999993</c:v>
                </c:pt>
                <c:pt idx="5562">
                  <c:v>70.007999999999996</c:v>
                </c:pt>
                <c:pt idx="5563">
                  <c:v>70.06</c:v>
                </c:pt>
                <c:pt idx="5564">
                  <c:v>70.108000000000004</c:v>
                </c:pt>
                <c:pt idx="5565">
                  <c:v>70.161000000000001</c:v>
                </c:pt>
                <c:pt idx="5566">
                  <c:v>70.210999999999999</c:v>
                </c:pt>
                <c:pt idx="5567">
                  <c:v>70.248999999999995</c:v>
                </c:pt>
                <c:pt idx="5568">
                  <c:v>70.283000000000001</c:v>
                </c:pt>
                <c:pt idx="5569">
                  <c:v>70.313000000000002</c:v>
                </c:pt>
                <c:pt idx="5570">
                  <c:v>70.34</c:v>
                </c:pt>
                <c:pt idx="5571">
                  <c:v>70.361999999999995</c:v>
                </c:pt>
                <c:pt idx="5572">
                  <c:v>70.382999999999996</c:v>
                </c:pt>
                <c:pt idx="5573">
                  <c:v>70.403000000000006</c:v>
                </c:pt>
                <c:pt idx="5574">
                  <c:v>70.421999999999997</c:v>
                </c:pt>
                <c:pt idx="5575">
                  <c:v>70.441999999999993</c:v>
                </c:pt>
                <c:pt idx="5576">
                  <c:v>70.459999999999994</c:v>
                </c:pt>
                <c:pt idx="5577">
                  <c:v>70.477000000000004</c:v>
                </c:pt>
                <c:pt idx="5578">
                  <c:v>70.488</c:v>
                </c:pt>
                <c:pt idx="5579">
                  <c:v>70.498000000000005</c:v>
                </c:pt>
                <c:pt idx="5580">
                  <c:v>70.506</c:v>
                </c:pt>
                <c:pt idx="5581">
                  <c:v>70.515000000000001</c:v>
                </c:pt>
                <c:pt idx="5582">
                  <c:v>70.528999999999996</c:v>
                </c:pt>
                <c:pt idx="5583">
                  <c:v>70.542000000000002</c:v>
                </c:pt>
                <c:pt idx="5584">
                  <c:v>70.552000000000007</c:v>
                </c:pt>
                <c:pt idx="5585">
                  <c:v>70.569999999999993</c:v>
                </c:pt>
                <c:pt idx="5586">
                  <c:v>70.596000000000004</c:v>
                </c:pt>
                <c:pt idx="5587">
                  <c:v>70.626000000000005</c:v>
                </c:pt>
                <c:pt idx="5588">
                  <c:v>70.656000000000006</c:v>
                </c:pt>
                <c:pt idx="5589">
                  <c:v>70.685000000000002</c:v>
                </c:pt>
                <c:pt idx="5590">
                  <c:v>70.715999999999994</c:v>
                </c:pt>
                <c:pt idx="5591">
                  <c:v>70.757000000000005</c:v>
                </c:pt>
                <c:pt idx="5592">
                  <c:v>70.802000000000007</c:v>
                </c:pt>
                <c:pt idx="5593">
                  <c:v>70.846999999999994</c:v>
                </c:pt>
                <c:pt idx="5594">
                  <c:v>70.888000000000005</c:v>
                </c:pt>
                <c:pt idx="5595">
                  <c:v>70.921000000000006</c:v>
                </c:pt>
                <c:pt idx="5596">
                  <c:v>70.95</c:v>
                </c:pt>
                <c:pt idx="5597">
                  <c:v>70.983999999999995</c:v>
                </c:pt>
                <c:pt idx="5598">
                  <c:v>71.021000000000001</c:v>
                </c:pt>
                <c:pt idx="5599">
                  <c:v>71.061999999999998</c:v>
                </c:pt>
                <c:pt idx="5600">
                  <c:v>71.091999999999999</c:v>
                </c:pt>
                <c:pt idx="5601">
                  <c:v>71.114999999999995</c:v>
                </c:pt>
                <c:pt idx="5602">
                  <c:v>71.144000000000005</c:v>
                </c:pt>
                <c:pt idx="5603">
                  <c:v>71.185000000000002</c:v>
                </c:pt>
                <c:pt idx="5604">
                  <c:v>71.221999999999994</c:v>
                </c:pt>
                <c:pt idx="5605">
                  <c:v>71.247</c:v>
                </c:pt>
                <c:pt idx="5606">
                  <c:v>71.271000000000001</c:v>
                </c:pt>
                <c:pt idx="5607">
                  <c:v>71.293999999999997</c:v>
                </c:pt>
                <c:pt idx="5608">
                  <c:v>71.325000000000003</c:v>
                </c:pt>
                <c:pt idx="5609">
                  <c:v>71.367000000000004</c:v>
                </c:pt>
                <c:pt idx="5610">
                  <c:v>71.414000000000001</c:v>
                </c:pt>
                <c:pt idx="5611">
                  <c:v>71.453000000000003</c:v>
                </c:pt>
                <c:pt idx="5612">
                  <c:v>71.486999999999995</c:v>
                </c:pt>
                <c:pt idx="5613">
                  <c:v>71.521000000000001</c:v>
                </c:pt>
                <c:pt idx="5614">
                  <c:v>71.563000000000002</c:v>
                </c:pt>
                <c:pt idx="5615">
                  <c:v>71.613</c:v>
                </c:pt>
                <c:pt idx="5616">
                  <c:v>71.662000000000006</c:v>
                </c:pt>
                <c:pt idx="5617">
                  <c:v>71.7</c:v>
                </c:pt>
                <c:pt idx="5618">
                  <c:v>71.733000000000004</c:v>
                </c:pt>
                <c:pt idx="5619">
                  <c:v>71.763000000000005</c:v>
                </c:pt>
                <c:pt idx="5620">
                  <c:v>71.790000000000006</c:v>
                </c:pt>
                <c:pt idx="5621">
                  <c:v>71.816999999999993</c:v>
                </c:pt>
                <c:pt idx="5622">
                  <c:v>71.840999999999994</c:v>
                </c:pt>
                <c:pt idx="5623">
                  <c:v>71.86</c:v>
                </c:pt>
                <c:pt idx="5624">
                  <c:v>71.875</c:v>
                </c:pt>
                <c:pt idx="5625">
                  <c:v>71.891000000000005</c:v>
                </c:pt>
                <c:pt idx="5626">
                  <c:v>71.91</c:v>
                </c:pt>
                <c:pt idx="5627">
                  <c:v>71.932000000000002</c:v>
                </c:pt>
                <c:pt idx="5628">
                  <c:v>71.954999999999998</c:v>
                </c:pt>
                <c:pt idx="5629">
                  <c:v>71.971000000000004</c:v>
                </c:pt>
                <c:pt idx="5630">
                  <c:v>71.977999999999994</c:v>
                </c:pt>
                <c:pt idx="5631">
                  <c:v>71.98</c:v>
                </c:pt>
                <c:pt idx="5632">
                  <c:v>71.977000000000004</c:v>
                </c:pt>
                <c:pt idx="5633">
                  <c:v>71.968000000000004</c:v>
                </c:pt>
                <c:pt idx="5634">
                  <c:v>71.953000000000003</c:v>
                </c:pt>
                <c:pt idx="5635">
                  <c:v>71.938999999999993</c:v>
                </c:pt>
                <c:pt idx="5636">
                  <c:v>71.927000000000007</c:v>
                </c:pt>
                <c:pt idx="5637">
                  <c:v>71.915000000000006</c:v>
                </c:pt>
                <c:pt idx="5638">
                  <c:v>71.899000000000001</c:v>
                </c:pt>
                <c:pt idx="5639">
                  <c:v>71.88</c:v>
                </c:pt>
                <c:pt idx="5640">
                  <c:v>71.86</c:v>
                </c:pt>
                <c:pt idx="5641">
                  <c:v>71.837999999999994</c:v>
                </c:pt>
                <c:pt idx="5642">
                  <c:v>71.811999999999998</c:v>
                </c:pt>
                <c:pt idx="5643">
                  <c:v>71.790999999999997</c:v>
                </c:pt>
                <c:pt idx="5644">
                  <c:v>71.769000000000005</c:v>
                </c:pt>
                <c:pt idx="5645">
                  <c:v>71.75</c:v>
                </c:pt>
                <c:pt idx="5646">
                  <c:v>71.739999999999995</c:v>
                </c:pt>
                <c:pt idx="5647">
                  <c:v>71.733999999999995</c:v>
                </c:pt>
                <c:pt idx="5648">
                  <c:v>71.733999999999995</c:v>
                </c:pt>
                <c:pt idx="5649">
                  <c:v>71.747</c:v>
                </c:pt>
                <c:pt idx="5650">
                  <c:v>71.763999999999996</c:v>
                </c:pt>
                <c:pt idx="5651">
                  <c:v>71.775000000000006</c:v>
                </c:pt>
                <c:pt idx="5652">
                  <c:v>71.78</c:v>
                </c:pt>
                <c:pt idx="5653">
                  <c:v>71.781999999999996</c:v>
                </c:pt>
                <c:pt idx="5654">
                  <c:v>71.784999999999997</c:v>
                </c:pt>
                <c:pt idx="5655">
                  <c:v>71.790999999999997</c:v>
                </c:pt>
                <c:pt idx="5656">
                  <c:v>71.792000000000002</c:v>
                </c:pt>
                <c:pt idx="5657">
                  <c:v>71.793000000000006</c:v>
                </c:pt>
                <c:pt idx="5658">
                  <c:v>71.799000000000007</c:v>
                </c:pt>
                <c:pt idx="5659">
                  <c:v>71.805999999999997</c:v>
                </c:pt>
                <c:pt idx="5660">
                  <c:v>71.81</c:v>
                </c:pt>
                <c:pt idx="5661">
                  <c:v>71.813000000000002</c:v>
                </c:pt>
                <c:pt idx="5662">
                  <c:v>71.819000000000003</c:v>
                </c:pt>
                <c:pt idx="5663">
                  <c:v>71.822999999999993</c:v>
                </c:pt>
                <c:pt idx="5664">
                  <c:v>71.832999999999998</c:v>
                </c:pt>
                <c:pt idx="5665">
                  <c:v>71.843000000000004</c:v>
                </c:pt>
                <c:pt idx="5666">
                  <c:v>71.855000000000004</c:v>
                </c:pt>
                <c:pt idx="5667">
                  <c:v>71.870999999999995</c:v>
                </c:pt>
                <c:pt idx="5668">
                  <c:v>71.882999999999996</c:v>
                </c:pt>
                <c:pt idx="5669">
                  <c:v>71.893000000000001</c:v>
                </c:pt>
                <c:pt idx="5670">
                  <c:v>71.899000000000001</c:v>
                </c:pt>
                <c:pt idx="5671">
                  <c:v>71.903000000000006</c:v>
                </c:pt>
                <c:pt idx="5672">
                  <c:v>71.905000000000001</c:v>
                </c:pt>
                <c:pt idx="5673">
                  <c:v>71.906000000000006</c:v>
                </c:pt>
                <c:pt idx="5674">
                  <c:v>71.905000000000001</c:v>
                </c:pt>
                <c:pt idx="5675">
                  <c:v>71.902000000000001</c:v>
                </c:pt>
                <c:pt idx="5676">
                  <c:v>71.900999999999996</c:v>
                </c:pt>
                <c:pt idx="5677">
                  <c:v>71.893000000000001</c:v>
                </c:pt>
                <c:pt idx="5678">
                  <c:v>71.885000000000005</c:v>
                </c:pt>
                <c:pt idx="5679">
                  <c:v>71.875</c:v>
                </c:pt>
                <c:pt idx="5680">
                  <c:v>71.863</c:v>
                </c:pt>
                <c:pt idx="5681">
                  <c:v>71.847999999999999</c:v>
                </c:pt>
                <c:pt idx="5682">
                  <c:v>71.831000000000003</c:v>
                </c:pt>
                <c:pt idx="5683">
                  <c:v>71.819000000000003</c:v>
                </c:pt>
                <c:pt idx="5684">
                  <c:v>71.802999999999997</c:v>
                </c:pt>
                <c:pt idx="5685">
                  <c:v>71.77</c:v>
                </c:pt>
                <c:pt idx="5686">
                  <c:v>71.734999999999999</c:v>
                </c:pt>
                <c:pt idx="5687">
                  <c:v>71.700999999999993</c:v>
                </c:pt>
                <c:pt idx="5688">
                  <c:v>71.677000000000007</c:v>
                </c:pt>
                <c:pt idx="5689">
                  <c:v>71.66</c:v>
                </c:pt>
                <c:pt idx="5690">
                  <c:v>71.634</c:v>
                </c:pt>
                <c:pt idx="5691">
                  <c:v>71.606999999999999</c:v>
                </c:pt>
                <c:pt idx="5692">
                  <c:v>71.581999999999994</c:v>
                </c:pt>
                <c:pt idx="5693">
                  <c:v>71.56</c:v>
                </c:pt>
                <c:pt idx="5694">
                  <c:v>71.542000000000002</c:v>
                </c:pt>
                <c:pt idx="5695">
                  <c:v>71.525999999999996</c:v>
                </c:pt>
                <c:pt idx="5696">
                  <c:v>71.510000000000005</c:v>
                </c:pt>
                <c:pt idx="5697">
                  <c:v>71.498000000000005</c:v>
                </c:pt>
                <c:pt idx="5698">
                  <c:v>71.488</c:v>
                </c:pt>
                <c:pt idx="5699">
                  <c:v>71.478999999999999</c:v>
                </c:pt>
                <c:pt idx="5700">
                  <c:v>71.471999999999994</c:v>
                </c:pt>
                <c:pt idx="5701">
                  <c:v>71.465000000000003</c:v>
                </c:pt>
                <c:pt idx="5702">
                  <c:v>71.463999999999999</c:v>
                </c:pt>
                <c:pt idx="5703">
                  <c:v>71.465999999999994</c:v>
                </c:pt>
                <c:pt idx="5704">
                  <c:v>71.471999999999994</c:v>
                </c:pt>
                <c:pt idx="5705">
                  <c:v>71.477999999999994</c:v>
                </c:pt>
                <c:pt idx="5706">
                  <c:v>71.489000000000004</c:v>
                </c:pt>
                <c:pt idx="5707">
                  <c:v>71.501000000000005</c:v>
                </c:pt>
                <c:pt idx="5708">
                  <c:v>71.509</c:v>
                </c:pt>
                <c:pt idx="5709">
                  <c:v>71.516000000000005</c:v>
                </c:pt>
                <c:pt idx="5710">
                  <c:v>71.528000000000006</c:v>
                </c:pt>
                <c:pt idx="5711">
                  <c:v>71.546999999999997</c:v>
                </c:pt>
                <c:pt idx="5712">
                  <c:v>71.569999999999993</c:v>
                </c:pt>
                <c:pt idx="5713">
                  <c:v>71.594999999999999</c:v>
                </c:pt>
                <c:pt idx="5714">
                  <c:v>71.62</c:v>
                </c:pt>
                <c:pt idx="5715">
                  <c:v>71.647999999999996</c:v>
                </c:pt>
                <c:pt idx="5716">
                  <c:v>71.680999999999997</c:v>
                </c:pt>
                <c:pt idx="5717">
                  <c:v>71.733000000000004</c:v>
                </c:pt>
                <c:pt idx="5718">
                  <c:v>71.783000000000001</c:v>
                </c:pt>
                <c:pt idx="5719">
                  <c:v>71.816000000000003</c:v>
                </c:pt>
                <c:pt idx="5720">
                  <c:v>71.849000000000004</c:v>
                </c:pt>
                <c:pt idx="5721">
                  <c:v>71.894000000000005</c:v>
                </c:pt>
                <c:pt idx="5722">
                  <c:v>71.938999999999993</c:v>
                </c:pt>
                <c:pt idx="5723">
                  <c:v>71.980999999999995</c:v>
                </c:pt>
                <c:pt idx="5724">
                  <c:v>72.015000000000001</c:v>
                </c:pt>
                <c:pt idx="5725">
                  <c:v>72.039000000000001</c:v>
                </c:pt>
                <c:pt idx="5726">
                  <c:v>72.054000000000002</c:v>
                </c:pt>
                <c:pt idx="5727">
                  <c:v>72.069999999999993</c:v>
                </c:pt>
                <c:pt idx="5728">
                  <c:v>72.082999999999998</c:v>
                </c:pt>
                <c:pt idx="5729">
                  <c:v>72.093999999999994</c:v>
                </c:pt>
                <c:pt idx="5730">
                  <c:v>72.106999999999999</c:v>
                </c:pt>
                <c:pt idx="5731">
                  <c:v>72.122</c:v>
                </c:pt>
                <c:pt idx="5732">
                  <c:v>72.135999999999996</c:v>
                </c:pt>
                <c:pt idx="5733">
                  <c:v>72.150999999999996</c:v>
                </c:pt>
                <c:pt idx="5734">
                  <c:v>72.167000000000002</c:v>
                </c:pt>
                <c:pt idx="5735">
                  <c:v>72.183999999999997</c:v>
                </c:pt>
                <c:pt idx="5736">
                  <c:v>72.198999999999998</c:v>
                </c:pt>
                <c:pt idx="5737">
                  <c:v>72.215999999999994</c:v>
                </c:pt>
                <c:pt idx="5738">
                  <c:v>72.234999999999999</c:v>
                </c:pt>
                <c:pt idx="5739">
                  <c:v>72.251000000000005</c:v>
                </c:pt>
                <c:pt idx="5740">
                  <c:v>72.272999999999996</c:v>
                </c:pt>
                <c:pt idx="5741">
                  <c:v>72.305999999999997</c:v>
                </c:pt>
                <c:pt idx="5742">
                  <c:v>72.344999999999999</c:v>
                </c:pt>
                <c:pt idx="5743">
                  <c:v>72.39</c:v>
                </c:pt>
                <c:pt idx="5744">
                  <c:v>72.44</c:v>
                </c:pt>
                <c:pt idx="5745">
                  <c:v>72.495000000000005</c:v>
                </c:pt>
                <c:pt idx="5746">
                  <c:v>72.557000000000002</c:v>
                </c:pt>
                <c:pt idx="5747">
                  <c:v>72.616</c:v>
                </c:pt>
                <c:pt idx="5748">
                  <c:v>72.679000000000002</c:v>
                </c:pt>
                <c:pt idx="5749">
                  <c:v>72.734999999999999</c:v>
                </c:pt>
                <c:pt idx="5750">
                  <c:v>72.787000000000006</c:v>
                </c:pt>
                <c:pt idx="5751">
                  <c:v>72.846999999999994</c:v>
                </c:pt>
                <c:pt idx="5752">
                  <c:v>72.899000000000001</c:v>
                </c:pt>
                <c:pt idx="5753">
                  <c:v>72.942999999999998</c:v>
                </c:pt>
                <c:pt idx="5754">
                  <c:v>72.995000000000005</c:v>
                </c:pt>
                <c:pt idx="5755">
                  <c:v>73.055000000000007</c:v>
                </c:pt>
                <c:pt idx="5756">
                  <c:v>73.113</c:v>
                </c:pt>
                <c:pt idx="5757">
                  <c:v>73.186999999999998</c:v>
                </c:pt>
                <c:pt idx="5758">
                  <c:v>73.27</c:v>
                </c:pt>
                <c:pt idx="5759">
                  <c:v>73.349999999999994</c:v>
                </c:pt>
                <c:pt idx="5760">
                  <c:v>73.427000000000007</c:v>
                </c:pt>
                <c:pt idx="5761">
                  <c:v>73.518000000000001</c:v>
                </c:pt>
                <c:pt idx="5762">
                  <c:v>73.605000000000004</c:v>
                </c:pt>
                <c:pt idx="5763">
                  <c:v>73.683999999999997</c:v>
                </c:pt>
                <c:pt idx="5764">
                  <c:v>73.762</c:v>
                </c:pt>
                <c:pt idx="5765">
                  <c:v>73.846000000000004</c:v>
                </c:pt>
                <c:pt idx="5766">
                  <c:v>73.921000000000006</c:v>
                </c:pt>
                <c:pt idx="5767">
                  <c:v>73.991</c:v>
                </c:pt>
                <c:pt idx="5768">
                  <c:v>74.051000000000002</c:v>
                </c:pt>
                <c:pt idx="5769">
                  <c:v>74.093000000000004</c:v>
                </c:pt>
                <c:pt idx="5770">
                  <c:v>74.12</c:v>
                </c:pt>
                <c:pt idx="5771">
                  <c:v>74.143000000000001</c:v>
                </c:pt>
                <c:pt idx="5772">
                  <c:v>74.171000000000006</c:v>
                </c:pt>
                <c:pt idx="5773">
                  <c:v>74.206000000000003</c:v>
                </c:pt>
                <c:pt idx="5774">
                  <c:v>74.242000000000004</c:v>
                </c:pt>
                <c:pt idx="5775">
                  <c:v>74.271000000000001</c:v>
                </c:pt>
                <c:pt idx="5776">
                  <c:v>74.301000000000002</c:v>
                </c:pt>
                <c:pt idx="5777">
                  <c:v>74.346000000000004</c:v>
                </c:pt>
                <c:pt idx="5778">
                  <c:v>74.393000000000001</c:v>
                </c:pt>
                <c:pt idx="5779">
                  <c:v>74.444999999999993</c:v>
                </c:pt>
                <c:pt idx="5780">
                  <c:v>74.509</c:v>
                </c:pt>
                <c:pt idx="5781">
                  <c:v>74.585999999999999</c:v>
                </c:pt>
                <c:pt idx="5782">
                  <c:v>74.668999999999997</c:v>
                </c:pt>
                <c:pt idx="5783">
                  <c:v>74.748000000000005</c:v>
                </c:pt>
                <c:pt idx="5784">
                  <c:v>74.834000000000003</c:v>
                </c:pt>
                <c:pt idx="5785">
                  <c:v>74.921999999999997</c:v>
                </c:pt>
                <c:pt idx="5786">
                  <c:v>75.006</c:v>
                </c:pt>
                <c:pt idx="5787">
                  <c:v>75.087000000000003</c:v>
                </c:pt>
                <c:pt idx="5788">
                  <c:v>75.171000000000006</c:v>
                </c:pt>
                <c:pt idx="5789">
                  <c:v>75.254999999999995</c:v>
                </c:pt>
                <c:pt idx="5790">
                  <c:v>75.319000000000003</c:v>
                </c:pt>
                <c:pt idx="5791">
                  <c:v>75.381</c:v>
                </c:pt>
                <c:pt idx="5792">
                  <c:v>75.457999999999998</c:v>
                </c:pt>
                <c:pt idx="5793">
                  <c:v>75.528999999999996</c:v>
                </c:pt>
                <c:pt idx="5794">
                  <c:v>75.605000000000004</c:v>
                </c:pt>
                <c:pt idx="5795">
                  <c:v>75.677999999999997</c:v>
                </c:pt>
                <c:pt idx="5796">
                  <c:v>75.748000000000005</c:v>
                </c:pt>
                <c:pt idx="5797">
                  <c:v>75.846000000000004</c:v>
                </c:pt>
                <c:pt idx="5798">
                  <c:v>75.944000000000003</c:v>
                </c:pt>
                <c:pt idx="5799">
                  <c:v>76.034000000000006</c:v>
                </c:pt>
                <c:pt idx="5800">
                  <c:v>76.132999999999996</c:v>
                </c:pt>
                <c:pt idx="5801">
                  <c:v>76.244</c:v>
                </c:pt>
                <c:pt idx="5802">
                  <c:v>76.355000000000004</c:v>
                </c:pt>
                <c:pt idx="5803">
                  <c:v>76.457999999999998</c:v>
                </c:pt>
                <c:pt idx="5804">
                  <c:v>76.58</c:v>
                </c:pt>
                <c:pt idx="5805">
                  <c:v>76.697000000000003</c:v>
                </c:pt>
                <c:pt idx="5806">
                  <c:v>76.816999999999993</c:v>
                </c:pt>
                <c:pt idx="5807">
                  <c:v>76.936999999999998</c:v>
                </c:pt>
                <c:pt idx="5808">
                  <c:v>77.052000000000007</c:v>
                </c:pt>
                <c:pt idx="5809">
                  <c:v>77.174000000000007</c:v>
                </c:pt>
                <c:pt idx="5810">
                  <c:v>77.293000000000006</c:v>
                </c:pt>
                <c:pt idx="5811">
                  <c:v>77.424000000000007</c:v>
                </c:pt>
                <c:pt idx="5812">
                  <c:v>77.540999999999997</c:v>
                </c:pt>
                <c:pt idx="5813">
                  <c:v>77.655000000000001</c:v>
                </c:pt>
                <c:pt idx="5814">
                  <c:v>77.766999999999996</c:v>
                </c:pt>
                <c:pt idx="5815">
                  <c:v>77.864000000000004</c:v>
                </c:pt>
                <c:pt idx="5816">
                  <c:v>77.959999999999994</c:v>
                </c:pt>
                <c:pt idx="5817">
                  <c:v>78.045000000000002</c:v>
                </c:pt>
                <c:pt idx="5818">
                  <c:v>78.114999999999995</c:v>
                </c:pt>
                <c:pt idx="5819">
                  <c:v>78.171000000000006</c:v>
                </c:pt>
                <c:pt idx="5820">
                  <c:v>78.222999999999999</c:v>
                </c:pt>
                <c:pt idx="5821">
                  <c:v>78.278999999999996</c:v>
                </c:pt>
                <c:pt idx="5822">
                  <c:v>78.335999999999999</c:v>
                </c:pt>
                <c:pt idx="5823">
                  <c:v>78.388000000000005</c:v>
                </c:pt>
                <c:pt idx="5824">
                  <c:v>78.436000000000007</c:v>
                </c:pt>
                <c:pt idx="5825">
                  <c:v>78.488</c:v>
                </c:pt>
                <c:pt idx="5826">
                  <c:v>78.537000000000006</c:v>
                </c:pt>
                <c:pt idx="5827">
                  <c:v>78.590999999999994</c:v>
                </c:pt>
                <c:pt idx="5828">
                  <c:v>78.647999999999996</c:v>
                </c:pt>
                <c:pt idx="5829">
                  <c:v>78.703999999999994</c:v>
                </c:pt>
                <c:pt idx="5830">
                  <c:v>78.762</c:v>
                </c:pt>
                <c:pt idx="5831">
                  <c:v>78.819000000000003</c:v>
                </c:pt>
                <c:pt idx="5832">
                  <c:v>78.882000000000005</c:v>
                </c:pt>
                <c:pt idx="5833">
                  <c:v>78.947999999999993</c:v>
                </c:pt>
                <c:pt idx="5834">
                  <c:v>79.009</c:v>
                </c:pt>
                <c:pt idx="5835">
                  <c:v>79.08</c:v>
                </c:pt>
                <c:pt idx="5836">
                  <c:v>79.162000000000006</c:v>
                </c:pt>
                <c:pt idx="5837">
                  <c:v>79.245000000000005</c:v>
                </c:pt>
                <c:pt idx="5838">
                  <c:v>79.316000000000003</c:v>
                </c:pt>
                <c:pt idx="5839">
                  <c:v>79.385999999999996</c:v>
                </c:pt>
                <c:pt idx="5840">
                  <c:v>79.465999999999994</c:v>
                </c:pt>
                <c:pt idx="5841">
                  <c:v>79.542000000000002</c:v>
                </c:pt>
                <c:pt idx="5842">
                  <c:v>79.606999999999999</c:v>
                </c:pt>
                <c:pt idx="5843">
                  <c:v>79.67</c:v>
                </c:pt>
                <c:pt idx="5844">
                  <c:v>79.724000000000004</c:v>
                </c:pt>
                <c:pt idx="5845">
                  <c:v>79.772999999999996</c:v>
                </c:pt>
                <c:pt idx="5846">
                  <c:v>79.816999999999993</c:v>
                </c:pt>
                <c:pt idx="5847">
                  <c:v>79.849999999999994</c:v>
                </c:pt>
                <c:pt idx="5848">
                  <c:v>79.881</c:v>
                </c:pt>
                <c:pt idx="5849">
                  <c:v>79.906999999999996</c:v>
                </c:pt>
                <c:pt idx="5850">
                  <c:v>79.92</c:v>
                </c:pt>
                <c:pt idx="5851">
                  <c:v>79.935000000000002</c:v>
                </c:pt>
                <c:pt idx="5852">
                  <c:v>79.944000000000003</c:v>
                </c:pt>
                <c:pt idx="5853">
                  <c:v>79.941000000000003</c:v>
                </c:pt>
                <c:pt idx="5854">
                  <c:v>79.933999999999997</c:v>
                </c:pt>
                <c:pt idx="5855">
                  <c:v>79.930999999999997</c:v>
                </c:pt>
                <c:pt idx="5856">
                  <c:v>79.927000000000007</c:v>
                </c:pt>
                <c:pt idx="5857">
                  <c:v>79.914000000000001</c:v>
                </c:pt>
                <c:pt idx="5858">
                  <c:v>79.900000000000006</c:v>
                </c:pt>
                <c:pt idx="5859">
                  <c:v>79.893000000000001</c:v>
                </c:pt>
                <c:pt idx="5860">
                  <c:v>79.884</c:v>
                </c:pt>
                <c:pt idx="5861">
                  <c:v>79.876000000000005</c:v>
                </c:pt>
                <c:pt idx="5862">
                  <c:v>79.873999999999995</c:v>
                </c:pt>
                <c:pt idx="5863">
                  <c:v>79.873000000000005</c:v>
                </c:pt>
                <c:pt idx="5864">
                  <c:v>79.881</c:v>
                </c:pt>
                <c:pt idx="5865">
                  <c:v>79.900000000000006</c:v>
                </c:pt>
                <c:pt idx="5866">
                  <c:v>79.918999999999997</c:v>
                </c:pt>
                <c:pt idx="5867">
                  <c:v>79.94</c:v>
                </c:pt>
                <c:pt idx="5868">
                  <c:v>79.963999999999999</c:v>
                </c:pt>
                <c:pt idx="5869">
                  <c:v>79.988</c:v>
                </c:pt>
                <c:pt idx="5870">
                  <c:v>80.018000000000001</c:v>
                </c:pt>
                <c:pt idx="5871">
                  <c:v>80.058000000000007</c:v>
                </c:pt>
                <c:pt idx="5872">
                  <c:v>80.096000000000004</c:v>
                </c:pt>
                <c:pt idx="5873">
                  <c:v>80.132000000000005</c:v>
                </c:pt>
                <c:pt idx="5874">
                  <c:v>80.168999999999997</c:v>
                </c:pt>
                <c:pt idx="5875">
                  <c:v>80.203999999999994</c:v>
                </c:pt>
                <c:pt idx="5876">
                  <c:v>80.233999999999995</c:v>
                </c:pt>
                <c:pt idx="5877">
                  <c:v>80.260999999999996</c:v>
                </c:pt>
                <c:pt idx="5878">
                  <c:v>80.283000000000001</c:v>
                </c:pt>
                <c:pt idx="5879">
                  <c:v>80.3</c:v>
                </c:pt>
                <c:pt idx="5880">
                  <c:v>80.316000000000003</c:v>
                </c:pt>
                <c:pt idx="5881">
                  <c:v>80.331000000000003</c:v>
                </c:pt>
                <c:pt idx="5882">
                  <c:v>80.344999999999999</c:v>
                </c:pt>
                <c:pt idx="5883">
                  <c:v>80.356999999999999</c:v>
                </c:pt>
                <c:pt idx="5884">
                  <c:v>80.373000000000005</c:v>
                </c:pt>
                <c:pt idx="5885">
                  <c:v>80.388000000000005</c:v>
                </c:pt>
                <c:pt idx="5886">
                  <c:v>80.402000000000001</c:v>
                </c:pt>
                <c:pt idx="5887">
                  <c:v>80.412000000000006</c:v>
                </c:pt>
                <c:pt idx="5888">
                  <c:v>80.42</c:v>
                </c:pt>
                <c:pt idx="5889">
                  <c:v>80.426000000000002</c:v>
                </c:pt>
                <c:pt idx="5890">
                  <c:v>80.430000000000007</c:v>
                </c:pt>
                <c:pt idx="5891">
                  <c:v>80.427000000000007</c:v>
                </c:pt>
                <c:pt idx="5892">
                  <c:v>80.421000000000006</c:v>
                </c:pt>
                <c:pt idx="5893">
                  <c:v>80.414000000000001</c:v>
                </c:pt>
                <c:pt idx="5894">
                  <c:v>80.403999999999996</c:v>
                </c:pt>
                <c:pt idx="5895">
                  <c:v>80.391999999999996</c:v>
                </c:pt>
                <c:pt idx="5896">
                  <c:v>80.382999999999996</c:v>
                </c:pt>
                <c:pt idx="5897">
                  <c:v>80.37</c:v>
                </c:pt>
                <c:pt idx="5898">
                  <c:v>80.356999999999999</c:v>
                </c:pt>
                <c:pt idx="5899">
                  <c:v>80.340999999999994</c:v>
                </c:pt>
                <c:pt idx="5900">
                  <c:v>80.322000000000003</c:v>
                </c:pt>
                <c:pt idx="5901">
                  <c:v>80.305999999999997</c:v>
                </c:pt>
                <c:pt idx="5902">
                  <c:v>80.290999999999997</c:v>
                </c:pt>
                <c:pt idx="5903">
                  <c:v>80.278000000000006</c:v>
                </c:pt>
                <c:pt idx="5904">
                  <c:v>80.269000000000005</c:v>
                </c:pt>
                <c:pt idx="5905">
                  <c:v>80.262</c:v>
                </c:pt>
                <c:pt idx="5906">
                  <c:v>80.254000000000005</c:v>
                </c:pt>
                <c:pt idx="5907">
                  <c:v>80.251000000000005</c:v>
                </c:pt>
                <c:pt idx="5908">
                  <c:v>80.242000000000004</c:v>
                </c:pt>
                <c:pt idx="5909">
                  <c:v>80.233000000000004</c:v>
                </c:pt>
                <c:pt idx="5910">
                  <c:v>80.224999999999994</c:v>
                </c:pt>
                <c:pt idx="5911">
                  <c:v>80.218000000000004</c:v>
                </c:pt>
                <c:pt idx="5912">
                  <c:v>80.212000000000003</c:v>
                </c:pt>
                <c:pt idx="5913">
                  <c:v>80.206000000000003</c:v>
                </c:pt>
                <c:pt idx="5914">
                  <c:v>80.2</c:v>
                </c:pt>
                <c:pt idx="5915">
                  <c:v>80.197999999999993</c:v>
                </c:pt>
                <c:pt idx="5916">
                  <c:v>80.19</c:v>
                </c:pt>
                <c:pt idx="5917">
                  <c:v>80.183999999999997</c:v>
                </c:pt>
                <c:pt idx="5918">
                  <c:v>80.180999999999997</c:v>
                </c:pt>
                <c:pt idx="5919">
                  <c:v>80.179000000000002</c:v>
                </c:pt>
                <c:pt idx="5920">
                  <c:v>80.174999999999997</c:v>
                </c:pt>
                <c:pt idx="5921">
                  <c:v>80.168000000000006</c:v>
                </c:pt>
                <c:pt idx="5922">
                  <c:v>80.165000000000006</c:v>
                </c:pt>
                <c:pt idx="5923">
                  <c:v>80.161000000000001</c:v>
                </c:pt>
                <c:pt idx="5924">
                  <c:v>80.158000000000001</c:v>
                </c:pt>
                <c:pt idx="5925">
                  <c:v>80.153000000000006</c:v>
                </c:pt>
                <c:pt idx="5926">
                  <c:v>80.150000000000006</c:v>
                </c:pt>
                <c:pt idx="5927">
                  <c:v>80.150000000000006</c:v>
                </c:pt>
                <c:pt idx="5928">
                  <c:v>80.150000000000006</c:v>
                </c:pt>
                <c:pt idx="5929">
                  <c:v>80.152000000000001</c:v>
                </c:pt>
                <c:pt idx="5930">
                  <c:v>80.153000000000006</c:v>
                </c:pt>
                <c:pt idx="5931">
                  <c:v>80.156000000000006</c:v>
                </c:pt>
                <c:pt idx="5932">
                  <c:v>80.162999999999997</c:v>
                </c:pt>
                <c:pt idx="5933">
                  <c:v>80.167000000000002</c:v>
                </c:pt>
                <c:pt idx="5934">
                  <c:v>80.168999999999997</c:v>
                </c:pt>
                <c:pt idx="5935">
                  <c:v>80.174999999999997</c:v>
                </c:pt>
                <c:pt idx="5936">
                  <c:v>80.183999999999997</c:v>
                </c:pt>
                <c:pt idx="5937">
                  <c:v>80.191999999999993</c:v>
                </c:pt>
                <c:pt idx="5938">
                  <c:v>80.195999999999998</c:v>
                </c:pt>
                <c:pt idx="5939">
                  <c:v>80.198999999999998</c:v>
                </c:pt>
                <c:pt idx="5940">
                  <c:v>80.203999999999994</c:v>
                </c:pt>
                <c:pt idx="5941">
                  <c:v>80.207999999999998</c:v>
                </c:pt>
                <c:pt idx="5942">
                  <c:v>80.207999999999998</c:v>
                </c:pt>
                <c:pt idx="5943">
                  <c:v>80.207999999999998</c:v>
                </c:pt>
                <c:pt idx="5944">
                  <c:v>80.209999999999994</c:v>
                </c:pt>
                <c:pt idx="5945">
                  <c:v>80.215000000000003</c:v>
                </c:pt>
                <c:pt idx="5946">
                  <c:v>80.22</c:v>
                </c:pt>
                <c:pt idx="5947">
                  <c:v>80.221999999999994</c:v>
                </c:pt>
                <c:pt idx="5948">
                  <c:v>80.224999999999994</c:v>
                </c:pt>
                <c:pt idx="5949">
                  <c:v>80.227999999999994</c:v>
                </c:pt>
                <c:pt idx="5950">
                  <c:v>80.233999999999995</c:v>
                </c:pt>
                <c:pt idx="5951">
                  <c:v>80.234999999999999</c:v>
                </c:pt>
                <c:pt idx="5952">
                  <c:v>80.233999999999995</c:v>
                </c:pt>
                <c:pt idx="5953">
                  <c:v>80.236999999999995</c:v>
                </c:pt>
                <c:pt idx="5954">
                  <c:v>80.236999999999995</c:v>
                </c:pt>
                <c:pt idx="5955">
                  <c:v>80.239000000000004</c:v>
                </c:pt>
                <c:pt idx="5956">
                  <c:v>80.239999999999995</c:v>
                </c:pt>
                <c:pt idx="5957">
                  <c:v>80.248999999999995</c:v>
                </c:pt>
                <c:pt idx="5958">
                  <c:v>80.257999999999996</c:v>
                </c:pt>
                <c:pt idx="5959">
                  <c:v>80.260000000000005</c:v>
                </c:pt>
                <c:pt idx="5960">
                  <c:v>80.272999999999996</c:v>
                </c:pt>
                <c:pt idx="5961">
                  <c:v>80.286000000000001</c:v>
                </c:pt>
                <c:pt idx="5962">
                  <c:v>80.305000000000007</c:v>
                </c:pt>
                <c:pt idx="5963">
                  <c:v>80.320999999999998</c:v>
                </c:pt>
                <c:pt idx="5964">
                  <c:v>80.332999999999998</c:v>
                </c:pt>
                <c:pt idx="5965">
                  <c:v>80.349000000000004</c:v>
                </c:pt>
                <c:pt idx="5966">
                  <c:v>80.367000000000004</c:v>
                </c:pt>
                <c:pt idx="5967">
                  <c:v>80.382000000000005</c:v>
                </c:pt>
                <c:pt idx="5968">
                  <c:v>80.403000000000006</c:v>
                </c:pt>
                <c:pt idx="5969">
                  <c:v>80.432000000000002</c:v>
                </c:pt>
                <c:pt idx="5970">
                  <c:v>80.457999999999998</c:v>
                </c:pt>
                <c:pt idx="5971">
                  <c:v>80.48</c:v>
                </c:pt>
                <c:pt idx="5972">
                  <c:v>80.503</c:v>
                </c:pt>
                <c:pt idx="5973">
                  <c:v>80.533000000000001</c:v>
                </c:pt>
                <c:pt idx="5974">
                  <c:v>80.566000000000003</c:v>
                </c:pt>
                <c:pt idx="5975">
                  <c:v>80.603999999999999</c:v>
                </c:pt>
                <c:pt idx="5976">
                  <c:v>80.644000000000005</c:v>
                </c:pt>
                <c:pt idx="5977">
                  <c:v>80.680999999999997</c:v>
                </c:pt>
                <c:pt idx="5978">
                  <c:v>80.712000000000003</c:v>
                </c:pt>
                <c:pt idx="5979">
                  <c:v>80.745000000000005</c:v>
                </c:pt>
                <c:pt idx="5980">
                  <c:v>80.781000000000006</c:v>
                </c:pt>
                <c:pt idx="5981">
                  <c:v>80.813999999999993</c:v>
                </c:pt>
                <c:pt idx="5982">
                  <c:v>80.846000000000004</c:v>
                </c:pt>
                <c:pt idx="5983">
                  <c:v>80.873999999999995</c:v>
                </c:pt>
                <c:pt idx="5984">
                  <c:v>80.903999999999996</c:v>
                </c:pt>
                <c:pt idx="5985">
                  <c:v>80.932000000000002</c:v>
                </c:pt>
                <c:pt idx="5986">
                  <c:v>80.953000000000003</c:v>
                </c:pt>
                <c:pt idx="5987">
                  <c:v>80.965000000000003</c:v>
                </c:pt>
                <c:pt idx="5988">
                  <c:v>80.974000000000004</c:v>
                </c:pt>
                <c:pt idx="5989">
                  <c:v>80.983000000000004</c:v>
                </c:pt>
                <c:pt idx="5990">
                  <c:v>80.981999999999999</c:v>
                </c:pt>
                <c:pt idx="5991">
                  <c:v>80.972999999999999</c:v>
                </c:pt>
                <c:pt idx="5992">
                  <c:v>80.959000000000003</c:v>
                </c:pt>
                <c:pt idx="5993">
                  <c:v>80.94</c:v>
                </c:pt>
                <c:pt idx="5994">
                  <c:v>80.912000000000006</c:v>
                </c:pt>
                <c:pt idx="5995">
                  <c:v>80.876000000000005</c:v>
                </c:pt>
                <c:pt idx="5996">
                  <c:v>80.834999999999994</c:v>
                </c:pt>
                <c:pt idx="5997">
                  <c:v>80.790000000000006</c:v>
                </c:pt>
                <c:pt idx="5998">
                  <c:v>80.741</c:v>
                </c:pt>
                <c:pt idx="5999">
                  <c:v>80.688999999999993</c:v>
                </c:pt>
                <c:pt idx="6000">
                  <c:v>80.637</c:v>
                </c:pt>
                <c:pt idx="6001">
                  <c:v>80.575000000000003</c:v>
                </c:pt>
                <c:pt idx="6002">
                  <c:v>80.516999999999996</c:v>
                </c:pt>
                <c:pt idx="6003">
                  <c:v>80.457999999999998</c:v>
                </c:pt>
                <c:pt idx="6004">
                  <c:v>80.399000000000001</c:v>
                </c:pt>
                <c:pt idx="6005">
                  <c:v>80.341999999999999</c:v>
                </c:pt>
                <c:pt idx="6006">
                  <c:v>80.287999999999997</c:v>
                </c:pt>
                <c:pt idx="6007">
                  <c:v>80.231999999999999</c:v>
                </c:pt>
                <c:pt idx="6008">
                  <c:v>80.183000000000007</c:v>
                </c:pt>
                <c:pt idx="6009">
                  <c:v>80.138000000000005</c:v>
                </c:pt>
                <c:pt idx="6010">
                  <c:v>80.096000000000004</c:v>
                </c:pt>
                <c:pt idx="6011">
                  <c:v>80.058999999999997</c:v>
                </c:pt>
                <c:pt idx="6012">
                  <c:v>80.024000000000001</c:v>
                </c:pt>
                <c:pt idx="6013">
                  <c:v>79.989000000000004</c:v>
                </c:pt>
                <c:pt idx="6014">
                  <c:v>79.956000000000003</c:v>
                </c:pt>
                <c:pt idx="6015">
                  <c:v>79.924000000000007</c:v>
                </c:pt>
                <c:pt idx="6016">
                  <c:v>79.887</c:v>
                </c:pt>
                <c:pt idx="6017">
                  <c:v>79.846000000000004</c:v>
                </c:pt>
                <c:pt idx="6018">
                  <c:v>79.802000000000007</c:v>
                </c:pt>
                <c:pt idx="6019">
                  <c:v>79.757000000000005</c:v>
                </c:pt>
                <c:pt idx="6020">
                  <c:v>79.715000000000003</c:v>
                </c:pt>
                <c:pt idx="6021">
                  <c:v>79.671999999999997</c:v>
                </c:pt>
                <c:pt idx="6022">
                  <c:v>79.632000000000005</c:v>
                </c:pt>
                <c:pt idx="6023">
                  <c:v>79.596000000000004</c:v>
                </c:pt>
                <c:pt idx="6024">
                  <c:v>79.563999999999993</c:v>
                </c:pt>
                <c:pt idx="6025">
                  <c:v>79.540999999999997</c:v>
                </c:pt>
                <c:pt idx="6026">
                  <c:v>79.522000000000006</c:v>
                </c:pt>
                <c:pt idx="6027">
                  <c:v>79.506</c:v>
                </c:pt>
                <c:pt idx="6028">
                  <c:v>79.497</c:v>
                </c:pt>
                <c:pt idx="6029">
                  <c:v>79.492000000000004</c:v>
                </c:pt>
                <c:pt idx="6030">
                  <c:v>79.491</c:v>
                </c:pt>
                <c:pt idx="6031">
                  <c:v>79.483999999999995</c:v>
                </c:pt>
                <c:pt idx="6032">
                  <c:v>79.477999999999994</c:v>
                </c:pt>
                <c:pt idx="6033">
                  <c:v>79.474000000000004</c:v>
                </c:pt>
                <c:pt idx="6034">
                  <c:v>79.472999999999999</c:v>
                </c:pt>
                <c:pt idx="6035">
                  <c:v>79.477000000000004</c:v>
                </c:pt>
                <c:pt idx="6036">
                  <c:v>79.494</c:v>
                </c:pt>
                <c:pt idx="6037">
                  <c:v>79.516000000000005</c:v>
                </c:pt>
                <c:pt idx="6038">
                  <c:v>79.537000000000006</c:v>
                </c:pt>
                <c:pt idx="6039">
                  <c:v>79.549000000000007</c:v>
                </c:pt>
                <c:pt idx="6040">
                  <c:v>79.557000000000002</c:v>
                </c:pt>
                <c:pt idx="6041">
                  <c:v>79.564999999999998</c:v>
                </c:pt>
                <c:pt idx="6042">
                  <c:v>79.573999999999998</c:v>
                </c:pt>
                <c:pt idx="6043">
                  <c:v>79.578999999999994</c:v>
                </c:pt>
                <c:pt idx="6044">
                  <c:v>79.58</c:v>
                </c:pt>
                <c:pt idx="6045">
                  <c:v>79.581999999999994</c:v>
                </c:pt>
                <c:pt idx="6046">
                  <c:v>79.581000000000003</c:v>
                </c:pt>
                <c:pt idx="6047">
                  <c:v>79.578999999999994</c:v>
                </c:pt>
                <c:pt idx="6048">
                  <c:v>79.573999999999998</c:v>
                </c:pt>
                <c:pt idx="6049">
                  <c:v>79.561000000000007</c:v>
                </c:pt>
                <c:pt idx="6050">
                  <c:v>79.549000000000007</c:v>
                </c:pt>
                <c:pt idx="6051">
                  <c:v>79.537999999999997</c:v>
                </c:pt>
                <c:pt idx="6052">
                  <c:v>79.525999999999996</c:v>
                </c:pt>
                <c:pt idx="6053">
                  <c:v>79.515000000000001</c:v>
                </c:pt>
                <c:pt idx="6054">
                  <c:v>79.504999999999995</c:v>
                </c:pt>
                <c:pt idx="6055">
                  <c:v>79.495999999999995</c:v>
                </c:pt>
                <c:pt idx="6056">
                  <c:v>79.486999999999995</c:v>
                </c:pt>
                <c:pt idx="6057">
                  <c:v>79.483000000000004</c:v>
                </c:pt>
                <c:pt idx="6058">
                  <c:v>79.48</c:v>
                </c:pt>
                <c:pt idx="6059">
                  <c:v>79.481999999999999</c:v>
                </c:pt>
                <c:pt idx="6060">
                  <c:v>79.477999999999994</c:v>
                </c:pt>
                <c:pt idx="6061">
                  <c:v>79.478999999999999</c:v>
                </c:pt>
                <c:pt idx="6062">
                  <c:v>79.474000000000004</c:v>
                </c:pt>
                <c:pt idx="6063">
                  <c:v>79.465999999999994</c:v>
                </c:pt>
                <c:pt idx="6064">
                  <c:v>79.454999999999998</c:v>
                </c:pt>
                <c:pt idx="6065">
                  <c:v>79.441999999999993</c:v>
                </c:pt>
                <c:pt idx="6066">
                  <c:v>79.433999999999997</c:v>
                </c:pt>
                <c:pt idx="6067">
                  <c:v>79.427000000000007</c:v>
                </c:pt>
                <c:pt idx="6068">
                  <c:v>79.418000000000006</c:v>
                </c:pt>
                <c:pt idx="6069">
                  <c:v>79.406999999999996</c:v>
                </c:pt>
                <c:pt idx="6070">
                  <c:v>79.394999999999996</c:v>
                </c:pt>
                <c:pt idx="6071">
                  <c:v>79.382999999999996</c:v>
                </c:pt>
                <c:pt idx="6072">
                  <c:v>79.358000000000004</c:v>
                </c:pt>
                <c:pt idx="6073">
                  <c:v>79.316000000000003</c:v>
                </c:pt>
                <c:pt idx="6074">
                  <c:v>79.283000000000001</c:v>
                </c:pt>
                <c:pt idx="6075">
                  <c:v>79.254999999999995</c:v>
                </c:pt>
                <c:pt idx="6076">
                  <c:v>79.212999999999994</c:v>
                </c:pt>
                <c:pt idx="6077">
                  <c:v>79.165999999999997</c:v>
                </c:pt>
                <c:pt idx="6078">
                  <c:v>79.120999999999995</c:v>
                </c:pt>
                <c:pt idx="6079">
                  <c:v>79.078000000000003</c:v>
                </c:pt>
                <c:pt idx="6080">
                  <c:v>79.037999999999997</c:v>
                </c:pt>
                <c:pt idx="6081">
                  <c:v>79.004000000000005</c:v>
                </c:pt>
                <c:pt idx="6082">
                  <c:v>78.977000000000004</c:v>
                </c:pt>
                <c:pt idx="6083">
                  <c:v>78.962999999999994</c:v>
                </c:pt>
                <c:pt idx="6084">
                  <c:v>78.957999999999998</c:v>
                </c:pt>
                <c:pt idx="6085">
                  <c:v>78.962000000000003</c:v>
                </c:pt>
                <c:pt idx="6086">
                  <c:v>78.974999999999994</c:v>
                </c:pt>
                <c:pt idx="6087">
                  <c:v>78.989000000000004</c:v>
                </c:pt>
                <c:pt idx="6088">
                  <c:v>79.004000000000005</c:v>
                </c:pt>
                <c:pt idx="6089">
                  <c:v>79.025000000000006</c:v>
                </c:pt>
                <c:pt idx="6090">
                  <c:v>79.052999999999997</c:v>
                </c:pt>
                <c:pt idx="6091">
                  <c:v>79.090999999999994</c:v>
                </c:pt>
                <c:pt idx="6092">
                  <c:v>79.126000000000005</c:v>
                </c:pt>
                <c:pt idx="6093">
                  <c:v>79.162999999999997</c:v>
                </c:pt>
                <c:pt idx="6094">
                  <c:v>79.218999999999994</c:v>
                </c:pt>
                <c:pt idx="6095">
                  <c:v>79.272999999999996</c:v>
                </c:pt>
                <c:pt idx="6096">
                  <c:v>79.331000000000003</c:v>
                </c:pt>
                <c:pt idx="6097">
                  <c:v>79.391999999999996</c:v>
                </c:pt>
                <c:pt idx="6098">
                  <c:v>79.454999999999998</c:v>
                </c:pt>
                <c:pt idx="6099">
                  <c:v>79.525000000000006</c:v>
                </c:pt>
                <c:pt idx="6100">
                  <c:v>79.597999999999999</c:v>
                </c:pt>
                <c:pt idx="6101">
                  <c:v>79.667000000000002</c:v>
                </c:pt>
                <c:pt idx="6102">
                  <c:v>79.733999999999995</c:v>
                </c:pt>
                <c:pt idx="6103">
                  <c:v>79.804000000000002</c:v>
                </c:pt>
                <c:pt idx="6104">
                  <c:v>79.875</c:v>
                </c:pt>
                <c:pt idx="6105">
                  <c:v>79.929000000000002</c:v>
                </c:pt>
                <c:pt idx="6106">
                  <c:v>79.977000000000004</c:v>
                </c:pt>
                <c:pt idx="6107">
                  <c:v>80.016000000000005</c:v>
                </c:pt>
                <c:pt idx="6108">
                  <c:v>80.043000000000006</c:v>
                </c:pt>
                <c:pt idx="6109">
                  <c:v>80.055999999999997</c:v>
                </c:pt>
                <c:pt idx="6110">
                  <c:v>80.058000000000007</c:v>
                </c:pt>
                <c:pt idx="6111">
                  <c:v>80.055000000000007</c:v>
                </c:pt>
                <c:pt idx="6112">
                  <c:v>80.046000000000006</c:v>
                </c:pt>
                <c:pt idx="6113">
                  <c:v>80.022999999999996</c:v>
                </c:pt>
                <c:pt idx="6114">
                  <c:v>79.995000000000005</c:v>
                </c:pt>
                <c:pt idx="6115">
                  <c:v>79.965999999999994</c:v>
                </c:pt>
                <c:pt idx="6116">
                  <c:v>79.929000000000002</c:v>
                </c:pt>
                <c:pt idx="6117">
                  <c:v>79.885999999999996</c:v>
                </c:pt>
                <c:pt idx="6118">
                  <c:v>79.852000000000004</c:v>
                </c:pt>
                <c:pt idx="6119">
                  <c:v>79.826999999999998</c:v>
                </c:pt>
                <c:pt idx="6120">
                  <c:v>79.796999999999997</c:v>
                </c:pt>
                <c:pt idx="6121">
                  <c:v>79.765000000000001</c:v>
                </c:pt>
                <c:pt idx="6122">
                  <c:v>79.734999999999999</c:v>
                </c:pt>
                <c:pt idx="6123">
                  <c:v>79.712999999999994</c:v>
                </c:pt>
                <c:pt idx="6124">
                  <c:v>79.69</c:v>
                </c:pt>
                <c:pt idx="6125">
                  <c:v>79.668000000000006</c:v>
                </c:pt>
                <c:pt idx="6126">
                  <c:v>79.643000000000001</c:v>
                </c:pt>
                <c:pt idx="6127">
                  <c:v>79.614999999999995</c:v>
                </c:pt>
                <c:pt idx="6128">
                  <c:v>79.591999999999999</c:v>
                </c:pt>
                <c:pt idx="6129">
                  <c:v>79.572999999999993</c:v>
                </c:pt>
                <c:pt idx="6130">
                  <c:v>79.563999999999993</c:v>
                </c:pt>
                <c:pt idx="6131">
                  <c:v>79.561999999999998</c:v>
                </c:pt>
                <c:pt idx="6132">
                  <c:v>79.563999999999993</c:v>
                </c:pt>
                <c:pt idx="6133">
                  <c:v>79.572999999999993</c:v>
                </c:pt>
                <c:pt idx="6134">
                  <c:v>79.593999999999994</c:v>
                </c:pt>
                <c:pt idx="6135">
                  <c:v>79.631</c:v>
                </c:pt>
                <c:pt idx="6136">
                  <c:v>79.671999999999997</c:v>
                </c:pt>
                <c:pt idx="6137">
                  <c:v>79.709000000000003</c:v>
                </c:pt>
                <c:pt idx="6138">
                  <c:v>79.753</c:v>
                </c:pt>
                <c:pt idx="6139">
                  <c:v>79.796999999999997</c:v>
                </c:pt>
                <c:pt idx="6140">
                  <c:v>79.840999999999994</c:v>
                </c:pt>
                <c:pt idx="6141">
                  <c:v>79.888000000000005</c:v>
                </c:pt>
                <c:pt idx="6142">
                  <c:v>79.924000000000007</c:v>
                </c:pt>
                <c:pt idx="6143">
                  <c:v>79.953000000000003</c:v>
                </c:pt>
                <c:pt idx="6144">
                  <c:v>79.980999999999995</c:v>
                </c:pt>
                <c:pt idx="6145">
                  <c:v>80.001999999999995</c:v>
                </c:pt>
                <c:pt idx="6146">
                  <c:v>80.018000000000001</c:v>
                </c:pt>
                <c:pt idx="6147">
                  <c:v>80.028999999999996</c:v>
                </c:pt>
                <c:pt idx="6148">
                  <c:v>80.033000000000001</c:v>
                </c:pt>
                <c:pt idx="6149">
                  <c:v>80.033000000000001</c:v>
                </c:pt>
                <c:pt idx="6150">
                  <c:v>80.025999999999996</c:v>
                </c:pt>
                <c:pt idx="6151">
                  <c:v>80.013000000000005</c:v>
                </c:pt>
                <c:pt idx="6152">
                  <c:v>79.992000000000004</c:v>
                </c:pt>
                <c:pt idx="6153">
                  <c:v>79.968000000000004</c:v>
                </c:pt>
                <c:pt idx="6154">
                  <c:v>79.938000000000002</c:v>
                </c:pt>
                <c:pt idx="6155">
                  <c:v>79.902000000000001</c:v>
                </c:pt>
                <c:pt idx="6156">
                  <c:v>79.858999999999995</c:v>
                </c:pt>
                <c:pt idx="6157">
                  <c:v>79.819000000000003</c:v>
                </c:pt>
                <c:pt idx="6158">
                  <c:v>79.787000000000006</c:v>
                </c:pt>
                <c:pt idx="6159">
                  <c:v>79.753</c:v>
                </c:pt>
                <c:pt idx="6160">
                  <c:v>79.706000000000003</c:v>
                </c:pt>
                <c:pt idx="6161">
                  <c:v>79.653000000000006</c:v>
                </c:pt>
                <c:pt idx="6162">
                  <c:v>79.608999999999995</c:v>
                </c:pt>
                <c:pt idx="6163">
                  <c:v>79.572000000000003</c:v>
                </c:pt>
                <c:pt idx="6164">
                  <c:v>79.542000000000002</c:v>
                </c:pt>
                <c:pt idx="6165">
                  <c:v>79.522000000000006</c:v>
                </c:pt>
                <c:pt idx="6166">
                  <c:v>79.504000000000005</c:v>
                </c:pt>
                <c:pt idx="6167">
                  <c:v>79.494</c:v>
                </c:pt>
                <c:pt idx="6168">
                  <c:v>79.492999999999995</c:v>
                </c:pt>
                <c:pt idx="6169">
                  <c:v>79.498999999999995</c:v>
                </c:pt>
                <c:pt idx="6170">
                  <c:v>79.510999999999996</c:v>
                </c:pt>
                <c:pt idx="6171">
                  <c:v>79.522000000000006</c:v>
                </c:pt>
                <c:pt idx="6172">
                  <c:v>79.540999999999997</c:v>
                </c:pt>
                <c:pt idx="6173">
                  <c:v>79.561999999999998</c:v>
                </c:pt>
                <c:pt idx="6174">
                  <c:v>79.587999999999994</c:v>
                </c:pt>
                <c:pt idx="6175">
                  <c:v>79.623999999999995</c:v>
                </c:pt>
                <c:pt idx="6176">
                  <c:v>79.674000000000007</c:v>
                </c:pt>
                <c:pt idx="6177">
                  <c:v>79.710999999999999</c:v>
                </c:pt>
                <c:pt idx="6178">
                  <c:v>79.727000000000004</c:v>
                </c:pt>
                <c:pt idx="6179">
                  <c:v>79.736000000000004</c:v>
                </c:pt>
                <c:pt idx="6180">
                  <c:v>79.75</c:v>
                </c:pt>
                <c:pt idx="6181">
                  <c:v>79.765000000000001</c:v>
                </c:pt>
                <c:pt idx="6182">
                  <c:v>79.772000000000006</c:v>
                </c:pt>
                <c:pt idx="6183">
                  <c:v>79.769000000000005</c:v>
                </c:pt>
                <c:pt idx="6184">
                  <c:v>79.763000000000005</c:v>
                </c:pt>
                <c:pt idx="6185">
                  <c:v>79.753</c:v>
                </c:pt>
                <c:pt idx="6186">
                  <c:v>79.742000000000004</c:v>
                </c:pt>
                <c:pt idx="6187">
                  <c:v>79.731999999999999</c:v>
                </c:pt>
                <c:pt idx="6188">
                  <c:v>79.718999999999994</c:v>
                </c:pt>
                <c:pt idx="6189">
                  <c:v>79.704999999999998</c:v>
                </c:pt>
                <c:pt idx="6190">
                  <c:v>79.692999999999998</c:v>
                </c:pt>
                <c:pt idx="6191">
                  <c:v>79.677999999999997</c:v>
                </c:pt>
                <c:pt idx="6192">
                  <c:v>79.667000000000002</c:v>
                </c:pt>
                <c:pt idx="6193">
                  <c:v>79.66</c:v>
                </c:pt>
                <c:pt idx="6194">
                  <c:v>79.652000000000001</c:v>
                </c:pt>
                <c:pt idx="6195">
                  <c:v>79.652000000000001</c:v>
                </c:pt>
                <c:pt idx="6196">
                  <c:v>79.655000000000001</c:v>
                </c:pt>
                <c:pt idx="6197">
                  <c:v>79.662999999999997</c:v>
                </c:pt>
                <c:pt idx="6198">
                  <c:v>79.679000000000002</c:v>
                </c:pt>
                <c:pt idx="6199">
                  <c:v>79.703999999999994</c:v>
                </c:pt>
                <c:pt idx="6200">
                  <c:v>79.727999999999994</c:v>
                </c:pt>
                <c:pt idx="6201">
                  <c:v>79.745999999999995</c:v>
                </c:pt>
                <c:pt idx="6202">
                  <c:v>79.756</c:v>
                </c:pt>
                <c:pt idx="6203">
                  <c:v>79.768000000000001</c:v>
                </c:pt>
                <c:pt idx="6204">
                  <c:v>79.786000000000001</c:v>
                </c:pt>
                <c:pt idx="6205">
                  <c:v>79.808999999999997</c:v>
                </c:pt>
                <c:pt idx="6206">
                  <c:v>79.834000000000003</c:v>
                </c:pt>
                <c:pt idx="6207">
                  <c:v>79.863</c:v>
                </c:pt>
                <c:pt idx="6208">
                  <c:v>79.885000000000005</c:v>
                </c:pt>
                <c:pt idx="6209">
                  <c:v>79.91</c:v>
                </c:pt>
                <c:pt idx="6210">
                  <c:v>79.941000000000003</c:v>
                </c:pt>
                <c:pt idx="6211">
                  <c:v>79.977999999999994</c:v>
                </c:pt>
                <c:pt idx="6212">
                  <c:v>80.007000000000005</c:v>
                </c:pt>
                <c:pt idx="6213">
                  <c:v>80.022999999999996</c:v>
                </c:pt>
                <c:pt idx="6214">
                  <c:v>80.036000000000001</c:v>
                </c:pt>
                <c:pt idx="6215">
                  <c:v>80.043999999999997</c:v>
                </c:pt>
                <c:pt idx="6216">
                  <c:v>80.054000000000002</c:v>
                </c:pt>
                <c:pt idx="6217">
                  <c:v>80.057000000000002</c:v>
                </c:pt>
                <c:pt idx="6218">
                  <c:v>80.058000000000007</c:v>
                </c:pt>
                <c:pt idx="6219">
                  <c:v>80.061000000000007</c:v>
                </c:pt>
                <c:pt idx="6220">
                  <c:v>80.067999999999998</c:v>
                </c:pt>
                <c:pt idx="6221">
                  <c:v>80.072000000000003</c:v>
                </c:pt>
                <c:pt idx="6222">
                  <c:v>80.075000000000003</c:v>
                </c:pt>
                <c:pt idx="6223">
                  <c:v>80.078999999999994</c:v>
                </c:pt>
                <c:pt idx="6224">
                  <c:v>80.08</c:v>
                </c:pt>
                <c:pt idx="6225">
                  <c:v>80.063000000000002</c:v>
                </c:pt>
                <c:pt idx="6226">
                  <c:v>80.045000000000002</c:v>
                </c:pt>
                <c:pt idx="6227">
                  <c:v>80.025000000000006</c:v>
                </c:pt>
                <c:pt idx="6228">
                  <c:v>79.997</c:v>
                </c:pt>
                <c:pt idx="6229">
                  <c:v>79.957999999999998</c:v>
                </c:pt>
                <c:pt idx="6230">
                  <c:v>79.930999999999997</c:v>
                </c:pt>
                <c:pt idx="6231">
                  <c:v>79.914000000000001</c:v>
                </c:pt>
                <c:pt idx="6232">
                  <c:v>79.897999999999996</c:v>
                </c:pt>
                <c:pt idx="6233">
                  <c:v>79.882999999999996</c:v>
                </c:pt>
                <c:pt idx="6234">
                  <c:v>79.864999999999995</c:v>
                </c:pt>
                <c:pt idx="6235">
                  <c:v>79.841999999999999</c:v>
                </c:pt>
                <c:pt idx="6236">
                  <c:v>79.819999999999993</c:v>
                </c:pt>
                <c:pt idx="6237">
                  <c:v>79.792000000000002</c:v>
                </c:pt>
                <c:pt idx="6238">
                  <c:v>79.762</c:v>
                </c:pt>
                <c:pt idx="6239">
                  <c:v>79.739999999999995</c:v>
                </c:pt>
                <c:pt idx="6240">
                  <c:v>79.72</c:v>
                </c:pt>
                <c:pt idx="6241">
                  <c:v>79.701999999999998</c:v>
                </c:pt>
                <c:pt idx="6242">
                  <c:v>79.688999999999993</c:v>
                </c:pt>
                <c:pt idx="6243">
                  <c:v>79.677000000000007</c:v>
                </c:pt>
                <c:pt idx="6244">
                  <c:v>79.673000000000002</c:v>
                </c:pt>
                <c:pt idx="6245">
                  <c:v>79.691000000000003</c:v>
                </c:pt>
                <c:pt idx="6246">
                  <c:v>79.713999999999999</c:v>
                </c:pt>
                <c:pt idx="6247">
                  <c:v>79.747</c:v>
                </c:pt>
                <c:pt idx="6248">
                  <c:v>79.792000000000002</c:v>
                </c:pt>
                <c:pt idx="6249">
                  <c:v>79.844999999999999</c:v>
                </c:pt>
                <c:pt idx="6250">
                  <c:v>79.903000000000006</c:v>
                </c:pt>
                <c:pt idx="6251">
                  <c:v>79.962999999999994</c:v>
                </c:pt>
                <c:pt idx="6252">
                  <c:v>80.034999999999997</c:v>
                </c:pt>
                <c:pt idx="6253">
                  <c:v>80.120999999999995</c:v>
                </c:pt>
                <c:pt idx="6254">
                  <c:v>80.2</c:v>
                </c:pt>
                <c:pt idx="6255">
                  <c:v>80.269000000000005</c:v>
                </c:pt>
                <c:pt idx="6256">
                  <c:v>80.328999999999994</c:v>
                </c:pt>
                <c:pt idx="6257">
                  <c:v>80.384</c:v>
                </c:pt>
                <c:pt idx="6258">
                  <c:v>80.444000000000003</c:v>
                </c:pt>
                <c:pt idx="6259">
                  <c:v>80.507000000000005</c:v>
                </c:pt>
                <c:pt idx="6260">
                  <c:v>80.576999999999998</c:v>
                </c:pt>
                <c:pt idx="6261">
                  <c:v>80.653999999999996</c:v>
                </c:pt>
                <c:pt idx="6262">
                  <c:v>80.730999999999995</c:v>
                </c:pt>
                <c:pt idx="6263">
                  <c:v>80.804000000000002</c:v>
                </c:pt>
                <c:pt idx="6264">
                  <c:v>80.876999999999995</c:v>
                </c:pt>
                <c:pt idx="6265">
                  <c:v>80.960999999999999</c:v>
                </c:pt>
                <c:pt idx="6266">
                  <c:v>81.055999999999997</c:v>
                </c:pt>
                <c:pt idx="6267">
                  <c:v>81.150999999999996</c:v>
                </c:pt>
                <c:pt idx="6268">
                  <c:v>81.251999999999995</c:v>
                </c:pt>
                <c:pt idx="6269">
                  <c:v>81.361000000000004</c:v>
                </c:pt>
                <c:pt idx="6270">
                  <c:v>81.47</c:v>
                </c:pt>
                <c:pt idx="6271">
                  <c:v>81.596999999999994</c:v>
                </c:pt>
                <c:pt idx="6272">
                  <c:v>81.736999999999995</c:v>
                </c:pt>
                <c:pt idx="6273">
                  <c:v>81.863</c:v>
                </c:pt>
                <c:pt idx="6274">
                  <c:v>81.986000000000004</c:v>
                </c:pt>
                <c:pt idx="6275">
                  <c:v>82.111000000000004</c:v>
                </c:pt>
                <c:pt idx="6276">
                  <c:v>82.24</c:v>
                </c:pt>
                <c:pt idx="6277">
                  <c:v>82.366</c:v>
                </c:pt>
                <c:pt idx="6278">
                  <c:v>82.486000000000004</c:v>
                </c:pt>
                <c:pt idx="6279">
                  <c:v>82.6</c:v>
                </c:pt>
                <c:pt idx="6280">
                  <c:v>82.721000000000004</c:v>
                </c:pt>
                <c:pt idx="6281">
                  <c:v>82.846000000000004</c:v>
                </c:pt>
                <c:pt idx="6282">
                  <c:v>82.971000000000004</c:v>
                </c:pt>
                <c:pt idx="6283">
                  <c:v>83.096000000000004</c:v>
                </c:pt>
                <c:pt idx="6284">
                  <c:v>83.212999999999994</c:v>
                </c:pt>
                <c:pt idx="6285">
                  <c:v>83.335999999999999</c:v>
                </c:pt>
                <c:pt idx="6286">
                  <c:v>83.453000000000003</c:v>
                </c:pt>
                <c:pt idx="6287">
                  <c:v>83.57</c:v>
                </c:pt>
                <c:pt idx="6288">
                  <c:v>83.688000000000002</c:v>
                </c:pt>
                <c:pt idx="6289">
                  <c:v>83.796000000000006</c:v>
                </c:pt>
                <c:pt idx="6290">
                  <c:v>83.89</c:v>
                </c:pt>
                <c:pt idx="6291">
                  <c:v>83.981999999999999</c:v>
                </c:pt>
                <c:pt idx="6292">
                  <c:v>84.070999999999998</c:v>
                </c:pt>
                <c:pt idx="6293">
                  <c:v>84.149000000000001</c:v>
                </c:pt>
                <c:pt idx="6294">
                  <c:v>84.209000000000003</c:v>
                </c:pt>
                <c:pt idx="6295">
                  <c:v>84.26</c:v>
                </c:pt>
                <c:pt idx="6296">
                  <c:v>84.313999999999993</c:v>
                </c:pt>
                <c:pt idx="6297">
                  <c:v>84.349000000000004</c:v>
                </c:pt>
                <c:pt idx="6298">
                  <c:v>84.375</c:v>
                </c:pt>
                <c:pt idx="6299">
                  <c:v>84.396000000000001</c:v>
                </c:pt>
                <c:pt idx="6300">
                  <c:v>84.417000000000002</c:v>
                </c:pt>
                <c:pt idx="6301">
                  <c:v>84.43</c:v>
                </c:pt>
                <c:pt idx="6302">
                  <c:v>84.433999999999997</c:v>
                </c:pt>
                <c:pt idx="6303">
                  <c:v>84.44</c:v>
                </c:pt>
                <c:pt idx="6304">
                  <c:v>84.45</c:v>
                </c:pt>
                <c:pt idx="6305">
                  <c:v>84.456000000000003</c:v>
                </c:pt>
                <c:pt idx="6306">
                  <c:v>84.450999999999993</c:v>
                </c:pt>
                <c:pt idx="6307">
                  <c:v>84.442999999999998</c:v>
                </c:pt>
                <c:pt idx="6308">
                  <c:v>84.436999999999998</c:v>
                </c:pt>
                <c:pt idx="6309">
                  <c:v>84.44</c:v>
                </c:pt>
                <c:pt idx="6310">
                  <c:v>84.441000000000003</c:v>
                </c:pt>
                <c:pt idx="6311">
                  <c:v>84.438000000000002</c:v>
                </c:pt>
                <c:pt idx="6312">
                  <c:v>84.421000000000006</c:v>
                </c:pt>
                <c:pt idx="6313">
                  <c:v>84.400999999999996</c:v>
                </c:pt>
                <c:pt idx="6314">
                  <c:v>84.373999999999995</c:v>
                </c:pt>
                <c:pt idx="6315">
                  <c:v>84.34</c:v>
                </c:pt>
                <c:pt idx="6316">
                  <c:v>84.302000000000007</c:v>
                </c:pt>
                <c:pt idx="6317">
                  <c:v>84.266000000000005</c:v>
                </c:pt>
                <c:pt idx="6318">
                  <c:v>84.233000000000004</c:v>
                </c:pt>
                <c:pt idx="6319">
                  <c:v>84.191000000000003</c:v>
                </c:pt>
                <c:pt idx="6320">
                  <c:v>84.144999999999996</c:v>
                </c:pt>
                <c:pt idx="6321">
                  <c:v>84.106999999999999</c:v>
                </c:pt>
                <c:pt idx="6322">
                  <c:v>84.075999999999993</c:v>
                </c:pt>
                <c:pt idx="6323">
                  <c:v>84.051000000000002</c:v>
                </c:pt>
                <c:pt idx="6324">
                  <c:v>84.028000000000006</c:v>
                </c:pt>
                <c:pt idx="6325">
                  <c:v>84.012</c:v>
                </c:pt>
                <c:pt idx="6326">
                  <c:v>83.998000000000005</c:v>
                </c:pt>
                <c:pt idx="6327">
                  <c:v>83.989000000000004</c:v>
                </c:pt>
                <c:pt idx="6328">
                  <c:v>83.983000000000004</c:v>
                </c:pt>
                <c:pt idx="6329">
                  <c:v>83.978999999999999</c:v>
                </c:pt>
                <c:pt idx="6330">
                  <c:v>83.97</c:v>
                </c:pt>
                <c:pt idx="6331">
                  <c:v>83.957999999999998</c:v>
                </c:pt>
                <c:pt idx="6332">
                  <c:v>83.953000000000003</c:v>
                </c:pt>
                <c:pt idx="6333">
                  <c:v>83.948999999999998</c:v>
                </c:pt>
                <c:pt idx="6334">
                  <c:v>83.953999999999994</c:v>
                </c:pt>
                <c:pt idx="6335">
                  <c:v>83.968999999999994</c:v>
                </c:pt>
                <c:pt idx="6336">
                  <c:v>83.992000000000004</c:v>
                </c:pt>
                <c:pt idx="6337">
                  <c:v>84.018000000000001</c:v>
                </c:pt>
                <c:pt idx="6338">
                  <c:v>84.049000000000007</c:v>
                </c:pt>
                <c:pt idx="6339">
                  <c:v>84.081000000000003</c:v>
                </c:pt>
                <c:pt idx="6340">
                  <c:v>84.113</c:v>
                </c:pt>
                <c:pt idx="6341">
                  <c:v>84.141999999999996</c:v>
                </c:pt>
                <c:pt idx="6342">
                  <c:v>84.165000000000006</c:v>
                </c:pt>
                <c:pt idx="6343">
                  <c:v>84.186999999999998</c:v>
                </c:pt>
                <c:pt idx="6344">
                  <c:v>84.209000000000003</c:v>
                </c:pt>
                <c:pt idx="6345">
                  <c:v>84.233999999999995</c:v>
                </c:pt>
                <c:pt idx="6346">
                  <c:v>84.262</c:v>
                </c:pt>
                <c:pt idx="6347">
                  <c:v>84.290999999999997</c:v>
                </c:pt>
                <c:pt idx="6348">
                  <c:v>84.322999999999993</c:v>
                </c:pt>
                <c:pt idx="6349">
                  <c:v>84.358999999999995</c:v>
                </c:pt>
                <c:pt idx="6350">
                  <c:v>84.403000000000006</c:v>
                </c:pt>
                <c:pt idx="6351">
                  <c:v>84.451999999999998</c:v>
                </c:pt>
                <c:pt idx="6352">
                  <c:v>84.504000000000005</c:v>
                </c:pt>
                <c:pt idx="6353">
                  <c:v>84.552000000000007</c:v>
                </c:pt>
                <c:pt idx="6354">
                  <c:v>84.608999999999995</c:v>
                </c:pt>
                <c:pt idx="6355">
                  <c:v>84.665999999999997</c:v>
                </c:pt>
                <c:pt idx="6356">
                  <c:v>84.727999999999994</c:v>
                </c:pt>
                <c:pt idx="6357">
                  <c:v>84.802000000000007</c:v>
                </c:pt>
                <c:pt idx="6358">
                  <c:v>84.881</c:v>
                </c:pt>
                <c:pt idx="6359">
                  <c:v>84.956000000000003</c:v>
                </c:pt>
                <c:pt idx="6360">
                  <c:v>85.024000000000001</c:v>
                </c:pt>
                <c:pt idx="6361">
                  <c:v>85.09</c:v>
                </c:pt>
                <c:pt idx="6362">
                  <c:v>85.159000000000006</c:v>
                </c:pt>
                <c:pt idx="6363">
                  <c:v>85.227000000000004</c:v>
                </c:pt>
                <c:pt idx="6364">
                  <c:v>85.284000000000006</c:v>
                </c:pt>
                <c:pt idx="6365">
                  <c:v>85.334999999999994</c:v>
                </c:pt>
                <c:pt idx="6366">
                  <c:v>85.391000000000005</c:v>
                </c:pt>
                <c:pt idx="6367">
                  <c:v>85.445999999999998</c:v>
                </c:pt>
                <c:pt idx="6368">
                  <c:v>85.491</c:v>
                </c:pt>
                <c:pt idx="6369">
                  <c:v>85.531999999999996</c:v>
                </c:pt>
                <c:pt idx="6370">
                  <c:v>85.567999999999998</c:v>
                </c:pt>
                <c:pt idx="6371">
                  <c:v>85.603999999999999</c:v>
                </c:pt>
                <c:pt idx="6372">
                  <c:v>85.638999999999996</c:v>
                </c:pt>
                <c:pt idx="6373">
                  <c:v>85.667000000000002</c:v>
                </c:pt>
                <c:pt idx="6374">
                  <c:v>85.694000000000003</c:v>
                </c:pt>
                <c:pt idx="6375">
                  <c:v>85.718999999999994</c:v>
                </c:pt>
                <c:pt idx="6376">
                  <c:v>85.734999999999999</c:v>
                </c:pt>
                <c:pt idx="6377">
                  <c:v>85.739000000000004</c:v>
                </c:pt>
                <c:pt idx="6378">
                  <c:v>85.738</c:v>
                </c:pt>
                <c:pt idx="6379">
                  <c:v>85.742999999999995</c:v>
                </c:pt>
                <c:pt idx="6380">
                  <c:v>85.742000000000004</c:v>
                </c:pt>
                <c:pt idx="6381">
                  <c:v>85.736999999999995</c:v>
                </c:pt>
                <c:pt idx="6382">
                  <c:v>85.741</c:v>
                </c:pt>
                <c:pt idx="6383">
                  <c:v>85.745999999999995</c:v>
                </c:pt>
                <c:pt idx="6384">
                  <c:v>85.751000000000005</c:v>
                </c:pt>
                <c:pt idx="6385">
                  <c:v>85.753</c:v>
                </c:pt>
                <c:pt idx="6386">
                  <c:v>85.754000000000005</c:v>
                </c:pt>
                <c:pt idx="6387">
                  <c:v>85.754999999999995</c:v>
                </c:pt>
                <c:pt idx="6388">
                  <c:v>85.757999999999996</c:v>
                </c:pt>
                <c:pt idx="6389">
                  <c:v>85.754999999999995</c:v>
                </c:pt>
                <c:pt idx="6390">
                  <c:v>85.754999999999995</c:v>
                </c:pt>
                <c:pt idx="6391">
                  <c:v>85.760999999999996</c:v>
                </c:pt>
                <c:pt idx="6392">
                  <c:v>85.772000000000006</c:v>
                </c:pt>
                <c:pt idx="6393">
                  <c:v>85.78</c:v>
                </c:pt>
                <c:pt idx="6394">
                  <c:v>85.787999999999997</c:v>
                </c:pt>
                <c:pt idx="6395">
                  <c:v>85.796999999999997</c:v>
                </c:pt>
                <c:pt idx="6396">
                  <c:v>85.805000000000007</c:v>
                </c:pt>
                <c:pt idx="6397">
                  <c:v>85.819000000000003</c:v>
                </c:pt>
                <c:pt idx="6398">
                  <c:v>85.832999999999998</c:v>
                </c:pt>
                <c:pt idx="6399">
                  <c:v>85.846000000000004</c:v>
                </c:pt>
                <c:pt idx="6400">
                  <c:v>85.858999999999995</c:v>
                </c:pt>
                <c:pt idx="6401">
                  <c:v>85.873000000000005</c:v>
                </c:pt>
                <c:pt idx="6402">
                  <c:v>85.887</c:v>
                </c:pt>
                <c:pt idx="6403">
                  <c:v>85.906000000000006</c:v>
                </c:pt>
                <c:pt idx="6404">
                  <c:v>85.923000000000002</c:v>
                </c:pt>
                <c:pt idx="6405">
                  <c:v>85.930999999999997</c:v>
                </c:pt>
                <c:pt idx="6406">
                  <c:v>85.941000000000003</c:v>
                </c:pt>
                <c:pt idx="6407">
                  <c:v>85.953999999999994</c:v>
                </c:pt>
                <c:pt idx="6408">
                  <c:v>85.968999999999994</c:v>
                </c:pt>
                <c:pt idx="6409">
                  <c:v>85.984999999999999</c:v>
                </c:pt>
                <c:pt idx="6410">
                  <c:v>86.004999999999995</c:v>
                </c:pt>
                <c:pt idx="6411">
                  <c:v>86.03</c:v>
                </c:pt>
                <c:pt idx="6412">
                  <c:v>86.058000000000007</c:v>
                </c:pt>
                <c:pt idx="6413">
                  <c:v>86.087000000000003</c:v>
                </c:pt>
                <c:pt idx="6414">
                  <c:v>86.117000000000004</c:v>
                </c:pt>
                <c:pt idx="6415">
                  <c:v>86.150999999999996</c:v>
                </c:pt>
                <c:pt idx="6416">
                  <c:v>86.186000000000007</c:v>
                </c:pt>
                <c:pt idx="6417">
                  <c:v>86.216999999999999</c:v>
                </c:pt>
                <c:pt idx="6418">
                  <c:v>86.248999999999995</c:v>
                </c:pt>
                <c:pt idx="6419">
                  <c:v>86.28</c:v>
                </c:pt>
                <c:pt idx="6420">
                  <c:v>86.307000000000002</c:v>
                </c:pt>
                <c:pt idx="6421">
                  <c:v>86.337999999999994</c:v>
                </c:pt>
                <c:pt idx="6422">
                  <c:v>86.369</c:v>
                </c:pt>
                <c:pt idx="6423">
                  <c:v>86.396000000000001</c:v>
                </c:pt>
                <c:pt idx="6424">
                  <c:v>86.415999999999997</c:v>
                </c:pt>
                <c:pt idx="6425">
                  <c:v>86.436999999999998</c:v>
                </c:pt>
                <c:pt idx="6426">
                  <c:v>86.453000000000003</c:v>
                </c:pt>
                <c:pt idx="6427">
                  <c:v>86.472999999999999</c:v>
                </c:pt>
                <c:pt idx="6428">
                  <c:v>86.495999999999995</c:v>
                </c:pt>
                <c:pt idx="6429">
                  <c:v>86.516000000000005</c:v>
                </c:pt>
                <c:pt idx="6430">
                  <c:v>86.534000000000006</c:v>
                </c:pt>
                <c:pt idx="6431">
                  <c:v>86.555000000000007</c:v>
                </c:pt>
                <c:pt idx="6432">
                  <c:v>86.581999999999994</c:v>
                </c:pt>
                <c:pt idx="6433">
                  <c:v>86.606999999999999</c:v>
                </c:pt>
                <c:pt idx="6434">
                  <c:v>86.620999999999995</c:v>
                </c:pt>
                <c:pt idx="6435">
                  <c:v>86.632999999999996</c:v>
                </c:pt>
                <c:pt idx="6436">
                  <c:v>86.641000000000005</c:v>
                </c:pt>
                <c:pt idx="6437">
                  <c:v>86.646000000000001</c:v>
                </c:pt>
                <c:pt idx="6438">
                  <c:v>86.656000000000006</c:v>
                </c:pt>
                <c:pt idx="6439">
                  <c:v>86.664000000000001</c:v>
                </c:pt>
                <c:pt idx="6440">
                  <c:v>86.67</c:v>
                </c:pt>
                <c:pt idx="6441">
                  <c:v>86.679000000000002</c:v>
                </c:pt>
                <c:pt idx="6442">
                  <c:v>86.686000000000007</c:v>
                </c:pt>
                <c:pt idx="6443">
                  <c:v>86.695999999999998</c:v>
                </c:pt>
                <c:pt idx="6444">
                  <c:v>86.694999999999993</c:v>
                </c:pt>
                <c:pt idx="6445">
                  <c:v>86.697000000000003</c:v>
                </c:pt>
                <c:pt idx="6446">
                  <c:v>86.713999999999999</c:v>
                </c:pt>
                <c:pt idx="6447">
                  <c:v>86.716999999999999</c:v>
                </c:pt>
                <c:pt idx="6448">
                  <c:v>86.712999999999994</c:v>
                </c:pt>
                <c:pt idx="6449">
                  <c:v>86.707999999999998</c:v>
                </c:pt>
                <c:pt idx="6450">
                  <c:v>86.703999999999994</c:v>
                </c:pt>
                <c:pt idx="6451">
                  <c:v>86.707999999999998</c:v>
                </c:pt>
                <c:pt idx="6452">
                  <c:v>86.715000000000003</c:v>
                </c:pt>
                <c:pt idx="6453">
                  <c:v>86.710999999999999</c:v>
                </c:pt>
                <c:pt idx="6454">
                  <c:v>86.712000000000003</c:v>
                </c:pt>
                <c:pt idx="6455">
                  <c:v>86.716999999999999</c:v>
                </c:pt>
                <c:pt idx="6456">
                  <c:v>86.718999999999994</c:v>
                </c:pt>
                <c:pt idx="6457">
                  <c:v>86.73</c:v>
                </c:pt>
                <c:pt idx="6458">
                  <c:v>86.738</c:v>
                </c:pt>
                <c:pt idx="6459">
                  <c:v>86.745000000000005</c:v>
                </c:pt>
                <c:pt idx="6460">
                  <c:v>86.760999999999996</c:v>
                </c:pt>
                <c:pt idx="6461">
                  <c:v>86.772000000000006</c:v>
                </c:pt>
                <c:pt idx="6462">
                  <c:v>86.786000000000001</c:v>
                </c:pt>
                <c:pt idx="6463">
                  <c:v>86.801000000000002</c:v>
                </c:pt>
                <c:pt idx="6464">
                  <c:v>86.813000000000002</c:v>
                </c:pt>
                <c:pt idx="6465">
                  <c:v>86.823999999999998</c:v>
                </c:pt>
                <c:pt idx="6466">
                  <c:v>86.828999999999994</c:v>
                </c:pt>
                <c:pt idx="6467">
                  <c:v>86.841999999999999</c:v>
                </c:pt>
                <c:pt idx="6468">
                  <c:v>86.858000000000004</c:v>
                </c:pt>
                <c:pt idx="6469">
                  <c:v>86.864999999999995</c:v>
                </c:pt>
                <c:pt idx="6470">
                  <c:v>86.870999999999995</c:v>
                </c:pt>
                <c:pt idx="6471">
                  <c:v>86.876000000000005</c:v>
                </c:pt>
                <c:pt idx="6472">
                  <c:v>86.882000000000005</c:v>
                </c:pt>
                <c:pt idx="6473">
                  <c:v>86.884</c:v>
                </c:pt>
                <c:pt idx="6474">
                  <c:v>86.88</c:v>
                </c:pt>
                <c:pt idx="6475">
                  <c:v>86.882000000000005</c:v>
                </c:pt>
                <c:pt idx="6476">
                  <c:v>86.878</c:v>
                </c:pt>
                <c:pt idx="6477">
                  <c:v>86.870999999999995</c:v>
                </c:pt>
                <c:pt idx="6478">
                  <c:v>86.86</c:v>
                </c:pt>
                <c:pt idx="6479">
                  <c:v>86.846999999999994</c:v>
                </c:pt>
                <c:pt idx="6480">
                  <c:v>86.843000000000004</c:v>
                </c:pt>
                <c:pt idx="6481">
                  <c:v>86.834000000000003</c:v>
                </c:pt>
                <c:pt idx="6482">
                  <c:v>86.820999999999998</c:v>
                </c:pt>
                <c:pt idx="6483">
                  <c:v>86.808000000000007</c:v>
                </c:pt>
                <c:pt idx="6484">
                  <c:v>86.796999999999997</c:v>
                </c:pt>
                <c:pt idx="6485">
                  <c:v>86.790999999999997</c:v>
                </c:pt>
                <c:pt idx="6486">
                  <c:v>86.781000000000006</c:v>
                </c:pt>
                <c:pt idx="6487">
                  <c:v>86.77</c:v>
                </c:pt>
                <c:pt idx="6488">
                  <c:v>86.762</c:v>
                </c:pt>
                <c:pt idx="6489">
                  <c:v>86.751000000000005</c:v>
                </c:pt>
                <c:pt idx="6490">
                  <c:v>86.736000000000004</c:v>
                </c:pt>
                <c:pt idx="6491">
                  <c:v>86.721000000000004</c:v>
                </c:pt>
                <c:pt idx="6492">
                  <c:v>86.703000000000003</c:v>
                </c:pt>
                <c:pt idx="6493">
                  <c:v>86.688000000000002</c:v>
                </c:pt>
                <c:pt idx="6494">
                  <c:v>86.679000000000002</c:v>
                </c:pt>
                <c:pt idx="6495">
                  <c:v>86.667000000000002</c:v>
                </c:pt>
                <c:pt idx="6496">
                  <c:v>86.661000000000001</c:v>
                </c:pt>
                <c:pt idx="6497">
                  <c:v>86.650999999999996</c:v>
                </c:pt>
                <c:pt idx="6498">
                  <c:v>86.649000000000001</c:v>
                </c:pt>
                <c:pt idx="6499">
                  <c:v>86.65</c:v>
                </c:pt>
                <c:pt idx="6500">
                  <c:v>86.656000000000006</c:v>
                </c:pt>
                <c:pt idx="6501">
                  <c:v>86.664000000000001</c:v>
                </c:pt>
                <c:pt idx="6502">
                  <c:v>86.677000000000007</c:v>
                </c:pt>
                <c:pt idx="6503">
                  <c:v>86.688000000000002</c:v>
                </c:pt>
                <c:pt idx="6504">
                  <c:v>86.700999999999993</c:v>
                </c:pt>
                <c:pt idx="6505">
                  <c:v>86.718999999999994</c:v>
                </c:pt>
                <c:pt idx="6506">
                  <c:v>86.724000000000004</c:v>
                </c:pt>
                <c:pt idx="6507">
                  <c:v>86.736000000000004</c:v>
                </c:pt>
                <c:pt idx="6508">
                  <c:v>86.754000000000005</c:v>
                </c:pt>
                <c:pt idx="6509">
                  <c:v>86.77</c:v>
                </c:pt>
                <c:pt idx="6510">
                  <c:v>86.784000000000006</c:v>
                </c:pt>
                <c:pt idx="6511">
                  <c:v>86.798000000000002</c:v>
                </c:pt>
                <c:pt idx="6512">
                  <c:v>86.808999999999997</c:v>
                </c:pt>
                <c:pt idx="6513">
                  <c:v>86.822000000000003</c:v>
                </c:pt>
                <c:pt idx="6514">
                  <c:v>86.831999999999994</c:v>
                </c:pt>
                <c:pt idx="6515">
                  <c:v>86.835999999999999</c:v>
                </c:pt>
                <c:pt idx="6516">
                  <c:v>86.840999999999994</c:v>
                </c:pt>
                <c:pt idx="6517">
                  <c:v>86.846000000000004</c:v>
                </c:pt>
                <c:pt idx="6518">
                  <c:v>86.85</c:v>
                </c:pt>
                <c:pt idx="6519">
                  <c:v>86.843000000000004</c:v>
                </c:pt>
                <c:pt idx="6520">
                  <c:v>86.84</c:v>
                </c:pt>
                <c:pt idx="6521">
                  <c:v>86.828999999999994</c:v>
                </c:pt>
                <c:pt idx="6522">
                  <c:v>86.81</c:v>
                </c:pt>
                <c:pt idx="6523">
                  <c:v>86.784000000000006</c:v>
                </c:pt>
                <c:pt idx="6524">
                  <c:v>86.747</c:v>
                </c:pt>
                <c:pt idx="6525">
                  <c:v>86.71</c:v>
                </c:pt>
                <c:pt idx="6526">
                  <c:v>86.671000000000006</c:v>
                </c:pt>
                <c:pt idx="6527">
                  <c:v>86.632000000000005</c:v>
                </c:pt>
                <c:pt idx="6528">
                  <c:v>86.596000000000004</c:v>
                </c:pt>
                <c:pt idx="6529">
                  <c:v>86.561999999999998</c:v>
                </c:pt>
                <c:pt idx="6530">
                  <c:v>86.516999999999996</c:v>
                </c:pt>
                <c:pt idx="6531">
                  <c:v>86.465000000000003</c:v>
                </c:pt>
                <c:pt idx="6532">
                  <c:v>86.417000000000002</c:v>
                </c:pt>
                <c:pt idx="6533">
                  <c:v>86.373000000000005</c:v>
                </c:pt>
                <c:pt idx="6534">
                  <c:v>86.322999999999993</c:v>
                </c:pt>
                <c:pt idx="6535">
                  <c:v>86.274000000000001</c:v>
                </c:pt>
                <c:pt idx="6536">
                  <c:v>86.221999999999994</c:v>
                </c:pt>
                <c:pt idx="6537">
                  <c:v>86.162999999999997</c:v>
                </c:pt>
                <c:pt idx="6538">
                  <c:v>86.100999999999999</c:v>
                </c:pt>
                <c:pt idx="6539">
                  <c:v>86.025999999999996</c:v>
                </c:pt>
                <c:pt idx="6540">
                  <c:v>85.942999999999998</c:v>
                </c:pt>
                <c:pt idx="6541">
                  <c:v>85.849000000000004</c:v>
                </c:pt>
                <c:pt idx="6542">
                  <c:v>85.751999999999995</c:v>
                </c:pt>
                <c:pt idx="6543">
                  <c:v>85.653999999999996</c:v>
                </c:pt>
                <c:pt idx="6544">
                  <c:v>85.558000000000007</c:v>
                </c:pt>
                <c:pt idx="6545">
                  <c:v>85.463999999999999</c:v>
                </c:pt>
                <c:pt idx="6546">
                  <c:v>85.367999999999995</c:v>
                </c:pt>
                <c:pt idx="6547">
                  <c:v>85.275000000000006</c:v>
                </c:pt>
                <c:pt idx="6548">
                  <c:v>85.174000000000007</c:v>
                </c:pt>
                <c:pt idx="6549">
                  <c:v>85.07</c:v>
                </c:pt>
                <c:pt idx="6550">
                  <c:v>84.975999999999999</c:v>
                </c:pt>
                <c:pt idx="6551">
                  <c:v>84.884</c:v>
                </c:pt>
                <c:pt idx="6552">
                  <c:v>84.789000000000001</c:v>
                </c:pt>
                <c:pt idx="6553">
                  <c:v>84.706000000000003</c:v>
                </c:pt>
                <c:pt idx="6554">
                  <c:v>84.617999999999995</c:v>
                </c:pt>
                <c:pt idx="6555">
                  <c:v>84.531000000000006</c:v>
                </c:pt>
                <c:pt idx="6556">
                  <c:v>84.465999999999994</c:v>
                </c:pt>
                <c:pt idx="6557">
                  <c:v>84.408000000000001</c:v>
                </c:pt>
                <c:pt idx="6558">
                  <c:v>84.353999999999999</c:v>
                </c:pt>
                <c:pt idx="6559">
                  <c:v>84.302999999999997</c:v>
                </c:pt>
                <c:pt idx="6560">
                  <c:v>84.25</c:v>
                </c:pt>
                <c:pt idx="6561">
                  <c:v>84.21</c:v>
                </c:pt>
                <c:pt idx="6562">
                  <c:v>84.185000000000002</c:v>
                </c:pt>
                <c:pt idx="6563">
                  <c:v>84.171999999999997</c:v>
                </c:pt>
                <c:pt idx="6564">
                  <c:v>84.162999999999997</c:v>
                </c:pt>
                <c:pt idx="6565">
                  <c:v>84.162000000000006</c:v>
                </c:pt>
                <c:pt idx="6566">
                  <c:v>84.176000000000002</c:v>
                </c:pt>
                <c:pt idx="6567">
                  <c:v>84.206999999999994</c:v>
                </c:pt>
                <c:pt idx="6568">
                  <c:v>84.239000000000004</c:v>
                </c:pt>
                <c:pt idx="6569">
                  <c:v>84.272999999999996</c:v>
                </c:pt>
                <c:pt idx="6570">
                  <c:v>84.322999999999993</c:v>
                </c:pt>
                <c:pt idx="6571">
                  <c:v>84.384</c:v>
                </c:pt>
                <c:pt idx="6572">
                  <c:v>84.44</c:v>
                </c:pt>
                <c:pt idx="6573">
                  <c:v>84.495999999999995</c:v>
                </c:pt>
                <c:pt idx="6574">
                  <c:v>84.561000000000007</c:v>
                </c:pt>
                <c:pt idx="6575">
                  <c:v>84.626999999999995</c:v>
                </c:pt>
                <c:pt idx="6576">
                  <c:v>84.671999999999997</c:v>
                </c:pt>
                <c:pt idx="6577">
                  <c:v>84.733000000000004</c:v>
                </c:pt>
                <c:pt idx="6578">
                  <c:v>84.796000000000006</c:v>
                </c:pt>
                <c:pt idx="6579">
                  <c:v>84.850999999999999</c:v>
                </c:pt>
                <c:pt idx="6580">
                  <c:v>84.899000000000001</c:v>
                </c:pt>
                <c:pt idx="6581">
                  <c:v>84.938999999999993</c:v>
                </c:pt>
                <c:pt idx="6582">
                  <c:v>84.98</c:v>
                </c:pt>
                <c:pt idx="6583">
                  <c:v>85.036000000000001</c:v>
                </c:pt>
                <c:pt idx="6584">
                  <c:v>85.088999999999999</c:v>
                </c:pt>
                <c:pt idx="6585">
                  <c:v>85.134</c:v>
                </c:pt>
                <c:pt idx="6586">
                  <c:v>85.177999999999997</c:v>
                </c:pt>
                <c:pt idx="6587">
                  <c:v>85.224000000000004</c:v>
                </c:pt>
                <c:pt idx="6588">
                  <c:v>85.29</c:v>
                </c:pt>
                <c:pt idx="6589">
                  <c:v>85.350999999999999</c:v>
                </c:pt>
                <c:pt idx="6590">
                  <c:v>85.414000000000001</c:v>
                </c:pt>
                <c:pt idx="6591">
                  <c:v>85.491</c:v>
                </c:pt>
                <c:pt idx="6592">
                  <c:v>85.558000000000007</c:v>
                </c:pt>
                <c:pt idx="6593">
                  <c:v>85.626999999999995</c:v>
                </c:pt>
                <c:pt idx="6594">
                  <c:v>85.715999999999994</c:v>
                </c:pt>
                <c:pt idx="6595">
                  <c:v>85.796999999999997</c:v>
                </c:pt>
                <c:pt idx="6596">
                  <c:v>85.879000000000005</c:v>
                </c:pt>
                <c:pt idx="6597">
                  <c:v>85.953999999999994</c:v>
                </c:pt>
                <c:pt idx="6598">
                  <c:v>86.036000000000001</c:v>
                </c:pt>
                <c:pt idx="6599">
                  <c:v>86.134</c:v>
                </c:pt>
                <c:pt idx="6600">
                  <c:v>86.212000000000003</c:v>
                </c:pt>
                <c:pt idx="6601">
                  <c:v>86.278999999999996</c:v>
                </c:pt>
                <c:pt idx="6602">
                  <c:v>86.343999999999994</c:v>
                </c:pt>
                <c:pt idx="6603">
                  <c:v>86.409000000000006</c:v>
                </c:pt>
                <c:pt idx="6604">
                  <c:v>86.47</c:v>
                </c:pt>
                <c:pt idx="6605">
                  <c:v>86.506</c:v>
                </c:pt>
                <c:pt idx="6606">
                  <c:v>86.531000000000006</c:v>
                </c:pt>
                <c:pt idx="6607">
                  <c:v>86.554000000000002</c:v>
                </c:pt>
                <c:pt idx="6608">
                  <c:v>86.570999999999998</c:v>
                </c:pt>
                <c:pt idx="6609">
                  <c:v>86.576999999999998</c:v>
                </c:pt>
                <c:pt idx="6610">
                  <c:v>86.581000000000003</c:v>
                </c:pt>
                <c:pt idx="6611">
                  <c:v>86.575000000000003</c:v>
                </c:pt>
                <c:pt idx="6612">
                  <c:v>86.563999999999993</c:v>
                </c:pt>
                <c:pt idx="6613">
                  <c:v>86.549000000000007</c:v>
                </c:pt>
                <c:pt idx="6614">
                  <c:v>86.534000000000006</c:v>
                </c:pt>
                <c:pt idx="6615">
                  <c:v>86.522000000000006</c:v>
                </c:pt>
                <c:pt idx="6616">
                  <c:v>86.509</c:v>
                </c:pt>
                <c:pt idx="6617">
                  <c:v>86.495999999999995</c:v>
                </c:pt>
                <c:pt idx="6618">
                  <c:v>86.488</c:v>
                </c:pt>
                <c:pt idx="6619">
                  <c:v>86.465000000000003</c:v>
                </c:pt>
                <c:pt idx="6620">
                  <c:v>86.491</c:v>
                </c:pt>
                <c:pt idx="6621">
                  <c:v>86.51</c:v>
                </c:pt>
                <c:pt idx="6622">
                  <c:v>86.528999999999996</c:v>
                </c:pt>
                <c:pt idx="6623">
                  <c:v>86.549000000000007</c:v>
                </c:pt>
                <c:pt idx="6624">
                  <c:v>86.573999999999998</c:v>
                </c:pt>
                <c:pt idx="6625">
                  <c:v>86.608999999999995</c:v>
                </c:pt>
                <c:pt idx="6626">
                  <c:v>86.644000000000005</c:v>
                </c:pt>
                <c:pt idx="6627">
                  <c:v>86.685000000000002</c:v>
                </c:pt>
                <c:pt idx="6628">
                  <c:v>86.721999999999994</c:v>
                </c:pt>
                <c:pt idx="6629">
                  <c:v>86.751999999999995</c:v>
                </c:pt>
                <c:pt idx="6630">
                  <c:v>86.795000000000002</c:v>
                </c:pt>
                <c:pt idx="6631">
                  <c:v>86.843000000000004</c:v>
                </c:pt>
                <c:pt idx="6632">
                  <c:v>86.88</c:v>
                </c:pt>
                <c:pt idx="6633">
                  <c:v>86.91</c:v>
                </c:pt>
                <c:pt idx="6634">
                  <c:v>86.941999999999993</c:v>
                </c:pt>
                <c:pt idx="6635">
                  <c:v>86.978999999999999</c:v>
                </c:pt>
                <c:pt idx="6636">
                  <c:v>87.018000000000001</c:v>
                </c:pt>
                <c:pt idx="6637">
                  <c:v>87.046000000000006</c:v>
                </c:pt>
                <c:pt idx="6638">
                  <c:v>87.049000000000007</c:v>
                </c:pt>
                <c:pt idx="6639">
                  <c:v>87.04</c:v>
                </c:pt>
                <c:pt idx="6640">
                  <c:v>87.021000000000001</c:v>
                </c:pt>
                <c:pt idx="6641">
                  <c:v>87.001999999999995</c:v>
                </c:pt>
                <c:pt idx="6642">
                  <c:v>86.977000000000004</c:v>
                </c:pt>
                <c:pt idx="6643">
                  <c:v>86.936999999999998</c:v>
                </c:pt>
                <c:pt idx="6644">
                  <c:v>86.89</c:v>
                </c:pt>
                <c:pt idx="6645">
                  <c:v>86.85</c:v>
                </c:pt>
                <c:pt idx="6646">
                  <c:v>86.816999999999993</c:v>
                </c:pt>
                <c:pt idx="6647">
                  <c:v>86.781999999999996</c:v>
                </c:pt>
                <c:pt idx="6648">
                  <c:v>86.738</c:v>
                </c:pt>
                <c:pt idx="6649">
                  <c:v>86.694000000000003</c:v>
                </c:pt>
                <c:pt idx="6650">
                  <c:v>86.649000000000001</c:v>
                </c:pt>
                <c:pt idx="6651">
                  <c:v>86.600999999999999</c:v>
                </c:pt>
                <c:pt idx="6652">
                  <c:v>86.558000000000007</c:v>
                </c:pt>
                <c:pt idx="6653">
                  <c:v>86.522000000000006</c:v>
                </c:pt>
                <c:pt idx="6654">
                  <c:v>86.494</c:v>
                </c:pt>
                <c:pt idx="6655">
                  <c:v>86.47</c:v>
                </c:pt>
                <c:pt idx="6656">
                  <c:v>86.445999999999998</c:v>
                </c:pt>
                <c:pt idx="6657">
                  <c:v>86.421000000000006</c:v>
                </c:pt>
                <c:pt idx="6658">
                  <c:v>86.399000000000001</c:v>
                </c:pt>
                <c:pt idx="6659">
                  <c:v>86.375</c:v>
                </c:pt>
                <c:pt idx="6660">
                  <c:v>86.358999999999995</c:v>
                </c:pt>
                <c:pt idx="6661">
                  <c:v>86.355000000000004</c:v>
                </c:pt>
                <c:pt idx="6662">
                  <c:v>86.355999999999995</c:v>
                </c:pt>
                <c:pt idx="6663">
                  <c:v>86.361000000000004</c:v>
                </c:pt>
                <c:pt idx="6664">
                  <c:v>86.379000000000005</c:v>
                </c:pt>
                <c:pt idx="6665">
                  <c:v>86.397000000000006</c:v>
                </c:pt>
                <c:pt idx="6666">
                  <c:v>86.41</c:v>
                </c:pt>
                <c:pt idx="6667">
                  <c:v>86.429000000000002</c:v>
                </c:pt>
                <c:pt idx="6668">
                  <c:v>86.45</c:v>
                </c:pt>
                <c:pt idx="6669">
                  <c:v>86.477000000000004</c:v>
                </c:pt>
                <c:pt idx="6670">
                  <c:v>86.504999999999995</c:v>
                </c:pt>
                <c:pt idx="6671">
                  <c:v>86.528999999999996</c:v>
                </c:pt>
                <c:pt idx="6672">
                  <c:v>86.552000000000007</c:v>
                </c:pt>
                <c:pt idx="6673">
                  <c:v>86.567999999999998</c:v>
                </c:pt>
                <c:pt idx="6674">
                  <c:v>86.581999999999994</c:v>
                </c:pt>
                <c:pt idx="6675">
                  <c:v>86.590999999999994</c:v>
                </c:pt>
                <c:pt idx="6676">
                  <c:v>86.593000000000004</c:v>
                </c:pt>
                <c:pt idx="6677">
                  <c:v>86.593999999999994</c:v>
                </c:pt>
                <c:pt idx="6678">
                  <c:v>86.59</c:v>
                </c:pt>
                <c:pt idx="6679">
                  <c:v>86.578999999999994</c:v>
                </c:pt>
                <c:pt idx="6680">
                  <c:v>86.563999999999993</c:v>
                </c:pt>
                <c:pt idx="6681">
                  <c:v>86.549000000000007</c:v>
                </c:pt>
                <c:pt idx="6682">
                  <c:v>86.533000000000001</c:v>
                </c:pt>
                <c:pt idx="6683">
                  <c:v>86.521000000000001</c:v>
                </c:pt>
                <c:pt idx="6684">
                  <c:v>86.504999999999995</c:v>
                </c:pt>
                <c:pt idx="6685">
                  <c:v>86.486999999999995</c:v>
                </c:pt>
                <c:pt idx="6686">
                  <c:v>86.47</c:v>
                </c:pt>
                <c:pt idx="6687">
                  <c:v>86.453999999999994</c:v>
                </c:pt>
                <c:pt idx="6688">
                  <c:v>86.433999999999997</c:v>
                </c:pt>
                <c:pt idx="6689">
                  <c:v>86.415000000000006</c:v>
                </c:pt>
                <c:pt idx="6690">
                  <c:v>86.397999999999996</c:v>
                </c:pt>
                <c:pt idx="6691">
                  <c:v>86.385000000000005</c:v>
                </c:pt>
                <c:pt idx="6692">
                  <c:v>86.376000000000005</c:v>
                </c:pt>
                <c:pt idx="6693">
                  <c:v>86.376000000000005</c:v>
                </c:pt>
                <c:pt idx="6694">
                  <c:v>86.378</c:v>
                </c:pt>
                <c:pt idx="6695">
                  <c:v>86.381</c:v>
                </c:pt>
                <c:pt idx="6696">
                  <c:v>86.385999999999996</c:v>
                </c:pt>
                <c:pt idx="6697">
                  <c:v>86.393000000000001</c:v>
                </c:pt>
                <c:pt idx="6698">
                  <c:v>86.394999999999996</c:v>
                </c:pt>
                <c:pt idx="6699">
                  <c:v>86.397000000000006</c:v>
                </c:pt>
                <c:pt idx="6700">
                  <c:v>86.402000000000001</c:v>
                </c:pt>
                <c:pt idx="6701">
                  <c:v>86.406000000000006</c:v>
                </c:pt>
                <c:pt idx="6702">
                  <c:v>86.415000000000006</c:v>
                </c:pt>
                <c:pt idx="6703">
                  <c:v>86.424999999999997</c:v>
                </c:pt>
                <c:pt idx="6704">
                  <c:v>86.438999999999993</c:v>
                </c:pt>
                <c:pt idx="6705">
                  <c:v>86.454999999999998</c:v>
                </c:pt>
                <c:pt idx="6706">
                  <c:v>86.468999999999994</c:v>
                </c:pt>
                <c:pt idx="6707">
                  <c:v>86.481999999999999</c:v>
                </c:pt>
                <c:pt idx="6708">
                  <c:v>86.494</c:v>
                </c:pt>
                <c:pt idx="6709">
                  <c:v>86.498999999999995</c:v>
                </c:pt>
                <c:pt idx="6710">
                  <c:v>86.504999999999995</c:v>
                </c:pt>
                <c:pt idx="6711">
                  <c:v>86.507999999999996</c:v>
                </c:pt>
                <c:pt idx="6712">
                  <c:v>86.512</c:v>
                </c:pt>
                <c:pt idx="6713">
                  <c:v>86.513000000000005</c:v>
                </c:pt>
                <c:pt idx="6714">
                  <c:v>86.506</c:v>
                </c:pt>
                <c:pt idx="6715">
                  <c:v>86.504000000000005</c:v>
                </c:pt>
                <c:pt idx="6716">
                  <c:v>86.501000000000005</c:v>
                </c:pt>
                <c:pt idx="6717">
                  <c:v>86.494</c:v>
                </c:pt>
                <c:pt idx="6718">
                  <c:v>86.486999999999995</c:v>
                </c:pt>
                <c:pt idx="6719">
                  <c:v>86.484999999999999</c:v>
                </c:pt>
                <c:pt idx="6720">
                  <c:v>86.481999999999999</c:v>
                </c:pt>
                <c:pt idx="6721">
                  <c:v>86.480999999999995</c:v>
                </c:pt>
                <c:pt idx="6722">
                  <c:v>86.48</c:v>
                </c:pt>
                <c:pt idx="6723">
                  <c:v>86.481999999999999</c:v>
                </c:pt>
                <c:pt idx="6724">
                  <c:v>86.48</c:v>
                </c:pt>
                <c:pt idx="6725">
                  <c:v>86.477999999999994</c:v>
                </c:pt>
                <c:pt idx="6726">
                  <c:v>86.47</c:v>
                </c:pt>
                <c:pt idx="6727">
                  <c:v>86.456000000000003</c:v>
                </c:pt>
                <c:pt idx="6728">
                  <c:v>86.442999999999998</c:v>
                </c:pt>
                <c:pt idx="6729">
                  <c:v>86.424999999999997</c:v>
                </c:pt>
                <c:pt idx="6730">
                  <c:v>86.41</c:v>
                </c:pt>
                <c:pt idx="6731">
                  <c:v>86.397000000000006</c:v>
                </c:pt>
                <c:pt idx="6732">
                  <c:v>86.385999999999996</c:v>
                </c:pt>
                <c:pt idx="6733">
                  <c:v>86.376000000000005</c:v>
                </c:pt>
                <c:pt idx="6734">
                  <c:v>86.372</c:v>
                </c:pt>
                <c:pt idx="6735">
                  <c:v>86.376999999999995</c:v>
                </c:pt>
                <c:pt idx="6736">
                  <c:v>86.385000000000005</c:v>
                </c:pt>
                <c:pt idx="6737">
                  <c:v>86.388999999999996</c:v>
                </c:pt>
                <c:pt idx="6738">
                  <c:v>86.39</c:v>
                </c:pt>
                <c:pt idx="6739">
                  <c:v>86.391000000000005</c:v>
                </c:pt>
                <c:pt idx="6740">
                  <c:v>86.394000000000005</c:v>
                </c:pt>
                <c:pt idx="6741">
                  <c:v>86.400999999999996</c:v>
                </c:pt>
                <c:pt idx="6742">
                  <c:v>86.41</c:v>
                </c:pt>
                <c:pt idx="6743">
                  <c:v>86.42</c:v>
                </c:pt>
                <c:pt idx="6744">
                  <c:v>86.436000000000007</c:v>
                </c:pt>
                <c:pt idx="6745">
                  <c:v>86.453000000000003</c:v>
                </c:pt>
                <c:pt idx="6746">
                  <c:v>86.472999999999999</c:v>
                </c:pt>
                <c:pt idx="6747">
                  <c:v>86.486000000000004</c:v>
                </c:pt>
                <c:pt idx="6748">
                  <c:v>86.498999999999995</c:v>
                </c:pt>
                <c:pt idx="6749">
                  <c:v>86.509</c:v>
                </c:pt>
                <c:pt idx="6750">
                  <c:v>86.516000000000005</c:v>
                </c:pt>
                <c:pt idx="6751">
                  <c:v>86.525000000000006</c:v>
                </c:pt>
                <c:pt idx="6752">
                  <c:v>86.534000000000006</c:v>
                </c:pt>
                <c:pt idx="6753">
                  <c:v>86.54</c:v>
                </c:pt>
                <c:pt idx="6754">
                  <c:v>86.549000000000007</c:v>
                </c:pt>
                <c:pt idx="6755">
                  <c:v>86.558000000000007</c:v>
                </c:pt>
                <c:pt idx="6756">
                  <c:v>86.569000000000003</c:v>
                </c:pt>
                <c:pt idx="6757">
                  <c:v>86.58</c:v>
                </c:pt>
                <c:pt idx="6758">
                  <c:v>86.584000000000003</c:v>
                </c:pt>
                <c:pt idx="6759">
                  <c:v>86.588999999999999</c:v>
                </c:pt>
                <c:pt idx="6760">
                  <c:v>86.588999999999999</c:v>
                </c:pt>
                <c:pt idx="6761">
                  <c:v>86.587999999999994</c:v>
                </c:pt>
                <c:pt idx="6762">
                  <c:v>86.584000000000003</c:v>
                </c:pt>
                <c:pt idx="6763">
                  <c:v>86.584999999999994</c:v>
                </c:pt>
                <c:pt idx="6764">
                  <c:v>86.587000000000003</c:v>
                </c:pt>
                <c:pt idx="6765">
                  <c:v>86.584000000000003</c:v>
                </c:pt>
                <c:pt idx="6766">
                  <c:v>86.575000000000003</c:v>
                </c:pt>
                <c:pt idx="6767">
                  <c:v>86.566999999999993</c:v>
                </c:pt>
                <c:pt idx="6768">
                  <c:v>86.555999999999997</c:v>
                </c:pt>
                <c:pt idx="6769">
                  <c:v>86.534999999999997</c:v>
                </c:pt>
                <c:pt idx="6770">
                  <c:v>86.516000000000005</c:v>
                </c:pt>
                <c:pt idx="6771">
                  <c:v>86.498999999999995</c:v>
                </c:pt>
                <c:pt idx="6772">
                  <c:v>86.486000000000004</c:v>
                </c:pt>
                <c:pt idx="6773">
                  <c:v>86.47</c:v>
                </c:pt>
                <c:pt idx="6774">
                  <c:v>86.459000000000003</c:v>
                </c:pt>
                <c:pt idx="6775">
                  <c:v>86.448999999999998</c:v>
                </c:pt>
                <c:pt idx="6776">
                  <c:v>86.44</c:v>
                </c:pt>
                <c:pt idx="6777">
                  <c:v>86.433999999999997</c:v>
                </c:pt>
                <c:pt idx="6778">
                  <c:v>86.429000000000002</c:v>
                </c:pt>
                <c:pt idx="6779">
                  <c:v>86.432000000000002</c:v>
                </c:pt>
                <c:pt idx="6780">
                  <c:v>86.441000000000003</c:v>
                </c:pt>
                <c:pt idx="6781">
                  <c:v>86.465999999999994</c:v>
                </c:pt>
                <c:pt idx="6782">
                  <c:v>86.5</c:v>
                </c:pt>
                <c:pt idx="6783">
                  <c:v>86.537999999999997</c:v>
                </c:pt>
                <c:pt idx="6784">
                  <c:v>86.584999999999994</c:v>
                </c:pt>
                <c:pt idx="6785">
                  <c:v>86.641000000000005</c:v>
                </c:pt>
                <c:pt idx="6786">
                  <c:v>86.703000000000003</c:v>
                </c:pt>
                <c:pt idx="6787">
                  <c:v>86.757999999999996</c:v>
                </c:pt>
                <c:pt idx="6788">
                  <c:v>86.813000000000002</c:v>
                </c:pt>
                <c:pt idx="6789">
                  <c:v>86.869</c:v>
                </c:pt>
                <c:pt idx="6790">
                  <c:v>86.921999999999997</c:v>
                </c:pt>
                <c:pt idx="6791">
                  <c:v>86.974000000000004</c:v>
                </c:pt>
                <c:pt idx="6792">
                  <c:v>87.028999999999996</c:v>
                </c:pt>
                <c:pt idx="6793">
                  <c:v>87.078999999999994</c:v>
                </c:pt>
                <c:pt idx="6794">
                  <c:v>87.116</c:v>
                </c:pt>
                <c:pt idx="6795">
                  <c:v>87.153999999999996</c:v>
                </c:pt>
                <c:pt idx="6796">
                  <c:v>87.212999999999994</c:v>
                </c:pt>
                <c:pt idx="6797">
                  <c:v>87.281999999999996</c:v>
                </c:pt>
                <c:pt idx="6798">
                  <c:v>87.349000000000004</c:v>
                </c:pt>
                <c:pt idx="6799">
                  <c:v>87.423000000000002</c:v>
                </c:pt>
                <c:pt idx="6800">
                  <c:v>87.509</c:v>
                </c:pt>
                <c:pt idx="6801">
                  <c:v>87.597999999999999</c:v>
                </c:pt>
                <c:pt idx="6802">
                  <c:v>87.683999999999997</c:v>
                </c:pt>
                <c:pt idx="6803">
                  <c:v>87.774000000000001</c:v>
                </c:pt>
                <c:pt idx="6804">
                  <c:v>87.867999999999995</c:v>
                </c:pt>
                <c:pt idx="6805">
                  <c:v>87.950999999999993</c:v>
                </c:pt>
                <c:pt idx="6806">
                  <c:v>88.04</c:v>
                </c:pt>
                <c:pt idx="6807">
                  <c:v>88.134</c:v>
                </c:pt>
                <c:pt idx="6808">
                  <c:v>88.218999999999994</c:v>
                </c:pt>
                <c:pt idx="6809">
                  <c:v>88.290999999999997</c:v>
                </c:pt>
                <c:pt idx="6810">
                  <c:v>88.355000000000004</c:v>
                </c:pt>
                <c:pt idx="6811">
                  <c:v>88.412000000000006</c:v>
                </c:pt>
                <c:pt idx="6812">
                  <c:v>88.462000000000003</c:v>
                </c:pt>
                <c:pt idx="6813">
                  <c:v>88.51</c:v>
                </c:pt>
                <c:pt idx="6814">
                  <c:v>88.555000000000007</c:v>
                </c:pt>
                <c:pt idx="6815">
                  <c:v>88.596999999999994</c:v>
                </c:pt>
                <c:pt idx="6816">
                  <c:v>88.631</c:v>
                </c:pt>
                <c:pt idx="6817">
                  <c:v>88.665000000000006</c:v>
                </c:pt>
                <c:pt idx="6818">
                  <c:v>88.695999999999998</c:v>
                </c:pt>
                <c:pt idx="6819">
                  <c:v>88.730999999999995</c:v>
                </c:pt>
                <c:pt idx="6820">
                  <c:v>88.772999999999996</c:v>
                </c:pt>
                <c:pt idx="6821">
                  <c:v>88.805999999999997</c:v>
                </c:pt>
                <c:pt idx="6822">
                  <c:v>88.843000000000004</c:v>
                </c:pt>
                <c:pt idx="6823">
                  <c:v>88.879000000000005</c:v>
                </c:pt>
                <c:pt idx="6824">
                  <c:v>88.912999999999997</c:v>
                </c:pt>
                <c:pt idx="6825">
                  <c:v>88.95</c:v>
                </c:pt>
                <c:pt idx="6826">
                  <c:v>88.98</c:v>
                </c:pt>
                <c:pt idx="6827">
                  <c:v>89.004000000000005</c:v>
                </c:pt>
                <c:pt idx="6828">
                  <c:v>89.028999999999996</c:v>
                </c:pt>
                <c:pt idx="6829">
                  <c:v>89.055000000000007</c:v>
                </c:pt>
                <c:pt idx="6830">
                  <c:v>89.078999999999994</c:v>
                </c:pt>
                <c:pt idx="6831">
                  <c:v>89.102000000000004</c:v>
                </c:pt>
                <c:pt idx="6832">
                  <c:v>89.126000000000005</c:v>
                </c:pt>
                <c:pt idx="6833">
                  <c:v>89.149000000000001</c:v>
                </c:pt>
                <c:pt idx="6834">
                  <c:v>89.161000000000001</c:v>
                </c:pt>
                <c:pt idx="6835">
                  <c:v>89.17</c:v>
                </c:pt>
                <c:pt idx="6836">
                  <c:v>89.177000000000007</c:v>
                </c:pt>
                <c:pt idx="6837">
                  <c:v>89.176000000000002</c:v>
                </c:pt>
                <c:pt idx="6838">
                  <c:v>89.18</c:v>
                </c:pt>
                <c:pt idx="6839">
                  <c:v>89.18</c:v>
                </c:pt>
                <c:pt idx="6840">
                  <c:v>89.180999999999997</c:v>
                </c:pt>
                <c:pt idx="6841">
                  <c:v>89.182000000000002</c:v>
                </c:pt>
                <c:pt idx="6842">
                  <c:v>89.185000000000002</c:v>
                </c:pt>
                <c:pt idx="6843">
                  <c:v>89.194999999999993</c:v>
                </c:pt>
                <c:pt idx="6844">
                  <c:v>89.204999999999998</c:v>
                </c:pt>
                <c:pt idx="6845">
                  <c:v>89.213999999999999</c:v>
                </c:pt>
                <c:pt idx="6846">
                  <c:v>89.222999999999999</c:v>
                </c:pt>
                <c:pt idx="6847">
                  <c:v>89.228999999999999</c:v>
                </c:pt>
                <c:pt idx="6848">
                  <c:v>89.236000000000004</c:v>
                </c:pt>
                <c:pt idx="6849">
                  <c:v>89.238</c:v>
                </c:pt>
                <c:pt idx="6850">
                  <c:v>89.241</c:v>
                </c:pt>
                <c:pt idx="6851">
                  <c:v>89.242000000000004</c:v>
                </c:pt>
                <c:pt idx="6852">
                  <c:v>89.239000000000004</c:v>
                </c:pt>
                <c:pt idx="6853">
                  <c:v>89.233000000000004</c:v>
                </c:pt>
                <c:pt idx="6854">
                  <c:v>89.225999999999999</c:v>
                </c:pt>
                <c:pt idx="6855">
                  <c:v>89.215000000000003</c:v>
                </c:pt>
                <c:pt idx="6856">
                  <c:v>89.206000000000003</c:v>
                </c:pt>
                <c:pt idx="6857">
                  <c:v>89.197999999999993</c:v>
                </c:pt>
                <c:pt idx="6858">
                  <c:v>89.185000000000002</c:v>
                </c:pt>
                <c:pt idx="6859">
                  <c:v>89.179000000000002</c:v>
                </c:pt>
                <c:pt idx="6860">
                  <c:v>89.173000000000002</c:v>
                </c:pt>
                <c:pt idx="6861">
                  <c:v>89.17</c:v>
                </c:pt>
                <c:pt idx="6862">
                  <c:v>89.164000000000001</c:v>
                </c:pt>
                <c:pt idx="6863">
                  <c:v>89.16</c:v>
                </c:pt>
                <c:pt idx="6864">
                  <c:v>89.16</c:v>
                </c:pt>
                <c:pt idx="6865">
                  <c:v>89.153999999999996</c:v>
                </c:pt>
                <c:pt idx="6866">
                  <c:v>89.147999999999996</c:v>
                </c:pt>
                <c:pt idx="6867">
                  <c:v>89.141000000000005</c:v>
                </c:pt>
                <c:pt idx="6868">
                  <c:v>89.131</c:v>
                </c:pt>
                <c:pt idx="6869">
                  <c:v>89.122</c:v>
                </c:pt>
                <c:pt idx="6870">
                  <c:v>89.111000000000004</c:v>
                </c:pt>
                <c:pt idx="6871">
                  <c:v>89.096000000000004</c:v>
                </c:pt>
                <c:pt idx="6872">
                  <c:v>89.084999999999994</c:v>
                </c:pt>
                <c:pt idx="6873">
                  <c:v>89.070999999999998</c:v>
                </c:pt>
                <c:pt idx="6874">
                  <c:v>89.058999999999997</c:v>
                </c:pt>
                <c:pt idx="6875">
                  <c:v>89.052000000000007</c:v>
                </c:pt>
                <c:pt idx="6876">
                  <c:v>89.037999999999997</c:v>
                </c:pt>
                <c:pt idx="6877">
                  <c:v>89.021000000000001</c:v>
                </c:pt>
                <c:pt idx="6878">
                  <c:v>89.001999999999995</c:v>
                </c:pt>
                <c:pt idx="6879">
                  <c:v>88.981999999999999</c:v>
                </c:pt>
                <c:pt idx="6880">
                  <c:v>88.962000000000003</c:v>
                </c:pt>
                <c:pt idx="6881">
                  <c:v>88.947999999999993</c:v>
                </c:pt>
                <c:pt idx="6882">
                  <c:v>88.938000000000002</c:v>
                </c:pt>
                <c:pt idx="6883">
                  <c:v>88.929000000000002</c:v>
                </c:pt>
                <c:pt idx="6884">
                  <c:v>88.915999999999997</c:v>
                </c:pt>
                <c:pt idx="6885">
                  <c:v>88.900999999999996</c:v>
                </c:pt>
                <c:pt idx="6886">
                  <c:v>88.89</c:v>
                </c:pt>
                <c:pt idx="6887">
                  <c:v>88.881</c:v>
                </c:pt>
                <c:pt idx="6888">
                  <c:v>88.867999999999995</c:v>
                </c:pt>
                <c:pt idx="6889">
                  <c:v>88.853999999999999</c:v>
                </c:pt>
                <c:pt idx="6890">
                  <c:v>88.84</c:v>
                </c:pt>
                <c:pt idx="6891">
                  <c:v>88.822999999999993</c:v>
                </c:pt>
                <c:pt idx="6892">
                  <c:v>88.808999999999997</c:v>
                </c:pt>
                <c:pt idx="6893">
                  <c:v>88.796000000000006</c:v>
                </c:pt>
                <c:pt idx="6894">
                  <c:v>88.778000000000006</c:v>
                </c:pt>
                <c:pt idx="6895">
                  <c:v>88.765000000000001</c:v>
                </c:pt>
                <c:pt idx="6896">
                  <c:v>88.751999999999995</c:v>
                </c:pt>
                <c:pt idx="6897">
                  <c:v>88.748000000000005</c:v>
                </c:pt>
                <c:pt idx="6898">
                  <c:v>88.748000000000005</c:v>
                </c:pt>
                <c:pt idx="6899">
                  <c:v>88.745999999999995</c:v>
                </c:pt>
                <c:pt idx="6900">
                  <c:v>88.751000000000005</c:v>
                </c:pt>
                <c:pt idx="6901">
                  <c:v>88.757999999999996</c:v>
                </c:pt>
                <c:pt idx="6902">
                  <c:v>88.763999999999996</c:v>
                </c:pt>
                <c:pt idx="6903">
                  <c:v>88.781000000000006</c:v>
                </c:pt>
                <c:pt idx="6904">
                  <c:v>88.802000000000007</c:v>
                </c:pt>
                <c:pt idx="6905">
                  <c:v>88.822000000000003</c:v>
                </c:pt>
                <c:pt idx="6906">
                  <c:v>88.843000000000004</c:v>
                </c:pt>
                <c:pt idx="6907">
                  <c:v>88.867999999999995</c:v>
                </c:pt>
                <c:pt idx="6908">
                  <c:v>88.893000000000001</c:v>
                </c:pt>
                <c:pt idx="6909">
                  <c:v>88.915999999999997</c:v>
                </c:pt>
                <c:pt idx="6910">
                  <c:v>88.933999999999997</c:v>
                </c:pt>
                <c:pt idx="6911">
                  <c:v>88.95</c:v>
                </c:pt>
                <c:pt idx="6912">
                  <c:v>88.97</c:v>
                </c:pt>
                <c:pt idx="6913">
                  <c:v>88.991</c:v>
                </c:pt>
                <c:pt idx="6914">
                  <c:v>89.01</c:v>
                </c:pt>
                <c:pt idx="6915">
                  <c:v>89.03</c:v>
                </c:pt>
                <c:pt idx="6916">
                  <c:v>89.049000000000007</c:v>
                </c:pt>
                <c:pt idx="6917">
                  <c:v>89.058999999999997</c:v>
                </c:pt>
                <c:pt idx="6918">
                  <c:v>89.061999999999998</c:v>
                </c:pt>
                <c:pt idx="6919">
                  <c:v>89.064999999999998</c:v>
                </c:pt>
                <c:pt idx="6920">
                  <c:v>89.066000000000003</c:v>
                </c:pt>
                <c:pt idx="6921">
                  <c:v>89.069000000000003</c:v>
                </c:pt>
                <c:pt idx="6922">
                  <c:v>89.070999999999998</c:v>
                </c:pt>
                <c:pt idx="6923">
                  <c:v>89.072000000000003</c:v>
                </c:pt>
                <c:pt idx="6924">
                  <c:v>89.067999999999998</c:v>
                </c:pt>
                <c:pt idx="6925">
                  <c:v>89.067999999999998</c:v>
                </c:pt>
                <c:pt idx="6926">
                  <c:v>89.066999999999993</c:v>
                </c:pt>
                <c:pt idx="6927">
                  <c:v>89.066999999999993</c:v>
                </c:pt>
                <c:pt idx="6928">
                  <c:v>89.073999999999998</c:v>
                </c:pt>
                <c:pt idx="6929">
                  <c:v>89.090999999999994</c:v>
                </c:pt>
                <c:pt idx="6930">
                  <c:v>89.102999999999994</c:v>
                </c:pt>
                <c:pt idx="6931">
                  <c:v>89.119</c:v>
                </c:pt>
                <c:pt idx="6932">
                  <c:v>89.141999999999996</c:v>
                </c:pt>
                <c:pt idx="6933">
                  <c:v>89.173000000000002</c:v>
                </c:pt>
                <c:pt idx="6934">
                  <c:v>89.206000000000003</c:v>
                </c:pt>
                <c:pt idx="6935">
                  <c:v>89.245999999999995</c:v>
                </c:pt>
                <c:pt idx="6936">
                  <c:v>89.296000000000006</c:v>
                </c:pt>
                <c:pt idx="6937">
                  <c:v>89.347999999999999</c:v>
                </c:pt>
                <c:pt idx="6938">
                  <c:v>89.391999999999996</c:v>
                </c:pt>
                <c:pt idx="6939">
                  <c:v>89.436000000000007</c:v>
                </c:pt>
                <c:pt idx="6940">
                  <c:v>89.475999999999999</c:v>
                </c:pt>
                <c:pt idx="6941">
                  <c:v>89.521000000000001</c:v>
                </c:pt>
                <c:pt idx="6942">
                  <c:v>89.572999999999993</c:v>
                </c:pt>
                <c:pt idx="6943">
                  <c:v>89.623999999999995</c:v>
                </c:pt>
                <c:pt idx="6944">
                  <c:v>89.676000000000002</c:v>
                </c:pt>
                <c:pt idx="6945">
                  <c:v>89.734999999999999</c:v>
                </c:pt>
                <c:pt idx="6946">
                  <c:v>89.789000000000001</c:v>
                </c:pt>
                <c:pt idx="6947">
                  <c:v>89.834999999999994</c:v>
                </c:pt>
                <c:pt idx="6948">
                  <c:v>89.878</c:v>
                </c:pt>
                <c:pt idx="6949">
                  <c:v>89.927000000000007</c:v>
                </c:pt>
                <c:pt idx="6950">
                  <c:v>89.97</c:v>
                </c:pt>
                <c:pt idx="6951">
                  <c:v>90.004000000000005</c:v>
                </c:pt>
                <c:pt idx="6952">
                  <c:v>90.027000000000001</c:v>
                </c:pt>
                <c:pt idx="6953">
                  <c:v>90.042000000000002</c:v>
                </c:pt>
                <c:pt idx="6954">
                  <c:v>90.052000000000007</c:v>
                </c:pt>
                <c:pt idx="6955">
                  <c:v>90.055999999999997</c:v>
                </c:pt>
                <c:pt idx="6956">
                  <c:v>90.057000000000002</c:v>
                </c:pt>
                <c:pt idx="6957">
                  <c:v>90.06</c:v>
                </c:pt>
                <c:pt idx="6958">
                  <c:v>90.063000000000002</c:v>
                </c:pt>
                <c:pt idx="6959">
                  <c:v>90.054000000000002</c:v>
                </c:pt>
                <c:pt idx="6960">
                  <c:v>90.040999999999997</c:v>
                </c:pt>
                <c:pt idx="6961">
                  <c:v>90.024000000000001</c:v>
                </c:pt>
                <c:pt idx="6962">
                  <c:v>90.007999999999996</c:v>
                </c:pt>
                <c:pt idx="6963">
                  <c:v>89.995999999999995</c:v>
                </c:pt>
                <c:pt idx="6964">
                  <c:v>89.974000000000004</c:v>
                </c:pt>
                <c:pt idx="6965">
                  <c:v>89.947000000000003</c:v>
                </c:pt>
                <c:pt idx="6966">
                  <c:v>89.918999999999997</c:v>
                </c:pt>
                <c:pt idx="6967">
                  <c:v>89.897999999999996</c:v>
                </c:pt>
                <c:pt idx="6968">
                  <c:v>89.879000000000005</c:v>
                </c:pt>
                <c:pt idx="6969">
                  <c:v>89.863</c:v>
                </c:pt>
                <c:pt idx="6970">
                  <c:v>89.85</c:v>
                </c:pt>
                <c:pt idx="6971">
                  <c:v>89.837000000000003</c:v>
                </c:pt>
                <c:pt idx="6972">
                  <c:v>89.823999999999998</c:v>
                </c:pt>
                <c:pt idx="6973">
                  <c:v>89.82</c:v>
                </c:pt>
                <c:pt idx="6974">
                  <c:v>89.819000000000003</c:v>
                </c:pt>
                <c:pt idx="6975">
                  <c:v>89.828000000000003</c:v>
                </c:pt>
                <c:pt idx="6976">
                  <c:v>89.840999999999994</c:v>
                </c:pt>
                <c:pt idx="6977">
                  <c:v>89.858000000000004</c:v>
                </c:pt>
                <c:pt idx="6978">
                  <c:v>89.876999999999995</c:v>
                </c:pt>
                <c:pt idx="6979">
                  <c:v>89.897999999999996</c:v>
                </c:pt>
                <c:pt idx="6980">
                  <c:v>89.918999999999997</c:v>
                </c:pt>
                <c:pt idx="6981">
                  <c:v>89.941000000000003</c:v>
                </c:pt>
                <c:pt idx="6982">
                  <c:v>89.968000000000004</c:v>
                </c:pt>
                <c:pt idx="6983">
                  <c:v>89.994</c:v>
                </c:pt>
                <c:pt idx="6984">
                  <c:v>90.022999999999996</c:v>
                </c:pt>
                <c:pt idx="6985">
                  <c:v>90.055999999999997</c:v>
                </c:pt>
                <c:pt idx="6986">
                  <c:v>90.084999999999994</c:v>
                </c:pt>
                <c:pt idx="6987">
                  <c:v>90.120999999999995</c:v>
                </c:pt>
                <c:pt idx="6988">
                  <c:v>90.162999999999997</c:v>
                </c:pt>
                <c:pt idx="6989">
                  <c:v>90.200999999999993</c:v>
                </c:pt>
                <c:pt idx="6990">
                  <c:v>90.245000000000005</c:v>
                </c:pt>
                <c:pt idx="6991">
                  <c:v>90.284999999999997</c:v>
                </c:pt>
                <c:pt idx="6992">
                  <c:v>90.319000000000003</c:v>
                </c:pt>
                <c:pt idx="6993">
                  <c:v>90.343000000000004</c:v>
                </c:pt>
                <c:pt idx="6994">
                  <c:v>90.364000000000004</c:v>
                </c:pt>
                <c:pt idx="6995">
                  <c:v>90.382000000000005</c:v>
                </c:pt>
                <c:pt idx="6996">
                  <c:v>90.393000000000001</c:v>
                </c:pt>
                <c:pt idx="6997">
                  <c:v>90.403999999999996</c:v>
                </c:pt>
                <c:pt idx="6998">
                  <c:v>90.41</c:v>
                </c:pt>
                <c:pt idx="6999">
                  <c:v>90.417000000000002</c:v>
                </c:pt>
                <c:pt idx="7000">
                  <c:v>90.421000000000006</c:v>
                </c:pt>
                <c:pt idx="7001">
                  <c:v>90.429000000000002</c:v>
                </c:pt>
                <c:pt idx="7002">
                  <c:v>90.435000000000002</c:v>
                </c:pt>
                <c:pt idx="7003">
                  <c:v>90.436999999999998</c:v>
                </c:pt>
                <c:pt idx="7004">
                  <c:v>90.447999999999993</c:v>
                </c:pt>
                <c:pt idx="7005">
                  <c:v>90.463999999999999</c:v>
                </c:pt>
                <c:pt idx="7006">
                  <c:v>90.478999999999999</c:v>
                </c:pt>
                <c:pt idx="7007">
                  <c:v>90.494</c:v>
                </c:pt>
                <c:pt idx="7008">
                  <c:v>90.507000000000005</c:v>
                </c:pt>
                <c:pt idx="7009">
                  <c:v>90.521000000000001</c:v>
                </c:pt>
                <c:pt idx="7010">
                  <c:v>90.533000000000001</c:v>
                </c:pt>
                <c:pt idx="7011">
                  <c:v>90.542000000000002</c:v>
                </c:pt>
                <c:pt idx="7012">
                  <c:v>90.548000000000002</c:v>
                </c:pt>
                <c:pt idx="7013">
                  <c:v>90.558999999999997</c:v>
                </c:pt>
                <c:pt idx="7014">
                  <c:v>90.564999999999998</c:v>
                </c:pt>
                <c:pt idx="7015">
                  <c:v>90.572000000000003</c:v>
                </c:pt>
                <c:pt idx="7016">
                  <c:v>90.575000000000003</c:v>
                </c:pt>
                <c:pt idx="7017">
                  <c:v>90.578000000000003</c:v>
                </c:pt>
                <c:pt idx="7018">
                  <c:v>90.575999999999993</c:v>
                </c:pt>
                <c:pt idx="7019">
                  <c:v>90.575000000000003</c:v>
                </c:pt>
                <c:pt idx="7020">
                  <c:v>90.575000000000003</c:v>
                </c:pt>
                <c:pt idx="7021">
                  <c:v>90.570999999999998</c:v>
                </c:pt>
                <c:pt idx="7022">
                  <c:v>90.569000000000003</c:v>
                </c:pt>
                <c:pt idx="7023">
                  <c:v>90.566999999999993</c:v>
                </c:pt>
                <c:pt idx="7024">
                  <c:v>90.561999999999998</c:v>
                </c:pt>
                <c:pt idx="7025">
                  <c:v>90.558999999999997</c:v>
                </c:pt>
                <c:pt idx="7026">
                  <c:v>90.558000000000007</c:v>
                </c:pt>
                <c:pt idx="7027">
                  <c:v>90.554000000000002</c:v>
                </c:pt>
                <c:pt idx="7028">
                  <c:v>90.55</c:v>
                </c:pt>
                <c:pt idx="7029">
                  <c:v>90.546999999999997</c:v>
                </c:pt>
                <c:pt idx="7030">
                  <c:v>90.545000000000002</c:v>
                </c:pt>
                <c:pt idx="7031">
                  <c:v>90.543000000000006</c:v>
                </c:pt>
                <c:pt idx="7032">
                  <c:v>90.542000000000002</c:v>
                </c:pt>
                <c:pt idx="7033">
                  <c:v>90.543999999999997</c:v>
                </c:pt>
                <c:pt idx="7034">
                  <c:v>90.551000000000002</c:v>
                </c:pt>
                <c:pt idx="7035">
                  <c:v>90.554000000000002</c:v>
                </c:pt>
                <c:pt idx="7036">
                  <c:v>90.563000000000002</c:v>
                </c:pt>
                <c:pt idx="7037">
                  <c:v>90.573999999999998</c:v>
                </c:pt>
                <c:pt idx="7038">
                  <c:v>90.584999999999994</c:v>
                </c:pt>
                <c:pt idx="7039">
                  <c:v>90.596999999999994</c:v>
                </c:pt>
                <c:pt idx="7040">
                  <c:v>90.61</c:v>
                </c:pt>
                <c:pt idx="7041">
                  <c:v>90.626000000000005</c:v>
                </c:pt>
                <c:pt idx="7042">
                  <c:v>90.646000000000001</c:v>
                </c:pt>
                <c:pt idx="7043">
                  <c:v>90.668000000000006</c:v>
                </c:pt>
                <c:pt idx="7044">
                  <c:v>90.688000000000002</c:v>
                </c:pt>
                <c:pt idx="7045">
                  <c:v>90.715000000000003</c:v>
                </c:pt>
                <c:pt idx="7046">
                  <c:v>90.739000000000004</c:v>
                </c:pt>
                <c:pt idx="7047">
                  <c:v>90.76</c:v>
                </c:pt>
                <c:pt idx="7048">
                  <c:v>90.781000000000006</c:v>
                </c:pt>
                <c:pt idx="7049">
                  <c:v>90.801000000000002</c:v>
                </c:pt>
                <c:pt idx="7050">
                  <c:v>90.814999999999998</c:v>
                </c:pt>
                <c:pt idx="7051">
                  <c:v>90.823999999999998</c:v>
                </c:pt>
                <c:pt idx="7052">
                  <c:v>90.837999999999994</c:v>
                </c:pt>
                <c:pt idx="7053">
                  <c:v>90.846000000000004</c:v>
                </c:pt>
                <c:pt idx="7054">
                  <c:v>90.856999999999999</c:v>
                </c:pt>
                <c:pt idx="7055">
                  <c:v>90.87</c:v>
                </c:pt>
                <c:pt idx="7056">
                  <c:v>90.879000000000005</c:v>
                </c:pt>
                <c:pt idx="7057">
                  <c:v>90.887</c:v>
                </c:pt>
                <c:pt idx="7058">
                  <c:v>90.888999999999996</c:v>
                </c:pt>
                <c:pt idx="7059">
                  <c:v>90.891000000000005</c:v>
                </c:pt>
                <c:pt idx="7060">
                  <c:v>90.891999999999996</c:v>
                </c:pt>
                <c:pt idx="7061">
                  <c:v>90.89</c:v>
                </c:pt>
                <c:pt idx="7062">
                  <c:v>90.882999999999996</c:v>
                </c:pt>
                <c:pt idx="7063">
                  <c:v>90.89</c:v>
                </c:pt>
                <c:pt idx="7064">
                  <c:v>90.891000000000005</c:v>
                </c:pt>
                <c:pt idx="7065">
                  <c:v>90.888000000000005</c:v>
                </c:pt>
                <c:pt idx="7066">
                  <c:v>90.88</c:v>
                </c:pt>
                <c:pt idx="7067">
                  <c:v>90.872</c:v>
                </c:pt>
                <c:pt idx="7068">
                  <c:v>90.864999999999995</c:v>
                </c:pt>
                <c:pt idx="7069">
                  <c:v>90.861000000000004</c:v>
                </c:pt>
                <c:pt idx="7070">
                  <c:v>90.855999999999995</c:v>
                </c:pt>
                <c:pt idx="7071">
                  <c:v>90.852999999999994</c:v>
                </c:pt>
                <c:pt idx="7072">
                  <c:v>90.858000000000004</c:v>
                </c:pt>
                <c:pt idx="7073">
                  <c:v>90.855999999999995</c:v>
                </c:pt>
                <c:pt idx="7074">
                  <c:v>90.852999999999994</c:v>
                </c:pt>
                <c:pt idx="7075">
                  <c:v>90.853999999999999</c:v>
                </c:pt>
                <c:pt idx="7076">
                  <c:v>90.858000000000004</c:v>
                </c:pt>
                <c:pt idx="7077">
                  <c:v>90.86</c:v>
                </c:pt>
                <c:pt idx="7078">
                  <c:v>90.861000000000004</c:v>
                </c:pt>
                <c:pt idx="7079">
                  <c:v>90.866</c:v>
                </c:pt>
                <c:pt idx="7080">
                  <c:v>90.87</c:v>
                </c:pt>
                <c:pt idx="7081">
                  <c:v>90.870999999999995</c:v>
                </c:pt>
                <c:pt idx="7082">
                  <c:v>90.873000000000005</c:v>
                </c:pt>
                <c:pt idx="7083">
                  <c:v>90.876000000000005</c:v>
                </c:pt>
                <c:pt idx="7084">
                  <c:v>90.878</c:v>
                </c:pt>
                <c:pt idx="7085">
                  <c:v>90.881</c:v>
                </c:pt>
                <c:pt idx="7086">
                  <c:v>90.881</c:v>
                </c:pt>
                <c:pt idx="7087">
                  <c:v>90.882999999999996</c:v>
                </c:pt>
                <c:pt idx="7088">
                  <c:v>90.888000000000005</c:v>
                </c:pt>
                <c:pt idx="7089">
                  <c:v>90.891000000000005</c:v>
                </c:pt>
                <c:pt idx="7090">
                  <c:v>90.894999999999996</c:v>
                </c:pt>
                <c:pt idx="7091">
                  <c:v>90.91</c:v>
                </c:pt>
                <c:pt idx="7092">
                  <c:v>90.927999999999997</c:v>
                </c:pt>
                <c:pt idx="7093">
                  <c:v>90.944000000000003</c:v>
                </c:pt>
                <c:pt idx="7094">
                  <c:v>90.953999999999994</c:v>
                </c:pt>
                <c:pt idx="7095">
                  <c:v>90.965000000000003</c:v>
                </c:pt>
                <c:pt idx="7096">
                  <c:v>90.99</c:v>
                </c:pt>
                <c:pt idx="7097">
                  <c:v>91.027000000000001</c:v>
                </c:pt>
                <c:pt idx="7098">
                  <c:v>91.066000000000003</c:v>
                </c:pt>
                <c:pt idx="7099">
                  <c:v>91.100999999999999</c:v>
                </c:pt>
                <c:pt idx="7100">
                  <c:v>91.135999999999996</c:v>
                </c:pt>
                <c:pt idx="7101">
                  <c:v>91.183999999999997</c:v>
                </c:pt>
                <c:pt idx="7102">
                  <c:v>91.241</c:v>
                </c:pt>
                <c:pt idx="7103">
                  <c:v>91.287000000000006</c:v>
                </c:pt>
                <c:pt idx="7104">
                  <c:v>91.322000000000003</c:v>
                </c:pt>
                <c:pt idx="7105">
                  <c:v>91.361999999999995</c:v>
                </c:pt>
                <c:pt idx="7106">
                  <c:v>91.387</c:v>
                </c:pt>
                <c:pt idx="7107">
                  <c:v>91.400999999999996</c:v>
                </c:pt>
                <c:pt idx="7108">
                  <c:v>91.42</c:v>
                </c:pt>
                <c:pt idx="7109">
                  <c:v>91.436000000000007</c:v>
                </c:pt>
                <c:pt idx="7110">
                  <c:v>91.436999999999998</c:v>
                </c:pt>
                <c:pt idx="7111">
                  <c:v>91.433000000000007</c:v>
                </c:pt>
                <c:pt idx="7112">
                  <c:v>91.42</c:v>
                </c:pt>
                <c:pt idx="7113">
                  <c:v>91.412000000000006</c:v>
                </c:pt>
                <c:pt idx="7114">
                  <c:v>91.406999999999996</c:v>
                </c:pt>
                <c:pt idx="7115">
                  <c:v>91.397999999999996</c:v>
                </c:pt>
                <c:pt idx="7116">
                  <c:v>91.388000000000005</c:v>
                </c:pt>
                <c:pt idx="7117">
                  <c:v>91.367000000000004</c:v>
                </c:pt>
                <c:pt idx="7118">
                  <c:v>91.343999999999994</c:v>
                </c:pt>
                <c:pt idx="7119">
                  <c:v>91.320999999999998</c:v>
                </c:pt>
                <c:pt idx="7120">
                  <c:v>91.287000000000006</c:v>
                </c:pt>
                <c:pt idx="7121">
                  <c:v>91.25</c:v>
                </c:pt>
                <c:pt idx="7122">
                  <c:v>91.215000000000003</c:v>
                </c:pt>
                <c:pt idx="7123">
                  <c:v>91.186999999999998</c:v>
                </c:pt>
                <c:pt idx="7124">
                  <c:v>91.156000000000006</c:v>
                </c:pt>
                <c:pt idx="7125">
                  <c:v>91.125</c:v>
                </c:pt>
                <c:pt idx="7126">
                  <c:v>91.106999999999999</c:v>
                </c:pt>
                <c:pt idx="7127">
                  <c:v>91.090999999999994</c:v>
                </c:pt>
                <c:pt idx="7128">
                  <c:v>91.072000000000003</c:v>
                </c:pt>
                <c:pt idx="7129">
                  <c:v>91.052999999999997</c:v>
                </c:pt>
                <c:pt idx="7130">
                  <c:v>91.037000000000006</c:v>
                </c:pt>
                <c:pt idx="7131">
                  <c:v>91.019000000000005</c:v>
                </c:pt>
                <c:pt idx="7132">
                  <c:v>90.994</c:v>
                </c:pt>
                <c:pt idx="7133">
                  <c:v>90.965000000000003</c:v>
                </c:pt>
                <c:pt idx="7134">
                  <c:v>90.941000000000003</c:v>
                </c:pt>
                <c:pt idx="7135">
                  <c:v>90.924999999999997</c:v>
                </c:pt>
                <c:pt idx="7136">
                  <c:v>90.91</c:v>
                </c:pt>
                <c:pt idx="7137">
                  <c:v>90.897000000000006</c:v>
                </c:pt>
                <c:pt idx="7138">
                  <c:v>90.893000000000001</c:v>
                </c:pt>
                <c:pt idx="7139">
                  <c:v>90.897000000000006</c:v>
                </c:pt>
                <c:pt idx="7140">
                  <c:v>90.897999999999996</c:v>
                </c:pt>
                <c:pt idx="7141">
                  <c:v>90.894999999999996</c:v>
                </c:pt>
                <c:pt idx="7142">
                  <c:v>90.891000000000005</c:v>
                </c:pt>
                <c:pt idx="7143">
                  <c:v>90.885999999999996</c:v>
                </c:pt>
                <c:pt idx="7144">
                  <c:v>90.885999999999996</c:v>
                </c:pt>
                <c:pt idx="7145">
                  <c:v>90.882999999999996</c:v>
                </c:pt>
                <c:pt idx="7146">
                  <c:v>90.876999999999995</c:v>
                </c:pt>
                <c:pt idx="7147">
                  <c:v>90.869</c:v>
                </c:pt>
                <c:pt idx="7148">
                  <c:v>90.866</c:v>
                </c:pt>
                <c:pt idx="7149">
                  <c:v>90.856999999999999</c:v>
                </c:pt>
                <c:pt idx="7150">
                  <c:v>90.850999999999999</c:v>
                </c:pt>
                <c:pt idx="7151">
                  <c:v>90.855999999999995</c:v>
                </c:pt>
                <c:pt idx="7152">
                  <c:v>90.861000000000004</c:v>
                </c:pt>
                <c:pt idx="7153">
                  <c:v>90.870999999999995</c:v>
                </c:pt>
                <c:pt idx="7154">
                  <c:v>90.89</c:v>
                </c:pt>
                <c:pt idx="7155">
                  <c:v>90.923000000000002</c:v>
                </c:pt>
                <c:pt idx="7156">
                  <c:v>90.956000000000003</c:v>
                </c:pt>
                <c:pt idx="7157">
                  <c:v>90.975999999999999</c:v>
                </c:pt>
                <c:pt idx="7158">
                  <c:v>91.012</c:v>
                </c:pt>
                <c:pt idx="7159">
                  <c:v>91.061999999999998</c:v>
                </c:pt>
                <c:pt idx="7160">
                  <c:v>91.111000000000004</c:v>
                </c:pt>
                <c:pt idx="7161">
                  <c:v>91.156000000000006</c:v>
                </c:pt>
                <c:pt idx="7162">
                  <c:v>91.2</c:v>
                </c:pt>
                <c:pt idx="7163">
                  <c:v>91.248999999999995</c:v>
                </c:pt>
                <c:pt idx="7164">
                  <c:v>91.295000000000002</c:v>
                </c:pt>
                <c:pt idx="7165">
                  <c:v>91.331000000000003</c:v>
                </c:pt>
                <c:pt idx="7166">
                  <c:v>91.364999999999995</c:v>
                </c:pt>
                <c:pt idx="7167">
                  <c:v>91.409000000000006</c:v>
                </c:pt>
                <c:pt idx="7168">
                  <c:v>91.457999999999998</c:v>
                </c:pt>
                <c:pt idx="7169">
                  <c:v>91.507999999999996</c:v>
                </c:pt>
                <c:pt idx="7170">
                  <c:v>91.555000000000007</c:v>
                </c:pt>
                <c:pt idx="7171">
                  <c:v>91.608000000000004</c:v>
                </c:pt>
                <c:pt idx="7172">
                  <c:v>91.658000000000001</c:v>
                </c:pt>
                <c:pt idx="7173">
                  <c:v>91.706999999999994</c:v>
                </c:pt>
                <c:pt idx="7174">
                  <c:v>91.769000000000005</c:v>
                </c:pt>
                <c:pt idx="7175">
                  <c:v>91.826999999999998</c:v>
                </c:pt>
                <c:pt idx="7176">
                  <c:v>91.88</c:v>
                </c:pt>
                <c:pt idx="7177">
                  <c:v>91.936999999999998</c:v>
                </c:pt>
                <c:pt idx="7178">
                  <c:v>91.998000000000005</c:v>
                </c:pt>
                <c:pt idx="7179">
                  <c:v>92.069000000000003</c:v>
                </c:pt>
                <c:pt idx="7180">
                  <c:v>92.131</c:v>
                </c:pt>
                <c:pt idx="7181">
                  <c:v>92.198999999999998</c:v>
                </c:pt>
                <c:pt idx="7182">
                  <c:v>92.272000000000006</c:v>
                </c:pt>
                <c:pt idx="7183">
                  <c:v>92.331000000000003</c:v>
                </c:pt>
                <c:pt idx="7184">
                  <c:v>92.382999999999996</c:v>
                </c:pt>
                <c:pt idx="7185">
                  <c:v>92.433999999999997</c:v>
                </c:pt>
                <c:pt idx="7186">
                  <c:v>92.498000000000005</c:v>
                </c:pt>
                <c:pt idx="7187">
                  <c:v>92.546000000000006</c:v>
                </c:pt>
                <c:pt idx="7188">
                  <c:v>92.573999999999998</c:v>
                </c:pt>
                <c:pt idx="7189">
                  <c:v>92.596000000000004</c:v>
                </c:pt>
                <c:pt idx="7190">
                  <c:v>92.614000000000004</c:v>
                </c:pt>
                <c:pt idx="7191">
                  <c:v>92.628</c:v>
                </c:pt>
                <c:pt idx="7192">
                  <c:v>92.629000000000005</c:v>
                </c:pt>
                <c:pt idx="7193">
                  <c:v>92.617000000000004</c:v>
                </c:pt>
                <c:pt idx="7194">
                  <c:v>92.594999999999999</c:v>
                </c:pt>
                <c:pt idx="7195">
                  <c:v>92.561000000000007</c:v>
                </c:pt>
                <c:pt idx="7196">
                  <c:v>92.522000000000006</c:v>
                </c:pt>
                <c:pt idx="7197">
                  <c:v>92.486999999999995</c:v>
                </c:pt>
                <c:pt idx="7198">
                  <c:v>92.453999999999994</c:v>
                </c:pt>
                <c:pt idx="7199">
                  <c:v>92.412000000000006</c:v>
                </c:pt>
                <c:pt idx="7200">
                  <c:v>92.355000000000004</c:v>
                </c:pt>
                <c:pt idx="7201">
                  <c:v>92.308000000000007</c:v>
                </c:pt>
                <c:pt idx="7202">
                  <c:v>92.272000000000006</c:v>
                </c:pt>
                <c:pt idx="7203">
                  <c:v>92.242999999999995</c:v>
                </c:pt>
                <c:pt idx="7204">
                  <c:v>92.221000000000004</c:v>
                </c:pt>
                <c:pt idx="7205">
                  <c:v>92.2</c:v>
                </c:pt>
                <c:pt idx="7206">
                  <c:v>92.177999999999997</c:v>
                </c:pt>
                <c:pt idx="7207">
                  <c:v>92.162000000000006</c:v>
                </c:pt>
                <c:pt idx="7208">
                  <c:v>92.153999999999996</c:v>
                </c:pt>
                <c:pt idx="7209">
                  <c:v>92.153999999999996</c:v>
                </c:pt>
                <c:pt idx="7210">
                  <c:v>92.165999999999997</c:v>
                </c:pt>
                <c:pt idx="7211">
                  <c:v>92.188999999999993</c:v>
                </c:pt>
                <c:pt idx="7212">
                  <c:v>92.204999999999998</c:v>
                </c:pt>
                <c:pt idx="7213">
                  <c:v>92.216999999999999</c:v>
                </c:pt>
                <c:pt idx="7214">
                  <c:v>92.236000000000004</c:v>
                </c:pt>
                <c:pt idx="7215">
                  <c:v>92.26</c:v>
                </c:pt>
                <c:pt idx="7216">
                  <c:v>92.281000000000006</c:v>
                </c:pt>
                <c:pt idx="7217">
                  <c:v>92.296999999999997</c:v>
                </c:pt>
                <c:pt idx="7218">
                  <c:v>92.313999999999993</c:v>
                </c:pt>
                <c:pt idx="7219">
                  <c:v>92.328999999999994</c:v>
                </c:pt>
                <c:pt idx="7220">
                  <c:v>92.334000000000003</c:v>
                </c:pt>
                <c:pt idx="7221">
                  <c:v>92.338999999999999</c:v>
                </c:pt>
                <c:pt idx="7222">
                  <c:v>92.353999999999999</c:v>
                </c:pt>
                <c:pt idx="7223">
                  <c:v>92.376999999999995</c:v>
                </c:pt>
                <c:pt idx="7224">
                  <c:v>92.403999999999996</c:v>
                </c:pt>
                <c:pt idx="7225">
                  <c:v>92.427999999999997</c:v>
                </c:pt>
                <c:pt idx="7226">
                  <c:v>92.456000000000003</c:v>
                </c:pt>
                <c:pt idx="7227">
                  <c:v>92.49</c:v>
                </c:pt>
                <c:pt idx="7228">
                  <c:v>92.525999999999996</c:v>
                </c:pt>
                <c:pt idx="7229">
                  <c:v>92.555999999999997</c:v>
                </c:pt>
                <c:pt idx="7230">
                  <c:v>92.576999999999998</c:v>
                </c:pt>
                <c:pt idx="7231">
                  <c:v>92.584999999999994</c:v>
                </c:pt>
                <c:pt idx="7232">
                  <c:v>92.587000000000003</c:v>
                </c:pt>
                <c:pt idx="7233">
                  <c:v>92.584000000000003</c:v>
                </c:pt>
                <c:pt idx="7234">
                  <c:v>92.576999999999998</c:v>
                </c:pt>
                <c:pt idx="7235">
                  <c:v>92.569000000000003</c:v>
                </c:pt>
                <c:pt idx="7236">
                  <c:v>92.557000000000002</c:v>
                </c:pt>
                <c:pt idx="7237">
                  <c:v>92.543000000000006</c:v>
                </c:pt>
                <c:pt idx="7238">
                  <c:v>92.525999999999996</c:v>
                </c:pt>
                <c:pt idx="7239">
                  <c:v>92.507000000000005</c:v>
                </c:pt>
                <c:pt idx="7240">
                  <c:v>92.49</c:v>
                </c:pt>
                <c:pt idx="7241">
                  <c:v>92.468000000000004</c:v>
                </c:pt>
                <c:pt idx="7242">
                  <c:v>92.447999999999993</c:v>
                </c:pt>
                <c:pt idx="7243">
                  <c:v>92.433999999999997</c:v>
                </c:pt>
                <c:pt idx="7244">
                  <c:v>92.424000000000007</c:v>
                </c:pt>
                <c:pt idx="7245">
                  <c:v>92.412000000000006</c:v>
                </c:pt>
                <c:pt idx="7246">
                  <c:v>92.397999999999996</c:v>
                </c:pt>
                <c:pt idx="7247">
                  <c:v>92.384</c:v>
                </c:pt>
                <c:pt idx="7248">
                  <c:v>92.375</c:v>
                </c:pt>
                <c:pt idx="7249">
                  <c:v>92.367999999999995</c:v>
                </c:pt>
                <c:pt idx="7250">
                  <c:v>92.361000000000004</c:v>
                </c:pt>
                <c:pt idx="7251">
                  <c:v>92.353999999999999</c:v>
                </c:pt>
                <c:pt idx="7252">
                  <c:v>92.35</c:v>
                </c:pt>
                <c:pt idx="7253">
                  <c:v>92.343999999999994</c:v>
                </c:pt>
                <c:pt idx="7254">
                  <c:v>92.331000000000003</c:v>
                </c:pt>
                <c:pt idx="7255">
                  <c:v>92.322999999999993</c:v>
                </c:pt>
                <c:pt idx="7256">
                  <c:v>92.316999999999993</c:v>
                </c:pt>
                <c:pt idx="7257">
                  <c:v>92.313999999999993</c:v>
                </c:pt>
                <c:pt idx="7258">
                  <c:v>92.308999999999997</c:v>
                </c:pt>
                <c:pt idx="7259">
                  <c:v>92.302999999999997</c:v>
                </c:pt>
                <c:pt idx="7260">
                  <c:v>92.296999999999997</c:v>
                </c:pt>
                <c:pt idx="7261">
                  <c:v>92.290999999999997</c:v>
                </c:pt>
                <c:pt idx="7262">
                  <c:v>92.286000000000001</c:v>
                </c:pt>
                <c:pt idx="7263">
                  <c:v>92.278999999999996</c:v>
                </c:pt>
                <c:pt idx="7264">
                  <c:v>92.272999999999996</c:v>
                </c:pt>
                <c:pt idx="7265">
                  <c:v>92.271000000000001</c:v>
                </c:pt>
                <c:pt idx="7266">
                  <c:v>92.272999999999996</c:v>
                </c:pt>
                <c:pt idx="7267">
                  <c:v>92.272999999999996</c:v>
                </c:pt>
                <c:pt idx="7268">
                  <c:v>92.271000000000001</c:v>
                </c:pt>
                <c:pt idx="7269">
                  <c:v>92.274000000000001</c:v>
                </c:pt>
                <c:pt idx="7270">
                  <c:v>92.275999999999996</c:v>
                </c:pt>
                <c:pt idx="7271">
                  <c:v>92.275000000000006</c:v>
                </c:pt>
                <c:pt idx="7272">
                  <c:v>92.275999999999996</c:v>
                </c:pt>
                <c:pt idx="7273">
                  <c:v>92.275999999999996</c:v>
                </c:pt>
                <c:pt idx="7274">
                  <c:v>92.275999999999996</c:v>
                </c:pt>
                <c:pt idx="7275">
                  <c:v>92.277000000000001</c:v>
                </c:pt>
                <c:pt idx="7276">
                  <c:v>92.278999999999996</c:v>
                </c:pt>
                <c:pt idx="7277">
                  <c:v>92.281000000000006</c:v>
                </c:pt>
                <c:pt idx="7278">
                  <c:v>92.286000000000001</c:v>
                </c:pt>
                <c:pt idx="7279">
                  <c:v>92.287000000000006</c:v>
                </c:pt>
                <c:pt idx="7280">
                  <c:v>92.286000000000001</c:v>
                </c:pt>
                <c:pt idx="7281">
                  <c:v>92.286000000000001</c:v>
                </c:pt>
                <c:pt idx="7282">
                  <c:v>92.281000000000006</c:v>
                </c:pt>
                <c:pt idx="7283">
                  <c:v>92.275000000000006</c:v>
                </c:pt>
                <c:pt idx="7284">
                  <c:v>92.266000000000005</c:v>
                </c:pt>
                <c:pt idx="7285">
                  <c:v>92.259</c:v>
                </c:pt>
                <c:pt idx="7286">
                  <c:v>92.259</c:v>
                </c:pt>
                <c:pt idx="7287">
                  <c:v>92.257000000000005</c:v>
                </c:pt>
                <c:pt idx="7288">
                  <c:v>92.256</c:v>
                </c:pt>
                <c:pt idx="7289">
                  <c:v>92.256</c:v>
                </c:pt>
                <c:pt idx="7290">
                  <c:v>92.259</c:v>
                </c:pt>
                <c:pt idx="7291">
                  <c:v>92.271000000000001</c:v>
                </c:pt>
                <c:pt idx="7292">
                  <c:v>92.281999999999996</c:v>
                </c:pt>
                <c:pt idx="7293">
                  <c:v>92.301000000000002</c:v>
                </c:pt>
                <c:pt idx="7294">
                  <c:v>92.322999999999993</c:v>
                </c:pt>
                <c:pt idx="7295">
                  <c:v>92.344999999999999</c:v>
                </c:pt>
                <c:pt idx="7296">
                  <c:v>92.363</c:v>
                </c:pt>
                <c:pt idx="7297">
                  <c:v>92.375</c:v>
                </c:pt>
                <c:pt idx="7298">
                  <c:v>92.382999999999996</c:v>
                </c:pt>
                <c:pt idx="7299">
                  <c:v>92.396000000000001</c:v>
                </c:pt>
                <c:pt idx="7300">
                  <c:v>92.406000000000006</c:v>
                </c:pt>
                <c:pt idx="7301">
                  <c:v>92.418000000000006</c:v>
                </c:pt>
                <c:pt idx="7302">
                  <c:v>92.433999999999997</c:v>
                </c:pt>
                <c:pt idx="7303">
                  <c:v>92.454999999999998</c:v>
                </c:pt>
                <c:pt idx="7304">
                  <c:v>92.478999999999999</c:v>
                </c:pt>
                <c:pt idx="7305">
                  <c:v>92.501999999999995</c:v>
                </c:pt>
                <c:pt idx="7306">
                  <c:v>92.52</c:v>
                </c:pt>
                <c:pt idx="7307">
                  <c:v>92.536000000000001</c:v>
                </c:pt>
                <c:pt idx="7308">
                  <c:v>92.555999999999997</c:v>
                </c:pt>
                <c:pt idx="7309">
                  <c:v>92.575999999999993</c:v>
                </c:pt>
                <c:pt idx="7310">
                  <c:v>92.591999999999999</c:v>
                </c:pt>
                <c:pt idx="7311">
                  <c:v>92.602999999999994</c:v>
                </c:pt>
                <c:pt idx="7312">
                  <c:v>92.611999999999995</c:v>
                </c:pt>
                <c:pt idx="7313">
                  <c:v>92.620999999999995</c:v>
                </c:pt>
                <c:pt idx="7314">
                  <c:v>92.635000000000005</c:v>
                </c:pt>
                <c:pt idx="7315">
                  <c:v>92.65</c:v>
                </c:pt>
                <c:pt idx="7316">
                  <c:v>92.664000000000001</c:v>
                </c:pt>
                <c:pt idx="7317">
                  <c:v>92.680999999999997</c:v>
                </c:pt>
                <c:pt idx="7318">
                  <c:v>92.698999999999998</c:v>
                </c:pt>
                <c:pt idx="7319">
                  <c:v>92.72</c:v>
                </c:pt>
                <c:pt idx="7320">
                  <c:v>92.745000000000005</c:v>
                </c:pt>
                <c:pt idx="7321">
                  <c:v>92.766999999999996</c:v>
                </c:pt>
                <c:pt idx="7322">
                  <c:v>92.787000000000006</c:v>
                </c:pt>
                <c:pt idx="7323">
                  <c:v>92.808999999999997</c:v>
                </c:pt>
                <c:pt idx="7324">
                  <c:v>92.85</c:v>
                </c:pt>
                <c:pt idx="7325">
                  <c:v>92.896000000000001</c:v>
                </c:pt>
                <c:pt idx="7326">
                  <c:v>92.95</c:v>
                </c:pt>
                <c:pt idx="7327">
                  <c:v>93.016999999999996</c:v>
                </c:pt>
                <c:pt idx="7328">
                  <c:v>93.097999999999999</c:v>
                </c:pt>
                <c:pt idx="7329">
                  <c:v>93.185000000000002</c:v>
                </c:pt>
                <c:pt idx="7330">
                  <c:v>93.272999999999996</c:v>
                </c:pt>
                <c:pt idx="7331">
                  <c:v>93.358999999999995</c:v>
                </c:pt>
                <c:pt idx="7332">
                  <c:v>93.448999999999998</c:v>
                </c:pt>
                <c:pt idx="7333">
                  <c:v>93.537999999999997</c:v>
                </c:pt>
                <c:pt idx="7334">
                  <c:v>93.622</c:v>
                </c:pt>
                <c:pt idx="7335">
                  <c:v>93.701999999999998</c:v>
                </c:pt>
                <c:pt idx="7336">
                  <c:v>93.789000000000001</c:v>
                </c:pt>
                <c:pt idx="7337">
                  <c:v>93.888999999999996</c:v>
                </c:pt>
                <c:pt idx="7338">
                  <c:v>93.986999999999995</c:v>
                </c:pt>
                <c:pt idx="7339">
                  <c:v>94.085999999999999</c:v>
                </c:pt>
                <c:pt idx="7340">
                  <c:v>94.194999999999993</c:v>
                </c:pt>
                <c:pt idx="7341">
                  <c:v>94.299000000000007</c:v>
                </c:pt>
                <c:pt idx="7342">
                  <c:v>94.397999999999996</c:v>
                </c:pt>
                <c:pt idx="7343">
                  <c:v>94.495000000000005</c:v>
                </c:pt>
                <c:pt idx="7344">
                  <c:v>94.6</c:v>
                </c:pt>
                <c:pt idx="7345">
                  <c:v>94.700999999999993</c:v>
                </c:pt>
                <c:pt idx="7346">
                  <c:v>94.801000000000002</c:v>
                </c:pt>
                <c:pt idx="7347">
                  <c:v>94.899000000000001</c:v>
                </c:pt>
                <c:pt idx="7348">
                  <c:v>95.003</c:v>
                </c:pt>
                <c:pt idx="7349">
                  <c:v>95.113</c:v>
                </c:pt>
                <c:pt idx="7350">
                  <c:v>95.221999999999994</c:v>
                </c:pt>
                <c:pt idx="7351">
                  <c:v>95.322000000000003</c:v>
                </c:pt>
                <c:pt idx="7352">
                  <c:v>95.418999999999997</c:v>
                </c:pt>
                <c:pt idx="7353">
                  <c:v>95.522000000000006</c:v>
                </c:pt>
                <c:pt idx="7354">
                  <c:v>95.62</c:v>
                </c:pt>
                <c:pt idx="7355">
                  <c:v>95.72</c:v>
                </c:pt>
                <c:pt idx="7356">
                  <c:v>95.823999999999998</c:v>
                </c:pt>
                <c:pt idx="7357">
                  <c:v>95.92</c:v>
                </c:pt>
                <c:pt idx="7358">
                  <c:v>96.009</c:v>
                </c:pt>
                <c:pt idx="7359">
                  <c:v>96.102000000000004</c:v>
                </c:pt>
                <c:pt idx="7360">
                  <c:v>96.185000000000002</c:v>
                </c:pt>
                <c:pt idx="7361">
                  <c:v>96.266000000000005</c:v>
                </c:pt>
                <c:pt idx="7362">
                  <c:v>96.346999999999994</c:v>
                </c:pt>
                <c:pt idx="7363">
                  <c:v>96.424999999999997</c:v>
                </c:pt>
                <c:pt idx="7364">
                  <c:v>96.506</c:v>
                </c:pt>
                <c:pt idx="7365">
                  <c:v>96.572000000000003</c:v>
                </c:pt>
                <c:pt idx="7366">
                  <c:v>96.644000000000005</c:v>
                </c:pt>
                <c:pt idx="7367">
                  <c:v>96.721000000000004</c:v>
                </c:pt>
                <c:pt idx="7368">
                  <c:v>96.793999999999997</c:v>
                </c:pt>
                <c:pt idx="7369">
                  <c:v>96.864999999999995</c:v>
                </c:pt>
                <c:pt idx="7370">
                  <c:v>96.933999999999997</c:v>
                </c:pt>
                <c:pt idx="7371">
                  <c:v>96.998999999999995</c:v>
                </c:pt>
                <c:pt idx="7372">
                  <c:v>97.06</c:v>
                </c:pt>
                <c:pt idx="7373">
                  <c:v>97.114999999999995</c:v>
                </c:pt>
                <c:pt idx="7374">
                  <c:v>97.165999999999997</c:v>
                </c:pt>
                <c:pt idx="7375">
                  <c:v>97.228999999999999</c:v>
                </c:pt>
                <c:pt idx="7376">
                  <c:v>97.289000000000001</c:v>
                </c:pt>
                <c:pt idx="7377">
                  <c:v>97.340999999999994</c:v>
                </c:pt>
                <c:pt idx="7378">
                  <c:v>97.385999999999996</c:v>
                </c:pt>
                <c:pt idx="7379">
                  <c:v>97.436000000000007</c:v>
                </c:pt>
                <c:pt idx="7380">
                  <c:v>97.488</c:v>
                </c:pt>
                <c:pt idx="7381">
                  <c:v>97.536000000000001</c:v>
                </c:pt>
                <c:pt idx="7382">
                  <c:v>97.582999999999998</c:v>
                </c:pt>
                <c:pt idx="7383">
                  <c:v>97.623999999999995</c:v>
                </c:pt>
                <c:pt idx="7384">
                  <c:v>97.674000000000007</c:v>
                </c:pt>
                <c:pt idx="7385">
                  <c:v>97.718999999999994</c:v>
                </c:pt>
                <c:pt idx="7386">
                  <c:v>97.763000000000005</c:v>
                </c:pt>
                <c:pt idx="7387">
                  <c:v>97.804000000000002</c:v>
                </c:pt>
                <c:pt idx="7388">
                  <c:v>97.846000000000004</c:v>
                </c:pt>
                <c:pt idx="7389">
                  <c:v>97.888000000000005</c:v>
                </c:pt>
                <c:pt idx="7390">
                  <c:v>97.933999999999997</c:v>
                </c:pt>
                <c:pt idx="7391">
                  <c:v>97.980999999999995</c:v>
                </c:pt>
                <c:pt idx="7392">
                  <c:v>98.028999999999996</c:v>
                </c:pt>
                <c:pt idx="7393">
                  <c:v>98.087999999999994</c:v>
                </c:pt>
                <c:pt idx="7394">
                  <c:v>98.147000000000006</c:v>
                </c:pt>
                <c:pt idx="7395">
                  <c:v>98.206999999999994</c:v>
                </c:pt>
                <c:pt idx="7396">
                  <c:v>98.274000000000001</c:v>
                </c:pt>
                <c:pt idx="7397">
                  <c:v>98.344999999999999</c:v>
                </c:pt>
                <c:pt idx="7398">
                  <c:v>98.41</c:v>
                </c:pt>
                <c:pt idx="7399">
                  <c:v>98.483000000000004</c:v>
                </c:pt>
                <c:pt idx="7400">
                  <c:v>98.558000000000007</c:v>
                </c:pt>
                <c:pt idx="7401">
                  <c:v>98.622</c:v>
                </c:pt>
                <c:pt idx="7402">
                  <c:v>98.68</c:v>
                </c:pt>
                <c:pt idx="7403">
                  <c:v>98.736000000000004</c:v>
                </c:pt>
                <c:pt idx="7404">
                  <c:v>98.795000000000002</c:v>
                </c:pt>
                <c:pt idx="7405">
                  <c:v>98.850999999999999</c:v>
                </c:pt>
                <c:pt idx="7406">
                  <c:v>98.9</c:v>
                </c:pt>
                <c:pt idx="7407">
                  <c:v>98.942999999999998</c:v>
                </c:pt>
                <c:pt idx="7408">
                  <c:v>98.971000000000004</c:v>
                </c:pt>
                <c:pt idx="7409">
                  <c:v>98.991</c:v>
                </c:pt>
                <c:pt idx="7410">
                  <c:v>99.007999999999996</c:v>
                </c:pt>
                <c:pt idx="7411">
                  <c:v>99.021000000000001</c:v>
                </c:pt>
                <c:pt idx="7412">
                  <c:v>99.040999999999997</c:v>
                </c:pt>
                <c:pt idx="7413">
                  <c:v>99.063000000000002</c:v>
                </c:pt>
                <c:pt idx="7414">
                  <c:v>99.084999999999994</c:v>
                </c:pt>
                <c:pt idx="7415">
                  <c:v>99.103999999999999</c:v>
                </c:pt>
                <c:pt idx="7416">
                  <c:v>99.12</c:v>
                </c:pt>
                <c:pt idx="7417">
                  <c:v>99.134</c:v>
                </c:pt>
                <c:pt idx="7418">
                  <c:v>99.158000000000001</c:v>
                </c:pt>
                <c:pt idx="7419">
                  <c:v>99.177000000000007</c:v>
                </c:pt>
                <c:pt idx="7420">
                  <c:v>99.198999999999998</c:v>
                </c:pt>
                <c:pt idx="7421">
                  <c:v>99.218000000000004</c:v>
                </c:pt>
                <c:pt idx="7422">
                  <c:v>99.244</c:v>
                </c:pt>
                <c:pt idx="7423">
                  <c:v>99.271000000000001</c:v>
                </c:pt>
                <c:pt idx="7424">
                  <c:v>99.298000000000002</c:v>
                </c:pt>
                <c:pt idx="7425">
                  <c:v>99.323999999999998</c:v>
                </c:pt>
                <c:pt idx="7426">
                  <c:v>99.352999999999994</c:v>
                </c:pt>
                <c:pt idx="7427">
                  <c:v>99.378</c:v>
                </c:pt>
                <c:pt idx="7428">
                  <c:v>99.406000000000006</c:v>
                </c:pt>
                <c:pt idx="7429">
                  <c:v>99.429000000000002</c:v>
                </c:pt>
                <c:pt idx="7430">
                  <c:v>99.445999999999998</c:v>
                </c:pt>
                <c:pt idx="7431">
                  <c:v>99.468000000000004</c:v>
                </c:pt>
                <c:pt idx="7432">
                  <c:v>99.486000000000004</c:v>
                </c:pt>
                <c:pt idx="7433">
                  <c:v>99.507999999999996</c:v>
                </c:pt>
                <c:pt idx="7434">
                  <c:v>99.534999999999997</c:v>
                </c:pt>
                <c:pt idx="7435">
                  <c:v>99.557000000000002</c:v>
                </c:pt>
                <c:pt idx="7436">
                  <c:v>99.587000000000003</c:v>
                </c:pt>
                <c:pt idx="7437">
                  <c:v>99.611000000000004</c:v>
                </c:pt>
                <c:pt idx="7438">
                  <c:v>99.635000000000005</c:v>
                </c:pt>
                <c:pt idx="7439">
                  <c:v>99.662000000000006</c:v>
                </c:pt>
                <c:pt idx="7440">
                  <c:v>99.688999999999993</c:v>
                </c:pt>
                <c:pt idx="7441">
                  <c:v>99.718999999999994</c:v>
                </c:pt>
                <c:pt idx="7442">
                  <c:v>99.751999999999995</c:v>
                </c:pt>
                <c:pt idx="7443">
                  <c:v>99.790999999999997</c:v>
                </c:pt>
                <c:pt idx="7444">
                  <c:v>99.831999999999994</c:v>
                </c:pt>
                <c:pt idx="7445">
                  <c:v>99.866</c:v>
                </c:pt>
                <c:pt idx="7446">
                  <c:v>99.899000000000001</c:v>
                </c:pt>
                <c:pt idx="7447">
                  <c:v>99.921999999999997</c:v>
                </c:pt>
                <c:pt idx="7448">
                  <c:v>99.936999999999998</c:v>
                </c:pt>
                <c:pt idx="7449">
                  <c:v>99.956000000000003</c:v>
                </c:pt>
                <c:pt idx="7450">
                  <c:v>99.968999999999994</c:v>
                </c:pt>
                <c:pt idx="7451">
                  <c:v>99.98</c:v>
                </c:pt>
                <c:pt idx="7452">
                  <c:v>99.984999999999999</c:v>
                </c:pt>
                <c:pt idx="7453">
                  <c:v>99.983000000000004</c:v>
                </c:pt>
                <c:pt idx="7454">
                  <c:v>99.981999999999999</c:v>
                </c:pt>
                <c:pt idx="7455">
                  <c:v>99.97</c:v>
                </c:pt>
                <c:pt idx="7456">
                  <c:v>99.957999999999998</c:v>
                </c:pt>
                <c:pt idx="7457">
                  <c:v>99.945999999999998</c:v>
                </c:pt>
                <c:pt idx="7458">
                  <c:v>99.933999999999997</c:v>
                </c:pt>
                <c:pt idx="7459">
                  <c:v>99.914000000000001</c:v>
                </c:pt>
                <c:pt idx="7460">
                  <c:v>99.897999999999996</c:v>
                </c:pt>
                <c:pt idx="7461">
                  <c:v>99.882000000000005</c:v>
                </c:pt>
                <c:pt idx="7462">
                  <c:v>99.872</c:v>
                </c:pt>
                <c:pt idx="7463">
                  <c:v>99.861000000000004</c:v>
                </c:pt>
                <c:pt idx="7464">
                  <c:v>99.846000000000004</c:v>
                </c:pt>
                <c:pt idx="7465">
                  <c:v>99.832999999999998</c:v>
                </c:pt>
                <c:pt idx="7466">
                  <c:v>99.828000000000003</c:v>
                </c:pt>
                <c:pt idx="7467">
                  <c:v>99.823999999999998</c:v>
                </c:pt>
                <c:pt idx="7468">
                  <c:v>99.820999999999998</c:v>
                </c:pt>
                <c:pt idx="7469">
                  <c:v>99.82</c:v>
                </c:pt>
                <c:pt idx="7470">
                  <c:v>99.825000000000003</c:v>
                </c:pt>
                <c:pt idx="7471">
                  <c:v>99.834000000000003</c:v>
                </c:pt>
                <c:pt idx="7472">
                  <c:v>99.844999999999999</c:v>
                </c:pt>
                <c:pt idx="7473">
                  <c:v>99.852999999999994</c:v>
                </c:pt>
                <c:pt idx="7474">
                  <c:v>99.855999999999995</c:v>
                </c:pt>
                <c:pt idx="7475">
                  <c:v>99.863</c:v>
                </c:pt>
                <c:pt idx="7476">
                  <c:v>99.875</c:v>
                </c:pt>
                <c:pt idx="7477">
                  <c:v>99.888999999999996</c:v>
                </c:pt>
                <c:pt idx="7478">
                  <c:v>99.902000000000001</c:v>
                </c:pt>
                <c:pt idx="7479">
                  <c:v>99.914000000000001</c:v>
                </c:pt>
                <c:pt idx="7480">
                  <c:v>99.921000000000006</c:v>
                </c:pt>
                <c:pt idx="7481">
                  <c:v>99.927999999999997</c:v>
                </c:pt>
                <c:pt idx="7482">
                  <c:v>99.930999999999997</c:v>
                </c:pt>
                <c:pt idx="7483">
                  <c:v>99.936999999999998</c:v>
                </c:pt>
                <c:pt idx="7484">
                  <c:v>99.941000000000003</c:v>
                </c:pt>
                <c:pt idx="7485">
                  <c:v>99.94</c:v>
                </c:pt>
                <c:pt idx="7486">
                  <c:v>99.941000000000003</c:v>
                </c:pt>
                <c:pt idx="7487">
                  <c:v>99.944000000000003</c:v>
                </c:pt>
                <c:pt idx="7488">
                  <c:v>99.944000000000003</c:v>
                </c:pt>
                <c:pt idx="7489">
                  <c:v>99.942999999999998</c:v>
                </c:pt>
                <c:pt idx="7490">
                  <c:v>99.942999999999998</c:v>
                </c:pt>
                <c:pt idx="7491">
                  <c:v>99.948999999999998</c:v>
                </c:pt>
                <c:pt idx="7492">
                  <c:v>99.947000000000003</c:v>
                </c:pt>
                <c:pt idx="7493">
                  <c:v>99.941000000000003</c:v>
                </c:pt>
                <c:pt idx="7494">
                  <c:v>99.933000000000007</c:v>
                </c:pt>
                <c:pt idx="7495">
                  <c:v>99.923000000000002</c:v>
                </c:pt>
                <c:pt idx="7496">
                  <c:v>99.912000000000006</c:v>
                </c:pt>
                <c:pt idx="7497">
                  <c:v>99.903000000000006</c:v>
                </c:pt>
                <c:pt idx="7498">
                  <c:v>99.894999999999996</c:v>
                </c:pt>
                <c:pt idx="7499">
                  <c:v>99.882000000000005</c:v>
                </c:pt>
                <c:pt idx="7500">
                  <c:v>99.873999999999995</c:v>
                </c:pt>
                <c:pt idx="7501">
                  <c:v>99.864000000000004</c:v>
                </c:pt>
                <c:pt idx="7502">
                  <c:v>99.85</c:v>
                </c:pt>
                <c:pt idx="7503">
                  <c:v>99.838999999999999</c:v>
                </c:pt>
                <c:pt idx="7504">
                  <c:v>99.83</c:v>
                </c:pt>
                <c:pt idx="7505">
                  <c:v>99.819000000000003</c:v>
                </c:pt>
                <c:pt idx="7506">
                  <c:v>99.811999999999998</c:v>
                </c:pt>
                <c:pt idx="7507">
                  <c:v>99.805999999999997</c:v>
                </c:pt>
                <c:pt idx="7508">
                  <c:v>99.799000000000007</c:v>
                </c:pt>
                <c:pt idx="7509">
                  <c:v>99.793999999999997</c:v>
                </c:pt>
                <c:pt idx="7510">
                  <c:v>99.796000000000006</c:v>
                </c:pt>
                <c:pt idx="7511">
                  <c:v>99.8</c:v>
                </c:pt>
                <c:pt idx="7512">
                  <c:v>99.798000000000002</c:v>
                </c:pt>
                <c:pt idx="7513">
                  <c:v>99.799000000000007</c:v>
                </c:pt>
                <c:pt idx="7514">
                  <c:v>99.802999999999997</c:v>
                </c:pt>
                <c:pt idx="7515">
                  <c:v>99.813000000000002</c:v>
                </c:pt>
                <c:pt idx="7516">
                  <c:v>99.816999999999993</c:v>
                </c:pt>
                <c:pt idx="7517">
                  <c:v>99.828000000000003</c:v>
                </c:pt>
                <c:pt idx="7518">
                  <c:v>99.840999999999994</c:v>
                </c:pt>
                <c:pt idx="7519">
                  <c:v>99.855000000000004</c:v>
                </c:pt>
                <c:pt idx="7520">
                  <c:v>99.867000000000004</c:v>
                </c:pt>
                <c:pt idx="7521">
                  <c:v>99.881</c:v>
                </c:pt>
                <c:pt idx="7522">
                  <c:v>99.893000000000001</c:v>
                </c:pt>
                <c:pt idx="7523">
                  <c:v>99.906000000000006</c:v>
                </c:pt>
                <c:pt idx="7524">
                  <c:v>99.923000000000002</c:v>
                </c:pt>
                <c:pt idx="7525">
                  <c:v>99.941000000000003</c:v>
                </c:pt>
                <c:pt idx="7526">
                  <c:v>99.954999999999998</c:v>
                </c:pt>
                <c:pt idx="7527">
                  <c:v>99.966999999999999</c:v>
                </c:pt>
                <c:pt idx="7528">
                  <c:v>99.977999999999994</c:v>
                </c:pt>
                <c:pt idx="7529">
                  <c:v>99.988</c:v>
                </c:pt>
                <c:pt idx="7530">
                  <c:v>99.997</c:v>
                </c:pt>
                <c:pt idx="7531">
                  <c:v>100</c:v>
                </c:pt>
                <c:pt idx="7532">
                  <c:v>100.01</c:v>
                </c:pt>
                <c:pt idx="7533">
                  <c:v>100.02</c:v>
                </c:pt>
                <c:pt idx="7534">
                  <c:v>100.02</c:v>
                </c:pt>
                <c:pt idx="7535">
                  <c:v>100.03</c:v>
                </c:pt>
                <c:pt idx="7536">
                  <c:v>100.03</c:v>
                </c:pt>
                <c:pt idx="7537">
                  <c:v>100.03</c:v>
                </c:pt>
                <c:pt idx="7538">
                  <c:v>100.03</c:v>
                </c:pt>
                <c:pt idx="7539">
                  <c:v>100.02</c:v>
                </c:pt>
                <c:pt idx="7540">
                  <c:v>100.01</c:v>
                </c:pt>
                <c:pt idx="7541">
                  <c:v>100</c:v>
                </c:pt>
                <c:pt idx="7542">
                  <c:v>99.991</c:v>
                </c:pt>
                <c:pt idx="7543">
                  <c:v>99.980999999999995</c:v>
                </c:pt>
                <c:pt idx="7544">
                  <c:v>99.972999999999999</c:v>
                </c:pt>
                <c:pt idx="7545">
                  <c:v>99.965999999999994</c:v>
                </c:pt>
                <c:pt idx="7546">
                  <c:v>99.960999999999999</c:v>
                </c:pt>
                <c:pt idx="7547">
                  <c:v>99.956999999999994</c:v>
                </c:pt>
                <c:pt idx="7548">
                  <c:v>99.956000000000003</c:v>
                </c:pt>
                <c:pt idx="7549">
                  <c:v>99.954999999999998</c:v>
                </c:pt>
                <c:pt idx="7550">
                  <c:v>99.956000000000003</c:v>
                </c:pt>
                <c:pt idx="7551">
                  <c:v>99.957999999999998</c:v>
                </c:pt>
                <c:pt idx="7552">
                  <c:v>99.962999999999994</c:v>
                </c:pt>
                <c:pt idx="7553">
                  <c:v>99.971000000000004</c:v>
                </c:pt>
                <c:pt idx="7554">
                  <c:v>99.978999999999999</c:v>
                </c:pt>
                <c:pt idx="7555">
                  <c:v>99.991</c:v>
                </c:pt>
                <c:pt idx="7556">
                  <c:v>100</c:v>
                </c:pt>
                <c:pt idx="7557">
                  <c:v>100.02</c:v>
                </c:pt>
                <c:pt idx="7558">
                  <c:v>100.03</c:v>
                </c:pt>
                <c:pt idx="7559">
                  <c:v>100.05</c:v>
                </c:pt>
                <c:pt idx="7560">
                  <c:v>100.06</c:v>
                </c:pt>
                <c:pt idx="7561">
                  <c:v>100.08</c:v>
                </c:pt>
                <c:pt idx="7562">
                  <c:v>100.1</c:v>
                </c:pt>
                <c:pt idx="7563">
                  <c:v>100.12</c:v>
                </c:pt>
                <c:pt idx="7564">
                  <c:v>100.13</c:v>
                </c:pt>
                <c:pt idx="7565">
                  <c:v>100.15</c:v>
                </c:pt>
                <c:pt idx="7566">
                  <c:v>100.17</c:v>
                </c:pt>
                <c:pt idx="7567">
                  <c:v>100.2</c:v>
                </c:pt>
                <c:pt idx="7568">
                  <c:v>100.21</c:v>
                </c:pt>
                <c:pt idx="7569">
                  <c:v>100.23</c:v>
                </c:pt>
                <c:pt idx="7570">
                  <c:v>100.25</c:v>
                </c:pt>
                <c:pt idx="7571">
                  <c:v>100.27</c:v>
                </c:pt>
                <c:pt idx="7572">
                  <c:v>100.3</c:v>
                </c:pt>
                <c:pt idx="7573">
                  <c:v>100.32</c:v>
                </c:pt>
                <c:pt idx="7574">
                  <c:v>100.33</c:v>
                </c:pt>
                <c:pt idx="7575">
                  <c:v>100.35</c:v>
                </c:pt>
                <c:pt idx="7576">
                  <c:v>100.36</c:v>
                </c:pt>
                <c:pt idx="7577">
                  <c:v>100.36</c:v>
                </c:pt>
                <c:pt idx="7578">
                  <c:v>100.37</c:v>
                </c:pt>
                <c:pt idx="7579">
                  <c:v>100.38</c:v>
                </c:pt>
                <c:pt idx="7580">
                  <c:v>100.41</c:v>
                </c:pt>
                <c:pt idx="7581">
                  <c:v>100.43</c:v>
                </c:pt>
                <c:pt idx="7582">
                  <c:v>100.45</c:v>
                </c:pt>
                <c:pt idx="7583">
                  <c:v>100.47</c:v>
                </c:pt>
                <c:pt idx="7584">
                  <c:v>100.51</c:v>
                </c:pt>
                <c:pt idx="7585">
                  <c:v>100.56</c:v>
                </c:pt>
                <c:pt idx="7586">
                  <c:v>100.63</c:v>
                </c:pt>
                <c:pt idx="7587">
                  <c:v>100.7</c:v>
                </c:pt>
                <c:pt idx="7588">
                  <c:v>100.79</c:v>
                </c:pt>
                <c:pt idx="7589">
                  <c:v>100.9</c:v>
                </c:pt>
                <c:pt idx="7590">
                  <c:v>101.01</c:v>
                </c:pt>
                <c:pt idx="7591">
                  <c:v>101.12</c:v>
                </c:pt>
                <c:pt idx="7592">
                  <c:v>101.24</c:v>
                </c:pt>
                <c:pt idx="7593">
                  <c:v>101.37</c:v>
                </c:pt>
                <c:pt idx="7594">
                  <c:v>101.52</c:v>
                </c:pt>
                <c:pt idx="7595">
                  <c:v>101.68</c:v>
                </c:pt>
                <c:pt idx="7596">
                  <c:v>101.85</c:v>
                </c:pt>
                <c:pt idx="7597">
                  <c:v>102.04</c:v>
                </c:pt>
                <c:pt idx="7598">
                  <c:v>102.24</c:v>
                </c:pt>
                <c:pt idx="7599">
                  <c:v>102.46</c:v>
                </c:pt>
                <c:pt idx="7600">
                  <c:v>102.67</c:v>
                </c:pt>
                <c:pt idx="7601">
                  <c:v>102.88</c:v>
                </c:pt>
                <c:pt idx="7602">
                  <c:v>103.11</c:v>
                </c:pt>
                <c:pt idx="7603">
                  <c:v>103.33</c:v>
                </c:pt>
                <c:pt idx="7604">
                  <c:v>103.55</c:v>
                </c:pt>
                <c:pt idx="7605">
                  <c:v>103.75</c:v>
                </c:pt>
                <c:pt idx="7606">
                  <c:v>103.93</c:v>
                </c:pt>
                <c:pt idx="7607">
                  <c:v>104.09</c:v>
                </c:pt>
                <c:pt idx="7608">
                  <c:v>104.22</c:v>
                </c:pt>
                <c:pt idx="7609">
                  <c:v>104.33</c:v>
                </c:pt>
                <c:pt idx="7610">
                  <c:v>104.41</c:v>
                </c:pt>
                <c:pt idx="7611">
                  <c:v>104.49</c:v>
                </c:pt>
                <c:pt idx="7612">
                  <c:v>104.54</c:v>
                </c:pt>
                <c:pt idx="7613">
                  <c:v>104.6</c:v>
                </c:pt>
                <c:pt idx="7614">
                  <c:v>104.65</c:v>
                </c:pt>
                <c:pt idx="7615">
                  <c:v>104.68</c:v>
                </c:pt>
                <c:pt idx="7616">
                  <c:v>104.71</c:v>
                </c:pt>
                <c:pt idx="7617">
                  <c:v>104.73</c:v>
                </c:pt>
                <c:pt idx="7618">
                  <c:v>104.75</c:v>
                </c:pt>
                <c:pt idx="7619">
                  <c:v>104.77</c:v>
                </c:pt>
                <c:pt idx="7620">
                  <c:v>104.78</c:v>
                </c:pt>
                <c:pt idx="7621">
                  <c:v>104.79</c:v>
                </c:pt>
                <c:pt idx="7622">
                  <c:v>104.82</c:v>
                </c:pt>
                <c:pt idx="7623">
                  <c:v>104.87</c:v>
                </c:pt>
                <c:pt idx="7624">
                  <c:v>104.93</c:v>
                </c:pt>
                <c:pt idx="7625">
                  <c:v>105</c:v>
                </c:pt>
                <c:pt idx="7626">
                  <c:v>105.09</c:v>
                </c:pt>
                <c:pt idx="7627">
                  <c:v>105.19</c:v>
                </c:pt>
                <c:pt idx="7628">
                  <c:v>105.29</c:v>
                </c:pt>
                <c:pt idx="7629">
                  <c:v>105.39</c:v>
                </c:pt>
                <c:pt idx="7630">
                  <c:v>105.48</c:v>
                </c:pt>
                <c:pt idx="7631">
                  <c:v>105.57</c:v>
                </c:pt>
                <c:pt idx="7632">
                  <c:v>105.65</c:v>
                </c:pt>
                <c:pt idx="7633">
                  <c:v>105.73</c:v>
                </c:pt>
                <c:pt idx="7634">
                  <c:v>105.81</c:v>
                </c:pt>
                <c:pt idx="7635">
                  <c:v>105.88</c:v>
                </c:pt>
                <c:pt idx="7636">
                  <c:v>105.95</c:v>
                </c:pt>
                <c:pt idx="7637">
                  <c:v>106.01</c:v>
                </c:pt>
                <c:pt idx="7638">
                  <c:v>106.05</c:v>
                </c:pt>
                <c:pt idx="7639">
                  <c:v>106.09</c:v>
                </c:pt>
                <c:pt idx="7640">
                  <c:v>106.13</c:v>
                </c:pt>
                <c:pt idx="7641">
                  <c:v>106.15</c:v>
                </c:pt>
                <c:pt idx="7642">
                  <c:v>106.17</c:v>
                </c:pt>
                <c:pt idx="7643">
                  <c:v>106.18</c:v>
                </c:pt>
                <c:pt idx="7644">
                  <c:v>106.2</c:v>
                </c:pt>
                <c:pt idx="7645">
                  <c:v>106.2</c:v>
                </c:pt>
                <c:pt idx="7646">
                  <c:v>106.21</c:v>
                </c:pt>
                <c:pt idx="7647">
                  <c:v>106.21</c:v>
                </c:pt>
                <c:pt idx="7648">
                  <c:v>106.22</c:v>
                </c:pt>
                <c:pt idx="7649">
                  <c:v>106.23</c:v>
                </c:pt>
                <c:pt idx="7650">
                  <c:v>106.23</c:v>
                </c:pt>
                <c:pt idx="7651">
                  <c:v>106.24</c:v>
                </c:pt>
                <c:pt idx="7652">
                  <c:v>106.24</c:v>
                </c:pt>
                <c:pt idx="7653">
                  <c:v>106.26</c:v>
                </c:pt>
                <c:pt idx="7654">
                  <c:v>106.27</c:v>
                </c:pt>
                <c:pt idx="7655">
                  <c:v>106.28</c:v>
                </c:pt>
                <c:pt idx="7656">
                  <c:v>106.28</c:v>
                </c:pt>
                <c:pt idx="7657">
                  <c:v>106.27</c:v>
                </c:pt>
                <c:pt idx="7658">
                  <c:v>106.25</c:v>
                </c:pt>
                <c:pt idx="7659">
                  <c:v>106.23</c:v>
                </c:pt>
                <c:pt idx="7660">
                  <c:v>106.21</c:v>
                </c:pt>
                <c:pt idx="7661">
                  <c:v>106.18</c:v>
                </c:pt>
                <c:pt idx="7662">
                  <c:v>106.15</c:v>
                </c:pt>
                <c:pt idx="7663">
                  <c:v>106.11</c:v>
                </c:pt>
                <c:pt idx="7664">
                  <c:v>106.06</c:v>
                </c:pt>
                <c:pt idx="7665">
                  <c:v>106.02</c:v>
                </c:pt>
                <c:pt idx="7666">
                  <c:v>105.97</c:v>
                </c:pt>
                <c:pt idx="7667">
                  <c:v>105.92</c:v>
                </c:pt>
                <c:pt idx="7668">
                  <c:v>105.88</c:v>
                </c:pt>
                <c:pt idx="7669">
                  <c:v>105.82</c:v>
                </c:pt>
                <c:pt idx="7670">
                  <c:v>105.78</c:v>
                </c:pt>
                <c:pt idx="7671">
                  <c:v>105.73</c:v>
                </c:pt>
                <c:pt idx="7672">
                  <c:v>105.68</c:v>
                </c:pt>
                <c:pt idx="7673">
                  <c:v>105.63</c:v>
                </c:pt>
                <c:pt idx="7674">
                  <c:v>105.59</c:v>
                </c:pt>
                <c:pt idx="7675">
                  <c:v>105.56</c:v>
                </c:pt>
                <c:pt idx="7676">
                  <c:v>105.52</c:v>
                </c:pt>
                <c:pt idx="7677">
                  <c:v>105.5</c:v>
                </c:pt>
                <c:pt idx="7678">
                  <c:v>105.48</c:v>
                </c:pt>
                <c:pt idx="7679">
                  <c:v>105.47</c:v>
                </c:pt>
                <c:pt idx="7680">
                  <c:v>105.47</c:v>
                </c:pt>
                <c:pt idx="7681">
                  <c:v>105.47</c:v>
                </c:pt>
                <c:pt idx="7682">
                  <c:v>105.48</c:v>
                </c:pt>
                <c:pt idx="7683">
                  <c:v>105.49</c:v>
                </c:pt>
                <c:pt idx="7684">
                  <c:v>105.51</c:v>
                </c:pt>
                <c:pt idx="7685">
                  <c:v>105.52</c:v>
                </c:pt>
                <c:pt idx="7686">
                  <c:v>105.54</c:v>
                </c:pt>
                <c:pt idx="7687">
                  <c:v>105.56</c:v>
                </c:pt>
                <c:pt idx="7688">
                  <c:v>105.58</c:v>
                </c:pt>
                <c:pt idx="7689">
                  <c:v>105.6</c:v>
                </c:pt>
                <c:pt idx="7690">
                  <c:v>105.63</c:v>
                </c:pt>
                <c:pt idx="7691">
                  <c:v>105.66</c:v>
                </c:pt>
                <c:pt idx="7692">
                  <c:v>105.69</c:v>
                </c:pt>
                <c:pt idx="7693">
                  <c:v>105.72</c:v>
                </c:pt>
                <c:pt idx="7694">
                  <c:v>105.75</c:v>
                </c:pt>
                <c:pt idx="7695">
                  <c:v>105.78</c:v>
                </c:pt>
                <c:pt idx="7696">
                  <c:v>105.8</c:v>
                </c:pt>
                <c:pt idx="7697">
                  <c:v>105.81</c:v>
                </c:pt>
                <c:pt idx="7698">
                  <c:v>105.81</c:v>
                </c:pt>
                <c:pt idx="7699">
                  <c:v>105.81</c:v>
                </c:pt>
                <c:pt idx="7700">
                  <c:v>105.82</c:v>
                </c:pt>
                <c:pt idx="7701">
                  <c:v>105.82</c:v>
                </c:pt>
                <c:pt idx="7702">
                  <c:v>105.81</c:v>
                </c:pt>
                <c:pt idx="7703">
                  <c:v>105.8</c:v>
                </c:pt>
                <c:pt idx="7704">
                  <c:v>105.78</c:v>
                </c:pt>
                <c:pt idx="7705">
                  <c:v>105.76</c:v>
                </c:pt>
                <c:pt idx="7706">
                  <c:v>105.74</c:v>
                </c:pt>
                <c:pt idx="7707">
                  <c:v>105.71</c:v>
                </c:pt>
                <c:pt idx="7708">
                  <c:v>105.68</c:v>
                </c:pt>
                <c:pt idx="7709">
                  <c:v>105.66</c:v>
                </c:pt>
                <c:pt idx="7710">
                  <c:v>105.63</c:v>
                </c:pt>
                <c:pt idx="7711">
                  <c:v>105.61</c:v>
                </c:pt>
                <c:pt idx="7712">
                  <c:v>105.58</c:v>
                </c:pt>
                <c:pt idx="7713">
                  <c:v>105.55</c:v>
                </c:pt>
                <c:pt idx="7714">
                  <c:v>105.53</c:v>
                </c:pt>
                <c:pt idx="7715">
                  <c:v>105.51</c:v>
                </c:pt>
                <c:pt idx="7716">
                  <c:v>105.49</c:v>
                </c:pt>
                <c:pt idx="7717">
                  <c:v>105.49</c:v>
                </c:pt>
                <c:pt idx="7718">
                  <c:v>105.48</c:v>
                </c:pt>
                <c:pt idx="7719">
                  <c:v>105.47</c:v>
                </c:pt>
                <c:pt idx="7720">
                  <c:v>105.46</c:v>
                </c:pt>
                <c:pt idx="7721">
                  <c:v>105.46</c:v>
                </c:pt>
                <c:pt idx="7722">
                  <c:v>105.45</c:v>
                </c:pt>
                <c:pt idx="7723">
                  <c:v>105.45</c:v>
                </c:pt>
                <c:pt idx="7724">
                  <c:v>105.44</c:v>
                </c:pt>
                <c:pt idx="7725">
                  <c:v>105.44</c:v>
                </c:pt>
                <c:pt idx="7726">
                  <c:v>105.44</c:v>
                </c:pt>
                <c:pt idx="7727">
                  <c:v>105.44</c:v>
                </c:pt>
                <c:pt idx="7728">
                  <c:v>105.44</c:v>
                </c:pt>
                <c:pt idx="7729">
                  <c:v>105.44</c:v>
                </c:pt>
                <c:pt idx="7730">
                  <c:v>105.43</c:v>
                </c:pt>
                <c:pt idx="7731">
                  <c:v>105.43</c:v>
                </c:pt>
                <c:pt idx="7732">
                  <c:v>105.42</c:v>
                </c:pt>
                <c:pt idx="7733">
                  <c:v>105.41</c:v>
                </c:pt>
                <c:pt idx="7734">
                  <c:v>105.39</c:v>
                </c:pt>
                <c:pt idx="7735">
                  <c:v>105.37</c:v>
                </c:pt>
                <c:pt idx="7736">
                  <c:v>105.35</c:v>
                </c:pt>
                <c:pt idx="7737">
                  <c:v>105.33</c:v>
                </c:pt>
                <c:pt idx="7738">
                  <c:v>105.3</c:v>
                </c:pt>
                <c:pt idx="7739">
                  <c:v>105.29</c:v>
                </c:pt>
                <c:pt idx="7740">
                  <c:v>105.27</c:v>
                </c:pt>
                <c:pt idx="7741">
                  <c:v>105.26</c:v>
                </c:pt>
                <c:pt idx="7742">
                  <c:v>105.24</c:v>
                </c:pt>
                <c:pt idx="7743">
                  <c:v>105.22</c:v>
                </c:pt>
                <c:pt idx="7744">
                  <c:v>105.21</c:v>
                </c:pt>
                <c:pt idx="7745">
                  <c:v>105.18</c:v>
                </c:pt>
                <c:pt idx="7746">
                  <c:v>105.17</c:v>
                </c:pt>
                <c:pt idx="7747">
                  <c:v>105.16</c:v>
                </c:pt>
                <c:pt idx="7748">
                  <c:v>105.15</c:v>
                </c:pt>
                <c:pt idx="7749">
                  <c:v>105.15</c:v>
                </c:pt>
                <c:pt idx="7750">
                  <c:v>105.15</c:v>
                </c:pt>
                <c:pt idx="7751">
                  <c:v>105.14</c:v>
                </c:pt>
                <c:pt idx="7752">
                  <c:v>105.15</c:v>
                </c:pt>
                <c:pt idx="7753">
                  <c:v>105.17</c:v>
                </c:pt>
                <c:pt idx="7754">
                  <c:v>105.17</c:v>
                </c:pt>
                <c:pt idx="7755">
                  <c:v>105.18</c:v>
                </c:pt>
                <c:pt idx="7756">
                  <c:v>105.19</c:v>
                </c:pt>
                <c:pt idx="7757">
                  <c:v>105.2</c:v>
                </c:pt>
                <c:pt idx="7758">
                  <c:v>105.2</c:v>
                </c:pt>
                <c:pt idx="7759">
                  <c:v>105.2</c:v>
                </c:pt>
                <c:pt idx="7760">
                  <c:v>105.19</c:v>
                </c:pt>
                <c:pt idx="7761">
                  <c:v>105.18</c:v>
                </c:pt>
                <c:pt idx="7762">
                  <c:v>105.17</c:v>
                </c:pt>
                <c:pt idx="7763">
                  <c:v>105.16</c:v>
                </c:pt>
                <c:pt idx="7764">
                  <c:v>105.16</c:v>
                </c:pt>
                <c:pt idx="7765">
                  <c:v>105.16</c:v>
                </c:pt>
                <c:pt idx="7766">
                  <c:v>105.16</c:v>
                </c:pt>
                <c:pt idx="7767">
                  <c:v>105.16</c:v>
                </c:pt>
                <c:pt idx="7768">
                  <c:v>105.15</c:v>
                </c:pt>
                <c:pt idx="7769">
                  <c:v>105.14</c:v>
                </c:pt>
                <c:pt idx="7770">
                  <c:v>105.13</c:v>
                </c:pt>
                <c:pt idx="7771">
                  <c:v>105.12</c:v>
                </c:pt>
                <c:pt idx="7772">
                  <c:v>105.11</c:v>
                </c:pt>
                <c:pt idx="7773">
                  <c:v>105.1</c:v>
                </c:pt>
                <c:pt idx="7774">
                  <c:v>105.08</c:v>
                </c:pt>
                <c:pt idx="7775">
                  <c:v>105.06</c:v>
                </c:pt>
                <c:pt idx="7776">
                  <c:v>105.05</c:v>
                </c:pt>
                <c:pt idx="7777">
                  <c:v>105.04</c:v>
                </c:pt>
                <c:pt idx="7778">
                  <c:v>105.04</c:v>
                </c:pt>
                <c:pt idx="7779">
                  <c:v>105.03</c:v>
                </c:pt>
                <c:pt idx="7780">
                  <c:v>105.03</c:v>
                </c:pt>
                <c:pt idx="7781">
                  <c:v>105.03</c:v>
                </c:pt>
                <c:pt idx="7782">
                  <c:v>105.02</c:v>
                </c:pt>
                <c:pt idx="7783">
                  <c:v>105.02</c:v>
                </c:pt>
                <c:pt idx="7784">
                  <c:v>105.02</c:v>
                </c:pt>
                <c:pt idx="7785">
                  <c:v>105.01</c:v>
                </c:pt>
                <c:pt idx="7786">
                  <c:v>105.02</c:v>
                </c:pt>
                <c:pt idx="7787">
                  <c:v>105.02</c:v>
                </c:pt>
                <c:pt idx="7788">
                  <c:v>105.03</c:v>
                </c:pt>
                <c:pt idx="7789">
                  <c:v>105.04</c:v>
                </c:pt>
                <c:pt idx="7790">
                  <c:v>105.06</c:v>
                </c:pt>
                <c:pt idx="7791">
                  <c:v>105.07</c:v>
                </c:pt>
                <c:pt idx="7792">
                  <c:v>105.09</c:v>
                </c:pt>
                <c:pt idx="7793">
                  <c:v>105.11</c:v>
                </c:pt>
                <c:pt idx="7794">
                  <c:v>105.13</c:v>
                </c:pt>
                <c:pt idx="7795">
                  <c:v>105.16</c:v>
                </c:pt>
                <c:pt idx="7796">
                  <c:v>105.17</c:v>
                </c:pt>
                <c:pt idx="7797">
                  <c:v>105.21</c:v>
                </c:pt>
                <c:pt idx="7798">
                  <c:v>105.27</c:v>
                </c:pt>
                <c:pt idx="7799">
                  <c:v>105.32</c:v>
                </c:pt>
                <c:pt idx="7800">
                  <c:v>105.36</c:v>
                </c:pt>
                <c:pt idx="7801">
                  <c:v>105.42</c:v>
                </c:pt>
                <c:pt idx="7802">
                  <c:v>105.48</c:v>
                </c:pt>
                <c:pt idx="7803">
                  <c:v>105.52</c:v>
                </c:pt>
                <c:pt idx="7804">
                  <c:v>105.56</c:v>
                </c:pt>
                <c:pt idx="7805">
                  <c:v>105.6</c:v>
                </c:pt>
                <c:pt idx="7806">
                  <c:v>105.63</c:v>
                </c:pt>
                <c:pt idx="7807">
                  <c:v>105.67</c:v>
                </c:pt>
                <c:pt idx="7808">
                  <c:v>105.69</c:v>
                </c:pt>
                <c:pt idx="7809">
                  <c:v>105.71</c:v>
                </c:pt>
                <c:pt idx="7810">
                  <c:v>105.72</c:v>
                </c:pt>
                <c:pt idx="7811">
                  <c:v>105.73</c:v>
                </c:pt>
                <c:pt idx="7812">
                  <c:v>105.74</c:v>
                </c:pt>
                <c:pt idx="7813">
                  <c:v>105.76</c:v>
                </c:pt>
                <c:pt idx="7814">
                  <c:v>105.76</c:v>
                </c:pt>
                <c:pt idx="7815">
                  <c:v>105.75</c:v>
                </c:pt>
                <c:pt idx="7816">
                  <c:v>105.74</c:v>
                </c:pt>
                <c:pt idx="7817">
                  <c:v>105.74</c:v>
                </c:pt>
                <c:pt idx="7818">
                  <c:v>105.73</c:v>
                </c:pt>
                <c:pt idx="7819">
                  <c:v>105.74</c:v>
                </c:pt>
                <c:pt idx="7820">
                  <c:v>105.75</c:v>
                </c:pt>
                <c:pt idx="7821">
                  <c:v>105.78</c:v>
                </c:pt>
                <c:pt idx="7822">
                  <c:v>105.81</c:v>
                </c:pt>
                <c:pt idx="7823">
                  <c:v>105.86</c:v>
                </c:pt>
                <c:pt idx="7824">
                  <c:v>105.92</c:v>
                </c:pt>
                <c:pt idx="7825">
                  <c:v>106</c:v>
                </c:pt>
                <c:pt idx="7826">
                  <c:v>106.09</c:v>
                </c:pt>
                <c:pt idx="7827">
                  <c:v>106.18</c:v>
                </c:pt>
                <c:pt idx="7828">
                  <c:v>106.28</c:v>
                </c:pt>
                <c:pt idx="7829">
                  <c:v>106.39</c:v>
                </c:pt>
                <c:pt idx="7830">
                  <c:v>106.5</c:v>
                </c:pt>
                <c:pt idx="7831">
                  <c:v>106.63</c:v>
                </c:pt>
                <c:pt idx="7832">
                  <c:v>106.76</c:v>
                </c:pt>
                <c:pt idx="7833">
                  <c:v>106.89</c:v>
                </c:pt>
                <c:pt idx="7834">
                  <c:v>107.03</c:v>
                </c:pt>
                <c:pt idx="7835">
                  <c:v>107.17</c:v>
                </c:pt>
                <c:pt idx="7836">
                  <c:v>107.31</c:v>
                </c:pt>
                <c:pt idx="7837">
                  <c:v>107.45</c:v>
                </c:pt>
                <c:pt idx="7838">
                  <c:v>107.59</c:v>
                </c:pt>
                <c:pt idx="7839">
                  <c:v>107.72</c:v>
                </c:pt>
                <c:pt idx="7840">
                  <c:v>107.85</c:v>
                </c:pt>
                <c:pt idx="7841">
                  <c:v>107.96</c:v>
                </c:pt>
                <c:pt idx="7842">
                  <c:v>108.08</c:v>
                </c:pt>
                <c:pt idx="7843">
                  <c:v>108.19</c:v>
                </c:pt>
                <c:pt idx="7844">
                  <c:v>108.29</c:v>
                </c:pt>
                <c:pt idx="7845">
                  <c:v>108.38</c:v>
                </c:pt>
                <c:pt idx="7846">
                  <c:v>108.44</c:v>
                </c:pt>
                <c:pt idx="7847">
                  <c:v>108.51</c:v>
                </c:pt>
                <c:pt idx="7848">
                  <c:v>108.58</c:v>
                </c:pt>
                <c:pt idx="7849">
                  <c:v>108.65</c:v>
                </c:pt>
                <c:pt idx="7850">
                  <c:v>108.71</c:v>
                </c:pt>
                <c:pt idx="7851">
                  <c:v>108.78</c:v>
                </c:pt>
                <c:pt idx="7852">
                  <c:v>108.85</c:v>
                </c:pt>
                <c:pt idx="7853">
                  <c:v>108.91</c:v>
                </c:pt>
                <c:pt idx="7854">
                  <c:v>108.97</c:v>
                </c:pt>
                <c:pt idx="7855">
                  <c:v>109.03</c:v>
                </c:pt>
                <c:pt idx="7856">
                  <c:v>109.1</c:v>
                </c:pt>
                <c:pt idx="7857">
                  <c:v>109.16</c:v>
                </c:pt>
                <c:pt idx="7858">
                  <c:v>109.23</c:v>
                </c:pt>
                <c:pt idx="7859">
                  <c:v>109.29</c:v>
                </c:pt>
                <c:pt idx="7860">
                  <c:v>109.35</c:v>
                </c:pt>
                <c:pt idx="7861">
                  <c:v>109.41</c:v>
                </c:pt>
                <c:pt idx="7862">
                  <c:v>109.47</c:v>
                </c:pt>
                <c:pt idx="7863">
                  <c:v>109.53</c:v>
                </c:pt>
                <c:pt idx="7864">
                  <c:v>109.59</c:v>
                </c:pt>
                <c:pt idx="7865">
                  <c:v>109.66</c:v>
                </c:pt>
                <c:pt idx="7866">
                  <c:v>109.74</c:v>
                </c:pt>
                <c:pt idx="7867">
                  <c:v>109.81</c:v>
                </c:pt>
                <c:pt idx="7868">
                  <c:v>109.89</c:v>
                </c:pt>
                <c:pt idx="7869">
                  <c:v>109.96</c:v>
                </c:pt>
                <c:pt idx="7870">
                  <c:v>110.03</c:v>
                </c:pt>
                <c:pt idx="7871">
                  <c:v>110.09</c:v>
                </c:pt>
                <c:pt idx="7872">
                  <c:v>110.15</c:v>
                </c:pt>
                <c:pt idx="7873">
                  <c:v>110.2</c:v>
                </c:pt>
                <c:pt idx="7874">
                  <c:v>110.26</c:v>
                </c:pt>
                <c:pt idx="7875">
                  <c:v>110.32</c:v>
                </c:pt>
                <c:pt idx="7876">
                  <c:v>110.38</c:v>
                </c:pt>
                <c:pt idx="7877">
                  <c:v>110.42</c:v>
                </c:pt>
                <c:pt idx="7878">
                  <c:v>110.46</c:v>
                </c:pt>
                <c:pt idx="7879">
                  <c:v>110.51</c:v>
                </c:pt>
                <c:pt idx="7880">
                  <c:v>110.56</c:v>
                </c:pt>
                <c:pt idx="7881">
                  <c:v>110.6</c:v>
                </c:pt>
                <c:pt idx="7882">
                  <c:v>110.65</c:v>
                </c:pt>
                <c:pt idx="7883">
                  <c:v>110.68</c:v>
                </c:pt>
                <c:pt idx="7884">
                  <c:v>110.72</c:v>
                </c:pt>
                <c:pt idx="7885">
                  <c:v>110.75</c:v>
                </c:pt>
                <c:pt idx="7886">
                  <c:v>110.78</c:v>
                </c:pt>
                <c:pt idx="7887">
                  <c:v>110.83</c:v>
                </c:pt>
                <c:pt idx="7888">
                  <c:v>110.87</c:v>
                </c:pt>
                <c:pt idx="7889">
                  <c:v>110.91</c:v>
                </c:pt>
                <c:pt idx="7890">
                  <c:v>110.96</c:v>
                </c:pt>
                <c:pt idx="7891">
                  <c:v>111.01</c:v>
                </c:pt>
                <c:pt idx="7892">
                  <c:v>111.05</c:v>
                </c:pt>
                <c:pt idx="7893">
                  <c:v>111.09</c:v>
                </c:pt>
                <c:pt idx="7894">
                  <c:v>111.12</c:v>
                </c:pt>
                <c:pt idx="7895">
                  <c:v>111.14</c:v>
                </c:pt>
                <c:pt idx="7896">
                  <c:v>111.15</c:v>
                </c:pt>
                <c:pt idx="7897">
                  <c:v>111.16</c:v>
                </c:pt>
                <c:pt idx="7898">
                  <c:v>111.17</c:v>
                </c:pt>
                <c:pt idx="7899">
                  <c:v>111.17</c:v>
                </c:pt>
                <c:pt idx="7900">
                  <c:v>111.16</c:v>
                </c:pt>
                <c:pt idx="7901">
                  <c:v>111.15</c:v>
                </c:pt>
                <c:pt idx="7902">
                  <c:v>111.14</c:v>
                </c:pt>
                <c:pt idx="7903">
                  <c:v>111.11</c:v>
                </c:pt>
                <c:pt idx="7904">
                  <c:v>111.09</c:v>
                </c:pt>
                <c:pt idx="7905">
                  <c:v>111.06</c:v>
                </c:pt>
                <c:pt idx="7906">
                  <c:v>111.02</c:v>
                </c:pt>
                <c:pt idx="7907">
                  <c:v>110.98</c:v>
                </c:pt>
                <c:pt idx="7908">
                  <c:v>110.93</c:v>
                </c:pt>
                <c:pt idx="7909">
                  <c:v>110.89</c:v>
                </c:pt>
                <c:pt idx="7910">
                  <c:v>110.84</c:v>
                </c:pt>
                <c:pt idx="7911">
                  <c:v>110.79</c:v>
                </c:pt>
                <c:pt idx="7912">
                  <c:v>110.75</c:v>
                </c:pt>
                <c:pt idx="7913">
                  <c:v>110.71</c:v>
                </c:pt>
                <c:pt idx="7914">
                  <c:v>110.67</c:v>
                </c:pt>
                <c:pt idx="7915">
                  <c:v>110.63</c:v>
                </c:pt>
                <c:pt idx="7916">
                  <c:v>110.61</c:v>
                </c:pt>
                <c:pt idx="7917">
                  <c:v>110.6</c:v>
                </c:pt>
                <c:pt idx="7918">
                  <c:v>110.6</c:v>
                </c:pt>
                <c:pt idx="7919">
                  <c:v>110.6</c:v>
                </c:pt>
                <c:pt idx="7920">
                  <c:v>110.61</c:v>
                </c:pt>
                <c:pt idx="7921">
                  <c:v>110.62</c:v>
                </c:pt>
                <c:pt idx="7922">
                  <c:v>110.63</c:v>
                </c:pt>
                <c:pt idx="7923">
                  <c:v>110.64</c:v>
                </c:pt>
                <c:pt idx="7924">
                  <c:v>110.65</c:v>
                </c:pt>
                <c:pt idx="7925">
                  <c:v>110.66</c:v>
                </c:pt>
                <c:pt idx="7926">
                  <c:v>110.67</c:v>
                </c:pt>
                <c:pt idx="7927">
                  <c:v>110.68</c:v>
                </c:pt>
                <c:pt idx="7928">
                  <c:v>110.68</c:v>
                </c:pt>
                <c:pt idx="7929">
                  <c:v>110.69</c:v>
                </c:pt>
                <c:pt idx="7930">
                  <c:v>110.69</c:v>
                </c:pt>
                <c:pt idx="7931">
                  <c:v>110.69</c:v>
                </c:pt>
                <c:pt idx="7932">
                  <c:v>110.68</c:v>
                </c:pt>
                <c:pt idx="7933">
                  <c:v>110.67</c:v>
                </c:pt>
                <c:pt idx="7934">
                  <c:v>110.65</c:v>
                </c:pt>
                <c:pt idx="7935">
                  <c:v>110.63</c:v>
                </c:pt>
                <c:pt idx="7936">
                  <c:v>110.63</c:v>
                </c:pt>
                <c:pt idx="7937">
                  <c:v>110.63</c:v>
                </c:pt>
                <c:pt idx="7938">
                  <c:v>110.62</c:v>
                </c:pt>
                <c:pt idx="7939">
                  <c:v>110.62</c:v>
                </c:pt>
                <c:pt idx="7940">
                  <c:v>110.62</c:v>
                </c:pt>
                <c:pt idx="7941">
                  <c:v>110.62</c:v>
                </c:pt>
                <c:pt idx="7942">
                  <c:v>110.61</c:v>
                </c:pt>
                <c:pt idx="7943">
                  <c:v>110.61</c:v>
                </c:pt>
                <c:pt idx="7944">
                  <c:v>110.61</c:v>
                </c:pt>
                <c:pt idx="7945">
                  <c:v>110.61</c:v>
                </c:pt>
                <c:pt idx="7946">
                  <c:v>110.61</c:v>
                </c:pt>
                <c:pt idx="7947">
                  <c:v>110.61</c:v>
                </c:pt>
                <c:pt idx="7948">
                  <c:v>110.6</c:v>
                </c:pt>
                <c:pt idx="7949">
                  <c:v>110.63</c:v>
                </c:pt>
                <c:pt idx="7950">
                  <c:v>110.63</c:v>
                </c:pt>
                <c:pt idx="7951">
                  <c:v>110.64</c:v>
                </c:pt>
                <c:pt idx="7952">
                  <c:v>110.65</c:v>
                </c:pt>
                <c:pt idx="7953">
                  <c:v>110.67</c:v>
                </c:pt>
                <c:pt idx="7954">
                  <c:v>110.69</c:v>
                </c:pt>
                <c:pt idx="7955">
                  <c:v>110.71</c:v>
                </c:pt>
                <c:pt idx="7956">
                  <c:v>110.73</c:v>
                </c:pt>
                <c:pt idx="7957">
                  <c:v>110.75</c:v>
                </c:pt>
                <c:pt idx="7958">
                  <c:v>110.78</c:v>
                </c:pt>
                <c:pt idx="7959">
                  <c:v>110.79</c:v>
                </c:pt>
                <c:pt idx="7960">
                  <c:v>110.82</c:v>
                </c:pt>
                <c:pt idx="7961">
                  <c:v>110.86</c:v>
                </c:pt>
                <c:pt idx="7962">
                  <c:v>110.89</c:v>
                </c:pt>
                <c:pt idx="7963">
                  <c:v>110.92</c:v>
                </c:pt>
                <c:pt idx="7964">
                  <c:v>110.95</c:v>
                </c:pt>
                <c:pt idx="7965">
                  <c:v>110.97</c:v>
                </c:pt>
                <c:pt idx="7966">
                  <c:v>110.98</c:v>
                </c:pt>
                <c:pt idx="7967">
                  <c:v>110.99</c:v>
                </c:pt>
                <c:pt idx="7968">
                  <c:v>111</c:v>
                </c:pt>
                <c:pt idx="7969">
                  <c:v>111.01</c:v>
                </c:pt>
                <c:pt idx="7970">
                  <c:v>111.01</c:v>
                </c:pt>
                <c:pt idx="7971">
                  <c:v>111.02</c:v>
                </c:pt>
                <c:pt idx="7972">
                  <c:v>111.02</c:v>
                </c:pt>
                <c:pt idx="7973">
                  <c:v>111.02</c:v>
                </c:pt>
                <c:pt idx="7974">
                  <c:v>111.01</c:v>
                </c:pt>
                <c:pt idx="7975">
                  <c:v>110.99</c:v>
                </c:pt>
                <c:pt idx="7976">
                  <c:v>110.98</c:v>
                </c:pt>
                <c:pt idx="7977">
                  <c:v>110.95</c:v>
                </c:pt>
                <c:pt idx="7978">
                  <c:v>110.93</c:v>
                </c:pt>
                <c:pt idx="7979">
                  <c:v>110.91</c:v>
                </c:pt>
                <c:pt idx="7980">
                  <c:v>110.89</c:v>
                </c:pt>
                <c:pt idx="7981">
                  <c:v>110.87</c:v>
                </c:pt>
                <c:pt idx="7982">
                  <c:v>110.86</c:v>
                </c:pt>
                <c:pt idx="7983">
                  <c:v>110.84</c:v>
                </c:pt>
                <c:pt idx="7984">
                  <c:v>110.84</c:v>
                </c:pt>
                <c:pt idx="7985">
                  <c:v>110.83</c:v>
                </c:pt>
                <c:pt idx="7986">
                  <c:v>110.83</c:v>
                </c:pt>
                <c:pt idx="7987">
                  <c:v>110.84</c:v>
                </c:pt>
                <c:pt idx="7988">
                  <c:v>110.86</c:v>
                </c:pt>
                <c:pt idx="7989">
                  <c:v>110.87</c:v>
                </c:pt>
                <c:pt idx="7990">
                  <c:v>110.9</c:v>
                </c:pt>
                <c:pt idx="7991">
                  <c:v>110.92</c:v>
                </c:pt>
                <c:pt idx="7992">
                  <c:v>110.96</c:v>
                </c:pt>
                <c:pt idx="7993">
                  <c:v>111.01</c:v>
                </c:pt>
                <c:pt idx="7994">
                  <c:v>111.06</c:v>
                </c:pt>
                <c:pt idx="7995">
                  <c:v>111.11</c:v>
                </c:pt>
                <c:pt idx="7996">
                  <c:v>111.16</c:v>
                </c:pt>
                <c:pt idx="7997">
                  <c:v>111.23</c:v>
                </c:pt>
                <c:pt idx="7998">
                  <c:v>111.29</c:v>
                </c:pt>
                <c:pt idx="7999">
                  <c:v>111.36</c:v>
                </c:pt>
                <c:pt idx="8000">
                  <c:v>111.44</c:v>
                </c:pt>
                <c:pt idx="8001">
                  <c:v>111.53</c:v>
                </c:pt>
                <c:pt idx="8002">
                  <c:v>111.61</c:v>
                </c:pt>
                <c:pt idx="8003">
                  <c:v>111.71</c:v>
                </c:pt>
                <c:pt idx="8004">
                  <c:v>111.82</c:v>
                </c:pt>
                <c:pt idx="8005">
                  <c:v>111.94</c:v>
                </c:pt>
                <c:pt idx="8006">
                  <c:v>112.06</c:v>
                </c:pt>
                <c:pt idx="8007">
                  <c:v>112.2</c:v>
                </c:pt>
                <c:pt idx="8008">
                  <c:v>112.33</c:v>
                </c:pt>
                <c:pt idx="8009">
                  <c:v>112.49</c:v>
                </c:pt>
                <c:pt idx="8010">
                  <c:v>112.66</c:v>
                </c:pt>
                <c:pt idx="8011">
                  <c:v>112.82</c:v>
                </c:pt>
                <c:pt idx="8012">
                  <c:v>113</c:v>
                </c:pt>
                <c:pt idx="8013">
                  <c:v>113.19</c:v>
                </c:pt>
                <c:pt idx="8014">
                  <c:v>113.39</c:v>
                </c:pt>
                <c:pt idx="8015">
                  <c:v>113.6</c:v>
                </c:pt>
                <c:pt idx="8016">
                  <c:v>113.82</c:v>
                </c:pt>
                <c:pt idx="8017">
                  <c:v>114.02</c:v>
                </c:pt>
                <c:pt idx="8018">
                  <c:v>114.24</c:v>
                </c:pt>
                <c:pt idx="8019">
                  <c:v>114.45</c:v>
                </c:pt>
                <c:pt idx="8020">
                  <c:v>114.66</c:v>
                </c:pt>
                <c:pt idx="8021">
                  <c:v>114.87</c:v>
                </c:pt>
                <c:pt idx="8022">
                  <c:v>115.08</c:v>
                </c:pt>
                <c:pt idx="8023">
                  <c:v>115.26</c:v>
                </c:pt>
                <c:pt idx="8024">
                  <c:v>115.43</c:v>
                </c:pt>
                <c:pt idx="8025">
                  <c:v>115.57</c:v>
                </c:pt>
                <c:pt idx="8026">
                  <c:v>115.69</c:v>
                </c:pt>
                <c:pt idx="8027">
                  <c:v>115.82</c:v>
                </c:pt>
                <c:pt idx="8028">
                  <c:v>115.92</c:v>
                </c:pt>
                <c:pt idx="8029">
                  <c:v>116.01</c:v>
                </c:pt>
                <c:pt idx="8030">
                  <c:v>116.1</c:v>
                </c:pt>
                <c:pt idx="8031">
                  <c:v>116.18</c:v>
                </c:pt>
                <c:pt idx="8032">
                  <c:v>116.23</c:v>
                </c:pt>
                <c:pt idx="8033">
                  <c:v>116.29</c:v>
                </c:pt>
                <c:pt idx="8034">
                  <c:v>116.33</c:v>
                </c:pt>
                <c:pt idx="8035">
                  <c:v>116.37</c:v>
                </c:pt>
                <c:pt idx="8036">
                  <c:v>116.41</c:v>
                </c:pt>
                <c:pt idx="8037">
                  <c:v>116.45</c:v>
                </c:pt>
                <c:pt idx="8038">
                  <c:v>116.47</c:v>
                </c:pt>
                <c:pt idx="8039">
                  <c:v>116.5</c:v>
                </c:pt>
                <c:pt idx="8040">
                  <c:v>116.54</c:v>
                </c:pt>
                <c:pt idx="8041">
                  <c:v>116.56</c:v>
                </c:pt>
                <c:pt idx="8042">
                  <c:v>116.6</c:v>
                </c:pt>
                <c:pt idx="8043">
                  <c:v>116.64</c:v>
                </c:pt>
                <c:pt idx="8044">
                  <c:v>116.68</c:v>
                </c:pt>
                <c:pt idx="8045">
                  <c:v>116.73</c:v>
                </c:pt>
                <c:pt idx="8046">
                  <c:v>116.79</c:v>
                </c:pt>
                <c:pt idx="8047">
                  <c:v>116.85</c:v>
                </c:pt>
                <c:pt idx="8048">
                  <c:v>116.92</c:v>
                </c:pt>
                <c:pt idx="8049">
                  <c:v>117</c:v>
                </c:pt>
                <c:pt idx="8050">
                  <c:v>117.08</c:v>
                </c:pt>
                <c:pt idx="8051">
                  <c:v>117.14</c:v>
                </c:pt>
                <c:pt idx="8052">
                  <c:v>117.21</c:v>
                </c:pt>
                <c:pt idx="8053">
                  <c:v>117.26</c:v>
                </c:pt>
                <c:pt idx="8054">
                  <c:v>117.31</c:v>
                </c:pt>
                <c:pt idx="8055">
                  <c:v>117.37</c:v>
                </c:pt>
                <c:pt idx="8056">
                  <c:v>117.41</c:v>
                </c:pt>
                <c:pt idx="8057">
                  <c:v>117.45</c:v>
                </c:pt>
                <c:pt idx="8058">
                  <c:v>117.5</c:v>
                </c:pt>
                <c:pt idx="8059">
                  <c:v>117.56</c:v>
                </c:pt>
                <c:pt idx="8060">
                  <c:v>117.61</c:v>
                </c:pt>
                <c:pt idx="8061">
                  <c:v>117.67</c:v>
                </c:pt>
                <c:pt idx="8062">
                  <c:v>117.74</c:v>
                </c:pt>
                <c:pt idx="8063">
                  <c:v>117.81</c:v>
                </c:pt>
                <c:pt idx="8064">
                  <c:v>117.88</c:v>
                </c:pt>
                <c:pt idx="8065">
                  <c:v>117.94</c:v>
                </c:pt>
                <c:pt idx="8066">
                  <c:v>118.02</c:v>
                </c:pt>
                <c:pt idx="8067">
                  <c:v>118.08</c:v>
                </c:pt>
                <c:pt idx="8068">
                  <c:v>118.16</c:v>
                </c:pt>
                <c:pt idx="8069">
                  <c:v>118.23</c:v>
                </c:pt>
                <c:pt idx="8070">
                  <c:v>118.29</c:v>
                </c:pt>
                <c:pt idx="8071">
                  <c:v>118.36</c:v>
                </c:pt>
                <c:pt idx="8072">
                  <c:v>118.41</c:v>
                </c:pt>
                <c:pt idx="8073">
                  <c:v>118.46</c:v>
                </c:pt>
                <c:pt idx="8074">
                  <c:v>118.5</c:v>
                </c:pt>
                <c:pt idx="8075">
                  <c:v>118.54</c:v>
                </c:pt>
                <c:pt idx="8076">
                  <c:v>118.56</c:v>
                </c:pt>
                <c:pt idx="8077">
                  <c:v>118.58</c:v>
                </c:pt>
                <c:pt idx="8078">
                  <c:v>118.59</c:v>
                </c:pt>
                <c:pt idx="8079">
                  <c:v>118.59</c:v>
                </c:pt>
                <c:pt idx="8080">
                  <c:v>118.59</c:v>
                </c:pt>
                <c:pt idx="8081">
                  <c:v>118.57</c:v>
                </c:pt>
                <c:pt idx="8082">
                  <c:v>118.54</c:v>
                </c:pt>
                <c:pt idx="8083">
                  <c:v>118.5</c:v>
                </c:pt>
                <c:pt idx="8084">
                  <c:v>118.45</c:v>
                </c:pt>
                <c:pt idx="8085">
                  <c:v>118.4</c:v>
                </c:pt>
                <c:pt idx="8086">
                  <c:v>118.34</c:v>
                </c:pt>
                <c:pt idx="8087">
                  <c:v>118.27</c:v>
                </c:pt>
                <c:pt idx="8088">
                  <c:v>118.21</c:v>
                </c:pt>
                <c:pt idx="8089">
                  <c:v>118.15</c:v>
                </c:pt>
                <c:pt idx="8090">
                  <c:v>118.09</c:v>
                </c:pt>
                <c:pt idx="8091">
                  <c:v>118.03</c:v>
                </c:pt>
                <c:pt idx="8092">
                  <c:v>117.98</c:v>
                </c:pt>
                <c:pt idx="8093">
                  <c:v>117.93</c:v>
                </c:pt>
                <c:pt idx="8094">
                  <c:v>117.88</c:v>
                </c:pt>
                <c:pt idx="8095">
                  <c:v>117.84</c:v>
                </c:pt>
                <c:pt idx="8096">
                  <c:v>117.81</c:v>
                </c:pt>
                <c:pt idx="8097">
                  <c:v>117.78</c:v>
                </c:pt>
                <c:pt idx="8098">
                  <c:v>117.76</c:v>
                </c:pt>
                <c:pt idx="8099">
                  <c:v>117.74</c:v>
                </c:pt>
                <c:pt idx="8100">
                  <c:v>117.72</c:v>
                </c:pt>
                <c:pt idx="8101">
                  <c:v>117.71</c:v>
                </c:pt>
                <c:pt idx="8102">
                  <c:v>117.69</c:v>
                </c:pt>
                <c:pt idx="8103">
                  <c:v>117.68</c:v>
                </c:pt>
                <c:pt idx="8104">
                  <c:v>117.66</c:v>
                </c:pt>
                <c:pt idx="8105">
                  <c:v>117.64</c:v>
                </c:pt>
                <c:pt idx="8106">
                  <c:v>117.63</c:v>
                </c:pt>
                <c:pt idx="8107">
                  <c:v>117.61</c:v>
                </c:pt>
                <c:pt idx="8108">
                  <c:v>117.6</c:v>
                </c:pt>
                <c:pt idx="8109">
                  <c:v>117.59</c:v>
                </c:pt>
                <c:pt idx="8110">
                  <c:v>117.57</c:v>
                </c:pt>
                <c:pt idx="8111">
                  <c:v>117.56</c:v>
                </c:pt>
                <c:pt idx="8112">
                  <c:v>117.55</c:v>
                </c:pt>
                <c:pt idx="8113">
                  <c:v>117.53</c:v>
                </c:pt>
                <c:pt idx="8114">
                  <c:v>117.51</c:v>
                </c:pt>
                <c:pt idx="8115">
                  <c:v>117.48</c:v>
                </c:pt>
                <c:pt idx="8116">
                  <c:v>117.46</c:v>
                </c:pt>
                <c:pt idx="8117">
                  <c:v>117.43</c:v>
                </c:pt>
                <c:pt idx="8118">
                  <c:v>117.41</c:v>
                </c:pt>
                <c:pt idx="8119">
                  <c:v>117.38</c:v>
                </c:pt>
                <c:pt idx="8120">
                  <c:v>117.36</c:v>
                </c:pt>
                <c:pt idx="8121">
                  <c:v>117.34</c:v>
                </c:pt>
                <c:pt idx="8122">
                  <c:v>117.31</c:v>
                </c:pt>
                <c:pt idx="8123">
                  <c:v>117.29</c:v>
                </c:pt>
                <c:pt idx="8124">
                  <c:v>117.27</c:v>
                </c:pt>
                <c:pt idx="8125">
                  <c:v>117.25</c:v>
                </c:pt>
                <c:pt idx="8126">
                  <c:v>117.23</c:v>
                </c:pt>
                <c:pt idx="8127">
                  <c:v>117.22</c:v>
                </c:pt>
                <c:pt idx="8128">
                  <c:v>117.21</c:v>
                </c:pt>
                <c:pt idx="8129">
                  <c:v>117.2</c:v>
                </c:pt>
                <c:pt idx="8130">
                  <c:v>117.19</c:v>
                </c:pt>
                <c:pt idx="8131">
                  <c:v>117.18</c:v>
                </c:pt>
                <c:pt idx="8132">
                  <c:v>117.17</c:v>
                </c:pt>
                <c:pt idx="8133">
                  <c:v>117.16</c:v>
                </c:pt>
                <c:pt idx="8134">
                  <c:v>117.15</c:v>
                </c:pt>
                <c:pt idx="8135">
                  <c:v>117.13</c:v>
                </c:pt>
                <c:pt idx="8136">
                  <c:v>117.12</c:v>
                </c:pt>
                <c:pt idx="8137">
                  <c:v>117.09</c:v>
                </c:pt>
                <c:pt idx="8138">
                  <c:v>117.06</c:v>
                </c:pt>
                <c:pt idx="8139">
                  <c:v>117.04</c:v>
                </c:pt>
                <c:pt idx="8140">
                  <c:v>117.01</c:v>
                </c:pt>
                <c:pt idx="8141">
                  <c:v>116.99</c:v>
                </c:pt>
                <c:pt idx="8142">
                  <c:v>116.96</c:v>
                </c:pt>
                <c:pt idx="8143">
                  <c:v>116.94</c:v>
                </c:pt>
                <c:pt idx="8144">
                  <c:v>116.91</c:v>
                </c:pt>
                <c:pt idx="8145">
                  <c:v>116.89</c:v>
                </c:pt>
                <c:pt idx="8146">
                  <c:v>116.87</c:v>
                </c:pt>
                <c:pt idx="8147">
                  <c:v>116.85</c:v>
                </c:pt>
                <c:pt idx="8148">
                  <c:v>116.83</c:v>
                </c:pt>
                <c:pt idx="8149">
                  <c:v>116.8</c:v>
                </c:pt>
                <c:pt idx="8150">
                  <c:v>116.78</c:v>
                </c:pt>
                <c:pt idx="8151">
                  <c:v>116.76</c:v>
                </c:pt>
                <c:pt idx="8152">
                  <c:v>116.73</c:v>
                </c:pt>
                <c:pt idx="8153">
                  <c:v>116.7</c:v>
                </c:pt>
                <c:pt idx="8154">
                  <c:v>116.66</c:v>
                </c:pt>
                <c:pt idx="8155">
                  <c:v>116.62</c:v>
                </c:pt>
                <c:pt idx="8156">
                  <c:v>116.58</c:v>
                </c:pt>
                <c:pt idx="8157">
                  <c:v>116.53</c:v>
                </c:pt>
                <c:pt idx="8158">
                  <c:v>116.49</c:v>
                </c:pt>
                <c:pt idx="8159">
                  <c:v>116.46</c:v>
                </c:pt>
                <c:pt idx="8160">
                  <c:v>116.44</c:v>
                </c:pt>
                <c:pt idx="8161">
                  <c:v>116.42</c:v>
                </c:pt>
                <c:pt idx="8162">
                  <c:v>116.4</c:v>
                </c:pt>
                <c:pt idx="8163">
                  <c:v>116.37</c:v>
                </c:pt>
                <c:pt idx="8164">
                  <c:v>116.36</c:v>
                </c:pt>
                <c:pt idx="8165">
                  <c:v>116.34</c:v>
                </c:pt>
                <c:pt idx="8166">
                  <c:v>116.33</c:v>
                </c:pt>
                <c:pt idx="8167">
                  <c:v>116.31</c:v>
                </c:pt>
                <c:pt idx="8168">
                  <c:v>116.31</c:v>
                </c:pt>
                <c:pt idx="8169">
                  <c:v>116.3</c:v>
                </c:pt>
                <c:pt idx="8170">
                  <c:v>116.29</c:v>
                </c:pt>
                <c:pt idx="8171">
                  <c:v>116.28</c:v>
                </c:pt>
                <c:pt idx="8172">
                  <c:v>116.28</c:v>
                </c:pt>
                <c:pt idx="8173">
                  <c:v>116.27</c:v>
                </c:pt>
                <c:pt idx="8174">
                  <c:v>116.27</c:v>
                </c:pt>
                <c:pt idx="8175">
                  <c:v>116.28</c:v>
                </c:pt>
                <c:pt idx="8176">
                  <c:v>116.27</c:v>
                </c:pt>
                <c:pt idx="8177">
                  <c:v>116.27</c:v>
                </c:pt>
                <c:pt idx="8178">
                  <c:v>116.26</c:v>
                </c:pt>
                <c:pt idx="8179">
                  <c:v>116.25</c:v>
                </c:pt>
                <c:pt idx="8180">
                  <c:v>116.23</c:v>
                </c:pt>
                <c:pt idx="8181">
                  <c:v>116.22</c:v>
                </c:pt>
                <c:pt idx="8182">
                  <c:v>116.2</c:v>
                </c:pt>
                <c:pt idx="8183">
                  <c:v>116.18</c:v>
                </c:pt>
                <c:pt idx="8184">
                  <c:v>116.16</c:v>
                </c:pt>
                <c:pt idx="8185">
                  <c:v>116.14</c:v>
                </c:pt>
                <c:pt idx="8186">
                  <c:v>116.12</c:v>
                </c:pt>
                <c:pt idx="8187">
                  <c:v>116.1</c:v>
                </c:pt>
                <c:pt idx="8188">
                  <c:v>116.08</c:v>
                </c:pt>
                <c:pt idx="8189">
                  <c:v>116.06</c:v>
                </c:pt>
                <c:pt idx="8190">
                  <c:v>116.05</c:v>
                </c:pt>
                <c:pt idx="8191">
                  <c:v>116.04</c:v>
                </c:pt>
                <c:pt idx="8192">
                  <c:v>116.03</c:v>
                </c:pt>
                <c:pt idx="8193">
                  <c:v>116.03</c:v>
                </c:pt>
                <c:pt idx="8194">
                  <c:v>116.02</c:v>
                </c:pt>
                <c:pt idx="8195">
                  <c:v>116.02</c:v>
                </c:pt>
                <c:pt idx="8196">
                  <c:v>116.01</c:v>
                </c:pt>
                <c:pt idx="8197">
                  <c:v>116</c:v>
                </c:pt>
                <c:pt idx="8198">
                  <c:v>115.99</c:v>
                </c:pt>
                <c:pt idx="8199">
                  <c:v>115.97</c:v>
                </c:pt>
                <c:pt idx="8200">
                  <c:v>115.94</c:v>
                </c:pt>
                <c:pt idx="8201">
                  <c:v>115.92</c:v>
                </c:pt>
                <c:pt idx="8202">
                  <c:v>115.89</c:v>
                </c:pt>
                <c:pt idx="8203">
                  <c:v>115.85</c:v>
                </c:pt>
                <c:pt idx="8204">
                  <c:v>115.8</c:v>
                </c:pt>
                <c:pt idx="8205">
                  <c:v>115.75</c:v>
                </c:pt>
                <c:pt idx="8206">
                  <c:v>115.71</c:v>
                </c:pt>
                <c:pt idx="8207">
                  <c:v>115.66</c:v>
                </c:pt>
                <c:pt idx="8208">
                  <c:v>115.61</c:v>
                </c:pt>
                <c:pt idx="8209">
                  <c:v>115.56</c:v>
                </c:pt>
                <c:pt idx="8210">
                  <c:v>115.52</c:v>
                </c:pt>
                <c:pt idx="8211">
                  <c:v>115.47</c:v>
                </c:pt>
                <c:pt idx="8212">
                  <c:v>115.41</c:v>
                </c:pt>
                <c:pt idx="8213">
                  <c:v>115.36</c:v>
                </c:pt>
                <c:pt idx="8214">
                  <c:v>115.33</c:v>
                </c:pt>
                <c:pt idx="8215">
                  <c:v>115.29</c:v>
                </c:pt>
                <c:pt idx="8216">
                  <c:v>115.25</c:v>
                </c:pt>
                <c:pt idx="8217">
                  <c:v>115.19</c:v>
                </c:pt>
                <c:pt idx="8218">
                  <c:v>115.15</c:v>
                </c:pt>
                <c:pt idx="8219">
                  <c:v>115.12</c:v>
                </c:pt>
                <c:pt idx="8220">
                  <c:v>115.09</c:v>
                </c:pt>
                <c:pt idx="8221">
                  <c:v>115.07</c:v>
                </c:pt>
                <c:pt idx="8222">
                  <c:v>115.04</c:v>
                </c:pt>
                <c:pt idx="8223">
                  <c:v>115.03</c:v>
                </c:pt>
                <c:pt idx="8224">
                  <c:v>115.01</c:v>
                </c:pt>
                <c:pt idx="8225">
                  <c:v>115</c:v>
                </c:pt>
                <c:pt idx="8226">
                  <c:v>114.98</c:v>
                </c:pt>
                <c:pt idx="8227">
                  <c:v>114.97</c:v>
                </c:pt>
                <c:pt idx="8228">
                  <c:v>114.95</c:v>
                </c:pt>
                <c:pt idx="8229">
                  <c:v>114.94</c:v>
                </c:pt>
                <c:pt idx="8230">
                  <c:v>114.93</c:v>
                </c:pt>
                <c:pt idx="8231">
                  <c:v>114.91</c:v>
                </c:pt>
                <c:pt idx="8232">
                  <c:v>114.9</c:v>
                </c:pt>
                <c:pt idx="8233">
                  <c:v>114.89</c:v>
                </c:pt>
                <c:pt idx="8234">
                  <c:v>114.88</c:v>
                </c:pt>
                <c:pt idx="8235">
                  <c:v>114.87</c:v>
                </c:pt>
                <c:pt idx="8236">
                  <c:v>114.87</c:v>
                </c:pt>
                <c:pt idx="8237">
                  <c:v>114.87</c:v>
                </c:pt>
                <c:pt idx="8238">
                  <c:v>114.87</c:v>
                </c:pt>
                <c:pt idx="8239">
                  <c:v>114.87</c:v>
                </c:pt>
                <c:pt idx="8240">
                  <c:v>114.87</c:v>
                </c:pt>
                <c:pt idx="8241">
                  <c:v>114.87</c:v>
                </c:pt>
                <c:pt idx="8242">
                  <c:v>114.86</c:v>
                </c:pt>
                <c:pt idx="8243">
                  <c:v>114.86</c:v>
                </c:pt>
                <c:pt idx="8244">
                  <c:v>114.87</c:v>
                </c:pt>
                <c:pt idx="8245">
                  <c:v>114.86</c:v>
                </c:pt>
                <c:pt idx="8246">
                  <c:v>114.86</c:v>
                </c:pt>
                <c:pt idx="8247">
                  <c:v>114.87</c:v>
                </c:pt>
                <c:pt idx="8248">
                  <c:v>114.87</c:v>
                </c:pt>
                <c:pt idx="8249">
                  <c:v>114.88</c:v>
                </c:pt>
                <c:pt idx="8250">
                  <c:v>114.87</c:v>
                </c:pt>
                <c:pt idx="8251">
                  <c:v>114.88</c:v>
                </c:pt>
                <c:pt idx="8252">
                  <c:v>114.88</c:v>
                </c:pt>
                <c:pt idx="8253">
                  <c:v>114.89</c:v>
                </c:pt>
                <c:pt idx="8254">
                  <c:v>114.91</c:v>
                </c:pt>
                <c:pt idx="8255">
                  <c:v>114.93</c:v>
                </c:pt>
                <c:pt idx="8256">
                  <c:v>114.96</c:v>
                </c:pt>
                <c:pt idx="8257">
                  <c:v>114.97</c:v>
                </c:pt>
                <c:pt idx="8258">
                  <c:v>114.98</c:v>
                </c:pt>
                <c:pt idx="8259">
                  <c:v>114.97</c:v>
                </c:pt>
                <c:pt idx="8260">
                  <c:v>114.96</c:v>
                </c:pt>
                <c:pt idx="8261">
                  <c:v>114.94</c:v>
                </c:pt>
                <c:pt idx="8262">
                  <c:v>114.91</c:v>
                </c:pt>
                <c:pt idx="8263">
                  <c:v>114.87</c:v>
                </c:pt>
                <c:pt idx="8264">
                  <c:v>114.83</c:v>
                </c:pt>
                <c:pt idx="8265">
                  <c:v>114.79</c:v>
                </c:pt>
                <c:pt idx="8266">
                  <c:v>114.76</c:v>
                </c:pt>
                <c:pt idx="8267">
                  <c:v>114.72</c:v>
                </c:pt>
                <c:pt idx="8268">
                  <c:v>114.69</c:v>
                </c:pt>
                <c:pt idx="8269">
                  <c:v>114.66</c:v>
                </c:pt>
                <c:pt idx="8270">
                  <c:v>114.64</c:v>
                </c:pt>
                <c:pt idx="8271">
                  <c:v>114.62</c:v>
                </c:pt>
                <c:pt idx="8272">
                  <c:v>114.61</c:v>
                </c:pt>
                <c:pt idx="8273">
                  <c:v>114.58</c:v>
                </c:pt>
                <c:pt idx="8274">
                  <c:v>114.54</c:v>
                </c:pt>
                <c:pt idx="8275">
                  <c:v>114.52</c:v>
                </c:pt>
                <c:pt idx="8276">
                  <c:v>114.5</c:v>
                </c:pt>
                <c:pt idx="8277">
                  <c:v>114.47</c:v>
                </c:pt>
                <c:pt idx="8278">
                  <c:v>114.45</c:v>
                </c:pt>
                <c:pt idx="8279">
                  <c:v>114.43</c:v>
                </c:pt>
                <c:pt idx="8280">
                  <c:v>114.41</c:v>
                </c:pt>
                <c:pt idx="8281">
                  <c:v>114.41</c:v>
                </c:pt>
                <c:pt idx="8282">
                  <c:v>114.42</c:v>
                </c:pt>
                <c:pt idx="8283">
                  <c:v>114.44</c:v>
                </c:pt>
                <c:pt idx="8284">
                  <c:v>114.47</c:v>
                </c:pt>
                <c:pt idx="8285">
                  <c:v>114.51</c:v>
                </c:pt>
                <c:pt idx="8286">
                  <c:v>114.55</c:v>
                </c:pt>
                <c:pt idx="8287">
                  <c:v>114.58</c:v>
                </c:pt>
                <c:pt idx="8288">
                  <c:v>114.63</c:v>
                </c:pt>
                <c:pt idx="8289">
                  <c:v>114.69</c:v>
                </c:pt>
                <c:pt idx="8290">
                  <c:v>114.76</c:v>
                </c:pt>
                <c:pt idx="8291">
                  <c:v>114.85</c:v>
                </c:pt>
                <c:pt idx="8292">
                  <c:v>114.93</c:v>
                </c:pt>
                <c:pt idx="8293">
                  <c:v>115.01</c:v>
                </c:pt>
                <c:pt idx="8294">
                  <c:v>115.1</c:v>
                </c:pt>
                <c:pt idx="8295">
                  <c:v>115.18</c:v>
                </c:pt>
                <c:pt idx="8296">
                  <c:v>115.25</c:v>
                </c:pt>
                <c:pt idx="8297">
                  <c:v>115.34</c:v>
                </c:pt>
                <c:pt idx="8298">
                  <c:v>115.43</c:v>
                </c:pt>
                <c:pt idx="8299">
                  <c:v>115.51</c:v>
                </c:pt>
                <c:pt idx="8300">
                  <c:v>115.58</c:v>
                </c:pt>
                <c:pt idx="8301">
                  <c:v>115.67</c:v>
                </c:pt>
                <c:pt idx="8302">
                  <c:v>115.74</c:v>
                </c:pt>
                <c:pt idx="8303">
                  <c:v>115.81</c:v>
                </c:pt>
                <c:pt idx="8304">
                  <c:v>115.86</c:v>
                </c:pt>
                <c:pt idx="8305">
                  <c:v>115.92</c:v>
                </c:pt>
                <c:pt idx="8306">
                  <c:v>115.97</c:v>
                </c:pt>
                <c:pt idx="8307">
                  <c:v>116.02</c:v>
                </c:pt>
                <c:pt idx="8308">
                  <c:v>116.05</c:v>
                </c:pt>
                <c:pt idx="8309">
                  <c:v>116.08</c:v>
                </c:pt>
                <c:pt idx="8310">
                  <c:v>116.11</c:v>
                </c:pt>
                <c:pt idx="8311">
                  <c:v>116.12</c:v>
                </c:pt>
                <c:pt idx="8312">
                  <c:v>116.15</c:v>
                </c:pt>
                <c:pt idx="8313">
                  <c:v>116.16</c:v>
                </c:pt>
                <c:pt idx="8314">
                  <c:v>116.17</c:v>
                </c:pt>
                <c:pt idx="8315">
                  <c:v>116.17</c:v>
                </c:pt>
                <c:pt idx="8316">
                  <c:v>116.19</c:v>
                </c:pt>
                <c:pt idx="8317">
                  <c:v>116.21</c:v>
                </c:pt>
                <c:pt idx="8318">
                  <c:v>116.22</c:v>
                </c:pt>
                <c:pt idx="8319">
                  <c:v>116.24</c:v>
                </c:pt>
                <c:pt idx="8320">
                  <c:v>116.25</c:v>
                </c:pt>
                <c:pt idx="8321">
                  <c:v>116.27</c:v>
                </c:pt>
                <c:pt idx="8322">
                  <c:v>116.28</c:v>
                </c:pt>
                <c:pt idx="8323">
                  <c:v>116.29</c:v>
                </c:pt>
                <c:pt idx="8324">
                  <c:v>116.3</c:v>
                </c:pt>
                <c:pt idx="8325">
                  <c:v>116.31</c:v>
                </c:pt>
                <c:pt idx="8326">
                  <c:v>116.31</c:v>
                </c:pt>
                <c:pt idx="8327">
                  <c:v>116.31</c:v>
                </c:pt>
                <c:pt idx="8328">
                  <c:v>116.31</c:v>
                </c:pt>
                <c:pt idx="8329">
                  <c:v>116.31</c:v>
                </c:pt>
                <c:pt idx="8330">
                  <c:v>116.31</c:v>
                </c:pt>
                <c:pt idx="8331">
                  <c:v>116.32</c:v>
                </c:pt>
                <c:pt idx="8332">
                  <c:v>116.34</c:v>
                </c:pt>
                <c:pt idx="8333">
                  <c:v>116.36</c:v>
                </c:pt>
                <c:pt idx="8334">
                  <c:v>116.38</c:v>
                </c:pt>
                <c:pt idx="8335">
                  <c:v>116.42</c:v>
                </c:pt>
                <c:pt idx="8336">
                  <c:v>116.45</c:v>
                </c:pt>
                <c:pt idx="8337">
                  <c:v>116.48</c:v>
                </c:pt>
                <c:pt idx="8338">
                  <c:v>116.52</c:v>
                </c:pt>
                <c:pt idx="8339">
                  <c:v>116.55</c:v>
                </c:pt>
                <c:pt idx="8340">
                  <c:v>116.58</c:v>
                </c:pt>
                <c:pt idx="8341">
                  <c:v>116.62</c:v>
                </c:pt>
                <c:pt idx="8342">
                  <c:v>116.66</c:v>
                </c:pt>
                <c:pt idx="8343">
                  <c:v>116.69</c:v>
                </c:pt>
                <c:pt idx="8344">
                  <c:v>116.71</c:v>
                </c:pt>
                <c:pt idx="8345">
                  <c:v>116.74</c:v>
                </c:pt>
                <c:pt idx="8346">
                  <c:v>116.76</c:v>
                </c:pt>
                <c:pt idx="8347">
                  <c:v>116.78</c:v>
                </c:pt>
                <c:pt idx="8348">
                  <c:v>116.8</c:v>
                </c:pt>
                <c:pt idx="8349">
                  <c:v>116.81</c:v>
                </c:pt>
                <c:pt idx="8350">
                  <c:v>116.82</c:v>
                </c:pt>
                <c:pt idx="8351">
                  <c:v>116.84</c:v>
                </c:pt>
                <c:pt idx="8352">
                  <c:v>116.85</c:v>
                </c:pt>
                <c:pt idx="8353">
                  <c:v>116.87</c:v>
                </c:pt>
                <c:pt idx="8354">
                  <c:v>116.89</c:v>
                </c:pt>
                <c:pt idx="8355">
                  <c:v>116.91</c:v>
                </c:pt>
                <c:pt idx="8356">
                  <c:v>116.92</c:v>
                </c:pt>
                <c:pt idx="8357">
                  <c:v>116.93</c:v>
                </c:pt>
                <c:pt idx="8358">
                  <c:v>116.94</c:v>
                </c:pt>
                <c:pt idx="8359">
                  <c:v>116.95</c:v>
                </c:pt>
                <c:pt idx="8360">
                  <c:v>116.96</c:v>
                </c:pt>
                <c:pt idx="8361">
                  <c:v>116.97</c:v>
                </c:pt>
                <c:pt idx="8362">
                  <c:v>116.99</c:v>
                </c:pt>
                <c:pt idx="8363">
                  <c:v>117</c:v>
                </c:pt>
                <c:pt idx="8364">
                  <c:v>117.01</c:v>
                </c:pt>
                <c:pt idx="8365">
                  <c:v>117.03</c:v>
                </c:pt>
                <c:pt idx="8366">
                  <c:v>117.05</c:v>
                </c:pt>
                <c:pt idx="8367">
                  <c:v>117.06</c:v>
                </c:pt>
                <c:pt idx="8368">
                  <c:v>117.08</c:v>
                </c:pt>
                <c:pt idx="8369">
                  <c:v>117.11</c:v>
                </c:pt>
                <c:pt idx="8370">
                  <c:v>117.14</c:v>
                </c:pt>
                <c:pt idx="8371">
                  <c:v>117.17</c:v>
                </c:pt>
                <c:pt idx="8372">
                  <c:v>117.2</c:v>
                </c:pt>
                <c:pt idx="8373">
                  <c:v>117.22</c:v>
                </c:pt>
                <c:pt idx="8374">
                  <c:v>117.25</c:v>
                </c:pt>
                <c:pt idx="8375">
                  <c:v>117.29</c:v>
                </c:pt>
                <c:pt idx="8376">
                  <c:v>117.32</c:v>
                </c:pt>
                <c:pt idx="8377">
                  <c:v>117.34</c:v>
                </c:pt>
                <c:pt idx="8378">
                  <c:v>117.37</c:v>
                </c:pt>
                <c:pt idx="8379">
                  <c:v>117.4</c:v>
                </c:pt>
                <c:pt idx="8380">
                  <c:v>117.42</c:v>
                </c:pt>
                <c:pt idx="8381">
                  <c:v>117.44</c:v>
                </c:pt>
                <c:pt idx="8382">
                  <c:v>117.46</c:v>
                </c:pt>
                <c:pt idx="8383">
                  <c:v>117.47</c:v>
                </c:pt>
                <c:pt idx="8384">
                  <c:v>117.48</c:v>
                </c:pt>
                <c:pt idx="8385">
                  <c:v>117.48</c:v>
                </c:pt>
                <c:pt idx="8386">
                  <c:v>117.47</c:v>
                </c:pt>
                <c:pt idx="8387">
                  <c:v>117.47</c:v>
                </c:pt>
                <c:pt idx="8388">
                  <c:v>117.46</c:v>
                </c:pt>
                <c:pt idx="8389">
                  <c:v>117.45</c:v>
                </c:pt>
                <c:pt idx="8390">
                  <c:v>117.41</c:v>
                </c:pt>
                <c:pt idx="8391">
                  <c:v>117.38</c:v>
                </c:pt>
                <c:pt idx="8392">
                  <c:v>117.36</c:v>
                </c:pt>
                <c:pt idx="8393">
                  <c:v>117.33</c:v>
                </c:pt>
                <c:pt idx="8394">
                  <c:v>117.31</c:v>
                </c:pt>
                <c:pt idx="8395">
                  <c:v>117.29</c:v>
                </c:pt>
                <c:pt idx="8396">
                  <c:v>117.27</c:v>
                </c:pt>
                <c:pt idx="8397">
                  <c:v>117.25</c:v>
                </c:pt>
                <c:pt idx="8398">
                  <c:v>117.23</c:v>
                </c:pt>
                <c:pt idx="8399">
                  <c:v>117.21</c:v>
                </c:pt>
                <c:pt idx="8400">
                  <c:v>117.19</c:v>
                </c:pt>
                <c:pt idx="8401">
                  <c:v>117.17</c:v>
                </c:pt>
                <c:pt idx="8402">
                  <c:v>117.15</c:v>
                </c:pt>
                <c:pt idx="8403">
                  <c:v>117.14</c:v>
                </c:pt>
                <c:pt idx="8404">
                  <c:v>117.13</c:v>
                </c:pt>
                <c:pt idx="8405">
                  <c:v>117.13</c:v>
                </c:pt>
                <c:pt idx="8406">
                  <c:v>117.14</c:v>
                </c:pt>
                <c:pt idx="8407">
                  <c:v>117.15</c:v>
                </c:pt>
                <c:pt idx="8408">
                  <c:v>117.17</c:v>
                </c:pt>
                <c:pt idx="8409">
                  <c:v>117.19</c:v>
                </c:pt>
                <c:pt idx="8410">
                  <c:v>117.21</c:v>
                </c:pt>
                <c:pt idx="8411">
                  <c:v>117.23</c:v>
                </c:pt>
                <c:pt idx="8412">
                  <c:v>117.25</c:v>
                </c:pt>
                <c:pt idx="8413">
                  <c:v>117.26</c:v>
                </c:pt>
                <c:pt idx="8414">
                  <c:v>117.28</c:v>
                </c:pt>
                <c:pt idx="8415">
                  <c:v>117.3</c:v>
                </c:pt>
                <c:pt idx="8416">
                  <c:v>117.32</c:v>
                </c:pt>
                <c:pt idx="8417">
                  <c:v>117.34</c:v>
                </c:pt>
                <c:pt idx="8418">
                  <c:v>117.35</c:v>
                </c:pt>
                <c:pt idx="8419">
                  <c:v>117.36</c:v>
                </c:pt>
                <c:pt idx="8420">
                  <c:v>117.37</c:v>
                </c:pt>
                <c:pt idx="8421">
                  <c:v>117.38</c:v>
                </c:pt>
                <c:pt idx="8422">
                  <c:v>117.39</c:v>
                </c:pt>
                <c:pt idx="8423">
                  <c:v>117.38</c:v>
                </c:pt>
                <c:pt idx="8424">
                  <c:v>117.37</c:v>
                </c:pt>
                <c:pt idx="8425">
                  <c:v>117.37</c:v>
                </c:pt>
                <c:pt idx="8426">
                  <c:v>117.36</c:v>
                </c:pt>
                <c:pt idx="8427">
                  <c:v>117.35</c:v>
                </c:pt>
                <c:pt idx="8428">
                  <c:v>117.34</c:v>
                </c:pt>
                <c:pt idx="8429">
                  <c:v>117.32</c:v>
                </c:pt>
                <c:pt idx="8430">
                  <c:v>117.3</c:v>
                </c:pt>
                <c:pt idx="8431">
                  <c:v>117.29</c:v>
                </c:pt>
                <c:pt idx="8432">
                  <c:v>117.27</c:v>
                </c:pt>
                <c:pt idx="8433">
                  <c:v>117.26</c:v>
                </c:pt>
                <c:pt idx="8434">
                  <c:v>117.26</c:v>
                </c:pt>
                <c:pt idx="8435">
                  <c:v>117.26</c:v>
                </c:pt>
                <c:pt idx="8436">
                  <c:v>117.26</c:v>
                </c:pt>
                <c:pt idx="8437">
                  <c:v>117.28</c:v>
                </c:pt>
                <c:pt idx="8438">
                  <c:v>117.29</c:v>
                </c:pt>
                <c:pt idx="8439">
                  <c:v>117.3</c:v>
                </c:pt>
                <c:pt idx="8440">
                  <c:v>117.31</c:v>
                </c:pt>
                <c:pt idx="8441">
                  <c:v>117.33</c:v>
                </c:pt>
                <c:pt idx="8442">
                  <c:v>117.34</c:v>
                </c:pt>
                <c:pt idx="8443">
                  <c:v>117.35</c:v>
                </c:pt>
                <c:pt idx="8444">
                  <c:v>117.37</c:v>
                </c:pt>
                <c:pt idx="8445">
                  <c:v>117.38</c:v>
                </c:pt>
                <c:pt idx="8446">
                  <c:v>117.4</c:v>
                </c:pt>
                <c:pt idx="8447">
                  <c:v>117.41</c:v>
                </c:pt>
                <c:pt idx="8448">
                  <c:v>117.42</c:v>
                </c:pt>
                <c:pt idx="8449">
                  <c:v>117.42</c:v>
                </c:pt>
                <c:pt idx="8450">
                  <c:v>117.42</c:v>
                </c:pt>
                <c:pt idx="8451">
                  <c:v>117.42</c:v>
                </c:pt>
                <c:pt idx="8452">
                  <c:v>117.43</c:v>
                </c:pt>
                <c:pt idx="8453">
                  <c:v>117.43</c:v>
                </c:pt>
                <c:pt idx="8454">
                  <c:v>117.43</c:v>
                </c:pt>
                <c:pt idx="8455">
                  <c:v>117.43</c:v>
                </c:pt>
                <c:pt idx="8456">
                  <c:v>117.43</c:v>
                </c:pt>
                <c:pt idx="8457">
                  <c:v>117.43</c:v>
                </c:pt>
                <c:pt idx="8458">
                  <c:v>117.44</c:v>
                </c:pt>
                <c:pt idx="8459">
                  <c:v>117.45</c:v>
                </c:pt>
                <c:pt idx="8460">
                  <c:v>117.46</c:v>
                </c:pt>
                <c:pt idx="8461">
                  <c:v>117.47</c:v>
                </c:pt>
                <c:pt idx="8462">
                  <c:v>117.49</c:v>
                </c:pt>
                <c:pt idx="8463">
                  <c:v>117.51</c:v>
                </c:pt>
                <c:pt idx="8464">
                  <c:v>117.53</c:v>
                </c:pt>
                <c:pt idx="8465">
                  <c:v>117.56</c:v>
                </c:pt>
                <c:pt idx="8466">
                  <c:v>117.59</c:v>
                </c:pt>
                <c:pt idx="8467">
                  <c:v>117.63</c:v>
                </c:pt>
                <c:pt idx="8468">
                  <c:v>117.67</c:v>
                </c:pt>
                <c:pt idx="8469">
                  <c:v>117.7</c:v>
                </c:pt>
                <c:pt idx="8470">
                  <c:v>117.74</c:v>
                </c:pt>
                <c:pt idx="8471">
                  <c:v>117.78</c:v>
                </c:pt>
                <c:pt idx="8472">
                  <c:v>117.81</c:v>
                </c:pt>
                <c:pt idx="8473">
                  <c:v>117.85</c:v>
                </c:pt>
                <c:pt idx="8474">
                  <c:v>117.9</c:v>
                </c:pt>
                <c:pt idx="8475">
                  <c:v>117.94</c:v>
                </c:pt>
                <c:pt idx="8476">
                  <c:v>117.98</c:v>
                </c:pt>
                <c:pt idx="8477">
                  <c:v>118.03</c:v>
                </c:pt>
                <c:pt idx="8478">
                  <c:v>118.06</c:v>
                </c:pt>
                <c:pt idx="8479">
                  <c:v>118.08</c:v>
                </c:pt>
                <c:pt idx="8480">
                  <c:v>118.11</c:v>
                </c:pt>
                <c:pt idx="8481">
                  <c:v>118.14</c:v>
                </c:pt>
                <c:pt idx="8482">
                  <c:v>118.16</c:v>
                </c:pt>
                <c:pt idx="8483">
                  <c:v>118.18</c:v>
                </c:pt>
                <c:pt idx="8484">
                  <c:v>118.2</c:v>
                </c:pt>
                <c:pt idx="8485">
                  <c:v>118.22</c:v>
                </c:pt>
                <c:pt idx="8486">
                  <c:v>118.23</c:v>
                </c:pt>
                <c:pt idx="8487">
                  <c:v>118.24</c:v>
                </c:pt>
                <c:pt idx="8488">
                  <c:v>118.25</c:v>
                </c:pt>
                <c:pt idx="8489">
                  <c:v>118.26</c:v>
                </c:pt>
                <c:pt idx="8490">
                  <c:v>118.28</c:v>
                </c:pt>
                <c:pt idx="8491">
                  <c:v>118.29</c:v>
                </c:pt>
                <c:pt idx="8492">
                  <c:v>118.31</c:v>
                </c:pt>
                <c:pt idx="8493">
                  <c:v>118.32</c:v>
                </c:pt>
                <c:pt idx="8494">
                  <c:v>118.33</c:v>
                </c:pt>
                <c:pt idx="8495">
                  <c:v>118.34</c:v>
                </c:pt>
                <c:pt idx="8496">
                  <c:v>118.34</c:v>
                </c:pt>
                <c:pt idx="8497">
                  <c:v>118.34</c:v>
                </c:pt>
                <c:pt idx="8498">
                  <c:v>118.33</c:v>
                </c:pt>
                <c:pt idx="8499">
                  <c:v>118.33</c:v>
                </c:pt>
                <c:pt idx="8500">
                  <c:v>118.32</c:v>
                </c:pt>
                <c:pt idx="8501">
                  <c:v>118.3</c:v>
                </c:pt>
                <c:pt idx="8502">
                  <c:v>118.28</c:v>
                </c:pt>
                <c:pt idx="8503">
                  <c:v>118.25</c:v>
                </c:pt>
                <c:pt idx="8504">
                  <c:v>118.21</c:v>
                </c:pt>
                <c:pt idx="8505">
                  <c:v>118.17</c:v>
                </c:pt>
                <c:pt idx="8506">
                  <c:v>118.11</c:v>
                </c:pt>
                <c:pt idx="8507">
                  <c:v>118.04</c:v>
                </c:pt>
                <c:pt idx="8508">
                  <c:v>117.96</c:v>
                </c:pt>
                <c:pt idx="8509">
                  <c:v>117.86</c:v>
                </c:pt>
                <c:pt idx="8510">
                  <c:v>117.75</c:v>
                </c:pt>
                <c:pt idx="8511">
                  <c:v>117.63</c:v>
                </c:pt>
                <c:pt idx="8512">
                  <c:v>117.5</c:v>
                </c:pt>
                <c:pt idx="8513">
                  <c:v>117.37</c:v>
                </c:pt>
                <c:pt idx="8514">
                  <c:v>117.23</c:v>
                </c:pt>
                <c:pt idx="8515">
                  <c:v>117.07</c:v>
                </c:pt>
                <c:pt idx="8516">
                  <c:v>116.9</c:v>
                </c:pt>
                <c:pt idx="8517">
                  <c:v>116.73</c:v>
                </c:pt>
                <c:pt idx="8518">
                  <c:v>116.55</c:v>
                </c:pt>
                <c:pt idx="8519">
                  <c:v>116.37</c:v>
                </c:pt>
                <c:pt idx="8520">
                  <c:v>116.17</c:v>
                </c:pt>
                <c:pt idx="8521">
                  <c:v>115.97</c:v>
                </c:pt>
                <c:pt idx="8522">
                  <c:v>115.77</c:v>
                </c:pt>
                <c:pt idx="8523">
                  <c:v>115.56</c:v>
                </c:pt>
                <c:pt idx="8524">
                  <c:v>115.36</c:v>
                </c:pt>
                <c:pt idx="8525">
                  <c:v>115.16</c:v>
                </c:pt>
                <c:pt idx="8526">
                  <c:v>114.96</c:v>
                </c:pt>
                <c:pt idx="8527">
                  <c:v>114.76</c:v>
                </c:pt>
                <c:pt idx="8528">
                  <c:v>114.56</c:v>
                </c:pt>
                <c:pt idx="8529">
                  <c:v>114.37</c:v>
                </c:pt>
                <c:pt idx="8530">
                  <c:v>114.17</c:v>
                </c:pt>
                <c:pt idx="8531">
                  <c:v>113.99</c:v>
                </c:pt>
                <c:pt idx="8532">
                  <c:v>113.8</c:v>
                </c:pt>
                <c:pt idx="8533">
                  <c:v>113.62</c:v>
                </c:pt>
                <c:pt idx="8534">
                  <c:v>113.44</c:v>
                </c:pt>
                <c:pt idx="8535">
                  <c:v>113.25</c:v>
                </c:pt>
                <c:pt idx="8536">
                  <c:v>113.06</c:v>
                </c:pt>
                <c:pt idx="8537">
                  <c:v>112.86</c:v>
                </c:pt>
                <c:pt idx="8538">
                  <c:v>112.66</c:v>
                </c:pt>
                <c:pt idx="8539">
                  <c:v>112.44</c:v>
                </c:pt>
                <c:pt idx="8540">
                  <c:v>112.22</c:v>
                </c:pt>
                <c:pt idx="8541">
                  <c:v>111.98</c:v>
                </c:pt>
                <c:pt idx="8542">
                  <c:v>111.74</c:v>
                </c:pt>
                <c:pt idx="8543">
                  <c:v>111.49</c:v>
                </c:pt>
                <c:pt idx="8544">
                  <c:v>111.24</c:v>
                </c:pt>
                <c:pt idx="8545">
                  <c:v>110.98</c:v>
                </c:pt>
                <c:pt idx="8546">
                  <c:v>110.72</c:v>
                </c:pt>
                <c:pt idx="8547">
                  <c:v>110.47</c:v>
                </c:pt>
                <c:pt idx="8548">
                  <c:v>110.22</c:v>
                </c:pt>
                <c:pt idx="8549">
                  <c:v>109.97</c:v>
                </c:pt>
                <c:pt idx="8550">
                  <c:v>109.72</c:v>
                </c:pt>
                <c:pt idx="8551">
                  <c:v>109.47</c:v>
                </c:pt>
                <c:pt idx="8552">
                  <c:v>109.25</c:v>
                </c:pt>
                <c:pt idx="8553">
                  <c:v>109.05</c:v>
                </c:pt>
                <c:pt idx="8554">
                  <c:v>108.84</c:v>
                </c:pt>
                <c:pt idx="8555">
                  <c:v>108.65</c:v>
                </c:pt>
                <c:pt idx="8556">
                  <c:v>108.47</c:v>
                </c:pt>
                <c:pt idx="8557">
                  <c:v>108.3</c:v>
                </c:pt>
                <c:pt idx="8558">
                  <c:v>108.14</c:v>
                </c:pt>
                <c:pt idx="8559">
                  <c:v>107.98</c:v>
                </c:pt>
                <c:pt idx="8560">
                  <c:v>107.84</c:v>
                </c:pt>
                <c:pt idx="8561">
                  <c:v>107.73</c:v>
                </c:pt>
                <c:pt idx="8562">
                  <c:v>107.62</c:v>
                </c:pt>
                <c:pt idx="8563">
                  <c:v>107.52</c:v>
                </c:pt>
                <c:pt idx="8564">
                  <c:v>107.44</c:v>
                </c:pt>
                <c:pt idx="8565">
                  <c:v>107.36</c:v>
                </c:pt>
                <c:pt idx="8566">
                  <c:v>107.29</c:v>
                </c:pt>
                <c:pt idx="8567">
                  <c:v>107.22</c:v>
                </c:pt>
                <c:pt idx="8568">
                  <c:v>107.15</c:v>
                </c:pt>
                <c:pt idx="8569">
                  <c:v>107.09</c:v>
                </c:pt>
                <c:pt idx="8570">
                  <c:v>107.03</c:v>
                </c:pt>
                <c:pt idx="8571">
                  <c:v>106.97</c:v>
                </c:pt>
                <c:pt idx="8572">
                  <c:v>106.92</c:v>
                </c:pt>
                <c:pt idx="8573">
                  <c:v>106.86</c:v>
                </c:pt>
                <c:pt idx="8574">
                  <c:v>106.81</c:v>
                </c:pt>
                <c:pt idx="8575">
                  <c:v>106.75</c:v>
                </c:pt>
                <c:pt idx="8576">
                  <c:v>106.7</c:v>
                </c:pt>
                <c:pt idx="8577">
                  <c:v>106.65</c:v>
                </c:pt>
                <c:pt idx="8578">
                  <c:v>106.58</c:v>
                </c:pt>
                <c:pt idx="8579">
                  <c:v>106.52</c:v>
                </c:pt>
                <c:pt idx="8580">
                  <c:v>106.46</c:v>
                </c:pt>
                <c:pt idx="8581">
                  <c:v>106.41</c:v>
                </c:pt>
                <c:pt idx="8582">
                  <c:v>106.36</c:v>
                </c:pt>
                <c:pt idx="8583">
                  <c:v>106.29</c:v>
                </c:pt>
                <c:pt idx="8584">
                  <c:v>106.23</c:v>
                </c:pt>
                <c:pt idx="8585">
                  <c:v>106.2</c:v>
                </c:pt>
                <c:pt idx="8586">
                  <c:v>106.16</c:v>
                </c:pt>
                <c:pt idx="8587">
                  <c:v>106.12</c:v>
                </c:pt>
                <c:pt idx="8588">
                  <c:v>106.08</c:v>
                </c:pt>
                <c:pt idx="8589">
                  <c:v>106.05</c:v>
                </c:pt>
                <c:pt idx="8590">
                  <c:v>106.03</c:v>
                </c:pt>
                <c:pt idx="8591">
                  <c:v>106</c:v>
                </c:pt>
                <c:pt idx="8592">
                  <c:v>105.98</c:v>
                </c:pt>
                <c:pt idx="8593">
                  <c:v>105.96</c:v>
                </c:pt>
                <c:pt idx="8594">
                  <c:v>105.94</c:v>
                </c:pt>
                <c:pt idx="8595">
                  <c:v>105.93</c:v>
                </c:pt>
                <c:pt idx="8596">
                  <c:v>105.92</c:v>
                </c:pt>
                <c:pt idx="8597">
                  <c:v>105.91</c:v>
                </c:pt>
                <c:pt idx="8598">
                  <c:v>105.91</c:v>
                </c:pt>
                <c:pt idx="8599">
                  <c:v>105.92</c:v>
                </c:pt>
                <c:pt idx="8600">
                  <c:v>105.93</c:v>
                </c:pt>
                <c:pt idx="8601">
                  <c:v>105.93</c:v>
                </c:pt>
                <c:pt idx="8602">
                  <c:v>105.94</c:v>
                </c:pt>
                <c:pt idx="8603">
                  <c:v>105.95</c:v>
                </c:pt>
                <c:pt idx="8604">
                  <c:v>105.96</c:v>
                </c:pt>
                <c:pt idx="8605">
                  <c:v>105.97</c:v>
                </c:pt>
                <c:pt idx="8606">
                  <c:v>105.98</c:v>
                </c:pt>
                <c:pt idx="8607">
                  <c:v>105.99</c:v>
                </c:pt>
                <c:pt idx="8608">
                  <c:v>105.99</c:v>
                </c:pt>
                <c:pt idx="8609">
                  <c:v>106</c:v>
                </c:pt>
                <c:pt idx="8610">
                  <c:v>106</c:v>
                </c:pt>
                <c:pt idx="8611">
                  <c:v>106.01</c:v>
                </c:pt>
                <c:pt idx="8612">
                  <c:v>106.01</c:v>
                </c:pt>
                <c:pt idx="8613">
                  <c:v>106</c:v>
                </c:pt>
                <c:pt idx="8614">
                  <c:v>105.99</c:v>
                </c:pt>
                <c:pt idx="8615">
                  <c:v>105.99</c:v>
                </c:pt>
                <c:pt idx="8616">
                  <c:v>105.98</c:v>
                </c:pt>
                <c:pt idx="8617">
                  <c:v>105.96</c:v>
                </c:pt>
                <c:pt idx="8618">
                  <c:v>105.95</c:v>
                </c:pt>
                <c:pt idx="8619">
                  <c:v>105.94</c:v>
                </c:pt>
                <c:pt idx="8620">
                  <c:v>105.92</c:v>
                </c:pt>
                <c:pt idx="8621">
                  <c:v>105.91</c:v>
                </c:pt>
                <c:pt idx="8622">
                  <c:v>105.9</c:v>
                </c:pt>
                <c:pt idx="8623">
                  <c:v>105.88</c:v>
                </c:pt>
                <c:pt idx="8624">
                  <c:v>105.87</c:v>
                </c:pt>
                <c:pt idx="8625">
                  <c:v>105.85</c:v>
                </c:pt>
                <c:pt idx="8626">
                  <c:v>105.84</c:v>
                </c:pt>
                <c:pt idx="8627">
                  <c:v>105.83</c:v>
                </c:pt>
                <c:pt idx="8628">
                  <c:v>105.81</c:v>
                </c:pt>
                <c:pt idx="8629">
                  <c:v>105.81</c:v>
                </c:pt>
                <c:pt idx="8630">
                  <c:v>105.81</c:v>
                </c:pt>
                <c:pt idx="8631">
                  <c:v>105.81</c:v>
                </c:pt>
                <c:pt idx="8632">
                  <c:v>105.82</c:v>
                </c:pt>
                <c:pt idx="8633">
                  <c:v>105.83</c:v>
                </c:pt>
                <c:pt idx="8634">
                  <c:v>105.83</c:v>
                </c:pt>
                <c:pt idx="8635">
                  <c:v>105.84</c:v>
                </c:pt>
                <c:pt idx="8636">
                  <c:v>105.85</c:v>
                </c:pt>
                <c:pt idx="8637">
                  <c:v>105.86</c:v>
                </c:pt>
                <c:pt idx="8638">
                  <c:v>105.87</c:v>
                </c:pt>
                <c:pt idx="8639">
                  <c:v>105.88</c:v>
                </c:pt>
                <c:pt idx="8640">
                  <c:v>105.89</c:v>
                </c:pt>
                <c:pt idx="8641">
                  <c:v>105.89</c:v>
                </c:pt>
                <c:pt idx="8642">
                  <c:v>105.89</c:v>
                </c:pt>
                <c:pt idx="8643">
                  <c:v>105.91</c:v>
                </c:pt>
                <c:pt idx="8644">
                  <c:v>105.92</c:v>
                </c:pt>
                <c:pt idx="8645">
                  <c:v>105.93</c:v>
                </c:pt>
                <c:pt idx="8646">
                  <c:v>105.95</c:v>
                </c:pt>
                <c:pt idx="8647">
                  <c:v>105.98</c:v>
                </c:pt>
                <c:pt idx="8648">
                  <c:v>106.01</c:v>
                </c:pt>
                <c:pt idx="8649">
                  <c:v>106.02</c:v>
                </c:pt>
                <c:pt idx="8650">
                  <c:v>106.02</c:v>
                </c:pt>
                <c:pt idx="8651">
                  <c:v>106.02</c:v>
                </c:pt>
                <c:pt idx="8652">
                  <c:v>106.02</c:v>
                </c:pt>
                <c:pt idx="8653">
                  <c:v>106.01</c:v>
                </c:pt>
                <c:pt idx="8654">
                  <c:v>106.01</c:v>
                </c:pt>
                <c:pt idx="8655">
                  <c:v>106</c:v>
                </c:pt>
                <c:pt idx="8656">
                  <c:v>105.99</c:v>
                </c:pt>
                <c:pt idx="8657">
                  <c:v>105.98</c:v>
                </c:pt>
                <c:pt idx="8658">
                  <c:v>105.96</c:v>
                </c:pt>
                <c:pt idx="8659">
                  <c:v>105.95</c:v>
                </c:pt>
                <c:pt idx="8660">
                  <c:v>105.94</c:v>
                </c:pt>
                <c:pt idx="8661">
                  <c:v>105.93</c:v>
                </c:pt>
                <c:pt idx="8662">
                  <c:v>105.93</c:v>
                </c:pt>
                <c:pt idx="8663">
                  <c:v>105.93</c:v>
                </c:pt>
                <c:pt idx="8664">
                  <c:v>105.93</c:v>
                </c:pt>
                <c:pt idx="8665">
                  <c:v>105.95</c:v>
                </c:pt>
                <c:pt idx="8666">
                  <c:v>105.96</c:v>
                </c:pt>
                <c:pt idx="8667">
                  <c:v>105.98</c:v>
                </c:pt>
                <c:pt idx="8668">
                  <c:v>106</c:v>
                </c:pt>
                <c:pt idx="8669">
                  <c:v>106.01</c:v>
                </c:pt>
                <c:pt idx="8670">
                  <c:v>106.02</c:v>
                </c:pt>
                <c:pt idx="8671">
                  <c:v>106.03</c:v>
                </c:pt>
                <c:pt idx="8672">
                  <c:v>106.04</c:v>
                </c:pt>
                <c:pt idx="8673">
                  <c:v>106.06</c:v>
                </c:pt>
                <c:pt idx="8674">
                  <c:v>106.09</c:v>
                </c:pt>
                <c:pt idx="8675">
                  <c:v>106.11</c:v>
                </c:pt>
                <c:pt idx="8676">
                  <c:v>106.14</c:v>
                </c:pt>
                <c:pt idx="8677">
                  <c:v>106.17</c:v>
                </c:pt>
                <c:pt idx="8678">
                  <c:v>106.18</c:v>
                </c:pt>
                <c:pt idx="8679">
                  <c:v>106.2</c:v>
                </c:pt>
                <c:pt idx="8680">
                  <c:v>106.23</c:v>
                </c:pt>
                <c:pt idx="8681">
                  <c:v>106.27</c:v>
                </c:pt>
                <c:pt idx="8682">
                  <c:v>106.3</c:v>
                </c:pt>
                <c:pt idx="8683">
                  <c:v>106.32</c:v>
                </c:pt>
                <c:pt idx="8684">
                  <c:v>106.33</c:v>
                </c:pt>
                <c:pt idx="8685">
                  <c:v>106.33</c:v>
                </c:pt>
                <c:pt idx="8686">
                  <c:v>106.33</c:v>
                </c:pt>
                <c:pt idx="8687">
                  <c:v>106.33</c:v>
                </c:pt>
                <c:pt idx="8688">
                  <c:v>106.34</c:v>
                </c:pt>
                <c:pt idx="8689">
                  <c:v>106.34</c:v>
                </c:pt>
                <c:pt idx="8690">
                  <c:v>106.35</c:v>
                </c:pt>
                <c:pt idx="8691">
                  <c:v>106.36</c:v>
                </c:pt>
                <c:pt idx="8692">
                  <c:v>106.39</c:v>
                </c:pt>
                <c:pt idx="8693">
                  <c:v>106.41</c:v>
                </c:pt>
                <c:pt idx="8694">
                  <c:v>106.44</c:v>
                </c:pt>
                <c:pt idx="8695">
                  <c:v>106.47</c:v>
                </c:pt>
                <c:pt idx="8696">
                  <c:v>106.52</c:v>
                </c:pt>
                <c:pt idx="8697">
                  <c:v>106.57</c:v>
                </c:pt>
                <c:pt idx="8698">
                  <c:v>106.6</c:v>
                </c:pt>
                <c:pt idx="8699">
                  <c:v>106.64</c:v>
                </c:pt>
                <c:pt idx="8700">
                  <c:v>106.67</c:v>
                </c:pt>
                <c:pt idx="8701">
                  <c:v>106.7</c:v>
                </c:pt>
                <c:pt idx="8702">
                  <c:v>106.74</c:v>
                </c:pt>
                <c:pt idx="8703">
                  <c:v>106.78</c:v>
                </c:pt>
                <c:pt idx="8704">
                  <c:v>106.81</c:v>
                </c:pt>
                <c:pt idx="8705">
                  <c:v>106.85</c:v>
                </c:pt>
                <c:pt idx="8706">
                  <c:v>106.89</c:v>
                </c:pt>
                <c:pt idx="8707">
                  <c:v>106.95</c:v>
                </c:pt>
                <c:pt idx="8708">
                  <c:v>107.01</c:v>
                </c:pt>
                <c:pt idx="8709">
                  <c:v>107.07</c:v>
                </c:pt>
                <c:pt idx="8710">
                  <c:v>107.14</c:v>
                </c:pt>
                <c:pt idx="8711">
                  <c:v>107.21</c:v>
                </c:pt>
                <c:pt idx="8712">
                  <c:v>107.28</c:v>
                </c:pt>
                <c:pt idx="8713">
                  <c:v>107.34</c:v>
                </c:pt>
                <c:pt idx="8714">
                  <c:v>107.41</c:v>
                </c:pt>
                <c:pt idx="8715">
                  <c:v>107.48</c:v>
                </c:pt>
                <c:pt idx="8716">
                  <c:v>107.54</c:v>
                </c:pt>
                <c:pt idx="8717">
                  <c:v>107.6</c:v>
                </c:pt>
                <c:pt idx="8718">
                  <c:v>107.66</c:v>
                </c:pt>
                <c:pt idx="8719">
                  <c:v>107.72</c:v>
                </c:pt>
                <c:pt idx="8720">
                  <c:v>107.77</c:v>
                </c:pt>
                <c:pt idx="8721">
                  <c:v>107.82</c:v>
                </c:pt>
                <c:pt idx="8722">
                  <c:v>107.87</c:v>
                </c:pt>
                <c:pt idx="8723">
                  <c:v>107.91</c:v>
                </c:pt>
                <c:pt idx="8724">
                  <c:v>107.93</c:v>
                </c:pt>
                <c:pt idx="8725">
                  <c:v>107.95</c:v>
                </c:pt>
                <c:pt idx="8726">
                  <c:v>107.96</c:v>
                </c:pt>
                <c:pt idx="8727">
                  <c:v>107.96</c:v>
                </c:pt>
                <c:pt idx="8728">
                  <c:v>107.95</c:v>
                </c:pt>
                <c:pt idx="8729">
                  <c:v>107.95</c:v>
                </c:pt>
                <c:pt idx="8730">
                  <c:v>107.95</c:v>
                </c:pt>
                <c:pt idx="8731">
                  <c:v>107.93</c:v>
                </c:pt>
                <c:pt idx="8732">
                  <c:v>107.91</c:v>
                </c:pt>
                <c:pt idx="8733">
                  <c:v>107.9</c:v>
                </c:pt>
                <c:pt idx="8734">
                  <c:v>107.89</c:v>
                </c:pt>
                <c:pt idx="8735">
                  <c:v>107.88</c:v>
                </c:pt>
                <c:pt idx="8736">
                  <c:v>107.86</c:v>
                </c:pt>
                <c:pt idx="8737">
                  <c:v>107.84</c:v>
                </c:pt>
                <c:pt idx="8738">
                  <c:v>107.8</c:v>
                </c:pt>
                <c:pt idx="8739">
                  <c:v>107.78</c:v>
                </c:pt>
                <c:pt idx="8740">
                  <c:v>107.75</c:v>
                </c:pt>
                <c:pt idx="8741">
                  <c:v>107.71</c:v>
                </c:pt>
                <c:pt idx="8742">
                  <c:v>107.68</c:v>
                </c:pt>
                <c:pt idx="8743">
                  <c:v>107.66</c:v>
                </c:pt>
                <c:pt idx="8744">
                  <c:v>107.64</c:v>
                </c:pt>
                <c:pt idx="8745">
                  <c:v>107.64</c:v>
                </c:pt>
                <c:pt idx="8746">
                  <c:v>107.65</c:v>
                </c:pt>
                <c:pt idx="8747">
                  <c:v>107.65</c:v>
                </c:pt>
                <c:pt idx="8748">
                  <c:v>107.66</c:v>
                </c:pt>
                <c:pt idx="8749">
                  <c:v>107.67</c:v>
                </c:pt>
                <c:pt idx="8750">
                  <c:v>107.69</c:v>
                </c:pt>
                <c:pt idx="8751">
                  <c:v>107.71</c:v>
                </c:pt>
                <c:pt idx="8752">
                  <c:v>107.73</c:v>
                </c:pt>
                <c:pt idx="8753">
                  <c:v>107.76</c:v>
                </c:pt>
                <c:pt idx="8754">
                  <c:v>107.78</c:v>
                </c:pt>
                <c:pt idx="8755">
                  <c:v>107.82</c:v>
                </c:pt>
                <c:pt idx="8756">
                  <c:v>107.85</c:v>
                </c:pt>
                <c:pt idx="8757">
                  <c:v>107.89</c:v>
                </c:pt>
                <c:pt idx="8758">
                  <c:v>107.93</c:v>
                </c:pt>
                <c:pt idx="8759">
                  <c:v>107.97</c:v>
                </c:pt>
                <c:pt idx="8760">
                  <c:v>108.02</c:v>
                </c:pt>
                <c:pt idx="8761">
                  <c:v>108.07</c:v>
                </c:pt>
                <c:pt idx="8762">
                  <c:v>108.13</c:v>
                </c:pt>
                <c:pt idx="8763">
                  <c:v>108.2</c:v>
                </c:pt>
                <c:pt idx="8764">
                  <c:v>108.27</c:v>
                </c:pt>
                <c:pt idx="8765">
                  <c:v>108.33</c:v>
                </c:pt>
                <c:pt idx="8766">
                  <c:v>108.39</c:v>
                </c:pt>
                <c:pt idx="8767">
                  <c:v>108.45</c:v>
                </c:pt>
                <c:pt idx="8768">
                  <c:v>108.5</c:v>
                </c:pt>
                <c:pt idx="8769">
                  <c:v>108.56</c:v>
                </c:pt>
                <c:pt idx="8770">
                  <c:v>108.62</c:v>
                </c:pt>
                <c:pt idx="8771">
                  <c:v>108.67</c:v>
                </c:pt>
                <c:pt idx="8772">
                  <c:v>108.72</c:v>
                </c:pt>
                <c:pt idx="8773">
                  <c:v>108.78</c:v>
                </c:pt>
                <c:pt idx="8774">
                  <c:v>108.84</c:v>
                </c:pt>
                <c:pt idx="8775">
                  <c:v>108.92</c:v>
                </c:pt>
                <c:pt idx="8776">
                  <c:v>108.98</c:v>
                </c:pt>
                <c:pt idx="8777">
                  <c:v>109.05</c:v>
                </c:pt>
                <c:pt idx="8778">
                  <c:v>109.13</c:v>
                </c:pt>
                <c:pt idx="8779">
                  <c:v>109.2</c:v>
                </c:pt>
                <c:pt idx="8780">
                  <c:v>109.27</c:v>
                </c:pt>
                <c:pt idx="8781">
                  <c:v>109.34</c:v>
                </c:pt>
                <c:pt idx="8782">
                  <c:v>109.4</c:v>
                </c:pt>
                <c:pt idx="8783">
                  <c:v>109.46</c:v>
                </c:pt>
                <c:pt idx="8784">
                  <c:v>109.52</c:v>
                </c:pt>
                <c:pt idx="8785">
                  <c:v>109.57</c:v>
                </c:pt>
                <c:pt idx="8786">
                  <c:v>109.64</c:v>
                </c:pt>
                <c:pt idx="8787">
                  <c:v>109.7</c:v>
                </c:pt>
                <c:pt idx="8788">
                  <c:v>109.76</c:v>
                </c:pt>
                <c:pt idx="8789">
                  <c:v>109.82</c:v>
                </c:pt>
                <c:pt idx="8790">
                  <c:v>109.87</c:v>
                </c:pt>
                <c:pt idx="8791">
                  <c:v>109.93</c:v>
                </c:pt>
                <c:pt idx="8792">
                  <c:v>109.99</c:v>
                </c:pt>
                <c:pt idx="8793">
                  <c:v>110.06</c:v>
                </c:pt>
                <c:pt idx="8794">
                  <c:v>110.13</c:v>
                </c:pt>
                <c:pt idx="8795">
                  <c:v>110.19</c:v>
                </c:pt>
                <c:pt idx="8796">
                  <c:v>110.25</c:v>
                </c:pt>
                <c:pt idx="8797">
                  <c:v>110.29</c:v>
                </c:pt>
                <c:pt idx="8798">
                  <c:v>110.33</c:v>
                </c:pt>
                <c:pt idx="8799">
                  <c:v>110.36</c:v>
                </c:pt>
                <c:pt idx="8800">
                  <c:v>110.38</c:v>
                </c:pt>
                <c:pt idx="8801">
                  <c:v>110.41</c:v>
                </c:pt>
                <c:pt idx="8802">
                  <c:v>110.44</c:v>
                </c:pt>
                <c:pt idx="8803">
                  <c:v>110.46</c:v>
                </c:pt>
                <c:pt idx="8804">
                  <c:v>110.49</c:v>
                </c:pt>
                <c:pt idx="8805">
                  <c:v>110.52</c:v>
                </c:pt>
                <c:pt idx="8806">
                  <c:v>110.53</c:v>
                </c:pt>
                <c:pt idx="8807">
                  <c:v>110.56</c:v>
                </c:pt>
                <c:pt idx="8808">
                  <c:v>110.58</c:v>
                </c:pt>
                <c:pt idx="8809">
                  <c:v>110.6</c:v>
                </c:pt>
                <c:pt idx="8810">
                  <c:v>110.63</c:v>
                </c:pt>
                <c:pt idx="8811">
                  <c:v>110.66</c:v>
                </c:pt>
                <c:pt idx="8812">
                  <c:v>110.69</c:v>
                </c:pt>
                <c:pt idx="8813">
                  <c:v>110.7</c:v>
                </c:pt>
                <c:pt idx="8814">
                  <c:v>110.71</c:v>
                </c:pt>
                <c:pt idx="8815">
                  <c:v>110.72</c:v>
                </c:pt>
                <c:pt idx="8816">
                  <c:v>110.72</c:v>
                </c:pt>
                <c:pt idx="8817">
                  <c:v>110.73</c:v>
                </c:pt>
                <c:pt idx="8818">
                  <c:v>110.73</c:v>
                </c:pt>
                <c:pt idx="8819">
                  <c:v>110.74</c:v>
                </c:pt>
                <c:pt idx="8820">
                  <c:v>110.75</c:v>
                </c:pt>
                <c:pt idx="8821">
                  <c:v>110.76</c:v>
                </c:pt>
                <c:pt idx="8822">
                  <c:v>110.77</c:v>
                </c:pt>
                <c:pt idx="8823">
                  <c:v>110.78</c:v>
                </c:pt>
                <c:pt idx="8824">
                  <c:v>110.79</c:v>
                </c:pt>
                <c:pt idx="8825">
                  <c:v>110.8</c:v>
                </c:pt>
                <c:pt idx="8826">
                  <c:v>110.82</c:v>
                </c:pt>
                <c:pt idx="8827">
                  <c:v>110.83</c:v>
                </c:pt>
                <c:pt idx="8828">
                  <c:v>110.83</c:v>
                </c:pt>
                <c:pt idx="8829">
                  <c:v>110.84</c:v>
                </c:pt>
                <c:pt idx="8830">
                  <c:v>110.86</c:v>
                </c:pt>
                <c:pt idx="8831">
                  <c:v>110.87</c:v>
                </c:pt>
                <c:pt idx="8832">
                  <c:v>110.89</c:v>
                </c:pt>
                <c:pt idx="8833">
                  <c:v>110.9</c:v>
                </c:pt>
                <c:pt idx="8834">
                  <c:v>110.91</c:v>
                </c:pt>
                <c:pt idx="8835">
                  <c:v>110.92</c:v>
                </c:pt>
                <c:pt idx="8836">
                  <c:v>110.93</c:v>
                </c:pt>
                <c:pt idx="8837">
                  <c:v>110.95</c:v>
                </c:pt>
                <c:pt idx="8838">
                  <c:v>110.96</c:v>
                </c:pt>
                <c:pt idx="8839">
                  <c:v>110.97</c:v>
                </c:pt>
                <c:pt idx="8840">
                  <c:v>110.97</c:v>
                </c:pt>
                <c:pt idx="8841">
                  <c:v>110.98</c:v>
                </c:pt>
                <c:pt idx="8842">
                  <c:v>110.99</c:v>
                </c:pt>
                <c:pt idx="8843">
                  <c:v>110.99</c:v>
                </c:pt>
                <c:pt idx="8844">
                  <c:v>110.99</c:v>
                </c:pt>
                <c:pt idx="8845">
                  <c:v>110.99</c:v>
                </c:pt>
                <c:pt idx="8846">
                  <c:v>110.99</c:v>
                </c:pt>
                <c:pt idx="8847">
                  <c:v>110.99</c:v>
                </c:pt>
                <c:pt idx="8848">
                  <c:v>110.99</c:v>
                </c:pt>
                <c:pt idx="8849">
                  <c:v>110.98</c:v>
                </c:pt>
                <c:pt idx="8850">
                  <c:v>110.98</c:v>
                </c:pt>
                <c:pt idx="8851">
                  <c:v>110.97</c:v>
                </c:pt>
                <c:pt idx="8852">
                  <c:v>110.97</c:v>
                </c:pt>
                <c:pt idx="8853">
                  <c:v>110.95</c:v>
                </c:pt>
                <c:pt idx="8854">
                  <c:v>110.94</c:v>
                </c:pt>
                <c:pt idx="8855">
                  <c:v>110.92</c:v>
                </c:pt>
                <c:pt idx="8856">
                  <c:v>110.9</c:v>
                </c:pt>
                <c:pt idx="8857">
                  <c:v>110.87</c:v>
                </c:pt>
                <c:pt idx="8858">
                  <c:v>110.84</c:v>
                </c:pt>
                <c:pt idx="8859">
                  <c:v>110.83</c:v>
                </c:pt>
                <c:pt idx="8860">
                  <c:v>110.81</c:v>
                </c:pt>
                <c:pt idx="8861">
                  <c:v>110.8</c:v>
                </c:pt>
                <c:pt idx="8862">
                  <c:v>110.79</c:v>
                </c:pt>
                <c:pt idx="8863">
                  <c:v>110.78</c:v>
                </c:pt>
                <c:pt idx="8864">
                  <c:v>110.78</c:v>
                </c:pt>
                <c:pt idx="8865">
                  <c:v>110.78</c:v>
                </c:pt>
                <c:pt idx="8866">
                  <c:v>110.77</c:v>
                </c:pt>
                <c:pt idx="8867">
                  <c:v>110.77</c:v>
                </c:pt>
                <c:pt idx="8868">
                  <c:v>110.78</c:v>
                </c:pt>
                <c:pt idx="8869">
                  <c:v>110.79</c:v>
                </c:pt>
                <c:pt idx="8870">
                  <c:v>110.79</c:v>
                </c:pt>
                <c:pt idx="8871">
                  <c:v>110.79</c:v>
                </c:pt>
                <c:pt idx="8872">
                  <c:v>110.8</c:v>
                </c:pt>
                <c:pt idx="8873">
                  <c:v>110.81</c:v>
                </c:pt>
                <c:pt idx="8874">
                  <c:v>110.81</c:v>
                </c:pt>
                <c:pt idx="8875">
                  <c:v>110.81</c:v>
                </c:pt>
                <c:pt idx="8876">
                  <c:v>110.8</c:v>
                </c:pt>
                <c:pt idx="8877">
                  <c:v>110.8</c:v>
                </c:pt>
                <c:pt idx="8878">
                  <c:v>110.8</c:v>
                </c:pt>
                <c:pt idx="8879">
                  <c:v>110.8</c:v>
                </c:pt>
                <c:pt idx="8880">
                  <c:v>110.8</c:v>
                </c:pt>
                <c:pt idx="8881">
                  <c:v>110.79</c:v>
                </c:pt>
                <c:pt idx="8882">
                  <c:v>110.79</c:v>
                </c:pt>
                <c:pt idx="8883">
                  <c:v>110.79</c:v>
                </c:pt>
                <c:pt idx="8884">
                  <c:v>110.79</c:v>
                </c:pt>
                <c:pt idx="8885">
                  <c:v>110.78</c:v>
                </c:pt>
                <c:pt idx="8886">
                  <c:v>110.77</c:v>
                </c:pt>
                <c:pt idx="8887">
                  <c:v>110.76</c:v>
                </c:pt>
                <c:pt idx="8888">
                  <c:v>110.76</c:v>
                </c:pt>
                <c:pt idx="8889">
                  <c:v>110.76</c:v>
                </c:pt>
                <c:pt idx="8890">
                  <c:v>110.75</c:v>
                </c:pt>
                <c:pt idx="8891">
                  <c:v>110.75</c:v>
                </c:pt>
                <c:pt idx="8892">
                  <c:v>110.75</c:v>
                </c:pt>
                <c:pt idx="8893">
                  <c:v>110.75</c:v>
                </c:pt>
                <c:pt idx="8894">
                  <c:v>110.76</c:v>
                </c:pt>
                <c:pt idx="8895">
                  <c:v>110.76</c:v>
                </c:pt>
                <c:pt idx="8896">
                  <c:v>110.77</c:v>
                </c:pt>
                <c:pt idx="8897">
                  <c:v>110.78</c:v>
                </c:pt>
                <c:pt idx="8898">
                  <c:v>110.8</c:v>
                </c:pt>
                <c:pt idx="8899">
                  <c:v>110.81</c:v>
                </c:pt>
                <c:pt idx="8900">
                  <c:v>110.84</c:v>
                </c:pt>
                <c:pt idx="8901">
                  <c:v>110.87</c:v>
                </c:pt>
                <c:pt idx="8902">
                  <c:v>110.89</c:v>
                </c:pt>
                <c:pt idx="8903">
                  <c:v>110.91</c:v>
                </c:pt>
                <c:pt idx="8904">
                  <c:v>110.93</c:v>
                </c:pt>
                <c:pt idx="8905">
                  <c:v>110.95</c:v>
                </c:pt>
                <c:pt idx="8906">
                  <c:v>110.97</c:v>
                </c:pt>
                <c:pt idx="8907">
                  <c:v>110.98</c:v>
                </c:pt>
                <c:pt idx="8908">
                  <c:v>110.99</c:v>
                </c:pt>
                <c:pt idx="8909">
                  <c:v>111</c:v>
                </c:pt>
                <c:pt idx="8910">
                  <c:v>111</c:v>
                </c:pt>
                <c:pt idx="8911">
                  <c:v>111</c:v>
                </c:pt>
                <c:pt idx="8912">
                  <c:v>110.99</c:v>
                </c:pt>
                <c:pt idx="8913">
                  <c:v>110.99</c:v>
                </c:pt>
                <c:pt idx="8914">
                  <c:v>110.98</c:v>
                </c:pt>
                <c:pt idx="8915">
                  <c:v>110.96</c:v>
                </c:pt>
                <c:pt idx="8916">
                  <c:v>110.95</c:v>
                </c:pt>
                <c:pt idx="8917">
                  <c:v>110.94</c:v>
                </c:pt>
                <c:pt idx="8918">
                  <c:v>110.92</c:v>
                </c:pt>
                <c:pt idx="8919">
                  <c:v>110.89</c:v>
                </c:pt>
                <c:pt idx="8920">
                  <c:v>110.86</c:v>
                </c:pt>
                <c:pt idx="8921">
                  <c:v>110.84</c:v>
                </c:pt>
                <c:pt idx="8922">
                  <c:v>110.81</c:v>
                </c:pt>
                <c:pt idx="8923">
                  <c:v>110.78</c:v>
                </c:pt>
                <c:pt idx="8924">
                  <c:v>110.74</c:v>
                </c:pt>
                <c:pt idx="8925">
                  <c:v>110.71</c:v>
                </c:pt>
                <c:pt idx="8926">
                  <c:v>110.67</c:v>
                </c:pt>
                <c:pt idx="8927">
                  <c:v>110.64</c:v>
                </c:pt>
                <c:pt idx="8928">
                  <c:v>110.61</c:v>
                </c:pt>
                <c:pt idx="8929">
                  <c:v>110.6</c:v>
                </c:pt>
                <c:pt idx="8930">
                  <c:v>110.58</c:v>
                </c:pt>
                <c:pt idx="8931">
                  <c:v>110.56</c:v>
                </c:pt>
                <c:pt idx="8932">
                  <c:v>110.54</c:v>
                </c:pt>
                <c:pt idx="8933">
                  <c:v>110.52</c:v>
                </c:pt>
                <c:pt idx="8934">
                  <c:v>110.51</c:v>
                </c:pt>
                <c:pt idx="8935">
                  <c:v>110.5</c:v>
                </c:pt>
                <c:pt idx="8936">
                  <c:v>110.49</c:v>
                </c:pt>
                <c:pt idx="8937">
                  <c:v>110.48</c:v>
                </c:pt>
                <c:pt idx="8938">
                  <c:v>110.48</c:v>
                </c:pt>
                <c:pt idx="8939">
                  <c:v>110.48</c:v>
                </c:pt>
                <c:pt idx="8940">
                  <c:v>110.48</c:v>
                </c:pt>
                <c:pt idx="8941">
                  <c:v>110.48</c:v>
                </c:pt>
                <c:pt idx="8942">
                  <c:v>110.47</c:v>
                </c:pt>
                <c:pt idx="8943">
                  <c:v>110.46</c:v>
                </c:pt>
                <c:pt idx="8944">
                  <c:v>110.46</c:v>
                </c:pt>
                <c:pt idx="8945">
                  <c:v>110.46</c:v>
                </c:pt>
                <c:pt idx="8946">
                  <c:v>110.45</c:v>
                </c:pt>
                <c:pt idx="8947">
                  <c:v>110.44</c:v>
                </c:pt>
                <c:pt idx="8948">
                  <c:v>110.44</c:v>
                </c:pt>
                <c:pt idx="8949">
                  <c:v>110.43</c:v>
                </c:pt>
                <c:pt idx="8950">
                  <c:v>110.41</c:v>
                </c:pt>
                <c:pt idx="8951">
                  <c:v>110.4</c:v>
                </c:pt>
                <c:pt idx="8952">
                  <c:v>110.38</c:v>
                </c:pt>
                <c:pt idx="8953">
                  <c:v>110.36</c:v>
                </c:pt>
                <c:pt idx="8954">
                  <c:v>110.34</c:v>
                </c:pt>
                <c:pt idx="8955">
                  <c:v>110.32</c:v>
                </c:pt>
                <c:pt idx="8956">
                  <c:v>110.3</c:v>
                </c:pt>
                <c:pt idx="8957">
                  <c:v>110.26</c:v>
                </c:pt>
                <c:pt idx="8958">
                  <c:v>110.23</c:v>
                </c:pt>
                <c:pt idx="8959">
                  <c:v>110.18</c:v>
                </c:pt>
                <c:pt idx="8960">
                  <c:v>110.14</c:v>
                </c:pt>
                <c:pt idx="8961">
                  <c:v>110.1</c:v>
                </c:pt>
                <c:pt idx="8962">
                  <c:v>110.05</c:v>
                </c:pt>
                <c:pt idx="8963">
                  <c:v>109.98</c:v>
                </c:pt>
                <c:pt idx="8964">
                  <c:v>109.9</c:v>
                </c:pt>
                <c:pt idx="8965">
                  <c:v>109.82</c:v>
                </c:pt>
                <c:pt idx="8966">
                  <c:v>109.72</c:v>
                </c:pt>
                <c:pt idx="8967">
                  <c:v>109.6</c:v>
                </c:pt>
                <c:pt idx="8968">
                  <c:v>109.5</c:v>
                </c:pt>
                <c:pt idx="8969">
                  <c:v>109.37</c:v>
                </c:pt>
                <c:pt idx="8970">
                  <c:v>109.23</c:v>
                </c:pt>
                <c:pt idx="8971">
                  <c:v>109.1</c:v>
                </c:pt>
                <c:pt idx="8972">
                  <c:v>108.95</c:v>
                </c:pt>
                <c:pt idx="8973">
                  <c:v>108.8</c:v>
                </c:pt>
                <c:pt idx="8974">
                  <c:v>108.64</c:v>
                </c:pt>
                <c:pt idx="8975">
                  <c:v>108.48</c:v>
                </c:pt>
                <c:pt idx="8976">
                  <c:v>108.33</c:v>
                </c:pt>
                <c:pt idx="8977">
                  <c:v>108.17</c:v>
                </c:pt>
                <c:pt idx="8978">
                  <c:v>108.01</c:v>
                </c:pt>
                <c:pt idx="8979">
                  <c:v>107.85</c:v>
                </c:pt>
                <c:pt idx="8980">
                  <c:v>107.69</c:v>
                </c:pt>
                <c:pt idx="8981">
                  <c:v>107.53</c:v>
                </c:pt>
                <c:pt idx="8982">
                  <c:v>107.36</c:v>
                </c:pt>
                <c:pt idx="8983">
                  <c:v>107.2</c:v>
                </c:pt>
                <c:pt idx="8984">
                  <c:v>107.04</c:v>
                </c:pt>
                <c:pt idx="8985">
                  <c:v>106.87</c:v>
                </c:pt>
                <c:pt idx="8986">
                  <c:v>106.71</c:v>
                </c:pt>
                <c:pt idx="8987">
                  <c:v>106.55</c:v>
                </c:pt>
                <c:pt idx="8988">
                  <c:v>106.38</c:v>
                </c:pt>
                <c:pt idx="8989">
                  <c:v>106.22</c:v>
                </c:pt>
                <c:pt idx="8990">
                  <c:v>106.05</c:v>
                </c:pt>
                <c:pt idx="8991">
                  <c:v>105.89</c:v>
                </c:pt>
                <c:pt idx="8992">
                  <c:v>105.73</c:v>
                </c:pt>
                <c:pt idx="8993">
                  <c:v>105.56</c:v>
                </c:pt>
                <c:pt idx="8994">
                  <c:v>105.42</c:v>
                </c:pt>
                <c:pt idx="8995">
                  <c:v>105.27</c:v>
                </c:pt>
                <c:pt idx="8996">
                  <c:v>105.11</c:v>
                </c:pt>
                <c:pt idx="8997">
                  <c:v>104.97</c:v>
                </c:pt>
                <c:pt idx="8998">
                  <c:v>104.84</c:v>
                </c:pt>
                <c:pt idx="8999">
                  <c:v>104.72</c:v>
                </c:pt>
              </c:numCache>
            </c:numRef>
          </c:val>
          <c:smooth val="0"/>
          <c:extLst>
            <c:ext xmlns:c16="http://schemas.microsoft.com/office/drawing/2014/chart" uri="{C3380CC4-5D6E-409C-BE32-E72D297353CC}">
              <c16:uniqueId val="{00000000-78F5-455A-B4FC-66CA8440DD9F}"/>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VV!$B$1</c:f>
              <c:strCache>
                <c:ptCount val="1"/>
                <c:pt idx="0">
                  <c:v>TF VV (deg)</c:v>
                </c:pt>
              </c:strCache>
            </c:strRef>
          </c:tx>
          <c:spPr>
            <a:ln w="28575" cap="rnd">
              <a:solidFill>
                <a:schemeClr val="accent2"/>
              </a:solidFill>
              <a:round/>
            </a:ln>
            <a:effectLst/>
          </c:spPr>
          <c:marker>
            <c:symbol val="none"/>
          </c:marker>
          <c:val>
            <c:numRef>
              <c:f>DU02_INTACT_KE_VV!$B$2:$B$9001</c:f>
              <c:numCache>
                <c:formatCode>General</c:formatCode>
                <c:ptCount val="9000"/>
                <c:pt idx="0">
                  <c:v>-2.7002999999999999</c:v>
                </c:pt>
                <c:pt idx="1">
                  <c:v>-2.6968000000000001</c:v>
                </c:pt>
                <c:pt idx="2">
                  <c:v>-2.6892999999999998</c:v>
                </c:pt>
                <c:pt idx="3">
                  <c:v>-2.6905000000000001</c:v>
                </c:pt>
                <c:pt idx="4">
                  <c:v>-2.6884999999999999</c:v>
                </c:pt>
                <c:pt idx="5">
                  <c:v>-2.6793</c:v>
                </c:pt>
                <c:pt idx="6">
                  <c:v>-2.6928999999999998</c:v>
                </c:pt>
                <c:pt idx="7">
                  <c:v>-2.7105000000000001</c:v>
                </c:pt>
                <c:pt idx="8">
                  <c:v>-2.7284000000000002</c:v>
                </c:pt>
                <c:pt idx="9">
                  <c:v>-2.7376</c:v>
                </c:pt>
                <c:pt idx="10">
                  <c:v>-2.7248999999999999</c:v>
                </c:pt>
                <c:pt idx="11">
                  <c:v>-2.7090999999999998</c:v>
                </c:pt>
                <c:pt idx="12">
                  <c:v>-2.7004999999999999</c:v>
                </c:pt>
                <c:pt idx="13">
                  <c:v>-2.6789000000000001</c:v>
                </c:pt>
                <c:pt idx="14">
                  <c:v>-2.6745999999999999</c:v>
                </c:pt>
                <c:pt idx="15">
                  <c:v>-2.6686999999999999</c:v>
                </c:pt>
                <c:pt idx="16">
                  <c:v>-2.6696</c:v>
                </c:pt>
                <c:pt idx="17">
                  <c:v>-2.6659999999999999</c:v>
                </c:pt>
                <c:pt idx="18">
                  <c:v>-2.6675</c:v>
                </c:pt>
                <c:pt idx="19">
                  <c:v>-2.6804999999999999</c:v>
                </c:pt>
                <c:pt idx="20">
                  <c:v>-2.6815000000000002</c:v>
                </c:pt>
                <c:pt idx="21">
                  <c:v>-2.6766999999999999</c:v>
                </c:pt>
                <c:pt idx="22">
                  <c:v>-2.6833999999999998</c:v>
                </c:pt>
                <c:pt idx="23">
                  <c:v>-2.6846999999999999</c:v>
                </c:pt>
                <c:pt idx="24">
                  <c:v>-2.6852</c:v>
                </c:pt>
                <c:pt idx="25">
                  <c:v>-2.6838000000000002</c:v>
                </c:pt>
                <c:pt idx="26">
                  <c:v>-2.6766999999999999</c:v>
                </c:pt>
                <c:pt idx="27">
                  <c:v>-2.6713</c:v>
                </c:pt>
                <c:pt idx="28">
                  <c:v>-2.6659999999999999</c:v>
                </c:pt>
                <c:pt idx="29">
                  <c:v>-2.6514000000000002</c:v>
                </c:pt>
                <c:pt idx="30">
                  <c:v>-2.6435</c:v>
                </c:pt>
                <c:pt idx="31">
                  <c:v>-2.6450999999999998</c:v>
                </c:pt>
                <c:pt idx="32">
                  <c:v>-2.6385999999999998</c:v>
                </c:pt>
                <c:pt idx="33">
                  <c:v>-2.6311</c:v>
                </c:pt>
                <c:pt idx="34">
                  <c:v>-2.6183000000000001</c:v>
                </c:pt>
                <c:pt idx="35">
                  <c:v>-2.5998000000000001</c:v>
                </c:pt>
                <c:pt idx="36">
                  <c:v>-2.6080000000000001</c:v>
                </c:pt>
                <c:pt idx="37">
                  <c:v>-2.6160000000000001</c:v>
                </c:pt>
                <c:pt idx="38">
                  <c:v>-2.6006</c:v>
                </c:pt>
                <c:pt idx="39">
                  <c:v>-2.5834000000000001</c:v>
                </c:pt>
                <c:pt idx="40">
                  <c:v>-2.5853999999999999</c:v>
                </c:pt>
                <c:pt idx="41">
                  <c:v>-2.5817999999999999</c:v>
                </c:pt>
                <c:pt idx="42">
                  <c:v>-2.6</c:v>
                </c:pt>
                <c:pt idx="43">
                  <c:v>-2.6349</c:v>
                </c:pt>
                <c:pt idx="44">
                  <c:v>-2.6804999999999999</c:v>
                </c:pt>
                <c:pt idx="45">
                  <c:v>-2.7475999999999998</c:v>
                </c:pt>
                <c:pt idx="46">
                  <c:v>-2.8269000000000002</c:v>
                </c:pt>
                <c:pt idx="47">
                  <c:v>-2.8997999999999999</c:v>
                </c:pt>
                <c:pt idx="48">
                  <c:v>-2.9333</c:v>
                </c:pt>
                <c:pt idx="49">
                  <c:v>-2.9618000000000002</c:v>
                </c:pt>
                <c:pt idx="50">
                  <c:v>-2.9597000000000002</c:v>
                </c:pt>
                <c:pt idx="51">
                  <c:v>-2.8740999999999999</c:v>
                </c:pt>
                <c:pt idx="52">
                  <c:v>-2.77</c:v>
                </c:pt>
                <c:pt idx="53">
                  <c:v>-2.6894</c:v>
                </c:pt>
                <c:pt idx="54">
                  <c:v>-2.6147</c:v>
                </c:pt>
                <c:pt idx="55">
                  <c:v>-2.5499000000000001</c:v>
                </c:pt>
                <c:pt idx="56">
                  <c:v>-2.5225</c:v>
                </c:pt>
                <c:pt idx="57">
                  <c:v>-2.5293999999999999</c:v>
                </c:pt>
                <c:pt idx="58">
                  <c:v>-2.5634999999999999</c:v>
                </c:pt>
                <c:pt idx="59">
                  <c:v>-2.5920999999999998</c:v>
                </c:pt>
                <c:pt idx="60">
                  <c:v>-2.6116999999999999</c:v>
                </c:pt>
                <c:pt idx="61">
                  <c:v>-2.6438999999999999</c:v>
                </c:pt>
                <c:pt idx="62">
                  <c:v>-2.6511999999999998</c:v>
                </c:pt>
                <c:pt idx="63">
                  <c:v>-2.6846000000000001</c:v>
                </c:pt>
                <c:pt idx="64">
                  <c:v>-2.7019000000000002</c:v>
                </c:pt>
                <c:pt idx="65">
                  <c:v>-2.7210000000000001</c:v>
                </c:pt>
                <c:pt idx="66">
                  <c:v>-2.7317</c:v>
                </c:pt>
                <c:pt idx="67">
                  <c:v>-2.7238000000000002</c:v>
                </c:pt>
                <c:pt idx="68">
                  <c:v>-2.7031999999999998</c:v>
                </c:pt>
                <c:pt idx="69">
                  <c:v>-2.6762000000000001</c:v>
                </c:pt>
                <c:pt idx="70">
                  <c:v>-2.6886000000000001</c:v>
                </c:pt>
                <c:pt idx="71">
                  <c:v>-2.6863999999999999</c:v>
                </c:pt>
                <c:pt idx="72">
                  <c:v>-2.6892</c:v>
                </c:pt>
                <c:pt idx="73">
                  <c:v>-2.7244000000000002</c:v>
                </c:pt>
                <c:pt idx="74">
                  <c:v>-2.7383000000000002</c:v>
                </c:pt>
                <c:pt idx="75">
                  <c:v>-2.7915999999999999</c:v>
                </c:pt>
                <c:pt idx="76">
                  <c:v>-2.8045</c:v>
                </c:pt>
                <c:pt idx="77">
                  <c:v>-2.7913000000000001</c:v>
                </c:pt>
                <c:pt idx="78">
                  <c:v>-2.8069999999999999</c:v>
                </c:pt>
                <c:pt idx="79">
                  <c:v>-2.7707999999999999</c:v>
                </c:pt>
                <c:pt idx="80">
                  <c:v>-2.7465999999999999</c:v>
                </c:pt>
                <c:pt idx="81">
                  <c:v>-2.7490999999999999</c:v>
                </c:pt>
                <c:pt idx="82">
                  <c:v>-2.7484999999999999</c:v>
                </c:pt>
                <c:pt idx="83">
                  <c:v>-2.7591999999999999</c:v>
                </c:pt>
                <c:pt idx="84">
                  <c:v>-2.7618</c:v>
                </c:pt>
                <c:pt idx="85">
                  <c:v>-2.8001</c:v>
                </c:pt>
                <c:pt idx="86">
                  <c:v>-2.8149000000000002</c:v>
                </c:pt>
                <c:pt idx="87">
                  <c:v>-2.8170999999999999</c:v>
                </c:pt>
                <c:pt idx="88">
                  <c:v>-2.8456999999999999</c:v>
                </c:pt>
                <c:pt idx="89">
                  <c:v>-2.8399000000000001</c:v>
                </c:pt>
                <c:pt idx="90">
                  <c:v>-2.8485</c:v>
                </c:pt>
                <c:pt idx="91">
                  <c:v>-2.8578000000000001</c:v>
                </c:pt>
                <c:pt idx="92">
                  <c:v>-2.8708999999999998</c:v>
                </c:pt>
                <c:pt idx="93">
                  <c:v>-2.8822000000000001</c:v>
                </c:pt>
                <c:pt idx="94">
                  <c:v>-2.8864000000000001</c:v>
                </c:pt>
                <c:pt idx="95">
                  <c:v>-2.9007999999999998</c:v>
                </c:pt>
                <c:pt idx="96">
                  <c:v>-2.9268999999999998</c:v>
                </c:pt>
                <c:pt idx="97">
                  <c:v>-2.9632000000000001</c:v>
                </c:pt>
                <c:pt idx="98">
                  <c:v>-2.9813999999999998</c:v>
                </c:pt>
                <c:pt idx="99">
                  <c:v>-3.0061</c:v>
                </c:pt>
                <c:pt idx="100">
                  <c:v>-3.0804999999999998</c:v>
                </c:pt>
                <c:pt idx="101">
                  <c:v>-3.1583999999999999</c:v>
                </c:pt>
                <c:pt idx="102">
                  <c:v>-3.1825999999999999</c:v>
                </c:pt>
                <c:pt idx="103">
                  <c:v>-3.1762000000000001</c:v>
                </c:pt>
                <c:pt idx="104">
                  <c:v>-3.1793</c:v>
                </c:pt>
                <c:pt idx="105">
                  <c:v>-3.1892</c:v>
                </c:pt>
                <c:pt idx="106">
                  <c:v>-3.2136999999999998</c:v>
                </c:pt>
                <c:pt idx="107">
                  <c:v>-3.2328999999999999</c:v>
                </c:pt>
                <c:pt idx="108">
                  <c:v>-3.2486999999999999</c:v>
                </c:pt>
                <c:pt idx="109">
                  <c:v>-3.2743000000000002</c:v>
                </c:pt>
                <c:pt idx="110">
                  <c:v>-3.3060999999999998</c:v>
                </c:pt>
                <c:pt idx="111">
                  <c:v>-3.3267000000000002</c:v>
                </c:pt>
                <c:pt idx="112">
                  <c:v>-3.3311000000000002</c:v>
                </c:pt>
                <c:pt idx="113">
                  <c:v>-3.3283</c:v>
                </c:pt>
                <c:pt idx="114">
                  <c:v>-3.3024</c:v>
                </c:pt>
                <c:pt idx="115">
                  <c:v>-3.2719999999999998</c:v>
                </c:pt>
                <c:pt idx="116">
                  <c:v>-3.2193999999999998</c:v>
                </c:pt>
                <c:pt idx="117">
                  <c:v>-3.1762999999999999</c:v>
                </c:pt>
                <c:pt idx="118">
                  <c:v>-3.1196999999999999</c:v>
                </c:pt>
                <c:pt idx="119">
                  <c:v>-3.0539999999999998</c:v>
                </c:pt>
                <c:pt idx="120">
                  <c:v>-2.9836</c:v>
                </c:pt>
                <c:pt idx="121">
                  <c:v>-2.9388000000000001</c:v>
                </c:pt>
                <c:pt idx="122">
                  <c:v>-2.9081999999999999</c:v>
                </c:pt>
                <c:pt idx="123">
                  <c:v>-2.8921000000000001</c:v>
                </c:pt>
                <c:pt idx="124">
                  <c:v>-2.8622999999999998</c:v>
                </c:pt>
                <c:pt idx="125">
                  <c:v>-2.8315000000000001</c:v>
                </c:pt>
                <c:pt idx="126">
                  <c:v>-2.8018999999999998</c:v>
                </c:pt>
                <c:pt idx="127">
                  <c:v>-2.7448999999999999</c:v>
                </c:pt>
                <c:pt idx="128">
                  <c:v>-2.6857000000000002</c:v>
                </c:pt>
                <c:pt idx="129">
                  <c:v>-2.6625000000000001</c:v>
                </c:pt>
                <c:pt idx="130">
                  <c:v>-2.6604000000000001</c:v>
                </c:pt>
                <c:pt idx="131">
                  <c:v>-2.6404000000000001</c:v>
                </c:pt>
                <c:pt idx="132">
                  <c:v>-2.6217000000000001</c:v>
                </c:pt>
                <c:pt idx="133">
                  <c:v>-2.5929000000000002</c:v>
                </c:pt>
                <c:pt idx="134">
                  <c:v>-2.5985999999999998</c:v>
                </c:pt>
                <c:pt idx="135">
                  <c:v>-2.5975999999999999</c:v>
                </c:pt>
                <c:pt idx="136">
                  <c:v>-2.5943999999999998</c:v>
                </c:pt>
                <c:pt idx="137">
                  <c:v>-2.5924</c:v>
                </c:pt>
                <c:pt idx="138">
                  <c:v>-2.6013999999999999</c:v>
                </c:pt>
                <c:pt idx="139">
                  <c:v>-2.6107999999999998</c:v>
                </c:pt>
                <c:pt idx="140">
                  <c:v>-2.5950000000000002</c:v>
                </c:pt>
                <c:pt idx="141">
                  <c:v>-2.6116000000000001</c:v>
                </c:pt>
                <c:pt idx="142">
                  <c:v>-2.6055999999999999</c:v>
                </c:pt>
                <c:pt idx="143">
                  <c:v>-2.5952000000000002</c:v>
                </c:pt>
                <c:pt idx="144">
                  <c:v>-2.5964999999999998</c:v>
                </c:pt>
                <c:pt idx="145">
                  <c:v>-2.5971000000000002</c:v>
                </c:pt>
                <c:pt idx="146">
                  <c:v>-2.5891000000000002</c:v>
                </c:pt>
                <c:pt idx="147">
                  <c:v>-2.5621999999999998</c:v>
                </c:pt>
                <c:pt idx="148">
                  <c:v>-2.5524</c:v>
                </c:pt>
                <c:pt idx="149">
                  <c:v>-2.5634000000000001</c:v>
                </c:pt>
                <c:pt idx="150">
                  <c:v>-2.5541</c:v>
                </c:pt>
                <c:pt idx="151">
                  <c:v>-2.5287000000000002</c:v>
                </c:pt>
                <c:pt idx="152">
                  <c:v>-2.5287999999999999</c:v>
                </c:pt>
                <c:pt idx="153">
                  <c:v>-2.5369000000000002</c:v>
                </c:pt>
                <c:pt idx="154">
                  <c:v>-2.5388999999999999</c:v>
                </c:pt>
                <c:pt idx="155">
                  <c:v>-2.5413000000000001</c:v>
                </c:pt>
                <c:pt idx="156">
                  <c:v>-2.5486</c:v>
                </c:pt>
                <c:pt idx="157">
                  <c:v>-2.5550999999999999</c:v>
                </c:pt>
                <c:pt idx="158">
                  <c:v>-2.5651000000000002</c:v>
                </c:pt>
                <c:pt idx="159">
                  <c:v>-2.5670999999999999</c:v>
                </c:pt>
                <c:pt idx="160">
                  <c:v>-2.5533999999999999</c:v>
                </c:pt>
                <c:pt idx="161">
                  <c:v>-2.5619000000000001</c:v>
                </c:pt>
                <c:pt idx="162">
                  <c:v>-2.597</c:v>
                </c:pt>
                <c:pt idx="163">
                  <c:v>-2.6027999999999998</c:v>
                </c:pt>
                <c:pt idx="164">
                  <c:v>-2.6042999999999998</c:v>
                </c:pt>
                <c:pt idx="165">
                  <c:v>-2.5987</c:v>
                </c:pt>
                <c:pt idx="166">
                  <c:v>-2.5922999999999998</c:v>
                </c:pt>
                <c:pt idx="167">
                  <c:v>-2.5908000000000002</c:v>
                </c:pt>
                <c:pt idx="168">
                  <c:v>-2.5827</c:v>
                </c:pt>
                <c:pt idx="169">
                  <c:v>-2.5848</c:v>
                </c:pt>
                <c:pt idx="170">
                  <c:v>-2.6173000000000002</c:v>
                </c:pt>
                <c:pt idx="171">
                  <c:v>-2.6381000000000001</c:v>
                </c:pt>
                <c:pt idx="172">
                  <c:v>-2.6621000000000001</c:v>
                </c:pt>
                <c:pt idx="173">
                  <c:v>-2.6896</c:v>
                </c:pt>
                <c:pt idx="174">
                  <c:v>-2.6966999999999999</c:v>
                </c:pt>
                <c:pt idx="175">
                  <c:v>-2.6938</c:v>
                </c:pt>
                <c:pt idx="176">
                  <c:v>-2.6989000000000001</c:v>
                </c:pt>
                <c:pt idx="177">
                  <c:v>-2.6855000000000002</c:v>
                </c:pt>
                <c:pt idx="178">
                  <c:v>-2.6999</c:v>
                </c:pt>
                <c:pt idx="179">
                  <c:v>-2.7195</c:v>
                </c:pt>
                <c:pt idx="180">
                  <c:v>-2.7521</c:v>
                </c:pt>
                <c:pt idx="181">
                  <c:v>-2.7949000000000002</c:v>
                </c:pt>
                <c:pt idx="182">
                  <c:v>-2.8197000000000001</c:v>
                </c:pt>
                <c:pt idx="183">
                  <c:v>-2.8689</c:v>
                </c:pt>
                <c:pt idx="184">
                  <c:v>-2.8643000000000001</c:v>
                </c:pt>
                <c:pt idx="185">
                  <c:v>-2.8753000000000002</c:v>
                </c:pt>
                <c:pt idx="186">
                  <c:v>-2.9138000000000002</c:v>
                </c:pt>
                <c:pt idx="187">
                  <c:v>-2.9260999999999999</c:v>
                </c:pt>
                <c:pt idx="188">
                  <c:v>-2.9561000000000002</c:v>
                </c:pt>
                <c:pt idx="189">
                  <c:v>-3.0017999999999998</c:v>
                </c:pt>
                <c:pt idx="190">
                  <c:v>-3.0350999999999999</c:v>
                </c:pt>
                <c:pt idx="191">
                  <c:v>-3.02</c:v>
                </c:pt>
                <c:pt idx="192">
                  <c:v>-3.0061</c:v>
                </c:pt>
                <c:pt idx="193">
                  <c:v>-3.0514000000000001</c:v>
                </c:pt>
                <c:pt idx="194">
                  <c:v>-3.1189</c:v>
                </c:pt>
                <c:pt idx="195">
                  <c:v>-3.1709999999999998</c:v>
                </c:pt>
                <c:pt idx="196">
                  <c:v>-3.1749000000000001</c:v>
                </c:pt>
                <c:pt idx="197">
                  <c:v>-3.1924000000000001</c:v>
                </c:pt>
                <c:pt idx="198">
                  <c:v>-3.2443</c:v>
                </c:pt>
                <c:pt idx="199">
                  <c:v>-3.3037000000000001</c:v>
                </c:pt>
                <c:pt idx="200">
                  <c:v>-3.3759999999999999</c:v>
                </c:pt>
                <c:pt idx="201">
                  <c:v>-3.44</c:v>
                </c:pt>
                <c:pt idx="202">
                  <c:v>-3.4647999999999999</c:v>
                </c:pt>
                <c:pt idx="203">
                  <c:v>-3.4826000000000001</c:v>
                </c:pt>
                <c:pt idx="204">
                  <c:v>-3.4958999999999998</c:v>
                </c:pt>
                <c:pt idx="205">
                  <c:v>-3.5425</c:v>
                </c:pt>
                <c:pt idx="206">
                  <c:v>-3.5604</c:v>
                </c:pt>
                <c:pt idx="207">
                  <c:v>-3.5589</c:v>
                </c:pt>
                <c:pt idx="208">
                  <c:v>-3.5607000000000002</c:v>
                </c:pt>
                <c:pt idx="209">
                  <c:v>-3.5950000000000002</c:v>
                </c:pt>
                <c:pt idx="210">
                  <c:v>-3.6574</c:v>
                </c:pt>
                <c:pt idx="211">
                  <c:v>-3.6798999999999999</c:v>
                </c:pt>
                <c:pt idx="212">
                  <c:v>-3.7349000000000001</c:v>
                </c:pt>
                <c:pt idx="213">
                  <c:v>-3.7951999999999999</c:v>
                </c:pt>
                <c:pt idx="214">
                  <c:v>-3.8403999999999998</c:v>
                </c:pt>
                <c:pt idx="215">
                  <c:v>-3.8759999999999999</c:v>
                </c:pt>
                <c:pt idx="216">
                  <c:v>-3.8963000000000001</c:v>
                </c:pt>
                <c:pt idx="217">
                  <c:v>-3.9432999999999998</c:v>
                </c:pt>
                <c:pt idx="218">
                  <c:v>-3.9906000000000001</c:v>
                </c:pt>
                <c:pt idx="219">
                  <c:v>-4.0007999999999999</c:v>
                </c:pt>
                <c:pt idx="220">
                  <c:v>-3.9904000000000002</c:v>
                </c:pt>
                <c:pt idx="221">
                  <c:v>-3.9462999999999999</c:v>
                </c:pt>
                <c:pt idx="222">
                  <c:v>-3.9016999999999999</c:v>
                </c:pt>
                <c:pt idx="223">
                  <c:v>-3.9203999999999999</c:v>
                </c:pt>
                <c:pt idx="224">
                  <c:v>-3.9197000000000002</c:v>
                </c:pt>
                <c:pt idx="225">
                  <c:v>-3.9076</c:v>
                </c:pt>
                <c:pt idx="226">
                  <c:v>-3.8754</c:v>
                </c:pt>
                <c:pt idx="227">
                  <c:v>-3.8519000000000001</c:v>
                </c:pt>
                <c:pt idx="228">
                  <c:v>-3.8759999999999999</c:v>
                </c:pt>
                <c:pt idx="229">
                  <c:v>-3.9218999999999999</c:v>
                </c:pt>
                <c:pt idx="230">
                  <c:v>-3.9588000000000001</c:v>
                </c:pt>
                <c:pt idx="231">
                  <c:v>-4.0053000000000001</c:v>
                </c:pt>
                <c:pt idx="232">
                  <c:v>-4.0503</c:v>
                </c:pt>
                <c:pt idx="233">
                  <c:v>-4.0651000000000002</c:v>
                </c:pt>
                <c:pt idx="234">
                  <c:v>-4.1150000000000002</c:v>
                </c:pt>
                <c:pt idx="235">
                  <c:v>-4.1717000000000004</c:v>
                </c:pt>
                <c:pt idx="236">
                  <c:v>-4.1638999999999999</c:v>
                </c:pt>
                <c:pt idx="237">
                  <c:v>-4.1508000000000003</c:v>
                </c:pt>
                <c:pt idx="238">
                  <c:v>-4.1395</c:v>
                </c:pt>
                <c:pt idx="239">
                  <c:v>-4.1295999999999999</c:v>
                </c:pt>
                <c:pt idx="240">
                  <c:v>-4.1444000000000001</c:v>
                </c:pt>
                <c:pt idx="241">
                  <c:v>-4.1257000000000001</c:v>
                </c:pt>
                <c:pt idx="242">
                  <c:v>-4.0789</c:v>
                </c:pt>
                <c:pt idx="243">
                  <c:v>-4.0987</c:v>
                </c:pt>
                <c:pt idx="244">
                  <c:v>-4.1265999999999998</c:v>
                </c:pt>
                <c:pt idx="245">
                  <c:v>-4.1315</c:v>
                </c:pt>
                <c:pt idx="246">
                  <c:v>-4.1942000000000004</c:v>
                </c:pt>
                <c:pt idx="247">
                  <c:v>-4.2287999999999997</c:v>
                </c:pt>
                <c:pt idx="248">
                  <c:v>-4.1994999999999996</c:v>
                </c:pt>
                <c:pt idx="249">
                  <c:v>-4.2030000000000003</c:v>
                </c:pt>
                <c:pt idx="250">
                  <c:v>-4.1985000000000001</c:v>
                </c:pt>
                <c:pt idx="251">
                  <c:v>-4.181</c:v>
                </c:pt>
                <c:pt idx="252">
                  <c:v>-4.2039</c:v>
                </c:pt>
                <c:pt idx="253">
                  <c:v>-4.2801</c:v>
                </c:pt>
                <c:pt idx="254">
                  <c:v>-4.3627000000000002</c:v>
                </c:pt>
                <c:pt idx="255">
                  <c:v>-4.4341999999999997</c:v>
                </c:pt>
                <c:pt idx="256">
                  <c:v>-4.4934000000000003</c:v>
                </c:pt>
                <c:pt idx="257">
                  <c:v>-4.5297999999999998</c:v>
                </c:pt>
                <c:pt idx="258">
                  <c:v>-4.5381</c:v>
                </c:pt>
                <c:pt idx="259">
                  <c:v>-4.5090000000000003</c:v>
                </c:pt>
                <c:pt idx="260">
                  <c:v>-4.5572999999999997</c:v>
                </c:pt>
                <c:pt idx="261">
                  <c:v>-4.6066000000000003</c:v>
                </c:pt>
                <c:pt idx="262">
                  <c:v>-4.6204000000000001</c:v>
                </c:pt>
                <c:pt idx="263">
                  <c:v>-4.6387</c:v>
                </c:pt>
                <c:pt idx="264">
                  <c:v>-4.6696</c:v>
                </c:pt>
                <c:pt idx="265">
                  <c:v>-4.6881000000000004</c:v>
                </c:pt>
                <c:pt idx="266">
                  <c:v>-4.7154999999999996</c:v>
                </c:pt>
                <c:pt idx="267">
                  <c:v>-4.7443999999999997</c:v>
                </c:pt>
                <c:pt idx="268">
                  <c:v>-4.7953000000000001</c:v>
                </c:pt>
                <c:pt idx="269">
                  <c:v>-4.8653000000000004</c:v>
                </c:pt>
                <c:pt idx="270">
                  <c:v>-4.9024999999999999</c:v>
                </c:pt>
                <c:pt idx="271">
                  <c:v>-4.9005999999999998</c:v>
                </c:pt>
                <c:pt idx="272">
                  <c:v>-4.9481000000000002</c:v>
                </c:pt>
                <c:pt idx="273">
                  <c:v>-4.9512999999999998</c:v>
                </c:pt>
                <c:pt idx="274">
                  <c:v>-4.9077000000000002</c:v>
                </c:pt>
                <c:pt idx="275">
                  <c:v>-4.9368999999999996</c:v>
                </c:pt>
                <c:pt idx="276">
                  <c:v>-4.9610000000000003</c:v>
                </c:pt>
                <c:pt idx="277">
                  <c:v>-4.9737</c:v>
                </c:pt>
                <c:pt idx="278">
                  <c:v>-4.9813000000000001</c:v>
                </c:pt>
                <c:pt idx="279">
                  <c:v>-4.9695999999999998</c:v>
                </c:pt>
                <c:pt idx="280">
                  <c:v>-4.9881000000000002</c:v>
                </c:pt>
                <c:pt idx="281">
                  <c:v>-4.9962999999999997</c:v>
                </c:pt>
                <c:pt idx="282">
                  <c:v>-4.9813000000000001</c:v>
                </c:pt>
                <c:pt idx="283">
                  <c:v>-5.0248999999999997</c:v>
                </c:pt>
                <c:pt idx="284">
                  <c:v>-5.0449999999999999</c:v>
                </c:pt>
                <c:pt idx="285">
                  <c:v>-5.0454999999999997</c:v>
                </c:pt>
                <c:pt idx="286">
                  <c:v>-5.0209999999999999</c:v>
                </c:pt>
                <c:pt idx="287">
                  <c:v>-5.0198999999999998</c:v>
                </c:pt>
                <c:pt idx="288">
                  <c:v>-5.0686</c:v>
                </c:pt>
                <c:pt idx="289">
                  <c:v>-5.0267999999999997</c:v>
                </c:pt>
                <c:pt idx="290">
                  <c:v>-4.9512</c:v>
                </c:pt>
                <c:pt idx="291">
                  <c:v>-4.9146000000000001</c:v>
                </c:pt>
                <c:pt idx="292">
                  <c:v>-4.9402999999999997</c:v>
                </c:pt>
                <c:pt idx="293">
                  <c:v>-4.9756</c:v>
                </c:pt>
                <c:pt idx="294">
                  <c:v>-4.9733999999999998</c:v>
                </c:pt>
                <c:pt idx="295">
                  <c:v>-4.9328000000000003</c:v>
                </c:pt>
                <c:pt idx="296">
                  <c:v>-4.8715999999999999</c:v>
                </c:pt>
                <c:pt idx="297">
                  <c:v>-4.8381999999999996</c:v>
                </c:pt>
                <c:pt idx="298">
                  <c:v>-4.8379000000000003</c:v>
                </c:pt>
                <c:pt idx="299">
                  <c:v>-4.8532000000000002</c:v>
                </c:pt>
                <c:pt idx="300">
                  <c:v>-4.8746</c:v>
                </c:pt>
                <c:pt idx="301">
                  <c:v>-4.8954000000000004</c:v>
                </c:pt>
                <c:pt idx="302">
                  <c:v>-4.8869999999999996</c:v>
                </c:pt>
                <c:pt idx="303">
                  <c:v>-4.9080000000000004</c:v>
                </c:pt>
                <c:pt idx="304">
                  <c:v>-4.9100999999999999</c:v>
                </c:pt>
                <c:pt idx="305">
                  <c:v>-4.9471999999999996</c:v>
                </c:pt>
                <c:pt idx="306">
                  <c:v>-5.0015999999999998</c:v>
                </c:pt>
                <c:pt idx="307">
                  <c:v>-4.9969999999999999</c:v>
                </c:pt>
                <c:pt idx="308">
                  <c:v>-5.0088999999999997</c:v>
                </c:pt>
                <c:pt idx="309">
                  <c:v>-5.0331000000000001</c:v>
                </c:pt>
                <c:pt idx="310">
                  <c:v>-5.0434999999999999</c:v>
                </c:pt>
                <c:pt idx="311">
                  <c:v>-5.0640000000000001</c:v>
                </c:pt>
                <c:pt idx="312">
                  <c:v>-5.0968</c:v>
                </c:pt>
                <c:pt idx="313">
                  <c:v>-5.1243999999999996</c:v>
                </c:pt>
                <c:pt idx="314">
                  <c:v>-5.1577999999999999</c:v>
                </c:pt>
                <c:pt idx="315">
                  <c:v>-5.1879</c:v>
                </c:pt>
                <c:pt idx="316">
                  <c:v>-5.1996000000000002</c:v>
                </c:pt>
                <c:pt idx="317">
                  <c:v>-5.1886000000000001</c:v>
                </c:pt>
                <c:pt idx="318">
                  <c:v>-5.1577000000000002</c:v>
                </c:pt>
                <c:pt idx="319">
                  <c:v>-5.1401000000000003</c:v>
                </c:pt>
                <c:pt idx="320">
                  <c:v>-5.1351000000000004</c:v>
                </c:pt>
                <c:pt idx="321">
                  <c:v>-5.1388999999999996</c:v>
                </c:pt>
                <c:pt idx="322">
                  <c:v>-5.1528</c:v>
                </c:pt>
                <c:pt idx="323">
                  <c:v>-5.1246</c:v>
                </c:pt>
                <c:pt idx="324">
                  <c:v>-5.1005000000000003</c:v>
                </c:pt>
                <c:pt idx="325">
                  <c:v>-5.0758999999999999</c:v>
                </c:pt>
                <c:pt idx="326">
                  <c:v>-5.0404</c:v>
                </c:pt>
                <c:pt idx="327">
                  <c:v>-4.9710999999999999</c:v>
                </c:pt>
                <c:pt idx="328">
                  <c:v>-4.9745999999999997</c:v>
                </c:pt>
                <c:pt idx="329">
                  <c:v>-4.9600999999999997</c:v>
                </c:pt>
                <c:pt idx="330">
                  <c:v>-4.9157000000000002</c:v>
                </c:pt>
                <c:pt idx="331">
                  <c:v>-4.8848000000000003</c:v>
                </c:pt>
                <c:pt idx="332">
                  <c:v>-4.8071999999999999</c:v>
                </c:pt>
                <c:pt idx="333">
                  <c:v>-4.7756999999999996</c:v>
                </c:pt>
                <c:pt idx="334">
                  <c:v>-4.7657999999999996</c:v>
                </c:pt>
                <c:pt idx="335">
                  <c:v>-4.7446000000000002</c:v>
                </c:pt>
                <c:pt idx="336">
                  <c:v>-4.7645999999999997</c:v>
                </c:pt>
                <c:pt idx="337">
                  <c:v>-4.7483000000000004</c:v>
                </c:pt>
                <c:pt idx="338">
                  <c:v>-4.7573999999999996</c:v>
                </c:pt>
                <c:pt idx="339">
                  <c:v>-4.8017000000000003</c:v>
                </c:pt>
                <c:pt idx="340">
                  <c:v>-4.8026999999999997</c:v>
                </c:pt>
                <c:pt idx="341">
                  <c:v>-4.8086000000000002</c:v>
                </c:pt>
                <c:pt idx="342">
                  <c:v>-4.8227000000000002</c:v>
                </c:pt>
                <c:pt idx="343">
                  <c:v>-4.7892999999999999</c:v>
                </c:pt>
                <c:pt idx="344">
                  <c:v>-4.7850000000000001</c:v>
                </c:pt>
                <c:pt idx="345">
                  <c:v>-4.7507000000000001</c:v>
                </c:pt>
                <c:pt idx="346">
                  <c:v>-4.7126999999999999</c:v>
                </c:pt>
                <c:pt idx="347">
                  <c:v>-4.7340999999999998</c:v>
                </c:pt>
                <c:pt idx="348">
                  <c:v>-4.7887000000000004</c:v>
                </c:pt>
                <c:pt idx="349">
                  <c:v>-4.8311999999999999</c:v>
                </c:pt>
                <c:pt idx="350">
                  <c:v>-4.8914999999999997</c:v>
                </c:pt>
                <c:pt idx="351">
                  <c:v>-4.9332000000000003</c:v>
                </c:pt>
                <c:pt idx="352">
                  <c:v>-4.9481999999999999</c:v>
                </c:pt>
                <c:pt idx="353">
                  <c:v>-4.9668999999999999</c:v>
                </c:pt>
                <c:pt idx="354">
                  <c:v>-4.9589999999999996</c:v>
                </c:pt>
                <c:pt idx="355">
                  <c:v>-4.9298000000000002</c:v>
                </c:pt>
                <c:pt idx="356">
                  <c:v>-4.9175000000000004</c:v>
                </c:pt>
                <c:pt idx="357">
                  <c:v>-4.9032999999999998</c:v>
                </c:pt>
                <c:pt idx="358">
                  <c:v>-4.8685</c:v>
                </c:pt>
                <c:pt idx="359">
                  <c:v>-4.8493000000000004</c:v>
                </c:pt>
                <c:pt idx="360">
                  <c:v>-4.8239999999999998</c:v>
                </c:pt>
                <c:pt idx="361">
                  <c:v>-4.7538999999999998</c:v>
                </c:pt>
                <c:pt idx="362">
                  <c:v>-4.7018000000000004</c:v>
                </c:pt>
                <c:pt idx="363">
                  <c:v>-4.6551</c:v>
                </c:pt>
                <c:pt idx="364">
                  <c:v>-4.6284999999999998</c:v>
                </c:pt>
                <c:pt idx="365">
                  <c:v>-4.5670000000000002</c:v>
                </c:pt>
                <c:pt idx="366">
                  <c:v>-4.5163000000000002</c:v>
                </c:pt>
                <c:pt idx="367">
                  <c:v>-4.4794</c:v>
                </c:pt>
                <c:pt idx="368">
                  <c:v>-4.4588000000000001</c:v>
                </c:pt>
                <c:pt idx="369">
                  <c:v>-4.4569000000000001</c:v>
                </c:pt>
                <c:pt idx="370">
                  <c:v>-4.4615</c:v>
                </c:pt>
                <c:pt idx="371">
                  <c:v>-4.4896000000000003</c:v>
                </c:pt>
                <c:pt idx="372">
                  <c:v>-4.4721000000000002</c:v>
                </c:pt>
                <c:pt idx="373">
                  <c:v>-4.4432999999999998</c:v>
                </c:pt>
                <c:pt idx="374">
                  <c:v>-4.4486999999999997</c:v>
                </c:pt>
                <c:pt idx="375">
                  <c:v>-4.4749999999999996</c:v>
                </c:pt>
                <c:pt idx="376">
                  <c:v>-4.5305999999999997</c:v>
                </c:pt>
                <c:pt idx="377">
                  <c:v>-4.5766999999999998</c:v>
                </c:pt>
                <c:pt idx="378">
                  <c:v>-4.6277999999999997</c:v>
                </c:pt>
                <c:pt idx="379">
                  <c:v>-4.6665000000000001</c:v>
                </c:pt>
                <c:pt idx="380">
                  <c:v>-4.6871999999999998</c:v>
                </c:pt>
                <c:pt idx="381">
                  <c:v>-4.7196999999999996</c:v>
                </c:pt>
                <c:pt idx="382">
                  <c:v>-4.7405999999999997</c:v>
                </c:pt>
                <c:pt idx="383">
                  <c:v>-4.7443999999999997</c:v>
                </c:pt>
                <c:pt idx="384">
                  <c:v>-4.7419000000000002</c:v>
                </c:pt>
                <c:pt idx="385">
                  <c:v>-4.7408999999999999</c:v>
                </c:pt>
                <c:pt idx="386">
                  <c:v>-4.7691999999999997</c:v>
                </c:pt>
                <c:pt idx="387">
                  <c:v>-4.7835000000000001</c:v>
                </c:pt>
                <c:pt idx="388">
                  <c:v>-4.7782999999999998</c:v>
                </c:pt>
                <c:pt idx="389">
                  <c:v>-4.7754000000000003</c:v>
                </c:pt>
                <c:pt idx="390">
                  <c:v>-4.7808000000000002</c:v>
                </c:pt>
                <c:pt idx="391">
                  <c:v>-4.7575000000000003</c:v>
                </c:pt>
                <c:pt idx="392">
                  <c:v>-4.7431000000000001</c:v>
                </c:pt>
                <c:pt idx="393">
                  <c:v>-4.7582000000000004</c:v>
                </c:pt>
                <c:pt idx="394">
                  <c:v>-4.7816000000000001</c:v>
                </c:pt>
                <c:pt idx="395">
                  <c:v>-4.7906000000000004</c:v>
                </c:pt>
                <c:pt idx="396">
                  <c:v>-4.7979000000000003</c:v>
                </c:pt>
                <c:pt idx="397">
                  <c:v>-4.8312999999999997</c:v>
                </c:pt>
                <c:pt idx="398">
                  <c:v>-4.8558000000000003</c:v>
                </c:pt>
                <c:pt idx="399">
                  <c:v>-4.8525</c:v>
                </c:pt>
                <c:pt idx="400">
                  <c:v>-4.8689999999999998</c:v>
                </c:pt>
                <c:pt idx="401">
                  <c:v>-4.8803999999999998</c:v>
                </c:pt>
                <c:pt idx="402">
                  <c:v>-4.8483000000000001</c:v>
                </c:pt>
                <c:pt idx="403">
                  <c:v>-4.7965</c:v>
                </c:pt>
                <c:pt idx="404">
                  <c:v>-4.7519999999999998</c:v>
                </c:pt>
                <c:pt idx="405">
                  <c:v>-4.6970000000000001</c:v>
                </c:pt>
                <c:pt idx="406">
                  <c:v>-4.6298000000000004</c:v>
                </c:pt>
                <c:pt idx="407">
                  <c:v>-4.5900999999999996</c:v>
                </c:pt>
                <c:pt idx="408">
                  <c:v>-4.5556999999999999</c:v>
                </c:pt>
                <c:pt idx="409">
                  <c:v>-4.5566000000000004</c:v>
                </c:pt>
                <c:pt idx="410">
                  <c:v>-4.5633999999999997</c:v>
                </c:pt>
                <c:pt idx="411">
                  <c:v>-4.5652999999999997</c:v>
                </c:pt>
                <c:pt idx="412">
                  <c:v>-4.5705</c:v>
                </c:pt>
                <c:pt idx="413">
                  <c:v>-4.5571000000000002</c:v>
                </c:pt>
                <c:pt idx="414">
                  <c:v>-4.5339999999999998</c:v>
                </c:pt>
                <c:pt idx="415">
                  <c:v>-4.4915000000000003</c:v>
                </c:pt>
                <c:pt idx="416">
                  <c:v>-4.4577</c:v>
                </c:pt>
                <c:pt idx="417">
                  <c:v>-4.4526000000000003</c:v>
                </c:pt>
                <c:pt idx="418">
                  <c:v>-4.4508000000000001</c:v>
                </c:pt>
                <c:pt idx="419">
                  <c:v>-4.4763000000000002</c:v>
                </c:pt>
                <c:pt idx="420">
                  <c:v>-4.5076000000000001</c:v>
                </c:pt>
                <c:pt idx="421">
                  <c:v>-4.5435999999999996</c:v>
                </c:pt>
                <c:pt idx="422">
                  <c:v>-4.5933000000000002</c:v>
                </c:pt>
                <c:pt idx="423">
                  <c:v>-4.6231</c:v>
                </c:pt>
                <c:pt idx="424">
                  <c:v>-4.6177999999999999</c:v>
                </c:pt>
                <c:pt idx="425">
                  <c:v>-4.5528000000000004</c:v>
                </c:pt>
                <c:pt idx="426">
                  <c:v>-4.4964000000000004</c:v>
                </c:pt>
                <c:pt idx="427">
                  <c:v>-4.4427000000000003</c:v>
                </c:pt>
                <c:pt idx="428">
                  <c:v>-4.4097</c:v>
                </c:pt>
                <c:pt idx="429">
                  <c:v>-4.4013</c:v>
                </c:pt>
                <c:pt idx="430">
                  <c:v>-4.4349999999999996</c:v>
                </c:pt>
                <c:pt idx="431">
                  <c:v>-4.4570999999999996</c:v>
                </c:pt>
                <c:pt idx="432">
                  <c:v>-4.4602000000000004</c:v>
                </c:pt>
                <c:pt idx="433">
                  <c:v>-4.4546000000000001</c:v>
                </c:pt>
                <c:pt idx="434">
                  <c:v>-4.4298000000000002</c:v>
                </c:pt>
                <c:pt idx="435">
                  <c:v>-4.3978999999999999</c:v>
                </c:pt>
                <c:pt idx="436">
                  <c:v>-4.3658000000000001</c:v>
                </c:pt>
                <c:pt idx="437">
                  <c:v>-4.3367000000000004</c:v>
                </c:pt>
                <c:pt idx="438">
                  <c:v>-4.3227000000000002</c:v>
                </c:pt>
                <c:pt idx="439">
                  <c:v>-4.3746</c:v>
                </c:pt>
                <c:pt idx="440">
                  <c:v>-4.4024999999999999</c:v>
                </c:pt>
                <c:pt idx="441">
                  <c:v>-4.4515000000000002</c:v>
                </c:pt>
                <c:pt idx="442">
                  <c:v>-4.516</c:v>
                </c:pt>
                <c:pt idx="443">
                  <c:v>-4.5492999999999997</c:v>
                </c:pt>
                <c:pt idx="444">
                  <c:v>-4.5521000000000003</c:v>
                </c:pt>
                <c:pt idx="445">
                  <c:v>-4.6048999999999998</c:v>
                </c:pt>
                <c:pt idx="446">
                  <c:v>-4.6436000000000002</c:v>
                </c:pt>
                <c:pt idx="447">
                  <c:v>-4.6699000000000002</c:v>
                </c:pt>
                <c:pt idx="448">
                  <c:v>-4.7234999999999996</c:v>
                </c:pt>
                <c:pt idx="449">
                  <c:v>-4.7638999999999996</c:v>
                </c:pt>
                <c:pt idx="450">
                  <c:v>-4.7918000000000003</c:v>
                </c:pt>
                <c:pt idx="451">
                  <c:v>-4.8125999999999998</c:v>
                </c:pt>
                <c:pt idx="452">
                  <c:v>-4.7690999999999999</c:v>
                </c:pt>
                <c:pt idx="453">
                  <c:v>-4.6950000000000003</c:v>
                </c:pt>
                <c:pt idx="454">
                  <c:v>-4.6414999999999997</c:v>
                </c:pt>
                <c:pt idx="455">
                  <c:v>-4.6287000000000003</c:v>
                </c:pt>
                <c:pt idx="456">
                  <c:v>-4.5853999999999999</c:v>
                </c:pt>
                <c:pt idx="457">
                  <c:v>-4.5396999999999998</c:v>
                </c:pt>
                <c:pt idx="458">
                  <c:v>-4.5433000000000003</c:v>
                </c:pt>
                <c:pt idx="459">
                  <c:v>-4.5326000000000004</c:v>
                </c:pt>
                <c:pt idx="460">
                  <c:v>-4.5180999999999996</c:v>
                </c:pt>
                <c:pt idx="461">
                  <c:v>-4.4973000000000001</c:v>
                </c:pt>
                <c:pt idx="462">
                  <c:v>-4.5358999999999998</c:v>
                </c:pt>
                <c:pt idx="463">
                  <c:v>-4.5590000000000002</c:v>
                </c:pt>
                <c:pt idx="464">
                  <c:v>-4.5841000000000003</c:v>
                </c:pt>
                <c:pt idx="465">
                  <c:v>-4.6054000000000004</c:v>
                </c:pt>
                <c:pt idx="466">
                  <c:v>-4.6395</c:v>
                </c:pt>
                <c:pt idx="467">
                  <c:v>-4.6802999999999999</c:v>
                </c:pt>
                <c:pt idx="468">
                  <c:v>-4.7195999999999998</c:v>
                </c:pt>
                <c:pt idx="469">
                  <c:v>-4.7683</c:v>
                </c:pt>
                <c:pt idx="470">
                  <c:v>-4.8014000000000001</c:v>
                </c:pt>
                <c:pt idx="471">
                  <c:v>-4.8236999999999997</c:v>
                </c:pt>
                <c:pt idx="472">
                  <c:v>-4.8234000000000004</c:v>
                </c:pt>
                <c:pt idx="473">
                  <c:v>-4.8472</c:v>
                </c:pt>
                <c:pt idx="474">
                  <c:v>-4.8422000000000001</c:v>
                </c:pt>
                <c:pt idx="475">
                  <c:v>-4.8182999999999998</c:v>
                </c:pt>
                <c:pt idx="476">
                  <c:v>-4.8471000000000002</c:v>
                </c:pt>
                <c:pt idx="477">
                  <c:v>-4.8357000000000001</c:v>
                </c:pt>
                <c:pt idx="478">
                  <c:v>-4.8239999999999998</c:v>
                </c:pt>
                <c:pt idx="479">
                  <c:v>-4.8091999999999997</c:v>
                </c:pt>
                <c:pt idx="480">
                  <c:v>-4.7671999999999999</c:v>
                </c:pt>
                <c:pt idx="481">
                  <c:v>-4.7552000000000003</c:v>
                </c:pt>
                <c:pt idx="482">
                  <c:v>-4.7637</c:v>
                </c:pt>
                <c:pt idx="483">
                  <c:v>-4.7554999999999996</c:v>
                </c:pt>
                <c:pt idx="484">
                  <c:v>-4.7417999999999996</c:v>
                </c:pt>
                <c:pt idx="485">
                  <c:v>-4.7750000000000004</c:v>
                </c:pt>
                <c:pt idx="486">
                  <c:v>-4.7689000000000004</c:v>
                </c:pt>
                <c:pt idx="487">
                  <c:v>-4.7855999999999996</c:v>
                </c:pt>
                <c:pt idx="488">
                  <c:v>-4.8177000000000003</c:v>
                </c:pt>
                <c:pt idx="489">
                  <c:v>-4.8480999999999996</c:v>
                </c:pt>
                <c:pt idx="490">
                  <c:v>-4.8482000000000003</c:v>
                </c:pt>
                <c:pt idx="491">
                  <c:v>-4.8440000000000003</c:v>
                </c:pt>
                <c:pt idx="492">
                  <c:v>-4.8745000000000003</c:v>
                </c:pt>
                <c:pt idx="493">
                  <c:v>-4.8707000000000003</c:v>
                </c:pt>
                <c:pt idx="494">
                  <c:v>-4.8842999999999996</c:v>
                </c:pt>
                <c:pt idx="495">
                  <c:v>-4.8845000000000001</c:v>
                </c:pt>
                <c:pt idx="496">
                  <c:v>-4.8772000000000002</c:v>
                </c:pt>
                <c:pt idx="497">
                  <c:v>-4.8674999999999997</c:v>
                </c:pt>
                <c:pt idx="498">
                  <c:v>-4.8474000000000004</c:v>
                </c:pt>
                <c:pt idx="499">
                  <c:v>-4.8417000000000003</c:v>
                </c:pt>
                <c:pt idx="500">
                  <c:v>-4.8563999999999998</c:v>
                </c:pt>
                <c:pt idx="501">
                  <c:v>-4.8662000000000001</c:v>
                </c:pt>
                <c:pt idx="502">
                  <c:v>-4.8658999999999999</c:v>
                </c:pt>
                <c:pt idx="503">
                  <c:v>-4.8585000000000003</c:v>
                </c:pt>
                <c:pt idx="504">
                  <c:v>-4.8461999999999996</c:v>
                </c:pt>
                <c:pt idx="505">
                  <c:v>-4.8311999999999999</c:v>
                </c:pt>
                <c:pt idx="506">
                  <c:v>-4.8170000000000002</c:v>
                </c:pt>
                <c:pt idx="507">
                  <c:v>-4.8227000000000002</c:v>
                </c:pt>
                <c:pt idx="508">
                  <c:v>-4.8177000000000003</c:v>
                </c:pt>
                <c:pt idx="509">
                  <c:v>-4.8242000000000003</c:v>
                </c:pt>
                <c:pt idx="510">
                  <c:v>-4.8284000000000002</c:v>
                </c:pt>
                <c:pt idx="511">
                  <c:v>-4.8113000000000001</c:v>
                </c:pt>
                <c:pt idx="512">
                  <c:v>-4.8014999999999999</c:v>
                </c:pt>
                <c:pt idx="513">
                  <c:v>-4.7884000000000002</c:v>
                </c:pt>
                <c:pt idx="514">
                  <c:v>-4.7663000000000002</c:v>
                </c:pt>
                <c:pt idx="515">
                  <c:v>-4.7793999999999999</c:v>
                </c:pt>
                <c:pt idx="516">
                  <c:v>-4.7839</c:v>
                </c:pt>
                <c:pt idx="517">
                  <c:v>-4.7939999999999996</c:v>
                </c:pt>
                <c:pt idx="518">
                  <c:v>-4.7629999999999999</c:v>
                </c:pt>
                <c:pt idx="519">
                  <c:v>-4.7378999999999998</c:v>
                </c:pt>
                <c:pt idx="520">
                  <c:v>-4.7287999999999997</c:v>
                </c:pt>
                <c:pt idx="521">
                  <c:v>-4.7217000000000002</c:v>
                </c:pt>
                <c:pt idx="522">
                  <c:v>-4.7352999999999996</c:v>
                </c:pt>
                <c:pt idx="523">
                  <c:v>-4.7789000000000001</c:v>
                </c:pt>
                <c:pt idx="524">
                  <c:v>-4.8247</c:v>
                </c:pt>
                <c:pt idx="525">
                  <c:v>-4.8262</c:v>
                </c:pt>
                <c:pt idx="526">
                  <c:v>-4.8259999999999996</c:v>
                </c:pt>
                <c:pt idx="527">
                  <c:v>-4.8417000000000003</c:v>
                </c:pt>
                <c:pt idx="528">
                  <c:v>-4.8438999999999997</c:v>
                </c:pt>
                <c:pt idx="529">
                  <c:v>-4.8490000000000002</c:v>
                </c:pt>
                <c:pt idx="530">
                  <c:v>-4.8909000000000002</c:v>
                </c:pt>
                <c:pt idx="531">
                  <c:v>-4.9263000000000003</c:v>
                </c:pt>
                <c:pt idx="532">
                  <c:v>-4.9397000000000002</c:v>
                </c:pt>
                <c:pt idx="533">
                  <c:v>-4.9476000000000004</c:v>
                </c:pt>
                <c:pt idx="534">
                  <c:v>-4.9699</c:v>
                </c:pt>
                <c:pt idx="535">
                  <c:v>-5.0052000000000003</c:v>
                </c:pt>
                <c:pt idx="536">
                  <c:v>-5.0111999999999997</c:v>
                </c:pt>
                <c:pt idx="537">
                  <c:v>-5.0418000000000003</c:v>
                </c:pt>
                <c:pt idx="538">
                  <c:v>-5.0279999999999996</c:v>
                </c:pt>
                <c:pt idx="539">
                  <c:v>-5.0214999999999996</c:v>
                </c:pt>
                <c:pt idx="540">
                  <c:v>-5.0240999999999998</c:v>
                </c:pt>
                <c:pt idx="541">
                  <c:v>-5.0187999999999997</c:v>
                </c:pt>
                <c:pt idx="542">
                  <c:v>-5.0327999999999999</c:v>
                </c:pt>
                <c:pt idx="543">
                  <c:v>-5.0648</c:v>
                </c:pt>
                <c:pt idx="544">
                  <c:v>-5.0612000000000004</c:v>
                </c:pt>
                <c:pt idx="545">
                  <c:v>-5.0186999999999999</c:v>
                </c:pt>
                <c:pt idx="546">
                  <c:v>-5.0380000000000003</c:v>
                </c:pt>
                <c:pt idx="547">
                  <c:v>-5.0511999999999997</c:v>
                </c:pt>
                <c:pt idx="548">
                  <c:v>-5.0637999999999996</c:v>
                </c:pt>
                <c:pt idx="549">
                  <c:v>-5.1227999999999998</c:v>
                </c:pt>
                <c:pt idx="550">
                  <c:v>-5.1435000000000004</c:v>
                </c:pt>
                <c:pt idx="551">
                  <c:v>-5.1226000000000003</c:v>
                </c:pt>
                <c:pt idx="552">
                  <c:v>-5.0856000000000003</c:v>
                </c:pt>
                <c:pt idx="553">
                  <c:v>-5.0911</c:v>
                </c:pt>
                <c:pt idx="554">
                  <c:v>-5.1337000000000002</c:v>
                </c:pt>
                <c:pt idx="555">
                  <c:v>-5.1592000000000002</c:v>
                </c:pt>
                <c:pt idx="556">
                  <c:v>-5.1814</c:v>
                </c:pt>
                <c:pt idx="557">
                  <c:v>-5.1896000000000004</c:v>
                </c:pt>
                <c:pt idx="558">
                  <c:v>-5.1881000000000004</c:v>
                </c:pt>
                <c:pt idx="559">
                  <c:v>-5.1704999999999997</c:v>
                </c:pt>
                <c:pt idx="560">
                  <c:v>-5.1976000000000004</c:v>
                </c:pt>
                <c:pt idx="561">
                  <c:v>-5.2394999999999996</c:v>
                </c:pt>
                <c:pt idx="562">
                  <c:v>-5.2172999999999998</c:v>
                </c:pt>
                <c:pt idx="563">
                  <c:v>-5.23</c:v>
                </c:pt>
                <c:pt idx="564">
                  <c:v>-5.2430000000000003</c:v>
                </c:pt>
                <c:pt idx="565">
                  <c:v>-5.2030000000000003</c:v>
                </c:pt>
                <c:pt idx="566">
                  <c:v>-5.1927000000000003</c:v>
                </c:pt>
                <c:pt idx="567">
                  <c:v>-5.2134</c:v>
                </c:pt>
                <c:pt idx="568">
                  <c:v>-5.2363</c:v>
                </c:pt>
                <c:pt idx="569">
                  <c:v>-5.2268999999999997</c:v>
                </c:pt>
                <c:pt idx="570">
                  <c:v>-5.2392000000000003</c:v>
                </c:pt>
                <c:pt idx="571">
                  <c:v>-5.2689000000000004</c:v>
                </c:pt>
                <c:pt idx="572">
                  <c:v>-5.2901999999999996</c:v>
                </c:pt>
                <c:pt idx="573">
                  <c:v>-5.2786999999999997</c:v>
                </c:pt>
                <c:pt idx="574">
                  <c:v>-5.2527999999999997</c:v>
                </c:pt>
                <c:pt idx="575">
                  <c:v>-5.2561999999999998</c:v>
                </c:pt>
                <c:pt idx="576">
                  <c:v>-5.3074000000000003</c:v>
                </c:pt>
                <c:pt idx="577">
                  <c:v>-5.3131000000000004</c:v>
                </c:pt>
                <c:pt idx="578">
                  <c:v>-5.3067000000000002</c:v>
                </c:pt>
                <c:pt idx="579">
                  <c:v>-5.3231000000000002</c:v>
                </c:pt>
                <c:pt idx="580">
                  <c:v>-5.3231999999999999</c:v>
                </c:pt>
                <c:pt idx="581">
                  <c:v>-5.2888000000000002</c:v>
                </c:pt>
                <c:pt idx="582">
                  <c:v>-5.2651000000000003</c:v>
                </c:pt>
                <c:pt idx="583">
                  <c:v>-5.2919</c:v>
                </c:pt>
                <c:pt idx="584">
                  <c:v>-5.2724000000000002</c:v>
                </c:pt>
                <c:pt idx="585">
                  <c:v>-5.2531999999999996</c:v>
                </c:pt>
                <c:pt idx="586">
                  <c:v>-5.2506000000000004</c:v>
                </c:pt>
                <c:pt idx="587">
                  <c:v>-5.2378999999999998</c:v>
                </c:pt>
                <c:pt idx="588">
                  <c:v>-5.2262000000000004</c:v>
                </c:pt>
                <c:pt idx="589">
                  <c:v>-5.2191000000000001</c:v>
                </c:pt>
                <c:pt idx="590">
                  <c:v>-5.1814999999999998</c:v>
                </c:pt>
                <c:pt idx="591">
                  <c:v>-5.1150000000000002</c:v>
                </c:pt>
                <c:pt idx="592">
                  <c:v>-5.1052999999999997</c:v>
                </c:pt>
                <c:pt idx="593">
                  <c:v>-5.1841999999999997</c:v>
                </c:pt>
                <c:pt idx="594">
                  <c:v>-5.2058</c:v>
                </c:pt>
                <c:pt idx="595">
                  <c:v>-5.173</c:v>
                </c:pt>
                <c:pt idx="596">
                  <c:v>-5.1807999999999996</c:v>
                </c:pt>
                <c:pt idx="597">
                  <c:v>-5.2249999999999996</c:v>
                </c:pt>
                <c:pt idx="598">
                  <c:v>-5.2009999999999996</c:v>
                </c:pt>
                <c:pt idx="599">
                  <c:v>-5.1683000000000003</c:v>
                </c:pt>
                <c:pt idx="600">
                  <c:v>-5.1692999999999998</c:v>
                </c:pt>
                <c:pt idx="601">
                  <c:v>-5.1532999999999998</c:v>
                </c:pt>
                <c:pt idx="602">
                  <c:v>-5.1576000000000004</c:v>
                </c:pt>
                <c:pt idx="603">
                  <c:v>-5.1894999999999998</c:v>
                </c:pt>
                <c:pt idx="604">
                  <c:v>-5.1871</c:v>
                </c:pt>
                <c:pt idx="605">
                  <c:v>-5.1227999999999998</c:v>
                </c:pt>
                <c:pt idx="606">
                  <c:v>-5.1050000000000004</c:v>
                </c:pt>
                <c:pt idx="607">
                  <c:v>-5.1283000000000003</c:v>
                </c:pt>
                <c:pt idx="608">
                  <c:v>-5.1528999999999998</c:v>
                </c:pt>
                <c:pt idx="609">
                  <c:v>-5.1574</c:v>
                </c:pt>
                <c:pt idx="610">
                  <c:v>-5.1260000000000003</c:v>
                </c:pt>
                <c:pt idx="611">
                  <c:v>-5.1506999999999996</c:v>
                </c:pt>
                <c:pt idx="612">
                  <c:v>-5.1921999999999997</c:v>
                </c:pt>
                <c:pt idx="613">
                  <c:v>-5.1637000000000004</c:v>
                </c:pt>
                <c:pt idx="614">
                  <c:v>-5.1268000000000002</c:v>
                </c:pt>
                <c:pt idx="615">
                  <c:v>-5.1578999999999997</c:v>
                </c:pt>
                <c:pt idx="616">
                  <c:v>-5.1916000000000002</c:v>
                </c:pt>
                <c:pt idx="617">
                  <c:v>-5.1273</c:v>
                </c:pt>
                <c:pt idx="618">
                  <c:v>-5.1135000000000002</c:v>
                </c:pt>
                <c:pt idx="619">
                  <c:v>-5.1214000000000004</c:v>
                </c:pt>
                <c:pt idx="620">
                  <c:v>-5.1325000000000003</c:v>
                </c:pt>
                <c:pt idx="621">
                  <c:v>-5.1333000000000002</c:v>
                </c:pt>
                <c:pt idx="622">
                  <c:v>-5.1595000000000004</c:v>
                </c:pt>
                <c:pt idx="623">
                  <c:v>-5.1734999999999998</c:v>
                </c:pt>
                <c:pt idx="624">
                  <c:v>-5.1654</c:v>
                </c:pt>
                <c:pt idx="625">
                  <c:v>-5.1631999999999998</c:v>
                </c:pt>
                <c:pt idx="626">
                  <c:v>-5.1673999999999998</c:v>
                </c:pt>
                <c:pt idx="627">
                  <c:v>-5.2049000000000003</c:v>
                </c:pt>
                <c:pt idx="628">
                  <c:v>-5.1950000000000003</c:v>
                </c:pt>
                <c:pt idx="629">
                  <c:v>-5.1997999999999998</c:v>
                </c:pt>
                <c:pt idx="630">
                  <c:v>-5.2001999999999997</c:v>
                </c:pt>
                <c:pt idx="631">
                  <c:v>-5.1898999999999997</c:v>
                </c:pt>
                <c:pt idx="632">
                  <c:v>-5.2228000000000003</c:v>
                </c:pt>
                <c:pt idx="633">
                  <c:v>-5.2416999999999998</c:v>
                </c:pt>
                <c:pt idx="634">
                  <c:v>-5.2293000000000003</c:v>
                </c:pt>
                <c:pt idx="635">
                  <c:v>-5.2689000000000004</c:v>
                </c:pt>
                <c:pt idx="636">
                  <c:v>-5.3095999999999997</c:v>
                </c:pt>
                <c:pt idx="637">
                  <c:v>-5.3105000000000002</c:v>
                </c:pt>
                <c:pt idx="638">
                  <c:v>-5.3541999999999996</c:v>
                </c:pt>
                <c:pt idx="639">
                  <c:v>-5.3907999999999996</c:v>
                </c:pt>
                <c:pt idx="640">
                  <c:v>-5.4705000000000004</c:v>
                </c:pt>
                <c:pt idx="641">
                  <c:v>-5.4894999999999996</c:v>
                </c:pt>
                <c:pt idx="642">
                  <c:v>-5.4912000000000001</c:v>
                </c:pt>
                <c:pt idx="643">
                  <c:v>-5.5107999999999997</c:v>
                </c:pt>
                <c:pt idx="644">
                  <c:v>-5.5331999999999999</c:v>
                </c:pt>
                <c:pt idx="645">
                  <c:v>-5.5839999999999996</c:v>
                </c:pt>
                <c:pt idx="646">
                  <c:v>-5.5732999999999997</c:v>
                </c:pt>
                <c:pt idx="647">
                  <c:v>-5.5892999999999997</c:v>
                </c:pt>
                <c:pt idx="648">
                  <c:v>-5.6375000000000002</c:v>
                </c:pt>
                <c:pt idx="649">
                  <c:v>-5.5949999999999998</c:v>
                </c:pt>
                <c:pt idx="650">
                  <c:v>-5.5925000000000002</c:v>
                </c:pt>
                <c:pt idx="651">
                  <c:v>-5.6483999999999996</c:v>
                </c:pt>
                <c:pt idx="652">
                  <c:v>-5.6138000000000003</c:v>
                </c:pt>
                <c:pt idx="653">
                  <c:v>-5.5743</c:v>
                </c:pt>
                <c:pt idx="654">
                  <c:v>-5.5456000000000003</c:v>
                </c:pt>
                <c:pt idx="655">
                  <c:v>-5.4661</c:v>
                </c:pt>
                <c:pt idx="656">
                  <c:v>-5.3983999999999996</c:v>
                </c:pt>
                <c:pt idx="657">
                  <c:v>-5.3731</c:v>
                </c:pt>
                <c:pt idx="658">
                  <c:v>-5.2975000000000003</c:v>
                </c:pt>
                <c:pt idx="659">
                  <c:v>-5.2020999999999997</c:v>
                </c:pt>
                <c:pt idx="660">
                  <c:v>-5.1475999999999997</c:v>
                </c:pt>
                <c:pt idx="661">
                  <c:v>-5.0461999999999998</c:v>
                </c:pt>
                <c:pt idx="662">
                  <c:v>-4.9583000000000004</c:v>
                </c:pt>
                <c:pt idx="663">
                  <c:v>-4.8827999999999996</c:v>
                </c:pt>
                <c:pt idx="664">
                  <c:v>-4.7930999999999999</c:v>
                </c:pt>
                <c:pt idx="665">
                  <c:v>-4.7168999999999999</c:v>
                </c:pt>
                <c:pt idx="666">
                  <c:v>-4.7172000000000001</c:v>
                </c:pt>
                <c:pt idx="667">
                  <c:v>-4.7004999999999999</c:v>
                </c:pt>
                <c:pt idx="668">
                  <c:v>-4.6666999999999996</c:v>
                </c:pt>
                <c:pt idx="669">
                  <c:v>-4.5702999999999996</c:v>
                </c:pt>
                <c:pt idx="670">
                  <c:v>-4.47</c:v>
                </c:pt>
                <c:pt idx="671">
                  <c:v>-4.4435000000000002</c:v>
                </c:pt>
                <c:pt idx="672">
                  <c:v>-4.4215999999999998</c:v>
                </c:pt>
                <c:pt idx="673">
                  <c:v>-4.3482000000000003</c:v>
                </c:pt>
                <c:pt idx="674">
                  <c:v>-4.2874999999999996</c:v>
                </c:pt>
                <c:pt idx="675">
                  <c:v>-4.2411000000000003</c:v>
                </c:pt>
                <c:pt idx="676">
                  <c:v>-4.2229000000000001</c:v>
                </c:pt>
                <c:pt idx="677">
                  <c:v>-4.22</c:v>
                </c:pt>
                <c:pt idx="678">
                  <c:v>-4.1814</c:v>
                </c:pt>
                <c:pt idx="679">
                  <c:v>-4.1551999999999998</c:v>
                </c:pt>
                <c:pt idx="680">
                  <c:v>-4.1219000000000001</c:v>
                </c:pt>
                <c:pt idx="681">
                  <c:v>-4.0831999999999997</c:v>
                </c:pt>
                <c:pt idx="682">
                  <c:v>-4.0967000000000002</c:v>
                </c:pt>
                <c:pt idx="683">
                  <c:v>-4.0831</c:v>
                </c:pt>
                <c:pt idx="684">
                  <c:v>-4.0113000000000003</c:v>
                </c:pt>
                <c:pt idx="685">
                  <c:v>-3.9601000000000002</c:v>
                </c:pt>
                <c:pt idx="686">
                  <c:v>-3.9386999999999999</c:v>
                </c:pt>
                <c:pt idx="687">
                  <c:v>-3.8837999999999999</c:v>
                </c:pt>
                <c:pt idx="688">
                  <c:v>-3.8450000000000002</c:v>
                </c:pt>
                <c:pt idx="689">
                  <c:v>-3.8386</c:v>
                </c:pt>
                <c:pt idx="690">
                  <c:v>-3.7835000000000001</c:v>
                </c:pt>
                <c:pt idx="691">
                  <c:v>-3.6987999999999999</c:v>
                </c:pt>
                <c:pt idx="692">
                  <c:v>-3.6602000000000001</c:v>
                </c:pt>
                <c:pt idx="693">
                  <c:v>-3.6534</c:v>
                </c:pt>
                <c:pt idx="694">
                  <c:v>-3.5918999999999999</c:v>
                </c:pt>
                <c:pt idx="695">
                  <c:v>-3.5413000000000001</c:v>
                </c:pt>
                <c:pt idx="696">
                  <c:v>-3.476</c:v>
                </c:pt>
                <c:pt idx="697">
                  <c:v>-3.3578999999999999</c:v>
                </c:pt>
                <c:pt idx="698">
                  <c:v>-3.2793999999999999</c:v>
                </c:pt>
                <c:pt idx="699">
                  <c:v>-3.2482000000000002</c:v>
                </c:pt>
                <c:pt idx="700">
                  <c:v>-3.2033</c:v>
                </c:pt>
                <c:pt idx="701">
                  <c:v>-3.1581999999999999</c:v>
                </c:pt>
                <c:pt idx="702">
                  <c:v>-3.0882999999999998</c:v>
                </c:pt>
                <c:pt idx="703">
                  <c:v>-3.0327999999999999</c:v>
                </c:pt>
                <c:pt idx="704">
                  <c:v>-2.9921000000000002</c:v>
                </c:pt>
                <c:pt idx="705">
                  <c:v>-2.9075000000000002</c:v>
                </c:pt>
                <c:pt idx="706">
                  <c:v>-2.8065000000000002</c:v>
                </c:pt>
                <c:pt idx="707">
                  <c:v>-2.7612000000000001</c:v>
                </c:pt>
                <c:pt idx="708">
                  <c:v>-2.75</c:v>
                </c:pt>
                <c:pt idx="709">
                  <c:v>-2.7498</c:v>
                </c:pt>
                <c:pt idx="710">
                  <c:v>-2.7347000000000001</c:v>
                </c:pt>
                <c:pt idx="711">
                  <c:v>-2.7229999999999999</c:v>
                </c:pt>
                <c:pt idx="712">
                  <c:v>-2.6808999999999998</c:v>
                </c:pt>
                <c:pt idx="713">
                  <c:v>-2.6248</c:v>
                </c:pt>
                <c:pt idx="714">
                  <c:v>-2.5859999999999999</c:v>
                </c:pt>
                <c:pt idx="715">
                  <c:v>-2.5672000000000001</c:v>
                </c:pt>
                <c:pt idx="716">
                  <c:v>-2.5518999999999998</c:v>
                </c:pt>
                <c:pt idx="717">
                  <c:v>-2.5668000000000002</c:v>
                </c:pt>
                <c:pt idx="718">
                  <c:v>-2.5750000000000002</c:v>
                </c:pt>
                <c:pt idx="719">
                  <c:v>-2.5589</c:v>
                </c:pt>
                <c:pt idx="720">
                  <c:v>-2.5476999999999999</c:v>
                </c:pt>
                <c:pt idx="721">
                  <c:v>-2.5076000000000001</c:v>
                </c:pt>
                <c:pt idx="722">
                  <c:v>-2.4802</c:v>
                </c:pt>
                <c:pt idx="723">
                  <c:v>-2.5003000000000002</c:v>
                </c:pt>
                <c:pt idx="724">
                  <c:v>-2.5165999999999999</c:v>
                </c:pt>
                <c:pt idx="725">
                  <c:v>-2.5024000000000002</c:v>
                </c:pt>
                <c:pt idx="726">
                  <c:v>-2.5057999999999998</c:v>
                </c:pt>
                <c:pt idx="727">
                  <c:v>-2.5066000000000002</c:v>
                </c:pt>
                <c:pt idx="728">
                  <c:v>-2.5078</c:v>
                </c:pt>
                <c:pt idx="729">
                  <c:v>-2.5091000000000001</c:v>
                </c:pt>
                <c:pt idx="730">
                  <c:v>-2.5091000000000001</c:v>
                </c:pt>
                <c:pt idx="731">
                  <c:v>-2.5059999999999998</c:v>
                </c:pt>
                <c:pt idx="732">
                  <c:v>-2.4910000000000001</c:v>
                </c:pt>
                <c:pt idx="733">
                  <c:v>-2.4860000000000002</c:v>
                </c:pt>
                <c:pt idx="734">
                  <c:v>-2.4904000000000002</c:v>
                </c:pt>
                <c:pt idx="735">
                  <c:v>-2.5004</c:v>
                </c:pt>
                <c:pt idx="736">
                  <c:v>-2.5078</c:v>
                </c:pt>
                <c:pt idx="737">
                  <c:v>-2.4847000000000001</c:v>
                </c:pt>
                <c:pt idx="738">
                  <c:v>-2.4815999999999998</c:v>
                </c:pt>
                <c:pt idx="739">
                  <c:v>-2.5038</c:v>
                </c:pt>
                <c:pt idx="740">
                  <c:v>-2.5023</c:v>
                </c:pt>
                <c:pt idx="741">
                  <c:v>-2.5297999999999998</c:v>
                </c:pt>
                <c:pt idx="742">
                  <c:v>-2.5341</c:v>
                </c:pt>
                <c:pt idx="743">
                  <c:v>-2.5430999999999999</c:v>
                </c:pt>
                <c:pt idx="744">
                  <c:v>-2.5354999999999999</c:v>
                </c:pt>
                <c:pt idx="745">
                  <c:v>-2.5266999999999999</c:v>
                </c:pt>
                <c:pt idx="746">
                  <c:v>-2.5432000000000001</c:v>
                </c:pt>
                <c:pt idx="747">
                  <c:v>-2.5581999999999998</c:v>
                </c:pt>
                <c:pt idx="748">
                  <c:v>-2.5897999999999999</c:v>
                </c:pt>
                <c:pt idx="749">
                  <c:v>-2.6160000000000001</c:v>
                </c:pt>
                <c:pt idx="750">
                  <c:v>-2.6313</c:v>
                </c:pt>
                <c:pt idx="751">
                  <c:v>-2.6427</c:v>
                </c:pt>
                <c:pt idx="752">
                  <c:v>-2.6469</c:v>
                </c:pt>
                <c:pt idx="753">
                  <c:v>-2.6755</c:v>
                </c:pt>
                <c:pt idx="754">
                  <c:v>-2.6837</c:v>
                </c:pt>
                <c:pt idx="755">
                  <c:v>-2.6680000000000001</c:v>
                </c:pt>
                <c:pt idx="756">
                  <c:v>-2.6642999999999999</c:v>
                </c:pt>
                <c:pt idx="757">
                  <c:v>-2.6738</c:v>
                </c:pt>
                <c:pt idx="758">
                  <c:v>-2.7090000000000001</c:v>
                </c:pt>
                <c:pt idx="759">
                  <c:v>-2.7684000000000002</c:v>
                </c:pt>
                <c:pt idx="760">
                  <c:v>-2.8315000000000001</c:v>
                </c:pt>
                <c:pt idx="761">
                  <c:v>-2.8563000000000001</c:v>
                </c:pt>
                <c:pt idx="762">
                  <c:v>-2.8468</c:v>
                </c:pt>
                <c:pt idx="763">
                  <c:v>-2.8778999999999999</c:v>
                </c:pt>
                <c:pt idx="764">
                  <c:v>-2.9186999999999999</c:v>
                </c:pt>
                <c:pt idx="765">
                  <c:v>-2.9125000000000001</c:v>
                </c:pt>
                <c:pt idx="766">
                  <c:v>-2.8769</c:v>
                </c:pt>
                <c:pt idx="767">
                  <c:v>-2.8746</c:v>
                </c:pt>
                <c:pt idx="768">
                  <c:v>-2.8881000000000001</c:v>
                </c:pt>
                <c:pt idx="769">
                  <c:v>-2.8874</c:v>
                </c:pt>
                <c:pt idx="770">
                  <c:v>-2.9209000000000001</c:v>
                </c:pt>
                <c:pt idx="771">
                  <c:v>-2.9691000000000001</c:v>
                </c:pt>
                <c:pt idx="772">
                  <c:v>-3.0133999999999999</c:v>
                </c:pt>
                <c:pt idx="773">
                  <c:v>-3.0306000000000002</c:v>
                </c:pt>
                <c:pt idx="774">
                  <c:v>-3.0112999999999999</c:v>
                </c:pt>
                <c:pt idx="775">
                  <c:v>-3.0200999999999998</c:v>
                </c:pt>
                <c:pt idx="776">
                  <c:v>-3.0268000000000002</c:v>
                </c:pt>
                <c:pt idx="777">
                  <c:v>-3.0038</c:v>
                </c:pt>
                <c:pt idx="778">
                  <c:v>-2.9971000000000001</c:v>
                </c:pt>
                <c:pt idx="779">
                  <c:v>-3.0163000000000002</c:v>
                </c:pt>
                <c:pt idx="780">
                  <c:v>-3.0186999999999999</c:v>
                </c:pt>
                <c:pt idx="781">
                  <c:v>-3.0192999999999999</c:v>
                </c:pt>
                <c:pt idx="782">
                  <c:v>-3.0385</c:v>
                </c:pt>
                <c:pt idx="783">
                  <c:v>-3.0266999999999999</c:v>
                </c:pt>
                <c:pt idx="784">
                  <c:v>-2.9819</c:v>
                </c:pt>
                <c:pt idx="785">
                  <c:v>-2.9830000000000001</c:v>
                </c:pt>
                <c:pt idx="786">
                  <c:v>-3.0139</c:v>
                </c:pt>
                <c:pt idx="787">
                  <c:v>-3.0182000000000002</c:v>
                </c:pt>
                <c:pt idx="788">
                  <c:v>-3.0099</c:v>
                </c:pt>
                <c:pt idx="789">
                  <c:v>-3.0177</c:v>
                </c:pt>
                <c:pt idx="790">
                  <c:v>-3.0337999999999998</c:v>
                </c:pt>
                <c:pt idx="791">
                  <c:v>-3.0644999999999998</c:v>
                </c:pt>
                <c:pt idx="792">
                  <c:v>-3.0924</c:v>
                </c:pt>
                <c:pt idx="793">
                  <c:v>-3.0867</c:v>
                </c:pt>
                <c:pt idx="794">
                  <c:v>-3.0663</c:v>
                </c:pt>
                <c:pt idx="795">
                  <c:v>-3.0688</c:v>
                </c:pt>
                <c:pt idx="796">
                  <c:v>-3.0857999999999999</c:v>
                </c:pt>
                <c:pt idx="797">
                  <c:v>-3.1095999999999999</c:v>
                </c:pt>
                <c:pt idx="798">
                  <c:v>-3.1459000000000001</c:v>
                </c:pt>
                <c:pt idx="799">
                  <c:v>-3.1823000000000001</c:v>
                </c:pt>
                <c:pt idx="800">
                  <c:v>-3.1774</c:v>
                </c:pt>
                <c:pt idx="801">
                  <c:v>-3.1711999999999998</c:v>
                </c:pt>
                <c:pt idx="802">
                  <c:v>-3.1608000000000001</c:v>
                </c:pt>
                <c:pt idx="803">
                  <c:v>-3.1698</c:v>
                </c:pt>
                <c:pt idx="804">
                  <c:v>-3.1859999999999999</c:v>
                </c:pt>
                <c:pt idx="805">
                  <c:v>-3.1896</c:v>
                </c:pt>
                <c:pt idx="806">
                  <c:v>-3.2263000000000002</c:v>
                </c:pt>
                <c:pt idx="807">
                  <c:v>-3.2599</c:v>
                </c:pt>
                <c:pt idx="808">
                  <c:v>-3.2799</c:v>
                </c:pt>
                <c:pt idx="809">
                  <c:v>-3.2721</c:v>
                </c:pt>
                <c:pt idx="810">
                  <c:v>-3.2791000000000001</c:v>
                </c:pt>
                <c:pt idx="811">
                  <c:v>-3.3151000000000002</c:v>
                </c:pt>
                <c:pt idx="812">
                  <c:v>-3.3791000000000002</c:v>
                </c:pt>
                <c:pt idx="813">
                  <c:v>-3.4287999999999998</c:v>
                </c:pt>
                <c:pt idx="814">
                  <c:v>-3.4289999999999998</c:v>
                </c:pt>
                <c:pt idx="815">
                  <c:v>-3.3534999999999999</c:v>
                </c:pt>
                <c:pt idx="816">
                  <c:v>-3.3189000000000002</c:v>
                </c:pt>
                <c:pt idx="817">
                  <c:v>-3.3763999999999998</c:v>
                </c:pt>
                <c:pt idx="818">
                  <c:v>-3.4350999999999998</c:v>
                </c:pt>
                <c:pt idx="819">
                  <c:v>-3.4394999999999998</c:v>
                </c:pt>
                <c:pt idx="820">
                  <c:v>-3.4529999999999998</c:v>
                </c:pt>
                <c:pt idx="821">
                  <c:v>-3.4826000000000001</c:v>
                </c:pt>
                <c:pt idx="822">
                  <c:v>-3.5125000000000002</c:v>
                </c:pt>
                <c:pt idx="823">
                  <c:v>-3.5228000000000002</c:v>
                </c:pt>
                <c:pt idx="824">
                  <c:v>-3.5554000000000001</c:v>
                </c:pt>
                <c:pt idx="825">
                  <c:v>-3.6019999999999999</c:v>
                </c:pt>
                <c:pt idx="826">
                  <c:v>-3.6240000000000001</c:v>
                </c:pt>
                <c:pt idx="827">
                  <c:v>-3.6225999999999998</c:v>
                </c:pt>
                <c:pt idx="828">
                  <c:v>-3.6522999999999999</c:v>
                </c:pt>
                <c:pt idx="829">
                  <c:v>-3.7158000000000002</c:v>
                </c:pt>
                <c:pt idx="830">
                  <c:v>-3.7381000000000002</c:v>
                </c:pt>
                <c:pt idx="831">
                  <c:v>-3.7561</c:v>
                </c:pt>
                <c:pt idx="832">
                  <c:v>-3.7925</c:v>
                </c:pt>
                <c:pt idx="833">
                  <c:v>-3.7997999999999998</c:v>
                </c:pt>
                <c:pt idx="834">
                  <c:v>-3.8224999999999998</c:v>
                </c:pt>
                <c:pt idx="835">
                  <c:v>-3.851</c:v>
                </c:pt>
                <c:pt idx="836">
                  <c:v>-3.8841999999999999</c:v>
                </c:pt>
                <c:pt idx="837">
                  <c:v>-3.9459</c:v>
                </c:pt>
                <c:pt idx="838">
                  <c:v>-3.9569000000000001</c:v>
                </c:pt>
                <c:pt idx="839">
                  <c:v>-3.9822000000000002</c:v>
                </c:pt>
                <c:pt idx="840">
                  <c:v>-3.9860000000000002</c:v>
                </c:pt>
                <c:pt idx="841">
                  <c:v>-4.0147000000000004</c:v>
                </c:pt>
                <c:pt idx="842">
                  <c:v>-4.0469999999999997</c:v>
                </c:pt>
                <c:pt idx="843">
                  <c:v>-4.0796999999999999</c:v>
                </c:pt>
                <c:pt idx="844">
                  <c:v>-4.1516999999999999</c:v>
                </c:pt>
                <c:pt idx="845">
                  <c:v>-4.1742999999999997</c:v>
                </c:pt>
                <c:pt idx="846">
                  <c:v>-4.1750999999999996</c:v>
                </c:pt>
                <c:pt idx="847">
                  <c:v>-4.1826999999999996</c:v>
                </c:pt>
                <c:pt idx="848">
                  <c:v>-4.202</c:v>
                </c:pt>
                <c:pt idx="849">
                  <c:v>-4.2361000000000004</c:v>
                </c:pt>
                <c:pt idx="850">
                  <c:v>-4.2027000000000001</c:v>
                </c:pt>
                <c:pt idx="851">
                  <c:v>-4.1948999999999996</c:v>
                </c:pt>
                <c:pt idx="852">
                  <c:v>-4.2713999999999999</c:v>
                </c:pt>
                <c:pt idx="853">
                  <c:v>-4.3158000000000003</c:v>
                </c:pt>
                <c:pt idx="854">
                  <c:v>-4.3299000000000003</c:v>
                </c:pt>
                <c:pt idx="855">
                  <c:v>-4.3708</c:v>
                </c:pt>
                <c:pt idx="856">
                  <c:v>-4.3971999999999998</c:v>
                </c:pt>
                <c:pt idx="857">
                  <c:v>-4.4077000000000002</c:v>
                </c:pt>
                <c:pt idx="858">
                  <c:v>-4.4447999999999999</c:v>
                </c:pt>
                <c:pt idx="859">
                  <c:v>-4.4989999999999997</c:v>
                </c:pt>
                <c:pt idx="860">
                  <c:v>-4.5121000000000002</c:v>
                </c:pt>
                <c:pt idx="861">
                  <c:v>-4.5045000000000002</c:v>
                </c:pt>
                <c:pt idx="862">
                  <c:v>-4.5164</c:v>
                </c:pt>
                <c:pt idx="863">
                  <c:v>-4.5495000000000001</c:v>
                </c:pt>
                <c:pt idx="864">
                  <c:v>-4.6097000000000001</c:v>
                </c:pt>
                <c:pt idx="865">
                  <c:v>-4.6106999999999996</c:v>
                </c:pt>
                <c:pt idx="866">
                  <c:v>-4.6024000000000003</c:v>
                </c:pt>
                <c:pt idx="867">
                  <c:v>-4.5968999999999998</c:v>
                </c:pt>
                <c:pt idx="868">
                  <c:v>-4.5827</c:v>
                </c:pt>
                <c:pt idx="869">
                  <c:v>-4.5885999999999996</c:v>
                </c:pt>
                <c:pt idx="870">
                  <c:v>-4.6318999999999999</c:v>
                </c:pt>
                <c:pt idx="871">
                  <c:v>-4.6878000000000002</c:v>
                </c:pt>
                <c:pt idx="872">
                  <c:v>-4.7103000000000002</c:v>
                </c:pt>
                <c:pt idx="873">
                  <c:v>-4.7106000000000003</c:v>
                </c:pt>
                <c:pt idx="874">
                  <c:v>-4.7230999999999996</c:v>
                </c:pt>
                <c:pt idx="875">
                  <c:v>-4.7590000000000003</c:v>
                </c:pt>
                <c:pt idx="876">
                  <c:v>-4.8026</c:v>
                </c:pt>
                <c:pt idx="877">
                  <c:v>-4.8125999999999998</c:v>
                </c:pt>
                <c:pt idx="878">
                  <c:v>-4.8277999999999999</c:v>
                </c:pt>
                <c:pt idx="879">
                  <c:v>-4.8703000000000003</c:v>
                </c:pt>
                <c:pt idx="880">
                  <c:v>-4.8754999999999997</c:v>
                </c:pt>
                <c:pt idx="881">
                  <c:v>-4.8685</c:v>
                </c:pt>
                <c:pt idx="882">
                  <c:v>-4.8460999999999999</c:v>
                </c:pt>
                <c:pt idx="883">
                  <c:v>-4.8771000000000004</c:v>
                </c:pt>
                <c:pt idx="884">
                  <c:v>-4.9414999999999996</c:v>
                </c:pt>
                <c:pt idx="885">
                  <c:v>-4.9720000000000004</c:v>
                </c:pt>
                <c:pt idx="886">
                  <c:v>-4.9432</c:v>
                </c:pt>
                <c:pt idx="887">
                  <c:v>-4.9405999999999999</c:v>
                </c:pt>
                <c:pt idx="888">
                  <c:v>-4.9588999999999999</c:v>
                </c:pt>
                <c:pt idx="889">
                  <c:v>-4.9987000000000004</c:v>
                </c:pt>
                <c:pt idx="890">
                  <c:v>-5.0312000000000001</c:v>
                </c:pt>
                <c:pt idx="891">
                  <c:v>-5.0378999999999996</c:v>
                </c:pt>
                <c:pt idx="892">
                  <c:v>-5.0450999999999997</c:v>
                </c:pt>
                <c:pt idx="893">
                  <c:v>-5.0574000000000003</c:v>
                </c:pt>
                <c:pt idx="894">
                  <c:v>-5.0934999999999997</c:v>
                </c:pt>
                <c:pt idx="895">
                  <c:v>-5.1204000000000001</c:v>
                </c:pt>
                <c:pt idx="896">
                  <c:v>-5.1421000000000001</c:v>
                </c:pt>
                <c:pt idx="897">
                  <c:v>-5.1006</c:v>
                </c:pt>
                <c:pt idx="898">
                  <c:v>-5.0633999999999997</c:v>
                </c:pt>
                <c:pt idx="899">
                  <c:v>-5.0791000000000004</c:v>
                </c:pt>
                <c:pt idx="900">
                  <c:v>-5.1428000000000003</c:v>
                </c:pt>
                <c:pt idx="901">
                  <c:v>-5.1333000000000002</c:v>
                </c:pt>
                <c:pt idx="902">
                  <c:v>-5.1277999999999997</c:v>
                </c:pt>
                <c:pt idx="903">
                  <c:v>-5.1391999999999998</c:v>
                </c:pt>
                <c:pt idx="904">
                  <c:v>-5.1494999999999997</c:v>
                </c:pt>
                <c:pt idx="905">
                  <c:v>-5.1779000000000002</c:v>
                </c:pt>
                <c:pt idx="906">
                  <c:v>-5.1730999999999998</c:v>
                </c:pt>
                <c:pt idx="907">
                  <c:v>-5.1759000000000004</c:v>
                </c:pt>
                <c:pt idx="908">
                  <c:v>-5.2070999999999996</c:v>
                </c:pt>
                <c:pt idx="909">
                  <c:v>-5.1632999999999996</c:v>
                </c:pt>
                <c:pt idx="910">
                  <c:v>-5.1189999999999998</c:v>
                </c:pt>
                <c:pt idx="911">
                  <c:v>-5.1692999999999998</c:v>
                </c:pt>
                <c:pt idx="912">
                  <c:v>-5.2114000000000003</c:v>
                </c:pt>
                <c:pt idx="913">
                  <c:v>-5.1604000000000001</c:v>
                </c:pt>
                <c:pt idx="914">
                  <c:v>-5.1193999999999997</c:v>
                </c:pt>
                <c:pt idx="915">
                  <c:v>-5.1409000000000002</c:v>
                </c:pt>
                <c:pt idx="916">
                  <c:v>-5.1736000000000004</c:v>
                </c:pt>
                <c:pt idx="917">
                  <c:v>-5.1798999999999999</c:v>
                </c:pt>
                <c:pt idx="918">
                  <c:v>-5.1238999999999999</c:v>
                </c:pt>
                <c:pt idx="919">
                  <c:v>-5.1144999999999996</c:v>
                </c:pt>
                <c:pt idx="920">
                  <c:v>-5.109</c:v>
                </c:pt>
                <c:pt idx="921">
                  <c:v>-5.1416000000000004</c:v>
                </c:pt>
                <c:pt idx="922">
                  <c:v>-5.1253000000000002</c:v>
                </c:pt>
                <c:pt idx="923">
                  <c:v>-5.1093000000000002</c:v>
                </c:pt>
                <c:pt idx="924">
                  <c:v>-5.1338999999999997</c:v>
                </c:pt>
                <c:pt idx="925">
                  <c:v>-5.1611000000000002</c:v>
                </c:pt>
                <c:pt idx="926">
                  <c:v>-5.1520000000000001</c:v>
                </c:pt>
                <c:pt idx="927">
                  <c:v>-5.1703999999999999</c:v>
                </c:pt>
                <c:pt idx="928">
                  <c:v>-5.1489000000000003</c:v>
                </c:pt>
                <c:pt idx="929">
                  <c:v>-5.1395</c:v>
                </c:pt>
                <c:pt idx="930">
                  <c:v>-5.1208</c:v>
                </c:pt>
                <c:pt idx="931">
                  <c:v>-5.1289999999999996</c:v>
                </c:pt>
                <c:pt idx="932">
                  <c:v>-5.1623000000000001</c:v>
                </c:pt>
                <c:pt idx="933">
                  <c:v>-5.1448999999999998</c:v>
                </c:pt>
                <c:pt idx="934">
                  <c:v>-5.1355000000000004</c:v>
                </c:pt>
                <c:pt idx="935">
                  <c:v>-5.1097000000000001</c:v>
                </c:pt>
                <c:pt idx="936">
                  <c:v>-5.1283000000000003</c:v>
                </c:pt>
                <c:pt idx="937">
                  <c:v>-5.1620999999999997</c:v>
                </c:pt>
                <c:pt idx="938">
                  <c:v>-5.1432000000000002</c:v>
                </c:pt>
                <c:pt idx="939">
                  <c:v>-5.1553000000000004</c:v>
                </c:pt>
                <c:pt idx="940">
                  <c:v>-5.1576000000000004</c:v>
                </c:pt>
                <c:pt idx="941">
                  <c:v>-5.1473000000000004</c:v>
                </c:pt>
                <c:pt idx="942">
                  <c:v>-5.1237000000000004</c:v>
                </c:pt>
                <c:pt idx="943">
                  <c:v>-5.0871000000000004</c:v>
                </c:pt>
                <c:pt idx="944">
                  <c:v>-5.0907</c:v>
                </c:pt>
                <c:pt idx="945">
                  <c:v>-5.1153000000000004</c:v>
                </c:pt>
                <c:pt idx="946">
                  <c:v>-5.1055000000000001</c:v>
                </c:pt>
                <c:pt idx="947">
                  <c:v>-5.0894000000000004</c:v>
                </c:pt>
                <c:pt idx="948">
                  <c:v>-5.0853999999999999</c:v>
                </c:pt>
                <c:pt idx="949">
                  <c:v>-5.0754000000000001</c:v>
                </c:pt>
                <c:pt idx="950">
                  <c:v>-5.0750000000000002</c:v>
                </c:pt>
                <c:pt idx="951">
                  <c:v>-5.0575999999999999</c:v>
                </c:pt>
                <c:pt idx="952">
                  <c:v>-5.0571000000000002</c:v>
                </c:pt>
                <c:pt idx="953">
                  <c:v>-5.0830000000000002</c:v>
                </c:pt>
                <c:pt idx="954">
                  <c:v>-5.1113</c:v>
                </c:pt>
                <c:pt idx="955">
                  <c:v>-5.1117999999999997</c:v>
                </c:pt>
                <c:pt idx="956">
                  <c:v>-5.0979000000000001</c:v>
                </c:pt>
                <c:pt idx="957">
                  <c:v>-5.0677000000000003</c:v>
                </c:pt>
                <c:pt idx="958">
                  <c:v>-5.0583</c:v>
                </c:pt>
                <c:pt idx="959">
                  <c:v>-5.0693000000000001</c:v>
                </c:pt>
                <c:pt idx="960">
                  <c:v>-5.0807000000000002</c:v>
                </c:pt>
                <c:pt idx="961">
                  <c:v>-5.0589000000000004</c:v>
                </c:pt>
                <c:pt idx="962">
                  <c:v>-5.0646000000000004</c:v>
                </c:pt>
                <c:pt idx="963">
                  <c:v>-5.0650000000000004</c:v>
                </c:pt>
                <c:pt idx="964">
                  <c:v>-5.0652999999999997</c:v>
                </c:pt>
                <c:pt idx="965">
                  <c:v>-5.0724999999999998</c:v>
                </c:pt>
                <c:pt idx="966">
                  <c:v>-5.0915999999999997</c:v>
                </c:pt>
                <c:pt idx="967">
                  <c:v>-5.0730000000000004</c:v>
                </c:pt>
                <c:pt idx="968">
                  <c:v>-5.0180999999999996</c:v>
                </c:pt>
                <c:pt idx="969">
                  <c:v>-5.0106999999999999</c:v>
                </c:pt>
                <c:pt idx="970">
                  <c:v>-5.0229999999999997</c:v>
                </c:pt>
                <c:pt idx="971">
                  <c:v>-5.0149999999999997</c:v>
                </c:pt>
                <c:pt idx="972">
                  <c:v>-5.0003000000000002</c:v>
                </c:pt>
                <c:pt idx="973">
                  <c:v>-5.0137</c:v>
                </c:pt>
                <c:pt idx="974">
                  <c:v>-5.0342000000000002</c:v>
                </c:pt>
                <c:pt idx="975">
                  <c:v>-5.0320999999999998</c:v>
                </c:pt>
                <c:pt idx="976">
                  <c:v>-5.0170000000000003</c:v>
                </c:pt>
                <c:pt idx="977">
                  <c:v>-5.0180999999999996</c:v>
                </c:pt>
                <c:pt idx="978">
                  <c:v>-5.0148999999999999</c:v>
                </c:pt>
                <c:pt idx="979">
                  <c:v>-4.9945000000000004</c:v>
                </c:pt>
                <c:pt idx="980">
                  <c:v>-4.9863999999999997</c:v>
                </c:pt>
                <c:pt idx="981">
                  <c:v>-5.0026000000000002</c:v>
                </c:pt>
                <c:pt idx="982">
                  <c:v>-5.0145</c:v>
                </c:pt>
                <c:pt idx="983">
                  <c:v>-5.0044000000000004</c:v>
                </c:pt>
                <c:pt idx="984">
                  <c:v>-5.0035999999999996</c:v>
                </c:pt>
                <c:pt idx="985">
                  <c:v>-5.0077999999999996</c:v>
                </c:pt>
                <c:pt idx="986">
                  <c:v>-4.9839000000000002</c:v>
                </c:pt>
                <c:pt idx="987">
                  <c:v>-4.9508000000000001</c:v>
                </c:pt>
                <c:pt idx="988">
                  <c:v>-4.9435000000000002</c:v>
                </c:pt>
                <c:pt idx="989">
                  <c:v>-4.9546000000000001</c:v>
                </c:pt>
                <c:pt idx="990">
                  <c:v>-4.9874000000000001</c:v>
                </c:pt>
                <c:pt idx="991">
                  <c:v>-4.9820000000000002</c:v>
                </c:pt>
                <c:pt idx="992">
                  <c:v>-4.96</c:v>
                </c:pt>
                <c:pt idx="993">
                  <c:v>-4.9573999999999998</c:v>
                </c:pt>
                <c:pt idx="994">
                  <c:v>-4.9603000000000002</c:v>
                </c:pt>
                <c:pt idx="995">
                  <c:v>-4.9579000000000004</c:v>
                </c:pt>
                <c:pt idx="996">
                  <c:v>-4.9720000000000004</c:v>
                </c:pt>
                <c:pt idx="997">
                  <c:v>-4.9882999999999997</c:v>
                </c:pt>
                <c:pt idx="998">
                  <c:v>-4.9996</c:v>
                </c:pt>
                <c:pt idx="999">
                  <c:v>-4.9989999999999997</c:v>
                </c:pt>
                <c:pt idx="1000">
                  <c:v>-4.9855999999999998</c:v>
                </c:pt>
                <c:pt idx="1001">
                  <c:v>-4.9633000000000003</c:v>
                </c:pt>
                <c:pt idx="1002">
                  <c:v>-4.9482999999999997</c:v>
                </c:pt>
                <c:pt idx="1003">
                  <c:v>-4.9436</c:v>
                </c:pt>
                <c:pt idx="1004">
                  <c:v>-4.9528999999999996</c:v>
                </c:pt>
                <c:pt idx="1005">
                  <c:v>-4.9603000000000002</c:v>
                </c:pt>
                <c:pt idx="1006">
                  <c:v>-4.9432999999999998</c:v>
                </c:pt>
                <c:pt idx="1007">
                  <c:v>-4.9226999999999999</c:v>
                </c:pt>
                <c:pt idx="1008">
                  <c:v>-4.9173</c:v>
                </c:pt>
                <c:pt idx="1009">
                  <c:v>-4.9051</c:v>
                </c:pt>
                <c:pt idx="1010">
                  <c:v>-4.8948999999999998</c:v>
                </c:pt>
                <c:pt idx="1011">
                  <c:v>-4.9017999999999997</c:v>
                </c:pt>
                <c:pt idx="1012">
                  <c:v>-4.9196999999999997</c:v>
                </c:pt>
                <c:pt idx="1013">
                  <c:v>-4.9272999999999998</c:v>
                </c:pt>
                <c:pt idx="1014">
                  <c:v>-4.9393000000000002</c:v>
                </c:pt>
                <c:pt idx="1015">
                  <c:v>-4.9436999999999998</c:v>
                </c:pt>
                <c:pt idx="1016">
                  <c:v>-4.9329000000000001</c:v>
                </c:pt>
                <c:pt idx="1017">
                  <c:v>-4.9218999999999999</c:v>
                </c:pt>
                <c:pt idx="1018">
                  <c:v>-4.915</c:v>
                </c:pt>
                <c:pt idx="1019">
                  <c:v>-4.9322999999999997</c:v>
                </c:pt>
                <c:pt idx="1020">
                  <c:v>-4.9326999999999996</c:v>
                </c:pt>
                <c:pt idx="1021">
                  <c:v>-4.9321999999999999</c:v>
                </c:pt>
                <c:pt idx="1022">
                  <c:v>-4.9375999999999998</c:v>
                </c:pt>
                <c:pt idx="1023">
                  <c:v>-4.9394999999999998</c:v>
                </c:pt>
                <c:pt idx="1024">
                  <c:v>-4.9195000000000002</c:v>
                </c:pt>
                <c:pt idx="1025">
                  <c:v>-4.9230999999999998</c:v>
                </c:pt>
                <c:pt idx="1026">
                  <c:v>-4.9485000000000001</c:v>
                </c:pt>
                <c:pt idx="1027">
                  <c:v>-4.95</c:v>
                </c:pt>
                <c:pt idx="1028">
                  <c:v>-4.9404000000000003</c:v>
                </c:pt>
                <c:pt idx="1029">
                  <c:v>-4.9340000000000002</c:v>
                </c:pt>
                <c:pt idx="1030">
                  <c:v>-4.9379999999999997</c:v>
                </c:pt>
                <c:pt idx="1031">
                  <c:v>-4.9428999999999998</c:v>
                </c:pt>
                <c:pt idx="1032">
                  <c:v>-4.9352</c:v>
                </c:pt>
                <c:pt idx="1033">
                  <c:v>-4.9486999999999997</c:v>
                </c:pt>
                <c:pt idx="1034">
                  <c:v>-4.9511000000000003</c:v>
                </c:pt>
                <c:pt idx="1035">
                  <c:v>-4.9579000000000004</c:v>
                </c:pt>
                <c:pt idx="1036">
                  <c:v>-4.9682000000000004</c:v>
                </c:pt>
                <c:pt idx="1037">
                  <c:v>-4.9856999999999996</c:v>
                </c:pt>
                <c:pt idx="1038">
                  <c:v>-4.9924999999999997</c:v>
                </c:pt>
                <c:pt idx="1039">
                  <c:v>-4.9946000000000002</c:v>
                </c:pt>
                <c:pt idx="1040">
                  <c:v>-5.0065</c:v>
                </c:pt>
                <c:pt idx="1041">
                  <c:v>-5.0163000000000002</c:v>
                </c:pt>
                <c:pt idx="1042">
                  <c:v>-5.0250000000000004</c:v>
                </c:pt>
                <c:pt idx="1043">
                  <c:v>-5.0425000000000004</c:v>
                </c:pt>
                <c:pt idx="1044">
                  <c:v>-5.0594999999999999</c:v>
                </c:pt>
                <c:pt idx="1045">
                  <c:v>-5.0534999999999997</c:v>
                </c:pt>
                <c:pt idx="1046">
                  <c:v>-5.0492999999999997</c:v>
                </c:pt>
                <c:pt idx="1047">
                  <c:v>-5.0688000000000004</c:v>
                </c:pt>
                <c:pt idx="1048">
                  <c:v>-5.0762</c:v>
                </c:pt>
                <c:pt idx="1049">
                  <c:v>-5.048</c:v>
                </c:pt>
                <c:pt idx="1050">
                  <c:v>-5.0632999999999999</c:v>
                </c:pt>
                <c:pt idx="1051">
                  <c:v>-5.0587</c:v>
                </c:pt>
                <c:pt idx="1052">
                  <c:v>-5.0746000000000002</c:v>
                </c:pt>
                <c:pt idx="1053">
                  <c:v>-5.0712000000000002</c:v>
                </c:pt>
                <c:pt idx="1054">
                  <c:v>-5.0407000000000002</c:v>
                </c:pt>
                <c:pt idx="1055">
                  <c:v>-5.0472000000000001</c:v>
                </c:pt>
                <c:pt idx="1056">
                  <c:v>-5.0627000000000004</c:v>
                </c:pt>
                <c:pt idx="1057">
                  <c:v>-5.0609000000000002</c:v>
                </c:pt>
                <c:pt idx="1058">
                  <c:v>-5.0602</c:v>
                </c:pt>
                <c:pt idx="1059">
                  <c:v>-5.0713999999999997</c:v>
                </c:pt>
                <c:pt idx="1060">
                  <c:v>-5.0894000000000004</c:v>
                </c:pt>
                <c:pt idx="1061">
                  <c:v>-5.1086</c:v>
                </c:pt>
                <c:pt idx="1062">
                  <c:v>-5.1214000000000004</c:v>
                </c:pt>
                <c:pt idx="1063">
                  <c:v>-5.1429999999999998</c:v>
                </c:pt>
                <c:pt idx="1064">
                  <c:v>-5.1738</c:v>
                </c:pt>
                <c:pt idx="1065">
                  <c:v>-5.1990999999999996</c:v>
                </c:pt>
                <c:pt idx="1066">
                  <c:v>-5.1878000000000002</c:v>
                </c:pt>
                <c:pt idx="1067">
                  <c:v>-5.1962000000000002</c:v>
                </c:pt>
                <c:pt idx="1068">
                  <c:v>-5.2122000000000002</c:v>
                </c:pt>
                <c:pt idx="1069">
                  <c:v>-5.2184999999999997</c:v>
                </c:pt>
                <c:pt idx="1070">
                  <c:v>-5.2530999999999999</c:v>
                </c:pt>
                <c:pt idx="1071">
                  <c:v>-5.2622</c:v>
                </c:pt>
                <c:pt idx="1072">
                  <c:v>-5.2529000000000003</c:v>
                </c:pt>
                <c:pt idx="1073">
                  <c:v>-5.2721999999999998</c:v>
                </c:pt>
                <c:pt idx="1074">
                  <c:v>-5.2625999999999999</c:v>
                </c:pt>
                <c:pt idx="1075">
                  <c:v>-5.2845000000000004</c:v>
                </c:pt>
                <c:pt idx="1076">
                  <c:v>-5.3174000000000001</c:v>
                </c:pt>
                <c:pt idx="1077">
                  <c:v>-5.3779000000000003</c:v>
                </c:pt>
                <c:pt idx="1078">
                  <c:v>-5.4067999999999996</c:v>
                </c:pt>
                <c:pt idx="1079">
                  <c:v>-5.3880999999999997</c:v>
                </c:pt>
                <c:pt idx="1080">
                  <c:v>-5.4131</c:v>
                </c:pt>
                <c:pt idx="1081">
                  <c:v>-5.4333999999999998</c:v>
                </c:pt>
                <c:pt idx="1082">
                  <c:v>-5.4402999999999997</c:v>
                </c:pt>
                <c:pt idx="1083">
                  <c:v>-5.4516</c:v>
                </c:pt>
                <c:pt idx="1084">
                  <c:v>-5.4625000000000004</c:v>
                </c:pt>
                <c:pt idx="1085">
                  <c:v>-5.4409999999999998</c:v>
                </c:pt>
                <c:pt idx="1086">
                  <c:v>-5.4435000000000002</c:v>
                </c:pt>
                <c:pt idx="1087">
                  <c:v>-5.4196</c:v>
                </c:pt>
                <c:pt idx="1088">
                  <c:v>-5.3829000000000002</c:v>
                </c:pt>
                <c:pt idx="1089">
                  <c:v>-5.3773999999999997</c:v>
                </c:pt>
                <c:pt idx="1090">
                  <c:v>-5.4160000000000004</c:v>
                </c:pt>
                <c:pt idx="1091">
                  <c:v>-5.4637000000000002</c:v>
                </c:pt>
                <c:pt idx="1092">
                  <c:v>-5.4592000000000001</c:v>
                </c:pt>
                <c:pt idx="1093">
                  <c:v>-5.4692999999999996</c:v>
                </c:pt>
                <c:pt idx="1094">
                  <c:v>-5.4890999999999996</c:v>
                </c:pt>
                <c:pt idx="1095">
                  <c:v>-5.4861000000000004</c:v>
                </c:pt>
                <c:pt idx="1096">
                  <c:v>-5.4992999999999999</c:v>
                </c:pt>
                <c:pt idx="1097">
                  <c:v>-5.5110000000000001</c:v>
                </c:pt>
                <c:pt idx="1098">
                  <c:v>-5.5258000000000003</c:v>
                </c:pt>
                <c:pt idx="1099">
                  <c:v>-5.5468999999999999</c:v>
                </c:pt>
                <c:pt idx="1100">
                  <c:v>-5.5724999999999998</c:v>
                </c:pt>
                <c:pt idx="1101">
                  <c:v>-5.5697999999999999</c:v>
                </c:pt>
                <c:pt idx="1102">
                  <c:v>-5.5900999999999996</c:v>
                </c:pt>
                <c:pt idx="1103">
                  <c:v>-5.6502999999999997</c:v>
                </c:pt>
                <c:pt idx="1104">
                  <c:v>-5.657</c:v>
                </c:pt>
                <c:pt idx="1105">
                  <c:v>-5.6607000000000003</c:v>
                </c:pt>
                <c:pt idx="1106">
                  <c:v>-5.7050000000000001</c:v>
                </c:pt>
                <c:pt idx="1107">
                  <c:v>-5.7670000000000003</c:v>
                </c:pt>
                <c:pt idx="1108">
                  <c:v>-5.7698999999999998</c:v>
                </c:pt>
                <c:pt idx="1109">
                  <c:v>-5.7592999999999996</c:v>
                </c:pt>
                <c:pt idx="1110">
                  <c:v>-5.8089000000000004</c:v>
                </c:pt>
                <c:pt idx="1111">
                  <c:v>-5.8952</c:v>
                </c:pt>
                <c:pt idx="1112">
                  <c:v>-5.9715999999999996</c:v>
                </c:pt>
                <c:pt idx="1113">
                  <c:v>-6.0204000000000004</c:v>
                </c:pt>
                <c:pt idx="1114">
                  <c:v>-6.0438000000000001</c:v>
                </c:pt>
                <c:pt idx="1115">
                  <c:v>-6.0506000000000002</c:v>
                </c:pt>
                <c:pt idx="1116">
                  <c:v>-6.0819000000000001</c:v>
                </c:pt>
                <c:pt idx="1117">
                  <c:v>-6.1604000000000001</c:v>
                </c:pt>
                <c:pt idx="1118">
                  <c:v>-6.2295999999999996</c:v>
                </c:pt>
                <c:pt idx="1119">
                  <c:v>-6.2573999999999996</c:v>
                </c:pt>
                <c:pt idx="1120">
                  <c:v>-6.2691999999999997</c:v>
                </c:pt>
                <c:pt idx="1121">
                  <c:v>-6.3108000000000004</c:v>
                </c:pt>
                <c:pt idx="1122">
                  <c:v>-6.3346</c:v>
                </c:pt>
                <c:pt idx="1123">
                  <c:v>-6.3686999999999996</c:v>
                </c:pt>
                <c:pt idx="1124">
                  <c:v>-6.3921000000000001</c:v>
                </c:pt>
                <c:pt idx="1125">
                  <c:v>-6.4097</c:v>
                </c:pt>
                <c:pt idx="1126">
                  <c:v>-6.4138999999999999</c:v>
                </c:pt>
                <c:pt idx="1127">
                  <c:v>-6.4279000000000002</c:v>
                </c:pt>
                <c:pt idx="1128">
                  <c:v>-6.4419000000000004</c:v>
                </c:pt>
                <c:pt idx="1129">
                  <c:v>-6.4458000000000002</c:v>
                </c:pt>
                <c:pt idx="1130">
                  <c:v>-6.4939999999999998</c:v>
                </c:pt>
                <c:pt idx="1131">
                  <c:v>-6.5434999999999999</c:v>
                </c:pt>
                <c:pt idx="1132">
                  <c:v>-6.4924999999999997</c:v>
                </c:pt>
                <c:pt idx="1133">
                  <c:v>-6.4382999999999999</c:v>
                </c:pt>
                <c:pt idx="1134">
                  <c:v>-6.4657</c:v>
                </c:pt>
                <c:pt idx="1135">
                  <c:v>-6.4682000000000004</c:v>
                </c:pt>
                <c:pt idx="1136">
                  <c:v>-6.4794</c:v>
                </c:pt>
                <c:pt idx="1137">
                  <c:v>-6.4885999999999999</c:v>
                </c:pt>
                <c:pt idx="1138">
                  <c:v>-6.4458000000000002</c:v>
                </c:pt>
                <c:pt idx="1139">
                  <c:v>-6.4450000000000003</c:v>
                </c:pt>
                <c:pt idx="1140">
                  <c:v>-6.4737</c:v>
                </c:pt>
                <c:pt idx="1141">
                  <c:v>-6.5034000000000001</c:v>
                </c:pt>
                <c:pt idx="1142">
                  <c:v>-6.4627999999999997</c:v>
                </c:pt>
                <c:pt idx="1143">
                  <c:v>-6.4375999999999998</c:v>
                </c:pt>
                <c:pt idx="1144">
                  <c:v>-6.4348000000000001</c:v>
                </c:pt>
                <c:pt idx="1145">
                  <c:v>-6.3650000000000002</c:v>
                </c:pt>
                <c:pt idx="1146">
                  <c:v>-6.3353000000000002</c:v>
                </c:pt>
                <c:pt idx="1147">
                  <c:v>-6.2995999999999999</c:v>
                </c:pt>
                <c:pt idx="1148">
                  <c:v>-6.2545000000000002</c:v>
                </c:pt>
                <c:pt idx="1149">
                  <c:v>-6.2234999999999996</c:v>
                </c:pt>
                <c:pt idx="1150">
                  <c:v>-6.1890999999999998</c:v>
                </c:pt>
                <c:pt idx="1151">
                  <c:v>-6.1977000000000002</c:v>
                </c:pt>
                <c:pt idx="1152">
                  <c:v>-6.1719999999999997</c:v>
                </c:pt>
                <c:pt idx="1153">
                  <c:v>-6.0910000000000002</c:v>
                </c:pt>
                <c:pt idx="1154">
                  <c:v>-6.0624000000000002</c:v>
                </c:pt>
                <c:pt idx="1155">
                  <c:v>-6.0382999999999996</c:v>
                </c:pt>
                <c:pt idx="1156">
                  <c:v>-6.0063000000000004</c:v>
                </c:pt>
                <c:pt idx="1157">
                  <c:v>-5.9598000000000004</c:v>
                </c:pt>
                <c:pt idx="1158">
                  <c:v>-5.9157000000000002</c:v>
                </c:pt>
                <c:pt idx="1159">
                  <c:v>-5.8872</c:v>
                </c:pt>
                <c:pt idx="1160">
                  <c:v>-5.8436000000000003</c:v>
                </c:pt>
                <c:pt idx="1161">
                  <c:v>-5.8278999999999996</c:v>
                </c:pt>
                <c:pt idx="1162">
                  <c:v>-5.8136000000000001</c:v>
                </c:pt>
                <c:pt idx="1163">
                  <c:v>-5.7472000000000003</c:v>
                </c:pt>
                <c:pt idx="1164">
                  <c:v>-5.7511000000000001</c:v>
                </c:pt>
                <c:pt idx="1165">
                  <c:v>-5.7393000000000001</c:v>
                </c:pt>
                <c:pt idx="1166">
                  <c:v>-5.7218999999999998</c:v>
                </c:pt>
                <c:pt idx="1167">
                  <c:v>-5.7236000000000002</c:v>
                </c:pt>
                <c:pt idx="1168">
                  <c:v>-5.7011000000000003</c:v>
                </c:pt>
                <c:pt idx="1169">
                  <c:v>-5.7249999999999996</c:v>
                </c:pt>
                <c:pt idx="1170">
                  <c:v>-5.7038000000000002</c:v>
                </c:pt>
                <c:pt idx="1171">
                  <c:v>-5.6299000000000001</c:v>
                </c:pt>
                <c:pt idx="1172">
                  <c:v>-5.5941000000000001</c:v>
                </c:pt>
                <c:pt idx="1173">
                  <c:v>-5.6336000000000004</c:v>
                </c:pt>
                <c:pt idx="1174">
                  <c:v>-5.6707999999999998</c:v>
                </c:pt>
                <c:pt idx="1175">
                  <c:v>-5.6055000000000001</c:v>
                </c:pt>
                <c:pt idx="1176">
                  <c:v>-5.5819999999999999</c:v>
                </c:pt>
                <c:pt idx="1177">
                  <c:v>-5.5885999999999996</c:v>
                </c:pt>
                <c:pt idx="1178">
                  <c:v>-5.5461999999999998</c:v>
                </c:pt>
                <c:pt idx="1179">
                  <c:v>-5.5468000000000002</c:v>
                </c:pt>
                <c:pt idx="1180">
                  <c:v>-5.5476000000000001</c:v>
                </c:pt>
                <c:pt idx="1181">
                  <c:v>-5.5309999999999997</c:v>
                </c:pt>
                <c:pt idx="1182">
                  <c:v>-5.5195999999999996</c:v>
                </c:pt>
                <c:pt idx="1183">
                  <c:v>-5.5010000000000003</c:v>
                </c:pt>
                <c:pt idx="1184">
                  <c:v>-5.4546999999999999</c:v>
                </c:pt>
                <c:pt idx="1185">
                  <c:v>-5.4161000000000001</c:v>
                </c:pt>
                <c:pt idx="1186">
                  <c:v>-5.4568000000000003</c:v>
                </c:pt>
                <c:pt idx="1187">
                  <c:v>-5.4356999999999998</c:v>
                </c:pt>
                <c:pt idx="1188">
                  <c:v>-5.3987999999999996</c:v>
                </c:pt>
                <c:pt idx="1189">
                  <c:v>-5.3846999999999996</c:v>
                </c:pt>
                <c:pt idx="1190">
                  <c:v>-5.2972999999999999</c:v>
                </c:pt>
                <c:pt idx="1191">
                  <c:v>-5.2481999999999998</c:v>
                </c:pt>
                <c:pt idx="1192">
                  <c:v>-5.1990999999999996</c:v>
                </c:pt>
                <c:pt idx="1193">
                  <c:v>-5.1464999999999996</c:v>
                </c:pt>
                <c:pt idx="1194">
                  <c:v>-5.1128</c:v>
                </c:pt>
                <c:pt idx="1195">
                  <c:v>-5.0479000000000003</c:v>
                </c:pt>
                <c:pt idx="1196">
                  <c:v>-4.9889000000000001</c:v>
                </c:pt>
                <c:pt idx="1197">
                  <c:v>-4.9679000000000002</c:v>
                </c:pt>
                <c:pt idx="1198">
                  <c:v>-4.9593999999999996</c:v>
                </c:pt>
                <c:pt idx="1199">
                  <c:v>-4.9005999999999998</c:v>
                </c:pt>
                <c:pt idx="1200">
                  <c:v>-4.8198999999999996</c:v>
                </c:pt>
                <c:pt idx="1201">
                  <c:v>-4.7771999999999997</c:v>
                </c:pt>
                <c:pt idx="1202">
                  <c:v>-4.7461000000000002</c:v>
                </c:pt>
                <c:pt idx="1203">
                  <c:v>-4.7241</c:v>
                </c:pt>
                <c:pt idx="1204">
                  <c:v>-4.6562999999999999</c:v>
                </c:pt>
                <c:pt idx="1205">
                  <c:v>-4.5838000000000001</c:v>
                </c:pt>
                <c:pt idx="1206">
                  <c:v>-4.5541999999999998</c:v>
                </c:pt>
                <c:pt idx="1207">
                  <c:v>-4.5270000000000001</c:v>
                </c:pt>
                <c:pt idx="1208">
                  <c:v>-4.4888000000000003</c:v>
                </c:pt>
                <c:pt idx="1209">
                  <c:v>-4.4653999999999998</c:v>
                </c:pt>
                <c:pt idx="1210">
                  <c:v>-4.3966000000000003</c:v>
                </c:pt>
                <c:pt idx="1211">
                  <c:v>-4.3451000000000004</c:v>
                </c:pt>
                <c:pt idx="1212">
                  <c:v>-4.3150000000000004</c:v>
                </c:pt>
                <c:pt idx="1213">
                  <c:v>-4.2923</c:v>
                </c:pt>
                <c:pt idx="1214">
                  <c:v>-4.2477999999999998</c:v>
                </c:pt>
                <c:pt idx="1215">
                  <c:v>-4.1954000000000002</c:v>
                </c:pt>
                <c:pt idx="1216">
                  <c:v>-4.1468999999999996</c:v>
                </c:pt>
                <c:pt idx="1217">
                  <c:v>-4.1184000000000003</c:v>
                </c:pt>
                <c:pt idx="1218">
                  <c:v>-4.0728999999999997</c:v>
                </c:pt>
                <c:pt idx="1219">
                  <c:v>-4.0095999999999998</c:v>
                </c:pt>
                <c:pt idx="1220">
                  <c:v>-3.9662999999999999</c:v>
                </c:pt>
                <c:pt idx="1221">
                  <c:v>-3.9506999999999999</c:v>
                </c:pt>
                <c:pt idx="1222">
                  <c:v>-3.9083000000000001</c:v>
                </c:pt>
                <c:pt idx="1223">
                  <c:v>-3.8050999999999999</c:v>
                </c:pt>
                <c:pt idx="1224">
                  <c:v>-3.7121</c:v>
                </c:pt>
                <c:pt idx="1225">
                  <c:v>-3.6854</c:v>
                </c:pt>
                <c:pt idx="1226">
                  <c:v>-3.6636000000000002</c:v>
                </c:pt>
                <c:pt idx="1227">
                  <c:v>-3.6122000000000001</c:v>
                </c:pt>
                <c:pt idx="1228">
                  <c:v>-3.5632999999999999</c:v>
                </c:pt>
                <c:pt idx="1229">
                  <c:v>-3.5268000000000002</c:v>
                </c:pt>
                <c:pt idx="1230">
                  <c:v>-3.4293999999999998</c:v>
                </c:pt>
                <c:pt idx="1231">
                  <c:v>-3.3262</c:v>
                </c:pt>
                <c:pt idx="1232">
                  <c:v>-3.2519999999999998</c:v>
                </c:pt>
                <c:pt idx="1233">
                  <c:v>-3.2134</c:v>
                </c:pt>
                <c:pt idx="1234">
                  <c:v>-3.1608000000000001</c:v>
                </c:pt>
                <c:pt idx="1235">
                  <c:v>-3.1017000000000001</c:v>
                </c:pt>
                <c:pt idx="1236">
                  <c:v>-3.0884999999999998</c:v>
                </c:pt>
                <c:pt idx="1237">
                  <c:v>-3.0762</c:v>
                </c:pt>
                <c:pt idx="1238">
                  <c:v>-3.0276999999999998</c:v>
                </c:pt>
                <c:pt idx="1239">
                  <c:v>-2.9912000000000001</c:v>
                </c:pt>
                <c:pt idx="1240">
                  <c:v>-2.9464999999999999</c:v>
                </c:pt>
                <c:pt idx="1241">
                  <c:v>-2.9026999999999998</c:v>
                </c:pt>
                <c:pt idx="1242">
                  <c:v>-2.8601999999999999</c:v>
                </c:pt>
                <c:pt idx="1243">
                  <c:v>-2.8153999999999999</c:v>
                </c:pt>
                <c:pt idx="1244">
                  <c:v>-2.7841999999999998</c:v>
                </c:pt>
                <c:pt idx="1245">
                  <c:v>-2.7875000000000001</c:v>
                </c:pt>
                <c:pt idx="1246">
                  <c:v>-2.7964000000000002</c:v>
                </c:pt>
                <c:pt idx="1247">
                  <c:v>-2.8058000000000001</c:v>
                </c:pt>
                <c:pt idx="1248">
                  <c:v>-2.7923</c:v>
                </c:pt>
                <c:pt idx="1249">
                  <c:v>-2.7744</c:v>
                </c:pt>
                <c:pt idx="1250">
                  <c:v>-2.7606000000000002</c:v>
                </c:pt>
                <c:pt idx="1251">
                  <c:v>-2.7288000000000001</c:v>
                </c:pt>
                <c:pt idx="1252">
                  <c:v>-2.7002999999999999</c:v>
                </c:pt>
                <c:pt idx="1253">
                  <c:v>-2.6905000000000001</c:v>
                </c:pt>
                <c:pt idx="1254">
                  <c:v>-2.6482000000000001</c:v>
                </c:pt>
                <c:pt idx="1255">
                  <c:v>-2.5836000000000001</c:v>
                </c:pt>
                <c:pt idx="1256">
                  <c:v>-2.57</c:v>
                </c:pt>
                <c:pt idx="1257">
                  <c:v>-2.5722999999999998</c:v>
                </c:pt>
                <c:pt idx="1258">
                  <c:v>-2.5453999999999999</c:v>
                </c:pt>
                <c:pt idx="1259">
                  <c:v>-2.5392000000000001</c:v>
                </c:pt>
                <c:pt idx="1260">
                  <c:v>-2.5577000000000001</c:v>
                </c:pt>
                <c:pt idx="1261">
                  <c:v>-2.5362</c:v>
                </c:pt>
                <c:pt idx="1262">
                  <c:v>-2.5329000000000002</c:v>
                </c:pt>
                <c:pt idx="1263">
                  <c:v>-2.5369999999999999</c:v>
                </c:pt>
                <c:pt idx="1264">
                  <c:v>-2.5413999999999999</c:v>
                </c:pt>
                <c:pt idx="1265">
                  <c:v>-2.5387</c:v>
                </c:pt>
                <c:pt idx="1266">
                  <c:v>-2.5375999999999999</c:v>
                </c:pt>
                <c:pt idx="1267">
                  <c:v>-2.5392999999999999</c:v>
                </c:pt>
                <c:pt idx="1268">
                  <c:v>-2.5466000000000002</c:v>
                </c:pt>
                <c:pt idx="1269">
                  <c:v>-2.5488</c:v>
                </c:pt>
                <c:pt idx="1270">
                  <c:v>-2.5478999999999998</c:v>
                </c:pt>
                <c:pt idx="1271">
                  <c:v>-2.5491000000000001</c:v>
                </c:pt>
                <c:pt idx="1272">
                  <c:v>-2.5371000000000001</c:v>
                </c:pt>
                <c:pt idx="1273">
                  <c:v>-2.5337999999999998</c:v>
                </c:pt>
                <c:pt idx="1274">
                  <c:v>-2.5396000000000001</c:v>
                </c:pt>
                <c:pt idx="1275">
                  <c:v>-2.5228999999999999</c:v>
                </c:pt>
                <c:pt idx="1276">
                  <c:v>-2.5171999999999999</c:v>
                </c:pt>
                <c:pt idx="1277">
                  <c:v>-2.5261999999999998</c:v>
                </c:pt>
                <c:pt idx="1278">
                  <c:v>-2.5508999999999999</c:v>
                </c:pt>
                <c:pt idx="1279">
                  <c:v>-2.5798999999999999</c:v>
                </c:pt>
                <c:pt idx="1280">
                  <c:v>-2.5910000000000002</c:v>
                </c:pt>
                <c:pt idx="1281">
                  <c:v>-2.6280999999999999</c:v>
                </c:pt>
                <c:pt idx="1282">
                  <c:v>-2.6339000000000001</c:v>
                </c:pt>
                <c:pt idx="1283">
                  <c:v>-2.6435</c:v>
                </c:pt>
                <c:pt idx="1284">
                  <c:v>-2.6722000000000001</c:v>
                </c:pt>
                <c:pt idx="1285">
                  <c:v>-2.6709999999999998</c:v>
                </c:pt>
                <c:pt idx="1286">
                  <c:v>-2.6665000000000001</c:v>
                </c:pt>
                <c:pt idx="1287">
                  <c:v>-2.6585999999999999</c:v>
                </c:pt>
                <c:pt idx="1288">
                  <c:v>-2.6419999999999999</c:v>
                </c:pt>
                <c:pt idx="1289">
                  <c:v>-2.6143000000000001</c:v>
                </c:pt>
                <c:pt idx="1290">
                  <c:v>-2.6141000000000001</c:v>
                </c:pt>
                <c:pt idx="1291">
                  <c:v>-2.5956000000000001</c:v>
                </c:pt>
                <c:pt idx="1292">
                  <c:v>-2.6034999999999999</c:v>
                </c:pt>
                <c:pt idx="1293">
                  <c:v>-2.6280000000000001</c:v>
                </c:pt>
                <c:pt idx="1294">
                  <c:v>-2.6597</c:v>
                </c:pt>
                <c:pt idx="1295">
                  <c:v>-2.6831</c:v>
                </c:pt>
                <c:pt idx="1296">
                  <c:v>-2.7065000000000001</c:v>
                </c:pt>
                <c:pt idx="1297">
                  <c:v>-2.7185000000000001</c:v>
                </c:pt>
                <c:pt idx="1298">
                  <c:v>-2.7132999999999998</c:v>
                </c:pt>
                <c:pt idx="1299">
                  <c:v>-2.7084999999999999</c:v>
                </c:pt>
                <c:pt idx="1300">
                  <c:v>-2.7174999999999998</c:v>
                </c:pt>
                <c:pt idx="1301">
                  <c:v>-2.7501000000000002</c:v>
                </c:pt>
                <c:pt idx="1302">
                  <c:v>-2.7462</c:v>
                </c:pt>
                <c:pt idx="1303">
                  <c:v>-2.7521</c:v>
                </c:pt>
                <c:pt idx="1304">
                  <c:v>-2.7458</c:v>
                </c:pt>
                <c:pt idx="1305">
                  <c:v>-2.72</c:v>
                </c:pt>
                <c:pt idx="1306">
                  <c:v>-2.7094</c:v>
                </c:pt>
                <c:pt idx="1307">
                  <c:v>-2.7403</c:v>
                </c:pt>
                <c:pt idx="1308">
                  <c:v>-2.7787000000000002</c:v>
                </c:pt>
                <c:pt idx="1309">
                  <c:v>-2.7685</c:v>
                </c:pt>
                <c:pt idx="1310">
                  <c:v>-2.7736000000000001</c:v>
                </c:pt>
                <c:pt idx="1311">
                  <c:v>-2.8001</c:v>
                </c:pt>
                <c:pt idx="1312">
                  <c:v>-2.8277000000000001</c:v>
                </c:pt>
                <c:pt idx="1313">
                  <c:v>-2.8412999999999999</c:v>
                </c:pt>
                <c:pt idx="1314">
                  <c:v>-2.8458999999999999</c:v>
                </c:pt>
                <c:pt idx="1315">
                  <c:v>-2.8536999999999999</c:v>
                </c:pt>
                <c:pt idx="1316">
                  <c:v>-2.8483999999999998</c:v>
                </c:pt>
                <c:pt idx="1317">
                  <c:v>-2.8275999999999999</c:v>
                </c:pt>
                <c:pt idx="1318">
                  <c:v>-2.8144</c:v>
                </c:pt>
                <c:pt idx="1319">
                  <c:v>-2.8123</c:v>
                </c:pt>
                <c:pt idx="1320">
                  <c:v>-2.7963</c:v>
                </c:pt>
                <c:pt idx="1321">
                  <c:v>-2.7740999999999998</c:v>
                </c:pt>
                <c:pt idx="1322">
                  <c:v>-2.7507999999999999</c:v>
                </c:pt>
                <c:pt idx="1323">
                  <c:v>-2.7395</c:v>
                </c:pt>
                <c:pt idx="1324">
                  <c:v>-2.7372000000000001</c:v>
                </c:pt>
                <c:pt idx="1325">
                  <c:v>-2.7296999999999998</c:v>
                </c:pt>
                <c:pt idx="1326">
                  <c:v>-2.7521</c:v>
                </c:pt>
                <c:pt idx="1327">
                  <c:v>-2.7888999999999999</c:v>
                </c:pt>
                <c:pt idx="1328">
                  <c:v>-2.8412999999999999</c:v>
                </c:pt>
                <c:pt idx="1329">
                  <c:v>-2.8416000000000001</c:v>
                </c:pt>
                <c:pt idx="1330">
                  <c:v>-2.8292999999999999</c:v>
                </c:pt>
                <c:pt idx="1331">
                  <c:v>-2.8485</c:v>
                </c:pt>
                <c:pt idx="1332">
                  <c:v>-2.8748</c:v>
                </c:pt>
                <c:pt idx="1333">
                  <c:v>-2.8883000000000001</c:v>
                </c:pt>
                <c:pt idx="1334">
                  <c:v>-2.8902999999999999</c:v>
                </c:pt>
                <c:pt idx="1335">
                  <c:v>-2.8948</c:v>
                </c:pt>
                <c:pt idx="1336">
                  <c:v>-2.8978999999999999</c:v>
                </c:pt>
                <c:pt idx="1337">
                  <c:v>-2.9321999999999999</c:v>
                </c:pt>
                <c:pt idx="1338">
                  <c:v>-2.9205999999999999</c:v>
                </c:pt>
                <c:pt idx="1339">
                  <c:v>-2.8932000000000002</c:v>
                </c:pt>
                <c:pt idx="1340">
                  <c:v>-2.9180999999999999</c:v>
                </c:pt>
                <c:pt idx="1341">
                  <c:v>-2.9666000000000001</c:v>
                </c:pt>
                <c:pt idx="1342">
                  <c:v>-3.0200999999999998</c:v>
                </c:pt>
                <c:pt idx="1343">
                  <c:v>-3.0605000000000002</c:v>
                </c:pt>
                <c:pt idx="1344">
                  <c:v>-3.0924</c:v>
                </c:pt>
                <c:pt idx="1345">
                  <c:v>-3.1303000000000001</c:v>
                </c:pt>
                <c:pt idx="1346">
                  <c:v>-3.1617999999999999</c:v>
                </c:pt>
                <c:pt idx="1347">
                  <c:v>-3.1831999999999998</c:v>
                </c:pt>
                <c:pt idx="1348">
                  <c:v>-3.1812</c:v>
                </c:pt>
                <c:pt idx="1349">
                  <c:v>-3.1945000000000001</c:v>
                </c:pt>
                <c:pt idx="1350">
                  <c:v>-3.2259000000000002</c:v>
                </c:pt>
                <c:pt idx="1351">
                  <c:v>-3.2363</c:v>
                </c:pt>
                <c:pt idx="1352">
                  <c:v>-3.2643</c:v>
                </c:pt>
                <c:pt idx="1353">
                  <c:v>-3.3119999999999998</c:v>
                </c:pt>
                <c:pt idx="1354">
                  <c:v>-3.3275999999999999</c:v>
                </c:pt>
                <c:pt idx="1355">
                  <c:v>-3.32</c:v>
                </c:pt>
                <c:pt idx="1356">
                  <c:v>-3.3477999999999999</c:v>
                </c:pt>
                <c:pt idx="1357">
                  <c:v>-3.3742000000000001</c:v>
                </c:pt>
                <c:pt idx="1358">
                  <c:v>-3.3864999999999998</c:v>
                </c:pt>
                <c:pt idx="1359">
                  <c:v>-3.4049999999999998</c:v>
                </c:pt>
                <c:pt idx="1360">
                  <c:v>-3.4369000000000001</c:v>
                </c:pt>
                <c:pt idx="1361">
                  <c:v>-3.4731000000000001</c:v>
                </c:pt>
                <c:pt idx="1362">
                  <c:v>-3.4708999999999999</c:v>
                </c:pt>
                <c:pt idx="1363">
                  <c:v>-3.4504999999999999</c:v>
                </c:pt>
                <c:pt idx="1364">
                  <c:v>-3.4584999999999999</c:v>
                </c:pt>
                <c:pt idx="1365">
                  <c:v>-3.4601000000000002</c:v>
                </c:pt>
                <c:pt idx="1366">
                  <c:v>-3.4718</c:v>
                </c:pt>
                <c:pt idx="1367">
                  <c:v>-3.484</c:v>
                </c:pt>
                <c:pt idx="1368">
                  <c:v>-3.4754</c:v>
                </c:pt>
                <c:pt idx="1369">
                  <c:v>-3.4811999999999999</c:v>
                </c:pt>
                <c:pt idx="1370">
                  <c:v>-3.4994999999999998</c:v>
                </c:pt>
                <c:pt idx="1371">
                  <c:v>-3.4937999999999998</c:v>
                </c:pt>
                <c:pt idx="1372">
                  <c:v>-3.4777999999999998</c:v>
                </c:pt>
                <c:pt idx="1373">
                  <c:v>-3.4666999999999999</c:v>
                </c:pt>
                <c:pt idx="1374">
                  <c:v>-3.4449000000000001</c:v>
                </c:pt>
                <c:pt idx="1375">
                  <c:v>-3.4175</c:v>
                </c:pt>
                <c:pt idx="1376">
                  <c:v>-3.4134000000000002</c:v>
                </c:pt>
                <c:pt idx="1377">
                  <c:v>-3.3786999999999998</c:v>
                </c:pt>
                <c:pt idx="1378">
                  <c:v>-3.3553999999999999</c:v>
                </c:pt>
                <c:pt idx="1379">
                  <c:v>-3.3241000000000001</c:v>
                </c:pt>
                <c:pt idx="1380">
                  <c:v>-3.2810999999999999</c:v>
                </c:pt>
                <c:pt idx="1381">
                  <c:v>-3.2534999999999998</c:v>
                </c:pt>
                <c:pt idx="1382">
                  <c:v>-3.2357999999999998</c:v>
                </c:pt>
                <c:pt idx="1383">
                  <c:v>-3.2233000000000001</c:v>
                </c:pt>
                <c:pt idx="1384">
                  <c:v>-3.2075999999999998</c:v>
                </c:pt>
                <c:pt idx="1385">
                  <c:v>-3.1924999999999999</c:v>
                </c:pt>
                <c:pt idx="1386">
                  <c:v>-3.1953</c:v>
                </c:pt>
                <c:pt idx="1387">
                  <c:v>-3.2052999999999998</c:v>
                </c:pt>
                <c:pt idx="1388">
                  <c:v>-3.2321</c:v>
                </c:pt>
                <c:pt idx="1389">
                  <c:v>-3.2408000000000001</c:v>
                </c:pt>
                <c:pt idx="1390">
                  <c:v>-3.2555000000000001</c:v>
                </c:pt>
                <c:pt idx="1391">
                  <c:v>-3.2812999999999999</c:v>
                </c:pt>
                <c:pt idx="1392">
                  <c:v>-3.3239999999999998</c:v>
                </c:pt>
                <c:pt idx="1393">
                  <c:v>-3.3479000000000001</c:v>
                </c:pt>
                <c:pt idx="1394">
                  <c:v>-3.3512</c:v>
                </c:pt>
                <c:pt idx="1395">
                  <c:v>-3.3549000000000002</c:v>
                </c:pt>
                <c:pt idx="1396">
                  <c:v>-3.3336999999999999</c:v>
                </c:pt>
                <c:pt idx="1397">
                  <c:v>-3.3056000000000001</c:v>
                </c:pt>
                <c:pt idx="1398">
                  <c:v>-3.2757999999999998</c:v>
                </c:pt>
                <c:pt idx="1399">
                  <c:v>-3.2385000000000002</c:v>
                </c:pt>
                <c:pt idx="1400">
                  <c:v>-3.2063000000000001</c:v>
                </c:pt>
                <c:pt idx="1401">
                  <c:v>-3.1602000000000001</c:v>
                </c:pt>
                <c:pt idx="1402">
                  <c:v>-3.1173000000000002</c:v>
                </c:pt>
                <c:pt idx="1403">
                  <c:v>-3.0659000000000001</c:v>
                </c:pt>
                <c:pt idx="1404">
                  <c:v>-3.0179</c:v>
                </c:pt>
                <c:pt idx="1405">
                  <c:v>-2.9742000000000002</c:v>
                </c:pt>
                <c:pt idx="1406">
                  <c:v>-2.93</c:v>
                </c:pt>
                <c:pt idx="1407">
                  <c:v>-2.9100999999999999</c:v>
                </c:pt>
                <c:pt idx="1408">
                  <c:v>-2.9283000000000001</c:v>
                </c:pt>
                <c:pt idx="1409">
                  <c:v>-2.9594999999999998</c:v>
                </c:pt>
                <c:pt idx="1410">
                  <c:v>-3.0200999999999998</c:v>
                </c:pt>
                <c:pt idx="1411">
                  <c:v>-3.0840000000000001</c:v>
                </c:pt>
                <c:pt idx="1412">
                  <c:v>-3.1482999999999999</c:v>
                </c:pt>
                <c:pt idx="1413">
                  <c:v>-3.2021999999999999</c:v>
                </c:pt>
                <c:pt idx="1414">
                  <c:v>-3.2566000000000002</c:v>
                </c:pt>
                <c:pt idx="1415">
                  <c:v>-3.3088000000000002</c:v>
                </c:pt>
                <c:pt idx="1416">
                  <c:v>-3.3336000000000001</c:v>
                </c:pt>
                <c:pt idx="1417">
                  <c:v>-3.3563000000000001</c:v>
                </c:pt>
                <c:pt idx="1418">
                  <c:v>-3.4121000000000001</c:v>
                </c:pt>
                <c:pt idx="1419">
                  <c:v>-3.4468999999999999</c:v>
                </c:pt>
                <c:pt idx="1420">
                  <c:v>-3.4300999999999999</c:v>
                </c:pt>
                <c:pt idx="1421">
                  <c:v>-3.3881000000000001</c:v>
                </c:pt>
                <c:pt idx="1422">
                  <c:v>-3.3311000000000002</c:v>
                </c:pt>
                <c:pt idx="1423">
                  <c:v>-3.2667000000000002</c:v>
                </c:pt>
                <c:pt idx="1424">
                  <c:v>-3.1659000000000002</c:v>
                </c:pt>
                <c:pt idx="1425">
                  <c:v>-3.0941000000000001</c:v>
                </c:pt>
                <c:pt idx="1426">
                  <c:v>-3.0392999999999999</c:v>
                </c:pt>
                <c:pt idx="1427">
                  <c:v>-2.9681000000000002</c:v>
                </c:pt>
                <c:pt idx="1428">
                  <c:v>-2.9409999999999998</c:v>
                </c:pt>
                <c:pt idx="1429">
                  <c:v>-2.9348999999999998</c:v>
                </c:pt>
                <c:pt idx="1430">
                  <c:v>-2.9607999999999999</c:v>
                </c:pt>
                <c:pt idx="1431">
                  <c:v>-2.9893999999999998</c:v>
                </c:pt>
                <c:pt idx="1432">
                  <c:v>-3.0228000000000002</c:v>
                </c:pt>
                <c:pt idx="1433">
                  <c:v>-3.0878000000000001</c:v>
                </c:pt>
                <c:pt idx="1434">
                  <c:v>-3.1118000000000001</c:v>
                </c:pt>
                <c:pt idx="1435">
                  <c:v>-3.1297999999999999</c:v>
                </c:pt>
                <c:pt idx="1436">
                  <c:v>-3.1890999999999998</c:v>
                </c:pt>
                <c:pt idx="1437">
                  <c:v>-3.2259000000000002</c:v>
                </c:pt>
                <c:pt idx="1438">
                  <c:v>-3.2658999999999998</c:v>
                </c:pt>
                <c:pt idx="1439">
                  <c:v>-3.3128000000000002</c:v>
                </c:pt>
                <c:pt idx="1440">
                  <c:v>-3.3298000000000001</c:v>
                </c:pt>
                <c:pt idx="1441">
                  <c:v>-3.3573</c:v>
                </c:pt>
                <c:pt idx="1442">
                  <c:v>-3.3538000000000001</c:v>
                </c:pt>
                <c:pt idx="1443">
                  <c:v>-3.3513000000000002</c:v>
                </c:pt>
                <c:pt idx="1444">
                  <c:v>-3.3815</c:v>
                </c:pt>
                <c:pt idx="1445">
                  <c:v>-3.3824999999999998</c:v>
                </c:pt>
                <c:pt idx="1446">
                  <c:v>-3.3864999999999998</c:v>
                </c:pt>
                <c:pt idx="1447">
                  <c:v>-3.4226999999999999</c:v>
                </c:pt>
                <c:pt idx="1448">
                  <c:v>-3.4441000000000002</c:v>
                </c:pt>
                <c:pt idx="1449">
                  <c:v>-3.4615</c:v>
                </c:pt>
                <c:pt idx="1450">
                  <c:v>-3.4956</c:v>
                </c:pt>
                <c:pt idx="1451">
                  <c:v>-3.5045000000000002</c:v>
                </c:pt>
                <c:pt idx="1452">
                  <c:v>-3.5211999999999999</c:v>
                </c:pt>
                <c:pt idx="1453">
                  <c:v>-3.5445000000000002</c:v>
                </c:pt>
                <c:pt idx="1454">
                  <c:v>-3.5488</c:v>
                </c:pt>
                <c:pt idx="1455">
                  <c:v>-3.5943000000000001</c:v>
                </c:pt>
                <c:pt idx="1456">
                  <c:v>-3.6215000000000002</c:v>
                </c:pt>
                <c:pt idx="1457">
                  <c:v>-3.6320999999999999</c:v>
                </c:pt>
                <c:pt idx="1458">
                  <c:v>-3.6457000000000002</c:v>
                </c:pt>
                <c:pt idx="1459">
                  <c:v>-3.6755</c:v>
                </c:pt>
                <c:pt idx="1460">
                  <c:v>-3.6932999999999998</c:v>
                </c:pt>
                <c:pt idx="1461">
                  <c:v>-3.7120000000000002</c:v>
                </c:pt>
                <c:pt idx="1462">
                  <c:v>-3.7254</c:v>
                </c:pt>
                <c:pt idx="1463">
                  <c:v>-3.7319</c:v>
                </c:pt>
                <c:pt idx="1464">
                  <c:v>-3.7364999999999999</c:v>
                </c:pt>
                <c:pt idx="1465">
                  <c:v>-3.7541000000000002</c:v>
                </c:pt>
                <c:pt idx="1466">
                  <c:v>-3.7858000000000001</c:v>
                </c:pt>
                <c:pt idx="1467">
                  <c:v>-3.8227000000000002</c:v>
                </c:pt>
                <c:pt idx="1468">
                  <c:v>-3.8569</c:v>
                </c:pt>
                <c:pt idx="1469">
                  <c:v>-3.9009</c:v>
                </c:pt>
                <c:pt idx="1470">
                  <c:v>-3.9597000000000002</c:v>
                </c:pt>
                <c:pt idx="1471">
                  <c:v>-4.0243000000000002</c:v>
                </c:pt>
                <c:pt idx="1472">
                  <c:v>-4.0936000000000003</c:v>
                </c:pt>
                <c:pt idx="1473">
                  <c:v>-4.17</c:v>
                </c:pt>
                <c:pt idx="1474">
                  <c:v>-4.2233000000000001</c:v>
                </c:pt>
                <c:pt idx="1475">
                  <c:v>-4.2755000000000001</c:v>
                </c:pt>
                <c:pt idx="1476">
                  <c:v>-4.3411999999999997</c:v>
                </c:pt>
                <c:pt idx="1477">
                  <c:v>-4.4097999999999997</c:v>
                </c:pt>
                <c:pt idx="1478">
                  <c:v>-4.4610000000000003</c:v>
                </c:pt>
                <c:pt idx="1479">
                  <c:v>-4.5147000000000004</c:v>
                </c:pt>
                <c:pt idx="1480">
                  <c:v>-4.5567000000000002</c:v>
                </c:pt>
                <c:pt idx="1481">
                  <c:v>-4.5895999999999999</c:v>
                </c:pt>
                <c:pt idx="1482">
                  <c:v>-4.6109</c:v>
                </c:pt>
                <c:pt idx="1483">
                  <c:v>-4.6360000000000001</c:v>
                </c:pt>
                <c:pt idx="1484">
                  <c:v>-4.6657999999999999</c:v>
                </c:pt>
                <c:pt idx="1485">
                  <c:v>-4.6917999999999997</c:v>
                </c:pt>
                <c:pt idx="1486">
                  <c:v>-4.6924000000000001</c:v>
                </c:pt>
                <c:pt idx="1487">
                  <c:v>-4.68</c:v>
                </c:pt>
                <c:pt idx="1488">
                  <c:v>-4.6741999999999999</c:v>
                </c:pt>
                <c:pt idx="1489">
                  <c:v>-4.6528</c:v>
                </c:pt>
                <c:pt idx="1490">
                  <c:v>-4.6230000000000002</c:v>
                </c:pt>
                <c:pt idx="1491">
                  <c:v>-4.5808</c:v>
                </c:pt>
                <c:pt idx="1492">
                  <c:v>-4.5608000000000004</c:v>
                </c:pt>
                <c:pt idx="1493">
                  <c:v>-4.5644999999999998</c:v>
                </c:pt>
                <c:pt idx="1494">
                  <c:v>-4.5266000000000002</c:v>
                </c:pt>
                <c:pt idx="1495">
                  <c:v>-4.5088999999999997</c:v>
                </c:pt>
                <c:pt idx="1496">
                  <c:v>-4.4764999999999997</c:v>
                </c:pt>
                <c:pt idx="1497">
                  <c:v>-4.4188000000000001</c:v>
                </c:pt>
                <c:pt idx="1498">
                  <c:v>-4.3792</c:v>
                </c:pt>
                <c:pt idx="1499">
                  <c:v>-4.3749000000000002</c:v>
                </c:pt>
                <c:pt idx="1500">
                  <c:v>-4.3644999999999996</c:v>
                </c:pt>
                <c:pt idx="1501">
                  <c:v>-4.3537999999999997</c:v>
                </c:pt>
                <c:pt idx="1502">
                  <c:v>-4.3274999999999997</c:v>
                </c:pt>
                <c:pt idx="1503">
                  <c:v>-4.2911999999999999</c:v>
                </c:pt>
                <c:pt idx="1504">
                  <c:v>-4.2839999999999998</c:v>
                </c:pt>
                <c:pt idx="1505">
                  <c:v>-4.2972999999999999</c:v>
                </c:pt>
                <c:pt idx="1506">
                  <c:v>-4.2918000000000003</c:v>
                </c:pt>
                <c:pt idx="1507">
                  <c:v>-4.3236999999999997</c:v>
                </c:pt>
                <c:pt idx="1508">
                  <c:v>-4.3681999999999999</c:v>
                </c:pt>
                <c:pt idx="1509">
                  <c:v>-4.383</c:v>
                </c:pt>
                <c:pt idx="1510">
                  <c:v>-4.3895</c:v>
                </c:pt>
                <c:pt idx="1511">
                  <c:v>-4.4280999999999997</c:v>
                </c:pt>
                <c:pt idx="1512">
                  <c:v>-4.4782999999999999</c:v>
                </c:pt>
                <c:pt idx="1513">
                  <c:v>-4.5221</c:v>
                </c:pt>
                <c:pt idx="1514">
                  <c:v>-4.5763999999999996</c:v>
                </c:pt>
                <c:pt idx="1515">
                  <c:v>-4.6501000000000001</c:v>
                </c:pt>
                <c:pt idx="1516">
                  <c:v>-4.7211999999999996</c:v>
                </c:pt>
                <c:pt idx="1517">
                  <c:v>-4.8037000000000001</c:v>
                </c:pt>
                <c:pt idx="1518">
                  <c:v>-4.8773</c:v>
                </c:pt>
                <c:pt idx="1519">
                  <c:v>-4.9489000000000001</c:v>
                </c:pt>
                <c:pt idx="1520">
                  <c:v>-4.9983000000000004</c:v>
                </c:pt>
                <c:pt idx="1521">
                  <c:v>-5.0479000000000003</c:v>
                </c:pt>
                <c:pt idx="1522">
                  <c:v>-5.1067</c:v>
                </c:pt>
                <c:pt idx="1523">
                  <c:v>-5.1501999999999999</c:v>
                </c:pt>
                <c:pt idx="1524">
                  <c:v>-5.2022000000000004</c:v>
                </c:pt>
                <c:pt idx="1525">
                  <c:v>-5.2515999999999998</c:v>
                </c:pt>
                <c:pt idx="1526">
                  <c:v>-5.2961</c:v>
                </c:pt>
                <c:pt idx="1527">
                  <c:v>-5.3745000000000003</c:v>
                </c:pt>
                <c:pt idx="1528">
                  <c:v>-5.4611000000000001</c:v>
                </c:pt>
                <c:pt idx="1529">
                  <c:v>-5.5031999999999996</c:v>
                </c:pt>
                <c:pt idx="1530">
                  <c:v>-5.5509000000000004</c:v>
                </c:pt>
                <c:pt idx="1531">
                  <c:v>-5.6241000000000003</c:v>
                </c:pt>
                <c:pt idx="1532">
                  <c:v>-5.6513999999999998</c:v>
                </c:pt>
                <c:pt idx="1533">
                  <c:v>-5.6641000000000004</c:v>
                </c:pt>
                <c:pt idx="1534">
                  <c:v>-5.6943000000000001</c:v>
                </c:pt>
                <c:pt idx="1535">
                  <c:v>-5.7146999999999997</c:v>
                </c:pt>
                <c:pt idx="1536">
                  <c:v>-5.7465000000000002</c:v>
                </c:pt>
                <c:pt idx="1537">
                  <c:v>-5.7716000000000003</c:v>
                </c:pt>
                <c:pt idx="1538">
                  <c:v>-5.8022</c:v>
                </c:pt>
                <c:pt idx="1539">
                  <c:v>-5.8297999999999996</c:v>
                </c:pt>
                <c:pt idx="1540">
                  <c:v>-5.8563999999999998</c:v>
                </c:pt>
                <c:pt idx="1541">
                  <c:v>-5.8949999999999996</c:v>
                </c:pt>
                <c:pt idx="1542">
                  <c:v>-5.9709000000000003</c:v>
                </c:pt>
                <c:pt idx="1543">
                  <c:v>-6.0049999999999999</c:v>
                </c:pt>
                <c:pt idx="1544">
                  <c:v>-6.0499000000000001</c:v>
                </c:pt>
                <c:pt idx="1545">
                  <c:v>-6.1155999999999997</c:v>
                </c:pt>
                <c:pt idx="1546">
                  <c:v>-6.1429999999999998</c:v>
                </c:pt>
                <c:pt idx="1547">
                  <c:v>-6.2125000000000004</c:v>
                </c:pt>
                <c:pt idx="1548">
                  <c:v>-6.2717000000000001</c:v>
                </c:pt>
                <c:pt idx="1549">
                  <c:v>-6.3216999999999999</c:v>
                </c:pt>
                <c:pt idx="1550">
                  <c:v>-6.3632999999999997</c:v>
                </c:pt>
                <c:pt idx="1551">
                  <c:v>-6.4123000000000001</c:v>
                </c:pt>
                <c:pt idx="1552">
                  <c:v>-6.4520999999999997</c:v>
                </c:pt>
                <c:pt idx="1553">
                  <c:v>-6.5004</c:v>
                </c:pt>
                <c:pt idx="1554">
                  <c:v>-6.5376000000000003</c:v>
                </c:pt>
                <c:pt idx="1555">
                  <c:v>-6.5598000000000001</c:v>
                </c:pt>
                <c:pt idx="1556">
                  <c:v>-6.6192000000000002</c:v>
                </c:pt>
                <c:pt idx="1557">
                  <c:v>-6.6608000000000001</c:v>
                </c:pt>
                <c:pt idx="1558">
                  <c:v>-6.6971999999999996</c:v>
                </c:pt>
                <c:pt idx="1559">
                  <c:v>-6.7474999999999996</c:v>
                </c:pt>
                <c:pt idx="1560">
                  <c:v>-6.7732999999999999</c:v>
                </c:pt>
                <c:pt idx="1561">
                  <c:v>-6.8155999999999999</c:v>
                </c:pt>
                <c:pt idx="1562">
                  <c:v>-6.8841000000000001</c:v>
                </c:pt>
                <c:pt idx="1563">
                  <c:v>-6.9127000000000001</c:v>
                </c:pt>
                <c:pt idx="1564">
                  <c:v>-6.9425999999999997</c:v>
                </c:pt>
                <c:pt idx="1565">
                  <c:v>-6.9882</c:v>
                </c:pt>
                <c:pt idx="1566">
                  <c:v>-7.0021000000000004</c:v>
                </c:pt>
                <c:pt idx="1567">
                  <c:v>-7.0419999999999998</c:v>
                </c:pt>
                <c:pt idx="1568">
                  <c:v>-7.0861999999999998</c:v>
                </c:pt>
                <c:pt idx="1569">
                  <c:v>-7.0952999999999999</c:v>
                </c:pt>
                <c:pt idx="1570">
                  <c:v>-7.1078999999999999</c:v>
                </c:pt>
                <c:pt idx="1571">
                  <c:v>-7.1146000000000003</c:v>
                </c:pt>
                <c:pt idx="1572">
                  <c:v>-7.1223000000000001</c:v>
                </c:pt>
                <c:pt idx="1573">
                  <c:v>-7.1210000000000004</c:v>
                </c:pt>
                <c:pt idx="1574">
                  <c:v>-7.1310000000000002</c:v>
                </c:pt>
                <c:pt idx="1575">
                  <c:v>-7.1337000000000002</c:v>
                </c:pt>
                <c:pt idx="1576">
                  <c:v>-7.1443000000000003</c:v>
                </c:pt>
                <c:pt idx="1577">
                  <c:v>-7.1634000000000002</c:v>
                </c:pt>
                <c:pt idx="1578">
                  <c:v>-7.1859999999999999</c:v>
                </c:pt>
                <c:pt idx="1579">
                  <c:v>-7.1978999999999997</c:v>
                </c:pt>
                <c:pt idx="1580">
                  <c:v>-7.2093999999999996</c:v>
                </c:pt>
                <c:pt idx="1581">
                  <c:v>-7.2121000000000004</c:v>
                </c:pt>
                <c:pt idx="1582">
                  <c:v>-7.2226999999999997</c:v>
                </c:pt>
                <c:pt idx="1583">
                  <c:v>-7.2308000000000003</c:v>
                </c:pt>
                <c:pt idx="1584">
                  <c:v>-7.2201000000000004</c:v>
                </c:pt>
                <c:pt idx="1585">
                  <c:v>-7.2244000000000002</c:v>
                </c:pt>
                <c:pt idx="1586">
                  <c:v>-7.2542</c:v>
                </c:pt>
                <c:pt idx="1587">
                  <c:v>-7.2912999999999997</c:v>
                </c:pt>
                <c:pt idx="1588">
                  <c:v>-7.2977999999999996</c:v>
                </c:pt>
                <c:pt idx="1589">
                  <c:v>-7.2685000000000004</c:v>
                </c:pt>
                <c:pt idx="1590">
                  <c:v>-7.2680999999999996</c:v>
                </c:pt>
                <c:pt idx="1591">
                  <c:v>-7.2900999999999998</c:v>
                </c:pt>
                <c:pt idx="1592">
                  <c:v>-7.3086000000000002</c:v>
                </c:pt>
                <c:pt idx="1593">
                  <c:v>-7.3015999999999996</c:v>
                </c:pt>
                <c:pt idx="1594">
                  <c:v>-7.2717000000000001</c:v>
                </c:pt>
                <c:pt idx="1595">
                  <c:v>-7.2241</c:v>
                </c:pt>
                <c:pt idx="1596">
                  <c:v>-7.1825000000000001</c:v>
                </c:pt>
                <c:pt idx="1597">
                  <c:v>-7.1494</c:v>
                </c:pt>
                <c:pt idx="1598">
                  <c:v>-7.1127000000000002</c:v>
                </c:pt>
                <c:pt idx="1599">
                  <c:v>-7.0576999999999996</c:v>
                </c:pt>
                <c:pt idx="1600">
                  <c:v>-7.0008999999999997</c:v>
                </c:pt>
                <c:pt idx="1601">
                  <c:v>-6.9436999999999998</c:v>
                </c:pt>
                <c:pt idx="1602">
                  <c:v>-6.9008000000000003</c:v>
                </c:pt>
                <c:pt idx="1603">
                  <c:v>-6.8437000000000001</c:v>
                </c:pt>
                <c:pt idx="1604">
                  <c:v>-6.7728999999999999</c:v>
                </c:pt>
                <c:pt idx="1605">
                  <c:v>-6.7107000000000001</c:v>
                </c:pt>
                <c:pt idx="1606">
                  <c:v>-6.6352000000000002</c:v>
                </c:pt>
                <c:pt idx="1607">
                  <c:v>-6.5297000000000001</c:v>
                </c:pt>
                <c:pt idx="1608">
                  <c:v>-6.4092000000000002</c:v>
                </c:pt>
                <c:pt idx="1609">
                  <c:v>-6.3148999999999997</c:v>
                </c:pt>
                <c:pt idx="1610">
                  <c:v>-6.1746999999999996</c:v>
                </c:pt>
                <c:pt idx="1611">
                  <c:v>-6.0476000000000001</c:v>
                </c:pt>
                <c:pt idx="1612">
                  <c:v>-5.9230999999999998</c:v>
                </c:pt>
                <c:pt idx="1613">
                  <c:v>-5.7792000000000003</c:v>
                </c:pt>
                <c:pt idx="1614">
                  <c:v>-5.6433999999999997</c:v>
                </c:pt>
                <c:pt idx="1615">
                  <c:v>-5.4977999999999998</c:v>
                </c:pt>
                <c:pt idx="1616">
                  <c:v>-5.3273000000000001</c:v>
                </c:pt>
                <c:pt idx="1617">
                  <c:v>-5.1840000000000002</c:v>
                </c:pt>
                <c:pt idx="1618">
                  <c:v>-5.0441000000000003</c:v>
                </c:pt>
                <c:pt idx="1619">
                  <c:v>-4.8834999999999997</c:v>
                </c:pt>
                <c:pt idx="1620">
                  <c:v>-4.7432999999999996</c:v>
                </c:pt>
                <c:pt idx="1621">
                  <c:v>-4.6567999999999996</c:v>
                </c:pt>
                <c:pt idx="1622">
                  <c:v>-4.5453000000000001</c:v>
                </c:pt>
                <c:pt idx="1623">
                  <c:v>-4.3574999999999999</c:v>
                </c:pt>
                <c:pt idx="1624">
                  <c:v>-4.1631</c:v>
                </c:pt>
                <c:pt idx="1625">
                  <c:v>-3.9893999999999998</c:v>
                </c:pt>
                <c:pt idx="1626">
                  <c:v>-3.8422999999999998</c:v>
                </c:pt>
                <c:pt idx="1627">
                  <c:v>-3.6909000000000001</c:v>
                </c:pt>
                <c:pt idx="1628">
                  <c:v>-3.5306000000000002</c:v>
                </c:pt>
                <c:pt idx="1629">
                  <c:v>-3.3668999999999998</c:v>
                </c:pt>
                <c:pt idx="1630">
                  <c:v>-3.1875</c:v>
                </c:pt>
                <c:pt idx="1631">
                  <c:v>-3.0388999999999999</c:v>
                </c:pt>
                <c:pt idx="1632">
                  <c:v>-2.9409999999999998</c:v>
                </c:pt>
                <c:pt idx="1633">
                  <c:v>-2.8740000000000001</c:v>
                </c:pt>
                <c:pt idx="1634">
                  <c:v>-2.8342999999999998</c:v>
                </c:pt>
                <c:pt idx="1635">
                  <c:v>-2.8262999999999998</c:v>
                </c:pt>
                <c:pt idx="1636">
                  <c:v>-2.8355999999999999</c:v>
                </c:pt>
                <c:pt idx="1637">
                  <c:v>-2.8666</c:v>
                </c:pt>
                <c:pt idx="1638">
                  <c:v>-2.8847</c:v>
                </c:pt>
                <c:pt idx="1639">
                  <c:v>-2.8934000000000002</c:v>
                </c:pt>
                <c:pt idx="1640">
                  <c:v>-2.9018999999999999</c:v>
                </c:pt>
                <c:pt idx="1641">
                  <c:v>-2.8801999999999999</c:v>
                </c:pt>
                <c:pt idx="1642">
                  <c:v>-2.8382000000000001</c:v>
                </c:pt>
                <c:pt idx="1643">
                  <c:v>-2.8033999999999999</c:v>
                </c:pt>
                <c:pt idx="1644">
                  <c:v>-2.8024</c:v>
                </c:pt>
                <c:pt idx="1645">
                  <c:v>-2.774</c:v>
                </c:pt>
                <c:pt idx="1646">
                  <c:v>-2.7307999999999999</c:v>
                </c:pt>
                <c:pt idx="1647">
                  <c:v>-2.7021999999999999</c:v>
                </c:pt>
                <c:pt idx="1648">
                  <c:v>-2.69</c:v>
                </c:pt>
                <c:pt idx="1649">
                  <c:v>-2.6852999999999998</c:v>
                </c:pt>
                <c:pt idx="1650">
                  <c:v>-2.6755</c:v>
                </c:pt>
                <c:pt idx="1651">
                  <c:v>-2.6833999999999998</c:v>
                </c:pt>
                <c:pt idx="1652">
                  <c:v>-2.6968000000000001</c:v>
                </c:pt>
                <c:pt idx="1653">
                  <c:v>-2.7216</c:v>
                </c:pt>
                <c:pt idx="1654">
                  <c:v>-2.7290000000000001</c:v>
                </c:pt>
                <c:pt idx="1655">
                  <c:v>-2.7021999999999999</c:v>
                </c:pt>
                <c:pt idx="1656">
                  <c:v>-2.6817000000000002</c:v>
                </c:pt>
                <c:pt idx="1657">
                  <c:v>-2.6882999999999999</c:v>
                </c:pt>
                <c:pt idx="1658">
                  <c:v>-2.6713</c:v>
                </c:pt>
                <c:pt idx="1659">
                  <c:v>-2.6438000000000001</c:v>
                </c:pt>
                <c:pt idx="1660">
                  <c:v>-2.6013999999999999</c:v>
                </c:pt>
                <c:pt idx="1661">
                  <c:v>-2.5646</c:v>
                </c:pt>
                <c:pt idx="1662">
                  <c:v>-2.5427</c:v>
                </c:pt>
                <c:pt idx="1663">
                  <c:v>-2.5379</c:v>
                </c:pt>
                <c:pt idx="1664">
                  <c:v>-2.5381999999999998</c:v>
                </c:pt>
                <c:pt idx="1665">
                  <c:v>-2.5406</c:v>
                </c:pt>
                <c:pt idx="1666">
                  <c:v>-2.5091999999999999</c:v>
                </c:pt>
                <c:pt idx="1667">
                  <c:v>-2.4767000000000001</c:v>
                </c:pt>
                <c:pt idx="1668">
                  <c:v>-2.46</c:v>
                </c:pt>
                <c:pt idx="1669">
                  <c:v>-2.4508999999999999</c:v>
                </c:pt>
                <c:pt idx="1670">
                  <c:v>-2.4398</c:v>
                </c:pt>
                <c:pt idx="1671">
                  <c:v>-2.4373999999999998</c:v>
                </c:pt>
                <c:pt idx="1672">
                  <c:v>-2.4302999999999999</c:v>
                </c:pt>
                <c:pt idx="1673">
                  <c:v>-2.4169</c:v>
                </c:pt>
                <c:pt idx="1674">
                  <c:v>-2.3948</c:v>
                </c:pt>
                <c:pt idx="1675">
                  <c:v>-2.4005000000000001</c:v>
                </c:pt>
                <c:pt idx="1676">
                  <c:v>-2.3986000000000001</c:v>
                </c:pt>
                <c:pt idx="1677">
                  <c:v>-2.3934000000000002</c:v>
                </c:pt>
                <c:pt idx="1678">
                  <c:v>-2.3868</c:v>
                </c:pt>
                <c:pt idx="1679">
                  <c:v>-2.3963999999999999</c:v>
                </c:pt>
                <c:pt idx="1680">
                  <c:v>-2.4089</c:v>
                </c:pt>
                <c:pt idx="1681">
                  <c:v>-2.3893</c:v>
                </c:pt>
                <c:pt idx="1682">
                  <c:v>-2.3567</c:v>
                </c:pt>
                <c:pt idx="1683">
                  <c:v>-2.3491</c:v>
                </c:pt>
                <c:pt idx="1684">
                  <c:v>-2.339</c:v>
                </c:pt>
                <c:pt idx="1685">
                  <c:v>-2.2827000000000002</c:v>
                </c:pt>
                <c:pt idx="1686">
                  <c:v>-2.23</c:v>
                </c:pt>
                <c:pt idx="1687">
                  <c:v>-2.1947999999999999</c:v>
                </c:pt>
                <c:pt idx="1688">
                  <c:v>-2.1667000000000001</c:v>
                </c:pt>
                <c:pt idx="1689">
                  <c:v>-2.1215000000000002</c:v>
                </c:pt>
                <c:pt idx="1690">
                  <c:v>-2.0655999999999999</c:v>
                </c:pt>
                <c:pt idx="1691">
                  <c:v>-2.0095000000000001</c:v>
                </c:pt>
                <c:pt idx="1692">
                  <c:v>-1.9515</c:v>
                </c:pt>
                <c:pt idx="1693">
                  <c:v>-1.9051</c:v>
                </c:pt>
                <c:pt idx="1694">
                  <c:v>-1.8647</c:v>
                </c:pt>
                <c:pt idx="1695">
                  <c:v>-1.8392999999999999</c:v>
                </c:pt>
                <c:pt idx="1696">
                  <c:v>-1.8086</c:v>
                </c:pt>
                <c:pt idx="1697">
                  <c:v>-1.7899</c:v>
                </c:pt>
                <c:pt idx="1698">
                  <c:v>-1.7648999999999999</c:v>
                </c:pt>
                <c:pt idx="1699">
                  <c:v>-1.752</c:v>
                </c:pt>
                <c:pt idx="1700">
                  <c:v>-1.7701</c:v>
                </c:pt>
                <c:pt idx="1701">
                  <c:v>-1.7457</c:v>
                </c:pt>
                <c:pt idx="1702">
                  <c:v>-1.6857</c:v>
                </c:pt>
                <c:pt idx="1703">
                  <c:v>-1.6258999999999999</c:v>
                </c:pt>
                <c:pt idx="1704">
                  <c:v>-1.6196999999999999</c:v>
                </c:pt>
                <c:pt idx="1705">
                  <c:v>-1.5968</c:v>
                </c:pt>
                <c:pt idx="1706">
                  <c:v>-1.5373000000000001</c:v>
                </c:pt>
                <c:pt idx="1707">
                  <c:v>-1.4892000000000001</c:v>
                </c:pt>
                <c:pt idx="1708">
                  <c:v>-1.47</c:v>
                </c:pt>
                <c:pt idx="1709">
                  <c:v>-1.4365000000000001</c:v>
                </c:pt>
                <c:pt idx="1710">
                  <c:v>-1.393</c:v>
                </c:pt>
                <c:pt idx="1711">
                  <c:v>-1.3359000000000001</c:v>
                </c:pt>
                <c:pt idx="1712">
                  <c:v>-1.2946</c:v>
                </c:pt>
                <c:pt idx="1713">
                  <c:v>-1.2790999999999999</c:v>
                </c:pt>
                <c:pt idx="1714">
                  <c:v>-1.2677</c:v>
                </c:pt>
                <c:pt idx="1715">
                  <c:v>-1.2376</c:v>
                </c:pt>
                <c:pt idx="1716">
                  <c:v>-1.1982999999999999</c:v>
                </c:pt>
                <c:pt idx="1717">
                  <c:v>-1.1791</c:v>
                </c:pt>
                <c:pt idx="1718">
                  <c:v>-1.1940999999999999</c:v>
                </c:pt>
                <c:pt idx="1719">
                  <c:v>-1.1398999999999999</c:v>
                </c:pt>
                <c:pt idx="1720">
                  <c:v>-1.1061000000000001</c:v>
                </c:pt>
                <c:pt idx="1721">
                  <c:v>-1.147</c:v>
                </c:pt>
                <c:pt idx="1722">
                  <c:v>-1.1668000000000001</c:v>
                </c:pt>
                <c:pt idx="1723">
                  <c:v>-1.1591</c:v>
                </c:pt>
                <c:pt idx="1724">
                  <c:v>-1.1628000000000001</c:v>
                </c:pt>
                <c:pt idx="1725">
                  <c:v>-1.1626000000000001</c:v>
                </c:pt>
                <c:pt idx="1726">
                  <c:v>-1.1435999999999999</c:v>
                </c:pt>
                <c:pt idx="1727">
                  <c:v>-1.1155999999999999</c:v>
                </c:pt>
                <c:pt idx="1728">
                  <c:v>-1.1077999999999999</c:v>
                </c:pt>
                <c:pt idx="1729">
                  <c:v>-1.1012999999999999</c:v>
                </c:pt>
                <c:pt idx="1730">
                  <c:v>-1.0941000000000001</c:v>
                </c:pt>
                <c:pt idx="1731">
                  <c:v>-1.0751999999999999</c:v>
                </c:pt>
                <c:pt idx="1732">
                  <c:v>-1.0487</c:v>
                </c:pt>
                <c:pt idx="1733">
                  <c:v>-1.0286</c:v>
                </c:pt>
                <c:pt idx="1734">
                  <c:v>-1.0145999999999999</c:v>
                </c:pt>
                <c:pt idx="1735">
                  <c:v>-1.0093000000000001</c:v>
                </c:pt>
                <c:pt idx="1736">
                  <c:v>-1.0004999999999999</c:v>
                </c:pt>
                <c:pt idx="1737">
                  <c:v>-0.99495</c:v>
                </c:pt>
                <c:pt idx="1738">
                  <c:v>-0.98731999999999998</c:v>
                </c:pt>
                <c:pt idx="1739">
                  <c:v>-0.98868</c:v>
                </c:pt>
                <c:pt idx="1740">
                  <c:v>-0.98584000000000005</c:v>
                </c:pt>
                <c:pt idx="1741">
                  <c:v>-0.98897000000000002</c:v>
                </c:pt>
                <c:pt idx="1742">
                  <c:v>-0.99826000000000004</c:v>
                </c:pt>
                <c:pt idx="1743">
                  <c:v>-0.99360000000000004</c:v>
                </c:pt>
                <c:pt idx="1744">
                  <c:v>-0.98660999999999999</c:v>
                </c:pt>
                <c:pt idx="1745">
                  <c:v>-0.97794999999999999</c:v>
                </c:pt>
                <c:pt idx="1746">
                  <c:v>-0.96823999999999999</c:v>
                </c:pt>
                <c:pt idx="1747">
                  <c:v>-0.96235999999999999</c:v>
                </c:pt>
                <c:pt idx="1748">
                  <c:v>-0.94216</c:v>
                </c:pt>
                <c:pt idx="1749">
                  <c:v>-0.92188999999999999</c:v>
                </c:pt>
                <c:pt idx="1750">
                  <c:v>-0.90158000000000005</c:v>
                </c:pt>
                <c:pt idx="1751">
                  <c:v>-0.89056000000000002</c:v>
                </c:pt>
                <c:pt idx="1752">
                  <c:v>-0.90276000000000001</c:v>
                </c:pt>
                <c:pt idx="1753">
                  <c:v>-0.92701</c:v>
                </c:pt>
                <c:pt idx="1754">
                  <c:v>-0.95391000000000004</c:v>
                </c:pt>
                <c:pt idx="1755">
                  <c:v>-0.95425000000000004</c:v>
                </c:pt>
                <c:pt idx="1756">
                  <c:v>-0.93623999999999996</c:v>
                </c:pt>
                <c:pt idx="1757">
                  <c:v>-0.93269999999999997</c:v>
                </c:pt>
                <c:pt idx="1758">
                  <c:v>-0.90720999999999996</c:v>
                </c:pt>
                <c:pt idx="1759">
                  <c:v>-0.88932</c:v>
                </c:pt>
                <c:pt idx="1760">
                  <c:v>-0.88619000000000003</c:v>
                </c:pt>
                <c:pt idx="1761">
                  <c:v>-0.87097999999999998</c:v>
                </c:pt>
                <c:pt idx="1762">
                  <c:v>-0.84779000000000004</c:v>
                </c:pt>
                <c:pt idx="1763">
                  <c:v>-0.83477999999999997</c:v>
                </c:pt>
                <c:pt idx="1764">
                  <c:v>-0.83813000000000004</c:v>
                </c:pt>
                <c:pt idx="1765">
                  <c:v>-0.84211000000000003</c:v>
                </c:pt>
                <c:pt idx="1766">
                  <c:v>-0.85758999999999996</c:v>
                </c:pt>
                <c:pt idx="1767">
                  <c:v>-0.87666999999999995</c:v>
                </c:pt>
                <c:pt idx="1768">
                  <c:v>-0.90903</c:v>
                </c:pt>
                <c:pt idx="1769">
                  <c:v>-0.94435999999999998</c:v>
                </c:pt>
                <c:pt idx="1770">
                  <c:v>-0.99397999999999997</c:v>
                </c:pt>
                <c:pt idx="1771">
                  <c:v>-1.0765</c:v>
                </c:pt>
                <c:pt idx="1772">
                  <c:v>-1.159</c:v>
                </c:pt>
                <c:pt idx="1773">
                  <c:v>-1.2403999999999999</c:v>
                </c:pt>
                <c:pt idx="1774">
                  <c:v>-1.3392999999999999</c:v>
                </c:pt>
                <c:pt idx="1775">
                  <c:v>-1.4599</c:v>
                </c:pt>
                <c:pt idx="1776">
                  <c:v>-1.5794999999999999</c:v>
                </c:pt>
                <c:pt idx="1777">
                  <c:v>-1.7233000000000001</c:v>
                </c:pt>
                <c:pt idx="1778">
                  <c:v>-1.837</c:v>
                </c:pt>
                <c:pt idx="1779">
                  <c:v>-1.9636</c:v>
                </c:pt>
                <c:pt idx="1780">
                  <c:v>-2.1175000000000002</c:v>
                </c:pt>
                <c:pt idx="1781">
                  <c:v>-2.2330000000000001</c:v>
                </c:pt>
                <c:pt idx="1782">
                  <c:v>-2.3319999999999999</c:v>
                </c:pt>
                <c:pt idx="1783">
                  <c:v>-2.4329999999999998</c:v>
                </c:pt>
                <c:pt idx="1784">
                  <c:v>-2.5089000000000001</c:v>
                </c:pt>
                <c:pt idx="1785">
                  <c:v>-2.5543999999999998</c:v>
                </c:pt>
                <c:pt idx="1786">
                  <c:v>-2.5922999999999998</c:v>
                </c:pt>
                <c:pt idx="1787">
                  <c:v>-2.6341999999999999</c:v>
                </c:pt>
                <c:pt idx="1788">
                  <c:v>-2.6551</c:v>
                </c:pt>
                <c:pt idx="1789">
                  <c:v>-2.6623999999999999</c:v>
                </c:pt>
                <c:pt idx="1790">
                  <c:v>-2.6562999999999999</c:v>
                </c:pt>
                <c:pt idx="1791">
                  <c:v>-2.6600999999999999</c:v>
                </c:pt>
                <c:pt idx="1792">
                  <c:v>-2.6917</c:v>
                </c:pt>
                <c:pt idx="1793">
                  <c:v>-2.7408999999999999</c:v>
                </c:pt>
                <c:pt idx="1794">
                  <c:v>-2.8045</c:v>
                </c:pt>
                <c:pt idx="1795">
                  <c:v>-2.9005999999999998</c:v>
                </c:pt>
                <c:pt idx="1796">
                  <c:v>-3.0030999999999999</c:v>
                </c:pt>
                <c:pt idx="1797">
                  <c:v>-3.1048</c:v>
                </c:pt>
                <c:pt idx="1798">
                  <c:v>-3.2332999999999998</c:v>
                </c:pt>
                <c:pt idx="1799">
                  <c:v>-3.3635999999999999</c:v>
                </c:pt>
                <c:pt idx="1800">
                  <c:v>-3.4866000000000001</c:v>
                </c:pt>
                <c:pt idx="1801">
                  <c:v>-3.6067</c:v>
                </c:pt>
                <c:pt idx="1802">
                  <c:v>-3.7475999999999998</c:v>
                </c:pt>
                <c:pt idx="1803">
                  <c:v>-3.9104999999999999</c:v>
                </c:pt>
                <c:pt idx="1804">
                  <c:v>-4.0787000000000004</c:v>
                </c:pt>
                <c:pt idx="1805">
                  <c:v>-4.2511999999999999</c:v>
                </c:pt>
                <c:pt idx="1806">
                  <c:v>-4.4035000000000002</c:v>
                </c:pt>
                <c:pt idx="1807">
                  <c:v>-4.5507999999999997</c:v>
                </c:pt>
                <c:pt idx="1808">
                  <c:v>-4.6947999999999999</c:v>
                </c:pt>
                <c:pt idx="1809">
                  <c:v>-4.8133999999999997</c:v>
                </c:pt>
                <c:pt idx="1810">
                  <c:v>-4.9126000000000003</c:v>
                </c:pt>
                <c:pt idx="1811">
                  <c:v>-4.9966999999999997</c:v>
                </c:pt>
                <c:pt idx="1812">
                  <c:v>-5.0568</c:v>
                </c:pt>
                <c:pt idx="1813">
                  <c:v>-5.0902000000000003</c:v>
                </c:pt>
                <c:pt idx="1814">
                  <c:v>-5.1032000000000002</c:v>
                </c:pt>
                <c:pt idx="1815">
                  <c:v>-5.1105999999999998</c:v>
                </c:pt>
                <c:pt idx="1816">
                  <c:v>-5.1154999999999999</c:v>
                </c:pt>
                <c:pt idx="1817">
                  <c:v>-5.1096000000000004</c:v>
                </c:pt>
                <c:pt idx="1818">
                  <c:v>-5.1271000000000004</c:v>
                </c:pt>
                <c:pt idx="1819">
                  <c:v>-5.1867000000000001</c:v>
                </c:pt>
                <c:pt idx="1820">
                  <c:v>-5.2576999999999998</c:v>
                </c:pt>
                <c:pt idx="1821">
                  <c:v>-5.3117999999999999</c:v>
                </c:pt>
                <c:pt idx="1822">
                  <c:v>-5.3708999999999998</c:v>
                </c:pt>
                <c:pt idx="1823">
                  <c:v>-5.4371</c:v>
                </c:pt>
                <c:pt idx="1824">
                  <c:v>-5.4908000000000001</c:v>
                </c:pt>
                <c:pt idx="1825">
                  <c:v>-5.5396999999999998</c:v>
                </c:pt>
                <c:pt idx="1826">
                  <c:v>-5.5811999999999999</c:v>
                </c:pt>
                <c:pt idx="1827">
                  <c:v>-5.6158000000000001</c:v>
                </c:pt>
                <c:pt idx="1828">
                  <c:v>-5.6387999999999998</c:v>
                </c:pt>
                <c:pt idx="1829">
                  <c:v>-5.6512000000000002</c:v>
                </c:pt>
                <c:pt idx="1830">
                  <c:v>-5.6509999999999998</c:v>
                </c:pt>
                <c:pt idx="1831">
                  <c:v>-5.6275000000000004</c:v>
                </c:pt>
                <c:pt idx="1832">
                  <c:v>-5.6215999999999999</c:v>
                </c:pt>
                <c:pt idx="1833">
                  <c:v>-5.6250999999999998</c:v>
                </c:pt>
                <c:pt idx="1834">
                  <c:v>-5.6463999999999999</c:v>
                </c:pt>
                <c:pt idx="1835">
                  <c:v>-5.6787999999999998</c:v>
                </c:pt>
                <c:pt idx="1836">
                  <c:v>-5.6985000000000001</c:v>
                </c:pt>
                <c:pt idx="1837">
                  <c:v>-5.7234999999999996</c:v>
                </c:pt>
                <c:pt idx="1838">
                  <c:v>-5.7487000000000004</c:v>
                </c:pt>
                <c:pt idx="1839">
                  <c:v>-5.7675999999999998</c:v>
                </c:pt>
                <c:pt idx="1840">
                  <c:v>-5.7885</c:v>
                </c:pt>
                <c:pt idx="1841">
                  <c:v>-5.8179999999999996</c:v>
                </c:pt>
                <c:pt idx="1842">
                  <c:v>-5.8647</c:v>
                </c:pt>
                <c:pt idx="1843">
                  <c:v>-5.8996000000000004</c:v>
                </c:pt>
                <c:pt idx="1844">
                  <c:v>-5.9211</c:v>
                </c:pt>
                <c:pt idx="1845">
                  <c:v>-5.9645999999999999</c:v>
                </c:pt>
                <c:pt idx="1846">
                  <c:v>-6.0033000000000003</c:v>
                </c:pt>
                <c:pt idx="1847">
                  <c:v>-6.0148999999999999</c:v>
                </c:pt>
                <c:pt idx="1848">
                  <c:v>-6.0381999999999998</c:v>
                </c:pt>
                <c:pt idx="1849">
                  <c:v>-6.0880000000000001</c:v>
                </c:pt>
                <c:pt idx="1850">
                  <c:v>-6.1317000000000004</c:v>
                </c:pt>
                <c:pt idx="1851">
                  <c:v>-6.1425000000000001</c:v>
                </c:pt>
                <c:pt idx="1852">
                  <c:v>-6.1590999999999996</c:v>
                </c:pt>
                <c:pt idx="1853">
                  <c:v>-6.1756000000000002</c:v>
                </c:pt>
                <c:pt idx="1854">
                  <c:v>-6.22</c:v>
                </c:pt>
                <c:pt idx="1855">
                  <c:v>-6.2916999999999996</c:v>
                </c:pt>
                <c:pt idx="1856">
                  <c:v>-6.3372000000000002</c:v>
                </c:pt>
                <c:pt idx="1857">
                  <c:v>-6.3484999999999996</c:v>
                </c:pt>
                <c:pt idx="1858">
                  <c:v>-6.3746</c:v>
                </c:pt>
                <c:pt idx="1859">
                  <c:v>-6.4339000000000004</c:v>
                </c:pt>
                <c:pt idx="1860">
                  <c:v>-6.4699</c:v>
                </c:pt>
                <c:pt idx="1861">
                  <c:v>-6.4943</c:v>
                </c:pt>
                <c:pt idx="1862">
                  <c:v>-6.5023</c:v>
                </c:pt>
                <c:pt idx="1863">
                  <c:v>-6.5242000000000004</c:v>
                </c:pt>
                <c:pt idx="1864">
                  <c:v>-6.5419999999999998</c:v>
                </c:pt>
                <c:pt idx="1865">
                  <c:v>-6.5464000000000002</c:v>
                </c:pt>
                <c:pt idx="1866">
                  <c:v>-6.5411999999999999</c:v>
                </c:pt>
                <c:pt idx="1867">
                  <c:v>-6.524</c:v>
                </c:pt>
                <c:pt idx="1868">
                  <c:v>-6.5156000000000001</c:v>
                </c:pt>
                <c:pt idx="1869">
                  <c:v>-6.5263</c:v>
                </c:pt>
                <c:pt idx="1870">
                  <c:v>-6.5324</c:v>
                </c:pt>
                <c:pt idx="1871">
                  <c:v>-6.5471000000000004</c:v>
                </c:pt>
                <c:pt idx="1872">
                  <c:v>-6.5946999999999996</c:v>
                </c:pt>
                <c:pt idx="1873">
                  <c:v>-6.6512000000000002</c:v>
                </c:pt>
                <c:pt idx="1874">
                  <c:v>-6.7015000000000002</c:v>
                </c:pt>
                <c:pt idx="1875">
                  <c:v>-6.7488999999999999</c:v>
                </c:pt>
                <c:pt idx="1876">
                  <c:v>-6.7821999999999996</c:v>
                </c:pt>
                <c:pt idx="1877">
                  <c:v>-6.8083</c:v>
                </c:pt>
                <c:pt idx="1878">
                  <c:v>-6.8305999999999996</c:v>
                </c:pt>
                <c:pt idx="1879">
                  <c:v>-6.8463000000000003</c:v>
                </c:pt>
                <c:pt idx="1880">
                  <c:v>-6.8456999999999999</c:v>
                </c:pt>
                <c:pt idx="1881">
                  <c:v>-6.8476999999999997</c:v>
                </c:pt>
                <c:pt idx="1882">
                  <c:v>-6.8472999999999997</c:v>
                </c:pt>
                <c:pt idx="1883">
                  <c:v>-6.8460999999999999</c:v>
                </c:pt>
                <c:pt idx="1884">
                  <c:v>-6.8509000000000002</c:v>
                </c:pt>
                <c:pt idx="1885">
                  <c:v>-6.8708</c:v>
                </c:pt>
                <c:pt idx="1886">
                  <c:v>-6.8851000000000004</c:v>
                </c:pt>
                <c:pt idx="1887">
                  <c:v>-6.8947000000000003</c:v>
                </c:pt>
                <c:pt idx="1888">
                  <c:v>-6.8941999999999997</c:v>
                </c:pt>
                <c:pt idx="1889">
                  <c:v>-6.9016000000000002</c:v>
                </c:pt>
                <c:pt idx="1890">
                  <c:v>-6.8909000000000002</c:v>
                </c:pt>
                <c:pt idx="1891">
                  <c:v>-6.8867000000000003</c:v>
                </c:pt>
                <c:pt idx="1892">
                  <c:v>-6.8890000000000002</c:v>
                </c:pt>
                <c:pt idx="1893">
                  <c:v>-6.9016000000000002</c:v>
                </c:pt>
                <c:pt idx="1894">
                  <c:v>-6.9225000000000003</c:v>
                </c:pt>
                <c:pt idx="1895">
                  <c:v>-6.9553000000000003</c:v>
                </c:pt>
                <c:pt idx="1896">
                  <c:v>-6.9635999999999996</c:v>
                </c:pt>
                <c:pt idx="1897">
                  <c:v>-6.9835000000000003</c:v>
                </c:pt>
                <c:pt idx="1898">
                  <c:v>-7.0030999999999999</c:v>
                </c:pt>
                <c:pt idx="1899">
                  <c:v>-7.0213000000000001</c:v>
                </c:pt>
                <c:pt idx="1900">
                  <c:v>-7.0247000000000002</c:v>
                </c:pt>
                <c:pt idx="1901">
                  <c:v>-7.0274999999999999</c:v>
                </c:pt>
                <c:pt idx="1902">
                  <c:v>-7.0380000000000003</c:v>
                </c:pt>
                <c:pt idx="1903">
                  <c:v>-7.0557999999999996</c:v>
                </c:pt>
                <c:pt idx="1904">
                  <c:v>-7.0730000000000004</c:v>
                </c:pt>
                <c:pt idx="1905">
                  <c:v>-7.0853000000000002</c:v>
                </c:pt>
                <c:pt idx="1906">
                  <c:v>-7.0721999999999996</c:v>
                </c:pt>
                <c:pt idx="1907">
                  <c:v>-7.0602999999999998</c:v>
                </c:pt>
                <c:pt idx="1908">
                  <c:v>-7.0891999999999999</c:v>
                </c:pt>
                <c:pt idx="1909">
                  <c:v>-7.1280999999999999</c:v>
                </c:pt>
                <c:pt idx="1910">
                  <c:v>-7.1566999999999998</c:v>
                </c:pt>
                <c:pt idx="1911">
                  <c:v>-7.1656000000000004</c:v>
                </c:pt>
                <c:pt idx="1912">
                  <c:v>-7.1676000000000002</c:v>
                </c:pt>
                <c:pt idx="1913">
                  <c:v>-7.1599000000000004</c:v>
                </c:pt>
                <c:pt idx="1914">
                  <c:v>-7.1395999999999997</c:v>
                </c:pt>
                <c:pt idx="1915">
                  <c:v>-7.1291000000000002</c:v>
                </c:pt>
                <c:pt idx="1916">
                  <c:v>-7.1082999999999998</c:v>
                </c:pt>
                <c:pt idx="1917">
                  <c:v>-7.0670999999999999</c:v>
                </c:pt>
                <c:pt idx="1918">
                  <c:v>-7.05</c:v>
                </c:pt>
                <c:pt idx="1919">
                  <c:v>-7.0407999999999999</c:v>
                </c:pt>
                <c:pt idx="1920">
                  <c:v>-7.0304000000000002</c:v>
                </c:pt>
                <c:pt idx="1921">
                  <c:v>-6.9848999999999997</c:v>
                </c:pt>
                <c:pt idx="1922">
                  <c:v>-6.9236000000000004</c:v>
                </c:pt>
                <c:pt idx="1923">
                  <c:v>-6.8490000000000002</c:v>
                </c:pt>
                <c:pt idx="1924">
                  <c:v>-6.7736000000000001</c:v>
                </c:pt>
                <c:pt idx="1925">
                  <c:v>-6.7213000000000003</c:v>
                </c:pt>
                <c:pt idx="1926">
                  <c:v>-6.6886999999999999</c:v>
                </c:pt>
                <c:pt idx="1927">
                  <c:v>-6.6340000000000003</c:v>
                </c:pt>
                <c:pt idx="1928">
                  <c:v>-6.5533000000000001</c:v>
                </c:pt>
                <c:pt idx="1929">
                  <c:v>-6.4701000000000004</c:v>
                </c:pt>
                <c:pt idx="1930">
                  <c:v>-6.4086999999999996</c:v>
                </c:pt>
                <c:pt idx="1931">
                  <c:v>-6.3410000000000002</c:v>
                </c:pt>
                <c:pt idx="1932">
                  <c:v>-6.2355999999999998</c:v>
                </c:pt>
                <c:pt idx="1933">
                  <c:v>-6.1002999999999998</c:v>
                </c:pt>
                <c:pt idx="1934">
                  <c:v>-5.9901</c:v>
                </c:pt>
                <c:pt idx="1935">
                  <c:v>-5.8897000000000004</c:v>
                </c:pt>
                <c:pt idx="1936">
                  <c:v>-5.7698</c:v>
                </c:pt>
                <c:pt idx="1937">
                  <c:v>-5.6388999999999996</c:v>
                </c:pt>
                <c:pt idx="1938">
                  <c:v>-5.5393999999999997</c:v>
                </c:pt>
                <c:pt idx="1939">
                  <c:v>-5.4604999999999997</c:v>
                </c:pt>
                <c:pt idx="1940">
                  <c:v>-5.3569000000000004</c:v>
                </c:pt>
                <c:pt idx="1941">
                  <c:v>-5.2518000000000002</c:v>
                </c:pt>
                <c:pt idx="1942">
                  <c:v>-5.1675000000000004</c:v>
                </c:pt>
                <c:pt idx="1943">
                  <c:v>-5.0761000000000003</c:v>
                </c:pt>
                <c:pt idx="1944">
                  <c:v>-4.9843999999999999</c:v>
                </c:pt>
                <c:pt idx="1945">
                  <c:v>-4.8784000000000001</c:v>
                </c:pt>
                <c:pt idx="1946">
                  <c:v>-4.7667999999999999</c:v>
                </c:pt>
                <c:pt idx="1947">
                  <c:v>-4.6691000000000003</c:v>
                </c:pt>
                <c:pt idx="1948">
                  <c:v>-4.5545</c:v>
                </c:pt>
                <c:pt idx="1949">
                  <c:v>-4.4261999999999997</c:v>
                </c:pt>
                <c:pt idx="1950">
                  <c:v>-4.3151999999999999</c:v>
                </c:pt>
                <c:pt idx="1951">
                  <c:v>-4.2103000000000002</c:v>
                </c:pt>
                <c:pt idx="1952">
                  <c:v>-4.1085000000000003</c:v>
                </c:pt>
                <c:pt idx="1953">
                  <c:v>-4.0156000000000001</c:v>
                </c:pt>
                <c:pt idx="1954">
                  <c:v>-3.8940000000000001</c:v>
                </c:pt>
                <c:pt idx="1955">
                  <c:v>-3.7614000000000001</c:v>
                </c:pt>
                <c:pt idx="1956">
                  <c:v>-3.6320000000000001</c:v>
                </c:pt>
                <c:pt idx="1957">
                  <c:v>-3.5131000000000001</c:v>
                </c:pt>
                <c:pt idx="1958">
                  <c:v>-3.4001000000000001</c:v>
                </c:pt>
                <c:pt idx="1959">
                  <c:v>-3.2906</c:v>
                </c:pt>
                <c:pt idx="1960">
                  <c:v>-3.1715</c:v>
                </c:pt>
                <c:pt idx="1961">
                  <c:v>-3.0661</c:v>
                </c:pt>
                <c:pt idx="1962">
                  <c:v>-2.9691000000000001</c:v>
                </c:pt>
                <c:pt idx="1963">
                  <c:v>-2.8740999999999999</c:v>
                </c:pt>
                <c:pt idx="1964">
                  <c:v>-2.7879</c:v>
                </c:pt>
                <c:pt idx="1965">
                  <c:v>-2.7204999999999999</c:v>
                </c:pt>
                <c:pt idx="1966">
                  <c:v>-2.6901999999999999</c:v>
                </c:pt>
                <c:pt idx="1967">
                  <c:v>-2.6937000000000002</c:v>
                </c:pt>
                <c:pt idx="1968">
                  <c:v>-2.7174</c:v>
                </c:pt>
                <c:pt idx="1969">
                  <c:v>-2.7587999999999999</c:v>
                </c:pt>
                <c:pt idx="1970">
                  <c:v>-2.7759999999999998</c:v>
                </c:pt>
                <c:pt idx="1971">
                  <c:v>-2.7803</c:v>
                </c:pt>
                <c:pt idx="1972">
                  <c:v>-2.7778999999999998</c:v>
                </c:pt>
                <c:pt idx="1973">
                  <c:v>-2.7654999999999998</c:v>
                </c:pt>
                <c:pt idx="1974">
                  <c:v>-2.7456</c:v>
                </c:pt>
                <c:pt idx="1975">
                  <c:v>-2.7115999999999998</c:v>
                </c:pt>
                <c:pt idx="1976">
                  <c:v>-2.6703999999999999</c:v>
                </c:pt>
                <c:pt idx="1977">
                  <c:v>-2.6236000000000002</c:v>
                </c:pt>
                <c:pt idx="1978">
                  <c:v>-2.5865999999999998</c:v>
                </c:pt>
                <c:pt idx="1979">
                  <c:v>-2.5451999999999999</c:v>
                </c:pt>
                <c:pt idx="1980">
                  <c:v>-2.5084</c:v>
                </c:pt>
                <c:pt idx="1981">
                  <c:v>-2.4956999999999998</c:v>
                </c:pt>
                <c:pt idx="1982">
                  <c:v>-2.4796999999999998</c:v>
                </c:pt>
                <c:pt idx="1983">
                  <c:v>-2.4582999999999999</c:v>
                </c:pt>
                <c:pt idx="1984">
                  <c:v>-2.4451999999999998</c:v>
                </c:pt>
                <c:pt idx="1985">
                  <c:v>-2.4428000000000001</c:v>
                </c:pt>
                <c:pt idx="1986">
                  <c:v>-2.4257</c:v>
                </c:pt>
                <c:pt idx="1987">
                  <c:v>-2.4058999999999999</c:v>
                </c:pt>
                <c:pt idx="1988">
                  <c:v>-2.3816000000000002</c:v>
                </c:pt>
                <c:pt idx="1989">
                  <c:v>-2.3588</c:v>
                </c:pt>
                <c:pt idx="1990">
                  <c:v>-2.3332999999999999</c:v>
                </c:pt>
                <c:pt idx="1991">
                  <c:v>-2.3105000000000002</c:v>
                </c:pt>
                <c:pt idx="1992">
                  <c:v>-2.2810000000000001</c:v>
                </c:pt>
                <c:pt idx="1993">
                  <c:v>-2.2551999999999999</c:v>
                </c:pt>
                <c:pt idx="1994">
                  <c:v>-2.2271000000000001</c:v>
                </c:pt>
                <c:pt idx="1995">
                  <c:v>-2.1939000000000002</c:v>
                </c:pt>
                <c:pt idx="1996">
                  <c:v>-2.1576</c:v>
                </c:pt>
                <c:pt idx="1997">
                  <c:v>-2.1284999999999998</c:v>
                </c:pt>
                <c:pt idx="1998">
                  <c:v>-2.0832999999999999</c:v>
                </c:pt>
                <c:pt idx="1999">
                  <c:v>-2.0306999999999999</c:v>
                </c:pt>
                <c:pt idx="2000">
                  <c:v>-1.9831000000000001</c:v>
                </c:pt>
                <c:pt idx="2001">
                  <c:v>-1.9399</c:v>
                </c:pt>
                <c:pt idx="2002">
                  <c:v>-1.8958999999999999</c:v>
                </c:pt>
                <c:pt idx="2003">
                  <c:v>-1.8593999999999999</c:v>
                </c:pt>
                <c:pt idx="2004">
                  <c:v>-1.8373999999999999</c:v>
                </c:pt>
                <c:pt idx="2005">
                  <c:v>-1.8179000000000001</c:v>
                </c:pt>
                <c:pt idx="2006">
                  <c:v>-1.7809999999999999</c:v>
                </c:pt>
                <c:pt idx="2007">
                  <c:v>-1.7323</c:v>
                </c:pt>
                <c:pt idx="2008">
                  <c:v>-1.6856</c:v>
                </c:pt>
                <c:pt idx="2009">
                  <c:v>-1.643</c:v>
                </c:pt>
                <c:pt idx="2010">
                  <c:v>-1.5905</c:v>
                </c:pt>
                <c:pt idx="2011">
                  <c:v>-1.5448999999999999</c:v>
                </c:pt>
                <c:pt idx="2012">
                  <c:v>-1.524</c:v>
                </c:pt>
                <c:pt idx="2013">
                  <c:v>-1.5092000000000001</c:v>
                </c:pt>
                <c:pt idx="2014">
                  <c:v>-1.4816</c:v>
                </c:pt>
                <c:pt idx="2015">
                  <c:v>-1.4605999999999999</c:v>
                </c:pt>
                <c:pt idx="2016">
                  <c:v>-1.43</c:v>
                </c:pt>
                <c:pt idx="2017">
                  <c:v>-1.4033</c:v>
                </c:pt>
                <c:pt idx="2018">
                  <c:v>-1.3788</c:v>
                </c:pt>
                <c:pt idx="2019">
                  <c:v>-1.3581000000000001</c:v>
                </c:pt>
                <c:pt idx="2020">
                  <c:v>-1.3385</c:v>
                </c:pt>
                <c:pt idx="2021">
                  <c:v>-1.3151999999999999</c:v>
                </c:pt>
                <c:pt idx="2022">
                  <c:v>-1.2775000000000001</c:v>
                </c:pt>
                <c:pt idx="2023">
                  <c:v>-1.2330000000000001</c:v>
                </c:pt>
                <c:pt idx="2024">
                  <c:v>-1.1940999999999999</c:v>
                </c:pt>
                <c:pt idx="2025">
                  <c:v>-1.1664000000000001</c:v>
                </c:pt>
                <c:pt idx="2026">
                  <c:v>-1.1581999999999999</c:v>
                </c:pt>
                <c:pt idx="2027">
                  <c:v>-1.1594</c:v>
                </c:pt>
                <c:pt idx="2028">
                  <c:v>-1.1468</c:v>
                </c:pt>
                <c:pt idx="2029">
                  <c:v>-1.1252</c:v>
                </c:pt>
                <c:pt idx="2030">
                  <c:v>-1.1185</c:v>
                </c:pt>
                <c:pt idx="2031">
                  <c:v>-1.1027</c:v>
                </c:pt>
                <c:pt idx="2032">
                  <c:v>-1.0803</c:v>
                </c:pt>
                <c:pt idx="2033">
                  <c:v>-1.0454000000000001</c:v>
                </c:pt>
                <c:pt idx="2034">
                  <c:v>-1.0133000000000001</c:v>
                </c:pt>
                <c:pt idx="2035">
                  <c:v>-0.98490999999999995</c:v>
                </c:pt>
                <c:pt idx="2036">
                  <c:v>-0.95840000000000003</c:v>
                </c:pt>
                <c:pt idx="2037">
                  <c:v>-0.9345</c:v>
                </c:pt>
                <c:pt idx="2038">
                  <c:v>-0.9083</c:v>
                </c:pt>
                <c:pt idx="2039">
                  <c:v>-0.88812000000000002</c:v>
                </c:pt>
                <c:pt idx="2040">
                  <c:v>-0.86882000000000004</c:v>
                </c:pt>
                <c:pt idx="2041">
                  <c:v>-0.85006000000000004</c:v>
                </c:pt>
                <c:pt idx="2042">
                  <c:v>-0.82938000000000001</c:v>
                </c:pt>
                <c:pt idx="2043">
                  <c:v>-0.81364000000000003</c:v>
                </c:pt>
                <c:pt idx="2044">
                  <c:v>-0.80464999999999998</c:v>
                </c:pt>
                <c:pt idx="2045">
                  <c:v>-0.78381000000000001</c:v>
                </c:pt>
                <c:pt idx="2046">
                  <c:v>-0.76332999999999995</c:v>
                </c:pt>
                <c:pt idx="2047">
                  <c:v>-0.73599999999999999</c:v>
                </c:pt>
                <c:pt idx="2048">
                  <c:v>-0.70491000000000004</c:v>
                </c:pt>
                <c:pt idx="2049">
                  <c:v>-0.67981999999999998</c:v>
                </c:pt>
                <c:pt idx="2050">
                  <c:v>-0.65895000000000004</c:v>
                </c:pt>
                <c:pt idx="2051">
                  <c:v>-0.63449</c:v>
                </c:pt>
                <c:pt idx="2052">
                  <c:v>-0.623</c:v>
                </c:pt>
                <c:pt idx="2053">
                  <c:v>-0.61895</c:v>
                </c:pt>
                <c:pt idx="2054">
                  <c:v>-0.62395</c:v>
                </c:pt>
                <c:pt idx="2055">
                  <c:v>-0.63592000000000004</c:v>
                </c:pt>
                <c:pt idx="2056">
                  <c:v>-0.62602999999999998</c:v>
                </c:pt>
                <c:pt idx="2057">
                  <c:v>-0.62356</c:v>
                </c:pt>
                <c:pt idx="2058">
                  <c:v>-0.62887000000000004</c:v>
                </c:pt>
                <c:pt idx="2059">
                  <c:v>-0.61306000000000005</c:v>
                </c:pt>
                <c:pt idx="2060">
                  <c:v>-0.59392999999999996</c:v>
                </c:pt>
                <c:pt idx="2061">
                  <c:v>-0.58674999999999999</c:v>
                </c:pt>
                <c:pt idx="2062">
                  <c:v>-0.57738</c:v>
                </c:pt>
                <c:pt idx="2063">
                  <c:v>-0.56320000000000003</c:v>
                </c:pt>
                <c:pt idx="2064">
                  <c:v>-0.56037999999999999</c:v>
                </c:pt>
                <c:pt idx="2065">
                  <c:v>-0.54374</c:v>
                </c:pt>
                <c:pt idx="2066">
                  <c:v>-0.52947</c:v>
                </c:pt>
                <c:pt idx="2067">
                  <c:v>-0.53042</c:v>
                </c:pt>
                <c:pt idx="2068">
                  <c:v>-0.51041999999999998</c:v>
                </c:pt>
                <c:pt idx="2069">
                  <c:v>-0.49719000000000002</c:v>
                </c:pt>
                <c:pt idx="2070">
                  <c:v>-0.48579</c:v>
                </c:pt>
                <c:pt idx="2071">
                  <c:v>-0.47278999999999999</c:v>
                </c:pt>
                <c:pt idx="2072">
                  <c:v>-0.45595000000000002</c:v>
                </c:pt>
                <c:pt idx="2073">
                  <c:v>-0.44644</c:v>
                </c:pt>
                <c:pt idx="2074">
                  <c:v>-0.43176999999999999</c:v>
                </c:pt>
                <c:pt idx="2075">
                  <c:v>-0.40860000000000002</c:v>
                </c:pt>
                <c:pt idx="2076">
                  <c:v>-0.39887</c:v>
                </c:pt>
                <c:pt idx="2077">
                  <c:v>-0.37886999999999998</c:v>
                </c:pt>
                <c:pt idx="2078">
                  <c:v>-0.37206</c:v>
                </c:pt>
                <c:pt idx="2079">
                  <c:v>-0.38246999999999998</c:v>
                </c:pt>
                <c:pt idx="2080">
                  <c:v>-0.39789999999999998</c:v>
                </c:pt>
                <c:pt idx="2081">
                  <c:v>-0.40506999999999999</c:v>
                </c:pt>
                <c:pt idx="2082">
                  <c:v>-0.40490999999999999</c:v>
                </c:pt>
                <c:pt idx="2083">
                  <c:v>-0.39298</c:v>
                </c:pt>
                <c:pt idx="2084">
                  <c:v>-0.37735999999999997</c:v>
                </c:pt>
                <c:pt idx="2085">
                  <c:v>-0.35686000000000001</c:v>
                </c:pt>
                <c:pt idx="2086">
                  <c:v>-0.34591</c:v>
                </c:pt>
                <c:pt idx="2087">
                  <c:v>-0.33082</c:v>
                </c:pt>
                <c:pt idx="2088">
                  <c:v>-0.31073000000000001</c:v>
                </c:pt>
                <c:pt idx="2089">
                  <c:v>-0.30247000000000002</c:v>
                </c:pt>
                <c:pt idx="2090">
                  <c:v>-0.28388999999999998</c:v>
                </c:pt>
                <c:pt idx="2091">
                  <c:v>-0.26254</c:v>
                </c:pt>
                <c:pt idx="2092">
                  <c:v>-0.25628000000000001</c:v>
                </c:pt>
                <c:pt idx="2093">
                  <c:v>-0.2581</c:v>
                </c:pt>
                <c:pt idx="2094">
                  <c:v>-0.25557999999999997</c:v>
                </c:pt>
                <c:pt idx="2095">
                  <c:v>-0.26641999999999999</c:v>
                </c:pt>
                <c:pt idx="2096">
                  <c:v>-0.27106000000000002</c:v>
                </c:pt>
                <c:pt idx="2097">
                  <c:v>-0.26655000000000001</c:v>
                </c:pt>
                <c:pt idx="2098">
                  <c:v>-0.26802999999999999</c:v>
                </c:pt>
                <c:pt idx="2099">
                  <c:v>-0.26854</c:v>
                </c:pt>
                <c:pt idx="2100">
                  <c:v>-0.25383</c:v>
                </c:pt>
                <c:pt idx="2101">
                  <c:v>-0.24052999999999999</c:v>
                </c:pt>
                <c:pt idx="2102">
                  <c:v>-0.22569</c:v>
                </c:pt>
                <c:pt idx="2103">
                  <c:v>-0.21002000000000001</c:v>
                </c:pt>
                <c:pt idx="2104">
                  <c:v>-0.19985</c:v>
                </c:pt>
                <c:pt idx="2105">
                  <c:v>-0.19844000000000001</c:v>
                </c:pt>
                <c:pt idx="2106">
                  <c:v>-0.19181000000000001</c:v>
                </c:pt>
                <c:pt idx="2107">
                  <c:v>-0.19098999999999999</c:v>
                </c:pt>
                <c:pt idx="2108">
                  <c:v>-0.18678</c:v>
                </c:pt>
                <c:pt idx="2109">
                  <c:v>-0.17724999999999999</c:v>
                </c:pt>
                <c:pt idx="2110">
                  <c:v>-0.16325999999999999</c:v>
                </c:pt>
                <c:pt idx="2111">
                  <c:v>-0.14249999999999999</c:v>
                </c:pt>
                <c:pt idx="2112">
                  <c:v>-0.13375999999999999</c:v>
                </c:pt>
                <c:pt idx="2113">
                  <c:v>-0.13400999999999999</c:v>
                </c:pt>
                <c:pt idx="2114">
                  <c:v>-0.12842999999999999</c:v>
                </c:pt>
                <c:pt idx="2115">
                  <c:v>-0.12359000000000001</c:v>
                </c:pt>
                <c:pt idx="2116">
                  <c:v>-0.13952999999999999</c:v>
                </c:pt>
                <c:pt idx="2117">
                  <c:v>-0.15956999999999999</c:v>
                </c:pt>
                <c:pt idx="2118">
                  <c:v>-0.189</c:v>
                </c:pt>
                <c:pt idx="2119">
                  <c:v>-0.23882</c:v>
                </c:pt>
                <c:pt idx="2120">
                  <c:v>-0.29171000000000002</c:v>
                </c:pt>
                <c:pt idx="2121">
                  <c:v>-0.34153</c:v>
                </c:pt>
                <c:pt idx="2122">
                  <c:v>-0.36975999999999998</c:v>
                </c:pt>
                <c:pt idx="2123">
                  <c:v>-0.39781</c:v>
                </c:pt>
                <c:pt idx="2124">
                  <c:v>-0.43153999999999998</c:v>
                </c:pt>
                <c:pt idx="2125">
                  <c:v>-0.46417000000000003</c:v>
                </c:pt>
                <c:pt idx="2126">
                  <c:v>-0.50548000000000004</c:v>
                </c:pt>
                <c:pt idx="2127">
                  <c:v>-0.55606</c:v>
                </c:pt>
                <c:pt idx="2128">
                  <c:v>-0.63249</c:v>
                </c:pt>
                <c:pt idx="2129">
                  <c:v>-0.73058999999999996</c:v>
                </c:pt>
                <c:pt idx="2130">
                  <c:v>-0.84143000000000001</c:v>
                </c:pt>
                <c:pt idx="2131">
                  <c:v>-0.96050000000000002</c:v>
                </c:pt>
                <c:pt idx="2132">
                  <c:v>-1.1086</c:v>
                </c:pt>
                <c:pt idx="2133">
                  <c:v>-1.2571000000000001</c:v>
                </c:pt>
                <c:pt idx="2134">
                  <c:v>-1.3754999999999999</c:v>
                </c:pt>
                <c:pt idx="2135">
                  <c:v>-1.5154000000000001</c:v>
                </c:pt>
                <c:pt idx="2136">
                  <c:v>-1.6415999999999999</c:v>
                </c:pt>
                <c:pt idx="2137">
                  <c:v>-1.7634000000000001</c:v>
                </c:pt>
                <c:pt idx="2138">
                  <c:v>-1.8683000000000001</c:v>
                </c:pt>
                <c:pt idx="2139">
                  <c:v>-1.9534</c:v>
                </c:pt>
                <c:pt idx="2140">
                  <c:v>-2.0238999999999998</c:v>
                </c:pt>
                <c:pt idx="2141">
                  <c:v>-2.0712999999999999</c:v>
                </c:pt>
                <c:pt idx="2142">
                  <c:v>-2.1095000000000002</c:v>
                </c:pt>
                <c:pt idx="2143">
                  <c:v>-2.1459000000000001</c:v>
                </c:pt>
                <c:pt idx="2144">
                  <c:v>-2.1907000000000001</c:v>
                </c:pt>
                <c:pt idx="2145">
                  <c:v>-2.2277</c:v>
                </c:pt>
                <c:pt idx="2146">
                  <c:v>-2.2725</c:v>
                </c:pt>
                <c:pt idx="2147">
                  <c:v>-2.3119000000000001</c:v>
                </c:pt>
                <c:pt idx="2148">
                  <c:v>-2.3559999999999999</c:v>
                </c:pt>
                <c:pt idx="2149">
                  <c:v>-2.4073000000000002</c:v>
                </c:pt>
                <c:pt idx="2150">
                  <c:v>-2.4609000000000001</c:v>
                </c:pt>
                <c:pt idx="2151">
                  <c:v>-2.5036</c:v>
                </c:pt>
                <c:pt idx="2152">
                  <c:v>-2.5404</c:v>
                </c:pt>
                <c:pt idx="2153">
                  <c:v>-2.5720999999999998</c:v>
                </c:pt>
                <c:pt idx="2154">
                  <c:v>-2.5918999999999999</c:v>
                </c:pt>
                <c:pt idx="2155">
                  <c:v>-2.6267999999999998</c:v>
                </c:pt>
                <c:pt idx="2156">
                  <c:v>-2.6634000000000002</c:v>
                </c:pt>
                <c:pt idx="2157">
                  <c:v>-2.6932</c:v>
                </c:pt>
                <c:pt idx="2158">
                  <c:v>-2.7014</c:v>
                </c:pt>
                <c:pt idx="2159">
                  <c:v>-2.7067999999999999</c:v>
                </c:pt>
                <c:pt idx="2160">
                  <c:v>-2.7191999999999998</c:v>
                </c:pt>
                <c:pt idx="2161">
                  <c:v>-2.7372999999999998</c:v>
                </c:pt>
                <c:pt idx="2162">
                  <c:v>-2.7587999999999999</c:v>
                </c:pt>
                <c:pt idx="2163">
                  <c:v>-2.786</c:v>
                </c:pt>
                <c:pt idx="2164">
                  <c:v>-2.823</c:v>
                </c:pt>
                <c:pt idx="2165">
                  <c:v>-2.8454999999999999</c:v>
                </c:pt>
                <c:pt idx="2166">
                  <c:v>-2.8658999999999999</c:v>
                </c:pt>
                <c:pt idx="2167">
                  <c:v>-2.883</c:v>
                </c:pt>
                <c:pt idx="2168">
                  <c:v>-2.9114</c:v>
                </c:pt>
                <c:pt idx="2169">
                  <c:v>-2.9443999999999999</c:v>
                </c:pt>
                <c:pt idx="2170">
                  <c:v>-2.9643000000000002</c:v>
                </c:pt>
                <c:pt idx="2171">
                  <c:v>-2.9817999999999998</c:v>
                </c:pt>
                <c:pt idx="2172">
                  <c:v>-3.0007999999999999</c:v>
                </c:pt>
                <c:pt idx="2173">
                  <c:v>-3.0287000000000002</c:v>
                </c:pt>
                <c:pt idx="2174">
                  <c:v>-3.0632999999999999</c:v>
                </c:pt>
                <c:pt idx="2175">
                  <c:v>-3.0987</c:v>
                </c:pt>
                <c:pt idx="2176">
                  <c:v>-3.1453000000000002</c:v>
                </c:pt>
                <c:pt idx="2177">
                  <c:v>-3.2057000000000002</c:v>
                </c:pt>
                <c:pt idx="2178">
                  <c:v>-3.2709999999999999</c:v>
                </c:pt>
                <c:pt idx="2179">
                  <c:v>-3.3391000000000002</c:v>
                </c:pt>
                <c:pt idx="2180">
                  <c:v>-3.4119999999999999</c:v>
                </c:pt>
                <c:pt idx="2181">
                  <c:v>-3.4971999999999999</c:v>
                </c:pt>
                <c:pt idx="2182">
                  <c:v>-3.5985999999999998</c:v>
                </c:pt>
                <c:pt idx="2183">
                  <c:v>-3.7050999999999998</c:v>
                </c:pt>
                <c:pt idx="2184">
                  <c:v>-3.8109000000000002</c:v>
                </c:pt>
                <c:pt idx="2185">
                  <c:v>-3.9114</c:v>
                </c:pt>
                <c:pt idx="2186">
                  <c:v>-4.0236999999999998</c:v>
                </c:pt>
                <c:pt idx="2187">
                  <c:v>-4.1418999999999997</c:v>
                </c:pt>
                <c:pt idx="2188">
                  <c:v>-4.2502000000000004</c:v>
                </c:pt>
                <c:pt idx="2189">
                  <c:v>-4.3528000000000002</c:v>
                </c:pt>
                <c:pt idx="2190">
                  <c:v>-4.4401999999999999</c:v>
                </c:pt>
                <c:pt idx="2191">
                  <c:v>-4.5155000000000003</c:v>
                </c:pt>
                <c:pt idx="2192">
                  <c:v>-4.5975999999999999</c:v>
                </c:pt>
                <c:pt idx="2193">
                  <c:v>-4.6632999999999996</c:v>
                </c:pt>
                <c:pt idx="2194">
                  <c:v>-4.7199</c:v>
                </c:pt>
                <c:pt idx="2195">
                  <c:v>-4.7782999999999998</c:v>
                </c:pt>
                <c:pt idx="2196">
                  <c:v>-4.8071999999999999</c:v>
                </c:pt>
                <c:pt idx="2197">
                  <c:v>-4.8437000000000001</c:v>
                </c:pt>
                <c:pt idx="2198">
                  <c:v>-4.8689999999999998</c:v>
                </c:pt>
                <c:pt idx="2199">
                  <c:v>-4.8956</c:v>
                </c:pt>
                <c:pt idx="2200">
                  <c:v>-4.9177</c:v>
                </c:pt>
                <c:pt idx="2201">
                  <c:v>-4.9226000000000001</c:v>
                </c:pt>
                <c:pt idx="2202">
                  <c:v>-4.9295</c:v>
                </c:pt>
                <c:pt idx="2203">
                  <c:v>-4.9686000000000003</c:v>
                </c:pt>
                <c:pt idx="2204">
                  <c:v>-5.0216000000000003</c:v>
                </c:pt>
                <c:pt idx="2205">
                  <c:v>-5.0743999999999998</c:v>
                </c:pt>
                <c:pt idx="2206">
                  <c:v>-5.1269</c:v>
                </c:pt>
                <c:pt idx="2207">
                  <c:v>-5.1821999999999999</c:v>
                </c:pt>
                <c:pt idx="2208">
                  <c:v>-5.2343000000000002</c:v>
                </c:pt>
                <c:pt idx="2209">
                  <c:v>-5.2973999999999997</c:v>
                </c:pt>
                <c:pt idx="2210">
                  <c:v>-5.3582000000000001</c:v>
                </c:pt>
                <c:pt idx="2211">
                  <c:v>-5.4076000000000004</c:v>
                </c:pt>
                <c:pt idx="2212">
                  <c:v>-5.4393000000000002</c:v>
                </c:pt>
                <c:pt idx="2213">
                  <c:v>-5.4650999999999996</c:v>
                </c:pt>
                <c:pt idx="2214">
                  <c:v>-5.5072000000000001</c:v>
                </c:pt>
                <c:pt idx="2215">
                  <c:v>-5.5426000000000002</c:v>
                </c:pt>
                <c:pt idx="2216">
                  <c:v>-5.5723000000000003</c:v>
                </c:pt>
                <c:pt idx="2217">
                  <c:v>-5.5964</c:v>
                </c:pt>
                <c:pt idx="2218">
                  <c:v>-5.6139999999999999</c:v>
                </c:pt>
                <c:pt idx="2219">
                  <c:v>-5.6196000000000002</c:v>
                </c:pt>
                <c:pt idx="2220">
                  <c:v>-5.6313000000000004</c:v>
                </c:pt>
                <c:pt idx="2221">
                  <c:v>-5.6501999999999999</c:v>
                </c:pt>
                <c:pt idx="2222">
                  <c:v>-5.6669999999999998</c:v>
                </c:pt>
                <c:pt idx="2223">
                  <c:v>-5.6962999999999999</c:v>
                </c:pt>
                <c:pt idx="2224">
                  <c:v>-5.7317</c:v>
                </c:pt>
                <c:pt idx="2225">
                  <c:v>-5.7878999999999996</c:v>
                </c:pt>
                <c:pt idx="2226">
                  <c:v>-5.8326000000000002</c:v>
                </c:pt>
                <c:pt idx="2227">
                  <c:v>-5.8658000000000001</c:v>
                </c:pt>
                <c:pt idx="2228">
                  <c:v>-5.9016999999999999</c:v>
                </c:pt>
                <c:pt idx="2229">
                  <c:v>-5.9518000000000004</c:v>
                </c:pt>
                <c:pt idx="2230">
                  <c:v>-5.9981</c:v>
                </c:pt>
                <c:pt idx="2231">
                  <c:v>-6.0395000000000003</c:v>
                </c:pt>
                <c:pt idx="2232">
                  <c:v>-6.0698999999999996</c:v>
                </c:pt>
                <c:pt idx="2233">
                  <c:v>-6.0800999999999998</c:v>
                </c:pt>
                <c:pt idx="2234">
                  <c:v>-6.0894000000000004</c:v>
                </c:pt>
                <c:pt idx="2235">
                  <c:v>-6.0777000000000001</c:v>
                </c:pt>
                <c:pt idx="2236">
                  <c:v>-6.0644</c:v>
                </c:pt>
                <c:pt idx="2237">
                  <c:v>-6.0442</c:v>
                </c:pt>
                <c:pt idx="2238">
                  <c:v>-6.0388000000000002</c:v>
                </c:pt>
                <c:pt idx="2239">
                  <c:v>-6.0563000000000002</c:v>
                </c:pt>
                <c:pt idx="2240">
                  <c:v>-6.0670000000000002</c:v>
                </c:pt>
                <c:pt idx="2241">
                  <c:v>-6.0655000000000001</c:v>
                </c:pt>
                <c:pt idx="2242">
                  <c:v>-6.0895999999999999</c:v>
                </c:pt>
                <c:pt idx="2243">
                  <c:v>-6.1401000000000003</c:v>
                </c:pt>
                <c:pt idx="2244">
                  <c:v>-6.2129000000000003</c:v>
                </c:pt>
                <c:pt idx="2245">
                  <c:v>-6.2716000000000003</c:v>
                </c:pt>
                <c:pt idx="2246">
                  <c:v>-6.2977999999999996</c:v>
                </c:pt>
                <c:pt idx="2247">
                  <c:v>-6.3611000000000004</c:v>
                </c:pt>
                <c:pt idx="2248">
                  <c:v>-6.4292999999999996</c:v>
                </c:pt>
                <c:pt idx="2249">
                  <c:v>-6.4809000000000001</c:v>
                </c:pt>
                <c:pt idx="2250">
                  <c:v>-6.4924999999999997</c:v>
                </c:pt>
                <c:pt idx="2251">
                  <c:v>-6.4915000000000003</c:v>
                </c:pt>
                <c:pt idx="2252">
                  <c:v>-6.5141</c:v>
                </c:pt>
                <c:pt idx="2253">
                  <c:v>-6.5403000000000002</c:v>
                </c:pt>
                <c:pt idx="2254">
                  <c:v>-6.5346000000000002</c:v>
                </c:pt>
                <c:pt idx="2255">
                  <c:v>-6.5311000000000003</c:v>
                </c:pt>
                <c:pt idx="2256">
                  <c:v>-6.5285000000000002</c:v>
                </c:pt>
                <c:pt idx="2257">
                  <c:v>-6.5232000000000001</c:v>
                </c:pt>
                <c:pt idx="2258">
                  <c:v>-6.5275999999999996</c:v>
                </c:pt>
                <c:pt idx="2259">
                  <c:v>-6.5377000000000001</c:v>
                </c:pt>
                <c:pt idx="2260">
                  <c:v>-6.5697999999999999</c:v>
                </c:pt>
                <c:pt idx="2261">
                  <c:v>-6.6058000000000003</c:v>
                </c:pt>
                <c:pt idx="2262">
                  <c:v>-6.6463000000000001</c:v>
                </c:pt>
                <c:pt idx="2263">
                  <c:v>-6.6687000000000003</c:v>
                </c:pt>
                <c:pt idx="2264">
                  <c:v>-6.6817000000000002</c:v>
                </c:pt>
                <c:pt idx="2265">
                  <c:v>-6.7043999999999997</c:v>
                </c:pt>
                <c:pt idx="2266">
                  <c:v>-6.7188999999999997</c:v>
                </c:pt>
                <c:pt idx="2267">
                  <c:v>-6.7233999999999998</c:v>
                </c:pt>
                <c:pt idx="2268">
                  <c:v>-6.7340999999999998</c:v>
                </c:pt>
                <c:pt idx="2269">
                  <c:v>-6.7496</c:v>
                </c:pt>
                <c:pt idx="2270">
                  <c:v>-6.7591999999999999</c:v>
                </c:pt>
                <c:pt idx="2271">
                  <c:v>-6.7670000000000003</c:v>
                </c:pt>
                <c:pt idx="2272">
                  <c:v>-6.7720000000000002</c:v>
                </c:pt>
                <c:pt idx="2273">
                  <c:v>-6.7671999999999999</c:v>
                </c:pt>
                <c:pt idx="2274">
                  <c:v>-6.7682000000000002</c:v>
                </c:pt>
                <c:pt idx="2275">
                  <c:v>-6.7725</c:v>
                </c:pt>
                <c:pt idx="2276">
                  <c:v>-6.7781000000000002</c:v>
                </c:pt>
                <c:pt idx="2277">
                  <c:v>-6.7922000000000002</c:v>
                </c:pt>
                <c:pt idx="2278">
                  <c:v>-6.7983000000000002</c:v>
                </c:pt>
                <c:pt idx="2279">
                  <c:v>-6.8148</c:v>
                </c:pt>
                <c:pt idx="2280">
                  <c:v>-6.8399000000000001</c:v>
                </c:pt>
                <c:pt idx="2281">
                  <c:v>-6.8483999999999998</c:v>
                </c:pt>
                <c:pt idx="2282">
                  <c:v>-6.8593999999999999</c:v>
                </c:pt>
                <c:pt idx="2283">
                  <c:v>-6.8704999999999998</c:v>
                </c:pt>
                <c:pt idx="2284">
                  <c:v>-6.8781999999999996</c:v>
                </c:pt>
                <c:pt idx="2285">
                  <c:v>-6.8653000000000004</c:v>
                </c:pt>
                <c:pt idx="2286">
                  <c:v>-6.8798000000000004</c:v>
                </c:pt>
                <c:pt idx="2287">
                  <c:v>-6.8960999999999997</c:v>
                </c:pt>
                <c:pt idx="2288">
                  <c:v>-6.9147999999999996</c:v>
                </c:pt>
                <c:pt idx="2289">
                  <c:v>-6.9226999999999999</c:v>
                </c:pt>
                <c:pt idx="2290">
                  <c:v>-6.9245999999999999</c:v>
                </c:pt>
                <c:pt idx="2291">
                  <c:v>-6.93</c:v>
                </c:pt>
                <c:pt idx="2292">
                  <c:v>-6.9398</c:v>
                </c:pt>
                <c:pt idx="2293">
                  <c:v>-6.9419000000000004</c:v>
                </c:pt>
                <c:pt idx="2294">
                  <c:v>-6.9355000000000002</c:v>
                </c:pt>
                <c:pt idx="2295">
                  <c:v>-6.9391999999999996</c:v>
                </c:pt>
                <c:pt idx="2296">
                  <c:v>-6.9551999999999996</c:v>
                </c:pt>
                <c:pt idx="2297">
                  <c:v>-6.9739000000000004</c:v>
                </c:pt>
                <c:pt idx="2298">
                  <c:v>-6.9928999999999997</c:v>
                </c:pt>
                <c:pt idx="2299">
                  <c:v>-7.0174000000000003</c:v>
                </c:pt>
                <c:pt idx="2300">
                  <c:v>-7.0251999999999999</c:v>
                </c:pt>
                <c:pt idx="2301">
                  <c:v>-7.0263</c:v>
                </c:pt>
                <c:pt idx="2302">
                  <c:v>-7.0263</c:v>
                </c:pt>
                <c:pt idx="2303">
                  <c:v>-7.0311000000000003</c:v>
                </c:pt>
                <c:pt idx="2304">
                  <c:v>-7.0349000000000004</c:v>
                </c:pt>
                <c:pt idx="2305">
                  <c:v>-7.0548999999999999</c:v>
                </c:pt>
                <c:pt idx="2306">
                  <c:v>-7.0627000000000004</c:v>
                </c:pt>
                <c:pt idx="2307">
                  <c:v>-7.0728999999999997</c:v>
                </c:pt>
                <c:pt idx="2308">
                  <c:v>-7.0735999999999999</c:v>
                </c:pt>
                <c:pt idx="2309">
                  <c:v>-7.0861999999999998</c:v>
                </c:pt>
                <c:pt idx="2310">
                  <c:v>-7.0911999999999997</c:v>
                </c:pt>
                <c:pt idx="2311">
                  <c:v>-7.1096000000000004</c:v>
                </c:pt>
                <c:pt idx="2312">
                  <c:v>-7.1348000000000003</c:v>
                </c:pt>
                <c:pt idx="2313">
                  <c:v>-7.1615000000000002</c:v>
                </c:pt>
                <c:pt idx="2314">
                  <c:v>-7.1703999999999999</c:v>
                </c:pt>
                <c:pt idx="2315">
                  <c:v>-7.1768999999999998</c:v>
                </c:pt>
                <c:pt idx="2316">
                  <c:v>-7.2011000000000003</c:v>
                </c:pt>
                <c:pt idx="2317">
                  <c:v>-7.2153</c:v>
                </c:pt>
                <c:pt idx="2318">
                  <c:v>-7.2142999999999997</c:v>
                </c:pt>
                <c:pt idx="2319">
                  <c:v>-7.2161999999999997</c:v>
                </c:pt>
                <c:pt idx="2320">
                  <c:v>-7.2041000000000004</c:v>
                </c:pt>
                <c:pt idx="2321">
                  <c:v>-7.1909000000000001</c:v>
                </c:pt>
                <c:pt idx="2322">
                  <c:v>-7.1745000000000001</c:v>
                </c:pt>
                <c:pt idx="2323">
                  <c:v>-7.1365999999999996</c:v>
                </c:pt>
                <c:pt idx="2324">
                  <c:v>-7.1226000000000003</c:v>
                </c:pt>
                <c:pt idx="2325">
                  <c:v>-7.1441999999999997</c:v>
                </c:pt>
                <c:pt idx="2326">
                  <c:v>-7.1616999999999997</c:v>
                </c:pt>
                <c:pt idx="2327">
                  <c:v>-7.1627999999999998</c:v>
                </c:pt>
                <c:pt idx="2328">
                  <c:v>-7.1749000000000001</c:v>
                </c:pt>
                <c:pt idx="2329">
                  <c:v>-7.2118000000000002</c:v>
                </c:pt>
                <c:pt idx="2330">
                  <c:v>-7.2603999999999997</c:v>
                </c:pt>
                <c:pt idx="2331">
                  <c:v>-7.2786</c:v>
                </c:pt>
                <c:pt idx="2332">
                  <c:v>-7.2794999999999996</c:v>
                </c:pt>
                <c:pt idx="2333">
                  <c:v>-7.2870999999999997</c:v>
                </c:pt>
                <c:pt idx="2334">
                  <c:v>-7.2934000000000001</c:v>
                </c:pt>
                <c:pt idx="2335">
                  <c:v>-7.2972000000000001</c:v>
                </c:pt>
                <c:pt idx="2336">
                  <c:v>-7.2967000000000004</c:v>
                </c:pt>
                <c:pt idx="2337">
                  <c:v>-7.2798999999999996</c:v>
                </c:pt>
                <c:pt idx="2338">
                  <c:v>-7.2582000000000004</c:v>
                </c:pt>
                <c:pt idx="2339">
                  <c:v>-7.2262000000000004</c:v>
                </c:pt>
                <c:pt idx="2340">
                  <c:v>-7.1913</c:v>
                </c:pt>
                <c:pt idx="2341">
                  <c:v>-7.1471999999999998</c:v>
                </c:pt>
                <c:pt idx="2342">
                  <c:v>-7.109</c:v>
                </c:pt>
                <c:pt idx="2343">
                  <c:v>-7.0625999999999998</c:v>
                </c:pt>
                <c:pt idx="2344">
                  <c:v>-7.0358000000000001</c:v>
                </c:pt>
                <c:pt idx="2345">
                  <c:v>-7.0011000000000001</c:v>
                </c:pt>
                <c:pt idx="2346">
                  <c:v>-6.9672000000000001</c:v>
                </c:pt>
                <c:pt idx="2347">
                  <c:v>-6.9294000000000002</c:v>
                </c:pt>
                <c:pt idx="2348">
                  <c:v>-6.8924000000000003</c:v>
                </c:pt>
                <c:pt idx="2349">
                  <c:v>-6.8521999999999998</c:v>
                </c:pt>
                <c:pt idx="2350">
                  <c:v>-6.8023999999999996</c:v>
                </c:pt>
                <c:pt idx="2351">
                  <c:v>-6.7355999999999998</c:v>
                </c:pt>
                <c:pt idx="2352">
                  <c:v>-6.6543000000000001</c:v>
                </c:pt>
                <c:pt idx="2353">
                  <c:v>-6.5734000000000004</c:v>
                </c:pt>
                <c:pt idx="2354">
                  <c:v>-6.5091000000000001</c:v>
                </c:pt>
                <c:pt idx="2355">
                  <c:v>-6.4424000000000001</c:v>
                </c:pt>
                <c:pt idx="2356">
                  <c:v>-6.3639000000000001</c:v>
                </c:pt>
                <c:pt idx="2357">
                  <c:v>-6.2815000000000003</c:v>
                </c:pt>
                <c:pt idx="2358">
                  <c:v>-6.2073</c:v>
                </c:pt>
                <c:pt idx="2359">
                  <c:v>-6.1413000000000002</c:v>
                </c:pt>
                <c:pt idx="2360">
                  <c:v>-6.0662000000000003</c:v>
                </c:pt>
                <c:pt idx="2361">
                  <c:v>-5.9596</c:v>
                </c:pt>
                <c:pt idx="2362">
                  <c:v>-5.8375000000000004</c:v>
                </c:pt>
                <c:pt idx="2363">
                  <c:v>-5.7252999999999998</c:v>
                </c:pt>
                <c:pt idx="2364">
                  <c:v>-5.609</c:v>
                </c:pt>
                <c:pt idx="2365">
                  <c:v>-5.4843999999999999</c:v>
                </c:pt>
                <c:pt idx="2366">
                  <c:v>-5.3640999999999996</c:v>
                </c:pt>
                <c:pt idx="2367">
                  <c:v>-5.2670000000000003</c:v>
                </c:pt>
                <c:pt idx="2368">
                  <c:v>-5.1538000000000004</c:v>
                </c:pt>
                <c:pt idx="2369">
                  <c:v>-5.0555000000000003</c:v>
                </c:pt>
                <c:pt idx="2370">
                  <c:v>-4.9668000000000001</c:v>
                </c:pt>
                <c:pt idx="2371">
                  <c:v>-4.8681999999999999</c:v>
                </c:pt>
                <c:pt idx="2372">
                  <c:v>-4.7603999999999997</c:v>
                </c:pt>
                <c:pt idx="2373">
                  <c:v>-4.6589999999999998</c:v>
                </c:pt>
                <c:pt idx="2374">
                  <c:v>-4.5331999999999999</c:v>
                </c:pt>
                <c:pt idx="2375">
                  <c:v>-4.4074999999999998</c:v>
                </c:pt>
                <c:pt idx="2376">
                  <c:v>-4.3120000000000003</c:v>
                </c:pt>
                <c:pt idx="2377">
                  <c:v>-4.2229999999999999</c:v>
                </c:pt>
                <c:pt idx="2378">
                  <c:v>-4.1055000000000001</c:v>
                </c:pt>
                <c:pt idx="2379">
                  <c:v>-3.9893999999999998</c:v>
                </c:pt>
                <c:pt idx="2380">
                  <c:v>-3.8534999999999999</c:v>
                </c:pt>
                <c:pt idx="2381">
                  <c:v>-3.7526999999999999</c:v>
                </c:pt>
                <c:pt idx="2382">
                  <c:v>-3.6341000000000001</c:v>
                </c:pt>
                <c:pt idx="2383">
                  <c:v>-3.4885000000000002</c:v>
                </c:pt>
                <c:pt idx="2384">
                  <c:v>-3.3367</c:v>
                </c:pt>
                <c:pt idx="2385">
                  <c:v>-3.1472000000000002</c:v>
                </c:pt>
                <c:pt idx="2386">
                  <c:v>-3.0055000000000001</c:v>
                </c:pt>
                <c:pt idx="2387">
                  <c:v>-2.8791000000000002</c:v>
                </c:pt>
                <c:pt idx="2388">
                  <c:v>-2.8130999999999999</c:v>
                </c:pt>
                <c:pt idx="2389">
                  <c:v>-2.7812999999999999</c:v>
                </c:pt>
                <c:pt idx="2390">
                  <c:v>-2.7250000000000001</c:v>
                </c:pt>
                <c:pt idx="2391">
                  <c:v>-2.7121</c:v>
                </c:pt>
                <c:pt idx="2392">
                  <c:v>-2.7524999999999999</c:v>
                </c:pt>
                <c:pt idx="2393">
                  <c:v>-2.7974000000000001</c:v>
                </c:pt>
                <c:pt idx="2394">
                  <c:v>-2.8161</c:v>
                </c:pt>
                <c:pt idx="2395">
                  <c:v>-2.8412999999999999</c:v>
                </c:pt>
                <c:pt idx="2396">
                  <c:v>-2.8330000000000002</c:v>
                </c:pt>
                <c:pt idx="2397">
                  <c:v>-2.8296000000000001</c:v>
                </c:pt>
                <c:pt idx="2398">
                  <c:v>-2.8275000000000001</c:v>
                </c:pt>
                <c:pt idx="2399">
                  <c:v>-2.8254000000000001</c:v>
                </c:pt>
                <c:pt idx="2400">
                  <c:v>-2.7643</c:v>
                </c:pt>
                <c:pt idx="2401">
                  <c:v>-2.6960999999999999</c:v>
                </c:pt>
                <c:pt idx="2402">
                  <c:v>-2.6543000000000001</c:v>
                </c:pt>
                <c:pt idx="2403">
                  <c:v>-2.5958000000000001</c:v>
                </c:pt>
                <c:pt idx="2404">
                  <c:v>-2.5649999999999999</c:v>
                </c:pt>
                <c:pt idx="2405">
                  <c:v>-2.5510999999999999</c:v>
                </c:pt>
                <c:pt idx="2406">
                  <c:v>-2.5186000000000002</c:v>
                </c:pt>
                <c:pt idx="2407">
                  <c:v>-2.4826000000000001</c:v>
                </c:pt>
                <c:pt idx="2408">
                  <c:v>-2.4712000000000001</c:v>
                </c:pt>
                <c:pt idx="2409">
                  <c:v>-2.4306999999999999</c:v>
                </c:pt>
                <c:pt idx="2410">
                  <c:v>-2.4064000000000001</c:v>
                </c:pt>
                <c:pt idx="2411">
                  <c:v>-2.3864000000000001</c:v>
                </c:pt>
                <c:pt idx="2412">
                  <c:v>-2.3571</c:v>
                </c:pt>
                <c:pt idx="2413">
                  <c:v>-2.3037000000000001</c:v>
                </c:pt>
                <c:pt idx="2414">
                  <c:v>-2.2608000000000001</c:v>
                </c:pt>
                <c:pt idx="2415">
                  <c:v>-2.2315999999999998</c:v>
                </c:pt>
                <c:pt idx="2416">
                  <c:v>-2.1699000000000002</c:v>
                </c:pt>
                <c:pt idx="2417">
                  <c:v>-2.1227999999999998</c:v>
                </c:pt>
                <c:pt idx="2418">
                  <c:v>-2.0952000000000002</c:v>
                </c:pt>
                <c:pt idx="2419">
                  <c:v>-2.0926</c:v>
                </c:pt>
                <c:pt idx="2420">
                  <c:v>-2.0488</c:v>
                </c:pt>
                <c:pt idx="2421">
                  <c:v>-2.0093999999999999</c:v>
                </c:pt>
                <c:pt idx="2422">
                  <c:v>-1.9573</c:v>
                </c:pt>
                <c:pt idx="2423">
                  <c:v>-1.8894</c:v>
                </c:pt>
                <c:pt idx="2424">
                  <c:v>-1.857</c:v>
                </c:pt>
                <c:pt idx="2425">
                  <c:v>-1.8411</c:v>
                </c:pt>
                <c:pt idx="2426">
                  <c:v>-1.7839</c:v>
                </c:pt>
                <c:pt idx="2427">
                  <c:v>-1.734</c:v>
                </c:pt>
                <c:pt idx="2428">
                  <c:v>-1.7053</c:v>
                </c:pt>
                <c:pt idx="2429">
                  <c:v>-1.6937</c:v>
                </c:pt>
                <c:pt idx="2430">
                  <c:v>-1.6863999999999999</c:v>
                </c:pt>
                <c:pt idx="2431">
                  <c:v>-1.6621999999999999</c:v>
                </c:pt>
                <c:pt idx="2432">
                  <c:v>-1.6265000000000001</c:v>
                </c:pt>
                <c:pt idx="2433">
                  <c:v>-1.6065</c:v>
                </c:pt>
                <c:pt idx="2434">
                  <c:v>-1.59</c:v>
                </c:pt>
                <c:pt idx="2435">
                  <c:v>-1.5705</c:v>
                </c:pt>
                <c:pt idx="2436">
                  <c:v>-1.5565</c:v>
                </c:pt>
                <c:pt idx="2437">
                  <c:v>-1.5407999999999999</c:v>
                </c:pt>
                <c:pt idx="2438">
                  <c:v>-1.5267999999999999</c:v>
                </c:pt>
                <c:pt idx="2439">
                  <c:v>-1.5062</c:v>
                </c:pt>
                <c:pt idx="2440">
                  <c:v>-1.4866999999999999</c:v>
                </c:pt>
                <c:pt idx="2441">
                  <c:v>-1.4642999999999999</c:v>
                </c:pt>
                <c:pt idx="2442">
                  <c:v>-1.4365000000000001</c:v>
                </c:pt>
                <c:pt idx="2443">
                  <c:v>-1.4015</c:v>
                </c:pt>
                <c:pt idx="2444">
                  <c:v>-1.3603000000000001</c:v>
                </c:pt>
                <c:pt idx="2445">
                  <c:v>-1.3230999999999999</c:v>
                </c:pt>
                <c:pt idx="2446">
                  <c:v>-1.2982</c:v>
                </c:pt>
                <c:pt idx="2447">
                  <c:v>-1.2733000000000001</c:v>
                </c:pt>
                <c:pt idx="2448">
                  <c:v>-1.2403999999999999</c:v>
                </c:pt>
                <c:pt idx="2449">
                  <c:v>-1.2159</c:v>
                </c:pt>
                <c:pt idx="2450">
                  <c:v>-1.2165999999999999</c:v>
                </c:pt>
                <c:pt idx="2451">
                  <c:v>-1.2125999999999999</c:v>
                </c:pt>
                <c:pt idx="2452">
                  <c:v>-1.2042999999999999</c:v>
                </c:pt>
                <c:pt idx="2453">
                  <c:v>-1.1879999999999999</c:v>
                </c:pt>
                <c:pt idx="2454">
                  <c:v>-1.1742999999999999</c:v>
                </c:pt>
                <c:pt idx="2455">
                  <c:v>-1.1526000000000001</c:v>
                </c:pt>
                <c:pt idx="2456">
                  <c:v>-1.1352</c:v>
                </c:pt>
                <c:pt idx="2457">
                  <c:v>-1.1084000000000001</c:v>
                </c:pt>
                <c:pt idx="2458">
                  <c:v>-1.0716000000000001</c:v>
                </c:pt>
                <c:pt idx="2459">
                  <c:v>-1.0518000000000001</c:v>
                </c:pt>
                <c:pt idx="2460">
                  <c:v>-1.0196000000000001</c:v>
                </c:pt>
                <c:pt idx="2461">
                  <c:v>-0.98867000000000005</c:v>
                </c:pt>
                <c:pt idx="2462">
                  <c:v>-0.95340000000000003</c:v>
                </c:pt>
                <c:pt idx="2463">
                  <c:v>-0.91056000000000004</c:v>
                </c:pt>
                <c:pt idx="2464">
                  <c:v>-0.88202000000000003</c:v>
                </c:pt>
                <c:pt idx="2465">
                  <c:v>-0.86260000000000003</c:v>
                </c:pt>
                <c:pt idx="2466">
                  <c:v>-0.84279000000000004</c:v>
                </c:pt>
                <c:pt idx="2467">
                  <c:v>-0.82308999999999999</c:v>
                </c:pt>
                <c:pt idx="2468">
                  <c:v>-0.81455</c:v>
                </c:pt>
                <c:pt idx="2469">
                  <c:v>-0.82725000000000004</c:v>
                </c:pt>
                <c:pt idx="2470">
                  <c:v>-0.83694000000000002</c:v>
                </c:pt>
                <c:pt idx="2471">
                  <c:v>-0.83760000000000001</c:v>
                </c:pt>
                <c:pt idx="2472">
                  <c:v>-0.86348999999999998</c:v>
                </c:pt>
                <c:pt idx="2473">
                  <c:v>-0.87583</c:v>
                </c:pt>
                <c:pt idx="2474">
                  <c:v>-0.86397000000000002</c:v>
                </c:pt>
                <c:pt idx="2475">
                  <c:v>-0.84852000000000005</c:v>
                </c:pt>
                <c:pt idx="2476">
                  <c:v>-0.81789000000000001</c:v>
                </c:pt>
                <c:pt idx="2477">
                  <c:v>-0.77222999999999997</c:v>
                </c:pt>
                <c:pt idx="2478">
                  <c:v>-0.73831000000000002</c:v>
                </c:pt>
                <c:pt idx="2479">
                  <c:v>-0.70615000000000006</c:v>
                </c:pt>
                <c:pt idx="2480">
                  <c:v>-0.66832999999999998</c:v>
                </c:pt>
                <c:pt idx="2481">
                  <c:v>-0.62304999999999999</c:v>
                </c:pt>
                <c:pt idx="2482">
                  <c:v>-0.60811999999999999</c:v>
                </c:pt>
                <c:pt idx="2483">
                  <c:v>-0.66339999999999999</c:v>
                </c:pt>
                <c:pt idx="2484">
                  <c:v>-0.72748000000000002</c:v>
                </c:pt>
                <c:pt idx="2485">
                  <c:v>-0.74267000000000005</c:v>
                </c:pt>
                <c:pt idx="2486">
                  <c:v>-0.75351999999999997</c:v>
                </c:pt>
                <c:pt idx="2487">
                  <c:v>-0.76588000000000001</c:v>
                </c:pt>
                <c:pt idx="2488">
                  <c:v>-0.76544000000000001</c:v>
                </c:pt>
                <c:pt idx="2489">
                  <c:v>-0.76505999999999996</c:v>
                </c:pt>
                <c:pt idx="2490">
                  <c:v>-0.75549999999999995</c:v>
                </c:pt>
                <c:pt idx="2491">
                  <c:v>-0.73321000000000003</c:v>
                </c:pt>
                <c:pt idx="2492">
                  <c:v>-0.70025000000000004</c:v>
                </c:pt>
                <c:pt idx="2493">
                  <c:v>-0.66635</c:v>
                </c:pt>
                <c:pt idx="2494">
                  <c:v>-0.64117000000000002</c:v>
                </c:pt>
                <c:pt idx="2495">
                  <c:v>-0.59846999999999995</c:v>
                </c:pt>
                <c:pt idx="2496">
                  <c:v>-0.55045999999999995</c:v>
                </c:pt>
                <c:pt idx="2497">
                  <c:v>-0.53595999999999999</c:v>
                </c:pt>
                <c:pt idx="2498">
                  <c:v>-0.53771000000000002</c:v>
                </c:pt>
                <c:pt idx="2499">
                  <c:v>-0.55188000000000004</c:v>
                </c:pt>
                <c:pt idx="2500">
                  <c:v>-0.55311999999999995</c:v>
                </c:pt>
                <c:pt idx="2501">
                  <c:v>-0.52132000000000001</c:v>
                </c:pt>
                <c:pt idx="2502">
                  <c:v>-0.48642000000000002</c:v>
                </c:pt>
                <c:pt idx="2503">
                  <c:v>-0.47827999999999998</c:v>
                </c:pt>
                <c:pt idx="2504">
                  <c:v>-0.4793</c:v>
                </c:pt>
                <c:pt idx="2505">
                  <c:v>-0.47283999999999998</c:v>
                </c:pt>
                <c:pt idx="2506">
                  <c:v>-0.46948000000000001</c:v>
                </c:pt>
                <c:pt idx="2507">
                  <c:v>-0.45519999999999999</c:v>
                </c:pt>
                <c:pt idx="2508">
                  <c:v>-0.43573000000000001</c:v>
                </c:pt>
                <c:pt idx="2509">
                  <c:v>-0.43149999999999999</c:v>
                </c:pt>
                <c:pt idx="2510">
                  <c:v>-0.43941000000000002</c:v>
                </c:pt>
                <c:pt idx="2511">
                  <c:v>-0.44062000000000001</c:v>
                </c:pt>
                <c:pt idx="2512">
                  <c:v>-0.42222999999999999</c:v>
                </c:pt>
                <c:pt idx="2513">
                  <c:v>-0.41300999999999999</c:v>
                </c:pt>
                <c:pt idx="2514">
                  <c:v>-0.41757</c:v>
                </c:pt>
                <c:pt idx="2515">
                  <c:v>-0.42055999999999999</c:v>
                </c:pt>
                <c:pt idx="2516">
                  <c:v>-0.44219999999999998</c:v>
                </c:pt>
                <c:pt idx="2517">
                  <c:v>-0.47000999999999998</c:v>
                </c:pt>
                <c:pt idx="2518">
                  <c:v>-0.44252000000000002</c:v>
                </c:pt>
                <c:pt idx="2519">
                  <c:v>-0.41026000000000001</c:v>
                </c:pt>
                <c:pt idx="2520">
                  <c:v>-0.41203000000000001</c:v>
                </c:pt>
                <c:pt idx="2521">
                  <c:v>-0.39972000000000002</c:v>
                </c:pt>
                <c:pt idx="2522">
                  <c:v>-0.38650000000000001</c:v>
                </c:pt>
                <c:pt idx="2523">
                  <c:v>-0.37885000000000002</c:v>
                </c:pt>
                <c:pt idx="2524">
                  <c:v>-0.37425000000000003</c:v>
                </c:pt>
                <c:pt idx="2525">
                  <c:v>-0.40582000000000001</c:v>
                </c:pt>
                <c:pt idx="2526">
                  <c:v>-0.45366000000000001</c:v>
                </c:pt>
                <c:pt idx="2527">
                  <c:v>-0.49458000000000002</c:v>
                </c:pt>
                <c:pt idx="2528">
                  <c:v>-0.52851000000000004</c:v>
                </c:pt>
                <c:pt idx="2529">
                  <c:v>-0.60948999999999998</c:v>
                </c:pt>
                <c:pt idx="2530">
                  <c:v>-0.71143000000000001</c:v>
                </c:pt>
                <c:pt idx="2531">
                  <c:v>-0.81011</c:v>
                </c:pt>
                <c:pt idx="2532">
                  <c:v>-0.94608000000000003</c:v>
                </c:pt>
                <c:pt idx="2533">
                  <c:v>-1.1040000000000001</c:v>
                </c:pt>
                <c:pt idx="2534">
                  <c:v>-1.2496</c:v>
                </c:pt>
                <c:pt idx="2535">
                  <c:v>-1.3895</c:v>
                </c:pt>
                <c:pt idx="2536">
                  <c:v>-1.5396000000000001</c:v>
                </c:pt>
                <c:pt idx="2537">
                  <c:v>-1.7282</c:v>
                </c:pt>
                <c:pt idx="2538">
                  <c:v>-1.8974</c:v>
                </c:pt>
                <c:pt idx="2539">
                  <c:v>-2.0369000000000002</c:v>
                </c:pt>
                <c:pt idx="2540">
                  <c:v>-2.2065999999999999</c:v>
                </c:pt>
                <c:pt idx="2541">
                  <c:v>-2.3723000000000001</c:v>
                </c:pt>
                <c:pt idx="2542">
                  <c:v>-2.5112999999999999</c:v>
                </c:pt>
                <c:pt idx="2543">
                  <c:v>-2.6762999999999999</c:v>
                </c:pt>
                <c:pt idx="2544">
                  <c:v>-2.8635000000000002</c:v>
                </c:pt>
                <c:pt idx="2545">
                  <c:v>-3.0045999999999999</c:v>
                </c:pt>
                <c:pt idx="2546">
                  <c:v>-3.0983000000000001</c:v>
                </c:pt>
                <c:pt idx="2547">
                  <c:v>-3.1722999999999999</c:v>
                </c:pt>
                <c:pt idx="2548">
                  <c:v>-3.2269999999999999</c:v>
                </c:pt>
                <c:pt idx="2549">
                  <c:v>-3.2292000000000001</c:v>
                </c:pt>
                <c:pt idx="2550">
                  <c:v>-3.2319</c:v>
                </c:pt>
                <c:pt idx="2551">
                  <c:v>-3.2610999999999999</c:v>
                </c:pt>
                <c:pt idx="2552">
                  <c:v>-3.2770999999999999</c:v>
                </c:pt>
                <c:pt idx="2553">
                  <c:v>-3.2945000000000002</c:v>
                </c:pt>
                <c:pt idx="2554">
                  <c:v>-3.3473999999999999</c:v>
                </c:pt>
                <c:pt idx="2555">
                  <c:v>-3.3997999999999999</c:v>
                </c:pt>
                <c:pt idx="2556">
                  <c:v>-3.4716</c:v>
                </c:pt>
                <c:pt idx="2557">
                  <c:v>-3.5819999999999999</c:v>
                </c:pt>
                <c:pt idx="2558">
                  <c:v>-3.7063999999999999</c:v>
                </c:pt>
                <c:pt idx="2559">
                  <c:v>-3.8443000000000001</c:v>
                </c:pt>
                <c:pt idx="2560">
                  <c:v>-4.0088999999999997</c:v>
                </c:pt>
                <c:pt idx="2561">
                  <c:v>-4.1932</c:v>
                </c:pt>
                <c:pt idx="2562">
                  <c:v>-4.3620999999999999</c:v>
                </c:pt>
                <c:pt idx="2563">
                  <c:v>-4.5556999999999999</c:v>
                </c:pt>
                <c:pt idx="2564">
                  <c:v>-4.7613000000000003</c:v>
                </c:pt>
                <c:pt idx="2565">
                  <c:v>-4.9695</c:v>
                </c:pt>
                <c:pt idx="2566">
                  <c:v>-5.1901999999999999</c:v>
                </c:pt>
                <c:pt idx="2567">
                  <c:v>-5.4229000000000003</c:v>
                </c:pt>
                <c:pt idx="2568">
                  <c:v>-5.6464999999999996</c:v>
                </c:pt>
                <c:pt idx="2569">
                  <c:v>-5.8856999999999999</c:v>
                </c:pt>
                <c:pt idx="2570">
                  <c:v>-6.0932000000000004</c:v>
                </c:pt>
                <c:pt idx="2571">
                  <c:v>-6.2630999999999997</c:v>
                </c:pt>
                <c:pt idx="2572">
                  <c:v>-6.3951000000000002</c:v>
                </c:pt>
                <c:pt idx="2573">
                  <c:v>-6.4877000000000002</c:v>
                </c:pt>
                <c:pt idx="2574">
                  <c:v>-6.5627000000000004</c:v>
                </c:pt>
                <c:pt idx="2575">
                  <c:v>-6.6063999999999998</c:v>
                </c:pt>
                <c:pt idx="2576">
                  <c:v>-6.6189999999999998</c:v>
                </c:pt>
                <c:pt idx="2577">
                  <c:v>-6.6143999999999998</c:v>
                </c:pt>
                <c:pt idx="2578">
                  <c:v>-6.6018999999999997</c:v>
                </c:pt>
                <c:pt idx="2579">
                  <c:v>-6.5823999999999998</c:v>
                </c:pt>
                <c:pt idx="2580">
                  <c:v>-6.5644</c:v>
                </c:pt>
                <c:pt idx="2581">
                  <c:v>-6.5498000000000003</c:v>
                </c:pt>
                <c:pt idx="2582">
                  <c:v>-6.5541999999999998</c:v>
                </c:pt>
                <c:pt idx="2583">
                  <c:v>-6.5849000000000002</c:v>
                </c:pt>
                <c:pt idx="2584">
                  <c:v>-6.6508000000000003</c:v>
                </c:pt>
                <c:pt idx="2585">
                  <c:v>-6.7122999999999999</c:v>
                </c:pt>
                <c:pt idx="2586">
                  <c:v>-6.7770999999999999</c:v>
                </c:pt>
                <c:pt idx="2587">
                  <c:v>-6.8840000000000003</c:v>
                </c:pt>
                <c:pt idx="2588">
                  <c:v>-6.9897</c:v>
                </c:pt>
                <c:pt idx="2589">
                  <c:v>-7.0427</c:v>
                </c:pt>
                <c:pt idx="2590">
                  <c:v>-7.0831</c:v>
                </c:pt>
                <c:pt idx="2591">
                  <c:v>-7.1409000000000002</c:v>
                </c:pt>
                <c:pt idx="2592">
                  <c:v>-7.1902999999999997</c:v>
                </c:pt>
                <c:pt idx="2593">
                  <c:v>-7.2264999999999997</c:v>
                </c:pt>
                <c:pt idx="2594">
                  <c:v>-7.2556000000000003</c:v>
                </c:pt>
                <c:pt idx="2595">
                  <c:v>-7.2766000000000002</c:v>
                </c:pt>
                <c:pt idx="2596">
                  <c:v>-7.2751999999999999</c:v>
                </c:pt>
                <c:pt idx="2597">
                  <c:v>-7.2557</c:v>
                </c:pt>
                <c:pt idx="2598">
                  <c:v>-7.2565999999999997</c:v>
                </c:pt>
                <c:pt idx="2599">
                  <c:v>-7.2489999999999997</c:v>
                </c:pt>
                <c:pt idx="2600">
                  <c:v>-7.2632000000000003</c:v>
                </c:pt>
                <c:pt idx="2601">
                  <c:v>-7.2839999999999998</c:v>
                </c:pt>
                <c:pt idx="2602">
                  <c:v>-7.3181000000000003</c:v>
                </c:pt>
                <c:pt idx="2603">
                  <c:v>-7.35</c:v>
                </c:pt>
                <c:pt idx="2604">
                  <c:v>-7.3787000000000003</c:v>
                </c:pt>
                <c:pt idx="2605">
                  <c:v>-7.4036</c:v>
                </c:pt>
                <c:pt idx="2606">
                  <c:v>-7.4283000000000001</c:v>
                </c:pt>
                <c:pt idx="2607">
                  <c:v>-7.4542999999999999</c:v>
                </c:pt>
                <c:pt idx="2608">
                  <c:v>-7.4858000000000002</c:v>
                </c:pt>
                <c:pt idx="2609">
                  <c:v>-7.5155000000000003</c:v>
                </c:pt>
                <c:pt idx="2610">
                  <c:v>-7.5452000000000004</c:v>
                </c:pt>
                <c:pt idx="2611">
                  <c:v>-7.5815000000000001</c:v>
                </c:pt>
                <c:pt idx="2612">
                  <c:v>-7.6109999999999998</c:v>
                </c:pt>
                <c:pt idx="2613">
                  <c:v>-7.6296999999999997</c:v>
                </c:pt>
                <c:pt idx="2614">
                  <c:v>-7.6421999999999999</c:v>
                </c:pt>
                <c:pt idx="2615">
                  <c:v>-7.6417000000000002</c:v>
                </c:pt>
                <c:pt idx="2616">
                  <c:v>-7.6432000000000002</c:v>
                </c:pt>
                <c:pt idx="2617">
                  <c:v>-7.6604000000000001</c:v>
                </c:pt>
                <c:pt idx="2618">
                  <c:v>-7.6978</c:v>
                </c:pt>
                <c:pt idx="2619">
                  <c:v>-7.7375999999999996</c:v>
                </c:pt>
                <c:pt idx="2620">
                  <c:v>-7.7537000000000003</c:v>
                </c:pt>
                <c:pt idx="2621">
                  <c:v>-7.7668999999999997</c:v>
                </c:pt>
                <c:pt idx="2622">
                  <c:v>-7.7790999999999997</c:v>
                </c:pt>
                <c:pt idx="2623">
                  <c:v>-7.7865000000000002</c:v>
                </c:pt>
                <c:pt idx="2624">
                  <c:v>-7.7995999999999999</c:v>
                </c:pt>
                <c:pt idx="2625">
                  <c:v>-7.8140999999999998</c:v>
                </c:pt>
                <c:pt idx="2626">
                  <c:v>-7.8216000000000001</c:v>
                </c:pt>
                <c:pt idx="2627">
                  <c:v>-7.8353000000000002</c:v>
                </c:pt>
                <c:pt idx="2628">
                  <c:v>-7.8602999999999996</c:v>
                </c:pt>
                <c:pt idx="2629">
                  <c:v>-7.8789999999999996</c:v>
                </c:pt>
                <c:pt idx="2630">
                  <c:v>-7.8986000000000001</c:v>
                </c:pt>
                <c:pt idx="2631">
                  <c:v>-7.9108999999999998</c:v>
                </c:pt>
                <c:pt idx="2632">
                  <c:v>-7.9306999999999999</c:v>
                </c:pt>
                <c:pt idx="2633">
                  <c:v>-7.9577</c:v>
                </c:pt>
                <c:pt idx="2634">
                  <c:v>-7.9668000000000001</c:v>
                </c:pt>
                <c:pt idx="2635">
                  <c:v>-7.9570999999999996</c:v>
                </c:pt>
                <c:pt idx="2636">
                  <c:v>-7.9682000000000004</c:v>
                </c:pt>
                <c:pt idx="2637">
                  <c:v>-7.9877000000000002</c:v>
                </c:pt>
                <c:pt idx="2638">
                  <c:v>-8.0038</c:v>
                </c:pt>
                <c:pt idx="2639">
                  <c:v>-8.0211000000000006</c:v>
                </c:pt>
                <c:pt idx="2640">
                  <c:v>-8.0395000000000003</c:v>
                </c:pt>
                <c:pt idx="2641">
                  <c:v>-8.0525000000000002</c:v>
                </c:pt>
                <c:pt idx="2642">
                  <c:v>-8.0691000000000006</c:v>
                </c:pt>
                <c:pt idx="2643">
                  <c:v>-8.0714000000000006</c:v>
                </c:pt>
                <c:pt idx="2644">
                  <c:v>-8.0676000000000005</c:v>
                </c:pt>
                <c:pt idx="2645">
                  <c:v>-8.0667000000000009</c:v>
                </c:pt>
                <c:pt idx="2646">
                  <c:v>-8.0580999999999996</c:v>
                </c:pt>
                <c:pt idx="2647">
                  <c:v>-8.0510000000000002</c:v>
                </c:pt>
                <c:pt idx="2648">
                  <c:v>-8.0472999999999999</c:v>
                </c:pt>
                <c:pt idx="2649">
                  <c:v>-8.0521999999999991</c:v>
                </c:pt>
                <c:pt idx="2650">
                  <c:v>-8.0719999999999992</c:v>
                </c:pt>
                <c:pt idx="2651">
                  <c:v>-8.0957000000000008</c:v>
                </c:pt>
                <c:pt idx="2652">
                  <c:v>-8.0949000000000009</c:v>
                </c:pt>
                <c:pt idx="2653">
                  <c:v>-8.0898000000000003</c:v>
                </c:pt>
                <c:pt idx="2654">
                  <c:v>-8.0801999999999996</c:v>
                </c:pt>
                <c:pt idx="2655">
                  <c:v>-8.0631000000000004</c:v>
                </c:pt>
                <c:pt idx="2656">
                  <c:v>-8.06</c:v>
                </c:pt>
                <c:pt idx="2657">
                  <c:v>-8.0391999999999992</c:v>
                </c:pt>
                <c:pt idx="2658">
                  <c:v>-8.0342000000000002</c:v>
                </c:pt>
                <c:pt idx="2659">
                  <c:v>-8.0379000000000005</c:v>
                </c:pt>
                <c:pt idx="2660">
                  <c:v>-8.0336999999999996</c:v>
                </c:pt>
                <c:pt idx="2661">
                  <c:v>-8.0411000000000001</c:v>
                </c:pt>
                <c:pt idx="2662">
                  <c:v>-8.0501000000000005</c:v>
                </c:pt>
                <c:pt idx="2663">
                  <c:v>-8.0536999999999992</c:v>
                </c:pt>
                <c:pt idx="2664">
                  <c:v>-8.0511999999999997</c:v>
                </c:pt>
                <c:pt idx="2665">
                  <c:v>-8.0584000000000007</c:v>
                </c:pt>
                <c:pt idx="2666">
                  <c:v>-8.0763999999999996</c:v>
                </c:pt>
                <c:pt idx="2667">
                  <c:v>-8.0774000000000008</c:v>
                </c:pt>
                <c:pt idx="2668">
                  <c:v>-8.0848999999999993</c:v>
                </c:pt>
                <c:pt idx="2669">
                  <c:v>-8.0917999999999992</c:v>
                </c:pt>
                <c:pt idx="2670">
                  <c:v>-8.0968999999999998</c:v>
                </c:pt>
                <c:pt idx="2671">
                  <c:v>-8.0818999999999992</c:v>
                </c:pt>
                <c:pt idx="2672">
                  <c:v>-8.0601000000000003</c:v>
                </c:pt>
                <c:pt idx="2673">
                  <c:v>-8.0296000000000003</c:v>
                </c:pt>
                <c:pt idx="2674">
                  <c:v>-8.0142000000000007</c:v>
                </c:pt>
                <c:pt idx="2675">
                  <c:v>-8.0341000000000005</c:v>
                </c:pt>
                <c:pt idx="2676">
                  <c:v>-8.0676000000000005</c:v>
                </c:pt>
                <c:pt idx="2677">
                  <c:v>-8.1105999999999998</c:v>
                </c:pt>
                <c:pt idx="2678">
                  <c:v>-8.1411999999999995</c:v>
                </c:pt>
                <c:pt idx="2679">
                  <c:v>-8.1502999999999997</c:v>
                </c:pt>
                <c:pt idx="2680">
                  <c:v>-8.1387999999999998</c:v>
                </c:pt>
                <c:pt idx="2681">
                  <c:v>-8.1402999999999999</c:v>
                </c:pt>
                <c:pt idx="2682">
                  <c:v>-8.1478000000000002</c:v>
                </c:pt>
                <c:pt idx="2683">
                  <c:v>-8.1622000000000003</c:v>
                </c:pt>
                <c:pt idx="2684">
                  <c:v>-8.1732999999999993</c:v>
                </c:pt>
                <c:pt idx="2685">
                  <c:v>-8.1705000000000005</c:v>
                </c:pt>
                <c:pt idx="2686">
                  <c:v>-8.1782000000000004</c:v>
                </c:pt>
                <c:pt idx="2687">
                  <c:v>-8.1814</c:v>
                </c:pt>
                <c:pt idx="2688">
                  <c:v>-8.1973000000000003</c:v>
                </c:pt>
                <c:pt idx="2689">
                  <c:v>-8.2207000000000008</c:v>
                </c:pt>
                <c:pt idx="2690">
                  <c:v>-8.2375000000000007</c:v>
                </c:pt>
                <c:pt idx="2691">
                  <c:v>-8.2158999999999995</c:v>
                </c:pt>
                <c:pt idx="2692">
                  <c:v>-8.1904000000000003</c:v>
                </c:pt>
                <c:pt idx="2693">
                  <c:v>-8.1593999999999998</c:v>
                </c:pt>
                <c:pt idx="2694">
                  <c:v>-8.1507000000000005</c:v>
                </c:pt>
                <c:pt idx="2695">
                  <c:v>-8.1675000000000004</c:v>
                </c:pt>
                <c:pt idx="2696">
                  <c:v>-8.1791</c:v>
                </c:pt>
                <c:pt idx="2697">
                  <c:v>-8.1896000000000004</c:v>
                </c:pt>
                <c:pt idx="2698">
                  <c:v>-8.1822999999999997</c:v>
                </c:pt>
                <c:pt idx="2699">
                  <c:v>-8.1638999999999999</c:v>
                </c:pt>
                <c:pt idx="2700">
                  <c:v>-8.1607000000000003</c:v>
                </c:pt>
                <c:pt idx="2701">
                  <c:v>-8.1745999999999999</c:v>
                </c:pt>
                <c:pt idx="2702">
                  <c:v>-8.1887000000000008</c:v>
                </c:pt>
                <c:pt idx="2703">
                  <c:v>-8.1948000000000008</c:v>
                </c:pt>
                <c:pt idx="2704">
                  <c:v>-8.2089999999999996</c:v>
                </c:pt>
                <c:pt idx="2705">
                  <c:v>-8.2119</c:v>
                </c:pt>
                <c:pt idx="2706">
                  <c:v>-8.2082999999999995</c:v>
                </c:pt>
                <c:pt idx="2707">
                  <c:v>-8.2045999999999992</c:v>
                </c:pt>
                <c:pt idx="2708">
                  <c:v>-8.1931999999999992</c:v>
                </c:pt>
                <c:pt idx="2709">
                  <c:v>-8.1732999999999993</c:v>
                </c:pt>
                <c:pt idx="2710">
                  <c:v>-8.1660000000000004</c:v>
                </c:pt>
                <c:pt idx="2711">
                  <c:v>-8.1513000000000009</c:v>
                </c:pt>
                <c:pt idx="2712">
                  <c:v>-8.1178000000000008</c:v>
                </c:pt>
                <c:pt idx="2713">
                  <c:v>-8.0867000000000004</c:v>
                </c:pt>
                <c:pt idx="2714">
                  <c:v>-8.0563000000000002</c:v>
                </c:pt>
                <c:pt idx="2715">
                  <c:v>-8.0158000000000005</c:v>
                </c:pt>
                <c:pt idx="2716">
                  <c:v>-7.9694000000000003</c:v>
                </c:pt>
                <c:pt idx="2717">
                  <c:v>-7.9143999999999997</c:v>
                </c:pt>
                <c:pt idx="2718">
                  <c:v>-7.8468999999999998</c:v>
                </c:pt>
                <c:pt idx="2719">
                  <c:v>-7.7881</c:v>
                </c:pt>
                <c:pt idx="2720">
                  <c:v>-7.7180999999999997</c:v>
                </c:pt>
                <c:pt idx="2721">
                  <c:v>-7.6333000000000002</c:v>
                </c:pt>
                <c:pt idx="2722">
                  <c:v>-7.5477999999999996</c:v>
                </c:pt>
                <c:pt idx="2723">
                  <c:v>-7.4676999999999998</c:v>
                </c:pt>
                <c:pt idx="2724">
                  <c:v>-7.3897000000000004</c:v>
                </c:pt>
                <c:pt idx="2725">
                  <c:v>-7.3067000000000002</c:v>
                </c:pt>
                <c:pt idx="2726">
                  <c:v>-7.2298</c:v>
                </c:pt>
                <c:pt idx="2727">
                  <c:v>-7.1435000000000004</c:v>
                </c:pt>
                <c:pt idx="2728">
                  <c:v>-7.0616000000000003</c:v>
                </c:pt>
                <c:pt idx="2729">
                  <c:v>-6.9829999999999997</c:v>
                </c:pt>
                <c:pt idx="2730">
                  <c:v>-6.9116999999999997</c:v>
                </c:pt>
                <c:pt idx="2731">
                  <c:v>-6.8215000000000003</c:v>
                </c:pt>
                <c:pt idx="2732">
                  <c:v>-6.7489999999999997</c:v>
                </c:pt>
                <c:pt idx="2733">
                  <c:v>-6.6851000000000003</c:v>
                </c:pt>
                <c:pt idx="2734">
                  <c:v>-6.6082999999999998</c:v>
                </c:pt>
                <c:pt idx="2735">
                  <c:v>-6.5418000000000003</c:v>
                </c:pt>
                <c:pt idx="2736">
                  <c:v>-6.4661999999999997</c:v>
                </c:pt>
                <c:pt idx="2737">
                  <c:v>-6.3875000000000002</c:v>
                </c:pt>
                <c:pt idx="2738">
                  <c:v>-6.3282999999999996</c:v>
                </c:pt>
                <c:pt idx="2739">
                  <c:v>-6.2885</c:v>
                </c:pt>
                <c:pt idx="2740">
                  <c:v>-6.2362000000000002</c:v>
                </c:pt>
                <c:pt idx="2741">
                  <c:v>-6.1814</c:v>
                </c:pt>
                <c:pt idx="2742">
                  <c:v>-6.1269999999999998</c:v>
                </c:pt>
                <c:pt idx="2743">
                  <c:v>-6.0659999999999998</c:v>
                </c:pt>
                <c:pt idx="2744">
                  <c:v>-5.9865000000000004</c:v>
                </c:pt>
                <c:pt idx="2745">
                  <c:v>-5.9004000000000003</c:v>
                </c:pt>
                <c:pt idx="2746">
                  <c:v>-5.8129999999999997</c:v>
                </c:pt>
                <c:pt idx="2747">
                  <c:v>-5.7031000000000001</c:v>
                </c:pt>
                <c:pt idx="2748">
                  <c:v>-5.5986000000000002</c:v>
                </c:pt>
                <c:pt idx="2749">
                  <c:v>-5.4718</c:v>
                </c:pt>
                <c:pt idx="2750">
                  <c:v>-5.3201000000000001</c:v>
                </c:pt>
                <c:pt idx="2751">
                  <c:v>-5.1958000000000002</c:v>
                </c:pt>
                <c:pt idx="2752">
                  <c:v>-5.0529000000000002</c:v>
                </c:pt>
                <c:pt idx="2753">
                  <c:v>-4.8753000000000002</c:v>
                </c:pt>
                <c:pt idx="2754">
                  <c:v>-4.6959</c:v>
                </c:pt>
                <c:pt idx="2755">
                  <c:v>-4.5448000000000004</c:v>
                </c:pt>
                <c:pt idx="2756">
                  <c:v>-4.3993000000000002</c:v>
                </c:pt>
                <c:pt idx="2757">
                  <c:v>-4.2282999999999999</c:v>
                </c:pt>
                <c:pt idx="2758">
                  <c:v>-4.0578000000000003</c:v>
                </c:pt>
                <c:pt idx="2759">
                  <c:v>-3.8984000000000001</c:v>
                </c:pt>
                <c:pt idx="2760">
                  <c:v>-3.7595000000000001</c:v>
                </c:pt>
                <c:pt idx="2761">
                  <c:v>-3.6354000000000002</c:v>
                </c:pt>
                <c:pt idx="2762">
                  <c:v>-3.5177</c:v>
                </c:pt>
                <c:pt idx="2763">
                  <c:v>-3.4243999999999999</c:v>
                </c:pt>
                <c:pt idx="2764">
                  <c:v>-3.3711000000000002</c:v>
                </c:pt>
                <c:pt idx="2765">
                  <c:v>-3.3584999999999998</c:v>
                </c:pt>
                <c:pt idx="2766">
                  <c:v>-3.3485999999999998</c:v>
                </c:pt>
                <c:pt idx="2767">
                  <c:v>-3.3675000000000002</c:v>
                </c:pt>
                <c:pt idx="2768">
                  <c:v>-3.3875999999999999</c:v>
                </c:pt>
                <c:pt idx="2769">
                  <c:v>-3.4077999999999999</c:v>
                </c:pt>
                <c:pt idx="2770">
                  <c:v>-3.423</c:v>
                </c:pt>
                <c:pt idx="2771">
                  <c:v>-3.4220000000000002</c:v>
                </c:pt>
                <c:pt idx="2772">
                  <c:v>-3.4068999999999998</c:v>
                </c:pt>
                <c:pt idx="2773">
                  <c:v>-3.3685999999999998</c:v>
                </c:pt>
                <c:pt idx="2774">
                  <c:v>-3.3283999999999998</c:v>
                </c:pt>
                <c:pt idx="2775">
                  <c:v>-3.3</c:v>
                </c:pt>
                <c:pt idx="2776">
                  <c:v>-3.2443</c:v>
                </c:pt>
                <c:pt idx="2777">
                  <c:v>-3.2141000000000002</c:v>
                </c:pt>
                <c:pt idx="2778">
                  <c:v>-3.2044999999999999</c:v>
                </c:pt>
                <c:pt idx="2779">
                  <c:v>-3.1745999999999999</c:v>
                </c:pt>
                <c:pt idx="2780">
                  <c:v>-3.1295000000000002</c:v>
                </c:pt>
                <c:pt idx="2781">
                  <c:v>-3.089</c:v>
                </c:pt>
                <c:pt idx="2782">
                  <c:v>-3.0871</c:v>
                </c:pt>
                <c:pt idx="2783">
                  <c:v>-3.0836999999999999</c:v>
                </c:pt>
                <c:pt idx="2784">
                  <c:v>-3.0415000000000001</c:v>
                </c:pt>
                <c:pt idx="2785">
                  <c:v>-2.9828999999999999</c:v>
                </c:pt>
                <c:pt idx="2786">
                  <c:v>-2.9396</c:v>
                </c:pt>
                <c:pt idx="2787">
                  <c:v>-2.9062000000000001</c:v>
                </c:pt>
                <c:pt idx="2788">
                  <c:v>-2.8740999999999999</c:v>
                </c:pt>
                <c:pt idx="2789">
                  <c:v>-2.83</c:v>
                </c:pt>
                <c:pt idx="2790">
                  <c:v>-2.7826</c:v>
                </c:pt>
                <c:pt idx="2791">
                  <c:v>-2.7368000000000001</c:v>
                </c:pt>
                <c:pt idx="2792">
                  <c:v>-2.6863000000000001</c:v>
                </c:pt>
                <c:pt idx="2793">
                  <c:v>-2.6352000000000002</c:v>
                </c:pt>
                <c:pt idx="2794">
                  <c:v>-2.5855000000000001</c:v>
                </c:pt>
                <c:pt idx="2795">
                  <c:v>-2.5369999999999999</c:v>
                </c:pt>
                <c:pt idx="2796">
                  <c:v>-2.4952999999999999</c:v>
                </c:pt>
                <c:pt idx="2797">
                  <c:v>-2.4401999999999999</c:v>
                </c:pt>
                <c:pt idx="2798">
                  <c:v>-2.3774999999999999</c:v>
                </c:pt>
                <c:pt idx="2799">
                  <c:v>-2.3136999999999999</c:v>
                </c:pt>
                <c:pt idx="2800">
                  <c:v>-2.2532000000000001</c:v>
                </c:pt>
                <c:pt idx="2801">
                  <c:v>-2.1949999999999998</c:v>
                </c:pt>
                <c:pt idx="2802">
                  <c:v>-2.1419000000000001</c:v>
                </c:pt>
                <c:pt idx="2803">
                  <c:v>-2.0895999999999999</c:v>
                </c:pt>
                <c:pt idx="2804">
                  <c:v>-2.0476999999999999</c:v>
                </c:pt>
                <c:pt idx="2805">
                  <c:v>-2.0177</c:v>
                </c:pt>
                <c:pt idx="2806">
                  <c:v>-1.992</c:v>
                </c:pt>
                <c:pt idx="2807">
                  <c:v>-1.9220999999999999</c:v>
                </c:pt>
                <c:pt idx="2808">
                  <c:v>-1.8411</c:v>
                </c:pt>
                <c:pt idx="2809">
                  <c:v>-1.8131999999999999</c:v>
                </c:pt>
                <c:pt idx="2810">
                  <c:v>-1.8047</c:v>
                </c:pt>
                <c:pt idx="2811">
                  <c:v>-1.7858000000000001</c:v>
                </c:pt>
                <c:pt idx="2812">
                  <c:v>-1.7457</c:v>
                </c:pt>
                <c:pt idx="2813">
                  <c:v>-1.708</c:v>
                </c:pt>
                <c:pt idx="2814">
                  <c:v>-1.6915</c:v>
                </c:pt>
                <c:pt idx="2815">
                  <c:v>-1.647</c:v>
                </c:pt>
                <c:pt idx="2816">
                  <c:v>-1.5876999999999999</c:v>
                </c:pt>
                <c:pt idx="2817">
                  <c:v>-1.5481</c:v>
                </c:pt>
                <c:pt idx="2818">
                  <c:v>-1.5116000000000001</c:v>
                </c:pt>
                <c:pt idx="2819">
                  <c:v>-1.4786999999999999</c:v>
                </c:pt>
                <c:pt idx="2820">
                  <c:v>-1.4466000000000001</c:v>
                </c:pt>
                <c:pt idx="2821">
                  <c:v>-1.4184000000000001</c:v>
                </c:pt>
                <c:pt idx="2822">
                  <c:v>-1.3696999999999999</c:v>
                </c:pt>
                <c:pt idx="2823">
                  <c:v>-1.3445</c:v>
                </c:pt>
                <c:pt idx="2824">
                  <c:v>-1.3160000000000001</c:v>
                </c:pt>
                <c:pt idx="2825">
                  <c:v>-1.2715000000000001</c:v>
                </c:pt>
                <c:pt idx="2826">
                  <c:v>-1.2242</c:v>
                </c:pt>
                <c:pt idx="2827">
                  <c:v>-1.1976</c:v>
                </c:pt>
                <c:pt idx="2828">
                  <c:v>-1.1783999999999999</c:v>
                </c:pt>
                <c:pt idx="2829">
                  <c:v>-1.1647000000000001</c:v>
                </c:pt>
                <c:pt idx="2830">
                  <c:v>-1.1546000000000001</c:v>
                </c:pt>
                <c:pt idx="2831">
                  <c:v>-1.1541999999999999</c:v>
                </c:pt>
                <c:pt idx="2832">
                  <c:v>-1.1559999999999999</c:v>
                </c:pt>
                <c:pt idx="2833">
                  <c:v>-1.1617999999999999</c:v>
                </c:pt>
                <c:pt idx="2834">
                  <c:v>-1.1525000000000001</c:v>
                </c:pt>
                <c:pt idx="2835">
                  <c:v>-1.1472</c:v>
                </c:pt>
                <c:pt idx="2836">
                  <c:v>-1.1419999999999999</c:v>
                </c:pt>
                <c:pt idx="2837">
                  <c:v>-1.1398999999999999</c:v>
                </c:pt>
                <c:pt idx="2838">
                  <c:v>-1.1305000000000001</c:v>
                </c:pt>
                <c:pt idx="2839">
                  <c:v>-1.1244000000000001</c:v>
                </c:pt>
                <c:pt idx="2840">
                  <c:v>-1.1191</c:v>
                </c:pt>
                <c:pt idx="2841">
                  <c:v>-1.1121000000000001</c:v>
                </c:pt>
                <c:pt idx="2842">
                  <c:v>-1.0822000000000001</c:v>
                </c:pt>
                <c:pt idx="2843">
                  <c:v>-1.0569999999999999</c:v>
                </c:pt>
                <c:pt idx="2844">
                  <c:v>-1.0524</c:v>
                </c:pt>
                <c:pt idx="2845">
                  <c:v>-1.0351999999999999</c:v>
                </c:pt>
                <c:pt idx="2846">
                  <c:v>-1.0196000000000001</c:v>
                </c:pt>
                <c:pt idx="2847">
                  <c:v>-1.0219</c:v>
                </c:pt>
                <c:pt idx="2848">
                  <c:v>-1.0225</c:v>
                </c:pt>
                <c:pt idx="2849">
                  <c:v>-1.0172000000000001</c:v>
                </c:pt>
                <c:pt idx="2850">
                  <c:v>-1.0107999999999999</c:v>
                </c:pt>
                <c:pt idx="2851">
                  <c:v>-1.0163</c:v>
                </c:pt>
                <c:pt idx="2852">
                  <c:v>-1.0099</c:v>
                </c:pt>
                <c:pt idx="2853">
                  <c:v>-0.99136999999999997</c:v>
                </c:pt>
                <c:pt idx="2854">
                  <c:v>-0.97421999999999997</c:v>
                </c:pt>
                <c:pt idx="2855">
                  <c:v>-0.97706000000000004</c:v>
                </c:pt>
                <c:pt idx="2856">
                  <c:v>-0.97935000000000005</c:v>
                </c:pt>
                <c:pt idx="2857">
                  <c:v>-0.96992999999999996</c:v>
                </c:pt>
                <c:pt idx="2858">
                  <c:v>-0.97043000000000001</c:v>
                </c:pt>
                <c:pt idx="2859">
                  <c:v>-0.97719</c:v>
                </c:pt>
                <c:pt idx="2860">
                  <c:v>-0.97141999999999995</c:v>
                </c:pt>
                <c:pt idx="2861">
                  <c:v>-0.95459000000000005</c:v>
                </c:pt>
                <c:pt idx="2862">
                  <c:v>-0.91095999999999999</c:v>
                </c:pt>
                <c:pt idx="2863">
                  <c:v>-0.85804999999999998</c:v>
                </c:pt>
                <c:pt idx="2864">
                  <c:v>-0.82088000000000005</c:v>
                </c:pt>
                <c:pt idx="2865">
                  <c:v>-0.81098999999999999</c:v>
                </c:pt>
                <c:pt idx="2866">
                  <c:v>-0.80952999999999997</c:v>
                </c:pt>
                <c:pt idx="2867">
                  <c:v>-0.82567000000000002</c:v>
                </c:pt>
                <c:pt idx="2868">
                  <c:v>-0.82908000000000004</c:v>
                </c:pt>
                <c:pt idx="2869">
                  <c:v>-0.83074999999999999</c:v>
                </c:pt>
                <c:pt idx="2870">
                  <c:v>-0.82010000000000005</c:v>
                </c:pt>
                <c:pt idx="2871">
                  <c:v>-0.79940999999999995</c:v>
                </c:pt>
                <c:pt idx="2872">
                  <c:v>-0.78439000000000003</c:v>
                </c:pt>
                <c:pt idx="2873">
                  <c:v>-0.77668000000000004</c:v>
                </c:pt>
                <c:pt idx="2874">
                  <c:v>-0.76726000000000005</c:v>
                </c:pt>
                <c:pt idx="2875">
                  <c:v>-0.77003999999999995</c:v>
                </c:pt>
                <c:pt idx="2876">
                  <c:v>-0.77383000000000002</c:v>
                </c:pt>
                <c:pt idx="2877">
                  <c:v>-0.77400000000000002</c:v>
                </c:pt>
                <c:pt idx="2878">
                  <c:v>-0.76287000000000005</c:v>
                </c:pt>
                <c:pt idx="2879">
                  <c:v>-0.75356000000000001</c:v>
                </c:pt>
                <c:pt idx="2880">
                  <c:v>-0.75333000000000006</c:v>
                </c:pt>
                <c:pt idx="2881">
                  <c:v>-0.74775000000000003</c:v>
                </c:pt>
                <c:pt idx="2882">
                  <c:v>-0.75460000000000005</c:v>
                </c:pt>
                <c:pt idx="2883">
                  <c:v>-0.75758999999999999</c:v>
                </c:pt>
                <c:pt idx="2884">
                  <c:v>-0.75419999999999998</c:v>
                </c:pt>
                <c:pt idx="2885">
                  <c:v>-0.74714000000000003</c:v>
                </c:pt>
                <c:pt idx="2886">
                  <c:v>-0.74126000000000003</c:v>
                </c:pt>
                <c:pt idx="2887">
                  <c:v>-0.72370999999999996</c:v>
                </c:pt>
                <c:pt idx="2888">
                  <c:v>-0.70592999999999995</c:v>
                </c:pt>
                <c:pt idx="2889">
                  <c:v>-0.69920000000000004</c:v>
                </c:pt>
                <c:pt idx="2890">
                  <c:v>-0.68206999999999995</c:v>
                </c:pt>
                <c:pt idx="2891">
                  <c:v>-0.65729000000000004</c:v>
                </c:pt>
                <c:pt idx="2892">
                  <c:v>-0.63773000000000002</c:v>
                </c:pt>
                <c:pt idx="2893">
                  <c:v>-0.63453999999999999</c:v>
                </c:pt>
                <c:pt idx="2894">
                  <c:v>-0.63827</c:v>
                </c:pt>
                <c:pt idx="2895">
                  <c:v>-0.62722</c:v>
                </c:pt>
                <c:pt idx="2896">
                  <c:v>-0.62424000000000002</c:v>
                </c:pt>
                <c:pt idx="2897">
                  <c:v>-0.63085000000000002</c:v>
                </c:pt>
                <c:pt idx="2898">
                  <c:v>-0.63678999999999997</c:v>
                </c:pt>
                <c:pt idx="2899">
                  <c:v>-0.64165000000000005</c:v>
                </c:pt>
                <c:pt idx="2900">
                  <c:v>-0.64964999999999995</c:v>
                </c:pt>
                <c:pt idx="2901">
                  <c:v>-0.66303000000000001</c:v>
                </c:pt>
                <c:pt idx="2902">
                  <c:v>-0.66932999999999998</c:v>
                </c:pt>
                <c:pt idx="2903">
                  <c:v>-0.67015000000000002</c:v>
                </c:pt>
                <c:pt idx="2904">
                  <c:v>-0.66286999999999996</c:v>
                </c:pt>
                <c:pt idx="2905">
                  <c:v>-0.66239000000000003</c:v>
                </c:pt>
                <c:pt idx="2906">
                  <c:v>-0.66141000000000005</c:v>
                </c:pt>
                <c:pt idx="2907">
                  <c:v>-0.65639000000000003</c:v>
                </c:pt>
                <c:pt idx="2908">
                  <c:v>-0.66069</c:v>
                </c:pt>
                <c:pt idx="2909">
                  <c:v>-0.66117000000000004</c:v>
                </c:pt>
                <c:pt idx="2910">
                  <c:v>-0.67096999999999996</c:v>
                </c:pt>
                <c:pt idx="2911">
                  <c:v>-0.67323999999999995</c:v>
                </c:pt>
                <c:pt idx="2912">
                  <c:v>-0.68047999999999997</c:v>
                </c:pt>
                <c:pt idx="2913">
                  <c:v>-0.69540999999999997</c:v>
                </c:pt>
                <c:pt idx="2914">
                  <c:v>-0.69015000000000004</c:v>
                </c:pt>
                <c:pt idx="2915">
                  <c:v>-0.67937999999999998</c:v>
                </c:pt>
                <c:pt idx="2916">
                  <c:v>-0.67542999999999997</c:v>
                </c:pt>
                <c:pt idx="2917">
                  <c:v>-0.65658000000000005</c:v>
                </c:pt>
                <c:pt idx="2918">
                  <c:v>-0.64664999999999995</c:v>
                </c:pt>
                <c:pt idx="2919">
                  <c:v>-0.63427</c:v>
                </c:pt>
                <c:pt idx="2920">
                  <c:v>-0.62011000000000005</c:v>
                </c:pt>
                <c:pt idx="2921">
                  <c:v>-0.63197999999999999</c:v>
                </c:pt>
                <c:pt idx="2922">
                  <c:v>-0.66983000000000004</c:v>
                </c:pt>
                <c:pt idx="2923">
                  <c:v>-0.71889999999999998</c:v>
                </c:pt>
                <c:pt idx="2924">
                  <c:v>-0.76893</c:v>
                </c:pt>
                <c:pt idx="2925">
                  <c:v>-0.80654999999999999</c:v>
                </c:pt>
                <c:pt idx="2926">
                  <c:v>-0.89232999999999996</c:v>
                </c:pt>
                <c:pt idx="2927">
                  <c:v>-1.0143</c:v>
                </c:pt>
                <c:pt idx="2928">
                  <c:v>-1.1079000000000001</c:v>
                </c:pt>
                <c:pt idx="2929">
                  <c:v>-1.2255</c:v>
                </c:pt>
                <c:pt idx="2930">
                  <c:v>-1.3465</c:v>
                </c:pt>
                <c:pt idx="2931">
                  <c:v>-1.4777</c:v>
                </c:pt>
                <c:pt idx="2932">
                  <c:v>-1.6027</c:v>
                </c:pt>
                <c:pt idx="2933">
                  <c:v>-1.702</c:v>
                </c:pt>
                <c:pt idx="2934">
                  <c:v>-1.8340000000000001</c:v>
                </c:pt>
                <c:pt idx="2935">
                  <c:v>-1.9883999999999999</c:v>
                </c:pt>
                <c:pt idx="2936">
                  <c:v>-2.1177999999999999</c:v>
                </c:pt>
                <c:pt idx="2937">
                  <c:v>-2.2473000000000001</c:v>
                </c:pt>
                <c:pt idx="2938">
                  <c:v>-2.3972000000000002</c:v>
                </c:pt>
                <c:pt idx="2939">
                  <c:v>-2.5413999999999999</c:v>
                </c:pt>
                <c:pt idx="2940">
                  <c:v>-2.6661000000000001</c:v>
                </c:pt>
                <c:pt idx="2941">
                  <c:v>-2.7852999999999999</c:v>
                </c:pt>
                <c:pt idx="2942">
                  <c:v>-2.9325999999999999</c:v>
                </c:pt>
                <c:pt idx="2943">
                  <c:v>-3.0977000000000001</c:v>
                </c:pt>
                <c:pt idx="2944">
                  <c:v>-3.2103999999999999</c:v>
                </c:pt>
                <c:pt idx="2945">
                  <c:v>-3.2989000000000002</c:v>
                </c:pt>
                <c:pt idx="2946">
                  <c:v>-3.3975</c:v>
                </c:pt>
                <c:pt idx="2947">
                  <c:v>-3.4708000000000001</c:v>
                </c:pt>
                <c:pt idx="2948">
                  <c:v>-3.5286</c:v>
                </c:pt>
                <c:pt idx="2949">
                  <c:v>-3.5621999999999998</c:v>
                </c:pt>
                <c:pt idx="2950">
                  <c:v>-3.6021999999999998</c:v>
                </c:pt>
                <c:pt idx="2951">
                  <c:v>-3.6644000000000001</c:v>
                </c:pt>
                <c:pt idx="2952">
                  <c:v>-3.6890999999999998</c:v>
                </c:pt>
                <c:pt idx="2953">
                  <c:v>-3.7378999999999998</c:v>
                </c:pt>
                <c:pt idx="2954">
                  <c:v>-3.7829000000000002</c:v>
                </c:pt>
                <c:pt idx="2955">
                  <c:v>-3.8237999999999999</c:v>
                </c:pt>
                <c:pt idx="2956">
                  <c:v>-3.8712</c:v>
                </c:pt>
                <c:pt idx="2957">
                  <c:v>-3.9329999999999998</c:v>
                </c:pt>
                <c:pt idx="2958">
                  <c:v>-3.9811000000000001</c:v>
                </c:pt>
                <c:pt idx="2959">
                  <c:v>-4.0260999999999996</c:v>
                </c:pt>
                <c:pt idx="2960">
                  <c:v>-4.0937000000000001</c:v>
                </c:pt>
                <c:pt idx="2961">
                  <c:v>-4.1689999999999996</c:v>
                </c:pt>
                <c:pt idx="2962">
                  <c:v>-4.2633999999999999</c:v>
                </c:pt>
                <c:pt idx="2963">
                  <c:v>-4.3559999999999999</c:v>
                </c:pt>
                <c:pt idx="2964">
                  <c:v>-4.4561999999999999</c:v>
                </c:pt>
                <c:pt idx="2965">
                  <c:v>-4.5450999999999997</c:v>
                </c:pt>
                <c:pt idx="2966">
                  <c:v>-4.6478000000000002</c:v>
                </c:pt>
                <c:pt idx="2967">
                  <c:v>-4.7742000000000004</c:v>
                </c:pt>
                <c:pt idx="2968">
                  <c:v>-4.8903999999999996</c:v>
                </c:pt>
                <c:pt idx="2969">
                  <c:v>-5.0148000000000001</c:v>
                </c:pt>
                <c:pt idx="2970">
                  <c:v>-5.1356999999999999</c:v>
                </c:pt>
                <c:pt idx="2971">
                  <c:v>-5.2824</c:v>
                </c:pt>
                <c:pt idx="2972">
                  <c:v>-5.4175000000000004</c:v>
                </c:pt>
                <c:pt idx="2973">
                  <c:v>-5.5542999999999996</c:v>
                </c:pt>
                <c:pt idx="2974">
                  <c:v>-5.7106000000000003</c:v>
                </c:pt>
                <c:pt idx="2975">
                  <c:v>-5.8653000000000004</c:v>
                </c:pt>
                <c:pt idx="2976">
                  <c:v>-6.0015000000000001</c:v>
                </c:pt>
                <c:pt idx="2977">
                  <c:v>-6.1277999999999997</c:v>
                </c:pt>
                <c:pt idx="2978">
                  <c:v>-6.2694999999999999</c:v>
                </c:pt>
                <c:pt idx="2979">
                  <c:v>-6.3646000000000003</c:v>
                </c:pt>
                <c:pt idx="2980">
                  <c:v>-6.4413</c:v>
                </c:pt>
                <c:pt idx="2981">
                  <c:v>-6.5193000000000003</c:v>
                </c:pt>
                <c:pt idx="2982">
                  <c:v>-6.5945999999999998</c:v>
                </c:pt>
                <c:pt idx="2983">
                  <c:v>-6.5960999999999999</c:v>
                </c:pt>
                <c:pt idx="2984">
                  <c:v>-6.6021000000000001</c:v>
                </c:pt>
                <c:pt idx="2985">
                  <c:v>-6.6231</c:v>
                </c:pt>
                <c:pt idx="2986">
                  <c:v>-6.6177999999999999</c:v>
                </c:pt>
                <c:pt idx="2987">
                  <c:v>-6.6032999999999999</c:v>
                </c:pt>
                <c:pt idx="2988">
                  <c:v>-6.5868000000000002</c:v>
                </c:pt>
                <c:pt idx="2989">
                  <c:v>-6.5824999999999996</c:v>
                </c:pt>
                <c:pt idx="2990">
                  <c:v>-6.6040000000000001</c:v>
                </c:pt>
                <c:pt idx="2991">
                  <c:v>-6.6464999999999996</c:v>
                </c:pt>
                <c:pt idx="2992">
                  <c:v>-6.7039999999999997</c:v>
                </c:pt>
                <c:pt idx="2993">
                  <c:v>-6.7855999999999996</c:v>
                </c:pt>
                <c:pt idx="2994">
                  <c:v>-6.8730000000000002</c:v>
                </c:pt>
                <c:pt idx="2995">
                  <c:v>-6.9683000000000002</c:v>
                </c:pt>
                <c:pt idx="2996">
                  <c:v>-7.0709</c:v>
                </c:pt>
                <c:pt idx="2997">
                  <c:v>-7.1952999999999996</c:v>
                </c:pt>
                <c:pt idx="2998">
                  <c:v>-7.2812000000000001</c:v>
                </c:pt>
                <c:pt idx="2999">
                  <c:v>-7.3162000000000003</c:v>
                </c:pt>
                <c:pt idx="3000">
                  <c:v>-7.3674999999999997</c:v>
                </c:pt>
                <c:pt idx="3001">
                  <c:v>-7.4196999999999997</c:v>
                </c:pt>
                <c:pt idx="3002">
                  <c:v>-7.4452999999999996</c:v>
                </c:pt>
                <c:pt idx="3003">
                  <c:v>-7.4760999999999997</c:v>
                </c:pt>
                <c:pt idx="3004">
                  <c:v>-7.4763000000000002</c:v>
                </c:pt>
                <c:pt idx="3005">
                  <c:v>-7.4648000000000003</c:v>
                </c:pt>
                <c:pt idx="3006">
                  <c:v>-7.4356</c:v>
                </c:pt>
                <c:pt idx="3007">
                  <c:v>-7.4095000000000004</c:v>
                </c:pt>
                <c:pt idx="3008">
                  <c:v>-7.391</c:v>
                </c:pt>
                <c:pt idx="3009">
                  <c:v>-7.3574000000000002</c:v>
                </c:pt>
                <c:pt idx="3010">
                  <c:v>-7.34</c:v>
                </c:pt>
                <c:pt idx="3011">
                  <c:v>-7.3331</c:v>
                </c:pt>
                <c:pt idx="3012">
                  <c:v>-7.3338999999999999</c:v>
                </c:pt>
                <c:pt idx="3013">
                  <c:v>-7.3643999999999998</c:v>
                </c:pt>
                <c:pt idx="3014">
                  <c:v>-7.3997999999999999</c:v>
                </c:pt>
                <c:pt idx="3015">
                  <c:v>-7.4432</c:v>
                </c:pt>
                <c:pt idx="3016">
                  <c:v>-7.5145</c:v>
                </c:pt>
                <c:pt idx="3017">
                  <c:v>-7.5804999999999998</c:v>
                </c:pt>
                <c:pt idx="3018">
                  <c:v>-7.6329000000000002</c:v>
                </c:pt>
                <c:pt idx="3019">
                  <c:v>-7.6826999999999996</c:v>
                </c:pt>
                <c:pt idx="3020">
                  <c:v>-7.7305999999999999</c:v>
                </c:pt>
                <c:pt idx="3021">
                  <c:v>-7.7656999999999998</c:v>
                </c:pt>
                <c:pt idx="3022">
                  <c:v>-7.7942999999999998</c:v>
                </c:pt>
                <c:pt idx="3023">
                  <c:v>-7.8371000000000004</c:v>
                </c:pt>
                <c:pt idx="3024">
                  <c:v>-7.8666999999999998</c:v>
                </c:pt>
                <c:pt idx="3025">
                  <c:v>-7.8640999999999996</c:v>
                </c:pt>
                <c:pt idx="3026">
                  <c:v>-7.8685</c:v>
                </c:pt>
                <c:pt idx="3027">
                  <c:v>-7.8673000000000002</c:v>
                </c:pt>
                <c:pt idx="3028">
                  <c:v>-7.8685999999999998</c:v>
                </c:pt>
                <c:pt idx="3029">
                  <c:v>-7.8903999999999996</c:v>
                </c:pt>
                <c:pt idx="3030">
                  <c:v>-7.9040999999999997</c:v>
                </c:pt>
                <c:pt idx="3031">
                  <c:v>-7.9188000000000001</c:v>
                </c:pt>
                <c:pt idx="3032">
                  <c:v>-7.9591000000000003</c:v>
                </c:pt>
                <c:pt idx="3033">
                  <c:v>-8.0058000000000007</c:v>
                </c:pt>
                <c:pt idx="3034">
                  <c:v>-8.0372000000000003</c:v>
                </c:pt>
                <c:pt idx="3035">
                  <c:v>-8.0704999999999991</c:v>
                </c:pt>
                <c:pt idx="3036">
                  <c:v>-8.1074999999999999</c:v>
                </c:pt>
                <c:pt idx="3037">
                  <c:v>-8.1364000000000001</c:v>
                </c:pt>
                <c:pt idx="3038">
                  <c:v>-8.1853999999999996</c:v>
                </c:pt>
                <c:pt idx="3039">
                  <c:v>-8.2355</c:v>
                </c:pt>
                <c:pt idx="3040">
                  <c:v>-8.2815999999999992</c:v>
                </c:pt>
                <c:pt idx="3041">
                  <c:v>-8.3115000000000006</c:v>
                </c:pt>
                <c:pt idx="3042">
                  <c:v>-8.3104999999999993</c:v>
                </c:pt>
                <c:pt idx="3043">
                  <c:v>-8.3149999999999995</c:v>
                </c:pt>
                <c:pt idx="3044">
                  <c:v>-8.3309999999999995</c:v>
                </c:pt>
                <c:pt idx="3045">
                  <c:v>-8.3423999999999996</c:v>
                </c:pt>
                <c:pt idx="3046">
                  <c:v>-8.3495000000000008</c:v>
                </c:pt>
                <c:pt idx="3047">
                  <c:v>-8.3526000000000007</c:v>
                </c:pt>
                <c:pt idx="3048">
                  <c:v>-8.3603000000000005</c:v>
                </c:pt>
                <c:pt idx="3049">
                  <c:v>-8.3744999999999994</c:v>
                </c:pt>
                <c:pt idx="3050">
                  <c:v>-8.3849999999999998</c:v>
                </c:pt>
                <c:pt idx="3051">
                  <c:v>-8.3893000000000004</c:v>
                </c:pt>
                <c:pt idx="3052">
                  <c:v>-8.3941999999999997</c:v>
                </c:pt>
                <c:pt idx="3053">
                  <c:v>-8.3908000000000005</c:v>
                </c:pt>
                <c:pt idx="3054">
                  <c:v>-8.3994</c:v>
                </c:pt>
                <c:pt idx="3055">
                  <c:v>-8.4202999999999992</c:v>
                </c:pt>
                <c:pt idx="3056">
                  <c:v>-8.4222000000000001</c:v>
                </c:pt>
                <c:pt idx="3057">
                  <c:v>-8.4403000000000006</c:v>
                </c:pt>
                <c:pt idx="3058">
                  <c:v>-8.4646000000000008</c:v>
                </c:pt>
                <c:pt idx="3059">
                  <c:v>-8.4887999999999995</c:v>
                </c:pt>
                <c:pt idx="3060">
                  <c:v>-8.5043000000000006</c:v>
                </c:pt>
                <c:pt idx="3061">
                  <c:v>-8.5079999999999991</c:v>
                </c:pt>
                <c:pt idx="3062">
                  <c:v>-8.5212000000000003</c:v>
                </c:pt>
                <c:pt idx="3063">
                  <c:v>-8.5361999999999991</c:v>
                </c:pt>
                <c:pt idx="3064">
                  <c:v>-8.5401000000000007</c:v>
                </c:pt>
                <c:pt idx="3065">
                  <c:v>-8.5485000000000007</c:v>
                </c:pt>
                <c:pt idx="3066">
                  <c:v>-8.5516000000000005</c:v>
                </c:pt>
                <c:pt idx="3067">
                  <c:v>-8.5527999999999995</c:v>
                </c:pt>
                <c:pt idx="3068">
                  <c:v>-8.5503</c:v>
                </c:pt>
                <c:pt idx="3069">
                  <c:v>-8.5587</c:v>
                </c:pt>
                <c:pt idx="3070">
                  <c:v>-8.5602999999999998</c:v>
                </c:pt>
                <c:pt idx="3071">
                  <c:v>-8.5798000000000005</c:v>
                </c:pt>
                <c:pt idx="3072">
                  <c:v>-8.5939999999999994</c:v>
                </c:pt>
                <c:pt idx="3073">
                  <c:v>-8.5860000000000003</c:v>
                </c:pt>
                <c:pt idx="3074">
                  <c:v>-8.5893999999999995</c:v>
                </c:pt>
                <c:pt idx="3075">
                  <c:v>-8.5837000000000003</c:v>
                </c:pt>
                <c:pt idx="3076">
                  <c:v>-8.5710999999999995</c:v>
                </c:pt>
                <c:pt idx="3077">
                  <c:v>-8.5670999999999999</c:v>
                </c:pt>
                <c:pt idx="3078">
                  <c:v>-8.5693000000000001</c:v>
                </c:pt>
                <c:pt idx="3079">
                  <c:v>-8.5707000000000004</c:v>
                </c:pt>
                <c:pt idx="3080">
                  <c:v>-8.59</c:v>
                </c:pt>
                <c:pt idx="3081">
                  <c:v>-8.6206999999999994</c:v>
                </c:pt>
                <c:pt idx="3082">
                  <c:v>-8.6455000000000002</c:v>
                </c:pt>
                <c:pt idx="3083">
                  <c:v>-8.6663999999999994</c:v>
                </c:pt>
                <c:pt idx="3084">
                  <c:v>-8.6965000000000003</c:v>
                </c:pt>
                <c:pt idx="3085">
                  <c:v>-8.7006999999999994</c:v>
                </c:pt>
                <c:pt idx="3086">
                  <c:v>-8.7104999999999997</c:v>
                </c:pt>
                <c:pt idx="3087">
                  <c:v>-8.7233000000000001</c:v>
                </c:pt>
                <c:pt idx="3088">
                  <c:v>-8.7117000000000004</c:v>
                </c:pt>
                <c:pt idx="3089">
                  <c:v>-8.7045999999999992</c:v>
                </c:pt>
                <c:pt idx="3090">
                  <c:v>-8.7030999999999992</c:v>
                </c:pt>
                <c:pt idx="3091">
                  <c:v>-8.6858000000000004</c:v>
                </c:pt>
                <c:pt idx="3092">
                  <c:v>-8.6742000000000008</c:v>
                </c:pt>
                <c:pt idx="3093">
                  <c:v>-8.6783999999999999</c:v>
                </c:pt>
                <c:pt idx="3094">
                  <c:v>-8.6875999999999998</c:v>
                </c:pt>
                <c:pt idx="3095">
                  <c:v>-8.7081999999999997</c:v>
                </c:pt>
                <c:pt idx="3096">
                  <c:v>-8.74</c:v>
                </c:pt>
                <c:pt idx="3097">
                  <c:v>-8.7508999999999997</c:v>
                </c:pt>
                <c:pt idx="3098">
                  <c:v>-8.7268000000000008</c:v>
                </c:pt>
                <c:pt idx="3099">
                  <c:v>-8.7174999999999994</c:v>
                </c:pt>
                <c:pt idx="3100">
                  <c:v>-8.7461000000000002</c:v>
                </c:pt>
                <c:pt idx="3101">
                  <c:v>-8.7795000000000005</c:v>
                </c:pt>
                <c:pt idx="3102">
                  <c:v>-8.7744</c:v>
                </c:pt>
                <c:pt idx="3103">
                  <c:v>-8.7667000000000002</c:v>
                </c:pt>
                <c:pt idx="3104">
                  <c:v>-8.7574000000000005</c:v>
                </c:pt>
                <c:pt idx="3105">
                  <c:v>-8.7360000000000007</c:v>
                </c:pt>
                <c:pt idx="3106">
                  <c:v>-8.7157999999999998</c:v>
                </c:pt>
                <c:pt idx="3107">
                  <c:v>-8.7102000000000004</c:v>
                </c:pt>
                <c:pt idx="3108">
                  <c:v>-8.6760000000000002</c:v>
                </c:pt>
                <c:pt idx="3109">
                  <c:v>-8.6334999999999997</c:v>
                </c:pt>
                <c:pt idx="3110">
                  <c:v>-8.5845000000000002</c:v>
                </c:pt>
                <c:pt idx="3111">
                  <c:v>-8.5606000000000009</c:v>
                </c:pt>
                <c:pt idx="3112">
                  <c:v>-8.5485000000000007</c:v>
                </c:pt>
                <c:pt idx="3113">
                  <c:v>-8.5175999999999998</c:v>
                </c:pt>
                <c:pt idx="3114">
                  <c:v>-8.4868000000000006</c:v>
                </c:pt>
                <c:pt idx="3115">
                  <c:v>-8.4527999999999999</c:v>
                </c:pt>
                <c:pt idx="3116">
                  <c:v>-8.4147999999999996</c:v>
                </c:pt>
                <c:pt idx="3117">
                  <c:v>-8.3688000000000002</c:v>
                </c:pt>
                <c:pt idx="3118">
                  <c:v>-8.3140999999999998</c:v>
                </c:pt>
                <c:pt idx="3119">
                  <c:v>-8.2301000000000002</c:v>
                </c:pt>
                <c:pt idx="3120">
                  <c:v>-8.1159999999999997</c:v>
                </c:pt>
                <c:pt idx="3121">
                  <c:v>-8.0202000000000009</c:v>
                </c:pt>
                <c:pt idx="3122">
                  <c:v>-7.9188999999999998</c:v>
                </c:pt>
                <c:pt idx="3123">
                  <c:v>-7.7933000000000003</c:v>
                </c:pt>
                <c:pt idx="3124">
                  <c:v>-7.6410999999999998</c:v>
                </c:pt>
                <c:pt idx="3125">
                  <c:v>-7.5129000000000001</c:v>
                </c:pt>
                <c:pt idx="3126">
                  <c:v>-7.3893000000000004</c:v>
                </c:pt>
                <c:pt idx="3127">
                  <c:v>-7.2361000000000004</c:v>
                </c:pt>
                <c:pt idx="3128">
                  <c:v>-7.1098999999999997</c:v>
                </c:pt>
                <c:pt idx="3129">
                  <c:v>-6.9672999999999998</c:v>
                </c:pt>
                <c:pt idx="3130">
                  <c:v>-6.8106</c:v>
                </c:pt>
                <c:pt idx="3131">
                  <c:v>-6.6524000000000001</c:v>
                </c:pt>
                <c:pt idx="3132">
                  <c:v>-6.5144000000000002</c:v>
                </c:pt>
                <c:pt idx="3133">
                  <c:v>-6.4028999999999998</c:v>
                </c:pt>
                <c:pt idx="3134">
                  <c:v>-6.2477</c:v>
                </c:pt>
                <c:pt idx="3135">
                  <c:v>-6.0503999999999998</c:v>
                </c:pt>
                <c:pt idx="3136">
                  <c:v>-5.8655999999999997</c:v>
                </c:pt>
                <c:pt idx="3137">
                  <c:v>-5.6993999999999998</c:v>
                </c:pt>
                <c:pt idx="3138">
                  <c:v>-5.5415999999999999</c:v>
                </c:pt>
                <c:pt idx="3139">
                  <c:v>-5.3574999999999999</c:v>
                </c:pt>
                <c:pt idx="3140">
                  <c:v>-5.1721000000000004</c:v>
                </c:pt>
                <c:pt idx="3141">
                  <c:v>-4.9634999999999998</c:v>
                </c:pt>
                <c:pt idx="3142">
                  <c:v>-4.7295999999999996</c:v>
                </c:pt>
                <c:pt idx="3143">
                  <c:v>-4.4812000000000003</c:v>
                </c:pt>
                <c:pt idx="3144">
                  <c:v>-4.2466999999999997</c:v>
                </c:pt>
                <c:pt idx="3145">
                  <c:v>-4.0365000000000002</c:v>
                </c:pt>
                <c:pt idx="3146">
                  <c:v>-3.8530000000000002</c:v>
                </c:pt>
                <c:pt idx="3147">
                  <c:v>-3.7275</c:v>
                </c:pt>
                <c:pt idx="3148">
                  <c:v>-3.6568999999999998</c:v>
                </c:pt>
                <c:pt idx="3149">
                  <c:v>-3.6387999999999998</c:v>
                </c:pt>
                <c:pt idx="3150">
                  <c:v>-3.6478999999999999</c:v>
                </c:pt>
                <c:pt idx="3151">
                  <c:v>-3.6819999999999999</c:v>
                </c:pt>
                <c:pt idx="3152">
                  <c:v>-3.7265999999999999</c:v>
                </c:pt>
                <c:pt idx="3153">
                  <c:v>-3.7743000000000002</c:v>
                </c:pt>
                <c:pt idx="3154">
                  <c:v>-3.8052999999999999</c:v>
                </c:pt>
                <c:pt idx="3155">
                  <c:v>-3.8033000000000001</c:v>
                </c:pt>
                <c:pt idx="3156">
                  <c:v>-3.7791000000000001</c:v>
                </c:pt>
                <c:pt idx="3157">
                  <c:v>-3.7273999999999998</c:v>
                </c:pt>
                <c:pt idx="3158">
                  <c:v>-3.6711999999999998</c:v>
                </c:pt>
                <c:pt idx="3159">
                  <c:v>-3.6391</c:v>
                </c:pt>
                <c:pt idx="3160">
                  <c:v>-3.5605000000000002</c:v>
                </c:pt>
                <c:pt idx="3161">
                  <c:v>-3.4693999999999998</c:v>
                </c:pt>
                <c:pt idx="3162">
                  <c:v>-3.4058000000000002</c:v>
                </c:pt>
                <c:pt idx="3163">
                  <c:v>-3.3534000000000002</c:v>
                </c:pt>
                <c:pt idx="3164">
                  <c:v>-3.2894999999999999</c:v>
                </c:pt>
                <c:pt idx="3165">
                  <c:v>-3.2206000000000001</c:v>
                </c:pt>
                <c:pt idx="3166">
                  <c:v>-3.1617999999999999</c:v>
                </c:pt>
                <c:pt idx="3167">
                  <c:v>-3.1009000000000002</c:v>
                </c:pt>
                <c:pt idx="3168">
                  <c:v>-3.0323000000000002</c:v>
                </c:pt>
                <c:pt idx="3169">
                  <c:v>-2.9691000000000001</c:v>
                </c:pt>
                <c:pt idx="3170">
                  <c:v>-2.9037000000000002</c:v>
                </c:pt>
                <c:pt idx="3171">
                  <c:v>-2.8443999999999998</c:v>
                </c:pt>
                <c:pt idx="3172">
                  <c:v>-2.7715999999999998</c:v>
                </c:pt>
                <c:pt idx="3173">
                  <c:v>-2.7031999999999998</c:v>
                </c:pt>
                <c:pt idx="3174">
                  <c:v>-2.6269</c:v>
                </c:pt>
                <c:pt idx="3175">
                  <c:v>-2.5629</c:v>
                </c:pt>
                <c:pt idx="3176">
                  <c:v>-2.5152000000000001</c:v>
                </c:pt>
                <c:pt idx="3177">
                  <c:v>-2.4719000000000002</c:v>
                </c:pt>
                <c:pt idx="3178">
                  <c:v>-2.4470999999999998</c:v>
                </c:pt>
                <c:pt idx="3179">
                  <c:v>-2.4211999999999998</c:v>
                </c:pt>
                <c:pt idx="3180">
                  <c:v>-2.3843000000000001</c:v>
                </c:pt>
                <c:pt idx="3181">
                  <c:v>-2.3557000000000001</c:v>
                </c:pt>
                <c:pt idx="3182">
                  <c:v>-2.3289</c:v>
                </c:pt>
                <c:pt idx="3183">
                  <c:v>-2.3056999999999999</c:v>
                </c:pt>
                <c:pt idx="3184">
                  <c:v>-2.2844000000000002</c:v>
                </c:pt>
                <c:pt idx="3185">
                  <c:v>-2.2553000000000001</c:v>
                </c:pt>
                <c:pt idx="3186">
                  <c:v>-2.2355999999999998</c:v>
                </c:pt>
                <c:pt idx="3187">
                  <c:v>-2.2023999999999999</c:v>
                </c:pt>
                <c:pt idx="3188">
                  <c:v>-2.1465999999999998</c:v>
                </c:pt>
                <c:pt idx="3189">
                  <c:v>-2.09</c:v>
                </c:pt>
                <c:pt idx="3190">
                  <c:v>-2.0478000000000001</c:v>
                </c:pt>
                <c:pt idx="3191">
                  <c:v>-1.9982</c:v>
                </c:pt>
                <c:pt idx="3192">
                  <c:v>-1.9551000000000001</c:v>
                </c:pt>
                <c:pt idx="3193">
                  <c:v>-1.9218999999999999</c:v>
                </c:pt>
                <c:pt idx="3194">
                  <c:v>-1.8835</c:v>
                </c:pt>
                <c:pt idx="3195">
                  <c:v>-1.8529</c:v>
                </c:pt>
                <c:pt idx="3196">
                  <c:v>-1.8193999999999999</c:v>
                </c:pt>
                <c:pt idx="3197">
                  <c:v>-1.7838000000000001</c:v>
                </c:pt>
                <c:pt idx="3198">
                  <c:v>-1.7644</c:v>
                </c:pt>
                <c:pt idx="3199">
                  <c:v>-1.7353000000000001</c:v>
                </c:pt>
                <c:pt idx="3200">
                  <c:v>-1.7358</c:v>
                </c:pt>
                <c:pt idx="3201">
                  <c:v>-1.7376</c:v>
                </c:pt>
                <c:pt idx="3202">
                  <c:v>-1.7325999999999999</c:v>
                </c:pt>
                <c:pt idx="3203">
                  <c:v>-1.7388999999999999</c:v>
                </c:pt>
                <c:pt idx="3204">
                  <c:v>-1.7229000000000001</c:v>
                </c:pt>
                <c:pt idx="3205">
                  <c:v>-1.7153</c:v>
                </c:pt>
                <c:pt idx="3206">
                  <c:v>-1.7234</c:v>
                </c:pt>
                <c:pt idx="3207">
                  <c:v>-1.7096</c:v>
                </c:pt>
                <c:pt idx="3208">
                  <c:v>-1.6919</c:v>
                </c:pt>
                <c:pt idx="3209">
                  <c:v>-1.6802999999999999</c:v>
                </c:pt>
                <c:pt idx="3210">
                  <c:v>-1.6414</c:v>
                </c:pt>
                <c:pt idx="3211">
                  <c:v>-1.5871</c:v>
                </c:pt>
                <c:pt idx="3212">
                  <c:v>-1.5516000000000001</c:v>
                </c:pt>
                <c:pt idx="3213">
                  <c:v>-1.5264</c:v>
                </c:pt>
                <c:pt idx="3214">
                  <c:v>-1.4835</c:v>
                </c:pt>
                <c:pt idx="3215">
                  <c:v>-1.4514</c:v>
                </c:pt>
                <c:pt idx="3216">
                  <c:v>-1.4318</c:v>
                </c:pt>
                <c:pt idx="3217">
                  <c:v>-1.4319</c:v>
                </c:pt>
                <c:pt idx="3218">
                  <c:v>-1.4218</c:v>
                </c:pt>
                <c:pt idx="3219">
                  <c:v>-1.4209000000000001</c:v>
                </c:pt>
                <c:pt idx="3220">
                  <c:v>-1.4201999999999999</c:v>
                </c:pt>
                <c:pt idx="3221">
                  <c:v>-1.405</c:v>
                </c:pt>
                <c:pt idx="3222">
                  <c:v>-1.3939999999999999</c:v>
                </c:pt>
                <c:pt idx="3223">
                  <c:v>-1.3778999999999999</c:v>
                </c:pt>
                <c:pt idx="3224">
                  <c:v>-1.3623000000000001</c:v>
                </c:pt>
                <c:pt idx="3225">
                  <c:v>-1.3306</c:v>
                </c:pt>
                <c:pt idx="3226">
                  <c:v>-1.3051999999999999</c:v>
                </c:pt>
                <c:pt idx="3227">
                  <c:v>-1.2923</c:v>
                </c:pt>
                <c:pt idx="3228">
                  <c:v>-1.2675000000000001</c:v>
                </c:pt>
                <c:pt idx="3229">
                  <c:v>-1.238</c:v>
                </c:pt>
                <c:pt idx="3230">
                  <c:v>-1.2041999999999999</c:v>
                </c:pt>
                <c:pt idx="3231">
                  <c:v>-1.1734</c:v>
                </c:pt>
                <c:pt idx="3232">
                  <c:v>-1.1525000000000001</c:v>
                </c:pt>
                <c:pt idx="3233">
                  <c:v>-1.1339999999999999</c:v>
                </c:pt>
                <c:pt idx="3234">
                  <c:v>-1.1277999999999999</c:v>
                </c:pt>
                <c:pt idx="3235">
                  <c:v>-1.121</c:v>
                </c:pt>
                <c:pt idx="3236">
                  <c:v>-1.1257999999999999</c:v>
                </c:pt>
                <c:pt idx="3237">
                  <c:v>-1.1234999999999999</c:v>
                </c:pt>
                <c:pt idx="3238">
                  <c:v>-1.1211</c:v>
                </c:pt>
                <c:pt idx="3239">
                  <c:v>-1.1177999999999999</c:v>
                </c:pt>
                <c:pt idx="3240">
                  <c:v>-1.1073999999999999</c:v>
                </c:pt>
                <c:pt idx="3241">
                  <c:v>-1.1022000000000001</c:v>
                </c:pt>
                <c:pt idx="3242">
                  <c:v>-1.1028</c:v>
                </c:pt>
                <c:pt idx="3243">
                  <c:v>-1.0951</c:v>
                </c:pt>
                <c:pt idx="3244">
                  <c:v>-1.0822000000000001</c:v>
                </c:pt>
                <c:pt idx="3245">
                  <c:v>-1.0632999999999999</c:v>
                </c:pt>
                <c:pt idx="3246">
                  <c:v>-1.0477000000000001</c:v>
                </c:pt>
                <c:pt idx="3247">
                  <c:v>-1.0353000000000001</c:v>
                </c:pt>
                <c:pt idx="3248">
                  <c:v>-1.0146999999999999</c:v>
                </c:pt>
                <c:pt idx="3249">
                  <c:v>-1.0004999999999999</c:v>
                </c:pt>
                <c:pt idx="3250">
                  <c:v>-0.98707</c:v>
                </c:pt>
                <c:pt idx="3251">
                  <c:v>-0.98558999999999997</c:v>
                </c:pt>
                <c:pt idx="3252">
                  <c:v>-0.97997999999999996</c:v>
                </c:pt>
                <c:pt idx="3253">
                  <c:v>-0.97735000000000005</c:v>
                </c:pt>
                <c:pt idx="3254">
                  <c:v>-0.97294000000000003</c:v>
                </c:pt>
                <c:pt idx="3255">
                  <c:v>-0.97365999999999997</c:v>
                </c:pt>
                <c:pt idx="3256">
                  <c:v>-0.97516000000000003</c:v>
                </c:pt>
                <c:pt idx="3257">
                  <c:v>-0.97084999999999999</c:v>
                </c:pt>
                <c:pt idx="3258">
                  <c:v>-0.96269000000000005</c:v>
                </c:pt>
                <c:pt idx="3259">
                  <c:v>-0.94843</c:v>
                </c:pt>
                <c:pt idx="3260">
                  <c:v>-0.94023000000000001</c:v>
                </c:pt>
                <c:pt idx="3261">
                  <c:v>-0.92808999999999997</c:v>
                </c:pt>
                <c:pt idx="3262">
                  <c:v>-0.90031000000000005</c:v>
                </c:pt>
                <c:pt idx="3263">
                  <c:v>-0.87895000000000001</c:v>
                </c:pt>
                <c:pt idx="3264">
                  <c:v>-0.86341999999999997</c:v>
                </c:pt>
                <c:pt idx="3265">
                  <c:v>-0.86133999999999999</c:v>
                </c:pt>
                <c:pt idx="3266">
                  <c:v>-0.86111000000000004</c:v>
                </c:pt>
                <c:pt idx="3267">
                  <c:v>-0.87851000000000001</c:v>
                </c:pt>
                <c:pt idx="3268">
                  <c:v>-0.89088000000000001</c:v>
                </c:pt>
                <c:pt idx="3269">
                  <c:v>-0.90429999999999999</c:v>
                </c:pt>
                <c:pt idx="3270">
                  <c:v>-0.90822000000000003</c:v>
                </c:pt>
                <c:pt idx="3271">
                  <c:v>-0.90664999999999996</c:v>
                </c:pt>
                <c:pt idx="3272">
                  <c:v>-0.90851999999999999</c:v>
                </c:pt>
                <c:pt idx="3273">
                  <c:v>-0.89907000000000004</c:v>
                </c:pt>
                <c:pt idx="3274">
                  <c:v>-0.89702000000000004</c:v>
                </c:pt>
                <c:pt idx="3275">
                  <c:v>-0.88407000000000002</c:v>
                </c:pt>
                <c:pt idx="3276">
                  <c:v>-0.86761999999999995</c:v>
                </c:pt>
                <c:pt idx="3277">
                  <c:v>-0.85170999999999997</c:v>
                </c:pt>
                <c:pt idx="3278">
                  <c:v>-0.82433999999999996</c:v>
                </c:pt>
                <c:pt idx="3279">
                  <c:v>-0.80310999999999999</c:v>
                </c:pt>
                <c:pt idx="3280">
                  <c:v>-0.79257</c:v>
                </c:pt>
                <c:pt idx="3281">
                  <c:v>-0.77393000000000001</c:v>
                </c:pt>
                <c:pt idx="3282">
                  <c:v>-0.76171</c:v>
                </c:pt>
                <c:pt idx="3283">
                  <c:v>-0.75266999999999995</c:v>
                </c:pt>
                <c:pt idx="3284">
                  <c:v>-0.74629000000000001</c:v>
                </c:pt>
                <c:pt idx="3285">
                  <c:v>-0.74919999999999998</c:v>
                </c:pt>
                <c:pt idx="3286">
                  <c:v>-0.75595000000000001</c:v>
                </c:pt>
                <c:pt idx="3287">
                  <c:v>-0.76919999999999999</c:v>
                </c:pt>
                <c:pt idx="3288">
                  <c:v>-0.78171000000000002</c:v>
                </c:pt>
                <c:pt idx="3289">
                  <c:v>-0.78483999999999998</c:v>
                </c:pt>
                <c:pt idx="3290">
                  <c:v>-0.78224000000000005</c:v>
                </c:pt>
                <c:pt idx="3291">
                  <c:v>-0.77215999999999996</c:v>
                </c:pt>
                <c:pt idx="3292">
                  <c:v>-0.75734999999999997</c:v>
                </c:pt>
                <c:pt idx="3293">
                  <c:v>-0.76144999999999996</c:v>
                </c:pt>
                <c:pt idx="3294">
                  <c:v>-0.76566999999999996</c:v>
                </c:pt>
                <c:pt idx="3295">
                  <c:v>-0.76380999999999999</c:v>
                </c:pt>
                <c:pt idx="3296">
                  <c:v>-0.78044000000000002</c:v>
                </c:pt>
                <c:pt idx="3297">
                  <c:v>-0.78488000000000002</c:v>
                </c:pt>
                <c:pt idx="3298">
                  <c:v>-0.80786999999999998</c:v>
                </c:pt>
                <c:pt idx="3299">
                  <c:v>-0.84118999999999999</c:v>
                </c:pt>
                <c:pt idx="3300">
                  <c:v>-0.87622</c:v>
                </c:pt>
                <c:pt idx="3301">
                  <c:v>-0.91981999999999997</c:v>
                </c:pt>
                <c:pt idx="3302">
                  <c:v>-0.97804999999999997</c:v>
                </c:pt>
                <c:pt idx="3303">
                  <c:v>-1.0692999999999999</c:v>
                </c:pt>
                <c:pt idx="3304">
                  <c:v>-1.1924999999999999</c:v>
                </c:pt>
                <c:pt idx="3305">
                  <c:v>-1.2741</c:v>
                </c:pt>
                <c:pt idx="3306">
                  <c:v>-1.3938999999999999</c:v>
                </c:pt>
                <c:pt idx="3307">
                  <c:v>-1.5457000000000001</c:v>
                </c:pt>
                <c:pt idx="3308">
                  <c:v>-1.6889000000000001</c:v>
                </c:pt>
                <c:pt idx="3309">
                  <c:v>-1.8238000000000001</c:v>
                </c:pt>
                <c:pt idx="3310">
                  <c:v>-1.9837</c:v>
                </c:pt>
                <c:pt idx="3311">
                  <c:v>-2.1573000000000002</c:v>
                </c:pt>
                <c:pt idx="3312">
                  <c:v>-2.3294000000000001</c:v>
                </c:pt>
                <c:pt idx="3313">
                  <c:v>-2.5352000000000001</c:v>
                </c:pt>
                <c:pt idx="3314">
                  <c:v>-2.7183000000000002</c:v>
                </c:pt>
                <c:pt idx="3315">
                  <c:v>-2.8841000000000001</c:v>
                </c:pt>
                <c:pt idx="3316">
                  <c:v>-3.0063</c:v>
                </c:pt>
                <c:pt idx="3317">
                  <c:v>-3.1109</c:v>
                </c:pt>
                <c:pt idx="3318">
                  <c:v>-3.2639</c:v>
                </c:pt>
                <c:pt idx="3319">
                  <c:v>-3.4243000000000001</c:v>
                </c:pt>
                <c:pt idx="3320">
                  <c:v>-3.5663</c:v>
                </c:pt>
                <c:pt idx="3321">
                  <c:v>-3.6545000000000001</c:v>
                </c:pt>
                <c:pt idx="3322">
                  <c:v>-3.7303000000000002</c:v>
                </c:pt>
                <c:pt idx="3323">
                  <c:v>-3.8317999999999999</c:v>
                </c:pt>
                <c:pt idx="3324">
                  <c:v>-3.87</c:v>
                </c:pt>
                <c:pt idx="3325">
                  <c:v>-3.9043000000000001</c:v>
                </c:pt>
                <c:pt idx="3326">
                  <c:v>-3.9885000000000002</c:v>
                </c:pt>
                <c:pt idx="3327">
                  <c:v>-4.0263</c:v>
                </c:pt>
                <c:pt idx="3328">
                  <c:v>-4.0479000000000003</c:v>
                </c:pt>
                <c:pt idx="3329">
                  <c:v>-4.0712999999999999</c:v>
                </c:pt>
                <c:pt idx="3330">
                  <c:v>-4.1044</c:v>
                </c:pt>
                <c:pt idx="3331">
                  <c:v>-4.1227</c:v>
                </c:pt>
                <c:pt idx="3332">
                  <c:v>-4.1243999999999996</c:v>
                </c:pt>
                <c:pt idx="3333">
                  <c:v>-4.1779000000000002</c:v>
                </c:pt>
                <c:pt idx="3334">
                  <c:v>-4.2599</c:v>
                </c:pt>
                <c:pt idx="3335">
                  <c:v>-4.3442999999999996</c:v>
                </c:pt>
                <c:pt idx="3336">
                  <c:v>-4.4248000000000003</c:v>
                </c:pt>
                <c:pt idx="3337">
                  <c:v>-4.5464000000000002</c:v>
                </c:pt>
                <c:pt idx="3338">
                  <c:v>-4.6792999999999996</c:v>
                </c:pt>
                <c:pt idx="3339">
                  <c:v>-4.7929000000000004</c:v>
                </c:pt>
                <c:pt idx="3340">
                  <c:v>-4.9739000000000004</c:v>
                </c:pt>
                <c:pt idx="3341">
                  <c:v>-5.1464999999999996</c:v>
                </c:pt>
                <c:pt idx="3342">
                  <c:v>-5.3457999999999997</c:v>
                </c:pt>
                <c:pt idx="3343">
                  <c:v>-5.5593000000000004</c:v>
                </c:pt>
                <c:pt idx="3344">
                  <c:v>-5.7922000000000002</c:v>
                </c:pt>
                <c:pt idx="3345">
                  <c:v>-6.0502000000000002</c:v>
                </c:pt>
                <c:pt idx="3346">
                  <c:v>-6.2594000000000003</c:v>
                </c:pt>
                <c:pt idx="3347">
                  <c:v>-6.4839000000000002</c:v>
                </c:pt>
                <c:pt idx="3348">
                  <c:v>-6.7070999999999996</c:v>
                </c:pt>
                <c:pt idx="3349">
                  <c:v>-6.9036999999999997</c:v>
                </c:pt>
                <c:pt idx="3350">
                  <c:v>-7.0789</c:v>
                </c:pt>
                <c:pt idx="3351">
                  <c:v>-7.2271000000000001</c:v>
                </c:pt>
                <c:pt idx="3352">
                  <c:v>-7.3098000000000001</c:v>
                </c:pt>
                <c:pt idx="3353">
                  <c:v>-7.3464999999999998</c:v>
                </c:pt>
                <c:pt idx="3354">
                  <c:v>-7.3810000000000002</c:v>
                </c:pt>
                <c:pt idx="3355">
                  <c:v>-7.3921999999999999</c:v>
                </c:pt>
                <c:pt idx="3356">
                  <c:v>-7.3766999999999996</c:v>
                </c:pt>
                <c:pt idx="3357">
                  <c:v>-7.3578999999999999</c:v>
                </c:pt>
                <c:pt idx="3358">
                  <c:v>-7.3263999999999996</c:v>
                </c:pt>
                <c:pt idx="3359">
                  <c:v>-7.2992999999999997</c:v>
                </c:pt>
                <c:pt idx="3360">
                  <c:v>-7.2831000000000001</c:v>
                </c:pt>
                <c:pt idx="3361">
                  <c:v>-7.2775999999999996</c:v>
                </c:pt>
                <c:pt idx="3362">
                  <c:v>-7.2686999999999999</c:v>
                </c:pt>
                <c:pt idx="3363">
                  <c:v>-7.2663000000000002</c:v>
                </c:pt>
                <c:pt idx="3364">
                  <c:v>-7.2670000000000003</c:v>
                </c:pt>
                <c:pt idx="3365">
                  <c:v>-7.2748999999999997</c:v>
                </c:pt>
                <c:pt idx="3366">
                  <c:v>-7.3201000000000001</c:v>
                </c:pt>
                <c:pt idx="3367">
                  <c:v>-7.3841000000000001</c:v>
                </c:pt>
                <c:pt idx="3368">
                  <c:v>-7.4439000000000002</c:v>
                </c:pt>
                <c:pt idx="3369">
                  <c:v>-7.4980000000000002</c:v>
                </c:pt>
                <c:pt idx="3370">
                  <c:v>-7.5537999999999998</c:v>
                </c:pt>
                <c:pt idx="3371">
                  <c:v>-7.6186999999999996</c:v>
                </c:pt>
                <c:pt idx="3372">
                  <c:v>-7.6871</c:v>
                </c:pt>
                <c:pt idx="3373">
                  <c:v>-7.7591000000000001</c:v>
                </c:pt>
                <c:pt idx="3374">
                  <c:v>-7.8243999999999998</c:v>
                </c:pt>
                <c:pt idx="3375">
                  <c:v>-7.8672000000000004</c:v>
                </c:pt>
                <c:pt idx="3376">
                  <c:v>-7.8864999999999998</c:v>
                </c:pt>
                <c:pt idx="3377">
                  <c:v>-7.8975999999999997</c:v>
                </c:pt>
                <c:pt idx="3378">
                  <c:v>-7.8996000000000004</c:v>
                </c:pt>
                <c:pt idx="3379">
                  <c:v>-7.9001999999999999</c:v>
                </c:pt>
                <c:pt idx="3380">
                  <c:v>-7.9175000000000004</c:v>
                </c:pt>
                <c:pt idx="3381">
                  <c:v>-7.9402999999999997</c:v>
                </c:pt>
                <c:pt idx="3382">
                  <c:v>-7.9607000000000001</c:v>
                </c:pt>
                <c:pt idx="3383">
                  <c:v>-7.9760999999999997</c:v>
                </c:pt>
                <c:pt idx="3384">
                  <c:v>-7.9699</c:v>
                </c:pt>
                <c:pt idx="3385">
                  <c:v>-7.9587000000000003</c:v>
                </c:pt>
                <c:pt idx="3386">
                  <c:v>-7.9888000000000003</c:v>
                </c:pt>
                <c:pt idx="3387">
                  <c:v>-8.0251999999999999</c:v>
                </c:pt>
                <c:pt idx="3388">
                  <c:v>-8.0559999999999992</c:v>
                </c:pt>
                <c:pt idx="3389">
                  <c:v>-8.0730000000000004</c:v>
                </c:pt>
                <c:pt idx="3390">
                  <c:v>-8.1003000000000007</c:v>
                </c:pt>
                <c:pt idx="3391">
                  <c:v>-8.1306999999999992</c:v>
                </c:pt>
                <c:pt idx="3392">
                  <c:v>-8.1601999999999997</c:v>
                </c:pt>
                <c:pt idx="3393">
                  <c:v>-8.1770999999999994</c:v>
                </c:pt>
                <c:pt idx="3394">
                  <c:v>-8.1702999999999992</c:v>
                </c:pt>
                <c:pt idx="3395">
                  <c:v>-8.1826000000000008</c:v>
                </c:pt>
                <c:pt idx="3396">
                  <c:v>-8.1940000000000008</c:v>
                </c:pt>
                <c:pt idx="3397">
                  <c:v>-8.2173999999999996</c:v>
                </c:pt>
                <c:pt idx="3398">
                  <c:v>-8.2140000000000004</c:v>
                </c:pt>
                <c:pt idx="3399">
                  <c:v>-8.2147000000000006</c:v>
                </c:pt>
                <c:pt idx="3400">
                  <c:v>-8.2062000000000008</c:v>
                </c:pt>
                <c:pt idx="3401">
                  <c:v>-8.1873000000000005</c:v>
                </c:pt>
                <c:pt idx="3402">
                  <c:v>-8.1614000000000004</c:v>
                </c:pt>
                <c:pt idx="3403">
                  <c:v>-8.1473999999999993</c:v>
                </c:pt>
                <c:pt idx="3404">
                  <c:v>-8.1494999999999997</c:v>
                </c:pt>
                <c:pt idx="3405">
                  <c:v>-8.1641999999999992</c:v>
                </c:pt>
                <c:pt idx="3406">
                  <c:v>-8.1921999999999997</c:v>
                </c:pt>
                <c:pt idx="3407">
                  <c:v>-8.2110000000000003</c:v>
                </c:pt>
                <c:pt idx="3408">
                  <c:v>-8.2368000000000006</c:v>
                </c:pt>
                <c:pt idx="3409">
                  <c:v>-8.2593999999999994</c:v>
                </c:pt>
                <c:pt idx="3410">
                  <c:v>-8.3021999999999991</c:v>
                </c:pt>
                <c:pt idx="3411">
                  <c:v>-8.3407</c:v>
                </c:pt>
                <c:pt idx="3412">
                  <c:v>-8.3907000000000007</c:v>
                </c:pt>
                <c:pt idx="3413">
                  <c:v>-8.4144000000000005</c:v>
                </c:pt>
                <c:pt idx="3414">
                  <c:v>-8.4207000000000001</c:v>
                </c:pt>
                <c:pt idx="3415">
                  <c:v>-8.4160000000000004</c:v>
                </c:pt>
                <c:pt idx="3416">
                  <c:v>-8.4268000000000001</c:v>
                </c:pt>
                <c:pt idx="3417">
                  <c:v>-8.4179999999999993</c:v>
                </c:pt>
                <c:pt idx="3418">
                  <c:v>-8.3991000000000007</c:v>
                </c:pt>
                <c:pt idx="3419">
                  <c:v>-8.3735999999999997</c:v>
                </c:pt>
                <c:pt idx="3420">
                  <c:v>-8.3460000000000001</c:v>
                </c:pt>
                <c:pt idx="3421">
                  <c:v>-8.3272999999999993</c:v>
                </c:pt>
                <c:pt idx="3422">
                  <c:v>-8.3194999999999997</c:v>
                </c:pt>
                <c:pt idx="3423">
                  <c:v>-8.3278999999999996</c:v>
                </c:pt>
                <c:pt idx="3424">
                  <c:v>-8.3396000000000008</c:v>
                </c:pt>
                <c:pt idx="3425">
                  <c:v>-8.3361999999999998</c:v>
                </c:pt>
                <c:pt idx="3426">
                  <c:v>-8.3320000000000007</c:v>
                </c:pt>
                <c:pt idx="3427">
                  <c:v>-8.3411000000000008</c:v>
                </c:pt>
                <c:pt idx="3428">
                  <c:v>-8.3774999999999995</c:v>
                </c:pt>
                <c:pt idx="3429">
                  <c:v>-8.4040999999999997</c:v>
                </c:pt>
                <c:pt idx="3430">
                  <c:v>-8.3902000000000001</c:v>
                </c:pt>
                <c:pt idx="3431">
                  <c:v>-8.3719000000000001</c:v>
                </c:pt>
                <c:pt idx="3432">
                  <c:v>-8.3881999999999994</c:v>
                </c:pt>
                <c:pt idx="3433">
                  <c:v>-8.4178999999999995</c:v>
                </c:pt>
                <c:pt idx="3434">
                  <c:v>-8.4319000000000006</c:v>
                </c:pt>
                <c:pt idx="3435">
                  <c:v>-8.4464000000000006</c:v>
                </c:pt>
                <c:pt idx="3436">
                  <c:v>-8.4566999999999997</c:v>
                </c:pt>
                <c:pt idx="3437">
                  <c:v>-8.4687999999999999</c:v>
                </c:pt>
                <c:pt idx="3438">
                  <c:v>-8.4814000000000007</c:v>
                </c:pt>
                <c:pt idx="3439">
                  <c:v>-8.4689999999999994</c:v>
                </c:pt>
                <c:pt idx="3440">
                  <c:v>-8.4511000000000003</c:v>
                </c:pt>
                <c:pt idx="3441">
                  <c:v>-8.4295000000000009</c:v>
                </c:pt>
                <c:pt idx="3442">
                  <c:v>-8.4145000000000003</c:v>
                </c:pt>
                <c:pt idx="3443">
                  <c:v>-8.4128000000000007</c:v>
                </c:pt>
                <c:pt idx="3444">
                  <c:v>-8.4289000000000005</c:v>
                </c:pt>
                <c:pt idx="3445">
                  <c:v>-8.4315999999999995</c:v>
                </c:pt>
                <c:pt idx="3446">
                  <c:v>-8.4663000000000004</c:v>
                </c:pt>
                <c:pt idx="3447">
                  <c:v>-8.5035000000000007</c:v>
                </c:pt>
                <c:pt idx="3448">
                  <c:v>-8.5099</c:v>
                </c:pt>
                <c:pt idx="3449">
                  <c:v>-8.5265000000000004</c:v>
                </c:pt>
                <c:pt idx="3450">
                  <c:v>-8.5420999999999996</c:v>
                </c:pt>
                <c:pt idx="3451">
                  <c:v>-8.5482999999999993</c:v>
                </c:pt>
                <c:pt idx="3452">
                  <c:v>-8.5576000000000008</c:v>
                </c:pt>
                <c:pt idx="3453">
                  <c:v>-8.5746000000000002</c:v>
                </c:pt>
                <c:pt idx="3454">
                  <c:v>-8.5973000000000006</c:v>
                </c:pt>
                <c:pt idx="3455">
                  <c:v>-8.5978999999999992</c:v>
                </c:pt>
                <c:pt idx="3456">
                  <c:v>-8.5909999999999993</c:v>
                </c:pt>
                <c:pt idx="3457">
                  <c:v>-8.5943000000000005</c:v>
                </c:pt>
                <c:pt idx="3458">
                  <c:v>-8.5913000000000004</c:v>
                </c:pt>
                <c:pt idx="3459">
                  <c:v>-8.5792000000000002</c:v>
                </c:pt>
                <c:pt idx="3460">
                  <c:v>-8.5716999999999999</c:v>
                </c:pt>
                <c:pt idx="3461">
                  <c:v>-8.5728000000000009</c:v>
                </c:pt>
                <c:pt idx="3462">
                  <c:v>-8.5823999999999998</c:v>
                </c:pt>
                <c:pt idx="3463">
                  <c:v>-8.5852000000000004</c:v>
                </c:pt>
                <c:pt idx="3464">
                  <c:v>-8.5917999999999992</c:v>
                </c:pt>
                <c:pt idx="3465">
                  <c:v>-8.5968</c:v>
                </c:pt>
                <c:pt idx="3466">
                  <c:v>-8.5893999999999995</c:v>
                </c:pt>
                <c:pt idx="3467">
                  <c:v>-8.5924999999999994</c:v>
                </c:pt>
                <c:pt idx="3468">
                  <c:v>-8.6001999999999992</c:v>
                </c:pt>
                <c:pt idx="3469">
                  <c:v>-8.6029999999999998</c:v>
                </c:pt>
                <c:pt idx="3470">
                  <c:v>-8.5986999999999991</c:v>
                </c:pt>
                <c:pt idx="3471">
                  <c:v>-8.6091999999999995</c:v>
                </c:pt>
                <c:pt idx="3472">
                  <c:v>-8.6156000000000006</c:v>
                </c:pt>
                <c:pt idx="3473">
                  <c:v>-8.6029</c:v>
                </c:pt>
                <c:pt idx="3474">
                  <c:v>-8.6057000000000006</c:v>
                </c:pt>
                <c:pt idx="3475">
                  <c:v>-8.5991</c:v>
                </c:pt>
                <c:pt idx="3476">
                  <c:v>-8.6114999999999995</c:v>
                </c:pt>
                <c:pt idx="3477">
                  <c:v>-8.6248000000000005</c:v>
                </c:pt>
                <c:pt idx="3478">
                  <c:v>-8.6353000000000009</c:v>
                </c:pt>
                <c:pt idx="3479">
                  <c:v>-8.6370000000000005</c:v>
                </c:pt>
                <c:pt idx="3480">
                  <c:v>-8.6445000000000007</c:v>
                </c:pt>
                <c:pt idx="3481">
                  <c:v>-8.6446000000000005</c:v>
                </c:pt>
                <c:pt idx="3482">
                  <c:v>-8.6381999999999994</c:v>
                </c:pt>
                <c:pt idx="3483">
                  <c:v>-8.6370000000000005</c:v>
                </c:pt>
                <c:pt idx="3484">
                  <c:v>-8.6295999999999999</c:v>
                </c:pt>
                <c:pt idx="3485">
                  <c:v>-8.6178000000000008</c:v>
                </c:pt>
                <c:pt idx="3486">
                  <c:v>-8.6152999999999995</c:v>
                </c:pt>
                <c:pt idx="3487">
                  <c:v>-8.5914999999999999</c:v>
                </c:pt>
                <c:pt idx="3488">
                  <c:v>-8.5408000000000008</c:v>
                </c:pt>
                <c:pt idx="3489">
                  <c:v>-8.4809999999999999</c:v>
                </c:pt>
                <c:pt idx="3490">
                  <c:v>-8.4269999999999996</c:v>
                </c:pt>
                <c:pt idx="3491">
                  <c:v>-8.3714999999999993</c:v>
                </c:pt>
                <c:pt idx="3492">
                  <c:v>-8.3350000000000009</c:v>
                </c:pt>
                <c:pt idx="3493">
                  <c:v>-8.3094999999999999</c:v>
                </c:pt>
                <c:pt idx="3494">
                  <c:v>-8.2614999999999998</c:v>
                </c:pt>
                <c:pt idx="3495">
                  <c:v>-8.1607000000000003</c:v>
                </c:pt>
                <c:pt idx="3496">
                  <c:v>-8.0645000000000007</c:v>
                </c:pt>
                <c:pt idx="3497">
                  <c:v>-7.9680999999999997</c:v>
                </c:pt>
                <c:pt idx="3498">
                  <c:v>-7.8792999999999997</c:v>
                </c:pt>
                <c:pt idx="3499">
                  <c:v>-7.8095999999999997</c:v>
                </c:pt>
                <c:pt idx="3500">
                  <c:v>-7.7351000000000001</c:v>
                </c:pt>
                <c:pt idx="3501">
                  <c:v>-7.6759000000000004</c:v>
                </c:pt>
                <c:pt idx="3502">
                  <c:v>-7.6201999999999996</c:v>
                </c:pt>
                <c:pt idx="3503">
                  <c:v>-7.5949</c:v>
                </c:pt>
                <c:pt idx="3504">
                  <c:v>-7.5769000000000002</c:v>
                </c:pt>
                <c:pt idx="3505">
                  <c:v>-7.5423999999999998</c:v>
                </c:pt>
                <c:pt idx="3506">
                  <c:v>-7.5384000000000002</c:v>
                </c:pt>
                <c:pt idx="3507">
                  <c:v>-7.5162000000000004</c:v>
                </c:pt>
                <c:pt idx="3508">
                  <c:v>-7.4667000000000003</c:v>
                </c:pt>
                <c:pt idx="3509">
                  <c:v>-7.4085000000000001</c:v>
                </c:pt>
                <c:pt idx="3510">
                  <c:v>-7.3613</c:v>
                </c:pt>
                <c:pt idx="3511">
                  <c:v>-7.3120000000000003</c:v>
                </c:pt>
                <c:pt idx="3512">
                  <c:v>-7.2525000000000004</c:v>
                </c:pt>
                <c:pt idx="3513">
                  <c:v>-7.1638000000000002</c:v>
                </c:pt>
                <c:pt idx="3514">
                  <c:v>-7.0983000000000001</c:v>
                </c:pt>
                <c:pt idx="3515">
                  <c:v>-6.9897</c:v>
                </c:pt>
                <c:pt idx="3516">
                  <c:v>-6.8756000000000004</c:v>
                </c:pt>
                <c:pt idx="3517">
                  <c:v>-6.7534999999999998</c:v>
                </c:pt>
                <c:pt idx="3518">
                  <c:v>-6.6375999999999999</c:v>
                </c:pt>
                <c:pt idx="3519">
                  <c:v>-6.5354000000000001</c:v>
                </c:pt>
                <c:pt idx="3520">
                  <c:v>-6.3738000000000001</c:v>
                </c:pt>
                <c:pt idx="3521">
                  <c:v>-6.2199</c:v>
                </c:pt>
                <c:pt idx="3522">
                  <c:v>-6.0890000000000004</c:v>
                </c:pt>
                <c:pt idx="3523">
                  <c:v>-6.0105000000000004</c:v>
                </c:pt>
                <c:pt idx="3524">
                  <c:v>-5.9367000000000001</c:v>
                </c:pt>
                <c:pt idx="3525">
                  <c:v>-5.8056999999999999</c:v>
                </c:pt>
                <c:pt idx="3526">
                  <c:v>-5.7047999999999996</c:v>
                </c:pt>
                <c:pt idx="3527">
                  <c:v>-5.5984999999999996</c:v>
                </c:pt>
                <c:pt idx="3528">
                  <c:v>-5.4714</c:v>
                </c:pt>
                <c:pt idx="3529">
                  <c:v>-5.3738999999999999</c:v>
                </c:pt>
                <c:pt idx="3530">
                  <c:v>-5.2765000000000004</c:v>
                </c:pt>
                <c:pt idx="3531">
                  <c:v>-5.1794000000000002</c:v>
                </c:pt>
                <c:pt idx="3532">
                  <c:v>-5.0906000000000002</c:v>
                </c:pt>
                <c:pt idx="3533">
                  <c:v>-4.9485000000000001</c:v>
                </c:pt>
                <c:pt idx="3534">
                  <c:v>-4.8061999999999996</c:v>
                </c:pt>
                <c:pt idx="3535">
                  <c:v>-4.6818</c:v>
                </c:pt>
                <c:pt idx="3536">
                  <c:v>-4.5465999999999998</c:v>
                </c:pt>
                <c:pt idx="3537">
                  <c:v>-4.4009</c:v>
                </c:pt>
                <c:pt idx="3538">
                  <c:v>-4.2903000000000002</c:v>
                </c:pt>
                <c:pt idx="3539">
                  <c:v>-4.2282000000000002</c:v>
                </c:pt>
                <c:pt idx="3540">
                  <c:v>-4.1962999999999999</c:v>
                </c:pt>
                <c:pt idx="3541">
                  <c:v>-4.1736000000000004</c:v>
                </c:pt>
                <c:pt idx="3542">
                  <c:v>-4.1764999999999999</c:v>
                </c:pt>
                <c:pt idx="3543">
                  <c:v>-4.2037000000000004</c:v>
                </c:pt>
                <c:pt idx="3544">
                  <c:v>-4.2367999999999997</c:v>
                </c:pt>
                <c:pt idx="3545">
                  <c:v>-4.2717000000000001</c:v>
                </c:pt>
                <c:pt idx="3546">
                  <c:v>-4.2977999999999996</c:v>
                </c:pt>
                <c:pt idx="3547">
                  <c:v>-4.3110999999999997</c:v>
                </c:pt>
                <c:pt idx="3548">
                  <c:v>-4.2965999999999998</c:v>
                </c:pt>
                <c:pt idx="3549">
                  <c:v>-4.2858000000000001</c:v>
                </c:pt>
                <c:pt idx="3550">
                  <c:v>-4.2812000000000001</c:v>
                </c:pt>
                <c:pt idx="3551">
                  <c:v>-4.2446999999999999</c:v>
                </c:pt>
                <c:pt idx="3552">
                  <c:v>-4.1939000000000002</c:v>
                </c:pt>
                <c:pt idx="3553">
                  <c:v>-4.1791</c:v>
                </c:pt>
                <c:pt idx="3554">
                  <c:v>-4.1577999999999999</c:v>
                </c:pt>
                <c:pt idx="3555">
                  <c:v>-4.1281999999999996</c:v>
                </c:pt>
                <c:pt idx="3556">
                  <c:v>-4.0952000000000002</c:v>
                </c:pt>
                <c:pt idx="3557">
                  <c:v>-4.0721999999999996</c:v>
                </c:pt>
                <c:pt idx="3558">
                  <c:v>-4.0628000000000002</c:v>
                </c:pt>
                <c:pt idx="3559">
                  <c:v>-4.0471000000000004</c:v>
                </c:pt>
                <c:pt idx="3560">
                  <c:v>-4.0285000000000002</c:v>
                </c:pt>
                <c:pt idx="3561">
                  <c:v>-3.9904000000000002</c:v>
                </c:pt>
                <c:pt idx="3562">
                  <c:v>-3.9563999999999999</c:v>
                </c:pt>
                <c:pt idx="3563">
                  <c:v>-3.9232</c:v>
                </c:pt>
                <c:pt idx="3564">
                  <c:v>-3.9030999999999998</c:v>
                </c:pt>
                <c:pt idx="3565">
                  <c:v>-3.8698000000000001</c:v>
                </c:pt>
                <c:pt idx="3566">
                  <c:v>-3.8041999999999998</c:v>
                </c:pt>
                <c:pt idx="3567">
                  <c:v>-3.7568999999999999</c:v>
                </c:pt>
                <c:pt idx="3568">
                  <c:v>-3.6760999999999999</c:v>
                </c:pt>
                <c:pt idx="3569">
                  <c:v>-3.6166999999999998</c:v>
                </c:pt>
                <c:pt idx="3570">
                  <c:v>-3.5598999999999998</c:v>
                </c:pt>
                <c:pt idx="3571">
                  <c:v>-3.5215999999999998</c:v>
                </c:pt>
                <c:pt idx="3572">
                  <c:v>-3.4878</c:v>
                </c:pt>
                <c:pt idx="3573">
                  <c:v>-3.4441000000000002</c:v>
                </c:pt>
                <c:pt idx="3574">
                  <c:v>-3.3866000000000001</c:v>
                </c:pt>
                <c:pt idx="3575">
                  <c:v>-3.3365</c:v>
                </c:pt>
                <c:pt idx="3576">
                  <c:v>-3.2980999999999998</c:v>
                </c:pt>
                <c:pt idx="3577">
                  <c:v>-3.2677999999999998</c:v>
                </c:pt>
                <c:pt idx="3578">
                  <c:v>-3.2242999999999999</c:v>
                </c:pt>
                <c:pt idx="3579">
                  <c:v>-3.1810999999999998</c:v>
                </c:pt>
                <c:pt idx="3580">
                  <c:v>-3.1507999999999998</c:v>
                </c:pt>
                <c:pt idx="3581">
                  <c:v>-3.1069</c:v>
                </c:pt>
                <c:pt idx="3582">
                  <c:v>-3.0773999999999999</c:v>
                </c:pt>
                <c:pt idx="3583">
                  <c:v>-3.0356999999999998</c:v>
                </c:pt>
                <c:pt idx="3584">
                  <c:v>-3.0110000000000001</c:v>
                </c:pt>
                <c:pt idx="3585">
                  <c:v>-2.9668000000000001</c:v>
                </c:pt>
                <c:pt idx="3586">
                  <c:v>-2.9156</c:v>
                </c:pt>
                <c:pt idx="3587">
                  <c:v>-2.8881000000000001</c:v>
                </c:pt>
                <c:pt idx="3588">
                  <c:v>-2.8628</c:v>
                </c:pt>
                <c:pt idx="3589">
                  <c:v>-2.8216999999999999</c:v>
                </c:pt>
                <c:pt idx="3590">
                  <c:v>-2.7896999999999998</c:v>
                </c:pt>
                <c:pt idx="3591">
                  <c:v>-2.7698</c:v>
                </c:pt>
                <c:pt idx="3592">
                  <c:v>-2.7437</c:v>
                </c:pt>
                <c:pt idx="3593">
                  <c:v>-2.7014999999999998</c:v>
                </c:pt>
                <c:pt idx="3594">
                  <c:v>-2.6827000000000001</c:v>
                </c:pt>
                <c:pt idx="3595">
                  <c:v>-2.6518999999999999</c:v>
                </c:pt>
                <c:pt idx="3596">
                  <c:v>-2.6162000000000001</c:v>
                </c:pt>
                <c:pt idx="3597">
                  <c:v>-2.5838000000000001</c:v>
                </c:pt>
                <c:pt idx="3598">
                  <c:v>-2.5306000000000002</c:v>
                </c:pt>
                <c:pt idx="3599">
                  <c:v>-2.4721000000000002</c:v>
                </c:pt>
                <c:pt idx="3600">
                  <c:v>-2.4651999999999998</c:v>
                </c:pt>
                <c:pt idx="3601">
                  <c:v>-2.4563000000000001</c:v>
                </c:pt>
                <c:pt idx="3602">
                  <c:v>-2.4437000000000002</c:v>
                </c:pt>
                <c:pt idx="3603">
                  <c:v>-2.4437000000000002</c:v>
                </c:pt>
                <c:pt idx="3604">
                  <c:v>-2.4285000000000001</c:v>
                </c:pt>
                <c:pt idx="3605">
                  <c:v>-2.4260999999999999</c:v>
                </c:pt>
                <c:pt idx="3606">
                  <c:v>-2.4081999999999999</c:v>
                </c:pt>
                <c:pt idx="3607">
                  <c:v>-2.3904000000000001</c:v>
                </c:pt>
                <c:pt idx="3608">
                  <c:v>-2.371</c:v>
                </c:pt>
                <c:pt idx="3609">
                  <c:v>-2.3504999999999998</c:v>
                </c:pt>
                <c:pt idx="3610">
                  <c:v>-2.3281000000000001</c:v>
                </c:pt>
                <c:pt idx="3611">
                  <c:v>-2.2980999999999998</c:v>
                </c:pt>
                <c:pt idx="3612">
                  <c:v>-2.2738</c:v>
                </c:pt>
                <c:pt idx="3613">
                  <c:v>-2.2465000000000002</c:v>
                </c:pt>
                <c:pt idx="3614">
                  <c:v>-2.2223999999999999</c:v>
                </c:pt>
                <c:pt idx="3615">
                  <c:v>-2.1955</c:v>
                </c:pt>
                <c:pt idx="3616">
                  <c:v>-2.1743999999999999</c:v>
                </c:pt>
                <c:pt idx="3617">
                  <c:v>-2.1379000000000001</c:v>
                </c:pt>
                <c:pt idx="3618">
                  <c:v>-2.1078000000000001</c:v>
                </c:pt>
                <c:pt idx="3619">
                  <c:v>-2.0634000000000001</c:v>
                </c:pt>
                <c:pt idx="3620">
                  <c:v>-2.0175999999999998</c:v>
                </c:pt>
                <c:pt idx="3621">
                  <c:v>-1.9890000000000001</c:v>
                </c:pt>
                <c:pt idx="3622">
                  <c:v>-1.9656</c:v>
                </c:pt>
                <c:pt idx="3623">
                  <c:v>-1.9450000000000001</c:v>
                </c:pt>
                <c:pt idx="3624">
                  <c:v>-1.9486000000000001</c:v>
                </c:pt>
                <c:pt idx="3625">
                  <c:v>-1.95</c:v>
                </c:pt>
                <c:pt idx="3626">
                  <c:v>-1.9491000000000001</c:v>
                </c:pt>
                <c:pt idx="3627">
                  <c:v>-1.9403999999999999</c:v>
                </c:pt>
                <c:pt idx="3628">
                  <c:v>-1.9161999999999999</c:v>
                </c:pt>
                <c:pt idx="3629">
                  <c:v>-1.8892</c:v>
                </c:pt>
                <c:pt idx="3630">
                  <c:v>-1.8415999999999999</c:v>
                </c:pt>
                <c:pt idx="3631">
                  <c:v>-1.8078000000000001</c:v>
                </c:pt>
                <c:pt idx="3632">
                  <c:v>-1.7644</c:v>
                </c:pt>
                <c:pt idx="3633">
                  <c:v>-1.7518</c:v>
                </c:pt>
                <c:pt idx="3634">
                  <c:v>-1.7439</c:v>
                </c:pt>
                <c:pt idx="3635">
                  <c:v>-1.7361</c:v>
                </c:pt>
                <c:pt idx="3636">
                  <c:v>-1.7403</c:v>
                </c:pt>
                <c:pt idx="3637">
                  <c:v>-1.7287999999999999</c:v>
                </c:pt>
                <c:pt idx="3638">
                  <c:v>-1.7307999999999999</c:v>
                </c:pt>
                <c:pt idx="3639">
                  <c:v>-1.746</c:v>
                </c:pt>
                <c:pt idx="3640">
                  <c:v>-1.7490000000000001</c:v>
                </c:pt>
                <c:pt idx="3641">
                  <c:v>-1.7623</c:v>
                </c:pt>
                <c:pt idx="3642">
                  <c:v>-1.7788999999999999</c:v>
                </c:pt>
                <c:pt idx="3643">
                  <c:v>-1.7764</c:v>
                </c:pt>
                <c:pt idx="3644">
                  <c:v>-1.752</c:v>
                </c:pt>
                <c:pt idx="3645">
                  <c:v>-1.736</c:v>
                </c:pt>
                <c:pt idx="3646">
                  <c:v>-1.7108000000000001</c:v>
                </c:pt>
                <c:pt idx="3647">
                  <c:v>-1.6939</c:v>
                </c:pt>
                <c:pt idx="3648">
                  <c:v>-1.6785000000000001</c:v>
                </c:pt>
                <c:pt idx="3649">
                  <c:v>-1.6495</c:v>
                </c:pt>
                <c:pt idx="3650">
                  <c:v>-1.6249</c:v>
                </c:pt>
                <c:pt idx="3651">
                  <c:v>-1.6191</c:v>
                </c:pt>
                <c:pt idx="3652">
                  <c:v>-1.6071</c:v>
                </c:pt>
                <c:pt idx="3653">
                  <c:v>-1.5951</c:v>
                </c:pt>
                <c:pt idx="3654">
                  <c:v>-1.5996999999999999</c:v>
                </c:pt>
                <c:pt idx="3655">
                  <c:v>-1.6077999999999999</c:v>
                </c:pt>
                <c:pt idx="3656">
                  <c:v>-1.6060000000000001</c:v>
                </c:pt>
                <c:pt idx="3657">
                  <c:v>-1.5951</c:v>
                </c:pt>
                <c:pt idx="3658">
                  <c:v>-1.6028</c:v>
                </c:pt>
                <c:pt idx="3659">
                  <c:v>-1.6069</c:v>
                </c:pt>
                <c:pt idx="3660">
                  <c:v>-1.6105</c:v>
                </c:pt>
                <c:pt idx="3661">
                  <c:v>-1.6122000000000001</c:v>
                </c:pt>
                <c:pt idx="3662">
                  <c:v>-1.6049</c:v>
                </c:pt>
                <c:pt idx="3663">
                  <c:v>-1.5868</c:v>
                </c:pt>
                <c:pt idx="3664">
                  <c:v>-1.5812999999999999</c:v>
                </c:pt>
                <c:pt idx="3665">
                  <c:v>-1.5753999999999999</c:v>
                </c:pt>
                <c:pt idx="3666">
                  <c:v>-1.5591999999999999</c:v>
                </c:pt>
                <c:pt idx="3667">
                  <c:v>-1.5391999999999999</c:v>
                </c:pt>
                <c:pt idx="3668">
                  <c:v>-1.5342</c:v>
                </c:pt>
                <c:pt idx="3669">
                  <c:v>-1.5507</c:v>
                </c:pt>
                <c:pt idx="3670">
                  <c:v>-1.5492999999999999</c:v>
                </c:pt>
                <c:pt idx="3671">
                  <c:v>-1.5577000000000001</c:v>
                </c:pt>
                <c:pt idx="3672">
                  <c:v>-1.5525</c:v>
                </c:pt>
                <c:pt idx="3673">
                  <c:v>-1.5370999999999999</c:v>
                </c:pt>
                <c:pt idx="3674">
                  <c:v>-1.5366</c:v>
                </c:pt>
                <c:pt idx="3675">
                  <c:v>-1.5168999999999999</c:v>
                </c:pt>
                <c:pt idx="3676">
                  <c:v>-1.4953000000000001</c:v>
                </c:pt>
                <c:pt idx="3677">
                  <c:v>-1.49</c:v>
                </c:pt>
                <c:pt idx="3678">
                  <c:v>-1.4850000000000001</c:v>
                </c:pt>
                <c:pt idx="3679">
                  <c:v>-1.468</c:v>
                </c:pt>
                <c:pt idx="3680">
                  <c:v>-1.4554</c:v>
                </c:pt>
                <c:pt idx="3681">
                  <c:v>-1.4502999999999999</c:v>
                </c:pt>
                <c:pt idx="3682">
                  <c:v>-1.4520999999999999</c:v>
                </c:pt>
                <c:pt idx="3683">
                  <c:v>-1.4437</c:v>
                </c:pt>
                <c:pt idx="3684">
                  <c:v>-1.446</c:v>
                </c:pt>
                <c:pt idx="3685">
                  <c:v>-1.4298</c:v>
                </c:pt>
                <c:pt idx="3686">
                  <c:v>-1.4089</c:v>
                </c:pt>
                <c:pt idx="3687">
                  <c:v>-1.3996</c:v>
                </c:pt>
                <c:pt idx="3688">
                  <c:v>-1.3868</c:v>
                </c:pt>
                <c:pt idx="3689">
                  <c:v>-1.3965000000000001</c:v>
                </c:pt>
                <c:pt idx="3690">
                  <c:v>-1.4145000000000001</c:v>
                </c:pt>
                <c:pt idx="3691">
                  <c:v>-1.4214</c:v>
                </c:pt>
                <c:pt idx="3692">
                  <c:v>-1.4470000000000001</c:v>
                </c:pt>
                <c:pt idx="3693">
                  <c:v>-1.4810000000000001</c:v>
                </c:pt>
                <c:pt idx="3694">
                  <c:v>-1.502</c:v>
                </c:pt>
                <c:pt idx="3695">
                  <c:v>-1.5226999999999999</c:v>
                </c:pt>
                <c:pt idx="3696">
                  <c:v>-1.5521</c:v>
                </c:pt>
                <c:pt idx="3697">
                  <c:v>-1.5955999999999999</c:v>
                </c:pt>
                <c:pt idx="3698">
                  <c:v>-1.649</c:v>
                </c:pt>
                <c:pt idx="3699">
                  <c:v>-1.7161</c:v>
                </c:pt>
                <c:pt idx="3700">
                  <c:v>-1.7922</c:v>
                </c:pt>
                <c:pt idx="3701">
                  <c:v>-1.889</c:v>
                </c:pt>
                <c:pt idx="3702">
                  <c:v>-1.9787999999999999</c:v>
                </c:pt>
                <c:pt idx="3703">
                  <c:v>-2.0813000000000001</c:v>
                </c:pt>
                <c:pt idx="3704">
                  <c:v>-2.2126000000000001</c:v>
                </c:pt>
                <c:pt idx="3705">
                  <c:v>-2.3357999999999999</c:v>
                </c:pt>
                <c:pt idx="3706">
                  <c:v>-2.4342999999999999</c:v>
                </c:pt>
                <c:pt idx="3707">
                  <c:v>-2.5251000000000001</c:v>
                </c:pt>
                <c:pt idx="3708">
                  <c:v>-2.5958999999999999</c:v>
                </c:pt>
                <c:pt idx="3709">
                  <c:v>-2.7113999999999998</c:v>
                </c:pt>
                <c:pt idx="3710">
                  <c:v>-2.8502000000000001</c:v>
                </c:pt>
                <c:pt idx="3711">
                  <c:v>-2.9426999999999999</c:v>
                </c:pt>
                <c:pt idx="3712">
                  <c:v>-3.0204</c:v>
                </c:pt>
                <c:pt idx="3713">
                  <c:v>-3.0981999999999998</c:v>
                </c:pt>
                <c:pt idx="3714">
                  <c:v>-3.1815000000000002</c:v>
                </c:pt>
                <c:pt idx="3715">
                  <c:v>-3.2585000000000002</c:v>
                </c:pt>
                <c:pt idx="3716">
                  <c:v>-3.3422999999999998</c:v>
                </c:pt>
                <c:pt idx="3717">
                  <c:v>-3.4392</c:v>
                </c:pt>
                <c:pt idx="3718">
                  <c:v>-3.5327000000000002</c:v>
                </c:pt>
                <c:pt idx="3719">
                  <c:v>-3.6280000000000001</c:v>
                </c:pt>
                <c:pt idx="3720">
                  <c:v>-3.7471999999999999</c:v>
                </c:pt>
                <c:pt idx="3721">
                  <c:v>-3.8601000000000001</c:v>
                </c:pt>
                <c:pt idx="3722">
                  <c:v>-3.9516</c:v>
                </c:pt>
                <c:pt idx="3723">
                  <c:v>-3.9948999999999999</c:v>
                </c:pt>
                <c:pt idx="3724">
                  <c:v>-4.0271999999999997</c:v>
                </c:pt>
                <c:pt idx="3725">
                  <c:v>-4.0232999999999999</c:v>
                </c:pt>
                <c:pt idx="3726">
                  <c:v>-4.0262000000000002</c:v>
                </c:pt>
                <c:pt idx="3727">
                  <c:v>-4.0140000000000002</c:v>
                </c:pt>
                <c:pt idx="3728">
                  <c:v>-3.9988000000000001</c:v>
                </c:pt>
                <c:pt idx="3729">
                  <c:v>-4.0317999999999996</c:v>
                </c:pt>
                <c:pt idx="3730">
                  <c:v>-4.0701999999999998</c:v>
                </c:pt>
                <c:pt idx="3731">
                  <c:v>-4.0909000000000004</c:v>
                </c:pt>
                <c:pt idx="3732">
                  <c:v>-4.1205999999999996</c:v>
                </c:pt>
                <c:pt idx="3733">
                  <c:v>-4.1593999999999998</c:v>
                </c:pt>
                <c:pt idx="3734">
                  <c:v>-4.2427999999999999</c:v>
                </c:pt>
                <c:pt idx="3735">
                  <c:v>-4.3194999999999997</c:v>
                </c:pt>
                <c:pt idx="3736">
                  <c:v>-4.3891</c:v>
                </c:pt>
                <c:pt idx="3737">
                  <c:v>-4.4431000000000003</c:v>
                </c:pt>
                <c:pt idx="3738">
                  <c:v>-4.5129999999999999</c:v>
                </c:pt>
                <c:pt idx="3739">
                  <c:v>-4.5646000000000004</c:v>
                </c:pt>
                <c:pt idx="3740">
                  <c:v>-4.5945</c:v>
                </c:pt>
                <c:pt idx="3741">
                  <c:v>-4.5952999999999999</c:v>
                </c:pt>
                <c:pt idx="3742">
                  <c:v>-4.5842000000000001</c:v>
                </c:pt>
                <c:pt idx="3743">
                  <c:v>-4.5796000000000001</c:v>
                </c:pt>
                <c:pt idx="3744">
                  <c:v>-4.6051000000000002</c:v>
                </c:pt>
                <c:pt idx="3745">
                  <c:v>-4.6082000000000001</c:v>
                </c:pt>
                <c:pt idx="3746">
                  <c:v>-4.5888</c:v>
                </c:pt>
                <c:pt idx="3747">
                  <c:v>-4.5824999999999996</c:v>
                </c:pt>
                <c:pt idx="3748">
                  <c:v>-4.5816999999999997</c:v>
                </c:pt>
                <c:pt idx="3749">
                  <c:v>-4.5820999999999996</c:v>
                </c:pt>
                <c:pt idx="3750">
                  <c:v>-4.6060999999999996</c:v>
                </c:pt>
                <c:pt idx="3751">
                  <c:v>-4.6277999999999997</c:v>
                </c:pt>
                <c:pt idx="3752">
                  <c:v>-4.6588000000000003</c:v>
                </c:pt>
                <c:pt idx="3753">
                  <c:v>-4.6924000000000001</c:v>
                </c:pt>
                <c:pt idx="3754">
                  <c:v>-4.7267999999999999</c:v>
                </c:pt>
                <c:pt idx="3755">
                  <c:v>-4.7958999999999996</c:v>
                </c:pt>
                <c:pt idx="3756">
                  <c:v>-4.8766999999999996</c:v>
                </c:pt>
                <c:pt idx="3757">
                  <c:v>-4.9631999999999996</c:v>
                </c:pt>
                <c:pt idx="3758">
                  <c:v>-5.0509000000000004</c:v>
                </c:pt>
                <c:pt idx="3759">
                  <c:v>-5.1444999999999999</c:v>
                </c:pt>
                <c:pt idx="3760">
                  <c:v>-5.2455999999999996</c:v>
                </c:pt>
                <c:pt idx="3761">
                  <c:v>-5.3571</c:v>
                </c:pt>
                <c:pt idx="3762">
                  <c:v>-5.4850000000000003</c:v>
                </c:pt>
                <c:pt idx="3763">
                  <c:v>-5.6387999999999998</c:v>
                </c:pt>
                <c:pt idx="3764">
                  <c:v>-5.8003</c:v>
                </c:pt>
                <c:pt idx="3765">
                  <c:v>-5.9604999999999997</c:v>
                </c:pt>
                <c:pt idx="3766">
                  <c:v>-6.1218000000000004</c:v>
                </c:pt>
                <c:pt idx="3767">
                  <c:v>-6.29</c:v>
                </c:pt>
                <c:pt idx="3768">
                  <c:v>-6.4640000000000004</c:v>
                </c:pt>
                <c:pt idx="3769">
                  <c:v>-6.6161000000000003</c:v>
                </c:pt>
                <c:pt idx="3770">
                  <c:v>-6.7747999999999999</c:v>
                </c:pt>
                <c:pt idx="3771">
                  <c:v>-6.9166999999999996</c:v>
                </c:pt>
                <c:pt idx="3772">
                  <c:v>-7.0202999999999998</c:v>
                </c:pt>
                <c:pt idx="3773">
                  <c:v>-7.0934999999999997</c:v>
                </c:pt>
                <c:pt idx="3774">
                  <c:v>-7.1304999999999996</c:v>
                </c:pt>
                <c:pt idx="3775">
                  <c:v>-7.1464999999999996</c:v>
                </c:pt>
                <c:pt idx="3776">
                  <c:v>-7.15</c:v>
                </c:pt>
                <c:pt idx="3777">
                  <c:v>-7.1321000000000003</c:v>
                </c:pt>
                <c:pt idx="3778">
                  <c:v>-7.0923999999999996</c:v>
                </c:pt>
                <c:pt idx="3779">
                  <c:v>-7.0536000000000003</c:v>
                </c:pt>
                <c:pt idx="3780">
                  <c:v>-7.0351999999999997</c:v>
                </c:pt>
                <c:pt idx="3781">
                  <c:v>-7.0472000000000001</c:v>
                </c:pt>
                <c:pt idx="3782">
                  <c:v>-7.0723000000000003</c:v>
                </c:pt>
                <c:pt idx="3783">
                  <c:v>-7.1032999999999999</c:v>
                </c:pt>
                <c:pt idx="3784">
                  <c:v>-7.1538000000000004</c:v>
                </c:pt>
                <c:pt idx="3785">
                  <c:v>-7.1947999999999999</c:v>
                </c:pt>
                <c:pt idx="3786">
                  <c:v>-7.2431000000000001</c:v>
                </c:pt>
                <c:pt idx="3787">
                  <c:v>-7.3064999999999998</c:v>
                </c:pt>
                <c:pt idx="3788">
                  <c:v>-7.4131999999999998</c:v>
                </c:pt>
                <c:pt idx="3789">
                  <c:v>-7.5273000000000003</c:v>
                </c:pt>
                <c:pt idx="3790">
                  <c:v>-7.6458000000000004</c:v>
                </c:pt>
                <c:pt idx="3791">
                  <c:v>-7.766</c:v>
                </c:pt>
                <c:pt idx="3792">
                  <c:v>-7.8868999999999998</c:v>
                </c:pt>
                <c:pt idx="3793">
                  <c:v>-7.9827000000000004</c:v>
                </c:pt>
                <c:pt idx="3794">
                  <c:v>-8.0462000000000007</c:v>
                </c:pt>
                <c:pt idx="3795">
                  <c:v>-8.0913000000000004</c:v>
                </c:pt>
                <c:pt idx="3796">
                  <c:v>-8.1286000000000005</c:v>
                </c:pt>
                <c:pt idx="3797">
                  <c:v>-8.1666000000000007</c:v>
                </c:pt>
                <c:pt idx="3798">
                  <c:v>-8.1791999999999998</c:v>
                </c:pt>
                <c:pt idx="3799">
                  <c:v>-8.2049000000000003</c:v>
                </c:pt>
                <c:pt idx="3800">
                  <c:v>-8.2469999999999999</c:v>
                </c:pt>
                <c:pt idx="3801">
                  <c:v>-8.2515000000000001</c:v>
                </c:pt>
                <c:pt idx="3802">
                  <c:v>-8.2217000000000002</c:v>
                </c:pt>
                <c:pt idx="3803">
                  <c:v>-8.1959</c:v>
                </c:pt>
                <c:pt idx="3804">
                  <c:v>-8.1701999999999995</c:v>
                </c:pt>
                <c:pt idx="3805">
                  <c:v>-8.1547000000000001</c:v>
                </c:pt>
                <c:pt idx="3806">
                  <c:v>-8.1397999999999993</c:v>
                </c:pt>
                <c:pt idx="3807">
                  <c:v>-8.1402999999999999</c:v>
                </c:pt>
                <c:pt idx="3808">
                  <c:v>-8.1446000000000005</c:v>
                </c:pt>
                <c:pt idx="3809">
                  <c:v>-8.16</c:v>
                </c:pt>
                <c:pt idx="3810">
                  <c:v>-8.2037999999999993</c:v>
                </c:pt>
                <c:pt idx="3811">
                  <c:v>-8.2673000000000005</c:v>
                </c:pt>
                <c:pt idx="3812">
                  <c:v>-8.3316999999999997</c:v>
                </c:pt>
                <c:pt idx="3813">
                  <c:v>-8.3924000000000003</c:v>
                </c:pt>
                <c:pt idx="3814">
                  <c:v>-8.4425000000000008</c:v>
                </c:pt>
                <c:pt idx="3815">
                  <c:v>-8.4905000000000008</c:v>
                </c:pt>
                <c:pt idx="3816">
                  <c:v>-8.5326000000000004</c:v>
                </c:pt>
                <c:pt idx="3817">
                  <c:v>-8.5548999999999999</c:v>
                </c:pt>
                <c:pt idx="3818">
                  <c:v>-8.5686999999999998</c:v>
                </c:pt>
                <c:pt idx="3819">
                  <c:v>-8.5779999999999994</c:v>
                </c:pt>
                <c:pt idx="3820">
                  <c:v>-8.6165000000000003</c:v>
                </c:pt>
                <c:pt idx="3821">
                  <c:v>-8.6323000000000008</c:v>
                </c:pt>
                <c:pt idx="3822">
                  <c:v>-8.6462000000000003</c:v>
                </c:pt>
                <c:pt idx="3823">
                  <c:v>-8.6735000000000007</c:v>
                </c:pt>
                <c:pt idx="3824">
                  <c:v>-8.6968999999999994</c:v>
                </c:pt>
                <c:pt idx="3825">
                  <c:v>-8.6988000000000003</c:v>
                </c:pt>
                <c:pt idx="3826">
                  <c:v>-8.7132000000000005</c:v>
                </c:pt>
                <c:pt idx="3827">
                  <c:v>-8.7276000000000007</c:v>
                </c:pt>
                <c:pt idx="3828">
                  <c:v>-8.7142999999999997</c:v>
                </c:pt>
                <c:pt idx="3829">
                  <c:v>-8.6969999999999992</c:v>
                </c:pt>
                <c:pt idx="3830">
                  <c:v>-8.6818000000000008</c:v>
                </c:pt>
                <c:pt idx="3831">
                  <c:v>-8.6758000000000006</c:v>
                </c:pt>
                <c:pt idx="3832">
                  <c:v>-8.6791999999999998</c:v>
                </c:pt>
                <c:pt idx="3833">
                  <c:v>-8.6994000000000007</c:v>
                </c:pt>
                <c:pt idx="3834">
                  <c:v>-8.7361000000000004</c:v>
                </c:pt>
                <c:pt idx="3835">
                  <c:v>-8.7550000000000008</c:v>
                </c:pt>
                <c:pt idx="3836">
                  <c:v>-8.7706999999999997</c:v>
                </c:pt>
                <c:pt idx="3837">
                  <c:v>-8.7693999999999992</c:v>
                </c:pt>
                <c:pt idx="3838">
                  <c:v>-8.7477</c:v>
                </c:pt>
                <c:pt idx="3839">
                  <c:v>-8.7556999999999992</c:v>
                </c:pt>
                <c:pt idx="3840">
                  <c:v>-8.7779000000000007</c:v>
                </c:pt>
                <c:pt idx="3841">
                  <c:v>-8.8123000000000005</c:v>
                </c:pt>
                <c:pt idx="3842">
                  <c:v>-8.8224999999999998</c:v>
                </c:pt>
                <c:pt idx="3843">
                  <c:v>-8.8054000000000006</c:v>
                </c:pt>
                <c:pt idx="3844">
                  <c:v>-8.7735000000000003</c:v>
                </c:pt>
                <c:pt idx="3845">
                  <c:v>-8.7551000000000005</c:v>
                </c:pt>
                <c:pt idx="3846">
                  <c:v>-8.7521000000000004</c:v>
                </c:pt>
                <c:pt idx="3847">
                  <c:v>-8.7726000000000006</c:v>
                </c:pt>
                <c:pt idx="3848">
                  <c:v>-8.8055000000000003</c:v>
                </c:pt>
                <c:pt idx="3849">
                  <c:v>-8.8279999999999994</c:v>
                </c:pt>
                <c:pt idx="3850">
                  <c:v>-8.8618000000000006</c:v>
                </c:pt>
                <c:pt idx="3851">
                  <c:v>-8.8636999999999997</c:v>
                </c:pt>
                <c:pt idx="3852">
                  <c:v>-8.8660999999999994</c:v>
                </c:pt>
                <c:pt idx="3853">
                  <c:v>-8.8686000000000007</c:v>
                </c:pt>
                <c:pt idx="3854">
                  <c:v>-8.8712999999999997</c:v>
                </c:pt>
                <c:pt idx="3855">
                  <c:v>-8.8687000000000005</c:v>
                </c:pt>
                <c:pt idx="3856">
                  <c:v>-8.8643000000000001</c:v>
                </c:pt>
                <c:pt idx="3857">
                  <c:v>-8.8678000000000008</c:v>
                </c:pt>
                <c:pt idx="3858">
                  <c:v>-8.8793000000000006</c:v>
                </c:pt>
                <c:pt idx="3859">
                  <c:v>-8.8678000000000008</c:v>
                </c:pt>
                <c:pt idx="3860">
                  <c:v>-8.8651</c:v>
                </c:pt>
                <c:pt idx="3861">
                  <c:v>-8.8630999999999993</c:v>
                </c:pt>
                <c:pt idx="3862">
                  <c:v>-8.8667999999999996</c:v>
                </c:pt>
                <c:pt idx="3863">
                  <c:v>-8.8541000000000007</c:v>
                </c:pt>
                <c:pt idx="3864">
                  <c:v>-8.8231000000000002</c:v>
                </c:pt>
                <c:pt idx="3865">
                  <c:v>-8.7858000000000001</c:v>
                </c:pt>
                <c:pt idx="3866">
                  <c:v>-8.7841000000000005</c:v>
                </c:pt>
                <c:pt idx="3867">
                  <c:v>-8.8158999999999992</c:v>
                </c:pt>
                <c:pt idx="3868">
                  <c:v>-8.8323999999999998</c:v>
                </c:pt>
                <c:pt idx="3869">
                  <c:v>-8.8314000000000004</c:v>
                </c:pt>
                <c:pt idx="3870">
                  <c:v>-8.8337000000000003</c:v>
                </c:pt>
                <c:pt idx="3871">
                  <c:v>-8.8265999999999991</c:v>
                </c:pt>
                <c:pt idx="3872">
                  <c:v>-8.8039000000000005</c:v>
                </c:pt>
                <c:pt idx="3873">
                  <c:v>-8.7774000000000001</c:v>
                </c:pt>
                <c:pt idx="3874">
                  <c:v>-8.7536000000000005</c:v>
                </c:pt>
                <c:pt idx="3875">
                  <c:v>-8.7536000000000005</c:v>
                </c:pt>
                <c:pt idx="3876">
                  <c:v>-8.7506000000000004</c:v>
                </c:pt>
                <c:pt idx="3877">
                  <c:v>-8.7333999999999996</c:v>
                </c:pt>
                <c:pt idx="3878">
                  <c:v>-8.7194000000000003</c:v>
                </c:pt>
                <c:pt idx="3879">
                  <c:v>-8.6971000000000007</c:v>
                </c:pt>
                <c:pt idx="3880">
                  <c:v>-8.6709999999999994</c:v>
                </c:pt>
                <c:pt idx="3881">
                  <c:v>-8.6538000000000004</c:v>
                </c:pt>
                <c:pt idx="3882">
                  <c:v>-8.6405999999999992</c:v>
                </c:pt>
                <c:pt idx="3883">
                  <c:v>-8.6152999999999995</c:v>
                </c:pt>
                <c:pt idx="3884">
                  <c:v>-8.5806000000000004</c:v>
                </c:pt>
                <c:pt idx="3885">
                  <c:v>-8.5219000000000005</c:v>
                </c:pt>
                <c:pt idx="3886">
                  <c:v>-8.4456000000000007</c:v>
                </c:pt>
                <c:pt idx="3887">
                  <c:v>-8.3619000000000003</c:v>
                </c:pt>
                <c:pt idx="3888">
                  <c:v>-8.2940000000000005</c:v>
                </c:pt>
                <c:pt idx="3889">
                  <c:v>-8.2352000000000007</c:v>
                </c:pt>
                <c:pt idx="3890">
                  <c:v>-8.1532</c:v>
                </c:pt>
                <c:pt idx="3891">
                  <c:v>-8.0791000000000004</c:v>
                </c:pt>
                <c:pt idx="3892">
                  <c:v>-8.0175999999999998</c:v>
                </c:pt>
                <c:pt idx="3893">
                  <c:v>-7.9481000000000002</c:v>
                </c:pt>
                <c:pt idx="3894">
                  <c:v>-7.8531000000000004</c:v>
                </c:pt>
                <c:pt idx="3895">
                  <c:v>-7.7519999999999998</c:v>
                </c:pt>
                <c:pt idx="3896">
                  <c:v>-7.6936999999999998</c:v>
                </c:pt>
                <c:pt idx="3897">
                  <c:v>-7.6662999999999997</c:v>
                </c:pt>
                <c:pt idx="3898">
                  <c:v>-7.5891999999999999</c:v>
                </c:pt>
                <c:pt idx="3899">
                  <c:v>-7.4935999999999998</c:v>
                </c:pt>
                <c:pt idx="3900">
                  <c:v>-7.4679000000000002</c:v>
                </c:pt>
                <c:pt idx="3901">
                  <c:v>-7.4295999999999998</c:v>
                </c:pt>
                <c:pt idx="3902">
                  <c:v>-7.3368000000000002</c:v>
                </c:pt>
                <c:pt idx="3903">
                  <c:v>-7.2516999999999996</c:v>
                </c:pt>
                <c:pt idx="3904">
                  <c:v>-7.1676000000000002</c:v>
                </c:pt>
                <c:pt idx="3905">
                  <c:v>-7.1144999999999996</c:v>
                </c:pt>
                <c:pt idx="3906">
                  <c:v>-7.0473999999999997</c:v>
                </c:pt>
                <c:pt idx="3907">
                  <c:v>-6.9625000000000004</c:v>
                </c:pt>
                <c:pt idx="3908">
                  <c:v>-6.8838999999999997</c:v>
                </c:pt>
                <c:pt idx="3909">
                  <c:v>-6.7805999999999997</c:v>
                </c:pt>
                <c:pt idx="3910">
                  <c:v>-6.6814999999999998</c:v>
                </c:pt>
                <c:pt idx="3911">
                  <c:v>-6.5751999999999997</c:v>
                </c:pt>
                <c:pt idx="3912">
                  <c:v>-6.4660000000000002</c:v>
                </c:pt>
                <c:pt idx="3913">
                  <c:v>-6.3548</c:v>
                </c:pt>
                <c:pt idx="3914">
                  <c:v>-6.2480000000000002</c:v>
                </c:pt>
                <c:pt idx="3915">
                  <c:v>-6.1128999999999998</c:v>
                </c:pt>
                <c:pt idx="3916">
                  <c:v>-5.9724000000000004</c:v>
                </c:pt>
                <c:pt idx="3917">
                  <c:v>-5.8388999999999998</c:v>
                </c:pt>
                <c:pt idx="3918">
                  <c:v>-5.68</c:v>
                </c:pt>
                <c:pt idx="3919">
                  <c:v>-5.5315000000000003</c:v>
                </c:pt>
                <c:pt idx="3920">
                  <c:v>-5.3639999999999999</c:v>
                </c:pt>
                <c:pt idx="3921">
                  <c:v>-5.2005999999999997</c:v>
                </c:pt>
                <c:pt idx="3922">
                  <c:v>-5.0328999999999997</c:v>
                </c:pt>
                <c:pt idx="3923">
                  <c:v>-4.8731999999999998</c:v>
                </c:pt>
                <c:pt idx="3924">
                  <c:v>-4.7066999999999997</c:v>
                </c:pt>
                <c:pt idx="3925">
                  <c:v>-4.5609999999999999</c:v>
                </c:pt>
                <c:pt idx="3926">
                  <c:v>-4.4607000000000001</c:v>
                </c:pt>
                <c:pt idx="3927">
                  <c:v>-4.3864999999999998</c:v>
                </c:pt>
                <c:pt idx="3928">
                  <c:v>-4.3337000000000003</c:v>
                </c:pt>
                <c:pt idx="3929">
                  <c:v>-4.3380000000000001</c:v>
                </c:pt>
                <c:pt idx="3930">
                  <c:v>-4.3780999999999999</c:v>
                </c:pt>
                <c:pt idx="3931">
                  <c:v>-4.4157999999999999</c:v>
                </c:pt>
                <c:pt idx="3932">
                  <c:v>-4.4527000000000001</c:v>
                </c:pt>
                <c:pt idx="3933">
                  <c:v>-4.4855</c:v>
                </c:pt>
                <c:pt idx="3934">
                  <c:v>-4.5110999999999999</c:v>
                </c:pt>
                <c:pt idx="3935">
                  <c:v>-4.5235000000000003</c:v>
                </c:pt>
                <c:pt idx="3936">
                  <c:v>-4.4805000000000001</c:v>
                </c:pt>
                <c:pt idx="3937">
                  <c:v>-4.4710000000000001</c:v>
                </c:pt>
                <c:pt idx="3938">
                  <c:v>-4.4729000000000001</c:v>
                </c:pt>
                <c:pt idx="3939">
                  <c:v>-4.3914</c:v>
                </c:pt>
                <c:pt idx="3940">
                  <c:v>-4.3238000000000003</c:v>
                </c:pt>
                <c:pt idx="3941">
                  <c:v>-4.3150000000000004</c:v>
                </c:pt>
                <c:pt idx="3942">
                  <c:v>-4.3007</c:v>
                </c:pt>
                <c:pt idx="3943">
                  <c:v>-4.2633000000000001</c:v>
                </c:pt>
                <c:pt idx="3944">
                  <c:v>-4.2275999999999998</c:v>
                </c:pt>
                <c:pt idx="3945">
                  <c:v>-4.2248000000000001</c:v>
                </c:pt>
                <c:pt idx="3946">
                  <c:v>-4.2211999999999996</c:v>
                </c:pt>
                <c:pt idx="3947">
                  <c:v>-4.2008999999999999</c:v>
                </c:pt>
                <c:pt idx="3948">
                  <c:v>-4.1837999999999997</c:v>
                </c:pt>
                <c:pt idx="3949">
                  <c:v>-4.1654999999999998</c:v>
                </c:pt>
                <c:pt idx="3950">
                  <c:v>-4.1334</c:v>
                </c:pt>
                <c:pt idx="3951">
                  <c:v>-4.0734000000000004</c:v>
                </c:pt>
                <c:pt idx="3952">
                  <c:v>-3.9878999999999998</c:v>
                </c:pt>
                <c:pt idx="3953">
                  <c:v>-3.899</c:v>
                </c:pt>
                <c:pt idx="3954">
                  <c:v>-3.8157999999999999</c:v>
                </c:pt>
                <c:pt idx="3955">
                  <c:v>-3.7484000000000002</c:v>
                </c:pt>
                <c:pt idx="3956">
                  <c:v>-3.6968000000000001</c:v>
                </c:pt>
                <c:pt idx="3957">
                  <c:v>-3.6413000000000002</c:v>
                </c:pt>
                <c:pt idx="3958">
                  <c:v>-3.5861000000000001</c:v>
                </c:pt>
                <c:pt idx="3959">
                  <c:v>-3.5246</c:v>
                </c:pt>
                <c:pt idx="3960">
                  <c:v>-3.4716999999999998</c:v>
                </c:pt>
                <c:pt idx="3961">
                  <c:v>-3.4056999999999999</c:v>
                </c:pt>
                <c:pt idx="3962">
                  <c:v>-3.3571</c:v>
                </c:pt>
                <c:pt idx="3963">
                  <c:v>-3.319</c:v>
                </c:pt>
                <c:pt idx="3964">
                  <c:v>-3.2856000000000001</c:v>
                </c:pt>
                <c:pt idx="3965">
                  <c:v>-3.2477</c:v>
                </c:pt>
                <c:pt idx="3966">
                  <c:v>-3.2088999999999999</c:v>
                </c:pt>
                <c:pt idx="3967">
                  <c:v>-3.1818</c:v>
                </c:pt>
                <c:pt idx="3968">
                  <c:v>-3.1575000000000002</c:v>
                </c:pt>
                <c:pt idx="3969">
                  <c:v>-3.1389999999999998</c:v>
                </c:pt>
                <c:pt idx="3970">
                  <c:v>-3.1164999999999998</c:v>
                </c:pt>
                <c:pt idx="3971">
                  <c:v>-3.0714000000000001</c:v>
                </c:pt>
                <c:pt idx="3972">
                  <c:v>-3.0253000000000001</c:v>
                </c:pt>
                <c:pt idx="3973">
                  <c:v>-2.9822000000000002</c:v>
                </c:pt>
                <c:pt idx="3974">
                  <c:v>-2.9232</c:v>
                </c:pt>
                <c:pt idx="3975">
                  <c:v>-2.8662999999999998</c:v>
                </c:pt>
                <c:pt idx="3976">
                  <c:v>-2.8292000000000002</c:v>
                </c:pt>
                <c:pt idx="3977">
                  <c:v>-2.8029999999999999</c:v>
                </c:pt>
                <c:pt idx="3978">
                  <c:v>-2.7787000000000002</c:v>
                </c:pt>
                <c:pt idx="3979">
                  <c:v>-2.7829000000000002</c:v>
                </c:pt>
                <c:pt idx="3980">
                  <c:v>-2.7972999999999999</c:v>
                </c:pt>
                <c:pt idx="3981">
                  <c:v>-2.8028</c:v>
                </c:pt>
                <c:pt idx="3982">
                  <c:v>-2.8039000000000001</c:v>
                </c:pt>
                <c:pt idx="3983">
                  <c:v>-2.7917999999999998</c:v>
                </c:pt>
                <c:pt idx="3984">
                  <c:v>-2.7816999999999998</c:v>
                </c:pt>
                <c:pt idx="3985">
                  <c:v>-2.7705000000000002</c:v>
                </c:pt>
                <c:pt idx="3986">
                  <c:v>-2.7677</c:v>
                </c:pt>
                <c:pt idx="3987">
                  <c:v>-2.7471000000000001</c:v>
                </c:pt>
                <c:pt idx="3988">
                  <c:v>-2.7282000000000002</c:v>
                </c:pt>
                <c:pt idx="3989">
                  <c:v>-2.6960000000000002</c:v>
                </c:pt>
                <c:pt idx="3990">
                  <c:v>-2.6472000000000002</c:v>
                </c:pt>
                <c:pt idx="3991">
                  <c:v>-2.5977000000000001</c:v>
                </c:pt>
                <c:pt idx="3992">
                  <c:v>-2.5724</c:v>
                </c:pt>
                <c:pt idx="3993">
                  <c:v>-2.5594999999999999</c:v>
                </c:pt>
                <c:pt idx="3994">
                  <c:v>-2.5518000000000001</c:v>
                </c:pt>
                <c:pt idx="3995">
                  <c:v>-2.5455999999999999</c:v>
                </c:pt>
                <c:pt idx="3996">
                  <c:v>-2.5323000000000002</c:v>
                </c:pt>
                <c:pt idx="3997">
                  <c:v>-2.5133999999999999</c:v>
                </c:pt>
                <c:pt idx="3998">
                  <c:v>-2.5102000000000002</c:v>
                </c:pt>
                <c:pt idx="3999">
                  <c:v>-2.5070999999999999</c:v>
                </c:pt>
                <c:pt idx="4000">
                  <c:v>-2.5036</c:v>
                </c:pt>
                <c:pt idx="4001">
                  <c:v>-2.5108000000000001</c:v>
                </c:pt>
                <c:pt idx="4002">
                  <c:v>-2.4944999999999999</c:v>
                </c:pt>
                <c:pt idx="4003">
                  <c:v>-2.472</c:v>
                </c:pt>
                <c:pt idx="4004">
                  <c:v>-2.4531000000000001</c:v>
                </c:pt>
                <c:pt idx="4005">
                  <c:v>-2.4140000000000001</c:v>
                </c:pt>
                <c:pt idx="4006">
                  <c:v>-2.3622000000000001</c:v>
                </c:pt>
                <c:pt idx="4007">
                  <c:v>-2.3214999999999999</c:v>
                </c:pt>
                <c:pt idx="4008">
                  <c:v>-2.2875999999999999</c:v>
                </c:pt>
                <c:pt idx="4009">
                  <c:v>-2.2503000000000002</c:v>
                </c:pt>
                <c:pt idx="4010">
                  <c:v>-2.2263999999999999</c:v>
                </c:pt>
                <c:pt idx="4011">
                  <c:v>-2.2170999999999998</c:v>
                </c:pt>
                <c:pt idx="4012">
                  <c:v>-2.2029000000000001</c:v>
                </c:pt>
                <c:pt idx="4013">
                  <c:v>-2.2124999999999999</c:v>
                </c:pt>
                <c:pt idx="4014">
                  <c:v>-2.2040999999999999</c:v>
                </c:pt>
                <c:pt idx="4015">
                  <c:v>-2.1768999999999998</c:v>
                </c:pt>
                <c:pt idx="4016">
                  <c:v>-2.1486000000000001</c:v>
                </c:pt>
                <c:pt idx="4017">
                  <c:v>-2.1044</c:v>
                </c:pt>
                <c:pt idx="4018">
                  <c:v>-2.0583</c:v>
                </c:pt>
                <c:pt idx="4019">
                  <c:v>-2.0192000000000001</c:v>
                </c:pt>
                <c:pt idx="4020">
                  <c:v>-1.9662999999999999</c:v>
                </c:pt>
                <c:pt idx="4021">
                  <c:v>-1.9308000000000001</c:v>
                </c:pt>
                <c:pt idx="4022">
                  <c:v>-1.9104000000000001</c:v>
                </c:pt>
                <c:pt idx="4023">
                  <c:v>-1.8944000000000001</c:v>
                </c:pt>
                <c:pt idx="4024">
                  <c:v>-1.8825000000000001</c:v>
                </c:pt>
                <c:pt idx="4025">
                  <c:v>-1.8453999999999999</c:v>
                </c:pt>
                <c:pt idx="4026">
                  <c:v>-1.8199000000000001</c:v>
                </c:pt>
                <c:pt idx="4027">
                  <c:v>-1.8145</c:v>
                </c:pt>
                <c:pt idx="4028">
                  <c:v>-1.8206</c:v>
                </c:pt>
                <c:pt idx="4029">
                  <c:v>-1.8163</c:v>
                </c:pt>
                <c:pt idx="4030">
                  <c:v>-1.8452999999999999</c:v>
                </c:pt>
                <c:pt idx="4031">
                  <c:v>-1.8596999999999999</c:v>
                </c:pt>
                <c:pt idx="4032">
                  <c:v>-1.8408</c:v>
                </c:pt>
                <c:pt idx="4033">
                  <c:v>-1.8385</c:v>
                </c:pt>
                <c:pt idx="4034">
                  <c:v>-1.8142</c:v>
                </c:pt>
                <c:pt idx="4035">
                  <c:v>-1.7845</c:v>
                </c:pt>
                <c:pt idx="4036">
                  <c:v>-1.7662</c:v>
                </c:pt>
                <c:pt idx="4037">
                  <c:v>-1.7356</c:v>
                </c:pt>
                <c:pt idx="4038">
                  <c:v>-1.7151000000000001</c:v>
                </c:pt>
                <c:pt idx="4039">
                  <c:v>-1.7151000000000001</c:v>
                </c:pt>
                <c:pt idx="4040">
                  <c:v>-1.6944999999999999</c:v>
                </c:pt>
                <c:pt idx="4041">
                  <c:v>-1.6846000000000001</c:v>
                </c:pt>
                <c:pt idx="4042">
                  <c:v>-1.6657</c:v>
                </c:pt>
                <c:pt idx="4043">
                  <c:v>-1.6576</c:v>
                </c:pt>
                <c:pt idx="4044">
                  <c:v>-1.6565000000000001</c:v>
                </c:pt>
                <c:pt idx="4045">
                  <c:v>-1.6708000000000001</c:v>
                </c:pt>
                <c:pt idx="4046">
                  <c:v>-1.7021999999999999</c:v>
                </c:pt>
                <c:pt idx="4047">
                  <c:v>-1.708</c:v>
                </c:pt>
                <c:pt idx="4048">
                  <c:v>-1.722</c:v>
                </c:pt>
                <c:pt idx="4049">
                  <c:v>-1.7153</c:v>
                </c:pt>
                <c:pt idx="4050">
                  <c:v>-1.7179</c:v>
                </c:pt>
                <c:pt idx="4051">
                  <c:v>-1.7169000000000001</c:v>
                </c:pt>
                <c:pt idx="4052">
                  <c:v>-1.7029000000000001</c:v>
                </c:pt>
                <c:pt idx="4053">
                  <c:v>-1.6833</c:v>
                </c:pt>
                <c:pt idx="4054">
                  <c:v>-1.6625000000000001</c:v>
                </c:pt>
                <c:pt idx="4055">
                  <c:v>-1.6459999999999999</c:v>
                </c:pt>
                <c:pt idx="4056">
                  <c:v>-1.6288</c:v>
                </c:pt>
                <c:pt idx="4057">
                  <c:v>-1.6404000000000001</c:v>
                </c:pt>
                <c:pt idx="4058">
                  <c:v>-1.6294999999999999</c:v>
                </c:pt>
                <c:pt idx="4059">
                  <c:v>-1.6439999999999999</c:v>
                </c:pt>
                <c:pt idx="4060">
                  <c:v>-1.6574</c:v>
                </c:pt>
                <c:pt idx="4061">
                  <c:v>-1.6619999999999999</c:v>
                </c:pt>
                <c:pt idx="4062">
                  <c:v>-1.6496</c:v>
                </c:pt>
                <c:pt idx="4063">
                  <c:v>-1.6422000000000001</c:v>
                </c:pt>
                <c:pt idx="4064">
                  <c:v>-1.6243000000000001</c:v>
                </c:pt>
                <c:pt idx="4065">
                  <c:v>-1.6104000000000001</c:v>
                </c:pt>
                <c:pt idx="4066">
                  <c:v>-1.5879000000000001</c:v>
                </c:pt>
                <c:pt idx="4067">
                  <c:v>-1.5845</c:v>
                </c:pt>
                <c:pt idx="4068">
                  <c:v>-1.5895999999999999</c:v>
                </c:pt>
                <c:pt idx="4069">
                  <c:v>-1.6132</c:v>
                </c:pt>
                <c:pt idx="4070">
                  <c:v>-1.6355</c:v>
                </c:pt>
                <c:pt idx="4071">
                  <c:v>-1.6962999999999999</c:v>
                </c:pt>
                <c:pt idx="4072">
                  <c:v>-1.7568999999999999</c:v>
                </c:pt>
                <c:pt idx="4073">
                  <c:v>-1.8098000000000001</c:v>
                </c:pt>
                <c:pt idx="4074">
                  <c:v>-1.8813</c:v>
                </c:pt>
                <c:pt idx="4075">
                  <c:v>-1.9754</c:v>
                </c:pt>
                <c:pt idx="4076">
                  <c:v>-2.0779999999999998</c:v>
                </c:pt>
                <c:pt idx="4077">
                  <c:v>-2.1964000000000001</c:v>
                </c:pt>
                <c:pt idx="4078">
                  <c:v>-2.3206000000000002</c:v>
                </c:pt>
                <c:pt idx="4079">
                  <c:v>-2.4033000000000002</c:v>
                </c:pt>
                <c:pt idx="4080">
                  <c:v>-2.4883000000000002</c:v>
                </c:pt>
                <c:pt idx="4081">
                  <c:v>-2.6131000000000002</c:v>
                </c:pt>
                <c:pt idx="4082">
                  <c:v>-2.7315</c:v>
                </c:pt>
                <c:pt idx="4083">
                  <c:v>-2.8557999999999999</c:v>
                </c:pt>
                <c:pt idx="4084">
                  <c:v>-3.0078</c:v>
                </c:pt>
                <c:pt idx="4085">
                  <c:v>-3.1516000000000002</c:v>
                </c:pt>
                <c:pt idx="4086">
                  <c:v>-3.3180000000000001</c:v>
                </c:pt>
                <c:pt idx="4087">
                  <c:v>-3.4828000000000001</c:v>
                </c:pt>
                <c:pt idx="4088">
                  <c:v>-3.6714000000000002</c:v>
                </c:pt>
                <c:pt idx="4089">
                  <c:v>-3.8273000000000001</c:v>
                </c:pt>
                <c:pt idx="4090">
                  <c:v>-3.9449999999999998</c:v>
                </c:pt>
                <c:pt idx="4091">
                  <c:v>-4.0488</c:v>
                </c:pt>
                <c:pt idx="4092">
                  <c:v>-4.1528</c:v>
                </c:pt>
                <c:pt idx="4093">
                  <c:v>-4.2850000000000001</c:v>
                </c:pt>
                <c:pt idx="4094">
                  <c:v>-4.4020000000000001</c:v>
                </c:pt>
                <c:pt idx="4095">
                  <c:v>-4.4660000000000002</c:v>
                </c:pt>
                <c:pt idx="4096">
                  <c:v>-4.5107999999999997</c:v>
                </c:pt>
                <c:pt idx="4097">
                  <c:v>-4.5488999999999997</c:v>
                </c:pt>
                <c:pt idx="4098">
                  <c:v>-4.5620000000000003</c:v>
                </c:pt>
                <c:pt idx="4099">
                  <c:v>-4.5648</c:v>
                </c:pt>
                <c:pt idx="4100">
                  <c:v>-4.5503</c:v>
                </c:pt>
                <c:pt idx="4101">
                  <c:v>-4.5625999999999998</c:v>
                </c:pt>
                <c:pt idx="4102">
                  <c:v>-4.5736999999999997</c:v>
                </c:pt>
                <c:pt idx="4103">
                  <c:v>-4.6218000000000004</c:v>
                </c:pt>
                <c:pt idx="4104">
                  <c:v>-4.6473000000000004</c:v>
                </c:pt>
                <c:pt idx="4105">
                  <c:v>-4.6432000000000002</c:v>
                </c:pt>
                <c:pt idx="4106">
                  <c:v>-4.6714000000000002</c:v>
                </c:pt>
                <c:pt idx="4107">
                  <c:v>-4.7375999999999996</c:v>
                </c:pt>
                <c:pt idx="4108">
                  <c:v>-4.8117000000000001</c:v>
                </c:pt>
                <c:pt idx="4109">
                  <c:v>-4.9565000000000001</c:v>
                </c:pt>
                <c:pt idx="4110">
                  <c:v>-5.1207000000000003</c:v>
                </c:pt>
                <c:pt idx="4111">
                  <c:v>-5.2662000000000004</c:v>
                </c:pt>
                <c:pt idx="4112">
                  <c:v>-5.3963000000000001</c:v>
                </c:pt>
                <c:pt idx="4113">
                  <c:v>-5.5857000000000001</c:v>
                </c:pt>
                <c:pt idx="4114">
                  <c:v>-5.7648000000000001</c:v>
                </c:pt>
                <c:pt idx="4115">
                  <c:v>-5.9532999999999996</c:v>
                </c:pt>
                <c:pt idx="4116">
                  <c:v>-6.1638999999999999</c:v>
                </c:pt>
                <c:pt idx="4117">
                  <c:v>-6.3749000000000002</c:v>
                </c:pt>
                <c:pt idx="4118">
                  <c:v>-6.6132</c:v>
                </c:pt>
                <c:pt idx="4119">
                  <c:v>-6.8368000000000002</c:v>
                </c:pt>
                <c:pt idx="4120">
                  <c:v>-7.0369999999999999</c:v>
                </c:pt>
                <c:pt idx="4121">
                  <c:v>-7.2077999999999998</c:v>
                </c:pt>
                <c:pt idx="4122">
                  <c:v>-7.3628</c:v>
                </c:pt>
                <c:pt idx="4123">
                  <c:v>-7.5255000000000001</c:v>
                </c:pt>
                <c:pt idx="4124">
                  <c:v>-7.6345999999999998</c:v>
                </c:pt>
                <c:pt idx="4125">
                  <c:v>-7.7129000000000003</c:v>
                </c:pt>
                <c:pt idx="4126">
                  <c:v>-7.7937000000000003</c:v>
                </c:pt>
                <c:pt idx="4127">
                  <c:v>-7.8390000000000004</c:v>
                </c:pt>
                <c:pt idx="4128">
                  <c:v>-7.859</c:v>
                </c:pt>
                <c:pt idx="4129">
                  <c:v>-7.8559999999999999</c:v>
                </c:pt>
                <c:pt idx="4130">
                  <c:v>-7.8594999999999997</c:v>
                </c:pt>
                <c:pt idx="4131">
                  <c:v>-7.8609</c:v>
                </c:pt>
                <c:pt idx="4132">
                  <c:v>-7.8583999999999996</c:v>
                </c:pt>
                <c:pt idx="4133">
                  <c:v>-7.8455000000000004</c:v>
                </c:pt>
                <c:pt idx="4134">
                  <c:v>-7.8136000000000001</c:v>
                </c:pt>
                <c:pt idx="4135">
                  <c:v>-7.7988</c:v>
                </c:pt>
                <c:pt idx="4136">
                  <c:v>-7.8209999999999997</c:v>
                </c:pt>
                <c:pt idx="4137">
                  <c:v>-7.8901000000000003</c:v>
                </c:pt>
                <c:pt idx="4138">
                  <c:v>-7.9328000000000003</c:v>
                </c:pt>
                <c:pt idx="4139">
                  <c:v>-7.9508000000000001</c:v>
                </c:pt>
                <c:pt idx="4140">
                  <c:v>-7.9833999999999996</c:v>
                </c:pt>
                <c:pt idx="4141">
                  <c:v>-8.0521999999999991</c:v>
                </c:pt>
                <c:pt idx="4142">
                  <c:v>-8.1481999999999992</c:v>
                </c:pt>
                <c:pt idx="4143">
                  <c:v>-8.2464999999999993</c:v>
                </c:pt>
                <c:pt idx="4144">
                  <c:v>-8.3300999999999998</c:v>
                </c:pt>
                <c:pt idx="4145">
                  <c:v>-8.4065999999999992</c:v>
                </c:pt>
                <c:pt idx="4146">
                  <c:v>-8.4639000000000006</c:v>
                </c:pt>
                <c:pt idx="4147">
                  <c:v>-8.5071999999999992</c:v>
                </c:pt>
                <c:pt idx="4148">
                  <c:v>-8.5351999999999997</c:v>
                </c:pt>
                <c:pt idx="4149">
                  <c:v>-8.5665999999999993</c:v>
                </c:pt>
                <c:pt idx="4150">
                  <c:v>-8.6003000000000007</c:v>
                </c:pt>
                <c:pt idx="4151">
                  <c:v>-8.6437000000000008</c:v>
                </c:pt>
                <c:pt idx="4152">
                  <c:v>-8.6585999999999999</c:v>
                </c:pt>
                <c:pt idx="4153">
                  <c:v>-8.6731999999999996</c:v>
                </c:pt>
                <c:pt idx="4154">
                  <c:v>-8.6837999999999997</c:v>
                </c:pt>
                <c:pt idx="4155">
                  <c:v>-8.6775000000000002</c:v>
                </c:pt>
                <c:pt idx="4156">
                  <c:v>-8.6705000000000005</c:v>
                </c:pt>
                <c:pt idx="4157">
                  <c:v>-8.6913</c:v>
                </c:pt>
                <c:pt idx="4158">
                  <c:v>-8.7327999999999992</c:v>
                </c:pt>
                <c:pt idx="4159">
                  <c:v>-8.7687000000000008</c:v>
                </c:pt>
                <c:pt idx="4160">
                  <c:v>-8.7966999999999995</c:v>
                </c:pt>
                <c:pt idx="4161">
                  <c:v>-8.8353000000000002</c:v>
                </c:pt>
                <c:pt idx="4162">
                  <c:v>-8.8504000000000005</c:v>
                </c:pt>
                <c:pt idx="4163">
                  <c:v>-8.8673000000000002</c:v>
                </c:pt>
                <c:pt idx="4164">
                  <c:v>-8.9022000000000006</c:v>
                </c:pt>
                <c:pt idx="4165">
                  <c:v>-8.9598999999999993</c:v>
                </c:pt>
                <c:pt idx="4166">
                  <c:v>-8.9964999999999993</c:v>
                </c:pt>
                <c:pt idx="4167">
                  <c:v>-9.0174000000000003</c:v>
                </c:pt>
                <c:pt idx="4168">
                  <c:v>-9.0502000000000002</c:v>
                </c:pt>
                <c:pt idx="4169">
                  <c:v>-9.0754000000000001</c:v>
                </c:pt>
                <c:pt idx="4170">
                  <c:v>-9.1013999999999999</c:v>
                </c:pt>
                <c:pt idx="4171">
                  <c:v>-9.0975000000000001</c:v>
                </c:pt>
                <c:pt idx="4172">
                  <c:v>-9.1077999999999992</c:v>
                </c:pt>
                <c:pt idx="4173">
                  <c:v>-9.1004000000000005</c:v>
                </c:pt>
                <c:pt idx="4174">
                  <c:v>-9.0916999999999994</c:v>
                </c:pt>
                <c:pt idx="4175">
                  <c:v>-9.1037999999999997</c:v>
                </c:pt>
                <c:pt idx="4176">
                  <c:v>-9.1229999999999993</c:v>
                </c:pt>
                <c:pt idx="4177">
                  <c:v>-9.1362000000000005</c:v>
                </c:pt>
                <c:pt idx="4178">
                  <c:v>-9.1710999999999991</c:v>
                </c:pt>
                <c:pt idx="4179">
                  <c:v>-9.2241</c:v>
                </c:pt>
                <c:pt idx="4180">
                  <c:v>-9.2661999999999995</c:v>
                </c:pt>
                <c:pt idx="4181">
                  <c:v>-9.2881</c:v>
                </c:pt>
                <c:pt idx="4182">
                  <c:v>-9.2910000000000004</c:v>
                </c:pt>
                <c:pt idx="4183">
                  <c:v>-9.2882999999999996</c:v>
                </c:pt>
                <c:pt idx="4184">
                  <c:v>-9.3049999999999997</c:v>
                </c:pt>
                <c:pt idx="4185">
                  <c:v>-9.3208000000000002</c:v>
                </c:pt>
                <c:pt idx="4186">
                  <c:v>-9.3453999999999997</c:v>
                </c:pt>
                <c:pt idx="4187">
                  <c:v>-9.3415999999999997</c:v>
                </c:pt>
                <c:pt idx="4188">
                  <c:v>-9.3558000000000003</c:v>
                </c:pt>
                <c:pt idx="4189">
                  <c:v>-9.3571000000000009</c:v>
                </c:pt>
                <c:pt idx="4190">
                  <c:v>-9.3445999999999998</c:v>
                </c:pt>
                <c:pt idx="4191">
                  <c:v>-9.3443000000000005</c:v>
                </c:pt>
                <c:pt idx="4192">
                  <c:v>-9.3485999999999994</c:v>
                </c:pt>
                <c:pt idx="4193">
                  <c:v>-9.3462999999999994</c:v>
                </c:pt>
                <c:pt idx="4194">
                  <c:v>-9.3468999999999998</c:v>
                </c:pt>
                <c:pt idx="4195">
                  <c:v>-9.3644999999999996</c:v>
                </c:pt>
                <c:pt idx="4196">
                  <c:v>-9.3651999999999997</c:v>
                </c:pt>
                <c:pt idx="4197">
                  <c:v>-9.3849999999999998</c:v>
                </c:pt>
                <c:pt idx="4198">
                  <c:v>-9.3886000000000003</c:v>
                </c:pt>
                <c:pt idx="4199">
                  <c:v>-9.3892000000000007</c:v>
                </c:pt>
                <c:pt idx="4200">
                  <c:v>-9.4086999999999996</c:v>
                </c:pt>
                <c:pt idx="4201">
                  <c:v>-9.4077000000000002</c:v>
                </c:pt>
                <c:pt idx="4202">
                  <c:v>-9.4197000000000006</c:v>
                </c:pt>
                <c:pt idx="4203">
                  <c:v>-9.4360999999999997</c:v>
                </c:pt>
                <c:pt idx="4204">
                  <c:v>-9.4575999999999993</c:v>
                </c:pt>
                <c:pt idx="4205">
                  <c:v>-9.4710000000000001</c:v>
                </c:pt>
                <c:pt idx="4206">
                  <c:v>-9.4931000000000001</c:v>
                </c:pt>
                <c:pt idx="4207">
                  <c:v>-9.4992999999999999</c:v>
                </c:pt>
                <c:pt idx="4208">
                  <c:v>-9.5121000000000002</c:v>
                </c:pt>
                <c:pt idx="4209">
                  <c:v>-9.5196000000000005</c:v>
                </c:pt>
                <c:pt idx="4210">
                  <c:v>-9.5161999999999995</c:v>
                </c:pt>
                <c:pt idx="4211">
                  <c:v>-9.5045000000000002</c:v>
                </c:pt>
                <c:pt idx="4212">
                  <c:v>-9.4883000000000006</c:v>
                </c:pt>
                <c:pt idx="4213">
                  <c:v>-9.4757999999999996</c:v>
                </c:pt>
                <c:pt idx="4214">
                  <c:v>-9.4657</c:v>
                </c:pt>
                <c:pt idx="4215">
                  <c:v>-9.4724000000000004</c:v>
                </c:pt>
                <c:pt idx="4216">
                  <c:v>-9.4947999999999997</c:v>
                </c:pt>
                <c:pt idx="4217">
                  <c:v>-9.5350999999999999</c:v>
                </c:pt>
                <c:pt idx="4218">
                  <c:v>-9.5914999999999999</c:v>
                </c:pt>
                <c:pt idx="4219">
                  <c:v>-9.6244999999999994</c:v>
                </c:pt>
                <c:pt idx="4220">
                  <c:v>-9.6430000000000007</c:v>
                </c:pt>
                <c:pt idx="4221">
                  <c:v>-9.6483000000000008</c:v>
                </c:pt>
                <c:pt idx="4222">
                  <c:v>-9.6637000000000004</c:v>
                </c:pt>
                <c:pt idx="4223">
                  <c:v>-9.6636000000000006</c:v>
                </c:pt>
                <c:pt idx="4224">
                  <c:v>-9.6483000000000008</c:v>
                </c:pt>
                <c:pt idx="4225">
                  <c:v>-9.6420999999999992</c:v>
                </c:pt>
                <c:pt idx="4226">
                  <c:v>-9.6427999999999994</c:v>
                </c:pt>
                <c:pt idx="4227">
                  <c:v>-9.6305999999999994</c:v>
                </c:pt>
                <c:pt idx="4228">
                  <c:v>-9.6380999999999997</c:v>
                </c:pt>
                <c:pt idx="4229">
                  <c:v>-9.6468000000000007</c:v>
                </c:pt>
                <c:pt idx="4230">
                  <c:v>-9.6351999999999993</c:v>
                </c:pt>
                <c:pt idx="4231">
                  <c:v>-9.6446000000000005</c:v>
                </c:pt>
                <c:pt idx="4232">
                  <c:v>-9.6531000000000002</c:v>
                </c:pt>
                <c:pt idx="4233">
                  <c:v>-9.6578999999999997</c:v>
                </c:pt>
                <c:pt idx="4234">
                  <c:v>-9.6814999999999998</c:v>
                </c:pt>
                <c:pt idx="4235">
                  <c:v>-9.6959999999999997</c:v>
                </c:pt>
                <c:pt idx="4236">
                  <c:v>-9.7070000000000007</c:v>
                </c:pt>
                <c:pt idx="4237">
                  <c:v>-9.7175999999999991</c:v>
                </c:pt>
                <c:pt idx="4238">
                  <c:v>-9.7277000000000005</c:v>
                </c:pt>
                <c:pt idx="4239">
                  <c:v>-9.7238000000000007</c:v>
                </c:pt>
                <c:pt idx="4240">
                  <c:v>-9.7174999999999994</c:v>
                </c:pt>
                <c:pt idx="4241">
                  <c:v>-9.6976999999999993</c:v>
                </c:pt>
                <c:pt idx="4242">
                  <c:v>-9.7048000000000005</c:v>
                </c:pt>
                <c:pt idx="4243">
                  <c:v>-9.7103000000000002</c:v>
                </c:pt>
                <c:pt idx="4244">
                  <c:v>-9.6974999999999998</c:v>
                </c:pt>
                <c:pt idx="4245">
                  <c:v>-9.6828000000000003</c:v>
                </c:pt>
                <c:pt idx="4246">
                  <c:v>-9.6561000000000003</c:v>
                </c:pt>
                <c:pt idx="4247">
                  <c:v>-9.6341000000000001</c:v>
                </c:pt>
                <c:pt idx="4248">
                  <c:v>-9.6374999999999993</c:v>
                </c:pt>
                <c:pt idx="4249">
                  <c:v>-9.6279000000000003</c:v>
                </c:pt>
                <c:pt idx="4250">
                  <c:v>-9.5905000000000005</c:v>
                </c:pt>
                <c:pt idx="4251">
                  <c:v>-9.5089000000000006</c:v>
                </c:pt>
                <c:pt idx="4252">
                  <c:v>-9.4611999999999998</c:v>
                </c:pt>
                <c:pt idx="4253">
                  <c:v>-9.4559999999999995</c:v>
                </c:pt>
                <c:pt idx="4254">
                  <c:v>-9.4390999999999998</c:v>
                </c:pt>
                <c:pt idx="4255">
                  <c:v>-9.3887999999999998</c:v>
                </c:pt>
                <c:pt idx="4256">
                  <c:v>-9.3468</c:v>
                </c:pt>
                <c:pt idx="4257">
                  <c:v>-9.3130000000000006</c:v>
                </c:pt>
                <c:pt idx="4258">
                  <c:v>-9.2668999999999997</c:v>
                </c:pt>
                <c:pt idx="4259">
                  <c:v>-9.2050999999999998</c:v>
                </c:pt>
                <c:pt idx="4260">
                  <c:v>-9.1599000000000004</c:v>
                </c:pt>
                <c:pt idx="4261">
                  <c:v>-9.1286000000000005</c:v>
                </c:pt>
                <c:pt idx="4262">
                  <c:v>-9.0464000000000002</c:v>
                </c:pt>
                <c:pt idx="4263">
                  <c:v>-8.9659999999999993</c:v>
                </c:pt>
                <c:pt idx="4264">
                  <c:v>-8.8966999999999992</c:v>
                </c:pt>
                <c:pt idx="4265">
                  <c:v>-8.8284000000000002</c:v>
                </c:pt>
                <c:pt idx="4266">
                  <c:v>-8.7876999999999992</c:v>
                </c:pt>
                <c:pt idx="4267">
                  <c:v>-8.7332000000000001</c:v>
                </c:pt>
                <c:pt idx="4268">
                  <c:v>-8.7093000000000007</c:v>
                </c:pt>
                <c:pt idx="4269">
                  <c:v>-8.6946999999999992</c:v>
                </c:pt>
                <c:pt idx="4270">
                  <c:v>-8.6418999999999997</c:v>
                </c:pt>
                <c:pt idx="4271">
                  <c:v>-8.5531000000000006</c:v>
                </c:pt>
                <c:pt idx="4272">
                  <c:v>-8.4529999999999994</c:v>
                </c:pt>
                <c:pt idx="4273">
                  <c:v>-8.3704000000000001</c:v>
                </c:pt>
                <c:pt idx="4274">
                  <c:v>-8.2761999999999993</c:v>
                </c:pt>
                <c:pt idx="4275">
                  <c:v>-8.1755999999999993</c:v>
                </c:pt>
                <c:pt idx="4276">
                  <c:v>-8.1114999999999995</c:v>
                </c:pt>
                <c:pt idx="4277">
                  <c:v>-8.0394000000000005</c:v>
                </c:pt>
                <c:pt idx="4278">
                  <c:v>-7.9451999999999998</c:v>
                </c:pt>
                <c:pt idx="4279">
                  <c:v>-7.8792</c:v>
                </c:pt>
                <c:pt idx="4280">
                  <c:v>-7.7916999999999996</c:v>
                </c:pt>
                <c:pt idx="4281">
                  <c:v>-7.7237999999999998</c:v>
                </c:pt>
                <c:pt idx="4282">
                  <c:v>-7.6212</c:v>
                </c:pt>
                <c:pt idx="4283">
                  <c:v>-7.4831000000000003</c:v>
                </c:pt>
                <c:pt idx="4284">
                  <c:v>-7.3722000000000003</c:v>
                </c:pt>
                <c:pt idx="4285">
                  <c:v>-7.2515000000000001</c:v>
                </c:pt>
                <c:pt idx="4286">
                  <c:v>-7.1372999999999998</c:v>
                </c:pt>
                <c:pt idx="4287">
                  <c:v>-7.0091999999999999</c:v>
                </c:pt>
                <c:pt idx="4288">
                  <c:v>-6.8532999999999999</c:v>
                </c:pt>
                <c:pt idx="4289">
                  <c:v>-6.7037000000000004</c:v>
                </c:pt>
                <c:pt idx="4290">
                  <c:v>-6.5239000000000003</c:v>
                </c:pt>
                <c:pt idx="4291">
                  <c:v>-6.3170999999999999</c:v>
                </c:pt>
                <c:pt idx="4292">
                  <c:v>-6.1211000000000002</c:v>
                </c:pt>
                <c:pt idx="4293">
                  <c:v>-5.9352</c:v>
                </c:pt>
                <c:pt idx="4294">
                  <c:v>-5.7007000000000003</c:v>
                </c:pt>
                <c:pt idx="4295">
                  <c:v>-5.4443999999999999</c:v>
                </c:pt>
                <c:pt idx="4296">
                  <c:v>-5.2035</c:v>
                </c:pt>
                <c:pt idx="4297">
                  <c:v>-4.96</c:v>
                </c:pt>
                <c:pt idx="4298">
                  <c:v>-4.7705000000000002</c:v>
                </c:pt>
                <c:pt idx="4299">
                  <c:v>-4.6150000000000002</c:v>
                </c:pt>
                <c:pt idx="4300">
                  <c:v>-4.4976000000000003</c:v>
                </c:pt>
                <c:pt idx="4301">
                  <c:v>-4.4791999999999996</c:v>
                </c:pt>
                <c:pt idx="4302">
                  <c:v>-4.5068000000000001</c:v>
                </c:pt>
                <c:pt idx="4303">
                  <c:v>-4.5552999999999999</c:v>
                </c:pt>
                <c:pt idx="4304">
                  <c:v>-4.6223999999999998</c:v>
                </c:pt>
                <c:pt idx="4305">
                  <c:v>-4.6947999999999999</c:v>
                </c:pt>
                <c:pt idx="4306">
                  <c:v>-4.7652000000000001</c:v>
                </c:pt>
                <c:pt idx="4307">
                  <c:v>-4.8103999999999996</c:v>
                </c:pt>
                <c:pt idx="4308">
                  <c:v>-4.8518999999999997</c:v>
                </c:pt>
                <c:pt idx="4309">
                  <c:v>-4.8776000000000002</c:v>
                </c:pt>
                <c:pt idx="4310">
                  <c:v>-4.7971000000000004</c:v>
                </c:pt>
                <c:pt idx="4311">
                  <c:v>-4.7252000000000001</c:v>
                </c:pt>
                <c:pt idx="4312">
                  <c:v>-4.6868999999999996</c:v>
                </c:pt>
                <c:pt idx="4313">
                  <c:v>-4.5738000000000003</c:v>
                </c:pt>
                <c:pt idx="4314">
                  <c:v>-4.4870000000000001</c:v>
                </c:pt>
                <c:pt idx="4315">
                  <c:v>-4.4393000000000002</c:v>
                </c:pt>
                <c:pt idx="4316">
                  <c:v>-4.3795000000000002</c:v>
                </c:pt>
                <c:pt idx="4317">
                  <c:v>-4.3121999999999998</c:v>
                </c:pt>
                <c:pt idx="4318">
                  <c:v>-4.2765000000000004</c:v>
                </c:pt>
                <c:pt idx="4319">
                  <c:v>-4.2683999999999997</c:v>
                </c:pt>
                <c:pt idx="4320">
                  <c:v>-4.2481</c:v>
                </c:pt>
                <c:pt idx="4321">
                  <c:v>-4.2150999999999996</c:v>
                </c:pt>
                <c:pt idx="4322">
                  <c:v>-4.1881000000000004</c:v>
                </c:pt>
                <c:pt idx="4323">
                  <c:v>-4.1736000000000004</c:v>
                </c:pt>
                <c:pt idx="4324">
                  <c:v>-4.1128999999999998</c:v>
                </c:pt>
                <c:pt idx="4325">
                  <c:v>-4.0683999999999996</c:v>
                </c:pt>
                <c:pt idx="4326">
                  <c:v>-3.9965000000000002</c:v>
                </c:pt>
                <c:pt idx="4327">
                  <c:v>-3.895</c:v>
                </c:pt>
                <c:pt idx="4328">
                  <c:v>-3.8494000000000002</c:v>
                </c:pt>
                <c:pt idx="4329">
                  <c:v>-3.7831999999999999</c:v>
                </c:pt>
                <c:pt idx="4330">
                  <c:v>-3.6825999999999999</c:v>
                </c:pt>
                <c:pt idx="4331">
                  <c:v>-3.5863999999999998</c:v>
                </c:pt>
                <c:pt idx="4332">
                  <c:v>-3.496</c:v>
                </c:pt>
                <c:pt idx="4333">
                  <c:v>-3.4392999999999998</c:v>
                </c:pt>
                <c:pt idx="4334">
                  <c:v>-3.3919000000000001</c:v>
                </c:pt>
                <c:pt idx="4335">
                  <c:v>-3.3136999999999999</c:v>
                </c:pt>
                <c:pt idx="4336">
                  <c:v>-3.2515000000000001</c:v>
                </c:pt>
                <c:pt idx="4337">
                  <c:v>-3.2160000000000002</c:v>
                </c:pt>
                <c:pt idx="4338">
                  <c:v>-3.2039</c:v>
                </c:pt>
                <c:pt idx="4339">
                  <c:v>-3.2078000000000002</c:v>
                </c:pt>
                <c:pt idx="4340">
                  <c:v>-3.2000999999999999</c:v>
                </c:pt>
                <c:pt idx="4341">
                  <c:v>-3.1934999999999998</c:v>
                </c:pt>
                <c:pt idx="4342">
                  <c:v>-3.1844000000000001</c:v>
                </c:pt>
                <c:pt idx="4343">
                  <c:v>-3.1674000000000002</c:v>
                </c:pt>
                <c:pt idx="4344">
                  <c:v>-3.1356000000000002</c:v>
                </c:pt>
                <c:pt idx="4345">
                  <c:v>-3.0663999999999998</c:v>
                </c:pt>
                <c:pt idx="4346">
                  <c:v>-2.9964</c:v>
                </c:pt>
                <c:pt idx="4347">
                  <c:v>-2.9015</c:v>
                </c:pt>
                <c:pt idx="4348">
                  <c:v>-2.8062</c:v>
                </c:pt>
                <c:pt idx="4349">
                  <c:v>-2.7225999999999999</c:v>
                </c:pt>
                <c:pt idx="4350">
                  <c:v>-2.6751</c:v>
                </c:pt>
                <c:pt idx="4351">
                  <c:v>-2.6520000000000001</c:v>
                </c:pt>
                <c:pt idx="4352">
                  <c:v>-2.6332</c:v>
                </c:pt>
                <c:pt idx="4353">
                  <c:v>-2.6356000000000002</c:v>
                </c:pt>
                <c:pt idx="4354">
                  <c:v>-2.6533000000000002</c:v>
                </c:pt>
                <c:pt idx="4355">
                  <c:v>-2.63</c:v>
                </c:pt>
                <c:pt idx="4356">
                  <c:v>-2.5979999999999999</c:v>
                </c:pt>
                <c:pt idx="4357">
                  <c:v>-2.6021000000000001</c:v>
                </c:pt>
                <c:pt idx="4358">
                  <c:v>-2.6259000000000001</c:v>
                </c:pt>
                <c:pt idx="4359">
                  <c:v>-2.6472000000000002</c:v>
                </c:pt>
                <c:pt idx="4360">
                  <c:v>-2.6642999999999999</c:v>
                </c:pt>
                <c:pt idx="4361">
                  <c:v>-2.6903000000000001</c:v>
                </c:pt>
                <c:pt idx="4362">
                  <c:v>-2.6857000000000002</c:v>
                </c:pt>
                <c:pt idx="4363">
                  <c:v>-2.6857000000000002</c:v>
                </c:pt>
                <c:pt idx="4364">
                  <c:v>-2.6741999999999999</c:v>
                </c:pt>
                <c:pt idx="4365">
                  <c:v>-2.649</c:v>
                </c:pt>
                <c:pt idx="4366">
                  <c:v>-2.6160000000000001</c:v>
                </c:pt>
                <c:pt idx="4367">
                  <c:v>-2.5604</c:v>
                </c:pt>
                <c:pt idx="4368">
                  <c:v>-2.5074000000000001</c:v>
                </c:pt>
                <c:pt idx="4369">
                  <c:v>-2.4731000000000001</c:v>
                </c:pt>
                <c:pt idx="4370">
                  <c:v>-2.4521999999999999</c:v>
                </c:pt>
                <c:pt idx="4371">
                  <c:v>-2.4258999999999999</c:v>
                </c:pt>
                <c:pt idx="4372">
                  <c:v>-2.4075000000000002</c:v>
                </c:pt>
                <c:pt idx="4373">
                  <c:v>-2.4098000000000002</c:v>
                </c:pt>
                <c:pt idx="4374">
                  <c:v>-2.4134000000000002</c:v>
                </c:pt>
                <c:pt idx="4375">
                  <c:v>-2.4247000000000001</c:v>
                </c:pt>
                <c:pt idx="4376">
                  <c:v>-2.427</c:v>
                </c:pt>
                <c:pt idx="4377">
                  <c:v>-2.3896999999999999</c:v>
                </c:pt>
                <c:pt idx="4378">
                  <c:v>-2.3462999999999998</c:v>
                </c:pt>
                <c:pt idx="4379">
                  <c:v>-2.2999000000000001</c:v>
                </c:pt>
                <c:pt idx="4380">
                  <c:v>-2.2776999999999998</c:v>
                </c:pt>
                <c:pt idx="4381">
                  <c:v>-2.2572999999999999</c:v>
                </c:pt>
                <c:pt idx="4382">
                  <c:v>-2.2709000000000001</c:v>
                </c:pt>
                <c:pt idx="4383">
                  <c:v>-2.2837999999999998</c:v>
                </c:pt>
                <c:pt idx="4384">
                  <c:v>-2.2917999999999998</c:v>
                </c:pt>
                <c:pt idx="4385">
                  <c:v>-2.2847</c:v>
                </c:pt>
                <c:pt idx="4386">
                  <c:v>-2.2704</c:v>
                </c:pt>
                <c:pt idx="4387">
                  <c:v>-2.2686000000000002</c:v>
                </c:pt>
                <c:pt idx="4388">
                  <c:v>-2.2702</c:v>
                </c:pt>
                <c:pt idx="4389">
                  <c:v>-2.2641</c:v>
                </c:pt>
                <c:pt idx="4390">
                  <c:v>-2.2707999999999999</c:v>
                </c:pt>
                <c:pt idx="4391">
                  <c:v>-2.2618</c:v>
                </c:pt>
                <c:pt idx="4392">
                  <c:v>-2.2458999999999998</c:v>
                </c:pt>
                <c:pt idx="4393">
                  <c:v>-2.2452000000000001</c:v>
                </c:pt>
                <c:pt idx="4394">
                  <c:v>-2.2412000000000001</c:v>
                </c:pt>
                <c:pt idx="4395">
                  <c:v>-2.2282999999999999</c:v>
                </c:pt>
                <c:pt idx="4396">
                  <c:v>-2.2324999999999999</c:v>
                </c:pt>
                <c:pt idx="4397">
                  <c:v>-2.2279</c:v>
                </c:pt>
                <c:pt idx="4398">
                  <c:v>-2.2162000000000002</c:v>
                </c:pt>
                <c:pt idx="4399">
                  <c:v>-2.2235</c:v>
                </c:pt>
                <c:pt idx="4400">
                  <c:v>-2.2305999999999999</c:v>
                </c:pt>
                <c:pt idx="4401">
                  <c:v>-2.2475000000000001</c:v>
                </c:pt>
                <c:pt idx="4402">
                  <c:v>-2.2713999999999999</c:v>
                </c:pt>
                <c:pt idx="4403">
                  <c:v>-2.2945000000000002</c:v>
                </c:pt>
                <c:pt idx="4404">
                  <c:v>-2.3060999999999998</c:v>
                </c:pt>
                <c:pt idx="4405">
                  <c:v>-2.3010000000000002</c:v>
                </c:pt>
                <c:pt idx="4406">
                  <c:v>-2.2930999999999999</c:v>
                </c:pt>
                <c:pt idx="4407">
                  <c:v>-2.2892999999999999</c:v>
                </c:pt>
                <c:pt idx="4408">
                  <c:v>-2.2782</c:v>
                </c:pt>
                <c:pt idx="4409">
                  <c:v>-2.2763</c:v>
                </c:pt>
                <c:pt idx="4410">
                  <c:v>-2.2717000000000001</c:v>
                </c:pt>
                <c:pt idx="4411">
                  <c:v>-2.2545999999999999</c:v>
                </c:pt>
                <c:pt idx="4412">
                  <c:v>-2.2488000000000001</c:v>
                </c:pt>
                <c:pt idx="4413">
                  <c:v>-2.2263999999999999</c:v>
                </c:pt>
                <c:pt idx="4414">
                  <c:v>-2.2244999999999999</c:v>
                </c:pt>
                <c:pt idx="4415">
                  <c:v>-2.2376999999999998</c:v>
                </c:pt>
                <c:pt idx="4416">
                  <c:v>-2.2642000000000002</c:v>
                </c:pt>
                <c:pt idx="4417">
                  <c:v>-2.2702</c:v>
                </c:pt>
                <c:pt idx="4418">
                  <c:v>-2.274</c:v>
                </c:pt>
                <c:pt idx="4419">
                  <c:v>-2.2953999999999999</c:v>
                </c:pt>
                <c:pt idx="4420">
                  <c:v>-2.3237000000000001</c:v>
                </c:pt>
                <c:pt idx="4421">
                  <c:v>-2.3616000000000001</c:v>
                </c:pt>
                <c:pt idx="4422">
                  <c:v>-2.3965999999999998</c:v>
                </c:pt>
                <c:pt idx="4423">
                  <c:v>-2.4323999999999999</c:v>
                </c:pt>
                <c:pt idx="4424">
                  <c:v>-2.4634999999999998</c:v>
                </c:pt>
                <c:pt idx="4425">
                  <c:v>-2.4864999999999999</c:v>
                </c:pt>
                <c:pt idx="4426">
                  <c:v>-2.5297000000000001</c:v>
                </c:pt>
                <c:pt idx="4427">
                  <c:v>-2.5712000000000002</c:v>
                </c:pt>
                <c:pt idx="4428">
                  <c:v>-2.6261000000000001</c:v>
                </c:pt>
                <c:pt idx="4429">
                  <c:v>-2.6960000000000002</c:v>
                </c:pt>
                <c:pt idx="4430">
                  <c:v>-2.7330000000000001</c:v>
                </c:pt>
                <c:pt idx="4431">
                  <c:v>-2.7909000000000002</c:v>
                </c:pt>
                <c:pt idx="4432">
                  <c:v>-2.8803000000000001</c:v>
                </c:pt>
                <c:pt idx="4433">
                  <c:v>-2.9773000000000001</c:v>
                </c:pt>
                <c:pt idx="4434">
                  <c:v>-3.0973000000000002</c:v>
                </c:pt>
                <c:pt idx="4435">
                  <c:v>-3.2132000000000001</c:v>
                </c:pt>
                <c:pt idx="4436">
                  <c:v>-3.3611</c:v>
                </c:pt>
                <c:pt idx="4437">
                  <c:v>-3.4895999999999998</c:v>
                </c:pt>
                <c:pt idx="4438">
                  <c:v>-3.6421000000000001</c:v>
                </c:pt>
                <c:pt idx="4439">
                  <c:v>-3.7820999999999998</c:v>
                </c:pt>
                <c:pt idx="4440">
                  <c:v>-3.9278</c:v>
                </c:pt>
                <c:pt idx="4441">
                  <c:v>-4.0994999999999999</c:v>
                </c:pt>
                <c:pt idx="4442">
                  <c:v>-4.2938999999999998</c:v>
                </c:pt>
                <c:pt idx="4443">
                  <c:v>-4.4710999999999999</c:v>
                </c:pt>
                <c:pt idx="4444">
                  <c:v>-4.5964</c:v>
                </c:pt>
                <c:pt idx="4445">
                  <c:v>-4.6661000000000001</c:v>
                </c:pt>
                <c:pt idx="4446">
                  <c:v>-4.6925999999999997</c:v>
                </c:pt>
                <c:pt idx="4447">
                  <c:v>-4.7534999999999998</c:v>
                </c:pt>
                <c:pt idx="4448">
                  <c:v>-4.8312999999999997</c:v>
                </c:pt>
                <c:pt idx="4449">
                  <c:v>-4.8491999999999997</c:v>
                </c:pt>
                <c:pt idx="4450">
                  <c:v>-4.8819999999999997</c:v>
                </c:pt>
                <c:pt idx="4451">
                  <c:v>-4.9322999999999997</c:v>
                </c:pt>
                <c:pt idx="4452">
                  <c:v>-4.9635999999999996</c:v>
                </c:pt>
                <c:pt idx="4453">
                  <c:v>-5.0006000000000004</c:v>
                </c:pt>
                <c:pt idx="4454">
                  <c:v>-5.0496999999999996</c:v>
                </c:pt>
                <c:pt idx="4455">
                  <c:v>-5.1029</c:v>
                </c:pt>
                <c:pt idx="4456">
                  <c:v>-5.1859999999999999</c:v>
                </c:pt>
                <c:pt idx="4457">
                  <c:v>-5.2293000000000003</c:v>
                </c:pt>
                <c:pt idx="4458">
                  <c:v>-5.3163999999999998</c:v>
                </c:pt>
                <c:pt idx="4459">
                  <c:v>-5.4019000000000004</c:v>
                </c:pt>
                <c:pt idx="4460">
                  <c:v>-5.4875999999999996</c:v>
                </c:pt>
                <c:pt idx="4461">
                  <c:v>-5.5909000000000004</c:v>
                </c:pt>
                <c:pt idx="4462">
                  <c:v>-5.6917</c:v>
                </c:pt>
                <c:pt idx="4463">
                  <c:v>-5.8178999999999998</c:v>
                </c:pt>
                <c:pt idx="4464">
                  <c:v>-5.9303999999999997</c:v>
                </c:pt>
                <c:pt idx="4465">
                  <c:v>-6.0365000000000002</c:v>
                </c:pt>
                <c:pt idx="4466">
                  <c:v>-6.1388999999999996</c:v>
                </c:pt>
                <c:pt idx="4467">
                  <c:v>-6.2542</c:v>
                </c:pt>
                <c:pt idx="4468">
                  <c:v>-6.3620999999999999</c:v>
                </c:pt>
                <c:pt idx="4469">
                  <c:v>-6.5159000000000002</c:v>
                </c:pt>
                <c:pt idx="4470">
                  <c:v>-6.6619999999999999</c:v>
                </c:pt>
                <c:pt idx="4471">
                  <c:v>-6.8018999999999998</c:v>
                </c:pt>
                <c:pt idx="4472">
                  <c:v>-6.9745999999999997</c:v>
                </c:pt>
                <c:pt idx="4473">
                  <c:v>-7.1711</c:v>
                </c:pt>
                <c:pt idx="4474">
                  <c:v>-7.3479000000000001</c:v>
                </c:pt>
                <c:pt idx="4475">
                  <c:v>-7.5060000000000002</c:v>
                </c:pt>
                <c:pt idx="4476">
                  <c:v>-7.6913</c:v>
                </c:pt>
                <c:pt idx="4477">
                  <c:v>-7.8727999999999998</c:v>
                </c:pt>
                <c:pt idx="4478">
                  <c:v>-8.0006000000000004</c:v>
                </c:pt>
                <c:pt idx="4479">
                  <c:v>-8.1343999999999994</c:v>
                </c:pt>
                <c:pt idx="4480">
                  <c:v>-8.2604000000000006</c:v>
                </c:pt>
                <c:pt idx="4481">
                  <c:v>-8.3598999999999997</c:v>
                </c:pt>
                <c:pt idx="4482">
                  <c:v>-8.4136000000000006</c:v>
                </c:pt>
                <c:pt idx="4483">
                  <c:v>-8.4724000000000004</c:v>
                </c:pt>
                <c:pt idx="4484">
                  <c:v>-8.5069999999999997</c:v>
                </c:pt>
                <c:pt idx="4485">
                  <c:v>-8.5440000000000005</c:v>
                </c:pt>
                <c:pt idx="4486">
                  <c:v>-8.5444999999999993</c:v>
                </c:pt>
                <c:pt idx="4487">
                  <c:v>-8.5540000000000003</c:v>
                </c:pt>
                <c:pt idx="4488">
                  <c:v>-8.5632000000000001</c:v>
                </c:pt>
                <c:pt idx="4489">
                  <c:v>-8.5888000000000009</c:v>
                </c:pt>
                <c:pt idx="4490">
                  <c:v>-8.6173000000000002</c:v>
                </c:pt>
                <c:pt idx="4491">
                  <c:v>-8.6508000000000003</c:v>
                </c:pt>
                <c:pt idx="4492">
                  <c:v>-8.7094000000000005</c:v>
                </c:pt>
                <c:pt idx="4493">
                  <c:v>-8.7497000000000007</c:v>
                </c:pt>
                <c:pt idx="4494">
                  <c:v>-8.7870000000000008</c:v>
                </c:pt>
                <c:pt idx="4495">
                  <c:v>-8.8324999999999996</c:v>
                </c:pt>
                <c:pt idx="4496">
                  <c:v>-8.8543000000000003</c:v>
                </c:pt>
                <c:pt idx="4497">
                  <c:v>-8.8941999999999997</c:v>
                </c:pt>
                <c:pt idx="4498">
                  <c:v>-8.9262999999999995</c:v>
                </c:pt>
                <c:pt idx="4499">
                  <c:v>-8.9723000000000006</c:v>
                </c:pt>
                <c:pt idx="4500">
                  <c:v>-9.0050000000000008</c:v>
                </c:pt>
                <c:pt idx="4501">
                  <c:v>-9.0411999999999999</c:v>
                </c:pt>
                <c:pt idx="4502">
                  <c:v>-9.0731999999999999</c:v>
                </c:pt>
                <c:pt idx="4503">
                  <c:v>-9.0861000000000001</c:v>
                </c:pt>
                <c:pt idx="4504">
                  <c:v>-9.1107999999999993</c:v>
                </c:pt>
                <c:pt idx="4505">
                  <c:v>-9.1373999999999995</c:v>
                </c:pt>
                <c:pt idx="4506">
                  <c:v>-9.1548999999999996</c:v>
                </c:pt>
                <c:pt idx="4507">
                  <c:v>-9.1870999999999992</c:v>
                </c:pt>
                <c:pt idx="4508">
                  <c:v>-9.2213999999999992</c:v>
                </c:pt>
                <c:pt idx="4509">
                  <c:v>-9.2515000000000001</c:v>
                </c:pt>
                <c:pt idx="4510">
                  <c:v>-9.2960999999999991</c:v>
                </c:pt>
                <c:pt idx="4511">
                  <c:v>-9.3363999999999994</c:v>
                </c:pt>
                <c:pt idx="4512">
                  <c:v>-9.3750999999999998</c:v>
                </c:pt>
                <c:pt idx="4513">
                  <c:v>-9.4236000000000004</c:v>
                </c:pt>
                <c:pt idx="4514">
                  <c:v>-9.4489999999999998</c:v>
                </c:pt>
                <c:pt idx="4515">
                  <c:v>-9.4693000000000005</c:v>
                </c:pt>
                <c:pt idx="4516">
                  <c:v>-9.4953000000000003</c:v>
                </c:pt>
                <c:pt idx="4517">
                  <c:v>-9.5225000000000009</c:v>
                </c:pt>
                <c:pt idx="4518">
                  <c:v>-9.5515000000000008</c:v>
                </c:pt>
                <c:pt idx="4519">
                  <c:v>-9.5893999999999995</c:v>
                </c:pt>
                <c:pt idx="4520">
                  <c:v>-9.6069999999999993</c:v>
                </c:pt>
                <c:pt idx="4521">
                  <c:v>-9.6329999999999991</c:v>
                </c:pt>
                <c:pt idx="4522">
                  <c:v>-9.6768999999999998</c:v>
                </c:pt>
                <c:pt idx="4523">
                  <c:v>-9.6972000000000005</c:v>
                </c:pt>
                <c:pt idx="4524">
                  <c:v>-9.7070000000000007</c:v>
                </c:pt>
                <c:pt idx="4525">
                  <c:v>-9.7166999999999994</c:v>
                </c:pt>
                <c:pt idx="4526">
                  <c:v>-9.7322000000000006</c:v>
                </c:pt>
                <c:pt idx="4527">
                  <c:v>-9.7426999999999992</c:v>
                </c:pt>
                <c:pt idx="4528">
                  <c:v>-9.7575000000000003</c:v>
                </c:pt>
                <c:pt idx="4529">
                  <c:v>-9.7634000000000007</c:v>
                </c:pt>
                <c:pt idx="4530">
                  <c:v>-9.7579999999999991</c:v>
                </c:pt>
                <c:pt idx="4531">
                  <c:v>-9.7606000000000002</c:v>
                </c:pt>
                <c:pt idx="4532">
                  <c:v>-9.7527000000000008</c:v>
                </c:pt>
                <c:pt idx="4533">
                  <c:v>-9.7609999999999992</c:v>
                </c:pt>
                <c:pt idx="4534">
                  <c:v>-9.7741000000000007</c:v>
                </c:pt>
                <c:pt idx="4535">
                  <c:v>-9.7741000000000007</c:v>
                </c:pt>
                <c:pt idx="4536">
                  <c:v>-9.7841000000000005</c:v>
                </c:pt>
                <c:pt idx="4537">
                  <c:v>-9.7850999999999999</c:v>
                </c:pt>
                <c:pt idx="4538">
                  <c:v>-9.8050999999999995</c:v>
                </c:pt>
                <c:pt idx="4539">
                  <c:v>-9.7963000000000005</c:v>
                </c:pt>
                <c:pt idx="4540">
                  <c:v>-9.7969000000000008</c:v>
                </c:pt>
                <c:pt idx="4541">
                  <c:v>-9.7951999999999995</c:v>
                </c:pt>
                <c:pt idx="4542">
                  <c:v>-9.7891999999999992</c:v>
                </c:pt>
                <c:pt idx="4543">
                  <c:v>-9.7904999999999998</c:v>
                </c:pt>
                <c:pt idx="4544">
                  <c:v>-9.7899999999999991</c:v>
                </c:pt>
                <c:pt idx="4545">
                  <c:v>-9.7888000000000002</c:v>
                </c:pt>
                <c:pt idx="4546">
                  <c:v>-9.7971000000000004</c:v>
                </c:pt>
                <c:pt idx="4547">
                  <c:v>-9.8129000000000008</c:v>
                </c:pt>
                <c:pt idx="4548">
                  <c:v>-9.8309999999999995</c:v>
                </c:pt>
                <c:pt idx="4549">
                  <c:v>-9.8285999999999998</c:v>
                </c:pt>
                <c:pt idx="4550">
                  <c:v>-9.8446999999999996</c:v>
                </c:pt>
                <c:pt idx="4551">
                  <c:v>-9.8718000000000004</c:v>
                </c:pt>
                <c:pt idx="4552">
                  <c:v>-9.9068000000000005</c:v>
                </c:pt>
                <c:pt idx="4553">
                  <c:v>-9.9303000000000008</c:v>
                </c:pt>
                <c:pt idx="4554">
                  <c:v>-9.9478000000000009</c:v>
                </c:pt>
                <c:pt idx="4555">
                  <c:v>-9.9731000000000005</c:v>
                </c:pt>
                <c:pt idx="4556">
                  <c:v>-9.9837000000000007</c:v>
                </c:pt>
                <c:pt idx="4557">
                  <c:v>-9.9725000000000001</c:v>
                </c:pt>
                <c:pt idx="4558">
                  <c:v>-9.9746000000000006</c:v>
                </c:pt>
                <c:pt idx="4559">
                  <c:v>-9.9687000000000001</c:v>
                </c:pt>
                <c:pt idx="4560">
                  <c:v>-9.9634</c:v>
                </c:pt>
                <c:pt idx="4561">
                  <c:v>-9.9471000000000007</c:v>
                </c:pt>
                <c:pt idx="4562">
                  <c:v>-9.9307999999999996</c:v>
                </c:pt>
                <c:pt idx="4563">
                  <c:v>-9.9260999999999999</c:v>
                </c:pt>
                <c:pt idx="4564">
                  <c:v>-9.9280000000000008</c:v>
                </c:pt>
                <c:pt idx="4565">
                  <c:v>-9.9304000000000006</c:v>
                </c:pt>
                <c:pt idx="4566">
                  <c:v>-9.9283999999999999</c:v>
                </c:pt>
                <c:pt idx="4567">
                  <c:v>-9.9415999999999993</c:v>
                </c:pt>
                <c:pt idx="4568">
                  <c:v>-9.9423999999999992</c:v>
                </c:pt>
                <c:pt idx="4569">
                  <c:v>-9.9587000000000003</c:v>
                </c:pt>
                <c:pt idx="4570">
                  <c:v>-9.9884000000000004</c:v>
                </c:pt>
                <c:pt idx="4571">
                  <c:v>-10.016999999999999</c:v>
                </c:pt>
                <c:pt idx="4572">
                  <c:v>-10.021000000000001</c:v>
                </c:pt>
                <c:pt idx="4573">
                  <c:v>-10.038</c:v>
                </c:pt>
                <c:pt idx="4574">
                  <c:v>-10.052</c:v>
                </c:pt>
                <c:pt idx="4575">
                  <c:v>-10.074</c:v>
                </c:pt>
                <c:pt idx="4576">
                  <c:v>-10.089</c:v>
                </c:pt>
                <c:pt idx="4577">
                  <c:v>-10.093999999999999</c:v>
                </c:pt>
                <c:pt idx="4578">
                  <c:v>-10.106999999999999</c:v>
                </c:pt>
                <c:pt idx="4579">
                  <c:v>-10.103</c:v>
                </c:pt>
                <c:pt idx="4580">
                  <c:v>-10.086</c:v>
                </c:pt>
                <c:pt idx="4581">
                  <c:v>-10.1</c:v>
                </c:pt>
                <c:pt idx="4582">
                  <c:v>-10.092000000000001</c:v>
                </c:pt>
                <c:pt idx="4583">
                  <c:v>-10.077</c:v>
                </c:pt>
                <c:pt idx="4584">
                  <c:v>-10.1</c:v>
                </c:pt>
                <c:pt idx="4585">
                  <c:v>-10.117000000000001</c:v>
                </c:pt>
                <c:pt idx="4586">
                  <c:v>-10.151999999999999</c:v>
                </c:pt>
                <c:pt idx="4587">
                  <c:v>-10.172000000000001</c:v>
                </c:pt>
                <c:pt idx="4588">
                  <c:v>-10.180999999999999</c:v>
                </c:pt>
                <c:pt idx="4589">
                  <c:v>-10.209</c:v>
                </c:pt>
                <c:pt idx="4590">
                  <c:v>-10.236000000000001</c:v>
                </c:pt>
                <c:pt idx="4591">
                  <c:v>-10.234</c:v>
                </c:pt>
                <c:pt idx="4592">
                  <c:v>-10.247999999999999</c:v>
                </c:pt>
                <c:pt idx="4593">
                  <c:v>-10.247</c:v>
                </c:pt>
                <c:pt idx="4594">
                  <c:v>-10.247999999999999</c:v>
                </c:pt>
                <c:pt idx="4595">
                  <c:v>-10.254</c:v>
                </c:pt>
                <c:pt idx="4596">
                  <c:v>-10.257</c:v>
                </c:pt>
                <c:pt idx="4597">
                  <c:v>-10.282999999999999</c:v>
                </c:pt>
                <c:pt idx="4598">
                  <c:v>-10.29</c:v>
                </c:pt>
                <c:pt idx="4599">
                  <c:v>-10.29</c:v>
                </c:pt>
                <c:pt idx="4600">
                  <c:v>-10.311</c:v>
                </c:pt>
                <c:pt idx="4601">
                  <c:v>-10.334</c:v>
                </c:pt>
                <c:pt idx="4602">
                  <c:v>-10.337999999999999</c:v>
                </c:pt>
                <c:pt idx="4603">
                  <c:v>-10.351000000000001</c:v>
                </c:pt>
                <c:pt idx="4604">
                  <c:v>-10.361000000000001</c:v>
                </c:pt>
                <c:pt idx="4605">
                  <c:v>-10.366</c:v>
                </c:pt>
                <c:pt idx="4606">
                  <c:v>-10.365</c:v>
                </c:pt>
                <c:pt idx="4607">
                  <c:v>-10.353999999999999</c:v>
                </c:pt>
                <c:pt idx="4608">
                  <c:v>-10.339</c:v>
                </c:pt>
                <c:pt idx="4609">
                  <c:v>-10.334</c:v>
                </c:pt>
                <c:pt idx="4610">
                  <c:v>-10.324999999999999</c:v>
                </c:pt>
                <c:pt idx="4611">
                  <c:v>-10.327</c:v>
                </c:pt>
                <c:pt idx="4612">
                  <c:v>-10.337999999999999</c:v>
                </c:pt>
                <c:pt idx="4613">
                  <c:v>-10.359</c:v>
                </c:pt>
                <c:pt idx="4614">
                  <c:v>-10.397</c:v>
                </c:pt>
                <c:pt idx="4615">
                  <c:v>-10.397</c:v>
                </c:pt>
                <c:pt idx="4616">
                  <c:v>-10.362</c:v>
                </c:pt>
                <c:pt idx="4617">
                  <c:v>-10.385</c:v>
                </c:pt>
                <c:pt idx="4618">
                  <c:v>-10.377000000000001</c:v>
                </c:pt>
                <c:pt idx="4619">
                  <c:v>-10.308</c:v>
                </c:pt>
                <c:pt idx="4620">
                  <c:v>-10.266999999999999</c:v>
                </c:pt>
                <c:pt idx="4621">
                  <c:v>-10.214</c:v>
                </c:pt>
                <c:pt idx="4622">
                  <c:v>-10.154999999999999</c:v>
                </c:pt>
                <c:pt idx="4623">
                  <c:v>-10.083</c:v>
                </c:pt>
                <c:pt idx="4624">
                  <c:v>-10.018000000000001</c:v>
                </c:pt>
                <c:pt idx="4625">
                  <c:v>-9.9716000000000005</c:v>
                </c:pt>
                <c:pt idx="4626">
                  <c:v>-9.8999000000000006</c:v>
                </c:pt>
                <c:pt idx="4627">
                  <c:v>-9.8364999999999991</c:v>
                </c:pt>
                <c:pt idx="4628">
                  <c:v>-9.7528000000000006</c:v>
                </c:pt>
                <c:pt idx="4629">
                  <c:v>-9.6652000000000005</c:v>
                </c:pt>
                <c:pt idx="4630">
                  <c:v>-9.5710999999999995</c:v>
                </c:pt>
                <c:pt idx="4631">
                  <c:v>-9.4684000000000008</c:v>
                </c:pt>
                <c:pt idx="4632">
                  <c:v>-9.3399000000000001</c:v>
                </c:pt>
                <c:pt idx="4633">
                  <c:v>-9.2569999999999997</c:v>
                </c:pt>
                <c:pt idx="4634">
                  <c:v>-9.2075999999999993</c:v>
                </c:pt>
                <c:pt idx="4635">
                  <c:v>-9.0806000000000004</c:v>
                </c:pt>
                <c:pt idx="4636">
                  <c:v>-8.9718999999999998</c:v>
                </c:pt>
                <c:pt idx="4637">
                  <c:v>-8.8239999999999998</c:v>
                </c:pt>
                <c:pt idx="4638">
                  <c:v>-8.6448</c:v>
                </c:pt>
                <c:pt idx="4639">
                  <c:v>-8.4943000000000008</c:v>
                </c:pt>
                <c:pt idx="4640">
                  <c:v>-8.3711000000000002</c:v>
                </c:pt>
                <c:pt idx="4641">
                  <c:v>-8.2360000000000007</c:v>
                </c:pt>
                <c:pt idx="4642">
                  <c:v>-8.1164000000000005</c:v>
                </c:pt>
                <c:pt idx="4643">
                  <c:v>-7.9535</c:v>
                </c:pt>
                <c:pt idx="4644">
                  <c:v>-7.7864000000000004</c:v>
                </c:pt>
                <c:pt idx="4645">
                  <c:v>-7.6237000000000004</c:v>
                </c:pt>
                <c:pt idx="4646">
                  <c:v>-7.4486999999999997</c:v>
                </c:pt>
                <c:pt idx="4647">
                  <c:v>-7.3022</c:v>
                </c:pt>
                <c:pt idx="4648">
                  <c:v>-7.1368</c:v>
                </c:pt>
                <c:pt idx="4649">
                  <c:v>-6.9657999999999998</c:v>
                </c:pt>
                <c:pt idx="4650">
                  <c:v>-6.7629000000000001</c:v>
                </c:pt>
                <c:pt idx="4651">
                  <c:v>-6.5689000000000002</c:v>
                </c:pt>
                <c:pt idx="4652">
                  <c:v>-6.3728999999999996</c:v>
                </c:pt>
                <c:pt idx="4653">
                  <c:v>-6.1562999999999999</c:v>
                </c:pt>
                <c:pt idx="4654">
                  <c:v>-5.9442000000000004</c:v>
                </c:pt>
                <c:pt idx="4655">
                  <c:v>-5.7096999999999998</c:v>
                </c:pt>
                <c:pt idx="4656">
                  <c:v>-5.4935999999999998</c:v>
                </c:pt>
                <c:pt idx="4657">
                  <c:v>-5.2484999999999999</c:v>
                </c:pt>
                <c:pt idx="4658">
                  <c:v>-5.0608000000000004</c:v>
                </c:pt>
                <c:pt idx="4659">
                  <c:v>-4.9311999999999996</c:v>
                </c:pt>
                <c:pt idx="4660">
                  <c:v>-4.8483000000000001</c:v>
                </c:pt>
                <c:pt idx="4661">
                  <c:v>-4.8083999999999998</c:v>
                </c:pt>
                <c:pt idx="4662">
                  <c:v>-4.8175999999999997</c:v>
                </c:pt>
                <c:pt idx="4663">
                  <c:v>-4.8701999999999996</c:v>
                </c:pt>
                <c:pt idx="4664">
                  <c:v>-4.9252000000000002</c:v>
                </c:pt>
                <c:pt idx="4665">
                  <c:v>-5.0168999999999997</c:v>
                </c:pt>
                <c:pt idx="4666">
                  <c:v>-5.0922000000000001</c:v>
                </c:pt>
                <c:pt idx="4667">
                  <c:v>-5.1128</c:v>
                </c:pt>
                <c:pt idx="4668">
                  <c:v>-5.1165000000000003</c:v>
                </c:pt>
                <c:pt idx="4669">
                  <c:v>-5.0743999999999998</c:v>
                </c:pt>
                <c:pt idx="4670">
                  <c:v>-5.0288000000000004</c:v>
                </c:pt>
                <c:pt idx="4671">
                  <c:v>-4.9871999999999996</c:v>
                </c:pt>
                <c:pt idx="4672">
                  <c:v>-4.9244000000000003</c:v>
                </c:pt>
                <c:pt idx="4673">
                  <c:v>-4.8341000000000003</c:v>
                </c:pt>
                <c:pt idx="4674">
                  <c:v>-4.7458999999999998</c:v>
                </c:pt>
                <c:pt idx="4675">
                  <c:v>-4.6665999999999999</c:v>
                </c:pt>
                <c:pt idx="4676">
                  <c:v>-4.6291000000000002</c:v>
                </c:pt>
                <c:pt idx="4677">
                  <c:v>-4.6135999999999999</c:v>
                </c:pt>
                <c:pt idx="4678">
                  <c:v>-4.5999999999999996</c:v>
                </c:pt>
                <c:pt idx="4679">
                  <c:v>-4.5842000000000001</c:v>
                </c:pt>
                <c:pt idx="4680">
                  <c:v>-4.5701999999999998</c:v>
                </c:pt>
                <c:pt idx="4681">
                  <c:v>-4.5537000000000001</c:v>
                </c:pt>
                <c:pt idx="4682">
                  <c:v>-4.5274999999999999</c:v>
                </c:pt>
                <c:pt idx="4683">
                  <c:v>-4.4866000000000001</c:v>
                </c:pt>
                <c:pt idx="4684">
                  <c:v>-4.4546000000000001</c:v>
                </c:pt>
                <c:pt idx="4685">
                  <c:v>-4.4194000000000004</c:v>
                </c:pt>
                <c:pt idx="4686">
                  <c:v>-4.3480999999999996</c:v>
                </c:pt>
                <c:pt idx="4687">
                  <c:v>-4.2480000000000002</c:v>
                </c:pt>
                <c:pt idx="4688">
                  <c:v>-4.1615000000000002</c:v>
                </c:pt>
                <c:pt idx="4689">
                  <c:v>-4.0789999999999997</c:v>
                </c:pt>
                <c:pt idx="4690">
                  <c:v>-3.9952000000000001</c:v>
                </c:pt>
                <c:pt idx="4691">
                  <c:v>-3.8858999999999999</c:v>
                </c:pt>
                <c:pt idx="4692">
                  <c:v>-3.7948</c:v>
                </c:pt>
                <c:pt idx="4693">
                  <c:v>-3.7347999999999999</c:v>
                </c:pt>
                <c:pt idx="4694">
                  <c:v>-3.6514000000000002</c:v>
                </c:pt>
                <c:pt idx="4695">
                  <c:v>-3.5872000000000002</c:v>
                </c:pt>
                <c:pt idx="4696">
                  <c:v>-3.5478999999999998</c:v>
                </c:pt>
                <c:pt idx="4697">
                  <c:v>-3.4971999999999999</c:v>
                </c:pt>
                <c:pt idx="4698">
                  <c:v>-3.4401000000000002</c:v>
                </c:pt>
                <c:pt idx="4699">
                  <c:v>-3.3893</c:v>
                </c:pt>
                <c:pt idx="4700">
                  <c:v>-3.3121</c:v>
                </c:pt>
                <c:pt idx="4701">
                  <c:v>-3.3384</c:v>
                </c:pt>
                <c:pt idx="4702">
                  <c:v>-3.3027000000000002</c:v>
                </c:pt>
                <c:pt idx="4703">
                  <c:v>-3.2706</c:v>
                </c:pt>
                <c:pt idx="4704">
                  <c:v>-3.2469000000000001</c:v>
                </c:pt>
                <c:pt idx="4705">
                  <c:v>-3.2139000000000002</c:v>
                </c:pt>
                <c:pt idx="4706">
                  <c:v>-3.1993999999999998</c:v>
                </c:pt>
                <c:pt idx="4707">
                  <c:v>-3.1716000000000002</c:v>
                </c:pt>
                <c:pt idx="4708">
                  <c:v>-3.1404000000000001</c:v>
                </c:pt>
                <c:pt idx="4709">
                  <c:v>-3.1013000000000002</c:v>
                </c:pt>
                <c:pt idx="4710">
                  <c:v>-3.0459999999999998</c:v>
                </c:pt>
                <c:pt idx="4711">
                  <c:v>-2.9887000000000001</c:v>
                </c:pt>
                <c:pt idx="4712">
                  <c:v>-2.9394999999999998</c:v>
                </c:pt>
                <c:pt idx="4713">
                  <c:v>-2.9226999999999999</c:v>
                </c:pt>
                <c:pt idx="4714">
                  <c:v>-2.9445000000000001</c:v>
                </c:pt>
                <c:pt idx="4715">
                  <c:v>-2.9996999999999998</c:v>
                </c:pt>
                <c:pt idx="4716">
                  <c:v>-2.9994999999999998</c:v>
                </c:pt>
                <c:pt idx="4717">
                  <c:v>-2.9895999999999998</c:v>
                </c:pt>
                <c:pt idx="4718">
                  <c:v>-2.9805999999999999</c:v>
                </c:pt>
                <c:pt idx="4719">
                  <c:v>-2.9722</c:v>
                </c:pt>
                <c:pt idx="4720">
                  <c:v>-2.9624000000000001</c:v>
                </c:pt>
                <c:pt idx="4721">
                  <c:v>-2.9251999999999998</c:v>
                </c:pt>
                <c:pt idx="4722">
                  <c:v>-2.9016000000000002</c:v>
                </c:pt>
                <c:pt idx="4723">
                  <c:v>-2.8740000000000001</c:v>
                </c:pt>
                <c:pt idx="4724">
                  <c:v>-2.8340999999999998</c:v>
                </c:pt>
                <c:pt idx="4725">
                  <c:v>-2.7610000000000001</c:v>
                </c:pt>
                <c:pt idx="4726">
                  <c:v>-2.6911</c:v>
                </c:pt>
                <c:pt idx="4727">
                  <c:v>-2.6419999999999999</c:v>
                </c:pt>
                <c:pt idx="4728">
                  <c:v>-2.6154000000000002</c:v>
                </c:pt>
                <c:pt idx="4729">
                  <c:v>-2.6091000000000002</c:v>
                </c:pt>
                <c:pt idx="4730">
                  <c:v>-2.5929000000000002</c:v>
                </c:pt>
                <c:pt idx="4731">
                  <c:v>-2.5840000000000001</c:v>
                </c:pt>
                <c:pt idx="4732">
                  <c:v>-2.5878999999999999</c:v>
                </c:pt>
                <c:pt idx="4733">
                  <c:v>-2.5922999999999998</c:v>
                </c:pt>
                <c:pt idx="4734">
                  <c:v>-2.6049000000000002</c:v>
                </c:pt>
                <c:pt idx="4735">
                  <c:v>-2.6276000000000002</c:v>
                </c:pt>
                <c:pt idx="4736">
                  <c:v>-2.6505999999999998</c:v>
                </c:pt>
                <c:pt idx="4737">
                  <c:v>-2.6657999999999999</c:v>
                </c:pt>
                <c:pt idx="4738">
                  <c:v>-2.6564000000000001</c:v>
                </c:pt>
                <c:pt idx="4739">
                  <c:v>-2.6276999999999999</c:v>
                </c:pt>
                <c:pt idx="4740">
                  <c:v>-2.5912000000000002</c:v>
                </c:pt>
                <c:pt idx="4741">
                  <c:v>-2.5510000000000002</c:v>
                </c:pt>
                <c:pt idx="4742">
                  <c:v>-2.5228000000000002</c:v>
                </c:pt>
                <c:pt idx="4743">
                  <c:v>-2.4849999999999999</c:v>
                </c:pt>
                <c:pt idx="4744">
                  <c:v>-2.4407000000000001</c:v>
                </c:pt>
                <c:pt idx="4745">
                  <c:v>-2.4064000000000001</c:v>
                </c:pt>
                <c:pt idx="4746">
                  <c:v>-2.3794</c:v>
                </c:pt>
                <c:pt idx="4747">
                  <c:v>-2.3397000000000001</c:v>
                </c:pt>
                <c:pt idx="4748">
                  <c:v>-2.3469000000000002</c:v>
                </c:pt>
                <c:pt idx="4749">
                  <c:v>-2.4022000000000001</c:v>
                </c:pt>
                <c:pt idx="4750">
                  <c:v>-2.4487999999999999</c:v>
                </c:pt>
                <c:pt idx="4751">
                  <c:v>-2.4643999999999999</c:v>
                </c:pt>
                <c:pt idx="4752">
                  <c:v>-2.4655</c:v>
                </c:pt>
                <c:pt idx="4753">
                  <c:v>-2.4843999999999999</c:v>
                </c:pt>
                <c:pt idx="4754">
                  <c:v>-2.4754999999999998</c:v>
                </c:pt>
                <c:pt idx="4755">
                  <c:v>-2.4432999999999998</c:v>
                </c:pt>
                <c:pt idx="4756">
                  <c:v>-2.4228000000000001</c:v>
                </c:pt>
                <c:pt idx="4757">
                  <c:v>-2.3855</c:v>
                </c:pt>
                <c:pt idx="4758">
                  <c:v>-2.3268</c:v>
                </c:pt>
                <c:pt idx="4759">
                  <c:v>-2.2803</c:v>
                </c:pt>
                <c:pt idx="4760">
                  <c:v>-2.2562000000000002</c:v>
                </c:pt>
                <c:pt idx="4761">
                  <c:v>-2.2484999999999999</c:v>
                </c:pt>
                <c:pt idx="4762">
                  <c:v>-2.2480000000000002</c:v>
                </c:pt>
                <c:pt idx="4763">
                  <c:v>-2.2566000000000002</c:v>
                </c:pt>
                <c:pt idx="4764">
                  <c:v>-2.2589000000000001</c:v>
                </c:pt>
                <c:pt idx="4765">
                  <c:v>-2.2526999999999999</c:v>
                </c:pt>
                <c:pt idx="4766">
                  <c:v>-2.258</c:v>
                </c:pt>
                <c:pt idx="4767">
                  <c:v>-2.2505999999999999</c:v>
                </c:pt>
                <c:pt idx="4768">
                  <c:v>-2.2541000000000002</c:v>
                </c:pt>
                <c:pt idx="4769">
                  <c:v>-2.2646000000000002</c:v>
                </c:pt>
                <c:pt idx="4770">
                  <c:v>-2.2682000000000002</c:v>
                </c:pt>
                <c:pt idx="4771">
                  <c:v>-2.2612999999999999</c:v>
                </c:pt>
                <c:pt idx="4772">
                  <c:v>-2.2597</c:v>
                </c:pt>
                <c:pt idx="4773">
                  <c:v>-2.2490999999999999</c:v>
                </c:pt>
                <c:pt idx="4774">
                  <c:v>-2.2343000000000002</c:v>
                </c:pt>
                <c:pt idx="4775">
                  <c:v>-2.2330999999999999</c:v>
                </c:pt>
                <c:pt idx="4776">
                  <c:v>-2.2305999999999999</c:v>
                </c:pt>
                <c:pt idx="4777">
                  <c:v>-2.2435999999999998</c:v>
                </c:pt>
                <c:pt idx="4778">
                  <c:v>-2.2679999999999998</c:v>
                </c:pt>
                <c:pt idx="4779">
                  <c:v>-2.2744</c:v>
                </c:pt>
                <c:pt idx="4780">
                  <c:v>-2.2599</c:v>
                </c:pt>
                <c:pt idx="4781">
                  <c:v>-2.2715000000000001</c:v>
                </c:pt>
                <c:pt idx="4782">
                  <c:v>-2.2759</c:v>
                </c:pt>
                <c:pt idx="4783">
                  <c:v>-2.2706</c:v>
                </c:pt>
                <c:pt idx="4784">
                  <c:v>-2.2349999999999999</c:v>
                </c:pt>
                <c:pt idx="4785">
                  <c:v>-2.2286999999999999</c:v>
                </c:pt>
                <c:pt idx="4786">
                  <c:v>-2.2275</c:v>
                </c:pt>
                <c:pt idx="4787">
                  <c:v>-2.1991000000000001</c:v>
                </c:pt>
                <c:pt idx="4788">
                  <c:v>-2.1821999999999999</c:v>
                </c:pt>
                <c:pt idx="4789">
                  <c:v>-2.1574</c:v>
                </c:pt>
                <c:pt idx="4790">
                  <c:v>-2.1448999999999998</c:v>
                </c:pt>
                <c:pt idx="4791">
                  <c:v>-2.1196999999999999</c:v>
                </c:pt>
                <c:pt idx="4792">
                  <c:v>-2.0964999999999998</c:v>
                </c:pt>
                <c:pt idx="4793">
                  <c:v>-2.1015000000000001</c:v>
                </c:pt>
                <c:pt idx="4794">
                  <c:v>-2.1162999999999998</c:v>
                </c:pt>
                <c:pt idx="4795">
                  <c:v>-2.1362999999999999</c:v>
                </c:pt>
                <c:pt idx="4796">
                  <c:v>-2.1573000000000002</c:v>
                </c:pt>
                <c:pt idx="4797">
                  <c:v>-2.1932</c:v>
                </c:pt>
                <c:pt idx="4798">
                  <c:v>-2.2147999999999999</c:v>
                </c:pt>
                <c:pt idx="4799">
                  <c:v>-2.2197</c:v>
                </c:pt>
                <c:pt idx="4800">
                  <c:v>-2.2252999999999998</c:v>
                </c:pt>
                <c:pt idx="4801">
                  <c:v>-2.2109000000000001</c:v>
                </c:pt>
                <c:pt idx="4802">
                  <c:v>-2.1896</c:v>
                </c:pt>
                <c:pt idx="4803">
                  <c:v>-2.1627999999999998</c:v>
                </c:pt>
                <c:pt idx="4804">
                  <c:v>-2.1450999999999998</c:v>
                </c:pt>
                <c:pt idx="4805">
                  <c:v>-2.1063000000000001</c:v>
                </c:pt>
                <c:pt idx="4806">
                  <c:v>-2.0941999999999998</c:v>
                </c:pt>
                <c:pt idx="4807">
                  <c:v>-2.0630000000000002</c:v>
                </c:pt>
                <c:pt idx="4808">
                  <c:v>-2.0470999999999999</c:v>
                </c:pt>
                <c:pt idx="4809">
                  <c:v>-2.0392999999999999</c:v>
                </c:pt>
                <c:pt idx="4810">
                  <c:v>-2.0432999999999999</c:v>
                </c:pt>
                <c:pt idx="4811">
                  <c:v>-2.0352000000000001</c:v>
                </c:pt>
                <c:pt idx="4812">
                  <c:v>-2.036</c:v>
                </c:pt>
                <c:pt idx="4813">
                  <c:v>-2.0581999999999998</c:v>
                </c:pt>
                <c:pt idx="4814">
                  <c:v>-2.0908000000000002</c:v>
                </c:pt>
                <c:pt idx="4815">
                  <c:v>-2.1093000000000002</c:v>
                </c:pt>
                <c:pt idx="4816">
                  <c:v>-2.1153</c:v>
                </c:pt>
                <c:pt idx="4817">
                  <c:v>-2.1288999999999998</c:v>
                </c:pt>
                <c:pt idx="4818">
                  <c:v>-2.12</c:v>
                </c:pt>
                <c:pt idx="4819">
                  <c:v>-2.1021000000000001</c:v>
                </c:pt>
                <c:pt idx="4820">
                  <c:v>-2.1063000000000001</c:v>
                </c:pt>
                <c:pt idx="4821">
                  <c:v>-2.1240000000000001</c:v>
                </c:pt>
                <c:pt idx="4822">
                  <c:v>-2.1337999999999999</c:v>
                </c:pt>
                <c:pt idx="4823">
                  <c:v>-2.1358999999999999</c:v>
                </c:pt>
                <c:pt idx="4824">
                  <c:v>-2.1261999999999999</c:v>
                </c:pt>
                <c:pt idx="4825">
                  <c:v>-2.1128</c:v>
                </c:pt>
                <c:pt idx="4826">
                  <c:v>-2.1073</c:v>
                </c:pt>
                <c:pt idx="4827">
                  <c:v>-2.1025</c:v>
                </c:pt>
                <c:pt idx="4828">
                  <c:v>-2.1269999999999998</c:v>
                </c:pt>
                <c:pt idx="4829">
                  <c:v>-2.1581999999999999</c:v>
                </c:pt>
                <c:pt idx="4830">
                  <c:v>-2.2080000000000002</c:v>
                </c:pt>
                <c:pt idx="4831">
                  <c:v>-2.2637999999999998</c:v>
                </c:pt>
                <c:pt idx="4832">
                  <c:v>-2.3250999999999999</c:v>
                </c:pt>
                <c:pt idx="4833">
                  <c:v>-2.3856999999999999</c:v>
                </c:pt>
                <c:pt idx="4834">
                  <c:v>-2.4329000000000001</c:v>
                </c:pt>
                <c:pt idx="4835">
                  <c:v>-2.5024000000000002</c:v>
                </c:pt>
                <c:pt idx="4836">
                  <c:v>-2.5788000000000002</c:v>
                </c:pt>
                <c:pt idx="4837">
                  <c:v>-2.6625999999999999</c:v>
                </c:pt>
                <c:pt idx="4838">
                  <c:v>-2.7486999999999999</c:v>
                </c:pt>
                <c:pt idx="4839">
                  <c:v>-2.8601999999999999</c:v>
                </c:pt>
                <c:pt idx="4840">
                  <c:v>-2.9876999999999998</c:v>
                </c:pt>
                <c:pt idx="4841">
                  <c:v>-3.0912999999999999</c:v>
                </c:pt>
                <c:pt idx="4842">
                  <c:v>-3.2056</c:v>
                </c:pt>
                <c:pt idx="4843">
                  <c:v>-3.3527999999999998</c:v>
                </c:pt>
                <c:pt idx="4844">
                  <c:v>-3.4952000000000001</c:v>
                </c:pt>
                <c:pt idx="4845">
                  <c:v>-3.6703000000000001</c:v>
                </c:pt>
                <c:pt idx="4846">
                  <c:v>-3.8368000000000002</c:v>
                </c:pt>
                <c:pt idx="4847">
                  <c:v>-3.9758</c:v>
                </c:pt>
                <c:pt idx="4848">
                  <c:v>-4.1001000000000003</c:v>
                </c:pt>
                <c:pt idx="4849">
                  <c:v>-4.2561</c:v>
                </c:pt>
                <c:pt idx="4850">
                  <c:v>-4.383</c:v>
                </c:pt>
                <c:pt idx="4851">
                  <c:v>-4.5007999999999999</c:v>
                </c:pt>
                <c:pt idx="4852">
                  <c:v>-4.6353</c:v>
                </c:pt>
                <c:pt idx="4853">
                  <c:v>-4.7451999999999996</c:v>
                </c:pt>
                <c:pt idx="4854">
                  <c:v>-4.7769000000000004</c:v>
                </c:pt>
                <c:pt idx="4855">
                  <c:v>-4.7553999999999998</c:v>
                </c:pt>
                <c:pt idx="4856">
                  <c:v>-4.8033000000000001</c:v>
                </c:pt>
                <c:pt idx="4857">
                  <c:v>-4.8555999999999999</c:v>
                </c:pt>
                <c:pt idx="4858">
                  <c:v>-4.8693</c:v>
                </c:pt>
                <c:pt idx="4859">
                  <c:v>-4.9027000000000003</c:v>
                </c:pt>
                <c:pt idx="4860">
                  <c:v>-4.9848999999999997</c:v>
                </c:pt>
                <c:pt idx="4861">
                  <c:v>-5.0582000000000003</c:v>
                </c:pt>
                <c:pt idx="4862">
                  <c:v>-5.0960000000000001</c:v>
                </c:pt>
                <c:pt idx="4863">
                  <c:v>-5.1463999999999999</c:v>
                </c:pt>
                <c:pt idx="4864">
                  <c:v>-5.2320000000000002</c:v>
                </c:pt>
                <c:pt idx="4865">
                  <c:v>-5.3254000000000001</c:v>
                </c:pt>
                <c:pt idx="4866">
                  <c:v>-5.4405000000000001</c:v>
                </c:pt>
                <c:pt idx="4867">
                  <c:v>-5.5883000000000003</c:v>
                </c:pt>
                <c:pt idx="4868">
                  <c:v>-5.7344999999999997</c:v>
                </c:pt>
                <c:pt idx="4869">
                  <c:v>-5.8865999999999996</c:v>
                </c:pt>
                <c:pt idx="4870">
                  <c:v>-6.0450999999999997</c:v>
                </c:pt>
                <c:pt idx="4871">
                  <c:v>-6.1368999999999998</c:v>
                </c:pt>
                <c:pt idx="4872">
                  <c:v>-6.2449000000000003</c:v>
                </c:pt>
                <c:pt idx="4873">
                  <c:v>-6.4028999999999998</c:v>
                </c:pt>
                <c:pt idx="4874">
                  <c:v>-6.5678999999999998</c:v>
                </c:pt>
                <c:pt idx="4875">
                  <c:v>-6.7106000000000003</c:v>
                </c:pt>
                <c:pt idx="4876">
                  <c:v>-6.8346</c:v>
                </c:pt>
                <c:pt idx="4877">
                  <c:v>-7.0023999999999997</c:v>
                </c:pt>
                <c:pt idx="4878">
                  <c:v>-7.1539999999999999</c:v>
                </c:pt>
                <c:pt idx="4879">
                  <c:v>-7.282</c:v>
                </c:pt>
                <c:pt idx="4880">
                  <c:v>-7.4</c:v>
                </c:pt>
                <c:pt idx="4881">
                  <c:v>-7.5194000000000001</c:v>
                </c:pt>
                <c:pt idx="4882">
                  <c:v>-7.6589</c:v>
                </c:pt>
                <c:pt idx="4883">
                  <c:v>-7.8037000000000001</c:v>
                </c:pt>
                <c:pt idx="4884">
                  <c:v>-7.9249999999999998</c:v>
                </c:pt>
                <c:pt idx="4885">
                  <c:v>-8.0277999999999992</c:v>
                </c:pt>
                <c:pt idx="4886">
                  <c:v>-8.1143000000000001</c:v>
                </c:pt>
                <c:pt idx="4887">
                  <c:v>-8.1988000000000003</c:v>
                </c:pt>
                <c:pt idx="4888">
                  <c:v>-8.2781000000000002</c:v>
                </c:pt>
                <c:pt idx="4889">
                  <c:v>-8.3412000000000006</c:v>
                </c:pt>
                <c:pt idx="4890">
                  <c:v>-8.3928999999999991</c:v>
                </c:pt>
                <c:pt idx="4891">
                  <c:v>-8.4389000000000003</c:v>
                </c:pt>
                <c:pt idx="4892">
                  <c:v>-8.4443999999999999</c:v>
                </c:pt>
                <c:pt idx="4893">
                  <c:v>-8.4448000000000008</c:v>
                </c:pt>
                <c:pt idx="4894">
                  <c:v>-8.4529999999999994</c:v>
                </c:pt>
                <c:pt idx="4895">
                  <c:v>-8.4861000000000004</c:v>
                </c:pt>
                <c:pt idx="4896">
                  <c:v>-8.5145999999999997</c:v>
                </c:pt>
                <c:pt idx="4897">
                  <c:v>-8.5526</c:v>
                </c:pt>
                <c:pt idx="4898">
                  <c:v>-8.5745000000000005</c:v>
                </c:pt>
                <c:pt idx="4899">
                  <c:v>-8.6076999999999995</c:v>
                </c:pt>
                <c:pt idx="4900">
                  <c:v>-8.6698000000000004</c:v>
                </c:pt>
                <c:pt idx="4901">
                  <c:v>-8.7392000000000003</c:v>
                </c:pt>
                <c:pt idx="4902">
                  <c:v>-8.8216999999999999</c:v>
                </c:pt>
                <c:pt idx="4903">
                  <c:v>-8.9121000000000006</c:v>
                </c:pt>
                <c:pt idx="4904">
                  <c:v>-8.9869000000000003</c:v>
                </c:pt>
                <c:pt idx="4905">
                  <c:v>-9.0334000000000003</c:v>
                </c:pt>
                <c:pt idx="4906">
                  <c:v>-9.0619999999999994</c:v>
                </c:pt>
                <c:pt idx="4907">
                  <c:v>-9.1062999999999992</c:v>
                </c:pt>
                <c:pt idx="4908">
                  <c:v>-9.1302000000000003</c:v>
                </c:pt>
                <c:pt idx="4909">
                  <c:v>-9.1583000000000006</c:v>
                </c:pt>
                <c:pt idx="4910">
                  <c:v>-9.1860999999999997</c:v>
                </c:pt>
                <c:pt idx="4911">
                  <c:v>-9.2217000000000002</c:v>
                </c:pt>
                <c:pt idx="4912">
                  <c:v>-9.2414000000000005</c:v>
                </c:pt>
                <c:pt idx="4913">
                  <c:v>-9.2786000000000008</c:v>
                </c:pt>
                <c:pt idx="4914">
                  <c:v>-9.2965</c:v>
                </c:pt>
                <c:pt idx="4915">
                  <c:v>-9.3177000000000003</c:v>
                </c:pt>
                <c:pt idx="4916">
                  <c:v>-9.3513999999999999</c:v>
                </c:pt>
                <c:pt idx="4917">
                  <c:v>-9.3743999999999996</c:v>
                </c:pt>
                <c:pt idx="4918">
                  <c:v>-9.4032</c:v>
                </c:pt>
                <c:pt idx="4919">
                  <c:v>-9.4578000000000007</c:v>
                </c:pt>
                <c:pt idx="4920">
                  <c:v>-9.5053999999999998</c:v>
                </c:pt>
                <c:pt idx="4921">
                  <c:v>-9.5487000000000002</c:v>
                </c:pt>
                <c:pt idx="4922">
                  <c:v>-9.5799000000000003</c:v>
                </c:pt>
                <c:pt idx="4923">
                  <c:v>-9.5985999999999994</c:v>
                </c:pt>
                <c:pt idx="4924">
                  <c:v>-9.6056000000000008</c:v>
                </c:pt>
                <c:pt idx="4925">
                  <c:v>-9.6026000000000007</c:v>
                </c:pt>
                <c:pt idx="4926">
                  <c:v>-9.6173999999999999</c:v>
                </c:pt>
                <c:pt idx="4927">
                  <c:v>-9.6221999999999994</c:v>
                </c:pt>
                <c:pt idx="4928">
                  <c:v>-9.6397999999999993</c:v>
                </c:pt>
                <c:pt idx="4929">
                  <c:v>-9.6423000000000005</c:v>
                </c:pt>
                <c:pt idx="4930">
                  <c:v>-9.6456999999999997</c:v>
                </c:pt>
                <c:pt idx="4931">
                  <c:v>-9.6722000000000001</c:v>
                </c:pt>
                <c:pt idx="4932">
                  <c:v>-9.7155000000000005</c:v>
                </c:pt>
                <c:pt idx="4933">
                  <c:v>-9.7296999999999993</c:v>
                </c:pt>
                <c:pt idx="4934">
                  <c:v>-9.7481000000000009</c:v>
                </c:pt>
                <c:pt idx="4935">
                  <c:v>-9.7736000000000001</c:v>
                </c:pt>
                <c:pt idx="4936">
                  <c:v>-9.7928999999999995</c:v>
                </c:pt>
                <c:pt idx="4937">
                  <c:v>-9.7982999999999993</c:v>
                </c:pt>
                <c:pt idx="4938">
                  <c:v>-9.8072999999999997</c:v>
                </c:pt>
                <c:pt idx="4939">
                  <c:v>-9.8354999999999997</c:v>
                </c:pt>
                <c:pt idx="4940">
                  <c:v>-9.8534000000000006</c:v>
                </c:pt>
                <c:pt idx="4941">
                  <c:v>-9.8802000000000003</c:v>
                </c:pt>
                <c:pt idx="4942">
                  <c:v>-9.9214000000000002</c:v>
                </c:pt>
                <c:pt idx="4943">
                  <c:v>-9.9435000000000002</c:v>
                </c:pt>
                <c:pt idx="4944">
                  <c:v>-9.9505999999999997</c:v>
                </c:pt>
                <c:pt idx="4945">
                  <c:v>-9.9708000000000006</c:v>
                </c:pt>
                <c:pt idx="4946">
                  <c:v>-9.9916</c:v>
                </c:pt>
                <c:pt idx="4947">
                  <c:v>-9.9695</c:v>
                </c:pt>
                <c:pt idx="4948">
                  <c:v>-9.9848999999999997</c:v>
                </c:pt>
                <c:pt idx="4949">
                  <c:v>-9.9949999999999992</c:v>
                </c:pt>
                <c:pt idx="4950">
                  <c:v>-10.005000000000001</c:v>
                </c:pt>
                <c:pt idx="4951">
                  <c:v>-10.016999999999999</c:v>
                </c:pt>
                <c:pt idx="4952">
                  <c:v>-10.015000000000001</c:v>
                </c:pt>
                <c:pt idx="4953">
                  <c:v>-10.018000000000001</c:v>
                </c:pt>
                <c:pt idx="4954">
                  <c:v>-10.026</c:v>
                </c:pt>
                <c:pt idx="4955">
                  <c:v>-10.041</c:v>
                </c:pt>
                <c:pt idx="4956">
                  <c:v>-10.058999999999999</c:v>
                </c:pt>
                <c:pt idx="4957">
                  <c:v>-10.064</c:v>
                </c:pt>
                <c:pt idx="4958">
                  <c:v>-10.086</c:v>
                </c:pt>
                <c:pt idx="4959">
                  <c:v>-10.101000000000001</c:v>
                </c:pt>
                <c:pt idx="4960">
                  <c:v>-10.113</c:v>
                </c:pt>
                <c:pt idx="4961">
                  <c:v>-10.135999999999999</c:v>
                </c:pt>
                <c:pt idx="4962">
                  <c:v>-10.15</c:v>
                </c:pt>
                <c:pt idx="4963">
                  <c:v>-10.151999999999999</c:v>
                </c:pt>
                <c:pt idx="4964">
                  <c:v>-10.164</c:v>
                </c:pt>
                <c:pt idx="4965">
                  <c:v>-10.173</c:v>
                </c:pt>
                <c:pt idx="4966">
                  <c:v>-10.170999999999999</c:v>
                </c:pt>
                <c:pt idx="4967">
                  <c:v>-10.177</c:v>
                </c:pt>
                <c:pt idx="4968">
                  <c:v>-10.163</c:v>
                </c:pt>
                <c:pt idx="4969">
                  <c:v>-10.161</c:v>
                </c:pt>
                <c:pt idx="4970">
                  <c:v>-10.17</c:v>
                </c:pt>
                <c:pt idx="4971">
                  <c:v>-10.173999999999999</c:v>
                </c:pt>
                <c:pt idx="4972">
                  <c:v>-10.163</c:v>
                </c:pt>
                <c:pt idx="4973">
                  <c:v>-10.159000000000001</c:v>
                </c:pt>
                <c:pt idx="4974">
                  <c:v>-10.18</c:v>
                </c:pt>
                <c:pt idx="4975">
                  <c:v>-10.19</c:v>
                </c:pt>
                <c:pt idx="4976">
                  <c:v>-10.19</c:v>
                </c:pt>
                <c:pt idx="4977">
                  <c:v>-10.183</c:v>
                </c:pt>
                <c:pt idx="4978">
                  <c:v>-10.209</c:v>
                </c:pt>
                <c:pt idx="4979">
                  <c:v>-10.218999999999999</c:v>
                </c:pt>
                <c:pt idx="4980">
                  <c:v>-10.227</c:v>
                </c:pt>
                <c:pt idx="4981">
                  <c:v>-10.233000000000001</c:v>
                </c:pt>
                <c:pt idx="4982">
                  <c:v>-10.236000000000001</c:v>
                </c:pt>
                <c:pt idx="4983">
                  <c:v>-10.212999999999999</c:v>
                </c:pt>
                <c:pt idx="4984">
                  <c:v>-10.212</c:v>
                </c:pt>
                <c:pt idx="4985">
                  <c:v>-10.202</c:v>
                </c:pt>
                <c:pt idx="4986">
                  <c:v>-10.206</c:v>
                </c:pt>
                <c:pt idx="4987">
                  <c:v>-10.217000000000001</c:v>
                </c:pt>
                <c:pt idx="4988">
                  <c:v>-10.217000000000001</c:v>
                </c:pt>
                <c:pt idx="4989">
                  <c:v>-10.214</c:v>
                </c:pt>
                <c:pt idx="4990">
                  <c:v>-10.205</c:v>
                </c:pt>
                <c:pt idx="4991">
                  <c:v>-10.195</c:v>
                </c:pt>
                <c:pt idx="4992">
                  <c:v>-10.204000000000001</c:v>
                </c:pt>
                <c:pt idx="4993">
                  <c:v>-10.218999999999999</c:v>
                </c:pt>
                <c:pt idx="4994">
                  <c:v>-10.228999999999999</c:v>
                </c:pt>
                <c:pt idx="4995">
                  <c:v>-10.242000000000001</c:v>
                </c:pt>
                <c:pt idx="4996">
                  <c:v>-10.266</c:v>
                </c:pt>
                <c:pt idx="4997">
                  <c:v>-10.29</c:v>
                </c:pt>
                <c:pt idx="4998">
                  <c:v>-10.291</c:v>
                </c:pt>
                <c:pt idx="4999">
                  <c:v>-10.28</c:v>
                </c:pt>
                <c:pt idx="5000">
                  <c:v>-10.269</c:v>
                </c:pt>
                <c:pt idx="5001">
                  <c:v>-10.26</c:v>
                </c:pt>
                <c:pt idx="5002">
                  <c:v>-10.234</c:v>
                </c:pt>
                <c:pt idx="5003">
                  <c:v>-10.204000000000001</c:v>
                </c:pt>
                <c:pt idx="5004">
                  <c:v>-10.176</c:v>
                </c:pt>
                <c:pt idx="5005">
                  <c:v>-10.172000000000001</c:v>
                </c:pt>
                <c:pt idx="5006">
                  <c:v>-10.162000000000001</c:v>
                </c:pt>
                <c:pt idx="5007">
                  <c:v>-10.175000000000001</c:v>
                </c:pt>
                <c:pt idx="5008">
                  <c:v>-10.179</c:v>
                </c:pt>
                <c:pt idx="5009">
                  <c:v>-10.182</c:v>
                </c:pt>
                <c:pt idx="5010">
                  <c:v>-10.186</c:v>
                </c:pt>
                <c:pt idx="5011">
                  <c:v>-10.176</c:v>
                </c:pt>
                <c:pt idx="5012">
                  <c:v>-10.167999999999999</c:v>
                </c:pt>
                <c:pt idx="5013">
                  <c:v>-10.166</c:v>
                </c:pt>
                <c:pt idx="5014">
                  <c:v>-10.154999999999999</c:v>
                </c:pt>
                <c:pt idx="5015">
                  <c:v>-10.146000000000001</c:v>
                </c:pt>
                <c:pt idx="5016">
                  <c:v>-10.147</c:v>
                </c:pt>
                <c:pt idx="5017">
                  <c:v>-10.141999999999999</c:v>
                </c:pt>
                <c:pt idx="5018">
                  <c:v>-10.108000000000001</c:v>
                </c:pt>
                <c:pt idx="5019">
                  <c:v>-10.085000000000001</c:v>
                </c:pt>
                <c:pt idx="5020">
                  <c:v>-10.066000000000001</c:v>
                </c:pt>
                <c:pt idx="5021">
                  <c:v>-10.032</c:v>
                </c:pt>
                <c:pt idx="5022">
                  <c:v>-10.016</c:v>
                </c:pt>
                <c:pt idx="5023">
                  <c:v>-9.9799000000000007</c:v>
                </c:pt>
                <c:pt idx="5024">
                  <c:v>-9.9338999999999995</c:v>
                </c:pt>
                <c:pt idx="5025">
                  <c:v>-9.8483999999999998</c:v>
                </c:pt>
                <c:pt idx="5026">
                  <c:v>-9.7774999999999999</c:v>
                </c:pt>
                <c:pt idx="5027">
                  <c:v>-9.7194000000000003</c:v>
                </c:pt>
                <c:pt idx="5028">
                  <c:v>-9.6163000000000007</c:v>
                </c:pt>
                <c:pt idx="5029">
                  <c:v>-9.4876000000000005</c:v>
                </c:pt>
                <c:pt idx="5030">
                  <c:v>-9.3812999999999995</c:v>
                </c:pt>
                <c:pt idx="5031">
                  <c:v>-9.2719000000000005</c:v>
                </c:pt>
                <c:pt idx="5032">
                  <c:v>-9.1351999999999993</c:v>
                </c:pt>
                <c:pt idx="5033">
                  <c:v>-9.0157000000000007</c:v>
                </c:pt>
                <c:pt idx="5034">
                  <c:v>-8.9547000000000008</c:v>
                </c:pt>
                <c:pt idx="5035">
                  <c:v>-8.8597999999999999</c:v>
                </c:pt>
                <c:pt idx="5036">
                  <c:v>-8.7598000000000003</c:v>
                </c:pt>
                <c:pt idx="5037">
                  <c:v>-8.6572999999999993</c:v>
                </c:pt>
                <c:pt idx="5038">
                  <c:v>-8.5763999999999996</c:v>
                </c:pt>
                <c:pt idx="5039">
                  <c:v>-8.5120000000000005</c:v>
                </c:pt>
                <c:pt idx="5040">
                  <c:v>-8.4247999999999994</c:v>
                </c:pt>
                <c:pt idx="5041">
                  <c:v>-8.3370999999999995</c:v>
                </c:pt>
                <c:pt idx="5042">
                  <c:v>-8.2380999999999993</c:v>
                </c:pt>
                <c:pt idx="5043">
                  <c:v>-8.1134000000000004</c:v>
                </c:pt>
                <c:pt idx="5044">
                  <c:v>-7.9878</c:v>
                </c:pt>
                <c:pt idx="5045">
                  <c:v>-7.8737000000000004</c:v>
                </c:pt>
                <c:pt idx="5046">
                  <c:v>-7.7655000000000003</c:v>
                </c:pt>
                <c:pt idx="5047">
                  <c:v>-7.6223000000000001</c:v>
                </c:pt>
                <c:pt idx="5048">
                  <c:v>-7.4505999999999997</c:v>
                </c:pt>
                <c:pt idx="5049">
                  <c:v>-7.2938999999999998</c:v>
                </c:pt>
                <c:pt idx="5050">
                  <c:v>-7.1539000000000001</c:v>
                </c:pt>
                <c:pt idx="5051">
                  <c:v>-6.9641999999999999</c:v>
                </c:pt>
                <c:pt idx="5052">
                  <c:v>-6.7991999999999999</c:v>
                </c:pt>
                <c:pt idx="5053">
                  <c:v>-6.6254</c:v>
                </c:pt>
                <c:pt idx="5054">
                  <c:v>-6.4156000000000004</c:v>
                </c:pt>
                <c:pt idx="5055">
                  <c:v>-6.1902999999999997</c:v>
                </c:pt>
                <c:pt idx="5056">
                  <c:v>-6.0012999999999996</c:v>
                </c:pt>
                <c:pt idx="5057">
                  <c:v>-5.8388</c:v>
                </c:pt>
                <c:pt idx="5058">
                  <c:v>-5.6369999999999996</c:v>
                </c:pt>
                <c:pt idx="5059">
                  <c:v>-5.4443000000000001</c:v>
                </c:pt>
                <c:pt idx="5060">
                  <c:v>-5.2850000000000001</c:v>
                </c:pt>
                <c:pt idx="5061">
                  <c:v>-5.1311</c:v>
                </c:pt>
                <c:pt idx="5062">
                  <c:v>-5.0442</c:v>
                </c:pt>
                <c:pt idx="5063">
                  <c:v>-5.0000999999999998</c:v>
                </c:pt>
                <c:pt idx="5064">
                  <c:v>-4.9615999999999998</c:v>
                </c:pt>
                <c:pt idx="5065">
                  <c:v>-4.9516999999999998</c:v>
                </c:pt>
                <c:pt idx="5066">
                  <c:v>-4.9861000000000004</c:v>
                </c:pt>
                <c:pt idx="5067">
                  <c:v>-5.0353000000000003</c:v>
                </c:pt>
                <c:pt idx="5068">
                  <c:v>-5.0761000000000003</c:v>
                </c:pt>
                <c:pt idx="5069">
                  <c:v>-5.0994000000000002</c:v>
                </c:pt>
                <c:pt idx="5070">
                  <c:v>-5.0853999999999999</c:v>
                </c:pt>
                <c:pt idx="5071">
                  <c:v>-5.0629999999999997</c:v>
                </c:pt>
                <c:pt idx="5072">
                  <c:v>-5.0491999999999999</c:v>
                </c:pt>
                <c:pt idx="5073">
                  <c:v>-5.0049999999999999</c:v>
                </c:pt>
                <c:pt idx="5074">
                  <c:v>-4.9637000000000002</c:v>
                </c:pt>
                <c:pt idx="5075">
                  <c:v>-4.8956999999999997</c:v>
                </c:pt>
                <c:pt idx="5076">
                  <c:v>-4.7949999999999999</c:v>
                </c:pt>
                <c:pt idx="5077">
                  <c:v>-4.7587999999999999</c:v>
                </c:pt>
                <c:pt idx="5078">
                  <c:v>-4.7382</c:v>
                </c:pt>
                <c:pt idx="5079">
                  <c:v>-4.6684999999999999</c:v>
                </c:pt>
                <c:pt idx="5080">
                  <c:v>-4.6322000000000001</c:v>
                </c:pt>
                <c:pt idx="5081">
                  <c:v>-4.6170999999999998</c:v>
                </c:pt>
                <c:pt idx="5082">
                  <c:v>-4.5834000000000001</c:v>
                </c:pt>
                <c:pt idx="5083">
                  <c:v>-4.5660999999999996</c:v>
                </c:pt>
                <c:pt idx="5084">
                  <c:v>-4.5326000000000004</c:v>
                </c:pt>
                <c:pt idx="5085">
                  <c:v>-4.4692999999999996</c:v>
                </c:pt>
                <c:pt idx="5086">
                  <c:v>-4.3883999999999999</c:v>
                </c:pt>
                <c:pt idx="5087">
                  <c:v>-4.3341000000000003</c:v>
                </c:pt>
                <c:pt idx="5088">
                  <c:v>-4.2824</c:v>
                </c:pt>
                <c:pt idx="5089">
                  <c:v>-4.2187999999999999</c:v>
                </c:pt>
                <c:pt idx="5090">
                  <c:v>-4.1464999999999996</c:v>
                </c:pt>
                <c:pt idx="5091">
                  <c:v>-4.0576999999999996</c:v>
                </c:pt>
                <c:pt idx="5092">
                  <c:v>-3.9733999999999998</c:v>
                </c:pt>
                <c:pt idx="5093">
                  <c:v>-3.8948999999999998</c:v>
                </c:pt>
                <c:pt idx="5094">
                  <c:v>-3.8235999999999999</c:v>
                </c:pt>
                <c:pt idx="5095">
                  <c:v>-3.7465000000000002</c:v>
                </c:pt>
                <c:pt idx="5096">
                  <c:v>-3.6697000000000002</c:v>
                </c:pt>
                <c:pt idx="5097">
                  <c:v>-3.6255999999999999</c:v>
                </c:pt>
                <c:pt idx="5098">
                  <c:v>-3.6021000000000001</c:v>
                </c:pt>
                <c:pt idx="5099">
                  <c:v>-3.5619000000000001</c:v>
                </c:pt>
                <c:pt idx="5100">
                  <c:v>-3.4946000000000002</c:v>
                </c:pt>
                <c:pt idx="5101">
                  <c:v>-3.4285000000000001</c:v>
                </c:pt>
                <c:pt idx="5102">
                  <c:v>-3.4125000000000001</c:v>
                </c:pt>
                <c:pt idx="5103">
                  <c:v>-3.4066000000000001</c:v>
                </c:pt>
                <c:pt idx="5104">
                  <c:v>-3.3815</c:v>
                </c:pt>
                <c:pt idx="5105">
                  <c:v>-3.3616999999999999</c:v>
                </c:pt>
                <c:pt idx="5106">
                  <c:v>-3.3439999999999999</c:v>
                </c:pt>
                <c:pt idx="5107">
                  <c:v>-3.2606999999999999</c:v>
                </c:pt>
                <c:pt idx="5108">
                  <c:v>-3.1608999999999998</c:v>
                </c:pt>
                <c:pt idx="5109">
                  <c:v>-3.0876000000000001</c:v>
                </c:pt>
                <c:pt idx="5110">
                  <c:v>-3.0461</c:v>
                </c:pt>
                <c:pt idx="5111">
                  <c:v>-3.0289000000000001</c:v>
                </c:pt>
                <c:pt idx="5112">
                  <c:v>-3.0274999999999999</c:v>
                </c:pt>
                <c:pt idx="5113">
                  <c:v>-3.0228999999999999</c:v>
                </c:pt>
                <c:pt idx="5114">
                  <c:v>-3.0015999999999998</c:v>
                </c:pt>
                <c:pt idx="5115">
                  <c:v>-2.9891000000000001</c:v>
                </c:pt>
                <c:pt idx="5116">
                  <c:v>-2.9874000000000001</c:v>
                </c:pt>
                <c:pt idx="5117">
                  <c:v>-2.9744999999999999</c:v>
                </c:pt>
                <c:pt idx="5118">
                  <c:v>-2.9805999999999999</c:v>
                </c:pt>
                <c:pt idx="5119">
                  <c:v>-2.992</c:v>
                </c:pt>
                <c:pt idx="5120">
                  <c:v>-2.9803000000000002</c:v>
                </c:pt>
                <c:pt idx="5121">
                  <c:v>-2.9548000000000001</c:v>
                </c:pt>
                <c:pt idx="5122">
                  <c:v>-2.9466000000000001</c:v>
                </c:pt>
                <c:pt idx="5123">
                  <c:v>-2.9146999999999998</c:v>
                </c:pt>
                <c:pt idx="5124">
                  <c:v>-2.8443000000000001</c:v>
                </c:pt>
                <c:pt idx="5125">
                  <c:v>-2.7568999999999999</c:v>
                </c:pt>
                <c:pt idx="5126">
                  <c:v>-2.6905999999999999</c:v>
                </c:pt>
                <c:pt idx="5127">
                  <c:v>-2.6844000000000001</c:v>
                </c:pt>
                <c:pt idx="5128">
                  <c:v>-2.6789999999999998</c:v>
                </c:pt>
                <c:pt idx="5129">
                  <c:v>-2.6581000000000001</c:v>
                </c:pt>
                <c:pt idx="5130">
                  <c:v>-2.6509999999999998</c:v>
                </c:pt>
                <c:pt idx="5131">
                  <c:v>-2.6621999999999999</c:v>
                </c:pt>
                <c:pt idx="5132">
                  <c:v>-2.6890999999999998</c:v>
                </c:pt>
                <c:pt idx="5133">
                  <c:v>-2.6880000000000002</c:v>
                </c:pt>
                <c:pt idx="5134">
                  <c:v>-2.7031000000000001</c:v>
                </c:pt>
                <c:pt idx="5135">
                  <c:v>-2.6993999999999998</c:v>
                </c:pt>
                <c:pt idx="5136">
                  <c:v>-2.7204999999999999</c:v>
                </c:pt>
                <c:pt idx="5137">
                  <c:v>-2.7216</c:v>
                </c:pt>
                <c:pt idx="5138">
                  <c:v>-2.6949999999999998</c:v>
                </c:pt>
                <c:pt idx="5139">
                  <c:v>-2.6703999999999999</c:v>
                </c:pt>
                <c:pt idx="5140">
                  <c:v>-2.6536</c:v>
                </c:pt>
                <c:pt idx="5141">
                  <c:v>-2.6301999999999999</c:v>
                </c:pt>
                <c:pt idx="5142">
                  <c:v>-2.6036999999999999</c:v>
                </c:pt>
                <c:pt idx="5143">
                  <c:v>-2.5602</c:v>
                </c:pt>
                <c:pt idx="5144">
                  <c:v>-2.5733000000000001</c:v>
                </c:pt>
                <c:pt idx="5145">
                  <c:v>-2.6046</c:v>
                </c:pt>
                <c:pt idx="5146">
                  <c:v>-2.5903999999999998</c:v>
                </c:pt>
                <c:pt idx="5147">
                  <c:v>-2.5964999999999998</c:v>
                </c:pt>
                <c:pt idx="5148">
                  <c:v>-2.6198000000000001</c:v>
                </c:pt>
                <c:pt idx="5149">
                  <c:v>-2.6238000000000001</c:v>
                </c:pt>
                <c:pt idx="5150">
                  <c:v>-2.6331000000000002</c:v>
                </c:pt>
                <c:pt idx="5151">
                  <c:v>-2.6371000000000002</c:v>
                </c:pt>
                <c:pt idx="5152">
                  <c:v>-2.6453000000000002</c:v>
                </c:pt>
                <c:pt idx="5153">
                  <c:v>-2.6417999999999999</c:v>
                </c:pt>
                <c:pt idx="5154">
                  <c:v>-2.6305999999999998</c:v>
                </c:pt>
                <c:pt idx="5155">
                  <c:v>-2.6187999999999998</c:v>
                </c:pt>
                <c:pt idx="5156">
                  <c:v>-2.6214</c:v>
                </c:pt>
                <c:pt idx="5157">
                  <c:v>-2.6255999999999999</c:v>
                </c:pt>
                <c:pt idx="5158">
                  <c:v>-2.6147999999999998</c:v>
                </c:pt>
                <c:pt idx="5159">
                  <c:v>-2.6038000000000001</c:v>
                </c:pt>
                <c:pt idx="5160">
                  <c:v>-2.5918000000000001</c:v>
                </c:pt>
                <c:pt idx="5161">
                  <c:v>-2.5819000000000001</c:v>
                </c:pt>
                <c:pt idx="5162">
                  <c:v>-2.5575999999999999</c:v>
                </c:pt>
                <c:pt idx="5163">
                  <c:v>-2.5455000000000001</c:v>
                </c:pt>
                <c:pt idx="5164">
                  <c:v>-2.5493999999999999</c:v>
                </c:pt>
                <c:pt idx="5165">
                  <c:v>-2.5421</c:v>
                </c:pt>
                <c:pt idx="5166">
                  <c:v>-2.5604</c:v>
                </c:pt>
                <c:pt idx="5167">
                  <c:v>-2.5623999999999998</c:v>
                </c:pt>
                <c:pt idx="5168">
                  <c:v>-2.5686</c:v>
                </c:pt>
                <c:pt idx="5169">
                  <c:v>-2.5789</c:v>
                </c:pt>
                <c:pt idx="5170">
                  <c:v>-2.5891000000000002</c:v>
                </c:pt>
                <c:pt idx="5171">
                  <c:v>-2.5726</c:v>
                </c:pt>
                <c:pt idx="5172">
                  <c:v>-2.5687000000000002</c:v>
                </c:pt>
                <c:pt idx="5173">
                  <c:v>-2.5565000000000002</c:v>
                </c:pt>
                <c:pt idx="5174">
                  <c:v>-2.5484</c:v>
                </c:pt>
                <c:pt idx="5175">
                  <c:v>-2.528</c:v>
                </c:pt>
                <c:pt idx="5176">
                  <c:v>-2.5068000000000001</c:v>
                </c:pt>
                <c:pt idx="5177">
                  <c:v>-2.5055999999999998</c:v>
                </c:pt>
                <c:pt idx="5178">
                  <c:v>-2.5108999999999999</c:v>
                </c:pt>
                <c:pt idx="5179">
                  <c:v>-2.4923999999999999</c:v>
                </c:pt>
                <c:pt idx="5180">
                  <c:v>-2.4927000000000001</c:v>
                </c:pt>
                <c:pt idx="5181">
                  <c:v>-2.4754999999999998</c:v>
                </c:pt>
                <c:pt idx="5182">
                  <c:v>-2.4805000000000001</c:v>
                </c:pt>
                <c:pt idx="5183">
                  <c:v>-2.4902000000000002</c:v>
                </c:pt>
                <c:pt idx="5184">
                  <c:v>-2.5045999999999999</c:v>
                </c:pt>
                <c:pt idx="5185">
                  <c:v>-2.5087999999999999</c:v>
                </c:pt>
                <c:pt idx="5186">
                  <c:v>-2.5093999999999999</c:v>
                </c:pt>
                <c:pt idx="5187">
                  <c:v>-2.5259</c:v>
                </c:pt>
                <c:pt idx="5188">
                  <c:v>-2.5352999999999999</c:v>
                </c:pt>
                <c:pt idx="5189">
                  <c:v>-2.5259</c:v>
                </c:pt>
                <c:pt idx="5190">
                  <c:v>-2.5011000000000001</c:v>
                </c:pt>
                <c:pt idx="5191">
                  <c:v>-2.4925999999999999</c:v>
                </c:pt>
                <c:pt idx="5192">
                  <c:v>-2.4765999999999999</c:v>
                </c:pt>
                <c:pt idx="5193">
                  <c:v>-2.46</c:v>
                </c:pt>
                <c:pt idx="5194">
                  <c:v>-2.4317000000000002</c:v>
                </c:pt>
                <c:pt idx="5195">
                  <c:v>-2.4218000000000002</c:v>
                </c:pt>
                <c:pt idx="5196">
                  <c:v>-2.415</c:v>
                </c:pt>
                <c:pt idx="5197">
                  <c:v>-2.41</c:v>
                </c:pt>
                <c:pt idx="5198">
                  <c:v>-2.4079000000000002</c:v>
                </c:pt>
                <c:pt idx="5199">
                  <c:v>-2.4054000000000002</c:v>
                </c:pt>
                <c:pt idx="5200">
                  <c:v>-2.4110999999999998</c:v>
                </c:pt>
                <c:pt idx="5201">
                  <c:v>-2.4224999999999999</c:v>
                </c:pt>
                <c:pt idx="5202">
                  <c:v>-2.4495</c:v>
                </c:pt>
                <c:pt idx="5203">
                  <c:v>-2.4506000000000001</c:v>
                </c:pt>
                <c:pt idx="5204">
                  <c:v>-2.4512</c:v>
                </c:pt>
                <c:pt idx="5205">
                  <c:v>-2.4510000000000001</c:v>
                </c:pt>
                <c:pt idx="5206">
                  <c:v>-2.4552</c:v>
                </c:pt>
                <c:pt idx="5207">
                  <c:v>-2.4457</c:v>
                </c:pt>
                <c:pt idx="5208">
                  <c:v>-2.4177</c:v>
                </c:pt>
                <c:pt idx="5209">
                  <c:v>-2.3986000000000001</c:v>
                </c:pt>
                <c:pt idx="5210">
                  <c:v>-2.4094000000000002</c:v>
                </c:pt>
                <c:pt idx="5211">
                  <c:v>-2.4291</c:v>
                </c:pt>
                <c:pt idx="5212">
                  <c:v>-2.4333</c:v>
                </c:pt>
                <c:pt idx="5213">
                  <c:v>-2.4508000000000001</c:v>
                </c:pt>
                <c:pt idx="5214">
                  <c:v>-2.4575999999999998</c:v>
                </c:pt>
                <c:pt idx="5215">
                  <c:v>-2.4628999999999999</c:v>
                </c:pt>
                <c:pt idx="5216">
                  <c:v>-2.4588000000000001</c:v>
                </c:pt>
                <c:pt idx="5217">
                  <c:v>-2.4401999999999999</c:v>
                </c:pt>
                <c:pt idx="5218">
                  <c:v>-2.4546000000000001</c:v>
                </c:pt>
                <c:pt idx="5219">
                  <c:v>-2.4474</c:v>
                </c:pt>
                <c:pt idx="5220">
                  <c:v>-2.4380999999999999</c:v>
                </c:pt>
                <c:pt idx="5221">
                  <c:v>-2.4325000000000001</c:v>
                </c:pt>
                <c:pt idx="5222">
                  <c:v>-2.4110999999999998</c:v>
                </c:pt>
                <c:pt idx="5223">
                  <c:v>-2.3980999999999999</c:v>
                </c:pt>
                <c:pt idx="5224">
                  <c:v>-2.3788</c:v>
                </c:pt>
                <c:pt idx="5225">
                  <c:v>-2.3854000000000002</c:v>
                </c:pt>
                <c:pt idx="5226">
                  <c:v>-2.3938999999999999</c:v>
                </c:pt>
                <c:pt idx="5227">
                  <c:v>-2.4260999999999999</c:v>
                </c:pt>
                <c:pt idx="5228">
                  <c:v>-2.4657</c:v>
                </c:pt>
                <c:pt idx="5229">
                  <c:v>-2.5019999999999998</c:v>
                </c:pt>
                <c:pt idx="5230">
                  <c:v>-2.5297999999999998</c:v>
                </c:pt>
                <c:pt idx="5231">
                  <c:v>-2.5758999999999999</c:v>
                </c:pt>
                <c:pt idx="5232">
                  <c:v>-2.6255999999999999</c:v>
                </c:pt>
                <c:pt idx="5233">
                  <c:v>-2.6776</c:v>
                </c:pt>
                <c:pt idx="5234">
                  <c:v>-2.7509999999999999</c:v>
                </c:pt>
                <c:pt idx="5235">
                  <c:v>-2.8168000000000002</c:v>
                </c:pt>
                <c:pt idx="5236">
                  <c:v>-2.9024999999999999</c:v>
                </c:pt>
                <c:pt idx="5237">
                  <c:v>-2.9868000000000001</c:v>
                </c:pt>
                <c:pt idx="5238">
                  <c:v>-3.0634999999999999</c:v>
                </c:pt>
                <c:pt idx="5239">
                  <c:v>-3.1566000000000001</c:v>
                </c:pt>
                <c:pt idx="5240">
                  <c:v>-3.2254999999999998</c:v>
                </c:pt>
                <c:pt idx="5241">
                  <c:v>-3.3043</c:v>
                </c:pt>
                <c:pt idx="5242">
                  <c:v>-3.4169999999999998</c:v>
                </c:pt>
                <c:pt idx="5243">
                  <c:v>-3.5522</c:v>
                </c:pt>
                <c:pt idx="5244">
                  <c:v>-3.6738</c:v>
                </c:pt>
                <c:pt idx="5245">
                  <c:v>-3.8346</c:v>
                </c:pt>
                <c:pt idx="5246">
                  <c:v>-4.0143000000000004</c:v>
                </c:pt>
                <c:pt idx="5247">
                  <c:v>-4.1614000000000004</c:v>
                </c:pt>
                <c:pt idx="5248">
                  <c:v>-4.2790999999999997</c:v>
                </c:pt>
                <c:pt idx="5249">
                  <c:v>-4.4080000000000004</c:v>
                </c:pt>
                <c:pt idx="5250">
                  <c:v>-4.5407999999999999</c:v>
                </c:pt>
                <c:pt idx="5251">
                  <c:v>-4.6997</c:v>
                </c:pt>
                <c:pt idx="5252">
                  <c:v>-4.8823999999999996</c:v>
                </c:pt>
                <c:pt idx="5253">
                  <c:v>-5.0042999999999997</c:v>
                </c:pt>
                <c:pt idx="5254">
                  <c:v>-5.0244</c:v>
                </c:pt>
                <c:pt idx="5255">
                  <c:v>-5.0933000000000002</c:v>
                </c:pt>
                <c:pt idx="5256">
                  <c:v>-5.1539000000000001</c:v>
                </c:pt>
                <c:pt idx="5257">
                  <c:v>-5.1672000000000002</c:v>
                </c:pt>
                <c:pt idx="5258">
                  <c:v>-5.2279999999999998</c:v>
                </c:pt>
                <c:pt idx="5259">
                  <c:v>-5.2615999999999996</c:v>
                </c:pt>
                <c:pt idx="5260">
                  <c:v>-5.3010000000000002</c:v>
                </c:pt>
                <c:pt idx="5261">
                  <c:v>-5.3804999999999996</c:v>
                </c:pt>
                <c:pt idx="5262">
                  <c:v>-5.4970999999999997</c:v>
                </c:pt>
                <c:pt idx="5263">
                  <c:v>-5.6223999999999998</c:v>
                </c:pt>
                <c:pt idx="5264">
                  <c:v>-5.7507000000000001</c:v>
                </c:pt>
                <c:pt idx="5265">
                  <c:v>-5.8663999999999996</c:v>
                </c:pt>
                <c:pt idx="5266">
                  <c:v>-6.0297999999999998</c:v>
                </c:pt>
                <c:pt idx="5267">
                  <c:v>-6.1951000000000001</c:v>
                </c:pt>
                <c:pt idx="5268">
                  <c:v>-6.3638000000000003</c:v>
                </c:pt>
                <c:pt idx="5269">
                  <c:v>-6.5221</c:v>
                </c:pt>
                <c:pt idx="5270">
                  <c:v>-6.6669999999999998</c:v>
                </c:pt>
                <c:pt idx="5271">
                  <c:v>-6.8484999999999996</c:v>
                </c:pt>
                <c:pt idx="5272">
                  <c:v>-7.0326000000000004</c:v>
                </c:pt>
                <c:pt idx="5273">
                  <c:v>-7.1864999999999997</c:v>
                </c:pt>
                <c:pt idx="5274">
                  <c:v>-7.3421000000000003</c:v>
                </c:pt>
                <c:pt idx="5275">
                  <c:v>-7.5433000000000003</c:v>
                </c:pt>
                <c:pt idx="5276">
                  <c:v>-7.7351999999999999</c:v>
                </c:pt>
                <c:pt idx="5277">
                  <c:v>-7.8842999999999996</c:v>
                </c:pt>
                <c:pt idx="5278">
                  <c:v>-8.0332000000000008</c:v>
                </c:pt>
                <c:pt idx="5279">
                  <c:v>-8.1804000000000006</c:v>
                </c:pt>
                <c:pt idx="5280">
                  <c:v>-8.3041</c:v>
                </c:pt>
                <c:pt idx="5281">
                  <c:v>-8.4190000000000005</c:v>
                </c:pt>
                <c:pt idx="5282">
                  <c:v>-8.5475999999999992</c:v>
                </c:pt>
                <c:pt idx="5283">
                  <c:v>-8.6728000000000005</c:v>
                </c:pt>
                <c:pt idx="5284">
                  <c:v>-8.7843999999999998</c:v>
                </c:pt>
                <c:pt idx="5285">
                  <c:v>-8.8657000000000004</c:v>
                </c:pt>
                <c:pt idx="5286">
                  <c:v>-8.9488000000000003</c:v>
                </c:pt>
                <c:pt idx="5287">
                  <c:v>-9.0198</c:v>
                </c:pt>
                <c:pt idx="5288">
                  <c:v>-9.0602</c:v>
                </c:pt>
                <c:pt idx="5289">
                  <c:v>-9.0894999999999992</c:v>
                </c:pt>
                <c:pt idx="5290">
                  <c:v>-9.1173999999999999</c:v>
                </c:pt>
                <c:pt idx="5291">
                  <c:v>-9.1311</c:v>
                </c:pt>
                <c:pt idx="5292">
                  <c:v>-9.1525999999999996</c:v>
                </c:pt>
                <c:pt idx="5293">
                  <c:v>-9.1582000000000008</c:v>
                </c:pt>
                <c:pt idx="5294">
                  <c:v>-9.1626999999999992</c:v>
                </c:pt>
                <c:pt idx="5295">
                  <c:v>-9.1638999999999999</c:v>
                </c:pt>
                <c:pt idx="5296">
                  <c:v>-9.1775000000000002</c:v>
                </c:pt>
                <c:pt idx="5297">
                  <c:v>-9.2003000000000004</c:v>
                </c:pt>
                <c:pt idx="5298">
                  <c:v>-9.2223000000000006</c:v>
                </c:pt>
                <c:pt idx="5299">
                  <c:v>-9.2361000000000004</c:v>
                </c:pt>
                <c:pt idx="5300">
                  <c:v>-9.2620000000000005</c:v>
                </c:pt>
                <c:pt idx="5301">
                  <c:v>-9.2959999999999994</c:v>
                </c:pt>
                <c:pt idx="5302">
                  <c:v>-9.3172999999999995</c:v>
                </c:pt>
                <c:pt idx="5303">
                  <c:v>-9.3445999999999998</c:v>
                </c:pt>
                <c:pt idx="5304">
                  <c:v>-9.3734999999999999</c:v>
                </c:pt>
                <c:pt idx="5305">
                  <c:v>-9.4156999999999993</c:v>
                </c:pt>
                <c:pt idx="5306">
                  <c:v>-9.4278999999999993</c:v>
                </c:pt>
                <c:pt idx="5307">
                  <c:v>-9.4099000000000004</c:v>
                </c:pt>
                <c:pt idx="5308">
                  <c:v>-9.4033999999999995</c:v>
                </c:pt>
                <c:pt idx="5309">
                  <c:v>-9.3986999999999998</c:v>
                </c:pt>
                <c:pt idx="5310">
                  <c:v>-9.4117999999999995</c:v>
                </c:pt>
                <c:pt idx="5311">
                  <c:v>-9.4335000000000004</c:v>
                </c:pt>
                <c:pt idx="5312">
                  <c:v>-9.4656000000000002</c:v>
                </c:pt>
                <c:pt idx="5313">
                  <c:v>-9.4920000000000009</c:v>
                </c:pt>
                <c:pt idx="5314">
                  <c:v>-9.5047999999999995</c:v>
                </c:pt>
                <c:pt idx="5315">
                  <c:v>-9.5184999999999995</c:v>
                </c:pt>
                <c:pt idx="5316">
                  <c:v>-9.5140999999999991</c:v>
                </c:pt>
                <c:pt idx="5317">
                  <c:v>-9.5241000000000007</c:v>
                </c:pt>
                <c:pt idx="5318">
                  <c:v>-9.5471000000000004</c:v>
                </c:pt>
                <c:pt idx="5319">
                  <c:v>-9.5652000000000008</c:v>
                </c:pt>
                <c:pt idx="5320">
                  <c:v>-9.5740999999999996</c:v>
                </c:pt>
                <c:pt idx="5321">
                  <c:v>-9.5996000000000006</c:v>
                </c:pt>
                <c:pt idx="5322">
                  <c:v>-9.6245999999999992</c:v>
                </c:pt>
                <c:pt idx="5323">
                  <c:v>-9.6583000000000006</c:v>
                </c:pt>
                <c:pt idx="5324">
                  <c:v>-9.6606000000000005</c:v>
                </c:pt>
                <c:pt idx="5325">
                  <c:v>-9.6707000000000001</c:v>
                </c:pt>
                <c:pt idx="5326">
                  <c:v>-9.6782000000000004</c:v>
                </c:pt>
                <c:pt idx="5327">
                  <c:v>-9.7025000000000006</c:v>
                </c:pt>
                <c:pt idx="5328">
                  <c:v>-9.7239000000000004</c:v>
                </c:pt>
                <c:pt idx="5329">
                  <c:v>-9.7174999999999994</c:v>
                </c:pt>
                <c:pt idx="5330">
                  <c:v>-9.7140000000000004</c:v>
                </c:pt>
                <c:pt idx="5331">
                  <c:v>-9.7413000000000007</c:v>
                </c:pt>
                <c:pt idx="5332">
                  <c:v>-9.7567000000000004</c:v>
                </c:pt>
                <c:pt idx="5333">
                  <c:v>-9.7704000000000004</c:v>
                </c:pt>
                <c:pt idx="5334">
                  <c:v>-9.7859999999999996</c:v>
                </c:pt>
                <c:pt idx="5335">
                  <c:v>-9.8094000000000001</c:v>
                </c:pt>
                <c:pt idx="5336">
                  <c:v>-9.8331999999999997</c:v>
                </c:pt>
                <c:pt idx="5337">
                  <c:v>-9.8388000000000009</c:v>
                </c:pt>
                <c:pt idx="5338">
                  <c:v>-9.8422000000000001</c:v>
                </c:pt>
                <c:pt idx="5339">
                  <c:v>-9.8559000000000001</c:v>
                </c:pt>
                <c:pt idx="5340">
                  <c:v>-9.8758999999999997</c:v>
                </c:pt>
                <c:pt idx="5341">
                  <c:v>-9.8984000000000005</c:v>
                </c:pt>
                <c:pt idx="5342">
                  <c:v>-9.9110999999999994</c:v>
                </c:pt>
                <c:pt idx="5343">
                  <c:v>-9.9138000000000002</c:v>
                </c:pt>
                <c:pt idx="5344">
                  <c:v>-9.9194999999999993</c:v>
                </c:pt>
                <c:pt idx="5345">
                  <c:v>-9.9260000000000002</c:v>
                </c:pt>
                <c:pt idx="5346">
                  <c:v>-9.9162999999999997</c:v>
                </c:pt>
                <c:pt idx="5347">
                  <c:v>-9.9155999999999995</c:v>
                </c:pt>
                <c:pt idx="5348">
                  <c:v>-9.9144000000000005</c:v>
                </c:pt>
                <c:pt idx="5349">
                  <c:v>-9.9094999999999995</c:v>
                </c:pt>
                <c:pt idx="5350">
                  <c:v>-9.9145000000000003</c:v>
                </c:pt>
                <c:pt idx="5351">
                  <c:v>-9.9349000000000007</c:v>
                </c:pt>
                <c:pt idx="5352">
                  <c:v>-9.9374000000000002</c:v>
                </c:pt>
                <c:pt idx="5353">
                  <c:v>-9.9518000000000004</c:v>
                </c:pt>
                <c:pt idx="5354">
                  <c:v>-9.9692000000000007</c:v>
                </c:pt>
                <c:pt idx="5355">
                  <c:v>-10.000999999999999</c:v>
                </c:pt>
                <c:pt idx="5356">
                  <c:v>-10</c:v>
                </c:pt>
                <c:pt idx="5357">
                  <c:v>-10.015000000000001</c:v>
                </c:pt>
                <c:pt idx="5358">
                  <c:v>-10.034000000000001</c:v>
                </c:pt>
                <c:pt idx="5359">
                  <c:v>-10.058</c:v>
                </c:pt>
                <c:pt idx="5360">
                  <c:v>-10.093</c:v>
                </c:pt>
                <c:pt idx="5361">
                  <c:v>-10.122999999999999</c:v>
                </c:pt>
                <c:pt idx="5362">
                  <c:v>-10.128</c:v>
                </c:pt>
                <c:pt idx="5363">
                  <c:v>-10.137</c:v>
                </c:pt>
                <c:pt idx="5364">
                  <c:v>-10.148999999999999</c:v>
                </c:pt>
                <c:pt idx="5365">
                  <c:v>-10.157</c:v>
                </c:pt>
                <c:pt idx="5366">
                  <c:v>-10.17</c:v>
                </c:pt>
                <c:pt idx="5367">
                  <c:v>-10.185</c:v>
                </c:pt>
                <c:pt idx="5368">
                  <c:v>-10.166</c:v>
                </c:pt>
                <c:pt idx="5369">
                  <c:v>-10.180999999999999</c:v>
                </c:pt>
                <c:pt idx="5370">
                  <c:v>-10.175000000000001</c:v>
                </c:pt>
                <c:pt idx="5371">
                  <c:v>-10.176</c:v>
                </c:pt>
                <c:pt idx="5372">
                  <c:v>-10.18</c:v>
                </c:pt>
                <c:pt idx="5373">
                  <c:v>-10.195</c:v>
                </c:pt>
                <c:pt idx="5374">
                  <c:v>-10.199</c:v>
                </c:pt>
                <c:pt idx="5375">
                  <c:v>-10.210000000000001</c:v>
                </c:pt>
                <c:pt idx="5376">
                  <c:v>-10.217000000000001</c:v>
                </c:pt>
                <c:pt idx="5377">
                  <c:v>-10.207000000000001</c:v>
                </c:pt>
                <c:pt idx="5378">
                  <c:v>-10.220000000000001</c:v>
                </c:pt>
                <c:pt idx="5379">
                  <c:v>-10.227</c:v>
                </c:pt>
                <c:pt idx="5380">
                  <c:v>-10.247</c:v>
                </c:pt>
                <c:pt idx="5381">
                  <c:v>-10.263999999999999</c:v>
                </c:pt>
                <c:pt idx="5382">
                  <c:v>-10.268000000000001</c:v>
                </c:pt>
                <c:pt idx="5383">
                  <c:v>-10.28</c:v>
                </c:pt>
                <c:pt idx="5384">
                  <c:v>-10.291</c:v>
                </c:pt>
                <c:pt idx="5385">
                  <c:v>-10.287000000000001</c:v>
                </c:pt>
                <c:pt idx="5386">
                  <c:v>-10.302</c:v>
                </c:pt>
                <c:pt idx="5387">
                  <c:v>-10.327</c:v>
                </c:pt>
                <c:pt idx="5388">
                  <c:v>-10.361000000000001</c:v>
                </c:pt>
                <c:pt idx="5389">
                  <c:v>-10.372</c:v>
                </c:pt>
                <c:pt idx="5390">
                  <c:v>-10.382</c:v>
                </c:pt>
                <c:pt idx="5391">
                  <c:v>-10.401</c:v>
                </c:pt>
                <c:pt idx="5392">
                  <c:v>-10.417</c:v>
                </c:pt>
                <c:pt idx="5393">
                  <c:v>-10.417999999999999</c:v>
                </c:pt>
                <c:pt idx="5394">
                  <c:v>-10.417999999999999</c:v>
                </c:pt>
                <c:pt idx="5395">
                  <c:v>-10.409000000000001</c:v>
                </c:pt>
                <c:pt idx="5396">
                  <c:v>-10.401999999999999</c:v>
                </c:pt>
                <c:pt idx="5397">
                  <c:v>-10.378</c:v>
                </c:pt>
                <c:pt idx="5398">
                  <c:v>-10.363</c:v>
                </c:pt>
                <c:pt idx="5399">
                  <c:v>-10.345000000000001</c:v>
                </c:pt>
                <c:pt idx="5400">
                  <c:v>-10.331</c:v>
                </c:pt>
                <c:pt idx="5401">
                  <c:v>-10.339</c:v>
                </c:pt>
                <c:pt idx="5402">
                  <c:v>-10.333</c:v>
                </c:pt>
                <c:pt idx="5403">
                  <c:v>-10.321999999999999</c:v>
                </c:pt>
                <c:pt idx="5404">
                  <c:v>-10.349</c:v>
                </c:pt>
                <c:pt idx="5405">
                  <c:v>-10.375</c:v>
                </c:pt>
                <c:pt idx="5406">
                  <c:v>-10.401999999999999</c:v>
                </c:pt>
                <c:pt idx="5407">
                  <c:v>-10.43</c:v>
                </c:pt>
                <c:pt idx="5408">
                  <c:v>-10.449</c:v>
                </c:pt>
                <c:pt idx="5409">
                  <c:v>-10.475</c:v>
                </c:pt>
                <c:pt idx="5410">
                  <c:v>-10.496</c:v>
                </c:pt>
                <c:pt idx="5411">
                  <c:v>-10.510999999999999</c:v>
                </c:pt>
                <c:pt idx="5412">
                  <c:v>-10.507999999999999</c:v>
                </c:pt>
                <c:pt idx="5413">
                  <c:v>-10.509</c:v>
                </c:pt>
                <c:pt idx="5414">
                  <c:v>-10.484</c:v>
                </c:pt>
                <c:pt idx="5415">
                  <c:v>-10.472</c:v>
                </c:pt>
                <c:pt idx="5416">
                  <c:v>-10.464</c:v>
                </c:pt>
                <c:pt idx="5417">
                  <c:v>-10.438000000000001</c:v>
                </c:pt>
                <c:pt idx="5418">
                  <c:v>-10.432</c:v>
                </c:pt>
                <c:pt idx="5419">
                  <c:v>-10.449</c:v>
                </c:pt>
                <c:pt idx="5420">
                  <c:v>-10.449</c:v>
                </c:pt>
                <c:pt idx="5421">
                  <c:v>-10.45</c:v>
                </c:pt>
                <c:pt idx="5422">
                  <c:v>-10.465</c:v>
                </c:pt>
                <c:pt idx="5423">
                  <c:v>-10.47</c:v>
                </c:pt>
                <c:pt idx="5424">
                  <c:v>-10.484999999999999</c:v>
                </c:pt>
                <c:pt idx="5425">
                  <c:v>-10.484</c:v>
                </c:pt>
                <c:pt idx="5426">
                  <c:v>-10.462999999999999</c:v>
                </c:pt>
                <c:pt idx="5427">
                  <c:v>-10.487</c:v>
                </c:pt>
                <c:pt idx="5428">
                  <c:v>-10.478999999999999</c:v>
                </c:pt>
                <c:pt idx="5429">
                  <c:v>-10.487</c:v>
                </c:pt>
                <c:pt idx="5430">
                  <c:v>-10.502000000000001</c:v>
                </c:pt>
                <c:pt idx="5431">
                  <c:v>-10.503</c:v>
                </c:pt>
                <c:pt idx="5432">
                  <c:v>-10.51</c:v>
                </c:pt>
                <c:pt idx="5433">
                  <c:v>-10.489000000000001</c:v>
                </c:pt>
                <c:pt idx="5434">
                  <c:v>-10.474</c:v>
                </c:pt>
                <c:pt idx="5435">
                  <c:v>-10.472</c:v>
                </c:pt>
                <c:pt idx="5436">
                  <c:v>-10.451000000000001</c:v>
                </c:pt>
                <c:pt idx="5437">
                  <c:v>-10.425000000000001</c:v>
                </c:pt>
                <c:pt idx="5438">
                  <c:v>-10.414</c:v>
                </c:pt>
                <c:pt idx="5439">
                  <c:v>-10.388</c:v>
                </c:pt>
                <c:pt idx="5440">
                  <c:v>-10.358000000000001</c:v>
                </c:pt>
                <c:pt idx="5441">
                  <c:v>-10.319000000000001</c:v>
                </c:pt>
                <c:pt idx="5442">
                  <c:v>-10.282</c:v>
                </c:pt>
                <c:pt idx="5443">
                  <c:v>-10.244999999999999</c:v>
                </c:pt>
                <c:pt idx="5444">
                  <c:v>-10.188000000000001</c:v>
                </c:pt>
                <c:pt idx="5445">
                  <c:v>-10.125999999999999</c:v>
                </c:pt>
                <c:pt idx="5446">
                  <c:v>-10.069000000000001</c:v>
                </c:pt>
                <c:pt idx="5447">
                  <c:v>-9.9883000000000006</c:v>
                </c:pt>
                <c:pt idx="5448">
                  <c:v>-9.9011999999999993</c:v>
                </c:pt>
                <c:pt idx="5449">
                  <c:v>-9.8321000000000005</c:v>
                </c:pt>
                <c:pt idx="5450">
                  <c:v>-9.7457999999999991</c:v>
                </c:pt>
                <c:pt idx="5451">
                  <c:v>-9.6585999999999999</c:v>
                </c:pt>
                <c:pt idx="5452">
                  <c:v>-9.5838000000000001</c:v>
                </c:pt>
                <c:pt idx="5453">
                  <c:v>-9.5417000000000005</c:v>
                </c:pt>
                <c:pt idx="5454">
                  <c:v>-9.4544999999999995</c:v>
                </c:pt>
                <c:pt idx="5455">
                  <c:v>-9.3539999999999992</c:v>
                </c:pt>
                <c:pt idx="5456">
                  <c:v>-9.2673000000000005</c:v>
                </c:pt>
                <c:pt idx="5457">
                  <c:v>-9.1865000000000006</c:v>
                </c:pt>
                <c:pt idx="5458">
                  <c:v>-9.1219999999999999</c:v>
                </c:pt>
                <c:pt idx="5459">
                  <c:v>-9.0775000000000006</c:v>
                </c:pt>
                <c:pt idx="5460">
                  <c:v>-9.0258000000000003</c:v>
                </c:pt>
                <c:pt idx="5461">
                  <c:v>-8.9581</c:v>
                </c:pt>
                <c:pt idx="5462">
                  <c:v>-8.8903999999999996</c:v>
                </c:pt>
                <c:pt idx="5463">
                  <c:v>-8.8109000000000002</c:v>
                </c:pt>
                <c:pt idx="5464">
                  <c:v>-8.7218</c:v>
                </c:pt>
                <c:pt idx="5465">
                  <c:v>-8.6780000000000008</c:v>
                </c:pt>
                <c:pt idx="5466">
                  <c:v>-8.6571999999999996</c:v>
                </c:pt>
                <c:pt idx="5467">
                  <c:v>-8.6149000000000004</c:v>
                </c:pt>
                <c:pt idx="5468">
                  <c:v>-8.5272000000000006</c:v>
                </c:pt>
                <c:pt idx="5469">
                  <c:v>-8.4390999999999998</c:v>
                </c:pt>
                <c:pt idx="5470">
                  <c:v>-8.3701000000000008</c:v>
                </c:pt>
                <c:pt idx="5471">
                  <c:v>-8.3019999999999996</c:v>
                </c:pt>
                <c:pt idx="5472">
                  <c:v>-8.2067999999999994</c:v>
                </c:pt>
                <c:pt idx="5473">
                  <c:v>-8.1219000000000001</c:v>
                </c:pt>
                <c:pt idx="5474">
                  <c:v>-8.0305</c:v>
                </c:pt>
                <c:pt idx="5475">
                  <c:v>-7.9494999999999996</c:v>
                </c:pt>
                <c:pt idx="5476">
                  <c:v>-7.8742000000000001</c:v>
                </c:pt>
                <c:pt idx="5477">
                  <c:v>-7.8022</c:v>
                </c:pt>
                <c:pt idx="5478">
                  <c:v>-7.7365000000000004</c:v>
                </c:pt>
                <c:pt idx="5479">
                  <c:v>-7.6437999999999997</c:v>
                </c:pt>
                <c:pt idx="5480">
                  <c:v>-7.5602999999999998</c:v>
                </c:pt>
                <c:pt idx="5481">
                  <c:v>-7.4702000000000002</c:v>
                </c:pt>
                <c:pt idx="5482">
                  <c:v>-7.3859000000000004</c:v>
                </c:pt>
                <c:pt idx="5483">
                  <c:v>-7.2969999999999997</c:v>
                </c:pt>
                <c:pt idx="5484">
                  <c:v>-7.2187000000000001</c:v>
                </c:pt>
                <c:pt idx="5485">
                  <c:v>-7.1551</c:v>
                </c:pt>
                <c:pt idx="5486">
                  <c:v>-7.0486000000000004</c:v>
                </c:pt>
                <c:pt idx="5487">
                  <c:v>-6.9425999999999997</c:v>
                </c:pt>
                <c:pt idx="5488">
                  <c:v>-6.8567999999999998</c:v>
                </c:pt>
                <c:pt idx="5489">
                  <c:v>-6.8098999999999998</c:v>
                </c:pt>
                <c:pt idx="5490">
                  <c:v>-6.7569999999999997</c:v>
                </c:pt>
                <c:pt idx="5491">
                  <c:v>-6.6650999999999998</c:v>
                </c:pt>
                <c:pt idx="5492">
                  <c:v>-6.5820999999999996</c:v>
                </c:pt>
                <c:pt idx="5493">
                  <c:v>-6.4774000000000003</c:v>
                </c:pt>
                <c:pt idx="5494">
                  <c:v>-6.4085000000000001</c:v>
                </c:pt>
                <c:pt idx="5495">
                  <c:v>-6.3699000000000003</c:v>
                </c:pt>
                <c:pt idx="5496">
                  <c:v>-6.3106999999999998</c:v>
                </c:pt>
                <c:pt idx="5497">
                  <c:v>-6.2545999999999999</c:v>
                </c:pt>
                <c:pt idx="5498">
                  <c:v>-6.16</c:v>
                </c:pt>
                <c:pt idx="5499">
                  <c:v>-6.0717999999999996</c:v>
                </c:pt>
                <c:pt idx="5500">
                  <c:v>-6.0235000000000003</c:v>
                </c:pt>
                <c:pt idx="5501">
                  <c:v>-5.9661999999999997</c:v>
                </c:pt>
                <c:pt idx="5502">
                  <c:v>-5.9147999999999996</c:v>
                </c:pt>
                <c:pt idx="5503">
                  <c:v>-5.8688000000000002</c:v>
                </c:pt>
                <c:pt idx="5504">
                  <c:v>-5.8003</c:v>
                </c:pt>
                <c:pt idx="5505">
                  <c:v>-5.7531999999999996</c:v>
                </c:pt>
                <c:pt idx="5506">
                  <c:v>-5.7084999999999999</c:v>
                </c:pt>
                <c:pt idx="5507">
                  <c:v>-5.6647999999999996</c:v>
                </c:pt>
                <c:pt idx="5508">
                  <c:v>-5.6101000000000001</c:v>
                </c:pt>
                <c:pt idx="5509">
                  <c:v>-5.5494000000000003</c:v>
                </c:pt>
                <c:pt idx="5510">
                  <c:v>-5.4934000000000003</c:v>
                </c:pt>
                <c:pt idx="5511">
                  <c:v>-5.4375</c:v>
                </c:pt>
                <c:pt idx="5512">
                  <c:v>-5.3924000000000003</c:v>
                </c:pt>
                <c:pt idx="5513">
                  <c:v>-5.3670999999999998</c:v>
                </c:pt>
                <c:pt idx="5514">
                  <c:v>-5.3288000000000002</c:v>
                </c:pt>
                <c:pt idx="5515">
                  <c:v>-5.3182999999999998</c:v>
                </c:pt>
                <c:pt idx="5516">
                  <c:v>-5.2869999999999999</c:v>
                </c:pt>
                <c:pt idx="5517">
                  <c:v>-5.2504</c:v>
                </c:pt>
                <c:pt idx="5518">
                  <c:v>-5.2306999999999997</c:v>
                </c:pt>
                <c:pt idx="5519">
                  <c:v>-5.2285000000000004</c:v>
                </c:pt>
                <c:pt idx="5520">
                  <c:v>-5.2206999999999999</c:v>
                </c:pt>
                <c:pt idx="5521">
                  <c:v>-5.2054</c:v>
                </c:pt>
                <c:pt idx="5522">
                  <c:v>-5.2077999999999998</c:v>
                </c:pt>
                <c:pt idx="5523">
                  <c:v>-5.1971999999999996</c:v>
                </c:pt>
                <c:pt idx="5524">
                  <c:v>-5.1723999999999997</c:v>
                </c:pt>
                <c:pt idx="5525">
                  <c:v>-5.1521999999999997</c:v>
                </c:pt>
                <c:pt idx="5526">
                  <c:v>-5.1273999999999997</c:v>
                </c:pt>
                <c:pt idx="5527">
                  <c:v>-5.0812999999999997</c:v>
                </c:pt>
                <c:pt idx="5528">
                  <c:v>-5.0644</c:v>
                </c:pt>
                <c:pt idx="5529">
                  <c:v>-5.0411999999999999</c:v>
                </c:pt>
                <c:pt idx="5530">
                  <c:v>-5.0377999999999998</c:v>
                </c:pt>
                <c:pt idx="5531">
                  <c:v>-5.0373000000000001</c:v>
                </c:pt>
                <c:pt idx="5532">
                  <c:v>-5.0305999999999997</c:v>
                </c:pt>
                <c:pt idx="5533">
                  <c:v>-5.0117000000000003</c:v>
                </c:pt>
                <c:pt idx="5534">
                  <c:v>-5.0000999999999998</c:v>
                </c:pt>
                <c:pt idx="5535">
                  <c:v>-4.9993999999999996</c:v>
                </c:pt>
                <c:pt idx="5536">
                  <c:v>-4.9909999999999997</c:v>
                </c:pt>
                <c:pt idx="5537">
                  <c:v>-4.9783999999999997</c:v>
                </c:pt>
                <c:pt idx="5538">
                  <c:v>-4.9927999999999999</c:v>
                </c:pt>
                <c:pt idx="5539">
                  <c:v>-5.0141999999999998</c:v>
                </c:pt>
                <c:pt idx="5540">
                  <c:v>-5.0209000000000001</c:v>
                </c:pt>
                <c:pt idx="5541">
                  <c:v>-5.0053999999999998</c:v>
                </c:pt>
                <c:pt idx="5542">
                  <c:v>-5.0077999999999996</c:v>
                </c:pt>
                <c:pt idx="5543">
                  <c:v>-4.9992999999999999</c:v>
                </c:pt>
                <c:pt idx="5544">
                  <c:v>-4.9766000000000004</c:v>
                </c:pt>
                <c:pt idx="5545">
                  <c:v>-4.9482999999999997</c:v>
                </c:pt>
                <c:pt idx="5546">
                  <c:v>-4.9321999999999999</c:v>
                </c:pt>
                <c:pt idx="5547">
                  <c:v>-4.9249999999999998</c:v>
                </c:pt>
                <c:pt idx="5548">
                  <c:v>-4.9066999999999998</c:v>
                </c:pt>
                <c:pt idx="5549">
                  <c:v>-4.8898000000000001</c:v>
                </c:pt>
                <c:pt idx="5550">
                  <c:v>-4.8689999999999998</c:v>
                </c:pt>
                <c:pt idx="5551">
                  <c:v>-4.8795000000000002</c:v>
                </c:pt>
                <c:pt idx="5552">
                  <c:v>-4.8678999999999997</c:v>
                </c:pt>
                <c:pt idx="5553">
                  <c:v>-4.8255999999999997</c:v>
                </c:pt>
                <c:pt idx="5554">
                  <c:v>-4.7965</c:v>
                </c:pt>
                <c:pt idx="5555">
                  <c:v>-4.8089000000000004</c:v>
                </c:pt>
                <c:pt idx="5556">
                  <c:v>-4.8013000000000003</c:v>
                </c:pt>
                <c:pt idx="5557">
                  <c:v>-4.7816999999999998</c:v>
                </c:pt>
                <c:pt idx="5558">
                  <c:v>-4.7328000000000001</c:v>
                </c:pt>
                <c:pt idx="5559">
                  <c:v>-4.6928999999999998</c:v>
                </c:pt>
                <c:pt idx="5560">
                  <c:v>-4.6780999999999997</c:v>
                </c:pt>
                <c:pt idx="5561">
                  <c:v>-4.6749999999999998</c:v>
                </c:pt>
                <c:pt idx="5562">
                  <c:v>-4.6470000000000002</c:v>
                </c:pt>
                <c:pt idx="5563">
                  <c:v>-4.6012000000000004</c:v>
                </c:pt>
                <c:pt idx="5564">
                  <c:v>-4.5456000000000003</c:v>
                </c:pt>
                <c:pt idx="5565">
                  <c:v>-4.4897999999999998</c:v>
                </c:pt>
                <c:pt idx="5566">
                  <c:v>-4.4542000000000002</c:v>
                </c:pt>
                <c:pt idx="5567">
                  <c:v>-4.4260000000000002</c:v>
                </c:pt>
                <c:pt idx="5568">
                  <c:v>-4.4036999999999997</c:v>
                </c:pt>
                <c:pt idx="5569">
                  <c:v>-4.3606999999999996</c:v>
                </c:pt>
                <c:pt idx="5570">
                  <c:v>-4.3158000000000003</c:v>
                </c:pt>
                <c:pt idx="5571">
                  <c:v>-4.28</c:v>
                </c:pt>
                <c:pt idx="5572">
                  <c:v>-4.2412999999999998</c:v>
                </c:pt>
                <c:pt idx="5573">
                  <c:v>-4.2230999999999996</c:v>
                </c:pt>
                <c:pt idx="5574">
                  <c:v>-4.1672000000000002</c:v>
                </c:pt>
                <c:pt idx="5575">
                  <c:v>-4.1142000000000003</c:v>
                </c:pt>
                <c:pt idx="5576">
                  <c:v>-4.0663999999999998</c:v>
                </c:pt>
                <c:pt idx="5577">
                  <c:v>-4.0340999999999996</c:v>
                </c:pt>
                <c:pt idx="5578">
                  <c:v>-3.9889999999999999</c:v>
                </c:pt>
                <c:pt idx="5579">
                  <c:v>-3.9329999999999998</c:v>
                </c:pt>
                <c:pt idx="5580">
                  <c:v>-3.8761999999999999</c:v>
                </c:pt>
                <c:pt idx="5581">
                  <c:v>-3.8346</c:v>
                </c:pt>
                <c:pt idx="5582">
                  <c:v>-3.8066</c:v>
                </c:pt>
                <c:pt idx="5583">
                  <c:v>-3.7629000000000001</c:v>
                </c:pt>
                <c:pt idx="5584">
                  <c:v>-3.7098</c:v>
                </c:pt>
                <c:pt idx="5585">
                  <c:v>-3.6703000000000001</c:v>
                </c:pt>
                <c:pt idx="5586">
                  <c:v>-3.6211000000000002</c:v>
                </c:pt>
                <c:pt idx="5587">
                  <c:v>-3.5480999999999998</c:v>
                </c:pt>
                <c:pt idx="5588">
                  <c:v>-3.4830999999999999</c:v>
                </c:pt>
                <c:pt idx="5589">
                  <c:v>-3.4445000000000001</c:v>
                </c:pt>
                <c:pt idx="5590">
                  <c:v>-3.4066000000000001</c:v>
                </c:pt>
                <c:pt idx="5591">
                  <c:v>-3.3595000000000002</c:v>
                </c:pt>
                <c:pt idx="5592">
                  <c:v>-3.3006000000000002</c:v>
                </c:pt>
                <c:pt idx="5593">
                  <c:v>-3.2530999999999999</c:v>
                </c:pt>
                <c:pt idx="5594">
                  <c:v>-3.2227000000000001</c:v>
                </c:pt>
                <c:pt idx="5595">
                  <c:v>-3.173</c:v>
                </c:pt>
                <c:pt idx="5596">
                  <c:v>-3.1181999999999999</c:v>
                </c:pt>
                <c:pt idx="5597">
                  <c:v>-3.0878000000000001</c:v>
                </c:pt>
                <c:pt idx="5598">
                  <c:v>-3.0465</c:v>
                </c:pt>
                <c:pt idx="5599">
                  <c:v>-3.0042</c:v>
                </c:pt>
                <c:pt idx="5600">
                  <c:v>-2.9662000000000002</c:v>
                </c:pt>
                <c:pt idx="5601">
                  <c:v>-2.9489000000000001</c:v>
                </c:pt>
                <c:pt idx="5602">
                  <c:v>-2.9175</c:v>
                </c:pt>
                <c:pt idx="5603">
                  <c:v>-2.8765000000000001</c:v>
                </c:pt>
                <c:pt idx="5604">
                  <c:v>-2.8111999999999999</c:v>
                </c:pt>
                <c:pt idx="5605">
                  <c:v>-2.7355999999999998</c:v>
                </c:pt>
                <c:pt idx="5606">
                  <c:v>-2.6941000000000002</c:v>
                </c:pt>
                <c:pt idx="5607">
                  <c:v>-2.6486000000000001</c:v>
                </c:pt>
                <c:pt idx="5608">
                  <c:v>-2.6242000000000001</c:v>
                </c:pt>
                <c:pt idx="5609">
                  <c:v>-2.6345999999999998</c:v>
                </c:pt>
                <c:pt idx="5610">
                  <c:v>-2.6482999999999999</c:v>
                </c:pt>
                <c:pt idx="5611">
                  <c:v>-2.6526999999999998</c:v>
                </c:pt>
                <c:pt idx="5612">
                  <c:v>-2.6509</c:v>
                </c:pt>
                <c:pt idx="5613">
                  <c:v>-2.6410999999999998</c:v>
                </c:pt>
                <c:pt idx="5614">
                  <c:v>-2.6246999999999998</c:v>
                </c:pt>
                <c:pt idx="5615">
                  <c:v>-2.6259999999999999</c:v>
                </c:pt>
                <c:pt idx="5616">
                  <c:v>-2.6316000000000002</c:v>
                </c:pt>
                <c:pt idx="5617">
                  <c:v>-2.6442000000000001</c:v>
                </c:pt>
                <c:pt idx="5618">
                  <c:v>-2.605</c:v>
                </c:pt>
                <c:pt idx="5619">
                  <c:v>-2.5266000000000002</c:v>
                </c:pt>
                <c:pt idx="5620">
                  <c:v>-2.4803000000000002</c:v>
                </c:pt>
                <c:pt idx="5621">
                  <c:v>-2.4596</c:v>
                </c:pt>
                <c:pt idx="5622">
                  <c:v>-2.4599000000000002</c:v>
                </c:pt>
                <c:pt idx="5623">
                  <c:v>-2.4355000000000002</c:v>
                </c:pt>
                <c:pt idx="5624">
                  <c:v>-2.4224000000000001</c:v>
                </c:pt>
                <c:pt idx="5625">
                  <c:v>-2.3974000000000002</c:v>
                </c:pt>
                <c:pt idx="5626">
                  <c:v>-2.3653</c:v>
                </c:pt>
                <c:pt idx="5627">
                  <c:v>-2.3534999999999999</c:v>
                </c:pt>
                <c:pt idx="5628">
                  <c:v>-2.3573</c:v>
                </c:pt>
                <c:pt idx="5629">
                  <c:v>-2.3420999999999998</c:v>
                </c:pt>
                <c:pt idx="5630">
                  <c:v>-2.3193999999999999</c:v>
                </c:pt>
                <c:pt idx="5631">
                  <c:v>-2.3144</c:v>
                </c:pt>
                <c:pt idx="5632">
                  <c:v>-2.3146</c:v>
                </c:pt>
                <c:pt idx="5633">
                  <c:v>-2.3245</c:v>
                </c:pt>
                <c:pt idx="5634">
                  <c:v>-2.3216000000000001</c:v>
                </c:pt>
                <c:pt idx="5635">
                  <c:v>-2.3130000000000002</c:v>
                </c:pt>
                <c:pt idx="5636">
                  <c:v>-2.3167</c:v>
                </c:pt>
                <c:pt idx="5637">
                  <c:v>-2.3258000000000001</c:v>
                </c:pt>
                <c:pt idx="5638">
                  <c:v>-2.3159999999999998</c:v>
                </c:pt>
                <c:pt idx="5639">
                  <c:v>-2.2837000000000001</c:v>
                </c:pt>
                <c:pt idx="5640">
                  <c:v>-2.2402000000000002</c:v>
                </c:pt>
                <c:pt idx="5641">
                  <c:v>-2.1947000000000001</c:v>
                </c:pt>
                <c:pt idx="5642">
                  <c:v>-2.133</c:v>
                </c:pt>
                <c:pt idx="5643">
                  <c:v>-2.1200999999999999</c:v>
                </c:pt>
                <c:pt idx="5644">
                  <c:v>-2.0979999999999999</c:v>
                </c:pt>
                <c:pt idx="5645">
                  <c:v>-2.1065</c:v>
                </c:pt>
                <c:pt idx="5646">
                  <c:v>-2.1015000000000001</c:v>
                </c:pt>
                <c:pt idx="5647">
                  <c:v>-2.0952000000000002</c:v>
                </c:pt>
                <c:pt idx="5648">
                  <c:v>-2.0876999999999999</c:v>
                </c:pt>
                <c:pt idx="5649">
                  <c:v>-2.1190000000000002</c:v>
                </c:pt>
                <c:pt idx="5650">
                  <c:v>-2.1261999999999999</c:v>
                </c:pt>
                <c:pt idx="5651">
                  <c:v>-2.1187</c:v>
                </c:pt>
                <c:pt idx="5652">
                  <c:v>-2.1107999999999998</c:v>
                </c:pt>
                <c:pt idx="5653">
                  <c:v>-2.1027</c:v>
                </c:pt>
                <c:pt idx="5654">
                  <c:v>-2.1110000000000002</c:v>
                </c:pt>
                <c:pt idx="5655">
                  <c:v>-2.1093000000000002</c:v>
                </c:pt>
                <c:pt idx="5656">
                  <c:v>-2.1032999999999999</c:v>
                </c:pt>
                <c:pt idx="5657">
                  <c:v>-2.0918999999999999</c:v>
                </c:pt>
                <c:pt idx="5658">
                  <c:v>-2.0783</c:v>
                </c:pt>
                <c:pt idx="5659">
                  <c:v>-2.0647000000000002</c:v>
                </c:pt>
                <c:pt idx="5660">
                  <c:v>-2.0446</c:v>
                </c:pt>
                <c:pt idx="5661">
                  <c:v>-2.0371999999999999</c:v>
                </c:pt>
                <c:pt idx="5662">
                  <c:v>-2.0430000000000001</c:v>
                </c:pt>
                <c:pt idx="5663">
                  <c:v>-2.0326</c:v>
                </c:pt>
                <c:pt idx="5664">
                  <c:v>-2.0223</c:v>
                </c:pt>
                <c:pt idx="5665">
                  <c:v>-1.9991000000000001</c:v>
                </c:pt>
                <c:pt idx="5666">
                  <c:v>-1.9883</c:v>
                </c:pt>
                <c:pt idx="5667">
                  <c:v>-1.9795</c:v>
                </c:pt>
                <c:pt idx="5668">
                  <c:v>-1.9486000000000001</c:v>
                </c:pt>
                <c:pt idx="5669">
                  <c:v>-1.9286000000000001</c:v>
                </c:pt>
                <c:pt idx="5670">
                  <c:v>-1.9083000000000001</c:v>
                </c:pt>
                <c:pt idx="5671">
                  <c:v>-1.8969</c:v>
                </c:pt>
                <c:pt idx="5672">
                  <c:v>-1.8692</c:v>
                </c:pt>
                <c:pt idx="5673">
                  <c:v>-1.8557999999999999</c:v>
                </c:pt>
                <c:pt idx="5674">
                  <c:v>-1.8482000000000001</c:v>
                </c:pt>
                <c:pt idx="5675">
                  <c:v>-1.8357000000000001</c:v>
                </c:pt>
                <c:pt idx="5676">
                  <c:v>-1.8541000000000001</c:v>
                </c:pt>
                <c:pt idx="5677">
                  <c:v>-1.8505</c:v>
                </c:pt>
                <c:pt idx="5678">
                  <c:v>-1.8485</c:v>
                </c:pt>
                <c:pt idx="5679">
                  <c:v>-1.8413999999999999</c:v>
                </c:pt>
                <c:pt idx="5680">
                  <c:v>-1.8424</c:v>
                </c:pt>
                <c:pt idx="5681">
                  <c:v>-1.8394999999999999</c:v>
                </c:pt>
                <c:pt idx="5682">
                  <c:v>-1.823</c:v>
                </c:pt>
                <c:pt idx="5683">
                  <c:v>-1.8169</c:v>
                </c:pt>
                <c:pt idx="5684">
                  <c:v>-1.8174999999999999</c:v>
                </c:pt>
                <c:pt idx="5685">
                  <c:v>-1.8004</c:v>
                </c:pt>
                <c:pt idx="5686">
                  <c:v>-1.8028999999999999</c:v>
                </c:pt>
                <c:pt idx="5687">
                  <c:v>-1.8022</c:v>
                </c:pt>
                <c:pt idx="5688">
                  <c:v>-1.8063</c:v>
                </c:pt>
                <c:pt idx="5689">
                  <c:v>-1.8129999999999999</c:v>
                </c:pt>
                <c:pt idx="5690">
                  <c:v>-1.8079000000000001</c:v>
                </c:pt>
                <c:pt idx="5691">
                  <c:v>-1.8129</c:v>
                </c:pt>
                <c:pt idx="5692">
                  <c:v>-1.7883</c:v>
                </c:pt>
                <c:pt idx="5693">
                  <c:v>-1.776</c:v>
                </c:pt>
                <c:pt idx="5694">
                  <c:v>-1.7855000000000001</c:v>
                </c:pt>
                <c:pt idx="5695">
                  <c:v>-1.7722</c:v>
                </c:pt>
                <c:pt idx="5696">
                  <c:v>-1.7399</c:v>
                </c:pt>
                <c:pt idx="5697">
                  <c:v>-1.7189000000000001</c:v>
                </c:pt>
                <c:pt idx="5698">
                  <c:v>-1.7142999999999999</c:v>
                </c:pt>
                <c:pt idx="5699">
                  <c:v>-1.6919999999999999</c:v>
                </c:pt>
                <c:pt idx="5700">
                  <c:v>-1.6880999999999999</c:v>
                </c:pt>
                <c:pt idx="5701">
                  <c:v>-1.6897</c:v>
                </c:pt>
                <c:pt idx="5702">
                  <c:v>-1.6890000000000001</c:v>
                </c:pt>
                <c:pt idx="5703">
                  <c:v>-1.6757</c:v>
                </c:pt>
                <c:pt idx="5704">
                  <c:v>-1.6813</c:v>
                </c:pt>
                <c:pt idx="5705">
                  <c:v>-1.6632</c:v>
                </c:pt>
                <c:pt idx="5706">
                  <c:v>-1.641</c:v>
                </c:pt>
                <c:pt idx="5707">
                  <c:v>-1.6417999999999999</c:v>
                </c:pt>
                <c:pt idx="5708">
                  <c:v>-1.6536999999999999</c:v>
                </c:pt>
                <c:pt idx="5709">
                  <c:v>-1.6611</c:v>
                </c:pt>
                <c:pt idx="5710">
                  <c:v>-1.6614</c:v>
                </c:pt>
                <c:pt idx="5711">
                  <c:v>-1.6543000000000001</c:v>
                </c:pt>
                <c:pt idx="5712">
                  <c:v>-1.6158999999999999</c:v>
                </c:pt>
                <c:pt idx="5713">
                  <c:v>-1.5863</c:v>
                </c:pt>
                <c:pt idx="5714">
                  <c:v>-1.5475000000000001</c:v>
                </c:pt>
                <c:pt idx="5715">
                  <c:v>-1.5304</c:v>
                </c:pt>
                <c:pt idx="5716">
                  <c:v>-1.5406</c:v>
                </c:pt>
                <c:pt idx="5717">
                  <c:v>-1.5637000000000001</c:v>
                </c:pt>
                <c:pt idx="5718">
                  <c:v>-1.5948</c:v>
                </c:pt>
                <c:pt idx="5719">
                  <c:v>-1.6222000000000001</c:v>
                </c:pt>
                <c:pt idx="5720">
                  <c:v>-1.6529</c:v>
                </c:pt>
                <c:pt idx="5721">
                  <c:v>-1.6778999999999999</c:v>
                </c:pt>
                <c:pt idx="5722">
                  <c:v>-1.6728000000000001</c:v>
                </c:pt>
                <c:pt idx="5723">
                  <c:v>-1.6815</c:v>
                </c:pt>
                <c:pt idx="5724">
                  <c:v>-1.7098</c:v>
                </c:pt>
                <c:pt idx="5725">
                  <c:v>-1.7096</c:v>
                </c:pt>
                <c:pt idx="5726">
                  <c:v>-1.7219</c:v>
                </c:pt>
                <c:pt idx="5727">
                  <c:v>-1.7705</c:v>
                </c:pt>
                <c:pt idx="5728">
                  <c:v>-1.82</c:v>
                </c:pt>
                <c:pt idx="5729">
                  <c:v>-1.9</c:v>
                </c:pt>
                <c:pt idx="5730">
                  <c:v>-1.9797</c:v>
                </c:pt>
                <c:pt idx="5731">
                  <c:v>-2.0562</c:v>
                </c:pt>
                <c:pt idx="5732">
                  <c:v>-2.1274000000000002</c:v>
                </c:pt>
                <c:pt idx="5733">
                  <c:v>-2.2305999999999999</c:v>
                </c:pt>
                <c:pt idx="5734">
                  <c:v>-2.3378999999999999</c:v>
                </c:pt>
                <c:pt idx="5735">
                  <c:v>-2.4376000000000002</c:v>
                </c:pt>
                <c:pt idx="5736">
                  <c:v>-2.5548000000000002</c:v>
                </c:pt>
                <c:pt idx="5737">
                  <c:v>-2.6981999999999999</c:v>
                </c:pt>
                <c:pt idx="5738">
                  <c:v>-2.8410000000000002</c:v>
                </c:pt>
                <c:pt idx="5739">
                  <c:v>-2.9819</c:v>
                </c:pt>
                <c:pt idx="5740">
                  <c:v>-3.1379999999999999</c:v>
                </c:pt>
                <c:pt idx="5741">
                  <c:v>-3.2690000000000001</c:v>
                </c:pt>
                <c:pt idx="5742">
                  <c:v>-3.3632</c:v>
                </c:pt>
                <c:pt idx="5743">
                  <c:v>-3.4508000000000001</c:v>
                </c:pt>
                <c:pt idx="5744">
                  <c:v>-3.5384000000000002</c:v>
                </c:pt>
                <c:pt idx="5745">
                  <c:v>-3.6307</c:v>
                </c:pt>
                <c:pt idx="5746">
                  <c:v>-3.7269000000000001</c:v>
                </c:pt>
                <c:pt idx="5747">
                  <c:v>-3.8451</c:v>
                </c:pt>
                <c:pt idx="5748">
                  <c:v>-3.9550999999999998</c:v>
                </c:pt>
                <c:pt idx="5749">
                  <c:v>-4.0492999999999997</c:v>
                </c:pt>
                <c:pt idx="5750">
                  <c:v>-4.1670999999999996</c:v>
                </c:pt>
                <c:pt idx="5751">
                  <c:v>-4.2587999999999999</c:v>
                </c:pt>
                <c:pt idx="5752">
                  <c:v>-4.3037999999999998</c:v>
                </c:pt>
                <c:pt idx="5753">
                  <c:v>-4.3423999999999996</c:v>
                </c:pt>
                <c:pt idx="5754">
                  <c:v>-4.5026999999999999</c:v>
                </c:pt>
                <c:pt idx="5755">
                  <c:v>-4.6242999999999999</c:v>
                </c:pt>
                <c:pt idx="5756">
                  <c:v>-4.6513999999999998</c:v>
                </c:pt>
                <c:pt idx="5757">
                  <c:v>-4.6745999999999999</c:v>
                </c:pt>
                <c:pt idx="5758">
                  <c:v>-4.7407000000000004</c:v>
                </c:pt>
                <c:pt idx="5759">
                  <c:v>-4.8158000000000003</c:v>
                </c:pt>
                <c:pt idx="5760">
                  <c:v>-4.8507999999999996</c:v>
                </c:pt>
                <c:pt idx="5761">
                  <c:v>-4.9028999999999998</c:v>
                </c:pt>
                <c:pt idx="5762">
                  <c:v>-4.9424999999999999</c:v>
                </c:pt>
                <c:pt idx="5763">
                  <c:v>-4.9932999999999996</c:v>
                </c:pt>
                <c:pt idx="5764">
                  <c:v>-5.0293999999999999</c:v>
                </c:pt>
                <c:pt idx="5765">
                  <c:v>-5.0875000000000004</c:v>
                </c:pt>
                <c:pt idx="5766">
                  <c:v>-5.1323999999999996</c:v>
                </c:pt>
                <c:pt idx="5767">
                  <c:v>-5.1492000000000004</c:v>
                </c:pt>
                <c:pt idx="5768">
                  <c:v>-5.1424000000000003</c:v>
                </c:pt>
                <c:pt idx="5769">
                  <c:v>-5.1349</c:v>
                </c:pt>
                <c:pt idx="5770">
                  <c:v>-5.1559999999999997</c:v>
                </c:pt>
                <c:pt idx="5771">
                  <c:v>-5.1863999999999999</c:v>
                </c:pt>
                <c:pt idx="5772">
                  <c:v>-5.1726999999999999</c:v>
                </c:pt>
                <c:pt idx="5773">
                  <c:v>-5.1619000000000002</c:v>
                </c:pt>
                <c:pt idx="5774">
                  <c:v>-5.1333000000000002</c:v>
                </c:pt>
                <c:pt idx="5775">
                  <c:v>-5.0831999999999997</c:v>
                </c:pt>
                <c:pt idx="5776">
                  <c:v>-5.0991999999999997</c:v>
                </c:pt>
                <c:pt idx="5777">
                  <c:v>-5.1482999999999999</c:v>
                </c:pt>
                <c:pt idx="5778">
                  <c:v>-5.1779000000000002</c:v>
                </c:pt>
                <c:pt idx="5779">
                  <c:v>-5.2055999999999996</c:v>
                </c:pt>
                <c:pt idx="5780">
                  <c:v>-5.2396000000000003</c:v>
                </c:pt>
                <c:pt idx="5781">
                  <c:v>-5.2575000000000003</c:v>
                </c:pt>
                <c:pt idx="5782">
                  <c:v>-5.3059000000000003</c:v>
                </c:pt>
                <c:pt idx="5783">
                  <c:v>-5.3356000000000003</c:v>
                </c:pt>
                <c:pt idx="5784">
                  <c:v>-5.3674999999999997</c:v>
                </c:pt>
                <c:pt idx="5785">
                  <c:v>-5.3666</c:v>
                </c:pt>
                <c:pt idx="5786">
                  <c:v>-5.4063999999999997</c:v>
                </c:pt>
                <c:pt idx="5787">
                  <c:v>-5.4669999999999996</c:v>
                </c:pt>
                <c:pt idx="5788">
                  <c:v>-5.5000999999999998</c:v>
                </c:pt>
                <c:pt idx="5789">
                  <c:v>-5.5346000000000002</c:v>
                </c:pt>
                <c:pt idx="5790">
                  <c:v>-5.5557999999999996</c:v>
                </c:pt>
                <c:pt idx="5791">
                  <c:v>-5.5717999999999996</c:v>
                </c:pt>
                <c:pt idx="5792">
                  <c:v>-5.5942999999999996</c:v>
                </c:pt>
                <c:pt idx="5793">
                  <c:v>-5.6113</c:v>
                </c:pt>
                <c:pt idx="5794">
                  <c:v>-5.6387999999999998</c:v>
                </c:pt>
                <c:pt idx="5795">
                  <c:v>-5.6699000000000002</c:v>
                </c:pt>
                <c:pt idx="5796">
                  <c:v>-5.6809000000000003</c:v>
                </c:pt>
                <c:pt idx="5797">
                  <c:v>-5.6981999999999999</c:v>
                </c:pt>
                <c:pt idx="5798">
                  <c:v>-5.7126999999999999</c:v>
                </c:pt>
                <c:pt idx="5799">
                  <c:v>-5.7252999999999998</c:v>
                </c:pt>
                <c:pt idx="5800">
                  <c:v>-5.7237999999999998</c:v>
                </c:pt>
                <c:pt idx="5801">
                  <c:v>-5.7187999999999999</c:v>
                </c:pt>
                <c:pt idx="5802">
                  <c:v>-5.7321</c:v>
                </c:pt>
                <c:pt idx="5803">
                  <c:v>-5.73</c:v>
                </c:pt>
                <c:pt idx="5804">
                  <c:v>-5.7291999999999996</c:v>
                </c:pt>
                <c:pt idx="5805">
                  <c:v>-5.7430000000000003</c:v>
                </c:pt>
                <c:pt idx="5806">
                  <c:v>-5.7653999999999996</c:v>
                </c:pt>
                <c:pt idx="5807">
                  <c:v>-5.7587999999999999</c:v>
                </c:pt>
                <c:pt idx="5808">
                  <c:v>-5.7409999999999997</c:v>
                </c:pt>
                <c:pt idx="5809">
                  <c:v>-5.7262000000000004</c:v>
                </c:pt>
                <c:pt idx="5810">
                  <c:v>-5.7220000000000004</c:v>
                </c:pt>
                <c:pt idx="5811">
                  <c:v>-5.7529000000000003</c:v>
                </c:pt>
                <c:pt idx="5812">
                  <c:v>-5.7346000000000004</c:v>
                </c:pt>
                <c:pt idx="5813">
                  <c:v>-5.7023999999999999</c:v>
                </c:pt>
                <c:pt idx="5814">
                  <c:v>-5.6919000000000004</c:v>
                </c:pt>
                <c:pt idx="5815">
                  <c:v>-5.7042000000000002</c:v>
                </c:pt>
                <c:pt idx="5816">
                  <c:v>-5.7257999999999996</c:v>
                </c:pt>
                <c:pt idx="5817">
                  <c:v>-5.7587999999999999</c:v>
                </c:pt>
                <c:pt idx="5818">
                  <c:v>-5.7882999999999996</c:v>
                </c:pt>
                <c:pt idx="5819">
                  <c:v>-5.8013000000000003</c:v>
                </c:pt>
                <c:pt idx="5820">
                  <c:v>-5.83</c:v>
                </c:pt>
                <c:pt idx="5821">
                  <c:v>-5.8746</c:v>
                </c:pt>
                <c:pt idx="5822">
                  <c:v>-5.9039000000000001</c:v>
                </c:pt>
                <c:pt idx="5823">
                  <c:v>-5.9215</c:v>
                </c:pt>
                <c:pt idx="5824">
                  <c:v>-5.9333999999999998</c:v>
                </c:pt>
                <c:pt idx="5825">
                  <c:v>-5.9855999999999998</c:v>
                </c:pt>
                <c:pt idx="5826">
                  <c:v>-6.0251000000000001</c:v>
                </c:pt>
                <c:pt idx="5827">
                  <c:v>-6.0789</c:v>
                </c:pt>
                <c:pt idx="5828">
                  <c:v>-6.1313000000000004</c:v>
                </c:pt>
                <c:pt idx="5829">
                  <c:v>-6.1745999999999999</c:v>
                </c:pt>
                <c:pt idx="5830">
                  <c:v>-6.2317</c:v>
                </c:pt>
                <c:pt idx="5831">
                  <c:v>-6.3018000000000001</c:v>
                </c:pt>
                <c:pt idx="5832">
                  <c:v>-6.4225000000000003</c:v>
                </c:pt>
                <c:pt idx="5833">
                  <c:v>-6.5393999999999997</c:v>
                </c:pt>
                <c:pt idx="5834">
                  <c:v>-6.6360999999999999</c:v>
                </c:pt>
                <c:pt idx="5835">
                  <c:v>-6.7107999999999999</c:v>
                </c:pt>
                <c:pt idx="5836">
                  <c:v>-6.8269000000000002</c:v>
                </c:pt>
                <c:pt idx="5837">
                  <c:v>-6.9885000000000002</c:v>
                </c:pt>
                <c:pt idx="5838">
                  <c:v>-7.1227999999999998</c:v>
                </c:pt>
                <c:pt idx="5839">
                  <c:v>-7.2511000000000001</c:v>
                </c:pt>
                <c:pt idx="5840">
                  <c:v>-7.3887</c:v>
                </c:pt>
                <c:pt idx="5841">
                  <c:v>-7.5410000000000004</c:v>
                </c:pt>
                <c:pt idx="5842">
                  <c:v>-7.6806999999999999</c:v>
                </c:pt>
                <c:pt idx="5843">
                  <c:v>-7.7973999999999997</c:v>
                </c:pt>
                <c:pt idx="5844">
                  <c:v>-7.9165000000000001</c:v>
                </c:pt>
                <c:pt idx="5845">
                  <c:v>-8.0282</c:v>
                </c:pt>
                <c:pt idx="5846">
                  <c:v>-8.1097999999999999</c:v>
                </c:pt>
                <c:pt idx="5847">
                  <c:v>-8.1960999999999995</c:v>
                </c:pt>
                <c:pt idx="5848">
                  <c:v>-8.3081999999999994</c:v>
                </c:pt>
                <c:pt idx="5849">
                  <c:v>-8.3886000000000003</c:v>
                </c:pt>
                <c:pt idx="5850">
                  <c:v>-8.4426000000000005</c:v>
                </c:pt>
                <c:pt idx="5851">
                  <c:v>-8.5376999999999992</c:v>
                </c:pt>
                <c:pt idx="5852">
                  <c:v>-8.6295999999999999</c:v>
                </c:pt>
                <c:pt idx="5853">
                  <c:v>-8.6708999999999996</c:v>
                </c:pt>
                <c:pt idx="5854">
                  <c:v>-8.6974999999999998</c:v>
                </c:pt>
                <c:pt idx="5855">
                  <c:v>-8.7743000000000002</c:v>
                </c:pt>
                <c:pt idx="5856">
                  <c:v>-8.8656000000000006</c:v>
                </c:pt>
                <c:pt idx="5857">
                  <c:v>-8.9292999999999996</c:v>
                </c:pt>
                <c:pt idx="5858">
                  <c:v>-8.9766999999999992</c:v>
                </c:pt>
                <c:pt idx="5859">
                  <c:v>-9.0320999999999998</c:v>
                </c:pt>
                <c:pt idx="5860">
                  <c:v>-9.0906000000000002</c:v>
                </c:pt>
                <c:pt idx="5861">
                  <c:v>-9.1547999999999998</c:v>
                </c:pt>
                <c:pt idx="5862">
                  <c:v>-9.2073999999999998</c:v>
                </c:pt>
                <c:pt idx="5863">
                  <c:v>-9.2382000000000009</c:v>
                </c:pt>
                <c:pt idx="5864">
                  <c:v>-9.3081999999999994</c:v>
                </c:pt>
                <c:pt idx="5865">
                  <c:v>-9.3559999999999999</c:v>
                </c:pt>
                <c:pt idx="5866">
                  <c:v>-9.3996999999999993</c:v>
                </c:pt>
                <c:pt idx="5867">
                  <c:v>-9.4367999999999999</c:v>
                </c:pt>
                <c:pt idx="5868">
                  <c:v>-9.4831000000000003</c:v>
                </c:pt>
                <c:pt idx="5869">
                  <c:v>-9.5162999999999993</c:v>
                </c:pt>
                <c:pt idx="5870">
                  <c:v>-9.5381</c:v>
                </c:pt>
                <c:pt idx="5871">
                  <c:v>-9.5739000000000001</c:v>
                </c:pt>
                <c:pt idx="5872">
                  <c:v>-9.6113999999999997</c:v>
                </c:pt>
                <c:pt idx="5873">
                  <c:v>-9.6522000000000006</c:v>
                </c:pt>
                <c:pt idx="5874">
                  <c:v>-9.6760999999999999</c:v>
                </c:pt>
                <c:pt idx="5875">
                  <c:v>-9.7068999999999992</c:v>
                </c:pt>
                <c:pt idx="5876">
                  <c:v>-9.7218999999999998</c:v>
                </c:pt>
                <c:pt idx="5877">
                  <c:v>-9.7399000000000004</c:v>
                </c:pt>
                <c:pt idx="5878">
                  <c:v>-9.7472999999999992</c:v>
                </c:pt>
                <c:pt idx="5879">
                  <c:v>-9.7664000000000009</c:v>
                </c:pt>
                <c:pt idx="5880">
                  <c:v>-9.8111999999999995</c:v>
                </c:pt>
                <c:pt idx="5881">
                  <c:v>-9.8234999999999992</c:v>
                </c:pt>
                <c:pt idx="5882">
                  <c:v>-9.8278999999999996</c:v>
                </c:pt>
                <c:pt idx="5883">
                  <c:v>-9.8463999999999992</c:v>
                </c:pt>
                <c:pt idx="5884">
                  <c:v>-9.8839000000000006</c:v>
                </c:pt>
                <c:pt idx="5885">
                  <c:v>-9.8989999999999991</c:v>
                </c:pt>
                <c:pt idx="5886">
                  <c:v>-9.9306000000000001</c:v>
                </c:pt>
                <c:pt idx="5887">
                  <c:v>-9.9556000000000004</c:v>
                </c:pt>
                <c:pt idx="5888">
                  <c:v>-9.9899000000000004</c:v>
                </c:pt>
                <c:pt idx="5889">
                  <c:v>-10.013</c:v>
                </c:pt>
                <c:pt idx="5890">
                  <c:v>-10.026999999999999</c:v>
                </c:pt>
                <c:pt idx="5891">
                  <c:v>-10.051</c:v>
                </c:pt>
                <c:pt idx="5892">
                  <c:v>-10.074</c:v>
                </c:pt>
                <c:pt idx="5893">
                  <c:v>-10.084</c:v>
                </c:pt>
                <c:pt idx="5894">
                  <c:v>-10.086</c:v>
                </c:pt>
                <c:pt idx="5895">
                  <c:v>-10.1</c:v>
                </c:pt>
                <c:pt idx="5896">
                  <c:v>-10.11</c:v>
                </c:pt>
                <c:pt idx="5897">
                  <c:v>-10.109</c:v>
                </c:pt>
                <c:pt idx="5898">
                  <c:v>-10.115</c:v>
                </c:pt>
                <c:pt idx="5899">
                  <c:v>-10.122</c:v>
                </c:pt>
                <c:pt idx="5900">
                  <c:v>-10.119</c:v>
                </c:pt>
                <c:pt idx="5901">
                  <c:v>-10.125</c:v>
                </c:pt>
                <c:pt idx="5902">
                  <c:v>-10.138</c:v>
                </c:pt>
                <c:pt idx="5903">
                  <c:v>-10.151</c:v>
                </c:pt>
                <c:pt idx="5904">
                  <c:v>-10.173</c:v>
                </c:pt>
                <c:pt idx="5905">
                  <c:v>-10.195</c:v>
                </c:pt>
                <c:pt idx="5906">
                  <c:v>-10.210000000000001</c:v>
                </c:pt>
                <c:pt idx="5907">
                  <c:v>-10.246</c:v>
                </c:pt>
                <c:pt idx="5908">
                  <c:v>-10.260999999999999</c:v>
                </c:pt>
                <c:pt idx="5909">
                  <c:v>-10.268000000000001</c:v>
                </c:pt>
                <c:pt idx="5910">
                  <c:v>-10.282</c:v>
                </c:pt>
                <c:pt idx="5911">
                  <c:v>-10.292999999999999</c:v>
                </c:pt>
                <c:pt idx="5912">
                  <c:v>-10.295999999999999</c:v>
                </c:pt>
                <c:pt idx="5913">
                  <c:v>-10.302</c:v>
                </c:pt>
                <c:pt idx="5914">
                  <c:v>-10.33</c:v>
                </c:pt>
                <c:pt idx="5915">
                  <c:v>-10.321999999999999</c:v>
                </c:pt>
                <c:pt idx="5916">
                  <c:v>-10.343</c:v>
                </c:pt>
                <c:pt idx="5917">
                  <c:v>-10.367000000000001</c:v>
                </c:pt>
                <c:pt idx="5918">
                  <c:v>-10.379</c:v>
                </c:pt>
                <c:pt idx="5919">
                  <c:v>-10.404999999999999</c:v>
                </c:pt>
                <c:pt idx="5920">
                  <c:v>-10.423999999999999</c:v>
                </c:pt>
                <c:pt idx="5921">
                  <c:v>-10.439</c:v>
                </c:pt>
                <c:pt idx="5922">
                  <c:v>-10.429</c:v>
                </c:pt>
                <c:pt idx="5923">
                  <c:v>-10.443</c:v>
                </c:pt>
                <c:pt idx="5924">
                  <c:v>-10.465</c:v>
                </c:pt>
                <c:pt idx="5925">
                  <c:v>-10.473000000000001</c:v>
                </c:pt>
                <c:pt idx="5926">
                  <c:v>-10.484</c:v>
                </c:pt>
                <c:pt idx="5927">
                  <c:v>-10.5</c:v>
                </c:pt>
                <c:pt idx="5928">
                  <c:v>-10.519</c:v>
                </c:pt>
                <c:pt idx="5929">
                  <c:v>-10.522</c:v>
                </c:pt>
                <c:pt idx="5930">
                  <c:v>-10.522</c:v>
                </c:pt>
                <c:pt idx="5931">
                  <c:v>-10.539</c:v>
                </c:pt>
                <c:pt idx="5932">
                  <c:v>-10.548999999999999</c:v>
                </c:pt>
                <c:pt idx="5933">
                  <c:v>-10.563000000000001</c:v>
                </c:pt>
                <c:pt idx="5934">
                  <c:v>-10.56</c:v>
                </c:pt>
                <c:pt idx="5935">
                  <c:v>-10.561</c:v>
                </c:pt>
                <c:pt idx="5936">
                  <c:v>-10.566000000000001</c:v>
                </c:pt>
                <c:pt idx="5937">
                  <c:v>-10.574999999999999</c:v>
                </c:pt>
                <c:pt idx="5938">
                  <c:v>-10.574</c:v>
                </c:pt>
                <c:pt idx="5939">
                  <c:v>-10.574</c:v>
                </c:pt>
                <c:pt idx="5940">
                  <c:v>-10.57</c:v>
                </c:pt>
                <c:pt idx="5941">
                  <c:v>-10.58</c:v>
                </c:pt>
                <c:pt idx="5942">
                  <c:v>-10.579000000000001</c:v>
                </c:pt>
                <c:pt idx="5943">
                  <c:v>-10.582000000000001</c:v>
                </c:pt>
                <c:pt idx="5944">
                  <c:v>-10.598000000000001</c:v>
                </c:pt>
                <c:pt idx="5945">
                  <c:v>-10.61</c:v>
                </c:pt>
                <c:pt idx="5946">
                  <c:v>-10.63</c:v>
                </c:pt>
                <c:pt idx="5947">
                  <c:v>-10.634</c:v>
                </c:pt>
                <c:pt idx="5948">
                  <c:v>-10.621</c:v>
                </c:pt>
                <c:pt idx="5949">
                  <c:v>-10.614000000000001</c:v>
                </c:pt>
                <c:pt idx="5950">
                  <c:v>-10.628</c:v>
                </c:pt>
                <c:pt idx="5951">
                  <c:v>-10.645</c:v>
                </c:pt>
                <c:pt idx="5952">
                  <c:v>-10.653</c:v>
                </c:pt>
                <c:pt idx="5953">
                  <c:v>-10.659000000000001</c:v>
                </c:pt>
                <c:pt idx="5954">
                  <c:v>-10.651</c:v>
                </c:pt>
                <c:pt idx="5955">
                  <c:v>-10.646000000000001</c:v>
                </c:pt>
                <c:pt idx="5956">
                  <c:v>-10.648999999999999</c:v>
                </c:pt>
                <c:pt idx="5957">
                  <c:v>-10.67</c:v>
                </c:pt>
                <c:pt idx="5958">
                  <c:v>-10.67</c:v>
                </c:pt>
                <c:pt idx="5959">
                  <c:v>-10.664</c:v>
                </c:pt>
                <c:pt idx="5960">
                  <c:v>-10.675000000000001</c:v>
                </c:pt>
                <c:pt idx="5961">
                  <c:v>-10.675000000000001</c:v>
                </c:pt>
                <c:pt idx="5962">
                  <c:v>-10.683</c:v>
                </c:pt>
                <c:pt idx="5963">
                  <c:v>-10.683</c:v>
                </c:pt>
                <c:pt idx="5964">
                  <c:v>-10.673999999999999</c:v>
                </c:pt>
                <c:pt idx="5965">
                  <c:v>-10.676</c:v>
                </c:pt>
                <c:pt idx="5966">
                  <c:v>-10.672000000000001</c:v>
                </c:pt>
                <c:pt idx="5967">
                  <c:v>-10.66</c:v>
                </c:pt>
                <c:pt idx="5968">
                  <c:v>-10.648999999999999</c:v>
                </c:pt>
                <c:pt idx="5969">
                  <c:v>-10.661</c:v>
                </c:pt>
                <c:pt idx="5970">
                  <c:v>-10.675000000000001</c:v>
                </c:pt>
                <c:pt idx="5971">
                  <c:v>-10.673</c:v>
                </c:pt>
                <c:pt idx="5972">
                  <c:v>-10.667</c:v>
                </c:pt>
                <c:pt idx="5973">
                  <c:v>-10.683</c:v>
                </c:pt>
                <c:pt idx="5974">
                  <c:v>-10.7</c:v>
                </c:pt>
                <c:pt idx="5975">
                  <c:v>-10.71</c:v>
                </c:pt>
                <c:pt idx="5976">
                  <c:v>-10.711</c:v>
                </c:pt>
                <c:pt idx="5977">
                  <c:v>-10.7</c:v>
                </c:pt>
                <c:pt idx="5978">
                  <c:v>-10.702</c:v>
                </c:pt>
                <c:pt idx="5979">
                  <c:v>-10.696</c:v>
                </c:pt>
                <c:pt idx="5980">
                  <c:v>-10.672000000000001</c:v>
                </c:pt>
                <c:pt idx="5981">
                  <c:v>-10.654999999999999</c:v>
                </c:pt>
                <c:pt idx="5982">
                  <c:v>-10.653</c:v>
                </c:pt>
                <c:pt idx="5983">
                  <c:v>-10.641</c:v>
                </c:pt>
                <c:pt idx="5984">
                  <c:v>-10.617000000000001</c:v>
                </c:pt>
                <c:pt idx="5985">
                  <c:v>-10.601000000000001</c:v>
                </c:pt>
                <c:pt idx="5986">
                  <c:v>-10.564</c:v>
                </c:pt>
                <c:pt idx="5987">
                  <c:v>-10.48</c:v>
                </c:pt>
                <c:pt idx="5988">
                  <c:v>-10.414</c:v>
                </c:pt>
                <c:pt idx="5989">
                  <c:v>-10.39</c:v>
                </c:pt>
                <c:pt idx="5990">
                  <c:v>-10.345000000000001</c:v>
                </c:pt>
                <c:pt idx="5991">
                  <c:v>-10.234999999999999</c:v>
                </c:pt>
                <c:pt idx="5992">
                  <c:v>-10.125999999999999</c:v>
                </c:pt>
                <c:pt idx="5993">
                  <c:v>-10.032999999999999</c:v>
                </c:pt>
                <c:pt idx="5994">
                  <c:v>-9.9289000000000005</c:v>
                </c:pt>
                <c:pt idx="5995">
                  <c:v>-9.7896000000000001</c:v>
                </c:pt>
                <c:pt idx="5996">
                  <c:v>-9.64</c:v>
                </c:pt>
                <c:pt idx="5997">
                  <c:v>-9.5</c:v>
                </c:pt>
                <c:pt idx="5998">
                  <c:v>-9.3574999999999999</c:v>
                </c:pt>
                <c:pt idx="5999">
                  <c:v>-9.2151999999999994</c:v>
                </c:pt>
                <c:pt idx="6000">
                  <c:v>-9.1046999999999993</c:v>
                </c:pt>
                <c:pt idx="6001">
                  <c:v>-8.9873999999999992</c:v>
                </c:pt>
                <c:pt idx="6002">
                  <c:v>-8.8928999999999991</c:v>
                </c:pt>
                <c:pt idx="6003">
                  <c:v>-8.7769999999999992</c:v>
                </c:pt>
                <c:pt idx="6004">
                  <c:v>-8.6738999999999997</c:v>
                </c:pt>
                <c:pt idx="6005">
                  <c:v>-8.5556999999999999</c:v>
                </c:pt>
                <c:pt idx="6006">
                  <c:v>-8.4589999999999996</c:v>
                </c:pt>
                <c:pt idx="6007">
                  <c:v>-8.3888999999999996</c:v>
                </c:pt>
                <c:pt idx="6008">
                  <c:v>-8.3135999999999992</c:v>
                </c:pt>
                <c:pt idx="6009">
                  <c:v>-8.2338000000000005</c:v>
                </c:pt>
                <c:pt idx="6010">
                  <c:v>-8.1624999999999996</c:v>
                </c:pt>
                <c:pt idx="6011">
                  <c:v>-8.0951000000000004</c:v>
                </c:pt>
                <c:pt idx="6012">
                  <c:v>-8.0252999999999997</c:v>
                </c:pt>
                <c:pt idx="6013">
                  <c:v>-7.9272</c:v>
                </c:pt>
                <c:pt idx="6014">
                  <c:v>-7.8524000000000003</c:v>
                </c:pt>
                <c:pt idx="6015">
                  <c:v>-7.7881999999999998</c:v>
                </c:pt>
                <c:pt idx="6016">
                  <c:v>-7.6811999999999996</c:v>
                </c:pt>
                <c:pt idx="6017">
                  <c:v>-7.5715000000000003</c:v>
                </c:pt>
                <c:pt idx="6018">
                  <c:v>-7.4676999999999998</c:v>
                </c:pt>
                <c:pt idx="6019">
                  <c:v>-7.3716999999999997</c:v>
                </c:pt>
                <c:pt idx="6020">
                  <c:v>-7.2572000000000001</c:v>
                </c:pt>
                <c:pt idx="6021">
                  <c:v>-7.1403999999999996</c:v>
                </c:pt>
                <c:pt idx="6022">
                  <c:v>-7.0358000000000001</c:v>
                </c:pt>
                <c:pt idx="6023">
                  <c:v>-6.931</c:v>
                </c:pt>
                <c:pt idx="6024">
                  <c:v>-6.8197999999999999</c:v>
                </c:pt>
                <c:pt idx="6025">
                  <c:v>-6.7262000000000004</c:v>
                </c:pt>
                <c:pt idx="6026">
                  <c:v>-6.6125999999999996</c:v>
                </c:pt>
                <c:pt idx="6027">
                  <c:v>-6.5019999999999998</c:v>
                </c:pt>
                <c:pt idx="6028">
                  <c:v>-6.3895999999999997</c:v>
                </c:pt>
                <c:pt idx="6029">
                  <c:v>-6.3071000000000002</c:v>
                </c:pt>
                <c:pt idx="6030">
                  <c:v>-6.2217000000000002</c:v>
                </c:pt>
                <c:pt idx="6031">
                  <c:v>-6.1223000000000001</c:v>
                </c:pt>
                <c:pt idx="6032">
                  <c:v>-6.0289999999999999</c:v>
                </c:pt>
                <c:pt idx="6033">
                  <c:v>-5.9527999999999999</c:v>
                </c:pt>
                <c:pt idx="6034">
                  <c:v>-5.8859000000000004</c:v>
                </c:pt>
                <c:pt idx="6035">
                  <c:v>-5.8140999999999998</c:v>
                </c:pt>
                <c:pt idx="6036">
                  <c:v>-5.7592999999999996</c:v>
                </c:pt>
                <c:pt idx="6037">
                  <c:v>-5.7175000000000002</c:v>
                </c:pt>
                <c:pt idx="6038">
                  <c:v>-5.6801000000000004</c:v>
                </c:pt>
                <c:pt idx="6039">
                  <c:v>-5.6496000000000004</c:v>
                </c:pt>
                <c:pt idx="6040">
                  <c:v>-5.5915999999999997</c:v>
                </c:pt>
                <c:pt idx="6041">
                  <c:v>-5.5361000000000002</c:v>
                </c:pt>
                <c:pt idx="6042">
                  <c:v>-5.4821999999999997</c:v>
                </c:pt>
                <c:pt idx="6043">
                  <c:v>-5.4405000000000001</c:v>
                </c:pt>
                <c:pt idx="6044">
                  <c:v>-5.3856999999999999</c:v>
                </c:pt>
                <c:pt idx="6045">
                  <c:v>-5.3555000000000001</c:v>
                </c:pt>
                <c:pt idx="6046">
                  <c:v>-5.3192000000000004</c:v>
                </c:pt>
                <c:pt idx="6047">
                  <c:v>-5.2667999999999999</c:v>
                </c:pt>
                <c:pt idx="6048">
                  <c:v>-5.2020999999999997</c:v>
                </c:pt>
                <c:pt idx="6049">
                  <c:v>-5.1414999999999997</c:v>
                </c:pt>
                <c:pt idx="6050">
                  <c:v>-5.0997000000000003</c:v>
                </c:pt>
                <c:pt idx="6051">
                  <c:v>-5.0805999999999996</c:v>
                </c:pt>
                <c:pt idx="6052">
                  <c:v>-5.0548999999999999</c:v>
                </c:pt>
                <c:pt idx="6053">
                  <c:v>-5.0387000000000004</c:v>
                </c:pt>
                <c:pt idx="6054">
                  <c:v>-5.0244</c:v>
                </c:pt>
                <c:pt idx="6055">
                  <c:v>-4.9988999999999999</c:v>
                </c:pt>
                <c:pt idx="6056">
                  <c:v>-4.9751000000000003</c:v>
                </c:pt>
                <c:pt idx="6057">
                  <c:v>-4.9542000000000002</c:v>
                </c:pt>
                <c:pt idx="6058">
                  <c:v>-4.9343000000000004</c:v>
                </c:pt>
                <c:pt idx="6059">
                  <c:v>-4.9305000000000003</c:v>
                </c:pt>
                <c:pt idx="6060">
                  <c:v>-4.8864000000000001</c:v>
                </c:pt>
                <c:pt idx="6061">
                  <c:v>-4.8897000000000004</c:v>
                </c:pt>
                <c:pt idx="6062">
                  <c:v>-4.8573000000000004</c:v>
                </c:pt>
                <c:pt idx="6063">
                  <c:v>-4.8151999999999999</c:v>
                </c:pt>
                <c:pt idx="6064">
                  <c:v>-4.7647000000000004</c:v>
                </c:pt>
                <c:pt idx="6065">
                  <c:v>-4.6933999999999996</c:v>
                </c:pt>
                <c:pt idx="6066">
                  <c:v>-4.6521999999999997</c:v>
                </c:pt>
                <c:pt idx="6067">
                  <c:v>-4.6035000000000004</c:v>
                </c:pt>
                <c:pt idx="6068">
                  <c:v>-4.5568</c:v>
                </c:pt>
                <c:pt idx="6069">
                  <c:v>-4.5151000000000003</c:v>
                </c:pt>
                <c:pt idx="6070">
                  <c:v>-4.4378000000000002</c:v>
                </c:pt>
                <c:pt idx="6071">
                  <c:v>-4.3361999999999998</c:v>
                </c:pt>
                <c:pt idx="6072">
                  <c:v>-4.2569999999999997</c:v>
                </c:pt>
                <c:pt idx="6073">
                  <c:v>-4.1955</c:v>
                </c:pt>
                <c:pt idx="6074">
                  <c:v>-4.1249000000000002</c:v>
                </c:pt>
                <c:pt idx="6075">
                  <c:v>-4.0387000000000004</c:v>
                </c:pt>
                <c:pt idx="6076">
                  <c:v>-3.9632999999999998</c:v>
                </c:pt>
                <c:pt idx="6077">
                  <c:v>-3.9167000000000001</c:v>
                </c:pt>
                <c:pt idx="6078">
                  <c:v>-3.8776000000000002</c:v>
                </c:pt>
                <c:pt idx="6079">
                  <c:v>-3.8321999999999998</c:v>
                </c:pt>
                <c:pt idx="6080">
                  <c:v>-3.7751999999999999</c:v>
                </c:pt>
                <c:pt idx="6081">
                  <c:v>-3.7334000000000001</c:v>
                </c:pt>
                <c:pt idx="6082">
                  <c:v>-3.6896</c:v>
                </c:pt>
                <c:pt idx="6083">
                  <c:v>-3.649</c:v>
                </c:pt>
                <c:pt idx="6084">
                  <c:v>-3.6092</c:v>
                </c:pt>
                <c:pt idx="6085">
                  <c:v>-3.5697000000000001</c:v>
                </c:pt>
                <c:pt idx="6086">
                  <c:v>-3.5322</c:v>
                </c:pt>
                <c:pt idx="6087">
                  <c:v>-3.4860000000000002</c:v>
                </c:pt>
                <c:pt idx="6088">
                  <c:v>-3.4213</c:v>
                </c:pt>
                <c:pt idx="6089">
                  <c:v>-3.3540999999999999</c:v>
                </c:pt>
                <c:pt idx="6090">
                  <c:v>-3.2826</c:v>
                </c:pt>
                <c:pt idx="6091">
                  <c:v>-3.2454000000000001</c:v>
                </c:pt>
                <c:pt idx="6092">
                  <c:v>-3.1945000000000001</c:v>
                </c:pt>
                <c:pt idx="6093">
                  <c:v>-3.1318000000000001</c:v>
                </c:pt>
                <c:pt idx="6094">
                  <c:v>-3.0819000000000001</c:v>
                </c:pt>
                <c:pt idx="6095">
                  <c:v>-3.0225</c:v>
                </c:pt>
                <c:pt idx="6096">
                  <c:v>-2.9662999999999999</c:v>
                </c:pt>
                <c:pt idx="6097">
                  <c:v>-2.9005999999999998</c:v>
                </c:pt>
                <c:pt idx="6098">
                  <c:v>-2.8368000000000002</c:v>
                </c:pt>
                <c:pt idx="6099">
                  <c:v>-2.8007</c:v>
                </c:pt>
                <c:pt idx="6100">
                  <c:v>-2.7492000000000001</c:v>
                </c:pt>
                <c:pt idx="6101">
                  <c:v>-2.7082000000000002</c:v>
                </c:pt>
                <c:pt idx="6102">
                  <c:v>-2.6696</c:v>
                </c:pt>
                <c:pt idx="6103">
                  <c:v>-2.629</c:v>
                </c:pt>
                <c:pt idx="6104">
                  <c:v>-2.5983000000000001</c:v>
                </c:pt>
                <c:pt idx="6105">
                  <c:v>-2.5283000000000002</c:v>
                </c:pt>
                <c:pt idx="6106">
                  <c:v>-2.4864999999999999</c:v>
                </c:pt>
                <c:pt idx="6107">
                  <c:v>-2.4339</c:v>
                </c:pt>
                <c:pt idx="6108">
                  <c:v>-2.3708999999999998</c:v>
                </c:pt>
                <c:pt idx="6109">
                  <c:v>-2.3241000000000001</c:v>
                </c:pt>
                <c:pt idx="6110">
                  <c:v>-2.2888000000000002</c:v>
                </c:pt>
                <c:pt idx="6111">
                  <c:v>-2.2648999999999999</c:v>
                </c:pt>
                <c:pt idx="6112">
                  <c:v>-2.2705000000000002</c:v>
                </c:pt>
                <c:pt idx="6113">
                  <c:v>-2.2715000000000001</c:v>
                </c:pt>
                <c:pt idx="6114">
                  <c:v>-2.2635999999999998</c:v>
                </c:pt>
                <c:pt idx="6115">
                  <c:v>-2.2193999999999998</c:v>
                </c:pt>
                <c:pt idx="6116">
                  <c:v>-2.1705999999999999</c:v>
                </c:pt>
                <c:pt idx="6117">
                  <c:v>-2.1335999999999999</c:v>
                </c:pt>
                <c:pt idx="6118">
                  <c:v>-2.0771999999999999</c:v>
                </c:pt>
                <c:pt idx="6119">
                  <c:v>-2.0748000000000002</c:v>
                </c:pt>
                <c:pt idx="6120">
                  <c:v>-2.1324999999999998</c:v>
                </c:pt>
                <c:pt idx="6121">
                  <c:v>-2.1625000000000001</c:v>
                </c:pt>
                <c:pt idx="6122">
                  <c:v>-2.1516000000000002</c:v>
                </c:pt>
                <c:pt idx="6123">
                  <c:v>-2.1385000000000001</c:v>
                </c:pt>
                <c:pt idx="6124">
                  <c:v>-2.1196000000000002</c:v>
                </c:pt>
                <c:pt idx="6125">
                  <c:v>-2.1095999999999999</c:v>
                </c:pt>
                <c:pt idx="6126">
                  <c:v>-2.0598000000000001</c:v>
                </c:pt>
                <c:pt idx="6127">
                  <c:v>-2.0261999999999998</c:v>
                </c:pt>
                <c:pt idx="6128">
                  <c:v>-1.9893000000000001</c:v>
                </c:pt>
                <c:pt idx="6129">
                  <c:v>-1.9542999999999999</c:v>
                </c:pt>
                <c:pt idx="6130">
                  <c:v>-1.9089</c:v>
                </c:pt>
                <c:pt idx="6131">
                  <c:v>-1.8757999999999999</c:v>
                </c:pt>
                <c:pt idx="6132">
                  <c:v>-1.8292999999999999</c:v>
                </c:pt>
                <c:pt idx="6133">
                  <c:v>-1.7826</c:v>
                </c:pt>
                <c:pt idx="6134">
                  <c:v>-1.7422</c:v>
                </c:pt>
                <c:pt idx="6135">
                  <c:v>-1.7073</c:v>
                </c:pt>
                <c:pt idx="6136">
                  <c:v>-1.6872</c:v>
                </c:pt>
                <c:pt idx="6137">
                  <c:v>-1.6635</c:v>
                </c:pt>
                <c:pt idx="6138">
                  <c:v>-1.6429</c:v>
                </c:pt>
                <c:pt idx="6139">
                  <c:v>-1.6309</c:v>
                </c:pt>
                <c:pt idx="6140">
                  <c:v>-1.6164000000000001</c:v>
                </c:pt>
                <c:pt idx="6141">
                  <c:v>-1.5759000000000001</c:v>
                </c:pt>
                <c:pt idx="6142">
                  <c:v>-1.5646</c:v>
                </c:pt>
                <c:pt idx="6143">
                  <c:v>-1.5317000000000001</c:v>
                </c:pt>
                <c:pt idx="6144">
                  <c:v>-1.4926999999999999</c:v>
                </c:pt>
                <c:pt idx="6145">
                  <c:v>-1.4544999999999999</c:v>
                </c:pt>
                <c:pt idx="6146">
                  <c:v>-1.4289000000000001</c:v>
                </c:pt>
                <c:pt idx="6147">
                  <c:v>-1.4020999999999999</c:v>
                </c:pt>
                <c:pt idx="6148">
                  <c:v>-1.3845000000000001</c:v>
                </c:pt>
                <c:pt idx="6149">
                  <c:v>-1.3665</c:v>
                </c:pt>
                <c:pt idx="6150">
                  <c:v>-1.3329</c:v>
                </c:pt>
                <c:pt idx="6151">
                  <c:v>-1.3042</c:v>
                </c:pt>
                <c:pt idx="6152">
                  <c:v>-1.2905</c:v>
                </c:pt>
                <c:pt idx="6153">
                  <c:v>-1.2764</c:v>
                </c:pt>
                <c:pt idx="6154">
                  <c:v>-1.2782</c:v>
                </c:pt>
                <c:pt idx="6155">
                  <c:v>-1.2741</c:v>
                </c:pt>
                <c:pt idx="6156">
                  <c:v>-1.2661</c:v>
                </c:pt>
                <c:pt idx="6157">
                  <c:v>-1.2645999999999999</c:v>
                </c:pt>
                <c:pt idx="6158">
                  <c:v>-1.2563</c:v>
                </c:pt>
                <c:pt idx="6159">
                  <c:v>-1.2434000000000001</c:v>
                </c:pt>
                <c:pt idx="6160">
                  <c:v>-1.2337</c:v>
                </c:pt>
                <c:pt idx="6161">
                  <c:v>-1.2202</c:v>
                </c:pt>
                <c:pt idx="6162">
                  <c:v>-1.2239</c:v>
                </c:pt>
                <c:pt idx="6163">
                  <c:v>-1.2030000000000001</c:v>
                </c:pt>
                <c:pt idx="6164">
                  <c:v>-1.1760999999999999</c:v>
                </c:pt>
                <c:pt idx="6165">
                  <c:v>-1.1613</c:v>
                </c:pt>
                <c:pt idx="6166">
                  <c:v>-1.1392</c:v>
                </c:pt>
                <c:pt idx="6167">
                  <c:v>-1.1049</c:v>
                </c:pt>
                <c:pt idx="6168">
                  <c:v>-1.0908</c:v>
                </c:pt>
                <c:pt idx="6169">
                  <c:v>-1.0939000000000001</c:v>
                </c:pt>
                <c:pt idx="6170">
                  <c:v>-1.0936999999999999</c:v>
                </c:pt>
                <c:pt idx="6171">
                  <c:v>-1.0911</c:v>
                </c:pt>
                <c:pt idx="6172">
                  <c:v>-1.08</c:v>
                </c:pt>
                <c:pt idx="6173">
                  <c:v>-1.0674999999999999</c:v>
                </c:pt>
                <c:pt idx="6174">
                  <c:v>-1.0575000000000001</c:v>
                </c:pt>
                <c:pt idx="6175">
                  <c:v>-1.0464</c:v>
                </c:pt>
                <c:pt idx="6176">
                  <c:v>-1.0584</c:v>
                </c:pt>
                <c:pt idx="6177">
                  <c:v>-1.0757000000000001</c:v>
                </c:pt>
                <c:pt idx="6178">
                  <c:v>-1.0858000000000001</c:v>
                </c:pt>
                <c:pt idx="6179">
                  <c:v>-1.0912999999999999</c:v>
                </c:pt>
                <c:pt idx="6180">
                  <c:v>-1.0872999999999999</c:v>
                </c:pt>
                <c:pt idx="6181">
                  <c:v>-1.0778000000000001</c:v>
                </c:pt>
                <c:pt idx="6182">
                  <c:v>-1.0486</c:v>
                </c:pt>
                <c:pt idx="6183">
                  <c:v>-1.0152000000000001</c:v>
                </c:pt>
                <c:pt idx="6184">
                  <c:v>-1.0092000000000001</c:v>
                </c:pt>
                <c:pt idx="6185">
                  <c:v>-1.0077</c:v>
                </c:pt>
                <c:pt idx="6186">
                  <c:v>-0.99363999999999997</c:v>
                </c:pt>
                <c:pt idx="6187">
                  <c:v>-0.98926999999999998</c:v>
                </c:pt>
                <c:pt idx="6188">
                  <c:v>-0.98280999999999996</c:v>
                </c:pt>
                <c:pt idx="6189">
                  <c:v>-0.97389999999999999</c:v>
                </c:pt>
                <c:pt idx="6190">
                  <c:v>-0.98424999999999996</c:v>
                </c:pt>
                <c:pt idx="6191">
                  <c:v>-0.99943000000000004</c:v>
                </c:pt>
                <c:pt idx="6192">
                  <c:v>-1.0019</c:v>
                </c:pt>
                <c:pt idx="6193">
                  <c:v>-0.99436000000000002</c:v>
                </c:pt>
                <c:pt idx="6194">
                  <c:v>-0.98687999999999998</c:v>
                </c:pt>
                <c:pt idx="6195">
                  <c:v>-1.0016</c:v>
                </c:pt>
                <c:pt idx="6196">
                  <c:v>-1.0203</c:v>
                </c:pt>
                <c:pt idx="6197">
                  <c:v>-1.0315000000000001</c:v>
                </c:pt>
                <c:pt idx="6198">
                  <c:v>-1.0444</c:v>
                </c:pt>
                <c:pt idx="6199">
                  <c:v>-1.0782</c:v>
                </c:pt>
                <c:pt idx="6200">
                  <c:v>-1.0765</c:v>
                </c:pt>
                <c:pt idx="6201">
                  <c:v>-1.0783</c:v>
                </c:pt>
                <c:pt idx="6202">
                  <c:v>-1.0643</c:v>
                </c:pt>
                <c:pt idx="6203">
                  <c:v>-1.0738000000000001</c:v>
                </c:pt>
                <c:pt idx="6204">
                  <c:v>-1.1161000000000001</c:v>
                </c:pt>
                <c:pt idx="6205">
                  <c:v>-1.1233</c:v>
                </c:pt>
                <c:pt idx="6206">
                  <c:v>-1.1082000000000001</c:v>
                </c:pt>
                <c:pt idx="6207">
                  <c:v>-1.1124000000000001</c:v>
                </c:pt>
                <c:pt idx="6208">
                  <c:v>-1.1105</c:v>
                </c:pt>
                <c:pt idx="6209">
                  <c:v>-1.1207</c:v>
                </c:pt>
                <c:pt idx="6210">
                  <c:v>-1.1331</c:v>
                </c:pt>
                <c:pt idx="6211">
                  <c:v>-1.1488</c:v>
                </c:pt>
                <c:pt idx="6212">
                  <c:v>-1.1501999999999999</c:v>
                </c:pt>
                <c:pt idx="6213">
                  <c:v>-1.1599999999999999</c:v>
                </c:pt>
                <c:pt idx="6214">
                  <c:v>-1.1700999999999999</c:v>
                </c:pt>
                <c:pt idx="6215">
                  <c:v>-1.1788000000000001</c:v>
                </c:pt>
                <c:pt idx="6216">
                  <c:v>-1.2016</c:v>
                </c:pt>
                <c:pt idx="6217">
                  <c:v>-1.2258</c:v>
                </c:pt>
                <c:pt idx="6218">
                  <c:v>-1.2403999999999999</c:v>
                </c:pt>
                <c:pt idx="6219">
                  <c:v>-1.2636000000000001</c:v>
                </c:pt>
                <c:pt idx="6220">
                  <c:v>-1.3160000000000001</c:v>
                </c:pt>
                <c:pt idx="6221">
                  <c:v>-1.3808</c:v>
                </c:pt>
                <c:pt idx="6222">
                  <c:v>-1.4452</c:v>
                </c:pt>
                <c:pt idx="6223">
                  <c:v>-1.5237000000000001</c:v>
                </c:pt>
                <c:pt idx="6224">
                  <c:v>-1.6375</c:v>
                </c:pt>
                <c:pt idx="6225">
                  <c:v>-1.7128000000000001</c:v>
                </c:pt>
                <c:pt idx="6226">
                  <c:v>-1.7724</c:v>
                </c:pt>
                <c:pt idx="6227">
                  <c:v>-1.8694999999999999</c:v>
                </c:pt>
                <c:pt idx="6228">
                  <c:v>-1.9807999999999999</c:v>
                </c:pt>
                <c:pt idx="6229">
                  <c:v>-2.0821999999999998</c:v>
                </c:pt>
                <c:pt idx="6230">
                  <c:v>-2.1932999999999998</c:v>
                </c:pt>
                <c:pt idx="6231">
                  <c:v>-2.2995999999999999</c:v>
                </c:pt>
                <c:pt idx="6232">
                  <c:v>-2.4287000000000001</c:v>
                </c:pt>
                <c:pt idx="6233">
                  <c:v>-2.5642999999999998</c:v>
                </c:pt>
                <c:pt idx="6234">
                  <c:v>-2.6977000000000002</c:v>
                </c:pt>
                <c:pt idx="6235">
                  <c:v>-2.8287</c:v>
                </c:pt>
                <c:pt idx="6236">
                  <c:v>-2.9996999999999998</c:v>
                </c:pt>
                <c:pt idx="6237">
                  <c:v>-3.1225999999999998</c:v>
                </c:pt>
                <c:pt idx="6238">
                  <c:v>-3.1913</c:v>
                </c:pt>
                <c:pt idx="6239">
                  <c:v>-3.2736000000000001</c:v>
                </c:pt>
                <c:pt idx="6240">
                  <c:v>-3.3972000000000002</c:v>
                </c:pt>
                <c:pt idx="6241">
                  <c:v>-3.4908999999999999</c:v>
                </c:pt>
                <c:pt idx="6242">
                  <c:v>-3.5287000000000002</c:v>
                </c:pt>
                <c:pt idx="6243">
                  <c:v>-3.5470999999999999</c:v>
                </c:pt>
                <c:pt idx="6244">
                  <c:v>-3.5979999999999999</c:v>
                </c:pt>
                <c:pt idx="6245">
                  <c:v>-3.6983000000000001</c:v>
                </c:pt>
                <c:pt idx="6246">
                  <c:v>-3.7986</c:v>
                </c:pt>
                <c:pt idx="6247">
                  <c:v>-3.8744999999999998</c:v>
                </c:pt>
                <c:pt idx="6248">
                  <c:v>-3.956</c:v>
                </c:pt>
                <c:pt idx="6249">
                  <c:v>-4.0274000000000001</c:v>
                </c:pt>
                <c:pt idx="6250">
                  <c:v>-4.1327999999999996</c:v>
                </c:pt>
                <c:pt idx="6251">
                  <c:v>-4.2186000000000003</c:v>
                </c:pt>
                <c:pt idx="6252">
                  <c:v>-4.2934999999999999</c:v>
                </c:pt>
                <c:pt idx="6253">
                  <c:v>-4.3875000000000002</c:v>
                </c:pt>
                <c:pt idx="6254">
                  <c:v>-4.4532999999999996</c:v>
                </c:pt>
                <c:pt idx="6255">
                  <c:v>-4.5175999999999998</c:v>
                </c:pt>
                <c:pt idx="6256">
                  <c:v>-4.593</c:v>
                </c:pt>
                <c:pt idx="6257">
                  <c:v>-4.6326000000000001</c:v>
                </c:pt>
                <c:pt idx="6258">
                  <c:v>-4.6684999999999999</c:v>
                </c:pt>
                <c:pt idx="6259">
                  <c:v>-4.6731999999999996</c:v>
                </c:pt>
                <c:pt idx="6260">
                  <c:v>-4.6897000000000002</c:v>
                </c:pt>
                <c:pt idx="6261">
                  <c:v>-4.7093999999999996</c:v>
                </c:pt>
                <c:pt idx="6262">
                  <c:v>-4.7298999999999998</c:v>
                </c:pt>
                <c:pt idx="6263">
                  <c:v>-4.7168000000000001</c:v>
                </c:pt>
                <c:pt idx="6264">
                  <c:v>-4.7157999999999998</c:v>
                </c:pt>
                <c:pt idx="6265">
                  <c:v>-4.7508999999999997</c:v>
                </c:pt>
                <c:pt idx="6266">
                  <c:v>-4.7807000000000004</c:v>
                </c:pt>
                <c:pt idx="6267">
                  <c:v>-4.8029000000000002</c:v>
                </c:pt>
                <c:pt idx="6268">
                  <c:v>-4.8266999999999998</c:v>
                </c:pt>
                <c:pt idx="6269">
                  <c:v>-4.8358999999999996</c:v>
                </c:pt>
                <c:pt idx="6270">
                  <c:v>-4.8695000000000004</c:v>
                </c:pt>
                <c:pt idx="6271">
                  <c:v>-4.8868999999999998</c:v>
                </c:pt>
                <c:pt idx="6272">
                  <c:v>-4.9031000000000002</c:v>
                </c:pt>
                <c:pt idx="6273">
                  <c:v>-4.9150999999999998</c:v>
                </c:pt>
                <c:pt idx="6274">
                  <c:v>-4.9298000000000002</c:v>
                </c:pt>
                <c:pt idx="6275">
                  <c:v>-4.9492000000000003</c:v>
                </c:pt>
                <c:pt idx="6276">
                  <c:v>-4.9729999999999999</c:v>
                </c:pt>
                <c:pt idx="6277">
                  <c:v>-5.0021000000000004</c:v>
                </c:pt>
                <c:pt idx="6278">
                  <c:v>-5.0227000000000004</c:v>
                </c:pt>
                <c:pt idx="6279">
                  <c:v>-4.9894999999999996</c:v>
                </c:pt>
                <c:pt idx="6280">
                  <c:v>-4.9583000000000004</c:v>
                </c:pt>
                <c:pt idx="6281">
                  <c:v>-4.9654999999999996</c:v>
                </c:pt>
                <c:pt idx="6282">
                  <c:v>-4.9699</c:v>
                </c:pt>
                <c:pt idx="6283">
                  <c:v>-5.0011999999999999</c:v>
                </c:pt>
                <c:pt idx="6284">
                  <c:v>-5.0282999999999998</c:v>
                </c:pt>
                <c:pt idx="6285">
                  <c:v>-5.0103999999999997</c:v>
                </c:pt>
                <c:pt idx="6286">
                  <c:v>-5.0080999999999998</c:v>
                </c:pt>
                <c:pt idx="6287">
                  <c:v>-5.0091000000000001</c:v>
                </c:pt>
                <c:pt idx="6288">
                  <c:v>-5.0153999999999996</c:v>
                </c:pt>
                <c:pt idx="6289">
                  <c:v>-5.0218999999999996</c:v>
                </c:pt>
                <c:pt idx="6290">
                  <c:v>-5.0251999999999999</c:v>
                </c:pt>
                <c:pt idx="6291">
                  <c:v>-5.0270000000000001</c:v>
                </c:pt>
                <c:pt idx="6292">
                  <c:v>-5.0347999999999997</c:v>
                </c:pt>
                <c:pt idx="6293">
                  <c:v>-5.0738000000000003</c:v>
                </c:pt>
                <c:pt idx="6294">
                  <c:v>-5.0525000000000002</c:v>
                </c:pt>
                <c:pt idx="6295">
                  <c:v>-5.0576999999999996</c:v>
                </c:pt>
                <c:pt idx="6296">
                  <c:v>-5.1230000000000002</c:v>
                </c:pt>
                <c:pt idx="6297">
                  <c:v>-5.1185</c:v>
                </c:pt>
                <c:pt idx="6298">
                  <c:v>-5.0686999999999998</c:v>
                </c:pt>
                <c:pt idx="6299">
                  <c:v>-5.0716999999999999</c:v>
                </c:pt>
                <c:pt idx="6300">
                  <c:v>-5.1017999999999999</c:v>
                </c:pt>
                <c:pt idx="6301">
                  <c:v>-5.1230000000000002</c:v>
                </c:pt>
                <c:pt idx="6302">
                  <c:v>-5.1135999999999999</c:v>
                </c:pt>
                <c:pt idx="6303">
                  <c:v>-5.1204999999999998</c:v>
                </c:pt>
                <c:pt idx="6304">
                  <c:v>-5.1818999999999997</c:v>
                </c:pt>
                <c:pt idx="6305">
                  <c:v>-5.2396000000000003</c:v>
                </c:pt>
                <c:pt idx="6306">
                  <c:v>-5.2671999999999999</c:v>
                </c:pt>
                <c:pt idx="6307">
                  <c:v>-5.2535999999999996</c:v>
                </c:pt>
                <c:pt idx="6308">
                  <c:v>-5.2409999999999997</c:v>
                </c:pt>
                <c:pt idx="6309">
                  <c:v>-5.3014999999999999</c:v>
                </c:pt>
                <c:pt idx="6310">
                  <c:v>-5.3742999999999999</c:v>
                </c:pt>
                <c:pt idx="6311">
                  <c:v>-5.4179000000000004</c:v>
                </c:pt>
                <c:pt idx="6312">
                  <c:v>-5.4257999999999997</c:v>
                </c:pt>
                <c:pt idx="6313">
                  <c:v>-5.4345999999999997</c:v>
                </c:pt>
                <c:pt idx="6314">
                  <c:v>-5.4485000000000001</c:v>
                </c:pt>
                <c:pt idx="6315">
                  <c:v>-5.4927000000000001</c:v>
                </c:pt>
                <c:pt idx="6316">
                  <c:v>-5.5061</c:v>
                </c:pt>
                <c:pt idx="6317">
                  <c:v>-5.4999000000000002</c:v>
                </c:pt>
                <c:pt idx="6318">
                  <c:v>-5.4904999999999999</c:v>
                </c:pt>
                <c:pt idx="6319">
                  <c:v>-5.5183</c:v>
                </c:pt>
                <c:pt idx="6320">
                  <c:v>-5.5479000000000003</c:v>
                </c:pt>
                <c:pt idx="6321">
                  <c:v>-5.5766</c:v>
                </c:pt>
                <c:pt idx="6322">
                  <c:v>-5.6018999999999997</c:v>
                </c:pt>
                <c:pt idx="6323">
                  <c:v>-5.6314000000000002</c:v>
                </c:pt>
                <c:pt idx="6324">
                  <c:v>-5.6757999999999997</c:v>
                </c:pt>
                <c:pt idx="6325">
                  <c:v>-5.7122000000000002</c:v>
                </c:pt>
                <c:pt idx="6326">
                  <c:v>-5.7503000000000002</c:v>
                </c:pt>
                <c:pt idx="6327">
                  <c:v>-5.7868000000000004</c:v>
                </c:pt>
                <c:pt idx="6328">
                  <c:v>-5.8095999999999997</c:v>
                </c:pt>
                <c:pt idx="6329">
                  <c:v>-5.8474000000000004</c:v>
                </c:pt>
                <c:pt idx="6330">
                  <c:v>-5.8949999999999996</c:v>
                </c:pt>
                <c:pt idx="6331">
                  <c:v>-5.9301000000000004</c:v>
                </c:pt>
                <c:pt idx="6332">
                  <c:v>-5.9888000000000003</c:v>
                </c:pt>
                <c:pt idx="6333">
                  <c:v>-6.0082000000000004</c:v>
                </c:pt>
                <c:pt idx="6334">
                  <c:v>-6.0332999999999997</c:v>
                </c:pt>
                <c:pt idx="6335">
                  <c:v>-6.0753000000000004</c:v>
                </c:pt>
                <c:pt idx="6336">
                  <c:v>-6.1135000000000002</c:v>
                </c:pt>
                <c:pt idx="6337">
                  <c:v>-6.1715</c:v>
                </c:pt>
                <c:pt idx="6338">
                  <c:v>-6.2145999999999999</c:v>
                </c:pt>
                <c:pt idx="6339">
                  <c:v>-6.2615999999999996</c:v>
                </c:pt>
                <c:pt idx="6340">
                  <c:v>-6.3173000000000004</c:v>
                </c:pt>
                <c:pt idx="6341">
                  <c:v>-6.3716999999999997</c:v>
                </c:pt>
                <c:pt idx="6342">
                  <c:v>-6.4116999999999997</c:v>
                </c:pt>
                <c:pt idx="6343">
                  <c:v>-6.4465000000000003</c:v>
                </c:pt>
                <c:pt idx="6344">
                  <c:v>-6.4987000000000004</c:v>
                </c:pt>
                <c:pt idx="6345">
                  <c:v>-6.5572999999999997</c:v>
                </c:pt>
                <c:pt idx="6346">
                  <c:v>-6.6208</c:v>
                </c:pt>
                <c:pt idx="6347">
                  <c:v>-6.6871999999999998</c:v>
                </c:pt>
                <c:pt idx="6348">
                  <c:v>-6.7591999999999999</c:v>
                </c:pt>
                <c:pt idx="6349">
                  <c:v>-6.8261000000000003</c:v>
                </c:pt>
                <c:pt idx="6350">
                  <c:v>-6.9177</c:v>
                </c:pt>
                <c:pt idx="6351">
                  <c:v>-7.0319000000000003</c:v>
                </c:pt>
                <c:pt idx="6352">
                  <c:v>-7.1321000000000003</c:v>
                </c:pt>
                <c:pt idx="6353">
                  <c:v>-7.194</c:v>
                </c:pt>
                <c:pt idx="6354">
                  <c:v>-7.2820999999999998</c:v>
                </c:pt>
                <c:pt idx="6355">
                  <c:v>-7.3963000000000001</c:v>
                </c:pt>
                <c:pt idx="6356">
                  <c:v>-7.5088999999999997</c:v>
                </c:pt>
                <c:pt idx="6357">
                  <c:v>-7.6102999999999996</c:v>
                </c:pt>
                <c:pt idx="6358">
                  <c:v>-7.7134</c:v>
                </c:pt>
                <c:pt idx="6359">
                  <c:v>-7.8097000000000003</c:v>
                </c:pt>
                <c:pt idx="6360">
                  <c:v>-7.9027000000000003</c:v>
                </c:pt>
                <c:pt idx="6361">
                  <c:v>-7.9641000000000002</c:v>
                </c:pt>
                <c:pt idx="6362">
                  <c:v>-8.0540000000000003</c:v>
                </c:pt>
                <c:pt idx="6363">
                  <c:v>-8.1586999999999996</c:v>
                </c:pt>
                <c:pt idx="6364">
                  <c:v>-8.2311999999999994</c:v>
                </c:pt>
                <c:pt idx="6365">
                  <c:v>-8.2994000000000003</c:v>
                </c:pt>
                <c:pt idx="6366">
                  <c:v>-8.4101999999999997</c:v>
                </c:pt>
                <c:pt idx="6367">
                  <c:v>-8.5286000000000008</c:v>
                </c:pt>
                <c:pt idx="6368">
                  <c:v>-8.5899000000000001</c:v>
                </c:pt>
                <c:pt idx="6369">
                  <c:v>-8.6548999999999996</c:v>
                </c:pt>
                <c:pt idx="6370">
                  <c:v>-8.7177000000000007</c:v>
                </c:pt>
                <c:pt idx="6371">
                  <c:v>-8.8002000000000002</c:v>
                </c:pt>
                <c:pt idx="6372">
                  <c:v>-8.8864000000000001</c:v>
                </c:pt>
                <c:pt idx="6373">
                  <c:v>-8.9510000000000005</c:v>
                </c:pt>
                <c:pt idx="6374">
                  <c:v>-8.9970999999999997</c:v>
                </c:pt>
                <c:pt idx="6375">
                  <c:v>-9.0548000000000002</c:v>
                </c:pt>
                <c:pt idx="6376">
                  <c:v>-9.1138999999999992</c:v>
                </c:pt>
                <c:pt idx="6377">
                  <c:v>-9.1245999999999992</c:v>
                </c:pt>
                <c:pt idx="6378">
                  <c:v>-9.1408000000000005</c:v>
                </c:pt>
                <c:pt idx="6379">
                  <c:v>-9.1929999999999996</c:v>
                </c:pt>
                <c:pt idx="6380">
                  <c:v>-9.2411999999999992</c:v>
                </c:pt>
                <c:pt idx="6381">
                  <c:v>-9.2799999999999994</c:v>
                </c:pt>
                <c:pt idx="6382">
                  <c:v>-9.3457000000000008</c:v>
                </c:pt>
                <c:pt idx="6383">
                  <c:v>-9.4167000000000005</c:v>
                </c:pt>
                <c:pt idx="6384">
                  <c:v>-9.4692000000000007</c:v>
                </c:pt>
                <c:pt idx="6385">
                  <c:v>-9.5185999999999993</c:v>
                </c:pt>
                <c:pt idx="6386">
                  <c:v>-9.5612999999999992</c:v>
                </c:pt>
                <c:pt idx="6387">
                  <c:v>-9.6110000000000007</c:v>
                </c:pt>
                <c:pt idx="6388">
                  <c:v>-9.6603999999999992</c:v>
                </c:pt>
                <c:pt idx="6389">
                  <c:v>-9.6853999999999996</c:v>
                </c:pt>
                <c:pt idx="6390">
                  <c:v>-9.7159999999999993</c:v>
                </c:pt>
                <c:pt idx="6391">
                  <c:v>-9.7311999999999994</c:v>
                </c:pt>
                <c:pt idx="6392">
                  <c:v>-9.7512000000000008</c:v>
                </c:pt>
                <c:pt idx="6393">
                  <c:v>-9.7771000000000008</c:v>
                </c:pt>
                <c:pt idx="6394">
                  <c:v>-9.7966999999999995</c:v>
                </c:pt>
                <c:pt idx="6395">
                  <c:v>-9.8271999999999995</c:v>
                </c:pt>
                <c:pt idx="6396">
                  <c:v>-9.8592999999999993</c:v>
                </c:pt>
                <c:pt idx="6397">
                  <c:v>-9.9047000000000001</c:v>
                </c:pt>
                <c:pt idx="6398">
                  <c:v>-9.9434000000000005</c:v>
                </c:pt>
                <c:pt idx="6399">
                  <c:v>-9.9795999999999996</c:v>
                </c:pt>
                <c:pt idx="6400">
                  <c:v>-10.002000000000001</c:v>
                </c:pt>
                <c:pt idx="6401">
                  <c:v>-10.035</c:v>
                </c:pt>
                <c:pt idx="6402">
                  <c:v>-10.058</c:v>
                </c:pt>
                <c:pt idx="6403">
                  <c:v>-10.090999999999999</c:v>
                </c:pt>
                <c:pt idx="6404">
                  <c:v>-10.106</c:v>
                </c:pt>
                <c:pt idx="6405">
                  <c:v>-10.125</c:v>
                </c:pt>
                <c:pt idx="6406">
                  <c:v>-10.154</c:v>
                </c:pt>
                <c:pt idx="6407">
                  <c:v>-10.201000000000001</c:v>
                </c:pt>
                <c:pt idx="6408">
                  <c:v>-10.228999999999999</c:v>
                </c:pt>
                <c:pt idx="6409">
                  <c:v>-10.269</c:v>
                </c:pt>
                <c:pt idx="6410">
                  <c:v>-10.311999999999999</c:v>
                </c:pt>
                <c:pt idx="6411">
                  <c:v>-10.337</c:v>
                </c:pt>
                <c:pt idx="6412">
                  <c:v>-10.36</c:v>
                </c:pt>
                <c:pt idx="6413">
                  <c:v>-10.385</c:v>
                </c:pt>
                <c:pt idx="6414">
                  <c:v>-10.401999999999999</c:v>
                </c:pt>
                <c:pt idx="6415">
                  <c:v>-10.422000000000001</c:v>
                </c:pt>
                <c:pt idx="6416">
                  <c:v>-10.441000000000001</c:v>
                </c:pt>
                <c:pt idx="6417">
                  <c:v>-10.455</c:v>
                </c:pt>
                <c:pt idx="6418">
                  <c:v>-10.474</c:v>
                </c:pt>
                <c:pt idx="6419">
                  <c:v>-10.506</c:v>
                </c:pt>
                <c:pt idx="6420">
                  <c:v>-10.513999999999999</c:v>
                </c:pt>
                <c:pt idx="6421">
                  <c:v>-10.539</c:v>
                </c:pt>
                <c:pt idx="6422">
                  <c:v>-10.554</c:v>
                </c:pt>
                <c:pt idx="6423">
                  <c:v>-10.567</c:v>
                </c:pt>
                <c:pt idx="6424">
                  <c:v>-10.571999999999999</c:v>
                </c:pt>
                <c:pt idx="6425">
                  <c:v>-10.582000000000001</c:v>
                </c:pt>
                <c:pt idx="6426">
                  <c:v>-10.601000000000001</c:v>
                </c:pt>
                <c:pt idx="6427">
                  <c:v>-10.609</c:v>
                </c:pt>
                <c:pt idx="6428">
                  <c:v>-10.608000000000001</c:v>
                </c:pt>
                <c:pt idx="6429">
                  <c:v>-10.627000000000001</c:v>
                </c:pt>
                <c:pt idx="6430">
                  <c:v>-10.625999999999999</c:v>
                </c:pt>
                <c:pt idx="6431">
                  <c:v>-10.631</c:v>
                </c:pt>
                <c:pt idx="6432">
                  <c:v>-10.632999999999999</c:v>
                </c:pt>
                <c:pt idx="6433">
                  <c:v>-10.648</c:v>
                </c:pt>
                <c:pt idx="6434">
                  <c:v>-10.64</c:v>
                </c:pt>
                <c:pt idx="6435">
                  <c:v>-10.646000000000001</c:v>
                </c:pt>
                <c:pt idx="6436">
                  <c:v>-10.646000000000001</c:v>
                </c:pt>
                <c:pt idx="6437">
                  <c:v>-10.648</c:v>
                </c:pt>
                <c:pt idx="6438">
                  <c:v>-10.656000000000001</c:v>
                </c:pt>
                <c:pt idx="6439">
                  <c:v>-10.679</c:v>
                </c:pt>
                <c:pt idx="6440">
                  <c:v>-10.659000000000001</c:v>
                </c:pt>
                <c:pt idx="6441">
                  <c:v>-10.667</c:v>
                </c:pt>
                <c:pt idx="6442">
                  <c:v>-10.702999999999999</c:v>
                </c:pt>
                <c:pt idx="6443">
                  <c:v>-10.742000000000001</c:v>
                </c:pt>
                <c:pt idx="6444">
                  <c:v>-10.747999999999999</c:v>
                </c:pt>
                <c:pt idx="6445">
                  <c:v>-10.768000000000001</c:v>
                </c:pt>
                <c:pt idx="6446">
                  <c:v>-10.754</c:v>
                </c:pt>
                <c:pt idx="6447">
                  <c:v>-10.706</c:v>
                </c:pt>
                <c:pt idx="6448">
                  <c:v>-10.724</c:v>
                </c:pt>
                <c:pt idx="6449">
                  <c:v>-10.733000000000001</c:v>
                </c:pt>
                <c:pt idx="6450">
                  <c:v>-10.686</c:v>
                </c:pt>
                <c:pt idx="6451">
                  <c:v>-10.707000000000001</c:v>
                </c:pt>
                <c:pt idx="6452">
                  <c:v>-10.712</c:v>
                </c:pt>
                <c:pt idx="6453">
                  <c:v>-10.682</c:v>
                </c:pt>
                <c:pt idx="6454">
                  <c:v>-10.638</c:v>
                </c:pt>
                <c:pt idx="6455">
                  <c:v>-10.632</c:v>
                </c:pt>
                <c:pt idx="6456">
                  <c:v>-10.693</c:v>
                </c:pt>
                <c:pt idx="6457">
                  <c:v>-10.708</c:v>
                </c:pt>
                <c:pt idx="6458">
                  <c:v>-10.677</c:v>
                </c:pt>
                <c:pt idx="6459">
                  <c:v>-10.669</c:v>
                </c:pt>
                <c:pt idx="6460">
                  <c:v>-10.714</c:v>
                </c:pt>
                <c:pt idx="6461">
                  <c:v>-10.737</c:v>
                </c:pt>
                <c:pt idx="6462">
                  <c:v>-10.731</c:v>
                </c:pt>
                <c:pt idx="6463">
                  <c:v>-10.727</c:v>
                </c:pt>
                <c:pt idx="6464">
                  <c:v>-10.734999999999999</c:v>
                </c:pt>
                <c:pt idx="6465">
                  <c:v>-10.739000000000001</c:v>
                </c:pt>
                <c:pt idx="6466">
                  <c:v>-10.768000000000001</c:v>
                </c:pt>
                <c:pt idx="6467">
                  <c:v>-10.759</c:v>
                </c:pt>
                <c:pt idx="6468">
                  <c:v>-10.760999999999999</c:v>
                </c:pt>
                <c:pt idx="6469">
                  <c:v>-10.76</c:v>
                </c:pt>
                <c:pt idx="6470">
                  <c:v>-10.784000000000001</c:v>
                </c:pt>
                <c:pt idx="6471">
                  <c:v>-10.773999999999999</c:v>
                </c:pt>
                <c:pt idx="6472">
                  <c:v>-10.763999999999999</c:v>
                </c:pt>
                <c:pt idx="6473">
                  <c:v>-10.766</c:v>
                </c:pt>
                <c:pt idx="6474">
                  <c:v>-10.762</c:v>
                </c:pt>
                <c:pt idx="6475">
                  <c:v>-10.78</c:v>
                </c:pt>
                <c:pt idx="6476">
                  <c:v>-10.785</c:v>
                </c:pt>
                <c:pt idx="6477">
                  <c:v>-10.787000000000001</c:v>
                </c:pt>
                <c:pt idx="6478">
                  <c:v>-10.778</c:v>
                </c:pt>
                <c:pt idx="6479">
                  <c:v>-10.744</c:v>
                </c:pt>
                <c:pt idx="6480">
                  <c:v>-10.76</c:v>
                </c:pt>
                <c:pt idx="6481">
                  <c:v>-10.763</c:v>
                </c:pt>
                <c:pt idx="6482">
                  <c:v>-10.782</c:v>
                </c:pt>
                <c:pt idx="6483">
                  <c:v>-10.789</c:v>
                </c:pt>
                <c:pt idx="6484">
                  <c:v>-10.791</c:v>
                </c:pt>
                <c:pt idx="6485">
                  <c:v>-10.818</c:v>
                </c:pt>
                <c:pt idx="6486">
                  <c:v>-10.842000000000001</c:v>
                </c:pt>
                <c:pt idx="6487">
                  <c:v>-10.840999999999999</c:v>
                </c:pt>
                <c:pt idx="6488">
                  <c:v>-10.833</c:v>
                </c:pt>
                <c:pt idx="6489">
                  <c:v>-10.817</c:v>
                </c:pt>
                <c:pt idx="6490">
                  <c:v>-10.821</c:v>
                </c:pt>
                <c:pt idx="6491">
                  <c:v>-10.839</c:v>
                </c:pt>
                <c:pt idx="6492">
                  <c:v>-10.858000000000001</c:v>
                </c:pt>
                <c:pt idx="6493">
                  <c:v>-10.879</c:v>
                </c:pt>
                <c:pt idx="6494">
                  <c:v>-10.885999999999999</c:v>
                </c:pt>
                <c:pt idx="6495">
                  <c:v>-10.871</c:v>
                </c:pt>
                <c:pt idx="6496">
                  <c:v>-10.839</c:v>
                </c:pt>
                <c:pt idx="6497">
                  <c:v>-10.784000000000001</c:v>
                </c:pt>
                <c:pt idx="6498">
                  <c:v>-10.79</c:v>
                </c:pt>
                <c:pt idx="6499">
                  <c:v>-10.823</c:v>
                </c:pt>
                <c:pt idx="6500">
                  <c:v>-10.832000000000001</c:v>
                </c:pt>
                <c:pt idx="6501">
                  <c:v>-10.836</c:v>
                </c:pt>
                <c:pt idx="6502">
                  <c:v>-10.852</c:v>
                </c:pt>
                <c:pt idx="6503">
                  <c:v>-10.865</c:v>
                </c:pt>
                <c:pt idx="6504">
                  <c:v>-10.858000000000001</c:v>
                </c:pt>
                <c:pt idx="6505">
                  <c:v>-10.852</c:v>
                </c:pt>
                <c:pt idx="6506">
                  <c:v>-10.807</c:v>
                </c:pt>
                <c:pt idx="6507">
                  <c:v>-10.792999999999999</c:v>
                </c:pt>
                <c:pt idx="6508">
                  <c:v>-10.805</c:v>
                </c:pt>
                <c:pt idx="6509">
                  <c:v>-10.802</c:v>
                </c:pt>
                <c:pt idx="6510">
                  <c:v>-10.803000000000001</c:v>
                </c:pt>
                <c:pt idx="6511">
                  <c:v>-10.801</c:v>
                </c:pt>
                <c:pt idx="6512">
                  <c:v>-10.798999999999999</c:v>
                </c:pt>
                <c:pt idx="6513">
                  <c:v>-10.792</c:v>
                </c:pt>
                <c:pt idx="6514">
                  <c:v>-10.768000000000001</c:v>
                </c:pt>
                <c:pt idx="6515">
                  <c:v>-10.711</c:v>
                </c:pt>
                <c:pt idx="6516">
                  <c:v>-10.662000000000001</c:v>
                </c:pt>
                <c:pt idx="6517">
                  <c:v>-10.619</c:v>
                </c:pt>
                <c:pt idx="6518">
                  <c:v>-10.592000000000001</c:v>
                </c:pt>
                <c:pt idx="6519">
                  <c:v>-10.523999999999999</c:v>
                </c:pt>
                <c:pt idx="6520">
                  <c:v>-10.436999999999999</c:v>
                </c:pt>
                <c:pt idx="6521">
                  <c:v>-10.317</c:v>
                </c:pt>
                <c:pt idx="6522">
                  <c:v>-10.193</c:v>
                </c:pt>
                <c:pt idx="6523">
                  <c:v>-10.1</c:v>
                </c:pt>
                <c:pt idx="6524">
                  <c:v>-9.98</c:v>
                </c:pt>
                <c:pt idx="6525">
                  <c:v>-9.8576999999999995</c:v>
                </c:pt>
                <c:pt idx="6526">
                  <c:v>-9.7601999999999993</c:v>
                </c:pt>
                <c:pt idx="6527">
                  <c:v>-9.6585000000000001</c:v>
                </c:pt>
                <c:pt idx="6528">
                  <c:v>-9.5387000000000004</c:v>
                </c:pt>
                <c:pt idx="6529">
                  <c:v>-9.4321999999999999</c:v>
                </c:pt>
                <c:pt idx="6530">
                  <c:v>-9.3208000000000002</c:v>
                </c:pt>
                <c:pt idx="6531">
                  <c:v>-9.1934000000000005</c:v>
                </c:pt>
                <c:pt idx="6532">
                  <c:v>-9.0784000000000002</c:v>
                </c:pt>
                <c:pt idx="6533">
                  <c:v>-8.968</c:v>
                </c:pt>
                <c:pt idx="6534">
                  <c:v>-8.8428000000000004</c:v>
                </c:pt>
                <c:pt idx="6535">
                  <c:v>-8.7066999999999997</c:v>
                </c:pt>
                <c:pt idx="6536">
                  <c:v>-8.5855999999999995</c:v>
                </c:pt>
                <c:pt idx="6537">
                  <c:v>-8.4643999999999995</c:v>
                </c:pt>
                <c:pt idx="6538">
                  <c:v>-8.3674999999999997</c:v>
                </c:pt>
                <c:pt idx="6539">
                  <c:v>-8.2498000000000005</c:v>
                </c:pt>
                <c:pt idx="6540">
                  <c:v>-8.1091999999999995</c:v>
                </c:pt>
                <c:pt idx="6541">
                  <c:v>-7.9832999999999998</c:v>
                </c:pt>
                <c:pt idx="6542">
                  <c:v>-7.8634000000000004</c:v>
                </c:pt>
                <c:pt idx="6543">
                  <c:v>-7.7245999999999997</c:v>
                </c:pt>
                <c:pt idx="6544">
                  <c:v>-7.5956000000000001</c:v>
                </c:pt>
                <c:pt idx="6545">
                  <c:v>-7.4770000000000003</c:v>
                </c:pt>
                <c:pt idx="6546">
                  <c:v>-7.3715999999999999</c:v>
                </c:pt>
                <c:pt idx="6547">
                  <c:v>-7.2847</c:v>
                </c:pt>
                <c:pt idx="6548">
                  <c:v>-7.1359000000000004</c:v>
                </c:pt>
                <c:pt idx="6549">
                  <c:v>-6.9863999999999997</c:v>
                </c:pt>
                <c:pt idx="6550">
                  <c:v>-6.8716999999999997</c:v>
                </c:pt>
                <c:pt idx="6551">
                  <c:v>-6.7356999999999996</c:v>
                </c:pt>
                <c:pt idx="6552">
                  <c:v>-6.6212</c:v>
                </c:pt>
                <c:pt idx="6553">
                  <c:v>-6.5106000000000002</c:v>
                </c:pt>
                <c:pt idx="6554">
                  <c:v>-6.3914</c:v>
                </c:pt>
                <c:pt idx="6555">
                  <c:v>-6.2788000000000004</c:v>
                </c:pt>
                <c:pt idx="6556">
                  <c:v>-6.1824000000000003</c:v>
                </c:pt>
                <c:pt idx="6557">
                  <c:v>-6.0768000000000004</c:v>
                </c:pt>
                <c:pt idx="6558">
                  <c:v>-5.9630999999999998</c:v>
                </c:pt>
                <c:pt idx="6559">
                  <c:v>-5.8723000000000001</c:v>
                </c:pt>
                <c:pt idx="6560">
                  <c:v>-5.7500999999999998</c:v>
                </c:pt>
                <c:pt idx="6561">
                  <c:v>-5.6384999999999996</c:v>
                </c:pt>
                <c:pt idx="6562">
                  <c:v>-5.5385999999999997</c:v>
                </c:pt>
                <c:pt idx="6563">
                  <c:v>-5.4698000000000002</c:v>
                </c:pt>
                <c:pt idx="6564">
                  <c:v>-5.3722000000000003</c:v>
                </c:pt>
                <c:pt idx="6565">
                  <c:v>-5.2629999999999999</c:v>
                </c:pt>
                <c:pt idx="6566">
                  <c:v>-5.1795999999999998</c:v>
                </c:pt>
                <c:pt idx="6567">
                  <c:v>-5.1235999999999997</c:v>
                </c:pt>
                <c:pt idx="6568">
                  <c:v>-5.1096000000000004</c:v>
                </c:pt>
                <c:pt idx="6569">
                  <c:v>-5.1097999999999999</c:v>
                </c:pt>
                <c:pt idx="6570">
                  <c:v>-5.1024000000000003</c:v>
                </c:pt>
                <c:pt idx="6571">
                  <c:v>-5.0731000000000002</c:v>
                </c:pt>
                <c:pt idx="6572">
                  <c:v>-5.0404</c:v>
                </c:pt>
                <c:pt idx="6573">
                  <c:v>-5.0199999999999996</c:v>
                </c:pt>
                <c:pt idx="6574">
                  <c:v>-4.9885000000000002</c:v>
                </c:pt>
                <c:pt idx="6575">
                  <c:v>-4.9660000000000002</c:v>
                </c:pt>
                <c:pt idx="6576">
                  <c:v>-4.9218000000000002</c:v>
                </c:pt>
                <c:pt idx="6577">
                  <c:v>-4.8788</c:v>
                </c:pt>
                <c:pt idx="6578">
                  <c:v>-4.8470000000000004</c:v>
                </c:pt>
                <c:pt idx="6579">
                  <c:v>-4.8319000000000001</c:v>
                </c:pt>
                <c:pt idx="6580">
                  <c:v>-4.8094999999999999</c:v>
                </c:pt>
                <c:pt idx="6581">
                  <c:v>-4.7923999999999998</c:v>
                </c:pt>
                <c:pt idx="6582">
                  <c:v>-4.7735000000000003</c:v>
                </c:pt>
                <c:pt idx="6583">
                  <c:v>-4.7563000000000004</c:v>
                </c:pt>
                <c:pt idx="6584">
                  <c:v>-4.7416</c:v>
                </c:pt>
                <c:pt idx="6585">
                  <c:v>-4.7343000000000002</c:v>
                </c:pt>
                <c:pt idx="6586">
                  <c:v>-4.7404999999999999</c:v>
                </c:pt>
                <c:pt idx="6587">
                  <c:v>-4.7503000000000002</c:v>
                </c:pt>
                <c:pt idx="6588">
                  <c:v>-4.7786</c:v>
                </c:pt>
                <c:pt idx="6589">
                  <c:v>-4.7683</c:v>
                </c:pt>
                <c:pt idx="6590">
                  <c:v>-4.7606999999999999</c:v>
                </c:pt>
                <c:pt idx="6591">
                  <c:v>-4.7271999999999998</c:v>
                </c:pt>
                <c:pt idx="6592">
                  <c:v>-4.6783999999999999</c:v>
                </c:pt>
                <c:pt idx="6593">
                  <c:v>-4.6619999999999999</c:v>
                </c:pt>
                <c:pt idx="6594">
                  <c:v>-4.6544999999999996</c:v>
                </c:pt>
                <c:pt idx="6595">
                  <c:v>-4.6523000000000003</c:v>
                </c:pt>
                <c:pt idx="6596">
                  <c:v>-4.6448</c:v>
                </c:pt>
                <c:pt idx="6597">
                  <c:v>-4.6265999999999998</c:v>
                </c:pt>
                <c:pt idx="6598">
                  <c:v>-4.6078999999999999</c:v>
                </c:pt>
                <c:pt idx="6599">
                  <c:v>-4.6022999999999996</c:v>
                </c:pt>
                <c:pt idx="6600">
                  <c:v>-4.5945</c:v>
                </c:pt>
                <c:pt idx="6601">
                  <c:v>-4.5614999999999997</c:v>
                </c:pt>
                <c:pt idx="6602">
                  <c:v>-4.5624000000000002</c:v>
                </c:pt>
                <c:pt idx="6603">
                  <c:v>-4.5613999999999999</c:v>
                </c:pt>
                <c:pt idx="6604">
                  <c:v>-4.5373999999999999</c:v>
                </c:pt>
                <c:pt idx="6605">
                  <c:v>-4.4980000000000002</c:v>
                </c:pt>
                <c:pt idx="6606">
                  <c:v>-4.4550000000000001</c:v>
                </c:pt>
                <c:pt idx="6607">
                  <c:v>-4.3829000000000002</c:v>
                </c:pt>
                <c:pt idx="6608">
                  <c:v>-4.3369999999999997</c:v>
                </c:pt>
                <c:pt idx="6609">
                  <c:v>-4.2819000000000003</c:v>
                </c:pt>
                <c:pt idx="6610">
                  <c:v>-4.2568000000000001</c:v>
                </c:pt>
                <c:pt idx="6611">
                  <c:v>-4.2146999999999997</c:v>
                </c:pt>
                <c:pt idx="6612">
                  <c:v>-4.1855000000000002</c:v>
                </c:pt>
                <c:pt idx="6613">
                  <c:v>-4.1642000000000001</c:v>
                </c:pt>
                <c:pt idx="6614">
                  <c:v>-4.1212999999999997</c:v>
                </c:pt>
                <c:pt idx="6615">
                  <c:v>-4.0872999999999999</c:v>
                </c:pt>
                <c:pt idx="6616">
                  <c:v>-4.0209999999999999</c:v>
                </c:pt>
                <c:pt idx="6617">
                  <c:v>-3.9460000000000002</c:v>
                </c:pt>
                <c:pt idx="6618">
                  <c:v>-3.8868</c:v>
                </c:pt>
                <c:pt idx="6619">
                  <c:v>-3.8149000000000002</c:v>
                </c:pt>
                <c:pt idx="6620">
                  <c:v>-3.7305999999999999</c:v>
                </c:pt>
                <c:pt idx="6621">
                  <c:v>-3.7139000000000002</c:v>
                </c:pt>
                <c:pt idx="6622">
                  <c:v>-3.6583999999999999</c:v>
                </c:pt>
                <c:pt idx="6623">
                  <c:v>-3.5790999999999999</c:v>
                </c:pt>
                <c:pt idx="6624">
                  <c:v>-3.5131000000000001</c:v>
                </c:pt>
                <c:pt idx="6625">
                  <c:v>-3.4018999999999999</c:v>
                </c:pt>
                <c:pt idx="6626">
                  <c:v>-3.3411</c:v>
                </c:pt>
                <c:pt idx="6627">
                  <c:v>-3.3094999999999999</c:v>
                </c:pt>
                <c:pt idx="6628">
                  <c:v>-3.2258</c:v>
                </c:pt>
                <c:pt idx="6629">
                  <c:v>-3.1564000000000001</c:v>
                </c:pt>
                <c:pt idx="6630">
                  <c:v>-3.1343000000000001</c:v>
                </c:pt>
                <c:pt idx="6631">
                  <c:v>-3.1061999999999999</c:v>
                </c:pt>
                <c:pt idx="6632">
                  <c:v>-3.0358000000000001</c:v>
                </c:pt>
                <c:pt idx="6633">
                  <c:v>-2.9790999999999999</c:v>
                </c:pt>
                <c:pt idx="6634">
                  <c:v>-2.9266000000000001</c:v>
                </c:pt>
                <c:pt idx="6635">
                  <c:v>-2.8811</c:v>
                </c:pt>
                <c:pt idx="6636">
                  <c:v>-2.8428</c:v>
                </c:pt>
                <c:pt idx="6637">
                  <c:v>-2.8174999999999999</c:v>
                </c:pt>
                <c:pt idx="6638">
                  <c:v>-2.7585999999999999</c:v>
                </c:pt>
                <c:pt idx="6639">
                  <c:v>-2.6932</c:v>
                </c:pt>
                <c:pt idx="6640">
                  <c:v>-2.6208999999999998</c:v>
                </c:pt>
                <c:pt idx="6641">
                  <c:v>-2.5651000000000002</c:v>
                </c:pt>
                <c:pt idx="6642">
                  <c:v>-2.5182000000000002</c:v>
                </c:pt>
                <c:pt idx="6643">
                  <c:v>-2.4876999999999998</c:v>
                </c:pt>
                <c:pt idx="6644">
                  <c:v>-2.4706000000000001</c:v>
                </c:pt>
                <c:pt idx="6645">
                  <c:v>-2.4643999999999999</c:v>
                </c:pt>
                <c:pt idx="6646">
                  <c:v>-2.44</c:v>
                </c:pt>
                <c:pt idx="6647">
                  <c:v>-2.4283999999999999</c:v>
                </c:pt>
                <c:pt idx="6648">
                  <c:v>-2.4112</c:v>
                </c:pt>
                <c:pt idx="6649">
                  <c:v>-2.3826999999999998</c:v>
                </c:pt>
                <c:pt idx="6650">
                  <c:v>-2.3395999999999999</c:v>
                </c:pt>
                <c:pt idx="6651">
                  <c:v>-2.3224999999999998</c:v>
                </c:pt>
                <c:pt idx="6652">
                  <c:v>-2.2970999999999999</c:v>
                </c:pt>
                <c:pt idx="6653">
                  <c:v>-2.2559999999999998</c:v>
                </c:pt>
                <c:pt idx="6654">
                  <c:v>-2.2206000000000001</c:v>
                </c:pt>
                <c:pt idx="6655">
                  <c:v>-2.1920999999999999</c:v>
                </c:pt>
                <c:pt idx="6656">
                  <c:v>-2.1581999999999999</c:v>
                </c:pt>
                <c:pt idx="6657">
                  <c:v>-2.1242000000000001</c:v>
                </c:pt>
                <c:pt idx="6658">
                  <c:v>-2.1031</c:v>
                </c:pt>
                <c:pt idx="6659">
                  <c:v>-2.0583</c:v>
                </c:pt>
                <c:pt idx="6660">
                  <c:v>-2.0152999999999999</c:v>
                </c:pt>
                <c:pt idx="6661">
                  <c:v>-1.9851000000000001</c:v>
                </c:pt>
                <c:pt idx="6662">
                  <c:v>-1.9373</c:v>
                </c:pt>
                <c:pt idx="6663">
                  <c:v>-1.8821000000000001</c:v>
                </c:pt>
                <c:pt idx="6664">
                  <c:v>-1.8633</c:v>
                </c:pt>
                <c:pt idx="6665">
                  <c:v>-1.8402000000000001</c:v>
                </c:pt>
                <c:pt idx="6666">
                  <c:v>-1.8151999999999999</c:v>
                </c:pt>
                <c:pt idx="6667">
                  <c:v>-1.8348</c:v>
                </c:pt>
                <c:pt idx="6668">
                  <c:v>-1.8419000000000001</c:v>
                </c:pt>
                <c:pt idx="6669">
                  <c:v>-1.8292999999999999</c:v>
                </c:pt>
                <c:pt idx="6670">
                  <c:v>-1.8140000000000001</c:v>
                </c:pt>
                <c:pt idx="6671">
                  <c:v>-1.7862</c:v>
                </c:pt>
                <c:pt idx="6672">
                  <c:v>-1.7883</c:v>
                </c:pt>
                <c:pt idx="6673">
                  <c:v>-1.7795000000000001</c:v>
                </c:pt>
                <c:pt idx="6674">
                  <c:v>-1.7622</c:v>
                </c:pt>
                <c:pt idx="6675">
                  <c:v>-1.7450000000000001</c:v>
                </c:pt>
                <c:pt idx="6676">
                  <c:v>-1.7262999999999999</c:v>
                </c:pt>
                <c:pt idx="6677">
                  <c:v>-1.7171000000000001</c:v>
                </c:pt>
                <c:pt idx="6678">
                  <c:v>-1.7034</c:v>
                </c:pt>
                <c:pt idx="6679">
                  <c:v>-1.7115</c:v>
                </c:pt>
                <c:pt idx="6680">
                  <c:v>-1.7092000000000001</c:v>
                </c:pt>
                <c:pt idx="6681">
                  <c:v>-1.7010000000000001</c:v>
                </c:pt>
                <c:pt idx="6682">
                  <c:v>-1.6727000000000001</c:v>
                </c:pt>
                <c:pt idx="6683">
                  <c:v>-1.6573</c:v>
                </c:pt>
                <c:pt idx="6684">
                  <c:v>-1.6434</c:v>
                </c:pt>
                <c:pt idx="6685">
                  <c:v>-1.6188</c:v>
                </c:pt>
                <c:pt idx="6686">
                  <c:v>-1.5992999999999999</c:v>
                </c:pt>
                <c:pt idx="6687">
                  <c:v>-1.5923</c:v>
                </c:pt>
                <c:pt idx="6688">
                  <c:v>-1.5835999999999999</c:v>
                </c:pt>
                <c:pt idx="6689">
                  <c:v>-1.573</c:v>
                </c:pt>
                <c:pt idx="6690">
                  <c:v>-1.5680000000000001</c:v>
                </c:pt>
                <c:pt idx="6691">
                  <c:v>-1.5707</c:v>
                </c:pt>
                <c:pt idx="6692">
                  <c:v>-1.5677000000000001</c:v>
                </c:pt>
                <c:pt idx="6693">
                  <c:v>-1.5712999999999999</c:v>
                </c:pt>
                <c:pt idx="6694">
                  <c:v>-1.5712999999999999</c:v>
                </c:pt>
                <c:pt idx="6695">
                  <c:v>-1.5619000000000001</c:v>
                </c:pt>
                <c:pt idx="6696">
                  <c:v>-1.5644</c:v>
                </c:pt>
                <c:pt idx="6697">
                  <c:v>-1.5643</c:v>
                </c:pt>
                <c:pt idx="6698">
                  <c:v>-1.5596000000000001</c:v>
                </c:pt>
                <c:pt idx="6699">
                  <c:v>-1.5551999999999999</c:v>
                </c:pt>
                <c:pt idx="6700">
                  <c:v>-1.5523</c:v>
                </c:pt>
                <c:pt idx="6701">
                  <c:v>-1.5584</c:v>
                </c:pt>
                <c:pt idx="6702">
                  <c:v>-1.554</c:v>
                </c:pt>
                <c:pt idx="6703">
                  <c:v>-1.5468999999999999</c:v>
                </c:pt>
                <c:pt idx="6704">
                  <c:v>-1.554</c:v>
                </c:pt>
                <c:pt idx="6705">
                  <c:v>-1.5525</c:v>
                </c:pt>
                <c:pt idx="6706">
                  <c:v>-1.5314000000000001</c:v>
                </c:pt>
                <c:pt idx="6707">
                  <c:v>-1.4966999999999999</c:v>
                </c:pt>
                <c:pt idx="6708">
                  <c:v>-1.4795</c:v>
                </c:pt>
                <c:pt idx="6709">
                  <c:v>-1.4703999999999999</c:v>
                </c:pt>
                <c:pt idx="6710">
                  <c:v>-1.4544999999999999</c:v>
                </c:pt>
                <c:pt idx="6711">
                  <c:v>-1.4417</c:v>
                </c:pt>
                <c:pt idx="6712">
                  <c:v>-1.4452</c:v>
                </c:pt>
                <c:pt idx="6713">
                  <c:v>-1.4429000000000001</c:v>
                </c:pt>
                <c:pt idx="6714">
                  <c:v>-1.4044000000000001</c:v>
                </c:pt>
                <c:pt idx="6715">
                  <c:v>-1.3940999999999999</c:v>
                </c:pt>
                <c:pt idx="6716">
                  <c:v>-1.3767</c:v>
                </c:pt>
                <c:pt idx="6717">
                  <c:v>-1.3757999999999999</c:v>
                </c:pt>
                <c:pt idx="6718">
                  <c:v>-1.361</c:v>
                </c:pt>
                <c:pt idx="6719">
                  <c:v>-1.3753</c:v>
                </c:pt>
                <c:pt idx="6720">
                  <c:v>-1.4018999999999999</c:v>
                </c:pt>
                <c:pt idx="6721">
                  <c:v>-1.4260999999999999</c:v>
                </c:pt>
                <c:pt idx="6722">
                  <c:v>-1.4574</c:v>
                </c:pt>
                <c:pt idx="6723">
                  <c:v>-1.4850000000000001</c:v>
                </c:pt>
                <c:pt idx="6724">
                  <c:v>-1.4765999999999999</c:v>
                </c:pt>
                <c:pt idx="6725">
                  <c:v>-1.47</c:v>
                </c:pt>
                <c:pt idx="6726">
                  <c:v>-1.4490000000000001</c:v>
                </c:pt>
                <c:pt idx="6727">
                  <c:v>-1.4138999999999999</c:v>
                </c:pt>
                <c:pt idx="6728">
                  <c:v>-1.4152</c:v>
                </c:pt>
                <c:pt idx="6729">
                  <c:v>-1.3998999999999999</c:v>
                </c:pt>
                <c:pt idx="6730">
                  <c:v>-1.3919999999999999</c:v>
                </c:pt>
                <c:pt idx="6731">
                  <c:v>-1.3902000000000001</c:v>
                </c:pt>
                <c:pt idx="6732">
                  <c:v>-1.3784000000000001</c:v>
                </c:pt>
                <c:pt idx="6733">
                  <c:v>-1.3489</c:v>
                </c:pt>
                <c:pt idx="6734">
                  <c:v>-1.3323</c:v>
                </c:pt>
                <c:pt idx="6735">
                  <c:v>-1.3359000000000001</c:v>
                </c:pt>
                <c:pt idx="6736">
                  <c:v>-1.3594999999999999</c:v>
                </c:pt>
                <c:pt idx="6737">
                  <c:v>-1.3746</c:v>
                </c:pt>
                <c:pt idx="6738">
                  <c:v>-1.3771</c:v>
                </c:pt>
                <c:pt idx="6739">
                  <c:v>-1.3761000000000001</c:v>
                </c:pt>
                <c:pt idx="6740">
                  <c:v>-1.3644000000000001</c:v>
                </c:pt>
                <c:pt idx="6741">
                  <c:v>-1.3511</c:v>
                </c:pt>
                <c:pt idx="6742">
                  <c:v>-1.3427</c:v>
                </c:pt>
                <c:pt idx="6743">
                  <c:v>-1.3508</c:v>
                </c:pt>
                <c:pt idx="6744">
                  <c:v>-1.3648</c:v>
                </c:pt>
                <c:pt idx="6745">
                  <c:v>-1.3807</c:v>
                </c:pt>
                <c:pt idx="6746">
                  <c:v>-1.4013</c:v>
                </c:pt>
                <c:pt idx="6747">
                  <c:v>-1.4023000000000001</c:v>
                </c:pt>
                <c:pt idx="6748">
                  <c:v>-1.4072</c:v>
                </c:pt>
                <c:pt idx="6749">
                  <c:v>-1.4046000000000001</c:v>
                </c:pt>
                <c:pt idx="6750">
                  <c:v>-1.4095</c:v>
                </c:pt>
                <c:pt idx="6751">
                  <c:v>-1.4242999999999999</c:v>
                </c:pt>
                <c:pt idx="6752">
                  <c:v>-1.4591000000000001</c:v>
                </c:pt>
                <c:pt idx="6753">
                  <c:v>-1.4859</c:v>
                </c:pt>
                <c:pt idx="6754">
                  <c:v>-1.5215000000000001</c:v>
                </c:pt>
                <c:pt idx="6755">
                  <c:v>-1.5685</c:v>
                </c:pt>
                <c:pt idx="6756">
                  <c:v>-1.6326000000000001</c:v>
                </c:pt>
                <c:pt idx="6757">
                  <c:v>-1.7000999999999999</c:v>
                </c:pt>
                <c:pt idx="6758">
                  <c:v>-1.7335</c:v>
                </c:pt>
                <c:pt idx="6759">
                  <c:v>-1.8101</c:v>
                </c:pt>
                <c:pt idx="6760">
                  <c:v>-1.89</c:v>
                </c:pt>
                <c:pt idx="6761">
                  <c:v>-1.9631000000000001</c:v>
                </c:pt>
                <c:pt idx="6762">
                  <c:v>-2.0529000000000002</c:v>
                </c:pt>
                <c:pt idx="6763">
                  <c:v>-2.1791999999999998</c:v>
                </c:pt>
                <c:pt idx="6764">
                  <c:v>-2.3233000000000001</c:v>
                </c:pt>
                <c:pt idx="6765">
                  <c:v>-2.4620000000000002</c:v>
                </c:pt>
                <c:pt idx="6766">
                  <c:v>-2.5802999999999998</c:v>
                </c:pt>
                <c:pt idx="6767">
                  <c:v>-2.7153</c:v>
                </c:pt>
                <c:pt idx="6768">
                  <c:v>-2.8475999999999999</c:v>
                </c:pt>
                <c:pt idx="6769">
                  <c:v>-2.9759000000000002</c:v>
                </c:pt>
                <c:pt idx="6770">
                  <c:v>-3.097</c:v>
                </c:pt>
                <c:pt idx="6771">
                  <c:v>-3.1892</c:v>
                </c:pt>
                <c:pt idx="6772">
                  <c:v>-3.2833999999999999</c:v>
                </c:pt>
                <c:pt idx="6773">
                  <c:v>-3.4037999999999999</c:v>
                </c:pt>
                <c:pt idx="6774">
                  <c:v>-3.5516999999999999</c:v>
                </c:pt>
                <c:pt idx="6775">
                  <c:v>-3.7166999999999999</c:v>
                </c:pt>
                <c:pt idx="6776">
                  <c:v>-3.8506</c:v>
                </c:pt>
                <c:pt idx="6777">
                  <c:v>-3.9466000000000001</c:v>
                </c:pt>
                <c:pt idx="6778">
                  <c:v>-4.0045999999999999</c:v>
                </c:pt>
                <c:pt idx="6779">
                  <c:v>-4.0891000000000002</c:v>
                </c:pt>
                <c:pt idx="6780">
                  <c:v>-4.2026000000000003</c:v>
                </c:pt>
                <c:pt idx="6781">
                  <c:v>-4.3174000000000001</c:v>
                </c:pt>
                <c:pt idx="6782">
                  <c:v>-4.4145000000000003</c:v>
                </c:pt>
                <c:pt idx="6783">
                  <c:v>-4.516</c:v>
                </c:pt>
                <c:pt idx="6784">
                  <c:v>-4.6074000000000002</c:v>
                </c:pt>
                <c:pt idx="6785">
                  <c:v>-4.6877000000000004</c:v>
                </c:pt>
                <c:pt idx="6786">
                  <c:v>-4.7988999999999997</c:v>
                </c:pt>
                <c:pt idx="6787">
                  <c:v>-4.8578000000000001</c:v>
                </c:pt>
                <c:pt idx="6788">
                  <c:v>-4.8853</c:v>
                </c:pt>
                <c:pt idx="6789">
                  <c:v>-4.9444999999999997</c:v>
                </c:pt>
                <c:pt idx="6790">
                  <c:v>-4.9981</c:v>
                </c:pt>
                <c:pt idx="6791">
                  <c:v>-5.0510999999999999</c:v>
                </c:pt>
                <c:pt idx="6792">
                  <c:v>-5.0911999999999997</c:v>
                </c:pt>
                <c:pt idx="6793">
                  <c:v>-5.1117999999999997</c:v>
                </c:pt>
                <c:pt idx="6794">
                  <c:v>-5.1390000000000002</c:v>
                </c:pt>
                <c:pt idx="6795">
                  <c:v>-5.1403999999999996</c:v>
                </c:pt>
                <c:pt idx="6796">
                  <c:v>-5.1657000000000002</c:v>
                </c:pt>
                <c:pt idx="6797">
                  <c:v>-5.2430000000000003</c:v>
                </c:pt>
                <c:pt idx="6798">
                  <c:v>-5.3150000000000004</c:v>
                </c:pt>
                <c:pt idx="6799">
                  <c:v>-5.3445999999999998</c:v>
                </c:pt>
                <c:pt idx="6800">
                  <c:v>-5.4057000000000004</c:v>
                </c:pt>
                <c:pt idx="6801">
                  <c:v>-5.4528999999999996</c:v>
                </c:pt>
                <c:pt idx="6802">
                  <c:v>-5.5096999999999996</c:v>
                </c:pt>
                <c:pt idx="6803">
                  <c:v>-5.5731000000000002</c:v>
                </c:pt>
                <c:pt idx="6804">
                  <c:v>-5.6467999999999998</c:v>
                </c:pt>
                <c:pt idx="6805">
                  <c:v>-5.7111000000000001</c:v>
                </c:pt>
                <c:pt idx="6806">
                  <c:v>-5.7920999999999996</c:v>
                </c:pt>
                <c:pt idx="6807">
                  <c:v>-5.8723999999999998</c:v>
                </c:pt>
                <c:pt idx="6808">
                  <c:v>-5.9236000000000004</c:v>
                </c:pt>
                <c:pt idx="6809">
                  <c:v>-5.9507000000000003</c:v>
                </c:pt>
                <c:pt idx="6810">
                  <c:v>-6.0008999999999997</c:v>
                </c:pt>
                <c:pt idx="6811">
                  <c:v>-6.0914999999999999</c:v>
                </c:pt>
                <c:pt idx="6812">
                  <c:v>-6.1577000000000002</c:v>
                </c:pt>
                <c:pt idx="6813">
                  <c:v>-6.2249999999999996</c:v>
                </c:pt>
                <c:pt idx="6814">
                  <c:v>-6.3166000000000002</c:v>
                </c:pt>
                <c:pt idx="6815">
                  <c:v>-6.4330999999999996</c:v>
                </c:pt>
                <c:pt idx="6816">
                  <c:v>-6.5149999999999997</c:v>
                </c:pt>
                <c:pt idx="6817">
                  <c:v>-6.6116999999999999</c:v>
                </c:pt>
                <c:pt idx="6818">
                  <c:v>-6.6980000000000004</c:v>
                </c:pt>
                <c:pt idx="6819">
                  <c:v>-6.7690000000000001</c:v>
                </c:pt>
                <c:pt idx="6820">
                  <c:v>-6.8703000000000003</c:v>
                </c:pt>
                <c:pt idx="6821">
                  <c:v>-6.9541000000000004</c:v>
                </c:pt>
                <c:pt idx="6822">
                  <c:v>-7.0488999999999997</c:v>
                </c:pt>
                <c:pt idx="6823">
                  <c:v>-7.1487999999999996</c:v>
                </c:pt>
                <c:pt idx="6824">
                  <c:v>-7.2404999999999999</c:v>
                </c:pt>
                <c:pt idx="6825">
                  <c:v>-7.327</c:v>
                </c:pt>
                <c:pt idx="6826">
                  <c:v>-7.4081999999999999</c:v>
                </c:pt>
                <c:pt idx="6827">
                  <c:v>-7.4720000000000004</c:v>
                </c:pt>
                <c:pt idx="6828">
                  <c:v>-7.5365000000000002</c:v>
                </c:pt>
                <c:pt idx="6829">
                  <c:v>-7.6188000000000002</c:v>
                </c:pt>
                <c:pt idx="6830">
                  <c:v>-7.7237</c:v>
                </c:pt>
                <c:pt idx="6831">
                  <c:v>-7.8036000000000003</c:v>
                </c:pt>
                <c:pt idx="6832">
                  <c:v>-7.8665000000000003</c:v>
                </c:pt>
                <c:pt idx="6833">
                  <c:v>-7.9344999999999999</c:v>
                </c:pt>
                <c:pt idx="6834">
                  <c:v>-7.9842000000000004</c:v>
                </c:pt>
                <c:pt idx="6835">
                  <c:v>-8.0359999999999996</c:v>
                </c:pt>
                <c:pt idx="6836">
                  <c:v>-8.0854999999999997</c:v>
                </c:pt>
                <c:pt idx="6837">
                  <c:v>-8.1136999999999997</c:v>
                </c:pt>
                <c:pt idx="6838">
                  <c:v>-8.1411999999999995</c:v>
                </c:pt>
                <c:pt idx="6839">
                  <c:v>-8.1792999999999996</c:v>
                </c:pt>
                <c:pt idx="6840">
                  <c:v>-8.2021999999999995</c:v>
                </c:pt>
                <c:pt idx="6841">
                  <c:v>-8.2156000000000002</c:v>
                </c:pt>
                <c:pt idx="6842">
                  <c:v>-8.2464999999999993</c:v>
                </c:pt>
                <c:pt idx="6843">
                  <c:v>-8.3019999999999996</c:v>
                </c:pt>
                <c:pt idx="6844">
                  <c:v>-8.3519000000000005</c:v>
                </c:pt>
                <c:pt idx="6845">
                  <c:v>-8.4039000000000001</c:v>
                </c:pt>
                <c:pt idx="6846">
                  <c:v>-8.4420000000000002</c:v>
                </c:pt>
                <c:pt idx="6847">
                  <c:v>-8.4725000000000001</c:v>
                </c:pt>
                <c:pt idx="6848">
                  <c:v>-8.4992000000000001</c:v>
                </c:pt>
                <c:pt idx="6849">
                  <c:v>-8.5013000000000005</c:v>
                </c:pt>
                <c:pt idx="6850">
                  <c:v>-8.5329999999999995</c:v>
                </c:pt>
                <c:pt idx="6851">
                  <c:v>-8.5594999999999999</c:v>
                </c:pt>
                <c:pt idx="6852">
                  <c:v>-8.5570000000000004</c:v>
                </c:pt>
                <c:pt idx="6853">
                  <c:v>-8.5607000000000006</c:v>
                </c:pt>
                <c:pt idx="6854">
                  <c:v>-8.5801999999999996</c:v>
                </c:pt>
                <c:pt idx="6855">
                  <c:v>-8.5769000000000002</c:v>
                </c:pt>
                <c:pt idx="6856">
                  <c:v>-8.5836000000000006</c:v>
                </c:pt>
                <c:pt idx="6857">
                  <c:v>-8.6144999999999996</c:v>
                </c:pt>
                <c:pt idx="6858">
                  <c:v>-8.5978999999999992</c:v>
                </c:pt>
                <c:pt idx="6859">
                  <c:v>-8.5943000000000005</c:v>
                </c:pt>
                <c:pt idx="6860">
                  <c:v>-8.6077999999999992</c:v>
                </c:pt>
                <c:pt idx="6861">
                  <c:v>-8.6256000000000004</c:v>
                </c:pt>
                <c:pt idx="6862">
                  <c:v>-8.6344999999999992</c:v>
                </c:pt>
                <c:pt idx="6863">
                  <c:v>-8.6346000000000007</c:v>
                </c:pt>
                <c:pt idx="6864">
                  <c:v>-8.6389999999999993</c:v>
                </c:pt>
                <c:pt idx="6865">
                  <c:v>-8.6326000000000001</c:v>
                </c:pt>
                <c:pt idx="6866">
                  <c:v>-8.6316000000000006</c:v>
                </c:pt>
                <c:pt idx="6867">
                  <c:v>-8.6443999999999992</c:v>
                </c:pt>
                <c:pt idx="6868">
                  <c:v>-8.6392000000000007</c:v>
                </c:pt>
                <c:pt idx="6869">
                  <c:v>-8.6335999999999995</c:v>
                </c:pt>
                <c:pt idx="6870">
                  <c:v>-8.6288</c:v>
                </c:pt>
                <c:pt idx="6871">
                  <c:v>-8.6057000000000006</c:v>
                </c:pt>
                <c:pt idx="6872">
                  <c:v>-8.6168999999999993</c:v>
                </c:pt>
                <c:pt idx="6873">
                  <c:v>-8.6138999999999992</c:v>
                </c:pt>
                <c:pt idx="6874">
                  <c:v>-8.6100999999999992</c:v>
                </c:pt>
                <c:pt idx="6875">
                  <c:v>-8.6312999999999995</c:v>
                </c:pt>
                <c:pt idx="6876">
                  <c:v>-8.6104000000000003</c:v>
                </c:pt>
                <c:pt idx="6877">
                  <c:v>-8.5969999999999995</c:v>
                </c:pt>
                <c:pt idx="6878">
                  <c:v>-8.6021000000000001</c:v>
                </c:pt>
                <c:pt idx="6879">
                  <c:v>-8.5883000000000003</c:v>
                </c:pt>
                <c:pt idx="6880">
                  <c:v>-8.6006</c:v>
                </c:pt>
                <c:pt idx="6881">
                  <c:v>-8.6204999999999998</c:v>
                </c:pt>
                <c:pt idx="6882">
                  <c:v>-8.6271000000000004</c:v>
                </c:pt>
                <c:pt idx="6883">
                  <c:v>-8.6187000000000005</c:v>
                </c:pt>
                <c:pt idx="6884">
                  <c:v>-8.6136999999999997</c:v>
                </c:pt>
                <c:pt idx="6885">
                  <c:v>-8.5931999999999995</c:v>
                </c:pt>
                <c:pt idx="6886">
                  <c:v>-8.5846</c:v>
                </c:pt>
                <c:pt idx="6887">
                  <c:v>-8.5884999999999998</c:v>
                </c:pt>
                <c:pt idx="6888">
                  <c:v>-8.5934000000000008</c:v>
                </c:pt>
                <c:pt idx="6889">
                  <c:v>-8.5966000000000005</c:v>
                </c:pt>
                <c:pt idx="6890">
                  <c:v>-8.5914999999999999</c:v>
                </c:pt>
                <c:pt idx="6891">
                  <c:v>-8.5809999999999995</c:v>
                </c:pt>
                <c:pt idx="6892">
                  <c:v>-8.5723000000000003</c:v>
                </c:pt>
                <c:pt idx="6893">
                  <c:v>-8.5846</c:v>
                </c:pt>
                <c:pt idx="6894">
                  <c:v>-8.5554000000000006</c:v>
                </c:pt>
                <c:pt idx="6895">
                  <c:v>-8.5440000000000005</c:v>
                </c:pt>
                <c:pt idx="6896">
                  <c:v>-8.5427</c:v>
                </c:pt>
                <c:pt idx="6897">
                  <c:v>-8.5589999999999993</c:v>
                </c:pt>
                <c:pt idx="6898">
                  <c:v>-8.5675000000000008</c:v>
                </c:pt>
                <c:pt idx="6899">
                  <c:v>-8.5662000000000003</c:v>
                </c:pt>
                <c:pt idx="6900">
                  <c:v>-8.5841999999999992</c:v>
                </c:pt>
                <c:pt idx="6901">
                  <c:v>-8.6071000000000009</c:v>
                </c:pt>
                <c:pt idx="6902">
                  <c:v>-8.6229999999999993</c:v>
                </c:pt>
                <c:pt idx="6903">
                  <c:v>-8.6486999999999998</c:v>
                </c:pt>
                <c:pt idx="6904">
                  <c:v>-8.6920000000000002</c:v>
                </c:pt>
                <c:pt idx="6905">
                  <c:v>-8.7193000000000005</c:v>
                </c:pt>
                <c:pt idx="6906">
                  <c:v>-8.7495999999999992</c:v>
                </c:pt>
                <c:pt idx="6907">
                  <c:v>-8.7898999999999994</c:v>
                </c:pt>
                <c:pt idx="6908">
                  <c:v>-8.8216999999999999</c:v>
                </c:pt>
                <c:pt idx="6909">
                  <c:v>-8.8449000000000009</c:v>
                </c:pt>
                <c:pt idx="6910">
                  <c:v>-8.8678000000000008</c:v>
                </c:pt>
                <c:pt idx="6911">
                  <c:v>-8.8878000000000004</c:v>
                </c:pt>
                <c:pt idx="6912">
                  <c:v>-8.9069000000000003</c:v>
                </c:pt>
                <c:pt idx="6913">
                  <c:v>-8.9133999999999993</c:v>
                </c:pt>
                <c:pt idx="6914">
                  <c:v>-8.9347999999999992</c:v>
                </c:pt>
                <c:pt idx="6915">
                  <c:v>-8.9640000000000004</c:v>
                </c:pt>
                <c:pt idx="6916">
                  <c:v>-8.9883000000000006</c:v>
                </c:pt>
                <c:pt idx="6917">
                  <c:v>-9.0235000000000003</c:v>
                </c:pt>
                <c:pt idx="6918">
                  <c:v>-9.0550999999999995</c:v>
                </c:pt>
                <c:pt idx="6919">
                  <c:v>-9.0817999999999994</c:v>
                </c:pt>
                <c:pt idx="6920">
                  <c:v>-9.0972000000000008</c:v>
                </c:pt>
                <c:pt idx="6921">
                  <c:v>-9.1509999999999998</c:v>
                </c:pt>
                <c:pt idx="6922">
                  <c:v>-9.1893999999999991</c:v>
                </c:pt>
                <c:pt idx="6923">
                  <c:v>-9.2346000000000004</c:v>
                </c:pt>
                <c:pt idx="6924">
                  <c:v>-9.2696000000000005</c:v>
                </c:pt>
                <c:pt idx="6925">
                  <c:v>-9.3065999999999995</c:v>
                </c:pt>
                <c:pt idx="6926">
                  <c:v>-9.3376000000000001</c:v>
                </c:pt>
                <c:pt idx="6927">
                  <c:v>-9.3580000000000005</c:v>
                </c:pt>
                <c:pt idx="6928">
                  <c:v>-9.3991000000000007</c:v>
                </c:pt>
                <c:pt idx="6929">
                  <c:v>-9.4486000000000008</c:v>
                </c:pt>
                <c:pt idx="6930">
                  <c:v>-9.4785000000000004</c:v>
                </c:pt>
                <c:pt idx="6931">
                  <c:v>-9.5304000000000002</c:v>
                </c:pt>
                <c:pt idx="6932">
                  <c:v>-9.5894999999999992</c:v>
                </c:pt>
                <c:pt idx="6933">
                  <c:v>-9.657</c:v>
                </c:pt>
                <c:pt idx="6934">
                  <c:v>-9.6937999999999995</c:v>
                </c:pt>
                <c:pt idx="6935">
                  <c:v>-9.7174999999999994</c:v>
                </c:pt>
                <c:pt idx="6936">
                  <c:v>-9.7631999999999994</c:v>
                </c:pt>
                <c:pt idx="6937">
                  <c:v>-9.7971000000000004</c:v>
                </c:pt>
                <c:pt idx="6938">
                  <c:v>-9.8161000000000005</c:v>
                </c:pt>
                <c:pt idx="6939">
                  <c:v>-9.8465000000000007</c:v>
                </c:pt>
                <c:pt idx="6940">
                  <c:v>-9.8564000000000007</c:v>
                </c:pt>
                <c:pt idx="6941">
                  <c:v>-9.8704999999999998</c:v>
                </c:pt>
                <c:pt idx="6942">
                  <c:v>-9.8954000000000004</c:v>
                </c:pt>
                <c:pt idx="6943">
                  <c:v>-9.9118999999999993</c:v>
                </c:pt>
                <c:pt idx="6944">
                  <c:v>-9.9309999999999992</c:v>
                </c:pt>
                <c:pt idx="6945">
                  <c:v>-9.9527999999999999</c:v>
                </c:pt>
                <c:pt idx="6946">
                  <c:v>-9.9781999999999993</c:v>
                </c:pt>
                <c:pt idx="6947">
                  <c:v>-10.021000000000001</c:v>
                </c:pt>
                <c:pt idx="6948">
                  <c:v>-10.044</c:v>
                </c:pt>
                <c:pt idx="6949">
                  <c:v>-10.083</c:v>
                </c:pt>
                <c:pt idx="6950">
                  <c:v>-10.102</c:v>
                </c:pt>
                <c:pt idx="6951">
                  <c:v>-10.129</c:v>
                </c:pt>
                <c:pt idx="6952">
                  <c:v>-10.157999999999999</c:v>
                </c:pt>
                <c:pt idx="6953">
                  <c:v>-10.183</c:v>
                </c:pt>
                <c:pt idx="6954">
                  <c:v>-10.208</c:v>
                </c:pt>
                <c:pt idx="6955">
                  <c:v>-10.214</c:v>
                </c:pt>
                <c:pt idx="6956">
                  <c:v>-10.218999999999999</c:v>
                </c:pt>
                <c:pt idx="6957">
                  <c:v>-10.256</c:v>
                </c:pt>
                <c:pt idx="6958">
                  <c:v>-10.297000000000001</c:v>
                </c:pt>
                <c:pt idx="6959">
                  <c:v>-10.308</c:v>
                </c:pt>
                <c:pt idx="6960">
                  <c:v>-10.332000000000001</c:v>
                </c:pt>
                <c:pt idx="6961">
                  <c:v>-10.346</c:v>
                </c:pt>
                <c:pt idx="6962">
                  <c:v>-10.352</c:v>
                </c:pt>
                <c:pt idx="6963">
                  <c:v>-10.385</c:v>
                </c:pt>
                <c:pt idx="6964">
                  <c:v>-10.412000000000001</c:v>
                </c:pt>
                <c:pt idx="6965">
                  <c:v>-10.423999999999999</c:v>
                </c:pt>
                <c:pt idx="6966">
                  <c:v>-10.449</c:v>
                </c:pt>
                <c:pt idx="6967">
                  <c:v>-10.484999999999999</c:v>
                </c:pt>
                <c:pt idx="6968">
                  <c:v>-10.507999999999999</c:v>
                </c:pt>
                <c:pt idx="6969">
                  <c:v>-10.541</c:v>
                </c:pt>
                <c:pt idx="6970">
                  <c:v>-10.581</c:v>
                </c:pt>
                <c:pt idx="6971">
                  <c:v>-10.606</c:v>
                </c:pt>
                <c:pt idx="6972">
                  <c:v>-10.608000000000001</c:v>
                </c:pt>
                <c:pt idx="6973">
                  <c:v>-10.634</c:v>
                </c:pt>
                <c:pt idx="6974">
                  <c:v>-10.651999999999999</c:v>
                </c:pt>
                <c:pt idx="6975">
                  <c:v>-10.69</c:v>
                </c:pt>
                <c:pt idx="6976">
                  <c:v>-10.704000000000001</c:v>
                </c:pt>
                <c:pt idx="6977">
                  <c:v>-10.744</c:v>
                </c:pt>
                <c:pt idx="6978">
                  <c:v>-10.759</c:v>
                </c:pt>
                <c:pt idx="6979">
                  <c:v>-10.776</c:v>
                </c:pt>
                <c:pt idx="6980">
                  <c:v>-10.802</c:v>
                </c:pt>
                <c:pt idx="6981">
                  <c:v>-10.8</c:v>
                </c:pt>
                <c:pt idx="6982">
                  <c:v>-10.813000000000001</c:v>
                </c:pt>
                <c:pt idx="6983">
                  <c:v>-10.832000000000001</c:v>
                </c:pt>
                <c:pt idx="6984">
                  <c:v>-10.853</c:v>
                </c:pt>
                <c:pt idx="6985">
                  <c:v>-10.874000000000001</c:v>
                </c:pt>
                <c:pt idx="6986">
                  <c:v>-10.888999999999999</c:v>
                </c:pt>
                <c:pt idx="6987">
                  <c:v>-10.91</c:v>
                </c:pt>
                <c:pt idx="6988">
                  <c:v>-10.930999999999999</c:v>
                </c:pt>
                <c:pt idx="6989">
                  <c:v>-10.956</c:v>
                </c:pt>
                <c:pt idx="6990">
                  <c:v>-10.984999999999999</c:v>
                </c:pt>
                <c:pt idx="6991">
                  <c:v>-11.023999999999999</c:v>
                </c:pt>
                <c:pt idx="6992">
                  <c:v>-11.053000000000001</c:v>
                </c:pt>
                <c:pt idx="6993">
                  <c:v>-11.055999999999999</c:v>
                </c:pt>
                <c:pt idx="6994">
                  <c:v>-11.057</c:v>
                </c:pt>
                <c:pt idx="6995">
                  <c:v>-11.045999999999999</c:v>
                </c:pt>
                <c:pt idx="6996">
                  <c:v>-11.03</c:v>
                </c:pt>
                <c:pt idx="6997">
                  <c:v>-11.022</c:v>
                </c:pt>
                <c:pt idx="6998">
                  <c:v>-11.013</c:v>
                </c:pt>
                <c:pt idx="6999">
                  <c:v>-11.013999999999999</c:v>
                </c:pt>
                <c:pt idx="7000">
                  <c:v>-11</c:v>
                </c:pt>
                <c:pt idx="7001">
                  <c:v>-10.992000000000001</c:v>
                </c:pt>
                <c:pt idx="7002">
                  <c:v>-10.994999999999999</c:v>
                </c:pt>
                <c:pt idx="7003">
                  <c:v>-10.992000000000001</c:v>
                </c:pt>
                <c:pt idx="7004">
                  <c:v>-11.006</c:v>
                </c:pt>
                <c:pt idx="7005">
                  <c:v>-11.02</c:v>
                </c:pt>
                <c:pt idx="7006">
                  <c:v>-11.036</c:v>
                </c:pt>
                <c:pt idx="7007">
                  <c:v>-11.037000000000001</c:v>
                </c:pt>
                <c:pt idx="7008">
                  <c:v>-11.04</c:v>
                </c:pt>
                <c:pt idx="7009">
                  <c:v>-11.057</c:v>
                </c:pt>
                <c:pt idx="7010">
                  <c:v>-11.077</c:v>
                </c:pt>
                <c:pt idx="7011">
                  <c:v>-11.085000000000001</c:v>
                </c:pt>
                <c:pt idx="7012">
                  <c:v>-11.086</c:v>
                </c:pt>
                <c:pt idx="7013">
                  <c:v>-11.103999999999999</c:v>
                </c:pt>
                <c:pt idx="7014">
                  <c:v>-11.115</c:v>
                </c:pt>
                <c:pt idx="7015">
                  <c:v>-11.119</c:v>
                </c:pt>
                <c:pt idx="7016">
                  <c:v>-11.128</c:v>
                </c:pt>
                <c:pt idx="7017">
                  <c:v>-11.135999999999999</c:v>
                </c:pt>
                <c:pt idx="7018">
                  <c:v>-11.131</c:v>
                </c:pt>
                <c:pt idx="7019">
                  <c:v>-11.134</c:v>
                </c:pt>
                <c:pt idx="7020">
                  <c:v>-11.143000000000001</c:v>
                </c:pt>
                <c:pt idx="7021">
                  <c:v>-11.147</c:v>
                </c:pt>
                <c:pt idx="7022">
                  <c:v>-11.148999999999999</c:v>
                </c:pt>
                <c:pt idx="7023">
                  <c:v>-11.156000000000001</c:v>
                </c:pt>
                <c:pt idx="7024">
                  <c:v>-11.16</c:v>
                </c:pt>
                <c:pt idx="7025">
                  <c:v>-11.164</c:v>
                </c:pt>
                <c:pt idx="7026">
                  <c:v>-11.166</c:v>
                </c:pt>
                <c:pt idx="7027">
                  <c:v>-11.170999999999999</c:v>
                </c:pt>
                <c:pt idx="7028">
                  <c:v>-11.167</c:v>
                </c:pt>
                <c:pt idx="7029">
                  <c:v>-11.167</c:v>
                </c:pt>
                <c:pt idx="7030">
                  <c:v>-11.163</c:v>
                </c:pt>
                <c:pt idx="7031">
                  <c:v>-11.157999999999999</c:v>
                </c:pt>
                <c:pt idx="7032">
                  <c:v>-11.166</c:v>
                </c:pt>
                <c:pt idx="7033">
                  <c:v>-11.159000000000001</c:v>
                </c:pt>
                <c:pt idx="7034">
                  <c:v>-11.185</c:v>
                </c:pt>
                <c:pt idx="7035">
                  <c:v>-11.167</c:v>
                </c:pt>
                <c:pt idx="7036">
                  <c:v>-11.159000000000001</c:v>
                </c:pt>
                <c:pt idx="7037">
                  <c:v>-11.18</c:v>
                </c:pt>
                <c:pt idx="7038">
                  <c:v>-11.195</c:v>
                </c:pt>
                <c:pt idx="7039">
                  <c:v>-11.192</c:v>
                </c:pt>
                <c:pt idx="7040">
                  <c:v>-11.193</c:v>
                </c:pt>
                <c:pt idx="7041">
                  <c:v>-11.206</c:v>
                </c:pt>
                <c:pt idx="7042">
                  <c:v>-11.205</c:v>
                </c:pt>
                <c:pt idx="7043">
                  <c:v>-11.204000000000001</c:v>
                </c:pt>
                <c:pt idx="7044">
                  <c:v>-11.198</c:v>
                </c:pt>
                <c:pt idx="7045">
                  <c:v>-11.217000000000001</c:v>
                </c:pt>
                <c:pt idx="7046">
                  <c:v>-11.218999999999999</c:v>
                </c:pt>
                <c:pt idx="7047">
                  <c:v>-11.212999999999999</c:v>
                </c:pt>
                <c:pt idx="7048">
                  <c:v>-11.223000000000001</c:v>
                </c:pt>
                <c:pt idx="7049">
                  <c:v>-11.218</c:v>
                </c:pt>
                <c:pt idx="7050">
                  <c:v>-11.223000000000001</c:v>
                </c:pt>
                <c:pt idx="7051">
                  <c:v>-11.221</c:v>
                </c:pt>
                <c:pt idx="7052">
                  <c:v>-11.209</c:v>
                </c:pt>
                <c:pt idx="7053">
                  <c:v>-11.196</c:v>
                </c:pt>
                <c:pt idx="7054">
                  <c:v>-11.194000000000001</c:v>
                </c:pt>
                <c:pt idx="7055">
                  <c:v>-11.19</c:v>
                </c:pt>
                <c:pt idx="7056">
                  <c:v>-11.176</c:v>
                </c:pt>
                <c:pt idx="7057">
                  <c:v>-11.161</c:v>
                </c:pt>
                <c:pt idx="7058">
                  <c:v>-11.148999999999999</c:v>
                </c:pt>
                <c:pt idx="7059">
                  <c:v>-11.154</c:v>
                </c:pt>
                <c:pt idx="7060">
                  <c:v>-11.138</c:v>
                </c:pt>
                <c:pt idx="7061">
                  <c:v>-11.118</c:v>
                </c:pt>
                <c:pt idx="7062">
                  <c:v>-11.122</c:v>
                </c:pt>
                <c:pt idx="7063">
                  <c:v>-11.109</c:v>
                </c:pt>
                <c:pt idx="7064">
                  <c:v>-11.122</c:v>
                </c:pt>
                <c:pt idx="7065">
                  <c:v>-11.118</c:v>
                </c:pt>
                <c:pt idx="7066">
                  <c:v>-11.106</c:v>
                </c:pt>
                <c:pt idx="7067">
                  <c:v>-11.102</c:v>
                </c:pt>
                <c:pt idx="7068">
                  <c:v>-11.103</c:v>
                </c:pt>
                <c:pt idx="7069">
                  <c:v>-11.119</c:v>
                </c:pt>
                <c:pt idx="7070">
                  <c:v>-11.116</c:v>
                </c:pt>
                <c:pt idx="7071">
                  <c:v>-11.111000000000001</c:v>
                </c:pt>
                <c:pt idx="7072">
                  <c:v>-11.127000000000001</c:v>
                </c:pt>
                <c:pt idx="7073">
                  <c:v>-11.12</c:v>
                </c:pt>
                <c:pt idx="7074">
                  <c:v>-11.097</c:v>
                </c:pt>
                <c:pt idx="7075">
                  <c:v>-11.089</c:v>
                </c:pt>
                <c:pt idx="7076">
                  <c:v>-11.076000000000001</c:v>
                </c:pt>
                <c:pt idx="7077">
                  <c:v>-11.081</c:v>
                </c:pt>
                <c:pt idx="7078">
                  <c:v>-11.068</c:v>
                </c:pt>
                <c:pt idx="7079">
                  <c:v>-11.064</c:v>
                </c:pt>
                <c:pt idx="7080">
                  <c:v>-11.048</c:v>
                </c:pt>
                <c:pt idx="7081">
                  <c:v>-11.032999999999999</c:v>
                </c:pt>
                <c:pt idx="7082">
                  <c:v>-11.023</c:v>
                </c:pt>
                <c:pt idx="7083">
                  <c:v>-11.016</c:v>
                </c:pt>
                <c:pt idx="7084">
                  <c:v>-10.988</c:v>
                </c:pt>
                <c:pt idx="7085">
                  <c:v>-10.964</c:v>
                </c:pt>
                <c:pt idx="7086">
                  <c:v>-10.944000000000001</c:v>
                </c:pt>
                <c:pt idx="7087">
                  <c:v>-10.917999999999999</c:v>
                </c:pt>
                <c:pt idx="7088">
                  <c:v>-10.913</c:v>
                </c:pt>
                <c:pt idx="7089">
                  <c:v>-10.888</c:v>
                </c:pt>
                <c:pt idx="7090">
                  <c:v>-10.843</c:v>
                </c:pt>
                <c:pt idx="7091">
                  <c:v>-10.818</c:v>
                </c:pt>
                <c:pt idx="7092">
                  <c:v>-10.79</c:v>
                </c:pt>
                <c:pt idx="7093">
                  <c:v>-10.754</c:v>
                </c:pt>
                <c:pt idx="7094">
                  <c:v>-10.699</c:v>
                </c:pt>
                <c:pt idx="7095">
                  <c:v>-10.632999999999999</c:v>
                </c:pt>
                <c:pt idx="7096">
                  <c:v>-10.583</c:v>
                </c:pt>
                <c:pt idx="7097">
                  <c:v>-10.536</c:v>
                </c:pt>
                <c:pt idx="7098">
                  <c:v>-10.475</c:v>
                </c:pt>
                <c:pt idx="7099">
                  <c:v>-10.427</c:v>
                </c:pt>
                <c:pt idx="7100">
                  <c:v>-10.368</c:v>
                </c:pt>
                <c:pt idx="7101">
                  <c:v>-10.317</c:v>
                </c:pt>
                <c:pt idx="7102">
                  <c:v>-10.224</c:v>
                </c:pt>
                <c:pt idx="7103">
                  <c:v>-10.132999999999999</c:v>
                </c:pt>
                <c:pt idx="7104">
                  <c:v>-10.025</c:v>
                </c:pt>
                <c:pt idx="7105">
                  <c:v>-9.9036000000000008</c:v>
                </c:pt>
                <c:pt idx="7106">
                  <c:v>-9.7894000000000005</c:v>
                </c:pt>
                <c:pt idx="7107">
                  <c:v>-9.6823999999999995</c:v>
                </c:pt>
                <c:pt idx="7108">
                  <c:v>-9.5745000000000005</c:v>
                </c:pt>
                <c:pt idx="7109">
                  <c:v>-9.4585000000000008</c:v>
                </c:pt>
                <c:pt idx="7110">
                  <c:v>-9.3331</c:v>
                </c:pt>
                <c:pt idx="7111">
                  <c:v>-9.1982999999999997</c:v>
                </c:pt>
                <c:pt idx="7112">
                  <c:v>-9.0625</c:v>
                </c:pt>
                <c:pt idx="7113">
                  <c:v>-8.9535</c:v>
                </c:pt>
                <c:pt idx="7114">
                  <c:v>-8.8396000000000008</c:v>
                </c:pt>
                <c:pt idx="7115">
                  <c:v>-8.7180999999999997</c:v>
                </c:pt>
                <c:pt idx="7116">
                  <c:v>-8.6341999999999999</c:v>
                </c:pt>
                <c:pt idx="7117">
                  <c:v>-8.5355000000000008</c:v>
                </c:pt>
                <c:pt idx="7118">
                  <c:v>-8.4306000000000001</c:v>
                </c:pt>
                <c:pt idx="7119">
                  <c:v>-8.3512000000000004</c:v>
                </c:pt>
                <c:pt idx="7120">
                  <c:v>-8.2324999999999999</c:v>
                </c:pt>
                <c:pt idx="7121">
                  <c:v>-8.0783000000000005</c:v>
                </c:pt>
                <c:pt idx="7122">
                  <c:v>-7.9904000000000002</c:v>
                </c:pt>
                <c:pt idx="7123">
                  <c:v>-7.9264999999999999</c:v>
                </c:pt>
                <c:pt idx="7124">
                  <c:v>-7.8403</c:v>
                </c:pt>
                <c:pt idx="7125">
                  <c:v>-7.7218999999999998</c:v>
                </c:pt>
                <c:pt idx="7126">
                  <c:v>-7.6569000000000003</c:v>
                </c:pt>
                <c:pt idx="7127">
                  <c:v>-7.5822000000000003</c:v>
                </c:pt>
                <c:pt idx="7128">
                  <c:v>-7.4607999999999999</c:v>
                </c:pt>
                <c:pt idx="7129">
                  <c:v>-7.3567</c:v>
                </c:pt>
                <c:pt idx="7130">
                  <c:v>-7.2535999999999996</c:v>
                </c:pt>
                <c:pt idx="7131">
                  <c:v>-7.1547000000000001</c:v>
                </c:pt>
                <c:pt idx="7132">
                  <c:v>-7.0313999999999997</c:v>
                </c:pt>
                <c:pt idx="7133">
                  <c:v>-6.9036999999999997</c:v>
                </c:pt>
                <c:pt idx="7134">
                  <c:v>-6.7958999999999996</c:v>
                </c:pt>
                <c:pt idx="7135">
                  <c:v>-6.7187000000000001</c:v>
                </c:pt>
                <c:pt idx="7136">
                  <c:v>-6.6318000000000001</c:v>
                </c:pt>
                <c:pt idx="7137">
                  <c:v>-6.5030999999999999</c:v>
                </c:pt>
                <c:pt idx="7138">
                  <c:v>-6.4088000000000003</c:v>
                </c:pt>
                <c:pt idx="7139">
                  <c:v>-6.3285999999999998</c:v>
                </c:pt>
                <c:pt idx="7140">
                  <c:v>-6.2004000000000001</c:v>
                </c:pt>
                <c:pt idx="7141">
                  <c:v>-6.0778999999999996</c:v>
                </c:pt>
                <c:pt idx="7142">
                  <c:v>-5.9794</c:v>
                </c:pt>
                <c:pt idx="7143">
                  <c:v>-5.8670999999999998</c:v>
                </c:pt>
                <c:pt idx="7144">
                  <c:v>-5.7624000000000004</c:v>
                </c:pt>
                <c:pt idx="7145">
                  <c:v>-5.6280999999999999</c:v>
                </c:pt>
                <c:pt idx="7146">
                  <c:v>-5.49</c:v>
                </c:pt>
                <c:pt idx="7147">
                  <c:v>-5.3628</c:v>
                </c:pt>
                <c:pt idx="7148">
                  <c:v>-5.2417999999999996</c:v>
                </c:pt>
                <c:pt idx="7149">
                  <c:v>-5.1010999999999997</c:v>
                </c:pt>
                <c:pt idx="7150">
                  <c:v>-4.9946000000000002</c:v>
                </c:pt>
                <c:pt idx="7151">
                  <c:v>-4.9077999999999999</c:v>
                </c:pt>
                <c:pt idx="7152">
                  <c:v>-4.8086000000000002</c:v>
                </c:pt>
                <c:pt idx="7153">
                  <c:v>-4.7492000000000001</c:v>
                </c:pt>
                <c:pt idx="7154">
                  <c:v>-4.7069999999999999</c:v>
                </c:pt>
                <c:pt idx="7155">
                  <c:v>-4.6772999999999998</c:v>
                </c:pt>
                <c:pt idx="7156">
                  <c:v>-4.6637000000000004</c:v>
                </c:pt>
                <c:pt idx="7157">
                  <c:v>-4.6524000000000001</c:v>
                </c:pt>
                <c:pt idx="7158">
                  <c:v>-4.6326000000000001</c:v>
                </c:pt>
                <c:pt idx="7159">
                  <c:v>-4.5960000000000001</c:v>
                </c:pt>
                <c:pt idx="7160">
                  <c:v>-4.5517000000000003</c:v>
                </c:pt>
                <c:pt idx="7161">
                  <c:v>-4.5069999999999997</c:v>
                </c:pt>
                <c:pt idx="7162">
                  <c:v>-4.4455</c:v>
                </c:pt>
                <c:pt idx="7163">
                  <c:v>-4.3971</c:v>
                </c:pt>
                <c:pt idx="7164">
                  <c:v>-4.3525</c:v>
                </c:pt>
                <c:pt idx="7165">
                  <c:v>-4.2782</c:v>
                </c:pt>
                <c:pt idx="7166">
                  <c:v>-4.1733000000000002</c:v>
                </c:pt>
                <c:pt idx="7167">
                  <c:v>-4.1276000000000002</c:v>
                </c:pt>
                <c:pt idx="7168">
                  <c:v>-4.0747999999999998</c:v>
                </c:pt>
                <c:pt idx="7169">
                  <c:v>-3.9958</c:v>
                </c:pt>
                <c:pt idx="7170">
                  <c:v>-3.9016999999999999</c:v>
                </c:pt>
                <c:pt idx="7171">
                  <c:v>-3.8361999999999998</c:v>
                </c:pt>
                <c:pt idx="7172">
                  <c:v>-3.7913000000000001</c:v>
                </c:pt>
                <c:pt idx="7173">
                  <c:v>-3.7450999999999999</c:v>
                </c:pt>
                <c:pt idx="7174">
                  <c:v>-3.6671999999999998</c:v>
                </c:pt>
                <c:pt idx="7175">
                  <c:v>-3.5977000000000001</c:v>
                </c:pt>
                <c:pt idx="7176">
                  <c:v>-3.5409999999999999</c:v>
                </c:pt>
                <c:pt idx="7177">
                  <c:v>-3.4624999999999999</c:v>
                </c:pt>
                <c:pt idx="7178">
                  <c:v>-3.3885999999999998</c:v>
                </c:pt>
                <c:pt idx="7179">
                  <c:v>-3.3279000000000001</c:v>
                </c:pt>
                <c:pt idx="7180">
                  <c:v>-3.2610000000000001</c:v>
                </c:pt>
                <c:pt idx="7181">
                  <c:v>-3.2216999999999998</c:v>
                </c:pt>
                <c:pt idx="7182">
                  <c:v>-3.1920999999999999</c:v>
                </c:pt>
                <c:pt idx="7183">
                  <c:v>-3.1522000000000001</c:v>
                </c:pt>
                <c:pt idx="7184">
                  <c:v>-3.0882000000000001</c:v>
                </c:pt>
                <c:pt idx="7185">
                  <c:v>-3.0148999999999999</c:v>
                </c:pt>
                <c:pt idx="7186">
                  <c:v>-2.9512</c:v>
                </c:pt>
                <c:pt idx="7187">
                  <c:v>-2.8912</c:v>
                </c:pt>
                <c:pt idx="7188">
                  <c:v>-2.8672</c:v>
                </c:pt>
                <c:pt idx="7189">
                  <c:v>-2.8279999999999998</c:v>
                </c:pt>
                <c:pt idx="7190">
                  <c:v>-2.7747999999999999</c:v>
                </c:pt>
                <c:pt idx="7191">
                  <c:v>-2.7321</c:v>
                </c:pt>
                <c:pt idx="7192">
                  <c:v>-2.6879</c:v>
                </c:pt>
                <c:pt idx="7193">
                  <c:v>-2.6454</c:v>
                </c:pt>
                <c:pt idx="7194">
                  <c:v>-2.6196000000000002</c:v>
                </c:pt>
                <c:pt idx="7195">
                  <c:v>-2.5687000000000002</c:v>
                </c:pt>
                <c:pt idx="7196">
                  <c:v>-2.5105</c:v>
                </c:pt>
                <c:pt idx="7197">
                  <c:v>-2.4597000000000002</c:v>
                </c:pt>
                <c:pt idx="7198">
                  <c:v>-2.4066000000000001</c:v>
                </c:pt>
                <c:pt idx="7199">
                  <c:v>-2.3731</c:v>
                </c:pt>
                <c:pt idx="7200">
                  <c:v>-2.33</c:v>
                </c:pt>
                <c:pt idx="7201">
                  <c:v>-2.3025000000000002</c:v>
                </c:pt>
                <c:pt idx="7202">
                  <c:v>-2.2667000000000002</c:v>
                </c:pt>
                <c:pt idx="7203">
                  <c:v>-2.2263999999999999</c:v>
                </c:pt>
                <c:pt idx="7204">
                  <c:v>-2.1957</c:v>
                </c:pt>
                <c:pt idx="7205">
                  <c:v>-2.1738</c:v>
                </c:pt>
                <c:pt idx="7206">
                  <c:v>-2.1391</c:v>
                </c:pt>
                <c:pt idx="7207">
                  <c:v>-2.1242999999999999</c:v>
                </c:pt>
                <c:pt idx="7208">
                  <c:v>-2.1202000000000001</c:v>
                </c:pt>
                <c:pt idx="7209">
                  <c:v>-2.1080999999999999</c:v>
                </c:pt>
                <c:pt idx="7210">
                  <c:v>-2.0943000000000001</c:v>
                </c:pt>
                <c:pt idx="7211">
                  <c:v>-2.0729000000000002</c:v>
                </c:pt>
                <c:pt idx="7212">
                  <c:v>-2.0373999999999999</c:v>
                </c:pt>
                <c:pt idx="7213">
                  <c:v>-2.0011000000000001</c:v>
                </c:pt>
                <c:pt idx="7214">
                  <c:v>-1.9505999999999999</c:v>
                </c:pt>
                <c:pt idx="7215">
                  <c:v>-1.8892</c:v>
                </c:pt>
                <c:pt idx="7216">
                  <c:v>-1.8347</c:v>
                </c:pt>
                <c:pt idx="7217">
                  <c:v>-1.8024</c:v>
                </c:pt>
                <c:pt idx="7218">
                  <c:v>-1.7678</c:v>
                </c:pt>
                <c:pt idx="7219">
                  <c:v>-1.7262999999999999</c:v>
                </c:pt>
                <c:pt idx="7220">
                  <c:v>-1.6697</c:v>
                </c:pt>
                <c:pt idx="7221">
                  <c:v>-1.615</c:v>
                </c:pt>
                <c:pt idx="7222">
                  <c:v>-1.5943000000000001</c:v>
                </c:pt>
                <c:pt idx="7223">
                  <c:v>-1.5644</c:v>
                </c:pt>
                <c:pt idx="7224">
                  <c:v>-1.5575000000000001</c:v>
                </c:pt>
                <c:pt idx="7225">
                  <c:v>-1.5468</c:v>
                </c:pt>
                <c:pt idx="7226">
                  <c:v>-1.5485</c:v>
                </c:pt>
                <c:pt idx="7227">
                  <c:v>-1.5481</c:v>
                </c:pt>
                <c:pt idx="7228">
                  <c:v>-1.5671999999999999</c:v>
                </c:pt>
                <c:pt idx="7229">
                  <c:v>-1.5968</c:v>
                </c:pt>
                <c:pt idx="7230">
                  <c:v>-1.6047</c:v>
                </c:pt>
                <c:pt idx="7231">
                  <c:v>-1.6240000000000001</c:v>
                </c:pt>
                <c:pt idx="7232">
                  <c:v>-1.6181000000000001</c:v>
                </c:pt>
                <c:pt idx="7233">
                  <c:v>-1.5888</c:v>
                </c:pt>
                <c:pt idx="7234">
                  <c:v>-1.5610999999999999</c:v>
                </c:pt>
                <c:pt idx="7235">
                  <c:v>-1.5414000000000001</c:v>
                </c:pt>
                <c:pt idx="7236">
                  <c:v>-1.5044</c:v>
                </c:pt>
                <c:pt idx="7237">
                  <c:v>-1.4918</c:v>
                </c:pt>
                <c:pt idx="7238">
                  <c:v>-1.4791000000000001</c:v>
                </c:pt>
                <c:pt idx="7239">
                  <c:v>-1.4766999999999999</c:v>
                </c:pt>
                <c:pt idx="7240">
                  <c:v>-1.4973000000000001</c:v>
                </c:pt>
                <c:pt idx="7241">
                  <c:v>-1.5025999999999999</c:v>
                </c:pt>
                <c:pt idx="7242">
                  <c:v>-1.5099</c:v>
                </c:pt>
                <c:pt idx="7243">
                  <c:v>-1.5149999999999999</c:v>
                </c:pt>
                <c:pt idx="7244">
                  <c:v>-1.5150999999999999</c:v>
                </c:pt>
                <c:pt idx="7245">
                  <c:v>-1.5193000000000001</c:v>
                </c:pt>
                <c:pt idx="7246">
                  <c:v>-1.5163</c:v>
                </c:pt>
                <c:pt idx="7247">
                  <c:v>-1.4956</c:v>
                </c:pt>
                <c:pt idx="7248">
                  <c:v>-1.5049999999999999</c:v>
                </c:pt>
                <c:pt idx="7249">
                  <c:v>-1.4986999999999999</c:v>
                </c:pt>
                <c:pt idx="7250">
                  <c:v>-1.4924999999999999</c:v>
                </c:pt>
                <c:pt idx="7251">
                  <c:v>-1.4871000000000001</c:v>
                </c:pt>
                <c:pt idx="7252">
                  <c:v>-1.4750000000000001</c:v>
                </c:pt>
                <c:pt idx="7253">
                  <c:v>-1.4722</c:v>
                </c:pt>
                <c:pt idx="7254">
                  <c:v>-1.4679</c:v>
                </c:pt>
                <c:pt idx="7255">
                  <c:v>-1.4492</c:v>
                </c:pt>
                <c:pt idx="7256">
                  <c:v>-1.4466000000000001</c:v>
                </c:pt>
                <c:pt idx="7257">
                  <c:v>-1.4421999999999999</c:v>
                </c:pt>
                <c:pt idx="7258">
                  <c:v>-1.4272</c:v>
                </c:pt>
                <c:pt idx="7259">
                  <c:v>-1.4287000000000001</c:v>
                </c:pt>
                <c:pt idx="7260">
                  <c:v>-1.4198999999999999</c:v>
                </c:pt>
                <c:pt idx="7261">
                  <c:v>-1.4256</c:v>
                </c:pt>
                <c:pt idx="7262">
                  <c:v>-1.4127000000000001</c:v>
                </c:pt>
                <c:pt idx="7263">
                  <c:v>-1.4044000000000001</c:v>
                </c:pt>
                <c:pt idx="7264">
                  <c:v>-1.4161999999999999</c:v>
                </c:pt>
                <c:pt idx="7265">
                  <c:v>-1.4167000000000001</c:v>
                </c:pt>
                <c:pt idx="7266">
                  <c:v>-1.4078999999999999</c:v>
                </c:pt>
                <c:pt idx="7267">
                  <c:v>-1.3906000000000001</c:v>
                </c:pt>
                <c:pt idx="7268">
                  <c:v>-1.3803000000000001</c:v>
                </c:pt>
                <c:pt idx="7269">
                  <c:v>-1.3786</c:v>
                </c:pt>
                <c:pt idx="7270">
                  <c:v>-1.3777999999999999</c:v>
                </c:pt>
                <c:pt idx="7271">
                  <c:v>-1.3636999999999999</c:v>
                </c:pt>
                <c:pt idx="7272">
                  <c:v>-1.3345</c:v>
                </c:pt>
                <c:pt idx="7273">
                  <c:v>-1.3179000000000001</c:v>
                </c:pt>
                <c:pt idx="7274">
                  <c:v>-1.3211999999999999</c:v>
                </c:pt>
                <c:pt idx="7275">
                  <c:v>-1.3211999999999999</c:v>
                </c:pt>
                <c:pt idx="7276">
                  <c:v>-1.3244</c:v>
                </c:pt>
                <c:pt idx="7277">
                  <c:v>-1.3224</c:v>
                </c:pt>
                <c:pt idx="7278">
                  <c:v>-1.3335999999999999</c:v>
                </c:pt>
                <c:pt idx="7279">
                  <c:v>-1.3274999999999999</c:v>
                </c:pt>
                <c:pt idx="7280">
                  <c:v>-1.3343</c:v>
                </c:pt>
                <c:pt idx="7281">
                  <c:v>-1.3421000000000001</c:v>
                </c:pt>
                <c:pt idx="7282">
                  <c:v>-1.3255999999999999</c:v>
                </c:pt>
                <c:pt idx="7283">
                  <c:v>-1.3334999999999999</c:v>
                </c:pt>
                <c:pt idx="7284">
                  <c:v>-1.3358000000000001</c:v>
                </c:pt>
                <c:pt idx="7285">
                  <c:v>-1.3474999999999999</c:v>
                </c:pt>
                <c:pt idx="7286">
                  <c:v>-1.3492</c:v>
                </c:pt>
                <c:pt idx="7287">
                  <c:v>-1.3349</c:v>
                </c:pt>
                <c:pt idx="7288">
                  <c:v>-1.3254999999999999</c:v>
                </c:pt>
                <c:pt idx="7289">
                  <c:v>-1.3188</c:v>
                </c:pt>
                <c:pt idx="7290">
                  <c:v>-1.3146</c:v>
                </c:pt>
                <c:pt idx="7291">
                  <c:v>-1.3029999999999999</c:v>
                </c:pt>
                <c:pt idx="7292">
                  <c:v>-1.3024</c:v>
                </c:pt>
                <c:pt idx="7293">
                  <c:v>-1.3201000000000001</c:v>
                </c:pt>
                <c:pt idx="7294">
                  <c:v>-1.3366</c:v>
                </c:pt>
                <c:pt idx="7295">
                  <c:v>-1.3563000000000001</c:v>
                </c:pt>
                <c:pt idx="7296">
                  <c:v>-1.3455999999999999</c:v>
                </c:pt>
                <c:pt idx="7297">
                  <c:v>-1.3286</c:v>
                </c:pt>
                <c:pt idx="7298">
                  <c:v>-1.3006</c:v>
                </c:pt>
                <c:pt idx="7299">
                  <c:v>-1.3009999999999999</c:v>
                </c:pt>
                <c:pt idx="7300">
                  <c:v>-1.3056000000000001</c:v>
                </c:pt>
                <c:pt idx="7301">
                  <c:v>-1.3258000000000001</c:v>
                </c:pt>
                <c:pt idx="7302">
                  <c:v>-1.3498000000000001</c:v>
                </c:pt>
                <c:pt idx="7303">
                  <c:v>-1.3897999999999999</c:v>
                </c:pt>
                <c:pt idx="7304">
                  <c:v>-1.4514</c:v>
                </c:pt>
                <c:pt idx="7305">
                  <c:v>-1.5127999999999999</c:v>
                </c:pt>
                <c:pt idx="7306">
                  <c:v>-1.5579000000000001</c:v>
                </c:pt>
                <c:pt idx="7307">
                  <c:v>-1.5690999999999999</c:v>
                </c:pt>
                <c:pt idx="7308">
                  <c:v>-1.6291</c:v>
                </c:pt>
                <c:pt idx="7309">
                  <c:v>-1.6955</c:v>
                </c:pt>
                <c:pt idx="7310">
                  <c:v>-1.7701</c:v>
                </c:pt>
                <c:pt idx="7311">
                  <c:v>-1.8572</c:v>
                </c:pt>
                <c:pt idx="7312">
                  <c:v>-1.9286000000000001</c:v>
                </c:pt>
                <c:pt idx="7313">
                  <c:v>-1.9987999999999999</c:v>
                </c:pt>
                <c:pt idx="7314">
                  <c:v>-2.0960999999999999</c:v>
                </c:pt>
                <c:pt idx="7315">
                  <c:v>-2.2012999999999998</c:v>
                </c:pt>
                <c:pt idx="7316">
                  <c:v>-2.2961999999999998</c:v>
                </c:pt>
                <c:pt idx="7317">
                  <c:v>-2.3673999999999999</c:v>
                </c:pt>
                <c:pt idx="7318">
                  <c:v>-2.4588000000000001</c:v>
                </c:pt>
                <c:pt idx="7319">
                  <c:v>-2.5985999999999998</c:v>
                </c:pt>
                <c:pt idx="7320">
                  <c:v>-2.7610000000000001</c:v>
                </c:pt>
                <c:pt idx="7321">
                  <c:v>-2.8693</c:v>
                </c:pt>
                <c:pt idx="7322">
                  <c:v>-2.9266999999999999</c:v>
                </c:pt>
                <c:pt idx="7323">
                  <c:v>-3</c:v>
                </c:pt>
                <c:pt idx="7324">
                  <c:v>-3.1234999999999999</c:v>
                </c:pt>
                <c:pt idx="7325">
                  <c:v>-3.2357999999999998</c:v>
                </c:pt>
                <c:pt idx="7326">
                  <c:v>-3.331</c:v>
                </c:pt>
                <c:pt idx="7327">
                  <c:v>-3.4512999999999998</c:v>
                </c:pt>
                <c:pt idx="7328">
                  <c:v>-3.5535999999999999</c:v>
                </c:pt>
                <c:pt idx="7329">
                  <c:v>-3.6274999999999999</c:v>
                </c:pt>
                <c:pt idx="7330">
                  <c:v>-3.7046000000000001</c:v>
                </c:pt>
                <c:pt idx="7331">
                  <c:v>-3.7730999999999999</c:v>
                </c:pt>
                <c:pt idx="7332">
                  <c:v>-3.8603000000000001</c:v>
                </c:pt>
                <c:pt idx="7333">
                  <c:v>-3.9479000000000002</c:v>
                </c:pt>
                <c:pt idx="7334">
                  <c:v>-4.0259999999999998</c:v>
                </c:pt>
                <c:pt idx="7335">
                  <c:v>-4.1075999999999997</c:v>
                </c:pt>
                <c:pt idx="7336">
                  <c:v>-4.2244000000000002</c:v>
                </c:pt>
                <c:pt idx="7337">
                  <c:v>-4.3452000000000002</c:v>
                </c:pt>
                <c:pt idx="7338">
                  <c:v>-4.407</c:v>
                </c:pt>
                <c:pt idx="7339">
                  <c:v>-4.4730999999999996</c:v>
                </c:pt>
                <c:pt idx="7340">
                  <c:v>-4.5711000000000004</c:v>
                </c:pt>
                <c:pt idx="7341">
                  <c:v>-4.6494999999999997</c:v>
                </c:pt>
                <c:pt idx="7342">
                  <c:v>-4.6877000000000004</c:v>
                </c:pt>
                <c:pt idx="7343">
                  <c:v>-4.7122000000000002</c:v>
                </c:pt>
                <c:pt idx="7344">
                  <c:v>-4.7629000000000001</c:v>
                </c:pt>
                <c:pt idx="7345">
                  <c:v>-4.8216000000000001</c:v>
                </c:pt>
                <c:pt idx="7346">
                  <c:v>-4.8623000000000003</c:v>
                </c:pt>
                <c:pt idx="7347">
                  <c:v>-4.8756000000000004</c:v>
                </c:pt>
                <c:pt idx="7348">
                  <c:v>-4.8932000000000002</c:v>
                </c:pt>
                <c:pt idx="7349">
                  <c:v>-4.9229000000000003</c:v>
                </c:pt>
                <c:pt idx="7350">
                  <c:v>-4.9366000000000003</c:v>
                </c:pt>
                <c:pt idx="7351">
                  <c:v>-4.9474</c:v>
                </c:pt>
                <c:pt idx="7352">
                  <c:v>-4.9644000000000004</c:v>
                </c:pt>
                <c:pt idx="7353">
                  <c:v>-4.9732000000000003</c:v>
                </c:pt>
                <c:pt idx="7354">
                  <c:v>-4.9856999999999996</c:v>
                </c:pt>
                <c:pt idx="7355">
                  <c:v>-5.0180999999999996</c:v>
                </c:pt>
                <c:pt idx="7356">
                  <c:v>-5.0587</c:v>
                </c:pt>
                <c:pt idx="7357">
                  <c:v>-5.0972</c:v>
                </c:pt>
                <c:pt idx="7358">
                  <c:v>-5.1539999999999999</c:v>
                </c:pt>
                <c:pt idx="7359">
                  <c:v>-5.1928000000000001</c:v>
                </c:pt>
                <c:pt idx="7360">
                  <c:v>-5.2210999999999999</c:v>
                </c:pt>
                <c:pt idx="7361">
                  <c:v>-5.2409999999999997</c:v>
                </c:pt>
                <c:pt idx="7362">
                  <c:v>-5.2827999999999999</c:v>
                </c:pt>
                <c:pt idx="7363">
                  <c:v>-5.3186</c:v>
                </c:pt>
                <c:pt idx="7364">
                  <c:v>-5.3583999999999996</c:v>
                </c:pt>
                <c:pt idx="7365">
                  <c:v>-5.4183000000000003</c:v>
                </c:pt>
                <c:pt idx="7366">
                  <c:v>-5.4786000000000001</c:v>
                </c:pt>
                <c:pt idx="7367">
                  <c:v>-5.5168999999999997</c:v>
                </c:pt>
                <c:pt idx="7368">
                  <c:v>-5.5747</c:v>
                </c:pt>
                <c:pt idx="7369">
                  <c:v>-5.6387</c:v>
                </c:pt>
                <c:pt idx="7370">
                  <c:v>-5.7035999999999998</c:v>
                </c:pt>
                <c:pt idx="7371">
                  <c:v>-5.7736999999999998</c:v>
                </c:pt>
                <c:pt idx="7372">
                  <c:v>-5.8422999999999998</c:v>
                </c:pt>
                <c:pt idx="7373">
                  <c:v>-5.9013</c:v>
                </c:pt>
                <c:pt idx="7374">
                  <c:v>-5.9398999999999997</c:v>
                </c:pt>
                <c:pt idx="7375">
                  <c:v>-5.9905999999999997</c:v>
                </c:pt>
                <c:pt idx="7376">
                  <c:v>-6.0758000000000001</c:v>
                </c:pt>
                <c:pt idx="7377">
                  <c:v>-6.1596000000000002</c:v>
                </c:pt>
                <c:pt idx="7378">
                  <c:v>-6.2325999999999997</c:v>
                </c:pt>
                <c:pt idx="7379">
                  <c:v>-6.3230000000000004</c:v>
                </c:pt>
                <c:pt idx="7380">
                  <c:v>-6.3905000000000003</c:v>
                </c:pt>
                <c:pt idx="7381">
                  <c:v>-6.4702999999999999</c:v>
                </c:pt>
                <c:pt idx="7382">
                  <c:v>-6.5510999999999999</c:v>
                </c:pt>
                <c:pt idx="7383">
                  <c:v>-6.5884999999999998</c:v>
                </c:pt>
                <c:pt idx="7384">
                  <c:v>-6.6679000000000004</c:v>
                </c:pt>
                <c:pt idx="7385">
                  <c:v>-6.7553000000000001</c:v>
                </c:pt>
                <c:pt idx="7386">
                  <c:v>-6.8350999999999997</c:v>
                </c:pt>
                <c:pt idx="7387">
                  <c:v>-6.8735999999999997</c:v>
                </c:pt>
                <c:pt idx="7388">
                  <c:v>-6.9067999999999996</c:v>
                </c:pt>
                <c:pt idx="7389">
                  <c:v>-6.9778000000000002</c:v>
                </c:pt>
                <c:pt idx="7390">
                  <c:v>-7.056</c:v>
                </c:pt>
                <c:pt idx="7391">
                  <c:v>-7.1154999999999999</c:v>
                </c:pt>
                <c:pt idx="7392">
                  <c:v>-7.1897000000000002</c:v>
                </c:pt>
                <c:pt idx="7393">
                  <c:v>-7.2777000000000003</c:v>
                </c:pt>
                <c:pt idx="7394">
                  <c:v>-7.3369</c:v>
                </c:pt>
                <c:pt idx="7395">
                  <c:v>-7.3945999999999996</c:v>
                </c:pt>
                <c:pt idx="7396">
                  <c:v>-7.4653</c:v>
                </c:pt>
                <c:pt idx="7397">
                  <c:v>-7.5526999999999997</c:v>
                </c:pt>
                <c:pt idx="7398">
                  <c:v>-7.6029</c:v>
                </c:pt>
                <c:pt idx="7399">
                  <c:v>-7.6680000000000001</c:v>
                </c:pt>
                <c:pt idx="7400">
                  <c:v>-7.7519999999999998</c:v>
                </c:pt>
                <c:pt idx="7401">
                  <c:v>-7.8192000000000004</c:v>
                </c:pt>
                <c:pt idx="7402">
                  <c:v>-7.8676000000000004</c:v>
                </c:pt>
                <c:pt idx="7403">
                  <c:v>-7.9081000000000001</c:v>
                </c:pt>
                <c:pt idx="7404">
                  <c:v>-7.9656000000000002</c:v>
                </c:pt>
                <c:pt idx="7405">
                  <c:v>-8.0160999999999998</c:v>
                </c:pt>
                <c:pt idx="7406">
                  <c:v>-8.0767000000000007</c:v>
                </c:pt>
                <c:pt idx="7407">
                  <c:v>-8.1343999999999994</c:v>
                </c:pt>
                <c:pt idx="7408">
                  <c:v>-8.1832999999999991</c:v>
                </c:pt>
                <c:pt idx="7409">
                  <c:v>-8.2007999999999992</c:v>
                </c:pt>
                <c:pt idx="7410">
                  <c:v>-8.2408000000000001</c:v>
                </c:pt>
                <c:pt idx="7411">
                  <c:v>-8.3059999999999992</c:v>
                </c:pt>
                <c:pt idx="7412">
                  <c:v>-8.3801000000000005</c:v>
                </c:pt>
                <c:pt idx="7413">
                  <c:v>-8.4619</c:v>
                </c:pt>
                <c:pt idx="7414">
                  <c:v>-8.5449999999999999</c:v>
                </c:pt>
                <c:pt idx="7415">
                  <c:v>-8.6072000000000006</c:v>
                </c:pt>
                <c:pt idx="7416">
                  <c:v>-8.6568000000000005</c:v>
                </c:pt>
                <c:pt idx="7417">
                  <c:v>-8.7028999999999996</c:v>
                </c:pt>
                <c:pt idx="7418">
                  <c:v>-8.7797000000000001</c:v>
                </c:pt>
                <c:pt idx="7419">
                  <c:v>-8.8533000000000008</c:v>
                </c:pt>
                <c:pt idx="7420">
                  <c:v>-8.9013000000000009</c:v>
                </c:pt>
                <c:pt idx="7421">
                  <c:v>-8.9382000000000001</c:v>
                </c:pt>
                <c:pt idx="7422">
                  <c:v>-8.9771999999999998</c:v>
                </c:pt>
                <c:pt idx="7423">
                  <c:v>-9.0396999999999998</c:v>
                </c:pt>
                <c:pt idx="7424">
                  <c:v>-9.1083999999999996</c:v>
                </c:pt>
                <c:pt idx="7425">
                  <c:v>-9.1356999999999999</c:v>
                </c:pt>
                <c:pt idx="7426">
                  <c:v>-9.1723999999999997</c:v>
                </c:pt>
                <c:pt idx="7427">
                  <c:v>-9.1969999999999992</c:v>
                </c:pt>
                <c:pt idx="7428">
                  <c:v>-9.2241999999999997</c:v>
                </c:pt>
                <c:pt idx="7429">
                  <c:v>-9.2591999999999999</c:v>
                </c:pt>
                <c:pt idx="7430">
                  <c:v>-9.2729999999999997</c:v>
                </c:pt>
                <c:pt idx="7431">
                  <c:v>-9.3071000000000002</c:v>
                </c:pt>
                <c:pt idx="7432">
                  <c:v>-9.3350000000000009</c:v>
                </c:pt>
                <c:pt idx="7433">
                  <c:v>-9.3573000000000004</c:v>
                </c:pt>
                <c:pt idx="7434">
                  <c:v>-9.3865999999999996</c:v>
                </c:pt>
                <c:pt idx="7435">
                  <c:v>-9.4136000000000006</c:v>
                </c:pt>
                <c:pt idx="7436">
                  <c:v>-9.4590999999999994</c:v>
                </c:pt>
                <c:pt idx="7437">
                  <c:v>-9.4875000000000007</c:v>
                </c:pt>
                <c:pt idx="7438">
                  <c:v>-9.5093999999999994</c:v>
                </c:pt>
                <c:pt idx="7439">
                  <c:v>-9.5380000000000003</c:v>
                </c:pt>
                <c:pt idx="7440">
                  <c:v>-9.5524000000000004</c:v>
                </c:pt>
                <c:pt idx="7441">
                  <c:v>-9.5640999999999998</c:v>
                </c:pt>
                <c:pt idx="7442">
                  <c:v>-9.5782000000000007</c:v>
                </c:pt>
                <c:pt idx="7443">
                  <c:v>-9.6026000000000007</c:v>
                </c:pt>
                <c:pt idx="7444">
                  <c:v>-9.6625999999999994</c:v>
                </c:pt>
                <c:pt idx="7445">
                  <c:v>-9.7093000000000007</c:v>
                </c:pt>
                <c:pt idx="7446">
                  <c:v>-9.7293000000000003</c:v>
                </c:pt>
                <c:pt idx="7447">
                  <c:v>-9.7516999999999996</c:v>
                </c:pt>
                <c:pt idx="7448">
                  <c:v>-9.7516999999999996</c:v>
                </c:pt>
                <c:pt idx="7449">
                  <c:v>-9.7738999999999994</c:v>
                </c:pt>
                <c:pt idx="7450">
                  <c:v>-9.8199000000000005</c:v>
                </c:pt>
                <c:pt idx="7451">
                  <c:v>-9.8515999999999995</c:v>
                </c:pt>
                <c:pt idx="7452">
                  <c:v>-9.8817000000000004</c:v>
                </c:pt>
                <c:pt idx="7453">
                  <c:v>-9.9124999999999996</c:v>
                </c:pt>
                <c:pt idx="7454">
                  <c:v>-9.9410000000000007</c:v>
                </c:pt>
                <c:pt idx="7455">
                  <c:v>-9.9625000000000004</c:v>
                </c:pt>
                <c:pt idx="7456">
                  <c:v>-9.9872999999999994</c:v>
                </c:pt>
                <c:pt idx="7457">
                  <c:v>-10.010999999999999</c:v>
                </c:pt>
                <c:pt idx="7458">
                  <c:v>-10.031000000000001</c:v>
                </c:pt>
                <c:pt idx="7459">
                  <c:v>-10.036</c:v>
                </c:pt>
                <c:pt idx="7460">
                  <c:v>-10.052</c:v>
                </c:pt>
                <c:pt idx="7461">
                  <c:v>-10.076000000000001</c:v>
                </c:pt>
                <c:pt idx="7462">
                  <c:v>-10.106</c:v>
                </c:pt>
                <c:pt idx="7463">
                  <c:v>-10.122</c:v>
                </c:pt>
                <c:pt idx="7464">
                  <c:v>-10.130000000000001</c:v>
                </c:pt>
                <c:pt idx="7465">
                  <c:v>-10.135</c:v>
                </c:pt>
                <c:pt idx="7466">
                  <c:v>-10.16</c:v>
                </c:pt>
                <c:pt idx="7467">
                  <c:v>-10.178000000000001</c:v>
                </c:pt>
                <c:pt idx="7468">
                  <c:v>-10.192</c:v>
                </c:pt>
                <c:pt idx="7469">
                  <c:v>-10.199</c:v>
                </c:pt>
                <c:pt idx="7470">
                  <c:v>-10.231</c:v>
                </c:pt>
                <c:pt idx="7471">
                  <c:v>-10.259</c:v>
                </c:pt>
                <c:pt idx="7472">
                  <c:v>-10.281000000000001</c:v>
                </c:pt>
                <c:pt idx="7473">
                  <c:v>-10.291</c:v>
                </c:pt>
                <c:pt idx="7474">
                  <c:v>-10.287000000000001</c:v>
                </c:pt>
                <c:pt idx="7475">
                  <c:v>-10.295999999999999</c:v>
                </c:pt>
                <c:pt idx="7476">
                  <c:v>-10.305999999999999</c:v>
                </c:pt>
                <c:pt idx="7477">
                  <c:v>-10.319000000000001</c:v>
                </c:pt>
                <c:pt idx="7478">
                  <c:v>-10.343999999999999</c:v>
                </c:pt>
                <c:pt idx="7479">
                  <c:v>-10.361000000000001</c:v>
                </c:pt>
                <c:pt idx="7480">
                  <c:v>-10.356</c:v>
                </c:pt>
                <c:pt idx="7481">
                  <c:v>-10.37</c:v>
                </c:pt>
                <c:pt idx="7482">
                  <c:v>-10.374000000000001</c:v>
                </c:pt>
                <c:pt idx="7483">
                  <c:v>-10.385999999999999</c:v>
                </c:pt>
                <c:pt idx="7484">
                  <c:v>-10.391999999999999</c:v>
                </c:pt>
                <c:pt idx="7485">
                  <c:v>-10.388999999999999</c:v>
                </c:pt>
                <c:pt idx="7486">
                  <c:v>-10.406000000000001</c:v>
                </c:pt>
                <c:pt idx="7487">
                  <c:v>-10.423999999999999</c:v>
                </c:pt>
                <c:pt idx="7488">
                  <c:v>-10.419</c:v>
                </c:pt>
                <c:pt idx="7489">
                  <c:v>-10.423999999999999</c:v>
                </c:pt>
                <c:pt idx="7490">
                  <c:v>-10.429</c:v>
                </c:pt>
                <c:pt idx="7491">
                  <c:v>-10.461</c:v>
                </c:pt>
                <c:pt idx="7492">
                  <c:v>-10.468999999999999</c:v>
                </c:pt>
                <c:pt idx="7493">
                  <c:v>-10.457000000000001</c:v>
                </c:pt>
                <c:pt idx="7494">
                  <c:v>-10.457000000000001</c:v>
                </c:pt>
                <c:pt idx="7495">
                  <c:v>-10.46</c:v>
                </c:pt>
                <c:pt idx="7496">
                  <c:v>-10.461</c:v>
                </c:pt>
                <c:pt idx="7497">
                  <c:v>-10.467000000000001</c:v>
                </c:pt>
                <c:pt idx="7498">
                  <c:v>-10.478999999999999</c:v>
                </c:pt>
                <c:pt idx="7499">
                  <c:v>-10.478</c:v>
                </c:pt>
                <c:pt idx="7500">
                  <c:v>-10.491</c:v>
                </c:pt>
                <c:pt idx="7501">
                  <c:v>-10.487</c:v>
                </c:pt>
                <c:pt idx="7502">
                  <c:v>-10.487</c:v>
                </c:pt>
                <c:pt idx="7503">
                  <c:v>-10.494999999999999</c:v>
                </c:pt>
                <c:pt idx="7504">
                  <c:v>-10.510999999999999</c:v>
                </c:pt>
                <c:pt idx="7505">
                  <c:v>-10.509</c:v>
                </c:pt>
                <c:pt idx="7506">
                  <c:v>-10.513</c:v>
                </c:pt>
                <c:pt idx="7507">
                  <c:v>-10.509</c:v>
                </c:pt>
                <c:pt idx="7508">
                  <c:v>-10.512</c:v>
                </c:pt>
                <c:pt idx="7509">
                  <c:v>-10.506</c:v>
                </c:pt>
                <c:pt idx="7510">
                  <c:v>-10.522</c:v>
                </c:pt>
                <c:pt idx="7511">
                  <c:v>-10.523999999999999</c:v>
                </c:pt>
                <c:pt idx="7512">
                  <c:v>-10.52</c:v>
                </c:pt>
                <c:pt idx="7513">
                  <c:v>-10.516</c:v>
                </c:pt>
                <c:pt idx="7514">
                  <c:v>-10.507</c:v>
                </c:pt>
                <c:pt idx="7515">
                  <c:v>-10.516</c:v>
                </c:pt>
                <c:pt idx="7516">
                  <c:v>-10.507999999999999</c:v>
                </c:pt>
                <c:pt idx="7517">
                  <c:v>-10.503</c:v>
                </c:pt>
                <c:pt idx="7518">
                  <c:v>-10.515000000000001</c:v>
                </c:pt>
                <c:pt idx="7519">
                  <c:v>-10.523</c:v>
                </c:pt>
                <c:pt idx="7520">
                  <c:v>-10.518000000000001</c:v>
                </c:pt>
                <c:pt idx="7521">
                  <c:v>-10.525</c:v>
                </c:pt>
                <c:pt idx="7522">
                  <c:v>-10.521000000000001</c:v>
                </c:pt>
                <c:pt idx="7523">
                  <c:v>-10.518000000000001</c:v>
                </c:pt>
                <c:pt idx="7524">
                  <c:v>-10.528</c:v>
                </c:pt>
                <c:pt idx="7525">
                  <c:v>-10.531000000000001</c:v>
                </c:pt>
                <c:pt idx="7526">
                  <c:v>-10.531000000000001</c:v>
                </c:pt>
                <c:pt idx="7527">
                  <c:v>-10.529</c:v>
                </c:pt>
                <c:pt idx="7528">
                  <c:v>-10.516999999999999</c:v>
                </c:pt>
                <c:pt idx="7529">
                  <c:v>-10.519</c:v>
                </c:pt>
                <c:pt idx="7530">
                  <c:v>-10.516</c:v>
                </c:pt>
                <c:pt idx="7531">
                  <c:v>-10.51</c:v>
                </c:pt>
                <c:pt idx="7532">
                  <c:v>-10.513999999999999</c:v>
                </c:pt>
                <c:pt idx="7533">
                  <c:v>-10.516</c:v>
                </c:pt>
                <c:pt idx="7534">
                  <c:v>-10.529</c:v>
                </c:pt>
                <c:pt idx="7535">
                  <c:v>-10.531000000000001</c:v>
                </c:pt>
                <c:pt idx="7536">
                  <c:v>-10.542</c:v>
                </c:pt>
                <c:pt idx="7537">
                  <c:v>-10.544</c:v>
                </c:pt>
                <c:pt idx="7538">
                  <c:v>-10.542</c:v>
                </c:pt>
                <c:pt idx="7539">
                  <c:v>-10.535</c:v>
                </c:pt>
                <c:pt idx="7540">
                  <c:v>-10.532999999999999</c:v>
                </c:pt>
                <c:pt idx="7541">
                  <c:v>-10.542999999999999</c:v>
                </c:pt>
                <c:pt idx="7542">
                  <c:v>-10.541</c:v>
                </c:pt>
                <c:pt idx="7543">
                  <c:v>-10.55</c:v>
                </c:pt>
                <c:pt idx="7544">
                  <c:v>-10.552</c:v>
                </c:pt>
                <c:pt idx="7545">
                  <c:v>-10.544</c:v>
                </c:pt>
                <c:pt idx="7546">
                  <c:v>-10.538</c:v>
                </c:pt>
                <c:pt idx="7547">
                  <c:v>-10.541</c:v>
                </c:pt>
                <c:pt idx="7548">
                  <c:v>-10.55</c:v>
                </c:pt>
                <c:pt idx="7549">
                  <c:v>-10.538</c:v>
                </c:pt>
                <c:pt idx="7550">
                  <c:v>-10.537000000000001</c:v>
                </c:pt>
                <c:pt idx="7551">
                  <c:v>-10.544</c:v>
                </c:pt>
                <c:pt idx="7552">
                  <c:v>-10.536</c:v>
                </c:pt>
                <c:pt idx="7553">
                  <c:v>-10.539</c:v>
                </c:pt>
                <c:pt idx="7554">
                  <c:v>-10.544</c:v>
                </c:pt>
                <c:pt idx="7555">
                  <c:v>-10.542</c:v>
                </c:pt>
                <c:pt idx="7556">
                  <c:v>-10.536</c:v>
                </c:pt>
                <c:pt idx="7557">
                  <c:v>-10.548999999999999</c:v>
                </c:pt>
                <c:pt idx="7558">
                  <c:v>-10.548</c:v>
                </c:pt>
                <c:pt idx="7559">
                  <c:v>-10.555999999999999</c:v>
                </c:pt>
                <c:pt idx="7560">
                  <c:v>-10.555</c:v>
                </c:pt>
                <c:pt idx="7561">
                  <c:v>-10.557</c:v>
                </c:pt>
                <c:pt idx="7562">
                  <c:v>-10.567</c:v>
                </c:pt>
                <c:pt idx="7563">
                  <c:v>-10.57</c:v>
                </c:pt>
                <c:pt idx="7564">
                  <c:v>-10.567</c:v>
                </c:pt>
                <c:pt idx="7565">
                  <c:v>-10.557</c:v>
                </c:pt>
                <c:pt idx="7566">
                  <c:v>-10.548</c:v>
                </c:pt>
                <c:pt idx="7567">
                  <c:v>-10.565</c:v>
                </c:pt>
                <c:pt idx="7568">
                  <c:v>-10.54</c:v>
                </c:pt>
                <c:pt idx="7569">
                  <c:v>-10.537000000000001</c:v>
                </c:pt>
                <c:pt idx="7570">
                  <c:v>-10.519</c:v>
                </c:pt>
                <c:pt idx="7571">
                  <c:v>-10.512</c:v>
                </c:pt>
                <c:pt idx="7572">
                  <c:v>-10.497999999999999</c:v>
                </c:pt>
                <c:pt idx="7573">
                  <c:v>-10.509</c:v>
                </c:pt>
                <c:pt idx="7574">
                  <c:v>-10.487</c:v>
                </c:pt>
                <c:pt idx="7575">
                  <c:v>-10.452999999999999</c:v>
                </c:pt>
                <c:pt idx="7576">
                  <c:v>-10.419</c:v>
                </c:pt>
                <c:pt idx="7577">
                  <c:v>-10.365</c:v>
                </c:pt>
                <c:pt idx="7578">
                  <c:v>-10.308</c:v>
                </c:pt>
                <c:pt idx="7579">
                  <c:v>-10.273</c:v>
                </c:pt>
                <c:pt idx="7580">
                  <c:v>-10.247</c:v>
                </c:pt>
                <c:pt idx="7581">
                  <c:v>-10.212999999999999</c:v>
                </c:pt>
                <c:pt idx="7582">
                  <c:v>-10.148999999999999</c:v>
                </c:pt>
                <c:pt idx="7583">
                  <c:v>-10.074999999999999</c:v>
                </c:pt>
                <c:pt idx="7584">
                  <c:v>-10.004</c:v>
                </c:pt>
                <c:pt idx="7585">
                  <c:v>-9.9565999999999999</c:v>
                </c:pt>
                <c:pt idx="7586">
                  <c:v>-9.8620999999999999</c:v>
                </c:pt>
                <c:pt idx="7587">
                  <c:v>-9.7706999999999997</c:v>
                </c:pt>
                <c:pt idx="7588">
                  <c:v>-9.6960999999999995</c:v>
                </c:pt>
                <c:pt idx="7589">
                  <c:v>-9.6243999999999996</c:v>
                </c:pt>
                <c:pt idx="7590">
                  <c:v>-9.5443999999999996</c:v>
                </c:pt>
                <c:pt idx="7591">
                  <c:v>-9.4221000000000004</c:v>
                </c:pt>
                <c:pt idx="7592">
                  <c:v>-9.3213000000000008</c:v>
                </c:pt>
                <c:pt idx="7593">
                  <c:v>-9.2120999999999995</c:v>
                </c:pt>
                <c:pt idx="7594">
                  <c:v>-9.1144999999999996</c:v>
                </c:pt>
                <c:pt idx="7595">
                  <c:v>-9.0098000000000003</c:v>
                </c:pt>
                <c:pt idx="7596">
                  <c:v>-8.9274000000000004</c:v>
                </c:pt>
                <c:pt idx="7597">
                  <c:v>-8.8196999999999992</c:v>
                </c:pt>
                <c:pt idx="7598">
                  <c:v>-8.6882999999999999</c:v>
                </c:pt>
                <c:pt idx="7599">
                  <c:v>-8.5805000000000007</c:v>
                </c:pt>
                <c:pt idx="7600">
                  <c:v>-8.4677000000000007</c:v>
                </c:pt>
                <c:pt idx="7601">
                  <c:v>-8.3620000000000001</c:v>
                </c:pt>
                <c:pt idx="7602">
                  <c:v>-8.2589000000000006</c:v>
                </c:pt>
                <c:pt idx="7603">
                  <c:v>-8.1522000000000006</c:v>
                </c:pt>
                <c:pt idx="7604">
                  <c:v>-8.0367999999999995</c:v>
                </c:pt>
                <c:pt idx="7605">
                  <c:v>-7.9279999999999999</c:v>
                </c:pt>
                <c:pt idx="7606">
                  <c:v>-7.8216999999999999</c:v>
                </c:pt>
                <c:pt idx="7607">
                  <c:v>-7.7054</c:v>
                </c:pt>
                <c:pt idx="7608">
                  <c:v>-7.5568999999999997</c:v>
                </c:pt>
                <c:pt idx="7609">
                  <c:v>-7.4043000000000001</c:v>
                </c:pt>
                <c:pt idx="7610">
                  <c:v>-7.2687999999999997</c:v>
                </c:pt>
                <c:pt idx="7611">
                  <c:v>-7.1252000000000004</c:v>
                </c:pt>
                <c:pt idx="7612">
                  <c:v>-6.9725000000000001</c:v>
                </c:pt>
                <c:pt idx="7613">
                  <c:v>-6.8003</c:v>
                </c:pt>
                <c:pt idx="7614">
                  <c:v>-6.6383999999999999</c:v>
                </c:pt>
                <c:pt idx="7615">
                  <c:v>-6.4416000000000002</c:v>
                </c:pt>
                <c:pt idx="7616">
                  <c:v>-6.2487000000000004</c:v>
                </c:pt>
                <c:pt idx="7617">
                  <c:v>-6.0523999999999996</c:v>
                </c:pt>
                <c:pt idx="7618">
                  <c:v>-5.8670999999999998</c:v>
                </c:pt>
                <c:pt idx="7619">
                  <c:v>-5.6651999999999996</c:v>
                </c:pt>
                <c:pt idx="7620">
                  <c:v>-5.4470999999999998</c:v>
                </c:pt>
                <c:pt idx="7621">
                  <c:v>-5.2282000000000002</c:v>
                </c:pt>
                <c:pt idx="7622">
                  <c:v>-5.0465999999999998</c:v>
                </c:pt>
                <c:pt idx="7623">
                  <c:v>-4.8857999999999997</c:v>
                </c:pt>
                <c:pt idx="7624">
                  <c:v>-4.7317999999999998</c:v>
                </c:pt>
                <c:pt idx="7625">
                  <c:v>-4.5742000000000003</c:v>
                </c:pt>
                <c:pt idx="7626">
                  <c:v>-4.4664999999999999</c:v>
                </c:pt>
                <c:pt idx="7627">
                  <c:v>-4.3840000000000003</c:v>
                </c:pt>
                <c:pt idx="7628">
                  <c:v>-4.2830000000000004</c:v>
                </c:pt>
                <c:pt idx="7629">
                  <c:v>-4.1902999999999997</c:v>
                </c:pt>
                <c:pt idx="7630">
                  <c:v>-4.1205999999999996</c:v>
                </c:pt>
                <c:pt idx="7631">
                  <c:v>-4.0419999999999998</c:v>
                </c:pt>
                <c:pt idx="7632">
                  <c:v>-3.9603999999999999</c:v>
                </c:pt>
                <c:pt idx="7633">
                  <c:v>-3.8874</c:v>
                </c:pt>
                <c:pt idx="7634">
                  <c:v>-3.8117000000000001</c:v>
                </c:pt>
                <c:pt idx="7635">
                  <c:v>-3.7717999999999998</c:v>
                </c:pt>
                <c:pt idx="7636">
                  <c:v>-3.7303000000000002</c:v>
                </c:pt>
                <c:pt idx="7637">
                  <c:v>-3.6646999999999998</c:v>
                </c:pt>
                <c:pt idx="7638">
                  <c:v>-3.59</c:v>
                </c:pt>
                <c:pt idx="7639">
                  <c:v>-3.5139999999999998</c:v>
                </c:pt>
                <c:pt idx="7640">
                  <c:v>-3.4272</c:v>
                </c:pt>
                <c:pt idx="7641">
                  <c:v>-3.3302</c:v>
                </c:pt>
                <c:pt idx="7642">
                  <c:v>-3.2227000000000001</c:v>
                </c:pt>
                <c:pt idx="7643">
                  <c:v>-3.1560999999999999</c:v>
                </c:pt>
                <c:pt idx="7644">
                  <c:v>-3.1023999999999998</c:v>
                </c:pt>
                <c:pt idx="7645">
                  <c:v>-3.0148999999999999</c:v>
                </c:pt>
                <c:pt idx="7646">
                  <c:v>-2.9361000000000002</c:v>
                </c:pt>
                <c:pt idx="7647">
                  <c:v>-2.8795999999999999</c:v>
                </c:pt>
                <c:pt idx="7648">
                  <c:v>-2.8197999999999999</c:v>
                </c:pt>
                <c:pt idx="7649">
                  <c:v>-2.7746</c:v>
                </c:pt>
                <c:pt idx="7650">
                  <c:v>-2.7183000000000002</c:v>
                </c:pt>
                <c:pt idx="7651">
                  <c:v>-2.6577000000000002</c:v>
                </c:pt>
                <c:pt idx="7652">
                  <c:v>-2.5863999999999998</c:v>
                </c:pt>
                <c:pt idx="7653">
                  <c:v>-2.5444</c:v>
                </c:pt>
                <c:pt idx="7654">
                  <c:v>-2.5044</c:v>
                </c:pt>
                <c:pt idx="7655">
                  <c:v>-2.4731000000000001</c:v>
                </c:pt>
                <c:pt idx="7656">
                  <c:v>-2.4449999999999998</c:v>
                </c:pt>
                <c:pt idx="7657">
                  <c:v>-2.4089999999999998</c:v>
                </c:pt>
                <c:pt idx="7658">
                  <c:v>-2.3458000000000001</c:v>
                </c:pt>
                <c:pt idx="7659">
                  <c:v>-2.2877999999999998</c:v>
                </c:pt>
                <c:pt idx="7660">
                  <c:v>-2.2662</c:v>
                </c:pt>
                <c:pt idx="7661">
                  <c:v>-2.2176</c:v>
                </c:pt>
                <c:pt idx="7662">
                  <c:v>-2.1741999999999999</c:v>
                </c:pt>
                <c:pt idx="7663">
                  <c:v>-2.1339000000000001</c:v>
                </c:pt>
                <c:pt idx="7664">
                  <c:v>-2.1168999999999998</c:v>
                </c:pt>
                <c:pt idx="7665">
                  <c:v>-2.1000999999999999</c:v>
                </c:pt>
                <c:pt idx="7666">
                  <c:v>-2.0482999999999998</c:v>
                </c:pt>
                <c:pt idx="7667">
                  <c:v>-2.0203000000000002</c:v>
                </c:pt>
                <c:pt idx="7668">
                  <c:v>-2.0270999999999999</c:v>
                </c:pt>
                <c:pt idx="7669">
                  <c:v>-2.0207000000000002</c:v>
                </c:pt>
                <c:pt idx="7670">
                  <c:v>-2.0036</c:v>
                </c:pt>
                <c:pt idx="7671">
                  <c:v>-2.0150999999999999</c:v>
                </c:pt>
                <c:pt idx="7672">
                  <c:v>-2.0345</c:v>
                </c:pt>
                <c:pt idx="7673">
                  <c:v>-2.0394000000000001</c:v>
                </c:pt>
                <c:pt idx="7674">
                  <c:v>-2.0377000000000001</c:v>
                </c:pt>
                <c:pt idx="7675">
                  <c:v>-2.0310000000000001</c:v>
                </c:pt>
                <c:pt idx="7676">
                  <c:v>-2.0175000000000001</c:v>
                </c:pt>
                <c:pt idx="7677">
                  <c:v>-2.0047000000000001</c:v>
                </c:pt>
                <c:pt idx="7678">
                  <c:v>-1.9903999999999999</c:v>
                </c:pt>
                <c:pt idx="7679">
                  <c:v>-1.9906999999999999</c:v>
                </c:pt>
                <c:pt idx="7680">
                  <c:v>-1.9907999999999999</c:v>
                </c:pt>
                <c:pt idx="7681">
                  <c:v>-1.9629000000000001</c:v>
                </c:pt>
                <c:pt idx="7682">
                  <c:v>-1.9622999999999999</c:v>
                </c:pt>
                <c:pt idx="7683">
                  <c:v>-1.9389000000000001</c:v>
                </c:pt>
                <c:pt idx="7684">
                  <c:v>-1.9248000000000001</c:v>
                </c:pt>
                <c:pt idx="7685">
                  <c:v>-1.9124000000000001</c:v>
                </c:pt>
                <c:pt idx="7686">
                  <c:v>-1.8806</c:v>
                </c:pt>
                <c:pt idx="7687">
                  <c:v>-1.851</c:v>
                </c:pt>
                <c:pt idx="7688">
                  <c:v>-1.8188</c:v>
                </c:pt>
                <c:pt idx="7689">
                  <c:v>-1.7989999999999999</c:v>
                </c:pt>
                <c:pt idx="7690">
                  <c:v>-1.7836000000000001</c:v>
                </c:pt>
                <c:pt idx="7691">
                  <c:v>-1.7672000000000001</c:v>
                </c:pt>
                <c:pt idx="7692">
                  <c:v>-1.7676000000000001</c:v>
                </c:pt>
                <c:pt idx="7693">
                  <c:v>-1.7529999999999999</c:v>
                </c:pt>
                <c:pt idx="7694">
                  <c:v>-1.7333000000000001</c:v>
                </c:pt>
                <c:pt idx="7695">
                  <c:v>-1.7104999999999999</c:v>
                </c:pt>
                <c:pt idx="7696">
                  <c:v>-1.6862999999999999</c:v>
                </c:pt>
                <c:pt idx="7697">
                  <c:v>-1.6576</c:v>
                </c:pt>
                <c:pt idx="7698">
                  <c:v>-1.635</c:v>
                </c:pt>
                <c:pt idx="7699">
                  <c:v>-1.6251</c:v>
                </c:pt>
                <c:pt idx="7700">
                  <c:v>-1.6201000000000001</c:v>
                </c:pt>
                <c:pt idx="7701">
                  <c:v>-1.6081000000000001</c:v>
                </c:pt>
                <c:pt idx="7702">
                  <c:v>-1.5808</c:v>
                </c:pt>
                <c:pt idx="7703">
                  <c:v>-1.5591999999999999</c:v>
                </c:pt>
                <c:pt idx="7704">
                  <c:v>-1.5527</c:v>
                </c:pt>
                <c:pt idx="7705">
                  <c:v>-1.5436000000000001</c:v>
                </c:pt>
                <c:pt idx="7706">
                  <c:v>-1.5322</c:v>
                </c:pt>
                <c:pt idx="7707">
                  <c:v>-1.5199</c:v>
                </c:pt>
                <c:pt idx="7708">
                  <c:v>-1.5188999999999999</c:v>
                </c:pt>
                <c:pt idx="7709">
                  <c:v>-1.5236000000000001</c:v>
                </c:pt>
                <c:pt idx="7710">
                  <c:v>-1.5203</c:v>
                </c:pt>
                <c:pt idx="7711">
                  <c:v>-1.5037</c:v>
                </c:pt>
                <c:pt idx="7712">
                  <c:v>-1.4955000000000001</c:v>
                </c:pt>
                <c:pt idx="7713">
                  <c:v>-1.4911000000000001</c:v>
                </c:pt>
                <c:pt idx="7714">
                  <c:v>-1.4911000000000001</c:v>
                </c:pt>
                <c:pt idx="7715">
                  <c:v>-1.4975000000000001</c:v>
                </c:pt>
                <c:pt idx="7716">
                  <c:v>-1.5002</c:v>
                </c:pt>
                <c:pt idx="7717">
                  <c:v>-1.5022</c:v>
                </c:pt>
                <c:pt idx="7718">
                  <c:v>-1.4959</c:v>
                </c:pt>
                <c:pt idx="7719">
                  <c:v>-1.4829000000000001</c:v>
                </c:pt>
                <c:pt idx="7720">
                  <c:v>-1.4598</c:v>
                </c:pt>
                <c:pt idx="7721">
                  <c:v>-1.4331</c:v>
                </c:pt>
                <c:pt idx="7722">
                  <c:v>-1.4034</c:v>
                </c:pt>
                <c:pt idx="7723">
                  <c:v>-1.3694999999999999</c:v>
                </c:pt>
                <c:pt idx="7724">
                  <c:v>-1.3464</c:v>
                </c:pt>
                <c:pt idx="7725">
                  <c:v>-1.3312999999999999</c:v>
                </c:pt>
                <c:pt idx="7726">
                  <c:v>-1.3317000000000001</c:v>
                </c:pt>
                <c:pt idx="7727">
                  <c:v>-1.3381000000000001</c:v>
                </c:pt>
                <c:pt idx="7728">
                  <c:v>-1.3546</c:v>
                </c:pt>
                <c:pt idx="7729">
                  <c:v>-1.3431</c:v>
                </c:pt>
                <c:pt idx="7730">
                  <c:v>-1.3533999999999999</c:v>
                </c:pt>
                <c:pt idx="7731">
                  <c:v>-1.3537999999999999</c:v>
                </c:pt>
                <c:pt idx="7732">
                  <c:v>-1.3512</c:v>
                </c:pt>
                <c:pt idx="7733">
                  <c:v>-1.3491</c:v>
                </c:pt>
                <c:pt idx="7734">
                  <c:v>-1.3425</c:v>
                </c:pt>
                <c:pt idx="7735">
                  <c:v>-1.3345</c:v>
                </c:pt>
                <c:pt idx="7736">
                  <c:v>-1.3277000000000001</c:v>
                </c:pt>
                <c:pt idx="7737">
                  <c:v>-1.3353999999999999</c:v>
                </c:pt>
                <c:pt idx="7738">
                  <c:v>-1.33</c:v>
                </c:pt>
                <c:pt idx="7739">
                  <c:v>-1.3289</c:v>
                </c:pt>
                <c:pt idx="7740">
                  <c:v>-1.3142</c:v>
                </c:pt>
                <c:pt idx="7741">
                  <c:v>-1.3085</c:v>
                </c:pt>
                <c:pt idx="7742">
                  <c:v>-1.3061</c:v>
                </c:pt>
                <c:pt idx="7743">
                  <c:v>-1.2970999999999999</c:v>
                </c:pt>
                <c:pt idx="7744">
                  <c:v>-1.2846</c:v>
                </c:pt>
                <c:pt idx="7745">
                  <c:v>-1.2690999999999999</c:v>
                </c:pt>
                <c:pt idx="7746">
                  <c:v>-1.2725</c:v>
                </c:pt>
                <c:pt idx="7747">
                  <c:v>-1.2673000000000001</c:v>
                </c:pt>
                <c:pt idx="7748">
                  <c:v>-1.2741</c:v>
                </c:pt>
                <c:pt idx="7749">
                  <c:v>-1.2685999999999999</c:v>
                </c:pt>
                <c:pt idx="7750">
                  <c:v>-1.2485999999999999</c:v>
                </c:pt>
                <c:pt idx="7751">
                  <c:v>-1.246</c:v>
                </c:pt>
                <c:pt idx="7752">
                  <c:v>-1.2439</c:v>
                </c:pt>
                <c:pt idx="7753">
                  <c:v>-1.2544999999999999</c:v>
                </c:pt>
                <c:pt idx="7754">
                  <c:v>-1.2388999999999999</c:v>
                </c:pt>
                <c:pt idx="7755">
                  <c:v>-1.2334000000000001</c:v>
                </c:pt>
                <c:pt idx="7756">
                  <c:v>-1.2345999999999999</c:v>
                </c:pt>
                <c:pt idx="7757">
                  <c:v>-1.252</c:v>
                </c:pt>
                <c:pt idx="7758">
                  <c:v>-1.2391000000000001</c:v>
                </c:pt>
                <c:pt idx="7759">
                  <c:v>-1.2353000000000001</c:v>
                </c:pt>
                <c:pt idx="7760">
                  <c:v>-1.2068000000000001</c:v>
                </c:pt>
                <c:pt idx="7761">
                  <c:v>-1.1928000000000001</c:v>
                </c:pt>
                <c:pt idx="7762">
                  <c:v>-1.1854</c:v>
                </c:pt>
                <c:pt idx="7763">
                  <c:v>-1.1842999999999999</c:v>
                </c:pt>
                <c:pt idx="7764">
                  <c:v>-1.1826000000000001</c:v>
                </c:pt>
                <c:pt idx="7765">
                  <c:v>-1.2032</c:v>
                </c:pt>
                <c:pt idx="7766">
                  <c:v>-1.2034</c:v>
                </c:pt>
                <c:pt idx="7767">
                  <c:v>-1.1948000000000001</c:v>
                </c:pt>
                <c:pt idx="7768">
                  <c:v>-1.1751</c:v>
                </c:pt>
                <c:pt idx="7769">
                  <c:v>-1.1828000000000001</c:v>
                </c:pt>
                <c:pt idx="7770">
                  <c:v>-1.1705000000000001</c:v>
                </c:pt>
                <c:pt idx="7771">
                  <c:v>-1.1600999999999999</c:v>
                </c:pt>
                <c:pt idx="7772">
                  <c:v>-1.1533</c:v>
                </c:pt>
                <c:pt idx="7773">
                  <c:v>-1.1503000000000001</c:v>
                </c:pt>
                <c:pt idx="7774">
                  <c:v>-1.1480999999999999</c:v>
                </c:pt>
                <c:pt idx="7775">
                  <c:v>-1.1568000000000001</c:v>
                </c:pt>
                <c:pt idx="7776">
                  <c:v>-1.155</c:v>
                </c:pt>
                <c:pt idx="7777">
                  <c:v>-1.1657999999999999</c:v>
                </c:pt>
                <c:pt idx="7778">
                  <c:v>-1.1823999999999999</c:v>
                </c:pt>
                <c:pt idx="7779">
                  <c:v>-1.1749000000000001</c:v>
                </c:pt>
                <c:pt idx="7780">
                  <c:v>-1.1740999999999999</c:v>
                </c:pt>
                <c:pt idx="7781">
                  <c:v>-1.1575</c:v>
                </c:pt>
                <c:pt idx="7782">
                  <c:v>-1.1528</c:v>
                </c:pt>
                <c:pt idx="7783">
                  <c:v>-1.1715</c:v>
                </c:pt>
                <c:pt idx="7784">
                  <c:v>-1.1523000000000001</c:v>
                </c:pt>
                <c:pt idx="7785">
                  <c:v>-1.1516</c:v>
                </c:pt>
                <c:pt idx="7786">
                  <c:v>-1.1657999999999999</c:v>
                </c:pt>
                <c:pt idx="7787">
                  <c:v>-1.1779999999999999</c:v>
                </c:pt>
                <c:pt idx="7788">
                  <c:v>-1.1747000000000001</c:v>
                </c:pt>
                <c:pt idx="7789">
                  <c:v>-1.1947000000000001</c:v>
                </c:pt>
                <c:pt idx="7790">
                  <c:v>-1.2202</c:v>
                </c:pt>
                <c:pt idx="7791">
                  <c:v>-1.2203999999999999</c:v>
                </c:pt>
                <c:pt idx="7792">
                  <c:v>-1.2272000000000001</c:v>
                </c:pt>
                <c:pt idx="7793">
                  <c:v>-1.2421</c:v>
                </c:pt>
                <c:pt idx="7794">
                  <c:v>-1.2774000000000001</c:v>
                </c:pt>
                <c:pt idx="7795">
                  <c:v>-1.3252999999999999</c:v>
                </c:pt>
                <c:pt idx="7796">
                  <c:v>-1.3712</c:v>
                </c:pt>
                <c:pt idx="7797">
                  <c:v>-1.4377</c:v>
                </c:pt>
                <c:pt idx="7798">
                  <c:v>-1.5212000000000001</c:v>
                </c:pt>
                <c:pt idx="7799">
                  <c:v>-1.6195999999999999</c:v>
                </c:pt>
                <c:pt idx="7800">
                  <c:v>-1.6904999999999999</c:v>
                </c:pt>
                <c:pt idx="7801">
                  <c:v>-1.8078000000000001</c:v>
                </c:pt>
                <c:pt idx="7802">
                  <c:v>-1.944</c:v>
                </c:pt>
                <c:pt idx="7803">
                  <c:v>-2.0516999999999999</c:v>
                </c:pt>
                <c:pt idx="7804">
                  <c:v>-2.1939000000000002</c:v>
                </c:pt>
                <c:pt idx="7805">
                  <c:v>-2.3563000000000001</c:v>
                </c:pt>
                <c:pt idx="7806">
                  <c:v>-2.4918999999999998</c:v>
                </c:pt>
                <c:pt idx="7807">
                  <c:v>-2.6543999999999999</c:v>
                </c:pt>
                <c:pt idx="7808">
                  <c:v>-2.8132999999999999</c:v>
                </c:pt>
                <c:pt idx="7809">
                  <c:v>-2.9832000000000001</c:v>
                </c:pt>
                <c:pt idx="7810">
                  <c:v>-3.1739000000000002</c:v>
                </c:pt>
                <c:pt idx="7811">
                  <c:v>-3.3609</c:v>
                </c:pt>
                <c:pt idx="7812">
                  <c:v>-3.5476000000000001</c:v>
                </c:pt>
                <c:pt idx="7813">
                  <c:v>-3.73</c:v>
                </c:pt>
                <c:pt idx="7814">
                  <c:v>-3.8906000000000001</c:v>
                </c:pt>
                <c:pt idx="7815">
                  <c:v>-4.0461</c:v>
                </c:pt>
                <c:pt idx="7816">
                  <c:v>-4.1722999999999999</c:v>
                </c:pt>
                <c:pt idx="7817">
                  <c:v>-4.3064</c:v>
                </c:pt>
                <c:pt idx="7818">
                  <c:v>-4.4226999999999999</c:v>
                </c:pt>
                <c:pt idx="7819">
                  <c:v>-4.5621999999999998</c:v>
                </c:pt>
                <c:pt idx="7820">
                  <c:v>-4.7041000000000004</c:v>
                </c:pt>
                <c:pt idx="7821">
                  <c:v>-4.7935999999999996</c:v>
                </c:pt>
                <c:pt idx="7822">
                  <c:v>-4.8517999999999999</c:v>
                </c:pt>
                <c:pt idx="7823">
                  <c:v>-4.9396000000000004</c:v>
                </c:pt>
                <c:pt idx="7824">
                  <c:v>-5.0221</c:v>
                </c:pt>
                <c:pt idx="7825">
                  <c:v>-5.0819999999999999</c:v>
                </c:pt>
                <c:pt idx="7826">
                  <c:v>-5.0852000000000004</c:v>
                </c:pt>
                <c:pt idx="7827">
                  <c:v>-5.1101999999999999</c:v>
                </c:pt>
                <c:pt idx="7828">
                  <c:v>-5.1523000000000003</c:v>
                </c:pt>
                <c:pt idx="7829">
                  <c:v>-5.1971999999999996</c:v>
                </c:pt>
                <c:pt idx="7830">
                  <c:v>-5.2449000000000003</c:v>
                </c:pt>
                <c:pt idx="7831">
                  <c:v>-5.2967000000000004</c:v>
                </c:pt>
                <c:pt idx="7832">
                  <c:v>-5.3182999999999998</c:v>
                </c:pt>
                <c:pt idx="7833">
                  <c:v>-5.3434999999999997</c:v>
                </c:pt>
                <c:pt idx="7834">
                  <c:v>-5.3879000000000001</c:v>
                </c:pt>
                <c:pt idx="7835">
                  <c:v>-5.4116</c:v>
                </c:pt>
                <c:pt idx="7836">
                  <c:v>-5.4290000000000003</c:v>
                </c:pt>
                <c:pt idx="7837">
                  <c:v>-5.4813999999999998</c:v>
                </c:pt>
                <c:pt idx="7838">
                  <c:v>-5.5339</c:v>
                </c:pt>
                <c:pt idx="7839">
                  <c:v>-5.6085000000000003</c:v>
                </c:pt>
                <c:pt idx="7840">
                  <c:v>-5.6627000000000001</c:v>
                </c:pt>
                <c:pt idx="7841">
                  <c:v>-5.7229000000000001</c:v>
                </c:pt>
                <c:pt idx="7842">
                  <c:v>-5.8055000000000003</c:v>
                </c:pt>
                <c:pt idx="7843">
                  <c:v>-5.9038000000000004</c:v>
                </c:pt>
                <c:pt idx="7844">
                  <c:v>-5.9682000000000004</c:v>
                </c:pt>
                <c:pt idx="7845">
                  <c:v>-6.0486000000000004</c:v>
                </c:pt>
                <c:pt idx="7846">
                  <c:v>-6.1059000000000001</c:v>
                </c:pt>
                <c:pt idx="7847">
                  <c:v>-6.1870000000000003</c:v>
                </c:pt>
                <c:pt idx="7848">
                  <c:v>-6.2857000000000003</c:v>
                </c:pt>
                <c:pt idx="7849">
                  <c:v>-6.3711000000000002</c:v>
                </c:pt>
                <c:pt idx="7850">
                  <c:v>-6.4349999999999996</c:v>
                </c:pt>
                <c:pt idx="7851">
                  <c:v>-6.5118999999999998</c:v>
                </c:pt>
                <c:pt idx="7852">
                  <c:v>-6.6212999999999997</c:v>
                </c:pt>
                <c:pt idx="7853">
                  <c:v>-6.7272999999999996</c:v>
                </c:pt>
                <c:pt idx="7854">
                  <c:v>-6.8118999999999996</c:v>
                </c:pt>
                <c:pt idx="7855">
                  <c:v>-6.9234</c:v>
                </c:pt>
                <c:pt idx="7856">
                  <c:v>-7.0587</c:v>
                </c:pt>
                <c:pt idx="7857">
                  <c:v>-7.1637000000000004</c:v>
                </c:pt>
                <c:pt idx="7858">
                  <c:v>-7.2556000000000003</c:v>
                </c:pt>
                <c:pt idx="7859">
                  <c:v>-7.3642000000000003</c:v>
                </c:pt>
                <c:pt idx="7860">
                  <c:v>-7.4484000000000004</c:v>
                </c:pt>
                <c:pt idx="7861">
                  <c:v>-7.5178000000000003</c:v>
                </c:pt>
                <c:pt idx="7862">
                  <c:v>-7.5868000000000002</c:v>
                </c:pt>
                <c:pt idx="7863">
                  <c:v>-7.6772999999999998</c:v>
                </c:pt>
                <c:pt idx="7864">
                  <c:v>-7.782</c:v>
                </c:pt>
                <c:pt idx="7865">
                  <c:v>-7.8879000000000001</c:v>
                </c:pt>
                <c:pt idx="7866">
                  <c:v>-7.9907000000000004</c:v>
                </c:pt>
                <c:pt idx="7867">
                  <c:v>-8.1019000000000005</c:v>
                </c:pt>
                <c:pt idx="7868">
                  <c:v>-8.2050999999999998</c:v>
                </c:pt>
                <c:pt idx="7869">
                  <c:v>-8.3016000000000005</c:v>
                </c:pt>
                <c:pt idx="7870">
                  <c:v>-8.3963999999999999</c:v>
                </c:pt>
                <c:pt idx="7871">
                  <c:v>-8.4760000000000009</c:v>
                </c:pt>
                <c:pt idx="7872">
                  <c:v>-8.5496999999999996</c:v>
                </c:pt>
                <c:pt idx="7873">
                  <c:v>-8.6258999999999997</c:v>
                </c:pt>
                <c:pt idx="7874">
                  <c:v>-8.7073</c:v>
                </c:pt>
                <c:pt idx="7875">
                  <c:v>-8.7911999999999999</c:v>
                </c:pt>
                <c:pt idx="7876">
                  <c:v>-8.8386999999999993</c:v>
                </c:pt>
                <c:pt idx="7877">
                  <c:v>-8.8798999999999992</c:v>
                </c:pt>
                <c:pt idx="7878">
                  <c:v>-8.9441000000000006</c:v>
                </c:pt>
                <c:pt idx="7879">
                  <c:v>-8.9913000000000007</c:v>
                </c:pt>
                <c:pt idx="7880">
                  <c:v>-9.0410000000000004</c:v>
                </c:pt>
                <c:pt idx="7881">
                  <c:v>-9.0950000000000006</c:v>
                </c:pt>
                <c:pt idx="7882">
                  <c:v>-9.1349999999999998</c:v>
                </c:pt>
                <c:pt idx="7883">
                  <c:v>-9.1628000000000007</c:v>
                </c:pt>
                <c:pt idx="7884">
                  <c:v>-9.1888000000000005</c:v>
                </c:pt>
                <c:pt idx="7885">
                  <c:v>-9.2071000000000005</c:v>
                </c:pt>
                <c:pt idx="7886">
                  <c:v>-9.2294</c:v>
                </c:pt>
                <c:pt idx="7887">
                  <c:v>-9.2692999999999994</c:v>
                </c:pt>
                <c:pt idx="7888">
                  <c:v>-9.3084000000000007</c:v>
                </c:pt>
                <c:pt idx="7889">
                  <c:v>-9.3285999999999998</c:v>
                </c:pt>
                <c:pt idx="7890">
                  <c:v>-9.3594000000000008</c:v>
                </c:pt>
                <c:pt idx="7891">
                  <c:v>-9.3918999999999997</c:v>
                </c:pt>
                <c:pt idx="7892">
                  <c:v>-9.3918999999999997</c:v>
                </c:pt>
                <c:pt idx="7893">
                  <c:v>-9.4055</c:v>
                </c:pt>
                <c:pt idx="7894">
                  <c:v>-9.4101999999999997</c:v>
                </c:pt>
                <c:pt idx="7895">
                  <c:v>-9.4052000000000007</c:v>
                </c:pt>
                <c:pt idx="7896">
                  <c:v>-9.4030000000000005</c:v>
                </c:pt>
                <c:pt idx="7897">
                  <c:v>-9.3804999999999996</c:v>
                </c:pt>
                <c:pt idx="7898">
                  <c:v>-9.3861000000000008</c:v>
                </c:pt>
                <c:pt idx="7899">
                  <c:v>-9.4078999999999997</c:v>
                </c:pt>
                <c:pt idx="7900">
                  <c:v>-9.4205000000000005</c:v>
                </c:pt>
                <c:pt idx="7901">
                  <c:v>-9.4318000000000008</c:v>
                </c:pt>
                <c:pt idx="7902">
                  <c:v>-9.4527999999999999</c:v>
                </c:pt>
                <c:pt idx="7903">
                  <c:v>-9.4696999999999996</c:v>
                </c:pt>
                <c:pt idx="7904">
                  <c:v>-9.4810999999999996</c:v>
                </c:pt>
                <c:pt idx="7905">
                  <c:v>-9.5145999999999997</c:v>
                </c:pt>
                <c:pt idx="7906">
                  <c:v>-9.5459999999999994</c:v>
                </c:pt>
                <c:pt idx="7907">
                  <c:v>-9.5744000000000007</c:v>
                </c:pt>
                <c:pt idx="7908">
                  <c:v>-9.5927000000000007</c:v>
                </c:pt>
                <c:pt idx="7909">
                  <c:v>-9.6219000000000001</c:v>
                </c:pt>
                <c:pt idx="7910">
                  <c:v>-9.6536000000000008</c:v>
                </c:pt>
                <c:pt idx="7911">
                  <c:v>-9.7005999999999997</c:v>
                </c:pt>
                <c:pt idx="7912">
                  <c:v>-9.7324999999999999</c:v>
                </c:pt>
                <c:pt idx="7913">
                  <c:v>-9.75</c:v>
                </c:pt>
                <c:pt idx="7914">
                  <c:v>-9.7676999999999996</c:v>
                </c:pt>
                <c:pt idx="7915">
                  <c:v>-9.7763000000000009</c:v>
                </c:pt>
                <c:pt idx="7916">
                  <c:v>-9.7948000000000004</c:v>
                </c:pt>
                <c:pt idx="7917">
                  <c:v>-9.8103999999999996</c:v>
                </c:pt>
                <c:pt idx="7918">
                  <c:v>-9.8091000000000008</c:v>
                </c:pt>
                <c:pt idx="7919">
                  <c:v>-9.8142999999999994</c:v>
                </c:pt>
                <c:pt idx="7920">
                  <c:v>-9.8277999999999999</c:v>
                </c:pt>
                <c:pt idx="7921">
                  <c:v>-9.8388000000000009</c:v>
                </c:pt>
                <c:pt idx="7922">
                  <c:v>-9.8336000000000006</c:v>
                </c:pt>
                <c:pt idx="7923">
                  <c:v>-9.8331</c:v>
                </c:pt>
                <c:pt idx="7924">
                  <c:v>-9.8453999999999997</c:v>
                </c:pt>
                <c:pt idx="7925">
                  <c:v>-9.8493999999999993</c:v>
                </c:pt>
                <c:pt idx="7926">
                  <c:v>-9.8465000000000007</c:v>
                </c:pt>
                <c:pt idx="7927">
                  <c:v>-9.8516999999999992</c:v>
                </c:pt>
                <c:pt idx="7928">
                  <c:v>-9.8534000000000006</c:v>
                </c:pt>
                <c:pt idx="7929">
                  <c:v>-9.8630999999999993</c:v>
                </c:pt>
                <c:pt idx="7930">
                  <c:v>-9.8907000000000007</c:v>
                </c:pt>
                <c:pt idx="7931">
                  <c:v>-9.9041999999999994</c:v>
                </c:pt>
                <c:pt idx="7932">
                  <c:v>-9.8970000000000002</c:v>
                </c:pt>
                <c:pt idx="7933">
                  <c:v>-9.9098000000000006</c:v>
                </c:pt>
                <c:pt idx="7934">
                  <c:v>-9.9140999999999995</c:v>
                </c:pt>
                <c:pt idx="7935">
                  <c:v>-9.9208999999999996</c:v>
                </c:pt>
                <c:pt idx="7936">
                  <c:v>-9.9323999999999995</c:v>
                </c:pt>
                <c:pt idx="7937">
                  <c:v>-9.9662000000000006</c:v>
                </c:pt>
                <c:pt idx="7938">
                  <c:v>-9.9898000000000007</c:v>
                </c:pt>
                <c:pt idx="7939">
                  <c:v>-10.003</c:v>
                </c:pt>
                <c:pt idx="7940">
                  <c:v>-10.013999999999999</c:v>
                </c:pt>
                <c:pt idx="7941">
                  <c:v>-10.032999999999999</c:v>
                </c:pt>
                <c:pt idx="7942">
                  <c:v>-10.039</c:v>
                </c:pt>
                <c:pt idx="7943">
                  <c:v>-10.032</c:v>
                </c:pt>
                <c:pt idx="7944">
                  <c:v>-10.042999999999999</c:v>
                </c:pt>
                <c:pt idx="7945">
                  <c:v>-10.055999999999999</c:v>
                </c:pt>
                <c:pt idx="7946">
                  <c:v>-10.077</c:v>
                </c:pt>
                <c:pt idx="7947">
                  <c:v>-10.087999999999999</c:v>
                </c:pt>
                <c:pt idx="7948">
                  <c:v>-10.097</c:v>
                </c:pt>
                <c:pt idx="7949">
                  <c:v>-10.087</c:v>
                </c:pt>
                <c:pt idx="7950">
                  <c:v>-10.079000000000001</c:v>
                </c:pt>
                <c:pt idx="7951">
                  <c:v>-10.102</c:v>
                </c:pt>
                <c:pt idx="7952">
                  <c:v>-10.092000000000001</c:v>
                </c:pt>
                <c:pt idx="7953">
                  <c:v>-10.093999999999999</c:v>
                </c:pt>
                <c:pt idx="7954">
                  <c:v>-10.081</c:v>
                </c:pt>
                <c:pt idx="7955">
                  <c:v>-10.093999999999999</c:v>
                </c:pt>
                <c:pt idx="7956">
                  <c:v>-10.089</c:v>
                </c:pt>
                <c:pt idx="7957">
                  <c:v>-10.071</c:v>
                </c:pt>
                <c:pt idx="7958">
                  <c:v>-10.071999999999999</c:v>
                </c:pt>
                <c:pt idx="7959">
                  <c:v>-10.061</c:v>
                </c:pt>
                <c:pt idx="7960">
                  <c:v>-10.051</c:v>
                </c:pt>
                <c:pt idx="7961">
                  <c:v>-10.053000000000001</c:v>
                </c:pt>
                <c:pt idx="7962">
                  <c:v>-10.063000000000001</c:v>
                </c:pt>
                <c:pt idx="7963">
                  <c:v>-10.057</c:v>
                </c:pt>
                <c:pt idx="7964">
                  <c:v>-10.067</c:v>
                </c:pt>
                <c:pt idx="7965">
                  <c:v>-10.067</c:v>
                </c:pt>
                <c:pt idx="7966">
                  <c:v>-10.074</c:v>
                </c:pt>
                <c:pt idx="7967">
                  <c:v>-10.07</c:v>
                </c:pt>
                <c:pt idx="7968">
                  <c:v>-10.061999999999999</c:v>
                </c:pt>
                <c:pt idx="7969">
                  <c:v>-10.071999999999999</c:v>
                </c:pt>
                <c:pt idx="7970">
                  <c:v>-10.079000000000001</c:v>
                </c:pt>
                <c:pt idx="7971">
                  <c:v>-10.081</c:v>
                </c:pt>
                <c:pt idx="7972">
                  <c:v>-10.093999999999999</c:v>
                </c:pt>
                <c:pt idx="7973">
                  <c:v>-10.103999999999999</c:v>
                </c:pt>
                <c:pt idx="7974">
                  <c:v>-10.118</c:v>
                </c:pt>
                <c:pt idx="7975">
                  <c:v>-10.130000000000001</c:v>
                </c:pt>
                <c:pt idx="7976">
                  <c:v>-10.135</c:v>
                </c:pt>
                <c:pt idx="7977">
                  <c:v>-10.116</c:v>
                </c:pt>
                <c:pt idx="7978">
                  <c:v>-10.117000000000001</c:v>
                </c:pt>
                <c:pt idx="7979">
                  <c:v>-10.125999999999999</c:v>
                </c:pt>
                <c:pt idx="7980">
                  <c:v>-10.15</c:v>
                </c:pt>
                <c:pt idx="7981">
                  <c:v>-10.164</c:v>
                </c:pt>
                <c:pt idx="7982">
                  <c:v>-10.16</c:v>
                </c:pt>
                <c:pt idx="7983">
                  <c:v>-10.16</c:v>
                </c:pt>
                <c:pt idx="7984">
                  <c:v>-10.175000000000001</c:v>
                </c:pt>
                <c:pt idx="7985">
                  <c:v>-10.177</c:v>
                </c:pt>
                <c:pt idx="7986">
                  <c:v>-10.177</c:v>
                </c:pt>
                <c:pt idx="7987">
                  <c:v>-10.186999999999999</c:v>
                </c:pt>
                <c:pt idx="7988">
                  <c:v>-10.193</c:v>
                </c:pt>
                <c:pt idx="7989">
                  <c:v>-10.177</c:v>
                </c:pt>
                <c:pt idx="7990">
                  <c:v>-10.172000000000001</c:v>
                </c:pt>
                <c:pt idx="7991">
                  <c:v>-10.16</c:v>
                </c:pt>
                <c:pt idx="7992">
                  <c:v>-10.15</c:v>
                </c:pt>
                <c:pt idx="7993">
                  <c:v>-10.141999999999999</c:v>
                </c:pt>
                <c:pt idx="7994">
                  <c:v>-10.137</c:v>
                </c:pt>
                <c:pt idx="7995">
                  <c:v>-10.106</c:v>
                </c:pt>
                <c:pt idx="7996">
                  <c:v>-10.085000000000001</c:v>
                </c:pt>
                <c:pt idx="7997">
                  <c:v>-10.039999999999999</c:v>
                </c:pt>
                <c:pt idx="7998">
                  <c:v>-9.9966000000000008</c:v>
                </c:pt>
                <c:pt idx="7999">
                  <c:v>-9.9638000000000009</c:v>
                </c:pt>
                <c:pt idx="8000">
                  <c:v>-9.9191000000000003</c:v>
                </c:pt>
                <c:pt idx="8001">
                  <c:v>-9.8652999999999995</c:v>
                </c:pt>
                <c:pt idx="8002">
                  <c:v>-9.7897999999999996</c:v>
                </c:pt>
                <c:pt idx="8003">
                  <c:v>-9.7323000000000004</c:v>
                </c:pt>
                <c:pt idx="8004">
                  <c:v>-9.6738999999999997</c:v>
                </c:pt>
                <c:pt idx="8005">
                  <c:v>-9.6340000000000003</c:v>
                </c:pt>
                <c:pt idx="8006">
                  <c:v>-9.5885999999999996</c:v>
                </c:pt>
                <c:pt idx="8007">
                  <c:v>-9.5200999999999993</c:v>
                </c:pt>
                <c:pt idx="8008">
                  <c:v>-9.4332999999999991</c:v>
                </c:pt>
                <c:pt idx="8009">
                  <c:v>-9.3452000000000002</c:v>
                </c:pt>
                <c:pt idx="8010">
                  <c:v>-9.2446999999999999</c:v>
                </c:pt>
                <c:pt idx="8011">
                  <c:v>-9.1341999999999999</c:v>
                </c:pt>
                <c:pt idx="8012">
                  <c:v>-9.0433000000000003</c:v>
                </c:pt>
                <c:pt idx="8013">
                  <c:v>-8.9497</c:v>
                </c:pt>
                <c:pt idx="8014">
                  <c:v>-8.8287999999999993</c:v>
                </c:pt>
                <c:pt idx="8015">
                  <c:v>-8.7144999999999992</c:v>
                </c:pt>
                <c:pt idx="8016">
                  <c:v>-8.6067999999999998</c:v>
                </c:pt>
                <c:pt idx="8017">
                  <c:v>-8.4806000000000008</c:v>
                </c:pt>
                <c:pt idx="8018">
                  <c:v>-8.3768999999999991</c:v>
                </c:pt>
                <c:pt idx="8019">
                  <c:v>-8.2568000000000001</c:v>
                </c:pt>
                <c:pt idx="8020">
                  <c:v>-8.1609999999999996</c:v>
                </c:pt>
                <c:pt idx="8021">
                  <c:v>-8.0684000000000005</c:v>
                </c:pt>
                <c:pt idx="8022">
                  <c:v>-7.9665999999999997</c:v>
                </c:pt>
                <c:pt idx="8023">
                  <c:v>-7.8697999999999997</c:v>
                </c:pt>
                <c:pt idx="8024">
                  <c:v>-7.7401999999999997</c:v>
                </c:pt>
                <c:pt idx="8025">
                  <c:v>-7.6260000000000003</c:v>
                </c:pt>
                <c:pt idx="8026">
                  <c:v>-7.5180999999999996</c:v>
                </c:pt>
                <c:pt idx="8027">
                  <c:v>-7.4489000000000001</c:v>
                </c:pt>
                <c:pt idx="8028">
                  <c:v>-7.3522999999999996</c:v>
                </c:pt>
                <c:pt idx="8029">
                  <c:v>-7.2241999999999997</c:v>
                </c:pt>
                <c:pt idx="8030">
                  <c:v>-7.1154000000000002</c:v>
                </c:pt>
                <c:pt idx="8031">
                  <c:v>-7.0098000000000003</c:v>
                </c:pt>
                <c:pt idx="8032">
                  <c:v>-6.8948</c:v>
                </c:pt>
                <c:pt idx="8033">
                  <c:v>-6.7865000000000002</c:v>
                </c:pt>
                <c:pt idx="8034">
                  <c:v>-6.6779000000000002</c:v>
                </c:pt>
                <c:pt idx="8035">
                  <c:v>-6.5670000000000002</c:v>
                </c:pt>
                <c:pt idx="8036">
                  <c:v>-6.4602000000000004</c:v>
                </c:pt>
                <c:pt idx="8037">
                  <c:v>-6.3372999999999999</c:v>
                </c:pt>
                <c:pt idx="8038">
                  <c:v>-6.1924000000000001</c:v>
                </c:pt>
                <c:pt idx="8039">
                  <c:v>-6.0548999999999999</c:v>
                </c:pt>
                <c:pt idx="8040">
                  <c:v>-5.9024999999999999</c:v>
                </c:pt>
                <c:pt idx="8041">
                  <c:v>-5.7504999999999997</c:v>
                </c:pt>
                <c:pt idx="8042">
                  <c:v>-5.6520999999999999</c:v>
                </c:pt>
                <c:pt idx="8043">
                  <c:v>-5.5019</c:v>
                </c:pt>
                <c:pt idx="8044">
                  <c:v>-5.3433999999999999</c:v>
                </c:pt>
                <c:pt idx="8045">
                  <c:v>-5.2255000000000003</c:v>
                </c:pt>
                <c:pt idx="8046">
                  <c:v>-5.0833000000000004</c:v>
                </c:pt>
                <c:pt idx="8047">
                  <c:v>-4.9210000000000003</c:v>
                </c:pt>
                <c:pt idx="8048">
                  <c:v>-4.8121999999999998</c:v>
                </c:pt>
                <c:pt idx="8049">
                  <c:v>-4.7077999999999998</c:v>
                </c:pt>
                <c:pt idx="8050">
                  <c:v>-4.5885999999999996</c:v>
                </c:pt>
                <c:pt idx="8051">
                  <c:v>-4.5019999999999998</c:v>
                </c:pt>
                <c:pt idx="8052">
                  <c:v>-4.4065000000000003</c:v>
                </c:pt>
                <c:pt idx="8053">
                  <c:v>-4.2873999999999999</c:v>
                </c:pt>
                <c:pt idx="8054">
                  <c:v>-4.1927000000000003</c:v>
                </c:pt>
                <c:pt idx="8055">
                  <c:v>-4.0948000000000002</c:v>
                </c:pt>
                <c:pt idx="8056">
                  <c:v>-3.9933000000000001</c:v>
                </c:pt>
                <c:pt idx="8057">
                  <c:v>-3.8868</c:v>
                </c:pt>
                <c:pt idx="8058">
                  <c:v>-3.8043999999999998</c:v>
                </c:pt>
                <c:pt idx="8059">
                  <c:v>-3.7004999999999999</c:v>
                </c:pt>
                <c:pt idx="8060">
                  <c:v>-3.6082999999999998</c:v>
                </c:pt>
                <c:pt idx="8061">
                  <c:v>-3.5192000000000001</c:v>
                </c:pt>
                <c:pt idx="8062">
                  <c:v>-3.4177</c:v>
                </c:pt>
                <c:pt idx="8063">
                  <c:v>-3.3336000000000001</c:v>
                </c:pt>
                <c:pt idx="8064">
                  <c:v>-3.2332999999999998</c:v>
                </c:pt>
                <c:pt idx="8065">
                  <c:v>-3.1334</c:v>
                </c:pt>
                <c:pt idx="8066">
                  <c:v>-3.0129999999999999</c:v>
                </c:pt>
                <c:pt idx="8067">
                  <c:v>-2.9079999999999999</c:v>
                </c:pt>
                <c:pt idx="8068">
                  <c:v>-2.8</c:v>
                </c:pt>
                <c:pt idx="8069">
                  <c:v>-2.6907999999999999</c:v>
                </c:pt>
                <c:pt idx="8070">
                  <c:v>-2.5918999999999999</c:v>
                </c:pt>
                <c:pt idx="8071">
                  <c:v>-2.5122</c:v>
                </c:pt>
                <c:pt idx="8072">
                  <c:v>-2.4339</c:v>
                </c:pt>
                <c:pt idx="8073">
                  <c:v>-2.3517999999999999</c:v>
                </c:pt>
                <c:pt idx="8074">
                  <c:v>-2.2618</c:v>
                </c:pt>
                <c:pt idx="8075">
                  <c:v>-2.1781000000000001</c:v>
                </c:pt>
                <c:pt idx="8076">
                  <c:v>-2.1124000000000001</c:v>
                </c:pt>
                <c:pt idx="8077">
                  <c:v>-2.0619000000000001</c:v>
                </c:pt>
                <c:pt idx="8078">
                  <c:v>-2.0253999999999999</c:v>
                </c:pt>
                <c:pt idx="8079">
                  <c:v>-1.9793000000000001</c:v>
                </c:pt>
                <c:pt idx="8080">
                  <c:v>-1.9516</c:v>
                </c:pt>
                <c:pt idx="8081">
                  <c:v>-1.9008</c:v>
                </c:pt>
                <c:pt idx="8082">
                  <c:v>-1.8554999999999999</c:v>
                </c:pt>
                <c:pt idx="8083">
                  <c:v>-1.8306</c:v>
                </c:pt>
                <c:pt idx="8084">
                  <c:v>-1.8091999999999999</c:v>
                </c:pt>
                <c:pt idx="8085">
                  <c:v>-1.7994000000000001</c:v>
                </c:pt>
                <c:pt idx="8086">
                  <c:v>-1.7888999999999999</c:v>
                </c:pt>
                <c:pt idx="8087">
                  <c:v>-1.7571000000000001</c:v>
                </c:pt>
                <c:pt idx="8088">
                  <c:v>-1.7514000000000001</c:v>
                </c:pt>
                <c:pt idx="8089">
                  <c:v>-1.7404999999999999</c:v>
                </c:pt>
                <c:pt idx="8090">
                  <c:v>-1.7278</c:v>
                </c:pt>
                <c:pt idx="8091">
                  <c:v>-1.7048000000000001</c:v>
                </c:pt>
                <c:pt idx="8092">
                  <c:v>-1.6767000000000001</c:v>
                </c:pt>
                <c:pt idx="8093">
                  <c:v>-1.6485000000000001</c:v>
                </c:pt>
                <c:pt idx="8094">
                  <c:v>-1.6394</c:v>
                </c:pt>
                <c:pt idx="8095">
                  <c:v>-1.6398999999999999</c:v>
                </c:pt>
                <c:pt idx="8096">
                  <c:v>-1.6112</c:v>
                </c:pt>
                <c:pt idx="8097">
                  <c:v>-1.5616000000000001</c:v>
                </c:pt>
                <c:pt idx="8098">
                  <c:v>-1.5136000000000001</c:v>
                </c:pt>
                <c:pt idx="8099">
                  <c:v>-1.4887999999999999</c:v>
                </c:pt>
                <c:pt idx="8100">
                  <c:v>-1.4582999999999999</c:v>
                </c:pt>
                <c:pt idx="8101">
                  <c:v>-1.4280999999999999</c:v>
                </c:pt>
                <c:pt idx="8102">
                  <c:v>-1.4021999999999999</c:v>
                </c:pt>
                <c:pt idx="8103">
                  <c:v>-1.3956999999999999</c:v>
                </c:pt>
                <c:pt idx="8104">
                  <c:v>-1.3793</c:v>
                </c:pt>
                <c:pt idx="8105">
                  <c:v>-1.3672</c:v>
                </c:pt>
                <c:pt idx="8106">
                  <c:v>-1.3444</c:v>
                </c:pt>
                <c:pt idx="8107">
                  <c:v>-1.3278000000000001</c:v>
                </c:pt>
                <c:pt idx="8108">
                  <c:v>-1.3219000000000001</c:v>
                </c:pt>
                <c:pt idx="8109">
                  <c:v>-1.3211999999999999</c:v>
                </c:pt>
                <c:pt idx="8110">
                  <c:v>-1.3223</c:v>
                </c:pt>
                <c:pt idx="8111">
                  <c:v>-1.3158000000000001</c:v>
                </c:pt>
                <c:pt idx="8112">
                  <c:v>-1.3108</c:v>
                </c:pt>
                <c:pt idx="8113">
                  <c:v>-1.3031999999999999</c:v>
                </c:pt>
                <c:pt idx="8114">
                  <c:v>-1.2897000000000001</c:v>
                </c:pt>
                <c:pt idx="8115">
                  <c:v>-1.2622</c:v>
                </c:pt>
                <c:pt idx="8116">
                  <c:v>-1.2587999999999999</c:v>
                </c:pt>
                <c:pt idx="8117">
                  <c:v>-1.2503</c:v>
                </c:pt>
                <c:pt idx="8118">
                  <c:v>-1.2583</c:v>
                </c:pt>
                <c:pt idx="8119">
                  <c:v>-1.2438</c:v>
                </c:pt>
                <c:pt idx="8120">
                  <c:v>-1.2287999999999999</c:v>
                </c:pt>
                <c:pt idx="8121">
                  <c:v>-1.2224999999999999</c:v>
                </c:pt>
                <c:pt idx="8122">
                  <c:v>-1.2217</c:v>
                </c:pt>
                <c:pt idx="8123">
                  <c:v>-1.2060999999999999</c:v>
                </c:pt>
                <c:pt idx="8124">
                  <c:v>-1.2058</c:v>
                </c:pt>
                <c:pt idx="8125">
                  <c:v>-1.2125999999999999</c:v>
                </c:pt>
                <c:pt idx="8126">
                  <c:v>-1.2089000000000001</c:v>
                </c:pt>
                <c:pt idx="8127">
                  <c:v>-1.2047000000000001</c:v>
                </c:pt>
                <c:pt idx="8128">
                  <c:v>-1.2135</c:v>
                </c:pt>
                <c:pt idx="8129">
                  <c:v>-1.2302</c:v>
                </c:pt>
                <c:pt idx="8130">
                  <c:v>-1.2428999999999999</c:v>
                </c:pt>
                <c:pt idx="8131">
                  <c:v>-1.2576000000000001</c:v>
                </c:pt>
                <c:pt idx="8132">
                  <c:v>-1.274</c:v>
                </c:pt>
                <c:pt idx="8133">
                  <c:v>-1.2696000000000001</c:v>
                </c:pt>
                <c:pt idx="8134">
                  <c:v>-1.288</c:v>
                </c:pt>
                <c:pt idx="8135">
                  <c:v>-1.2976000000000001</c:v>
                </c:pt>
                <c:pt idx="8136">
                  <c:v>-1.2962</c:v>
                </c:pt>
                <c:pt idx="8137">
                  <c:v>-1.3025</c:v>
                </c:pt>
                <c:pt idx="8138">
                  <c:v>-1.3282</c:v>
                </c:pt>
                <c:pt idx="8139">
                  <c:v>-1.3384</c:v>
                </c:pt>
                <c:pt idx="8140">
                  <c:v>-1.3548</c:v>
                </c:pt>
                <c:pt idx="8141">
                  <c:v>-1.3508</c:v>
                </c:pt>
                <c:pt idx="8142">
                  <c:v>-1.371</c:v>
                </c:pt>
                <c:pt idx="8143">
                  <c:v>-1.4111</c:v>
                </c:pt>
                <c:pt idx="8144">
                  <c:v>-1.4186000000000001</c:v>
                </c:pt>
                <c:pt idx="8145">
                  <c:v>-1.4313</c:v>
                </c:pt>
                <c:pt idx="8146">
                  <c:v>-1.4470000000000001</c:v>
                </c:pt>
                <c:pt idx="8147">
                  <c:v>-1.4552</c:v>
                </c:pt>
                <c:pt idx="8148">
                  <c:v>-1.4662999999999999</c:v>
                </c:pt>
                <c:pt idx="8149">
                  <c:v>-1.4911000000000001</c:v>
                </c:pt>
                <c:pt idx="8150">
                  <c:v>-1.4948999999999999</c:v>
                </c:pt>
                <c:pt idx="8151">
                  <c:v>-1.4932000000000001</c:v>
                </c:pt>
                <c:pt idx="8152">
                  <c:v>-1.4854000000000001</c:v>
                </c:pt>
                <c:pt idx="8153">
                  <c:v>-1.474</c:v>
                </c:pt>
                <c:pt idx="8154">
                  <c:v>-1.4561999999999999</c:v>
                </c:pt>
                <c:pt idx="8155">
                  <c:v>-1.4181999999999999</c:v>
                </c:pt>
                <c:pt idx="8156">
                  <c:v>-1.3877999999999999</c:v>
                </c:pt>
                <c:pt idx="8157">
                  <c:v>-1.3636999999999999</c:v>
                </c:pt>
                <c:pt idx="8158">
                  <c:v>-1.3772</c:v>
                </c:pt>
                <c:pt idx="8159">
                  <c:v>-1.3804000000000001</c:v>
                </c:pt>
                <c:pt idx="8160">
                  <c:v>-1.3904000000000001</c:v>
                </c:pt>
                <c:pt idx="8161">
                  <c:v>-1.4012</c:v>
                </c:pt>
                <c:pt idx="8162">
                  <c:v>-1.3864000000000001</c:v>
                </c:pt>
                <c:pt idx="8163">
                  <c:v>-1.3728</c:v>
                </c:pt>
                <c:pt idx="8164">
                  <c:v>-1.3768</c:v>
                </c:pt>
                <c:pt idx="8165">
                  <c:v>-1.3822000000000001</c:v>
                </c:pt>
                <c:pt idx="8166">
                  <c:v>-1.3669</c:v>
                </c:pt>
                <c:pt idx="8167">
                  <c:v>-1.3573999999999999</c:v>
                </c:pt>
                <c:pt idx="8168">
                  <c:v>-1.3622000000000001</c:v>
                </c:pt>
                <c:pt idx="8169">
                  <c:v>-1.3409</c:v>
                </c:pt>
                <c:pt idx="8170">
                  <c:v>-1.3211999999999999</c:v>
                </c:pt>
                <c:pt idx="8171">
                  <c:v>-1.2949999999999999</c:v>
                </c:pt>
                <c:pt idx="8172">
                  <c:v>-1.2996000000000001</c:v>
                </c:pt>
                <c:pt idx="8173">
                  <c:v>-1.2957000000000001</c:v>
                </c:pt>
                <c:pt idx="8174">
                  <c:v>-1.2978000000000001</c:v>
                </c:pt>
                <c:pt idx="8175">
                  <c:v>-1.3179000000000001</c:v>
                </c:pt>
                <c:pt idx="8176">
                  <c:v>-1.3007</c:v>
                </c:pt>
                <c:pt idx="8177">
                  <c:v>-1.2747999999999999</c:v>
                </c:pt>
                <c:pt idx="8178">
                  <c:v>-1.2608999999999999</c:v>
                </c:pt>
                <c:pt idx="8179">
                  <c:v>-1.264</c:v>
                </c:pt>
                <c:pt idx="8180">
                  <c:v>-1.2537</c:v>
                </c:pt>
                <c:pt idx="8181">
                  <c:v>-1.2613000000000001</c:v>
                </c:pt>
                <c:pt idx="8182">
                  <c:v>-1.2665999999999999</c:v>
                </c:pt>
                <c:pt idx="8183">
                  <c:v>-1.2523</c:v>
                </c:pt>
                <c:pt idx="8184">
                  <c:v>-1.2290000000000001</c:v>
                </c:pt>
                <c:pt idx="8185">
                  <c:v>-1.2099</c:v>
                </c:pt>
                <c:pt idx="8186">
                  <c:v>-1.1738</c:v>
                </c:pt>
                <c:pt idx="8187">
                  <c:v>-1.1306</c:v>
                </c:pt>
                <c:pt idx="8188">
                  <c:v>-1.081</c:v>
                </c:pt>
                <c:pt idx="8189">
                  <c:v>-1.0383</c:v>
                </c:pt>
                <c:pt idx="8190">
                  <c:v>-0.99124999999999996</c:v>
                </c:pt>
                <c:pt idx="8191">
                  <c:v>-0.94164000000000003</c:v>
                </c:pt>
                <c:pt idx="8192">
                  <c:v>-0.91637000000000002</c:v>
                </c:pt>
                <c:pt idx="8193">
                  <c:v>-0.88748000000000005</c:v>
                </c:pt>
                <c:pt idx="8194">
                  <c:v>-0.83987000000000001</c:v>
                </c:pt>
                <c:pt idx="8195">
                  <c:v>-0.80237999999999998</c:v>
                </c:pt>
                <c:pt idx="8196">
                  <c:v>-0.75143000000000004</c:v>
                </c:pt>
                <c:pt idx="8197">
                  <c:v>-0.70531999999999995</c:v>
                </c:pt>
                <c:pt idx="8198">
                  <c:v>-0.68154999999999999</c:v>
                </c:pt>
                <c:pt idx="8199">
                  <c:v>-0.65020999999999995</c:v>
                </c:pt>
                <c:pt idx="8200">
                  <c:v>-0.63124000000000002</c:v>
                </c:pt>
                <c:pt idx="8201">
                  <c:v>-0.59679000000000004</c:v>
                </c:pt>
                <c:pt idx="8202">
                  <c:v>-0.58809</c:v>
                </c:pt>
                <c:pt idx="8203">
                  <c:v>-0.56918999999999997</c:v>
                </c:pt>
                <c:pt idx="8204">
                  <c:v>-0.54554999999999998</c:v>
                </c:pt>
                <c:pt idx="8205">
                  <c:v>-0.51468999999999998</c:v>
                </c:pt>
                <c:pt idx="8206">
                  <c:v>-0.4985</c:v>
                </c:pt>
                <c:pt idx="8207">
                  <c:v>-0.50790999999999997</c:v>
                </c:pt>
                <c:pt idx="8208">
                  <c:v>-0.50268000000000002</c:v>
                </c:pt>
                <c:pt idx="8209">
                  <c:v>-0.46603</c:v>
                </c:pt>
                <c:pt idx="8210">
                  <c:v>-0.45180999999999999</c:v>
                </c:pt>
                <c:pt idx="8211">
                  <c:v>-0.43762000000000001</c:v>
                </c:pt>
                <c:pt idx="8212">
                  <c:v>-0.43051</c:v>
                </c:pt>
                <c:pt idx="8213">
                  <c:v>-0.42836999999999997</c:v>
                </c:pt>
                <c:pt idx="8214">
                  <c:v>-0.4073</c:v>
                </c:pt>
                <c:pt idx="8215">
                  <c:v>-0.39807999999999999</c:v>
                </c:pt>
                <c:pt idx="8216">
                  <c:v>-0.37662000000000001</c:v>
                </c:pt>
                <c:pt idx="8217">
                  <c:v>-0.34217999999999998</c:v>
                </c:pt>
                <c:pt idx="8218">
                  <c:v>-0.32344000000000001</c:v>
                </c:pt>
                <c:pt idx="8219">
                  <c:v>-0.30112</c:v>
                </c:pt>
                <c:pt idx="8220">
                  <c:v>-0.28421000000000002</c:v>
                </c:pt>
                <c:pt idx="8221">
                  <c:v>-0.26534999999999997</c:v>
                </c:pt>
                <c:pt idx="8222">
                  <c:v>-0.24948999999999999</c:v>
                </c:pt>
                <c:pt idx="8223">
                  <c:v>-0.25885999999999998</c:v>
                </c:pt>
                <c:pt idx="8224">
                  <c:v>-0.26073000000000002</c:v>
                </c:pt>
                <c:pt idx="8225">
                  <c:v>-0.25480999999999998</c:v>
                </c:pt>
                <c:pt idx="8226">
                  <c:v>-0.25297999999999998</c:v>
                </c:pt>
                <c:pt idx="8227">
                  <c:v>-0.25885999999999998</c:v>
                </c:pt>
                <c:pt idx="8228">
                  <c:v>-0.25323000000000001</c:v>
                </c:pt>
                <c:pt idx="8229">
                  <c:v>-0.23735000000000001</c:v>
                </c:pt>
                <c:pt idx="8230">
                  <c:v>-0.23144999999999999</c:v>
                </c:pt>
                <c:pt idx="8231">
                  <c:v>-0.22978000000000001</c:v>
                </c:pt>
                <c:pt idx="8232">
                  <c:v>-0.21809999999999999</c:v>
                </c:pt>
                <c:pt idx="8233">
                  <c:v>-0.20613000000000001</c:v>
                </c:pt>
                <c:pt idx="8234">
                  <c:v>-0.18182000000000001</c:v>
                </c:pt>
                <c:pt idx="8235">
                  <c:v>-0.17351</c:v>
                </c:pt>
                <c:pt idx="8236">
                  <c:v>-0.17785000000000001</c:v>
                </c:pt>
                <c:pt idx="8237">
                  <c:v>-0.17143</c:v>
                </c:pt>
                <c:pt idx="8238">
                  <c:v>-0.17544999999999999</c:v>
                </c:pt>
                <c:pt idx="8239">
                  <c:v>-0.19366</c:v>
                </c:pt>
                <c:pt idx="8240">
                  <c:v>-0.18567</c:v>
                </c:pt>
                <c:pt idx="8241">
                  <c:v>-0.20194000000000001</c:v>
                </c:pt>
                <c:pt idx="8242">
                  <c:v>-0.17776</c:v>
                </c:pt>
                <c:pt idx="8243">
                  <c:v>-0.19374</c:v>
                </c:pt>
                <c:pt idx="8244">
                  <c:v>-0.17927999999999999</c:v>
                </c:pt>
                <c:pt idx="8245">
                  <c:v>-0.14992</c:v>
                </c:pt>
                <c:pt idx="8246">
                  <c:v>-0.13653999999999999</c:v>
                </c:pt>
                <c:pt idx="8247">
                  <c:v>-0.11885999999999999</c:v>
                </c:pt>
                <c:pt idx="8248">
                  <c:v>-0.10378</c:v>
                </c:pt>
                <c:pt idx="8249">
                  <c:v>-0.10323</c:v>
                </c:pt>
                <c:pt idx="8250">
                  <c:v>-9.5446000000000003E-2</c:v>
                </c:pt>
                <c:pt idx="8251">
                  <c:v>-0.12018</c:v>
                </c:pt>
                <c:pt idx="8252">
                  <c:v>-0.14271</c:v>
                </c:pt>
                <c:pt idx="8253">
                  <c:v>-0.14818000000000001</c:v>
                </c:pt>
                <c:pt idx="8254">
                  <c:v>-0.17634</c:v>
                </c:pt>
                <c:pt idx="8255">
                  <c:v>-0.21493999999999999</c:v>
                </c:pt>
                <c:pt idx="8256">
                  <c:v>-0.27239999999999998</c:v>
                </c:pt>
                <c:pt idx="8257">
                  <c:v>-0.31956000000000001</c:v>
                </c:pt>
                <c:pt idx="8258">
                  <c:v>-0.34821999999999997</c:v>
                </c:pt>
                <c:pt idx="8259">
                  <c:v>-0.39831</c:v>
                </c:pt>
                <c:pt idx="8260">
                  <c:v>-0.46068999999999999</c:v>
                </c:pt>
                <c:pt idx="8261">
                  <c:v>-0.53341000000000005</c:v>
                </c:pt>
                <c:pt idx="8262">
                  <c:v>-0.62370000000000003</c:v>
                </c:pt>
                <c:pt idx="8263">
                  <c:v>-0.69815000000000005</c:v>
                </c:pt>
                <c:pt idx="8264">
                  <c:v>-0.77829000000000004</c:v>
                </c:pt>
                <c:pt idx="8265">
                  <c:v>-0.89824999999999999</c:v>
                </c:pt>
                <c:pt idx="8266">
                  <c:v>-1.0613999999999999</c:v>
                </c:pt>
                <c:pt idx="8267">
                  <c:v>-1.1866000000000001</c:v>
                </c:pt>
                <c:pt idx="8268">
                  <c:v>-1.2907</c:v>
                </c:pt>
                <c:pt idx="8269">
                  <c:v>-1.417</c:v>
                </c:pt>
                <c:pt idx="8270">
                  <c:v>-1.5722</c:v>
                </c:pt>
                <c:pt idx="8271">
                  <c:v>-1.7763</c:v>
                </c:pt>
                <c:pt idx="8272">
                  <c:v>-1.9955000000000001</c:v>
                </c:pt>
                <c:pt idx="8273">
                  <c:v>-2.1436000000000002</c:v>
                </c:pt>
                <c:pt idx="8274">
                  <c:v>-2.2654000000000001</c:v>
                </c:pt>
                <c:pt idx="8275">
                  <c:v>-2.4167000000000001</c:v>
                </c:pt>
                <c:pt idx="8276">
                  <c:v>-2.6097999999999999</c:v>
                </c:pt>
                <c:pt idx="8277">
                  <c:v>-2.7780999999999998</c:v>
                </c:pt>
                <c:pt idx="8278">
                  <c:v>-2.9247000000000001</c:v>
                </c:pt>
                <c:pt idx="8279">
                  <c:v>-3.11</c:v>
                </c:pt>
                <c:pt idx="8280">
                  <c:v>-3.2700999999999998</c:v>
                </c:pt>
                <c:pt idx="8281">
                  <c:v>-3.4100999999999999</c:v>
                </c:pt>
                <c:pt idx="8282">
                  <c:v>-3.5657999999999999</c:v>
                </c:pt>
                <c:pt idx="8283">
                  <c:v>-3.7149999999999999</c:v>
                </c:pt>
                <c:pt idx="8284">
                  <c:v>-3.8433000000000002</c:v>
                </c:pt>
                <c:pt idx="8285">
                  <c:v>-3.9870999999999999</c:v>
                </c:pt>
                <c:pt idx="8286">
                  <c:v>-4.1322000000000001</c:v>
                </c:pt>
                <c:pt idx="8287">
                  <c:v>-4.2644000000000002</c:v>
                </c:pt>
                <c:pt idx="8288">
                  <c:v>-4.4156000000000004</c:v>
                </c:pt>
                <c:pt idx="8289">
                  <c:v>-4.5517000000000003</c:v>
                </c:pt>
                <c:pt idx="8290">
                  <c:v>-4.6707999999999998</c:v>
                </c:pt>
                <c:pt idx="8291">
                  <c:v>-4.8194999999999997</c:v>
                </c:pt>
                <c:pt idx="8292">
                  <c:v>-4.9729999999999999</c:v>
                </c:pt>
                <c:pt idx="8293">
                  <c:v>-5.0848000000000004</c:v>
                </c:pt>
                <c:pt idx="8294">
                  <c:v>-5.1856999999999998</c:v>
                </c:pt>
                <c:pt idx="8295">
                  <c:v>-5.2930999999999999</c:v>
                </c:pt>
                <c:pt idx="8296">
                  <c:v>-5.3758999999999997</c:v>
                </c:pt>
                <c:pt idx="8297">
                  <c:v>-5.4692999999999996</c:v>
                </c:pt>
                <c:pt idx="8298">
                  <c:v>-5.5629</c:v>
                </c:pt>
                <c:pt idx="8299">
                  <c:v>-5.6546000000000003</c:v>
                </c:pt>
                <c:pt idx="8300">
                  <c:v>-5.6908000000000003</c:v>
                </c:pt>
                <c:pt idx="8301">
                  <c:v>-5.7032999999999996</c:v>
                </c:pt>
                <c:pt idx="8302">
                  <c:v>-5.7572000000000001</c:v>
                </c:pt>
                <c:pt idx="8303">
                  <c:v>-5.8217999999999996</c:v>
                </c:pt>
                <c:pt idx="8304">
                  <c:v>-5.8558000000000003</c:v>
                </c:pt>
                <c:pt idx="8305">
                  <c:v>-5.8939000000000004</c:v>
                </c:pt>
                <c:pt idx="8306">
                  <c:v>-5.9382999999999999</c:v>
                </c:pt>
                <c:pt idx="8307">
                  <c:v>-5.9785000000000004</c:v>
                </c:pt>
                <c:pt idx="8308">
                  <c:v>-6.0256999999999996</c:v>
                </c:pt>
                <c:pt idx="8309">
                  <c:v>-6.0720000000000001</c:v>
                </c:pt>
                <c:pt idx="8310">
                  <c:v>-6.1093000000000002</c:v>
                </c:pt>
                <c:pt idx="8311">
                  <c:v>-6.1698000000000004</c:v>
                </c:pt>
                <c:pt idx="8312">
                  <c:v>-6.2652999999999999</c:v>
                </c:pt>
                <c:pt idx="8313">
                  <c:v>-6.3367000000000004</c:v>
                </c:pt>
                <c:pt idx="8314">
                  <c:v>-6.3963999999999999</c:v>
                </c:pt>
                <c:pt idx="8315">
                  <c:v>-6.4618000000000002</c:v>
                </c:pt>
                <c:pt idx="8316">
                  <c:v>-6.5553999999999997</c:v>
                </c:pt>
                <c:pt idx="8317">
                  <c:v>-6.6336000000000004</c:v>
                </c:pt>
                <c:pt idx="8318">
                  <c:v>-6.7022000000000004</c:v>
                </c:pt>
                <c:pt idx="8319">
                  <c:v>-6.7981999999999996</c:v>
                </c:pt>
                <c:pt idx="8320">
                  <c:v>-6.9081999999999999</c:v>
                </c:pt>
                <c:pt idx="8321">
                  <c:v>-7.0134999999999996</c:v>
                </c:pt>
                <c:pt idx="8322">
                  <c:v>-7.1181999999999999</c:v>
                </c:pt>
                <c:pt idx="8323">
                  <c:v>-7.2123999999999997</c:v>
                </c:pt>
                <c:pt idx="8324">
                  <c:v>-7.3132000000000001</c:v>
                </c:pt>
                <c:pt idx="8325">
                  <c:v>-7.4276999999999997</c:v>
                </c:pt>
                <c:pt idx="8326">
                  <c:v>-7.5244</c:v>
                </c:pt>
                <c:pt idx="8327">
                  <c:v>-7.6167999999999996</c:v>
                </c:pt>
                <c:pt idx="8328">
                  <c:v>-7.7031000000000001</c:v>
                </c:pt>
                <c:pt idx="8329">
                  <c:v>-7.7636000000000003</c:v>
                </c:pt>
                <c:pt idx="8330">
                  <c:v>-7.8472</c:v>
                </c:pt>
                <c:pt idx="8331">
                  <c:v>-7.9493999999999998</c:v>
                </c:pt>
                <c:pt idx="8332">
                  <c:v>-8.0417000000000005</c:v>
                </c:pt>
                <c:pt idx="8333">
                  <c:v>-8.1053999999999995</c:v>
                </c:pt>
                <c:pt idx="8334">
                  <c:v>-8.1646999999999998</c:v>
                </c:pt>
                <c:pt idx="8335">
                  <c:v>-8.2515000000000001</c:v>
                </c:pt>
                <c:pt idx="8336">
                  <c:v>-8.3381000000000007</c:v>
                </c:pt>
                <c:pt idx="8337">
                  <c:v>-8.4368999999999996</c:v>
                </c:pt>
                <c:pt idx="8338">
                  <c:v>-8.5349000000000004</c:v>
                </c:pt>
                <c:pt idx="8339">
                  <c:v>-8.5973000000000006</c:v>
                </c:pt>
                <c:pt idx="8340">
                  <c:v>-8.6509</c:v>
                </c:pt>
                <c:pt idx="8341">
                  <c:v>-8.7378999999999998</c:v>
                </c:pt>
                <c:pt idx="8342">
                  <c:v>-8.8427000000000007</c:v>
                </c:pt>
                <c:pt idx="8343">
                  <c:v>-8.8917000000000002</c:v>
                </c:pt>
                <c:pt idx="8344">
                  <c:v>-8.9298000000000002</c:v>
                </c:pt>
                <c:pt idx="8345">
                  <c:v>-8.9932999999999996</c:v>
                </c:pt>
                <c:pt idx="8346">
                  <c:v>-9.0447000000000006</c:v>
                </c:pt>
                <c:pt idx="8347">
                  <c:v>-9.0958000000000006</c:v>
                </c:pt>
                <c:pt idx="8348">
                  <c:v>-9.1423000000000005</c:v>
                </c:pt>
                <c:pt idx="8349">
                  <c:v>-9.1743000000000006</c:v>
                </c:pt>
                <c:pt idx="8350">
                  <c:v>-9.2113999999999994</c:v>
                </c:pt>
                <c:pt idx="8351">
                  <c:v>-9.2393000000000001</c:v>
                </c:pt>
                <c:pt idx="8352">
                  <c:v>-9.2865000000000002</c:v>
                </c:pt>
                <c:pt idx="8353">
                  <c:v>-9.3170999999999999</c:v>
                </c:pt>
                <c:pt idx="8354">
                  <c:v>-9.3536999999999999</c:v>
                </c:pt>
                <c:pt idx="8355">
                  <c:v>-9.3888999999999996</c:v>
                </c:pt>
                <c:pt idx="8356">
                  <c:v>-9.4062999999999999</c:v>
                </c:pt>
                <c:pt idx="8357">
                  <c:v>-9.4121000000000006</c:v>
                </c:pt>
                <c:pt idx="8358">
                  <c:v>-9.4246999999999996</c:v>
                </c:pt>
                <c:pt idx="8359">
                  <c:v>-9.4504999999999999</c:v>
                </c:pt>
                <c:pt idx="8360">
                  <c:v>-9.4906000000000006</c:v>
                </c:pt>
                <c:pt idx="8361">
                  <c:v>-9.5344999999999995</c:v>
                </c:pt>
                <c:pt idx="8362">
                  <c:v>-9.5494000000000003</c:v>
                </c:pt>
                <c:pt idx="8363">
                  <c:v>-9.5764999999999993</c:v>
                </c:pt>
                <c:pt idx="8364">
                  <c:v>-9.5947999999999993</c:v>
                </c:pt>
                <c:pt idx="8365">
                  <c:v>-9.6166999999999998</c:v>
                </c:pt>
                <c:pt idx="8366">
                  <c:v>-9.6156000000000006</c:v>
                </c:pt>
                <c:pt idx="8367">
                  <c:v>-9.6280999999999999</c:v>
                </c:pt>
                <c:pt idx="8368">
                  <c:v>-9.6401000000000003</c:v>
                </c:pt>
                <c:pt idx="8369">
                  <c:v>-9.6744000000000003</c:v>
                </c:pt>
                <c:pt idx="8370">
                  <c:v>-9.7009000000000007</c:v>
                </c:pt>
                <c:pt idx="8371">
                  <c:v>-9.7175999999999991</c:v>
                </c:pt>
                <c:pt idx="8372">
                  <c:v>-9.7355</c:v>
                </c:pt>
                <c:pt idx="8373">
                  <c:v>-9.7457999999999991</c:v>
                </c:pt>
                <c:pt idx="8374">
                  <c:v>-9.7607999999999997</c:v>
                </c:pt>
                <c:pt idx="8375">
                  <c:v>-9.7753999999999994</c:v>
                </c:pt>
                <c:pt idx="8376">
                  <c:v>-9.7746999999999993</c:v>
                </c:pt>
                <c:pt idx="8377">
                  <c:v>-9.7751999999999999</c:v>
                </c:pt>
                <c:pt idx="8378">
                  <c:v>-9.7842000000000002</c:v>
                </c:pt>
                <c:pt idx="8379">
                  <c:v>-9.7990999999999993</c:v>
                </c:pt>
                <c:pt idx="8380">
                  <c:v>-9.8204999999999991</c:v>
                </c:pt>
                <c:pt idx="8381">
                  <c:v>-9.8445</c:v>
                </c:pt>
                <c:pt idx="8382">
                  <c:v>-9.8529999999999998</c:v>
                </c:pt>
                <c:pt idx="8383">
                  <c:v>-9.8673999999999999</c:v>
                </c:pt>
                <c:pt idx="8384">
                  <c:v>-9.8887</c:v>
                </c:pt>
                <c:pt idx="8385">
                  <c:v>-9.8955000000000002</c:v>
                </c:pt>
                <c:pt idx="8386">
                  <c:v>-9.8912999999999993</c:v>
                </c:pt>
                <c:pt idx="8387">
                  <c:v>-9.9131</c:v>
                </c:pt>
                <c:pt idx="8388">
                  <c:v>-9.9349000000000007</c:v>
                </c:pt>
                <c:pt idx="8389">
                  <c:v>-9.9464000000000006</c:v>
                </c:pt>
                <c:pt idx="8390">
                  <c:v>-9.9568999999999992</c:v>
                </c:pt>
                <c:pt idx="8391">
                  <c:v>-9.9716000000000005</c:v>
                </c:pt>
                <c:pt idx="8392">
                  <c:v>-9.9916999999999998</c:v>
                </c:pt>
                <c:pt idx="8393">
                  <c:v>-9.9969999999999999</c:v>
                </c:pt>
                <c:pt idx="8394">
                  <c:v>-10</c:v>
                </c:pt>
                <c:pt idx="8395">
                  <c:v>-9.9995999999999992</c:v>
                </c:pt>
                <c:pt idx="8396">
                  <c:v>-10.012</c:v>
                </c:pt>
                <c:pt idx="8397">
                  <c:v>-10.026</c:v>
                </c:pt>
                <c:pt idx="8398">
                  <c:v>-10.048999999999999</c:v>
                </c:pt>
                <c:pt idx="8399">
                  <c:v>-10.044</c:v>
                </c:pt>
                <c:pt idx="8400">
                  <c:v>-10.064</c:v>
                </c:pt>
                <c:pt idx="8401">
                  <c:v>-10.086</c:v>
                </c:pt>
                <c:pt idx="8402">
                  <c:v>-10.079000000000001</c:v>
                </c:pt>
                <c:pt idx="8403">
                  <c:v>-10.074</c:v>
                </c:pt>
                <c:pt idx="8404">
                  <c:v>-10.073</c:v>
                </c:pt>
                <c:pt idx="8405">
                  <c:v>-10.087</c:v>
                </c:pt>
                <c:pt idx="8406">
                  <c:v>-10.099</c:v>
                </c:pt>
                <c:pt idx="8407">
                  <c:v>-10.106999999999999</c:v>
                </c:pt>
                <c:pt idx="8408">
                  <c:v>-10.125999999999999</c:v>
                </c:pt>
                <c:pt idx="8409">
                  <c:v>-10.129</c:v>
                </c:pt>
                <c:pt idx="8410">
                  <c:v>-10.129</c:v>
                </c:pt>
                <c:pt idx="8411">
                  <c:v>-10.130000000000001</c:v>
                </c:pt>
                <c:pt idx="8412">
                  <c:v>-10.129</c:v>
                </c:pt>
                <c:pt idx="8413">
                  <c:v>-10.099</c:v>
                </c:pt>
                <c:pt idx="8414">
                  <c:v>-10.103</c:v>
                </c:pt>
                <c:pt idx="8415">
                  <c:v>-10.096</c:v>
                </c:pt>
                <c:pt idx="8416">
                  <c:v>-10.103</c:v>
                </c:pt>
                <c:pt idx="8417">
                  <c:v>-10.129</c:v>
                </c:pt>
                <c:pt idx="8418">
                  <c:v>-10.132999999999999</c:v>
                </c:pt>
                <c:pt idx="8419">
                  <c:v>-10.147</c:v>
                </c:pt>
                <c:pt idx="8420">
                  <c:v>-10.180999999999999</c:v>
                </c:pt>
                <c:pt idx="8421">
                  <c:v>-10.206</c:v>
                </c:pt>
                <c:pt idx="8422">
                  <c:v>-10.237</c:v>
                </c:pt>
                <c:pt idx="8423">
                  <c:v>-10.243</c:v>
                </c:pt>
                <c:pt idx="8424">
                  <c:v>-10.23</c:v>
                </c:pt>
                <c:pt idx="8425">
                  <c:v>-10.247</c:v>
                </c:pt>
                <c:pt idx="8426">
                  <c:v>-10.257999999999999</c:v>
                </c:pt>
                <c:pt idx="8427">
                  <c:v>-10.25</c:v>
                </c:pt>
                <c:pt idx="8428">
                  <c:v>-10.242000000000001</c:v>
                </c:pt>
                <c:pt idx="8429">
                  <c:v>-10.233000000000001</c:v>
                </c:pt>
                <c:pt idx="8430">
                  <c:v>-10.254</c:v>
                </c:pt>
                <c:pt idx="8431">
                  <c:v>-10.259</c:v>
                </c:pt>
                <c:pt idx="8432">
                  <c:v>-10.256</c:v>
                </c:pt>
                <c:pt idx="8433">
                  <c:v>-10.260999999999999</c:v>
                </c:pt>
                <c:pt idx="8434">
                  <c:v>-10.262</c:v>
                </c:pt>
                <c:pt idx="8435">
                  <c:v>-10.259</c:v>
                </c:pt>
                <c:pt idx="8436">
                  <c:v>-10.259</c:v>
                </c:pt>
                <c:pt idx="8437">
                  <c:v>-10.273</c:v>
                </c:pt>
                <c:pt idx="8438">
                  <c:v>-10.281000000000001</c:v>
                </c:pt>
                <c:pt idx="8439">
                  <c:v>-10.281000000000001</c:v>
                </c:pt>
                <c:pt idx="8440">
                  <c:v>-10.286</c:v>
                </c:pt>
                <c:pt idx="8441">
                  <c:v>-10.276999999999999</c:v>
                </c:pt>
                <c:pt idx="8442">
                  <c:v>-10.268000000000001</c:v>
                </c:pt>
                <c:pt idx="8443">
                  <c:v>-10.266</c:v>
                </c:pt>
                <c:pt idx="8444">
                  <c:v>-10.269</c:v>
                </c:pt>
                <c:pt idx="8445">
                  <c:v>-10.295</c:v>
                </c:pt>
                <c:pt idx="8446">
                  <c:v>-10.318</c:v>
                </c:pt>
                <c:pt idx="8447">
                  <c:v>-10.329000000000001</c:v>
                </c:pt>
                <c:pt idx="8448">
                  <c:v>-10.36</c:v>
                </c:pt>
                <c:pt idx="8449">
                  <c:v>-10.367000000000001</c:v>
                </c:pt>
                <c:pt idx="8450">
                  <c:v>-10.37</c:v>
                </c:pt>
                <c:pt idx="8451">
                  <c:v>-10.368</c:v>
                </c:pt>
                <c:pt idx="8452">
                  <c:v>-10.364000000000001</c:v>
                </c:pt>
                <c:pt idx="8453">
                  <c:v>-10.374000000000001</c:v>
                </c:pt>
                <c:pt idx="8454">
                  <c:v>-10.375</c:v>
                </c:pt>
                <c:pt idx="8455">
                  <c:v>-10.382999999999999</c:v>
                </c:pt>
                <c:pt idx="8456">
                  <c:v>-10.37</c:v>
                </c:pt>
                <c:pt idx="8457">
                  <c:v>-10.378</c:v>
                </c:pt>
                <c:pt idx="8458">
                  <c:v>-10.382</c:v>
                </c:pt>
                <c:pt idx="8459">
                  <c:v>-10.385999999999999</c:v>
                </c:pt>
                <c:pt idx="8460">
                  <c:v>-10.382</c:v>
                </c:pt>
                <c:pt idx="8461">
                  <c:v>-10.394</c:v>
                </c:pt>
                <c:pt idx="8462">
                  <c:v>-10.396000000000001</c:v>
                </c:pt>
                <c:pt idx="8463">
                  <c:v>-10.388999999999999</c:v>
                </c:pt>
                <c:pt idx="8464">
                  <c:v>-10.388</c:v>
                </c:pt>
                <c:pt idx="8465">
                  <c:v>-10.393000000000001</c:v>
                </c:pt>
                <c:pt idx="8466">
                  <c:v>-10.385</c:v>
                </c:pt>
                <c:pt idx="8467">
                  <c:v>-10.385</c:v>
                </c:pt>
                <c:pt idx="8468">
                  <c:v>-10.36</c:v>
                </c:pt>
                <c:pt idx="8469">
                  <c:v>-10.343</c:v>
                </c:pt>
                <c:pt idx="8470">
                  <c:v>-10.346</c:v>
                </c:pt>
                <c:pt idx="8471">
                  <c:v>-10.337999999999999</c:v>
                </c:pt>
                <c:pt idx="8472">
                  <c:v>-10.319000000000001</c:v>
                </c:pt>
                <c:pt idx="8473">
                  <c:v>-10.314</c:v>
                </c:pt>
                <c:pt idx="8474">
                  <c:v>-10.297000000000001</c:v>
                </c:pt>
                <c:pt idx="8475">
                  <c:v>-10.285</c:v>
                </c:pt>
                <c:pt idx="8476">
                  <c:v>-10.28</c:v>
                </c:pt>
                <c:pt idx="8477">
                  <c:v>-10.266</c:v>
                </c:pt>
                <c:pt idx="8478">
                  <c:v>-10.257</c:v>
                </c:pt>
                <c:pt idx="8479">
                  <c:v>-10.250999999999999</c:v>
                </c:pt>
                <c:pt idx="8480">
                  <c:v>-10.243</c:v>
                </c:pt>
                <c:pt idx="8481">
                  <c:v>-10.234</c:v>
                </c:pt>
                <c:pt idx="8482">
                  <c:v>-10.225</c:v>
                </c:pt>
                <c:pt idx="8483">
                  <c:v>-10.211</c:v>
                </c:pt>
                <c:pt idx="8484">
                  <c:v>-10.186999999999999</c:v>
                </c:pt>
                <c:pt idx="8485">
                  <c:v>-10.154</c:v>
                </c:pt>
                <c:pt idx="8486">
                  <c:v>-10.135999999999999</c:v>
                </c:pt>
                <c:pt idx="8487">
                  <c:v>-10.1</c:v>
                </c:pt>
                <c:pt idx="8488">
                  <c:v>-10.053000000000001</c:v>
                </c:pt>
                <c:pt idx="8489">
                  <c:v>-10.003</c:v>
                </c:pt>
                <c:pt idx="8490">
                  <c:v>-9.9382000000000001</c:v>
                </c:pt>
                <c:pt idx="8491">
                  <c:v>-9.8626000000000005</c:v>
                </c:pt>
                <c:pt idx="8492">
                  <c:v>-9.798</c:v>
                </c:pt>
                <c:pt idx="8493">
                  <c:v>-9.7317</c:v>
                </c:pt>
                <c:pt idx="8494">
                  <c:v>-9.6456999999999997</c:v>
                </c:pt>
                <c:pt idx="8495">
                  <c:v>-9.5434999999999999</c:v>
                </c:pt>
                <c:pt idx="8496">
                  <c:v>-9.4225999999999992</c:v>
                </c:pt>
                <c:pt idx="8497">
                  <c:v>-9.3007000000000009</c:v>
                </c:pt>
                <c:pt idx="8498">
                  <c:v>-9.1853999999999996</c:v>
                </c:pt>
                <c:pt idx="8499">
                  <c:v>-9.0681999999999992</c:v>
                </c:pt>
                <c:pt idx="8500">
                  <c:v>-8.9761000000000006</c:v>
                </c:pt>
                <c:pt idx="8501">
                  <c:v>-8.8481000000000005</c:v>
                </c:pt>
                <c:pt idx="8502">
                  <c:v>-8.7169000000000008</c:v>
                </c:pt>
                <c:pt idx="8503">
                  <c:v>-8.5975999999999999</c:v>
                </c:pt>
                <c:pt idx="8504">
                  <c:v>-8.4643999999999995</c:v>
                </c:pt>
                <c:pt idx="8505">
                  <c:v>-8.3439999999999994</c:v>
                </c:pt>
                <c:pt idx="8506">
                  <c:v>-8.2029999999999994</c:v>
                </c:pt>
                <c:pt idx="8507">
                  <c:v>-8.0779999999999994</c:v>
                </c:pt>
                <c:pt idx="8508">
                  <c:v>-7.9158999999999997</c:v>
                </c:pt>
                <c:pt idx="8509">
                  <c:v>-7.7461000000000002</c:v>
                </c:pt>
                <c:pt idx="8510">
                  <c:v>-7.6208</c:v>
                </c:pt>
                <c:pt idx="8511">
                  <c:v>-7.4831000000000003</c:v>
                </c:pt>
                <c:pt idx="8512">
                  <c:v>-7.3547000000000002</c:v>
                </c:pt>
                <c:pt idx="8513">
                  <c:v>-7.2465000000000002</c:v>
                </c:pt>
                <c:pt idx="8514">
                  <c:v>-7.1048</c:v>
                </c:pt>
                <c:pt idx="8515">
                  <c:v>-6.9542999999999999</c:v>
                </c:pt>
                <c:pt idx="8516">
                  <c:v>-6.8136000000000001</c:v>
                </c:pt>
                <c:pt idx="8517">
                  <c:v>-6.7108999999999996</c:v>
                </c:pt>
                <c:pt idx="8518">
                  <c:v>-6.5930999999999997</c:v>
                </c:pt>
                <c:pt idx="8519">
                  <c:v>-6.4737</c:v>
                </c:pt>
                <c:pt idx="8520">
                  <c:v>-6.3617999999999997</c:v>
                </c:pt>
                <c:pt idx="8521">
                  <c:v>-6.2565</c:v>
                </c:pt>
                <c:pt idx="8522">
                  <c:v>-6.1402999999999999</c:v>
                </c:pt>
                <c:pt idx="8523">
                  <c:v>-6.0721999999999996</c:v>
                </c:pt>
                <c:pt idx="8524">
                  <c:v>-5.9915000000000003</c:v>
                </c:pt>
                <c:pt idx="8525">
                  <c:v>-5.8677000000000001</c:v>
                </c:pt>
                <c:pt idx="8526">
                  <c:v>-5.7672999999999996</c:v>
                </c:pt>
                <c:pt idx="8527">
                  <c:v>-5.6379999999999999</c:v>
                </c:pt>
                <c:pt idx="8528">
                  <c:v>-5.5179999999999998</c:v>
                </c:pt>
                <c:pt idx="8529">
                  <c:v>-5.4062000000000001</c:v>
                </c:pt>
                <c:pt idx="8530">
                  <c:v>-5.2771999999999997</c:v>
                </c:pt>
                <c:pt idx="8531">
                  <c:v>-5.1471999999999998</c:v>
                </c:pt>
                <c:pt idx="8532">
                  <c:v>-5.0373999999999999</c:v>
                </c:pt>
                <c:pt idx="8533">
                  <c:v>-4.9447999999999999</c:v>
                </c:pt>
                <c:pt idx="8534">
                  <c:v>-4.8446999999999996</c:v>
                </c:pt>
                <c:pt idx="8535">
                  <c:v>-4.7473999999999998</c:v>
                </c:pt>
                <c:pt idx="8536">
                  <c:v>-4.6788999999999996</c:v>
                </c:pt>
                <c:pt idx="8537">
                  <c:v>-4.6380999999999997</c:v>
                </c:pt>
                <c:pt idx="8538">
                  <c:v>-4.5975999999999999</c:v>
                </c:pt>
                <c:pt idx="8539">
                  <c:v>-4.5712000000000002</c:v>
                </c:pt>
                <c:pt idx="8540">
                  <c:v>-4.5252999999999997</c:v>
                </c:pt>
                <c:pt idx="8541">
                  <c:v>-4.4904000000000002</c:v>
                </c:pt>
                <c:pt idx="8542">
                  <c:v>-4.4863999999999997</c:v>
                </c:pt>
                <c:pt idx="8543">
                  <c:v>-4.4627999999999997</c:v>
                </c:pt>
                <c:pt idx="8544">
                  <c:v>-4.3884999999999996</c:v>
                </c:pt>
                <c:pt idx="8545">
                  <c:v>-4.3449</c:v>
                </c:pt>
                <c:pt idx="8546">
                  <c:v>-4.3292000000000002</c:v>
                </c:pt>
                <c:pt idx="8547">
                  <c:v>-4.3174000000000001</c:v>
                </c:pt>
                <c:pt idx="8548">
                  <c:v>-4.2892999999999999</c:v>
                </c:pt>
                <c:pt idx="8549">
                  <c:v>-4.2694000000000001</c:v>
                </c:pt>
                <c:pt idx="8550">
                  <c:v>-4.2443999999999997</c:v>
                </c:pt>
                <c:pt idx="8551">
                  <c:v>-4.2233999999999998</c:v>
                </c:pt>
                <c:pt idx="8552">
                  <c:v>-4.1925999999999997</c:v>
                </c:pt>
                <c:pt idx="8553">
                  <c:v>-4.1234999999999999</c:v>
                </c:pt>
                <c:pt idx="8554">
                  <c:v>-4.0735000000000001</c:v>
                </c:pt>
                <c:pt idx="8555">
                  <c:v>-4.0021000000000004</c:v>
                </c:pt>
                <c:pt idx="8556">
                  <c:v>-3.9174000000000002</c:v>
                </c:pt>
                <c:pt idx="8557">
                  <c:v>-3.8597000000000001</c:v>
                </c:pt>
                <c:pt idx="8558">
                  <c:v>-3.8319999999999999</c:v>
                </c:pt>
                <c:pt idx="8559">
                  <c:v>-3.7553999999999998</c:v>
                </c:pt>
                <c:pt idx="8560">
                  <c:v>-3.7040999999999999</c:v>
                </c:pt>
                <c:pt idx="8561">
                  <c:v>-3.6595</c:v>
                </c:pt>
                <c:pt idx="8562">
                  <c:v>-3.5632000000000001</c:v>
                </c:pt>
                <c:pt idx="8563">
                  <c:v>-3.4823</c:v>
                </c:pt>
                <c:pt idx="8564">
                  <c:v>-3.4077000000000002</c:v>
                </c:pt>
                <c:pt idx="8565">
                  <c:v>-3.3395000000000001</c:v>
                </c:pt>
                <c:pt idx="8566">
                  <c:v>-3.2986</c:v>
                </c:pt>
                <c:pt idx="8567">
                  <c:v>-3.2362000000000002</c:v>
                </c:pt>
                <c:pt idx="8568">
                  <c:v>-3.1634000000000002</c:v>
                </c:pt>
                <c:pt idx="8569">
                  <c:v>-3.1128</c:v>
                </c:pt>
                <c:pt idx="8570">
                  <c:v>-3.0495000000000001</c:v>
                </c:pt>
                <c:pt idx="8571">
                  <c:v>-2.94</c:v>
                </c:pt>
                <c:pt idx="8572">
                  <c:v>-2.8591000000000002</c:v>
                </c:pt>
                <c:pt idx="8573">
                  <c:v>-2.8111000000000002</c:v>
                </c:pt>
                <c:pt idx="8574">
                  <c:v>-2.7545000000000002</c:v>
                </c:pt>
                <c:pt idx="8575">
                  <c:v>-2.6656</c:v>
                </c:pt>
                <c:pt idx="8576">
                  <c:v>-2.5840999999999998</c:v>
                </c:pt>
                <c:pt idx="8577">
                  <c:v>-2.5285000000000002</c:v>
                </c:pt>
                <c:pt idx="8578">
                  <c:v>-2.5145</c:v>
                </c:pt>
                <c:pt idx="8579">
                  <c:v>-2.4931999999999999</c:v>
                </c:pt>
                <c:pt idx="8580">
                  <c:v>-2.4630999999999998</c:v>
                </c:pt>
                <c:pt idx="8581">
                  <c:v>-2.4253</c:v>
                </c:pt>
                <c:pt idx="8582">
                  <c:v>-2.4178000000000002</c:v>
                </c:pt>
                <c:pt idx="8583">
                  <c:v>-2.3689</c:v>
                </c:pt>
                <c:pt idx="8584">
                  <c:v>-2.3431999999999999</c:v>
                </c:pt>
                <c:pt idx="8585">
                  <c:v>-2.3050000000000002</c:v>
                </c:pt>
                <c:pt idx="8586">
                  <c:v>-2.2688999999999999</c:v>
                </c:pt>
                <c:pt idx="8587">
                  <c:v>-2.2265000000000001</c:v>
                </c:pt>
                <c:pt idx="8588">
                  <c:v>-2.2044999999999999</c:v>
                </c:pt>
                <c:pt idx="8589">
                  <c:v>-2.1652</c:v>
                </c:pt>
                <c:pt idx="8590">
                  <c:v>-2.1472000000000002</c:v>
                </c:pt>
                <c:pt idx="8591">
                  <c:v>-2.1017999999999999</c:v>
                </c:pt>
                <c:pt idx="8592">
                  <c:v>-2.0589</c:v>
                </c:pt>
                <c:pt idx="8593">
                  <c:v>-2.0236999999999998</c:v>
                </c:pt>
                <c:pt idx="8594">
                  <c:v>-1.9716</c:v>
                </c:pt>
                <c:pt idx="8595">
                  <c:v>-1.9024000000000001</c:v>
                </c:pt>
                <c:pt idx="8596">
                  <c:v>-1.8463000000000001</c:v>
                </c:pt>
                <c:pt idx="8597">
                  <c:v>-1.7941</c:v>
                </c:pt>
                <c:pt idx="8598">
                  <c:v>-1.7398</c:v>
                </c:pt>
                <c:pt idx="8599">
                  <c:v>-1.7236</c:v>
                </c:pt>
                <c:pt idx="8600">
                  <c:v>-1.7063999999999999</c:v>
                </c:pt>
                <c:pt idx="8601">
                  <c:v>-1.6897</c:v>
                </c:pt>
                <c:pt idx="8602">
                  <c:v>-1.6789000000000001</c:v>
                </c:pt>
                <c:pt idx="8603">
                  <c:v>-1.6615</c:v>
                </c:pt>
                <c:pt idx="8604">
                  <c:v>-1.6402000000000001</c:v>
                </c:pt>
                <c:pt idx="8605">
                  <c:v>-1.6415999999999999</c:v>
                </c:pt>
                <c:pt idx="8606">
                  <c:v>-1.6349</c:v>
                </c:pt>
                <c:pt idx="8607">
                  <c:v>-1.6333</c:v>
                </c:pt>
                <c:pt idx="8608">
                  <c:v>-1.6331</c:v>
                </c:pt>
                <c:pt idx="8609">
                  <c:v>-1.6085</c:v>
                </c:pt>
                <c:pt idx="8610">
                  <c:v>-1.6084000000000001</c:v>
                </c:pt>
                <c:pt idx="8611">
                  <c:v>-1.6093</c:v>
                </c:pt>
                <c:pt idx="8612">
                  <c:v>-1.6019000000000001</c:v>
                </c:pt>
                <c:pt idx="8613">
                  <c:v>-1.5789</c:v>
                </c:pt>
                <c:pt idx="8614">
                  <c:v>-1.5676000000000001</c:v>
                </c:pt>
                <c:pt idx="8615">
                  <c:v>-1.5606</c:v>
                </c:pt>
                <c:pt idx="8616">
                  <c:v>-1.5334000000000001</c:v>
                </c:pt>
                <c:pt idx="8617">
                  <c:v>-1.494</c:v>
                </c:pt>
                <c:pt idx="8618">
                  <c:v>-1.5</c:v>
                </c:pt>
                <c:pt idx="8619">
                  <c:v>-1.4887999999999999</c:v>
                </c:pt>
                <c:pt idx="8620">
                  <c:v>-1.4822</c:v>
                </c:pt>
                <c:pt idx="8621">
                  <c:v>-1.4744999999999999</c:v>
                </c:pt>
                <c:pt idx="8622">
                  <c:v>-1.4565999999999999</c:v>
                </c:pt>
                <c:pt idx="8623">
                  <c:v>-1.472</c:v>
                </c:pt>
                <c:pt idx="8624">
                  <c:v>-1.4651000000000001</c:v>
                </c:pt>
                <c:pt idx="8625">
                  <c:v>-1.4572000000000001</c:v>
                </c:pt>
                <c:pt idx="8626">
                  <c:v>-1.4567000000000001</c:v>
                </c:pt>
                <c:pt idx="8627">
                  <c:v>-1.4530000000000001</c:v>
                </c:pt>
                <c:pt idx="8628">
                  <c:v>-1.4415</c:v>
                </c:pt>
                <c:pt idx="8629">
                  <c:v>-1.4349000000000001</c:v>
                </c:pt>
                <c:pt idx="8630">
                  <c:v>-1.4341999999999999</c:v>
                </c:pt>
                <c:pt idx="8631">
                  <c:v>-1.4154</c:v>
                </c:pt>
                <c:pt idx="8632">
                  <c:v>-1.3936999999999999</c:v>
                </c:pt>
                <c:pt idx="8633">
                  <c:v>-1.3697999999999999</c:v>
                </c:pt>
                <c:pt idx="8634">
                  <c:v>-1.3406</c:v>
                </c:pt>
                <c:pt idx="8635">
                  <c:v>-1.3362000000000001</c:v>
                </c:pt>
                <c:pt idx="8636">
                  <c:v>-1.3259000000000001</c:v>
                </c:pt>
                <c:pt idx="8637">
                  <c:v>-1.2939000000000001</c:v>
                </c:pt>
                <c:pt idx="8638">
                  <c:v>-1.2806999999999999</c:v>
                </c:pt>
                <c:pt idx="8639">
                  <c:v>-1.2521</c:v>
                </c:pt>
                <c:pt idx="8640">
                  <c:v>-1.2476</c:v>
                </c:pt>
                <c:pt idx="8641">
                  <c:v>-1.2249000000000001</c:v>
                </c:pt>
                <c:pt idx="8642">
                  <c:v>-1.1989000000000001</c:v>
                </c:pt>
                <c:pt idx="8643">
                  <c:v>-1.1740999999999999</c:v>
                </c:pt>
                <c:pt idx="8644">
                  <c:v>-1.1628000000000001</c:v>
                </c:pt>
                <c:pt idx="8645">
                  <c:v>-1.181</c:v>
                </c:pt>
                <c:pt idx="8646">
                  <c:v>-1.1826000000000001</c:v>
                </c:pt>
                <c:pt idx="8647">
                  <c:v>-1.1872</c:v>
                </c:pt>
                <c:pt idx="8648">
                  <c:v>-1.2053</c:v>
                </c:pt>
                <c:pt idx="8649">
                  <c:v>-1.1982999999999999</c:v>
                </c:pt>
                <c:pt idx="8650">
                  <c:v>-1.1666000000000001</c:v>
                </c:pt>
                <c:pt idx="8651">
                  <c:v>-1.1479999999999999</c:v>
                </c:pt>
                <c:pt idx="8652">
                  <c:v>-1.1173999999999999</c:v>
                </c:pt>
                <c:pt idx="8653">
                  <c:v>-1.1255999999999999</c:v>
                </c:pt>
                <c:pt idx="8654">
                  <c:v>-1.1383000000000001</c:v>
                </c:pt>
                <c:pt idx="8655">
                  <c:v>-1.1485000000000001</c:v>
                </c:pt>
                <c:pt idx="8656">
                  <c:v>-1.1392</c:v>
                </c:pt>
                <c:pt idx="8657">
                  <c:v>-1.1625000000000001</c:v>
                </c:pt>
                <c:pt idx="8658">
                  <c:v>-1.1681999999999999</c:v>
                </c:pt>
                <c:pt idx="8659">
                  <c:v>-1.1488</c:v>
                </c:pt>
                <c:pt idx="8660">
                  <c:v>-1.1418999999999999</c:v>
                </c:pt>
                <c:pt idx="8661">
                  <c:v>-1.1318999999999999</c:v>
                </c:pt>
                <c:pt idx="8662">
                  <c:v>-1.1309</c:v>
                </c:pt>
                <c:pt idx="8663">
                  <c:v>-1.1457999999999999</c:v>
                </c:pt>
                <c:pt idx="8664">
                  <c:v>-1.1480999999999999</c:v>
                </c:pt>
                <c:pt idx="8665">
                  <c:v>-1.1555</c:v>
                </c:pt>
                <c:pt idx="8666">
                  <c:v>-1.1812</c:v>
                </c:pt>
                <c:pt idx="8667">
                  <c:v>-1.1894</c:v>
                </c:pt>
                <c:pt idx="8668">
                  <c:v>-1.1693</c:v>
                </c:pt>
                <c:pt idx="8669">
                  <c:v>-1.1568000000000001</c:v>
                </c:pt>
                <c:pt idx="8670">
                  <c:v>-1.1305000000000001</c:v>
                </c:pt>
                <c:pt idx="8671">
                  <c:v>-1.1124000000000001</c:v>
                </c:pt>
                <c:pt idx="8672">
                  <c:v>-1.0928</c:v>
                </c:pt>
                <c:pt idx="8673">
                  <c:v>-1.0948</c:v>
                </c:pt>
                <c:pt idx="8674">
                  <c:v>-1.0883</c:v>
                </c:pt>
                <c:pt idx="8675">
                  <c:v>-1.1023000000000001</c:v>
                </c:pt>
                <c:pt idx="8676">
                  <c:v>-1.1093</c:v>
                </c:pt>
                <c:pt idx="8677">
                  <c:v>-1.1148</c:v>
                </c:pt>
                <c:pt idx="8678">
                  <c:v>-1.0902000000000001</c:v>
                </c:pt>
                <c:pt idx="8679">
                  <c:v>-1.0629999999999999</c:v>
                </c:pt>
                <c:pt idx="8680">
                  <c:v>-1.0471999999999999</c:v>
                </c:pt>
                <c:pt idx="8681">
                  <c:v>-1.0527</c:v>
                </c:pt>
                <c:pt idx="8682">
                  <c:v>-1.0547</c:v>
                </c:pt>
                <c:pt idx="8683">
                  <c:v>-1.0469999999999999</c:v>
                </c:pt>
                <c:pt idx="8684">
                  <c:v>-1.0505</c:v>
                </c:pt>
                <c:pt idx="8685">
                  <c:v>-1.073</c:v>
                </c:pt>
                <c:pt idx="8686">
                  <c:v>-1.0672999999999999</c:v>
                </c:pt>
                <c:pt idx="8687">
                  <c:v>-1.0925</c:v>
                </c:pt>
                <c:pt idx="8688">
                  <c:v>-1.0813999999999999</c:v>
                </c:pt>
                <c:pt idx="8689">
                  <c:v>-1.0815999999999999</c:v>
                </c:pt>
                <c:pt idx="8690">
                  <c:v>-1.0791999999999999</c:v>
                </c:pt>
                <c:pt idx="8691">
                  <c:v>-1.1017999999999999</c:v>
                </c:pt>
                <c:pt idx="8692">
                  <c:v>-1.1395</c:v>
                </c:pt>
                <c:pt idx="8693">
                  <c:v>-1.1569</c:v>
                </c:pt>
                <c:pt idx="8694">
                  <c:v>-1.1813</c:v>
                </c:pt>
                <c:pt idx="8695">
                  <c:v>-1.2089000000000001</c:v>
                </c:pt>
                <c:pt idx="8696">
                  <c:v>-1.2297</c:v>
                </c:pt>
                <c:pt idx="8697">
                  <c:v>-1.2401</c:v>
                </c:pt>
                <c:pt idx="8698">
                  <c:v>-1.2519</c:v>
                </c:pt>
                <c:pt idx="8699">
                  <c:v>-1.2637</c:v>
                </c:pt>
                <c:pt idx="8700">
                  <c:v>-1.2558</c:v>
                </c:pt>
                <c:pt idx="8701">
                  <c:v>-1.258</c:v>
                </c:pt>
                <c:pt idx="8702">
                  <c:v>-1.2558</c:v>
                </c:pt>
                <c:pt idx="8703">
                  <c:v>-1.2946</c:v>
                </c:pt>
                <c:pt idx="8704">
                  <c:v>-1.3312999999999999</c:v>
                </c:pt>
                <c:pt idx="8705">
                  <c:v>-1.3827</c:v>
                </c:pt>
                <c:pt idx="8706">
                  <c:v>-1.4074</c:v>
                </c:pt>
                <c:pt idx="8707">
                  <c:v>-1.4209000000000001</c:v>
                </c:pt>
                <c:pt idx="8708">
                  <c:v>-1.4784999999999999</c:v>
                </c:pt>
                <c:pt idx="8709">
                  <c:v>-1.5214000000000001</c:v>
                </c:pt>
                <c:pt idx="8710">
                  <c:v>-1.5513999999999999</c:v>
                </c:pt>
                <c:pt idx="8711">
                  <c:v>-1.5904</c:v>
                </c:pt>
                <c:pt idx="8712">
                  <c:v>-1.6527000000000001</c:v>
                </c:pt>
                <c:pt idx="8713">
                  <c:v>-1.7174</c:v>
                </c:pt>
                <c:pt idx="8714">
                  <c:v>-1.7670999999999999</c:v>
                </c:pt>
                <c:pt idx="8715">
                  <c:v>-1.8531</c:v>
                </c:pt>
                <c:pt idx="8716">
                  <c:v>-1.9440999999999999</c:v>
                </c:pt>
                <c:pt idx="8717">
                  <c:v>-2.0531000000000001</c:v>
                </c:pt>
                <c:pt idx="8718">
                  <c:v>-2.1242000000000001</c:v>
                </c:pt>
                <c:pt idx="8719">
                  <c:v>-2.2349999999999999</c:v>
                </c:pt>
                <c:pt idx="8720">
                  <c:v>-2.3214000000000001</c:v>
                </c:pt>
                <c:pt idx="8721">
                  <c:v>-2.3896000000000002</c:v>
                </c:pt>
                <c:pt idx="8722">
                  <c:v>-2.4961000000000002</c:v>
                </c:pt>
                <c:pt idx="8723">
                  <c:v>-2.6009000000000002</c:v>
                </c:pt>
                <c:pt idx="8724">
                  <c:v>-2.6857000000000002</c:v>
                </c:pt>
                <c:pt idx="8725">
                  <c:v>-2.7905000000000002</c:v>
                </c:pt>
                <c:pt idx="8726">
                  <c:v>-2.8536000000000001</c:v>
                </c:pt>
                <c:pt idx="8727">
                  <c:v>-2.9396</c:v>
                </c:pt>
                <c:pt idx="8728">
                  <c:v>-3.0402</c:v>
                </c:pt>
                <c:pt idx="8729">
                  <c:v>-3.1299000000000001</c:v>
                </c:pt>
                <c:pt idx="8730">
                  <c:v>-3.2250000000000001</c:v>
                </c:pt>
                <c:pt idx="8731">
                  <c:v>-3.2976999999999999</c:v>
                </c:pt>
                <c:pt idx="8732">
                  <c:v>-3.3856999999999999</c:v>
                </c:pt>
                <c:pt idx="8733">
                  <c:v>-3.5009000000000001</c:v>
                </c:pt>
                <c:pt idx="8734">
                  <c:v>-3.6061999999999999</c:v>
                </c:pt>
                <c:pt idx="8735">
                  <c:v>-3.6972999999999998</c:v>
                </c:pt>
                <c:pt idx="8736">
                  <c:v>-3.774</c:v>
                </c:pt>
                <c:pt idx="8737">
                  <c:v>-3.8797999999999999</c:v>
                </c:pt>
                <c:pt idx="8738">
                  <c:v>-3.9801000000000002</c:v>
                </c:pt>
                <c:pt idx="8739">
                  <c:v>-4.0613999999999999</c:v>
                </c:pt>
                <c:pt idx="8740">
                  <c:v>-4.1554000000000002</c:v>
                </c:pt>
                <c:pt idx="8741">
                  <c:v>-4.2384000000000004</c:v>
                </c:pt>
                <c:pt idx="8742">
                  <c:v>-4.3578000000000001</c:v>
                </c:pt>
                <c:pt idx="8743">
                  <c:v>-4.4452999999999996</c:v>
                </c:pt>
                <c:pt idx="8744">
                  <c:v>-4.5209999999999999</c:v>
                </c:pt>
                <c:pt idx="8745">
                  <c:v>-4.6322999999999999</c:v>
                </c:pt>
                <c:pt idx="8746">
                  <c:v>-4.7224000000000004</c:v>
                </c:pt>
                <c:pt idx="8747">
                  <c:v>-4.7948000000000004</c:v>
                </c:pt>
                <c:pt idx="8748">
                  <c:v>-4.8377999999999997</c:v>
                </c:pt>
                <c:pt idx="8749">
                  <c:v>-4.8963999999999999</c:v>
                </c:pt>
                <c:pt idx="8750">
                  <c:v>-4.9580000000000002</c:v>
                </c:pt>
                <c:pt idx="8751">
                  <c:v>-5.0054999999999996</c:v>
                </c:pt>
                <c:pt idx="8752">
                  <c:v>-5.0461</c:v>
                </c:pt>
                <c:pt idx="8753">
                  <c:v>-5.0961999999999996</c:v>
                </c:pt>
                <c:pt idx="8754">
                  <c:v>-5.1458000000000004</c:v>
                </c:pt>
                <c:pt idx="8755">
                  <c:v>-5.2016</c:v>
                </c:pt>
                <c:pt idx="8756">
                  <c:v>-5.2480000000000002</c:v>
                </c:pt>
                <c:pt idx="8757">
                  <c:v>-5.3217999999999996</c:v>
                </c:pt>
                <c:pt idx="8758">
                  <c:v>-5.3954000000000004</c:v>
                </c:pt>
                <c:pt idx="8759">
                  <c:v>-5.4615999999999998</c:v>
                </c:pt>
                <c:pt idx="8760">
                  <c:v>-5.5724999999999998</c:v>
                </c:pt>
                <c:pt idx="8761">
                  <c:v>-5.6662999999999997</c:v>
                </c:pt>
                <c:pt idx="8762">
                  <c:v>-5.7544000000000004</c:v>
                </c:pt>
                <c:pt idx="8763">
                  <c:v>-5.851</c:v>
                </c:pt>
                <c:pt idx="8764">
                  <c:v>-5.9874999999999998</c:v>
                </c:pt>
                <c:pt idx="8765">
                  <c:v>-6.1151999999999997</c:v>
                </c:pt>
                <c:pt idx="8766">
                  <c:v>-6.2343000000000002</c:v>
                </c:pt>
                <c:pt idx="8767">
                  <c:v>-6.3635999999999999</c:v>
                </c:pt>
                <c:pt idx="8768">
                  <c:v>-6.4966999999999997</c:v>
                </c:pt>
                <c:pt idx="8769">
                  <c:v>-6.6281999999999996</c:v>
                </c:pt>
                <c:pt idx="8770">
                  <c:v>-6.7904999999999998</c:v>
                </c:pt>
                <c:pt idx="8771">
                  <c:v>-6.9481999999999999</c:v>
                </c:pt>
                <c:pt idx="8772">
                  <c:v>-7.0934999999999997</c:v>
                </c:pt>
                <c:pt idx="8773">
                  <c:v>-7.2496</c:v>
                </c:pt>
                <c:pt idx="8774">
                  <c:v>-7.3933</c:v>
                </c:pt>
                <c:pt idx="8775">
                  <c:v>-7.5587999999999997</c:v>
                </c:pt>
                <c:pt idx="8776">
                  <c:v>-7.7096999999999998</c:v>
                </c:pt>
                <c:pt idx="8777">
                  <c:v>-7.84</c:v>
                </c:pt>
                <c:pt idx="8778">
                  <c:v>-7.9851999999999999</c:v>
                </c:pt>
                <c:pt idx="8779">
                  <c:v>-8.1076999999999995</c:v>
                </c:pt>
                <c:pt idx="8780">
                  <c:v>-8.2144999999999992</c:v>
                </c:pt>
                <c:pt idx="8781">
                  <c:v>-8.3004999999999995</c:v>
                </c:pt>
                <c:pt idx="8782">
                  <c:v>-8.3889999999999993</c:v>
                </c:pt>
                <c:pt idx="8783">
                  <c:v>-8.4739000000000004</c:v>
                </c:pt>
                <c:pt idx="8784">
                  <c:v>-8.5494000000000003</c:v>
                </c:pt>
                <c:pt idx="8785">
                  <c:v>-8.5991999999999997</c:v>
                </c:pt>
                <c:pt idx="8786">
                  <c:v>-8.6565999999999992</c:v>
                </c:pt>
                <c:pt idx="8787">
                  <c:v>-8.7167999999999992</c:v>
                </c:pt>
                <c:pt idx="8788">
                  <c:v>-8.7751000000000001</c:v>
                </c:pt>
                <c:pt idx="8789">
                  <c:v>-8.8156999999999996</c:v>
                </c:pt>
                <c:pt idx="8790">
                  <c:v>-8.8766999999999996</c:v>
                </c:pt>
                <c:pt idx="8791">
                  <c:v>-8.9301999999999992</c:v>
                </c:pt>
                <c:pt idx="8792">
                  <c:v>-8.9732000000000003</c:v>
                </c:pt>
                <c:pt idx="8793">
                  <c:v>-9.0405999999999995</c:v>
                </c:pt>
                <c:pt idx="8794">
                  <c:v>-9.1117000000000008</c:v>
                </c:pt>
                <c:pt idx="8795">
                  <c:v>-9.1727000000000007</c:v>
                </c:pt>
                <c:pt idx="8796">
                  <c:v>-9.2428000000000008</c:v>
                </c:pt>
                <c:pt idx="8797">
                  <c:v>-9.3046000000000006</c:v>
                </c:pt>
                <c:pt idx="8798">
                  <c:v>-9.3495000000000008</c:v>
                </c:pt>
                <c:pt idx="8799">
                  <c:v>-9.3842999999999996</c:v>
                </c:pt>
                <c:pt idx="8800">
                  <c:v>-9.4223999999999997</c:v>
                </c:pt>
                <c:pt idx="8801">
                  <c:v>-9.4634</c:v>
                </c:pt>
                <c:pt idx="8802">
                  <c:v>-9.5114000000000001</c:v>
                </c:pt>
                <c:pt idx="8803">
                  <c:v>-9.5530000000000008</c:v>
                </c:pt>
                <c:pt idx="8804">
                  <c:v>-9.5861000000000001</c:v>
                </c:pt>
                <c:pt idx="8805">
                  <c:v>-9.6216000000000008</c:v>
                </c:pt>
                <c:pt idx="8806">
                  <c:v>-9.6387</c:v>
                </c:pt>
                <c:pt idx="8807">
                  <c:v>-9.6638000000000002</c:v>
                </c:pt>
                <c:pt idx="8808">
                  <c:v>-9.6887000000000008</c:v>
                </c:pt>
                <c:pt idx="8809">
                  <c:v>-9.7240000000000002</c:v>
                </c:pt>
                <c:pt idx="8810">
                  <c:v>-9.7928999999999995</c:v>
                </c:pt>
                <c:pt idx="8811">
                  <c:v>-9.8354999999999997</c:v>
                </c:pt>
                <c:pt idx="8812">
                  <c:v>-9.8695000000000004</c:v>
                </c:pt>
                <c:pt idx="8813">
                  <c:v>-9.8966999999999992</c:v>
                </c:pt>
                <c:pt idx="8814">
                  <c:v>-9.9130000000000003</c:v>
                </c:pt>
                <c:pt idx="8815">
                  <c:v>-9.9295000000000009</c:v>
                </c:pt>
                <c:pt idx="8816">
                  <c:v>-9.9453999999999994</c:v>
                </c:pt>
                <c:pt idx="8817">
                  <c:v>-9.9601000000000006</c:v>
                </c:pt>
                <c:pt idx="8818">
                  <c:v>-9.9639000000000006</c:v>
                </c:pt>
                <c:pt idx="8819">
                  <c:v>-9.9824000000000002</c:v>
                </c:pt>
                <c:pt idx="8820">
                  <c:v>-10.023</c:v>
                </c:pt>
                <c:pt idx="8821">
                  <c:v>-10.042</c:v>
                </c:pt>
                <c:pt idx="8822">
                  <c:v>-10.077</c:v>
                </c:pt>
                <c:pt idx="8823">
                  <c:v>-10.098000000000001</c:v>
                </c:pt>
                <c:pt idx="8824">
                  <c:v>-10.11</c:v>
                </c:pt>
                <c:pt idx="8825">
                  <c:v>-10.135</c:v>
                </c:pt>
                <c:pt idx="8826">
                  <c:v>-10.157999999999999</c:v>
                </c:pt>
                <c:pt idx="8827">
                  <c:v>-10.178000000000001</c:v>
                </c:pt>
                <c:pt idx="8828">
                  <c:v>-10.191000000000001</c:v>
                </c:pt>
                <c:pt idx="8829">
                  <c:v>-10.194000000000001</c:v>
                </c:pt>
                <c:pt idx="8830">
                  <c:v>-10.218</c:v>
                </c:pt>
                <c:pt idx="8831">
                  <c:v>-10.252000000000001</c:v>
                </c:pt>
                <c:pt idx="8832">
                  <c:v>-10.268000000000001</c:v>
                </c:pt>
                <c:pt idx="8833">
                  <c:v>-10.295</c:v>
                </c:pt>
                <c:pt idx="8834">
                  <c:v>-10.303000000000001</c:v>
                </c:pt>
                <c:pt idx="8835">
                  <c:v>-10.308</c:v>
                </c:pt>
                <c:pt idx="8836">
                  <c:v>-10.324999999999999</c:v>
                </c:pt>
                <c:pt idx="8837">
                  <c:v>-10.337</c:v>
                </c:pt>
                <c:pt idx="8838">
                  <c:v>-10.355</c:v>
                </c:pt>
                <c:pt idx="8839">
                  <c:v>-10.356999999999999</c:v>
                </c:pt>
                <c:pt idx="8840">
                  <c:v>-10.37</c:v>
                </c:pt>
                <c:pt idx="8841">
                  <c:v>-10.384</c:v>
                </c:pt>
                <c:pt idx="8842">
                  <c:v>-10.4</c:v>
                </c:pt>
                <c:pt idx="8843">
                  <c:v>-10.414999999999999</c:v>
                </c:pt>
                <c:pt idx="8844">
                  <c:v>-10.435</c:v>
                </c:pt>
                <c:pt idx="8845">
                  <c:v>-10.446</c:v>
                </c:pt>
                <c:pt idx="8846">
                  <c:v>-10.454000000000001</c:v>
                </c:pt>
                <c:pt idx="8847">
                  <c:v>-10.468999999999999</c:v>
                </c:pt>
                <c:pt idx="8848">
                  <c:v>-10.481</c:v>
                </c:pt>
                <c:pt idx="8849">
                  <c:v>-10.489000000000001</c:v>
                </c:pt>
                <c:pt idx="8850">
                  <c:v>-10.507</c:v>
                </c:pt>
                <c:pt idx="8851">
                  <c:v>-10.515000000000001</c:v>
                </c:pt>
                <c:pt idx="8852">
                  <c:v>-10.526</c:v>
                </c:pt>
                <c:pt idx="8853">
                  <c:v>-10.516999999999999</c:v>
                </c:pt>
                <c:pt idx="8854">
                  <c:v>-10.529</c:v>
                </c:pt>
                <c:pt idx="8855">
                  <c:v>-10.541</c:v>
                </c:pt>
                <c:pt idx="8856">
                  <c:v>-10.553000000000001</c:v>
                </c:pt>
                <c:pt idx="8857">
                  <c:v>-10.552</c:v>
                </c:pt>
                <c:pt idx="8858">
                  <c:v>-10.574</c:v>
                </c:pt>
                <c:pt idx="8859">
                  <c:v>-10.586</c:v>
                </c:pt>
                <c:pt idx="8860">
                  <c:v>-10.587</c:v>
                </c:pt>
                <c:pt idx="8861">
                  <c:v>-10.597</c:v>
                </c:pt>
                <c:pt idx="8862">
                  <c:v>-10.612</c:v>
                </c:pt>
                <c:pt idx="8863">
                  <c:v>-10.614000000000001</c:v>
                </c:pt>
                <c:pt idx="8864">
                  <c:v>-10.614000000000001</c:v>
                </c:pt>
                <c:pt idx="8865">
                  <c:v>-10.627000000000001</c:v>
                </c:pt>
                <c:pt idx="8866">
                  <c:v>-10.628</c:v>
                </c:pt>
                <c:pt idx="8867">
                  <c:v>-10.615</c:v>
                </c:pt>
                <c:pt idx="8868">
                  <c:v>-10.611000000000001</c:v>
                </c:pt>
                <c:pt idx="8869">
                  <c:v>-10.622999999999999</c:v>
                </c:pt>
                <c:pt idx="8870">
                  <c:v>-10.632</c:v>
                </c:pt>
                <c:pt idx="8871">
                  <c:v>-10.612</c:v>
                </c:pt>
                <c:pt idx="8872">
                  <c:v>-10.632</c:v>
                </c:pt>
                <c:pt idx="8873">
                  <c:v>-10.63</c:v>
                </c:pt>
                <c:pt idx="8874">
                  <c:v>-10.625</c:v>
                </c:pt>
                <c:pt idx="8875">
                  <c:v>-10.631</c:v>
                </c:pt>
                <c:pt idx="8876">
                  <c:v>-10.631</c:v>
                </c:pt>
                <c:pt idx="8877">
                  <c:v>-10.634</c:v>
                </c:pt>
                <c:pt idx="8878">
                  <c:v>-10.651</c:v>
                </c:pt>
                <c:pt idx="8879">
                  <c:v>-10.656000000000001</c:v>
                </c:pt>
                <c:pt idx="8880">
                  <c:v>-10.661</c:v>
                </c:pt>
                <c:pt idx="8881">
                  <c:v>-10.65</c:v>
                </c:pt>
                <c:pt idx="8882">
                  <c:v>-10.663</c:v>
                </c:pt>
                <c:pt idx="8883">
                  <c:v>-10.663</c:v>
                </c:pt>
                <c:pt idx="8884">
                  <c:v>-10.682</c:v>
                </c:pt>
                <c:pt idx="8885">
                  <c:v>-10.686</c:v>
                </c:pt>
                <c:pt idx="8886">
                  <c:v>-10.670999999999999</c:v>
                </c:pt>
                <c:pt idx="8887">
                  <c:v>-10.673</c:v>
                </c:pt>
                <c:pt idx="8888">
                  <c:v>-10.685</c:v>
                </c:pt>
                <c:pt idx="8889">
                  <c:v>-10.683</c:v>
                </c:pt>
                <c:pt idx="8890">
                  <c:v>-10.68</c:v>
                </c:pt>
                <c:pt idx="8891">
                  <c:v>-10.67</c:v>
                </c:pt>
                <c:pt idx="8892">
                  <c:v>-10.661</c:v>
                </c:pt>
                <c:pt idx="8893">
                  <c:v>-10.646000000000001</c:v>
                </c:pt>
                <c:pt idx="8894">
                  <c:v>-10.621</c:v>
                </c:pt>
                <c:pt idx="8895">
                  <c:v>-10.611000000000001</c:v>
                </c:pt>
                <c:pt idx="8896">
                  <c:v>-10.589</c:v>
                </c:pt>
                <c:pt idx="8897">
                  <c:v>-10.59</c:v>
                </c:pt>
                <c:pt idx="8898">
                  <c:v>-10.58</c:v>
                </c:pt>
                <c:pt idx="8899">
                  <c:v>-10.561</c:v>
                </c:pt>
                <c:pt idx="8900">
                  <c:v>-10.558</c:v>
                </c:pt>
                <c:pt idx="8901">
                  <c:v>-10.548999999999999</c:v>
                </c:pt>
                <c:pt idx="8902">
                  <c:v>-10.538</c:v>
                </c:pt>
                <c:pt idx="8903">
                  <c:v>-10.512</c:v>
                </c:pt>
                <c:pt idx="8904">
                  <c:v>-10.494</c:v>
                </c:pt>
                <c:pt idx="8905">
                  <c:v>-10.468</c:v>
                </c:pt>
                <c:pt idx="8906">
                  <c:v>-10.45</c:v>
                </c:pt>
                <c:pt idx="8907">
                  <c:v>-10.433</c:v>
                </c:pt>
                <c:pt idx="8908">
                  <c:v>-10.42</c:v>
                </c:pt>
                <c:pt idx="8909">
                  <c:v>-10.403</c:v>
                </c:pt>
                <c:pt idx="8910">
                  <c:v>-10.375999999999999</c:v>
                </c:pt>
                <c:pt idx="8911">
                  <c:v>-10.355</c:v>
                </c:pt>
                <c:pt idx="8912">
                  <c:v>-10.317</c:v>
                </c:pt>
                <c:pt idx="8913">
                  <c:v>-10.282999999999999</c:v>
                </c:pt>
                <c:pt idx="8914">
                  <c:v>-10.239000000000001</c:v>
                </c:pt>
                <c:pt idx="8915">
                  <c:v>-10.186</c:v>
                </c:pt>
                <c:pt idx="8916">
                  <c:v>-10.157999999999999</c:v>
                </c:pt>
                <c:pt idx="8917">
                  <c:v>-10.122</c:v>
                </c:pt>
                <c:pt idx="8918">
                  <c:v>-10.074999999999999</c:v>
                </c:pt>
                <c:pt idx="8919">
                  <c:v>-10.029999999999999</c:v>
                </c:pt>
                <c:pt idx="8920">
                  <c:v>-9.9885999999999999</c:v>
                </c:pt>
                <c:pt idx="8921">
                  <c:v>-9.9697999999999993</c:v>
                </c:pt>
                <c:pt idx="8922">
                  <c:v>-9.9522999999999993</c:v>
                </c:pt>
                <c:pt idx="8923">
                  <c:v>-9.9215</c:v>
                </c:pt>
                <c:pt idx="8924">
                  <c:v>-9.8862000000000005</c:v>
                </c:pt>
                <c:pt idx="8925">
                  <c:v>-9.8369999999999997</c:v>
                </c:pt>
                <c:pt idx="8926">
                  <c:v>-9.7792999999999992</c:v>
                </c:pt>
                <c:pt idx="8927">
                  <c:v>-9.7287999999999997</c:v>
                </c:pt>
                <c:pt idx="8928">
                  <c:v>-9.6989000000000001</c:v>
                </c:pt>
                <c:pt idx="8929">
                  <c:v>-9.6768000000000001</c:v>
                </c:pt>
                <c:pt idx="8930">
                  <c:v>-9.6456999999999997</c:v>
                </c:pt>
                <c:pt idx="8931">
                  <c:v>-9.5946999999999996</c:v>
                </c:pt>
                <c:pt idx="8932">
                  <c:v>-9.5500000000000007</c:v>
                </c:pt>
                <c:pt idx="8933">
                  <c:v>-9.5054999999999996</c:v>
                </c:pt>
                <c:pt idx="8934">
                  <c:v>-9.4581</c:v>
                </c:pt>
                <c:pt idx="8935">
                  <c:v>-9.423</c:v>
                </c:pt>
                <c:pt idx="8936">
                  <c:v>-9.3483000000000001</c:v>
                </c:pt>
                <c:pt idx="8937">
                  <c:v>-9.2820999999999998</c:v>
                </c:pt>
                <c:pt idx="8938">
                  <c:v>-9.2166999999999994</c:v>
                </c:pt>
                <c:pt idx="8939">
                  <c:v>-9.1928000000000001</c:v>
                </c:pt>
                <c:pt idx="8940">
                  <c:v>-9.1524999999999999</c:v>
                </c:pt>
                <c:pt idx="8941">
                  <c:v>-9.0997000000000003</c:v>
                </c:pt>
                <c:pt idx="8942">
                  <c:v>-9.0463000000000005</c:v>
                </c:pt>
                <c:pt idx="8943">
                  <c:v>-8.9971999999999994</c:v>
                </c:pt>
                <c:pt idx="8944">
                  <c:v>-8.9460999999999995</c:v>
                </c:pt>
                <c:pt idx="8945">
                  <c:v>-8.8971</c:v>
                </c:pt>
                <c:pt idx="8946">
                  <c:v>-8.8453999999999997</c:v>
                </c:pt>
                <c:pt idx="8947">
                  <c:v>-8.7943999999999996</c:v>
                </c:pt>
                <c:pt idx="8948">
                  <c:v>-8.7485999999999997</c:v>
                </c:pt>
                <c:pt idx="8949">
                  <c:v>-8.6953999999999994</c:v>
                </c:pt>
                <c:pt idx="8950">
                  <c:v>-8.6318000000000001</c:v>
                </c:pt>
                <c:pt idx="8951">
                  <c:v>-8.5983999999999998</c:v>
                </c:pt>
                <c:pt idx="8952">
                  <c:v>-8.5658999999999992</c:v>
                </c:pt>
                <c:pt idx="8953">
                  <c:v>-8.5306999999999995</c:v>
                </c:pt>
                <c:pt idx="8954">
                  <c:v>-8.4626999999999999</c:v>
                </c:pt>
                <c:pt idx="8955">
                  <c:v>-8.3923000000000005</c:v>
                </c:pt>
                <c:pt idx="8956">
                  <c:v>-8.3469999999999995</c:v>
                </c:pt>
                <c:pt idx="8957">
                  <c:v>-8.2950999999999997</c:v>
                </c:pt>
                <c:pt idx="8958">
                  <c:v>-8.2348999999999997</c:v>
                </c:pt>
                <c:pt idx="8959">
                  <c:v>-8.1715999999999998</c:v>
                </c:pt>
                <c:pt idx="8960">
                  <c:v>-8.0990000000000002</c:v>
                </c:pt>
                <c:pt idx="8961">
                  <c:v>-8.0310000000000006</c:v>
                </c:pt>
                <c:pt idx="8962">
                  <c:v>-8.0094999999999992</c:v>
                </c:pt>
                <c:pt idx="8963">
                  <c:v>-7.9387999999999996</c:v>
                </c:pt>
                <c:pt idx="8964">
                  <c:v>-7.8320999999999996</c:v>
                </c:pt>
                <c:pt idx="8965">
                  <c:v>-7.7718999999999996</c:v>
                </c:pt>
                <c:pt idx="8966">
                  <c:v>-7.7293000000000003</c:v>
                </c:pt>
                <c:pt idx="8967">
                  <c:v>-7.6558999999999999</c:v>
                </c:pt>
                <c:pt idx="8968">
                  <c:v>-7.5932000000000004</c:v>
                </c:pt>
                <c:pt idx="8969">
                  <c:v>-7.5022000000000002</c:v>
                </c:pt>
                <c:pt idx="8970">
                  <c:v>-7.4086999999999996</c:v>
                </c:pt>
                <c:pt idx="8971">
                  <c:v>-7.3129999999999997</c:v>
                </c:pt>
                <c:pt idx="8972">
                  <c:v>-7.2107999999999999</c:v>
                </c:pt>
                <c:pt idx="8973">
                  <c:v>-7.0814000000000004</c:v>
                </c:pt>
                <c:pt idx="8974">
                  <c:v>-6.9851000000000001</c:v>
                </c:pt>
                <c:pt idx="8975">
                  <c:v>-6.8959000000000001</c:v>
                </c:pt>
                <c:pt idx="8976">
                  <c:v>-6.7949000000000002</c:v>
                </c:pt>
                <c:pt idx="8977">
                  <c:v>-6.7141000000000002</c:v>
                </c:pt>
                <c:pt idx="8978">
                  <c:v>-6.6304999999999996</c:v>
                </c:pt>
                <c:pt idx="8979">
                  <c:v>-6.5289000000000001</c:v>
                </c:pt>
                <c:pt idx="8980">
                  <c:v>-6.4554999999999998</c:v>
                </c:pt>
                <c:pt idx="8981">
                  <c:v>-6.4009999999999998</c:v>
                </c:pt>
                <c:pt idx="8982">
                  <c:v>-6.3068</c:v>
                </c:pt>
                <c:pt idx="8983">
                  <c:v>-6.2289000000000003</c:v>
                </c:pt>
                <c:pt idx="8984">
                  <c:v>-6.1646999999999998</c:v>
                </c:pt>
                <c:pt idx="8985">
                  <c:v>-6.0925000000000002</c:v>
                </c:pt>
                <c:pt idx="8986">
                  <c:v>-5.9802999999999997</c:v>
                </c:pt>
                <c:pt idx="8987">
                  <c:v>-5.8928000000000003</c:v>
                </c:pt>
                <c:pt idx="8988">
                  <c:v>-5.8182999999999998</c:v>
                </c:pt>
                <c:pt idx="8989">
                  <c:v>-5.7306999999999997</c:v>
                </c:pt>
                <c:pt idx="8990">
                  <c:v>-5.6237000000000004</c:v>
                </c:pt>
                <c:pt idx="8991">
                  <c:v>-5.5076000000000001</c:v>
                </c:pt>
                <c:pt idx="8992">
                  <c:v>-5.4177</c:v>
                </c:pt>
                <c:pt idx="8993">
                  <c:v>-5.3151999999999999</c:v>
                </c:pt>
                <c:pt idx="8994">
                  <c:v>-5.2290000000000001</c:v>
                </c:pt>
                <c:pt idx="8995">
                  <c:v>-5.1605999999999996</c:v>
                </c:pt>
                <c:pt idx="8996">
                  <c:v>-5.0595999999999997</c:v>
                </c:pt>
                <c:pt idx="8997">
                  <c:v>-4.9633000000000003</c:v>
                </c:pt>
                <c:pt idx="8998">
                  <c:v>-4.8822000000000001</c:v>
                </c:pt>
                <c:pt idx="8999">
                  <c:v>-4.8097000000000003</c:v>
                </c:pt>
              </c:numCache>
            </c:numRef>
          </c:val>
          <c:smooth val="0"/>
          <c:extLst>
            <c:ext xmlns:c16="http://schemas.microsoft.com/office/drawing/2014/chart" uri="{C3380CC4-5D6E-409C-BE32-E72D297353CC}">
              <c16:uniqueId val="{00000001-78F5-455A-B4FC-66CA8440DD9F}"/>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VV rotation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U02_INTACT_KE_IE!$A$1</c:f>
              <c:strCache>
                <c:ptCount val="1"/>
                <c:pt idx="0">
                  <c:v>TF FE (deg)</c:v>
                </c:pt>
              </c:strCache>
            </c:strRef>
          </c:tx>
          <c:spPr>
            <a:ln w="28575" cap="rnd">
              <a:solidFill>
                <a:schemeClr val="accent1"/>
              </a:solidFill>
              <a:round/>
            </a:ln>
            <a:effectLst/>
          </c:spPr>
          <c:marker>
            <c:symbol val="none"/>
          </c:marker>
          <c:val>
            <c:numRef>
              <c:f>DU02_INTACT_KE_IE!$A$2:$A$9001</c:f>
              <c:numCache>
                <c:formatCode>General</c:formatCode>
                <c:ptCount val="9000"/>
                <c:pt idx="0">
                  <c:v>4.1853999999999996</c:v>
                </c:pt>
                <c:pt idx="1">
                  <c:v>4.1802000000000001</c:v>
                </c:pt>
                <c:pt idx="2">
                  <c:v>4.1687000000000003</c:v>
                </c:pt>
                <c:pt idx="3">
                  <c:v>4.1588000000000003</c:v>
                </c:pt>
                <c:pt idx="4">
                  <c:v>4.1513</c:v>
                </c:pt>
                <c:pt idx="5">
                  <c:v>4.1448999999999998</c:v>
                </c:pt>
                <c:pt idx="6">
                  <c:v>4.1333000000000002</c:v>
                </c:pt>
                <c:pt idx="7">
                  <c:v>4.1242999999999999</c:v>
                </c:pt>
                <c:pt idx="8">
                  <c:v>4.1188000000000002</c:v>
                </c:pt>
                <c:pt idx="9">
                  <c:v>4.1159999999999997</c:v>
                </c:pt>
                <c:pt idx="10">
                  <c:v>4.1127000000000002</c:v>
                </c:pt>
                <c:pt idx="11">
                  <c:v>4.1128999999999998</c:v>
                </c:pt>
                <c:pt idx="12">
                  <c:v>4.1135000000000002</c:v>
                </c:pt>
                <c:pt idx="13">
                  <c:v>4.1154999999999999</c:v>
                </c:pt>
                <c:pt idx="14">
                  <c:v>4.1212999999999997</c:v>
                </c:pt>
                <c:pt idx="15">
                  <c:v>4.1261000000000001</c:v>
                </c:pt>
                <c:pt idx="16">
                  <c:v>4.1308999999999996</c:v>
                </c:pt>
                <c:pt idx="17">
                  <c:v>4.1379000000000001</c:v>
                </c:pt>
                <c:pt idx="18">
                  <c:v>4.1464999999999996</c:v>
                </c:pt>
                <c:pt idx="19">
                  <c:v>4.1524000000000001</c:v>
                </c:pt>
                <c:pt idx="20">
                  <c:v>4.1581999999999999</c:v>
                </c:pt>
                <c:pt idx="21">
                  <c:v>4.1614000000000004</c:v>
                </c:pt>
                <c:pt idx="22">
                  <c:v>4.1673</c:v>
                </c:pt>
                <c:pt idx="23">
                  <c:v>4.1698000000000004</c:v>
                </c:pt>
                <c:pt idx="24">
                  <c:v>4.17</c:v>
                </c:pt>
                <c:pt idx="25">
                  <c:v>4.1752000000000002</c:v>
                </c:pt>
                <c:pt idx="26">
                  <c:v>4.1783999999999999</c:v>
                </c:pt>
                <c:pt idx="27">
                  <c:v>4.1772</c:v>
                </c:pt>
                <c:pt idx="28">
                  <c:v>4.1771000000000003</c:v>
                </c:pt>
                <c:pt idx="29">
                  <c:v>4.1776999999999997</c:v>
                </c:pt>
                <c:pt idx="30">
                  <c:v>4.1798000000000002</c:v>
                </c:pt>
                <c:pt idx="31">
                  <c:v>4.1772</c:v>
                </c:pt>
                <c:pt idx="32">
                  <c:v>4.1726000000000001</c:v>
                </c:pt>
                <c:pt idx="33">
                  <c:v>4.1696999999999997</c:v>
                </c:pt>
                <c:pt idx="34">
                  <c:v>4.1696999999999997</c:v>
                </c:pt>
                <c:pt idx="35">
                  <c:v>4.1696999999999997</c:v>
                </c:pt>
                <c:pt idx="36">
                  <c:v>4.1703999999999999</c:v>
                </c:pt>
                <c:pt idx="37">
                  <c:v>4.1651999999999996</c:v>
                </c:pt>
                <c:pt idx="38">
                  <c:v>4.1597999999999997</c:v>
                </c:pt>
                <c:pt idx="39">
                  <c:v>4.1532999999999998</c:v>
                </c:pt>
                <c:pt idx="40">
                  <c:v>4.1393000000000004</c:v>
                </c:pt>
                <c:pt idx="41">
                  <c:v>4.1283000000000003</c:v>
                </c:pt>
                <c:pt idx="42">
                  <c:v>4.1191000000000004</c:v>
                </c:pt>
                <c:pt idx="43">
                  <c:v>4.1078000000000001</c:v>
                </c:pt>
                <c:pt idx="44">
                  <c:v>4.0953999999999997</c:v>
                </c:pt>
                <c:pt idx="45">
                  <c:v>4.0833000000000004</c:v>
                </c:pt>
                <c:pt idx="46">
                  <c:v>4.0720000000000001</c:v>
                </c:pt>
                <c:pt idx="47">
                  <c:v>4.0575000000000001</c:v>
                </c:pt>
                <c:pt idx="48">
                  <c:v>4.0415000000000001</c:v>
                </c:pt>
                <c:pt idx="49">
                  <c:v>4.0298999999999996</c:v>
                </c:pt>
                <c:pt idx="50">
                  <c:v>4.0198</c:v>
                </c:pt>
                <c:pt idx="51">
                  <c:v>4.0067000000000004</c:v>
                </c:pt>
                <c:pt idx="52">
                  <c:v>3.9910999999999999</c:v>
                </c:pt>
                <c:pt idx="53">
                  <c:v>3.9756999999999998</c:v>
                </c:pt>
                <c:pt idx="54">
                  <c:v>3.9634</c:v>
                </c:pt>
                <c:pt idx="55">
                  <c:v>3.9514</c:v>
                </c:pt>
                <c:pt idx="56">
                  <c:v>3.9394999999999998</c:v>
                </c:pt>
                <c:pt idx="57">
                  <c:v>3.9306000000000001</c:v>
                </c:pt>
                <c:pt idx="58">
                  <c:v>3.9232</c:v>
                </c:pt>
                <c:pt idx="59">
                  <c:v>3.9165000000000001</c:v>
                </c:pt>
                <c:pt idx="60">
                  <c:v>3.9077000000000002</c:v>
                </c:pt>
                <c:pt idx="61">
                  <c:v>3.9003000000000001</c:v>
                </c:pt>
                <c:pt idx="62">
                  <c:v>3.8959999999999999</c:v>
                </c:pt>
                <c:pt idx="63">
                  <c:v>3.8929999999999998</c:v>
                </c:pt>
                <c:pt idx="64">
                  <c:v>3.8862000000000001</c:v>
                </c:pt>
                <c:pt idx="65">
                  <c:v>3.8784999999999998</c:v>
                </c:pt>
                <c:pt idx="66">
                  <c:v>3.8744999999999998</c:v>
                </c:pt>
                <c:pt idx="67">
                  <c:v>3.8662999999999998</c:v>
                </c:pt>
                <c:pt idx="68">
                  <c:v>3.8586</c:v>
                </c:pt>
                <c:pt idx="69">
                  <c:v>3.8492000000000002</c:v>
                </c:pt>
                <c:pt idx="70">
                  <c:v>3.8321999999999998</c:v>
                </c:pt>
                <c:pt idx="71">
                  <c:v>3.8132999999999999</c:v>
                </c:pt>
                <c:pt idx="72">
                  <c:v>3.7890000000000001</c:v>
                </c:pt>
                <c:pt idx="73">
                  <c:v>3.7599</c:v>
                </c:pt>
                <c:pt idx="74">
                  <c:v>3.7263000000000002</c:v>
                </c:pt>
                <c:pt idx="75">
                  <c:v>3.6753999999999998</c:v>
                </c:pt>
                <c:pt idx="76">
                  <c:v>3.6152000000000002</c:v>
                </c:pt>
                <c:pt idx="77">
                  <c:v>3.5575000000000001</c:v>
                </c:pt>
                <c:pt idx="78">
                  <c:v>3.5061</c:v>
                </c:pt>
                <c:pt idx="79">
                  <c:v>3.4558</c:v>
                </c:pt>
                <c:pt idx="80">
                  <c:v>3.4108999999999998</c:v>
                </c:pt>
                <c:pt idx="81">
                  <c:v>3.3694000000000002</c:v>
                </c:pt>
                <c:pt idx="82">
                  <c:v>3.3279000000000001</c:v>
                </c:pt>
                <c:pt idx="83">
                  <c:v>3.2841</c:v>
                </c:pt>
                <c:pt idx="84">
                  <c:v>3.2307000000000001</c:v>
                </c:pt>
                <c:pt idx="85">
                  <c:v>3.1671999999999998</c:v>
                </c:pt>
                <c:pt idx="86">
                  <c:v>3.0935999999999999</c:v>
                </c:pt>
                <c:pt idx="87">
                  <c:v>3.0167000000000002</c:v>
                </c:pt>
                <c:pt idx="88">
                  <c:v>2.9379</c:v>
                </c:pt>
                <c:pt idx="89">
                  <c:v>2.8580999999999999</c:v>
                </c:pt>
                <c:pt idx="90">
                  <c:v>2.7814999999999999</c:v>
                </c:pt>
                <c:pt idx="91">
                  <c:v>2.7040999999999999</c:v>
                </c:pt>
                <c:pt idx="92">
                  <c:v>2.6177000000000001</c:v>
                </c:pt>
                <c:pt idx="93">
                  <c:v>2.5261</c:v>
                </c:pt>
                <c:pt idx="94">
                  <c:v>2.4209999999999998</c:v>
                </c:pt>
                <c:pt idx="95">
                  <c:v>2.3115999999999999</c:v>
                </c:pt>
                <c:pt idx="96">
                  <c:v>2.1934</c:v>
                </c:pt>
                <c:pt idx="97">
                  <c:v>2.0651999999999999</c:v>
                </c:pt>
                <c:pt idx="98">
                  <c:v>1.9368000000000001</c:v>
                </c:pt>
                <c:pt idx="99">
                  <c:v>1.8167</c:v>
                </c:pt>
                <c:pt idx="100">
                  <c:v>1.6974</c:v>
                </c:pt>
                <c:pt idx="101">
                  <c:v>1.5865</c:v>
                </c:pt>
                <c:pt idx="102">
                  <c:v>1.4754</c:v>
                </c:pt>
                <c:pt idx="103">
                  <c:v>1.3611</c:v>
                </c:pt>
                <c:pt idx="104">
                  <c:v>1.2528999999999999</c:v>
                </c:pt>
                <c:pt idx="105">
                  <c:v>1.1400999999999999</c:v>
                </c:pt>
                <c:pt idx="106">
                  <c:v>1.0365</c:v>
                </c:pt>
                <c:pt idx="107">
                  <c:v>0.92849000000000004</c:v>
                </c:pt>
                <c:pt idx="108">
                  <c:v>0.82150000000000001</c:v>
                </c:pt>
                <c:pt idx="109">
                  <c:v>0.72057000000000004</c:v>
                </c:pt>
                <c:pt idx="110">
                  <c:v>0.61080999999999996</c:v>
                </c:pt>
                <c:pt idx="111">
                  <c:v>0.50956000000000001</c:v>
                </c:pt>
                <c:pt idx="112">
                  <c:v>0.40928999999999999</c:v>
                </c:pt>
                <c:pt idx="113">
                  <c:v>0.31911</c:v>
                </c:pt>
                <c:pt idx="114">
                  <c:v>0.23627999999999999</c:v>
                </c:pt>
                <c:pt idx="115">
                  <c:v>0.15475</c:v>
                </c:pt>
                <c:pt idx="116">
                  <c:v>8.3588999999999997E-2</c:v>
                </c:pt>
                <c:pt idx="117">
                  <c:v>1.3376000000000001E-2</c:v>
                </c:pt>
                <c:pt idx="118">
                  <c:v>-5.4758000000000001E-2</c:v>
                </c:pt>
                <c:pt idx="119">
                  <c:v>-0.12681999999999999</c:v>
                </c:pt>
                <c:pt idx="120">
                  <c:v>-0.19134000000000001</c:v>
                </c:pt>
                <c:pt idx="121">
                  <c:v>-0.25590000000000002</c:v>
                </c:pt>
                <c:pt idx="122">
                  <c:v>-0.31903999999999999</c:v>
                </c:pt>
                <c:pt idx="123">
                  <c:v>-0.37390000000000001</c:v>
                </c:pt>
                <c:pt idx="124">
                  <c:v>-0.42498000000000002</c:v>
                </c:pt>
                <c:pt idx="125">
                  <c:v>-0.47067999999999999</c:v>
                </c:pt>
                <c:pt idx="126">
                  <c:v>-0.51207000000000003</c:v>
                </c:pt>
                <c:pt idx="127">
                  <c:v>-0.54300999999999999</c:v>
                </c:pt>
                <c:pt idx="128">
                  <c:v>-0.56545000000000001</c:v>
                </c:pt>
                <c:pt idx="129">
                  <c:v>-0.58526</c:v>
                </c:pt>
                <c:pt idx="130">
                  <c:v>-0.60163999999999995</c:v>
                </c:pt>
                <c:pt idx="131">
                  <c:v>-0.61329</c:v>
                </c:pt>
                <c:pt idx="132">
                  <c:v>-0.62380000000000002</c:v>
                </c:pt>
                <c:pt idx="133">
                  <c:v>-0.62939999999999996</c:v>
                </c:pt>
                <c:pt idx="134">
                  <c:v>-0.62607000000000002</c:v>
                </c:pt>
                <c:pt idx="135">
                  <c:v>-0.61387999999999998</c:v>
                </c:pt>
                <c:pt idx="136">
                  <c:v>-0.59323000000000004</c:v>
                </c:pt>
                <c:pt idx="137">
                  <c:v>-0.56423000000000001</c:v>
                </c:pt>
                <c:pt idx="138">
                  <c:v>-0.51949000000000001</c:v>
                </c:pt>
                <c:pt idx="139">
                  <c:v>-0.45755000000000001</c:v>
                </c:pt>
                <c:pt idx="140">
                  <c:v>-0.38685000000000003</c:v>
                </c:pt>
                <c:pt idx="141">
                  <c:v>-0.30359000000000003</c:v>
                </c:pt>
                <c:pt idx="142">
                  <c:v>-0.21459</c:v>
                </c:pt>
                <c:pt idx="143">
                  <c:v>-0.12103999999999999</c:v>
                </c:pt>
                <c:pt idx="144">
                  <c:v>-1.7208999999999999E-2</c:v>
                </c:pt>
                <c:pt idx="145">
                  <c:v>8.0523999999999998E-2</c:v>
                </c:pt>
                <c:pt idx="146">
                  <c:v>0.18239</c:v>
                </c:pt>
                <c:pt idx="147">
                  <c:v>0.28682999999999997</c:v>
                </c:pt>
                <c:pt idx="148">
                  <c:v>0.38974999999999999</c:v>
                </c:pt>
                <c:pt idx="149">
                  <c:v>0.50072000000000005</c:v>
                </c:pt>
                <c:pt idx="150">
                  <c:v>0.60318000000000005</c:v>
                </c:pt>
                <c:pt idx="151">
                  <c:v>0.69372999999999996</c:v>
                </c:pt>
                <c:pt idx="152">
                  <c:v>0.77588000000000001</c:v>
                </c:pt>
                <c:pt idx="153">
                  <c:v>0.84267999999999998</c:v>
                </c:pt>
                <c:pt idx="154">
                  <c:v>0.89815999999999996</c:v>
                </c:pt>
                <c:pt idx="155">
                  <c:v>0.95201999999999998</c:v>
                </c:pt>
                <c:pt idx="156">
                  <c:v>0.99145000000000005</c:v>
                </c:pt>
                <c:pt idx="157">
                  <c:v>1.0197000000000001</c:v>
                </c:pt>
                <c:pt idx="158">
                  <c:v>1.0565</c:v>
                </c:pt>
                <c:pt idx="159">
                  <c:v>1.0961000000000001</c:v>
                </c:pt>
                <c:pt idx="160">
                  <c:v>1.1326000000000001</c:v>
                </c:pt>
                <c:pt idx="161">
                  <c:v>1.1648000000000001</c:v>
                </c:pt>
                <c:pt idx="162">
                  <c:v>1.1903999999999999</c:v>
                </c:pt>
                <c:pt idx="163">
                  <c:v>1.2090000000000001</c:v>
                </c:pt>
                <c:pt idx="164">
                  <c:v>1.2270000000000001</c:v>
                </c:pt>
                <c:pt idx="165">
                  <c:v>1.2424999999999999</c:v>
                </c:pt>
                <c:pt idx="166">
                  <c:v>1.2533000000000001</c:v>
                </c:pt>
                <c:pt idx="167">
                  <c:v>1.2713000000000001</c:v>
                </c:pt>
                <c:pt idx="168">
                  <c:v>1.2951999999999999</c:v>
                </c:pt>
                <c:pt idx="169">
                  <c:v>1.3209</c:v>
                </c:pt>
                <c:pt idx="170">
                  <c:v>1.3454999999999999</c:v>
                </c:pt>
                <c:pt idx="171">
                  <c:v>1.3685</c:v>
                </c:pt>
                <c:pt idx="172">
                  <c:v>1.3954</c:v>
                </c:pt>
                <c:pt idx="173">
                  <c:v>1.4248000000000001</c:v>
                </c:pt>
                <c:pt idx="174">
                  <c:v>1.4643999999999999</c:v>
                </c:pt>
                <c:pt idx="175">
                  <c:v>1.5124</c:v>
                </c:pt>
                <c:pt idx="176">
                  <c:v>1.5606</c:v>
                </c:pt>
                <c:pt idx="177">
                  <c:v>1.6140000000000001</c:v>
                </c:pt>
                <c:pt idx="178">
                  <c:v>1.6711</c:v>
                </c:pt>
                <c:pt idx="179">
                  <c:v>1.7319</c:v>
                </c:pt>
                <c:pt idx="180">
                  <c:v>1.8004</c:v>
                </c:pt>
                <c:pt idx="181">
                  <c:v>1.8701000000000001</c:v>
                </c:pt>
                <c:pt idx="182">
                  <c:v>1.9296</c:v>
                </c:pt>
                <c:pt idx="183">
                  <c:v>1.9918</c:v>
                </c:pt>
                <c:pt idx="184">
                  <c:v>2.0632999999999999</c:v>
                </c:pt>
                <c:pt idx="185">
                  <c:v>2.1221000000000001</c:v>
                </c:pt>
                <c:pt idx="186">
                  <c:v>2.1772999999999998</c:v>
                </c:pt>
                <c:pt idx="187">
                  <c:v>2.2374000000000001</c:v>
                </c:pt>
                <c:pt idx="188">
                  <c:v>2.2887</c:v>
                </c:pt>
                <c:pt idx="189">
                  <c:v>2.3313000000000001</c:v>
                </c:pt>
                <c:pt idx="190">
                  <c:v>2.3784999999999998</c:v>
                </c:pt>
                <c:pt idx="191">
                  <c:v>2.4230999999999998</c:v>
                </c:pt>
                <c:pt idx="192">
                  <c:v>2.4695</c:v>
                </c:pt>
                <c:pt idx="193">
                  <c:v>2.5059999999999998</c:v>
                </c:pt>
                <c:pt idx="194">
                  <c:v>2.5367000000000002</c:v>
                </c:pt>
                <c:pt idx="195">
                  <c:v>2.5640999999999998</c:v>
                </c:pt>
                <c:pt idx="196">
                  <c:v>2.5842000000000001</c:v>
                </c:pt>
                <c:pt idx="197">
                  <c:v>2.6</c:v>
                </c:pt>
                <c:pt idx="198">
                  <c:v>2.6131000000000002</c:v>
                </c:pt>
                <c:pt idx="199">
                  <c:v>2.6278999999999999</c:v>
                </c:pt>
                <c:pt idx="200">
                  <c:v>2.6453000000000002</c:v>
                </c:pt>
                <c:pt idx="201">
                  <c:v>2.6602000000000001</c:v>
                </c:pt>
                <c:pt idx="202">
                  <c:v>2.6779000000000002</c:v>
                </c:pt>
                <c:pt idx="203">
                  <c:v>2.7069000000000001</c:v>
                </c:pt>
                <c:pt idx="204">
                  <c:v>2.7431000000000001</c:v>
                </c:pt>
                <c:pt idx="205">
                  <c:v>2.7865000000000002</c:v>
                </c:pt>
                <c:pt idx="206">
                  <c:v>2.8391000000000002</c:v>
                </c:pt>
                <c:pt idx="207">
                  <c:v>2.8982999999999999</c:v>
                </c:pt>
                <c:pt idx="208">
                  <c:v>2.9615</c:v>
                </c:pt>
                <c:pt idx="209">
                  <c:v>3.0289000000000001</c:v>
                </c:pt>
                <c:pt idx="210">
                  <c:v>3.0951</c:v>
                </c:pt>
                <c:pt idx="211">
                  <c:v>3.1616</c:v>
                </c:pt>
                <c:pt idx="212">
                  <c:v>3.2324999999999999</c:v>
                </c:pt>
                <c:pt idx="213">
                  <c:v>3.3012000000000001</c:v>
                </c:pt>
                <c:pt idx="214">
                  <c:v>3.3641000000000001</c:v>
                </c:pt>
                <c:pt idx="215">
                  <c:v>3.4304999999999999</c:v>
                </c:pt>
                <c:pt idx="216">
                  <c:v>3.4933999999999998</c:v>
                </c:pt>
                <c:pt idx="217">
                  <c:v>3.5465</c:v>
                </c:pt>
                <c:pt idx="218">
                  <c:v>3.5939000000000001</c:v>
                </c:pt>
                <c:pt idx="219">
                  <c:v>3.6331000000000002</c:v>
                </c:pt>
                <c:pt idx="220">
                  <c:v>3.6615000000000002</c:v>
                </c:pt>
                <c:pt idx="221">
                  <c:v>3.6909000000000001</c:v>
                </c:pt>
                <c:pt idx="222">
                  <c:v>3.7212999999999998</c:v>
                </c:pt>
                <c:pt idx="223">
                  <c:v>3.7439</c:v>
                </c:pt>
                <c:pt idx="224">
                  <c:v>3.7658</c:v>
                </c:pt>
                <c:pt idx="225">
                  <c:v>3.7904</c:v>
                </c:pt>
                <c:pt idx="226">
                  <c:v>3.8085</c:v>
                </c:pt>
                <c:pt idx="227">
                  <c:v>3.8233999999999999</c:v>
                </c:pt>
                <c:pt idx="228">
                  <c:v>3.8361000000000001</c:v>
                </c:pt>
                <c:pt idx="229">
                  <c:v>3.8472</c:v>
                </c:pt>
                <c:pt idx="230">
                  <c:v>3.86</c:v>
                </c:pt>
                <c:pt idx="231">
                  <c:v>3.8734999999999999</c:v>
                </c:pt>
                <c:pt idx="232">
                  <c:v>3.8818000000000001</c:v>
                </c:pt>
                <c:pt idx="233">
                  <c:v>3.8881000000000001</c:v>
                </c:pt>
                <c:pt idx="234">
                  <c:v>3.8872</c:v>
                </c:pt>
                <c:pt idx="235">
                  <c:v>3.8820000000000001</c:v>
                </c:pt>
                <c:pt idx="236">
                  <c:v>3.8675000000000002</c:v>
                </c:pt>
                <c:pt idx="237">
                  <c:v>3.8525</c:v>
                </c:pt>
                <c:pt idx="238">
                  <c:v>3.8376000000000001</c:v>
                </c:pt>
                <c:pt idx="239">
                  <c:v>3.8256999999999999</c:v>
                </c:pt>
                <c:pt idx="240">
                  <c:v>3.8210000000000002</c:v>
                </c:pt>
                <c:pt idx="241">
                  <c:v>3.8176000000000001</c:v>
                </c:pt>
                <c:pt idx="242">
                  <c:v>3.8214000000000001</c:v>
                </c:pt>
                <c:pt idx="243">
                  <c:v>3.8328000000000002</c:v>
                </c:pt>
                <c:pt idx="244">
                  <c:v>3.8502999999999998</c:v>
                </c:pt>
                <c:pt idx="245">
                  <c:v>3.8767</c:v>
                </c:pt>
                <c:pt idx="246">
                  <c:v>3.9058000000000002</c:v>
                </c:pt>
                <c:pt idx="247">
                  <c:v>3.9293999999999998</c:v>
                </c:pt>
                <c:pt idx="248">
                  <c:v>3.9464000000000001</c:v>
                </c:pt>
                <c:pt idx="249">
                  <c:v>3.9679000000000002</c:v>
                </c:pt>
                <c:pt idx="250">
                  <c:v>3.9849999999999999</c:v>
                </c:pt>
                <c:pt idx="251">
                  <c:v>3.9988000000000001</c:v>
                </c:pt>
                <c:pt idx="252">
                  <c:v>4.0079000000000002</c:v>
                </c:pt>
                <c:pt idx="253">
                  <c:v>4.0153999999999996</c:v>
                </c:pt>
                <c:pt idx="254">
                  <c:v>4.0162000000000004</c:v>
                </c:pt>
                <c:pt idx="255">
                  <c:v>4.0147000000000004</c:v>
                </c:pt>
                <c:pt idx="256">
                  <c:v>4.0119999999999996</c:v>
                </c:pt>
                <c:pt idx="257">
                  <c:v>4.0087999999999999</c:v>
                </c:pt>
                <c:pt idx="258">
                  <c:v>4.0060000000000002</c:v>
                </c:pt>
                <c:pt idx="259">
                  <c:v>4.0049999999999999</c:v>
                </c:pt>
                <c:pt idx="260">
                  <c:v>4.0063000000000004</c:v>
                </c:pt>
                <c:pt idx="261">
                  <c:v>4.0095000000000001</c:v>
                </c:pt>
                <c:pt idx="262">
                  <c:v>4.0148000000000001</c:v>
                </c:pt>
                <c:pt idx="263">
                  <c:v>4.0236999999999998</c:v>
                </c:pt>
                <c:pt idx="264">
                  <c:v>4.0353000000000003</c:v>
                </c:pt>
                <c:pt idx="265">
                  <c:v>4.0481999999999996</c:v>
                </c:pt>
                <c:pt idx="266">
                  <c:v>4.0663</c:v>
                </c:pt>
                <c:pt idx="267">
                  <c:v>4.0877999999999997</c:v>
                </c:pt>
                <c:pt idx="268">
                  <c:v>4.1120000000000001</c:v>
                </c:pt>
                <c:pt idx="269">
                  <c:v>4.1364999999999998</c:v>
                </c:pt>
                <c:pt idx="270">
                  <c:v>4.1571999999999996</c:v>
                </c:pt>
                <c:pt idx="271">
                  <c:v>4.1744000000000003</c:v>
                </c:pt>
                <c:pt idx="272">
                  <c:v>4.1900000000000004</c:v>
                </c:pt>
                <c:pt idx="273">
                  <c:v>4.2065000000000001</c:v>
                </c:pt>
                <c:pt idx="274">
                  <c:v>4.2213000000000003</c:v>
                </c:pt>
                <c:pt idx="275">
                  <c:v>4.2321</c:v>
                </c:pt>
                <c:pt idx="276">
                  <c:v>4.2397</c:v>
                </c:pt>
                <c:pt idx="277">
                  <c:v>4.2469000000000001</c:v>
                </c:pt>
                <c:pt idx="278">
                  <c:v>4.2545999999999999</c:v>
                </c:pt>
                <c:pt idx="279">
                  <c:v>4.2630999999999997</c:v>
                </c:pt>
                <c:pt idx="280">
                  <c:v>4.2739000000000003</c:v>
                </c:pt>
                <c:pt idx="281">
                  <c:v>4.2873000000000001</c:v>
                </c:pt>
                <c:pt idx="282">
                  <c:v>4.3064</c:v>
                </c:pt>
                <c:pt idx="283">
                  <c:v>4.3201999999999998</c:v>
                </c:pt>
                <c:pt idx="284">
                  <c:v>4.3331999999999997</c:v>
                </c:pt>
                <c:pt idx="285">
                  <c:v>4.3456999999999999</c:v>
                </c:pt>
                <c:pt idx="286">
                  <c:v>4.3555000000000001</c:v>
                </c:pt>
                <c:pt idx="287">
                  <c:v>4.3617999999999997</c:v>
                </c:pt>
                <c:pt idx="288">
                  <c:v>4.3691000000000004</c:v>
                </c:pt>
                <c:pt idx="289">
                  <c:v>4.3776999999999999</c:v>
                </c:pt>
                <c:pt idx="290">
                  <c:v>4.3869999999999996</c:v>
                </c:pt>
                <c:pt idx="291">
                  <c:v>4.4020999999999999</c:v>
                </c:pt>
                <c:pt idx="292">
                  <c:v>4.4135999999999997</c:v>
                </c:pt>
                <c:pt idx="293">
                  <c:v>4.4237000000000002</c:v>
                </c:pt>
                <c:pt idx="294">
                  <c:v>4.4309000000000003</c:v>
                </c:pt>
                <c:pt idx="295">
                  <c:v>4.4347000000000003</c:v>
                </c:pt>
                <c:pt idx="296">
                  <c:v>4.4432999999999998</c:v>
                </c:pt>
                <c:pt idx="297">
                  <c:v>4.45</c:v>
                </c:pt>
                <c:pt idx="298">
                  <c:v>4.4549000000000003</c:v>
                </c:pt>
                <c:pt idx="299">
                  <c:v>4.4641999999999999</c:v>
                </c:pt>
                <c:pt idx="300">
                  <c:v>4.4702999999999999</c:v>
                </c:pt>
                <c:pt idx="301">
                  <c:v>4.4786999999999999</c:v>
                </c:pt>
                <c:pt idx="302">
                  <c:v>4.4939</c:v>
                </c:pt>
                <c:pt idx="303">
                  <c:v>4.5091000000000001</c:v>
                </c:pt>
                <c:pt idx="304">
                  <c:v>4.5277000000000003</c:v>
                </c:pt>
                <c:pt idx="305">
                  <c:v>4.5461</c:v>
                </c:pt>
                <c:pt idx="306">
                  <c:v>4.5606</c:v>
                </c:pt>
                <c:pt idx="307">
                  <c:v>4.5677000000000003</c:v>
                </c:pt>
                <c:pt idx="308">
                  <c:v>4.5697999999999999</c:v>
                </c:pt>
                <c:pt idx="309">
                  <c:v>4.5709</c:v>
                </c:pt>
                <c:pt idx="310">
                  <c:v>4.5750999999999999</c:v>
                </c:pt>
                <c:pt idx="311">
                  <c:v>4.5761000000000003</c:v>
                </c:pt>
                <c:pt idx="312">
                  <c:v>4.5759999999999996</c:v>
                </c:pt>
                <c:pt idx="313">
                  <c:v>4.5804</c:v>
                </c:pt>
                <c:pt idx="314">
                  <c:v>4.5841000000000003</c:v>
                </c:pt>
                <c:pt idx="315">
                  <c:v>4.5872999999999999</c:v>
                </c:pt>
                <c:pt idx="316">
                  <c:v>4.5906000000000002</c:v>
                </c:pt>
                <c:pt idx="317">
                  <c:v>4.6006</c:v>
                </c:pt>
                <c:pt idx="318">
                  <c:v>4.6120000000000001</c:v>
                </c:pt>
                <c:pt idx="319">
                  <c:v>4.6257000000000001</c:v>
                </c:pt>
                <c:pt idx="320">
                  <c:v>4.6420000000000003</c:v>
                </c:pt>
                <c:pt idx="321">
                  <c:v>4.6557000000000004</c:v>
                </c:pt>
                <c:pt idx="322">
                  <c:v>4.6726000000000001</c:v>
                </c:pt>
                <c:pt idx="323">
                  <c:v>4.6893000000000002</c:v>
                </c:pt>
                <c:pt idx="324">
                  <c:v>4.7069999999999999</c:v>
                </c:pt>
                <c:pt idx="325">
                  <c:v>4.7278000000000002</c:v>
                </c:pt>
                <c:pt idx="326">
                  <c:v>4.7434000000000003</c:v>
                </c:pt>
                <c:pt idx="327">
                  <c:v>4.7530999999999999</c:v>
                </c:pt>
                <c:pt idx="328">
                  <c:v>4.7526000000000002</c:v>
                </c:pt>
                <c:pt idx="329">
                  <c:v>4.7412000000000001</c:v>
                </c:pt>
                <c:pt idx="330">
                  <c:v>4.7275999999999998</c:v>
                </c:pt>
                <c:pt idx="331">
                  <c:v>4.7160000000000002</c:v>
                </c:pt>
                <c:pt idx="332">
                  <c:v>4.7039</c:v>
                </c:pt>
                <c:pt idx="333">
                  <c:v>4.7055999999999996</c:v>
                </c:pt>
                <c:pt idx="334">
                  <c:v>4.7301000000000002</c:v>
                </c:pt>
                <c:pt idx="335">
                  <c:v>4.7632000000000003</c:v>
                </c:pt>
                <c:pt idx="336">
                  <c:v>4.8010999999999999</c:v>
                </c:pt>
                <c:pt idx="337">
                  <c:v>4.8489000000000004</c:v>
                </c:pt>
                <c:pt idx="338">
                  <c:v>4.9043000000000001</c:v>
                </c:pt>
                <c:pt idx="339">
                  <c:v>4.9630000000000001</c:v>
                </c:pt>
                <c:pt idx="340">
                  <c:v>5.0149999999999997</c:v>
                </c:pt>
                <c:pt idx="341">
                  <c:v>5.0669000000000004</c:v>
                </c:pt>
                <c:pt idx="342">
                  <c:v>5.1087999999999996</c:v>
                </c:pt>
                <c:pt idx="343">
                  <c:v>5.1356999999999999</c:v>
                </c:pt>
                <c:pt idx="344">
                  <c:v>5.15</c:v>
                </c:pt>
                <c:pt idx="345">
                  <c:v>5.1477000000000004</c:v>
                </c:pt>
                <c:pt idx="346">
                  <c:v>5.1344000000000003</c:v>
                </c:pt>
                <c:pt idx="347">
                  <c:v>5.1077000000000004</c:v>
                </c:pt>
                <c:pt idx="348">
                  <c:v>5.0625999999999998</c:v>
                </c:pt>
                <c:pt idx="349">
                  <c:v>5.0153999999999996</c:v>
                </c:pt>
                <c:pt idx="350">
                  <c:v>4.9660000000000002</c:v>
                </c:pt>
                <c:pt idx="351">
                  <c:v>4.9116</c:v>
                </c:pt>
                <c:pt idx="352">
                  <c:v>4.8509000000000002</c:v>
                </c:pt>
                <c:pt idx="353">
                  <c:v>4.7931999999999997</c:v>
                </c:pt>
                <c:pt idx="354">
                  <c:v>4.7332000000000001</c:v>
                </c:pt>
                <c:pt idx="355">
                  <c:v>4.6764000000000001</c:v>
                </c:pt>
                <c:pt idx="356">
                  <c:v>4.6200999999999999</c:v>
                </c:pt>
                <c:pt idx="357">
                  <c:v>4.5612000000000004</c:v>
                </c:pt>
                <c:pt idx="358">
                  <c:v>4.508</c:v>
                </c:pt>
                <c:pt idx="359">
                  <c:v>4.4421999999999997</c:v>
                </c:pt>
                <c:pt idx="360">
                  <c:v>4.3677000000000001</c:v>
                </c:pt>
                <c:pt idx="361">
                  <c:v>4.2824</c:v>
                </c:pt>
                <c:pt idx="362">
                  <c:v>4.1882999999999999</c:v>
                </c:pt>
                <c:pt idx="363">
                  <c:v>4.0861000000000001</c:v>
                </c:pt>
                <c:pt idx="364">
                  <c:v>3.9927999999999999</c:v>
                </c:pt>
                <c:pt idx="365">
                  <c:v>3.9089</c:v>
                </c:pt>
                <c:pt idx="366">
                  <c:v>3.8207</c:v>
                </c:pt>
                <c:pt idx="367">
                  <c:v>3.7303000000000002</c:v>
                </c:pt>
                <c:pt idx="368">
                  <c:v>3.6583000000000001</c:v>
                </c:pt>
                <c:pt idx="369">
                  <c:v>3.5983999999999998</c:v>
                </c:pt>
                <c:pt idx="370">
                  <c:v>3.5404</c:v>
                </c:pt>
                <c:pt idx="371">
                  <c:v>3.4836999999999998</c:v>
                </c:pt>
                <c:pt idx="372">
                  <c:v>3.4285999999999999</c:v>
                </c:pt>
                <c:pt idx="373">
                  <c:v>3.3811</c:v>
                </c:pt>
                <c:pt idx="374">
                  <c:v>3.3353999999999999</c:v>
                </c:pt>
                <c:pt idx="375">
                  <c:v>3.2930000000000001</c:v>
                </c:pt>
                <c:pt idx="376">
                  <c:v>3.2477999999999998</c:v>
                </c:pt>
                <c:pt idx="377">
                  <c:v>3.1899000000000002</c:v>
                </c:pt>
                <c:pt idx="378">
                  <c:v>3.1284999999999998</c:v>
                </c:pt>
                <c:pt idx="379">
                  <c:v>3.0680000000000001</c:v>
                </c:pt>
                <c:pt idx="380">
                  <c:v>3.0236000000000001</c:v>
                </c:pt>
                <c:pt idx="381">
                  <c:v>2.9834000000000001</c:v>
                </c:pt>
                <c:pt idx="382">
                  <c:v>2.9443000000000001</c:v>
                </c:pt>
                <c:pt idx="383">
                  <c:v>2.9119000000000002</c:v>
                </c:pt>
                <c:pt idx="384">
                  <c:v>2.8892000000000002</c:v>
                </c:pt>
                <c:pt idx="385">
                  <c:v>2.8632</c:v>
                </c:pt>
                <c:pt idx="386">
                  <c:v>2.8334999999999999</c:v>
                </c:pt>
                <c:pt idx="387">
                  <c:v>2.8083999999999998</c:v>
                </c:pt>
                <c:pt idx="388">
                  <c:v>2.7795999999999998</c:v>
                </c:pt>
                <c:pt idx="389">
                  <c:v>2.7515999999999998</c:v>
                </c:pt>
                <c:pt idx="390">
                  <c:v>2.7296</c:v>
                </c:pt>
                <c:pt idx="391">
                  <c:v>2.6936</c:v>
                </c:pt>
                <c:pt idx="392">
                  <c:v>2.6606000000000001</c:v>
                </c:pt>
                <c:pt idx="393">
                  <c:v>2.6301999999999999</c:v>
                </c:pt>
                <c:pt idx="394">
                  <c:v>2.5811000000000002</c:v>
                </c:pt>
                <c:pt idx="395">
                  <c:v>2.5249999999999999</c:v>
                </c:pt>
                <c:pt idx="396">
                  <c:v>2.4777999999999998</c:v>
                </c:pt>
                <c:pt idx="397">
                  <c:v>2.4297</c:v>
                </c:pt>
                <c:pt idx="398">
                  <c:v>2.3757999999999999</c:v>
                </c:pt>
                <c:pt idx="399">
                  <c:v>2.3298000000000001</c:v>
                </c:pt>
                <c:pt idx="400">
                  <c:v>2.2877999999999998</c:v>
                </c:pt>
                <c:pt idx="401">
                  <c:v>2.2441</c:v>
                </c:pt>
                <c:pt idx="402">
                  <c:v>2.206</c:v>
                </c:pt>
                <c:pt idx="403">
                  <c:v>2.1676000000000002</c:v>
                </c:pt>
                <c:pt idx="404">
                  <c:v>2.1288999999999998</c:v>
                </c:pt>
                <c:pt idx="405">
                  <c:v>2.0916999999999999</c:v>
                </c:pt>
                <c:pt idx="406">
                  <c:v>2.0535999999999999</c:v>
                </c:pt>
                <c:pt idx="407">
                  <c:v>2.0182000000000002</c:v>
                </c:pt>
                <c:pt idx="408">
                  <c:v>1.9792000000000001</c:v>
                </c:pt>
                <c:pt idx="409">
                  <c:v>1.9516</c:v>
                </c:pt>
                <c:pt idx="410">
                  <c:v>1.9318</c:v>
                </c:pt>
                <c:pt idx="411">
                  <c:v>1.9093</c:v>
                </c:pt>
                <c:pt idx="412">
                  <c:v>1.8967000000000001</c:v>
                </c:pt>
                <c:pt idx="413">
                  <c:v>1.8920999999999999</c:v>
                </c:pt>
                <c:pt idx="414">
                  <c:v>1.8942000000000001</c:v>
                </c:pt>
                <c:pt idx="415">
                  <c:v>1.9051</c:v>
                </c:pt>
                <c:pt idx="416">
                  <c:v>1.9221999999999999</c:v>
                </c:pt>
                <c:pt idx="417">
                  <c:v>1.9371</c:v>
                </c:pt>
                <c:pt idx="418">
                  <c:v>1.9480999999999999</c:v>
                </c:pt>
                <c:pt idx="419">
                  <c:v>1.9573</c:v>
                </c:pt>
                <c:pt idx="420">
                  <c:v>1.9665999999999999</c:v>
                </c:pt>
                <c:pt idx="421">
                  <c:v>1.9685999999999999</c:v>
                </c:pt>
                <c:pt idx="422">
                  <c:v>1.9584999999999999</c:v>
                </c:pt>
                <c:pt idx="423">
                  <c:v>1.9398</c:v>
                </c:pt>
                <c:pt idx="424">
                  <c:v>1.9188000000000001</c:v>
                </c:pt>
                <c:pt idx="425">
                  <c:v>1.901</c:v>
                </c:pt>
                <c:pt idx="426">
                  <c:v>1.8940999999999999</c:v>
                </c:pt>
                <c:pt idx="427">
                  <c:v>1.8859999999999999</c:v>
                </c:pt>
                <c:pt idx="428">
                  <c:v>1.8712</c:v>
                </c:pt>
                <c:pt idx="429">
                  <c:v>1.8488</c:v>
                </c:pt>
                <c:pt idx="430">
                  <c:v>1.8193999999999999</c:v>
                </c:pt>
                <c:pt idx="431">
                  <c:v>1.7934000000000001</c:v>
                </c:pt>
                <c:pt idx="432">
                  <c:v>1.7819</c:v>
                </c:pt>
                <c:pt idx="433">
                  <c:v>1.7781</c:v>
                </c:pt>
                <c:pt idx="434">
                  <c:v>1.7757000000000001</c:v>
                </c:pt>
                <c:pt idx="435">
                  <c:v>1.7730999999999999</c:v>
                </c:pt>
                <c:pt idx="436">
                  <c:v>1.7696000000000001</c:v>
                </c:pt>
                <c:pt idx="437">
                  <c:v>1.7642</c:v>
                </c:pt>
                <c:pt idx="438">
                  <c:v>1.7564</c:v>
                </c:pt>
                <c:pt idx="439">
                  <c:v>1.7503</c:v>
                </c:pt>
                <c:pt idx="440">
                  <c:v>1.744</c:v>
                </c:pt>
                <c:pt idx="441">
                  <c:v>1.7367999999999999</c:v>
                </c:pt>
                <c:pt idx="442">
                  <c:v>1.7339</c:v>
                </c:pt>
                <c:pt idx="443">
                  <c:v>1.7364999999999999</c:v>
                </c:pt>
                <c:pt idx="444">
                  <c:v>1.7433000000000001</c:v>
                </c:pt>
                <c:pt idx="445">
                  <c:v>1.7541</c:v>
                </c:pt>
                <c:pt idx="446">
                  <c:v>1.7703</c:v>
                </c:pt>
                <c:pt idx="447">
                  <c:v>1.788</c:v>
                </c:pt>
                <c:pt idx="448">
                  <c:v>1.8069</c:v>
                </c:pt>
                <c:pt idx="449">
                  <c:v>1.8268</c:v>
                </c:pt>
                <c:pt idx="450">
                  <c:v>1.8449</c:v>
                </c:pt>
                <c:pt idx="451">
                  <c:v>1.8562000000000001</c:v>
                </c:pt>
                <c:pt idx="452">
                  <c:v>1.8562000000000001</c:v>
                </c:pt>
                <c:pt idx="453">
                  <c:v>1.8506</c:v>
                </c:pt>
                <c:pt idx="454">
                  <c:v>1.8420000000000001</c:v>
                </c:pt>
                <c:pt idx="455">
                  <c:v>1.8287</c:v>
                </c:pt>
                <c:pt idx="456">
                  <c:v>1.8151999999999999</c:v>
                </c:pt>
                <c:pt idx="457">
                  <c:v>1.8046</c:v>
                </c:pt>
                <c:pt idx="458">
                  <c:v>1.7979000000000001</c:v>
                </c:pt>
                <c:pt idx="459">
                  <c:v>1.8013999999999999</c:v>
                </c:pt>
                <c:pt idx="460">
                  <c:v>1.8052999999999999</c:v>
                </c:pt>
                <c:pt idx="461">
                  <c:v>1.8075000000000001</c:v>
                </c:pt>
                <c:pt idx="462">
                  <c:v>1.8066</c:v>
                </c:pt>
                <c:pt idx="463">
                  <c:v>1.8035000000000001</c:v>
                </c:pt>
                <c:pt idx="464">
                  <c:v>1.8002</c:v>
                </c:pt>
                <c:pt idx="465">
                  <c:v>1.7931999999999999</c:v>
                </c:pt>
                <c:pt idx="466">
                  <c:v>1.7838000000000001</c:v>
                </c:pt>
                <c:pt idx="467">
                  <c:v>1.7794000000000001</c:v>
                </c:pt>
                <c:pt idx="468">
                  <c:v>1.7803</c:v>
                </c:pt>
                <c:pt idx="469">
                  <c:v>1.7831999999999999</c:v>
                </c:pt>
                <c:pt idx="470">
                  <c:v>1.7844</c:v>
                </c:pt>
                <c:pt idx="471">
                  <c:v>1.7828999999999999</c:v>
                </c:pt>
                <c:pt idx="472">
                  <c:v>1.7875000000000001</c:v>
                </c:pt>
                <c:pt idx="473">
                  <c:v>1.7932999999999999</c:v>
                </c:pt>
                <c:pt idx="474">
                  <c:v>1.7935000000000001</c:v>
                </c:pt>
                <c:pt idx="475">
                  <c:v>1.7944</c:v>
                </c:pt>
                <c:pt idx="476">
                  <c:v>1.8007</c:v>
                </c:pt>
                <c:pt idx="477">
                  <c:v>1.8104</c:v>
                </c:pt>
                <c:pt idx="478">
                  <c:v>1.8251999999999999</c:v>
                </c:pt>
                <c:pt idx="479">
                  <c:v>1.8391999999999999</c:v>
                </c:pt>
                <c:pt idx="480">
                  <c:v>1.8532999999999999</c:v>
                </c:pt>
                <c:pt idx="481">
                  <c:v>1.8657999999999999</c:v>
                </c:pt>
                <c:pt idx="482">
                  <c:v>1.8731</c:v>
                </c:pt>
                <c:pt idx="483">
                  <c:v>1.8809</c:v>
                </c:pt>
                <c:pt idx="484">
                  <c:v>1.8815</c:v>
                </c:pt>
                <c:pt idx="485">
                  <c:v>1.8697999999999999</c:v>
                </c:pt>
                <c:pt idx="486">
                  <c:v>1.857</c:v>
                </c:pt>
                <c:pt idx="487">
                  <c:v>1.851</c:v>
                </c:pt>
                <c:pt idx="488">
                  <c:v>1.8517999999999999</c:v>
                </c:pt>
                <c:pt idx="489">
                  <c:v>1.8556999999999999</c:v>
                </c:pt>
                <c:pt idx="490">
                  <c:v>1.8609</c:v>
                </c:pt>
                <c:pt idx="491">
                  <c:v>1.8649</c:v>
                </c:pt>
                <c:pt idx="492">
                  <c:v>1.8657999999999999</c:v>
                </c:pt>
                <c:pt idx="493">
                  <c:v>1.8633</c:v>
                </c:pt>
                <c:pt idx="494">
                  <c:v>1.8563000000000001</c:v>
                </c:pt>
                <c:pt idx="495">
                  <c:v>1.8488</c:v>
                </c:pt>
                <c:pt idx="496">
                  <c:v>1.8439000000000001</c:v>
                </c:pt>
                <c:pt idx="497">
                  <c:v>1.8416999999999999</c:v>
                </c:pt>
                <c:pt idx="498">
                  <c:v>1.8441000000000001</c:v>
                </c:pt>
                <c:pt idx="499">
                  <c:v>1.859</c:v>
                </c:pt>
                <c:pt idx="500">
                  <c:v>1.8823000000000001</c:v>
                </c:pt>
                <c:pt idx="501">
                  <c:v>1.9049</c:v>
                </c:pt>
                <c:pt idx="502">
                  <c:v>1.9271</c:v>
                </c:pt>
                <c:pt idx="503">
                  <c:v>1.9460999999999999</c:v>
                </c:pt>
                <c:pt idx="504">
                  <c:v>1.9631000000000001</c:v>
                </c:pt>
                <c:pt idx="505">
                  <c:v>1.9764999999999999</c:v>
                </c:pt>
                <c:pt idx="506">
                  <c:v>1.9818</c:v>
                </c:pt>
                <c:pt idx="507">
                  <c:v>1.9790000000000001</c:v>
                </c:pt>
                <c:pt idx="508">
                  <c:v>1.9716</c:v>
                </c:pt>
                <c:pt idx="509">
                  <c:v>1.9657</c:v>
                </c:pt>
                <c:pt idx="510">
                  <c:v>1.964</c:v>
                </c:pt>
                <c:pt idx="511">
                  <c:v>1.9670000000000001</c:v>
                </c:pt>
                <c:pt idx="512">
                  <c:v>1.9713000000000001</c:v>
                </c:pt>
                <c:pt idx="513">
                  <c:v>1.9699</c:v>
                </c:pt>
                <c:pt idx="514">
                  <c:v>1.9672000000000001</c:v>
                </c:pt>
                <c:pt idx="515">
                  <c:v>1.9603999999999999</c:v>
                </c:pt>
                <c:pt idx="516">
                  <c:v>1.9490000000000001</c:v>
                </c:pt>
                <c:pt idx="517">
                  <c:v>1.9383999999999999</c:v>
                </c:pt>
                <c:pt idx="518">
                  <c:v>1.9348000000000001</c:v>
                </c:pt>
                <c:pt idx="519">
                  <c:v>1.944</c:v>
                </c:pt>
                <c:pt idx="520">
                  <c:v>1.9555</c:v>
                </c:pt>
                <c:pt idx="521">
                  <c:v>1.97</c:v>
                </c:pt>
                <c:pt idx="522">
                  <c:v>1.988</c:v>
                </c:pt>
                <c:pt idx="523">
                  <c:v>2.0036999999999998</c:v>
                </c:pt>
                <c:pt idx="524">
                  <c:v>2.0146999999999999</c:v>
                </c:pt>
                <c:pt idx="525">
                  <c:v>2.0188999999999999</c:v>
                </c:pt>
                <c:pt idx="526">
                  <c:v>2.0224000000000002</c:v>
                </c:pt>
                <c:pt idx="527">
                  <c:v>2.0274000000000001</c:v>
                </c:pt>
                <c:pt idx="528">
                  <c:v>2.0354000000000001</c:v>
                </c:pt>
                <c:pt idx="529">
                  <c:v>2.0373999999999999</c:v>
                </c:pt>
                <c:pt idx="530">
                  <c:v>2.0386000000000002</c:v>
                </c:pt>
                <c:pt idx="531">
                  <c:v>2.0371000000000001</c:v>
                </c:pt>
                <c:pt idx="532">
                  <c:v>2.0304000000000002</c:v>
                </c:pt>
                <c:pt idx="533">
                  <c:v>2.0182000000000002</c:v>
                </c:pt>
                <c:pt idx="534">
                  <c:v>2.0124</c:v>
                </c:pt>
                <c:pt idx="535">
                  <c:v>2.0087000000000002</c:v>
                </c:pt>
                <c:pt idx="536">
                  <c:v>2.008</c:v>
                </c:pt>
                <c:pt idx="537">
                  <c:v>2.0179999999999998</c:v>
                </c:pt>
                <c:pt idx="538">
                  <c:v>2.0308000000000002</c:v>
                </c:pt>
                <c:pt idx="539">
                  <c:v>2.0451999999999999</c:v>
                </c:pt>
                <c:pt idx="540">
                  <c:v>2.0665</c:v>
                </c:pt>
                <c:pt idx="541">
                  <c:v>2.0880999999999998</c:v>
                </c:pt>
                <c:pt idx="542">
                  <c:v>2.1074999999999999</c:v>
                </c:pt>
                <c:pt idx="543">
                  <c:v>2.1278999999999999</c:v>
                </c:pt>
                <c:pt idx="544">
                  <c:v>2.1474000000000002</c:v>
                </c:pt>
                <c:pt idx="545">
                  <c:v>2.1640000000000001</c:v>
                </c:pt>
                <c:pt idx="546">
                  <c:v>2.1802999999999999</c:v>
                </c:pt>
                <c:pt idx="547">
                  <c:v>2.2031000000000001</c:v>
                </c:pt>
                <c:pt idx="548">
                  <c:v>2.2235999999999998</c:v>
                </c:pt>
                <c:pt idx="549">
                  <c:v>2.2429000000000001</c:v>
                </c:pt>
                <c:pt idx="550">
                  <c:v>2.2574000000000001</c:v>
                </c:pt>
                <c:pt idx="551">
                  <c:v>2.2692000000000001</c:v>
                </c:pt>
                <c:pt idx="552">
                  <c:v>2.2747999999999999</c:v>
                </c:pt>
                <c:pt idx="553">
                  <c:v>2.2786</c:v>
                </c:pt>
                <c:pt idx="554">
                  <c:v>2.2808000000000002</c:v>
                </c:pt>
                <c:pt idx="555">
                  <c:v>2.282</c:v>
                </c:pt>
                <c:pt idx="556">
                  <c:v>2.2814999999999999</c:v>
                </c:pt>
                <c:pt idx="557">
                  <c:v>2.2804000000000002</c:v>
                </c:pt>
                <c:pt idx="558">
                  <c:v>2.2753999999999999</c:v>
                </c:pt>
                <c:pt idx="559">
                  <c:v>2.2629999999999999</c:v>
                </c:pt>
                <c:pt idx="560">
                  <c:v>2.2416999999999998</c:v>
                </c:pt>
                <c:pt idx="561">
                  <c:v>2.2107000000000001</c:v>
                </c:pt>
                <c:pt idx="562">
                  <c:v>2.1636000000000002</c:v>
                </c:pt>
                <c:pt idx="563">
                  <c:v>2.1055999999999999</c:v>
                </c:pt>
                <c:pt idx="564">
                  <c:v>2.0527000000000002</c:v>
                </c:pt>
                <c:pt idx="565">
                  <c:v>1.986</c:v>
                </c:pt>
                <c:pt idx="566">
                  <c:v>1.9108000000000001</c:v>
                </c:pt>
                <c:pt idx="567">
                  <c:v>1.8363</c:v>
                </c:pt>
                <c:pt idx="568">
                  <c:v>1.7669999999999999</c:v>
                </c:pt>
                <c:pt idx="569">
                  <c:v>1.6978</c:v>
                </c:pt>
                <c:pt idx="570">
                  <c:v>1.6274999999999999</c:v>
                </c:pt>
                <c:pt idx="571">
                  <c:v>1.5595000000000001</c:v>
                </c:pt>
                <c:pt idx="572">
                  <c:v>1.4922</c:v>
                </c:pt>
                <c:pt idx="573">
                  <c:v>1.4323999999999999</c:v>
                </c:pt>
                <c:pt idx="574">
                  <c:v>1.3802000000000001</c:v>
                </c:pt>
                <c:pt idx="575">
                  <c:v>1.3391999999999999</c:v>
                </c:pt>
                <c:pt idx="576">
                  <c:v>1.3043</c:v>
                </c:pt>
                <c:pt idx="577">
                  <c:v>1.2699</c:v>
                </c:pt>
                <c:pt idx="578">
                  <c:v>1.2424999999999999</c:v>
                </c:pt>
                <c:pt idx="579">
                  <c:v>1.2264999999999999</c:v>
                </c:pt>
                <c:pt idx="580">
                  <c:v>1.2231000000000001</c:v>
                </c:pt>
                <c:pt idx="581">
                  <c:v>1.22</c:v>
                </c:pt>
                <c:pt idx="582">
                  <c:v>1.2150000000000001</c:v>
                </c:pt>
                <c:pt idx="583">
                  <c:v>1.2164999999999999</c:v>
                </c:pt>
                <c:pt idx="584">
                  <c:v>1.2250000000000001</c:v>
                </c:pt>
                <c:pt idx="585">
                  <c:v>1.2403999999999999</c:v>
                </c:pt>
                <c:pt idx="586">
                  <c:v>1.2628999999999999</c:v>
                </c:pt>
                <c:pt idx="587">
                  <c:v>1.2892999999999999</c:v>
                </c:pt>
                <c:pt idx="588">
                  <c:v>1.3229</c:v>
                </c:pt>
                <c:pt idx="589">
                  <c:v>1.3594999999999999</c:v>
                </c:pt>
                <c:pt idx="590">
                  <c:v>1.3985000000000001</c:v>
                </c:pt>
                <c:pt idx="591">
                  <c:v>1.4354</c:v>
                </c:pt>
                <c:pt idx="592">
                  <c:v>1.4629000000000001</c:v>
                </c:pt>
                <c:pt idx="593">
                  <c:v>1.4998</c:v>
                </c:pt>
                <c:pt idx="594">
                  <c:v>1.5368999999999999</c:v>
                </c:pt>
                <c:pt idx="595">
                  <c:v>1.5831</c:v>
                </c:pt>
                <c:pt idx="596">
                  <c:v>1.6354</c:v>
                </c:pt>
                <c:pt idx="597">
                  <c:v>1.6808000000000001</c:v>
                </c:pt>
                <c:pt idx="598">
                  <c:v>1.7302</c:v>
                </c:pt>
                <c:pt idx="599">
                  <c:v>1.772</c:v>
                </c:pt>
                <c:pt idx="600">
                  <c:v>1.8082</c:v>
                </c:pt>
                <c:pt idx="601">
                  <c:v>1.84</c:v>
                </c:pt>
                <c:pt idx="602">
                  <c:v>1.8608</c:v>
                </c:pt>
                <c:pt idx="603">
                  <c:v>1.8814</c:v>
                </c:pt>
                <c:pt idx="604">
                  <c:v>1.8983000000000001</c:v>
                </c:pt>
                <c:pt idx="605">
                  <c:v>1.9116</c:v>
                </c:pt>
                <c:pt idx="606">
                  <c:v>1.9279999999999999</c:v>
                </c:pt>
                <c:pt idx="607">
                  <c:v>1.9448000000000001</c:v>
                </c:pt>
                <c:pt idx="608">
                  <c:v>1.96</c:v>
                </c:pt>
                <c:pt idx="609">
                  <c:v>1.9779</c:v>
                </c:pt>
                <c:pt idx="610">
                  <c:v>1.9939</c:v>
                </c:pt>
                <c:pt idx="611">
                  <c:v>2.0042</c:v>
                </c:pt>
                <c:pt idx="612">
                  <c:v>2.0135000000000001</c:v>
                </c:pt>
                <c:pt idx="613">
                  <c:v>2.0240999999999998</c:v>
                </c:pt>
                <c:pt idx="614">
                  <c:v>2.0406</c:v>
                </c:pt>
                <c:pt idx="615">
                  <c:v>2.0644</c:v>
                </c:pt>
                <c:pt idx="616">
                  <c:v>2.0908000000000002</c:v>
                </c:pt>
                <c:pt idx="617">
                  <c:v>2.1076000000000001</c:v>
                </c:pt>
                <c:pt idx="618">
                  <c:v>2.1324999999999998</c:v>
                </c:pt>
                <c:pt idx="619">
                  <c:v>2.1711</c:v>
                </c:pt>
                <c:pt idx="620">
                  <c:v>2.2033</c:v>
                </c:pt>
                <c:pt idx="621">
                  <c:v>2.238</c:v>
                </c:pt>
                <c:pt idx="622">
                  <c:v>2.2766999999999999</c:v>
                </c:pt>
                <c:pt idx="623">
                  <c:v>2.3176000000000001</c:v>
                </c:pt>
                <c:pt idx="624">
                  <c:v>2.3576000000000001</c:v>
                </c:pt>
                <c:pt idx="625">
                  <c:v>2.3976999999999999</c:v>
                </c:pt>
                <c:pt idx="626">
                  <c:v>2.4428000000000001</c:v>
                </c:pt>
                <c:pt idx="627">
                  <c:v>2.4912999999999998</c:v>
                </c:pt>
                <c:pt idx="628">
                  <c:v>2.5312999999999999</c:v>
                </c:pt>
                <c:pt idx="629">
                  <c:v>2.5608</c:v>
                </c:pt>
                <c:pt idx="630">
                  <c:v>2.581</c:v>
                </c:pt>
                <c:pt idx="631">
                  <c:v>2.5954999999999999</c:v>
                </c:pt>
                <c:pt idx="632">
                  <c:v>2.5981000000000001</c:v>
                </c:pt>
                <c:pt idx="633">
                  <c:v>2.5977999999999999</c:v>
                </c:pt>
                <c:pt idx="634">
                  <c:v>2.5914000000000001</c:v>
                </c:pt>
                <c:pt idx="635">
                  <c:v>2.5851999999999999</c:v>
                </c:pt>
                <c:pt idx="636">
                  <c:v>2.5800999999999998</c:v>
                </c:pt>
                <c:pt idx="637">
                  <c:v>2.5808</c:v>
                </c:pt>
                <c:pt idx="638">
                  <c:v>2.5882999999999998</c:v>
                </c:pt>
                <c:pt idx="639">
                  <c:v>2.5981999999999998</c:v>
                </c:pt>
                <c:pt idx="640">
                  <c:v>2.6133000000000002</c:v>
                </c:pt>
                <c:pt idx="641">
                  <c:v>2.6347</c:v>
                </c:pt>
                <c:pt idx="642">
                  <c:v>2.6608999999999998</c:v>
                </c:pt>
                <c:pt idx="643">
                  <c:v>2.6863000000000001</c:v>
                </c:pt>
                <c:pt idx="644">
                  <c:v>2.7168000000000001</c:v>
                </c:pt>
                <c:pt idx="645">
                  <c:v>2.7521</c:v>
                </c:pt>
                <c:pt idx="646">
                  <c:v>2.7866</c:v>
                </c:pt>
                <c:pt idx="647">
                  <c:v>2.8243</c:v>
                </c:pt>
                <c:pt idx="648">
                  <c:v>2.8561999999999999</c:v>
                </c:pt>
                <c:pt idx="649">
                  <c:v>2.8824000000000001</c:v>
                </c:pt>
                <c:pt idx="650">
                  <c:v>2.9083000000000001</c:v>
                </c:pt>
                <c:pt idx="651">
                  <c:v>2.9276</c:v>
                </c:pt>
                <c:pt idx="652">
                  <c:v>2.9342000000000001</c:v>
                </c:pt>
                <c:pt idx="653">
                  <c:v>2.9405999999999999</c:v>
                </c:pt>
                <c:pt idx="654">
                  <c:v>2.9487000000000001</c:v>
                </c:pt>
                <c:pt idx="655">
                  <c:v>2.9548000000000001</c:v>
                </c:pt>
                <c:pt idx="656">
                  <c:v>2.9607999999999999</c:v>
                </c:pt>
                <c:pt idx="657">
                  <c:v>2.9632999999999998</c:v>
                </c:pt>
                <c:pt idx="658">
                  <c:v>2.9659</c:v>
                </c:pt>
                <c:pt idx="659">
                  <c:v>2.9689000000000001</c:v>
                </c:pt>
                <c:pt idx="660">
                  <c:v>2.9693000000000001</c:v>
                </c:pt>
                <c:pt idx="661">
                  <c:v>2.9666000000000001</c:v>
                </c:pt>
                <c:pt idx="662">
                  <c:v>2.9626000000000001</c:v>
                </c:pt>
                <c:pt idx="663">
                  <c:v>2.9611000000000001</c:v>
                </c:pt>
                <c:pt idx="664">
                  <c:v>2.9605999999999999</c:v>
                </c:pt>
                <c:pt idx="665">
                  <c:v>2.9594999999999998</c:v>
                </c:pt>
                <c:pt idx="666">
                  <c:v>2.9601999999999999</c:v>
                </c:pt>
                <c:pt idx="667">
                  <c:v>2.9634</c:v>
                </c:pt>
                <c:pt idx="668">
                  <c:v>2.9670000000000001</c:v>
                </c:pt>
                <c:pt idx="669">
                  <c:v>2.9729999999999999</c:v>
                </c:pt>
                <c:pt idx="670">
                  <c:v>2.9792999999999998</c:v>
                </c:pt>
                <c:pt idx="671">
                  <c:v>2.9885000000000002</c:v>
                </c:pt>
                <c:pt idx="672">
                  <c:v>3.0036999999999998</c:v>
                </c:pt>
                <c:pt idx="673">
                  <c:v>3.0188000000000001</c:v>
                </c:pt>
                <c:pt idx="674">
                  <c:v>3.0337999999999998</c:v>
                </c:pt>
                <c:pt idx="675">
                  <c:v>3.0526</c:v>
                </c:pt>
                <c:pt idx="676">
                  <c:v>3.0836999999999999</c:v>
                </c:pt>
                <c:pt idx="677">
                  <c:v>3.1168</c:v>
                </c:pt>
                <c:pt idx="678">
                  <c:v>3.1520999999999999</c:v>
                </c:pt>
                <c:pt idx="679">
                  <c:v>3.1920000000000002</c:v>
                </c:pt>
                <c:pt idx="680">
                  <c:v>3.2370999999999999</c:v>
                </c:pt>
                <c:pt idx="681">
                  <c:v>3.2839</c:v>
                </c:pt>
                <c:pt idx="682">
                  <c:v>3.3296000000000001</c:v>
                </c:pt>
                <c:pt idx="683">
                  <c:v>3.3643000000000001</c:v>
                </c:pt>
                <c:pt idx="684">
                  <c:v>3.3879999999999999</c:v>
                </c:pt>
                <c:pt idx="685">
                  <c:v>3.4018999999999999</c:v>
                </c:pt>
                <c:pt idx="686">
                  <c:v>3.4056000000000002</c:v>
                </c:pt>
                <c:pt idx="687">
                  <c:v>3.4060999999999999</c:v>
                </c:pt>
                <c:pt idx="688">
                  <c:v>3.4060999999999999</c:v>
                </c:pt>
                <c:pt idx="689">
                  <c:v>3.4062999999999999</c:v>
                </c:pt>
                <c:pt idx="690">
                  <c:v>3.4041999999999999</c:v>
                </c:pt>
                <c:pt idx="691">
                  <c:v>3.4037000000000002</c:v>
                </c:pt>
                <c:pt idx="692">
                  <c:v>3.4085999999999999</c:v>
                </c:pt>
                <c:pt idx="693">
                  <c:v>3.4113000000000002</c:v>
                </c:pt>
                <c:pt idx="694">
                  <c:v>3.4123999999999999</c:v>
                </c:pt>
                <c:pt idx="695">
                  <c:v>3.4142000000000001</c:v>
                </c:pt>
                <c:pt idx="696">
                  <c:v>3.4165000000000001</c:v>
                </c:pt>
                <c:pt idx="697">
                  <c:v>3.4156</c:v>
                </c:pt>
                <c:pt idx="698">
                  <c:v>3.4148999999999998</c:v>
                </c:pt>
                <c:pt idx="699">
                  <c:v>3.4116</c:v>
                </c:pt>
                <c:pt idx="700">
                  <c:v>3.4098000000000002</c:v>
                </c:pt>
                <c:pt idx="701">
                  <c:v>3.4108999999999998</c:v>
                </c:pt>
                <c:pt idx="702">
                  <c:v>3.4171</c:v>
                </c:pt>
                <c:pt idx="703">
                  <c:v>3.4289000000000001</c:v>
                </c:pt>
                <c:pt idx="704">
                  <c:v>3.4415</c:v>
                </c:pt>
                <c:pt idx="705">
                  <c:v>3.4535999999999998</c:v>
                </c:pt>
                <c:pt idx="706">
                  <c:v>3.4681000000000002</c:v>
                </c:pt>
                <c:pt idx="707">
                  <c:v>3.4857999999999998</c:v>
                </c:pt>
                <c:pt idx="708">
                  <c:v>3.5066000000000002</c:v>
                </c:pt>
                <c:pt idx="709">
                  <c:v>3.5261999999999998</c:v>
                </c:pt>
                <c:pt idx="710">
                  <c:v>3.5442</c:v>
                </c:pt>
                <c:pt idx="711">
                  <c:v>3.5600999999999998</c:v>
                </c:pt>
                <c:pt idx="712">
                  <c:v>3.5756000000000001</c:v>
                </c:pt>
                <c:pt idx="713">
                  <c:v>3.589</c:v>
                </c:pt>
                <c:pt idx="714">
                  <c:v>3.6011000000000002</c:v>
                </c:pt>
                <c:pt idx="715">
                  <c:v>3.6120000000000001</c:v>
                </c:pt>
                <c:pt idx="716">
                  <c:v>3.6311</c:v>
                </c:pt>
                <c:pt idx="717">
                  <c:v>3.6637</c:v>
                </c:pt>
                <c:pt idx="718">
                  <c:v>3.7054999999999998</c:v>
                </c:pt>
                <c:pt idx="719">
                  <c:v>3.7597999999999998</c:v>
                </c:pt>
                <c:pt idx="720">
                  <c:v>3.8359999999999999</c:v>
                </c:pt>
                <c:pt idx="721">
                  <c:v>3.9357000000000002</c:v>
                </c:pt>
                <c:pt idx="722">
                  <c:v>4.0425000000000004</c:v>
                </c:pt>
                <c:pt idx="723">
                  <c:v>4.1619000000000002</c:v>
                </c:pt>
                <c:pt idx="724">
                  <c:v>4.2910000000000004</c:v>
                </c:pt>
                <c:pt idx="725">
                  <c:v>4.4302999999999999</c:v>
                </c:pt>
                <c:pt idx="726">
                  <c:v>4.5872000000000002</c:v>
                </c:pt>
                <c:pt idx="727">
                  <c:v>4.7454999999999998</c:v>
                </c:pt>
                <c:pt idx="728">
                  <c:v>4.9028999999999998</c:v>
                </c:pt>
                <c:pt idx="729">
                  <c:v>5.0693999999999999</c:v>
                </c:pt>
                <c:pt idx="730">
                  <c:v>5.2491000000000003</c:v>
                </c:pt>
                <c:pt idx="731">
                  <c:v>5.4500999999999999</c:v>
                </c:pt>
                <c:pt idx="732">
                  <c:v>5.6691000000000003</c:v>
                </c:pt>
                <c:pt idx="733">
                  <c:v>5.8986999999999998</c:v>
                </c:pt>
                <c:pt idx="734">
                  <c:v>6.1310000000000002</c:v>
                </c:pt>
                <c:pt idx="735">
                  <c:v>6.3559000000000001</c:v>
                </c:pt>
                <c:pt idx="736">
                  <c:v>6.5708000000000002</c:v>
                </c:pt>
                <c:pt idx="737">
                  <c:v>6.7716000000000003</c:v>
                </c:pt>
                <c:pt idx="738">
                  <c:v>6.9649000000000001</c:v>
                </c:pt>
                <c:pt idx="739">
                  <c:v>7.1456999999999997</c:v>
                </c:pt>
                <c:pt idx="740">
                  <c:v>7.3125</c:v>
                </c:pt>
                <c:pt idx="741">
                  <c:v>7.4585999999999997</c:v>
                </c:pt>
                <c:pt idx="742">
                  <c:v>7.5834999999999999</c:v>
                </c:pt>
                <c:pt idx="743">
                  <c:v>7.6841999999999997</c:v>
                </c:pt>
                <c:pt idx="744">
                  <c:v>7.7584</c:v>
                </c:pt>
                <c:pt idx="745">
                  <c:v>7.8236999999999997</c:v>
                </c:pt>
                <c:pt idx="746">
                  <c:v>7.8818000000000001</c:v>
                </c:pt>
                <c:pt idx="747">
                  <c:v>7.9436</c:v>
                </c:pt>
                <c:pt idx="748">
                  <c:v>8.0107999999999997</c:v>
                </c:pt>
                <c:pt idx="749">
                  <c:v>8.0822000000000003</c:v>
                </c:pt>
                <c:pt idx="750">
                  <c:v>8.1621000000000006</c:v>
                </c:pt>
                <c:pt idx="751">
                  <c:v>8.2539999999999996</c:v>
                </c:pt>
                <c:pt idx="752">
                  <c:v>8.3492999999999995</c:v>
                </c:pt>
                <c:pt idx="753">
                  <c:v>8.4460999999999995</c:v>
                </c:pt>
                <c:pt idx="754">
                  <c:v>8.5326000000000004</c:v>
                </c:pt>
                <c:pt idx="755">
                  <c:v>8.6173000000000002</c:v>
                </c:pt>
                <c:pt idx="756">
                  <c:v>8.6997999999999998</c:v>
                </c:pt>
                <c:pt idx="757">
                  <c:v>8.7715999999999994</c:v>
                </c:pt>
                <c:pt idx="758">
                  <c:v>8.8427000000000007</c:v>
                </c:pt>
                <c:pt idx="759">
                  <c:v>8.9267000000000003</c:v>
                </c:pt>
                <c:pt idx="760">
                  <c:v>9.0052000000000003</c:v>
                </c:pt>
                <c:pt idx="761">
                  <c:v>9.0846999999999998</c:v>
                </c:pt>
                <c:pt idx="762">
                  <c:v>9.1872000000000007</c:v>
                </c:pt>
                <c:pt idx="763">
                  <c:v>9.3023000000000007</c:v>
                </c:pt>
                <c:pt idx="764">
                  <c:v>9.4214000000000002</c:v>
                </c:pt>
                <c:pt idx="765">
                  <c:v>9.5457999999999998</c:v>
                </c:pt>
                <c:pt idx="766">
                  <c:v>9.6819000000000006</c:v>
                </c:pt>
                <c:pt idx="767">
                  <c:v>9.8143999999999991</c:v>
                </c:pt>
                <c:pt idx="768">
                  <c:v>9.9544999999999995</c:v>
                </c:pt>
                <c:pt idx="769">
                  <c:v>10.089</c:v>
                </c:pt>
                <c:pt idx="770">
                  <c:v>10.224</c:v>
                </c:pt>
                <c:pt idx="771">
                  <c:v>10.361000000000001</c:v>
                </c:pt>
                <c:pt idx="772">
                  <c:v>10.49</c:v>
                </c:pt>
                <c:pt idx="773">
                  <c:v>10.621</c:v>
                </c:pt>
                <c:pt idx="774">
                  <c:v>10.752000000000001</c:v>
                </c:pt>
                <c:pt idx="775">
                  <c:v>10.875999999999999</c:v>
                </c:pt>
                <c:pt idx="776">
                  <c:v>10.997999999999999</c:v>
                </c:pt>
                <c:pt idx="777">
                  <c:v>11.116</c:v>
                </c:pt>
                <c:pt idx="778">
                  <c:v>11.231999999999999</c:v>
                </c:pt>
                <c:pt idx="779">
                  <c:v>11.335000000000001</c:v>
                </c:pt>
                <c:pt idx="780">
                  <c:v>11.433</c:v>
                </c:pt>
                <c:pt idx="781">
                  <c:v>11.523</c:v>
                </c:pt>
                <c:pt idx="782">
                  <c:v>11.614000000000001</c:v>
                </c:pt>
                <c:pt idx="783">
                  <c:v>11.69</c:v>
                </c:pt>
                <c:pt idx="784">
                  <c:v>11.747</c:v>
                </c:pt>
                <c:pt idx="785">
                  <c:v>11.789</c:v>
                </c:pt>
                <c:pt idx="786">
                  <c:v>11.823</c:v>
                </c:pt>
                <c:pt idx="787">
                  <c:v>11.846</c:v>
                </c:pt>
                <c:pt idx="788">
                  <c:v>11.86</c:v>
                </c:pt>
                <c:pt idx="789">
                  <c:v>11.88</c:v>
                </c:pt>
                <c:pt idx="790">
                  <c:v>11.903</c:v>
                </c:pt>
                <c:pt idx="791">
                  <c:v>11.919</c:v>
                </c:pt>
                <c:pt idx="792">
                  <c:v>11.935</c:v>
                </c:pt>
                <c:pt idx="793">
                  <c:v>11.942</c:v>
                </c:pt>
                <c:pt idx="794">
                  <c:v>11.94</c:v>
                </c:pt>
                <c:pt idx="795">
                  <c:v>11.938000000000001</c:v>
                </c:pt>
                <c:pt idx="796">
                  <c:v>11.933</c:v>
                </c:pt>
                <c:pt idx="797">
                  <c:v>11.928000000000001</c:v>
                </c:pt>
                <c:pt idx="798">
                  <c:v>11.922000000000001</c:v>
                </c:pt>
                <c:pt idx="799">
                  <c:v>11.917</c:v>
                </c:pt>
                <c:pt idx="800">
                  <c:v>11.916</c:v>
                </c:pt>
                <c:pt idx="801">
                  <c:v>11.906000000000001</c:v>
                </c:pt>
                <c:pt idx="802">
                  <c:v>11.901</c:v>
                </c:pt>
                <c:pt idx="803">
                  <c:v>11.903</c:v>
                </c:pt>
                <c:pt idx="804">
                  <c:v>11.9</c:v>
                </c:pt>
                <c:pt idx="805">
                  <c:v>11.887</c:v>
                </c:pt>
                <c:pt idx="806">
                  <c:v>11.872999999999999</c:v>
                </c:pt>
                <c:pt idx="807">
                  <c:v>11.861000000000001</c:v>
                </c:pt>
                <c:pt idx="808">
                  <c:v>11.853</c:v>
                </c:pt>
                <c:pt idx="809">
                  <c:v>11.845000000000001</c:v>
                </c:pt>
                <c:pt idx="810">
                  <c:v>11.833</c:v>
                </c:pt>
                <c:pt idx="811">
                  <c:v>11.811</c:v>
                </c:pt>
                <c:pt idx="812">
                  <c:v>11.787000000000001</c:v>
                </c:pt>
                <c:pt idx="813">
                  <c:v>11.769</c:v>
                </c:pt>
                <c:pt idx="814">
                  <c:v>11.753</c:v>
                </c:pt>
                <c:pt idx="815">
                  <c:v>11.723000000000001</c:v>
                </c:pt>
                <c:pt idx="816">
                  <c:v>11.678000000000001</c:v>
                </c:pt>
                <c:pt idx="817">
                  <c:v>11.632</c:v>
                </c:pt>
                <c:pt idx="818">
                  <c:v>11.599</c:v>
                </c:pt>
                <c:pt idx="819">
                  <c:v>11.571</c:v>
                </c:pt>
                <c:pt idx="820">
                  <c:v>11.541</c:v>
                </c:pt>
                <c:pt idx="821">
                  <c:v>11.515000000000001</c:v>
                </c:pt>
                <c:pt idx="822">
                  <c:v>11.497999999999999</c:v>
                </c:pt>
                <c:pt idx="823">
                  <c:v>11.48</c:v>
                </c:pt>
                <c:pt idx="824">
                  <c:v>11.45</c:v>
                </c:pt>
                <c:pt idx="825">
                  <c:v>11.417999999999999</c:v>
                </c:pt>
                <c:pt idx="826">
                  <c:v>11.394</c:v>
                </c:pt>
                <c:pt idx="827">
                  <c:v>11.372</c:v>
                </c:pt>
                <c:pt idx="828">
                  <c:v>11.351000000000001</c:v>
                </c:pt>
                <c:pt idx="829">
                  <c:v>11.337</c:v>
                </c:pt>
                <c:pt idx="830">
                  <c:v>11.333</c:v>
                </c:pt>
                <c:pt idx="831">
                  <c:v>11.339</c:v>
                </c:pt>
                <c:pt idx="832">
                  <c:v>11.348000000000001</c:v>
                </c:pt>
                <c:pt idx="833">
                  <c:v>11.358000000000001</c:v>
                </c:pt>
                <c:pt idx="834">
                  <c:v>11.367000000000001</c:v>
                </c:pt>
                <c:pt idx="835">
                  <c:v>11.372</c:v>
                </c:pt>
                <c:pt idx="836">
                  <c:v>11.375</c:v>
                </c:pt>
                <c:pt idx="837">
                  <c:v>11.377000000000001</c:v>
                </c:pt>
                <c:pt idx="838">
                  <c:v>11.37</c:v>
                </c:pt>
                <c:pt idx="839">
                  <c:v>11.356999999999999</c:v>
                </c:pt>
                <c:pt idx="840">
                  <c:v>11.342000000000001</c:v>
                </c:pt>
                <c:pt idx="841">
                  <c:v>11.324999999999999</c:v>
                </c:pt>
                <c:pt idx="842">
                  <c:v>11.318</c:v>
                </c:pt>
                <c:pt idx="843">
                  <c:v>11.317</c:v>
                </c:pt>
                <c:pt idx="844">
                  <c:v>11.308</c:v>
                </c:pt>
                <c:pt idx="845">
                  <c:v>11.303000000000001</c:v>
                </c:pt>
                <c:pt idx="846">
                  <c:v>11.295999999999999</c:v>
                </c:pt>
                <c:pt idx="847">
                  <c:v>11.297000000000001</c:v>
                </c:pt>
                <c:pt idx="848">
                  <c:v>11.305</c:v>
                </c:pt>
                <c:pt idx="849">
                  <c:v>11.308</c:v>
                </c:pt>
                <c:pt idx="850">
                  <c:v>11.305</c:v>
                </c:pt>
                <c:pt idx="851">
                  <c:v>11.302</c:v>
                </c:pt>
                <c:pt idx="852">
                  <c:v>11.294</c:v>
                </c:pt>
                <c:pt idx="853">
                  <c:v>11.284000000000001</c:v>
                </c:pt>
                <c:pt idx="854">
                  <c:v>11.282999999999999</c:v>
                </c:pt>
                <c:pt idx="855">
                  <c:v>11.292</c:v>
                </c:pt>
                <c:pt idx="856">
                  <c:v>11.302</c:v>
                </c:pt>
                <c:pt idx="857">
                  <c:v>11.305999999999999</c:v>
                </c:pt>
                <c:pt idx="858">
                  <c:v>11.311</c:v>
                </c:pt>
                <c:pt idx="859">
                  <c:v>11.307</c:v>
                </c:pt>
                <c:pt idx="860">
                  <c:v>11.288</c:v>
                </c:pt>
                <c:pt idx="861">
                  <c:v>11.257999999999999</c:v>
                </c:pt>
                <c:pt idx="862">
                  <c:v>11.224</c:v>
                </c:pt>
                <c:pt idx="863">
                  <c:v>11.196999999999999</c:v>
                </c:pt>
                <c:pt idx="864">
                  <c:v>11.175000000000001</c:v>
                </c:pt>
                <c:pt idx="865">
                  <c:v>11.154</c:v>
                </c:pt>
                <c:pt idx="866">
                  <c:v>11.143000000000001</c:v>
                </c:pt>
                <c:pt idx="867">
                  <c:v>11.137</c:v>
                </c:pt>
                <c:pt idx="868">
                  <c:v>11.132</c:v>
                </c:pt>
                <c:pt idx="869">
                  <c:v>11.129</c:v>
                </c:pt>
                <c:pt idx="870">
                  <c:v>11.128</c:v>
                </c:pt>
                <c:pt idx="871">
                  <c:v>11.116</c:v>
                </c:pt>
                <c:pt idx="872">
                  <c:v>11.106</c:v>
                </c:pt>
                <c:pt idx="873">
                  <c:v>11.096</c:v>
                </c:pt>
                <c:pt idx="874">
                  <c:v>11.086</c:v>
                </c:pt>
                <c:pt idx="875">
                  <c:v>11.073</c:v>
                </c:pt>
                <c:pt idx="876">
                  <c:v>11.065</c:v>
                </c:pt>
                <c:pt idx="877">
                  <c:v>11.055999999999999</c:v>
                </c:pt>
                <c:pt idx="878">
                  <c:v>11.045</c:v>
                </c:pt>
                <c:pt idx="879">
                  <c:v>11.04</c:v>
                </c:pt>
                <c:pt idx="880">
                  <c:v>11.039</c:v>
                </c:pt>
                <c:pt idx="881">
                  <c:v>11.035</c:v>
                </c:pt>
                <c:pt idx="882">
                  <c:v>11.036</c:v>
                </c:pt>
                <c:pt idx="883">
                  <c:v>11.037000000000001</c:v>
                </c:pt>
                <c:pt idx="884">
                  <c:v>11.038</c:v>
                </c:pt>
                <c:pt idx="885">
                  <c:v>11.032</c:v>
                </c:pt>
                <c:pt idx="886">
                  <c:v>11.026</c:v>
                </c:pt>
                <c:pt idx="887">
                  <c:v>11.023</c:v>
                </c:pt>
                <c:pt idx="888">
                  <c:v>11.023999999999999</c:v>
                </c:pt>
                <c:pt idx="889">
                  <c:v>11.032</c:v>
                </c:pt>
                <c:pt idx="890">
                  <c:v>11.032999999999999</c:v>
                </c:pt>
                <c:pt idx="891">
                  <c:v>11.032</c:v>
                </c:pt>
                <c:pt idx="892">
                  <c:v>11.037000000000001</c:v>
                </c:pt>
                <c:pt idx="893">
                  <c:v>11.037000000000001</c:v>
                </c:pt>
                <c:pt idx="894">
                  <c:v>11.032999999999999</c:v>
                </c:pt>
                <c:pt idx="895">
                  <c:v>11.029</c:v>
                </c:pt>
                <c:pt idx="896">
                  <c:v>11.025</c:v>
                </c:pt>
                <c:pt idx="897">
                  <c:v>11.018000000000001</c:v>
                </c:pt>
                <c:pt idx="898">
                  <c:v>11.007999999999999</c:v>
                </c:pt>
                <c:pt idx="899">
                  <c:v>10.994999999999999</c:v>
                </c:pt>
                <c:pt idx="900">
                  <c:v>10.981</c:v>
                </c:pt>
                <c:pt idx="901">
                  <c:v>10.973000000000001</c:v>
                </c:pt>
                <c:pt idx="902">
                  <c:v>10.968999999999999</c:v>
                </c:pt>
                <c:pt idx="903">
                  <c:v>10.967000000000001</c:v>
                </c:pt>
                <c:pt idx="904">
                  <c:v>10.968999999999999</c:v>
                </c:pt>
                <c:pt idx="905">
                  <c:v>10.972</c:v>
                </c:pt>
                <c:pt idx="906">
                  <c:v>10.974</c:v>
                </c:pt>
                <c:pt idx="907">
                  <c:v>10.973000000000001</c:v>
                </c:pt>
                <c:pt idx="908">
                  <c:v>10.978</c:v>
                </c:pt>
                <c:pt idx="909">
                  <c:v>10.99</c:v>
                </c:pt>
                <c:pt idx="910">
                  <c:v>11.009</c:v>
                </c:pt>
                <c:pt idx="911">
                  <c:v>11.028</c:v>
                </c:pt>
                <c:pt idx="912">
                  <c:v>11.055999999999999</c:v>
                </c:pt>
                <c:pt idx="913">
                  <c:v>11.086</c:v>
                </c:pt>
                <c:pt idx="914">
                  <c:v>11.109</c:v>
                </c:pt>
                <c:pt idx="915">
                  <c:v>11.125</c:v>
                </c:pt>
                <c:pt idx="916">
                  <c:v>11.141999999999999</c:v>
                </c:pt>
                <c:pt idx="917">
                  <c:v>11.163</c:v>
                </c:pt>
                <c:pt idx="918">
                  <c:v>11.188000000000001</c:v>
                </c:pt>
                <c:pt idx="919">
                  <c:v>11.212</c:v>
                </c:pt>
                <c:pt idx="920">
                  <c:v>11.237</c:v>
                </c:pt>
                <c:pt idx="921">
                  <c:v>11.26</c:v>
                </c:pt>
                <c:pt idx="922">
                  <c:v>11.282</c:v>
                </c:pt>
                <c:pt idx="923">
                  <c:v>11.3</c:v>
                </c:pt>
                <c:pt idx="924">
                  <c:v>11.323</c:v>
                </c:pt>
                <c:pt idx="925">
                  <c:v>11.361000000000001</c:v>
                </c:pt>
                <c:pt idx="926">
                  <c:v>11.413</c:v>
                </c:pt>
                <c:pt idx="927">
                  <c:v>11.456</c:v>
                </c:pt>
                <c:pt idx="928">
                  <c:v>11.497</c:v>
                </c:pt>
                <c:pt idx="929">
                  <c:v>11.528</c:v>
                </c:pt>
                <c:pt idx="930">
                  <c:v>11.547000000000001</c:v>
                </c:pt>
                <c:pt idx="931">
                  <c:v>11.564</c:v>
                </c:pt>
                <c:pt idx="932">
                  <c:v>11.561999999999999</c:v>
                </c:pt>
                <c:pt idx="933">
                  <c:v>11.525</c:v>
                </c:pt>
                <c:pt idx="934">
                  <c:v>11.478</c:v>
                </c:pt>
                <c:pt idx="935">
                  <c:v>11.420999999999999</c:v>
                </c:pt>
                <c:pt idx="936">
                  <c:v>11.349</c:v>
                </c:pt>
                <c:pt idx="937">
                  <c:v>11.273</c:v>
                </c:pt>
                <c:pt idx="938">
                  <c:v>11.211</c:v>
                </c:pt>
                <c:pt idx="939">
                  <c:v>11.151999999999999</c:v>
                </c:pt>
                <c:pt idx="940">
                  <c:v>11.101000000000001</c:v>
                </c:pt>
                <c:pt idx="941">
                  <c:v>11.052</c:v>
                </c:pt>
                <c:pt idx="942">
                  <c:v>11.01</c:v>
                </c:pt>
                <c:pt idx="943">
                  <c:v>10.991</c:v>
                </c:pt>
                <c:pt idx="944">
                  <c:v>10.986000000000001</c:v>
                </c:pt>
                <c:pt idx="945">
                  <c:v>10.986000000000001</c:v>
                </c:pt>
                <c:pt idx="946">
                  <c:v>10.993</c:v>
                </c:pt>
                <c:pt idx="947">
                  <c:v>11.013999999999999</c:v>
                </c:pt>
                <c:pt idx="948">
                  <c:v>11.038</c:v>
                </c:pt>
                <c:pt idx="949">
                  <c:v>11.065</c:v>
                </c:pt>
                <c:pt idx="950">
                  <c:v>11.093999999999999</c:v>
                </c:pt>
                <c:pt idx="951">
                  <c:v>11.118</c:v>
                </c:pt>
                <c:pt idx="952">
                  <c:v>11.141</c:v>
                </c:pt>
                <c:pt idx="953">
                  <c:v>11.157</c:v>
                </c:pt>
                <c:pt idx="954">
                  <c:v>11.179</c:v>
                </c:pt>
                <c:pt idx="955">
                  <c:v>11.2</c:v>
                </c:pt>
                <c:pt idx="956">
                  <c:v>11.21</c:v>
                </c:pt>
                <c:pt idx="957">
                  <c:v>11.221</c:v>
                </c:pt>
                <c:pt idx="958">
                  <c:v>11.231</c:v>
                </c:pt>
                <c:pt idx="959">
                  <c:v>11.24</c:v>
                </c:pt>
                <c:pt idx="960">
                  <c:v>11.254</c:v>
                </c:pt>
                <c:pt idx="961">
                  <c:v>11.266</c:v>
                </c:pt>
                <c:pt idx="962">
                  <c:v>11.286</c:v>
                </c:pt>
                <c:pt idx="963">
                  <c:v>11.303000000000001</c:v>
                </c:pt>
                <c:pt idx="964">
                  <c:v>11.321</c:v>
                </c:pt>
                <c:pt idx="965">
                  <c:v>11.332000000000001</c:v>
                </c:pt>
                <c:pt idx="966">
                  <c:v>11.336</c:v>
                </c:pt>
                <c:pt idx="967">
                  <c:v>11.337</c:v>
                </c:pt>
                <c:pt idx="968">
                  <c:v>11.332000000000001</c:v>
                </c:pt>
                <c:pt idx="969">
                  <c:v>11.332000000000001</c:v>
                </c:pt>
                <c:pt idx="970">
                  <c:v>11.342000000000001</c:v>
                </c:pt>
                <c:pt idx="971">
                  <c:v>11.352</c:v>
                </c:pt>
                <c:pt idx="972">
                  <c:v>11.361000000000001</c:v>
                </c:pt>
                <c:pt idx="973">
                  <c:v>11.367000000000001</c:v>
                </c:pt>
                <c:pt idx="974">
                  <c:v>11.38</c:v>
                </c:pt>
                <c:pt idx="975">
                  <c:v>11.398</c:v>
                </c:pt>
                <c:pt idx="976">
                  <c:v>11.406000000000001</c:v>
                </c:pt>
                <c:pt idx="977">
                  <c:v>11.411</c:v>
                </c:pt>
                <c:pt idx="978">
                  <c:v>11.417999999999999</c:v>
                </c:pt>
                <c:pt idx="979">
                  <c:v>11.425000000000001</c:v>
                </c:pt>
                <c:pt idx="980">
                  <c:v>11.429</c:v>
                </c:pt>
                <c:pt idx="981">
                  <c:v>11.432</c:v>
                </c:pt>
                <c:pt idx="982">
                  <c:v>11.443</c:v>
                </c:pt>
                <c:pt idx="983">
                  <c:v>11.445</c:v>
                </c:pt>
                <c:pt idx="984">
                  <c:v>11.448</c:v>
                </c:pt>
                <c:pt idx="985">
                  <c:v>11.456</c:v>
                </c:pt>
                <c:pt idx="986">
                  <c:v>11.459</c:v>
                </c:pt>
                <c:pt idx="987">
                  <c:v>11.456</c:v>
                </c:pt>
                <c:pt idx="988">
                  <c:v>11.47</c:v>
                </c:pt>
                <c:pt idx="989">
                  <c:v>11.494999999999999</c:v>
                </c:pt>
                <c:pt idx="990">
                  <c:v>11.513999999999999</c:v>
                </c:pt>
                <c:pt idx="991">
                  <c:v>11.544</c:v>
                </c:pt>
                <c:pt idx="992">
                  <c:v>11.577999999999999</c:v>
                </c:pt>
                <c:pt idx="993">
                  <c:v>11.602</c:v>
                </c:pt>
                <c:pt idx="994">
                  <c:v>11.628</c:v>
                </c:pt>
                <c:pt idx="995">
                  <c:v>11.66</c:v>
                </c:pt>
                <c:pt idx="996">
                  <c:v>11.677</c:v>
                </c:pt>
                <c:pt idx="997">
                  <c:v>11.695</c:v>
                </c:pt>
                <c:pt idx="998">
                  <c:v>11.718999999999999</c:v>
                </c:pt>
                <c:pt idx="999">
                  <c:v>11.743</c:v>
                </c:pt>
                <c:pt idx="1000">
                  <c:v>11.765000000000001</c:v>
                </c:pt>
                <c:pt idx="1001">
                  <c:v>11.792999999999999</c:v>
                </c:pt>
                <c:pt idx="1002">
                  <c:v>11.824</c:v>
                </c:pt>
                <c:pt idx="1003">
                  <c:v>11.853</c:v>
                </c:pt>
                <c:pt idx="1004">
                  <c:v>11.885</c:v>
                </c:pt>
                <c:pt idx="1005">
                  <c:v>11.917</c:v>
                </c:pt>
                <c:pt idx="1006">
                  <c:v>11.941000000000001</c:v>
                </c:pt>
                <c:pt idx="1007">
                  <c:v>11.964</c:v>
                </c:pt>
                <c:pt idx="1008">
                  <c:v>11.989000000000001</c:v>
                </c:pt>
                <c:pt idx="1009">
                  <c:v>12.013</c:v>
                </c:pt>
                <c:pt idx="1010">
                  <c:v>12.029</c:v>
                </c:pt>
                <c:pt idx="1011">
                  <c:v>12.042</c:v>
                </c:pt>
                <c:pt idx="1012">
                  <c:v>12.06</c:v>
                </c:pt>
                <c:pt idx="1013">
                  <c:v>12.077999999999999</c:v>
                </c:pt>
                <c:pt idx="1014">
                  <c:v>12.09</c:v>
                </c:pt>
                <c:pt idx="1015">
                  <c:v>12.093999999999999</c:v>
                </c:pt>
                <c:pt idx="1016">
                  <c:v>12.092000000000001</c:v>
                </c:pt>
                <c:pt idx="1017">
                  <c:v>12.085000000000001</c:v>
                </c:pt>
                <c:pt idx="1018">
                  <c:v>12.08</c:v>
                </c:pt>
                <c:pt idx="1019">
                  <c:v>12.068</c:v>
                </c:pt>
                <c:pt idx="1020">
                  <c:v>12.055</c:v>
                </c:pt>
                <c:pt idx="1021">
                  <c:v>12.045999999999999</c:v>
                </c:pt>
                <c:pt idx="1022">
                  <c:v>12.036</c:v>
                </c:pt>
                <c:pt idx="1023">
                  <c:v>12.028</c:v>
                </c:pt>
                <c:pt idx="1024">
                  <c:v>12.023</c:v>
                </c:pt>
                <c:pt idx="1025">
                  <c:v>12.023</c:v>
                </c:pt>
                <c:pt idx="1026">
                  <c:v>12.026999999999999</c:v>
                </c:pt>
                <c:pt idx="1027">
                  <c:v>12.031000000000001</c:v>
                </c:pt>
                <c:pt idx="1028">
                  <c:v>12.034000000000001</c:v>
                </c:pt>
                <c:pt idx="1029">
                  <c:v>12.044</c:v>
                </c:pt>
                <c:pt idx="1030">
                  <c:v>12.053000000000001</c:v>
                </c:pt>
                <c:pt idx="1031">
                  <c:v>12.065</c:v>
                </c:pt>
                <c:pt idx="1032">
                  <c:v>12.074999999999999</c:v>
                </c:pt>
                <c:pt idx="1033">
                  <c:v>12.086</c:v>
                </c:pt>
                <c:pt idx="1034">
                  <c:v>12.096</c:v>
                </c:pt>
                <c:pt idx="1035">
                  <c:v>12.101000000000001</c:v>
                </c:pt>
                <c:pt idx="1036">
                  <c:v>12.105</c:v>
                </c:pt>
                <c:pt idx="1037">
                  <c:v>12.103999999999999</c:v>
                </c:pt>
                <c:pt idx="1038">
                  <c:v>12.102</c:v>
                </c:pt>
                <c:pt idx="1039">
                  <c:v>12.103999999999999</c:v>
                </c:pt>
                <c:pt idx="1040">
                  <c:v>12.105</c:v>
                </c:pt>
                <c:pt idx="1041">
                  <c:v>12.105</c:v>
                </c:pt>
                <c:pt idx="1042">
                  <c:v>12.105</c:v>
                </c:pt>
                <c:pt idx="1043">
                  <c:v>12.103</c:v>
                </c:pt>
                <c:pt idx="1044">
                  <c:v>12.103</c:v>
                </c:pt>
                <c:pt idx="1045">
                  <c:v>12.1</c:v>
                </c:pt>
                <c:pt idx="1046">
                  <c:v>12.099</c:v>
                </c:pt>
                <c:pt idx="1047">
                  <c:v>12.103</c:v>
                </c:pt>
                <c:pt idx="1048">
                  <c:v>12.108000000000001</c:v>
                </c:pt>
                <c:pt idx="1049">
                  <c:v>12.119</c:v>
                </c:pt>
                <c:pt idx="1050">
                  <c:v>12.137</c:v>
                </c:pt>
                <c:pt idx="1051">
                  <c:v>12.153</c:v>
                </c:pt>
                <c:pt idx="1052">
                  <c:v>12.167</c:v>
                </c:pt>
                <c:pt idx="1053">
                  <c:v>12.180999999999999</c:v>
                </c:pt>
                <c:pt idx="1054">
                  <c:v>12.195</c:v>
                </c:pt>
                <c:pt idx="1055">
                  <c:v>12.205</c:v>
                </c:pt>
                <c:pt idx="1056">
                  <c:v>12.215</c:v>
                </c:pt>
                <c:pt idx="1057">
                  <c:v>12.224</c:v>
                </c:pt>
                <c:pt idx="1058">
                  <c:v>12.234</c:v>
                </c:pt>
                <c:pt idx="1059">
                  <c:v>12.24</c:v>
                </c:pt>
                <c:pt idx="1060">
                  <c:v>12.244</c:v>
                </c:pt>
                <c:pt idx="1061">
                  <c:v>12.244999999999999</c:v>
                </c:pt>
                <c:pt idx="1062">
                  <c:v>12.243</c:v>
                </c:pt>
                <c:pt idx="1063">
                  <c:v>12.244</c:v>
                </c:pt>
                <c:pt idx="1064">
                  <c:v>12.244999999999999</c:v>
                </c:pt>
                <c:pt idx="1065">
                  <c:v>12.244</c:v>
                </c:pt>
                <c:pt idx="1066">
                  <c:v>12.244</c:v>
                </c:pt>
                <c:pt idx="1067">
                  <c:v>12.24</c:v>
                </c:pt>
                <c:pt idx="1068">
                  <c:v>12.234</c:v>
                </c:pt>
                <c:pt idx="1069">
                  <c:v>12.228999999999999</c:v>
                </c:pt>
                <c:pt idx="1070">
                  <c:v>12.23</c:v>
                </c:pt>
                <c:pt idx="1071">
                  <c:v>12.231</c:v>
                </c:pt>
                <c:pt idx="1072">
                  <c:v>12.238</c:v>
                </c:pt>
                <c:pt idx="1073">
                  <c:v>12.244999999999999</c:v>
                </c:pt>
                <c:pt idx="1074">
                  <c:v>12.25</c:v>
                </c:pt>
                <c:pt idx="1075">
                  <c:v>12.257</c:v>
                </c:pt>
                <c:pt idx="1076">
                  <c:v>12.265000000000001</c:v>
                </c:pt>
                <c:pt idx="1077">
                  <c:v>12.268000000000001</c:v>
                </c:pt>
                <c:pt idx="1078">
                  <c:v>12.272</c:v>
                </c:pt>
                <c:pt idx="1079">
                  <c:v>12.276</c:v>
                </c:pt>
                <c:pt idx="1080">
                  <c:v>12.285</c:v>
                </c:pt>
                <c:pt idx="1081">
                  <c:v>12.292</c:v>
                </c:pt>
                <c:pt idx="1082">
                  <c:v>12.295999999999999</c:v>
                </c:pt>
                <c:pt idx="1083">
                  <c:v>12.304</c:v>
                </c:pt>
                <c:pt idx="1084">
                  <c:v>12.308999999999999</c:v>
                </c:pt>
                <c:pt idx="1085">
                  <c:v>12.318</c:v>
                </c:pt>
                <c:pt idx="1086">
                  <c:v>12.329000000000001</c:v>
                </c:pt>
                <c:pt idx="1087">
                  <c:v>12.337999999999999</c:v>
                </c:pt>
                <c:pt idx="1088">
                  <c:v>12.347</c:v>
                </c:pt>
                <c:pt idx="1089">
                  <c:v>12.351000000000001</c:v>
                </c:pt>
                <c:pt idx="1090">
                  <c:v>12.356</c:v>
                </c:pt>
                <c:pt idx="1091">
                  <c:v>12.365</c:v>
                </c:pt>
                <c:pt idx="1092">
                  <c:v>12.372</c:v>
                </c:pt>
                <c:pt idx="1093">
                  <c:v>12.375</c:v>
                </c:pt>
                <c:pt idx="1094">
                  <c:v>12.377000000000001</c:v>
                </c:pt>
                <c:pt idx="1095">
                  <c:v>12.375999999999999</c:v>
                </c:pt>
                <c:pt idx="1096">
                  <c:v>12.37</c:v>
                </c:pt>
                <c:pt idx="1097">
                  <c:v>12.36</c:v>
                </c:pt>
                <c:pt idx="1098">
                  <c:v>12.351000000000001</c:v>
                </c:pt>
                <c:pt idx="1099">
                  <c:v>12.346</c:v>
                </c:pt>
                <c:pt idx="1100">
                  <c:v>12.343999999999999</c:v>
                </c:pt>
                <c:pt idx="1101">
                  <c:v>12.343</c:v>
                </c:pt>
                <c:pt idx="1102">
                  <c:v>12.342000000000001</c:v>
                </c:pt>
                <c:pt idx="1103">
                  <c:v>12.346</c:v>
                </c:pt>
                <c:pt idx="1104">
                  <c:v>12.351000000000001</c:v>
                </c:pt>
                <c:pt idx="1105">
                  <c:v>12.358000000000001</c:v>
                </c:pt>
                <c:pt idx="1106">
                  <c:v>12.366</c:v>
                </c:pt>
                <c:pt idx="1107">
                  <c:v>12.374000000000001</c:v>
                </c:pt>
                <c:pt idx="1108">
                  <c:v>12.382</c:v>
                </c:pt>
                <c:pt idx="1109">
                  <c:v>12.391999999999999</c:v>
                </c:pt>
                <c:pt idx="1110">
                  <c:v>12.4</c:v>
                </c:pt>
                <c:pt idx="1111">
                  <c:v>12.407999999999999</c:v>
                </c:pt>
                <c:pt idx="1112">
                  <c:v>12.423</c:v>
                </c:pt>
                <c:pt idx="1113">
                  <c:v>12.441000000000001</c:v>
                </c:pt>
                <c:pt idx="1114">
                  <c:v>12.462999999999999</c:v>
                </c:pt>
                <c:pt idx="1115">
                  <c:v>12.486000000000001</c:v>
                </c:pt>
                <c:pt idx="1116">
                  <c:v>12.512</c:v>
                </c:pt>
                <c:pt idx="1117">
                  <c:v>12.534000000000001</c:v>
                </c:pt>
                <c:pt idx="1118">
                  <c:v>12.55</c:v>
                </c:pt>
                <c:pt idx="1119">
                  <c:v>12.554</c:v>
                </c:pt>
                <c:pt idx="1120">
                  <c:v>12.551</c:v>
                </c:pt>
                <c:pt idx="1121">
                  <c:v>12.542999999999999</c:v>
                </c:pt>
                <c:pt idx="1122">
                  <c:v>12.529</c:v>
                </c:pt>
                <c:pt idx="1123">
                  <c:v>12.507999999999999</c:v>
                </c:pt>
                <c:pt idx="1124">
                  <c:v>12.481999999999999</c:v>
                </c:pt>
                <c:pt idx="1125">
                  <c:v>12.467000000000001</c:v>
                </c:pt>
                <c:pt idx="1126">
                  <c:v>12.464</c:v>
                </c:pt>
                <c:pt idx="1127">
                  <c:v>12.471</c:v>
                </c:pt>
                <c:pt idx="1128">
                  <c:v>12.481999999999999</c:v>
                </c:pt>
                <c:pt idx="1129">
                  <c:v>12.502000000000001</c:v>
                </c:pt>
                <c:pt idx="1130">
                  <c:v>12.531000000000001</c:v>
                </c:pt>
                <c:pt idx="1131">
                  <c:v>12.561999999999999</c:v>
                </c:pt>
                <c:pt idx="1132">
                  <c:v>12.585000000000001</c:v>
                </c:pt>
                <c:pt idx="1133">
                  <c:v>12.613</c:v>
                </c:pt>
                <c:pt idx="1134">
                  <c:v>12.643000000000001</c:v>
                </c:pt>
                <c:pt idx="1135">
                  <c:v>12.673999999999999</c:v>
                </c:pt>
                <c:pt idx="1136">
                  <c:v>12.698</c:v>
                </c:pt>
                <c:pt idx="1137">
                  <c:v>12.707000000000001</c:v>
                </c:pt>
                <c:pt idx="1138">
                  <c:v>12.71</c:v>
                </c:pt>
                <c:pt idx="1139">
                  <c:v>12.714</c:v>
                </c:pt>
                <c:pt idx="1140">
                  <c:v>12.714</c:v>
                </c:pt>
                <c:pt idx="1141">
                  <c:v>12.717000000000001</c:v>
                </c:pt>
                <c:pt idx="1142">
                  <c:v>12.715</c:v>
                </c:pt>
                <c:pt idx="1143">
                  <c:v>12.707000000000001</c:v>
                </c:pt>
                <c:pt idx="1144">
                  <c:v>12.696999999999999</c:v>
                </c:pt>
                <c:pt idx="1145">
                  <c:v>12.688000000000001</c:v>
                </c:pt>
                <c:pt idx="1146">
                  <c:v>12.683</c:v>
                </c:pt>
                <c:pt idx="1147">
                  <c:v>12.676</c:v>
                </c:pt>
                <c:pt idx="1148">
                  <c:v>12.664</c:v>
                </c:pt>
                <c:pt idx="1149">
                  <c:v>12.661</c:v>
                </c:pt>
                <c:pt idx="1150">
                  <c:v>12.667</c:v>
                </c:pt>
                <c:pt idx="1151">
                  <c:v>12.680999999999999</c:v>
                </c:pt>
                <c:pt idx="1152">
                  <c:v>12.707000000000001</c:v>
                </c:pt>
                <c:pt idx="1153">
                  <c:v>12.74</c:v>
                </c:pt>
                <c:pt idx="1154">
                  <c:v>12.78</c:v>
                </c:pt>
                <c:pt idx="1155">
                  <c:v>12.82</c:v>
                </c:pt>
                <c:pt idx="1156">
                  <c:v>12.858000000000001</c:v>
                </c:pt>
                <c:pt idx="1157">
                  <c:v>12.898999999999999</c:v>
                </c:pt>
                <c:pt idx="1158">
                  <c:v>12.951000000000001</c:v>
                </c:pt>
                <c:pt idx="1159">
                  <c:v>13.010999999999999</c:v>
                </c:pt>
                <c:pt idx="1160">
                  <c:v>13.076000000000001</c:v>
                </c:pt>
                <c:pt idx="1161">
                  <c:v>13.154999999999999</c:v>
                </c:pt>
                <c:pt idx="1162">
                  <c:v>13.246</c:v>
                </c:pt>
                <c:pt idx="1163">
                  <c:v>13.346</c:v>
                </c:pt>
                <c:pt idx="1164">
                  <c:v>13.457000000000001</c:v>
                </c:pt>
                <c:pt idx="1165">
                  <c:v>13.564</c:v>
                </c:pt>
                <c:pt idx="1166">
                  <c:v>13.67</c:v>
                </c:pt>
                <c:pt idx="1167">
                  <c:v>13.782</c:v>
                </c:pt>
                <c:pt idx="1168">
                  <c:v>13.888</c:v>
                </c:pt>
                <c:pt idx="1169">
                  <c:v>13.994</c:v>
                </c:pt>
                <c:pt idx="1170">
                  <c:v>14.098000000000001</c:v>
                </c:pt>
                <c:pt idx="1171">
                  <c:v>14.193</c:v>
                </c:pt>
                <c:pt idx="1172">
                  <c:v>14.284000000000001</c:v>
                </c:pt>
                <c:pt idx="1173">
                  <c:v>14.372</c:v>
                </c:pt>
                <c:pt idx="1174">
                  <c:v>14.459</c:v>
                </c:pt>
                <c:pt idx="1175">
                  <c:v>14.538</c:v>
                </c:pt>
                <c:pt idx="1176">
                  <c:v>14.601000000000001</c:v>
                </c:pt>
                <c:pt idx="1177">
                  <c:v>14.654999999999999</c:v>
                </c:pt>
                <c:pt idx="1178">
                  <c:v>14.706</c:v>
                </c:pt>
                <c:pt idx="1179">
                  <c:v>14.755000000000001</c:v>
                </c:pt>
                <c:pt idx="1180">
                  <c:v>14.797000000000001</c:v>
                </c:pt>
                <c:pt idx="1181">
                  <c:v>14.832000000000001</c:v>
                </c:pt>
                <c:pt idx="1182">
                  <c:v>14.862</c:v>
                </c:pt>
                <c:pt idx="1183">
                  <c:v>14.885</c:v>
                </c:pt>
                <c:pt idx="1184">
                  <c:v>14.903</c:v>
                </c:pt>
                <c:pt idx="1185">
                  <c:v>14.917</c:v>
                </c:pt>
                <c:pt idx="1186">
                  <c:v>14.929</c:v>
                </c:pt>
                <c:pt idx="1187">
                  <c:v>14.943</c:v>
                </c:pt>
                <c:pt idx="1188">
                  <c:v>14.956</c:v>
                </c:pt>
                <c:pt idx="1189">
                  <c:v>14.972</c:v>
                </c:pt>
                <c:pt idx="1190">
                  <c:v>14.989000000000001</c:v>
                </c:pt>
                <c:pt idx="1191">
                  <c:v>15.007</c:v>
                </c:pt>
                <c:pt idx="1192">
                  <c:v>15.026</c:v>
                </c:pt>
                <c:pt idx="1193">
                  <c:v>15.048</c:v>
                </c:pt>
                <c:pt idx="1194">
                  <c:v>15.071999999999999</c:v>
                </c:pt>
                <c:pt idx="1195">
                  <c:v>15.097</c:v>
                </c:pt>
                <c:pt idx="1196">
                  <c:v>15.128</c:v>
                </c:pt>
                <c:pt idx="1197">
                  <c:v>15.164999999999999</c:v>
                </c:pt>
                <c:pt idx="1198">
                  <c:v>15.205</c:v>
                </c:pt>
                <c:pt idx="1199">
                  <c:v>15.247</c:v>
                </c:pt>
                <c:pt idx="1200">
                  <c:v>15.288</c:v>
                </c:pt>
                <c:pt idx="1201">
                  <c:v>15.33</c:v>
                </c:pt>
                <c:pt idx="1202">
                  <c:v>15.371</c:v>
                </c:pt>
                <c:pt idx="1203">
                  <c:v>15.411</c:v>
                </c:pt>
                <c:pt idx="1204">
                  <c:v>15.455</c:v>
                </c:pt>
                <c:pt idx="1205">
                  <c:v>15.5</c:v>
                </c:pt>
                <c:pt idx="1206">
                  <c:v>15.542999999999999</c:v>
                </c:pt>
                <c:pt idx="1207">
                  <c:v>15.584</c:v>
                </c:pt>
                <c:pt idx="1208">
                  <c:v>15.625999999999999</c:v>
                </c:pt>
                <c:pt idx="1209">
                  <c:v>15.664999999999999</c:v>
                </c:pt>
                <c:pt idx="1210">
                  <c:v>15.701000000000001</c:v>
                </c:pt>
                <c:pt idx="1211">
                  <c:v>15.737</c:v>
                </c:pt>
                <c:pt idx="1212">
                  <c:v>15.778</c:v>
                </c:pt>
                <c:pt idx="1213">
                  <c:v>15.816000000000001</c:v>
                </c:pt>
                <c:pt idx="1214">
                  <c:v>15.848000000000001</c:v>
                </c:pt>
                <c:pt idx="1215">
                  <c:v>15.875</c:v>
                </c:pt>
                <c:pt idx="1216">
                  <c:v>15.896000000000001</c:v>
                </c:pt>
                <c:pt idx="1217">
                  <c:v>15.913</c:v>
                </c:pt>
                <c:pt idx="1218">
                  <c:v>15.930999999999999</c:v>
                </c:pt>
                <c:pt idx="1219">
                  <c:v>15.946</c:v>
                </c:pt>
                <c:pt idx="1220">
                  <c:v>15.961</c:v>
                </c:pt>
                <c:pt idx="1221">
                  <c:v>15.975</c:v>
                </c:pt>
                <c:pt idx="1222">
                  <c:v>15.987</c:v>
                </c:pt>
                <c:pt idx="1223">
                  <c:v>16</c:v>
                </c:pt>
                <c:pt idx="1224">
                  <c:v>16.009</c:v>
                </c:pt>
                <c:pt idx="1225">
                  <c:v>16.021999999999998</c:v>
                </c:pt>
                <c:pt idx="1226">
                  <c:v>16.038</c:v>
                </c:pt>
                <c:pt idx="1227">
                  <c:v>16.050999999999998</c:v>
                </c:pt>
                <c:pt idx="1228">
                  <c:v>16.071000000000002</c:v>
                </c:pt>
                <c:pt idx="1229">
                  <c:v>16.094000000000001</c:v>
                </c:pt>
                <c:pt idx="1230">
                  <c:v>16.113</c:v>
                </c:pt>
                <c:pt idx="1231">
                  <c:v>16.132000000000001</c:v>
                </c:pt>
                <c:pt idx="1232">
                  <c:v>16.146000000000001</c:v>
                </c:pt>
                <c:pt idx="1233">
                  <c:v>16.155999999999999</c:v>
                </c:pt>
                <c:pt idx="1234">
                  <c:v>16.166</c:v>
                </c:pt>
                <c:pt idx="1235">
                  <c:v>16.170000000000002</c:v>
                </c:pt>
                <c:pt idx="1236">
                  <c:v>16.172999999999998</c:v>
                </c:pt>
                <c:pt idx="1237">
                  <c:v>16.172999999999998</c:v>
                </c:pt>
                <c:pt idx="1238">
                  <c:v>16.172000000000001</c:v>
                </c:pt>
                <c:pt idx="1239">
                  <c:v>16.167000000000002</c:v>
                </c:pt>
                <c:pt idx="1240">
                  <c:v>16.164000000000001</c:v>
                </c:pt>
                <c:pt idx="1241">
                  <c:v>16.167999999999999</c:v>
                </c:pt>
                <c:pt idx="1242">
                  <c:v>16.170000000000002</c:v>
                </c:pt>
                <c:pt idx="1243">
                  <c:v>16.170999999999999</c:v>
                </c:pt>
                <c:pt idx="1244">
                  <c:v>16.170000000000002</c:v>
                </c:pt>
                <c:pt idx="1245">
                  <c:v>16.167000000000002</c:v>
                </c:pt>
                <c:pt idx="1246">
                  <c:v>16.164999999999999</c:v>
                </c:pt>
                <c:pt idx="1247">
                  <c:v>16.158000000000001</c:v>
                </c:pt>
                <c:pt idx="1248">
                  <c:v>16.151</c:v>
                </c:pt>
                <c:pt idx="1249">
                  <c:v>16.13</c:v>
                </c:pt>
                <c:pt idx="1250">
                  <c:v>16.114999999999998</c:v>
                </c:pt>
                <c:pt idx="1251">
                  <c:v>16.108000000000001</c:v>
                </c:pt>
                <c:pt idx="1252">
                  <c:v>16.105</c:v>
                </c:pt>
                <c:pt idx="1253">
                  <c:v>16.114999999999998</c:v>
                </c:pt>
                <c:pt idx="1254">
                  <c:v>16.12</c:v>
                </c:pt>
                <c:pt idx="1255">
                  <c:v>16.126999999999999</c:v>
                </c:pt>
                <c:pt idx="1256">
                  <c:v>16.149000000000001</c:v>
                </c:pt>
                <c:pt idx="1257">
                  <c:v>16.184999999999999</c:v>
                </c:pt>
                <c:pt idx="1258">
                  <c:v>16.216999999999999</c:v>
                </c:pt>
                <c:pt idx="1259">
                  <c:v>16.256</c:v>
                </c:pt>
                <c:pt idx="1260">
                  <c:v>16.309000000000001</c:v>
                </c:pt>
                <c:pt idx="1261">
                  <c:v>16.373000000000001</c:v>
                </c:pt>
                <c:pt idx="1262">
                  <c:v>16.425000000000001</c:v>
                </c:pt>
                <c:pt idx="1263">
                  <c:v>16.466999999999999</c:v>
                </c:pt>
                <c:pt idx="1264">
                  <c:v>16.515999999999998</c:v>
                </c:pt>
                <c:pt idx="1265">
                  <c:v>16.562999999999999</c:v>
                </c:pt>
                <c:pt idx="1266">
                  <c:v>16.603000000000002</c:v>
                </c:pt>
                <c:pt idx="1267">
                  <c:v>16.632999999999999</c:v>
                </c:pt>
                <c:pt idx="1268">
                  <c:v>16.655999999999999</c:v>
                </c:pt>
                <c:pt idx="1269">
                  <c:v>16.666</c:v>
                </c:pt>
                <c:pt idx="1270">
                  <c:v>16.68</c:v>
                </c:pt>
                <c:pt idx="1271">
                  <c:v>16.690999999999999</c:v>
                </c:pt>
                <c:pt idx="1272">
                  <c:v>16.681999999999999</c:v>
                </c:pt>
                <c:pt idx="1273">
                  <c:v>16.666</c:v>
                </c:pt>
                <c:pt idx="1274">
                  <c:v>16.652000000000001</c:v>
                </c:pt>
                <c:pt idx="1275">
                  <c:v>16.628</c:v>
                </c:pt>
                <c:pt idx="1276">
                  <c:v>16.603000000000002</c:v>
                </c:pt>
                <c:pt idx="1277">
                  <c:v>16.588999999999999</c:v>
                </c:pt>
                <c:pt idx="1278">
                  <c:v>16.581</c:v>
                </c:pt>
                <c:pt idx="1279">
                  <c:v>16.573</c:v>
                </c:pt>
                <c:pt idx="1280">
                  <c:v>16.577000000000002</c:v>
                </c:pt>
                <c:pt idx="1281">
                  <c:v>16.594999999999999</c:v>
                </c:pt>
                <c:pt idx="1282">
                  <c:v>16.617000000000001</c:v>
                </c:pt>
                <c:pt idx="1283">
                  <c:v>16.634</c:v>
                </c:pt>
                <c:pt idx="1284">
                  <c:v>16.655000000000001</c:v>
                </c:pt>
                <c:pt idx="1285">
                  <c:v>16.681000000000001</c:v>
                </c:pt>
                <c:pt idx="1286">
                  <c:v>16.707999999999998</c:v>
                </c:pt>
                <c:pt idx="1287">
                  <c:v>16.738</c:v>
                </c:pt>
                <c:pt idx="1288">
                  <c:v>16.763000000000002</c:v>
                </c:pt>
                <c:pt idx="1289">
                  <c:v>16.788</c:v>
                </c:pt>
                <c:pt idx="1290">
                  <c:v>16.815000000000001</c:v>
                </c:pt>
                <c:pt idx="1291">
                  <c:v>16.847999999999999</c:v>
                </c:pt>
                <c:pt idx="1292">
                  <c:v>16.876000000000001</c:v>
                </c:pt>
                <c:pt idx="1293">
                  <c:v>16.899999999999999</c:v>
                </c:pt>
                <c:pt idx="1294">
                  <c:v>16.922000000000001</c:v>
                </c:pt>
                <c:pt idx="1295">
                  <c:v>16.940999999999999</c:v>
                </c:pt>
                <c:pt idx="1296">
                  <c:v>16.951000000000001</c:v>
                </c:pt>
                <c:pt idx="1297">
                  <c:v>16.956</c:v>
                </c:pt>
                <c:pt idx="1298">
                  <c:v>16.954999999999998</c:v>
                </c:pt>
                <c:pt idx="1299">
                  <c:v>16.946999999999999</c:v>
                </c:pt>
                <c:pt idx="1300">
                  <c:v>16.934999999999999</c:v>
                </c:pt>
                <c:pt idx="1301">
                  <c:v>16.917000000000002</c:v>
                </c:pt>
                <c:pt idx="1302">
                  <c:v>16.899999999999999</c:v>
                </c:pt>
                <c:pt idx="1303">
                  <c:v>16.891999999999999</c:v>
                </c:pt>
                <c:pt idx="1304">
                  <c:v>16.884</c:v>
                </c:pt>
                <c:pt idx="1305">
                  <c:v>16.873999999999999</c:v>
                </c:pt>
                <c:pt idx="1306">
                  <c:v>16.861999999999998</c:v>
                </c:pt>
                <c:pt idx="1307">
                  <c:v>16.858000000000001</c:v>
                </c:pt>
                <c:pt idx="1308">
                  <c:v>16.859000000000002</c:v>
                </c:pt>
                <c:pt idx="1309">
                  <c:v>16.869</c:v>
                </c:pt>
                <c:pt idx="1310">
                  <c:v>16.89</c:v>
                </c:pt>
                <c:pt idx="1311">
                  <c:v>16.908999999999999</c:v>
                </c:pt>
                <c:pt idx="1312">
                  <c:v>16.925999999999998</c:v>
                </c:pt>
                <c:pt idx="1313">
                  <c:v>16.940000000000001</c:v>
                </c:pt>
                <c:pt idx="1314">
                  <c:v>16.957000000000001</c:v>
                </c:pt>
                <c:pt idx="1315">
                  <c:v>16.98</c:v>
                </c:pt>
                <c:pt idx="1316">
                  <c:v>17.007999999999999</c:v>
                </c:pt>
                <c:pt idx="1317">
                  <c:v>17.027999999999999</c:v>
                </c:pt>
                <c:pt idx="1318">
                  <c:v>17.045000000000002</c:v>
                </c:pt>
                <c:pt idx="1319">
                  <c:v>17.061</c:v>
                </c:pt>
                <c:pt idx="1320">
                  <c:v>17.07</c:v>
                </c:pt>
                <c:pt idx="1321">
                  <c:v>17.074000000000002</c:v>
                </c:pt>
                <c:pt idx="1322">
                  <c:v>17.077999999999999</c:v>
                </c:pt>
                <c:pt idx="1323">
                  <c:v>17.079000000000001</c:v>
                </c:pt>
                <c:pt idx="1324">
                  <c:v>17.071999999999999</c:v>
                </c:pt>
                <c:pt idx="1325">
                  <c:v>17.068999999999999</c:v>
                </c:pt>
                <c:pt idx="1326">
                  <c:v>17.062000000000001</c:v>
                </c:pt>
                <c:pt idx="1327">
                  <c:v>17.052</c:v>
                </c:pt>
                <c:pt idx="1328">
                  <c:v>17.042999999999999</c:v>
                </c:pt>
                <c:pt idx="1329">
                  <c:v>17.033999999999999</c:v>
                </c:pt>
                <c:pt idx="1330">
                  <c:v>17.021999999999998</c:v>
                </c:pt>
                <c:pt idx="1331">
                  <c:v>17.016999999999999</c:v>
                </c:pt>
                <c:pt idx="1332">
                  <c:v>17.013999999999999</c:v>
                </c:pt>
                <c:pt idx="1333">
                  <c:v>17.013000000000002</c:v>
                </c:pt>
                <c:pt idx="1334">
                  <c:v>17.021999999999998</c:v>
                </c:pt>
                <c:pt idx="1335">
                  <c:v>17.03</c:v>
                </c:pt>
                <c:pt idx="1336">
                  <c:v>17.04</c:v>
                </c:pt>
                <c:pt idx="1337">
                  <c:v>17.050999999999998</c:v>
                </c:pt>
                <c:pt idx="1338">
                  <c:v>17.059999999999999</c:v>
                </c:pt>
                <c:pt idx="1339">
                  <c:v>17.071000000000002</c:v>
                </c:pt>
                <c:pt idx="1340">
                  <c:v>17.079999999999998</c:v>
                </c:pt>
                <c:pt idx="1341">
                  <c:v>17.09</c:v>
                </c:pt>
                <c:pt idx="1342">
                  <c:v>17.100999999999999</c:v>
                </c:pt>
                <c:pt idx="1343">
                  <c:v>17.108000000000001</c:v>
                </c:pt>
                <c:pt idx="1344">
                  <c:v>17.111000000000001</c:v>
                </c:pt>
                <c:pt idx="1345">
                  <c:v>17.11</c:v>
                </c:pt>
                <c:pt idx="1346">
                  <c:v>17.106999999999999</c:v>
                </c:pt>
                <c:pt idx="1347">
                  <c:v>17.102</c:v>
                </c:pt>
                <c:pt idx="1348">
                  <c:v>17.103999999999999</c:v>
                </c:pt>
                <c:pt idx="1349">
                  <c:v>17.108000000000001</c:v>
                </c:pt>
                <c:pt idx="1350">
                  <c:v>17.117000000000001</c:v>
                </c:pt>
                <c:pt idx="1351">
                  <c:v>17.129000000000001</c:v>
                </c:pt>
                <c:pt idx="1352">
                  <c:v>17.146000000000001</c:v>
                </c:pt>
                <c:pt idx="1353">
                  <c:v>17.164000000000001</c:v>
                </c:pt>
                <c:pt idx="1354">
                  <c:v>17.184000000000001</c:v>
                </c:pt>
                <c:pt idx="1355">
                  <c:v>17.202999999999999</c:v>
                </c:pt>
                <c:pt idx="1356">
                  <c:v>17.222000000000001</c:v>
                </c:pt>
                <c:pt idx="1357">
                  <c:v>17.244</c:v>
                </c:pt>
                <c:pt idx="1358">
                  <c:v>17.265999999999998</c:v>
                </c:pt>
                <c:pt idx="1359">
                  <c:v>17.285</c:v>
                </c:pt>
                <c:pt idx="1360">
                  <c:v>17.297999999999998</c:v>
                </c:pt>
                <c:pt idx="1361">
                  <c:v>17.306999999999999</c:v>
                </c:pt>
                <c:pt idx="1362">
                  <c:v>17.324999999999999</c:v>
                </c:pt>
                <c:pt idx="1363">
                  <c:v>17.36</c:v>
                </c:pt>
                <c:pt idx="1364">
                  <c:v>17.381</c:v>
                </c:pt>
                <c:pt idx="1365">
                  <c:v>17.387</c:v>
                </c:pt>
                <c:pt idx="1366">
                  <c:v>17.416</c:v>
                </c:pt>
                <c:pt idx="1367">
                  <c:v>17.463999999999999</c:v>
                </c:pt>
                <c:pt idx="1368">
                  <c:v>17.486999999999998</c:v>
                </c:pt>
                <c:pt idx="1369">
                  <c:v>17.5</c:v>
                </c:pt>
                <c:pt idx="1370">
                  <c:v>17.527999999999999</c:v>
                </c:pt>
                <c:pt idx="1371">
                  <c:v>17.541</c:v>
                </c:pt>
                <c:pt idx="1372">
                  <c:v>17.547999999999998</c:v>
                </c:pt>
                <c:pt idx="1373">
                  <c:v>17.538</c:v>
                </c:pt>
                <c:pt idx="1374">
                  <c:v>17.515999999999998</c:v>
                </c:pt>
                <c:pt idx="1375">
                  <c:v>17.492999999999999</c:v>
                </c:pt>
                <c:pt idx="1376">
                  <c:v>17.463999999999999</c:v>
                </c:pt>
                <c:pt idx="1377">
                  <c:v>17.414999999999999</c:v>
                </c:pt>
                <c:pt idx="1378">
                  <c:v>17.376000000000001</c:v>
                </c:pt>
                <c:pt idx="1379">
                  <c:v>17.334</c:v>
                </c:pt>
                <c:pt idx="1380">
                  <c:v>17.298999999999999</c:v>
                </c:pt>
                <c:pt idx="1381">
                  <c:v>17.257999999999999</c:v>
                </c:pt>
                <c:pt idx="1382">
                  <c:v>17.216999999999999</c:v>
                </c:pt>
                <c:pt idx="1383">
                  <c:v>17.170000000000002</c:v>
                </c:pt>
                <c:pt idx="1384">
                  <c:v>17.123000000000001</c:v>
                </c:pt>
                <c:pt idx="1385">
                  <c:v>17.074999999999999</c:v>
                </c:pt>
                <c:pt idx="1386">
                  <c:v>17.027999999999999</c:v>
                </c:pt>
                <c:pt idx="1387">
                  <c:v>16.992000000000001</c:v>
                </c:pt>
                <c:pt idx="1388">
                  <c:v>16.965</c:v>
                </c:pt>
                <c:pt idx="1389">
                  <c:v>16.943000000000001</c:v>
                </c:pt>
                <c:pt idx="1390">
                  <c:v>16.95</c:v>
                </c:pt>
                <c:pt idx="1391">
                  <c:v>16.972000000000001</c:v>
                </c:pt>
                <c:pt idx="1392">
                  <c:v>17.003</c:v>
                </c:pt>
                <c:pt idx="1393">
                  <c:v>17.038</c:v>
                </c:pt>
                <c:pt idx="1394">
                  <c:v>17.081</c:v>
                </c:pt>
                <c:pt idx="1395">
                  <c:v>17.123000000000001</c:v>
                </c:pt>
                <c:pt idx="1396">
                  <c:v>17.166</c:v>
                </c:pt>
                <c:pt idx="1397">
                  <c:v>17.207999999999998</c:v>
                </c:pt>
                <c:pt idx="1398">
                  <c:v>17.247</c:v>
                </c:pt>
                <c:pt idx="1399">
                  <c:v>17.292999999999999</c:v>
                </c:pt>
                <c:pt idx="1400">
                  <c:v>17.324999999999999</c:v>
                </c:pt>
                <c:pt idx="1401">
                  <c:v>17.364000000000001</c:v>
                </c:pt>
                <c:pt idx="1402">
                  <c:v>17.407</c:v>
                </c:pt>
                <c:pt idx="1403">
                  <c:v>17.443000000000001</c:v>
                </c:pt>
                <c:pt idx="1404">
                  <c:v>17.483000000000001</c:v>
                </c:pt>
                <c:pt idx="1405">
                  <c:v>17.523</c:v>
                </c:pt>
                <c:pt idx="1406">
                  <c:v>17.556000000000001</c:v>
                </c:pt>
                <c:pt idx="1407">
                  <c:v>17.581</c:v>
                </c:pt>
                <c:pt idx="1408">
                  <c:v>17.600000000000001</c:v>
                </c:pt>
                <c:pt idx="1409">
                  <c:v>17.614999999999998</c:v>
                </c:pt>
                <c:pt idx="1410">
                  <c:v>17.62</c:v>
                </c:pt>
                <c:pt idx="1411">
                  <c:v>17.611000000000001</c:v>
                </c:pt>
                <c:pt idx="1412">
                  <c:v>17.594000000000001</c:v>
                </c:pt>
                <c:pt idx="1413">
                  <c:v>17.576000000000001</c:v>
                </c:pt>
                <c:pt idx="1414">
                  <c:v>17.550999999999998</c:v>
                </c:pt>
                <c:pt idx="1415">
                  <c:v>17.524000000000001</c:v>
                </c:pt>
                <c:pt idx="1416">
                  <c:v>17.492999999999999</c:v>
                </c:pt>
                <c:pt idx="1417">
                  <c:v>17.457999999999998</c:v>
                </c:pt>
                <c:pt idx="1418">
                  <c:v>17.428000000000001</c:v>
                </c:pt>
                <c:pt idx="1419">
                  <c:v>17.399999999999999</c:v>
                </c:pt>
                <c:pt idx="1420">
                  <c:v>17.373000000000001</c:v>
                </c:pt>
                <c:pt idx="1421">
                  <c:v>17.347000000000001</c:v>
                </c:pt>
                <c:pt idx="1422">
                  <c:v>17.323</c:v>
                </c:pt>
                <c:pt idx="1423">
                  <c:v>17.298999999999999</c:v>
                </c:pt>
                <c:pt idx="1424">
                  <c:v>17.274999999999999</c:v>
                </c:pt>
                <c:pt idx="1425">
                  <c:v>17.257999999999999</c:v>
                </c:pt>
                <c:pt idx="1426">
                  <c:v>17.245999999999999</c:v>
                </c:pt>
                <c:pt idx="1427">
                  <c:v>17.242000000000001</c:v>
                </c:pt>
                <c:pt idx="1428">
                  <c:v>17.241</c:v>
                </c:pt>
                <c:pt idx="1429">
                  <c:v>17.236999999999998</c:v>
                </c:pt>
                <c:pt idx="1430">
                  <c:v>17.234999999999999</c:v>
                </c:pt>
                <c:pt idx="1431">
                  <c:v>17.238</c:v>
                </c:pt>
                <c:pt idx="1432">
                  <c:v>17.241</c:v>
                </c:pt>
                <c:pt idx="1433">
                  <c:v>17.244</c:v>
                </c:pt>
                <c:pt idx="1434">
                  <c:v>17.238</c:v>
                </c:pt>
                <c:pt idx="1435">
                  <c:v>17.231000000000002</c:v>
                </c:pt>
                <c:pt idx="1436">
                  <c:v>17.225000000000001</c:v>
                </c:pt>
                <c:pt idx="1437">
                  <c:v>17.216999999999999</c:v>
                </c:pt>
                <c:pt idx="1438">
                  <c:v>17.2</c:v>
                </c:pt>
                <c:pt idx="1439">
                  <c:v>17.183</c:v>
                </c:pt>
                <c:pt idx="1440">
                  <c:v>17.164000000000001</c:v>
                </c:pt>
                <c:pt idx="1441">
                  <c:v>17.143999999999998</c:v>
                </c:pt>
                <c:pt idx="1442">
                  <c:v>17.117000000000001</c:v>
                </c:pt>
                <c:pt idx="1443">
                  <c:v>17.085999999999999</c:v>
                </c:pt>
                <c:pt idx="1444">
                  <c:v>17.056999999999999</c:v>
                </c:pt>
                <c:pt idx="1445">
                  <c:v>17.03</c:v>
                </c:pt>
                <c:pt idx="1446">
                  <c:v>17</c:v>
                </c:pt>
                <c:pt idx="1447">
                  <c:v>16.972000000000001</c:v>
                </c:pt>
                <c:pt idx="1448">
                  <c:v>16.954000000000001</c:v>
                </c:pt>
                <c:pt idx="1449">
                  <c:v>16.937999999999999</c:v>
                </c:pt>
                <c:pt idx="1450">
                  <c:v>16.917999999999999</c:v>
                </c:pt>
                <c:pt idx="1451">
                  <c:v>16.899000000000001</c:v>
                </c:pt>
                <c:pt idx="1452">
                  <c:v>16.879000000000001</c:v>
                </c:pt>
                <c:pt idx="1453">
                  <c:v>16.856000000000002</c:v>
                </c:pt>
                <c:pt idx="1454">
                  <c:v>16.832999999999998</c:v>
                </c:pt>
                <c:pt idx="1455">
                  <c:v>16.814</c:v>
                </c:pt>
                <c:pt idx="1456">
                  <c:v>16.792000000000002</c:v>
                </c:pt>
                <c:pt idx="1457">
                  <c:v>16.773</c:v>
                </c:pt>
                <c:pt idx="1458">
                  <c:v>16.765000000000001</c:v>
                </c:pt>
                <c:pt idx="1459">
                  <c:v>16.760999999999999</c:v>
                </c:pt>
                <c:pt idx="1460">
                  <c:v>16.753</c:v>
                </c:pt>
                <c:pt idx="1461">
                  <c:v>16.751999999999999</c:v>
                </c:pt>
                <c:pt idx="1462">
                  <c:v>16.759</c:v>
                </c:pt>
                <c:pt idx="1463">
                  <c:v>16.765000000000001</c:v>
                </c:pt>
                <c:pt idx="1464">
                  <c:v>16.771999999999998</c:v>
                </c:pt>
                <c:pt idx="1465">
                  <c:v>16.786999999999999</c:v>
                </c:pt>
                <c:pt idx="1466">
                  <c:v>16.8</c:v>
                </c:pt>
                <c:pt idx="1467">
                  <c:v>16.818000000000001</c:v>
                </c:pt>
                <c:pt idx="1468">
                  <c:v>16.843</c:v>
                </c:pt>
                <c:pt idx="1469">
                  <c:v>16.867999999999999</c:v>
                </c:pt>
                <c:pt idx="1470">
                  <c:v>16.899000000000001</c:v>
                </c:pt>
                <c:pt idx="1471">
                  <c:v>16.934999999999999</c:v>
                </c:pt>
                <c:pt idx="1472">
                  <c:v>16.97</c:v>
                </c:pt>
                <c:pt idx="1473">
                  <c:v>17.009</c:v>
                </c:pt>
                <c:pt idx="1474">
                  <c:v>17.045999999999999</c:v>
                </c:pt>
                <c:pt idx="1475">
                  <c:v>17.081</c:v>
                </c:pt>
                <c:pt idx="1476">
                  <c:v>17.119</c:v>
                </c:pt>
                <c:pt idx="1477">
                  <c:v>17.145</c:v>
                </c:pt>
                <c:pt idx="1478">
                  <c:v>17.178999999999998</c:v>
                </c:pt>
                <c:pt idx="1479">
                  <c:v>17.218</c:v>
                </c:pt>
                <c:pt idx="1480">
                  <c:v>17.247</c:v>
                </c:pt>
                <c:pt idx="1481">
                  <c:v>17.285</c:v>
                </c:pt>
                <c:pt idx="1482">
                  <c:v>17.327000000000002</c:v>
                </c:pt>
                <c:pt idx="1483">
                  <c:v>17.367000000000001</c:v>
                </c:pt>
                <c:pt idx="1484">
                  <c:v>17.402999999999999</c:v>
                </c:pt>
                <c:pt idx="1485">
                  <c:v>17.440000000000001</c:v>
                </c:pt>
                <c:pt idx="1486">
                  <c:v>17.474</c:v>
                </c:pt>
                <c:pt idx="1487">
                  <c:v>17.504000000000001</c:v>
                </c:pt>
                <c:pt idx="1488">
                  <c:v>17.524000000000001</c:v>
                </c:pt>
                <c:pt idx="1489">
                  <c:v>17.54</c:v>
                </c:pt>
                <c:pt idx="1490">
                  <c:v>17.547000000000001</c:v>
                </c:pt>
                <c:pt idx="1491">
                  <c:v>17.547999999999998</c:v>
                </c:pt>
                <c:pt idx="1492">
                  <c:v>17.54</c:v>
                </c:pt>
                <c:pt idx="1493">
                  <c:v>17.524000000000001</c:v>
                </c:pt>
                <c:pt idx="1494">
                  <c:v>17.509</c:v>
                </c:pt>
                <c:pt idx="1495">
                  <c:v>17.497</c:v>
                </c:pt>
                <c:pt idx="1496">
                  <c:v>17.489000000000001</c:v>
                </c:pt>
                <c:pt idx="1497">
                  <c:v>17.483000000000001</c:v>
                </c:pt>
                <c:pt idx="1498">
                  <c:v>17.475000000000001</c:v>
                </c:pt>
                <c:pt idx="1499">
                  <c:v>17.475000000000001</c:v>
                </c:pt>
                <c:pt idx="1500">
                  <c:v>17.478999999999999</c:v>
                </c:pt>
                <c:pt idx="1501">
                  <c:v>17.491</c:v>
                </c:pt>
                <c:pt idx="1502">
                  <c:v>17.498999999999999</c:v>
                </c:pt>
                <c:pt idx="1503">
                  <c:v>17.510999999999999</c:v>
                </c:pt>
                <c:pt idx="1504">
                  <c:v>17.529</c:v>
                </c:pt>
                <c:pt idx="1505">
                  <c:v>17.553000000000001</c:v>
                </c:pt>
                <c:pt idx="1506">
                  <c:v>17.581</c:v>
                </c:pt>
                <c:pt idx="1507">
                  <c:v>17.613</c:v>
                </c:pt>
                <c:pt idx="1508">
                  <c:v>17.651</c:v>
                </c:pt>
                <c:pt idx="1509">
                  <c:v>17.690000000000001</c:v>
                </c:pt>
                <c:pt idx="1510">
                  <c:v>17.725999999999999</c:v>
                </c:pt>
                <c:pt idx="1511">
                  <c:v>17.757999999999999</c:v>
                </c:pt>
                <c:pt idx="1512">
                  <c:v>17.782</c:v>
                </c:pt>
                <c:pt idx="1513">
                  <c:v>17.797000000000001</c:v>
                </c:pt>
                <c:pt idx="1514">
                  <c:v>17.806999999999999</c:v>
                </c:pt>
                <c:pt idx="1515">
                  <c:v>17.806999999999999</c:v>
                </c:pt>
                <c:pt idx="1516">
                  <c:v>17.805</c:v>
                </c:pt>
                <c:pt idx="1517">
                  <c:v>17.8</c:v>
                </c:pt>
                <c:pt idx="1518">
                  <c:v>17.789000000000001</c:v>
                </c:pt>
                <c:pt idx="1519">
                  <c:v>17.777999999999999</c:v>
                </c:pt>
                <c:pt idx="1520">
                  <c:v>17.765999999999998</c:v>
                </c:pt>
                <c:pt idx="1521">
                  <c:v>17.754999999999999</c:v>
                </c:pt>
                <c:pt idx="1522">
                  <c:v>17.739000000000001</c:v>
                </c:pt>
                <c:pt idx="1523">
                  <c:v>17.719000000000001</c:v>
                </c:pt>
                <c:pt idx="1524">
                  <c:v>17.698</c:v>
                </c:pt>
                <c:pt idx="1525">
                  <c:v>17.677</c:v>
                </c:pt>
                <c:pt idx="1526">
                  <c:v>17.657</c:v>
                </c:pt>
                <c:pt idx="1527">
                  <c:v>17.638999999999999</c:v>
                </c:pt>
                <c:pt idx="1528">
                  <c:v>17.625</c:v>
                </c:pt>
                <c:pt idx="1529">
                  <c:v>17.62</c:v>
                </c:pt>
                <c:pt idx="1530">
                  <c:v>17.623000000000001</c:v>
                </c:pt>
                <c:pt idx="1531">
                  <c:v>17.631</c:v>
                </c:pt>
                <c:pt idx="1532">
                  <c:v>17.637</c:v>
                </c:pt>
                <c:pt idx="1533">
                  <c:v>17.652999999999999</c:v>
                </c:pt>
                <c:pt idx="1534">
                  <c:v>17.673999999999999</c:v>
                </c:pt>
                <c:pt idx="1535">
                  <c:v>17.693999999999999</c:v>
                </c:pt>
                <c:pt idx="1536">
                  <c:v>17.713000000000001</c:v>
                </c:pt>
                <c:pt idx="1537">
                  <c:v>17.728999999999999</c:v>
                </c:pt>
                <c:pt idx="1538">
                  <c:v>17.744</c:v>
                </c:pt>
                <c:pt idx="1539">
                  <c:v>17.754999999999999</c:v>
                </c:pt>
                <c:pt idx="1540">
                  <c:v>17.759</c:v>
                </c:pt>
                <c:pt idx="1541">
                  <c:v>17.757999999999999</c:v>
                </c:pt>
                <c:pt idx="1542">
                  <c:v>17.756</c:v>
                </c:pt>
                <c:pt idx="1543">
                  <c:v>17.751999999999999</c:v>
                </c:pt>
                <c:pt idx="1544">
                  <c:v>17.744</c:v>
                </c:pt>
                <c:pt idx="1545">
                  <c:v>17.736000000000001</c:v>
                </c:pt>
                <c:pt idx="1546">
                  <c:v>17.724</c:v>
                </c:pt>
                <c:pt idx="1547">
                  <c:v>17.712</c:v>
                </c:pt>
                <c:pt idx="1548">
                  <c:v>17.704000000000001</c:v>
                </c:pt>
                <c:pt idx="1549">
                  <c:v>17.695</c:v>
                </c:pt>
                <c:pt idx="1550">
                  <c:v>17.687999999999999</c:v>
                </c:pt>
                <c:pt idx="1551">
                  <c:v>17.687000000000001</c:v>
                </c:pt>
                <c:pt idx="1552">
                  <c:v>17.683</c:v>
                </c:pt>
                <c:pt idx="1553">
                  <c:v>17.681000000000001</c:v>
                </c:pt>
                <c:pt idx="1554">
                  <c:v>17.678000000000001</c:v>
                </c:pt>
                <c:pt idx="1555">
                  <c:v>17.678000000000001</c:v>
                </c:pt>
                <c:pt idx="1556">
                  <c:v>17.678000000000001</c:v>
                </c:pt>
                <c:pt idx="1557">
                  <c:v>17.68</c:v>
                </c:pt>
                <c:pt idx="1558">
                  <c:v>17.684000000000001</c:v>
                </c:pt>
                <c:pt idx="1559">
                  <c:v>17.687000000000001</c:v>
                </c:pt>
                <c:pt idx="1560">
                  <c:v>17.690000000000001</c:v>
                </c:pt>
                <c:pt idx="1561">
                  <c:v>17.695</c:v>
                </c:pt>
                <c:pt idx="1562">
                  <c:v>17.696999999999999</c:v>
                </c:pt>
                <c:pt idx="1563">
                  <c:v>17.701000000000001</c:v>
                </c:pt>
                <c:pt idx="1564">
                  <c:v>17.704000000000001</c:v>
                </c:pt>
                <c:pt idx="1565">
                  <c:v>17.712</c:v>
                </c:pt>
                <c:pt idx="1566">
                  <c:v>17.713000000000001</c:v>
                </c:pt>
                <c:pt idx="1567">
                  <c:v>17.71</c:v>
                </c:pt>
                <c:pt idx="1568">
                  <c:v>17.702000000000002</c:v>
                </c:pt>
                <c:pt idx="1569">
                  <c:v>17.690999999999999</c:v>
                </c:pt>
                <c:pt idx="1570">
                  <c:v>17.678000000000001</c:v>
                </c:pt>
                <c:pt idx="1571">
                  <c:v>17.661000000000001</c:v>
                </c:pt>
                <c:pt idx="1572">
                  <c:v>17.649999999999999</c:v>
                </c:pt>
                <c:pt idx="1573">
                  <c:v>17.635000000000002</c:v>
                </c:pt>
                <c:pt idx="1574">
                  <c:v>17.623000000000001</c:v>
                </c:pt>
                <c:pt idx="1575">
                  <c:v>17.609000000000002</c:v>
                </c:pt>
                <c:pt idx="1576">
                  <c:v>17.600000000000001</c:v>
                </c:pt>
                <c:pt idx="1577">
                  <c:v>17.591999999999999</c:v>
                </c:pt>
                <c:pt idx="1578">
                  <c:v>17.588999999999999</c:v>
                </c:pt>
                <c:pt idx="1579">
                  <c:v>17.588000000000001</c:v>
                </c:pt>
                <c:pt idx="1580">
                  <c:v>17.591000000000001</c:v>
                </c:pt>
                <c:pt idx="1581">
                  <c:v>17.588000000000001</c:v>
                </c:pt>
                <c:pt idx="1582">
                  <c:v>17.587</c:v>
                </c:pt>
                <c:pt idx="1583">
                  <c:v>17.584</c:v>
                </c:pt>
                <c:pt idx="1584">
                  <c:v>17.579999999999998</c:v>
                </c:pt>
                <c:pt idx="1585">
                  <c:v>17.577000000000002</c:v>
                </c:pt>
                <c:pt idx="1586">
                  <c:v>17.581</c:v>
                </c:pt>
                <c:pt idx="1587">
                  <c:v>17.582999999999998</c:v>
                </c:pt>
                <c:pt idx="1588">
                  <c:v>17.588000000000001</c:v>
                </c:pt>
                <c:pt idx="1589">
                  <c:v>17.596</c:v>
                </c:pt>
                <c:pt idx="1590">
                  <c:v>17.605</c:v>
                </c:pt>
                <c:pt idx="1591">
                  <c:v>17.611999999999998</c:v>
                </c:pt>
                <c:pt idx="1592">
                  <c:v>17.619</c:v>
                </c:pt>
                <c:pt idx="1593">
                  <c:v>17.623999999999999</c:v>
                </c:pt>
                <c:pt idx="1594">
                  <c:v>17.626000000000001</c:v>
                </c:pt>
                <c:pt idx="1595">
                  <c:v>17.632000000000001</c:v>
                </c:pt>
                <c:pt idx="1596">
                  <c:v>17.646999999999998</c:v>
                </c:pt>
                <c:pt idx="1597">
                  <c:v>17.666</c:v>
                </c:pt>
                <c:pt idx="1598">
                  <c:v>17.690999999999999</c:v>
                </c:pt>
                <c:pt idx="1599">
                  <c:v>17.724</c:v>
                </c:pt>
                <c:pt idx="1600">
                  <c:v>17.760999999999999</c:v>
                </c:pt>
                <c:pt idx="1601">
                  <c:v>17.806000000000001</c:v>
                </c:pt>
                <c:pt idx="1602">
                  <c:v>17.856999999999999</c:v>
                </c:pt>
                <c:pt idx="1603">
                  <c:v>17.913</c:v>
                </c:pt>
                <c:pt idx="1604">
                  <c:v>17.978999999999999</c:v>
                </c:pt>
                <c:pt idx="1605">
                  <c:v>18.050999999999998</c:v>
                </c:pt>
                <c:pt idx="1606">
                  <c:v>18.123999999999999</c:v>
                </c:pt>
                <c:pt idx="1607">
                  <c:v>18.206</c:v>
                </c:pt>
                <c:pt idx="1608">
                  <c:v>18.292000000000002</c:v>
                </c:pt>
                <c:pt idx="1609">
                  <c:v>18.376999999999999</c:v>
                </c:pt>
                <c:pt idx="1610">
                  <c:v>18.465</c:v>
                </c:pt>
                <c:pt idx="1611">
                  <c:v>18.565000000000001</c:v>
                </c:pt>
                <c:pt idx="1612">
                  <c:v>18.669</c:v>
                </c:pt>
                <c:pt idx="1613">
                  <c:v>18.782</c:v>
                </c:pt>
                <c:pt idx="1614">
                  <c:v>18.901</c:v>
                </c:pt>
                <c:pt idx="1615">
                  <c:v>19.021999999999998</c:v>
                </c:pt>
                <c:pt idx="1616">
                  <c:v>19.143000000000001</c:v>
                </c:pt>
                <c:pt idx="1617">
                  <c:v>19.263999999999999</c:v>
                </c:pt>
                <c:pt idx="1618">
                  <c:v>19.376999999999999</c:v>
                </c:pt>
                <c:pt idx="1619">
                  <c:v>19.484999999999999</c:v>
                </c:pt>
                <c:pt idx="1620">
                  <c:v>19.591999999999999</c:v>
                </c:pt>
                <c:pt idx="1621">
                  <c:v>19.690000000000001</c:v>
                </c:pt>
                <c:pt idx="1622">
                  <c:v>19.783000000000001</c:v>
                </c:pt>
                <c:pt idx="1623">
                  <c:v>19.875</c:v>
                </c:pt>
                <c:pt idx="1624">
                  <c:v>19.962</c:v>
                </c:pt>
                <c:pt idx="1625">
                  <c:v>20.045000000000002</c:v>
                </c:pt>
                <c:pt idx="1626">
                  <c:v>20.128</c:v>
                </c:pt>
                <c:pt idx="1627">
                  <c:v>20.207999999999998</c:v>
                </c:pt>
                <c:pt idx="1628">
                  <c:v>20.295000000000002</c:v>
                </c:pt>
                <c:pt idx="1629">
                  <c:v>20.387</c:v>
                </c:pt>
                <c:pt idx="1630">
                  <c:v>20.48</c:v>
                </c:pt>
                <c:pt idx="1631">
                  <c:v>20.568000000000001</c:v>
                </c:pt>
                <c:pt idx="1632">
                  <c:v>20.65</c:v>
                </c:pt>
                <c:pt idx="1633">
                  <c:v>20.734999999999999</c:v>
                </c:pt>
                <c:pt idx="1634">
                  <c:v>20.82</c:v>
                </c:pt>
                <c:pt idx="1635">
                  <c:v>20.898</c:v>
                </c:pt>
                <c:pt idx="1636">
                  <c:v>20.978000000000002</c:v>
                </c:pt>
                <c:pt idx="1637">
                  <c:v>21.061</c:v>
                </c:pt>
                <c:pt idx="1638">
                  <c:v>21.149000000000001</c:v>
                </c:pt>
                <c:pt idx="1639">
                  <c:v>21.238</c:v>
                </c:pt>
                <c:pt idx="1640">
                  <c:v>21.33</c:v>
                </c:pt>
                <c:pt idx="1641">
                  <c:v>21.428000000000001</c:v>
                </c:pt>
                <c:pt idx="1642">
                  <c:v>21.527999999999999</c:v>
                </c:pt>
                <c:pt idx="1643">
                  <c:v>21.628</c:v>
                </c:pt>
                <c:pt idx="1644">
                  <c:v>21.727</c:v>
                </c:pt>
                <c:pt idx="1645">
                  <c:v>21.83</c:v>
                </c:pt>
                <c:pt idx="1646">
                  <c:v>21.937000000000001</c:v>
                </c:pt>
                <c:pt idx="1647">
                  <c:v>22.044</c:v>
                </c:pt>
                <c:pt idx="1648">
                  <c:v>22.152000000000001</c:v>
                </c:pt>
                <c:pt idx="1649">
                  <c:v>22.266999999999999</c:v>
                </c:pt>
                <c:pt idx="1650">
                  <c:v>22.378</c:v>
                </c:pt>
                <c:pt idx="1651">
                  <c:v>22.49</c:v>
                </c:pt>
                <c:pt idx="1652">
                  <c:v>22.608000000000001</c:v>
                </c:pt>
                <c:pt idx="1653">
                  <c:v>22.72</c:v>
                </c:pt>
                <c:pt idx="1654">
                  <c:v>22.835000000000001</c:v>
                </c:pt>
                <c:pt idx="1655">
                  <c:v>22.952999999999999</c:v>
                </c:pt>
                <c:pt idx="1656">
                  <c:v>23.067</c:v>
                </c:pt>
                <c:pt idx="1657">
                  <c:v>23.18</c:v>
                </c:pt>
                <c:pt idx="1658">
                  <c:v>23.295000000000002</c:v>
                </c:pt>
                <c:pt idx="1659">
                  <c:v>23.404</c:v>
                </c:pt>
                <c:pt idx="1660">
                  <c:v>23.498999999999999</c:v>
                </c:pt>
                <c:pt idx="1661">
                  <c:v>23.591999999999999</c:v>
                </c:pt>
                <c:pt idx="1662">
                  <c:v>23.68</c:v>
                </c:pt>
                <c:pt idx="1663">
                  <c:v>23.757999999999999</c:v>
                </c:pt>
                <c:pt idx="1664">
                  <c:v>23.831</c:v>
                </c:pt>
                <c:pt idx="1665">
                  <c:v>23.908000000000001</c:v>
                </c:pt>
                <c:pt idx="1666">
                  <c:v>23.984000000000002</c:v>
                </c:pt>
                <c:pt idx="1667">
                  <c:v>24.064</c:v>
                </c:pt>
                <c:pt idx="1668">
                  <c:v>24.145</c:v>
                </c:pt>
                <c:pt idx="1669">
                  <c:v>24.224</c:v>
                </c:pt>
                <c:pt idx="1670">
                  <c:v>24.297999999999998</c:v>
                </c:pt>
                <c:pt idx="1671">
                  <c:v>24.369</c:v>
                </c:pt>
                <c:pt idx="1672">
                  <c:v>24.443000000000001</c:v>
                </c:pt>
                <c:pt idx="1673">
                  <c:v>24.507999999999999</c:v>
                </c:pt>
                <c:pt idx="1674">
                  <c:v>24.571999999999999</c:v>
                </c:pt>
                <c:pt idx="1675">
                  <c:v>24.632000000000001</c:v>
                </c:pt>
                <c:pt idx="1676">
                  <c:v>24.684000000000001</c:v>
                </c:pt>
                <c:pt idx="1677">
                  <c:v>24.736000000000001</c:v>
                </c:pt>
                <c:pt idx="1678">
                  <c:v>24.783000000000001</c:v>
                </c:pt>
                <c:pt idx="1679">
                  <c:v>24.823</c:v>
                </c:pt>
                <c:pt idx="1680">
                  <c:v>24.867000000000001</c:v>
                </c:pt>
                <c:pt idx="1681">
                  <c:v>24.904</c:v>
                </c:pt>
                <c:pt idx="1682">
                  <c:v>24.946000000000002</c:v>
                </c:pt>
                <c:pt idx="1683">
                  <c:v>24.994</c:v>
                </c:pt>
                <c:pt idx="1684">
                  <c:v>25.033000000000001</c:v>
                </c:pt>
                <c:pt idx="1685">
                  <c:v>25.073</c:v>
                </c:pt>
                <c:pt idx="1686">
                  <c:v>25.109000000000002</c:v>
                </c:pt>
                <c:pt idx="1687">
                  <c:v>25.138999999999999</c:v>
                </c:pt>
                <c:pt idx="1688">
                  <c:v>25.161000000000001</c:v>
                </c:pt>
                <c:pt idx="1689">
                  <c:v>25.175000000000001</c:v>
                </c:pt>
                <c:pt idx="1690">
                  <c:v>25.187999999999999</c:v>
                </c:pt>
                <c:pt idx="1691">
                  <c:v>25.207000000000001</c:v>
                </c:pt>
                <c:pt idx="1692">
                  <c:v>25.233000000000001</c:v>
                </c:pt>
                <c:pt idx="1693">
                  <c:v>25.26</c:v>
                </c:pt>
                <c:pt idx="1694">
                  <c:v>25.286000000000001</c:v>
                </c:pt>
                <c:pt idx="1695">
                  <c:v>25.312000000000001</c:v>
                </c:pt>
                <c:pt idx="1696">
                  <c:v>25.34</c:v>
                </c:pt>
                <c:pt idx="1697">
                  <c:v>25.373999999999999</c:v>
                </c:pt>
                <c:pt idx="1698">
                  <c:v>25.411999999999999</c:v>
                </c:pt>
                <c:pt idx="1699">
                  <c:v>25.456</c:v>
                </c:pt>
                <c:pt idx="1700">
                  <c:v>25.495999999999999</c:v>
                </c:pt>
                <c:pt idx="1701">
                  <c:v>25.532</c:v>
                </c:pt>
                <c:pt idx="1702">
                  <c:v>25.582999999999998</c:v>
                </c:pt>
                <c:pt idx="1703">
                  <c:v>25.637</c:v>
                </c:pt>
                <c:pt idx="1704">
                  <c:v>25.678999999999998</c:v>
                </c:pt>
                <c:pt idx="1705">
                  <c:v>25.715</c:v>
                </c:pt>
                <c:pt idx="1706">
                  <c:v>25.747</c:v>
                </c:pt>
                <c:pt idx="1707">
                  <c:v>25.780999999999999</c:v>
                </c:pt>
                <c:pt idx="1708">
                  <c:v>25.818000000000001</c:v>
                </c:pt>
                <c:pt idx="1709">
                  <c:v>25.856000000000002</c:v>
                </c:pt>
                <c:pt idx="1710">
                  <c:v>25.89</c:v>
                </c:pt>
                <c:pt idx="1711">
                  <c:v>25.905999999999999</c:v>
                </c:pt>
                <c:pt idx="1712">
                  <c:v>25.911000000000001</c:v>
                </c:pt>
                <c:pt idx="1713">
                  <c:v>25.917000000000002</c:v>
                </c:pt>
                <c:pt idx="1714">
                  <c:v>25.928000000000001</c:v>
                </c:pt>
                <c:pt idx="1715">
                  <c:v>25.943000000000001</c:v>
                </c:pt>
                <c:pt idx="1716">
                  <c:v>25.945</c:v>
                </c:pt>
                <c:pt idx="1717">
                  <c:v>25.94</c:v>
                </c:pt>
                <c:pt idx="1718">
                  <c:v>25.928999999999998</c:v>
                </c:pt>
                <c:pt idx="1719">
                  <c:v>25.916</c:v>
                </c:pt>
                <c:pt idx="1720">
                  <c:v>25.917000000000002</c:v>
                </c:pt>
                <c:pt idx="1721">
                  <c:v>25.923999999999999</c:v>
                </c:pt>
                <c:pt idx="1722">
                  <c:v>25.923999999999999</c:v>
                </c:pt>
                <c:pt idx="1723">
                  <c:v>25.925000000000001</c:v>
                </c:pt>
                <c:pt idx="1724">
                  <c:v>25.925999999999998</c:v>
                </c:pt>
                <c:pt idx="1725">
                  <c:v>25.928999999999998</c:v>
                </c:pt>
                <c:pt idx="1726">
                  <c:v>25.939</c:v>
                </c:pt>
                <c:pt idx="1727">
                  <c:v>25.956</c:v>
                </c:pt>
                <c:pt idx="1728">
                  <c:v>25.975999999999999</c:v>
                </c:pt>
                <c:pt idx="1729">
                  <c:v>26</c:v>
                </c:pt>
                <c:pt idx="1730">
                  <c:v>26.033000000000001</c:v>
                </c:pt>
                <c:pt idx="1731">
                  <c:v>26.071999999999999</c:v>
                </c:pt>
                <c:pt idx="1732">
                  <c:v>26.109000000000002</c:v>
                </c:pt>
                <c:pt idx="1733">
                  <c:v>26.152000000000001</c:v>
                </c:pt>
                <c:pt idx="1734">
                  <c:v>26.195</c:v>
                </c:pt>
                <c:pt idx="1735">
                  <c:v>26.234999999999999</c:v>
                </c:pt>
                <c:pt idx="1736">
                  <c:v>26.263999999999999</c:v>
                </c:pt>
                <c:pt idx="1737">
                  <c:v>26.28</c:v>
                </c:pt>
                <c:pt idx="1738">
                  <c:v>26.286000000000001</c:v>
                </c:pt>
                <c:pt idx="1739">
                  <c:v>26.283999999999999</c:v>
                </c:pt>
                <c:pt idx="1740">
                  <c:v>26.273</c:v>
                </c:pt>
                <c:pt idx="1741">
                  <c:v>26.257999999999999</c:v>
                </c:pt>
                <c:pt idx="1742">
                  <c:v>26.233000000000001</c:v>
                </c:pt>
                <c:pt idx="1743">
                  <c:v>26.21</c:v>
                </c:pt>
                <c:pt idx="1744">
                  <c:v>26.184999999999999</c:v>
                </c:pt>
                <c:pt idx="1745">
                  <c:v>26.152999999999999</c:v>
                </c:pt>
                <c:pt idx="1746">
                  <c:v>26.114000000000001</c:v>
                </c:pt>
                <c:pt idx="1747">
                  <c:v>26.076000000000001</c:v>
                </c:pt>
                <c:pt idx="1748">
                  <c:v>26.044</c:v>
                </c:pt>
                <c:pt idx="1749">
                  <c:v>26.009</c:v>
                </c:pt>
                <c:pt idx="1750">
                  <c:v>25.978000000000002</c:v>
                </c:pt>
                <c:pt idx="1751">
                  <c:v>25.960999999999999</c:v>
                </c:pt>
                <c:pt idx="1752">
                  <c:v>25.957999999999998</c:v>
                </c:pt>
                <c:pt idx="1753">
                  <c:v>25.965</c:v>
                </c:pt>
                <c:pt idx="1754">
                  <c:v>25.977</c:v>
                </c:pt>
                <c:pt idx="1755">
                  <c:v>25.994</c:v>
                </c:pt>
                <c:pt idx="1756">
                  <c:v>26.015999999999998</c:v>
                </c:pt>
                <c:pt idx="1757">
                  <c:v>26.047999999999998</c:v>
                </c:pt>
                <c:pt idx="1758">
                  <c:v>26.088999999999999</c:v>
                </c:pt>
                <c:pt idx="1759">
                  <c:v>26.137</c:v>
                </c:pt>
                <c:pt idx="1760">
                  <c:v>26.181999999999999</c:v>
                </c:pt>
                <c:pt idx="1761">
                  <c:v>26.224</c:v>
                </c:pt>
                <c:pt idx="1762">
                  <c:v>26.254000000000001</c:v>
                </c:pt>
                <c:pt idx="1763">
                  <c:v>26.274000000000001</c:v>
                </c:pt>
                <c:pt idx="1764">
                  <c:v>26.29</c:v>
                </c:pt>
                <c:pt idx="1765">
                  <c:v>26.297999999999998</c:v>
                </c:pt>
                <c:pt idx="1766">
                  <c:v>26.300999999999998</c:v>
                </c:pt>
                <c:pt idx="1767">
                  <c:v>26.298999999999999</c:v>
                </c:pt>
                <c:pt idx="1768">
                  <c:v>26.286999999999999</c:v>
                </c:pt>
                <c:pt idx="1769">
                  <c:v>26.263000000000002</c:v>
                </c:pt>
                <c:pt idx="1770">
                  <c:v>26.236999999999998</c:v>
                </c:pt>
                <c:pt idx="1771">
                  <c:v>26.213999999999999</c:v>
                </c:pt>
                <c:pt idx="1772">
                  <c:v>26.19</c:v>
                </c:pt>
                <c:pt idx="1773">
                  <c:v>26.152999999999999</c:v>
                </c:pt>
                <c:pt idx="1774">
                  <c:v>26.117000000000001</c:v>
                </c:pt>
                <c:pt idx="1775">
                  <c:v>26.09</c:v>
                </c:pt>
                <c:pt idx="1776">
                  <c:v>26.067</c:v>
                </c:pt>
                <c:pt idx="1777">
                  <c:v>26.052</c:v>
                </c:pt>
                <c:pt idx="1778">
                  <c:v>26.042999999999999</c:v>
                </c:pt>
                <c:pt idx="1779">
                  <c:v>26.04</c:v>
                </c:pt>
                <c:pt idx="1780">
                  <c:v>26.042999999999999</c:v>
                </c:pt>
                <c:pt idx="1781">
                  <c:v>26.056000000000001</c:v>
                </c:pt>
                <c:pt idx="1782">
                  <c:v>26.073</c:v>
                </c:pt>
                <c:pt idx="1783">
                  <c:v>26.088999999999999</c:v>
                </c:pt>
                <c:pt idx="1784">
                  <c:v>26.111999999999998</c:v>
                </c:pt>
                <c:pt idx="1785">
                  <c:v>26.140999999999998</c:v>
                </c:pt>
                <c:pt idx="1786">
                  <c:v>26.172999999999998</c:v>
                </c:pt>
                <c:pt idx="1787">
                  <c:v>26.206</c:v>
                </c:pt>
                <c:pt idx="1788">
                  <c:v>26.234000000000002</c:v>
                </c:pt>
                <c:pt idx="1789">
                  <c:v>26.253</c:v>
                </c:pt>
                <c:pt idx="1790">
                  <c:v>26.268999999999998</c:v>
                </c:pt>
                <c:pt idx="1791">
                  <c:v>26.285</c:v>
                </c:pt>
                <c:pt idx="1792">
                  <c:v>26.292999999999999</c:v>
                </c:pt>
                <c:pt idx="1793">
                  <c:v>26.294</c:v>
                </c:pt>
                <c:pt idx="1794">
                  <c:v>26.297000000000001</c:v>
                </c:pt>
                <c:pt idx="1795">
                  <c:v>26.300999999999998</c:v>
                </c:pt>
                <c:pt idx="1796">
                  <c:v>26.300999999999998</c:v>
                </c:pt>
                <c:pt idx="1797">
                  <c:v>26.292000000000002</c:v>
                </c:pt>
                <c:pt idx="1798">
                  <c:v>26.280999999999999</c:v>
                </c:pt>
                <c:pt idx="1799">
                  <c:v>26.271000000000001</c:v>
                </c:pt>
                <c:pt idx="1800">
                  <c:v>26.259</c:v>
                </c:pt>
                <c:pt idx="1801">
                  <c:v>26.245999999999999</c:v>
                </c:pt>
                <c:pt idx="1802">
                  <c:v>26.233000000000001</c:v>
                </c:pt>
                <c:pt idx="1803">
                  <c:v>26.219000000000001</c:v>
                </c:pt>
                <c:pt idx="1804">
                  <c:v>26.21</c:v>
                </c:pt>
                <c:pt idx="1805">
                  <c:v>26.204999999999998</c:v>
                </c:pt>
                <c:pt idx="1806">
                  <c:v>26.206</c:v>
                </c:pt>
                <c:pt idx="1807">
                  <c:v>26.218</c:v>
                </c:pt>
                <c:pt idx="1808">
                  <c:v>26.225000000000001</c:v>
                </c:pt>
                <c:pt idx="1809">
                  <c:v>26.234000000000002</c:v>
                </c:pt>
                <c:pt idx="1810">
                  <c:v>26.245000000000001</c:v>
                </c:pt>
                <c:pt idx="1811">
                  <c:v>26.247</c:v>
                </c:pt>
                <c:pt idx="1812">
                  <c:v>26.248000000000001</c:v>
                </c:pt>
                <c:pt idx="1813">
                  <c:v>26.253</c:v>
                </c:pt>
                <c:pt idx="1814">
                  <c:v>26.257000000000001</c:v>
                </c:pt>
                <c:pt idx="1815">
                  <c:v>26.26</c:v>
                </c:pt>
                <c:pt idx="1816">
                  <c:v>26.262</c:v>
                </c:pt>
                <c:pt idx="1817">
                  <c:v>26.266999999999999</c:v>
                </c:pt>
                <c:pt idx="1818">
                  <c:v>26.276</c:v>
                </c:pt>
                <c:pt idx="1819">
                  <c:v>26.283999999999999</c:v>
                </c:pt>
                <c:pt idx="1820">
                  <c:v>26.29</c:v>
                </c:pt>
                <c:pt idx="1821">
                  <c:v>26.295000000000002</c:v>
                </c:pt>
                <c:pt idx="1822">
                  <c:v>26.306999999999999</c:v>
                </c:pt>
                <c:pt idx="1823">
                  <c:v>26.321000000000002</c:v>
                </c:pt>
                <c:pt idx="1824">
                  <c:v>26.332000000000001</c:v>
                </c:pt>
                <c:pt idx="1825">
                  <c:v>26.337</c:v>
                </c:pt>
                <c:pt idx="1826">
                  <c:v>26.341000000000001</c:v>
                </c:pt>
                <c:pt idx="1827">
                  <c:v>26.347999999999999</c:v>
                </c:pt>
                <c:pt idx="1828">
                  <c:v>26.344000000000001</c:v>
                </c:pt>
                <c:pt idx="1829">
                  <c:v>26.334</c:v>
                </c:pt>
                <c:pt idx="1830">
                  <c:v>26.327999999999999</c:v>
                </c:pt>
                <c:pt idx="1831">
                  <c:v>26.324000000000002</c:v>
                </c:pt>
                <c:pt idx="1832">
                  <c:v>26.315999999999999</c:v>
                </c:pt>
                <c:pt idx="1833">
                  <c:v>26.31</c:v>
                </c:pt>
                <c:pt idx="1834">
                  <c:v>26.302</c:v>
                </c:pt>
                <c:pt idx="1835">
                  <c:v>26.276</c:v>
                </c:pt>
                <c:pt idx="1836">
                  <c:v>26.245000000000001</c:v>
                </c:pt>
                <c:pt idx="1837">
                  <c:v>26.199000000000002</c:v>
                </c:pt>
                <c:pt idx="1838">
                  <c:v>26.151</c:v>
                </c:pt>
                <c:pt idx="1839">
                  <c:v>26.103999999999999</c:v>
                </c:pt>
                <c:pt idx="1840">
                  <c:v>26.045999999999999</c:v>
                </c:pt>
                <c:pt idx="1841">
                  <c:v>25.986999999999998</c:v>
                </c:pt>
                <c:pt idx="1842">
                  <c:v>25.922000000000001</c:v>
                </c:pt>
                <c:pt idx="1843">
                  <c:v>25.87</c:v>
                </c:pt>
                <c:pt idx="1844">
                  <c:v>25.824999999999999</c:v>
                </c:pt>
                <c:pt idx="1845">
                  <c:v>25.768999999999998</c:v>
                </c:pt>
                <c:pt idx="1846">
                  <c:v>25.718</c:v>
                </c:pt>
                <c:pt idx="1847">
                  <c:v>25.689</c:v>
                </c:pt>
                <c:pt idx="1848">
                  <c:v>25.670999999999999</c:v>
                </c:pt>
                <c:pt idx="1849">
                  <c:v>25.658000000000001</c:v>
                </c:pt>
                <c:pt idx="1850">
                  <c:v>25.641999999999999</c:v>
                </c:pt>
                <c:pt idx="1851">
                  <c:v>25.632000000000001</c:v>
                </c:pt>
                <c:pt idx="1852">
                  <c:v>25.629000000000001</c:v>
                </c:pt>
                <c:pt idx="1853">
                  <c:v>25.638999999999999</c:v>
                </c:pt>
                <c:pt idx="1854">
                  <c:v>25.651</c:v>
                </c:pt>
                <c:pt idx="1855">
                  <c:v>25.664999999999999</c:v>
                </c:pt>
                <c:pt idx="1856">
                  <c:v>25.683</c:v>
                </c:pt>
                <c:pt idx="1857">
                  <c:v>25.707999999999998</c:v>
                </c:pt>
                <c:pt idx="1858">
                  <c:v>25.747</c:v>
                </c:pt>
                <c:pt idx="1859">
                  <c:v>25.780999999999999</c:v>
                </c:pt>
                <c:pt idx="1860">
                  <c:v>25.802</c:v>
                </c:pt>
                <c:pt idx="1861">
                  <c:v>25.821999999999999</c:v>
                </c:pt>
                <c:pt idx="1862">
                  <c:v>25.835000000000001</c:v>
                </c:pt>
                <c:pt idx="1863">
                  <c:v>25.846</c:v>
                </c:pt>
                <c:pt idx="1864">
                  <c:v>25.856000000000002</c:v>
                </c:pt>
                <c:pt idx="1865">
                  <c:v>25.870999999999999</c:v>
                </c:pt>
                <c:pt idx="1866">
                  <c:v>25.885999999999999</c:v>
                </c:pt>
                <c:pt idx="1867">
                  <c:v>25.895</c:v>
                </c:pt>
                <c:pt idx="1868">
                  <c:v>25.907</c:v>
                </c:pt>
                <c:pt idx="1869">
                  <c:v>25.925999999999998</c:v>
                </c:pt>
                <c:pt idx="1870">
                  <c:v>25.943000000000001</c:v>
                </c:pt>
                <c:pt idx="1871">
                  <c:v>25.952000000000002</c:v>
                </c:pt>
                <c:pt idx="1872">
                  <c:v>25.948</c:v>
                </c:pt>
                <c:pt idx="1873">
                  <c:v>25.939</c:v>
                </c:pt>
                <c:pt idx="1874">
                  <c:v>25.934000000000001</c:v>
                </c:pt>
                <c:pt idx="1875">
                  <c:v>25.922999999999998</c:v>
                </c:pt>
                <c:pt idx="1876">
                  <c:v>25.919</c:v>
                </c:pt>
                <c:pt idx="1877">
                  <c:v>25.923999999999999</c:v>
                </c:pt>
                <c:pt idx="1878">
                  <c:v>25.934000000000001</c:v>
                </c:pt>
                <c:pt idx="1879">
                  <c:v>25.954000000000001</c:v>
                </c:pt>
                <c:pt idx="1880">
                  <c:v>25.971</c:v>
                </c:pt>
                <c:pt idx="1881">
                  <c:v>25.975999999999999</c:v>
                </c:pt>
                <c:pt idx="1882">
                  <c:v>25.986999999999998</c:v>
                </c:pt>
                <c:pt idx="1883">
                  <c:v>25.997</c:v>
                </c:pt>
                <c:pt idx="1884">
                  <c:v>26.001000000000001</c:v>
                </c:pt>
                <c:pt idx="1885">
                  <c:v>26.010999999999999</c:v>
                </c:pt>
                <c:pt idx="1886">
                  <c:v>26.026</c:v>
                </c:pt>
                <c:pt idx="1887">
                  <c:v>26.035</c:v>
                </c:pt>
                <c:pt idx="1888">
                  <c:v>26.04</c:v>
                </c:pt>
                <c:pt idx="1889">
                  <c:v>26.041</c:v>
                </c:pt>
                <c:pt idx="1890">
                  <c:v>26.044</c:v>
                </c:pt>
                <c:pt idx="1891">
                  <c:v>26.053999999999998</c:v>
                </c:pt>
                <c:pt idx="1892">
                  <c:v>26.062000000000001</c:v>
                </c:pt>
                <c:pt idx="1893">
                  <c:v>26.068999999999999</c:v>
                </c:pt>
                <c:pt idx="1894">
                  <c:v>26.08</c:v>
                </c:pt>
                <c:pt idx="1895">
                  <c:v>26.087</c:v>
                </c:pt>
                <c:pt idx="1896">
                  <c:v>26.093</c:v>
                </c:pt>
                <c:pt idx="1897">
                  <c:v>26.102</c:v>
                </c:pt>
                <c:pt idx="1898">
                  <c:v>26.105</c:v>
                </c:pt>
                <c:pt idx="1899">
                  <c:v>26.106000000000002</c:v>
                </c:pt>
                <c:pt idx="1900">
                  <c:v>26.109000000000002</c:v>
                </c:pt>
                <c:pt idx="1901">
                  <c:v>26.108000000000001</c:v>
                </c:pt>
                <c:pt idx="1902">
                  <c:v>26.103999999999999</c:v>
                </c:pt>
                <c:pt idx="1903">
                  <c:v>26.109000000000002</c:v>
                </c:pt>
                <c:pt idx="1904">
                  <c:v>26.114999999999998</c:v>
                </c:pt>
                <c:pt idx="1905">
                  <c:v>26.119</c:v>
                </c:pt>
                <c:pt idx="1906">
                  <c:v>26.125</c:v>
                </c:pt>
                <c:pt idx="1907">
                  <c:v>26.13</c:v>
                </c:pt>
                <c:pt idx="1908">
                  <c:v>26.132999999999999</c:v>
                </c:pt>
                <c:pt idx="1909">
                  <c:v>26.13</c:v>
                </c:pt>
                <c:pt idx="1910">
                  <c:v>26.123999999999999</c:v>
                </c:pt>
                <c:pt idx="1911">
                  <c:v>26.119</c:v>
                </c:pt>
                <c:pt idx="1912">
                  <c:v>26.109000000000002</c:v>
                </c:pt>
                <c:pt idx="1913">
                  <c:v>26.099</c:v>
                </c:pt>
                <c:pt idx="1914">
                  <c:v>26.09</c:v>
                </c:pt>
                <c:pt idx="1915">
                  <c:v>26.079000000000001</c:v>
                </c:pt>
                <c:pt idx="1916">
                  <c:v>26.07</c:v>
                </c:pt>
                <c:pt idx="1917">
                  <c:v>26.059000000000001</c:v>
                </c:pt>
                <c:pt idx="1918">
                  <c:v>26.041</c:v>
                </c:pt>
                <c:pt idx="1919">
                  <c:v>26.029</c:v>
                </c:pt>
                <c:pt idx="1920">
                  <c:v>26.015000000000001</c:v>
                </c:pt>
                <c:pt idx="1921">
                  <c:v>25.989000000000001</c:v>
                </c:pt>
                <c:pt idx="1922">
                  <c:v>25.965</c:v>
                </c:pt>
                <c:pt idx="1923">
                  <c:v>25.956</c:v>
                </c:pt>
                <c:pt idx="1924">
                  <c:v>25.943000000000001</c:v>
                </c:pt>
                <c:pt idx="1925">
                  <c:v>25.928999999999998</c:v>
                </c:pt>
                <c:pt idx="1926">
                  <c:v>25.917999999999999</c:v>
                </c:pt>
                <c:pt idx="1927">
                  <c:v>25.908999999999999</c:v>
                </c:pt>
                <c:pt idx="1928">
                  <c:v>25.895</c:v>
                </c:pt>
                <c:pt idx="1929">
                  <c:v>25.876999999999999</c:v>
                </c:pt>
                <c:pt idx="1930">
                  <c:v>25.853999999999999</c:v>
                </c:pt>
                <c:pt idx="1931">
                  <c:v>25.831</c:v>
                </c:pt>
                <c:pt idx="1932">
                  <c:v>25.818000000000001</c:v>
                </c:pt>
                <c:pt idx="1933">
                  <c:v>25.814</c:v>
                </c:pt>
                <c:pt idx="1934">
                  <c:v>25.811</c:v>
                </c:pt>
                <c:pt idx="1935">
                  <c:v>25.806999999999999</c:v>
                </c:pt>
                <c:pt idx="1936">
                  <c:v>25.797000000000001</c:v>
                </c:pt>
                <c:pt idx="1937">
                  <c:v>25.785</c:v>
                </c:pt>
                <c:pt idx="1938">
                  <c:v>25.771999999999998</c:v>
                </c:pt>
                <c:pt idx="1939">
                  <c:v>25.76</c:v>
                </c:pt>
                <c:pt idx="1940">
                  <c:v>25.748999999999999</c:v>
                </c:pt>
                <c:pt idx="1941">
                  <c:v>25.745000000000001</c:v>
                </c:pt>
                <c:pt idx="1942">
                  <c:v>25.744</c:v>
                </c:pt>
                <c:pt idx="1943">
                  <c:v>25.745999999999999</c:v>
                </c:pt>
                <c:pt idx="1944">
                  <c:v>25.748000000000001</c:v>
                </c:pt>
                <c:pt idx="1945">
                  <c:v>25.754999999999999</c:v>
                </c:pt>
                <c:pt idx="1946">
                  <c:v>25.765999999999998</c:v>
                </c:pt>
                <c:pt idx="1947">
                  <c:v>25.785</c:v>
                </c:pt>
                <c:pt idx="1948">
                  <c:v>25.803000000000001</c:v>
                </c:pt>
                <c:pt idx="1949">
                  <c:v>25.811</c:v>
                </c:pt>
                <c:pt idx="1950">
                  <c:v>25.818999999999999</c:v>
                </c:pt>
                <c:pt idx="1951">
                  <c:v>25.831</c:v>
                </c:pt>
                <c:pt idx="1952">
                  <c:v>25.843</c:v>
                </c:pt>
                <c:pt idx="1953">
                  <c:v>25.858000000000001</c:v>
                </c:pt>
                <c:pt idx="1954">
                  <c:v>25.869</c:v>
                </c:pt>
                <c:pt idx="1955">
                  <c:v>25.873999999999999</c:v>
                </c:pt>
                <c:pt idx="1956">
                  <c:v>25.876999999999999</c:v>
                </c:pt>
                <c:pt idx="1957">
                  <c:v>25.87</c:v>
                </c:pt>
                <c:pt idx="1958">
                  <c:v>25.853999999999999</c:v>
                </c:pt>
                <c:pt idx="1959">
                  <c:v>25.84</c:v>
                </c:pt>
                <c:pt idx="1960">
                  <c:v>25.82</c:v>
                </c:pt>
                <c:pt idx="1961">
                  <c:v>25.8</c:v>
                </c:pt>
                <c:pt idx="1962">
                  <c:v>25.783000000000001</c:v>
                </c:pt>
                <c:pt idx="1963">
                  <c:v>25.768999999999998</c:v>
                </c:pt>
                <c:pt idx="1964">
                  <c:v>25.753</c:v>
                </c:pt>
                <c:pt idx="1965">
                  <c:v>25.742000000000001</c:v>
                </c:pt>
                <c:pt idx="1966">
                  <c:v>25.731999999999999</c:v>
                </c:pt>
                <c:pt idx="1967">
                  <c:v>25.719000000000001</c:v>
                </c:pt>
                <c:pt idx="1968">
                  <c:v>25.71</c:v>
                </c:pt>
                <c:pt idx="1969">
                  <c:v>25.699000000000002</c:v>
                </c:pt>
                <c:pt idx="1970">
                  <c:v>25.689</c:v>
                </c:pt>
                <c:pt idx="1971">
                  <c:v>25.68</c:v>
                </c:pt>
                <c:pt idx="1972">
                  <c:v>25.678999999999998</c:v>
                </c:pt>
                <c:pt idx="1973">
                  <c:v>25.675999999999998</c:v>
                </c:pt>
                <c:pt idx="1974">
                  <c:v>25.675000000000001</c:v>
                </c:pt>
                <c:pt idx="1975">
                  <c:v>25.675999999999998</c:v>
                </c:pt>
                <c:pt idx="1976">
                  <c:v>25.673999999999999</c:v>
                </c:pt>
                <c:pt idx="1977">
                  <c:v>25.670999999999999</c:v>
                </c:pt>
                <c:pt idx="1978">
                  <c:v>25.667000000000002</c:v>
                </c:pt>
                <c:pt idx="1979">
                  <c:v>25.661999999999999</c:v>
                </c:pt>
                <c:pt idx="1980">
                  <c:v>25.657</c:v>
                </c:pt>
                <c:pt idx="1981">
                  <c:v>25.65</c:v>
                </c:pt>
                <c:pt idx="1982">
                  <c:v>25.643000000000001</c:v>
                </c:pt>
                <c:pt idx="1983">
                  <c:v>25.64</c:v>
                </c:pt>
                <c:pt idx="1984">
                  <c:v>25.635000000000002</c:v>
                </c:pt>
                <c:pt idx="1985">
                  <c:v>25.631</c:v>
                </c:pt>
                <c:pt idx="1986">
                  <c:v>25.626999999999999</c:v>
                </c:pt>
                <c:pt idx="1987">
                  <c:v>25.626000000000001</c:v>
                </c:pt>
                <c:pt idx="1988">
                  <c:v>25.626999999999999</c:v>
                </c:pt>
                <c:pt idx="1989">
                  <c:v>25.631</c:v>
                </c:pt>
                <c:pt idx="1990">
                  <c:v>25.626000000000001</c:v>
                </c:pt>
                <c:pt idx="1991">
                  <c:v>25.62</c:v>
                </c:pt>
                <c:pt idx="1992">
                  <c:v>25.611999999999998</c:v>
                </c:pt>
                <c:pt idx="1993">
                  <c:v>25.6</c:v>
                </c:pt>
                <c:pt idx="1994">
                  <c:v>25.588000000000001</c:v>
                </c:pt>
                <c:pt idx="1995">
                  <c:v>25.579000000000001</c:v>
                </c:pt>
                <c:pt idx="1996">
                  <c:v>25.567</c:v>
                </c:pt>
                <c:pt idx="1997">
                  <c:v>25.553000000000001</c:v>
                </c:pt>
                <c:pt idx="1998">
                  <c:v>25.544</c:v>
                </c:pt>
                <c:pt idx="1999">
                  <c:v>25.532</c:v>
                </c:pt>
                <c:pt idx="2000">
                  <c:v>25.516999999999999</c:v>
                </c:pt>
                <c:pt idx="2001">
                  <c:v>25.506</c:v>
                </c:pt>
                <c:pt idx="2002">
                  <c:v>25.504000000000001</c:v>
                </c:pt>
                <c:pt idx="2003">
                  <c:v>25.504999999999999</c:v>
                </c:pt>
                <c:pt idx="2004">
                  <c:v>25.507000000000001</c:v>
                </c:pt>
                <c:pt idx="2005">
                  <c:v>25.513000000000002</c:v>
                </c:pt>
                <c:pt idx="2006">
                  <c:v>25.530999999999999</c:v>
                </c:pt>
                <c:pt idx="2007">
                  <c:v>25.547000000000001</c:v>
                </c:pt>
                <c:pt idx="2008">
                  <c:v>25.56</c:v>
                </c:pt>
                <c:pt idx="2009">
                  <c:v>25.571999999999999</c:v>
                </c:pt>
                <c:pt idx="2010">
                  <c:v>25.587</c:v>
                </c:pt>
                <c:pt idx="2011">
                  <c:v>25.597999999999999</c:v>
                </c:pt>
                <c:pt idx="2012">
                  <c:v>25.606999999999999</c:v>
                </c:pt>
                <c:pt idx="2013">
                  <c:v>25.617000000000001</c:v>
                </c:pt>
                <c:pt idx="2014">
                  <c:v>25.626000000000001</c:v>
                </c:pt>
                <c:pt idx="2015">
                  <c:v>25.632000000000001</c:v>
                </c:pt>
                <c:pt idx="2016">
                  <c:v>25.635999999999999</c:v>
                </c:pt>
                <c:pt idx="2017">
                  <c:v>25.643000000000001</c:v>
                </c:pt>
                <c:pt idx="2018">
                  <c:v>25.651</c:v>
                </c:pt>
                <c:pt idx="2019">
                  <c:v>25.651</c:v>
                </c:pt>
                <c:pt idx="2020">
                  <c:v>25.652999999999999</c:v>
                </c:pt>
                <c:pt idx="2021">
                  <c:v>25.658999999999999</c:v>
                </c:pt>
                <c:pt idx="2022">
                  <c:v>25.661000000000001</c:v>
                </c:pt>
                <c:pt idx="2023">
                  <c:v>25.669</c:v>
                </c:pt>
                <c:pt idx="2024">
                  <c:v>25.678999999999998</c:v>
                </c:pt>
                <c:pt idx="2025">
                  <c:v>25.687000000000001</c:v>
                </c:pt>
                <c:pt idx="2026">
                  <c:v>25.693999999999999</c:v>
                </c:pt>
                <c:pt idx="2027">
                  <c:v>25.702000000000002</c:v>
                </c:pt>
                <c:pt idx="2028">
                  <c:v>25.709</c:v>
                </c:pt>
                <c:pt idx="2029">
                  <c:v>25.709</c:v>
                </c:pt>
                <c:pt idx="2030">
                  <c:v>25.707999999999998</c:v>
                </c:pt>
                <c:pt idx="2031">
                  <c:v>25.707000000000001</c:v>
                </c:pt>
                <c:pt idx="2032">
                  <c:v>25.704999999999998</c:v>
                </c:pt>
                <c:pt idx="2033">
                  <c:v>25.707000000000001</c:v>
                </c:pt>
                <c:pt idx="2034">
                  <c:v>25.710999999999999</c:v>
                </c:pt>
                <c:pt idx="2035">
                  <c:v>25.719000000000001</c:v>
                </c:pt>
                <c:pt idx="2036">
                  <c:v>25.727</c:v>
                </c:pt>
                <c:pt idx="2037">
                  <c:v>25.736999999999998</c:v>
                </c:pt>
                <c:pt idx="2038">
                  <c:v>25.748999999999999</c:v>
                </c:pt>
                <c:pt idx="2039">
                  <c:v>25.763000000000002</c:v>
                </c:pt>
                <c:pt idx="2040">
                  <c:v>25.779</c:v>
                </c:pt>
                <c:pt idx="2041">
                  <c:v>25.794</c:v>
                </c:pt>
                <c:pt idx="2042">
                  <c:v>25.809000000000001</c:v>
                </c:pt>
                <c:pt idx="2043">
                  <c:v>25.832000000000001</c:v>
                </c:pt>
                <c:pt idx="2044">
                  <c:v>25.852</c:v>
                </c:pt>
                <c:pt idx="2045">
                  <c:v>25.867000000000001</c:v>
                </c:pt>
                <c:pt idx="2046">
                  <c:v>25.882999999999999</c:v>
                </c:pt>
                <c:pt idx="2047">
                  <c:v>25.902000000000001</c:v>
                </c:pt>
                <c:pt idx="2048">
                  <c:v>25.922000000000001</c:v>
                </c:pt>
                <c:pt idx="2049">
                  <c:v>25.943999999999999</c:v>
                </c:pt>
                <c:pt idx="2050">
                  <c:v>25.971</c:v>
                </c:pt>
                <c:pt idx="2051">
                  <c:v>26</c:v>
                </c:pt>
                <c:pt idx="2052">
                  <c:v>26.033000000000001</c:v>
                </c:pt>
                <c:pt idx="2053">
                  <c:v>26.065999999999999</c:v>
                </c:pt>
                <c:pt idx="2054">
                  <c:v>26.103000000000002</c:v>
                </c:pt>
                <c:pt idx="2055">
                  <c:v>26.134</c:v>
                </c:pt>
                <c:pt idx="2056">
                  <c:v>26.157</c:v>
                </c:pt>
                <c:pt idx="2057">
                  <c:v>26.187999999999999</c:v>
                </c:pt>
                <c:pt idx="2058">
                  <c:v>26.225000000000001</c:v>
                </c:pt>
                <c:pt idx="2059">
                  <c:v>26.257000000000001</c:v>
                </c:pt>
                <c:pt idx="2060">
                  <c:v>26.29</c:v>
                </c:pt>
                <c:pt idx="2061">
                  <c:v>26.315000000000001</c:v>
                </c:pt>
                <c:pt idx="2062">
                  <c:v>26.34</c:v>
                </c:pt>
                <c:pt idx="2063">
                  <c:v>26.367999999999999</c:v>
                </c:pt>
                <c:pt idx="2064">
                  <c:v>26.396000000000001</c:v>
                </c:pt>
                <c:pt idx="2065">
                  <c:v>26.439</c:v>
                </c:pt>
                <c:pt idx="2066">
                  <c:v>26.491</c:v>
                </c:pt>
                <c:pt idx="2067">
                  <c:v>26.55</c:v>
                </c:pt>
                <c:pt idx="2068">
                  <c:v>26.625</c:v>
                </c:pt>
                <c:pt idx="2069">
                  <c:v>26.719000000000001</c:v>
                </c:pt>
                <c:pt idx="2070">
                  <c:v>26.818000000000001</c:v>
                </c:pt>
                <c:pt idx="2071">
                  <c:v>26.917999999999999</c:v>
                </c:pt>
                <c:pt idx="2072">
                  <c:v>27.021999999999998</c:v>
                </c:pt>
                <c:pt idx="2073">
                  <c:v>27.134</c:v>
                </c:pt>
                <c:pt idx="2074">
                  <c:v>27.248000000000001</c:v>
                </c:pt>
                <c:pt idx="2075">
                  <c:v>27.356999999999999</c:v>
                </c:pt>
                <c:pt idx="2076">
                  <c:v>27.460999999999999</c:v>
                </c:pt>
                <c:pt idx="2077">
                  <c:v>27.565999999999999</c:v>
                </c:pt>
                <c:pt idx="2078">
                  <c:v>27.667999999999999</c:v>
                </c:pt>
                <c:pt idx="2079">
                  <c:v>27.762</c:v>
                </c:pt>
                <c:pt idx="2080">
                  <c:v>27.858000000000001</c:v>
                </c:pt>
                <c:pt idx="2081">
                  <c:v>27.946999999999999</c:v>
                </c:pt>
                <c:pt idx="2082">
                  <c:v>28.03</c:v>
                </c:pt>
                <c:pt idx="2083">
                  <c:v>28.11</c:v>
                </c:pt>
                <c:pt idx="2084">
                  <c:v>28.184000000000001</c:v>
                </c:pt>
                <c:pt idx="2085">
                  <c:v>28.257999999999999</c:v>
                </c:pt>
                <c:pt idx="2086">
                  <c:v>28.33</c:v>
                </c:pt>
                <c:pt idx="2087">
                  <c:v>28.405999999999999</c:v>
                </c:pt>
                <c:pt idx="2088">
                  <c:v>28.481000000000002</c:v>
                </c:pt>
                <c:pt idx="2089">
                  <c:v>28.550999999999998</c:v>
                </c:pt>
                <c:pt idx="2090">
                  <c:v>28.623999999999999</c:v>
                </c:pt>
                <c:pt idx="2091">
                  <c:v>28.696000000000002</c:v>
                </c:pt>
                <c:pt idx="2092">
                  <c:v>28.756</c:v>
                </c:pt>
                <c:pt idx="2093">
                  <c:v>28.812999999999999</c:v>
                </c:pt>
                <c:pt idx="2094">
                  <c:v>28.876999999999999</c:v>
                </c:pt>
                <c:pt idx="2095">
                  <c:v>28.952000000000002</c:v>
                </c:pt>
                <c:pt idx="2096">
                  <c:v>29.033999999999999</c:v>
                </c:pt>
                <c:pt idx="2097">
                  <c:v>29.123000000000001</c:v>
                </c:pt>
                <c:pt idx="2098">
                  <c:v>29.213999999999999</c:v>
                </c:pt>
                <c:pt idx="2099">
                  <c:v>29.31</c:v>
                </c:pt>
                <c:pt idx="2100">
                  <c:v>29.41</c:v>
                </c:pt>
                <c:pt idx="2101">
                  <c:v>29.510999999999999</c:v>
                </c:pt>
                <c:pt idx="2102">
                  <c:v>29.614999999999998</c:v>
                </c:pt>
                <c:pt idx="2103">
                  <c:v>29.728999999999999</c:v>
                </c:pt>
                <c:pt idx="2104">
                  <c:v>29.853000000000002</c:v>
                </c:pt>
                <c:pt idx="2105">
                  <c:v>29.98</c:v>
                </c:pt>
                <c:pt idx="2106">
                  <c:v>30.106000000000002</c:v>
                </c:pt>
                <c:pt idx="2107">
                  <c:v>30.225999999999999</c:v>
                </c:pt>
                <c:pt idx="2108">
                  <c:v>30.338999999999999</c:v>
                </c:pt>
                <c:pt idx="2109">
                  <c:v>30.452999999999999</c:v>
                </c:pt>
                <c:pt idx="2110">
                  <c:v>30.568999999999999</c:v>
                </c:pt>
                <c:pt idx="2111">
                  <c:v>30.684000000000001</c:v>
                </c:pt>
                <c:pt idx="2112">
                  <c:v>30.806999999999999</c:v>
                </c:pt>
                <c:pt idx="2113">
                  <c:v>30.93</c:v>
                </c:pt>
                <c:pt idx="2114">
                  <c:v>31.052</c:v>
                </c:pt>
                <c:pt idx="2115">
                  <c:v>31.184000000000001</c:v>
                </c:pt>
                <c:pt idx="2116">
                  <c:v>31.321999999999999</c:v>
                </c:pt>
                <c:pt idx="2117">
                  <c:v>31.457999999999998</c:v>
                </c:pt>
                <c:pt idx="2118">
                  <c:v>31.593</c:v>
                </c:pt>
                <c:pt idx="2119">
                  <c:v>31.728000000000002</c:v>
                </c:pt>
                <c:pt idx="2120">
                  <c:v>31.852</c:v>
                </c:pt>
                <c:pt idx="2121">
                  <c:v>31.978000000000002</c:v>
                </c:pt>
                <c:pt idx="2122">
                  <c:v>32.11</c:v>
                </c:pt>
                <c:pt idx="2123">
                  <c:v>32.241</c:v>
                </c:pt>
                <c:pt idx="2124">
                  <c:v>32.366</c:v>
                </c:pt>
                <c:pt idx="2125">
                  <c:v>32.49</c:v>
                </c:pt>
                <c:pt idx="2126">
                  <c:v>32.622999999999998</c:v>
                </c:pt>
                <c:pt idx="2127">
                  <c:v>32.747</c:v>
                </c:pt>
                <c:pt idx="2128">
                  <c:v>32.865000000000002</c:v>
                </c:pt>
                <c:pt idx="2129">
                  <c:v>32.975000000000001</c:v>
                </c:pt>
                <c:pt idx="2130">
                  <c:v>33.076000000000001</c:v>
                </c:pt>
                <c:pt idx="2131">
                  <c:v>33.165999999999997</c:v>
                </c:pt>
                <c:pt idx="2132">
                  <c:v>33.244999999999997</c:v>
                </c:pt>
                <c:pt idx="2133">
                  <c:v>33.323</c:v>
                </c:pt>
                <c:pt idx="2134">
                  <c:v>33.401000000000003</c:v>
                </c:pt>
                <c:pt idx="2135">
                  <c:v>33.47</c:v>
                </c:pt>
                <c:pt idx="2136">
                  <c:v>33.531999999999996</c:v>
                </c:pt>
                <c:pt idx="2137">
                  <c:v>33.593000000000004</c:v>
                </c:pt>
                <c:pt idx="2138">
                  <c:v>33.651000000000003</c:v>
                </c:pt>
                <c:pt idx="2139">
                  <c:v>33.707000000000001</c:v>
                </c:pt>
                <c:pt idx="2140">
                  <c:v>33.768000000000001</c:v>
                </c:pt>
                <c:pt idx="2141">
                  <c:v>33.832999999999998</c:v>
                </c:pt>
                <c:pt idx="2142">
                  <c:v>33.893000000000001</c:v>
                </c:pt>
                <c:pt idx="2143">
                  <c:v>33.950000000000003</c:v>
                </c:pt>
                <c:pt idx="2144">
                  <c:v>34.008000000000003</c:v>
                </c:pt>
                <c:pt idx="2145">
                  <c:v>34.067</c:v>
                </c:pt>
                <c:pt idx="2146">
                  <c:v>34.125</c:v>
                </c:pt>
                <c:pt idx="2147">
                  <c:v>34.18</c:v>
                </c:pt>
                <c:pt idx="2148">
                  <c:v>34.232999999999997</c:v>
                </c:pt>
                <c:pt idx="2149">
                  <c:v>34.276000000000003</c:v>
                </c:pt>
                <c:pt idx="2150">
                  <c:v>34.307000000000002</c:v>
                </c:pt>
                <c:pt idx="2151">
                  <c:v>34.331000000000003</c:v>
                </c:pt>
                <c:pt idx="2152">
                  <c:v>34.35</c:v>
                </c:pt>
                <c:pt idx="2153">
                  <c:v>34.366</c:v>
                </c:pt>
                <c:pt idx="2154">
                  <c:v>34.381999999999998</c:v>
                </c:pt>
                <c:pt idx="2155">
                  <c:v>34.387999999999998</c:v>
                </c:pt>
                <c:pt idx="2156">
                  <c:v>34.39</c:v>
                </c:pt>
                <c:pt idx="2157">
                  <c:v>34.381</c:v>
                </c:pt>
                <c:pt idx="2158">
                  <c:v>34.360999999999997</c:v>
                </c:pt>
                <c:pt idx="2159">
                  <c:v>34.335000000000001</c:v>
                </c:pt>
                <c:pt idx="2160">
                  <c:v>34.305999999999997</c:v>
                </c:pt>
                <c:pt idx="2161">
                  <c:v>34.286000000000001</c:v>
                </c:pt>
                <c:pt idx="2162">
                  <c:v>34.261000000000003</c:v>
                </c:pt>
                <c:pt idx="2163">
                  <c:v>34.225000000000001</c:v>
                </c:pt>
                <c:pt idx="2164">
                  <c:v>34.198999999999998</c:v>
                </c:pt>
                <c:pt idx="2165">
                  <c:v>34.183</c:v>
                </c:pt>
                <c:pt idx="2166">
                  <c:v>34.161000000000001</c:v>
                </c:pt>
                <c:pt idx="2167">
                  <c:v>34.140999999999998</c:v>
                </c:pt>
                <c:pt idx="2168">
                  <c:v>34.134</c:v>
                </c:pt>
                <c:pt idx="2169">
                  <c:v>34.128999999999998</c:v>
                </c:pt>
                <c:pt idx="2170">
                  <c:v>34.124000000000002</c:v>
                </c:pt>
                <c:pt idx="2171">
                  <c:v>34.128999999999998</c:v>
                </c:pt>
                <c:pt idx="2172">
                  <c:v>34.133000000000003</c:v>
                </c:pt>
                <c:pt idx="2173">
                  <c:v>34.134</c:v>
                </c:pt>
                <c:pt idx="2174">
                  <c:v>34.139000000000003</c:v>
                </c:pt>
                <c:pt idx="2175">
                  <c:v>34.152000000000001</c:v>
                </c:pt>
                <c:pt idx="2176">
                  <c:v>34.179000000000002</c:v>
                </c:pt>
                <c:pt idx="2177">
                  <c:v>34.215000000000003</c:v>
                </c:pt>
                <c:pt idx="2178">
                  <c:v>34.253</c:v>
                </c:pt>
                <c:pt idx="2179">
                  <c:v>34.293999999999997</c:v>
                </c:pt>
                <c:pt idx="2180">
                  <c:v>34.341000000000001</c:v>
                </c:pt>
                <c:pt idx="2181">
                  <c:v>34.389000000000003</c:v>
                </c:pt>
                <c:pt idx="2182">
                  <c:v>34.435000000000002</c:v>
                </c:pt>
                <c:pt idx="2183">
                  <c:v>34.478999999999999</c:v>
                </c:pt>
                <c:pt idx="2184">
                  <c:v>34.521000000000001</c:v>
                </c:pt>
                <c:pt idx="2185">
                  <c:v>34.555</c:v>
                </c:pt>
                <c:pt idx="2186">
                  <c:v>34.581000000000003</c:v>
                </c:pt>
                <c:pt idx="2187">
                  <c:v>34.613</c:v>
                </c:pt>
                <c:pt idx="2188">
                  <c:v>34.652999999999999</c:v>
                </c:pt>
                <c:pt idx="2189">
                  <c:v>34.688000000000002</c:v>
                </c:pt>
                <c:pt idx="2190">
                  <c:v>34.722000000000001</c:v>
                </c:pt>
                <c:pt idx="2191">
                  <c:v>34.75</c:v>
                </c:pt>
                <c:pt idx="2192">
                  <c:v>34.774999999999999</c:v>
                </c:pt>
                <c:pt idx="2193">
                  <c:v>34.792000000000002</c:v>
                </c:pt>
                <c:pt idx="2194">
                  <c:v>34.795000000000002</c:v>
                </c:pt>
                <c:pt idx="2195">
                  <c:v>34.786999999999999</c:v>
                </c:pt>
                <c:pt idx="2196">
                  <c:v>34.768999999999998</c:v>
                </c:pt>
                <c:pt idx="2197">
                  <c:v>34.75</c:v>
                </c:pt>
                <c:pt idx="2198">
                  <c:v>34.719000000000001</c:v>
                </c:pt>
                <c:pt idx="2199">
                  <c:v>34.677999999999997</c:v>
                </c:pt>
                <c:pt idx="2200">
                  <c:v>34.627000000000002</c:v>
                </c:pt>
                <c:pt idx="2201">
                  <c:v>34.578000000000003</c:v>
                </c:pt>
                <c:pt idx="2202">
                  <c:v>34.552999999999997</c:v>
                </c:pt>
                <c:pt idx="2203">
                  <c:v>34.536000000000001</c:v>
                </c:pt>
                <c:pt idx="2204">
                  <c:v>34.512999999999998</c:v>
                </c:pt>
                <c:pt idx="2205">
                  <c:v>34.496000000000002</c:v>
                </c:pt>
                <c:pt idx="2206">
                  <c:v>34.478999999999999</c:v>
                </c:pt>
                <c:pt idx="2207">
                  <c:v>34.462000000000003</c:v>
                </c:pt>
                <c:pt idx="2208">
                  <c:v>34.450000000000003</c:v>
                </c:pt>
                <c:pt idx="2209">
                  <c:v>34.436</c:v>
                </c:pt>
                <c:pt idx="2210">
                  <c:v>34.435000000000002</c:v>
                </c:pt>
                <c:pt idx="2211">
                  <c:v>34.445</c:v>
                </c:pt>
                <c:pt idx="2212">
                  <c:v>34.454999999999998</c:v>
                </c:pt>
                <c:pt idx="2213">
                  <c:v>34.465000000000003</c:v>
                </c:pt>
                <c:pt idx="2214">
                  <c:v>34.475000000000001</c:v>
                </c:pt>
                <c:pt idx="2215">
                  <c:v>34.491999999999997</c:v>
                </c:pt>
                <c:pt idx="2216">
                  <c:v>34.512999999999998</c:v>
                </c:pt>
                <c:pt idx="2217">
                  <c:v>34.539000000000001</c:v>
                </c:pt>
                <c:pt idx="2218">
                  <c:v>34.561</c:v>
                </c:pt>
                <c:pt idx="2219">
                  <c:v>34.587000000000003</c:v>
                </c:pt>
                <c:pt idx="2220">
                  <c:v>34.618000000000002</c:v>
                </c:pt>
                <c:pt idx="2221">
                  <c:v>34.643000000000001</c:v>
                </c:pt>
                <c:pt idx="2222">
                  <c:v>34.661000000000001</c:v>
                </c:pt>
                <c:pt idx="2223">
                  <c:v>34.686</c:v>
                </c:pt>
                <c:pt idx="2224">
                  <c:v>34.707999999999998</c:v>
                </c:pt>
                <c:pt idx="2225">
                  <c:v>34.723999999999997</c:v>
                </c:pt>
                <c:pt idx="2226">
                  <c:v>34.732999999999997</c:v>
                </c:pt>
                <c:pt idx="2227">
                  <c:v>34.737000000000002</c:v>
                </c:pt>
                <c:pt idx="2228">
                  <c:v>34.734999999999999</c:v>
                </c:pt>
                <c:pt idx="2229">
                  <c:v>34.731000000000002</c:v>
                </c:pt>
                <c:pt idx="2230">
                  <c:v>34.725999999999999</c:v>
                </c:pt>
                <c:pt idx="2231">
                  <c:v>34.723999999999997</c:v>
                </c:pt>
                <c:pt idx="2232">
                  <c:v>34.718000000000004</c:v>
                </c:pt>
                <c:pt idx="2233">
                  <c:v>34.709000000000003</c:v>
                </c:pt>
                <c:pt idx="2234">
                  <c:v>34.701999999999998</c:v>
                </c:pt>
                <c:pt idx="2235">
                  <c:v>34.691000000000003</c:v>
                </c:pt>
                <c:pt idx="2236">
                  <c:v>34.683</c:v>
                </c:pt>
                <c:pt idx="2237">
                  <c:v>34.68</c:v>
                </c:pt>
                <c:pt idx="2238">
                  <c:v>34.680999999999997</c:v>
                </c:pt>
                <c:pt idx="2239">
                  <c:v>34.686999999999998</c:v>
                </c:pt>
                <c:pt idx="2240">
                  <c:v>34.694000000000003</c:v>
                </c:pt>
                <c:pt idx="2241">
                  <c:v>34.703000000000003</c:v>
                </c:pt>
                <c:pt idx="2242">
                  <c:v>34.707000000000001</c:v>
                </c:pt>
                <c:pt idx="2243">
                  <c:v>34.707999999999998</c:v>
                </c:pt>
                <c:pt idx="2244">
                  <c:v>34.71</c:v>
                </c:pt>
                <c:pt idx="2245">
                  <c:v>34.713000000000001</c:v>
                </c:pt>
                <c:pt idx="2246">
                  <c:v>34.722000000000001</c:v>
                </c:pt>
                <c:pt idx="2247">
                  <c:v>34.738</c:v>
                </c:pt>
                <c:pt idx="2248">
                  <c:v>34.753</c:v>
                </c:pt>
                <c:pt idx="2249">
                  <c:v>34.764000000000003</c:v>
                </c:pt>
                <c:pt idx="2250">
                  <c:v>34.768999999999998</c:v>
                </c:pt>
                <c:pt idx="2251">
                  <c:v>34.770000000000003</c:v>
                </c:pt>
                <c:pt idx="2252">
                  <c:v>34.756999999999998</c:v>
                </c:pt>
                <c:pt idx="2253">
                  <c:v>34.743000000000002</c:v>
                </c:pt>
                <c:pt idx="2254">
                  <c:v>34.723999999999997</c:v>
                </c:pt>
                <c:pt idx="2255">
                  <c:v>34.700000000000003</c:v>
                </c:pt>
                <c:pt idx="2256">
                  <c:v>34.679000000000002</c:v>
                </c:pt>
                <c:pt idx="2257">
                  <c:v>34.658000000000001</c:v>
                </c:pt>
                <c:pt idx="2258">
                  <c:v>34.640999999999998</c:v>
                </c:pt>
                <c:pt idx="2259">
                  <c:v>34.628</c:v>
                </c:pt>
                <c:pt idx="2260">
                  <c:v>34.613</c:v>
                </c:pt>
                <c:pt idx="2261">
                  <c:v>34.606000000000002</c:v>
                </c:pt>
                <c:pt idx="2262">
                  <c:v>34.595999999999997</c:v>
                </c:pt>
                <c:pt idx="2263">
                  <c:v>34.588000000000001</c:v>
                </c:pt>
                <c:pt idx="2264">
                  <c:v>34.581000000000003</c:v>
                </c:pt>
                <c:pt idx="2265">
                  <c:v>34.573999999999998</c:v>
                </c:pt>
                <c:pt idx="2266">
                  <c:v>34.578000000000003</c:v>
                </c:pt>
                <c:pt idx="2267">
                  <c:v>34.591000000000001</c:v>
                </c:pt>
                <c:pt idx="2268">
                  <c:v>34.606999999999999</c:v>
                </c:pt>
                <c:pt idx="2269">
                  <c:v>34.619999999999997</c:v>
                </c:pt>
                <c:pt idx="2270">
                  <c:v>34.628</c:v>
                </c:pt>
                <c:pt idx="2271">
                  <c:v>34.633000000000003</c:v>
                </c:pt>
                <c:pt idx="2272">
                  <c:v>34.634</c:v>
                </c:pt>
                <c:pt idx="2273">
                  <c:v>34.633000000000003</c:v>
                </c:pt>
                <c:pt idx="2274">
                  <c:v>34.633000000000003</c:v>
                </c:pt>
                <c:pt idx="2275">
                  <c:v>34.634</c:v>
                </c:pt>
                <c:pt idx="2276">
                  <c:v>34.637999999999998</c:v>
                </c:pt>
                <c:pt idx="2277">
                  <c:v>34.64</c:v>
                </c:pt>
                <c:pt idx="2278">
                  <c:v>34.637</c:v>
                </c:pt>
                <c:pt idx="2279">
                  <c:v>34.634</c:v>
                </c:pt>
                <c:pt idx="2280">
                  <c:v>34.631999999999998</c:v>
                </c:pt>
                <c:pt idx="2281">
                  <c:v>34.628999999999998</c:v>
                </c:pt>
                <c:pt idx="2282">
                  <c:v>34.636000000000003</c:v>
                </c:pt>
                <c:pt idx="2283">
                  <c:v>34.646999999999998</c:v>
                </c:pt>
                <c:pt idx="2284">
                  <c:v>34.655000000000001</c:v>
                </c:pt>
                <c:pt idx="2285">
                  <c:v>34.671999999999997</c:v>
                </c:pt>
                <c:pt idx="2286">
                  <c:v>34.69</c:v>
                </c:pt>
                <c:pt idx="2287">
                  <c:v>34.697000000000003</c:v>
                </c:pt>
                <c:pt idx="2288">
                  <c:v>34.701999999999998</c:v>
                </c:pt>
                <c:pt idx="2289">
                  <c:v>34.704000000000001</c:v>
                </c:pt>
                <c:pt idx="2290">
                  <c:v>34.698999999999998</c:v>
                </c:pt>
                <c:pt idx="2291">
                  <c:v>34.695999999999998</c:v>
                </c:pt>
                <c:pt idx="2292">
                  <c:v>34.698</c:v>
                </c:pt>
                <c:pt idx="2293">
                  <c:v>34.700000000000003</c:v>
                </c:pt>
                <c:pt idx="2294">
                  <c:v>34.706000000000003</c:v>
                </c:pt>
                <c:pt idx="2295">
                  <c:v>34.707999999999998</c:v>
                </c:pt>
                <c:pt idx="2296">
                  <c:v>34.715000000000003</c:v>
                </c:pt>
                <c:pt idx="2297">
                  <c:v>34.716999999999999</c:v>
                </c:pt>
                <c:pt idx="2298">
                  <c:v>34.715000000000003</c:v>
                </c:pt>
                <c:pt idx="2299">
                  <c:v>34.715000000000003</c:v>
                </c:pt>
                <c:pt idx="2300">
                  <c:v>34.713000000000001</c:v>
                </c:pt>
                <c:pt idx="2301">
                  <c:v>34.712000000000003</c:v>
                </c:pt>
                <c:pt idx="2302">
                  <c:v>34.701000000000001</c:v>
                </c:pt>
                <c:pt idx="2303">
                  <c:v>34.685000000000002</c:v>
                </c:pt>
                <c:pt idx="2304">
                  <c:v>34.679000000000002</c:v>
                </c:pt>
                <c:pt idx="2305">
                  <c:v>34.67</c:v>
                </c:pt>
                <c:pt idx="2306">
                  <c:v>34.654000000000003</c:v>
                </c:pt>
                <c:pt idx="2307">
                  <c:v>34.625999999999998</c:v>
                </c:pt>
                <c:pt idx="2308">
                  <c:v>34.598999999999997</c:v>
                </c:pt>
                <c:pt idx="2309">
                  <c:v>34.581000000000003</c:v>
                </c:pt>
                <c:pt idx="2310">
                  <c:v>34.557000000000002</c:v>
                </c:pt>
                <c:pt idx="2311">
                  <c:v>34.529000000000003</c:v>
                </c:pt>
                <c:pt idx="2312">
                  <c:v>34.509</c:v>
                </c:pt>
                <c:pt idx="2313">
                  <c:v>34.484000000000002</c:v>
                </c:pt>
                <c:pt idx="2314">
                  <c:v>34.448999999999998</c:v>
                </c:pt>
                <c:pt idx="2315">
                  <c:v>34.402999999999999</c:v>
                </c:pt>
                <c:pt idx="2316">
                  <c:v>34.347999999999999</c:v>
                </c:pt>
                <c:pt idx="2317">
                  <c:v>34.296999999999997</c:v>
                </c:pt>
                <c:pt idx="2318">
                  <c:v>34.246000000000002</c:v>
                </c:pt>
                <c:pt idx="2319">
                  <c:v>34.201999999999998</c:v>
                </c:pt>
                <c:pt idx="2320">
                  <c:v>34.174999999999997</c:v>
                </c:pt>
                <c:pt idx="2321">
                  <c:v>34.155999999999999</c:v>
                </c:pt>
                <c:pt idx="2322">
                  <c:v>34.134999999999998</c:v>
                </c:pt>
                <c:pt idx="2323">
                  <c:v>34.119999999999997</c:v>
                </c:pt>
                <c:pt idx="2324">
                  <c:v>34.110999999999997</c:v>
                </c:pt>
                <c:pt idx="2325">
                  <c:v>34.104999999999997</c:v>
                </c:pt>
                <c:pt idx="2326">
                  <c:v>34.091999999999999</c:v>
                </c:pt>
                <c:pt idx="2327">
                  <c:v>34.076000000000001</c:v>
                </c:pt>
                <c:pt idx="2328">
                  <c:v>34.064</c:v>
                </c:pt>
                <c:pt idx="2329">
                  <c:v>34.064999999999998</c:v>
                </c:pt>
                <c:pt idx="2330">
                  <c:v>34.082000000000001</c:v>
                </c:pt>
                <c:pt idx="2331">
                  <c:v>34.095999999999997</c:v>
                </c:pt>
                <c:pt idx="2332">
                  <c:v>34.101999999999997</c:v>
                </c:pt>
                <c:pt idx="2333">
                  <c:v>34.118000000000002</c:v>
                </c:pt>
                <c:pt idx="2334">
                  <c:v>34.143999999999998</c:v>
                </c:pt>
                <c:pt idx="2335">
                  <c:v>34.167000000000002</c:v>
                </c:pt>
                <c:pt idx="2336">
                  <c:v>34.18</c:v>
                </c:pt>
                <c:pt idx="2337">
                  <c:v>34.189</c:v>
                </c:pt>
                <c:pt idx="2338">
                  <c:v>34.192999999999998</c:v>
                </c:pt>
                <c:pt idx="2339">
                  <c:v>34.197000000000003</c:v>
                </c:pt>
                <c:pt idx="2340">
                  <c:v>34.21</c:v>
                </c:pt>
                <c:pt idx="2341">
                  <c:v>34.222000000000001</c:v>
                </c:pt>
                <c:pt idx="2342">
                  <c:v>34.226999999999997</c:v>
                </c:pt>
                <c:pt idx="2343">
                  <c:v>34.235999999999997</c:v>
                </c:pt>
                <c:pt idx="2344">
                  <c:v>34.25</c:v>
                </c:pt>
                <c:pt idx="2345">
                  <c:v>34.265999999999998</c:v>
                </c:pt>
                <c:pt idx="2346">
                  <c:v>34.274000000000001</c:v>
                </c:pt>
                <c:pt idx="2347">
                  <c:v>34.277000000000001</c:v>
                </c:pt>
                <c:pt idx="2348">
                  <c:v>34.274999999999999</c:v>
                </c:pt>
                <c:pt idx="2349">
                  <c:v>34.253</c:v>
                </c:pt>
                <c:pt idx="2350">
                  <c:v>34.220999999999997</c:v>
                </c:pt>
                <c:pt idx="2351">
                  <c:v>34.197000000000003</c:v>
                </c:pt>
                <c:pt idx="2352">
                  <c:v>34.173000000000002</c:v>
                </c:pt>
                <c:pt idx="2353">
                  <c:v>34.143000000000001</c:v>
                </c:pt>
                <c:pt idx="2354">
                  <c:v>34.109000000000002</c:v>
                </c:pt>
                <c:pt idx="2355">
                  <c:v>34.082999999999998</c:v>
                </c:pt>
                <c:pt idx="2356">
                  <c:v>34.063000000000002</c:v>
                </c:pt>
                <c:pt idx="2357">
                  <c:v>34.042000000000002</c:v>
                </c:pt>
                <c:pt idx="2358">
                  <c:v>34.012</c:v>
                </c:pt>
                <c:pt idx="2359">
                  <c:v>33.984999999999999</c:v>
                </c:pt>
                <c:pt idx="2360">
                  <c:v>33.975000000000001</c:v>
                </c:pt>
                <c:pt idx="2361">
                  <c:v>33.96</c:v>
                </c:pt>
                <c:pt idx="2362">
                  <c:v>33.96</c:v>
                </c:pt>
                <c:pt idx="2363">
                  <c:v>33.97</c:v>
                </c:pt>
                <c:pt idx="2364">
                  <c:v>33.978000000000002</c:v>
                </c:pt>
                <c:pt idx="2365">
                  <c:v>33.984999999999999</c:v>
                </c:pt>
                <c:pt idx="2366">
                  <c:v>33.985999999999997</c:v>
                </c:pt>
                <c:pt idx="2367">
                  <c:v>33.993000000000002</c:v>
                </c:pt>
                <c:pt idx="2368">
                  <c:v>34.014000000000003</c:v>
                </c:pt>
                <c:pt idx="2369">
                  <c:v>34.043999999999997</c:v>
                </c:pt>
                <c:pt idx="2370">
                  <c:v>34.079000000000001</c:v>
                </c:pt>
                <c:pt idx="2371">
                  <c:v>34.113999999999997</c:v>
                </c:pt>
                <c:pt idx="2372">
                  <c:v>34.162999999999997</c:v>
                </c:pt>
                <c:pt idx="2373">
                  <c:v>34.222000000000001</c:v>
                </c:pt>
                <c:pt idx="2374">
                  <c:v>34.277999999999999</c:v>
                </c:pt>
                <c:pt idx="2375">
                  <c:v>34.311999999999998</c:v>
                </c:pt>
                <c:pt idx="2376">
                  <c:v>34.338999999999999</c:v>
                </c:pt>
                <c:pt idx="2377">
                  <c:v>34.378</c:v>
                </c:pt>
                <c:pt idx="2378">
                  <c:v>34.417000000000002</c:v>
                </c:pt>
                <c:pt idx="2379">
                  <c:v>34.445999999999998</c:v>
                </c:pt>
                <c:pt idx="2380">
                  <c:v>34.466999999999999</c:v>
                </c:pt>
                <c:pt idx="2381">
                  <c:v>34.49</c:v>
                </c:pt>
                <c:pt idx="2382">
                  <c:v>34.523000000000003</c:v>
                </c:pt>
                <c:pt idx="2383">
                  <c:v>34.56</c:v>
                </c:pt>
                <c:pt idx="2384">
                  <c:v>34.584000000000003</c:v>
                </c:pt>
                <c:pt idx="2385">
                  <c:v>34.615000000000002</c:v>
                </c:pt>
                <c:pt idx="2386">
                  <c:v>34.655999999999999</c:v>
                </c:pt>
                <c:pt idx="2387">
                  <c:v>34.682000000000002</c:v>
                </c:pt>
                <c:pt idx="2388">
                  <c:v>34.695999999999998</c:v>
                </c:pt>
                <c:pt idx="2389">
                  <c:v>34.709000000000003</c:v>
                </c:pt>
                <c:pt idx="2390">
                  <c:v>34.731999999999999</c:v>
                </c:pt>
                <c:pt idx="2391">
                  <c:v>34.744</c:v>
                </c:pt>
                <c:pt idx="2392">
                  <c:v>34.755000000000003</c:v>
                </c:pt>
                <c:pt idx="2393">
                  <c:v>34.768000000000001</c:v>
                </c:pt>
                <c:pt idx="2394">
                  <c:v>34.774999999999999</c:v>
                </c:pt>
                <c:pt idx="2395">
                  <c:v>34.789000000000001</c:v>
                </c:pt>
                <c:pt idx="2396">
                  <c:v>34.817</c:v>
                </c:pt>
                <c:pt idx="2397">
                  <c:v>34.837000000000003</c:v>
                </c:pt>
                <c:pt idx="2398">
                  <c:v>34.863</c:v>
                </c:pt>
                <c:pt idx="2399">
                  <c:v>34.892000000000003</c:v>
                </c:pt>
                <c:pt idx="2400">
                  <c:v>34.917999999999999</c:v>
                </c:pt>
                <c:pt idx="2401">
                  <c:v>34.951999999999998</c:v>
                </c:pt>
                <c:pt idx="2402">
                  <c:v>34.99</c:v>
                </c:pt>
                <c:pt idx="2403">
                  <c:v>35.029000000000003</c:v>
                </c:pt>
                <c:pt idx="2404">
                  <c:v>35.049999999999997</c:v>
                </c:pt>
                <c:pt idx="2405">
                  <c:v>35.076999999999998</c:v>
                </c:pt>
                <c:pt idx="2406">
                  <c:v>35.106999999999999</c:v>
                </c:pt>
                <c:pt idx="2407">
                  <c:v>35.14</c:v>
                </c:pt>
                <c:pt idx="2408">
                  <c:v>35.168999999999997</c:v>
                </c:pt>
                <c:pt idx="2409">
                  <c:v>35.185000000000002</c:v>
                </c:pt>
                <c:pt idx="2410">
                  <c:v>35.195999999999998</c:v>
                </c:pt>
                <c:pt idx="2411">
                  <c:v>35.212000000000003</c:v>
                </c:pt>
                <c:pt idx="2412">
                  <c:v>35.228999999999999</c:v>
                </c:pt>
                <c:pt idx="2413">
                  <c:v>35.238</c:v>
                </c:pt>
                <c:pt idx="2414">
                  <c:v>35.234999999999999</c:v>
                </c:pt>
                <c:pt idx="2415">
                  <c:v>35.228000000000002</c:v>
                </c:pt>
                <c:pt idx="2416">
                  <c:v>35.21</c:v>
                </c:pt>
                <c:pt idx="2417">
                  <c:v>35.188000000000002</c:v>
                </c:pt>
                <c:pt idx="2418">
                  <c:v>35.164000000000001</c:v>
                </c:pt>
                <c:pt idx="2419">
                  <c:v>35.137</c:v>
                </c:pt>
                <c:pt idx="2420">
                  <c:v>35.106000000000002</c:v>
                </c:pt>
                <c:pt idx="2421">
                  <c:v>35.067</c:v>
                </c:pt>
                <c:pt idx="2422">
                  <c:v>35.024999999999999</c:v>
                </c:pt>
                <c:pt idx="2423">
                  <c:v>34.99</c:v>
                </c:pt>
                <c:pt idx="2424">
                  <c:v>34.960999999999999</c:v>
                </c:pt>
                <c:pt idx="2425">
                  <c:v>34.942</c:v>
                </c:pt>
                <c:pt idx="2426">
                  <c:v>34.930999999999997</c:v>
                </c:pt>
                <c:pt idx="2427">
                  <c:v>34.927</c:v>
                </c:pt>
                <c:pt idx="2428">
                  <c:v>34.923000000000002</c:v>
                </c:pt>
                <c:pt idx="2429">
                  <c:v>34.915999999999997</c:v>
                </c:pt>
                <c:pt idx="2430">
                  <c:v>34.914999999999999</c:v>
                </c:pt>
                <c:pt idx="2431">
                  <c:v>34.92</c:v>
                </c:pt>
                <c:pt idx="2432">
                  <c:v>34.923999999999999</c:v>
                </c:pt>
                <c:pt idx="2433">
                  <c:v>34.929000000000002</c:v>
                </c:pt>
                <c:pt idx="2434">
                  <c:v>34.94</c:v>
                </c:pt>
                <c:pt idx="2435">
                  <c:v>34.951999999999998</c:v>
                </c:pt>
                <c:pt idx="2436">
                  <c:v>34.966999999999999</c:v>
                </c:pt>
                <c:pt idx="2437">
                  <c:v>34.982999999999997</c:v>
                </c:pt>
                <c:pt idx="2438">
                  <c:v>35.01</c:v>
                </c:pt>
                <c:pt idx="2439">
                  <c:v>35.034999999999997</c:v>
                </c:pt>
                <c:pt idx="2440">
                  <c:v>35.052</c:v>
                </c:pt>
                <c:pt idx="2441">
                  <c:v>35.067</c:v>
                </c:pt>
                <c:pt idx="2442">
                  <c:v>35.076999999999998</c:v>
                </c:pt>
                <c:pt idx="2443">
                  <c:v>35.093000000000004</c:v>
                </c:pt>
                <c:pt idx="2444">
                  <c:v>35.106999999999999</c:v>
                </c:pt>
                <c:pt idx="2445">
                  <c:v>35.118000000000002</c:v>
                </c:pt>
                <c:pt idx="2446">
                  <c:v>35.122999999999998</c:v>
                </c:pt>
                <c:pt idx="2447">
                  <c:v>35.122999999999998</c:v>
                </c:pt>
                <c:pt idx="2448">
                  <c:v>35.119999999999997</c:v>
                </c:pt>
                <c:pt idx="2449">
                  <c:v>35.11</c:v>
                </c:pt>
                <c:pt idx="2450">
                  <c:v>35.095999999999997</c:v>
                </c:pt>
                <c:pt idx="2451">
                  <c:v>35.085999999999999</c:v>
                </c:pt>
                <c:pt idx="2452">
                  <c:v>35.075000000000003</c:v>
                </c:pt>
                <c:pt idx="2453">
                  <c:v>35.061</c:v>
                </c:pt>
                <c:pt idx="2454">
                  <c:v>35.046999999999997</c:v>
                </c:pt>
                <c:pt idx="2455">
                  <c:v>35.036000000000001</c:v>
                </c:pt>
                <c:pt idx="2456">
                  <c:v>35.026000000000003</c:v>
                </c:pt>
                <c:pt idx="2457">
                  <c:v>35.015999999999998</c:v>
                </c:pt>
                <c:pt idx="2458">
                  <c:v>35.01</c:v>
                </c:pt>
                <c:pt idx="2459">
                  <c:v>35.01</c:v>
                </c:pt>
                <c:pt idx="2460">
                  <c:v>35.008000000000003</c:v>
                </c:pt>
                <c:pt idx="2461">
                  <c:v>35.008000000000003</c:v>
                </c:pt>
                <c:pt idx="2462">
                  <c:v>35.006</c:v>
                </c:pt>
                <c:pt idx="2463">
                  <c:v>35.01</c:v>
                </c:pt>
                <c:pt idx="2464">
                  <c:v>35.018999999999998</c:v>
                </c:pt>
                <c:pt idx="2465">
                  <c:v>35.024000000000001</c:v>
                </c:pt>
                <c:pt idx="2466">
                  <c:v>35.033000000000001</c:v>
                </c:pt>
                <c:pt idx="2467">
                  <c:v>35.043999999999997</c:v>
                </c:pt>
                <c:pt idx="2468">
                  <c:v>35.055</c:v>
                </c:pt>
                <c:pt idx="2469">
                  <c:v>35.072000000000003</c:v>
                </c:pt>
                <c:pt idx="2470">
                  <c:v>35.093000000000004</c:v>
                </c:pt>
                <c:pt idx="2471">
                  <c:v>35.112000000000002</c:v>
                </c:pt>
                <c:pt idx="2472">
                  <c:v>35.122999999999998</c:v>
                </c:pt>
                <c:pt idx="2473">
                  <c:v>35.131999999999998</c:v>
                </c:pt>
                <c:pt idx="2474">
                  <c:v>35.134999999999998</c:v>
                </c:pt>
                <c:pt idx="2475">
                  <c:v>35.131</c:v>
                </c:pt>
                <c:pt idx="2476">
                  <c:v>35.125</c:v>
                </c:pt>
                <c:pt idx="2477">
                  <c:v>35.116999999999997</c:v>
                </c:pt>
                <c:pt idx="2478">
                  <c:v>35.103000000000002</c:v>
                </c:pt>
                <c:pt idx="2479">
                  <c:v>35.091000000000001</c:v>
                </c:pt>
                <c:pt idx="2480">
                  <c:v>35.076999999999998</c:v>
                </c:pt>
                <c:pt idx="2481">
                  <c:v>35.06</c:v>
                </c:pt>
                <c:pt idx="2482">
                  <c:v>35.048000000000002</c:v>
                </c:pt>
                <c:pt idx="2483">
                  <c:v>35.036000000000001</c:v>
                </c:pt>
                <c:pt idx="2484">
                  <c:v>35.03</c:v>
                </c:pt>
                <c:pt idx="2485">
                  <c:v>35.024000000000001</c:v>
                </c:pt>
                <c:pt idx="2486">
                  <c:v>35.021999999999998</c:v>
                </c:pt>
                <c:pt idx="2487">
                  <c:v>35.023000000000003</c:v>
                </c:pt>
                <c:pt idx="2488">
                  <c:v>35.027000000000001</c:v>
                </c:pt>
                <c:pt idx="2489">
                  <c:v>35.033999999999999</c:v>
                </c:pt>
                <c:pt idx="2490">
                  <c:v>35.042999999999999</c:v>
                </c:pt>
                <c:pt idx="2491">
                  <c:v>35.048999999999999</c:v>
                </c:pt>
                <c:pt idx="2492">
                  <c:v>35.052</c:v>
                </c:pt>
                <c:pt idx="2493">
                  <c:v>35.052999999999997</c:v>
                </c:pt>
                <c:pt idx="2494">
                  <c:v>35.058</c:v>
                </c:pt>
                <c:pt idx="2495">
                  <c:v>35.061</c:v>
                </c:pt>
                <c:pt idx="2496">
                  <c:v>35.063000000000002</c:v>
                </c:pt>
                <c:pt idx="2497">
                  <c:v>35.07</c:v>
                </c:pt>
                <c:pt idx="2498">
                  <c:v>35.073999999999998</c:v>
                </c:pt>
                <c:pt idx="2499">
                  <c:v>35.076999999999998</c:v>
                </c:pt>
                <c:pt idx="2500">
                  <c:v>35.081000000000003</c:v>
                </c:pt>
                <c:pt idx="2501">
                  <c:v>35.088999999999999</c:v>
                </c:pt>
                <c:pt idx="2502">
                  <c:v>35.094000000000001</c:v>
                </c:pt>
                <c:pt idx="2503">
                  <c:v>35.104999999999997</c:v>
                </c:pt>
                <c:pt idx="2504">
                  <c:v>35.116</c:v>
                </c:pt>
                <c:pt idx="2505">
                  <c:v>35.125</c:v>
                </c:pt>
                <c:pt idx="2506">
                  <c:v>35.137999999999998</c:v>
                </c:pt>
                <c:pt idx="2507">
                  <c:v>35.154000000000003</c:v>
                </c:pt>
                <c:pt idx="2508">
                  <c:v>35.177</c:v>
                </c:pt>
                <c:pt idx="2509">
                  <c:v>35.201999999999998</c:v>
                </c:pt>
                <c:pt idx="2510">
                  <c:v>35.231000000000002</c:v>
                </c:pt>
                <c:pt idx="2511">
                  <c:v>35.259</c:v>
                </c:pt>
                <c:pt idx="2512">
                  <c:v>35.283000000000001</c:v>
                </c:pt>
                <c:pt idx="2513">
                  <c:v>35.311</c:v>
                </c:pt>
                <c:pt idx="2514">
                  <c:v>35.344999999999999</c:v>
                </c:pt>
                <c:pt idx="2515">
                  <c:v>35.396000000000001</c:v>
                </c:pt>
                <c:pt idx="2516">
                  <c:v>35.46</c:v>
                </c:pt>
                <c:pt idx="2517">
                  <c:v>35.534999999999997</c:v>
                </c:pt>
                <c:pt idx="2518">
                  <c:v>35.610999999999997</c:v>
                </c:pt>
                <c:pt idx="2519">
                  <c:v>35.692999999999998</c:v>
                </c:pt>
                <c:pt idx="2520">
                  <c:v>35.78</c:v>
                </c:pt>
                <c:pt idx="2521">
                  <c:v>35.872</c:v>
                </c:pt>
                <c:pt idx="2522">
                  <c:v>35.975000000000001</c:v>
                </c:pt>
                <c:pt idx="2523">
                  <c:v>36.094000000000001</c:v>
                </c:pt>
                <c:pt idx="2524">
                  <c:v>36.220999999999997</c:v>
                </c:pt>
                <c:pt idx="2525">
                  <c:v>36.351999999999997</c:v>
                </c:pt>
                <c:pt idx="2526">
                  <c:v>36.49</c:v>
                </c:pt>
                <c:pt idx="2527">
                  <c:v>36.636000000000003</c:v>
                </c:pt>
                <c:pt idx="2528">
                  <c:v>36.789000000000001</c:v>
                </c:pt>
                <c:pt idx="2529">
                  <c:v>36.954000000000001</c:v>
                </c:pt>
                <c:pt idx="2530">
                  <c:v>37.122</c:v>
                </c:pt>
                <c:pt idx="2531">
                  <c:v>37.292999999999999</c:v>
                </c:pt>
                <c:pt idx="2532">
                  <c:v>37.479999999999997</c:v>
                </c:pt>
                <c:pt idx="2533">
                  <c:v>37.67</c:v>
                </c:pt>
                <c:pt idx="2534">
                  <c:v>37.856000000000002</c:v>
                </c:pt>
                <c:pt idx="2535">
                  <c:v>38.052999999999997</c:v>
                </c:pt>
                <c:pt idx="2536">
                  <c:v>38.237000000000002</c:v>
                </c:pt>
                <c:pt idx="2537">
                  <c:v>38.427999999999997</c:v>
                </c:pt>
                <c:pt idx="2538">
                  <c:v>38.628</c:v>
                </c:pt>
                <c:pt idx="2539">
                  <c:v>38.844000000000001</c:v>
                </c:pt>
                <c:pt idx="2540">
                  <c:v>39.06</c:v>
                </c:pt>
                <c:pt idx="2541">
                  <c:v>39.279000000000003</c:v>
                </c:pt>
                <c:pt idx="2542">
                  <c:v>39.500999999999998</c:v>
                </c:pt>
                <c:pt idx="2543">
                  <c:v>39.720999999999997</c:v>
                </c:pt>
                <c:pt idx="2544">
                  <c:v>39.94</c:v>
                </c:pt>
                <c:pt idx="2545">
                  <c:v>40.158999999999999</c:v>
                </c:pt>
                <c:pt idx="2546">
                  <c:v>40.371000000000002</c:v>
                </c:pt>
                <c:pt idx="2547">
                  <c:v>40.582000000000001</c:v>
                </c:pt>
                <c:pt idx="2548">
                  <c:v>40.790999999999997</c:v>
                </c:pt>
                <c:pt idx="2549">
                  <c:v>41.003999999999998</c:v>
                </c:pt>
                <c:pt idx="2550">
                  <c:v>41.215000000000003</c:v>
                </c:pt>
                <c:pt idx="2551">
                  <c:v>41.412999999999997</c:v>
                </c:pt>
                <c:pt idx="2552">
                  <c:v>41.606999999999999</c:v>
                </c:pt>
                <c:pt idx="2553">
                  <c:v>41.798999999999999</c:v>
                </c:pt>
                <c:pt idx="2554">
                  <c:v>41.988</c:v>
                </c:pt>
                <c:pt idx="2555">
                  <c:v>42.165999999999997</c:v>
                </c:pt>
                <c:pt idx="2556">
                  <c:v>42.326000000000001</c:v>
                </c:pt>
                <c:pt idx="2557">
                  <c:v>42.48</c:v>
                </c:pt>
                <c:pt idx="2558">
                  <c:v>42.628999999999998</c:v>
                </c:pt>
                <c:pt idx="2559">
                  <c:v>42.758000000000003</c:v>
                </c:pt>
                <c:pt idx="2560">
                  <c:v>42.869</c:v>
                </c:pt>
                <c:pt idx="2561">
                  <c:v>42.97</c:v>
                </c:pt>
                <c:pt idx="2562">
                  <c:v>43.064</c:v>
                </c:pt>
                <c:pt idx="2563">
                  <c:v>43.161000000000001</c:v>
                </c:pt>
                <c:pt idx="2564">
                  <c:v>43.255000000000003</c:v>
                </c:pt>
                <c:pt idx="2565">
                  <c:v>43.343000000000004</c:v>
                </c:pt>
                <c:pt idx="2566">
                  <c:v>43.436999999999998</c:v>
                </c:pt>
                <c:pt idx="2567">
                  <c:v>43.539000000000001</c:v>
                </c:pt>
                <c:pt idx="2568">
                  <c:v>43.643999999999998</c:v>
                </c:pt>
                <c:pt idx="2569">
                  <c:v>43.753</c:v>
                </c:pt>
                <c:pt idx="2570">
                  <c:v>43.866999999999997</c:v>
                </c:pt>
                <c:pt idx="2571">
                  <c:v>43.988999999999997</c:v>
                </c:pt>
                <c:pt idx="2572">
                  <c:v>44.122999999999998</c:v>
                </c:pt>
                <c:pt idx="2573">
                  <c:v>44.256999999999998</c:v>
                </c:pt>
                <c:pt idx="2574">
                  <c:v>44.399000000000001</c:v>
                </c:pt>
                <c:pt idx="2575">
                  <c:v>44.552999999999997</c:v>
                </c:pt>
                <c:pt idx="2576">
                  <c:v>44.704999999999998</c:v>
                </c:pt>
                <c:pt idx="2577">
                  <c:v>44.844999999999999</c:v>
                </c:pt>
                <c:pt idx="2578">
                  <c:v>44.982999999999997</c:v>
                </c:pt>
                <c:pt idx="2579">
                  <c:v>45.125999999999998</c:v>
                </c:pt>
                <c:pt idx="2580">
                  <c:v>45.264000000000003</c:v>
                </c:pt>
                <c:pt idx="2581">
                  <c:v>45.396999999999998</c:v>
                </c:pt>
                <c:pt idx="2582">
                  <c:v>45.533000000000001</c:v>
                </c:pt>
                <c:pt idx="2583">
                  <c:v>45.677</c:v>
                </c:pt>
                <c:pt idx="2584">
                  <c:v>45.823999999999998</c:v>
                </c:pt>
                <c:pt idx="2585">
                  <c:v>45.970999999999997</c:v>
                </c:pt>
                <c:pt idx="2586">
                  <c:v>46.115000000000002</c:v>
                </c:pt>
                <c:pt idx="2587">
                  <c:v>46.252000000000002</c:v>
                </c:pt>
                <c:pt idx="2588">
                  <c:v>46.383000000000003</c:v>
                </c:pt>
                <c:pt idx="2589">
                  <c:v>46.505000000000003</c:v>
                </c:pt>
                <c:pt idx="2590">
                  <c:v>46.616999999999997</c:v>
                </c:pt>
                <c:pt idx="2591">
                  <c:v>46.734999999999999</c:v>
                </c:pt>
                <c:pt idx="2592">
                  <c:v>46.850999999999999</c:v>
                </c:pt>
                <c:pt idx="2593">
                  <c:v>46.956000000000003</c:v>
                </c:pt>
                <c:pt idx="2594">
                  <c:v>47.048999999999999</c:v>
                </c:pt>
                <c:pt idx="2595">
                  <c:v>47.137999999999998</c:v>
                </c:pt>
                <c:pt idx="2596">
                  <c:v>47.225000000000001</c:v>
                </c:pt>
                <c:pt idx="2597">
                  <c:v>47.302999999999997</c:v>
                </c:pt>
                <c:pt idx="2598">
                  <c:v>47.372</c:v>
                </c:pt>
                <c:pt idx="2599">
                  <c:v>47.430999999999997</c:v>
                </c:pt>
                <c:pt idx="2600">
                  <c:v>47.482999999999997</c:v>
                </c:pt>
                <c:pt idx="2601">
                  <c:v>47.533000000000001</c:v>
                </c:pt>
                <c:pt idx="2602">
                  <c:v>47.57</c:v>
                </c:pt>
                <c:pt idx="2603">
                  <c:v>47.6</c:v>
                </c:pt>
                <c:pt idx="2604">
                  <c:v>47.636000000000003</c:v>
                </c:pt>
                <c:pt idx="2605">
                  <c:v>47.670999999999999</c:v>
                </c:pt>
                <c:pt idx="2606">
                  <c:v>47.710999999999999</c:v>
                </c:pt>
                <c:pt idx="2607">
                  <c:v>47.750999999999998</c:v>
                </c:pt>
                <c:pt idx="2608">
                  <c:v>47.792999999999999</c:v>
                </c:pt>
                <c:pt idx="2609">
                  <c:v>47.838000000000001</c:v>
                </c:pt>
                <c:pt idx="2610">
                  <c:v>47.875999999999998</c:v>
                </c:pt>
                <c:pt idx="2611">
                  <c:v>47.906999999999996</c:v>
                </c:pt>
                <c:pt idx="2612">
                  <c:v>47.942</c:v>
                </c:pt>
                <c:pt idx="2613">
                  <c:v>47.978000000000002</c:v>
                </c:pt>
                <c:pt idx="2614">
                  <c:v>48.014000000000003</c:v>
                </c:pt>
                <c:pt idx="2615">
                  <c:v>48.051000000000002</c:v>
                </c:pt>
                <c:pt idx="2616">
                  <c:v>48.084000000000003</c:v>
                </c:pt>
                <c:pt idx="2617">
                  <c:v>48.119</c:v>
                </c:pt>
                <c:pt idx="2618">
                  <c:v>48.152000000000001</c:v>
                </c:pt>
                <c:pt idx="2619">
                  <c:v>48.183999999999997</c:v>
                </c:pt>
                <c:pt idx="2620">
                  <c:v>48.215000000000003</c:v>
                </c:pt>
                <c:pt idx="2621">
                  <c:v>48.250999999999998</c:v>
                </c:pt>
                <c:pt idx="2622">
                  <c:v>48.286999999999999</c:v>
                </c:pt>
                <c:pt idx="2623">
                  <c:v>48.320999999999998</c:v>
                </c:pt>
                <c:pt idx="2624">
                  <c:v>48.348999999999997</c:v>
                </c:pt>
                <c:pt idx="2625">
                  <c:v>48.375</c:v>
                </c:pt>
                <c:pt idx="2626">
                  <c:v>48.4</c:v>
                </c:pt>
                <c:pt idx="2627">
                  <c:v>48.414999999999999</c:v>
                </c:pt>
                <c:pt idx="2628">
                  <c:v>48.43</c:v>
                </c:pt>
                <c:pt idx="2629">
                  <c:v>48.445999999999998</c:v>
                </c:pt>
                <c:pt idx="2630">
                  <c:v>48.454999999999998</c:v>
                </c:pt>
                <c:pt idx="2631">
                  <c:v>48.465000000000003</c:v>
                </c:pt>
                <c:pt idx="2632">
                  <c:v>48.473999999999997</c:v>
                </c:pt>
                <c:pt idx="2633">
                  <c:v>48.481000000000002</c:v>
                </c:pt>
                <c:pt idx="2634">
                  <c:v>48.48</c:v>
                </c:pt>
                <c:pt idx="2635">
                  <c:v>48.472999999999999</c:v>
                </c:pt>
                <c:pt idx="2636">
                  <c:v>48.47</c:v>
                </c:pt>
                <c:pt idx="2637">
                  <c:v>48.475999999999999</c:v>
                </c:pt>
                <c:pt idx="2638">
                  <c:v>48.481000000000002</c:v>
                </c:pt>
                <c:pt idx="2639">
                  <c:v>48.481000000000002</c:v>
                </c:pt>
                <c:pt idx="2640">
                  <c:v>48.472000000000001</c:v>
                </c:pt>
                <c:pt idx="2641">
                  <c:v>48.460999999999999</c:v>
                </c:pt>
                <c:pt idx="2642">
                  <c:v>48.457000000000001</c:v>
                </c:pt>
                <c:pt idx="2643">
                  <c:v>48.457000000000001</c:v>
                </c:pt>
                <c:pt idx="2644">
                  <c:v>48.463000000000001</c:v>
                </c:pt>
                <c:pt idx="2645">
                  <c:v>48.478999999999999</c:v>
                </c:pt>
                <c:pt idx="2646">
                  <c:v>48.494999999999997</c:v>
                </c:pt>
                <c:pt idx="2647">
                  <c:v>48.512</c:v>
                </c:pt>
                <c:pt idx="2648">
                  <c:v>48.53</c:v>
                </c:pt>
                <c:pt idx="2649">
                  <c:v>48.543999999999997</c:v>
                </c:pt>
                <c:pt idx="2650">
                  <c:v>48.557000000000002</c:v>
                </c:pt>
                <c:pt idx="2651">
                  <c:v>48.569000000000003</c:v>
                </c:pt>
                <c:pt idx="2652">
                  <c:v>48.58</c:v>
                </c:pt>
                <c:pt idx="2653">
                  <c:v>48.582999999999998</c:v>
                </c:pt>
                <c:pt idx="2654">
                  <c:v>48.581000000000003</c:v>
                </c:pt>
                <c:pt idx="2655">
                  <c:v>48.573</c:v>
                </c:pt>
                <c:pt idx="2656">
                  <c:v>48.564</c:v>
                </c:pt>
                <c:pt idx="2657">
                  <c:v>48.56</c:v>
                </c:pt>
                <c:pt idx="2658">
                  <c:v>48.567</c:v>
                </c:pt>
                <c:pt idx="2659">
                  <c:v>48.576000000000001</c:v>
                </c:pt>
                <c:pt idx="2660">
                  <c:v>48.594000000000001</c:v>
                </c:pt>
                <c:pt idx="2661">
                  <c:v>48.618000000000002</c:v>
                </c:pt>
                <c:pt idx="2662">
                  <c:v>48.643000000000001</c:v>
                </c:pt>
                <c:pt idx="2663">
                  <c:v>48.667000000000002</c:v>
                </c:pt>
                <c:pt idx="2664">
                  <c:v>48.686999999999998</c:v>
                </c:pt>
                <c:pt idx="2665">
                  <c:v>48.701999999999998</c:v>
                </c:pt>
                <c:pt idx="2666">
                  <c:v>48.716000000000001</c:v>
                </c:pt>
                <c:pt idx="2667">
                  <c:v>48.726999999999997</c:v>
                </c:pt>
                <c:pt idx="2668">
                  <c:v>48.738999999999997</c:v>
                </c:pt>
                <c:pt idx="2669">
                  <c:v>48.752000000000002</c:v>
                </c:pt>
                <c:pt idx="2670">
                  <c:v>48.768000000000001</c:v>
                </c:pt>
                <c:pt idx="2671">
                  <c:v>48.783999999999999</c:v>
                </c:pt>
                <c:pt idx="2672">
                  <c:v>48.8</c:v>
                </c:pt>
                <c:pt idx="2673">
                  <c:v>48.813000000000002</c:v>
                </c:pt>
                <c:pt idx="2674">
                  <c:v>48.826999999999998</c:v>
                </c:pt>
                <c:pt idx="2675">
                  <c:v>48.843000000000004</c:v>
                </c:pt>
                <c:pt idx="2676">
                  <c:v>48.853999999999999</c:v>
                </c:pt>
                <c:pt idx="2677">
                  <c:v>48.866</c:v>
                </c:pt>
                <c:pt idx="2678">
                  <c:v>48.875</c:v>
                </c:pt>
                <c:pt idx="2679">
                  <c:v>48.881999999999998</c:v>
                </c:pt>
                <c:pt idx="2680">
                  <c:v>48.887999999999998</c:v>
                </c:pt>
                <c:pt idx="2681">
                  <c:v>48.89</c:v>
                </c:pt>
                <c:pt idx="2682">
                  <c:v>48.895000000000003</c:v>
                </c:pt>
                <c:pt idx="2683">
                  <c:v>48.898000000000003</c:v>
                </c:pt>
                <c:pt idx="2684">
                  <c:v>48.902999999999999</c:v>
                </c:pt>
                <c:pt idx="2685">
                  <c:v>48.914000000000001</c:v>
                </c:pt>
                <c:pt idx="2686">
                  <c:v>48.921999999999997</c:v>
                </c:pt>
                <c:pt idx="2687">
                  <c:v>48.927999999999997</c:v>
                </c:pt>
                <c:pt idx="2688">
                  <c:v>48.941000000000003</c:v>
                </c:pt>
                <c:pt idx="2689">
                  <c:v>48.963000000000001</c:v>
                </c:pt>
                <c:pt idx="2690">
                  <c:v>48.984000000000002</c:v>
                </c:pt>
                <c:pt idx="2691">
                  <c:v>49.000999999999998</c:v>
                </c:pt>
                <c:pt idx="2692">
                  <c:v>49.023000000000003</c:v>
                </c:pt>
                <c:pt idx="2693">
                  <c:v>49.042999999999999</c:v>
                </c:pt>
                <c:pt idx="2694">
                  <c:v>49.061999999999998</c:v>
                </c:pt>
                <c:pt idx="2695">
                  <c:v>49.073999999999998</c:v>
                </c:pt>
                <c:pt idx="2696">
                  <c:v>49.081000000000003</c:v>
                </c:pt>
                <c:pt idx="2697">
                  <c:v>49.088999999999999</c:v>
                </c:pt>
                <c:pt idx="2698">
                  <c:v>49.097000000000001</c:v>
                </c:pt>
                <c:pt idx="2699">
                  <c:v>49.110999999999997</c:v>
                </c:pt>
                <c:pt idx="2700">
                  <c:v>49.125999999999998</c:v>
                </c:pt>
                <c:pt idx="2701">
                  <c:v>49.143999999999998</c:v>
                </c:pt>
                <c:pt idx="2702">
                  <c:v>49.17</c:v>
                </c:pt>
                <c:pt idx="2703">
                  <c:v>49.204000000000001</c:v>
                </c:pt>
                <c:pt idx="2704">
                  <c:v>49.243000000000002</c:v>
                </c:pt>
                <c:pt idx="2705">
                  <c:v>49.28</c:v>
                </c:pt>
                <c:pt idx="2706">
                  <c:v>49.313000000000002</c:v>
                </c:pt>
                <c:pt idx="2707">
                  <c:v>49.345999999999997</c:v>
                </c:pt>
                <c:pt idx="2708">
                  <c:v>49.371000000000002</c:v>
                </c:pt>
                <c:pt idx="2709">
                  <c:v>49.389000000000003</c:v>
                </c:pt>
                <c:pt idx="2710">
                  <c:v>49.402999999999999</c:v>
                </c:pt>
                <c:pt idx="2711">
                  <c:v>49.414999999999999</c:v>
                </c:pt>
                <c:pt idx="2712">
                  <c:v>49.429000000000002</c:v>
                </c:pt>
                <c:pt idx="2713">
                  <c:v>49.433</c:v>
                </c:pt>
                <c:pt idx="2714">
                  <c:v>49.433999999999997</c:v>
                </c:pt>
                <c:pt idx="2715">
                  <c:v>49.439</c:v>
                </c:pt>
                <c:pt idx="2716">
                  <c:v>49.44</c:v>
                </c:pt>
                <c:pt idx="2717">
                  <c:v>49.438000000000002</c:v>
                </c:pt>
                <c:pt idx="2718">
                  <c:v>49.44</c:v>
                </c:pt>
                <c:pt idx="2719">
                  <c:v>49.44</c:v>
                </c:pt>
                <c:pt idx="2720">
                  <c:v>49.439</c:v>
                </c:pt>
                <c:pt idx="2721">
                  <c:v>49.436999999999998</c:v>
                </c:pt>
                <c:pt idx="2722">
                  <c:v>49.445</c:v>
                </c:pt>
                <c:pt idx="2723">
                  <c:v>49.453000000000003</c:v>
                </c:pt>
                <c:pt idx="2724">
                  <c:v>49.468000000000004</c:v>
                </c:pt>
                <c:pt idx="2725">
                  <c:v>49.491999999999997</c:v>
                </c:pt>
                <c:pt idx="2726">
                  <c:v>49.515999999999998</c:v>
                </c:pt>
                <c:pt idx="2727">
                  <c:v>49.536000000000001</c:v>
                </c:pt>
                <c:pt idx="2728">
                  <c:v>49.552</c:v>
                </c:pt>
                <c:pt idx="2729">
                  <c:v>49.576999999999998</c:v>
                </c:pt>
                <c:pt idx="2730">
                  <c:v>49.597999999999999</c:v>
                </c:pt>
                <c:pt idx="2731">
                  <c:v>49.622999999999998</c:v>
                </c:pt>
                <c:pt idx="2732">
                  <c:v>49.651000000000003</c:v>
                </c:pt>
                <c:pt idx="2733">
                  <c:v>49.67</c:v>
                </c:pt>
                <c:pt idx="2734">
                  <c:v>49.686999999999998</c:v>
                </c:pt>
                <c:pt idx="2735">
                  <c:v>49.7</c:v>
                </c:pt>
                <c:pt idx="2736">
                  <c:v>49.706000000000003</c:v>
                </c:pt>
                <c:pt idx="2737">
                  <c:v>49.716000000000001</c:v>
                </c:pt>
                <c:pt idx="2738">
                  <c:v>49.719000000000001</c:v>
                </c:pt>
                <c:pt idx="2739">
                  <c:v>49.715000000000003</c:v>
                </c:pt>
                <c:pt idx="2740">
                  <c:v>49.707000000000001</c:v>
                </c:pt>
                <c:pt idx="2741">
                  <c:v>49.691000000000003</c:v>
                </c:pt>
                <c:pt idx="2742">
                  <c:v>49.664999999999999</c:v>
                </c:pt>
                <c:pt idx="2743">
                  <c:v>49.645000000000003</c:v>
                </c:pt>
                <c:pt idx="2744">
                  <c:v>49.63</c:v>
                </c:pt>
                <c:pt idx="2745">
                  <c:v>49.619</c:v>
                </c:pt>
                <c:pt idx="2746">
                  <c:v>49.619</c:v>
                </c:pt>
                <c:pt idx="2747">
                  <c:v>49.624000000000002</c:v>
                </c:pt>
                <c:pt idx="2748">
                  <c:v>49.622999999999998</c:v>
                </c:pt>
                <c:pt idx="2749">
                  <c:v>49.613999999999997</c:v>
                </c:pt>
                <c:pt idx="2750">
                  <c:v>49.606999999999999</c:v>
                </c:pt>
                <c:pt idx="2751">
                  <c:v>49.603999999999999</c:v>
                </c:pt>
                <c:pt idx="2752">
                  <c:v>49.610999999999997</c:v>
                </c:pt>
                <c:pt idx="2753">
                  <c:v>49.622999999999998</c:v>
                </c:pt>
                <c:pt idx="2754">
                  <c:v>49.634</c:v>
                </c:pt>
                <c:pt idx="2755">
                  <c:v>49.646000000000001</c:v>
                </c:pt>
                <c:pt idx="2756">
                  <c:v>49.643999999999998</c:v>
                </c:pt>
                <c:pt idx="2757">
                  <c:v>49.64</c:v>
                </c:pt>
                <c:pt idx="2758">
                  <c:v>49.63</c:v>
                </c:pt>
                <c:pt idx="2759">
                  <c:v>49.598999999999997</c:v>
                </c:pt>
                <c:pt idx="2760">
                  <c:v>49.558999999999997</c:v>
                </c:pt>
                <c:pt idx="2761">
                  <c:v>49.526000000000003</c:v>
                </c:pt>
                <c:pt idx="2762">
                  <c:v>49.481999999999999</c:v>
                </c:pt>
                <c:pt idx="2763">
                  <c:v>49.411999999999999</c:v>
                </c:pt>
                <c:pt idx="2764">
                  <c:v>49.34</c:v>
                </c:pt>
                <c:pt idx="2765">
                  <c:v>49.262999999999998</c:v>
                </c:pt>
                <c:pt idx="2766">
                  <c:v>49.183999999999997</c:v>
                </c:pt>
                <c:pt idx="2767">
                  <c:v>49.109000000000002</c:v>
                </c:pt>
                <c:pt idx="2768">
                  <c:v>49.033000000000001</c:v>
                </c:pt>
                <c:pt idx="2769">
                  <c:v>48.954000000000001</c:v>
                </c:pt>
                <c:pt idx="2770">
                  <c:v>48.875999999999998</c:v>
                </c:pt>
                <c:pt idx="2771">
                  <c:v>48.811</c:v>
                </c:pt>
                <c:pt idx="2772">
                  <c:v>48.756</c:v>
                </c:pt>
                <c:pt idx="2773">
                  <c:v>48.713000000000001</c:v>
                </c:pt>
                <c:pt idx="2774">
                  <c:v>48.677</c:v>
                </c:pt>
                <c:pt idx="2775">
                  <c:v>48.651000000000003</c:v>
                </c:pt>
                <c:pt idx="2776">
                  <c:v>48.606999999999999</c:v>
                </c:pt>
                <c:pt idx="2777">
                  <c:v>48.598999999999997</c:v>
                </c:pt>
                <c:pt idx="2778">
                  <c:v>48.584000000000003</c:v>
                </c:pt>
                <c:pt idx="2779">
                  <c:v>48.584000000000003</c:v>
                </c:pt>
                <c:pt idx="2780">
                  <c:v>48.585999999999999</c:v>
                </c:pt>
                <c:pt idx="2781">
                  <c:v>48.588999999999999</c:v>
                </c:pt>
                <c:pt idx="2782">
                  <c:v>48.597999999999999</c:v>
                </c:pt>
                <c:pt idx="2783">
                  <c:v>48.613999999999997</c:v>
                </c:pt>
                <c:pt idx="2784">
                  <c:v>48.631999999999998</c:v>
                </c:pt>
                <c:pt idx="2785">
                  <c:v>48.66</c:v>
                </c:pt>
                <c:pt idx="2786">
                  <c:v>48.689</c:v>
                </c:pt>
                <c:pt idx="2787">
                  <c:v>48.73</c:v>
                </c:pt>
                <c:pt idx="2788">
                  <c:v>48.758000000000003</c:v>
                </c:pt>
                <c:pt idx="2789">
                  <c:v>48.787999999999997</c:v>
                </c:pt>
                <c:pt idx="2790">
                  <c:v>48.817</c:v>
                </c:pt>
                <c:pt idx="2791">
                  <c:v>48.853000000000002</c:v>
                </c:pt>
                <c:pt idx="2792">
                  <c:v>48.881999999999998</c:v>
                </c:pt>
                <c:pt idx="2793">
                  <c:v>48.904000000000003</c:v>
                </c:pt>
                <c:pt idx="2794">
                  <c:v>48.947000000000003</c:v>
                </c:pt>
                <c:pt idx="2795">
                  <c:v>48.978000000000002</c:v>
                </c:pt>
                <c:pt idx="2796">
                  <c:v>48.991999999999997</c:v>
                </c:pt>
                <c:pt idx="2797">
                  <c:v>49.018000000000001</c:v>
                </c:pt>
                <c:pt idx="2798">
                  <c:v>49.023000000000003</c:v>
                </c:pt>
                <c:pt idx="2799">
                  <c:v>49.015000000000001</c:v>
                </c:pt>
                <c:pt idx="2800">
                  <c:v>49.008000000000003</c:v>
                </c:pt>
                <c:pt idx="2801">
                  <c:v>49.015000000000001</c:v>
                </c:pt>
                <c:pt idx="2802">
                  <c:v>49.012</c:v>
                </c:pt>
                <c:pt idx="2803">
                  <c:v>48.988999999999997</c:v>
                </c:pt>
                <c:pt idx="2804">
                  <c:v>48.984000000000002</c:v>
                </c:pt>
                <c:pt idx="2805">
                  <c:v>48.987000000000002</c:v>
                </c:pt>
                <c:pt idx="2806">
                  <c:v>48.991999999999997</c:v>
                </c:pt>
                <c:pt idx="2807">
                  <c:v>48.982999999999997</c:v>
                </c:pt>
                <c:pt idx="2808">
                  <c:v>48.98</c:v>
                </c:pt>
                <c:pt idx="2809">
                  <c:v>48.994</c:v>
                </c:pt>
                <c:pt idx="2810">
                  <c:v>48.988</c:v>
                </c:pt>
                <c:pt idx="2811">
                  <c:v>48.99</c:v>
                </c:pt>
                <c:pt idx="2812">
                  <c:v>49.006</c:v>
                </c:pt>
                <c:pt idx="2813">
                  <c:v>49.012</c:v>
                </c:pt>
                <c:pt idx="2814">
                  <c:v>49.033999999999999</c:v>
                </c:pt>
                <c:pt idx="2815">
                  <c:v>49.048999999999999</c:v>
                </c:pt>
                <c:pt idx="2816">
                  <c:v>49.061</c:v>
                </c:pt>
                <c:pt idx="2817">
                  <c:v>49.106999999999999</c:v>
                </c:pt>
                <c:pt idx="2818">
                  <c:v>49.146000000000001</c:v>
                </c:pt>
                <c:pt idx="2819">
                  <c:v>49.198999999999998</c:v>
                </c:pt>
                <c:pt idx="2820">
                  <c:v>49.249000000000002</c:v>
                </c:pt>
                <c:pt idx="2821">
                  <c:v>49.290999999999997</c:v>
                </c:pt>
                <c:pt idx="2822">
                  <c:v>49.343000000000004</c:v>
                </c:pt>
                <c:pt idx="2823">
                  <c:v>49.4</c:v>
                </c:pt>
                <c:pt idx="2824">
                  <c:v>49.45</c:v>
                </c:pt>
                <c:pt idx="2825">
                  <c:v>49.500999999999998</c:v>
                </c:pt>
                <c:pt idx="2826">
                  <c:v>49.552</c:v>
                </c:pt>
                <c:pt idx="2827">
                  <c:v>49.603999999999999</c:v>
                </c:pt>
                <c:pt idx="2828">
                  <c:v>49.652999999999999</c:v>
                </c:pt>
                <c:pt idx="2829">
                  <c:v>49.698</c:v>
                </c:pt>
                <c:pt idx="2830">
                  <c:v>49.746000000000002</c:v>
                </c:pt>
                <c:pt idx="2831">
                  <c:v>49.789000000000001</c:v>
                </c:pt>
                <c:pt idx="2832">
                  <c:v>49.819000000000003</c:v>
                </c:pt>
                <c:pt idx="2833">
                  <c:v>49.850999999999999</c:v>
                </c:pt>
                <c:pt idx="2834">
                  <c:v>49.872</c:v>
                </c:pt>
                <c:pt idx="2835">
                  <c:v>49.868000000000002</c:v>
                </c:pt>
                <c:pt idx="2836">
                  <c:v>49.865000000000002</c:v>
                </c:pt>
                <c:pt idx="2837">
                  <c:v>49.853999999999999</c:v>
                </c:pt>
                <c:pt idx="2838">
                  <c:v>49.823</c:v>
                </c:pt>
                <c:pt idx="2839">
                  <c:v>49.781999999999996</c:v>
                </c:pt>
                <c:pt idx="2840">
                  <c:v>49.738</c:v>
                </c:pt>
                <c:pt idx="2841">
                  <c:v>49.69</c:v>
                </c:pt>
                <c:pt idx="2842">
                  <c:v>49.637999999999998</c:v>
                </c:pt>
                <c:pt idx="2843">
                  <c:v>49.584000000000003</c:v>
                </c:pt>
                <c:pt idx="2844">
                  <c:v>49.530999999999999</c:v>
                </c:pt>
                <c:pt idx="2845">
                  <c:v>49.478999999999999</c:v>
                </c:pt>
                <c:pt idx="2846">
                  <c:v>49.42</c:v>
                </c:pt>
                <c:pt idx="2847">
                  <c:v>49.369</c:v>
                </c:pt>
                <c:pt idx="2848">
                  <c:v>49.314999999999998</c:v>
                </c:pt>
                <c:pt idx="2849">
                  <c:v>49.256999999999998</c:v>
                </c:pt>
                <c:pt idx="2850">
                  <c:v>49.195</c:v>
                </c:pt>
                <c:pt idx="2851">
                  <c:v>49.136000000000003</c:v>
                </c:pt>
                <c:pt idx="2852">
                  <c:v>49.088999999999999</c:v>
                </c:pt>
                <c:pt idx="2853">
                  <c:v>49.057000000000002</c:v>
                </c:pt>
                <c:pt idx="2854">
                  <c:v>49.042000000000002</c:v>
                </c:pt>
                <c:pt idx="2855">
                  <c:v>49.034999999999997</c:v>
                </c:pt>
                <c:pt idx="2856">
                  <c:v>49.023000000000003</c:v>
                </c:pt>
                <c:pt idx="2857">
                  <c:v>49.027999999999999</c:v>
                </c:pt>
                <c:pt idx="2858">
                  <c:v>49.052</c:v>
                </c:pt>
                <c:pt idx="2859">
                  <c:v>49.069000000000003</c:v>
                </c:pt>
                <c:pt idx="2860">
                  <c:v>49.093000000000004</c:v>
                </c:pt>
                <c:pt idx="2861">
                  <c:v>49.116999999999997</c:v>
                </c:pt>
                <c:pt idx="2862">
                  <c:v>49.134999999999998</c:v>
                </c:pt>
                <c:pt idx="2863">
                  <c:v>49.16</c:v>
                </c:pt>
                <c:pt idx="2864">
                  <c:v>49.188000000000002</c:v>
                </c:pt>
                <c:pt idx="2865">
                  <c:v>49.21</c:v>
                </c:pt>
                <c:pt idx="2866">
                  <c:v>49.23</c:v>
                </c:pt>
                <c:pt idx="2867">
                  <c:v>49.244</c:v>
                </c:pt>
                <c:pt idx="2868">
                  <c:v>49.252000000000002</c:v>
                </c:pt>
                <c:pt idx="2869">
                  <c:v>49.244</c:v>
                </c:pt>
                <c:pt idx="2870">
                  <c:v>49.225999999999999</c:v>
                </c:pt>
                <c:pt idx="2871">
                  <c:v>49.197000000000003</c:v>
                </c:pt>
                <c:pt idx="2872">
                  <c:v>49.158000000000001</c:v>
                </c:pt>
                <c:pt idx="2873">
                  <c:v>49.113</c:v>
                </c:pt>
                <c:pt idx="2874">
                  <c:v>49.057000000000002</c:v>
                </c:pt>
                <c:pt idx="2875">
                  <c:v>48.993000000000002</c:v>
                </c:pt>
                <c:pt idx="2876">
                  <c:v>48.927</c:v>
                </c:pt>
                <c:pt idx="2877">
                  <c:v>48.863</c:v>
                </c:pt>
                <c:pt idx="2878">
                  <c:v>48.8</c:v>
                </c:pt>
                <c:pt idx="2879">
                  <c:v>48.738999999999997</c:v>
                </c:pt>
                <c:pt idx="2880">
                  <c:v>48.676000000000002</c:v>
                </c:pt>
                <c:pt idx="2881">
                  <c:v>48.607999999999997</c:v>
                </c:pt>
                <c:pt idx="2882">
                  <c:v>48.540999999999997</c:v>
                </c:pt>
                <c:pt idx="2883">
                  <c:v>48.488</c:v>
                </c:pt>
                <c:pt idx="2884">
                  <c:v>48.438000000000002</c:v>
                </c:pt>
                <c:pt idx="2885">
                  <c:v>48.387</c:v>
                </c:pt>
                <c:pt idx="2886">
                  <c:v>48.348999999999997</c:v>
                </c:pt>
                <c:pt idx="2887">
                  <c:v>48.322000000000003</c:v>
                </c:pt>
                <c:pt idx="2888">
                  <c:v>48.307000000000002</c:v>
                </c:pt>
                <c:pt idx="2889">
                  <c:v>48.302999999999997</c:v>
                </c:pt>
                <c:pt idx="2890">
                  <c:v>48.3</c:v>
                </c:pt>
                <c:pt idx="2891">
                  <c:v>48.302</c:v>
                </c:pt>
                <c:pt idx="2892">
                  <c:v>48.305</c:v>
                </c:pt>
                <c:pt idx="2893">
                  <c:v>48.317999999999998</c:v>
                </c:pt>
                <c:pt idx="2894">
                  <c:v>48.341999999999999</c:v>
                </c:pt>
                <c:pt idx="2895">
                  <c:v>48.375999999999998</c:v>
                </c:pt>
                <c:pt idx="2896">
                  <c:v>48.411000000000001</c:v>
                </c:pt>
                <c:pt idx="2897">
                  <c:v>48.442999999999998</c:v>
                </c:pt>
                <c:pt idx="2898">
                  <c:v>48.47</c:v>
                </c:pt>
                <c:pt idx="2899">
                  <c:v>48.488999999999997</c:v>
                </c:pt>
                <c:pt idx="2900">
                  <c:v>48.5</c:v>
                </c:pt>
                <c:pt idx="2901">
                  <c:v>48.51</c:v>
                </c:pt>
                <c:pt idx="2902">
                  <c:v>48.511000000000003</c:v>
                </c:pt>
                <c:pt idx="2903">
                  <c:v>48.503</c:v>
                </c:pt>
                <c:pt idx="2904">
                  <c:v>48.494</c:v>
                </c:pt>
                <c:pt idx="2905">
                  <c:v>48.481999999999999</c:v>
                </c:pt>
                <c:pt idx="2906">
                  <c:v>48.459000000000003</c:v>
                </c:pt>
                <c:pt idx="2907">
                  <c:v>48.433999999999997</c:v>
                </c:pt>
                <c:pt idx="2908">
                  <c:v>48.402999999999999</c:v>
                </c:pt>
                <c:pt idx="2909">
                  <c:v>48.366</c:v>
                </c:pt>
                <c:pt idx="2910">
                  <c:v>48.334000000000003</c:v>
                </c:pt>
                <c:pt idx="2911">
                  <c:v>48.301000000000002</c:v>
                </c:pt>
                <c:pt idx="2912">
                  <c:v>48.268999999999998</c:v>
                </c:pt>
                <c:pt idx="2913">
                  <c:v>48.243000000000002</c:v>
                </c:pt>
                <c:pt idx="2914">
                  <c:v>48.220999999999997</c:v>
                </c:pt>
                <c:pt idx="2915">
                  <c:v>48.198999999999998</c:v>
                </c:pt>
                <c:pt idx="2916">
                  <c:v>48.173999999999999</c:v>
                </c:pt>
                <c:pt idx="2917">
                  <c:v>48.152999999999999</c:v>
                </c:pt>
                <c:pt idx="2918">
                  <c:v>48.136000000000003</c:v>
                </c:pt>
                <c:pt idx="2919">
                  <c:v>48.122999999999998</c:v>
                </c:pt>
                <c:pt idx="2920">
                  <c:v>48.115000000000002</c:v>
                </c:pt>
                <c:pt idx="2921">
                  <c:v>48.113</c:v>
                </c:pt>
                <c:pt idx="2922">
                  <c:v>48.116</c:v>
                </c:pt>
                <c:pt idx="2923">
                  <c:v>48.122999999999998</c:v>
                </c:pt>
                <c:pt idx="2924">
                  <c:v>48.13</c:v>
                </c:pt>
                <c:pt idx="2925">
                  <c:v>48.139000000000003</c:v>
                </c:pt>
                <c:pt idx="2926">
                  <c:v>48.149000000000001</c:v>
                </c:pt>
                <c:pt idx="2927">
                  <c:v>48.158999999999999</c:v>
                </c:pt>
                <c:pt idx="2928">
                  <c:v>48.164999999999999</c:v>
                </c:pt>
                <c:pt idx="2929">
                  <c:v>48.173999999999999</c:v>
                </c:pt>
                <c:pt idx="2930">
                  <c:v>48.179000000000002</c:v>
                </c:pt>
                <c:pt idx="2931">
                  <c:v>48.174999999999997</c:v>
                </c:pt>
                <c:pt idx="2932">
                  <c:v>48.164999999999999</c:v>
                </c:pt>
                <c:pt idx="2933">
                  <c:v>48.151000000000003</c:v>
                </c:pt>
                <c:pt idx="2934">
                  <c:v>48.13</c:v>
                </c:pt>
                <c:pt idx="2935">
                  <c:v>48.106000000000002</c:v>
                </c:pt>
                <c:pt idx="2936">
                  <c:v>48.081000000000003</c:v>
                </c:pt>
                <c:pt idx="2937">
                  <c:v>48.048000000000002</c:v>
                </c:pt>
                <c:pt idx="2938">
                  <c:v>48.018000000000001</c:v>
                </c:pt>
                <c:pt idx="2939">
                  <c:v>47.984999999999999</c:v>
                </c:pt>
                <c:pt idx="2940">
                  <c:v>47.945999999999998</c:v>
                </c:pt>
                <c:pt idx="2941">
                  <c:v>47.914000000000001</c:v>
                </c:pt>
                <c:pt idx="2942">
                  <c:v>47.883000000000003</c:v>
                </c:pt>
                <c:pt idx="2943">
                  <c:v>47.86</c:v>
                </c:pt>
                <c:pt idx="2944">
                  <c:v>47.84</c:v>
                </c:pt>
                <c:pt idx="2945">
                  <c:v>47.817999999999998</c:v>
                </c:pt>
                <c:pt idx="2946">
                  <c:v>47.802999999999997</c:v>
                </c:pt>
                <c:pt idx="2947">
                  <c:v>47.796999999999997</c:v>
                </c:pt>
                <c:pt idx="2948">
                  <c:v>47.792999999999999</c:v>
                </c:pt>
                <c:pt idx="2949">
                  <c:v>47.795000000000002</c:v>
                </c:pt>
                <c:pt idx="2950">
                  <c:v>47.807000000000002</c:v>
                </c:pt>
                <c:pt idx="2951">
                  <c:v>47.825000000000003</c:v>
                </c:pt>
                <c:pt idx="2952">
                  <c:v>47.847999999999999</c:v>
                </c:pt>
                <c:pt idx="2953">
                  <c:v>47.877000000000002</c:v>
                </c:pt>
                <c:pt idx="2954">
                  <c:v>47.911000000000001</c:v>
                </c:pt>
                <c:pt idx="2955">
                  <c:v>47.948999999999998</c:v>
                </c:pt>
                <c:pt idx="2956">
                  <c:v>47.994999999999997</c:v>
                </c:pt>
                <c:pt idx="2957">
                  <c:v>48.043999999999997</c:v>
                </c:pt>
                <c:pt idx="2958">
                  <c:v>48.087000000000003</c:v>
                </c:pt>
                <c:pt idx="2959">
                  <c:v>48.134999999999998</c:v>
                </c:pt>
                <c:pt idx="2960">
                  <c:v>48.183999999999997</c:v>
                </c:pt>
                <c:pt idx="2961">
                  <c:v>48.24</c:v>
                </c:pt>
                <c:pt idx="2962">
                  <c:v>48.307000000000002</c:v>
                </c:pt>
                <c:pt idx="2963">
                  <c:v>48.372999999999998</c:v>
                </c:pt>
                <c:pt idx="2964">
                  <c:v>48.423999999999999</c:v>
                </c:pt>
                <c:pt idx="2965">
                  <c:v>48.472000000000001</c:v>
                </c:pt>
                <c:pt idx="2966">
                  <c:v>48.540999999999997</c:v>
                </c:pt>
                <c:pt idx="2967">
                  <c:v>48.627000000000002</c:v>
                </c:pt>
                <c:pt idx="2968">
                  <c:v>48.701999999999998</c:v>
                </c:pt>
                <c:pt idx="2969">
                  <c:v>48.768000000000001</c:v>
                </c:pt>
                <c:pt idx="2970">
                  <c:v>48.837000000000003</c:v>
                </c:pt>
                <c:pt idx="2971">
                  <c:v>48.917999999999999</c:v>
                </c:pt>
                <c:pt idx="2972">
                  <c:v>49.005000000000003</c:v>
                </c:pt>
                <c:pt idx="2973">
                  <c:v>49.087000000000003</c:v>
                </c:pt>
                <c:pt idx="2974">
                  <c:v>49.164999999999999</c:v>
                </c:pt>
                <c:pt idx="2975">
                  <c:v>49.247</c:v>
                </c:pt>
                <c:pt idx="2976">
                  <c:v>49.338000000000001</c:v>
                </c:pt>
                <c:pt idx="2977">
                  <c:v>49.436999999999998</c:v>
                </c:pt>
                <c:pt idx="2978">
                  <c:v>49.533000000000001</c:v>
                </c:pt>
                <c:pt idx="2979">
                  <c:v>49.628</c:v>
                </c:pt>
                <c:pt idx="2980">
                  <c:v>49.723999999999997</c:v>
                </c:pt>
                <c:pt idx="2981">
                  <c:v>49.820999999999998</c:v>
                </c:pt>
                <c:pt idx="2982">
                  <c:v>49.914000000000001</c:v>
                </c:pt>
                <c:pt idx="2983">
                  <c:v>49.997999999999998</c:v>
                </c:pt>
                <c:pt idx="2984">
                  <c:v>50.07</c:v>
                </c:pt>
                <c:pt idx="2985">
                  <c:v>50.137999999999998</c:v>
                </c:pt>
                <c:pt idx="2986">
                  <c:v>50.198</c:v>
                </c:pt>
                <c:pt idx="2987">
                  <c:v>50.259</c:v>
                </c:pt>
                <c:pt idx="2988">
                  <c:v>50.302999999999997</c:v>
                </c:pt>
                <c:pt idx="2989">
                  <c:v>50.332999999999998</c:v>
                </c:pt>
                <c:pt idx="2990">
                  <c:v>50.36</c:v>
                </c:pt>
                <c:pt idx="2991">
                  <c:v>50.392000000000003</c:v>
                </c:pt>
                <c:pt idx="2992">
                  <c:v>50.432000000000002</c:v>
                </c:pt>
                <c:pt idx="2993">
                  <c:v>50.473999999999997</c:v>
                </c:pt>
                <c:pt idx="2994">
                  <c:v>50.515999999999998</c:v>
                </c:pt>
                <c:pt idx="2995">
                  <c:v>50.558</c:v>
                </c:pt>
                <c:pt idx="2996">
                  <c:v>50.595999999999997</c:v>
                </c:pt>
                <c:pt idx="2997">
                  <c:v>50.643000000000001</c:v>
                </c:pt>
                <c:pt idx="2998">
                  <c:v>50.707000000000001</c:v>
                </c:pt>
                <c:pt idx="2999">
                  <c:v>50.756999999999998</c:v>
                </c:pt>
                <c:pt idx="3000">
                  <c:v>50.819000000000003</c:v>
                </c:pt>
                <c:pt idx="3001">
                  <c:v>50.892000000000003</c:v>
                </c:pt>
                <c:pt idx="3002">
                  <c:v>50.957999999999998</c:v>
                </c:pt>
                <c:pt idx="3003">
                  <c:v>51.02</c:v>
                </c:pt>
                <c:pt idx="3004">
                  <c:v>51.1</c:v>
                </c:pt>
                <c:pt idx="3005">
                  <c:v>51.197000000000003</c:v>
                </c:pt>
                <c:pt idx="3006">
                  <c:v>51.296999999999997</c:v>
                </c:pt>
                <c:pt idx="3007">
                  <c:v>51.393000000000001</c:v>
                </c:pt>
                <c:pt idx="3008">
                  <c:v>51.482999999999997</c:v>
                </c:pt>
                <c:pt idx="3009">
                  <c:v>51.567</c:v>
                </c:pt>
                <c:pt idx="3010">
                  <c:v>51.646999999999998</c:v>
                </c:pt>
                <c:pt idx="3011">
                  <c:v>51.728999999999999</c:v>
                </c:pt>
                <c:pt idx="3012">
                  <c:v>51.817</c:v>
                </c:pt>
                <c:pt idx="3013">
                  <c:v>51.905999999999999</c:v>
                </c:pt>
                <c:pt idx="3014">
                  <c:v>51.988999999999997</c:v>
                </c:pt>
                <c:pt idx="3015">
                  <c:v>52.070999999999998</c:v>
                </c:pt>
                <c:pt idx="3016">
                  <c:v>52.151000000000003</c:v>
                </c:pt>
                <c:pt idx="3017">
                  <c:v>52.232999999999997</c:v>
                </c:pt>
                <c:pt idx="3018">
                  <c:v>52.316000000000003</c:v>
                </c:pt>
                <c:pt idx="3019">
                  <c:v>52.398000000000003</c:v>
                </c:pt>
                <c:pt idx="3020">
                  <c:v>52.48</c:v>
                </c:pt>
                <c:pt idx="3021">
                  <c:v>52.56</c:v>
                </c:pt>
                <c:pt idx="3022">
                  <c:v>52.643000000000001</c:v>
                </c:pt>
                <c:pt idx="3023">
                  <c:v>52.732999999999997</c:v>
                </c:pt>
                <c:pt idx="3024">
                  <c:v>52.826000000000001</c:v>
                </c:pt>
                <c:pt idx="3025">
                  <c:v>52.93</c:v>
                </c:pt>
                <c:pt idx="3026">
                  <c:v>53.042000000000002</c:v>
                </c:pt>
                <c:pt idx="3027">
                  <c:v>53.152000000000001</c:v>
                </c:pt>
                <c:pt idx="3028">
                  <c:v>53.262999999999998</c:v>
                </c:pt>
                <c:pt idx="3029">
                  <c:v>53.375</c:v>
                </c:pt>
                <c:pt idx="3030">
                  <c:v>53.497999999999998</c:v>
                </c:pt>
                <c:pt idx="3031">
                  <c:v>53.633000000000003</c:v>
                </c:pt>
                <c:pt idx="3032">
                  <c:v>53.777000000000001</c:v>
                </c:pt>
                <c:pt idx="3033">
                  <c:v>53.923000000000002</c:v>
                </c:pt>
                <c:pt idx="3034">
                  <c:v>54.063000000000002</c:v>
                </c:pt>
                <c:pt idx="3035">
                  <c:v>54.191000000000003</c:v>
                </c:pt>
                <c:pt idx="3036">
                  <c:v>54.311</c:v>
                </c:pt>
                <c:pt idx="3037">
                  <c:v>54.429000000000002</c:v>
                </c:pt>
                <c:pt idx="3038">
                  <c:v>54.521999999999998</c:v>
                </c:pt>
                <c:pt idx="3039">
                  <c:v>54.59</c:v>
                </c:pt>
                <c:pt idx="3040">
                  <c:v>54.649000000000001</c:v>
                </c:pt>
                <c:pt idx="3041">
                  <c:v>54.701000000000001</c:v>
                </c:pt>
                <c:pt idx="3042">
                  <c:v>54.749000000000002</c:v>
                </c:pt>
                <c:pt idx="3043">
                  <c:v>54.786999999999999</c:v>
                </c:pt>
                <c:pt idx="3044">
                  <c:v>54.813000000000002</c:v>
                </c:pt>
                <c:pt idx="3045">
                  <c:v>54.829000000000001</c:v>
                </c:pt>
                <c:pt idx="3046">
                  <c:v>54.841000000000001</c:v>
                </c:pt>
                <c:pt idx="3047">
                  <c:v>54.845999999999997</c:v>
                </c:pt>
                <c:pt idx="3048">
                  <c:v>54.844999999999999</c:v>
                </c:pt>
                <c:pt idx="3049">
                  <c:v>54.838999999999999</c:v>
                </c:pt>
                <c:pt idx="3050">
                  <c:v>54.83</c:v>
                </c:pt>
                <c:pt idx="3051">
                  <c:v>54.823</c:v>
                </c:pt>
                <c:pt idx="3052">
                  <c:v>54.822000000000003</c:v>
                </c:pt>
                <c:pt idx="3053">
                  <c:v>54.829000000000001</c:v>
                </c:pt>
                <c:pt idx="3054">
                  <c:v>54.837000000000003</c:v>
                </c:pt>
                <c:pt idx="3055">
                  <c:v>54.843000000000004</c:v>
                </c:pt>
                <c:pt idx="3056">
                  <c:v>54.85</c:v>
                </c:pt>
                <c:pt idx="3057">
                  <c:v>54.868000000000002</c:v>
                </c:pt>
                <c:pt idx="3058">
                  <c:v>54.893000000000001</c:v>
                </c:pt>
                <c:pt idx="3059">
                  <c:v>54.923999999999999</c:v>
                </c:pt>
                <c:pt idx="3060">
                  <c:v>54.956000000000003</c:v>
                </c:pt>
                <c:pt idx="3061">
                  <c:v>54.985999999999997</c:v>
                </c:pt>
                <c:pt idx="3062">
                  <c:v>55.014000000000003</c:v>
                </c:pt>
                <c:pt idx="3063">
                  <c:v>55.037999999999997</c:v>
                </c:pt>
                <c:pt idx="3064">
                  <c:v>55.05</c:v>
                </c:pt>
                <c:pt idx="3065">
                  <c:v>55.052999999999997</c:v>
                </c:pt>
                <c:pt idx="3066">
                  <c:v>55.058999999999997</c:v>
                </c:pt>
                <c:pt idx="3067">
                  <c:v>55.069000000000003</c:v>
                </c:pt>
                <c:pt idx="3068">
                  <c:v>55.078000000000003</c:v>
                </c:pt>
                <c:pt idx="3069">
                  <c:v>55.093000000000004</c:v>
                </c:pt>
                <c:pt idx="3070">
                  <c:v>55.106000000000002</c:v>
                </c:pt>
                <c:pt idx="3071">
                  <c:v>55.113999999999997</c:v>
                </c:pt>
                <c:pt idx="3072">
                  <c:v>55.119</c:v>
                </c:pt>
                <c:pt idx="3073">
                  <c:v>55.122</c:v>
                </c:pt>
                <c:pt idx="3074">
                  <c:v>55.122999999999998</c:v>
                </c:pt>
                <c:pt idx="3075">
                  <c:v>55.110999999999997</c:v>
                </c:pt>
                <c:pt idx="3076">
                  <c:v>55.084000000000003</c:v>
                </c:pt>
                <c:pt idx="3077">
                  <c:v>55.051000000000002</c:v>
                </c:pt>
                <c:pt idx="3078">
                  <c:v>55.029000000000003</c:v>
                </c:pt>
                <c:pt idx="3079">
                  <c:v>55.006</c:v>
                </c:pt>
                <c:pt idx="3080">
                  <c:v>54.978999999999999</c:v>
                </c:pt>
                <c:pt idx="3081">
                  <c:v>54.969000000000001</c:v>
                </c:pt>
                <c:pt idx="3082">
                  <c:v>54.963999999999999</c:v>
                </c:pt>
                <c:pt idx="3083">
                  <c:v>54.948</c:v>
                </c:pt>
                <c:pt idx="3084">
                  <c:v>54.926000000000002</c:v>
                </c:pt>
                <c:pt idx="3085">
                  <c:v>54.908000000000001</c:v>
                </c:pt>
                <c:pt idx="3086">
                  <c:v>54.889000000000003</c:v>
                </c:pt>
                <c:pt idx="3087">
                  <c:v>54.877000000000002</c:v>
                </c:pt>
                <c:pt idx="3088">
                  <c:v>54.872999999999998</c:v>
                </c:pt>
                <c:pt idx="3089">
                  <c:v>54.869</c:v>
                </c:pt>
                <c:pt idx="3090">
                  <c:v>54.860999999999997</c:v>
                </c:pt>
                <c:pt idx="3091">
                  <c:v>54.853000000000002</c:v>
                </c:pt>
                <c:pt idx="3092">
                  <c:v>54.847999999999999</c:v>
                </c:pt>
                <c:pt idx="3093">
                  <c:v>54.841999999999999</c:v>
                </c:pt>
                <c:pt idx="3094">
                  <c:v>54.837000000000003</c:v>
                </c:pt>
                <c:pt idx="3095">
                  <c:v>54.832000000000001</c:v>
                </c:pt>
                <c:pt idx="3096">
                  <c:v>54.834000000000003</c:v>
                </c:pt>
                <c:pt idx="3097">
                  <c:v>54.835999999999999</c:v>
                </c:pt>
                <c:pt idx="3098">
                  <c:v>54.841999999999999</c:v>
                </c:pt>
                <c:pt idx="3099">
                  <c:v>54.850999999999999</c:v>
                </c:pt>
                <c:pt idx="3100">
                  <c:v>54.848999999999997</c:v>
                </c:pt>
                <c:pt idx="3101">
                  <c:v>54.847000000000001</c:v>
                </c:pt>
                <c:pt idx="3102">
                  <c:v>54.841999999999999</c:v>
                </c:pt>
                <c:pt idx="3103">
                  <c:v>54.828000000000003</c:v>
                </c:pt>
                <c:pt idx="3104">
                  <c:v>54.823999999999998</c:v>
                </c:pt>
                <c:pt idx="3105">
                  <c:v>54.825000000000003</c:v>
                </c:pt>
                <c:pt idx="3106">
                  <c:v>54.828000000000003</c:v>
                </c:pt>
                <c:pt idx="3107">
                  <c:v>54.838999999999999</c:v>
                </c:pt>
                <c:pt idx="3108">
                  <c:v>54.844000000000001</c:v>
                </c:pt>
                <c:pt idx="3109">
                  <c:v>54.844000000000001</c:v>
                </c:pt>
                <c:pt idx="3110">
                  <c:v>54.838999999999999</c:v>
                </c:pt>
                <c:pt idx="3111">
                  <c:v>54.835000000000001</c:v>
                </c:pt>
                <c:pt idx="3112">
                  <c:v>54.825000000000003</c:v>
                </c:pt>
                <c:pt idx="3113">
                  <c:v>54.795999999999999</c:v>
                </c:pt>
                <c:pt idx="3114">
                  <c:v>54.77</c:v>
                </c:pt>
                <c:pt idx="3115">
                  <c:v>54.734000000000002</c:v>
                </c:pt>
                <c:pt idx="3116">
                  <c:v>54.680999999999997</c:v>
                </c:pt>
                <c:pt idx="3117">
                  <c:v>54.628999999999998</c:v>
                </c:pt>
                <c:pt idx="3118">
                  <c:v>54.597000000000001</c:v>
                </c:pt>
                <c:pt idx="3119">
                  <c:v>54.587000000000003</c:v>
                </c:pt>
                <c:pt idx="3120">
                  <c:v>54.585000000000001</c:v>
                </c:pt>
                <c:pt idx="3121">
                  <c:v>54.578000000000003</c:v>
                </c:pt>
                <c:pt idx="3122">
                  <c:v>54.573999999999998</c:v>
                </c:pt>
                <c:pt idx="3123">
                  <c:v>54.58</c:v>
                </c:pt>
                <c:pt idx="3124">
                  <c:v>54.595999999999997</c:v>
                </c:pt>
                <c:pt idx="3125">
                  <c:v>54.616</c:v>
                </c:pt>
                <c:pt idx="3126">
                  <c:v>54.64</c:v>
                </c:pt>
                <c:pt idx="3127">
                  <c:v>54.664999999999999</c:v>
                </c:pt>
                <c:pt idx="3128">
                  <c:v>54.683999999999997</c:v>
                </c:pt>
                <c:pt idx="3129">
                  <c:v>54.706000000000003</c:v>
                </c:pt>
                <c:pt idx="3130">
                  <c:v>54.731999999999999</c:v>
                </c:pt>
                <c:pt idx="3131">
                  <c:v>54.753999999999998</c:v>
                </c:pt>
                <c:pt idx="3132">
                  <c:v>54.774999999999999</c:v>
                </c:pt>
                <c:pt idx="3133">
                  <c:v>54.805</c:v>
                </c:pt>
                <c:pt idx="3134">
                  <c:v>54.835000000000001</c:v>
                </c:pt>
                <c:pt idx="3135">
                  <c:v>54.859000000000002</c:v>
                </c:pt>
                <c:pt idx="3136">
                  <c:v>54.887</c:v>
                </c:pt>
                <c:pt idx="3137">
                  <c:v>54.904000000000003</c:v>
                </c:pt>
                <c:pt idx="3138">
                  <c:v>54.911000000000001</c:v>
                </c:pt>
                <c:pt idx="3139">
                  <c:v>54.918999999999997</c:v>
                </c:pt>
                <c:pt idx="3140">
                  <c:v>54.923999999999999</c:v>
                </c:pt>
                <c:pt idx="3141">
                  <c:v>54.921999999999997</c:v>
                </c:pt>
                <c:pt idx="3142">
                  <c:v>54.911999999999999</c:v>
                </c:pt>
                <c:pt idx="3143">
                  <c:v>54.887999999999998</c:v>
                </c:pt>
                <c:pt idx="3144">
                  <c:v>54.854999999999997</c:v>
                </c:pt>
                <c:pt idx="3145">
                  <c:v>54.826999999999998</c:v>
                </c:pt>
                <c:pt idx="3146">
                  <c:v>54.813000000000002</c:v>
                </c:pt>
                <c:pt idx="3147">
                  <c:v>54.795999999999999</c:v>
                </c:pt>
                <c:pt idx="3148">
                  <c:v>54.773000000000003</c:v>
                </c:pt>
                <c:pt idx="3149">
                  <c:v>54.762999999999998</c:v>
                </c:pt>
                <c:pt idx="3150">
                  <c:v>54.761000000000003</c:v>
                </c:pt>
                <c:pt idx="3151">
                  <c:v>54.759</c:v>
                </c:pt>
                <c:pt idx="3152">
                  <c:v>54.774999999999999</c:v>
                </c:pt>
                <c:pt idx="3153">
                  <c:v>54.796999999999997</c:v>
                </c:pt>
                <c:pt idx="3154">
                  <c:v>54.828000000000003</c:v>
                </c:pt>
                <c:pt idx="3155">
                  <c:v>54.866</c:v>
                </c:pt>
                <c:pt idx="3156">
                  <c:v>54.91</c:v>
                </c:pt>
                <c:pt idx="3157">
                  <c:v>54.953000000000003</c:v>
                </c:pt>
                <c:pt idx="3158">
                  <c:v>54.981999999999999</c:v>
                </c:pt>
                <c:pt idx="3159">
                  <c:v>55.003</c:v>
                </c:pt>
                <c:pt idx="3160">
                  <c:v>55.036999999999999</c:v>
                </c:pt>
                <c:pt idx="3161">
                  <c:v>55.085999999999999</c:v>
                </c:pt>
                <c:pt idx="3162">
                  <c:v>55.151000000000003</c:v>
                </c:pt>
                <c:pt idx="3163">
                  <c:v>55.210999999999999</c:v>
                </c:pt>
                <c:pt idx="3164">
                  <c:v>55.253</c:v>
                </c:pt>
                <c:pt idx="3165">
                  <c:v>55.286999999999999</c:v>
                </c:pt>
                <c:pt idx="3166">
                  <c:v>55.32</c:v>
                </c:pt>
                <c:pt idx="3167">
                  <c:v>55.347999999999999</c:v>
                </c:pt>
                <c:pt idx="3168">
                  <c:v>55.378999999999998</c:v>
                </c:pt>
                <c:pt idx="3169">
                  <c:v>55.411000000000001</c:v>
                </c:pt>
                <c:pt idx="3170">
                  <c:v>55.436</c:v>
                </c:pt>
                <c:pt idx="3171">
                  <c:v>55.454000000000001</c:v>
                </c:pt>
                <c:pt idx="3172">
                  <c:v>55.473999999999997</c:v>
                </c:pt>
                <c:pt idx="3173">
                  <c:v>55.488</c:v>
                </c:pt>
                <c:pt idx="3174">
                  <c:v>55.493000000000002</c:v>
                </c:pt>
                <c:pt idx="3175">
                  <c:v>55.500999999999998</c:v>
                </c:pt>
                <c:pt idx="3176">
                  <c:v>55.505000000000003</c:v>
                </c:pt>
                <c:pt idx="3177">
                  <c:v>55.52</c:v>
                </c:pt>
                <c:pt idx="3178">
                  <c:v>55.539000000000001</c:v>
                </c:pt>
                <c:pt idx="3179">
                  <c:v>55.551000000000002</c:v>
                </c:pt>
                <c:pt idx="3180">
                  <c:v>55.58</c:v>
                </c:pt>
                <c:pt idx="3181">
                  <c:v>55.597000000000001</c:v>
                </c:pt>
                <c:pt idx="3182">
                  <c:v>55.58</c:v>
                </c:pt>
                <c:pt idx="3183">
                  <c:v>55.581000000000003</c:v>
                </c:pt>
                <c:pt idx="3184">
                  <c:v>55.587000000000003</c:v>
                </c:pt>
                <c:pt idx="3185">
                  <c:v>55.601999999999997</c:v>
                </c:pt>
                <c:pt idx="3186">
                  <c:v>55.606999999999999</c:v>
                </c:pt>
                <c:pt idx="3187">
                  <c:v>55.613999999999997</c:v>
                </c:pt>
                <c:pt idx="3188">
                  <c:v>55.625999999999998</c:v>
                </c:pt>
                <c:pt idx="3189">
                  <c:v>55.639000000000003</c:v>
                </c:pt>
                <c:pt idx="3190">
                  <c:v>55.654000000000003</c:v>
                </c:pt>
                <c:pt idx="3191">
                  <c:v>55.658999999999999</c:v>
                </c:pt>
                <c:pt idx="3192">
                  <c:v>55.652000000000001</c:v>
                </c:pt>
                <c:pt idx="3193">
                  <c:v>55.625</c:v>
                </c:pt>
                <c:pt idx="3194">
                  <c:v>55.579000000000001</c:v>
                </c:pt>
                <c:pt idx="3195">
                  <c:v>55.52</c:v>
                </c:pt>
                <c:pt idx="3196">
                  <c:v>55.462000000000003</c:v>
                </c:pt>
                <c:pt idx="3197">
                  <c:v>55.393000000000001</c:v>
                </c:pt>
                <c:pt idx="3198">
                  <c:v>55.317999999999998</c:v>
                </c:pt>
                <c:pt idx="3199">
                  <c:v>55.252000000000002</c:v>
                </c:pt>
                <c:pt idx="3200">
                  <c:v>55.207999999999998</c:v>
                </c:pt>
                <c:pt idx="3201">
                  <c:v>55.165999999999997</c:v>
                </c:pt>
                <c:pt idx="3202">
                  <c:v>55.119</c:v>
                </c:pt>
                <c:pt idx="3203">
                  <c:v>55.094999999999999</c:v>
                </c:pt>
                <c:pt idx="3204">
                  <c:v>55.100999999999999</c:v>
                </c:pt>
                <c:pt idx="3205">
                  <c:v>55.113999999999997</c:v>
                </c:pt>
                <c:pt idx="3206">
                  <c:v>55.128999999999998</c:v>
                </c:pt>
                <c:pt idx="3207">
                  <c:v>55.17</c:v>
                </c:pt>
                <c:pt idx="3208">
                  <c:v>55.213999999999999</c:v>
                </c:pt>
                <c:pt idx="3209">
                  <c:v>55.249000000000002</c:v>
                </c:pt>
                <c:pt idx="3210">
                  <c:v>55.311999999999998</c:v>
                </c:pt>
                <c:pt idx="3211">
                  <c:v>55.360999999999997</c:v>
                </c:pt>
                <c:pt idx="3212">
                  <c:v>55.414000000000001</c:v>
                </c:pt>
                <c:pt idx="3213">
                  <c:v>55.462000000000003</c:v>
                </c:pt>
                <c:pt idx="3214">
                  <c:v>55.478000000000002</c:v>
                </c:pt>
                <c:pt idx="3215">
                  <c:v>55.5</c:v>
                </c:pt>
                <c:pt idx="3216">
                  <c:v>55.533000000000001</c:v>
                </c:pt>
                <c:pt idx="3217">
                  <c:v>55.554000000000002</c:v>
                </c:pt>
                <c:pt idx="3218">
                  <c:v>55.569000000000003</c:v>
                </c:pt>
                <c:pt idx="3219">
                  <c:v>55.591999999999999</c:v>
                </c:pt>
                <c:pt idx="3220">
                  <c:v>55.631</c:v>
                </c:pt>
                <c:pt idx="3221">
                  <c:v>55.662999999999997</c:v>
                </c:pt>
                <c:pt idx="3222">
                  <c:v>55.706000000000003</c:v>
                </c:pt>
                <c:pt idx="3223">
                  <c:v>55.750999999999998</c:v>
                </c:pt>
                <c:pt idx="3224">
                  <c:v>55.771000000000001</c:v>
                </c:pt>
                <c:pt idx="3225">
                  <c:v>55.811999999999998</c:v>
                </c:pt>
                <c:pt idx="3226">
                  <c:v>55.848999999999997</c:v>
                </c:pt>
                <c:pt idx="3227">
                  <c:v>55.866999999999997</c:v>
                </c:pt>
                <c:pt idx="3228">
                  <c:v>55.91</c:v>
                </c:pt>
                <c:pt idx="3229">
                  <c:v>55.935000000000002</c:v>
                </c:pt>
                <c:pt idx="3230">
                  <c:v>55.956000000000003</c:v>
                </c:pt>
                <c:pt idx="3231">
                  <c:v>55.988</c:v>
                </c:pt>
                <c:pt idx="3232">
                  <c:v>56.01</c:v>
                </c:pt>
                <c:pt idx="3233">
                  <c:v>56.024000000000001</c:v>
                </c:pt>
                <c:pt idx="3234">
                  <c:v>56.031999999999996</c:v>
                </c:pt>
                <c:pt idx="3235">
                  <c:v>56.054000000000002</c:v>
                </c:pt>
                <c:pt idx="3236">
                  <c:v>56.055999999999997</c:v>
                </c:pt>
                <c:pt idx="3237">
                  <c:v>56.066000000000003</c:v>
                </c:pt>
                <c:pt idx="3238">
                  <c:v>56.088000000000001</c:v>
                </c:pt>
                <c:pt idx="3239">
                  <c:v>56.09</c:v>
                </c:pt>
                <c:pt idx="3240">
                  <c:v>56.094999999999999</c:v>
                </c:pt>
                <c:pt idx="3241">
                  <c:v>56.119</c:v>
                </c:pt>
                <c:pt idx="3242">
                  <c:v>56.134999999999998</c:v>
                </c:pt>
                <c:pt idx="3243">
                  <c:v>56.149000000000001</c:v>
                </c:pt>
                <c:pt idx="3244">
                  <c:v>56.176000000000002</c:v>
                </c:pt>
                <c:pt idx="3245">
                  <c:v>56.183</c:v>
                </c:pt>
                <c:pt idx="3246">
                  <c:v>56.19</c:v>
                </c:pt>
                <c:pt idx="3247">
                  <c:v>56.192999999999998</c:v>
                </c:pt>
                <c:pt idx="3248">
                  <c:v>56.188000000000002</c:v>
                </c:pt>
                <c:pt idx="3249">
                  <c:v>56.183</c:v>
                </c:pt>
                <c:pt idx="3250">
                  <c:v>56.165999999999997</c:v>
                </c:pt>
                <c:pt idx="3251">
                  <c:v>56.156999999999996</c:v>
                </c:pt>
                <c:pt idx="3252">
                  <c:v>56.139000000000003</c:v>
                </c:pt>
                <c:pt idx="3253">
                  <c:v>56.12</c:v>
                </c:pt>
                <c:pt idx="3254">
                  <c:v>56.110999999999997</c:v>
                </c:pt>
                <c:pt idx="3255">
                  <c:v>56.085000000000001</c:v>
                </c:pt>
                <c:pt idx="3256">
                  <c:v>56.058</c:v>
                </c:pt>
                <c:pt idx="3257">
                  <c:v>56.036000000000001</c:v>
                </c:pt>
                <c:pt idx="3258">
                  <c:v>56.006</c:v>
                </c:pt>
                <c:pt idx="3259">
                  <c:v>55.978000000000002</c:v>
                </c:pt>
                <c:pt idx="3260">
                  <c:v>55.954000000000001</c:v>
                </c:pt>
                <c:pt idx="3261">
                  <c:v>55.927999999999997</c:v>
                </c:pt>
                <c:pt idx="3262">
                  <c:v>55.890999999999998</c:v>
                </c:pt>
                <c:pt idx="3263">
                  <c:v>55.85</c:v>
                </c:pt>
                <c:pt idx="3264">
                  <c:v>55.822000000000003</c:v>
                </c:pt>
                <c:pt idx="3265">
                  <c:v>55.804000000000002</c:v>
                </c:pt>
                <c:pt idx="3266">
                  <c:v>55.792999999999999</c:v>
                </c:pt>
                <c:pt idx="3267">
                  <c:v>55.771000000000001</c:v>
                </c:pt>
                <c:pt idx="3268">
                  <c:v>55.73</c:v>
                </c:pt>
                <c:pt idx="3269">
                  <c:v>55.704000000000001</c:v>
                </c:pt>
                <c:pt idx="3270">
                  <c:v>55.674999999999997</c:v>
                </c:pt>
                <c:pt idx="3271">
                  <c:v>55.65</c:v>
                </c:pt>
                <c:pt idx="3272">
                  <c:v>55.613999999999997</c:v>
                </c:pt>
                <c:pt idx="3273">
                  <c:v>55.584000000000003</c:v>
                </c:pt>
                <c:pt idx="3274">
                  <c:v>55.561</c:v>
                </c:pt>
                <c:pt idx="3275">
                  <c:v>55.531999999999996</c:v>
                </c:pt>
                <c:pt idx="3276">
                  <c:v>55.508000000000003</c:v>
                </c:pt>
                <c:pt idx="3277">
                  <c:v>55.484000000000002</c:v>
                </c:pt>
                <c:pt idx="3278">
                  <c:v>55.445999999999998</c:v>
                </c:pt>
                <c:pt idx="3279">
                  <c:v>55.402999999999999</c:v>
                </c:pt>
                <c:pt idx="3280">
                  <c:v>55.36</c:v>
                </c:pt>
                <c:pt idx="3281">
                  <c:v>55.320999999999998</c:v>
                </c:pt>
                <c:pt idx="3282">
                  <c:v>55.283000000000001</c:v>
                </c:pt>
                <c:pt idx="3283">
                  <c:v>55.25</c:v>
                </c:pt>
                <c:pt idx="3284">
                  <c:v>55.212000000000003</c:v>
                </c:pt>
                <c:pt idx="3285">
                  <c:v>55.17</c:v>
                </c:pt>
                <c:pt idx="3286">
                  <c:v>55.127000000000002</c:v>
                </c:pt>
                <c:pt idx="3287">
                  <c:v>55.088000000000001</c:v>
                </c:pt>
                <c:pt idx="3288">
                  <c:v>55.057000000000002</c:v>
                </c:pt>
                <c:pt idx="3289">
                  <c:v>55.024000000000001</c:v>
                </c:pt>
                <c:pt idx="3290">
                  <c:v>55</c:v>
                </c:pt>
                <c:pt idx="3291">
                  <c:v>54.988999999999997</c:v>
                </c:pt>
                <c:pt idx="3292">
                  <c:v>54.984999999999999</c:v>
                </c:pt>
                <c:pt idx="3293">
                  <c:v>54.982999999999997</c:v>
                </c:pt>
                <c:pt idx="3294">
                  <c:v>54.982999999999997</c:v>
                </c:pt>
                <c:pt idx="3295">
                  <c:v>54.985999999999997</c:v>
                </c:pt>
                <c:pt idx="3296">
                  <c:v>55.002000000000002</c:v>
                </c:pt>
                <c:pt idx="3297">
                  <c:v>55.021999999999998</c:v>
                </c:pt>
                <c:pt idx="3298">
                  <c:v>55.033999999999999</c:v>
                </c:pt>
                <c:pt idx="3299">
                  <c:v>55.052</c:v>
                </c:pt>
                <c:pt idx="3300">
                  <c:v>55.078000000000003</c:v>
                </c:pt>
                <c:pt idx="3301">
                  <c:v>55.103999999999999</c:v>
                </c:pt>
                <c:pt idx="3302">
                  <c:v>55.113999999999997</c:v>
                </c:pt>
                <c:pt idx="3303">
                  <c:v>55.116999999999997</c:v>
                </c:pt>
                <c:pt idx="3304">
                  <c:v>55.113999999999997</c:v>
                </c:pt>
                <c:pt idx="3305">
                  <c:v>55.100999999999999</c:v>
                </c:pt>
                <c:pt idx="3306">
                  <c:v>55.073</c:v>
                </c:pt>
                <c:pt idx="3307">
                  <c:v>55.040999999999997</c:v>
                </c:pt>
                <c:pt idx="3308">
                  <c:v>55.01</c:v>
                </c:pt>
                <c:pt idx="3309">
                  <c:v>54.968000000000004</c:v>
                </c:pt>
                <c:pt idx="3310">
                  <c:v>54.92</c:v>
                </c:pt>
                <c:pt idx="3311">
                  <c:v>54.878</c:v>
                </c:pt>
                <c:pt idx="3312">
                  <c:v>54.837000000000003</c:v>
                </c:pt>
                <c:pt idx="3313">
                  <c:v>54.787999999999997</c:v>
                </c:pt>
                <c:pt idx="3314">
                  <c:v>54.741999999999997</c:v>
                </c:pt>
                <c:pt idx="3315">
                  <c:v>54.695999999999998</c:v>
                </c:pt>
                <c:pt idx="3316">
                  <c:v>54.65</c:v>
                </c:pt>
                <c:pt idx="3317">
                  <c:v>54.603999999999999</c:v>
                </c:pt>
                <c:pt idx="3318">
                  <c:v>54.564999999999998</c:v>
                </c:pt>
                <c:pt idx="3319">
                  <c:v>54.531999999999996</c:v>
                </c:pt>
                <c:pt idx="3320">
                  <c:v>54.508000000000003</c:v>
                </c:pt>
                <c:pt idx="3321">
                  <c:v>54.496000000000002</c:v>
                </c:pt>
                <c:pt idx="3322">
                  <c:v>54.49</c:v>
                </c:pt>
                <c:pt idx="3323">
                  <c:v>54.482999999999997</c:v>
                </c:pt>
                <c:pt idx="3324">
                  <c:v>54.48</c:v>
                </c:pt>
                <c:pt idx="3325">
                  <c:v>54.488999999999997</c:v>
                </c:pt>
                <c:pt idx="3326">
                  <c:v>54.496000000000002</c:v>
                </c:pt>
                <c:pt idx="3327">
                  <c:v>54.500999999999998</c:v>
                </c:pt>
                <c:pt idx="3328">
                  <c:v>54.503999999999998</c:v>
                </c:pt>
                <c:pt idx="3329">
                  <c:v>54.505000000000003</c:v>
                </c:pt>
                <c:pt idx="3330">
                  <c:v>54.508000000000003</c:v>
                </c:pt>
                <c:pt idx="3331">
                  <c:v>54.509</c:v>
                </c:pt>
                <c:pt idx="3332">
                  <c:v>54.503</c:v>
                </c:pt>
                <c:pt idx="3333">
                  <c:v>54.493000000000002</c:v>
                </c:pt>
                <c:pt idx="3334">
                  <c:v>54.472999999999999</c:v>
                </c:pt>
                <c:pt idx="3335">
                  <c:v>54.444000000000003</c:v>
                </c:pt>
                <c:pt idx="3336">
                  <c:v>54.414000000000001</c:v>
                </c:pt>
                <c:pt idx="3337">
                  <c:v>54.387</c:v>
                </c:pt>
                <c:pt idx="3338">
                  <c:v>54.357999999999997</c:v>
                </c:pt>
                <c:pt idx="3339">
                  <c:v>54.328000000000003</c:v>
                </c:pt>
                <c:pt idx="3340">
                  <c:v>54.3</c:v>
                </c:pt>
                <c:pt idx="3341">
                  <c:v>54.274000000000001</c:v>
                </c:pt>
                <c:pt idx="3342">
                  <c:v>54.247999999999998</c:v>
                </c:pt>
                <c:pt idx="3343">
                  <c:v>54.226999999999997</c:v>
                </c:pt>
                <c:pt idx="3344">
                  <c:v>54.204999999999998</c:v>
                </c:pt>
                <c:pt idx="3345">
                  <c:v>54.183</c:v>
                </c:pt>
                <c:pt idx="3346">
                  <c:v>54.165999999999997</c:v>
                </c:pt>
                <c:pt idx="3347">
                  <c:v>54.148000000000003</c:v>
                </c:pt>
                <c:pt idx="3348">
                  <c:v>54.124000000000002</c:v>
                </c:pt>
                <c:pt idx="3349">
                  <c:v>54.098999999999997</c:v>
                </c:pt>
                <c:pt idx="3350">
                  <c:v>54.073999999999998</c:v>
                </c:pt>
                <c:pt idx="3351">
                  <c:v>54.046999999999997</c:v>
                </c:pt>
                <c:pt idx="3352">
                  <c:v>54.026000000000003</c:v>
                </c:pt>
                <c:pt idx="3353">
                  <c:v>54.006999999999998</c:v>
                </c:pt>
                <c:pt idx="3354">
                  <c:v>53.982999999999997</c:v>
                </c:pt>
                <c:pt idx="3355">
                  <c:v>53.96</c:v>
                </c:pt>
                <c:pt idx="3356">
                  <c:v>53.933999999999997</c:v>
                </c:pt>
                <c:pt idx="3357">
                  <c:v>53.912999999999997</c:v>
                </c:pt>
                <c:pt idx="3358">
                  <c:v>53.9</c:v>
                </c:pt>
                <c:pt idx="3359">
                  <c:v>53.884999999999998</c:v>
                </c:pt>
                <c:pt idx="3360">
                  <c:v>53.868000000000002</c:v>
                </c:pt>
                <c:pt idx="3361">
                  <c:v>53.851999999999997</c:v>
                </c:pt>
                <c:pt idx="3362">
                  <c:v>53.838999999999999</c:v>
                </c:pt>
                <c:pt idx="3363">
                  <c:v>53.826000000000001</c:v>
                </c:pt>
                <c:pt idx="3364">
                  <c:v>53.817999999999998</c:v>
                </c:pt>
                <c:pt idx="3365">
                  <c:v>53.817</c:v>
                </c:pt>
                <c:pt idx="3366">
                  <c:v>53.826999999999998</c:v>
                </c:pt>
                <c:pt idx="3367">
                  <c:v>53.847000000000001</c:v>
                </c:pt>
                <c:pt idx="3368">
                  <c:v>53.869</c:v>
                </c:pt>
                <c:pt idx="3369">
                  <c:v>53.893000000000001</c:v>
                </c:pt>
                <c:pt idx="3370">
                  <c:v>53.915999999999997</c:v>
                </c:pt>
                <c:pt idx="3371">
                  <c:v>53.936</c:v>
                </c:pt>
                <c:pt idx="3372">
                  <c:v>53.951000000000001</c:v>
                </c:pt>
                <c:pt idx="3373">
                  <c:v>53.96</c:v>
                </c:pt>
                <c:pt idx="3374">
                  <c:v>53.96</c:v>
                </c:pt>
                <c:pt idx="3375">
                  <c:v>53.960999999999999</c:v>
                </c:pt>
                <c:pt idx="3376">
                  <c:v>53.963999999999999</c:v>
                </c:pt>
                <c:pt idx="3377">
                  <c:v>53.960999999999999</c:v>
                </c:pt>
                <c:pt idx="3378">
                  <c:v>53.951999999999998</c:v>
                </c:pt>
                <c:pt idx="3379">
                  <c:v>53.95</c:v>
                </c:pt>
                <c:pt idx="3380">
                  <c:v>53.951999999999998</c:v>
                </c:pt>
                <c:pt idx="3381">
                  <c:v>53.954999999999998</c:v>
                </c:pt>
                <c:pt idx="3382">
                  <c:v>53.954999999999998</c:v>
                </c:pt>
                <c:pt idx="3383">
                  <c:v>53.96</c:v>
                </c:pt>
                <c:pt idx="3384">
                  <c:v>53.969000000000001</c:v>
                </c:pt>
                <c:pt idx="3385">
                  <c:v>53.973999999999997</c:v>
                </c:pt>
                <c:pt idx="3386">
                  <c:v>53.975000000000001</c:v>
                </c:pt>
                <c:pt idx="3387">
                  <c:v>53.975999999999999</c:v>
                </c:pt>
                <c:pt idx="3388">
                  <c:v>53.973999999999997</c:v>
                </c:pt>
                <c:pt idx="3389">
                  <c:v>53.968000000000004</c:v>
                </c:pt>
                <c:pt idx="3390">
                  <c:v>53.97</c:v>
                </c:pt>
                <c:pt idx="3391">
                  <c:v>53.981999999999999</c:v>
                </c:pt>
                <c:pt idx="3392">
                  <c:v>53.988999999999997</c:v>
                </c:pt>
                <c:pt idx="3393">
                  <c:v>53.982999999999997</c:v>
                </c:pt>
                <c:pt idx="3394">
                  <c:v>53.991</c:v>
                </c:pt>
                <c:pt idx="3395">
                  <c:v>54.01</c:v>
                </c:pt>
                <c:pt idx="3396">
                  <c:v>54.029000000000003</c:v>
                </c:pt>
                <c:pt idx="3397">
                  <c:v>54.052</c:v>
                </c:pt>
                <c:pt idx="3398">
                  <c:v>54.091999999999999</c:v>
                </c:pt>
                <c:pt idx="3399">
                  <c:v>54.154000000000003</c:v>
                </c:pt>
                <c:pt idx="3400">
                  <c:v>54.232999999999997</c:v>
                </c:pt>
                <c:pt idx="3401">
                  <c:v>54.32</c:v>
                </c:pt>
                <c:pt idx="3402">
                  <c:v>54.405000000000001</c:v>
                </c:pt>
                <c:pt idx="3403">
                  <c:v>54.499000000000002</c:v>
                </c:pt>
                <c:pt idx="3404">
                  <c:v>54.606000000000002</c:v>
                </c:pt>
                <c:pt idx="3405">
                  <c:v>54.722000000000001</c:v>
                </c:pt>
                <c:pt idx="3406">
                  <c:v>54.835000000000001</c:v>
                </c:pt>
                <c:pt idx="3407">
                  <c:v>54.945999999999998</c:v>
                </c:pt>
                <c:pt idx="3408">
                  <c:v>55.07</c:v>
                </c:pt>
                <c:pt idx="3409">
                  <c:v>55.204999999999998</c:v>
                </c:pt>
                <c:pt idx="3410">
                  <c:v>55.341000000000001</c:v>
                </c:pt>
                <c:pt idx="3411">
                  <c:v>55.475999999999999</c:v>
                </c:pt>
                <c:pt idx="3412">
                  <c:v>55.615000000000002</c:v>
                </c:pt>
                <c:pt idx="3413">
                  <c:v>55.761000000000003</c:v>
                </c:pt>
                <c:pt idx="3414">
                  <c:v>55.908000000000001</c:v>
                </c:pt>
                <c:pt idx="3415">
                  <c:v>56.052</c:v>
                </c:pt>
                <c:pt idx="3416">
                  <c:v>56.21</c:v>
                </c:pt>
                <c:pt idx="3417">
                  <c:v>56.383000000000003</c:v>
                </c:pt>
                <c:pt idx="3418">
                  <c:v>56.561999999999998</c:v>
                </c:pt>
                <c:pt idx="3419">
                  <c:v>56.746000000000002</c:v>
                </c:pt>
                <c:pt idx="3420">
                  <c:v>56.927999999999997</c:v>
                </c:pt>
                <c:pt idx="3421">
                  <c:v>57.103999999999999</c:v>
                </c:pt>
                <c:pt idx="3422">
                  <c:v>57.274000000000001</c:v>
                </c:pt>
                <c:pt idx="3423">
                  <c:v>57.453000000000003</c:v>
                </c:pt>
                <c:pt idx="3424">
                  <c:v>57.645000000000003</c:v>
                </c:pt>
                <c:pt idx="3425">
                  <c:v>57.843000000000004</c:v>
                </c:pt>
                <c:pt idx="3426">
                  <c:v>58.039000000000001</c:v>
                </c:pt>
                <c:pt idx="3427">
                  <c:v>58.223999999999997</c:v>
                </c:pt>
                <c:pt idx="3428">
                  <c:v>58.421999999999997</c:v>
                </c:pt>
                <c:pt idx="3429">
                  <c:v>58.619</c:v>
                </c:pt>
                <c:pt idx="3430">
                  <c:v>58.823999999999998</c:v>
                </c:pt>
                <c:pt idx="3431">
                  <c:v>59.036000000000001</c:v>
                </c:pt>
                <c:pt idx="3432">
                  <c:v>59.261000000000003</c:v>
                </c:pt>
                <c:pt idx="3433">
                  <c:v>59.478000000000002</c:v>
                </c:pt>
                <c:pt idx="3434">
                  <c:v>59.686999999999998</c:v>
                </c:pt>
                <c:pt idx="3435">
                  <c:v>59.905000000000001</c:v>
                </c:pt>
                <c:pt idx="3436">
                  <c:v>60.13</c:v>
                </c:pt>
                <c:pt idx="3437">
                  <c:v>60.362000000000002</c:v>
                </c:pt>
                <c:pt idx="3438">
                  <c:v>60.581000000000003</c:v>
                </c:pt>
                <c:pt idx="3439">
                  <c:v>60.796999999999997</c:v>
                </c:pt>
                <c:pt idx="3440">
                  <c:v>61.006999999999998</c:v>
                </c:pt>
                <c:pt idx="3441">
                  <c:v>61.201999999999998</c:v>
                </c:pt>
                <c:pt idx="3442">
                  <c:v>61.393000000000001</c:v>
                </c:pt>
                <c:pt idx="3443">
                  <c:v>61.585000000000001</c:v>
                </c:pt>
                <c:pt idx="3444">
                  <c:v>61.774000000000001</c:v>
                </c:pt>
                <c:pt idx="3445">
                  <c:v>61.954999999999998</c:v>
                </c:pt>
                <c:pt idx="3446">
                  <c:v>62.133000000000003</c:v>
                </c:pt>
                <c:pt idx="3447">
                  <c:v>62.296999999999997</c:v>
                </c:pt>
                <c:pt idx="3448">
                  <c:v>62.451000000000001</c:v>
                </c:pt>
                <c:pt idx="3449">
                  <c:v>62.603999999999999</c:v>
                </c:pt>
                <c:pt idx="3450">
                  <c:v>62.753999999999998</c:v>
                </c:pt>
                <c:pt idx="3451">
                  <c:v>62.887999999999998</c:v>
                </c:pt>
                <c:pt idx="3452">
                  <c:v>63.012</c:v>
                </c:pt>
                <c:pt idx="3453">
                  <c:v>63.127000000000002</c:v>
                </c:pt>
                <c:pt idx="3454">
                  <c:v>63.231999999999999</c:v>
                </c:pt>
                <c:pt idx="3455">
                  <c:v>63.331000000000003</c:v>
                </c:pt>
                <c:pt idx="3456">
                  <c:v>63.43</c:v>
                </c:pt>
                <c:pt idx="3457">
                  <c:v>63.518000000000001</c:v>
                </c:pt>
                <c:pt idx="3458">
                  <c:v>63.584000000000003</c:v>
                </c:pt>
                <c:pt idx="3459">
                  <c:v>63.655999999999999</c:v>
                </c:pt>
                <c:pt idx="3460">
                  <c:v>63.728999999999999</c:v>
                </c:pt>
                <c:pt idx="3461">
                  <c:v>63.795999999999999</c:v>
                </c:pt>
                <c:pt idx="3462">
                  <c:v>63.85</c:v>
                </c:pt>
                <c:pt idx="3463">
                  <c:v>63.912999999999997</c:v>
                </c:pt>
                <c:pt idx="3464">
                  <c:v>63.988</c:v>
                </c:pt>
                <c:pt idx="3465">
                  <c:v>64.055999999999997</c:v>
                </c:pt>
                <c:pt idx="3466">
                  <c:v>64.081999999999994</c:v>
                </c:pt>
                <c:pt idx="3467">
                  <c:v>64.123999999999995</c:v>
                </c:pt>
                <c:pt idx="3468">
                  <c:v>64.171000000000006</c:v>
                </c:pt>
                <c:pt idx="3469">
                  <c:v>64.206999999999994</c:v>
                </c:pt>
                <c:pt idx="3470">
                  <c:v>64.236999999999995</c:v>
                </c:pt>
                <c:pt idx="3471">
                  <c:v>64.268000000000001</c:v>
                </c:pt>
                <c:pt idx="3472">
                  <c:v>64.301000000000002</c:v>
                </c:pt>
                <c:pt idx="3473">
                  <c:v>64.331000000000003</c:v>
                </c:pt>
                <c:pt idx="3474">
                  <c:v>64.353999999999999</c:v>
                </c:pt>
                <c:pt idx="3475">
                  <c:v>64.381</c:v>
                </c:pt>
                <c:pt idx="3476">
                  <c:v>64.418000000000006</c:v>
                </c:pt>
                <c:pt idx="3477">
                  <c:v>64.460999999999999</c:v>
                </c:pt>
                <c:pt idx="3478">
                  <c:v>64.492999999999995</c:v>
                </c:pt>
                <c:pt idx="3479">
                  <c:v>64.504999999999995</c:v>
                </c:pt>
                <c:pt idx="3480">
                  <c:v>64.522000000000006</c:v>
                </c:pt>
                <c:pt idx="3481">
                  <c:v>64.552000000000007</c:v>
                </c:pt>
                <c:pt idx="3482">
                  <c:v>64.573999999999998</c:v>
                </c:pt>
                <c:pt idx="3483">
                  <c:v>64.578000000000003</c:v>
                </c:pt>
                <c:pt idx="3484">
                  <c:v>64.581000000000003</c:v>
                </c:pt>
                <c:pt idx="3485">
                  <c:v>64.596000000000004</c:v>
                </c:pt>
                <c:pt idx="3486">
                  <c:v>64.626000000000005</c:v>
                </c:pt>
                <c:pt idx="3487">
                  <c:v>64.656000000000006</c:v>
                </c:pt>
                <c:pt idx="3488">
                  <c:v>64.674999999999997</c:v>
                </c:pt>
                <c:pt idx="3489">
                  <c:v>64.683999999999997</c:v>
                </c:pt>
                <c:pt idx="3490">
                  <c:v>64.69</c:v>
                </c:pt>
                <c:pt idx="3491">
                  <c:v>64.710999999999999</c:v>
                </c:pt>
                <c:pt idx="3492">
                  <c:v>64.728999999999999</c:v>
                </c:pt>
                <c:pt idx="3493">
                  <c:v>64.725999999999999</c:v>
                </c:pt>
                <c:pt idx="3494">
                  <c:v>64.716999999999999</c:v>
                </c:pt>
                <c:pt idx="3495">
                  <c:v>64.715999999999994</c:v>
                </c:pt>
                <c:pt idx="3496">
                  <c:v>64.72</c:v>
                </c:pt>
                <c:pt idx="3497">
                  <c:v>64.721000000000004</c:v>
                </c:pt>
                <c:pt idx="3498">
                  <c:v>64.715000000000003</c:v>
                </c:pt>
                <c:pt idx="3499">
                  <c:v>64.706000000000003</c:v>
                </c:pt>
                <c:pt idx="3500">
                  <c:v>64.694999999999993</c:v>
                </c:pt>
                <c:pt idx="3501">
                  <c:v>64.688999999999993</c:v>
                </c:pt>
                <c:pt idx="3502">
                  <c:v>64.694000000000003</c:v>
                </c:pt>
                <c:pt idx="3503">
                  <c:v>64.698999999999998</c:v>
                </c:pt>
                <c:pt idx="3504">
                  <c:v>64.697999999999993</c:v>
                </c:pt>
                <c:pt idx="3505">
                  <c:v>64.697999999999993</c:v>
                </c:pt>
                <c:pt idx="3506">
                  <c:v>64.697000000000003</c:v>
                </c:pt>
                <c:pt idx="3507">
                  <c:v>64.688000000000002</c:v>
                </c:pt>
                <c:pt idx="3508">
                  <c:v>64.683000000000007</c:v>
                </c:pt>
                <c:pt idx="3509">
                  <c:v>64.683999999999997</c:v>
                </c:pt>
                <c:pt idx="3510">
                  <c:v>64.691000000000003</c:v>
                </c:pt>
                <c:pt idx="3511">
                  <c:v>64.697000000000003</c:v>
                </c:pt>
                <c:pt idx="3512">
                  <c:v>64.695999999999998</c:v>
                </c:pt>
                <c:pt idx="3513">
                  <c:v>64.697000000000003</c:v>
                </c:pt>
                <c:pt idx="3514">
                  <c:v>64.706000000000003</c:v>
                </c:pt>
                <c:pt idx="3515">
                  <c:v>64.715999999999994</c:v>
                </c:pt>
                <c:pt idx="3516">
                  <c:v>64.730999999999995</c:v>
                </c:pt>
                <c:pt idx="3517">
                  <c:v>64.748000000000005</c:v>
                </c:pt>
                <c:pt idx="3518">
                  <c:v>64.757000000000005</c:v>
                </c:pt>
                <c:pt idx="3519">
                  <c:v>64.768000000000001</c:v>
                </c:pt>
                <c:pt idx="3520">
                  <c:v>64.781999999999996</c:v>
                </c:pt>
                <c:pt idx="3521">
                  <c:v>64.802999999999997</c:v>
                </c:pt>
                <c:pt idx="3522">
                  <c:v>64.828000000000003</c:v>
                </c:pt>
                <c:pt idx="3523">
                  <c:v>64.855000000000004</c:v>
                </c:pt>
                <c:pt idx="3524">
                  <c:v>64.873999999999995</c:v>
                </c:pt>
                <c:pt idx="3525">
                  <c:v>64.893000000000001</c:v>
                </c:pt>
                <c:pt idx="3526">
                  <c:v>64.915999999999997</c:v>
                </c:pt>
                <c:pt idx="3527">
                  <c:v>64.941999999999993</c:v>
                </c:pt>
                <c:pt idx="3528">
                  <c:v>64.971000000000004</c:v>
                </c:pt>
                <c:pt idx="3529">
                  <c:v>65.001000000000005</c:v>
                </c:pt>
                <c:pt idx="3530">
                  <c:v>65.027000000000001</c:v>
                </c:pt>
                <c:pt idx="3531">
                  <c:v>65.052999999999997</c:v>
                </c:pt>
                <c:pt idx="3532">
                  <c:v>65.072999999999993</c:v>
                </c:pt>
                <c:pt idx="3533">
                  <c:v>65.085999999999999</c:v>
                </c:pt>
                <c:pt idx="3534">
                  <c:v>65.100999999999999</c:v>
                </c:pt>
                <c:pt idx="3535">
                  <c:v>65.102999999999994</c:v>
                </c:pt>
                <c:pt idx="3536">
                  <c:v>65.094999999999999</c:v>
                </c:pt>
                <c:pt idx="3537">
                  <c:v>65.090999999999994</c:v>
                </c:pt>
                <c:pt idx="3538">
                  <c:v>65.087000000000003</c:v>
                </c:pt>
                <c:pt idx="3539">
                  <c:v>65.073999999999998</c:v>
                </c:pt>
                <c:pt idx="3540">
                  <c:v>65.058999999999997</c:v>
                </c:pt>
                <c:pt idx="3541">
                  <c:v>65.049000000000007</c:v>
                </c:pt>
                <c:pt idx="3542">
                  <c:v>65.048000000000002</c:v>
                </c:pt>
                <c:pt idx="3543">
                  <c:v>65.055000000000007</c:v>
                </c:pt>
                <c:pt idx="3544">
                  <c:v>65.066999999999993</c:v>
                </c:pt>
                <c:pt idx="3545">
                  <c:v>65.073999999999998</c:v>
                </c:pt>
                <c:pt idx="3546">
                  <c:v>65.069999999999993</c:v>
                </c:pt>
                <c:pt idx="3547">
                  <c:v>65.058000000000007</c:v>
                </c:pt>
                <c:pt idx="3548">
                  <c:v>65.049000000000007</c:v>
                </c:pt>
                <c:pt idx="3549">
                  <c:v>65.040999999999997</c:v>
                </c:pt>
                <c:pt idx="3550">
                  <c:v>65.040999999999997</c:v>
                </c:pt>
                <c:pt idx="3551">
                  <c:v>65.049000000000007</c:v>
                </c:pt>
                <c:pt idx="3552">
                  <c:v>65.052999999999997</c:v>
                </c:pt>
                <c:pt idx="3553">
                  <c:v>65.061000000000007</c:v>
                </c:pt>
                <c:pt idx="3554">
                  <c:v>65.069999999999993</c:v>
                </c:pt>
                <c:pt idx="3555">
                  <c:v>65.078000000000003</c:v>
                </c:pt>
                <c:pt idx="3556">
                  <c:v>65.09</c:v>
                </c:pt>
                <c:pt idx="3557">
                  <c:v>65.105999999999995</c:v>
                </c:pt>
                <c:pt idx="3558">
                  <c:v>65.126000000000005</c:v>
                </c:pt>
                <c:pt idx="3559">
                  <c:v>65.14</c:v>
                </c:pt>
                <c:pt idx="3560">
                  <c:v>65.153000000000006</c:v>
                </c:pt>
                <c:pt idx="3561">
                  <c:v>65.165999999999997</c:v>
                </c:pt>
                <c:pt idx="3562">
                  <c:v>65.177999999999997</c:v>
                </c:pt>
                <c:pt idx="3563">
                  <c:v>65.191000000000003</c:v>
                </c:pt>
                <c:pt idx="3564">
                  <c:v>65.200999999999993</c:v>
                </c:pt>
                <c:pt idx="3565">
                  <c:v>65.206000000000003</c:v>
                </c:pt>
                <c:pt idx="3566">
                  <c:v>65.215000000000003</c:v>
                </c:pt>
                <c:pt idx="3567">
                  <c:v>65.218999999999994</c:v>
                </c:pt>
                <c:pt idx="3568">
                  <c:v>65.224000000000004</c:v>
                </c:pt>
                <c:pt idx="3569">
                  <c:v>65.225999999999999</c:v>
                </c:pt>
                <c:pt idx="3570">
                  <c:v>65.227000000000004</c:v>
                </c:pt>
                <c:pt idx="3571">
                  <c:v>65.225999999999999</c:v>
                </c:pt>
                <c:pt idx="3572">
                  <c:v>65.218999999999994</c:v>
                </c:pt>
                <c:pt idx="3573">
                  <c:v>65.218000000000004</c:v>
                </c:pt>
                <c:pt idx="3574">
                  <c:v>65.210999999999999</c:v>
                </c:pt>
                <c:pt idx="3575">
                  <c:v>65.203999999999994</c:v>
                </c:pt>
                <c:pt idx="3576">
                  <c:v>65.203000000000003</c:v>
                </c:pt>
                <c:pt idx="3577">
                  <c:v>65.203999999999994</c:v>
                </c:pt>
                <c:pt idx="3578">
                  <c:v>65.206000000000003</c:v>
                </c:pt>
                <c:pt idx="3579">
                  <c:v>65.209999999999994</c:v>
                </c:pt>
                <c:pt idx="3580">
                  <c:v>65.212000000000003</c:v>
                </c:pt>
                <c:pt idx="3581">
                  <c:v>65.212999999999994</c:v>
                </c:pt>
                <c:pt idx="3582">
                  <c:v>65.224999999999994</c:v>
                </c:pt>
                <c:pt idx="3583">
                  <c:v>65.239999999999995</c:v>
                </c:pt>
                <c:pt idx="3584">
                  <c:v>65.253</c:v>
                </c:pt>
                <c:pt idx="3585">
                  <c:v>65.268000000000001</c:v>
                </c:pt>
                <c:pt idx="3586">
                  <c:v>65.284999999999997</c:v>
                </c:pt>
                <c:pt idx="3587">
                  <c:v>65.298000000000002</c:v>
                </c:pt>
                <c:pt idx="3588">
                  <c:v>65.304000000000002</c:v>
                </c:pt>
                <c:pt idx="3589">
                  <c:v>65.308000000000007</c:v>
                </c:pt>
                <c:pt idx="3590">
                  <c:v>65.308999999999997</c:v>
                </c:pt>
                <c:pt idx="3591">
                  <c:v>65.314999999999998</c:v>
                </c:pt>
                <c:pt idx="3592">
                  <c:v>65.317999999999998</c:v>
                </c:pt>
                <c:pt idx="3593">
                  <c:v>65.319999999999993</c:v>
                </c:pt>
                <c:pt idx="3594">
                  <c:v>65.33</c:v>
                </c:pt>
                <c:pt idx="3595">
                  <c:v>65.341999999999999</c:v>
                </c:pt>
                <c:pt idx="3596">
                  <c:v>65.352999999999994</c:v>
                </c:pt>
                <c:pt idx="3597">
                  <c:v>65.375</c:v>
                </c:pt>
                <c:pt idx="3598">
                  <c:v>65.403000000000006</c:v>
                </c:pt>
                <c:pt idx="3599">
                  <c:v>65.421999999999997</c:v>
                </c:pt>
                <c:pt idx="3600">
                  <c:v>65.421999999999997</c:v>
                </c:pt>
                <c:pt idx="3601">
                  <c:v>65.433999999999997</c:v>
                </c:pt>
                <c:pt idx="3602">
                  <c:v>65.481999999999999</c:v>
                </c:pt>
                <c:pt idx="3603">
                  <c:v>65.516999999999996</c:v>
                </c:pt>
                <c:pt idx="3604">
                  <c:v>65.531999999999996</c:v>
                </c:pt>
                <c:pt idx="3605">
                  <c:v>65.576999999999998</c:v>
                </c:pt>
                <c:pt idx="3606">
                  <c:v>65.605000000000004</c:v>
                </c:pt>
                <c:pt idx="3607">
                  <c:v>65.643000000000001</c:v>
                </c:pt>
                <c:pt idx="3608">
                  <c:v>65.662999999999997</c:v>
                </c:pt>
                <c:pt idx="3609">
                  <c:v>65.673000000000002</c:v>
                </c:pt>
                <c:pt idx="3610">
                  <c:v>65.667000000000002</c:v>
                </c:pt>
                <c:pt idx="3611">
                  <c:v>65.616</c:v>
                </c:pt>
                <c:pt idx="3612">
                  <c:v>65.576999999999998</c:v>
                </c:pt>
                <c:pt idx="3613">
                  <c:v>65.522000000000006</c:v>
                </c:pt>
                <c:pt idx="3614">
                  <c:v>65.435000000000002</c:v>
                </c:pt>
                <c:pt idx="3615">
                  <c:v>65.34</c:v>
                </c:pt>
                <c:pt idx="3616">
                  <c:v>65.239000000000004</c:v>
                </c:pt>
                <c:pt idx="3617">
                  <c:v>65.135999999999996</c:v>
                </c:pt>
                <c:pt idx="3618">
                  <c:v>65.033000000000001</c:v>
                </c:pt>
                <c:pt idx="3619">
                  <c:v>64.915000000000006</c:v>
                </c:pt>
                <c:pt idx="3620">
                  <c:v>64.790999999999997</c:v>
                </c:pt>
                <c:pt idx="3621">
                  <c:v>64.680999999999997</c:v>
                </c:pt>
                <c:pt idx="3622">
                  <c:v>64.582999999999998</c:v>
                </c:pt>
                <c:pt idx="3623">
                  <c:v>64.486999999999995</c:v>
                </c:pt>
                <c:pt idx="3624">
                  <c:v>64.382000000000005</c:v>
                </c:pt>
                <c:pt idx="3625">
                  <c:v>64.275000000000006</c:v>
                </c:pt>
                <c:pt idx="3626">
                  <c:v>64.174999999999997</c:v>
                </c:pt>
                <c:pt idx="3627">
                  <c:v>64.082999999999998</c:v>
                </c:pt>
                <c:pt idx="3628">
                  <c:v>64.010999999999996</c:v>
                </c:pt>
                <c:pt idx="3629">
                  <c:v>63.948</c:v>
                </c:pt>
                <c:pt idx="3630">
                  <c:v>63.881999999999998</c:v>
                </c:pt>
                <c:pt idx="3631">
                  <c:v>63.826000000000001</c:v>
                </c:pt>
                <c:pt idx="3632">
                  <c:v>63.796999999999997</c:v>
                </c:pt>
                <c:pt idx="3633">
                  <c:v>63.783999999999999</c:v>
                </c:pt>
                <c:pt idx="3634">
                  <c:v>63.78</c:v>
                </c:pt>
                <c:pt idx="3635">
                  <c:v>63.780999999999999</c:v>
                </c:pt>
                <c:pt idx="3636">
                  <c:v>63.787999999999997</c:v>
                </c:pt>
                <c:pt idx="3637">
                  <c:v>63.787999999999997</c:v>
                </c:pt>
                <c:pt idx="3638">
                  <c:v>63.79</c:v>
                </c:pt>
                <c:pt idx="3639">
                  <c:v>63.795000000000002</c:v>
                </c:pt>
                <c:pt idx="3640">
                  <c:v>63.792999999999999</c:v>
                </c:pt>
                <c:pt idx="3641">
                  <c:v>63.774999999999999</c:v>
                </c:pt>
                <c:pt idx="3642">
                  <c:v>63.755000000000003</c:v>
                </c:pt>
                <c:pt idx="3643">
                  <c:v>63.750999999999998</c:v>
                </c:pt>
                <c:pt idx="3644">
                  <c:v>63.747999999999998</c:v>
                </c:pt>
                <c:pt idx="3645">
                  <c:v>63.741</c:v>
                </c:pt>
                <c:pt idx="3646">
                  <c:v>63.744</c:v>
                </c:pt>
                <c:pt idx="3647">
                  <c:v>63.731000000000002</c:v>
                </c:pt>
                <c:pt idx="3648">
                  <c:v>63.701999999999998</c:v>
                </c:pt>
                <c:pt idx="3649">
                  <c:v>63.691000000000003</c:v>
                </c:pt>
                <c:pt idx="3650">
                  <c:v>63.682000000000002</c:v>
                </c:pt>
                <c:pt idx="3651">
                  <c:v>63.662999999999997</c:v>
                </c:pt>
                <c:pt idx="3652">
                  <c:v>63.65</c:v>
                </c:pt>
                <c:pt idx="3653">
                  <c:v>63.651000000000003</c:v>
                </c:pt>
                <c:pt idx="3654">
                  <c:v>63.640999999999998</c:v>
                </c:pt>
                <c:pt idx="3655">
                  <c:v>63.625</c:v>
                </c:pt>
                <c:pt idx="3656">
                  <c:v>63.615000000000002</c:v>
                </c:pt>
                <c:pt idx="3657">
                  <c:v>63.593000000000004</c:v>
                </c:pt>
                <c:pt idx="3658">
                  <c:v>63.555</c:v>
                </c:pt>
                <c:pt idx="3659">
                  <c:v>63.517000000000003</c:v>
                </c:pt>
                <c:pt idx="3660">
                  <c:v>63.485999999999997</c:v>
                </c:pt>
                <c:pt idx="3661">
                  <c:v>63.44</c:v>
                </c:pt>
                <c:pt idx="3662">
                  <c:v>63.4</c:v>
                </c:pt>
                <c:pt idx="3663">
                  <c:v>63.356999999999999</c:v>
                </c:pt>
                <c:pt idx="3664">
                  <c:v>63.328000000000003</c:v>
                </c:pt>
                <c:pt idx="3665">
                  <c:v>63.305999999999997</c:v>
                </c:pt>
                <c:pt idx="3666">
                  <c:v>63.268999999999998</c:v>
                </c:pt>
                <c:pt idx="3667">
                  <c:v>63.241999999999997</c:v>
                </c:pt>
                <c:pt idx="3668">
                  <c:v>63.209000000000003</c:v>
                </c:pt>
                <c:pt idx="3669">
                  <c:v>63.165999999999997</c:v>
                </c:pt>
                <c:pt idx="3670">
                  <c:v>63.131</c:v>
                </c:pt>
                <c:pt idx="3671">
                  <c:v>63.085999999999999</c:v>
                </c:pt>
                <c:pt idx="3672">
                  <c:v>63.029000000000003</c:v>
                </c:pt>
                <c:pt idx="3673">
                  <c:v>62.978999999999999</c:v>
                </c:pt>
                <c:pt idx="3674">
                  <c:v>62.936</c:v>
                </c:pt>
                <c:pt idx="3675">
                  <c:v>62.878999999999998</c:v>
                </c:pt>
                <c:pt idx="3676">
                  <c:v>62.83</c:v>
                </c:pt>
                <c:pt idx="3677">
                  <c:v>62.781999999999996</c:v>
                </c:pt>
                <c:pt idx="3678">
                  <c:v>62.734999999999999</c:v>
                </c:pt>
                <c:pt idx="3679">
                  <c:v>62.7</c:v>
                </c:pt>
                <c:pt idx="3680">
                  <c:v>62.649000000000001</c:v>
                </c:pt>
                <c:pt idx="3681">
                  <c:v>62.588999999999999</c:v>
                </c:pt>
                <c:pt idx="3682">
                  <c:v>62.537999999999997</c:v>
                </c:pt>
                <c:pt idx="3683">
                  <c:v>62.484000000000002</c:v>
                </c:pt>
                <c:pt idx="3684">
                  <c:v>62.433</c:v>
                </c:pt>
                <c:pt idx="3685">
                  <c:v>62.38</c:v>
                </c:pt>
                <c:pt idx="3686">
                  <c:v>62.322000000000003</c:v>
                </c:pt>
                <c:pt idx="3687">
                  <c:v>62.268999999999998</c:v>
                </c:pt>
                <c:pt idx="3688">
                  <c:v>62.226999999999997</c:v>
                </c:pt>
                <c:pt idx="3689">
                  <c:v>62.197000000000003</c:v>
                </c:pt>
                <c:pt idx="3690">
                  <c:v>62.164000000000001</c:v>
                </c:pt>
                <c:pt idx="3691">
                  <c:v>62.118000000000002</c:v>
                </c:pt>
                <c:pt idx="3692">
                  <c:v>62.085000000000001</c:v>
                </c:pt>
                <c:pt idx="3693">
                  <c:v>62.067999999999998</c:v>
                </c:pt>
                <c:pt idx="3694">
                  <c:v>62.045000000000002</c:v>
                </c:pt>
                <c:pt idx="3695">
                  <c:v>62.012</c:v>
                </c:pt>
                <c:pt idx="3696">
                  <c:v>61.991</c:v>
                </c:pt>
                <c:pt idx="3697">
                  <c:v>61.981000000000002</c:v>
                </c:pt>
                <c:pt idx="3698">
                  <c:v>61.959000000000003</c:v>
                </c:pt>
                <c:pt idx="3699">
                  <c:v>61.939</c:v>
                </c:pt>
                <c:pt idx="3700">
                  <c:v>61.927</c:v>
                </c:pt>
                <c:pt idx="3701">
                  <c:v>61.914999999999999</c:v>
                </c:pt>
                <c:pt idx="3702">
                  <c:v>61.905999999999999</c:v>
                </c:pt>
                <c:pt idx="3703">
                  <c:v>61.896000000000001</c:v>
                </c:pt>
                <c:pt idx="3704">
                  <c:v>61.877000000000002</c:v>
                </c:pt>
                <c:pt idx="3705">
                  <c:v>61.851999999999997</c:v>
                </c:pt>
                <c:pt idx="3706">
                  <c:v>61.83</c:v>
                </c:pt>
                <c:pt idx="3707">
                  <c:v>61.811999999999998</c:v>
                </c:pt>
                <c:pt idx="3708">
                  <c:v>61.795999999999999</c:v>
                </c:pt>
                <c:pt idx="3709">
                  <c:v>61.779000000000003</c:v>
                </c:pt>
                <c:pt idx="3710">
                  <c:v>61.755000000000003</c:v>
                </c:pt>
                <c:pt idx="3711">
                  <c:v>61.725000000000001</c:v>
                </c:pt>
                <c:pt idx="3712">
                  <c:v>61.683999999999997</c:v>
                </c:pt>
                <c:pt idx="3713">
                  <c:v>61.636000000000003</c:v>
                </c:pt>
                <c:pt idx="3714">
                  <c:v>61.58</c:v>
                </c:pt>
                <c:pt idx="3715">
                  <c:v>61.521000000000001</c:v>
                </c:pt>
                <c:pt idx="3716">
                  <c:v>61.457999999999998</c:v>
                </c:pt>
                <c:pt idx="3717">
                  <c:v>61.387999999999998</c:v>
                </c:pt>
                <c:pt idx="3718">
                  <c:v>61.316000000000003</c:v>
                </c:pt>
                <c:pt idx="3719">
                  <c:v>61.252000000000002</c:v>
                </c:pt>
                <c:pt idx="3720">
                  <c:v>61.195</c:v>
                </c:pt>
                <c:pt idx="3721">
                  <c:v>61.145000000000003</c:v>
                </c:pt>
                <c:pt idx="3722">
                  <c:v>61.103000000000002</c:v>
                </c:pt>
                <c:pt idx="3723">
                  <c:v>61.064</c:v>
                </c:pt>
                <c:pt idx="3724">
                  <c:v>61.021000000000001</c:v>
                </c:pt>
                <c:pt idx="3725">
                  <c:v>60.976999999999997</c:v>
                </c:pt>
                <c:pt idx="3726">
                  <c:v>60.936</c:v>
                </c:pt>
                <c:pt idx="3727">
                  <c:v>60.899000000000001</c:v>
                </c:pt>
                <c:pt idx="3728">
                  <c:v>60.866</c:v>
                </c:pt>
                <c:pt idx="3729">
                  <c:v>60.837000000000003</c:v>
                </c:pt>
                <c:pt idx="3730">
                  <c:v>60.81</c:v>
                </c:pt>
                <c:pt idx="3731">
                  <c:v>60.783000000000001</c:v>
                </c:pt>
                <c:pt idx="3732">
                  <c:v>60.759</c:v>
                </c:pt>
                <c:pt idx="3733">
                  <c:v>60.74</c:v>
                </c:pt>
                <c:pt idx="3734">
                  <c:v>60.723999999999997</c:v>
                </c:pt>
                <c:pt idx="3735">
                  <c:v>60.710999999999999</c:v>
                </c:pt>
                <c:pt idx="3736">
                  <c:v>60.7</c:v>
                </c:pt>
                <c:pt idx="3737">
                  <c:v>60.692999999999998</c:v>
                </c:pt>
                <c:pt idx="3738">
                  <c:v>60.686</c:v>
                </c:pt>
                <c:pt idx="3739">
                  <c:v>60.680999999999997</c:v>
                </c:pt>
                <c:pt idx="3740">
                  <c:v>60.673999999999999</c:v>
                </c:pt>
                <c:pt idx="3741">
                  <c:v>60.667999999999999</c:v>
                </c:pt>
                <c:pt idx="3742">
                  <c:v>60.658000000000001</c:v>
                </c:pt>
                <c:pt idx="3743">
                  <c:v>60.648000000000003</c:v>
                </c:pt>
                <c:pt idx="3744">
                  <c:v>60.64</c:v>
                </c:pt>
                <c:pt idx="3745">
                  <c:v>60.624000000000002</c:v>
                </c:pt>
                <c:pt idx="3746">
                  <c:v>60.603999999999999</c:v>
                </c:pt>
                <c:pt idx="3747">
                  <c:v>60.576000000000001</c:v>
                </c:pt>
                <c:pt idx="3748">
                  <c:v>60.540999999999997</c:v>
                </c:pt>
                <c:pt idx="3749">
                  <c:v>60.506999999999998</c:v>
                </c:pt>
                <c:pt idx="3750">
                  <c:v>60.47</c:v>
                </c:pt>
                <c:pt idx="3751">
                  <c:v>60.436</c:v>
                </c:pt>
                <c:pt idx="3752">
                  <c:v>60.402999999999999</c:v>
                </c:pt>
                <c:pt idx="3753">
                  <c:v>60.372</c:v>
                </c:pt>
                <c:pt idx="3754">
                  <c:v>60.338999999999999</c:v>
                </c:pt>
                <c:pt idx="3755">
                  <c:v>60.31</c:v>
                </c:pt>
                <c:pt idx="3756">
                  <c:v>60.289000000000001</c:v>
                </c:pt>
                <c:pt idx="3757">
                  <c:v>60.27</c:v>
                </c:pt>
                <c:pt idx="3758">
                  <c:v>60.252000000000002</c:v>
                </c:pt>
                <c:pt idx="3759">
                  <c:v>60.232999999999997</c:v>
                </c:pt>
                <c:pt idx="3760">
                  <c:v>60.215000000000003</c:v>
                </c:pt>
                <c:pt idx="3761">
                  <c:v>60.197000000000003</c:v>
                </c:pt>
                <c:pt idx="3762">
                  <c:v>60.179000000000002</c:v>
                </c:pt>
                <c:pt idx="3763">
                  <c:v>60.167999999999999</c:v>
                </c:pt>
                <c:pt idx="3764">
                  <c:v>60.16</c:v>
                </c:pt>
                <c:pt idx="3765">
                  <c:v>60.152999999999999</c:v>
                </c:pt>
                <c:pt idx="3766">
                  <c:v>60.148000000000003</c:v>
                </c:pt>
                <c:pt idx="3767">
                  <c:v>60.142000000000003</c:v>
                </c:pt>
                <c:pt idx="3768">
                  <c:v>60.142000000000003</c:v>
                </c:pt>
                <c:pt idx="3769">
                  <c:v>60.146999999999998</c:v>
                </c:pt>
                <c:pt idx="3770">
                  <c:v>60.152999999999999</c:v>
                </c:pt>
                <c:pt idx="3771">
                  <c:v>60.165999999999997</c:v>
                </c:pt>
                <c:pt idx="3772">
                  <c:v>60.180999999999997</c:v>
                </c:pt>
                <c:pt idx="3773">
                  <c:v>60.195</c:v>
                </c:pt>
                <c:pt idx="3774">
                  <c:v>60.207000000000001</c:v>
                </c:pt>
                <c:pt idx="3775">
                  <c:v>60.216000000000001</c:v>
                </c:pt>
                <c:pt idx="3776">
                  <c:v>60.22</c:v>
                </c:pt>
                <c:pt idx="3777">
                  <c:v>60.228000000000002</c:v>
                </c:pt>
                <c:pt idx="3778">
                  <c:v>60.232999999999997</c:v>
                </c:pt>
                <c:pt idx="3779">
                  <c:v>60.234999999999999</c:v>
                </c:pt>
                <c:pt idx="3780">
                  <c:v>60.232999999999997</c:v>
                </c:pt>
                <c:pt idx="3781">
                  <c:v>60.231999999999999</c:v>
                </c:pt>
                <c:pt idx="3782">
                  <c:v>60.235999999999997</c:v>
                </c:pt>
                <c:pt idx="3783">
                  <c:v>60.238999999999997</c:v>
                </c:pt>
                <c:pt idx="3784">
                  <c:v>60.241999999999997</c:v>
                </c:pt>
                <c:pt idx="3785">
                  <c:v>60.246000000000002</c:v>
                </c:pt>
                <c:pt idx="3786">
                  <c:v>60.250999999999998</c:v>
                </c:pt>
                <c:pt idx="3787">
                  <c:v>60.25</c:v>
                </c:pt>
                <c:pt idx="3788">
                  <c:v>60.241999999999997</c:v>
                </c:pt>
                <c:pt idx="3789">
                  <c:v>60.234000000000002</c:v>
                </c:pt>
                <c:pt idx="3790">
                  <c:v>60.231000000000002</c:v>
                </c:pt>
                <c:pt idx="3791">
                  <c:v>60.228000000000002</c:v>
                </c:pt>
                <c:pt idx="3792">
                  <c:v>60.220999999999997</c:v>
                </c:pt>
                <c:pt idx="3793">
                  <c:v>60.210999999999999</c:v>
                </c:pt>
                <c:pt idx="3794">
                  <c:v>60.204999999999998</c:v>
                </c:pt>
                <c:pt idx="3795">
                  <c:v>60.195999999999998</c:v>
                </c:pt>
                <c:pt idx="3796">
                  <c:v>60.188000000000002</c:v>
                </c:pt>
                <c:pt idx="3797">
                  <c:v>60.185000000000002</c:v>
                </c:pt>
                <c:pt idx="3798">
                  <c:v>60.183999999999997</c:v>
                </c:pt>
                <c:pt idx="3799">
                  <c:v>60.186</c:v>
                </c:pt>
                <c:pt idx="3800">
                  <c:v>60.192999999999998</c:v>
                </c:pt>
                <c:pt idx="3801">
                  <c:v>60.204000000000001</c:v>
                </c:pt>
                <c:pt idx="3802">
                  <c:v>60.213999999999999</c:v>
                </c:pt>
                <c:pt idx="3803">
                  <c:v>60.228000000000002</c:v>
                </c:pt>
                <c:pt idx="3804">
                  <c:v>60.246000000000002</c:v>
                </c:pt>
                <c:pt idx="3805">
                  <c:v>60.265000000000001</c:v>
                </c:pt>
                <c:pt idx="3806">
                  <c:v>60.284999999999997</c:v>
                </c:pt>
                <c:pt idx="3807">
                  <c:v>60.314999999999998</c:v>
                </c:pt>
                <c:pt idx="3808">
                  <c:v>60.347999999999999</c:v>
                </c:pt>
                <c:pt idx="3809">
                  <c:v>60.384999999999998</c:v>
                </c:pt>
                <c:pt idx="3810">
                  <c:v>60.423000000000002</c:v>
                </c:pt>
                <c:pt idx="3811">
                  <c:v>60.466000000000001</c:v>
                </c:pt>
                <c:pt idx="3812">
                  <c:v>60.518000000000001</c:v>
                </c:pt>
                <c:pt idx="3813">
                  <c:v>60.576000000000001</c:v>
                </c:pt>
                <c:pt idx="3814">
                  <c:v>60.651000000000003</c:v>
                </c:pt>
                <c:pt idx="3815">
                  <c:v>60.732999999999997</c:v>
                </c:pt>
                <c:pt idx="3816">
                  <c:v>60.805999999999997</c:v>
                </c:pt>
                <c:pt idx="3817">
                  <c:v>60.862000000000002</c:v>
                </c:pt>
                <c:pt idx="3818">
                  <c:v>60.911999999999999</c:v>
                </c:pt>
                <c:pt idx="3819">
                  <c:v>60.966999999999999</c:v>
                </c:pt>
                <c:pt idx="3820">
                  <c:v>61.006999999999998</c:v>
                </c:pt>
                <c:pt idx="3821">
                  <c:v>61.03</c:v>
                </c:pt>
                <c:pt idx="3822">
                  <c:v>61.066000000000003</c:v>
                </c:pt>
                <c:pt idx="3823">
                  <c:v>61.104999999999997</c:v>
                </c:pt>
                <c:pt idx="3824">
                  <c:v>61.131999999999998</c:v>
                </c:pt>
                <c:pt idx="3825">
                  <c:v>61.158999999999999</c:v>
                </c:pt>
                <c:pt idx="3826">
                  <c:v>61.186</c:v>
                </c:pt>
                <c:pt idx="3827">
                  <c:v>61.204999999999998</c:v>
                </c:pt>
                <c:pt idx="3828">
                  <c:v>61.231000000000002</c:v>
                </c:pt>
                <c:pt idx="3829">
                  <c:v>61.28</c:v>
                </c:pt>
                <c:pt idx="3830">
                  <c:v>61.335999999999999</c:v>
                </c:pt>
                <c:pt idx="3831">
                  <c:v>61.417000000000002</c:v>
                </c:pt>
                <c:pt idx="3832">
                  <c:v>61.527000000000001</c:v>
                </c:pt>
                <c:pt idx="3833">
                  <c:v>61.658999999999999</c:v>
                </c:pt>
                <c:pt idx="3834">
                  <c:v>61.805999999999997</c:v>
                </c:pt>
                <c:pt idx="3835">
                  <c:v>61.972999999999999</c:v>
                </c:pt>
                <c:pt idx="3836">
                  <c:v>62.149000000000001</c:v>
                </c:pt>
                <c:pt idx="3837">
                  <c:v>62.334000000000003</c:v>
                </c:pt>
                <c:pt idx="3838">
                  <c:v>62.527000000000001</c:v>
                </c:pt>
                <c:pt idx="3839">
                  <c:v>62.734999999999999</c:v>
                </c:pt>
                <c:pt idx="3840">
                  <c:v>62.94</c:v>
                </c:pt>
                <c:pt idx="3841">
                  <c:v>63.143999999999998</c:v>
                </c:pt>
                <c:pt idx="3842">
                  <c:v>63.350999999999999</c:v>
                </c:pt>
                <c:pt idx="3843">
                  <c:v>63.558999999999997</c:v>
                </c:pt>
                <c:pt idx="3844">
                  <c:v>63.779000000000003</c:v>
                </c:pt>
                <c:pt idx="3845">
                  <c:v>63.997999999999998</c:v>
                </c:pt>
                <c:pt idx="3846">
                  <c:v>64.210999999999999</c:v>
                </c:pt>
                <c:pt idx="3847">
                  <c:v>64.418000000000006</c:v>
                </c:pt>
                <c:pt idx="3848">
                  <c:v>64.634</c:v>
                </c:pt>
                <c:pt idx="3849">
                  <c:v>64.849999999999994</c:v>
                </c:pt>
                <c:pt idx="3850">
                  <c:v>65.063999999999993</c:v>
                </c:pt>
                <c:pt idx="3851">
                  <c:v>65.277000000000001</c:v>
                </c:pt>
                <c:pt idx="3852">
                  <c:v>65.495000000000005</c:v>
                </c:pt>
                <c:pt idx="3853">
                  <c:v>65.713999999999999</c:v>
                </c:pt>
                <c:pt idx="3854">
                  <c:v>65.933000000000007</c:v>
                </c:pt>
                <c:pt idx="3855">
                  <c:v>66.153000000000006</c:v>
                </c:pt>
                <c:pt idx="3856">
                  <c:v>66.366</c:v>
                </c:pt>
                <c:pt idx="3857">
                  <c:v>66.570999999999998</c:v>
                </c:pt>
                <c:pt idx="3858">
                  <c:v>66.757000000000005</c:v>
                </c:pt>
                <c:pt idx="3859">
                  <c:v>66.938000000000002</c:v>
                </c:pt>
                <c:pt idx="3860">
                  <c:v>67.111000000000004</c:v>
                </c:pt>
                <c:pt idx="3861">
                  <c:v>67.272000000000006</c:v>
                </c:pt>
                <c:pt idx="3862">
                  <c:v>67.424000000000007</c:v>
                </c:pt>
                <c:pt idx="3863">
                  <c:v>67.578000000000003</c:v>
                </c:pt>
                <c:pt idx="3864">
                  <c:v>67.731999999999999</c:v>
                </c:pt>
                <c:pt idx="3865">
                  <c:v>67.878</c:v>
                </c:pt>
                <c:pt idx="3866">
                  <c:v>68.028999999999996</c:v>
                </c:pt>
                <c:pt idx="3867">
                  <c:v>68.188999999999993</c:v>
                </c:pt>
                <c:pt idx="3868">
                  <c:v>68.341999999999999</c:v>
                </c:pt>
                <c:pt idx="3869">
                  <c:v>68.497</c:v>
                </c:pt>
                <c:pt idx="3870">
                  <c:v>68.656999999999996</c:v>
                </c:pt>
                <c:pt idx="3871">
                  <c:v>68.813999999999993</c:v>
                </c:pt>
                <c:pt idx="3872">
                  <c:v>68.968000000000004</c:v>
                </c:pt>
                <c:pt idx="3873">
                  <c:v>69.119</c:v>
                </c:pt>
                <c:pt idx="3874">
                  <c:v>69.263000000000005</c:v>
                </c:pt>
                <c:pt idx="3875">
                  <c:v>69.403000000000006</c:v>
                </c:pt>
                <c:pt idx="3876">
                  <c:v>69.543999999999997</c:v>
                </c:pt>
                <c:pt idx="3877">
                  <c:v>69.692999999999998</c:v>
                </c:pt>
                <c:pt idx="3878">
                  <c:v>69.834999999999994</c:v>
                </c:pt>
                <c:pt idx="3879">
                  <c:v>69.966999999999999</c:v>
                </c:pt>
                <c:pt idx="3880">
                  <c:v>70.090999999999994</c:v>
                </c:pt>
                <c:pt idx="3881">
                  <c:v>70.206999999999994</c:v>
                </c:pt>
                <c:pt idx="3882">
                  <c:v>70.308000000000007</c:v>
                </c:pt>
                <c:pt idx="3883">
                  <c:v>70.400000000000006</c:v>
                </c:pt>
                <c:pt idx="3884">
                  <c:v>70.5</c:v>
                </c:pt>
                <c:pt idx="3885">
                  <c:v>70.597999999999999</c:v>
                </c:pt>
                <c:pt idx="3886">
                  <c:v>70.686000000000007</c:v>
                </c:pt>
                <c:pt idx="3887">
                  <c:v>70.772999999999996</c:v>
                </c:pt>
                <c:pt idx="3888">
                  <c:v>70.863</c:v>
                </c:pt>
                <c:pt idx="3889">
                  <c:v>70.947999999999993</c:v>
                </c:pt>
                <c:pt idx="3890">
                  <c:v>71.02</c:v>
                </c:pt>
                <c:pt idx="3891">
                  <c:v>71.094999999999999</c:v>
                </c:pt>
                <c:pt idx="3892">
                  <c:v>71.167000000000002</c:v>
                </c:pt>
                <c:pt idx="3893">
                  <c:v>71.234999999999999</c:v>
                </c:pt>
                <c:pt idx="3894">
                  <c:v>71.293999999999997</c:v>
                </c:pt>
                <c:pt idx="3895">
                  <c:v>71.341999999999999</c:v>
                </c:pt>
                <c:pt idx="3896">
                  <c:v>71.391000000000005</c:v>
                </c:pt>
                <c:pt idx="3897">
                  <c:v>71.44</c:v>
                </c:pt>
                <c:pt idx="3898">
                  <c:v>71.488</c:v>
                </c:pt>
                <c:pt idx="3899">
                  <c:v>71.52</c:v>
                </c:pt>
                <c:pt idx="3900">
                  <c:v>71.531999999999996</c:v>
                </c:pt>
                <c:pt idx="3901">
                  <c:v>71.536000000000001</c:v>
                </c:pt>
                <c:pt idx="3902">
                  <c:v>71.555999999999997</c:v>
                </c:pt>
                <c:pt idx="3903">
                  <c:v>71.578999999999994</c:v>
                </c:pt>
                <c:pt idx="3904">
                  <c:v>71.59</c:v>
                </c:pt>
                <c:pt idx="3905">
                  <c:v>71.58</c:v>
                </c:pt>
                <c:pt idx="3906">
                  <c:v>71.567999999999998</c:v>
                </c:pt>
                <c:pt idx="3907">
                  <c:v>71.572000000000003</c:v>
                </c:pt>
                <c:pt idx="3908">
                  <c:v>71.575000000000003</c:v>
                </c:pt>
                <c:pt idx="3909">
                  <c:v>71.570999999999998</c:v>
                </c:pt>
                <c:pt idx="3910">
                  <c:v>71.555999999999997</c:v>
                </c:pt>
                <c:pt idx="3911">
                  <c:v>71.537000000000006</c:v>
                </c:pt>
                <c:pt idx="3912">
                  <c:v>71.534999999999997</c:v>
                </c:pt>
                <c:pt idx="3913">
                  <c:v>71.543999999999997</c:v>
                </c:pt>
                <c:pt idx="3914">
                  <c:v>71.55</c:v>
                </c:pt>
                <c:pt idx="3915">
                  <c:v>71.548000000000002</c:v>
                </c:pt>
                <c:pt idx="3916">
                  <c:v>71.536000000000001</c:v>
                </c:pt>
                <c:pt idx="3917">
                  <c:v>71.524000000000001</c:v>
                </c:pt>
                <c:pt idx="3918">
                  <c:v>71.516999999999996</c:v>
                </c:pt>
                <c:pt idx="3919">
                  <c:v>71.516999999999996</c:v>
                </c:pt>
                <c:pt idx="3920">
                  <c:v>71.513000000000005</c:v>
                </c:pt>
                <c:pt idx="3921">
                  <c:v>71.513999999999996</c:v>
                </c:pt>
                <c:pt idx="3922">
                  <c:v>71.522999999999996</c:v>
                </c:pt>
                <c:pt idx="3923">
                  <c:v>71.528999999999996</c:v>
                </c:pt>
                <c:pt idx="3924">
                  <c:v>71.534999999999997</c:v>
                </c:pt>
                <c:pt idx="3925">
                  <c:v>71.552000000000007</c:v>
                </c:pt>
                <c:pt idx="3926">
                  <c:v>71.578999999999994</c:v>
                </c:pt>
                <c:pt idx="3927">
                  <c:v>71.613</c:v>
                </c:pt>
                <c:pt idx="3928">
                  <c:v>71.662999999999997</c:v>
                </c:pt>
                <c:pt idx="3929">
                  <c:v>71.715000000000003</c:v>
                </c:pt>
                <c:pt idx="3930">
                  <c:v>71.771000000000001</c:v>
                </c:pt>
                <c:pt idx="3931">
                  <c:v>71.825000000000003</c:v>
                </c:pt>
                <c:pt idx="3932">
                  <c:v>71.878</c:v>
                </c:pt>
                <c:pt idx="3933">
                  <c:v>71.933999999999997</c:v>
                </c:pt>
                <c:pt idx="3934">
                  <c:v>71.992999999999995</c:v>
                </c:pt>
                <c:pt idx="3935">
                  <c:v>72.054000000000002</c:v>
                </c:pt>
                <c:pt idx="3936">
                  <c:v>72.116</c:v>
                </c:pt>
                <c:pt idx="3937">
                  <c:v>72.171000000000006</c:v>
                </c:pt>
                <c:pt idx="3938">
                  <c:v>72.22</c:v>
                </c:pt>
                <c:pt idx="3939">
                  <c:v>72.272999999999996</c:v>
                </c:pt>
                <c:pt idx="3940">
                  <c:v>72.328999999999994</c:v>
                </c:pt>
                <c:pt idx="3941">
                  <c:v>72.393000000000001</c:v>
                </c:pt>
                <c:pt idx="3942">
                  <c:v>72.453999999999994</c:v>
                </c:pt>
                <c:pt idx="3943">
                  <c:v>72.516000000000005</c:v>
                </c:pt>
                <c:pt idx="3944">
                  <c:v>72.581999999999994</c:v>
                </c:pt>
                <c:pt idx="3945">
                  <c:v>72.647999999999996</c:v>
                </c:pt>
                <c:pt idx="3946">
                  <c:v>72.712999999999994</c:v>
                </c:pt>
                <c:pt idx="3947">
                  <c:v>72.775000000000006</c:v>
                </c:pt>
                <c:pt idx="3948">
                  <c:v>72.847999999999999</c:v>
                </c:pt>
                <c:pt idx="3949">
                  <c:v>72.930000000000007</c:v>
                </c:pt>
                <c:pt idx="3950">
                  <c:v>73.007999999999996</c:v>
                </c:pt>
                <c:pt idx="3951">
                  <c:v>73.082999999999998</c:v>
                </c:pt>
                <c:pt idx="3952">
                  <c:v>73.176000000000002</c:v>
                </c:pt>
                <c:pt idx="3953">
                  <c:v>73.27</c:v>
                </c:pt>
                <c:pt idx="3954">
                  <c:v>73.350999999999999</c:v>
                </c:pt>
                <c:pt idx="3955">
                  <c:v>73.442999999999998</c:v>
                </c:pt>
                <c:pt idx="3956">
                  <c:v>73.542000000000002</c:v>
                </c:pt>
                <c:pt idx="3957">
                  <c:v>73.623000000000005</c:v>
                </c:pt>
                <c:pt idx="3958">
                  <c:v>73.686999999999998</c:v>
                </c:pt>
                <c:pt idx="3959">
                  <c:v>73.745999999999995</c:v>
                </c:pt>
                <c:pt idx="3960">
                  <c:v>73.805999999999997</c:v>
                </c:pt>
                <c:pt idx="3961">
                  <c:v>73.873000000000005</c:v>
                </c:pt>
                <c:pt idx="3962">
                  <c:v>73.944000000000003</c:v>
                </c:pt>
                <c:pt idx="3963">
                  <c:v>74.010999999999996</c:v>
                </c:pt>
                <c:pt idx="3964">
                  <c:v>74.072000000000003</c:v>
                </c:pt>
                <c:pt idx="3965">
                  <c:v>74.13</c:v>
                </c:pt>
                <c:pt idx="3966">
                  <c:v>74.191000000000003</c:v>
                </c:pt>
                <c:pt idx="3967">
                  <c:v>74.245000000000005</c:v>
                </c:pt>
                <c:pt idx="3968">
                  <c:v>74.284000000000006</c:v>
                </c:pt>
                <c:pt idx="3969">
                  <c:v>74.304000000000002</c:v>
                </c:pt>
                <c:pt idx="3970">
                  <c:v>74.328000000000003</c:v>
                </c:pt>
                <c:pt idx="3971">
                  <c:v>74.343999999999994</c:v>
                </c:pt>
                <c:pt idx="3972">
                  <c:v>74.344999999999999</c:v>
                </c:pt>
                <c:pt idx="3973">
                  <c:v>74.340999999999994</c:v>
                </c:pt>
                <c:pt idx="3974">
                  <c:v>74.343999999999994</c:v>
                </c:pt>
                <c:pt idx="3975">
                  <c:v>74.349999999999994</c:v>
                </c:pt>
                <c:pt idx="3976">
                  <c:v>74.355999999999995</c:v>
                </c:pt>
                <c:pt idx="3977">
                  <c:v>74.364000000000004</c:v>
                </c:pt>
                <c:pt idx="3978">
                  <c:v>74.369</c:v>
                </c:pt>
                <c:pt idx="3979">
                  <c:v>74.375</c:v>
                </c:pt>
                <c:pt idx="3980">
                  <c:v>74.382999999999996</c:v>
                </c:pt>
                <c:pt idx="3981">
                  <c:v>74.394999999999996</c:v>
                </c:pt>
                <c:pt idx="3982">
                  <c:v>74.402000000000001</c:v>
                </c:pt>
                <c:pt idx="3983">
                  <c:v>74.403999999999996</c:v>
                </c:pt>
                <c:pt idx="3984">
                  <c:v>74.41</c:v>
                </c:pt>
                <c:pt idx="3985">
                  <c:v>74.417000000000002</c:v>
                </c:pt>
                <c:pt idx="3986">
                  <c:v>74.424000000000007</c:v>
                </c:pt>
                <c:pt idx="3987">
                  <c:v>74.433999999999997</c:v>
                </c:pt>
                <c:pt idx="3988">
                  <c:v>74.444000000000003</c:v>
                </c:pt>
                <c:pt idx="3989">
                  <c:v>74.45</c:v>
                </c:pt>
                <c:pt idx="3990">
                  <c:v>74.451999999999998</c:v>
                </c:pt>
                <c:pt idx="3991">
                  <c:v>74.453999999999994</c:v>
                </c:pt>
                <c:pt idx="3992">
                  <c:v>74.459999999999994</c:v>
                </c:pt>
                <c:pt idx="3993">
                  <c:v>74.468999999999994</c:v>
                </c:pt>
                <c:pt idx="3994">
                  <c:v>74.475999999999999</c:v>
                </c:pt>
                <c:pt idx="3995">
                  <c:v>74.483000000000004</c:v>
                </c:pt>
                <c:pt idx="3996">
                  <c:v>74.480999999999995</c:v>
                </c:pt>
                <c:pt idx="3997">
                  <c:v>74.474999999999994</c:v>
                </c:pt>
                <c:pt idx="3998">
                  <c:v>74.477000000000004</c:v>
                </c:pt>
                <c:pt idx="3999">
                  <c:v>74.474999999999994</c:v>
                </c:pt>
                <c:pt idx="4000">
                  <c:v>74.484999999999999</c:v>
                </c:pt>
                <c:pt idx="4001">
                  <c:v>74.503</c:v>
                </c:pt>
                <c:pt idx="4002">
                  <c:v>74.525999999999996</c:v>
                </c:pt>
                <c:pt idx="4003">
                  <c:v>74.546999999999997</c:v>
                </c:pt>
                <c:pt idx="4004">
                  <c:v>74.572999999999993</c:v>
                </c:pt>
                <c:pt idx="4005">
                  <c:v>74.605000000000004</c:v>
                </c:pt>
                <c:pt idx="4006">
                  <c:v>74.646000000000001</c:v>
                </c:pt>
                <c:pt idx="4007">
                  <c:v>74.692999999999998</c:v>
                </c:pt>
                <c:pt idx="4008">
                  <c:v>74.738</c:v>
                </c:pt>
                <c:pt idx="4009">
                  <c:v>74.784000000000006</c:v>
                </c:pt>
                <c:pt idx="4010">
                  <c:v>74.828000000000003</c:v>
                </c:pt>
                <c:pt idx="4011">
                  <c:v>74.866</c:v>
                </c:pt>
                <c:pt idx="4012">
                  <c:v>74.906999999999996</c:v>
                </c:pt>
                <c:pt idx="4013">
                  <c:v>74.950999999999993</c:v>
                </c:pt>
                <c:pt idx="4014">
                  <c:v>74.992000000000004</c:v>
                </c:pt>
                <c:pt idx="4015">
                  <c:v>75.025999999999996</c:v>
                </c:pt>
                <c:pt idx="4016">
                  <c:v>75.055999999999997</c:v>
                </c:pt>
                <c:pt idx="4017">
                  <c:v>75.082999999999998</c:v>
                </c:pt>
                <c:pt idx="4018">
                  <c:v>75.108000000000004</c:v>
                </c:pt>
                <c:pt idx="4019">
                  <c:v>75.129000000000005</c:v>
                </c:pt>
                <c:pt idx="4020">
                  <c:v>75.143000000000001</c:v>
                </c:pt>
                <c:pt idx="4021">
                  <c:v>75.149000000000001</c:v>
                </c:pt>
                <c:pt idx="4022">
                  <c:v>75.153000000000006</c:v>
                </c:pt>
                <c:pt idx="4023">
                  <c:v>75.153999999999996</c:v>
                </c:pt>
                <c:pt idx="4024">
                  <c:v>75.152000000000001</c:v>
                </c:pt>
                <c:pt idx="4025">
                  <c:v>75.147000000000006</c:v>
                </c:pt>
                <c:pt idx="4026">
                  <c:v>75.141000000000005</c:v>
                </c:pt>
                <c:pt idx="4027">
                  <c:v>75.14</c:v>
                </c:pt>
                <c:pt idx="4028">
                  <c:v>75.155000000000001</c:v>
                </c:pt>
                <c:pt idx="4029">
                  <c:v>75.179000000000002</c:v>
                </c:pt>
                <c:pt idx="4030">
                  <c:v>75.209999999999994</c:v>
                </c:pt>
                <c:pt idx="4031">
                  <c:v>75.248000000000005</c:v>
                </c:pt>
                <c:pt idx="4032">
                  <c:v>75.293000000000006</c:v>
                </c:pt>
                <c:pt idx="4033">
                  <c:v>75.337000000000003</c:v>
                </c:pt>
                <c:pt idx="4034">
                  <c:v>75.352999999999994</c:v>
                </c:pt>
                <c:pt idx="4035">
                  <c:v>75.356999999999999</c:v>
                </c:pt>
                <c:pt idx="4036">
                  <c:v>75.367000000000004</c:v>
                </c:pt>
                <c:pt idx="4037">
                  <c:v>75.373999999999995</c:v>
                </c:pt>
                <c:pt idx="4038">
                  <c:v>75.370999999999995</c:v>
                </c:pt>
                <c:pt idx="4039">
                  <c:v>75.364000000000004</c:v>
                </c:pt>
                <c:pt idx="4040">
                  <c:v>75.349000000000004</c:v>
                </c:pt>
                <c:pt idx="4041">
                  <c:v>75.331000000000003</c:v>
                </c:pt>
                <c:pt idx="4042">
                  <c:v>75.298000000000002</c:v>
                </c:pt>
                <c:pt idx="4043">
                  <c:v>75.233000000000004</c:v>
                </c:pt>
                <c:pt idx="4044">
                  <c:v>75.156999999999996</c:v>
                </c:pt>
                <c:pt idx="4045">
                  <c:v>75.096999999999994</c:v>
                </c:pt>
                <c:pt idx="4046">
                  <c:v>75.027000000000001</c:v>
                </c:pt>
                <c:pt idx="4047">
                  <c:v>74.930000000000007</c:v>
                </c:pt>
                <c:pt idx="4048">
                  <c:v>74.825000000000003</c:v>
                </c:pt>
                <c:pt idx="4049">
                  <c:v>74.725999999999999</c:v>
                </c:pt>
                <c:pt idx="4050">
                  <c:v>74.62</c:v>
                </c:pt>
                <c:pt idx="4051">
                  <c:v>74.501999999999995</c:v>
                </c:pt>
                <c:pt idx="4052">
                  <c:v>74.376000000000005</c:v>
                </c:pt>
                <c:pt idx="4053">
                  <c:v>74.259</c:v>
                </c:pt>
                <c:pt idx="4054">
                  <c:v>74.155000000000001</c:v>
                </c:pt>
                <c:pt idx="4055">
                  <c:v>74.052000000000007</c:v>
                </c:pt>
                <c:pt idx="4056">
                  <c:v>73.95</c:v>
                </c:pt>
                <c:pt idx="4057">
                  <c:v>73.855999999999995</c:v>
                </c:pt>
                <c:pt idx="4058">
                  <c:v>73.771000000000001</c:v>
                </c:pt>
                <c:pt idx="4059">
                  <c:v>73.712000000000003</c:v>
                </c:pt>
                <c:pt idx="4060">
                  <c:v>73.668000000000006</c:v>
                </c:pt>
                <c:pt idx="4061">
                  <c:v>73.623999999999995</c:v>
                </c:pt>
                <c:pt idx="4062">
                  <c:v>73.629000000000005</c:v>
                </c:pt>
                <c:pt idx="4063">
                  <c:v>73.638999999999996</c:v>
                </c:pt>
                <c:pt idx="4064">
                  <c:v>73.671999999999997</c:v>
                </c:pt>
                <c:pt idx="4065">
                  <c:v>73.731999999999999</c:v>
                </c:pt>
                <c:pt idx="4066">
                  <c:v>73.802000000000007</c:v>
                </c:pt>
                <c:pt idx="4067">
                  <c:v>73.897000000000006</c:v>
                </c:pt>
                <c:pt idx="4068">
                  <c:v>73.995999999999995</c:v>
                </c:pt>
                <c:pt idx="4069">
                  <c:v>74.116</c:v>
                </c:pt>
                <c:pt idx="4070">
                  <c:v>74.251999999999995</c:v>
                </c:pt>
                <c:pt idx="4071">
                  <c:v>74.375</c:v>
                </c:pt>
                <c:pt idx="4072">
                  <c:v>74.484999999999999</c:v>
                </c:pt>
                <c:pt idx="4073">
                  <c:v>74.596000000000004</c:v>
                </c:pt>
                <c:pt idx="4074">
                  <c:v>74.701999999999998</c:v>
                </c:pt>
                <c:pt idx="4075">
                  <c:v>74.823999999999998</c:v>
                </c:pt>
                <c:pt idx="4076">
                  <c:v>74.933999999999997</c:v>
                </c:pt>
                <c:pt idx="4077">
                  <c:v>75.043999999999997</c:v>
                </c:pt>
                <c:pt idx="4078">
                  <c:v>75.14</c:v>
                </c:pt>
                <c:pt idx="4079">
                  <c:v>75.209999999999994</c:v>
                </c:pt>
                <c:pt idx="4080">
                  <c:v>75.260999999999996</c:v>
                </c:pt>
                <c:pt idx="4081">
                  <c:v>75.302000000000007</c:v>
                </c:pt>
                <c:pt idx="4082">
                  <c:v>75.355000000000004</c:v>
                </c:pt>
                <c:pt idx="4083">
                  <c:v>75.402000000000001</c:v>
                </c:pt>
                <c:pt idx="4084">
                  <c:v>75.438999999999993</c:v>
                </c:pt>
                <c:pt idx="4085">
                  <c:v>75.457999999999998</c:v>
                </c:pt>
                <c:pt idx="4086">
                  <c:v>75.47</c:v>
                </c:pt>
                <c:pt idx="4087">
                  <c:v>75.492000000000004</c:v>
                </c:pt>
                <c:pt idx="4088">
                  <c:v>75.516000000000005</c:v>
                </c:pt>
                <c:pt idx="4089">
                  <c:v>75.531999999999996</c:v>
                </c:pt>
                <c:pt idx="4090">
                  <c:v>75.546999999999997</c:v>
                </c:pt>
                <c:pt idx="4091">
                  <c:v>75.552000000000007</c:v>
                </c:pt>
                <c:pt idx="4092">
                  <c:v>75.551000000000002</c:v>
                </c:pt>
                <c:pt idx="4093">
                  <c:v>75.558000000000007</c:v>
                </c:pt>
                <c:pt idx="4094">
                  <c:v>75.558000000000007</c:v>
                </c:pt>
                <c:pt idx="4095">
                  <c:v>75.555000000000007</c:v>
                </c:pt>
                <c:pt idx="4096">
                  <c:v>75.569999999999993</c:v>
                </c:pt>
                <c:pt idx="4097">
                  <c:v>75.614999999999995</c:v>
                </c:pt>
                <c:pt idx="4098">
                  <c:v>75.665999999999997</c:v>
                </c:pt>
                <c:pt idx="4099">
                  <c:v>75.713999999999999</c:v>
                </c:pt>
                <c:pt idx="4100">
                  <c:v>75.754999999999995</c:v>
                </c:pt>
                <c:pt idx="4101">
                  <c:v>75.805999999999997</c:v>
                </c:pt>
                <c:pt idx="4102">
                  <c:v>75.875</c:v>
                </c:pt>
                <c:pt idx="4103">
                  <c:v>75.959999999999994</c:v>
                </c:pt>
                <c:pt idx="4104">
                  <c:v>76.043999999999997</c:v>
                </c:pt>
                <c:pt idx="4105">
                  <c:v>76.123999999999995</c:v>
                </c:pt>
                <c:pt idx="4106">
                  <c:v>76.209999999999994</c:v>
                </c:pt>
                <c:pt idx="4107">
                  <c:v>76.305000000000007</c:v>
                </c:pt>
                <c:pt idx="4108">
                  <c:v>76.403000000000006</c:v>
                </c:pt>
                <c:pt idx="4109">
                  <c:v>76.488</c:v>
                </c:pt>
                <c:pt idx="4110">
                  <c:v>76.581000000000003</c:v>
                </c:pt>
                <c:pt idx="4111">
                  <c:v>76.688000000000002</c:v>
                </c:pt>
                <c:pt idx="4112">
                  <c:v>76.777000000000001</c:v>
                </c:pt>
                <c:pt idx="4113">
                  <c:v>76.864999999999995</c:v>
                </c:pt>
                <c:pt idx="4114">
                  <c:v>76.963999999999999</c:v>
                </c:pt>
                <c:pt idx="4115">
                  <c:v>77.040000000000006</c:v>
                </c:pt>
                <c:pt idx="4116">
                  <c:v>77.100999999999999</c:v>
                </c:pt>
                <c:pt idx="4117">
                  <c:v>77.168999999999997</c:v>
                </c:pt>
                <c:pt idx="4118">
                  <c:v>77.242999999999995</c:v>
                </c:pt>
                <c:pt idx="4119">
                  <c:v>77.302999999999997</c:v>
                </c:pt>
                <c:pt idx="4120">
                  <c:v>77.355999999999995</c:v>
                </c:pt>
                <c:pt idx="4121">
                  <c:v>77.402000000000001</c:v>
                </c:pt>
                <c:pt idx="4122">
                  <c:v>77.45</c:v>
                </c:pt>
                <c:pt idx="4123">
                  <c:v>77.489000000000004</c:v>
                </c:pt>
                <c:pt idx="4124">
                  <c:v>77.539000000000001</c:v>
                </c:pt>
                <c:pt idx="4125">
                  <c:v>77.58</c:v>
                </c:pt>
                <c:pt idx="4126">
                  <c:v>77.613</c:v>
                </c:pt>
                <c:pt idx="4127">
                  <c:v>77.643000000000001</c:v>
                </c:pt>
                <c:pt idx="4128">
                  <c:v>77.661000000000001</c:v>
                </c:pt>
                <c:pt idx="4129">
                  <c:v>77.673000000000002</c:v>
                </c:pt>
                <c:pt idx="4130">
                  <c:v>77.677000000000007</c:v>
                </c:pt>
                <c:pt idx="4131">
                  <c:v>77.677000000000007</c:v>
                </c:pt>
                <c:pt idx="4132">
                  <c:v>77.677000000000007</c:v>
                </c:pt>
                <c:pt idx="4133">
                  <c:v>77.665999999999997</c:v>
                </c:pt>
                <c:pt idx="4134">
                  <c:v>77.662999999999997</c:v>
                </c:pt>
                <c:pt idx="4135">
                  <c:v>77.680000000000007</c:v>
                </c:pt>
                <c:pt idx="4136">
                  <c:v>77.691999999999993</c:v>
                </c:pt>
                <c:pt idx="4137">
                  <c:v>77.706000000000003</c:v>
                </c:pt>
                <c:pt idx="4138">
                  <c:v>77.727999999999994</c:v>
                </c:pt>
                <c:pt idx="4139">
                  <c:v>77.757999999999996</c:v>
                </c:pt>
                <c:pt idx="4140">
                  <c:v>77.775000000000006</c:v>
                </c:pt>
                <c:pt idx="4141">
                  <c:v>77.795000000000002</c:v>
                </c:pt>
                <c:pt idx="4142">
                  <c:v>77.819000000000003</c:v>
                </c:pt>
                <c:pt idx="4143">
                  <c:v>77.83</c:v>
                </c:pt>
                <c:pt idx="4144">
                  <c:v>77.826999999999998</c:v>
                </c:pt>
                <c:pt idx="4145">
                  <c:v>77.816999999999993</c:v>
                </c:pt>
                <c:pt idx="4146">
                  <c:v>77.811000000000007</c:v>
                </c:pt>
                <c:pt idx="4147">
                  <c:v>77.813999999999993</c:v>
                </c:pt>
                <c:pt idx="4148">
                  <c:v>77.808999999999997</c:v>
                </c:pt>
                <c:pt idx="4149">
                  <c:v>77.793999999999997</c:v>
                </c:pt>
                <c:pt idx="4150">
                  <c:v>77.784999999999997</c:v>
                </c:pt>
                <c:pt idx="4151">
                  <c:v>77.778000000000006</c:v>
                </c:pt>
                <c:pt idx="4152">
                  <c:v>77.754000000000005</c:v>
                </c:pt>
                <c:pt idx="4153">
                  <c:v>77.712999999999994</c:v>
                </c:pt>
                <c:pt idx="4154">
                  <c:v>77.662999999999997</c:v>
                </c:pt>
                <c:pt idx="4155">
                  <c:v>77.611999999999995</c:v>
                </c:pt>
                <c:pt idx="4156">
                  <c:v>77.561999999999998</c:v>
                </c:pt>
                <c:pt idx="4157">
                  <c:v>77.513999999999996</c:v>
                </c:pt>
                <c:pt idx="4158">
                  <c:v>77.47</c:v>
                </c:pt>
                <c:pt idx="4159">
                  <c:v>77.429000000000002</c:v>
                </c:pt>
                <c:pt idx="4160">
                  <c:v>77.391999999999996</c:v>
                </c:pt>
                <c:pt idx="4161">
                  <c:v>77.364000000000004</c:v>
                </c:pt>
                <c:pt idx="4162">
                  <c:v>77.34</c:v>
                </c:pt>
                <c:pt idx="4163">
                  <c:v>77.313999999999993</c:v>
                </c:pt>
                <c:pt idx="4164">
                  <c:v>77.296999999999997</c:v>
                </c:pt>
                <c:pt idx="4165">
                  <c:v>77.281999999999996</c:v>
                </c:pt>
                <c:pt idx="4166">
                  <c:v>77.268000000000001</c:v>
                </c:pt>
                <c:pt idx="4167">
                  <c:v>77.242999999999995</c:v>
                </c:pt>
                <c:pt idx="4168">
                  <c:v>77.218999999999994</c:v>
                </c:pt>
                <c:pt idx="4169">
                  <c:v>77.197000000000003</c:v>
                </c:pt>
                <c:pt idx="4170">
                  <c:v>77.180999999999997</c:v>
                </c:pt>
                <c:pt idx="4171">
                  <c:v>77.164000000000001</c:v>
                </c:pt>
                <c:pt idx="4172">
                  <c:v>77.144000000000005</c:v>
                </c:pt>
                <c:pt idx="4173">
                  <c:v>77.123999999999995</c:v>
                </c:pt>
                <c:pt idx="4174">
                  <c:v>77.099000000000004</c:v>
                </c:pt>
                <c:pt idx="4175">
                  <c:v>77.069999999999993</c:v>
                </c:pt>
                <c:pt idx="4176">
                  <c:v>77.043000000000006</c:v>
                </c:pt>
                <c:pt idx="4177">
                  <c:v>77.013000000000005</c:v>
                </c:pt>
                <c:pt idx="4178">
                  <c:v>76.980999999999995</c:v>
                </c:pt>
                <c:pt idx="4179">
                  <c:v>76.947000000000003</c:v>
                </c:pt>
                <c:pt idx="4180">
                  <c:v>76.909000000000006</c:v>
                </c:pt>
                <c:pt idx="4181">
                  <c:v>76.872</c:v>
                </c:pt>
                <c:pt idx="4182">
                  <c:v>76.843000000000004</c:v>
                </c:pt>
                <c:pt idx="4183">
                  <c:v>76.817999999999998</c:v>
                </c:pt>
                <c:pt idx="4184">
                  <c:v>76.793000000000006</c:v>
                </c:pt>
                <c:pt idx="4185">
                  <c:v>76.772000000000006</c:v>
                </c:pt>
                <c:pt idx="4186">
                  <c:v>76.754000000000005</c:v>
                </c:pt>
                <c:pt idx="4187">
                  <c:v>76.738</c:v>
                </c:pt>
                <c:pt idx="4188">
                  <c:v>76.716999999999999</c:v>
                </c:pt>
                <c:pt idx="4189">
                  <c:v>76.700999999999993</c:v>
                </c:pt>
                <c:pt idx="4190">
                  <c:v>76.683000000000007</c:v>
                </c:pt>
                <c:pt idx="4191">
                  <c:v>76.662999999999997</c:v>
                </c:pt>
                <c:pt idx="4192">
                  <c:v>76.638000000000005</c:v>
                </c:pt>
                <c:pt idx="4193">
                  <c:v>76.617000000000004</c:v>
                </c:pt>
                <c:pt idx="4194">
                  <c:v>76.599999999999994</c:v>
                </c:pt>
                <c:pt idx="4195">
                  <c:v>76.587999999999994</c:v>
                </c:pt>
                <c:pt idx="4196">
                  <c:v>76.584000000000003</c:v>
                </c:pt>
                <c:pt idx="4197">
                  <c:v>76.578999999999994</c:v>
                </c:pt>
                <c:pt idx="4198">
                  <c:v>76.573999999999998</c:v>
                </c:pt>
                <c:pt idx="4199">
                  <c:v>76.563999999999993</c:v>
                </c:pt>
                <c:pt idx="4200">
                  <c:v>76.554000000000002</c:v>
                </c:pt>
                <c:pt idx="4201">
                  <c:v>76.543000000000006</c:v>
                </c:pt>
                <c:pt idx="4202">
                  <c:v>76.527000000000001</c:v>
                </c:pt>
                <c:pt idx="4203">
                  <c:v>76.501000000000005</c:v>
                </c:pt>
                <c:pt idx="4204">
                  <c:v>76.491</c:v>
                </c:pt>
                <c:pt idx="4205">
                  <c:v>76.471999999999994</c:v>
                </c:pt>
                <c:pt idx="4206">
                  <c:v>76.456999999999994</c:v>
                </c:pt>
                <c:pt idx="4207">
                  <c:v>76.444999999999993</c:v>
                </c:pt>
                <c:pt idx="4208">
                  <c:v>76.432000000000002</c:v>
                </c:pt>
                <c:pt idx="4209">
                  <c:v>76.421000000000006</c:v>
                </c:pt>
                <c:pt idx="4210">
                  <c:v>76.411000000000001</c:v>
                </c:pt>
                <c:pt idx="4211">
                  <c:v>76.396000000000001</c:v>
                </c:pt>
                <c:pt idx="4212">
                  <c:v>76.379000000000005</c:v>
                </c:pt>
                <c:pt idx="4213">
                  <c:v>76.356999999999999</c:v>
                </c:pt>
                <c:pt idx="4214">
                  <c:v>76.332999999999998</c:v>
                </c:pt>
                <c:pt idx="4215">
                  <c:v>76.308000000000007</c:v>
                </c:pt>
                <c:pt idx="4216">
                  <c:v>76.277000000000001</c:v>
                </c:pt>
                <c:pt idx="4217">
                  <c:v>76.248000000000005</c:v>
                </c:pt>
                <c:pt idx="4218">
                  <c:v>76.218999999999994</c:v>
                </c:pt>
                <c:pt idx="4219">
                  <c:v>76.197000000000003</c:v>
                </c:pt>
                <c:pt idx="4220">
                  <c:v>76.182000000000002</c:v>
                </c:pt>
                <c:pt idx="4221">
                  <c:v>76.168000000000006</c:v>
                </c:pt>
                <c:pt idx="4222">
                  <c:v>76.162000000000006</c:v>
                </c:pt>
                <c:pt idx="4223">
                  <c:v>76.161000000000001</c:v>
                </c:pt>
                <c:pt idx="4224">
                  <c:v>76.156000000000006</c:v>
                </c:pt>
                <c:pt idx="4225">
                  <c:v>76.149000000000001</c:v>
                </c:pt>
                <c:pt idx="4226">
                  <c:v>76.144999999999996</c:v>
                </c:pt>
                <c:pt idx="4227">
                  <c:v>76.144999999999996</c:v>
                </c:pt>
                <c:pt idx="4228">
                  <c:v>76.147999999999996</c:v>
                </c:pt>
                <c:pt idx="4229">
                  <c:v>76.149000000000001</c:v>
                </c:pt>
                <c:pt idx="4230">
                  <c:v>76.152000000000001</c:v>
                </c:pt>
                <c:pt idx="4231">
                  <c:v>76.153000000000006</c:v>
                </c:pt>
                <c:pt idx="4232">
                  <c:v>76.155000000000001</c:v>
                </c:pt>
                <c:pt idx="4233">
                  <c:v>76.153999999999996</c:v>
                </c:pt>
                <c:pt idx="4234">
                  <c:v>76.153000000000006</c:v>
                </c:pt>
                <c:pt idx="4235">
                  <c:v>76.146000000000001</c:v>
                </c:pt>
                <c:pt idx="4236">
                  <c:v>76.141000000000005</c:v>
                </c:pt>
                <c:pt idx="4237">
                  <c:v>76.135999999999996</c:v>
                </c:pt>
                <c:pt idx="4238">
                  <c:v>76.128</c:v>
                </c:pt>
                <c:pt idx="4239">
                  <c:v>76.122</c:v>
                </c:pt>
                <c:pt idx="4240">
                  <c:v>76.114000000000004</c:v>
                </c:pt>
                <c:pt idx="4241">
                  <c:v>76.103999999999999</c:v>
                </c:pt>
                <c:pt idx="4242">
                  <c:v>76.093999999999994</c:v>
                </c:pt>
                <c:pt idx="4243">
                  <c:v>76.087000000000003</c:v>
                </c:pt>
                <c:pt idx="4244">
                  <c:v>76.081999999999994</c:v>
                </c:pt>
                <c:pt idx="4245">
                  <c:v>76.073999999999998</c:v>
                </c:pt>
                <c:pt idx="4246">
                  <c:v>76.064999999999998</c:v>
                </c:pt>
                <c:pt idx="4247">
                  <c:v>76.058999999999997</c:v>
                </c:pt>
                <c:pt idx="4248">
                  <c:v>76.061000000000007</c:v>
                </c:pt>
                <c:pt idx="4249">
                  <c:v>76.064999999999998</c:v>
                </c:pt>
                <c:pt idx="4250">
                  <c:v>76.064999999999998</c:v>
                </c:pt>
                <c:pt idx="4251">
                  <c:v>76.066999999999993</c:v>
                </c:pt>
                <c:pt idx="4252">
                  <c:v>76.072000000000003</c:v>
                </c:pt>
                <c:pt idx="4253">
                  <c:v>76.08</c:v>
                </c:pt>
                <c:pt idx="4254">
                  <c:v>76.088999999999999</c:v>
                </c:pt>
                <c:pt idx="4255">
                  <c:v>76.099999999999994</c:v>
                </c:pt>
                <c:pt idx="4256">
                  <c:v>76.113</c:v>
                </c:pt>
                <c:pt idx="4257">
                  <c:v>76.129000000000005</c:v>
                </c:pt>
                <c:pt idx="4258">
                  <c:v>76.147000000000006</c:v>
                </c:pt>
                <c:pt idx="4259">
                  <c:v>76.162000000000006</c:v>
                </c:pt>
                <c:pt idx="4260">
                  <c:v>76.177000000000007</c:v>
                </c:pt>
                <c:pt idx="4261">
                  <c:v>76.191999999999993</c:v>
                </c:pt>
                <c:pt idx="4262">
                  <c:v>76.195999999999998</c:v>
                </c:pt>
                <c:pt idx="4263">
                  <c:v>76.2</c:v>
                </c:pt>
                <c:pt idx="4264">
                  <c:v>76.212999999999994</c:v>
                </c:pt>
                <c:pt idx="4265">
                  <c:v>76.216999999999999</c:v>
                </c:pt>
                <c:pt idx="4266">
                  <c:v>76.224999999999994</c:v>
                </c:pt>
                <c:pt idx="4267">
                  <c:v>76.268000000000001</c:v>
                </c:pt>
                <c:pt idx="4268">
                  <c:v>76.305999999999997</c:v>
                </c:pt>
                <c:pt idx="4269">
                  <c:v>76.349000000000004</c:v>
                </c:pt>
                <c:pt idx="4270">
                  <c:v>76.412999999999997</c:v>
                </c:pt>
                <c:pt idx="4271">
                  <c:v>76.472999999999999</c:v>
                </c:pt>
                <c:pt idx="4272">
                  <c:v>76.534999999999997</c:v>
                </c:pt>
                <c:pt idx="4273">
                  <c:v>76.61</c:v>
                </c:pt>
                <c:pt idx="4274">
                  <c:v>76.677999999999997</c:v>
                </c:pt>
                <c:pt idx="4275">
                  <c:v>76.747</c:v>
                </c:pt>
                <c:pt idx="4276">
                  <c:v>76.831000000000003</c:v>
                </c:pt>
                <c:pt idx="4277">
                  <c:v>76.91</c:v>
                </c:pt>
                <c:pt idx="4278">
                  <c:v>76.992000000000004</c:v>
                </c:pt>
                <c:pt idx="4279">
                  <c:v>77.081000000000003</c:v>
                </c:pt>
                <c:pt idx="4280">
                  <c:v>77.16</c:v>
                </c:pt>
                <c:pt idx="4281">
                  <c:v>77.230999999999995</c:v>
                </c:pt>
                <c:pt idx="4282">
                  <c:v>77.302999999999997</c:v>
                </c:pt>
                <c:pt idx="4283">
                  <c:v>77.366</c:v>
                </c:pt>
                <c:pt idx="4284">
                  <c:v>77.430999999999997</c:v>
                </c:pt>
                <c:pt idx="4285">
                  <c:v>77.5</c:v>
                </c:pt>
                <c:pt idx="4286">
                  <c:v>77.570999999999998</c:v>
                </c:pt>
                <c:pt idx="4287">
                  <c:v>77.638999999999996</c:v>
                </c:pt>
                <c:pt idx="4288">
                  <c:v>77.703999999999994</c:v>
                </c:pt>
                <c:pt idx="4289">
                  <c:v>77.778999999999996</c:v>
                </c:pt>
                <c:pt idx="4290">
                  <c:v>77.850999999999999</c:v>
                </c:pt>
                <c:pt idx="4291">
                  <c:v>77.927000000000007</c:v>
                </c:pt>
                <c:pt idx="4292">
                  <c:v>78.015000000000001</c:v>
                </c:pt>
                <c:pt idx="4293">
                  <c:v>78.117000000000004</c:v>
                </c:pt>
                <c:pt idx="4294">
                  <c:v>78.209000000000003</c:v>
                </c:pt>
                <c:pt idx="4295">
                  <c:v>78.293999999999997</c:v>
                </c:pt>
                <c:pt idx="4296">
                  <c:v>78.397999999999996</c:v>
                </c:pt>
                <c:pt idx="4297">
                  <c:v>78.495999999999995</c:v>
                </c:pt>
                <c:pt idx="4298">
                  <c:v>78.593999999999994</c:v>
                </c:pt>
                <c:pt idx="4299">
                  <c:v>78.695999999999998</c:v>
                </c:pt>
                <c:pt idx="4300">
                  <c:v>78.781000000000006</c:v>
                </c:pt>
                <c:pt idx="4301">
                  <c:v>78.861999999999995</c:v>
                </c:pt>
                <c:pt idx="4302">
                  <c:v>78.953999999999994</c:v>
                </c:pt>
                <c:pt idx="4303">
                  <c:v>79.040999999999997</c:v>
                </c:pt>
                <c:pt idx="4304">
                  <c:v>79.13</c:v>
                </c:pt>
                <c:pt idx="4305">
                  <c:v>79.222999999999999</c:v>
                </c:pt>
                <c:pt idx="4306">
                  <c:v>79.311000000000007</c:v>
                </c:pt>
                <c:pt idx="4307">
                  <c:v>79.405000000000001</c:v>
                </c:pt>
                <c:pt idx="4308">
                  <c:v>79.489000000000004</c:v>
                </c:pt>
                <c:pt idx="4309">
                  <c:v>79.569000000000003</c:v>
                </c:pt>
                <c:pt idx="4310">
                  <c:v>79.662999999999997</c:v>
                </c:pt>
                <c:pt idx="4311">
                  <c:v>79.739999999999995</c:v>
                </c:pt>
                <c:pt idx="4312">
                  <c:v>79.819000000000003</c:v>
                </c:pt>
                <c:pt idx="4313">
                  <c:v>79.908000000000001</c:v>
                </c:pt>
                <c:pt idx="4314">
                  <c:v>79.998999999999995</c:v>
                </c:pt>
                <c:pt idx="4315">
                  <c:v>80.087999999999994</c:v>
                </c:pt>
                <c:pt idx="4316">
                  <c:v>80.174000000000007</c:v>
                </c:pt>
                <c:pt idx="4317">
                  <c:v>80.268000000000001</c:v>
                </c:pt>
                <c:pt idx="4318">
                  <c:v>80.379000000000005</c:v>
                </c:pt>
                <c:pt idx="4319">
                  <c:v>80.492999999999995</c:v>
                </c:pt>
                <c:pt idx="4320">
                  <c:v>80.600999999999999</c:v>
                </c:pt>
                <c:pt idx="4321">
                  <c:v>80.704999999999998</c:v>
                </c:pt>
                <c:pt idx="4322">
                  <c:v>80.811000000000007</c:v>
                </c:pt>
                <c:pt idx="4323">
                  <c:v>80.918999999999997</c:v>
                </c:pt>
                <c:pt idx="4324">
                  <c:v>81.022999999999996</c:v>
                </c:pt>
                <c:pt idx="4325">
                  <c:v>81.123000000000005</c:v>
                </c:pt>
                <c:pt idx="4326">
                  <c:v>81.233000000000004</c:v>
                </c:pt>
                <c:pt idx="4327">
                  <c:v>81.340999999999994</c:v>
                </c:pt>
                <c:pt idx="4328">
                  <c:v>81.441999999999993</c:v>
                </c:pt>
                <c:pt idx="4329">
                  <c:v>81.540000000000006</c:v>
                </c:pt>
                <c:pt idx="4330">
                  <c:v>81.647999999999996</c:v>
                </c:pt>
                <c:pt idx="4331">
                  <c:v>81.744</c:v>
                </c:pt>
                <c:pt idx="4332">
                  <c:v>81.828999999999994</c:v>
                </c:pt>
                <c:pt idx="4333">
                  <c:v>81.914000000000001</c:v>
                </c:pt>
                <c:pt idx="4334">
                  <c:v>81.991</c:v>
                </c:pt>
                <c:pt idx="4335">
                  <c:v>82.055999999999997</c:v>
                </c:pt>
                <c:pt idx="4336">
                  <c:v>82.116</c:v>
                </c:pt>
                <c:pt idx="4337">
                  <c:v>82.171999999999997</c:v>
                </c:pt>
                <c:pt idx="4338">
                  <c:v>82.228999999999999</c:v>
                </c:pt>
                <c:pt idx="4339">
                  <c:v>82.278999999999996</c:v>
                </c:pt>
                <c:pt idx="4340">
                  <c:v>82.323999999999998</c:v>
                </c:pt>
                <c:pt idx="4341">
                  <c:v>82.369</c:v>
                </c:pt>
                <c:pt idx="4342">
                  <c:v>82.408000000000001</c:v>
                </c:pt>
                <c:pt idx="4343">
                  <c:v>82.44</c:v>
                </c:pt>
                <c:pt idx="4344">
                  <c:v>82.472999999999999</c:v>
                </c:pt>
                <c:pt idx="4345">
                  <c:v>82.51</c:v>
                </c:pt>
                <c:pt idx="4346">
                  <c:v>82.548000000000002</c:v>
                </c:pt>
                <c:pt idx="4347">
                  <c:v>82.584000000000003</c:v>
                </c:pt>
                <c:pt idx="4348">
                  <c:v>82.622</c:v>
                </c:pt>
                <c:pt idx="4349">
                  <c:v>82.656999999999996</c:v>
                </c:pt>
                <c:pt idx="4350">
                  <c:v>82.685000000000002</c:v>
                </c:pt>
                <c:pt idx="4351">
                  <c:v>82.704999999999998</c:v>
                </c:pt>
                <c:pt idx="4352">
                  <c:v>82.731999999999999</c:v>
                </c:pt>
                <c:pt idx="4353">
                  <c:v>82.766999999999996</c:v>
                </c:pt>
                <c:pt idx="4354">
                  <c:v>82.804000000000002</c:v>
                </c:pt>
                <c:pt idx="4355">
                  <c:v>82.837000000000003</c:v>
                </c:pt>
                <c:pt idx="4356">
                  <c:v>82.863</c:v>
                </c:pt>
                <c:pt idx="4357">
                  <c:v>82.891999999999996</c:v>
                </c:pt>
                <c:pt idx="4358">
                  <c:v>82.921999999999997</c:v>
                </c:pt>
                <c:pt idx="4359">
                  <c:v>82.947000000000003</c:v>
                </c:pt>
                <c:pt idx="4360">
                  <c:v>82.965999999999994</c:v>
                </c:pt>
                <c:pt idx="4361">
                  <c:v>82.984999999999999</c:v>
                </c:pt>
                <c:pt idx="4362">
                  <c:v>83.003</c:v>
                </c:pt>
                <c:pt idx="4363">
                  <c:v>83.024000000000001</c:v>
                </c:pt>
                <c:pt idx="4364">
                  <c:v>83.046000000000006</c:v>
                </c:pt>
                <c:pt idx="4365">
                  <c:v>83.067999999999998</c:v>
                </c:pt>
                <c:pt idx="4366">
                  <c:v>83.099000000000004</c:v>
                </c:pt>
                <c:pt idx="4367">
                  <c:v>83.126000000000005</c:v>
                </c:pt>
                <c:pt idx="4368">
                  <c:v>83.143000000000001</c:v>
                </c:pt>
                <c:pt idx="4369">
                  <c:v>83.15</c:v>
                </c:pt>
                <c:pt idx="4370">
                  <c:v>83.162999999999997</c:v>
                </c:pt>
                <c:pt idx="4371">
                  <c:v>83.197999999999993</c:v>
                </c:pt>
                <c:pt idx="4372">
                  <c:v>83.231999999999999</c:v>
                </c:pt>
                <c:pt idx="4373">
                  <c:v>83.251999999999995</c:v>
                </c:pt>
                <c:pt idx="4374">
                  <c:v>83.262</c:v>
                </c:pt>
                <c:pt idx="4375">
                  <c:v>83.27</c:v>
                </c:pt>
                <c:pt idx="4376">
                  <c:v>83.287000000000006</c:v>
                </c:pt>
                <c:pt idx="4377">
                  <c:v>83.308999999999997</c:v>
                </c:pt>
                <c:pt idx="4378">
                  <c:v>83.334000000000003</c:v>
                </c:pt>
                <c:pt idx="4379">
                  <c:v>83.361999999999995</c:v>
                </c:pt>
                <c:pt idx="4380">
                  <c:v>83.375</c:v>
                </c:pt>
                <c:pt idx="4381">
                  <c:v>83.367000000000004</c:v>
                </c:pt>
                <c:pt idx="4382">
                  <c:v>83.355000000000004</c:v>
                </c:pt>
                <c:pt idx="4383">
                  <c:v>83.352000000000004</c:v>
                </c:pt>
                <c:pt idx="4384">
                  <c:v>83.337000000000003</c:v>
                </c:pt>
                <c:pt idx="4385">
                  <c:v>83.298000000000002</c:v>
                </c:pt>
                <c:pt idx="4386">
                  <c:v>83.275000000000006</c:v>
                </c:pt>
                <c:pt idx="4387">
                  <c:v>83.272000000000006</c:v>
                </c:pt>
                <c:pt idx="4388">
                  <c:v>83.269000000000005</c:v>
                </c:pt>
                <c:pt idx="4389">
                  <c:v>83.257000000000005</c:v>
                </c:pt>
                <c:pt idx="4390">
                  <c:v>83.251999999999995</c:v>
                </c:pt>
                <c:pt idx="4391">
                  <c:v>83.248000000000005</c:v>
                </c:pt>
                <c:pt idx="4392">
                  <c:v>83.241</c:v>
                </c:pt>
                <c:pt idx="4393">
                  <c:v>83.236000000000004</c:v>
                </c:pt>
                <c:pt idx="4394">
                  <c:v>83.236999999999995</c:v>
                </c:pt>
                <c:pt idx="4395">
                  <c:v>83.247</c:v>
                </c:pt>
                <c:pt idx="4396">
                  <c:v>83.266000000000005</c:v>
                </c:pt>
                <c:pt idx="4397">
                  <c:v>83.304000000000002</c:v>
                </c:pt>
                <c:pt idx="4398">
                  <c:v>83.346000000000004</c:v>
                </c:pt>
                <c:pt idx="4399">
                  <c:v>83.397999999999996</c:v>
                </c:pt>
                <c:pt idx="4400">
                  <c:v>83.471999999999994</c:v>
                </c:pt>
                <c:pt idx="4401">
                  <c:v>83.509</c:v>
                </c:pt>
                <c:pt idx="4402">
                  <c:v>83.558999999999997</c:v>
                </c:pt>
                <c:pt idx="4403">
                  <c:v>83.603999999999999</c:v>
                </c:pt>
                <c:pt idx="4404">
                  <c:v>83.641000000000005</c:v>
                </c:pt>
                <c:pt idx="4405">
                  <c:v>83.691999999999993</c:v>
                </c:pt>
                <c:pt idx="4406">
                  <c:v>83.751000000000005</c:v>
                </c:pt>
                <c:pt idx="4407">
                  <c:v>83.8</c:v>
                </c:pt>
                <c:pt idx="4408">
                  <c:v>83.837000000000003</c:v>
                </c:pt>
                <c:pt idx="4409">
                  <c:v>83.86</c:v>
                </c:pt>
                <c:pt idx="4410">
                  <c:v>83.87</c:v>
                </c:pt>
                <c:pt idx="4411">
                  <c:v>83.870999999999995</c:v>
                </c:pt>
                <c:pt idx="4412">
                  <c:v>83.866</c:v>
                </c:pt>
                <c:pt idx="4413">
                  <c:v>83.843999999999994</c:v>
                </c:pt>
                <c:pt idx="4414">
                  <c:v>83.813999999999993</c:v>
                </c:pt>
                <c:pt idx="4415">
                  <c:v>83.79</c:v>
                </c:pt>
                <c:pt idx="4416">
                  <c:v>83.778000000000006</c:v>
                </c:pt>
                <c:pt idx="4417">
                  <c:v>83.775999999999996</c:v>
                </c:pt>
                <c:pt idx="4418">
                  <c:v>83.771000000000001</c:v>
                </c:pt>
                <c:pt idx="4419">
                  <c:v>83.769000000000005</c:v>
                </c:pt>
                <c:pt idx="4420">
                  <c:v>83.763000000000005</c:v>
                </c:pt>
                <c:pt idx="4421">
                  <c:v>83.754000000000005</c:v>
                </c:pt>
                <c:pt idx="4422">
                  <c:v>83.748000000000005</c:v>
                </c:pt>
                <c:pt idx="4423">
                  <c:v>83.748000000000005</c:v>
                </c:pt>
                <c:pt idx="4424">
                  <c:v>83.747</c:v>
                </c:pt>
                <c:pt idx="4425">
                  <c:v>83.751000000000005</c:v>
                </c:pt>
                <c:pt idx="4426">
                  <c:v>83.769000000000005</c:v>
                </c:pt>
                <c:pt idx="4427">
                  <c:v>83.799000000000007</c:v>
                </c:pt>
                <c:pt idx="4428">
                  <c:v>83.828999999999994</c:v>
                </c:pt>
                <c:pt idx="4429">
                  <c:v>83.864999999999995</c:v>
                </c:pt>
                <c:pt idx="4430">
                  <c:v>83.900999999999996</c:v>
                </c:pt>
                <c:pt idx="4431">
                  <c:v>83.932000000000002</c:v>
                </c:pt>
                <c:pt idx="4432">
                  <c:v>83.959000000000003</c:v>
                </c:pt>
                <c:pt idx="4433">
                  <c:v>83.983000000000004</c:v>
                </c:pt>
                <c:pt idx="4434">
                  <c:v>84.004000000000005</c:v>
                </c:pt>
                <c:pt idx="4435">
                  <c:v>84.025999999999996</c:v>
                </c:pt>
                <c:pt idx="4436">
                  <c:v>84.040999999999997</c:v>
                </c:pt>
                <c:pt idx="4437">
                  <c:v>84.061000000000007</c:v>
                </c:pt>
                <c:pt idx="4438">
                  <c:v>84.07</c:v>
                </c:pt>
                <c:pt idx="4439">
                  <c:v>84.070999999999998</c:v>
                </c:pt>
                <c:pt idx="4440">
                  <c:v>84.064999999999998</c:v>
                </c:pt>
                <c:pt idx="4441">
                  <c:v>84.05</c:v>
                </c:pt>
                <c:pt idx="4442">
                  <c:v>84.037000000000006</c:v>
                </c:pt>
                <c:pt idx="4443">
                  <c:v>84.027000000000001</c:v>
                </c:pt>
                <c:pt idx="4444">
                  <c:v>84.009</c:v>
                </c:pt>
                <c:pt idx="4445">
                  <c:v>84.001999999999995</c:v>
                </c:pt>
                <c:pt idx="4446">
                  <c:v>83.992000000000004</c:v>
                </c:pt>
                <c:pt idx="4447">
                  <c:v>83.983999999999995</c:v>
                </c:pt>
                <c:pt idx="4448">
                  <c:v>83.984999999999999</c:v>
                </c:pt>
                <c:pt idx="4449">
                  <c:v>83.983999999999995</c:v>
                </c:pt>
                <c:pt idx="4450">
                  <c:v>83.983000000000004</c:v>
                </c:pt>
                <c:pt idx="4451">
                  <c:v>83.984999999999999</c:v>
                </c:pt>
                <c:pt idx="4452">
                  <c:v>83.99</c:v>
                </c:pt>
                <c:pt idx="4453">
                  <c:v>83.998999999999995</c:v>
                </c:pt>
                <c:pt idx="4454">
                  <c:v>84.009</c:v>
                </c:pt>
                <c:pt idx="4455">
                  <c:v>84.018000000000001</c:v>
                </c:pt>
                <c:pt idx="4456">
                  <c:v>84.027000000000001</c:v>
                </c:pt>
                <c:pt idx="4457">
                  <c:v>84.034000000000006</c:v>
                </c:pt>
                <c:pt idx="4458">
                  <c:v>84.034999999999997</c:v>
                </c:pt>
                <c:pt idx="4459">
                  <c:v>84.039000000000001</c:v>
                </c:pt>
                <c:pt idx="4460">
                  <c:v>84.051000000000002</c:v>
                </c:pt>
                <c:pt idx="4461">
                  <c:v>84.058999999999997</c:v>
                </c:pt>
                <c:pt idx="4462">
                  <c:v>84.063000000000002</c:v>
                </c:pt>
                <c:pt idx="4463">
                  <c:v>84.073999999999998</c:v>
                </c:pt>
                <c:pt idx="4464">
                  <c:v>84.081999999999994</c:v>
                </c:pt>
                <c:pt idx="4465">
                  <c:v>84.091999999999999</c:v>
                </c:pt>
                <c:pt idx="4466">
                  <c:v>84.103999999999999</c:v>
                </c:pt>
                <c:pt idx="4467">
                  <c:v>84.12</c:v>
                </c:pt>
                <c:pt idx="4468">
                  <c:v>84.137</c:v>
                </c:pt>
                <c:pt idx="4469">
                  <c:v>84.147999999999996</c:v>
                </c:pt>
                <c:pt idx="4470">
                  <c:v>84.156000000000006</c:v>
                </c:pt>
                <c:pt idx="4471">
                  <c:v>84.17</c:v>
                </c:pt>
                <c:pt idx="4472">
                  <c:v>84.186000000000007</c:v>
                </c:pt>
                <c:pt idx="4473">
                  <c:v>84.194999999999993</c:v>
                </c:pt>
                <c:pt idx="4474">
                  <c:v>84.192999999999998</c:v>
                </c:pt>
                <c:pt idx="4475">
                  <c:v>84.182000000000002</c:v>
                </c:pt>
                <c:pt idx="4476">
                  <c:v>84.206999999999994</c:v>
                </c:pt>
                <c:pt idx="4477">
                  <c:v>84.248999999999995</c:v>
                </c:pt>
                <c:pt idx="4478">
                  <c:v>84.251000000000005</c:v>
                </c:pt>
                <c:pt idx="4479">
                  <c:v>84.265000000000001</c:v>
                </c:pt>
                <c:pt idx="4480">
                  <c:v>84.263999999999996</c:v>
                </c:pt>
                <c:pt idx="4481">
                  <c:v>84.275999999999996</c:v>
                </c:pt>
                <c:pt idx="4482">
                  <c:v>84.299000000000007</c:v>
                </c:pt>
                <c:pt idx="4483">
                  <c:v>84.32</c:v>
                </c:pt>
                <c:pt idx="4484">
                  <c:v>84.373000000000005</c:v>
                </c:pt>
                <c:pt idx="4485">
                  <c:v>84.438999999999993</c:v>
                </c:pt>
                <c:pt idx="4486">
                  <c:v>84.492999999999995</c:v>
                </c:pt>
                <c:pt idx="4487">
                  <c:v>84.528000000000006</c:v>
                </c:pt>
                <c:pt idx="4488">
                  <c:v>84.555999999999997</c:v>
                </c:pt>
                <c:pt idx="4489">
                  <c:v>84.590999999999994</c:v>
                </c:pt>
                <c:pt idx="4490">
                  <c:v>84.605999999999995</c:v>
                </c:pt>
                <c:pt idx="4491">
                  <c:v>84.635999999999996</c:v>
                </c:pt>
                <c:pt idx="4492">
                  <c:v>84.69</c:v>
                </c:pt>
                <c:pt idx="4493">
                  <c:v>84.72</c:v>
                </c:pt>
                <c:pt idx="4494">
                  <c:v>84.76</c:v>
                </c:pt>
                <c:pt idx="4495">
                  <c:v>84.82</c:v>
                </c:pt>
                <c:pt idx="4496">
                  <c:v>84.887</c:v>
                </c:pt>
                <c:pt idx="4497">
                  <c:v>84.980999999999995</c:v>
                </c:pt>
                <c:pt idx="4498">
                  <c:v>85.096999999999994</c:v>
                </c:pt>
                <c:pt idx="4499">
                  <c:v>85.242999999999995</c:v>
                </c:pt>
                <c:pt idx="4500">
                  <c:v>85.412000000000006</c:v>
                </c:pt>
                <c:pt idx="4501">
                  <c:v>85.606999999999999</c:v>
                </c:pt>
                <c:pt idx="4502">
                  <c:v>85.808000000000007</c:v>
                </c:pt>
                <c:pt idx="4503">
                  <c:v>86.02</c:v>
                </c:pt>
                <c:pt idx="4504">
                  <c:v>86.253</c:v>
                </c:pt>
                <c:pt idx="4505">
                  <c:v>86.522000000000006</c:v>
                </c:pt>
                <c:pt idx="4506">
                  <c:v>86.835999999999999</c:v>
                </c:pt>
                <c:pt idx="4507">
                  <c:v>87.138000000000005</c:v>
                </c:pt>
                <c:pt idx="4508">
                  <c:v>87.427000000000007</c:v>
                </c:pt>
                <c:pt idx="4509">
                  <c:v>87.73</c:v>
                </c:pt>
                <c:pt idx="4510">
                  <c:v>88.033000000000001</c:v>
                </c:pt>
                <c:pt idx="4511">
                  <c:v>88.338999999999999</c:v>
                </c:pt>
                <c:pt idx="4512">
                  <c:v>88.64</c:v>
                </c:pt>
                <c:pt idx="4513">
                  <c:v>88.936000000000007</c:v>
                </c:pt>
                <c:pt idx="4514">
                  <c:v>89.224000000000004</c:v>
                </c:pt>
                <c:pt idx="4515">
                  <c:v>89.492000000000004</c:v>
                </c:pt>
                <c:pt idx="4516">
                  <c:v>89.739000000000004</c:v>
                </c:pt>
                <c:pt idx="4517">
                  <c:v>89.954999999999998</c:v>
                </c:pt>
                <c:pt idx="4518">
                  <c:v>90.147999999999996</c:v>
                </c:pt>
                <c:pt idx="4519">
                  <c:v>90.316000000000003</c:v>
                </c:pt>
                <c:pt idx="4520">
                  <c:v>90.465000000000003</c:v>
                </c:pt>
                <c:pt idx="4521">
                  <c:v>90.596000000000004</c:v>
                </c:pt>
                <c:pt idx="4522">
                  <c:v>90.703999999999994</c:v>
                </c:pt>
                <c:pt idx="4523">
                  <c:v>90.784000000000006</c:v>
                </c:pt>
                <c:pt idx="4524">
                  <c:v>90.835999999999999</c:v>
                </c:pt>
                <c:pt idx="4525">
                  <c:v>90.864999999999995</c:v>
                </c:pt>
                <c:pt idx="4526">
                  <c:v>90.879000000000005</c:v>
                </c:pt>
                <c:pt idx="4527">
                  <c:v>90.881</c:v>
                </c:pt>
                <c:pt idx="4528">
                  <c:v>90.891000000000005</c:v>
                </c:pt>
                <c:pt idx="4529">
                  <c:v>90.903999999999996</c:v>
                </c:pt>
                <c:pt idx="4530">
                  <c:v>90.914000000000001</c:v>
                </c:pt>
                <c:pt idx="4531">
                  <c:v>90.924000000000007</c:v>
                </c:pt>
                <c:pt idx="4532">
                  <c:v>90.917000000000002</c:v>
                </c:pt>
                <c:pt idx="4533">
                  <c:v>90.9</c:v>
                </c:pt>
                <c:pt idx="4534">
                  <c:v>90.87</c:v>
                </c:pt>
                <c:pt idx="4535">
                  <c:v>90.838999999999999</c:v>
                </c:pt>
                <c:pt idx="4536">
                  <c:v>90.807000000000002</c:v>
                </c:pt>
                <c:pt idx="4537">
                  <c:v>90.775000000000006</c:v>
                </c:pt>
                <c:pt idx="4538">
                  <c:v>90.742000000000004</c:v>
                </c:pt>
                <c:pt idx="4539">
                  <c:v>90.698999999999998</c:v>
                </c:pt>
                <c:pt idx="4540">
                  <c:v>90.66</c:v>
                </c:pt>
                <c:pt idx="4541">
                  <c:v>90.626000000000005</c:v>
                </c:pt>
                <c:pt idx="4542">
                  <c:v>90.588999999999999</c:v>
                </c:pt>
                <c:pt idx="4543">
                  <c:v>90.545000000000002</c:v>
                </c:pt>
                <c:pt idx="4544">
                  <c:v>90.495000000000005</c:v>
                </c:pt>
                <c:pt idx="4545">
                  <c:v>90.44</c:v>
                </c:pt>
                <c:pt idx="4546">
                  <c:v>90.385999999999996</c:v>
                </c:pt>
                <c:pt idx="4547">
                  <c:v>90.323999999999998</c:v>
                </c:pt>
                <c:pt idx="4548">
                  <c:v>90.263000000000005</c:v>
                </c:pt>
                <c:pt idx="4549">
                  <c:v>90.216999999999999</c:v>
                </c:pt>
                <c:pt idx="4550">
                  <c:v>90.16</c:v>
                </c:pt>
                <c:pt idx="4551">
                  <c:v>90.111000000000004</c:v>
                </c:pt>
                <c:pt idx="4552">
                  <c:v>90.058999999999997</c:v>
                </c:pt>
                <c:pt idx="4553">
                  <c:v>90.004000000000005</c:v>
                </c:pt>
                <c:pt idx="4554">
                  <c:v>89.938000000000002</c:v>
                </c:pt>
                <c:pt idx="4555">
                  <c:v>89.876999999999995</c:v>
                </c:pt>
                <c:pt idx="4556">
                  <c:v>89.816999999999993</c:v>
                </c:pt>
                <c:pt idx="4557">
                  <c:v>89.74</c:v>
                </c:pt>
                <c:pt idx="4558">
                  <c:v>89.661000000000001</c:v>
                </c:pt>
                <c:pt idx="4559">
                  <c:v>89.581000000000003</c:v>
                </c:pt>
                <c:pt idx="4560">
                  <c:v>89.504000000000005</c:v>
                </c:pt>
                <c:pt idx="4561">
                  <c:v>89.424000000000007</c:v>
                </c:pt>
                <c:pt idx="4562">
                  <c:v>89.347999999999999</c:v>
                </c:pt>
                <c:pt idx="4563">
                  <c:v>89.28</c:v>
                </c:pt>
                <c:pt idx="4564">
                  <c:v>89.215000000000003</c:v>
                </c:pt>
                <c:pt idx="4565">
                  <c:v>89.152000000000001</c:v>
                </c:pt>
                <c:pt idx="4566">
                  <c:v>89.085999999999999</c:v>
                </c:pt>
                <c:pt idx="4567">
                  <c:v>89.021000000000001</c:v>
                </c:pt>
                <c:pt idx="4568">
                  <c:v>88.96</c:v>
                </c:pt>
                <c:pt idx="4569">
                  <c:v>88.9</c:v>
                </c:pt>
                <c:pt idx="4570">
                  <c:v>88.843999999999994</c:v>
                </c:pt>
                <c:pt idx="4571">
                  <c:v>88.795000000000002</c:v>
                </c:pt>
                <c:pt idx="4572">
                  <c:v>88.742999999999995</c:v>
                </c:pt>
                <c:pt idx="4573">
                  <c:v>88.691000000000003</c:v>
                </c:pt>
                <c:pt idx="4574">
                  <c:v>88.635000000000005</c:v>
                </c:pt>
                <c:pt idx="4575">
                  <c:v>88.578000000000003</c:v>
                </c:pt>
                <c:pt idx="4576">
                  <c:v>88.52</c:v>
                </c:pt>
                <c:pt idx="4577">
                  <c:v>88.459000000000003</c:v>
                </c:pt>
                <c:pt idx="4578">
                  <c:v>88.403999999999996</c:v>
                </c:pt>
                <c:pt idx="4579">
                  <c:v>88.350999999999999</c:v>
                </c:pt>
                <c:pt idx="4580">
                  <c:v>88.302999999999997</c:v>
                </c:pt>
                <c:pt idx="4581">
                  <c:v>88.262</c:v>
                </c:pt>
                <c:pt idx="4582">
                  <c:v>88.234999999999999</c:v>
                </c:pt>
                <c:pt idx="4583">
                  <c:v>88.218000000000004</c:v>
                </c:pt>
                <c:pt idx="4584">
                  <c:v>88.198999999999998</c:v>
                </c:pt>
                <c:pt idx="4585">
                  <c:v>88.177999999999997</c:v>
                </c:pt>
                <c:pt idx="4586">
                  <c:v>88.149000000000001</c:v>
                </c:pt>
                <c:pt idx="4587">
                  <c:v>88.123999999999995</c:v>
                </c:pt>
                <c:pt idx="4588">
                  <c:v>88.105000000000004</c:v>
                </c:pt>
                <c:pt idx="4589">
                  <c:v>88.097999999999999</c:v>
                </c:pt>
                <c:pt idx="4590">
                  <c:v>88.094999999999999</c:v>
                </c:pt>
                <c:pt idx="4591">
                  <c:v>88.1</c:v>
                </c:pt>
                <c:pt idx="4592">
                  <c:v>88.102999999999994</c:v>
                </c:pt>
                <c:pt idx="4593">
                  <c:v>88.099000000000004</c:v>
                </c:pt>
                <c:pt idx="4594">
                  <c:v>88.093000000000004</c:v>
                </c:pt>
                <c:pt idx="4595">
                  <c:v>88.094999999999999</c:v>
                </c:pt>
                <c:pt idx="4596">
                  <c:v>88.119</c:v>
                </c:pt>
                <c:pt idx="4597">
                  <c:v>88.144999999999996</c:v>
                </c:pt>
                <c:pt idx="4598">
                  <c:v>88.165999999999997</c:v>
                </c:pt>
                <c:pt idx="4599">
                  <c:v>88.194000000000003</c:v>
                </c:pt>
                <c:pt idx="4600">
                  <c:v>88.231999999999999</c:v>
                </c:pt>
                <c:pt idx="4601">
                  <c:v>88.266999999999996</c:v>
                </c:pt>
                <c:pt idx="4602">
                  <c:v>88.304000000000002</c:v>
                </c:pt>
                <c:pt idx="4603">
                  <c:v>88.331000000000003</c:v>
                </c:pt>
                <c:pt idx="4604">
                  <c:v>88.358999999999995</c:v>
                </c:pt>
                <c:pt idx="4605">
                  <c:v>88.394000000000005</c:v>
                </c:pt>
                <c:pt idx="4606">
                  <c:v>88.418000000000006</c:v>
                </c:pt>
                <c:pt idx="4607">
                  <c:v>88.43</c:v>
                </c:pt>
                <c:pt idx="4608">
                  <c:v>88.435000000000002</c:v>
                </c:pt>
                <c:pt idx="4609">
                  <c:v>88.436999999999998</c:v>
                </c:pt>
                <c:pt idx="4610">
                  <c:v>88.430999999999997</c:v>
                </c:pt>
                <c:pt idx="4611">
                  <c:v>88.424999999999997</c:v>
                </c:pt>
                <c:pt idx="4612">
                  <c:v>88.418999999999997</c:v>
                </c:pt>
                <c:pt idx="4613">
                  <c:v>88.408000000000001</c:v>
                </c:pt>
                <c:pt idx="4614">
                  <c:v>88.391000000000005</c:v>
                </c:pt>
                <c:pt idx="4615">
                  <c:v>88.364000000000004</c:v>
                </c:pt>
                <c:pt idx="4616">
                  <c:v>88.331000000000003</c:v>
                </c:pt>
                <c:pt idx="4617">
                  <c:v>88.29</c:v>
                </c:pt>
                <c:pt idx="4618">
                  <c:v>88.245000000000005</c:v>
                </c:pt>
                <c:pt idx="4619">
                  <c:v>88.206999999999994</c:v>
                </c:pt>
                <c:pt idx="4620">
                  <c:v>88.173000000000002</c:v>
                </c:pt>
                <c:pt idx="4621">
                  <c:v>88.138999999999996</c:v>
                </c:pt>
                <c:pt idx="4622">
                  <c:v>88.106999999999999</c:v>
                </c:pt>
                <c:pt idx="4623">
                  <c:v>88.075999999999993</c:v>
                </c:pt>
                <c:pt idx="4624">
                  <c:v>88.052000000000007</c:v>
                </c:pt>
                <c:pt idx="4625">
                  <c:v>88.027000000000001</c:v>
                </c:pt>
                <c:pt idx="4626">
                  <c:v>88.004000000000005</c:v>
                </c:pt>
                <c:pt idx="4627">
                  <c:v>87.989000000000004</c:v>
                </c:pt>
                <c:pt idx="4628">
                  <c:v>87.971999999999994</c:v>
                </c:pt>
                <c:pt idx="4629">
                  <c:v>87.962999999999994</c:v>
                </c:pt>
                <c:pt idx="4630">
                  <c:v>87.962999999999994</c:v>
                </c:pt>
                <c:pt idx="4631">
                  <c:v>87.971999999999994</c:v>
                </c:pt>
                <c:pt idx="4632">
                  <c:v>87.977999999999994</c:v>
                </c:pt>
                <c:pt idx="4633">
                  <c:v>87.981999999999999</c:v>
                </c:pt>
                <c:pt idx="4634">
                  <c:v>87.989000000000004</c:v>
                </c:pt>
                <c:pt idx="4635">
                  <c:v>88.001000000000005</c:v>
                </c:pt>
                <c:pt idx="4636">
                  <c:v>88.022000000000006</c:v>
                </c:pt>
                <c:pt idx="4637">
                  <c:v>88.039000000000001</c:v>
                </c:pt>
                <c:pt idx="4638">
                  <c:v>88.057000000000002</c:v>
                </c:pt>
                <c:pt idx="4639">
                  <c:v>88.070999999999998</c:v>
                </c:pt>
                <c:pt idx="4640">
                  <c:v>88.067999999999998</c:v>
                </c:pt>
                <c:pt idx="4641">
                  <c:v>88.066999999999993</c:v>
                </c:pt>
                <c:pt idx="4642">
                  <c:v>88.061999999999998</c:v>
                </c:pt>
                <c:pt idx="4643">
                  <c:v>88.051000000000002</c:v>
                </c:pt>
                <c:pt idx="4644">
                  <c:v>88.04</c:v>
                </c:pt>
                <c:pt idx="4645">
                  <c:v>88.022000000000006</c:v>
                </c:pt>
                <c:pt idx="4646">
                  <c:v>88</c:v>
                </c:pt>
                <c:pt idx="4647">
                  <c:v>87.968999999999994</c:v>
                </c:pt>
                <c:pt idx="4648">
                  <c:v>87.936999999999998</c:v>
                </c:pt>
                <c:pt idx="4649">
                  <c:v>87.911000000000001</c:v>
                </c:pt>
                <c:pt idx="4650">
                  <c:v>87.887</c:v>
                </c:pt>
                <c:pt idx="4651">
                  <c:v>87.858999999999995</c:v>
                </c:pt>
                <c:pt idx="4652">
                  <c:v>87.826999999999998</c:v>
                </c:pt>
                <c:pt idx="4653">
                  <c:v>87.793999999999997</c:v>
                </c:pt>
                <c:pt idx="4654">
                  <c:v>87.766999999999996</c:v>
                </c:pt>
                <c:pt idx="4655">
                  <c:v>87.748000000000005</c:v>
                </c:pt>
                <c:pt idx="4656">
                  <c:v>87.734999999999999</c:v>
                </c:pt>
                <c:pt idx="4657">
                  <c:v>87.724999999999994</c:v>
                </c:pt>
                <c:pt idx="4658">
                  <c:v>87.72</c:v>
                </c:pt>
                <c:pt idx="4659">
                  <c:v>87.715999999999994</c:v>
                </c:pt>
                <c:pt idx="4660">
                  <c:v>87.713999999999999</c:v>
                </c:pt>
                <c:pt idx="4661">
                  <c:v>87.718999999999994</c:v>
                </c:pt>
                <c:pt idx="4662">
                  <c:v>87.725999999999999</c:v>
                </c:pt>
                <c:pt idx="4663">
                  <c:v>87.736999999999995</c:v>
                </c:pt>
                <c:pt idx="4664">
                  <c:v>87.748000000000005</c:v>
                </c:pt>
                <c:pt idx="4665">
                  <c:v>87.763999999999996</c:v>
                </c:pt>
                <c:pt idx="4666">
                  <c:v>87.787999999999997</c:v>
                </c:pt>
                <c:pt idx="4667">
                  <c:v>87.816999999999993</c:v>
                </c:pt>
                <c:pt idx="4668">
                  <c:v>87.838999999999999</c:v>
                </c:pt>
                <c:pt idx="4669">
                  <c:v>87.858000000000004</c:v>
                </c:pt>
                <c:pt idx="4670">
                  <c:v>87.869</c:v>
                </c:pt>
                <c:pt idx="4671">
                  <c:v>87.882000000000005</c:v>
                </c:pt>
                <c:pt idx="4672">
                  <c:v>87.891000000000005</c:v>
                </c:pt>
                <c:pt idx="4673">
                  <c:v>87.905000000000001</c:v>
                </c:pt>
                <c:pt idx="4674">
                  <c:v>87.927999999999997</c:v>
                </c:pt>
                <c:pt idx="4675">
                  <c:v>87.953000000000003</c:v>
                </c:pt>
                <c:pt idx="4676">
                  <c:v>87.968000000000004</c:v>
                </c:pt>
                <c:pt idx="4677">
                  <c:v>87.992999999999995</c:v>
                </c:pt>
                <c:pt idx="4678">
                  <c:v>88.036000000000001</c:v>
                </c:pt>
                <c:pt idx="4679">
                  <c:v>88.070999999999998</c:v>
                </c:pt>
                <c:pt idx="4680">
                  <c:v>88.123999999999995</c:v>
                </c:pt>
                <c:pt idx="4681">
                  <c:v>88.192999999999998</c:v>
                </c:pt>
                <c:pt idx="4682">
                  <c:v>88.266999999999996</c:v>
                </c:pt>
                <c:pt idx="4683">
                  <c:v>88.346999999999994</c:v>
                </c:pt>
                <c:pt idx="4684">
                  <c:v>88.418999999999997</c:v>
                </c:pt>
                <c:pt idx="4685">
                  <c:v>88.488</c:v>
                </c:pt>
                <c:pt idx="4686">
                  <c:v>88.58</c:v>
                </c:pt>
                <c:pt idx="4687">
                  <c:v>88.677999999999997</c:v>
                </c:pt>
                <c:pt idx="4688">
                  <c:v>88.774000000000001</c:v>
                </c:pt>
                <c:pt idx="4689">
                  <c:v>88.881</c:v>
                </c:pt>
                <c:pt idx="4690">
                  <c:v>89.001000000000005</c:v>
                </c:pt>
                <c:pt idx="4691">
                  <c:v>89.132999999999996</c:v>
                </c:pt>
                <c:pt idx="4692">
                  <c:v>89.281000000000006</c:v>
                </c:pt>
                <c:pt idx="4693">
                  <c:v>89.430999999999997</c:v>
                </c:pt>
                <c:pt idx="4694">
                  <c:v>89.59</c:v>
                </c:pt>
                <c:pt idx="4695">
                  <c:v>89.753</c:v>
                </c:pt>
                <c:pt idx="4696">
                  <c:v>89.908000000000001</c:v>
                </c:pt>
                <c:pt idx="4697">
                  <c:v>90.055000000000007</c:v>
                </c:pt>
                <c:pt idx="4698">
                  <c:v>90.191999999999993</c:v>
                </c:pt>
                <c:pt idx="4699">
                  <c:v>90.319000000000003</c:v>
                </c:pt>
                <c:pt idx="4700">
                  <c:v>90.432000000000002</c:v>
                </c:pt>
                <c:pt idx="4701">
                  <c:v>90.536000000000001</c:v>
                </c:pt>
                <c:pt idx="4702">
                  <c:v>90.632000000000005</c:v>
                </c:pt>
                <c:pt idx="4703">
                  <c:v>90.725999999999999</c:v>
                </c:pt>
                <c:pt idx="4704">
                  <c:v>90.811999999999998</c:v>
                </c:pt>
                <c:pt idx="4705">
                  <c:v>90.894000000000005</c:v>
                </c:pt>
                <c:pt idx="4706">
                  <c:v>90.963999999999999</c:v>
                </c:pt>
                <c:pt idx="4707">
                  <c:v>91.028999999999996</c:v>
                </c:pt>
                <c:pt idx="4708">
                  <c:v>91.087000000000003</c:v>
                </c:pt>
                <c:pt idx="4709">
                  <c:v>91.129000000000005</c:v>
                </c:pt>
                <c:pt idx="4710">
                  <c:v>91.161000000000001</c:v>
                </c:pt>
                <c:pt idx="4711">
                  <c:v>91.191000000000003</c:v>
                </c:pt>
                <c:pt idx="4712">
                  <c:v>91.224999999999994</c:v>
                </c:pt>
                <c:pt idx="4713">
                  <c:v>91.262</c:v>
                </c:pt>
                <c:pt idx="4714">
                  <c:v>91.3</c:v>
                </c:pt>
                <c:pt idx="4715">
                  <c:v>91.341999999999999</c:v>
                </c:pt>
                <c:pt idx="4716">
                  <c:v>91.391000000000005</c:v>
                </c:pt>
                <c:pt idx="4717">
                  <c:v>91.445999999999998</c:v>
                </c:pt>
                <c:pt idx="4718">
                  <c:v>91.504000000000005</c:v>
                </c:pt>
                <c:pt idx="4719">
                  <c:v>91.578000000000003</c:v>
                </c:pt>
                <c:pt idx="4720">
                  <c:v>91.652000000000001</c:v>
                </c:pt>
                <c:pt idx="4721">
                  <c:v>91.722999999999999</c:v>
                </c:pt>
                <c:pt idx="4722">
                  <c:v>91.804000000000002</c:v>
                </c:pt>
                <c:pt idx="4723">
                  <c:v>91.88</c:v>
                </c:pt>
                <c:pt idx="4724">
                  <c:v>91.953000000000003</c:v>
                </c:pt>
                <c:pt idx="4725">
                  <c:v>92.015000000000001</c:v>
                </c:pt>
                <c:pt idx="4726">
                  <c:v>92.088999999999999</c:v>
                </c:pt>
                <c:pt idx="4727">
                  <c:v>92.168000000000006</c:v>
                </c:pt>
                <c:pt idx="4728">
                  <c:v>92.233999999999995</c:v>
                </c:pt>
                <c:pt idx="4729">
                  <c:v>92.299000000000007</c:v>
                </c:pt>
                <c:pt idx="4730">
                  <c:v>92.358000000000004</c:v>
                </c:pt>
                <c:pt idx="4731">
                  <c:v>92.415000000000006</c:v>
                </c:pt>
                <c:pt idx="4732">
                  <c:v>92.472999999999999</c:v>
                </c:pt>
                <c:pt idx="4733">
                  <c:v>92.531999999999996</c:v>
                </c:pt>
                <c:pt idx="4734">
                  <c:v>92.594999999999999</c:v>
                </c:pt>
                <c:pt idx="4735">
                  <c:v>92.652000000000001</c:v>
                </c:pt>
                <c:pt idx="4736">
                  <c:v>92.709000000000003</c:v>
                </c:pt>
                <c:pt idx="4737">
                  <c:v>92.763999999999996</c:v>
                </c:pt>
                <c:pt idx="4738">
                  <c:v>92.81</c:v>
                </c:pt>
                <c:pt idx="4739">
                  <c:v>92.850999999999999</c:v>
                </c:pt>
                <c:pt idx="4740">
                  <c:v>92.899000000000001</c:v>
                </c:pt>
                <c:pt idx="4741">
                  <c:v>92.944999999999993</c:v>
                </c:pt>
                <c:pt idx="4742">
                  <c:v>92.977999999999994</c:v>
                </c:pt>
                <c:pt idx="4743">
                  <c:v>93.007000000000005</c:v>
                </c:pt>
                <c:pt idx="4744">
                  <c:v>93.048000000000002</c:v>
                </c:pt>
                <c:pt idx="4745">
                  <c:v>93.096999999999994</c:v>
                </c:pt>
                <c:pt idx="4746">
                  <c:v>93.143000000000001</c:v>
                </c:pt>
                <c:pt idx="4747">
                  <c:v>93.188000000000002</c:v>
                </c:pt>
                <c:pt idx="4748">
                  <c:v>93.234999999999999</c:v>
                </c:pt>
                <c:pt idx="4749">
                  <c:v>93.28</c:v>
                </c:pt>
                <c:pt idx="4750">
                  <c:v>93.32</c:v>
                </c:pt>
                <c:pt idx="4751">
                  <c:v>93.358000000000004</c:v>
                </c:pt>
                <c:pt idx="4752">
                  <c:v>93.391999999999996</c:v>
                </c:pt>
                <c:pt idx="4753">
                  <c:v>93.424000000000007</c:v>
                </c:pt>
                <c:pt idx="4754">
                  <c:v>93.450999999999993</c:v>
                </c:pt>
                <c:pt idx="4755">
                  <c:v>93.472999999999999</c:v>
                </c:pt>
                <c:pt idx="4756">
                  <c:v>93.491</c:v>
                </c:pt>
                <c:pt idx="4757">
                  <c:v>93.504000000000005</c:v>
                </c:pt>
                <c:pt idx="4758">
                  <c:v>93.504999999999995</c:v>
                </c:pt>
                <c:pt idx="4759">
                  <c:v>93.492999999999995</c:v>
                </c:pt>
                <c:pt idx="4760">
                  <c:v>93.477999999999994</c:v>
                </c:pt>
                <c:pt idx="4761">
                  <c:v>93.468999999999994</c:v>
                </c:pt>
                <c:pt idx="4762">
                  <c:v>93.459000000000003</c:v>
                </c:pt>
                <c:pt idx="4763">
                  <c:v>93.429000000000002</c:v>
                </c:pt>
                <c:pt idx="4764">
                  <c:v>93.394999999999996</c:v>
                </c:pt>
                <c:pt idx="4765">
                  <c:v>93.367999999999995</c:v>
                </c:pt>
                <c:pt idx="4766">
                  <c:v>93.33</c:v>
                </c:pt>
                <c:pt idx="4767">
                  <c:v>93.292000000000002</c:v>
                </c:pt>
                <c:pt idx="4768">
                  <c:v>93.263999999999996</c:v>
                </c:pt>
                <c:pt idx="4769">
                  <c:v>93.230999999999995</c:v>
                </c:pt>
                <c:pt idx="4770">
                  <c:v>93.176000000000002</c:v>
                </c:pt>
                <c:pt idx="4771">
                  <c:v>93.131</c:v>
                </c:pt>
                <c:pt idx="4772">
                  <c:v>93.111999999999995</c:v>
                </c:pt>
                <c:pt idx="4773">
                  <c:v>93.081000000000003</c:v>
                </c:pt>
                <c:pt idx="4774">
                  <c:v>93.037999999999997</c:v>
                </c:pt>
                <c:pt idx="4775">
                  <c:v>93.013999999999996</c:v>
                </c:pt>
                <c:pt idx="4776">
                  <c:v>92.986999999999995</c:v>
                </c:pt>
                <c:pt idx="4777">
                  <c:v>92.957999999999998</c:v>
                </c:pt>
                <c:pt idx="4778">
                  <c:v>92.938999999999993</c:v>
                </c:pt>
                <c:pt idx="4779">
                  <c:v>92.921999999999997</c:v>
                </c:pt>
                <c:pt idx="4780">
                  <c:v>92.912000000000006</c:v>
                </c:pt>
                <c:pt idx="4781">
                  <c:v>92.900999999999996</c:v>
                </c:pt>
                <c:pt idx="4782">
                  <c:v>92.888999999999996</c:v>
                </c:pt>
                <c:pt idx="4783">
                  <c:v>92.873000000000005</c:v>
                </c:pt>
                <c:pt idx="4784">
                  <c:v>92.852000000000004</c:v>
                </c:pt>
                <c:pt idx="4785">
                  <c:v>92.838999999999999</c:v>
                </c:pt>
                <c:pt idx="4786">
                  <c:v>92.822000000000003</c:v>
                </c:pt>
                <c:pt idx="4787">
                  <c:v>92.802000000000007</c:v>
                </c:pt>
                <c:pt idx="4788">
                  <c:v>92.781999999999996</c:v>
                </c:pt>
                <c:pt idx="4789">
                  <c:v>92.765000000000001</c:v>
                </c:pt>
                <c:pt idx="4790">
                  <c:v>92.748999999999995</c:v>
                </c:pt>
                <c:pt idx="4791">
                  <c:v>92.730999999999995</c:v>
                </c:pt>
                <c:pt idx="4792">
                  <c:v>92.72</c:v>
                </c:pt>
                <c:pt idx="4793">
                  <c:v>92.722999999999999</c:v>
                </c:pt>
                <c:pt idx="4794">
                  <c:v>92.727999999999994</c:v>
                </c:pt>
                <c:pt idx="4795">
                  <c:v>92.733000000000004</c:v>
                </c:pt>
                <c:pt idx="4796">
                  <c:v>92.727999999999994</c:v>
                </c:pt>
                <c:pt idx="4797">
                  <c:v>92.724000000000004</c:v>
                </c:pt>
                <c:pt idx="4798">
                  <c:v>92.73</c:v>
                </c:pt>
                <c:pt idx="4799">
                  <c:v>92.736999999999995</c:v>
                </c:pt>
                <c:pt idx="4800">
                  <c:v>92.741</c:v>
                </c:pt>
                <c:pt idx="4801">
                  <c:v>92.736000000000004</c:v>
                </c:pt>
                <c:pt idx="4802">
                  <c:v>92.727999999999994</c:v>
                </c:pt>
                <c:pt idx="4803">
                  <c:v>92.712999999999994</c:v>
                </c:pt>
                <c:pt idx="4804">
                  <c:v>92.71</c:v>
                </c:pt>
                <c:pt idx="4805">
                  <c:v>92.707999999999998</c:v>
                </c:pt>
                <c:pt idx="4806">
                  <c:v>92.697999999999993</c:v>
                </c:pt>
                <c:pt idx="4807">
                  <c:v>92.695999999999998</c:v>
                </c:pt>
                <c:pt idx="4808">
                  <c:v>92.701999999999998</c:v>
                </c:pt>
                <c:pt idx="4809">
                  <c:v>92.712000000000003</c:v>
                </c:pt>
                <c:pt idx="4810">
                  <c:v>92.718000000000004</c:v>
                </c:pt>
                <c:pt idx="4811">
                  <c:v>92.718000000000004</c:v>
                </c:pt>
                <c:pt idx="4812">
                  <c:v>92.715000000000003</c:v>
                </c:pt>
                <c:pt idx="4813">
                  <c:v>92.713999999999999</c:v>
                </c:pt>
                <c:pt idx="4814">
                  <c:v>92.71</c:v>
                </c:pt>
                <c:pt idx="4815">
                  <c:v>92.71</c:v>
                </c:pt>
                <c:pt idx="4816">
                  <c:v>92.718999999999994</c:v>
                </c:pt>
                <c:pt idx="4817">
                  <c:v>92.701999999999998</c:v>
                </c:pt>
                <c:pt idx="4818">
                  <c:v>92.661000000000001</c:v>
                </c:pt>
                <c:pt idx="4819">
                  <c:v>92.638999999999996</c:v>
                </c:pt>
                <c:pt idx="4820">
                  <c:v>92.625</c:v>
                </c:pt>
                <c:pt idx="4821">
                  <c:v>92.582999999999998</c:v>
                </c:pt>
                <c:pt idx="4822">
                  <c:v>92.534999999999997</c:v>
                </c:pt>
                <c:pt idx="4823">
                  <c:v>92.498000000000005</c:v>
                </c:pt>
                <c:pt idx="4824">
                  <c:v>92.460999999999999</c:v>
                </c:pt>
                <c:pt idx="4825">
                  <c:v>92.417000000000002</c:v>
                </c:pt>
                <c:pt idx="4826">
                  <c:v>92.387</c:v>
                </c:pt>
                <c:pt idx="4827">
                  <c:v>92.363</c:v>
                </c:pt>
                <c:pt idx="4828">
                  <c:v>92.341999999999999</c:v>
                </c:pt>
                <c:pt idx="4829">
                  <c:v>92.328999999999994</c:v>
                </c:pt>
                <c:pt idx="4830">
                  <c:v>92.325999999999993</c:v>
                </c:pt>
                <c:pt idx="4831">
                  <c:v>92.328999999999994</c:v>
                </c:pt>
                <c:pt idx="4832">
                  <c:v>92.331999999999994</c:v>
                </c:pt>
                <c:pt idx="4833">
                  <c:v>92.334999999999994</c:v>
                </c:pt>
                <c:pt idx="4834">
                  <c:v>92.343999999999994</c:v>
                </c:pt>
                <c:pt idx="4835">
                  <c:v>92.352000000000004</c:v>
                </c:pt>
                <c:pt idx="4836">
                  <c:v>92.363</c:v>
                </c:pt>
                <c:pt idx="4837">
                  <c:v>92.369</c:v>
                </c:pt>
                <c:pt idx="4838">
                  <c:v>92.381</c:v>
                </c:pt>
                <c:pt idx="4839">
                  <c:v>92.4</c:v>
                </c:pt>
                <c:pt idx="4840">
                  <c:v>92.412999999999997</c:v>
                </c:pt>
                <c:pt idx="4841">
                  <c:v>92.426000000000002</c:v>
                </c:pt>
                <c:pt idx="4842">
                  <c:v>92.444999999999993</c:v>
                </c:pt>
                <c:pt idx="4843">
                  <c:v>92.456999999999994</c:v>
                </c:pt>
                <c:pt idx="4844">
                  <c:v>92.47</c:v>
                </c:pt>
                <c:pt idx="4845">
                  <c:v>92.481999999999999</c:v>
                </c:pt>
                <c:pt idx="4846">
                  <c:v>92.488</c:v>
                </c:pt>
                <c:pt idx="4847">
                  <c:v>92.495000000000005</c:v>
                </c:pt>
                <c:pt idx="4848">
                  <c:v>92.503</c:v>
                </c:pt>
                <c:pt idx="4849">
                  <c:v>92.512</c:v>
                </c:pt>
                <c:pt idx="4850">
                  <c:v>92.52</c:v>
                </c:pt>
                <c:pt idx="4851">
                  <c:v>92.521000000000001</c:v>
                </c:pt>
                <c:pt idx="4852">
                  <c:v>92.52</c:v>
                </c:pt>
                <c:pt idx="4853">
                  <c:v>92.525000000000006</c:v>
                </c:pt>
                <c:pt idx="4854">
                  <c:v>92.531000000000006</c:v>
                </c:pt>
                <c:pt idx="4855">
                  <c:v>92.534999999999997</c:v>
                </c:pt>
                <c:pt idx="4856">
                  <c:v>92.534999999999997</c:v>
                </c:pt>
                <c:pt idx="4857">
                  <c:v>92.537000000000006</c:v>
                </c:pt>
                <c:pt idx="4858">
                  <c:v>92.54</c:v>
                </c:pt>
                <c:pt idx="4859">
                  <c:v>92.545000000000002</c:v>
                </c:pt>
                <c:pt idx="4860">
                  <c:v>92.555999999999997</c:v>
                </c:pt>
                <c:pt idx="4861">
                  <c:v>92.575000000000003</c:v>
                </c:pt>
                <c:pt idx="4862">
                  <c:v>92.599000000000004</c:v>
                </c:pt>
                <c:pt idx="4863">
                  <c:v>92.617999999999995</c:v>
                </c:pt>
                <c:pt idx="4864">
                  <c:v>92.635000000000005</c:v>
                </c:pt>
                <c:pt idx="4865">
                  <c:v>92.66</c:v>
                </c:pt>
                <c:pt idx="4866">
                  <c:v>92.686999999999998</c:v>
                </c:pt>
                <c:pt idx="4867">
                  <c:v>92.724000000000004</c:v>
                </c:pt>
                <c:pt idx="4868">
                  <c:v>92.76</c:v>
                </c:pt>
                <c:pt idx="4869">
                  <c:v>92.795000000000002</c:v>
                </c:pt>
                <c:pt idx="4870">
                  <c:v>92.826999999999998</c:v>
                </c:pt>
                <c:pt idx="4871">
                  <c:v>92.853999999999999</c:v>
                </c:pt>
                <c:pt idx="4872">
                  <c:v>92.873000000000005</c:v>
                </c:pt>
                <c:pt idx="4873">
                  <c:v>92.885000000000005</c:v>
                </c:pt>
                <c:pt idx="4874">
                  <c:v>92.897999999999996</c:v>
                </c:pt>
                <c:pt idx="4875">
                  <c:v>92.918000000000006</c:v>
                </c:pt>
                <c:pt idx="4876">
                  <c:v>92.941000000000003</c:v>
                </c:pt>
                <c:pt idx="4877">
                  <c:v>92.963999999999999</c:v>
                </c:pt>
                <c:pt idx="4878">
                  <c:v>92.986000000000004</c:v>
                </c:pt>
                <c:pt idx="4879">
                  <c:v>92.998999999999995</c:v>
                </c:pt>
                <c:pt idx="4880">
                  <c:v>93.009</c:v>
                </c:pt>
                <c:pt idx="4881">
                  <c:v>93.022999999999996</c:v>
                </c:pt>
                <c:pt idx="4882">
                  <c:v>93.04</c:v>
                </c:pt>
                <c:pt idx="4883">
                  <c:v>93.052000000000007</c:v>
                </c:pt>
                <c:pt idx="4884">
                  <c:v>93.061999999999998</c:v>
                </c:pt>
                <c:pt idx="4885">
                  <c:v>93.07</c:v>
                </c:pt>
                <c:pt idx="4886">
                  <c:v>93.084999999999994</c:v>
                </c:pt>
                <c:pt idx="4887">
                  <c:v>93.113</c:v>
                </c:pt>
                <c:pt idx="4888">
                  <c:v>93.15</c:v>
                </c:pt>
                <c:pt idx="4889">
                  <c:v>93.19</c:v>
                </c:pt>
                <c:pt idx="4890">
                  <c:v>93.212999999999994</c:v>
                </c:pt>
                <c:pt idx="4891">
                  <c:v>93.23</c:v>
                </c:pt>
                <c:pt idx="4892">
                  <c:v>93.257000000000005</c:v>
                </c:pt>
                <c:pt idx="4893">
                  <c:v>93.290999999999997</c:v>
                </c:pt>
                <c:pt idx="4894">
                  <c:v>93.331000000000003</c:v>
                </c:pt>
                <c:pt idx="4895">
                  <c:v>93.373000000000005</c:v>
                </c:pt>
                <c:pt idx="4896">
                  <c:v>93.415999999999997</c:v>
                </c:pt>
                <c:pt idx="4897">
                  <c:v>93.444000000000003</c:v>
                </c:pt>
                <c:pt idx="4898">
                  <c:v>93.475999999999999</c:v>
                </c:pt>
                <c:pt idx="4899">
                  <c:v>93.504999999999995</c:v>
                </c:pt>
                <c:pt idx="4900">
                  <c:v>93.516999999999996</c:v>
                </c:pt>
                <c:pt idx="4901">
                  <c:v>93.540999999999997</c:v>
                </c:pt>
                <c:pt idx="4902">
                  <c:v>93.534999999999997</c:v>
                </c:pt>
                <c:pt idx="4903">
                  <c:v>93.531999999999996</c:v>
                </c:pt>
                <c:pt idx="4904">
                  <c:v>93.528000000000006</c:v>
                </c:pt>
                <c:pt idx="4905">
                  <c:v>93.52</c:v>
                </c:pt>
                <c:pt idx="4906">
                  <c:v>93.528999999999996</c:v>
                </c:pt>
                <c:pt idx="4907">
                  <c:v>93.524000000000001</c:v>
                </c:pt>
                <c:pt idx="4908">
                  <c:v>93.522000000000006</c:v>
                </c:pt>
                <c:pt idx="4909">
                  <c:v>93.522000000000006</c:v>
                </c:pt>
                <c:pt idx="4910">
                  <c:v>93.506</c:v>
                </c:pt>
                <c:pt idx="4911">
                  <c:v>93.516999999999996</c:v>
                </c:pt>
                <c:pt idx="4912">
                  <c:v>93.528000000000006</c:v>
                </c:pt>
                <c:pt idx="4913">
                  <c:v>93.540999999999997</c:v>
                </c:pt>
                <c:pt idx="4914">
                  <c:v>93.543000000000006</c:v>
                </c:pt>
                <c:pt idx="4915">
                  <c:v>93.552999999999997</c:v>
                </c:pt>
                <c:pt idx="4916">
                  <c:v>93.57</c:v>
                </c:pt>
                <c:pt idx="4917">
                  <c:v>93.578000000000003</c:v>
                </c:pt>
                <c:pt idx="4918">
                  <c:v>93.573999999999998</c:v>
                </c:pt>
                <c:pt idx="4919">
                  <c:v>93.585999999999999</c:v>
                </c:pt>
                <c:pt idx="4920">
                  <c:v>93.594999999999999</c:v>
                </c:pt>
                <c:pt idx="4921">
                  <c:v>93.608000000000004</c:v>
                </c:pt>
                <c:pt idx="4922">
                  <c:v>93.614000000000004</c:v>
                </c:pt>
                <c:pt idx="4923">
                  <c:v>93.623000000000005</c:v>
                </c:pt>
                <c:pt idx="4924">
                  <c:v>93.652000000000001</c:v>
                </c:pt>
                <c:pt idx="4925">
                  <c:v>93.668999999999997</c:v>
                </c:pt>
                <c:pt idx="4926">
                  <c:v>93.692999999999998</c:v>
                </c:pt>
                <c:pt idx="4927">
                  <c:v>93.724000000000004</c:v>
                </c:pt>
                <c:pt idx="4928">
                  <c:v>93.756</c:v>
                </c:pt>
                <c:pt idx="4929">
                  <c:v>93.789000000000001</c:v>
                </c:pt>
                <c:pt idx="4930">
                  <c:v>93.817999999999998</c:v>
                </c:pt>
                <c:pt idx="4931">
                  <c:v>93.843000000000004</c:v>
                </c:pt>
                <c:pt idx="4932">
                  <c:v>93.864000000000004</c:v>
                </c:pt>
                <c:pt idx="4933">
                  <c:v>93.872</c:v>
                </c:pt>
                <c:pt idx="4934">
                  <c:v>93.88</c:v>
                </c:pt>
                <c:pt idx="4935">
                  <c:v>93.878</c:v>
                </c:pt>
                <c:pt idx="4936">
                  <c:v>93.879000000000005</c:v>
                </c:pt>
                <c:pt idx="4937">
                  <c:v>93.872</c:v>
                </c:pt>
                <c:pt idx="4938">
                  <c:v>93.864000000000004</c:v>
                </c:pt>
                <c:pt idx="4939">
                  <c:v>93.847999999999999</c:v>
                </c:pt>
                <c:pt idx="4940">
                  <c:v>93.817999999999998</c:v>
                </c:pt>
                <c:pt idx="4941">
                  <c:v>93.787000000000006</c:v>
                </c:pt>
                <c:pt idx="4942">
                  <c:v>93.747</c:v>
                </c:pt>
                <c:pt idx="4943">
                  <c:v>93.694000000000003</c:v>
                </c:pt>
                <c:pt idx="4944">
                  <c:v>93.637</c:v>
                </c:pt>
                <c:pt idx="4945">
                  <c:v>93.581000000000003</c:v>
                </c:pt>
                <c:pt idx="4946">
                  <c:v>93.539000000000001</c:v>
                </c:pt>
                <c:pt idx="4947">
                  <c:v>93.488</c:v>
                </c:pt>
                <c:pt idx="4948">
                  <c:v>93.430999999999997</c:v>
                </c:pt>
                <c:pt idx="4949">
                  <c:v>93.382000000000005</c:v>
                </c:pt>
                <c:pt idx="4950">
                  <c:v>93.334000000000003</c:v>
                </c:pt>
                <c:pt idx="4951">
                  <c:v>93.296000000000006</c:v>
                </c:pt>
                <c:pt idx="4952">
                  <c:v>93.262</c:v>
                </c:pt>
                <c:pt idx="4953">
                  <c:v>93.236999999999995</c:v>
                </c:pt>
                <c:pt idx="4954">
                  <c:v>93.224999999999994</c:v>
                </c:pt>
                <c:pt idx="4955">
                  <c:v>93.210999999999999</c:v>
                </c:pt>
                <c:pt idx="4956">
                  <c:v>93.207999999999998</c:v>
                </c:pt>
                <c:pt idx="4957">
                  <c:v>93.209000000000003</c:v>
                </c:pt>
                <c:pt idx="4958">
                  <c:v>93.22</c:v>
                </c:pt>
                <c:pt idx="4959">
                  <c:v>93.231999999999999</c:v>
                </c:pt>
                <c:pt idx="4960">
                  <c:v>93.256</c:v>
                </c:pt>
                <c:pt idx="4961">
                  <c:v>93.302999999999997</c:v>
                </c:pt>
                <c:pt idx="4962">
                  <c:v>93.352000000000004</c:v>
                </c:pt>
                <c:pt idx="4963">
                  <c:v>93.405000000000001</c:v>
                </c:pt>
                <c:pt idx="4964">
                  <c:v>93.459000000000003</c:v>
                </c:pt>
                <c:pt idx="4965">
                  <c:v>93.504999999999995</c:v>
                </c:pt>
                <c:pt idx="4966">
                  <c:v>93.561000000000007</c:v>
                </c:pt>
                <c:pt idx="4967">
                  <c:v>93.617999999999995</c:v>
                </c:pt>
                <c:pt idx="4968">
                  <c:v>93.665999999999997</c:v>
                </c:pt>
                <c:pt idx="4969">
                  <c:v>93.715000000000003</c:v>
                </c:pt>
                <c:pt idx="4970">
                  <c:v>93.771000000000001</c:v>
                </c:pt>
                <c:pt idx="4971">
                  <c:v>93.83</c:v>
                </c:pt>
                <c:pt idx="4972">
                  <c:v>93.861000000000004</c:v>
                </c:pt>
                <c:pt idx="4973">
                  <c:v>93.879000000000005</c:v>
                </c:pt>
                <c:pt idx="4974">
                  <c:v>93.89</c:v>
                </c:pt>
                <c:pt idx="4975">
                  <c:v>93.894000000000005</c:v>
                </c:pt>
                <c:pt idx="4976">
                  <c:v>93.891000000000005</c:v>
                </c:pt>
                <c:pt idx="4977">
                  <c:v>93.875</c:v>
                </c:pt>
                <c:pt idx="4978">
                  <c:v>93.844999999999999</c:v>
                </c:pt>
                <c:pt idx="4979">
                  <c:v>93.813999999999993</c:v>
                </c:pt>
                <c:pt idx="4980">
                  <c:v>93.768000000000001</c:v>
                </c:pt>
                <c:pt idx="4981">
                  <c:v>93.722999999999999</c:v>
                </c:pt>
                <c:pt idx="4982">
                  <c:v>93.69</c:v>
                </c:pt>
                <c:pt idx="4983">
                  <c:v>93.646000000000001</c:v>
                </c:pt>
                <c:pt idx="4984">
                  <c:v>93.593999999999994</c:v>
                </c:pt>
                <c:pt idx="4985">
                  <c:v>93.549000000000007</c:v>
                </c:pt>
                <c:pt idx="4986">
                  <c:v>93.510999999999996</c:v>
                </c:pt>
                <c:pt idx="4987">
                  <c:v>93.474000000000004</c:v>
                </c:pt>
                <c:pt idx="4988">
                  <c:v>93.445999999999998</c:v>
                </c:pt>
                <c:pt idx="4989">
                  <c:v>93.423000000000002</c:v>
                </c:pt>
                <c:pt idx="4990">
                  <c:v>93.403999999999996</c:v>
                </c:pt>
                <c:pt idx="4991">
                  <c:v>93.382000000000005</c:v>
                </c:pt>
                <c:pt idx="4992">
                  <c:v>93.361000000000004</c:v>
                </c:pt>
                <c:pt idx="4993">
                  <c:v>93.337999999999994</c:v>
                </c:pt>
                <c:pt idx="4994">
                  <c:v>93.316999999999993</c:v>
                </c:pt>
                <c:pt idx="4995">
                  <c:v>93.299000000000007</c:v>
                </c:pt>
                <c:pt idx="4996">
                  <c:v>93.271000000000001</c:v>
                </c:pt>
                <c:pt idx="4997">
                  <c:v>93.248999999999995</c:v>
                </c:pt>
                <c:pt idx="4998">
                  <c:v>93.233000000000004</c:v>
                </c:pt>
                <c:pt idx="4999">
                  <c:v>93.206999999999994</c:v>
                </c:pt>
                <c:pt idx="5000">
                  <c:v>93.186000000000007</c:v>
                </c:pt>
                <c:pt idx="5001">
                  <c:v>93.182000000000002</c:v>
                </c:pt>
                <c:pt idx="5002">
                  <c:v>93.183000000000007</c:v>
                </c:pt>
                <c:pt idx="5003">
                  <c:v>93.185000000000002</c:v>
                </c:pt>
                <c:pt idx="5004">
                  <c:v>93.195999999999998</c:v>
                </c:pt>
                <c:pt idx="5005">
                  <c:v>93.210999999999999</c:v>
                </c:pt>
                <c:pt idx="5006">
                  <c:v>93.227000000000004</c:v>
                </c:pt>
                <c:pt idx="5007">
                  <c:v>93.242999999999995</c:v>
                </c:pt>
                <c:pt idx="5008">
                  <c:v>93.257999999999996</c:v>
                </c:pt>
                <c:pt idx="5009">
                  <c:v>93.269000000000005</c:v>
                </c:pt>
                <c:pt idx="5010">
                  <c:v>93.284999999999997</c:v>
                </c:pt>
                <c:pt idx="5011">
                  <c:v>93.308999999999997</c:v>
                </c:pt>
                <c:pt idx="5012">
                  <c:v>93.316999999999993</c:v>
                </c:pt>
                <c:pt idx="5013">
                  <c:v>93.322000000000003</c:v>
                </c:pt>
                <c:pt idx="5014">
                  <c:v>93.344999999999999</c:v>
                </c:pt>
                <c:pt idx="5015">
                  <c:v>93.358999999999995</c:v>
                </c:pt>
                <c:pt idx="5016">
                  <c:v>93.37</c:v>
                </c:pt>
                <c:pt idx="5017">
                  <c:v>93.396000000000001</c:v>
                </c:pt>
                <c:pt idx="5018">
                  <c:v>93.406000000000006</c:v>
                </c:pt>
                <c:pt idx="5019">
                  <c:v>93.421000000000006</c:v>
                </c:pt>
                <c:pt idx="5020">
                  <c:v>93.448999999999998</c:v>
                </c:pt>
                <c:pt idx="5021">
                  <c:v>93.448999999999998</c:v>
                </c:pt>
                <c:pt idx="5022">
                  <c:v>93.450999999999993</c:v>
                </c:pt>
                <c:pt idx="5023">
                  <c:v>93.463999999999999</c:v>
                </c:pt>
                <c:pt idx="5024">
                  <c:v>93.472999999999999</c:v>
                </c:pt>
                <c:pt idx="5025">
                  <c:v>93.466999999999999</c:v>
                </c:pt>
                <c:pt idx="5026">
                  <c:v>93.453000000000003</c:v>
                </c:pt>
                <c:pt idx="5027">
                  <c:v>93.444999999999993</c:v>
                </c:pt>
                <c:pt idx="5028">
                  <c:v>93.441000000000003</c:v>
                </c:pt>
                <c:pt idx="5029">
                  <c:v>93.447000000000003</c:v>
                </c:pt>
                <c:pt idx="5030">
                  <c:v>93.46</c:v>
                </c:pt>
                <c:pt idx="5031">
                  <c:v>93.471999999999994</c:v>
                </c:pt>
                <c:pt idx="5032">
                  <c:v>93.478999999999999</c:v>
                </c:pt>
                <c:pt idx="5033">
                  <c:v>93.481999999999999</c:v>
                </c:pt>
                <c:pt idx="5034">
                  <c:v>93.492999999999995</c:v>
                </c:pt>
                <c:pt idx="5035">
                  <c:v>93.507999999999996</c:v>
                </c:pt>
                <c:pt idx="5036">
                  <c:v>93.52</c:v>
                </c:pt>
                <c:pt idx="5037">
                  <c:v>93.53</c:v>
                </c:pt>
                <c:pt idx="5038">
                  <c:v>93.54</c:v>
                </c:pt>
                <c:pt idx="5039">
                  <c:v>93.545000000000002</c:v>
                </c:pt>
                <c:pt idx="5040">
                  <c:v>93.549000000000007</c:v>
                </c:pt>
                <c:pt idx="5041">
                  <c:v>93.552000000000007</c:v>
                </c:pt>
                <c:pt idx="5042">
                  <c:v>93.548000000000002</c:v>
                </c:pt>
                <c:pt idx="5043">
                  <c:v>93.542000000000002</c:v>
                </c:pt>
                <c:pt idx="5044">
                  <c:v>93.534000000000006</c:v>
                </c:pt>
                <c:pt idx="5045">
                  <c:v>93.528999999999996</c:v>
                </c:pt>
                <c:pt idx="5046">
                  <c:v>93.522999999999996</c:v>
                </c:pt>
                <c:pt idx="5047">
                  <c:v>93.52</c:v>
                </c:pt>
                <c:pt idx="5048">
                  <c:v>93.518000000000001</c:v>
                </c:pt>
                <c:pt idx="5049">
                  <c:v>93.509</c:v>
                </c:pt>
                <c:pt idx="5050">
                  <c:v>93.501000000000005</c:v>
                </c:pt>
                <c:pt idx="5051">
                  <c:v>93.492999999999995</c:v>
                </c:pt>
                <c:pt idx="5052">
                  <c:v>93.492999999999995</c:v>
                </c:pt>
                <c:pt idx="5053">
                  <c:v>93.491</c:v>
                </c:pt>
                <c:pt idx="5054">
                  <c:v>93.492000000000004</c:v>
                </c:pt>
                <c:pt idx="5055">
                  <c:v>93.495000000000005</c:v>
                </c:pt>
                <c:pt idx="5056">
                  <c:v>93.503</c:v>
                </c:pt>
                <c:pt idx="5057">
                  <c:v>93.516000000000005</c:v>
                </c:pt>
                <c:pt idx="5058">
                  <c:v>93.536000000000001</c:v>
                </c:pt>
                <c:pt idx="5059">
                  <c:v>93.557000000000002</c:v>
                </c:pt>
                <c:pt idx="5060">
                  <c:v>93.58</c:v>
                </c:pt>
                <c:pt idx="5061">
                  <c:v>93.597999999999999</c:v>
                </c:pt>
                <c:pt idx="5062">
                  <c:v>93.614999999999995</c:v>
                </c:pt>
                <c:pt idx="5063">
                  <c:v>93.629000000000005</c:v>
                </c:pt>
                <c:pt idx="5064">
                  <c:v>93.644999999999996</c:v>
                </c:pt>
                <c:pt idx="5065">
                  <c:v>93.655000000000001</c:v>
                </c:pt>
                <c:pt idx="5066">
                  <c:v>93.656999999999996</c:v>
                </c:pt>
                <c:pt idx="5067">
                  <c:v>93.656000000000006</c:v>
                </c:pt>
                <c:pt idx="5068">
                  <c:v>93.647999999999996</c:v>
                </c:pt>
                <c:pt idx="5069">
                  <c:v>93.64</c:v>
                </c:pt>
                <c:pt idx="5070">
                  <c:v>93.635000000000005</c:v>
                </c:pt>
                <c:pt idx="5071">
                  <c:v>93.626000000000005</c:v>
                </c:pt>
                <c:pt idx="5072">
                  <c:v>93.623999999999995</c:v>
                </c:pt>
                <c:pt idx="5073">
                  <c:v>93.623999999999995</c:v>
                </c:pt>
                <c:pt idx="5074">
                  <c:v>93.628</c:v>
                </c:pt>
                <c:pt idx="5075">
                  <c:v>93.647000000000006</c:v>
                </c:pt>
                <c:pt idx="5076">
                  <c:v>93.674000000000007</c:v>
                </c:pt>
                <c:pt idx="5077">
                  <c:v>93.712000000000003</c:v>
                </c:pt>
                <c:pt idx="5078">
                  <c:v>93.754999999999995</c:v>
                </c:pt>
                <c:pt idx="5079">
                  <c:v>93.795000000000002</c:v>
                </c:pt>
                <c:pt idx="5080">
                  <c:v>93.837999999999994</c:v>
                </c:pt>
                <c:pt idx="5081">
                  <c:v>93.881</c:v>
                </c:pt>
                <c:pt idx="5082">
                  <c:v>93.927000000000007</c:v>
                </c:pt>
                <c:pt idx="5083">
                  <c:v>93.984999999999999</c:v>
                </c:pt>
                <c:pt idx="5084">
                  <c:v>94.049000000000007</c:v>
                </c:pt>
                <c:pt idx="5085">
                  <c:v>94.105999999999995</c:v>
                </c:pt>
                <c:pt idx="5086">
                  <c:v>94.167000000000002</c:v>
                </c:pt>
                <c:pt idx="5087">
                  <c:v>94.228999999999999</c:v>
                </c:pt>
                <c:pt idx="5088">
                  <c:v>94.3</c:v>
                </c:pt>
                <c:pt idx="5089">
                  <c:v>94.391000000000005</c:v>
                </c:pt>
                <c:pt idx="5090">
                  <c:v>94.478999999999999</c:v>
                </c:pt>
                <c:pt idx="5091">
                  <c:v>94.561999999999998</c:v>
                </c:pt>
                <c:pt idx="5092">
                  <c:v>94.653000000000006</c:v>
                </c:pt>
                <c:pt idx="5093">
                  <c:v>94.751999999999995</c:v>
                </c:pt>
                <c:pt idx="5094">
                  <c:v>94.855999999999995</c:v>
                </c:pt>
                <c:pt idx="5095">
                  <c:v>94.965999999999994</c:v>
                </c:pt>
                <c:pt idx="5096">
                  <c:v>95.078999999999994</c:v>
                </c:pt>
                <c:pt idx="5097">
                  <c:v>95.197999999999993</c:v>
                </c:pt>
                <c:pt idx="5098">
                  <c:v>95.323999999999998</c:v>
                </c:pt>
                <c:pt idx="5099">
                  <c:v>95.453000000000003</c:v>
                </c:pt>
                <c:pt idx="5100">
                  <c:v>95.59</c:v>
                </c:pt>
                <c:pt idx="5101">
                  <c:v>95.73</c:v>
                </c:pt>
                <c:pt idx="5102">
                  <c:v>95.88</c:v>
                </c:pt>
                <c:pt idx="5103">
                  <c:v>96.036000000000001</c:v>
                </c:pt>
                <c:pt idx="5104">
                  <c:v>96.183999999999997</c:v>
                </c:pt>
                <c:pt idx="5105">
                  <c:v>96.325000000000003</c:v>
                </c:pt>
                <c:pt idx="5106">
                  <c:v>96.480999999999995</c:v>
                </c:pt>
                <c:pt idx="5107">
                  <c:v>96.653999999999996</c:v>
                </c:pt>
                <c:pt idx="5108">
                  <c:v>96.828000000000003</c:v>
                </c:pt>
                <c:pt idx="5109">
                  <c:v>96.997</c:v>
                </c:pt>
                <c:pt idx="5110">
                  <c:v>97.17</c:v>
                </c:pt>
                <c:pt idx="5111">
                  <c:v>97.363</c:v>
                </c:pt>
                <c:pt idx="5112">
                  <c:v>97.554000000000002</c:v>
                </c:pt>
                <c:pt idx="5113">
                  <c:v>97.748000000000005</c:v>
                </c:pt>
                <c:pt idx="5114">
                  <c:v>97.944999999999993</c:v>
                </c:pt>
                <c:pt idx="5115">
                  <c:v>98.141999999999996</c:v>
                </c:pt>
                <c:pt idx="5116">
                  <c:v>98.332999999999998</c:v>
                </c:pt>
                <c:pt idx="5117">
                  <c:v>98.516000000000005</c:v>
                </c:pt>
                <c:pt idx="5118">
                  <c:v>98.707999999999998</c:v>
                </c:pt>
                <c:pt idx="5119">
                  <c:v>98.896000000000001</c:v>
                </c:pt>
                <c:pt idx="5120">
                  <c:v>99.067999999999998</c:v>
                </c:pt>
                <c:pt idx="5121">
                  <c:v>99.230999999999995</c:v>
                </c:pt>
                <c:pt idx="5122">
                  <c:v>99.385999999999996</c:v>
                </c:pt>
                <c:pt idx="5123">
                  <c:v>99.534999999999997</c:v>
                </c:pt>
                <c:pt idx="5124">
                  <c:v>99.683999999999997</c:v>
                </c:pt>
                <c:pt idx="5125">
                  <c:v>99.826999999999998</c:v>
                </c:pt>
                <c:pt idx="5126">
                  <c:v>99.965000000000003</c:v>
                </c:pt>
                <c:pt idx="5127">
                  <c:v>100.11</c:v>
                </c:pt>
                <c:pt idx="5128">
                  <c:v>100.24</c:v>
                </c:pt>
                <c:pt idx="5129">
                  <c:v>100.35</c:v>
                </c:pt>
                <c:pt idx="5130">
                  <c:v>100.46</c:v>
                </c:pt>
                <c:pt idx="5131">
                  <c:v>100.56</c:v>
                </c:pt>
                <c:pt idx="5132">
                  <c:v>100.66</c:v>
                </c:pt>
                <c:pt idx="5133">
                  <c:v>100.77</c:v>
                </c:pt>
                <c:pt idx="5134">
                  <c:v>100.88</c:v>
                </c:pt>
                <c:pt idx="5135">
                  <c:v>101</c:v>
                </c:pt>
                <c:pt idx="5136">
                  <c:v>101.12</c:v>
                </c:pt>
                <c:pt idx="5137">
                  <c:v>101.23</c:v>
                </c:pt>
                <c:pt idx="5138">
                  <c:v>101.35</c:v>
                </c:pt>
                <c:pt idx="5139">
                  <c:v>101.46</c:v>
                </c:pt>
                <c:pt idx="5140">
                  <c:v>101.56</c:v>
                </c:pt>
                <c:pt idx="5141">
                  <c:v>101.66</c:v>
                </c:pt>
                <c:pt idx="5142">
                  <c:v>101.76</c:v>
                </c:pt>
                <c:pt idx="5143">
                  <c:v>101.85</c:v>
                </c:pt>
                <c:pt idx="5144">
                  <c:v>101.93</c:v>
                </c:pt>
                <c:pt idx="5145">
                  <c:v>102.01</c:v>
                </c:pt>
                <c:pt idx="5146">
                  <c:v>102.09</c:v>
                </c:pt>
                <c:pt idx="5147">
                  <c:v>102.15</c:v>
                </c:pt>
                <c:pt idx="5148">
                  <c:v>102.2</c:v>
                </c:pt>
                <c:pt idx="5149">
                  <c:v>102.24</c:v>
                </c:pt>
                <c:pt idx="5150">
                  <c:v>102.28</c:v>
                </c:pt>
                <c:pt idx="5151">
                  <c:v>102.32</c:v>
                </c:pt>
                <c:pt idx="5152">
                  <c:v>102.36</c:v>
                </c:pt>
                <c:pt idx="5153">
                  <c:v>102.39</c:v>
                </c:pt>
                <c:pt idx="5154">
                  <c:v>102.42</c:v>
                </c:pt>
                <c:pt idx="5155">
                  <c:v>102.48</c:v>
                </c:pt>
                <c:pt idx="5156">
                  <c:v>102.54</c:v>
                </c:pt>
                <c:pt idx="5157">
                  <c:v>102.6</c:v>
                </c:pt>
                <c:pt idx="5158">
                  <c:v>102.67</c:v>
                </c:pt>
                <c:pt idx="5159">
                  <c:v>102.74</c:v>
                </c:pt>
                <c:pt idx="5160">
                  <c:v>102.82</c:v>
                </c:pt>
                <c:pt idx="5161">
                  <c:v>102.9</c:v>
                </c:pt>
                <c:pt idx="5162">
                  <c:v>102.99</c:v>
                </c:pt>
                <c:pt idx="5163">
                  <c:v>103.08</c:v>
                </c:pt>
                <c:pt idx="5164">
                  <c:v>103.16</c:v>
                </c:pt>
                <c:pt idx="5165">
                  <c:v>103.23</c:v>
                </c:pt>
                <c:pt idx="5166">
                  <c:v>103.31</c:v>
                </c:pt>
                <c:pt idx="5167">
                  <c:v>103.38</c:v>
                </c:pt>
                <c:pt idx="5168">
                  <c:v>103.44</c:v>
                </c:pt>
                <c:pt idx="5169">
                  <c:v>103.48</c:v>
                </c:pt>
                <c:pt idx="5170">
                  <c:v>103.52</c:v>
                </c:pt>
                <c:pt idx="5171">
                  <c:v>103.55</c:v>
                </c:pt>
                <c:pt idx="5172">
                  <c:v>103.55</c:v>
                </c:pt>
                <c:pt idx="5173">
                  <c:v>103.55</c:v>
                </c:pt>
                <c:pt idx="5174">
                  <c:v>103.54</c:v>
                </c:pt>
                <c:pt idx="5175">
                  <c:v>103.54</c:v>
                </c:pt>
                <c:pt idx="5176">
                  <c:v>103.54</c:v>
                </c:pt>
                <c:pt idx="5177">
                  <c:v>103.55</c:v>
                </c:pt>
                <c:pt idx="5178">
                  <c:v>103.55</c:v>
                </c:pt>
                <c:pt idx="5179">
                  <c:v>103.55</c:v>
                </c:pt>
                <c:pt idx="5180">
                  <c:v>103.56</c:v>
                </c:pt>
                <c:pt idx="5181">
                  <c:v>103.58</c:v>
                </c:pt>
                <c:pt idx="5182">
                  <c:v>103.61</c:v>
                </c:pt>
                <c:pt idx="5183">
                  <c:v>103.64</c:v>
                </c:pt>
                <c:pt idx="5184">
                  <c:v>103.67</c:v>
                </c:pt>
                <c:pt idx="5185">
                  <c:v>103.7</c:v>
                </c:pt>
                <c:pt idx="5186">
                  <c:v>103.74</c:v>
                </c:pt>
                <c:pt idx="5187">
                  <c:v>103.78</c:v>
                </c:pt>
                <c:pt idx="5188">
                  <c:v>103.83</c:v>
                </c:pt>
                <c:pt idx="5189">
                  <c:v>103.88</c:v>
                </c:pt>
                <c:pt idx="5190">
                  <c:v>103.94</c:v>
                </c:pt>
                <c:pt idx="5191">
                  <c:v>103.99</c:v>
                </c:pt>
                <c:pt idx="5192">
                  <c:v>104.05</c:v>
                </c:pt>
                <c:pt idx="5193">
                  <c:v>104.1</c:v>
                </c:pt>
                <c:pt idx="5194">
                  <c:v>104.16</c:v>
                </c:pt>
                <c:pt idx="5195">
                  <c:v>104.22</c:v>
                </c:pt>
                <c:pt idx="5196">
                  <c:v>104.26</c:v>
                </c:pt>
                <c:pt idx="5197">
                  <c:v>104.3</c:v>
                </c:pt>
                <c:pt idx="5198">
                  <c:v>104.34</c:v>
                </c:pt>
                <c:pt idx="5199">
                  <c:v>104.38</c:v>
                </c:pt>
                <c:pt idx="5200">
                  <c:v>104.42</c:v>
                </c:pt>
                <c:pt idx="5201">
                  <c:v>104.46</c:v>
                </c:pt>
                <c:pt idx="5202">
                  <c:v>104.49</c:v>
                </c:pt>
                <c:pt idx="5203">
                  <c:v>104.5</c:v>
                </c:pt>
                <c:pt idx="5204">
                  <c:v>104.5</c:v>
                </c:pt>
                <c:pt idx="5205">
                  <c:v>104.49</c:v>
                </c:pt>
                <c:pt idx="5206">
                  <c:v>104.47</c:v>
                </c:pt>
                <c:pt idx="5207">
                  <c:v>104.46</c:v>
                </c:pt>
                <c:pt idx="5208">
                  <c:v>104.45</c:v>
                </c:pt>
                <c:pt idx="5209">
                  <c:v>104.42</c:v>
                </c:pt>
                <c:pt idx="5210">
                  <c:v>104.39</c:v>
                </c:pt>
                <c:pt idx="5211">
                  <c:v>104.37</c:v>
                </c:pt>
                <c:pt idx="5212">
                  <c:v>104.36</c:v>
                </c:pt>
                <c:pt idx="5213">
                  <c:v>104.35</c:v>
                </c:pt>
                <c:pt idx="5214">
                  <c:v>104.34</c:v>
                </c:pt>
                <c:pt idx="5215">
                  <c:v>104.33</c:v>
                </c:pt>
                <c:pt idx="5216">
                  <c:v>104.33</c:v>
                </c:pt>
                <c:pt idx="5217">
                  <c:v>104.34</c:v>
                </c:pt>
                <c:pt idx="5218">
                  <c:v>104.35</c:v>
                </c:pt>
                <c:pt idx="5219">
                  <c:v>104.36</c:v>
                </c:pt>
                <c:pt idx="5220">
                  <c:v>104.39</c:v>
                </c:pt>
                <c:pt idx="5221">
                  <c:v>104.41</c:v>
                </c:pt>
                <c:pt idx="5222">
                  <c:v>104.44</c:v>
                </c:pt>
                <c:pt idx="5223">
                  <c:v>104.46</c:v>
                </c:pt>
                <c:pt idx="5224">
                  <c:v>104.49</c:v>
                </c:pt>
                <c:pt idx="5225">
                  <c:v>104.52</c:v>
                </c:pt>
                <c:pt idx="5226">
                  <c:v>104.53</c:v>
                </c:pt>
                <c:pt idx="5227">
                  <c:v>104.55</c:v>
                </c:pt>
                <c:pt idx="5228">
                  <c:v>104.56</c:v>
                </c:pt>
                <c:pt idx="5229">
                  <c:v>104.57</c:v>
                </c:pt>
                <c:pt idx="5230">
                  <c:v>104.58</c:v>
                </c:pt>
                <c:pt idx="5231">
                  <c:v>104.59</c:v>
                </c:pt>
                <c:pt idx="5232">
                  <c:v>104.6</c:v>
                </c:pt>
                <c:pt idx="5233">
                  <c:v>104.61</c:v>
                </c:pt>
                <c:pt idx="5234">
                  <c:v>104.61</c:v>
                </c:pt>
                <c:pt idx="5235">
                  <c:v>104.6</c:v>
                </c:pt>
                <c:pt idx="5236">
                  <c:v>104.58</c:v>
                </c:pt>
                <c:pt idx="5237">
                  <c:v>104.55</c:v>
                </c:pt>
                <c:pt idx="5238">
                  <c:v>104.53</c:v>
                </c:pt>
                <c:pt idx="5239">
                  <c:v>104.52</c:v>
                </c:pt>
                <c:pt idx="5240">
                  <c:v>104.52</c:v>
                </c:pt>
                <c:pt idx="5241">
                  <c:v>104.52</c:v>
                </c:pt>
                <c:pt idx="5242">
                  <c:v>104.51</c:v>
                </c:pt>
                <c:pt idx="5243">
                  <c:v>104.51</c:v>
                </c:pt>
                <c:pt idx="5244">
                  <c:v>104.51</c:v>
                </c:pt>
                <c:pt idx="5245">
                  <c:v>104.52</c:v>
                </c:pt>
                <c:pt idx="5246">
                  <c:v>104.54</c:v>
                </c:pt>
                <c:pt idx="5247">
                  <c:v>104.55</c:v>
                </c:pt>
                <c:pt idx="5248">
                  <c:v>104.57</c:v>
                </c:pt>
                <c:pt idx="5249">
                  <c:v>104.59</c:v>
                </c:pt>
                <c:pt idx="5250">
                  <c:v>104.61</c:v>
                </c:pt>
                <c:pt idx="5251">
                  <c:v>104.63</c:v>
                </c:pt>
                <c:pt idx="5252">
                  <c:v>104.64</c:v>
                </c:pt>
                <c:pt idx="5253">
                  <c:v>104.66</c:v>
                </c:pt>
                <c:pt idx="5254">
                  <c:v>104.67</c:v>
                </c:pt>
                <c:pt idx="5255">
                  <c:v>104.68</c:v>
                </c:pt>
                <c:pt idx="5256">
                  <c:v>104.69</c:v>
                </c:pt>
                <c:pt idx="5257">
                  <c:v>104.71</c:v>
                </c:pt>
                <c:pt idx="5258">
                  <c:v>104.72</c:v>
                </c:pt>
                <c:pt idx="5259">
                  <c:v>104.73</c:v>
                </c:pt>
                <c:pt idx="5260">
                  <c:v>104.74</c:v>
                </c:pt>
                <c:pt idx="5261">
                  <c:v>104.74</c:v>
                </c:pt>
                <c:pt idx="5262">
                  <c:v>104.73</c:v>
                </c:pt>
                <c:pt idx="5263">
                  <c:v>104.73</c:v>
                </c:pt>
                <c:pt idx="5264">
                  <c:v>104.72</c:v>
                </c:pt>
                <c:pt idx="5265">
                  <c:v>104.71</c:v>
                </c:pt>
                <c:pt idx="5266">
                  <c:v>104.69</c:v>
                </c:pt>
                <c:pt idx="5267">
                  <c:v>104.67</c:v>
                </c:pt>
                <c:pt idx="5268">
                  <c:v>104.66</c:v>
                </c:pt>
                <c:pt idx="5269">
                  <c:v>104.65</c:v>
                </c:pt>
                <c:pt idx="5270">
                  <c:v>104.64</c:v>
                </c:pt>
                <c:pt idx="5271">
                  <c:v>104.64</c:v>
                </c:pt>
                <c:pt idx="5272">
                  <c:v>104.64</c:v>
                </c:pt>
                <c:pt idx="5273">
                  <c:v>104.64</c:v>
                </c:pt>
                <c:pt idx="5274">
                  <c:v>104.66</c:v>
                </c:pt>
                <c:pt idx="5275">
                  <c:v>104.68</c:v>
                </c:pt>
                <c:pt idx="5276">
                  <c:v>104.71</c:v>
                </c:pt>
                <c:pt idx="5277">
                  <c:v>104.74</c:v>
                </c:pt>
                <c:pt idx="5278">
                  <c:v>104.76</c:v>
                </c:pt>
                <c:pt idx="5279">
                  <c:v>104.78</c:v>
                </c:pt>
                <c:pt idx="5280">
                  <c:v>104.8</c:v>
                </c:pt>
                <c:pt idx="5281">
                  <c:v>104.81</c:v>
                </c:pt>
                <c:pt idx="5282">
                  <c:v>104.82</c:v>
                </c:pt>
                <c:pt idx="5283">
                  <c:v>104.83</c:v>
                </c:pt>
                <c:pt idx="5284">
                  <c:v>104.84</c:v>
                </c:pt>
                <c:pt idx="5285">
                  <c:v>104.84</c:v>
                </c:pt>
                <c:pt idx="5286">
                  <c:v>104.84</c:v>
                </c:pt>
                <c:pt idx="5287">
                  <c:v>104.84</c:v>
                </c:pt>
                <c:pt idx="5288">
                  <c:v>104.84</c:v>
                </c:pt>
                <c:pt idx="5289">
                  <c:v>104.84</c:v>
                </c:pt>
                <c:pt idx="5290">
                  <c:v>104.83</c:v>
                </c:pt>
                <c:pt idx="5291">
                  <c:v>104.81</c:v>
                </c:pt>
                <c:pt idx="5292">
                  <c:v>104.8</c:v>
                </c:pt>
                <c:pt idx="5293">
                  <c:v>104.79</c:v>
                </c:pt>
                <c:pt idx="5294">
                  <c:v>104.78</c:v>
                </c:pt>
                <c:pt idx="5295">
                  <c:v>104.78</c:v>
                </c:pt>
                <c:pt idx="5296">
                  <c:v>104.78</c:v>
                </c:pt>
                <c:pt idx="5297">
                  <c:v>104.78</c:v>
                </c:pt>
                <c:pt idx="5298">
                  <c:v>104.79</c:v>
                </c:pt>
                <c:pt idx="5299">
                  <c:v>104.81</c:v>
                </c:pt>
                <c:pt idx="5300">
                  <c:v>104.83</c:v>
                </c:pt>
                <c:pt idx="5301">
                  <c:v>104.85</c:v>
                </c:pt>
                <c:pt idx="5302">
                  <c:v>104.89</c:v>
                </c:pt>
                <c:pt idx="5303">
                  <c:v>104.92</c:v>
                </c:pt>
                <c:pt idx="5304">
                  <c:v>104.95</c:v>
                </c:pt>
                <c:pt idx="5305">
                  <c:v>104.97</c:v>
                </c:pt>
                <c:pt idx="5306">
                  <c:v>105</c:v>
                </c:pt>
                <c:pt idx="5307">
                  <c:v>105.02</c:v>
                </c:pt>
                <c:pt idx="5308">
                  <c:v>105.04</c:v>
                </c:pt>
                <c:pt idx="5309">
                  <c:v>105.05</c:v>
                </c:pt>
                <c:pt idx="5310">
                  <c:v>105.06</c:v>
                </c:pt>
                <c:pt idx="5311">
                  <c:v>105.07</c:v>
                </c:pt>
                <c:pt idx="5312">
                  <c:v>105.07</c:v>
                </c:pt>
                <c:pt idx="5313">
                  <c:v>105.07</c:v>
                </c:pt>
                <c:pt idx="5314">
                  <c:v>105.08</c:v>
                </c:pt>
                <c:pt idx="5315">
                  <c:v>105.09</c:v>
                </c:pt>
                <c:pt idx="5316">
                  <c:v>105.07</c:v>
                </c:pt>
                <c:pt idx="5317">
                  <c:v>105.04</c:v>
                </c:pt>
                <c:pt idx="5318">
                  <c:v>105.02</c:v>
                </c:pt>
                <c:pt idx="5319">
                  <c:v>105</c:v>
                </c:pt>
                <c:pt idx="5320">
                  <c:v>104.96</c:v>
                </c:pt>
                <c:pt idx="5321">
                  <c:v>104.92</c:v>
                </c:pt>
                <c:pt idx="5322">
                  <c:v>104.9</c:v>
                </c:pt>
                <c:pt idx="5323">
                  <c:v>104.88</c:v>
                </c:pt>
                <c:pt idx="5324">
                  <c:v>104.87</c:v>
                </c:pt>
                <c:pt idx="5325">
                  <c:v>104.87</c:v>
                </c:pt>
                <c:pt idx="5326">
                  <c:v>104.89</c:v>
                </c:pt>
                <c:pt idx="5327">
                  <c:v>104.9</c:v>
                </c:pt>
                <c:pt idx="5328">
                  <c:v>104.91</c:v>
                </c:pt>
                <c:pt idx="5329">
                  <c:v>104.91</c:v>
                </c:pt>
                <c:pt idx="5330">
                  <c:v>104.91</c:v>
                </c:pt>
                <c:pt idx="5331">
                  <c:v>104.92</c:v>
                </c:pt>
                <c:pt idx="5332">
                  <c:v>104.92</c:v>
                </c:pt>
                <c:pt idx="5333">
                  <c:v>104.91</c:v>
                </c:pt>
                <c:pt idx="5334">
                  <c:v>104.9</c:v>
                </c:pt>
                <c:pt idx="5335">
                  <c:v>104.9</c:v>
                </c:pt>
                <c:pt idx="5336">
                  <c:v>104.88</c:v>
                </c:pt>
                <c:pt idx="5337">
                  <c:v>104.86</c:v>
                </c:pt>
                <c:pt idx="5338">
                  <c:v>104.83</c:v>
                </c:pt>
                <c:pt idx="5339">
                  <c:v>104.81</c:v>
                </c:pt>
                <c:pt idx="5340">
                  <c:v>104.79</c:v>
                </c:pt>
                <c:pt idx="5341">
                  <c:v>104.78</c:v>
                </c:pt>
                <c:pt idx="5342">
                  <c:v>104.78</c:v>
                </c:pt>
                <c:pt idx="5343">
                  <c:v>104.77</c:v>
                </c:pt>
                <c:pt idx="5344">
                  <c:v>104.77</c:v>
                </c:pt>
                <c:pt idx="5345">
                  <c:v>104.78</c:v>
                </c:pt>
                <c:pt idx="5346">
                  <c:v>104.79</c:v>
                </c:pt>
                <c:pt idx="5347">
                  <c:v>104.8</c:v>
                </c:pt>
                <c:pt idx="5348">
                  <c:v>104.79</c:v>
                </c:pt>
                <c:pt idx="5349">
                  <c:v>104.78</c:v>
                </c:pt>
                <c:pt idx="5350">
                  <c:v>104.78</c:v>
                </c:pt>
                <c:pt idx="5351">
                  <c:v>104.78</c:v>
                </c:pt>
                <c:pt idx="5352">
                  <c:v>104.78</c:v>
                </c:pt>
                <c:pt idx="5353">
                  <c:v>104.77</c:v>
                </c:pt>
                <c:pt idx="5354">
                  <c:v>104.76</c:v>
                </c:pt>
                <c:pt idx="5355">
                  <c:v>104.75</c:v>
                </c:pt>
                <c:pt idx="5356">
                  <c:v>104.72</c:v>
                </c:pt>
                <c:pt idx="5357">
                  <c:v>104.69</c:v>
                </c:pt>
                <c:pt idx="5358">
                  <c:v>104.66</c:v>
                </c:pt>
                <c:pt idx="5359">
                  <c:v>104.62</c:v>
                </c:pt>
                <c:pt idx="5360">
                  <c:v>104.58</c:v>
                </c:pt>
                <c:pt idx="5361">
                  <c:v>104.54</c:v>
                </c:pt>
                <c:pt idx="5362">
                  <c:v>104.5</c:v>
                </c:pt>
                <c:pt idx="5363">
                  <c:v>104.44</c:v>
                </c:pt>
                <c:pt idx="5364">
                  <c:v>104.39</c:v>
                </c:pt>
                <c:pt idx="5365">
                  <c:v>104.34</c:v>
                </c:pt>
                <c:pt idx="5366">
                  <c:v>104.29</c:v>
                </c:pt>
                <c:pt idx="5367">
                  <c:v>104.25</c:v>
                </c:pt>
                <c:pt idx="5368">
                  <c:v>104.2</c:v>
                </c:pt>
                <c:pt idx="5369">
                  <c:v>104.15</c:v>
                </c:pt>
                <c:pt idx="5370">
                  <c:v>104.11</c:v>
                </c:pt>
                <c:pt idx="5371">
                  <c:v>104.06</c:v>
                </c:pt>
                <c:pt idx="5372">
                  <c:v>104.01</c:v>
                </c:pt>
                <c:pt idx="5373">
                  <c:v>103.95</c:v>
                </c:pt>
                <c:pt idx="5374">
                  <c:v>103.89</c:v>
                </c:pt>
                <c:pt idx="5375">
                  <c:v>103.84</c:v>
                </c:pt>
                <c:pt idx="5376">
                  <c:v>103.8</c:v>
                </c:pt>
                <c:pt idx="5377">
                  <c:v>103.76</c:v>
                </c:pt>
                <c:pt idx="5378">
                  <c:v>103.71</c:v>
                </c:pt>
                <c:pt idx="5379">
                  <c:v>103.67</c:v>
                </c:pt>
                <c:pt idx="5380">
                  <c:v>103.62</c:v>
                </c:pt>
                <c:pt idx="5381">
                  <c:v>103.57</c:v>
                </c:pt>
                <c:pt idx="5382">
                  <c:v>103.52</c:v>
                </c:pt>
                <c:pt idx="5383">
                  <c:v>103.47</c:v>
                </c:pt>
                <c:pt idx="5384">
                  <c:v>103.41</c:v>
                </c:pt>
                <c:pt idx="5385">
                  <c:v>103.36</c:v>
                </c:pt>
                <c:pt idx="5386">
                  <c:v>103.32</c:v>
                </c:pt>
                <c:pt idx="5387">
                  <c:v>103.28</c:v>
                </c:pt>
                <c:pt idx="5388">
                  <c:v>103.23</c:v>
                </c:pt>
                <c:pt idx="5389">
                  <c:v>103.2</c:v>
                </c:pt>
                <c:pt idx="5390">
                  <c:v>103.15</c:v>
                </c:pt>
                <c:pt idx="5391">
                  <c:v>103.12</c:v>
                </c:pt>
                <c:pt idx="5392">
                  <c:v>103.1</c:v>
                </c:pt>
                <c:pt idx="5393">
                  <c:v>103.07</c:v>
                </c:pt>
                <c:pt idx="5394">
                  <c:v>103.04</c:v>
                </c:pt>
                <c:pt idx="5395">
                  <c:v>103.02</c:v>
                </c:pt>
                <c:pt idx="5396">
                  <c:v>102.98</c:v>
                </c:pt>
                <c:pt idx="5397">
                  <c:v>102.95</c:v>
                </c:pt>
                <c:pt idx="5398">
                  <c:v>102.92</c:v>
                </c:pt>
                <c:pt idx="5399">
                  <c:v>102.89</c:v>
                </c:pt>
                <c:pt idx="5400">
                  <c:v>102.86</c:v>
                </c:pt>
                <c:pt idx="5401">
                  <c:v>102.83</c:v>
                </c:pt>
                <c:pt idx="5402">
                  <c:v>102.81</c:v>
                </c:pt>
                <c:pt idx="5403">
                  <c:v>102.78</c:v>
                </c:pt>
                <c:pt idx="5404">
                  <c:v>102.75</c:v>
                </c:pt>
                <c:pt idx="5405">
                  <c:v>102.71</c:v>
                </c:pt>
                <c:pt idx="5406">
                  <c:v>102.67</c:v>
                </c:pt>
                <c:pt idx="5407">
                  <c:v>102.64</c:v>
                </c:pt>
                <c:pt idx="5408">
                  <c:v>102.6</c:v>
                </c:pt>
                <c:pt idx="5409">
                  <c:v>102.58</c:v>
                </c:pt>
                <c:pt idx="5410">
                  <c:v>102.56</c:v>
                </c:pt>
                <c:pt idx="5411">
                  <c:v>102.55</c:v>
                </c:pt>
                <c:pt idx="5412">
                  <c:v>102.54</c:v>
                </c:pt>
                <c:pt idx="5413">
                  <c:v>102.53</c:v>
                </c:pt>
                <c:pt idx="5414">
                  <c:v>102.53</c:v>
                </c:pt>
                <c:pt idx="5415">
                  <c:v>102.52</c:v>
                </c:pt>
                <c:pt idx="5416">
                  <c:v>102.51</c:v>
                </c:pt>
                <c:pt idx="5417">
                  <c:v>102.5</c:v>
                </c:pt>
                <c:pt idx="5418">
                  <c:v>102.51</c:v>
                </c:pt>
                <c:pt idx="5419">
                  <c:v>102.53</c:v>
                </c:pt>
                <c:pt idx="5420">
                  <c:v>102.56</c:v>
                </c:pt>
                <c:pt idx="5421">
                  <c:v>102.59</c:v>
                </c:pt>
                <c:pt idx="5422">
                  <c:v>102.63</c:v>
                </c:pt>
                <c:pt idx="5423">
                  <c:v>102.68</c:v>
                </c:pt>
                <c:pt idx="5424">
                  <c:v>102.72</c:v>
                </c:pt>
                <c:pt idx="5425">
                  <c:v>102.76</c:v>
                </c:pt>
                <c:pt idx="5426">
                  <c:v>102.8</c:v>
                </c:pt>
                <c:pt idx="5427">
                  <c:v>102.83</c:v>
                </c:pt>
                <c:pt idx="5428">
                  <c:v>102.86</c:v>
                </c:pt>
                <c:pt idx="5429">
                  <c:v>102.88</c:v>
                </c:pt>
                <c:pt idx="5430">
                  <c:v>102.89</c:v>
                </c:pt>
                <c:pt idx="5431">
                  <c:v>102.9</c:v>
                </c:pt>
                <c:pt idx="5432">
                  <c:v>102.91</c:v>
                </c:pt>
                <c:pt idx="5433">
                  <c:v>102.9</c:v>
                </c:pt>
                <c:pt idx="5434">
                  <c:v>102.88</c:v>
                </c:pt>
                <c:pt idx="5435">
                  <c:v>102.86</c:v>
                </c:pt>
                <c:pt idx="5436">
                  <c:v>102.83</c:v>
                </c:pt>
                <c:pt idx="5437">
                  <c:v>102.79</c:v>
                </c:pt>
                <c:pt idx="5438">
                  <c:v>102.75</c:v>
                </c:pt>
                <c:pt idx="5439">
                  <c:v>102.71</c:v>
                </c:pt>
                <c:pt idx="5440">
                  <c:v>102.67</c:v>
                </c:pt>
                <c:pt idx="5441">
                  <c:v>102.64</c:v>
                </c:pt>
                <c:pt idx="5442">
                  <c:v>102.61</c:v>
                </c:pt>
                <c:pt idx="5443">
                  <c:v>102.58</c:v>
                </c:pt>
                <c:pt idx="5444">
                  <c:v>102.55</c:v>
                </c:pt>
                <c:pt idx="5445">
                  <c:v>102.52</c:v>
                </c:pt>
                <c:pt idx="5446">
                  <c:v>102.5</c:v>
                </c:pt>
                <c:pt idx="5447">
                  <c:v>102.48</c:v>
                </c:pt>
                <c:pt idx="5448">
                  <c:v>102.46</c:v>
                </c:pt>
                <c:pt idx="5449">
                  <c:v>102.46</c:v>
                </c:pt>
                <c:pt idx="5450">
                  <c:v>102.45</c:v>
                </c:pt>
                <c:pt idx="5451">
                  <c:v>102.45</c:v>
                </c:pt>
                <c:pt idx="5452">
                  <c:v>102.46</c:v>
                </c:pt>
                <c:pt idx="5453">
                  <c:v>102.46</c:v>
                </c:pt>
                <c:pt idx="5454">
                  <c:v>102.48</c:v>
                </c:pt>
                <c:pt idx="5455">
                  <c:v>102.49</c:v>
                </c:pt>
                <c:pt idx="5456">
                  <c:v>102.5</c:v>
                </c:pt>
                <c:pt idx="5457">
                  <c:v>102.52</c:v>
                </c:pt>
                <c:pt idx="5458">
                  <c:v>102.54</c:v>
                </c:pt>
                <c:pt idx="5459">
                  <c:v>102.55</c:v>
                </c:pt>
                <c:pt idx="5460">
                  <c:v>102.56</c:v>
                </c:pt>
                <c:pt idx="5461">
                  <c:v>102.57</c:v>
                </c:pt>
                <c:pt idx="5462">
                  <c:v>102.58</c:v>
                </c:pt>
                <c:pt idx="5463">
                  <c:v>102.59</c:v>
                </c:pt>
                <c:pt idx="5464">
                  <c:v>102.58</c:v>
                </c:pt>
                <c:pt idx="5465">
                  <c:v>102.58</c:v>
                </c:pt>
                <c:pt idx="5466">
                  <c:v>102.59</c:v>
                </c:pt>
                <c:pt idx="5467">
                  <c:v>102.59</c:v>
                </c:pt>
                <c:pt idx="5468">
                  <c:v>102.58</c:v>
                </c:pt>
                <c:pt idx="5469">
                  <c:v>102.58</c:v>
                </c:pt>
                <c:pt idx="5470">
                  <c:v>102.58</c:v>
                </c:pt>
                <c:pt idx="5471">
                  <c:v>102.58</c:v>
                </c:pt>
                <c:pt idx="5472">
                  <c:v>102.58</c:v>
                </c:pt>
                <c:pt idx="5473">
                  <c:v>102.58</c:v>
                </c:pt>
                <c:pt idx="5474">
                  <c:v>102.58</c:v>
                </c:pt>
                <c:pt idx="5475">
                  <c:v>102.58</c:v>
                </c:pt>
                <c:pt idx="5476">
                  <c:v>102.59</c:v>
                </c:pt>
                <c:pt idx="5477">
                  <c:v>102.59</c:v>
                </c:pt>
                <c:pt idx="5478">
                  <c:v>102.6</c:v>
                </c:pt>
                <c:pt idx="5479">
                  <c:v>102.61</c:v>
                </c:pt>
                <c:pt idx="5480">
                  <c:v>102.61</c:v>
                </c:pt>
                <c:pt idx="5481">
                  <c:v>102.61</c:v>
                </c:pt>
                <c:pt idx="5482">
                  <c:v>102.61</c:v>
                </c:pt>
                <c:pt idx="5483">
                  <c:v>102.61</c:v>
                </c:pt>
                <c:pt idx="5484">
                  <c:v>102.6</c:v>
                </c:pt>
                <c:pt idx="5485">
                  <c:v>102.58</c:v>
                </c:pt>
                <c:pt idx="5486">
                  <c:v>102.56</c:v>
                </c:pt>
                <c:pt idx="5487">
                  <c:v>102.55</c:v>
                </c:pt>
                <c:pt idx="5488">
                  <c:v>102.54</c:v>
                </c:pt>
                <c:pt idx="5489">
                  <c:v>102.53</c:v>
                </c:pt>
                <c:pt idx="5490">
                  <c:v>102.53</c:v>
                </c:pt>
                <c:pt idx="5491">
                  <c:v>102.53</c:v>
                </c:pt>
                <c:pt idx="5492">
                  <c:v>102.54</c:v>
                </c:pt>
                <c:pt idx="5493">
                  <c:v>102.55</c:v>
                </c:pt>
                <c:pt idx="5494">
                  <c:v>102.57</c:v>
                </c:pt>
                <c:pt idx="5495">
                  <c:v>102.59</c:v>
                </c:pt>
                <c:pt idx="5496">
                  <c:v>102.6</c:v>
                </c:pt>
                <c:pt idx="5497">
                  <c:v>102.62</c:v>
                </c:pt>
                <c:pt idx="5498">
                  <c:v>102.64</c:v>
                </c:pt>
                <c:pt idx="5499">
                  <c:v>102.67</c:v>
                </c:pt>
                <c:pt idx="5500">
                  <c:v>102.71</c:v>
                </c:pt>
                <c:pt idx="5501">
                  <c:v>102.75</c:v>
                </c:pt>
                <c:pt idx="5502">
                  <c:v>102.78</c:v>
                </c:pt>
                <c:pt idx="5503">
                  <c:v>102.81</c:v>
                </c:pt>
                <c:pt idx="5504">
                  <c:v>102.83</c:v>
                </c:pt>
                <c:pt idx="5505">
                  <c:v>102.85</c:v>
                </c:pt>
                <c:pt idx="5506">
                  <c:v>102.87</c:v>
                </c:pt>
                <c:pt idx="5507">
                  <c:v>102.89</c:v>
                </c:pt>
                <c:pt idx="5508">
                  <c:v>102.9</c:v>
                </c:pt>
                <c:pt idx="5509">
                  <c:v>102.93</c:v>
                </c:pt>
                <c:pt idx="5510">
                  <c:v>102.96</c:v>
                </c:pt>
                <c:pt idx="5511">
                  <c:v>102.99</c:v>
                </c:pt>
                <c:pt idx="5512">
                  <c:v>103.03</c:v>
                </c:pt>
                <c:pt idx="5513">
                  <c:v>103.06</c:v>
                </c:pt>
                <c:pt idx="5514">
                  <c:v>103.09</c:v>
                </c:pt>
                <c:pt idx="5515">
                  <c:v>103.12</c:v>
                </c:pt>
                <c:pt idx="5516">
                  <c:v>103.15</c:v>
                </c:pt>
                <c:pt idx="5517">
                  <c:v>103.16</c:v>
                </c:pt>
                <c:pt idx="5518">
                  <c:v>103.17</c:v>
                </c:pt>
                <c:pt idx="5519">
                  <c:v>103.18</c:v>
                </c:pt>
                <c:pt idx="5520">
                  <c:v>103.2</c:v>
                </c:pt>
                <c:pt idx="5521">
                  <c:v>103.22</c:v>
                </c:pt>
                <c:pt idx="5522">
                  <c:v>103.25</c:v>
                </c:pt>
                <c:pt idx="5523">
                  <c:v>103.28</c:v>
                </c:pt>
                <c:pt idx="5524">
                  <c:v>103.31</c:v>
                </c:pt>
                <c:pt idx="5525">
                  <c:v>103.35</c:v>
                </c:pt>
                <c:pt idx="5526">
                  <c:v>103.39</c:v>
                </c:pt>
                <c:pt idx="5527">
                  <c:v>103.44</c:v>
                </c:pt>
                <c:pt idx="5528">
                  <c:v>103.48</c:v>
                </c:pt>
                <c:pt idx="5529">
                  <c:v>103.52</c:v>
                </c:pt>
                <c:pt idx="5530">
                  <c:v>103.56</c:v>
                </c:pt>
                <c:pt idx="5531">
                  <c:v>103.6</c:v>
                </c:pt>
                <c:pt idx="5532">
                  <c:v>103.64</c:v>
                </c:pt>
                <c:pt idx="5533">
                  <c:v>103.69</c:v>
                </c:pt>
                <c:pt idx="5534">
                  <c:v>103.75</c:v>
                </c:pt>
                <c:pt idx="5535">
                  <c:v>103.8</c:v>
                </c:pt>
                <c:pt idx="5536">
                  <c:v>103.84</c:v>
                </c:pt>
                <c:pt idx="5537">
                  <c:v>103.89</c:v>
                </c:pt>
                <c:pt idx="5538">
                  <c:v>103.97</c:v>
                </c:pt>
                <c:pt idx="5539">
                  <c:v>104.04</c:v>
                </c:pt>
                <c:pt idx="5540">
                  <c:v>104.1</c:v>
                </c:pt>
                <c:pt idx="5541">
                  <c:v>104.18</c:v>
                </c:pt>
                <c:pt idx="5542">
                  <c:v>104.26</c:v>
                </c:pt>
                <c:pt idx="5543">
                  <c:v>104.34</c:v>
                </c:pt>
                <c:pt idx="5544">
                  <c:v>104.45</c:v>
                </c:pt>
                <c:pt idx="5545">
                  <c:v>104.57</c:v>
                </c:pt>
                <c:pt idx="5546">
                  <c:v>104.69</c:v>
                </c:pt>
                <c:pt idx="5547">
                  <c:v>104.8</c:v>
                </c:pt>
                <c:pt idx="5548">
                  <c:v>104.92</c:v>
                </c:pt>
                <c:pt idx="5549">
                  <c:v>105.04</c:v>
                </c:pt>
                <c:pt idx="5550">
                  <c:v>105.17</c:v>
                </c:pt>
                <c:pt idx="5551">
                  <c:v>105.26</c:v>
                </c:pt>
                <c:pt idx="5552">
                  <c:v>105.35</c:v>
                </c:pt>
                <c:pt idx="5553">
                  <c:v>105.42</c:v>
                </c:pt>
                <c:pt idx="5554">
                  <c:v>105.49</c:v>
                </c:pt>
                <c:pt idx="5555">
                  <c:v>105.54</c:v>
                </c:pt>
                <c:pt idx="5556">
                  <c:v>105.58</c:v>
                </c:pt>
                <c:pt idx="5557">
                  <c:v>105.6</c:v>
                </c:pt>
                <c:pt idx="5558">
                  <c:v>105.61</c:v>
                </c:pt>
                <c:pt idx="5559">
                  <c:v>105.6</c:v>
                </c:pt>
                <c:pt idx="5560">
                  <c:v>105.6</c:v>
                </c:pt>
                <c:pt idx="5561">
                  <c:v>105.59</c:v>
                </c:pt>
                <c:pt idx="5562">
                  <c:v>105.57</c:v>
                </c:pt>
                <c:pt idx="5563">
                  <c:v>105.56</c:v>
                </c:pt>
                <c:pt idx="5564">
                  <c:v>105.55</c:v>
                </c:pt>
                <c:pt idx="5565">
                  <c:v>105.53</c:v>
                </c:pt>
                <c:pt idx="5566">
                  <c:v>105.52</c:v>
                </c:pt>
                <c:pt idx="5567">
                  <c:v>105.52</c:v>
                </c:pt>
                <c:pt idx="5568">
                  <c:v>105.54</c:v>
                </c:pt>
                <c:pt idx="5569">
                  <c:v>105.55</c:v>
                </c:pt>
                <c:pt idx="5570">
                  <c:v>105.56</c:v>
                </c:pt>
                <c:pt idx="5571">
                  <c:v>105.56</c:v>
                </c:pt>
                <c:pt idx="5572">
                  <c:v>105.55</c:v>
                </c:pt>
                <c:pt idx="5573">
                  <c:v>105.56</c:v>
                </c:pt>
                <c:pt idx="5574">
                  <c:v>105.56</c:v>
                </c:pt>
                <c:pt idx="5575">
                  <c:v>105.55</c:v>
                </c:pt>
                <c:pt idx="5576">
                  <c:v>105.54</c:v>
                </c:pt>
                <c:pt idx="5577">
                  <c:v>105.53</c:v>
                </c:pt>
                <c:pt idx="5578">
                  <c:v>105.5</c:v>
                </c:pt>
                <c:pt idx="5579">
                  <c:v>105.48</c:v>
                </c:pt>
                <c:pt idx="5580">
                  <c:v>105.46</c:v>
                </c:pt>
                <c:pt idx="5581">
                  <c:v>105.43</c:v>
                </c:pt>
                <c:pt idx="5582">
                  <c:v>105.42</c:v>
                </c:pt>
                <c:pt idx="5583">
                  <c:v>105.42</c:v>
                </c:pt>
                <c:pt idx="5584">
                  <c:v>105.42</c:v>
                </c:pt>
                <c:pt idx="5585">
                  <c:v>105.44</c:v>
                </c:pt>
                <c:pt idx="5586">
                  <c:v>105.46</c:v>
                </c:pt>
                <c:pt idx="5587">
                  <c:v>105.5</c:v>
                </c:pt>
                <c:pt idx="5588">
                  <c:v>105.52</c:v>
                </c:pt>
                <c:pt idx="5589">
                  <c:v>105.54</c:v>
                </c:pt>
                <c:pt idx="5590">
                  <c:v>105.56</c:v>
                </c:pt>
                <c:pt idx="5591">
                  <c:v>105.59</c:v>
                </c:pt>
                <c:pt idx="5592">
                  <c:v>105.62</c:v>
                </c:pt>
                <c:pt idx="5593">
                  <c:v>105.62</c:v>
                </c:pt>
                <c:pt idx="5594">
                  <c:v>105.63</c:v>
                </c:pt>
                <c:pt idx="5595">
                  <c:v>105.65</c:v>
                </c:pt>
                <c:pt idx="5596">
                  <c:v>105.68</c:v>
                </c:pt>
                <c:pt idx="5597">
                  <c:v>105.7</c:v>
                </c:pt>
                <c:pt idx="5598">
                  <c:v>105.73</c:v>
                </c:pt>
                <c:pt idx="5599">
                  <c:v>105.76</c:v>
                </c:pt>
                <c:pt idx="5600">
                  <c:v>105.79</c:v>
                </c:pt>
                <c:pt idx="5601">
                  <c:v>105.81</c:v>
                </c:pt>
                <c:pt idx="5602">
                  <c:v>105.82</c:v>
                </c:pt>
                <c:pt idx="5603">
                  <c:v>105.84</c:v>
                </c:pt>
                <c:pt idx="5604">
                  <c:v>105.86</c:v>
                </c:pt>
                <c:pt idx="5605">
                  <c:v>105.88</c:v>
                </c:pt>
                <c:pt idx="5606">
                  <c:v>105.9</c:v>
                </c:pt>
                <c:pt idx="5607">
                  <c:v>105.91</c:v>
                </c:pt>
                <c:pt idx="5608">
                  <c:v>105.92</c:v>
                </c:pt>
                <c:pt idx="5609">
                  <c:v>105.92</c:v>
                </c:pt>
                <c:pt idx="5610">
                  <c:v>105.91</c:v>
                </c:pt>
                <c:pt idx="5611">
                  <c:v>105.9</c:v>
                </c:pt>
                <c:pt idx="5612">
                  <c:v>105.9</c:v>
                </c:pt>
                <c:pt idx="5613">
                  <c:v>105.92</c:v>
                </c:pt>
                <c:pt idx="5614">
                  <c:v>105.93</c:v>
                </c:pt>
                <c:pt idx="5615">
                  <c:v>105.95</c:v>
                </c:pt>
                <c:pt idx="5616">
                  <c:v>105.97</c:v>
                </c:pt>
                <c:pt idx="5617">
                  <c:v>105.99</c:v>
                </c:pt>
                <c:pt idx="5618">
                  <c:v>106.02</c:v>
                </c:pt>
                <c:pt idx="5619">
                  <c:v>106.04</c:v>
                </c:pt>
                <c:pt idx="5620">
                  <c:v>106.07</c:v>
                </c:pt>
                <c:pt idx="5621">
                  <c:v>106.1</c:v>
                </c:pt>
                <c:pt idx="5622">
                  <c:v>106.13</c:v>
                </c:pt>
                <c:pt idx="5623">
                  <c:v>106.15</c:v>
                </c:pt>
                <c:pt idx="5624">
                  <c:v>106.18</c:v>
                </c:pt>
                <c:pt idx="5625">
                  <c:v>106.21</c:v>
                </c:pt>
                <c:pt idx="5626">
                  <c:v>106.24</c:v>
                </c:pt>
                <c:pt idx="5627">
                  <c:v>106.25</c:v>
                </c:pt>
                <c:pt idx="5628">
                  <c:v>106.26</c:v>
                </c:pt>
                <c:pt idx="5629">
                  <c:v>106.25</c:v>
                </c:pt>
                <c:pt idx="5630">
                  <c:v>106.25</c:v>
                </c:pt>
                <c:pt idx="5631">
                  <c:v>106.25</c:v>
                </c:pt>
                <c:pt idx="5632">
                  <c:v>106.25</c:v>
                </c:pt>
                <c:pt idx="5633">
                  <c:v>106.23</c:v>
                </c:pt>
                <c:pt idx="5634">
                  <c:v>106.21</c:v>
                </c:pt>
                <c:pt idx="5635">
                  <c:v>106.18</c:v>
                </c:pt>
                <c:pt idx="5636">
                  <c:v>106.16</c:v>
                </c:pt>
                <c:pt idx="5637">
                  <c:v>106.14</c:v>
                </c:pt>
                <c:pt idx="5638">
                  <c:v>106.12</c:v>
                </c:pt>
                <c:pt idx="5639">
                  <c:v>106.11</c:v>
                </c:pt>
                <c:pt idx="5640">
                  <c:v>106.1</c:v>
                </c:pt>
                <c:pt idx="5641">
                  <c:v>106.09</c:v>
                </c:pt>
                <c:pt idx="5642">
                  <c:v>106.07</c:v>
                </c:pt>
                <c:pt idx="5643">
                  <c:v>106.07</c:v>
                </c:pt>
                <c:pt idx="5644">
                  <c:v>106.08</c:v>
                </c:pt>
                <c:pt idx="5645">
                  <c:v>106.1</c:v>
                </c:pt>
                <c:pt idx="5646">
                  <c:v>106.13</c:v>
                </c:pt>
                <c:pt idx="5647">
                  <c:v>106.16</c:v>
                </c:pt>
                <c:pt idx="5648">
                  <c:v>106.19</c:v>
                </c:pt>
                <c:pt idx="5649">
                  <c:v>106.22</c:v>
                </c:pt>
                <c:pt idx="5650">
                  <c:v>106.23</c:v>
                </c:pt>
                <c:pt idx="5651">
                  <c:v>106.25</c:v>
                </c:pt>
                <c:pt idx="5652">
                  <c:v>106.27</c:v>
                </c:pt>
                <c:pt idx="5653">
                  <c:v>106.27</c:v>
                </c:pt>
                <c:pt idx="5654">
                  <c:v>106.28</c:v>
                </c:pt>
                <c:pt idx="5655">
                  <c:v>106.29</c:v>
                </c:pt>
                <c:pt idx="5656">
                  <c:v>106.29</c:v>
                </c:pt>
                <c:pt idx="5657">
                  <c:v>106.29</c:v>
                </c:pt>
                <c:pt idx="5658">
                  <c:v>106.28</c:v>
                </c:pt>
                <c:pt idx="5659">
                  <c:v>106.27</c:v>
                </c:pt>
                <c:pt idx="5660">
                  <c:v>106.25</c:v>
                </c:pt>
                <c:pt idx="5661">
                  <c:v>106.23</c:v>
                </c:pt>
                <c:pt idx="5662">
                  <c:v>106.21</c:v>
                </c:pt>
                <c:pt idx="5663">
                  <c:v>106.19</c:v>
                </c:pt>
                <c:pt idx="5664">
                  <c:v>106.18</c:v>
                </c:pt>
                <c:pt idx="5665">
                  <c:v>106.18</c:v>
                </c:pt>
                <c:pt idx="5666">
                  <c:v>106.18</c:v>
                </c:pt>
                <c:pt idx="5667">
                  <c:v>106.19</c:v>
                </c:pt>
                <c:pt idx="5668">
                  <c:v>106.2</c:v>
                </c:pt>
                <c:pt idx="5669">
                  <c:v>106.21</c:v>
                </c:pt>
                <c:pt idx="5670">
                  <c:v>106.23</c:v>
                </c:pt>
                <c:pt idx="5671">
                  <c:v>106.24</c:v>
                </c:pt>
                <c:pt idx="5672">
                  <c:v>106.26</c:v>
                </c:pt>
                <c:pt idx="5673">
                  <c:v>106.28</c:v>
                </c:pt>
                <c:pt idx="5674">
                  <c:v>106.3</c:v>
                </c:pt>
                <c:pt idx="5675">
                  <c:v>106.31</c:v>
                </c:pt>
                <c:pt idx="5676">
                  <c:v>106.32</c:v>
                </c:pt>
                <c:pt idx="5677">
                  <c:v>106.33</c:v>
                </c:pt>
                <c:pt idx="5678">
                  <c:v>106.33</c:v>
                </c:pt>
                <c:pt idx="5679">
                  <c:v>106.32</c:v>
                </c:pt>
                <c:pt idx="5680">
                  <c:v>106.31</c:v>
                </c:pt>
                <c:pt idx="5681">
                  <c:v>106.31</c:v>
                </c:pt>
                <c:pt idx="5682">
                  <c:v>106.3</c:v>
                </c:pt>
                <c:pt idx="5683">
                  <c:v>106.3</c:v>
                </c:pt>
                <c:pt idx="5684">
                  <c:v>106.29</c:v>
                </c:pt>
                <c:pt idx="5685">
                  <c:v>106.28</c:v>
                </c:pt>
                <c:pt idx="5686">
                  <c:v>106.28</c:v>
                </c:pt>
                <c:pt idx="5687">
                  <c:v>106.28</c:v>
                </c:pt>
                <c:pt idx="5688">
                  <c:v>106.29</c:v>
                </c:pt>
                <c:pt idx="5689">
                  <c:v>106.31</c:v>
                </c:pt>
                <c:pt idx="5690">
                  <c:v>106.34</c:v>
                </c:pt>
                <c:pt idx="5691">
                  <c:v>106.36</c:v>
                </c:pt>
                <c:pt idx="5692">
                  <c:v>106.39</c:v>
                </c:pt>
                <c:pt idx="5693">
                  <c:v>106.42</c:v>
                </c:pt>
                <c:pt idx="5694">
                  <c:v>106.43</c:v>
                </c:pt>
                <c:pt idx="5695">
                  <c:v>106.44</c:v>
                </c:pt>
                <c:pt idx="5696">
                  <c:v>106.45</c:v>
                </c:pt>
                <c:pt idx="5697">
                  <c:v>106.45</c:v>
                </c:pt>
                <c:pt idx="5698">
                  <c:v>106.45</c:v>
                </c:pt>
                <c:pt idx="5699">
                  <c:v>106.46</c:v>
                </c:pt>
                <c:pt idx="5700">
                  <c:v>106.49</c:v>
                </c:pt>
                <c:pt idx="5701">
                  <c:v>106.5</c:v>
                </c:pt>
                <c:pt idx="5702">
                  <c:v>106.49</c:v>
                </c:pt>
                <c:pt idx="5703">
                  <c:v>106.49</c:v>
                </c:pt>
                <c:pt idx="5704">
                  <c:v>106.49</c:v>
                </c:pt>
                <c:pt idx="5705">
                  <c:v>106.47</c:v>
                </c:pt>
                <c:pt idx="5706">
                  <c:v>106.43</c:v>
                </c:pt>
                <c:pt idx="5707">
                  <c:v>106.4</c:v>
                </c:pt>
                <c:pt idx="5708">
                  <c:v>106.35</c:v>
                </c:pt>
                <c:pt idx="5709">
                  <c:v>106.3</c:v>
                </c:pt>
                <c:pt idx="5710">
                  <c:v>106.23</c:v>
                </c:pt>
                <c:pt idx="5711">
                  <c:v>106.15</c:v>
                </c:pt>
                <c:pt idx="5712">
                  <c:v>106.05</c:v>
                </c:pt>
                <c:pt idx="5713">
                  <c:v>105.94</c:v>
                </c:pt>
                <c:pt idx="5714">
                  <c:v>105.82</c:v>
                </c:pt>
                <c:pt idx="5715">
                  <c:v>105.68</c:v>
                </c:pt>
                <c:pt idx="5716">
                  <c:v>105.53</c:v>
                </c:pt>
                <c:pt idx="5717">
                  <c:v>105.35</c:v>
                </c:pt>
                <c:pt idx="5718">
                  <c:v>105.17</c:v>
                </c:pt>
                <c:pt idx="5719">
                  <c:v>104.96</c:v>
                </c:pt>
                <c:pt idx="5720">
                  <c:v>104.74</c:v>
                </c:pt>
                <c:pt idx="5721">
                  <c:v>104.51</c:v>
                </c:pt>
                <c:pt idx="5722">
                  <c:v>104.28</c:v>
                </c:pt>
                <c:pt idx="5723">
                  <c:v>104.04</c:v>
                </c:pt>
                <c:pt idx="5724">
                  <c:v>103.78</c:v>
                </c:pt>
                <c:pt idx="5725">
                  <c:v>103.51</c:v>
                </c:pt>
                <c:pt idx="5726">
                  <c:v>103.25</c:v>
                </c:pt>
                <c:pt idx="5727">
                  <c:v>103</c:v>
                </c:pt>
                <c:pt idx="5728">
                  <c:v>102.75</c:v>
                </c:pt>
                <c:pt idx="5729">
                  <c:v>102.51</c:v>
                </c:pt>
                <c:pt idx="5730">
                  <c:v>102.28</c:v>
                </c:pt>
                <c:pt idx="5731">
                  <c:v>102.03</c:v>
                </c:pt>
                <c:pt idx="5732">
                  <c:v>101.8</c:v>
                </c:pt>
                <c:pt idx="5733">
                  <c:v>101.57</c:v>
                </c:pt>
                <c:pt idx="5734">
                  <c:v>101.33</c:v>
                </c:pt>
                <c:pt idx="5735">
                  <c:v>101.11</c:v>
                </c:pt>
                <c:pt idx="5736">
                  <c:v>100.86</c:v>
                </c:pt>
                <c:pt idx="5737">
                  <c:v>100.6</c:v>
                </c:pt>
                <c:pt idx="5738">
                  <c:v>100.35</c:v>
                </c:pt>
                <c:pt idx="5739">
                  <c:v>100.11</c:v>
                </c:pt>
                <c:pt idx="5740">
                  <c:v>99.858999999999995</c:v>
                </c:pt>
                <c:pt idx="5741">
                  <c:v>99.608999999999995</c:v>
                </c:pt>
                <c:pt idx="5742">
                  <c:v>99.366</c:v>
                </c:pt>
                <c:pt idx="5743">
                  <c:v>99.120999999999995</c:v>
                </c:pt>
                <c:pt idx="5744">
                  <c:v>98.88</c:v>
                </c:pt>
                <c:pt idx="5745">
                  <c:v>98.634</c:v>
                </c:pt>
                <c:pt idx="5746">
                  <c:v>98.388999999999996</c:v>
                </c:pt>
                <c:pt idx="5747">
                  <c:v>98.14</c:v>
                </c:pt>
                <c:pt idx="5748">
                  <c:v>97.894999999999996</c:v>
                </c:pt>
                <c:pt idx="5749">
                  <c:v>97.655000000000001</c:v>
                </c:pt>
                <c:pt idx="5750">
                  <c:v>97.412000000000006</c:v>
                </c:pt>
                <c:pt idx="5751">
                  <c:v>97.179000000000002</c:v>
                </c:pt>
                <c:pt idx="5752">
                  <c:v>96.965999999999994</c:v>
                </c:pt>
                <c:pt idx="5753">
                  <c:v>96.757999999999996</c:v>
                </c:pt>
                <c:pt idx="5754">
                  <c:v>96.555000000000007</c:v>
                </c:pt>
                <c:pt idx="5755">
                  <c:v>96.358000000000004</c:v>
                </c:pt>
                <c:pt idx="5756">
                  <c:v>96.159000000000006</c:v>
                </c:pt>
                <c:pt idx="5757">
                  <c:v>95.957999999999998</c:v>
                </c:pt>
                <c:pt idx="5758">
                  <c:v>95.756</c:v>
                </c:pt>
                <c:pt idx="5759">
                  <c:v>95.549000000000007</c:v>
                </c:pt>
                <c:pt idx="5760">
                  <c:v>95.334999999999994</c:v>
                </c:pt>
                <c:pt idx="5761">
                  <c:v>95.113</c:v>
                </c:pt>
                <c:pt idx="5762">
                  <c:v>94.9</c:v>
                </c:pt>
                <c:pt idx="5763">
                  <c:v>94.698999999999998</c:v>
                </c:pt>
                <c:pt idx="5764">
                  <c:v>94.49</c:v>
                </c:pt>
                <c:pt idx="5765">
                  <c:v>94.290999999999997</c:v>
                </c:pt>
                <c:pt idx="5766">
                  <c:v>94.105000000000004</c:v>
                </c:pt>
                <c:pt idx="5767">
                  <c:v>93.923000000000002</c:v>
                </c:pt>
                <c:pt idx="5768">
                  <c:v>93.75</c:v>
                </c:pt>
                <c:pt idx="5769">
                  <c:v>93.584000000000003</c:v>
                </c:pt>
                <c:pt idx="5770">
                  <c:v>93.42</c:v>
                </c:pt>
                <c:pt idx="5771">
                  <c:v>93.266000000000005</c:v>
                </c:pt>
                <c:pt idx="5772">
                  <c:v>93.120999999999995</c:v>
                </c:pt>
                <c:pt idx="5773">
                  <c:v>92.971999999999994</c:v>
                </c:pt>
                <c:pt idx="5774">
                  <c:v>92.825000000000003</c:v>
                </c:pt>
                <c:pt idx="5775">
                  <c:v>92.683999999999997</c:v>
                </c:pt>
                <c:pt idx="5776">
                  <c:v>92.546000000000006</c:v>
                </c:pt>
                <c:pt idx="5777">
                  <c:v>92.412000000000006</c:v>
                </c:pt>
                <c:pt idx="5778">
                  <c:v>92.281999999999996</c:v>
                </c:pt>
                <c:pt idx="5779">
                  <c:v>92.156999999999996</c:v>
                </c:pt>
                <c:pt idx="5780">
                  <c:v>92.025999999999996</c:v>
                </c:pt>
                <c:pt idx="5781">
                  <c:v>91.903000000000006</c:v>
                </c:pt>
                <c:pt idx="5782">
                  <c:v>91.792000000000002</c:v>
                </c:pt>
                <c:pt idx="5783">
                  <c:v>91.692999999999998</c:v>
                </c:pt>
                <c:pt idx="5784">
                  <c:v>91.596000000000004</c:v>
                </c:pt>
                <c:pt idx="5785">
                  <c:v>91.501000000000005</c:v>
                </c:pt>
                <c:pt idx="5786">
                  <c:v>91.412000000000006</c:v>
                </c:pt>
                <c:pt idx="5787">
                  <c:v>91.331000000000003</c:v>
                </c:pt>
                <c:pt idx="5788">
                  <c:v>91.244</c:v>
                </c:pt>
                <c:pt idx="5789">
                  <c:v>91.156999999999996</c:v>
                </c:pt>
                <c:pt idx="5790">
                  <c:v>91.076999999999998</c:v>
                </c:pt>
                <c:pt idx="5791">
                  <c:v>90.995999999999995</c:v>
                </c:pt>
                <c:pt idx="5792">
                  <c:v>90.915999999999997</c:v>
                </c:pt>
                <c:pt idx="5793">
                  <c:v>90.834000000000003</c:v>
                </c:pt>
                <c:pt idx="5794">
                  <c:v>90.736999999999995</c:v>
                </c:pt>
                <c:pt idx="5795">
                  <c:v>90.641000000000005</c:v>
                </c:pt>
                <c:pt idx="5796">
                  <c:v>90.554000000000002</c:v>
                </c:pt>
                <c:pt idx="5797">
                  <c:v>90.465000000000003</c:v>
                </c:pt>
                <c:pt idx="5798">
                  <c:v>90.375</c:v>
                </c:pt>
                <c:pt idx="5799">
                  <c:v>90.307000000000002</c:v>
                </c:pt>
                <c:pt idx="5800">
                  <c:v>90.245000000000005</c:v>
                </c:pt>
                <c:pt idx="5801">
                  <c:v>90.183000000000007</c:v>
                </c:pt>
                <c:pt idx="5802">
                  <c:v>90.138999999999996</c:v>
                </c:pt>
                <c:pt idx="5803">
                  <c:v>90.108000000000004</c:v>
                </c:pt>
                <c:pt idx="5804">
                  <c:v>90.07</c:v>
                </c:pt>
                <c:pt idx="5805">
                  <c:v>90.034000000000006</c:v>
                </c:pt>
                <c:pt idx="5806">
                  <c:v>90.007999999999996</c:v>
                </c:pt>
                <c:pt idx="5807">
                  <c:v>89.99</c:v>
                </c:pt>
                <c:pt idx="5808">
                  <c:v>89.983999999999995</c:v>
                </c:pt>
                <c:pt idx="5809">
                  <c:v>89.98</c:v>
                </c:pt>
                <c:pt idx="5810">
                  <c:v>89.977999999999994</c:v>
                </c:pt>
                <c:pt idx="5811">
                  <c:v>89.989000000000004</c:v>
                </c:pt>
                <c:pt idx="5812">
                  <c:v>90.004000000000005</c:v>
                </c:pt>
                <c:pt idx="5813">
                  <c:v>90.019000000000005</c:v>
                </c:pt>
                <c:pt idx="5814">
                  <c:v>90.03</c:v>
                </c:pt>
                <c:pt idx="5815">
                  <c:v>90.037999999999997</c:v>
                </c:pt>
                <c:pt idx="5816">
                  <c:v>90.06</c:v>
                </c:pt>
                <c:pt idx="5817">
                  <c:v>90.091999999999999</c:v>
                </c:pt>
                <c:pt idx="5818">
                  <c:v>90.105000000000004</c:v>
                </c:pt>
                <c:pt idx="5819">
                  <c:v>90.119</c:v>
                </c:pt>
                <c:pt idx="5820">
                  <c:v>90.129000000000005</c:v>
                </c:pt>
                <c:pt idx="5821">
                  <c:v>90.114000000000004</c:v>
                </c:pt>
                <c:pt idx="5822">
                  <c:v>90.105000000000004</c:v>
                </c:pt>
                <c:pt idx="5823">
                  <c:v>90.093000000000004</c:v>
                </c:pt>
                <c:pt idx="5824">
                  <c:v>90.070999999999998</c:v>
                </c:pt>
                <c:pt idx="5825">
                  <c:v>90.04</c:v>
                </c:pt>
                <c:pt idx="5826">
                  <c:v>90.009</c:v>
                </c:pt>
                <c:pt idx="5827">
                  <c:v>89.977000000000004</c:v>
                </c:pt>
                <c:pt idx="5828">
                  <c:v>89.945999999999998</c:v>
                </c:pt>
                <c:pt idx="5829">
                  <c:v>89.915999999999997</c:v>
                </c:pt>
                <c:pt idx="5830">
                  <c:v>89.888000000000005</c:v>
                </c:pt>
                <c:pt idx="5831">
                  <c:v>89.86</c:v>
                </c:pt>
                <c:pt idx="5832">
                  <c:v>89.838999999999999</c:v>
                </c:pt>
                <c:pt idx="5833">
                  <c:v>89.825000000000003</c:v>
                </c:pt>
                <c:pt idx="5834">
                  <c:v>89.819000000000003</c:v>
                </c:pt>
                <c:pt idx="5835">
                  <c:v>89.817999999999998</c:v>
                </c:pt>
                <c:pt idx="5836">
                  <c:v>89.822999999999993</c:v>
                </c:pt>
                <c:pt idx="5837">
                  <c:v>89.84</c:v>
                </c:pt>
                <c:pt idx="5838">
                  <c:v>89.861000000000004</c:v>
                </c:pt>
                <c:pt idx="5839">
                  <c:v>89.876999999999995</c:v>
                </c:pt>
                <c:pt idx="5840">
                  <c:v>89.902000000000001</c:v>
                </c:pt>
                <c:pt idx="5841">
                  <c:v>89.94</c:v>
                </c:pt>
                <c:pt idx="5842">
                  <c:v>89.974999999999994</c:v>
                </c:pt>
                <c:pt idx="5843">
                  <c:v>89.998000000000005</c:v>
                </c:pt>
                <c:pt idx="5844">
                  <c:v>90.036000000000001</c:v>
                </c:pt>
                <c:pt idx="5845">
                  <c:v>90.069000000000003</c:v>
                </c:pt>
                <c:pt idx="5846">
                  <c:v>90.087000000000003</c:v>
                </c:pt>
                <c:pt idx="5847">
                  <c:v>90.090999999999994</c:v>
                </c:pt>
                <c:pt idx="5848">
                  <c:v>90.084000000000003</c:v>
                </c:pt>
                <c:pt idx="5849">
                  <c:v>90.072999999999993</c:v>
                </c:pt>
                <c:pt idx="5850">
                  <c:v>90.063999999999993</c:v>
                </c:pt>
                <c:pt idx="5851">
                  <c:v>90.049000000000007</c:v>
                </c:pt>
                <c:pt idx="5852">
                  <c:v>90.034000000000006</c:v>
                </c:pt>
                <c:pt idx="5853">
                  <c:v>90.02</c:v>
                </c:pt>
                <c:pt idx="5854">
                  <c:v>90.006</c:v>
                </c:pt>
                <c:pt idx="5855">
                  <c:v>89.99</c:v>
                </c:pt>
                <c:pt idx="5856">
                  <c:v>89.977999999999994</c:v>
                </c:pt>
                <c:pt idx="5857">
                  <c:v>89.97</c:v>
                </c:pt>
                <c:pt idx="5858">
                  <c:v>89.959000000000003</c:v>
                </c:pt>
                <c:pt idx="5859">
                  <c:v>89.942999999999998</c:v>
                </c:pt>
                <c:pt idx="5860">
                  <c:v>89.927999999999997</c:v>
                </c:pt>
                <c:pt idx="5861">
                  <c:v>89.917000000000002</c:v>
                </c:pt>
                <c:pt idx="5862">
                  <c:v>89.908000000000001</c:v>
                </c:pt>
                <c:pt idx="5863">
                  <c:v>89.905000000000001</c:v>
                </c:pt>
                <c:pt idx="5864">
                  <c:v>89.903999999999996</c:v>
                </c:pt>
                <c:pt idx="5865">
                  <c:v>89.912000000000006</c:v>
                </c:pt>
                <c:pt idx="5866">
                  <c:v>89.921999999999997</c:v>
                </c:pt>
                <c:pt idx="5867">
                  <c:v>89.936999999999998</c:v>
                </c:pt>
                <c:pt idx="5868">
                  <c:v>89.954999999999998</c:v>
                </c:pt>
                <c:pt idx="5869">
                  <c:v>89.975999999999999</c:v>
                </c:pt>
                <c:pt idx="5870">
                  <c:v>90.003</c:v>
                </c:pt>
                <c:pt idx="5871">
                  <c:v>90.034000000000006</c:v>
                </c:pt>
                <c:pt idx="5872">
                  <c:v>90.06</c:v>
                </c:pt>
                <c:pt idx="5873">
                  <c:v>90.081999999999994</c:v>
                </c:pt>
                <c:pt idx="5874">
                  <c:v>90.106999999999999</c:v>
                </c:pt>
                <c:pt idx="5875">
                  <c:v>90.132000000000005</c:v>
                </c:pt>
                <c:pt idx="5876">
                  <c:v>90.155000000000001</c:v>
                </c:pt>
                <c:pt idx="5877">
                  <c:v>90.185000000000002</c:v>
                </c:pt>
                <c:pt idx="5878">
                  <c:v>90.212999999999994</c:v>
                </c:pt>
                <c:pt idx="5879">
                  <c:v>90.239000000000004</c:v>
                </c:pt>
                <c:pt idx="5880">
                  <c:v>90.268000000000001</c:v>
                </c:pt>
                <c:pt idx="5881">
                  <c:v>90.293999999999997</c:v>
                </c:pt>
                <c:pt idx="5882">
                  <c:v>90.314999999999998</c:v>
                </c:pt>
                <c:pt idx="5883">
                  <c:v>90.33</c:v>
                </c:pt>
                <c:pt idx="5884">
                  <c:v>90.35</c:v>
                </c:pt>
                <c:pt idx="5885">
                  <c:v>90.367999999999995</c:v>
                </c:pt>
                <c:pt idx="5886">
                  <c:v>90.393000000000001</c:v>
                </c:pt>
                <c:pt idx="5887">
                  <c:v>90.432000000000002</c:v>
                </c:pt>
                <c:pt idx="5888">
                  <c:v>90.48</c:v>
                </c:pt>
                <c:pt idx="5889">
                  <c:v>90.543000000000006</c:v>
                </c:pt>
                <c:pt idx="5890">
                  <c:v>90.585999999999999</c:v>
                </c:pt>
                <c:pt idx="5891">
                  <c:v>90.620999999999995</c:v>
                </c:pt>
                <c:pt idx="5892">
                  <c:v>90.662999999999997</c:v>
                </c:pt>
                <c:pt idx="5893">
                  <c:v>90.688999999999993</c:v>
                </c:pt>
                <c:pt idx="5894">
                  <c:v>90.686999999999998</c:v>
                </c:pt>
                <c:pt idx="5895">
                  <c:v>90.679000000000002</c:v>
                </c:pt>
                <c:pt idx="5896">
                  <c:v>90.686000000000007</c:v>
                </c:pt>
                <c:pt idx="5897">
                  <c:v>90.700999999999993</c:v>
                </c:pt>
                <c:pt idx="5898">
                  <c:v>90.7</c:v>
                </c:pt>
                <c:pt idx="5899">
                  <c:v>90.698999999999998</c:v>
                </c:pt>
                <c:pt idx="5900">
                  <c:v>90.710999999999999</c:v>
                </c:pt>
                <c:pt idx="5901">
                  <c:v>90.721000000000004</c:v>
                </c:pt>
                <c:pt idx="5902">
                  <c:v>90.731999999999999</c:v>
                </c:pt>
                <c:pt idx="5903">
                  <c:v>90.73</c:v>
                </c:pt>
                <c:pt idx="5904">
                  <c:v>90.733000000000004</c:v>
                </c:pt>
                <c:pt idx="5905">
                  <c:v>90.731999999999999</c:v>
                </c:pt>
                <c:pt idx="5906">
                  <c:v>90.724999999999994</c:v>
                </c:pt>
                <c:pt idx="5907">
                  <c:v>90.721999999999994</c:v>
                </c:pt>
                <c:pt idx="5908">
                  <c:v>90.72</c:v>
                </c:pt>
                <c:pt idx="5909">
                  <c:v>90.718000000000004</c:v>
                </c:pt>
                <c:pt idx="5910">
                  <c:v>90.721000000000004</c:v>
                </c:pt>
                <c:pt idx="5911">
                  <c:v>90.730999999999995</c:v>
                </c:pt>
                <c:pt idx="5912">
                  <c:v>90.751999999999995</c:v>
                </c:pt>
                <c:pt idx="5913">
                  <c:v>90.769000000000005</c:v>
                </c:pt>
                <c:pt idx="5914">
                  <c:v>90.781999999999996</c:v>
                </c:pt>
                <c:pt idx="5915">
                  <c:v>90.798000000000002</c:v>
                </c:pt>
                <c:pt idx="5916">
                  <c:v>90.825000000000003</c:v>
                </c:pt>
                <c:pt idx="5917">
                  <c:v>90.861999999999995</c:v>
                </c:pt>
                <c:pt idx="5918">
                  <c:v>90.906999999999996</c:v>
                </c:pt>
                <c:pt idx="5919">
                  <c:v>90.945999999999998</c:v>
                </c:pt>
                <c:pt idx="5920">
                  <c:v>90.986999999999995</c:v>
                </c:pt>
                <c:pt idx="5921">
                  <c:v>91.025999999999996</c:v>
                </c:pt>
                <c:pt idx="5922">
                  <c:v>91.064999999999998</c:v>
                </c:pt>
                <c:pt idx="5923">
                  <c:v>91.117999999999995</c:v>
                </c:pt>
                <c:pt idx="5924">
                  <c:v>91.18</c:v>
                </c:pt>
                <c:pt idx="5925">
                  <c:v>91.236000000000004</c:v>
                </c:pt>
                <c:pt idx="5926">
                  <c:v>91.271000000000001</c:v>
                </c:pt>
                <c:pt idx="5927">
                  <c:v>91.308000000000007</c:v>
                </c:pt>
                <c:pt idx="5928">
                  <c:v>91.353999999999999</c:v>
                </c:pt>
                <c:pt idx="5929">
                  <c:v>91.393000000000001</c:v>
                </c:pt>
                <c:pt idx="5930">
                  <c:v>91.436999999999998</c:v>
                </c:pt>
                <c:pt idx="5931">
                  <c:v>91.483000000000004</c:v>
                </c:pt>
                <c:pt idx="5932">
                  <c:v>91.522999999999996</c:v>
                </c:pt>
                <c:pt idx="5933">
                  <c:v>91.569000000000003</c:v>
                </c:pt>
                <c:pt idx="5934">
                  <c:v>91.608999999999995</c:v>
                </c:pt>
                <c:pt idx="5935">
                  <c:v>91.650999999999996</c:v>
                </c:pt>
                <c:pt idx="5936">
                  <c:v>91.683999999999997</c:v>
                </c:pt>
                <c:pt idx="5937">
                  <c:v>91.725999999999999</c:v>
                </c:pt>
                <c:pt idx="5938">
                  <c:v>91.765000000000001</c:v>
                </c:pt>
                <c:pt idx="5939">
                  <c:v>91.796000000000006</c:v>
                </c:pt>
                <c:pt idx="5940">
                  <c:v>91.846000000000004</c:v>
                </c:pt>
                <c:pt idx="5941">
                  <c:v>91.894999999999996</c:v>
                </c:pt>
                <c:pt idx="5942">
                  <c:v>91.936000000000007</c:v>
                </c:pt>
                <c:pt idx="5943">
                  <c:v>91.98</c:v>
                </c:pt>
                <c:pt idx="5944">
                  <c:v>92.028000000000006</c:v>
                </c:pt>
                <c:pt idx="5945">
                  <c:v>92.069000000000003</c:v>
                </c:pt>
                <c:pt idx="5946">
                  <c:v>92.105000000000004</c:v>
                </c:pt>
                <c:pt idx="5947">
                  <c:v>92.152000000000001</c:v>
                </c:pt>
                <c:pt idx="5948">
                  <c:v>92.21</c:v>
                </c:pt>
                <c:pt idx="5949">
                  <c:v>92.254999999999995</c:v>
                </c:pt>
                <c:pt idx="5950">
                  <c:v>92.298000000000002</c:v>
                </c:pt>
                <c:pt idx="5951">
                  <c:v>92.344999999999999</c:v>
                </c:pt>
                <c:pt idx="5952">
                  <c:v>92.388999999999996</c:v>
                </c:pt>
                <c:pt idx="5953">
                  <c:v>92.421000000000006</c:v>
                </c:pt>
                <c:pt idx="5954">
                  <c:v>92.454999999999998</c:v>
                </c:pt>
                <c:pt idx="5955">
                  <c:v>92.483000000000004</c:v>
                </c:pt>
                <c:pt idx="5956">
                  <c:v>92.516000000000005</c:v>
                </c:pt>
                <c:pt idx="5957">
                  <c:v>92.548000000000002</c:v>
                </c:pt>
                <c:pt idx="5958">
                  <c:v>92.573999999999998</c:v>
                </c:pt>
                <c:pt idx="5959">
                  <c:v>92.596000000000004</c:v>
                </c:pt>
                <c:pt idx="5960">
                  <c:v>92.608000000000004</c:v>
                </c:pt>
                <c:pt idx="5961">
                  <c:v>92.611000000000004</c:v>
                </c:pt>
                <c:pt idx="5962">
                  <c:v>92.608000000000004</c:v>
                </c:pt>
                <c:pt idx="5963">
                  <c:v>92.61</c:v>
                </c:pt>
                <c:pt idx="5964">
                  <c:v>92.616</c:v>
                </c:pt>
                <c:pt idx="5965">
                  <c:v>92.603999999999999</c:v>
                </c:pt>
                <c:pt idx="5966">
                  <c:v>92.584999999999994</c:v>
                </c:pt>
                <c:pt idx="5967">
                  <c:v>92.575999999999993</c:v>
                </c:pt>
                <c:pt idx="5968">
                  <c:v>92.549000000000007</c:v>
                </c:pt>
                <c:pt idx="5969">
                  <c:v>92.528000000000006</c:v>
                </c:pt>
                <c:pt idx="5970">
                  <c:v>92.521000000000001</c:v>
                </c:pt>
                <c:pt idx="5971">
                  <c:v>92.504999999999995</c:v>
                </c:pt>
                <c:pt idx="5972">
                  <c:v>92.495000000000005</c:v>
                </c:pt>
                <c:pt idx="5973">
                  <c:v>92.49</c:v>
                </c:pt>
                <c:pt idx="5974">
                  <c:v>92.475999999999999</c:v>
                </c:pt>
                <c:pt idx="5975">
                  <c:v>92.462000000000003</c:v>
                </c:pt>
                <c:pt idx="5976">
                  <c:v>92.457999999999998</c:v>
                </c:pt>
                <c:pt idx="5977">
                  <c:v>92.459000000000003</c:v>
                </c:pt>
                <c:pt idx="5978">
                  <c:v>92.459000000000003</c:v>
                </c:pt>
                <c:pt idx="5979">
                  <c:v>92.459000000000003</c:v>
                </c:pt>
                <c:pt idx="5980">
                  <c:v>92.46</c:v>
                </c:pt>
                <c:pt idx="5981">
                  <c:v>92.451999999999998</c:v>
                </c:pt>
                <c:pt idx="5982">
                  <c:v>92.447999999999993</c:v>
                </c:pt>
                <c:pt idx="5983">
                  <c:v>92.454999999999998</c:v>
                </c:pt>
                <c:pt idx="5984">
                  <c:v>92.456999999999994</c:v>
                </c:pt>
                <c:pt idx="5985">
                  <c:v>92.453999999999994</c:v>
                </c:pt>
                <c:pt idx="5986">
                  <c:v>92.465999999999994</c:v>
                </c:pt>
                <c:pt idx="5987">
                  <c:v>92.484999999999999</c:v>
                </c:pt>
                <c:pt idx="5988">
                  <c:v>92.507000000000005</c:v>
                </c:pt>
                <c:pt idx="5989">
                  <c:v>92.516999999999996</c:v>
                </c:pt>
                <c:pt idx="5990">
                  <c:v>92.512</c:v>
                </c:pt>
                <c:pt idx="5991">
                  <c:v>92.506</c:v>
                </c:pt>
                <c:pt idx="5992">
                  <c:v>92.509</c:v>
                </c:pt>
                <c:pt idx="5993">
                  <c:v>92.519000000000005</c:v>
                </c:pt>
                <c:pt idx="5994">
                  <c:v>92.531000000000006</c:v>
                </c:pt>
                <c:pt idx="5995">
                  <c:v>92.537999999999997</c:v>
                </c:pt>
                <c:pt idx="5996">
                  <c:v>92.539000000000001</c:v>
                </c:pt>
                <c:pt idx="5997">
                  <c:v>92.536000000000001</c:v>
                </c:pt>
                <c:pt idx="5998">
                  <c:v>92.531999999999996</c:v>
                </c:pt>
                <c:pt idx="5999">
                  <c:v>92.533000000000001</c:v>
                </c:pt>
                <c:pt idx="6000">
                  <c:v>92.536000000000001</c:v>
                </c:pt>
                <c:pt idx="6001">
                  <c:v>92.531999999999996</c:v>
                </c:pt>
                <c:pt idx="6002">
                  <c:v>92.513999999999996</c:v>
                </c:pt>
                <c:pt idx="6003">
                  <c:v>92.494</c:v>
                </c:pt>
                <c:pt idx="6004">
                  <c:v>92.489000000000004</c:v>
                </c:pt>
                <c:pt idx="6005">
                  <c:v>92.497</c:v>
                </c:pt>
                <c:pt idx="6006">
                  <c:v>92.504000000000005</c:v>
                </c:pt>
                <c:pt idx="6007">
                  <c:v>92.516999999999996</c:v>
                </c:pt>
                <c:pt idx="6008">
                  <c:v>92.524000000000001</c:v>
                </c:pt>
                <c:pt idx="6009">
                  <c:v>92.531000000000006</c:v>
                </c:pt>
                <c:pt idx="6010">
                  <c:v>92.543000000000006</c:v>
                </c:pt>
                <c:pt idx="6011">
                  <c:v>92.557000000000002</c:v>
                </c:pt>
                <c:pt idx="6012">
                  <c:v>92.566999999999993</c:v>
                </c:pt>
                <c:pt idx="6013">
                  <c:v>92.582999999999998</c:v>
                </c:pt>
                <c:pt idx="6014">
                  <c:v>92.6</c:v>
                </c:pt>
                <c:pt idx="6015">
                  <c:v>92.614999999999995</c:v>
                </c:pt>
                <c:pt idx="6016">
                  <c:v>92.629000000000005</c:v>
                </c:pt>
                <c:pt idx="6017">
                  <c:v>92.643000000000001</c:v>
                </c:pt>
                <c:pt idx="6018">
                  <c:v>92.659000000000006</c:v>
                </c:pt>
                <c:pt idx="6019">
                  <c:v>92.674999999999997</c:v>
                </c:pt>
                <c:pt idx="6020">
                  <c:v>92.694000000000003</c:v>
                </c:pt>
                <c:pt idx="6021">
                  <c:v>92.715000000000003</c:v>
                </c:pt>
                <c:pt idx="6022">
                  <c:v>92.736000000000004</c:v>
                </c:pt>
                <c:pt idx="6023">
                  <c:v>92.763000000000005</c:v>
                </c:pt>
                <c:pt idx="6024">
                  <c:v>92.793000000000006</c:v>
                </c:pt>
                <c:pt idx="6025">
                  <c:v>92.823999999999998</c:v>
                </c:pt>
                <c:pt idx="6026">
                  <c:v>92.861000000000004</c:v>
                </c:pt>
                <c:pt idx="6027">
                  <c:v>92.9</c:v>
                </c:pt>
                <c:pt idx="6028">
                  <c:v>92.938999999999993</c:v>
                </c:pt>
                <c:pt idx="6029">
                  <c:v>92.974000000000004</c:v>
                </c:pt>
                <c:pt idx="6030">
                  <c:v>93.004999999999995</c:v>
                </c:pt>
                <c:pt idx="6031">
                  <c:v>93.031000000000006</c:v>
                </c:pt>
                <c:pt idx="6032">
                  <c:v>93.06</c:v>
                </c:pt>
                <c:pt idx="6033">
                  <c:v>93.087000000000003</c:v>
                </c:pt>
                <c:pt idx="6034">
                  <c:v>93.108999999999995</c:v>
                </c:pt>
                <c:pt idx="6035">
                  <c:v>93.13</c:v>
                </c:pt>
                <c:pt idx="6036">
                  <c:v>93.144999999999996</c:v>
                </c:pt>
                <c:pt idx="6037">
                  <c:v>93.162999999999997</c:v>
                </c:pt>
                <c:pt idx="6038">
                  <c:v>93.183000000000007</c:v>
                </c:pt>
                <c:pt idx="6039">
                  <c:v>93.195999999999998</c:v>
                </c:pt>
                <c:pt idx="6040">
                  <c:v>93.206999999999994</c:v>
                </c:pt>
                <c:pt idx="6041">
                  <c:v>93.212000000000003</c:v>
                </c:pt>
                <c:pt idx="6042">
                  <c:v>93.215999999999994</c:v>
                </c:pt>
                <c:pt idx="6043">
                  <c:v>93.216999999999999</c:v>
                </c:pt>
                <c:pt idx="6044">
                  <c:v>93.218999999999994</c:v>
                </c:pt>
                <c:pt idx="6045">
                  <c:v>93.222999999999999</c:v>
                </c:pt>
                <c:pt idx="6046">
                  <c:v>93.228999999999999</c:v>
                </c:pt>
                <c:pt idx="6047">
                  <c:v>93.238</c:v>
                </c:pt>
                <c:pt idx="6048">
                  <c:v>93.257000000000005</c:v>
                </c:pt>
                <c:pt idx="6049">
                  <c:v>93.275000000000006</c:v>
                </c:pt>
                <c:pt idx="6050">
                  <c:v>93.298000000000002</c:v>
                </c:pt>
                <c:pt idx="6051">
                  <c:v>93.322999999999993</c:v>
                </c:pt>
                <c:pt idx="6052">
                  <c:v>93.355000000000004</c:v>
                </c:pt>
                <c:pt idx="6053">
                  <c:v>93.385999999999996</c:v>
                </c:pt>
                <c:pt idx="6054">
                  <c:v>93.421000000000006</c:v>
                </c:pt>
                <c:pt idx="6055">
                  <c:v>93.459000000000003</c:v>
                </c:pt>
                <c:pt idx="6056">
                  <c:v>93.492999999999995</c:v>
                </c:pt>
                <c:pt idx="6057">
                  <c:v>93.521000000000001</c:v>
                </c:pt>
                <c:pt idx="6058">
                  <c:v>93.542000000000002</c:v>
                </c:pt>
                <c:pt idx="6059">
                  <c:v>93.558999999999997</c:v>
                </c:pt>
                <c:pt idx="6060">
                  <c:v>93.582999999999998</c:v>
                </c:pt>
                <c:pt idx="6061">
                  <c:v>93.611000000000004</c:v>
                </c:pt>
                <c:pt idx="6062">
                  <c:v>93.631</c:v>
                </c:pt>
                <c:pt idx="6063">
                  <c:v>93.641999999999996</c:v>
                </c:pt>
                <c:pt idx="6064">
                  <c:v>93.641000000000005</c:v>
                </c:pt>
                <c:pt idx="6065">
                  <c:v>93.635999999999996</c:v>
                </c:pt>
                <c:pt idx="6066">
                  <c:v>93.625</c:v>
                </c:pt>
                <c:pt idx="6067">
                  <c:v>93.608000000000004</c:v>
                </c:pt>
                <c:pt idx="6068">
                  <c:v>93.588999999999999</c:v>
                </c:pt>
                <c:pt idx="6069">
                  <c:v>93.566999999999993</c:v>
                </c:pt>
                <c:pt idx="6070">
                  <c:v>93.543999999999997</c:v>
                </c:pt>
                <c:pt idx="6071">
                  <c:v>93.516000000000005</c:v>
                </c:pt>
                <c:pt idx="6072">
                  <c:v>93.471000000000004</c:v>
                </c:pt>
                <c:pt idx="6073">
                  <c:v>93.406000000000006</c:v>
                </c:pt>
                <c:pt idx="6074">
                  <c:v>93.325000000000003</c:v>
                </c:pt>
                <c:pt idx="6075">
                  <c:v>93.24</c:v>
                </c:pt>
                <c:pt idx="6076">
                  <c:v>93.152000000000001</c:v>
                </c:pt>
                <c:pt idx="6077">
                  <c:v>93.055999999999997</c:v>
                </c:pt>
                <c:pt idx="6078">
                  <c:v>92.951999999999998</c:v>
                </c:pt>
                <c:pt idx="6079">
                  <c:v>92.83</c:v>
                </c:pt>
                <c:pt idx="6080">
                  <c:v>92.674000000000007</c:v>
                </c:pt>
                <c:pt idx="6081">
                  <c:v>92.52</c:v>
                </c:pt>
                <c:pt idx="6082">
                  <c:v>92.343999999999994</c:v>
                </c:pt>
                <c:pt idx="6083">
                  <c:v>92.164000000000001</c:v>
                </c:pt>
                <c:pt idx="6084">
                  <c:v>91.975999999999999</c:v>
                </c:pt>
                <c:pt idx="6085">
                  <c:v>91.787999999999997</c:v>
                </c:pt>
                <c:pt idx="6086">
                  <c:v>91.593000000000004</c:v>
                </c:pt>
                <c:pt idx="6087">
                  <c:v>91.397000000000006</c:v>
                </c:pt>
                <c:pt idx="6088">
                  <c:v>91.206999999999994</c:v>
                </c:pt>
                <c:pt idx="6089">
                  <c:v>91.013000000000005</c:v>
                </c:pt>
                <c:pt idx="6090">
                  <c:v>90.816999999999993</c:v>
                </c:pt>
                <c:pt idx="6091">
                  <c:v>90.628</c:v>
                </c:pt>
                <c:pt idx="6092">
                  <c:v>90.433000000000007</c:v>
                </c:pt>
                <c:pt idx="6093">
                  <c:v>90.245999999999995</c:v>
                </c:pt>
                <c:pt idx="6094">
                  <c:v>90.06</c:v>
                </c:pt>
                <c:pt idx="6095">
                  <c:v>89.869</c:v>
                </c:pt>
                <c:pt idx="6096">
                  <c:v>89.674999999999997</c:v>
                </c:pt>
                <c:pt idx="6097">
                  <c:v>89.474999999999994</c:v>
                </c:pt>
                <c:pt idx="6098">
                  <c:v>89.295000000000002</c:v>
                </c:pt>
                <c:pt idx="6099">
                  <c:v>89.103999999999999</c:v>
                </c:pt>
                <c:pt idx="6100">
                  <c:v>88.900999999999996</c:v>
                </c:pt>
                <c:pt idx="6101">
                  <c:v>88.707999999999998</c:v>
                </c:pt>
                <c:pt idx="6102">
                  <c:v>88.509</c:v>
                </c:pt>
                <c:pt idx="6103">
                  <c:v>88.292000000000002</c:v>
                </c:pt>
                <c:pt idx="6104">
                  <c:v>88.072999999999993</c:v>
                </c:pt>
                <c:pt idx="6105">
                  <c:v>87.847999999999999</c:v>
                </c:pt>
                <c:pt idx="6106">
                  <c:v>87.616</c:v>
                </c:pt>
                <c:pt idx="6107">
                  <c:v>87.384</c:v>
                </c:pt>
                <c:pt idx="6108">
                  <c:v>87.138000000000005</c:v>
                </c:pt>
                <c:pt idx="6109">
                  <c:v>86.881</c:v>
                </c:pt>
                <c:pt idx="6110">
                  <c:v>86.62</c:v>
                </c:pt>
                <c:pt idx="6111">
                  <c:v>86.355000000000004</c:v>
                </c:pt>
                <c:pt idx="6112">
                  <c:v>86.081000000000003</c:v>
                </c:pt>
                <c:pt idx="6113">
                  <c:v>85.813999999999993</c:v>
                </c:pt>
                <c:pt idx="6114">
                  <c:v>85.555999999999997</c:v>
                </c:pt>
                <c:pt idx="6115">
                  <c:v>85.314999999999998</c:v>
                </c:pt>
                <c:pt idx="6116">
                  <c:v>85.078000000000003</c:v>
                </c:pt>
                <c:pt idx="6117">
                  <c:v>84.847999999999999</c:v>
                </c:pt>
                <c:pt idx="6118">
                  <c:v>84.63</c:v>
                </c:pt>
                <c:pt idx="6119">
                  <c:v>84.429000000000002</c:v>
                </c:pt>
                <c:pt idx="6120">
                  <c:v>84.24</c:v>
                </c:pt>
                <c:pt idx="6121">
                  <c:v>84.048000000000002</c:v>
                </c:pt>
                <c:pt idx="6122">
                  <c:v>83.876000000000005</c:v>
                </c:pt>
                <c:pt idx="6123">
                  <c:v>83.722999999999999</c:v>
                </c:pt>
                <c:pt idx="6124">
                  <c:v>83.576999999999998</c:v>
                </c:pt>
                <c:pt idx="6125">
                  <c:v>83.442999999999998</c:v>
                </c:pt>
                <c:pt idx="6126">
                  <c:v>83.334000000000003</c:v>
                </c:pt>
                <c:pt idx="6127">
                  <c:v>83.233000000000004</c:v>
                </c:pt>
                <c:pt idx="6128">
                  <c:v>83.138999999999996</c:v>
                </c:pt>
                <c:pt idx="6129">
                  <c:v>83.072999999999993</c:v>
                </c:pt>
                <c:pt idx="6130">
                  <c:v>83.018000000000001</c:v>
                </c:pt>
                <c:pt idx="6131">
                  <c:v>82.963999999999999</c:v>
                </c:pt>
                <c:pt idx="6132">
                  <c:v>82.93</c:v>
                </c:pt>
                <c:pt idx="6133">
                  <c:v>82.897999999999996</c:v>
                </c:pt>
                <c:pt idx="6134">
                  <c:v>82.864999999999995</c:v>
                </c:pt>
                <c:pt idx="6135">
                  <c:v>82.837999999999994</c:v>
                </c:pt>
                <c:pt idx="6136">
                  <c:v>82.825999999999993</c:v>
                </c:pt>
                <c:pt idx="6137">
                  <c:v>82.820999999999998</c:v>
                </c:pt>
                <c:pt idx="6138">
                  <c:v>82.822999999999993</c:v>
                </c:pt>
                <c:pt idx="6139">
                  <c:v>82.828000000000003</c:v>
                </c:pt>
                <c:pt idx="6140">
                  <c:v>82.838999999999999</c:v>
                </c:pt>
                <c:pt idx="6141">
                  <c:v>82.840999999999994</c:v>
                </c:pt>
                <c:pt idx="6142">
                  <c:v>82.831999999999994</c:v>
                </c:pt>
                <c:pt idx="6143">
                  <c:v>82.808999999999997</c:v>
                </c:pt>
                <c:pt idx="6144">
                  <c:v>82.793000000000006</c:v>
                </c:pt>
                <c:pt idx="6145">
                  <c:v>82.778999999999996</c:v>
                </c:pt>
                <c:pt idx="6146">
                  <c:v>82.754000000000005</c:v>
                </c:pt>
                <c:pt idx="6147">
                  <c:v>82.722999999999999</c:v>
                </c:pt>
                <c:pt idx="6148">
                  <c:v>82.691999999999993</c:v>
                </c:pt>
                <c:pt idx="6149">
                  <c:v>82.661000000000001</c:v>
                </c:pt>
                <c:pt idx="6150">
                  <c:v>82.623999999999995</c:v>
                </c:pt>
                <c:pt idx="6151">
                  <c:v>82.582999999999998</c:v>
                </c:pt>
                <c:pt idx="6152">
                  <c:v>82.542000000000002</c:v>
                </c:pt>
                <c:pt idx="6153">
                  <c:v>82.507999999999996</c:v>
                </c:pt>
                <c:pt idx="6154">
                  <c:v>82.475999999999999</c:v>
                </c:pt>
                <c:pt idx="6155">
                  <c:v>82.433000000000007</c:v>
                </c:pt>
                <c:pt idx="6156">
                  <c:v>82.387</c:v>
                </c:pt>
                <c:pt idx="6157">
                  <c:v>82.344999999999999</c:v>
                </c:pt>
                <c:pt idx="6158">
                  <c:v>82.305000000000007</c:v>
                </c:pt>
                <c:pt idx="6159">
                  <c:v>82.257000000000005</c:v>
                </c:pt>
                <c:pt idx="6160">
                  <c:v>82.206999999999994</c:v>
                </c:pt>
                <c:pt idx="6161">
                  <c:v>82.173000000000002</c:v>
                </c:pt>
                <c:pt idx="6162">
                  <c:v>82.150999999999996</c:v>
                </c:pt>
                <c:pt idx="6163">
                  <c:v>82.122</c:v>
                </c:pt>
                <c:pt idx="6164">
                  <c:v>82.093000000000004</c:v>
                </c:pt>
                <c:pt idx="6165">
                  <c:v>82.075999999999993</c:v>
                </c:pt>
                <c:pt idx="6166">
                  <c:v>82.057000000000002</c:v>
                </c:pt>
                <c:pt idx="6167">
                  <c:v>82.028000000000006</c:v>
                </c:pt>
                <c:pt idx="6168">
                  <c:v>81.994</c:v>
                </c:pt>
                <c:pt idx="6169">
                  <c:v>81.965000000000003</c:v>
                </c:pt>
                <c:pt idx="6170">
                  <c:v>81.95</c:v>
                </c:pt>
                <c:pt idx="6171">
                  <c:v>81.944999999999993</c:v>
                </c:pt>
                <c:pt idx="6172">
                  <c:v>81.93</c:v>
                </c:pt>
                <c:pt idx="6173">
                  <c:v>81.903999999999996</c:v>
                </c:pt>
                <c:pt idx="6174">
                  <c:v>81.873999999999995</c:v>
                </c:pt>
                <c:pt idx="6175">
                  <c:v>81.849000000000004</c:v>
                </c:pt>
                <c:pt idx="6176">
                  <c:v>81.828999999999994</c:v>
                </c:pt>
                <c:pt idx="6177">
                  <c:v>81.811000000000007</c:v>
                </c:pt>
                <c:pt idx="6178">
                  <c:v>81.793000000000006</c:v>
                </c:pt>
                <c:pt idx="6179">
                  <c:v>81.769000000000005</c:v>
                </c:pt>
                <c:pt idx="6180">
                  <c:v>81.738</c:v>
                </c:pt>
                <c:pt idx="6181">
                  <c:v>81.704999999999998</c:v>
                </c:pt>
                <c:pt idx="6182">
                  <c:v>81.686000000000007</c:v>
                </c:pt>
                <c:pt idx="6183">
                  <c:v>81.686000000000007</c:v>
                </c:pt>
                <c:pt idx="6184">
                  <c:v>81.7</c:v>
                </c:pt>
                <c:pt idx="6185">
                  <c:v>81.703999999999994</c:v>
                </c:pt>
                <c:pt idx="6186">
                  <c:v>81.701999999999998</c:v>
                </c:pt>
                <c:pt idx="6187">
                  <c:v>81.710999999999999</c:v>
                </c:pt>
                <c:pt idx="6188">
                  <c:v>81.730999999999995</c:v>
                </c:pt>
                <c:pt idx="6189">
                  <c:v>81.747</c:v>
                </c:pt>
                <c:pt idx="6190">
                  <c:v>81.748000000000005</c:v>
                </c:pt>
                <c:pt idx="6191">
                  <c:v>81.748999999999995</c:v>
                </c:pt>
                <c:pt idx="6192">
                  <c:v>81.763000000000005</c:v>
                </c:pt>
                <c:pt idx="6193">
                  <c:v>81.772999999999996</c:v>
                </c:pt>
                <c:pt idx="6194">
                  <c:v>81.77</c:v>
                </c:pt>
                <c:pt idx="6195">
                  <c:v>81.765000000000001</c:v>
                </c:pt>
                <c:pt idx="6196">
                  <c:v>81.763999999999996</c:v>
                </c:pt>
                <c:pt idx="6197">
                  <c:v>81.765000000000001</c:v>
                </c:pt>
                <c:pt idx="6198">
                  <c:v>81.760000000000005</c:v>
                </c:pt>
                <c:pt idx="6199">
                  <c:v>81.748999999999995</c:v>
                </c:pt>
                <c:pt idx="6200">
                  <c:v>81.730999999999995</c:v>
                </c:pt>
                <c:pt idx="6201">
                  <c:v>81.703000000000003</c:v>
                </c:pt>
                <c:pt idx="6202">
                  <c:v>81.674999999999997</c:v>
                </c:pt>
                <c:pt idx="6203">
                  <c:v>81.641999999999996</c:v>
                </c:pt>
                <c:pt idx="6204">
                  <c:v>81.611999999999995</c:v>
                </c:pt>
                <c:pt idx="6205">
                  <c:v>81.587999999999994</c:v>
                </c:pt>
                <c:pt idx="6206">
                  <c:v>81.567999999999998</c:v>
                </c:pt>
                <c:pt idx="6207">
                  <c:v>81.548000000000002</c:v>
                </c:pt>
                <c:pt idx="6208">
                  <c:v>81.531999999999996</c:v>
                </c:pt>
                <c:pt idx="6209">
                  <c:v>81.518000000000001</c:v>
                </c:pt>
                <c:pt idx="6210">
                  <c:v>81.501999999999995</c:v>
                </c:pt>
                <c:pt idx="6211">
                  <c:v>81.489000000000004</c:v>
                </c:pt>
                <c:pt idx="6212">
                  <c:v>81.478999999999999</c:v>
                </c:pt>
                <c:pt idx="6213">
                  <c:v>81.471000000000004</c:v>
                </c:pt>
                <c:pt idx="6214">
                  <c:v>81.462000000000003</c:v>
                </c:pt>
                <c:pt idx="6215">
                  <c:v>81.462000000000003</c:v>
                </c:pt>
                <c:pt idx="6216">
                  <c:v>81.462000000000003</c:v>
                </c:pt>
                <c:pt idx="6217">
                  <c:v>81.460999999999999</c:v>
                </c:pt>
                <c:pt idx="6218">
                  <c:v>81.459999999999994</c:v>
                </c:pt>
                <c:pt idx="6219">
                  <c:v>81.462000000000003</c:v>
                </c:pt>
                <c:pt idx="6220">
                  <c:v>81.462000000000003</c:v>
                </c:pt>
                <c:pt idx="6221">
                  <c:v>81.459000000000003</c:v>
                </c:pt>
                <c:pt idx="6222">
                  <c:v>81.456000000000003</c:v>
                </c:pt>
                <c:pt idx="6223">
                  <c:v>81.450999999999993</c:v>
                </c:pt>
                <c:pt idx="6224">
                  <c:v>81.432000000000002</c:v>
                </c:pt>
                <c:pt idx="6225">
                  <c:v>81.412000000000006</c:v>
                </c:pt>
                <c:pt idx="6226">
                  <c:v>81.391999999999996</c:v>
                </c:pt>
                <c:pt idx="6227">
                  <c:v>81.364000000000004</c:v>
                </c:pt>
                <c:pt idx="6228">
                  <c:v>81.331999999999994</c:v>
                </c:pt>
                <c:pt idx="6229">
                  <c:v>81.302000000000007</c:v>
                </c:pt>
                <c:pt idx="6230">
                  <c:v>81.27</c:v>
                </c:pt>
                <c:pt idx="6231">
                  <c:v>81.236999999999995</c:v>
                </c:pt>
                <c:pt idx="6232">
                  <c:v>81.207999999999998</c:v>
                </c:pt>
                <c:pt idx="6233">
                  <c:v>81.183000000000007</c:v>
                </c:pt>
                <c:pt idx="6234">
                  <c:v>81.162999999999997</c:v>
                </c:pt>
                <c:pt idx="6235">
                  <c:v>81.144999999999996</c:v>
                </c:pt>
                <c:pt idx="6236">
                  <c:v>81.126000000000005</c:v>
                </c:pt>
                <c:pt idx="6237">
                  <c:v>81.108999999999995</c:v>
                </c:pt>
                <c:pt idx="6238">
                  <c:v>81.093999999999994</c:v>
                </c:pt>
                <c:pt idx="6239">
                  <c:v>81.081000000000003</c:v>
                </c:pt>
                <c:pt idx="6240">
                  <c:v>81.073999999999998</c:v>
                </c:pt>
                <c:pt idx="6241">
                  <c:v>81.069000000000003</c:v>
                </c:pt>
                <c:pt idx="6242">
                  <c:v>81.066999999999993</c:v>
                </c:pt>
                <c:pt idx="6243">
                  <c:v>81.069000000000003</c:v>
                </c:pt>
                <c:pt idx="6244">
                  <c:v>81.072999999999993</c:v>
                </c:pt>
                <c:pt idx="6245">
                  <c:v>81.073999999999998</c:v>
                </c:pt>
                <c:pt idx="6246">
                  <c:v>81.067999999999998</c:v>
                </c:pt>
                <c:pt idx="6247">
                  <c:v>81.06</c:v>
                </c:pt>
                <c:pt idx="6248">
                  <c:v>81.055999999999997</c:v>
                </c:pt>
                <c:pt idx="6249">
                  <c:v>81.048000000000002</c:v>
                </c:pt>
                <c:pt idx="6250">
                  <c:v>81.037000000000006</c:v>
                </c:pt>
                <c:pt idx="6251">
                  <c:v>81.021000000000001</c:v>
                </c:pt>
                <c:pt idx="6252">
                  <c:v>81.001999999999995</c:v>
                </c:pt>
                <c:pt idx="6253">
                  <c:v>80.981999999999999</c:v>
                </c:pt>
                <c:pt idx="6254">
                  <c:v>80.956999999999994</c:v>
                </c:pt>
                <c:pt idx="6255">
                  <c:v>80.935000000000002</c:v>
                </c:pt>
                <c:pt idx="6256">
                  <c:v>80.92</c:v>
                </c:pt>
                <c:pt idx="6257">
                  <c:v>80.902000000000001</c:v>
                </c:pt>
                <c:pt idx="6258">
                  <c:v>80.88</c:v>
                </c:pt>
                <c:pt idx="6259">
                  <c:v>80.858999999999995</c:v>
                </c:pt>
                <c:pt idx="6260">
                  <c:v>80.843000000000004</c:v>
                </c:pt>
                <c:pt idx="6261">
                  <c:v>80.828000000000003</c:v>
                </c:pt>
                <c:pt idx="6262">
                  <c:v>80.819000000000003</c:v>
                </c:pt>
                <c:pt idx="6263">
                  <c:v>80.822000000000003</c:v>
                </c:pt>
                <c:pt idx="6264">
                  <c:v>80.834000000000003</c:v>
                </c:pt>
                <c:pt idx="6265">
                  <c:v>80.850999999999999</c:v>
                </c:pt>
                <c:pt idx="6266">
                  <c:v>80.873999999999995</c:v>
                </c:pt>
                <c:pt idx="6267">
                  <c:v>80.894000000000005</c:v>
                </c:pt>
                <c:pt idx="6268">
                  <c:v>80.912999999999997</c:v>
                </c:pt>
                <c:pt idx="6269">
                  <c:v>80.930000000000007</c:v>
                </c:pt>
                <c:pt idx="6270">
                  <c:v>80.947000000000003</c:v>
                </c:pt>
                <c:pt idx="6271">
                  <c:v>80.959000000000003</c:v>
                </c:pt>
                <c:pt idx="6272">
                  <c:v>80.971000000000004</c:v>
                </c:pt>
                <c:pt idx="6273">
                  <c:v>80.986000000000004</c:v>
                </c:pt>
                <c:pt idx="6274">
                  <c:v>81</c:v>
                </c:pt>
                <c:pt idx="6275">
                  <c:v>81.012</c:v>
                </c:pt>
                <c:pt idx="6276">
                  <c:v>81.025999999999996</c:v>
                </c:pt>
                <c:pt idx="6277">
                  <c:v>81.040999999999997</c:v>
                </c:pt>
                <c:pt idx="6278">
                  <c:v>81.052000000000007</c:v>
                </c:pt>
                <c:pt idx="6279">
                  <c:v>81.055000000000007</c:v>
                </c:pt>
                <c:pt idx="6280">
                  <c:v>81.055999999999997</c:v>
                </c:pt>
                <c:pt idx="6281">
                  <c:v>81.042000000000002</c:v>
                </c:pt>
                <c:pt idx="6282">
                  <c:v>81.016000000000005</c:v>
                </c:pt>
                <c:pt idx="6283">
                  <c:v>80.989999999999995</c:v>
                </c:pt>
                <c:pt idx="6284">
                  <c:v>80.960999999999999</c:v>
                </c:pt>
                <c:pt idx="6285">
                  <c:v>80.924000000000007</c:v>
                </c:pt>
                <c:pt idx="6286">
                  <c:v>80.905000000000001</c:v>
                </c:pt>
                <c:pt idx="6287">
                  <c:v>80.894999999999996</c:v>
                </c:pt>
                <c:pt idx="6288">
                  <c:v>80.906000000000006</c:v>
                </c:pt>
                <c:pt idx="6289">
                  <c:v>80.929000000000002</c:v>
                </c:pt>
                <c:pt idx="6290">
                  <c:v>80.947999999999993</c:v>
                </c:pt>
                <c:pt idx="6291">
                  <c:v>80.974999999999994</c:v>
                </c:pt>
                <c:pt idx="6292">
                  <c:v>81.003</c:v>
                </c:pt>
                <c:pt idx="6293">
                  <c:v>81.022000000000006</c:v>
                </c:pt>
                <c:pt idx="6294">
                  <c:v>81.05</c:v>
                </c:pt>
                <c:pt idx="6295">
                  <c:v>81.078000000000003</c:v>
                </c:pt>
                <c:pt idx="6296">
                  <c:v>81.108999999999995</c:v>
                </c:pt>
                <c:pt idx="6297">
                  <c:v>81.141000000000005</c:v>
                </c:pt>
                <c:pt idx="6298">
                  <c:v>81.174000000000007</c:v>
                </c:pt>
                <c:pt idx="6299">
                  <c:v>81.210999999999999</c:v>
                </c:pt>
                <c:pt idx="6300">
                  <c:v>81.251999999999995</c:v>
                </c:pt>
                <c:pt idx="6301">
                  <c:v>81.284999999999997</c:v>
                </c:pt>
                <c:pt idx="6302">
                  <c:v>81.313999999999993</c:v>
                </c:pt>
                <c:pt idx="6303">
                  <c:v>81.344999999999999</c:v>
                </c:pt>
                <c:pt idx="6304">
                  <c:v>81.36</c:v>
                </c:pt>
                <c:pt idx="6305">
                  <c:v>81.369</c:v>
                </c:pt>
                <c:pt idx="6306">
                  <c:v>81.38</c:v>
                </c:pt>
                <c:pt idx="6307">
                  <c:v>81.394999999999996</c:v>
                </c:pt>
                <c:pt idx="6308">
                  <c:v>81.418999999999997</c:v>
                </c:pt>
                <c:pt idx="6309">
                  <c:v>81.441000000000003</c:v>
                </c:pt>
                <c:pt idx="6310">
                  <c:v>81.471999999999994</c:v>
                </c:pt>
                <c:pt idx="6311">
                  <c:v>81.512</c:v>
                </c:pt>
                <c:pt idx="6312">
                  <c:v>81.555999999999997</c:v>
                </c:pt>
                <c:pt idx="6313">
                  <c:v>81.605999999999995</c:v>
                </c:pt>
                <c:pt idx="6314">
                  <c:v>81.656999999999996</c:v>
                </c:pt>
                <c:pt idx="6315">
                  <c:v>81.724999999999994</c:v>
                </c:pt>
                <c:pt idx="6316">
                  <c:v>81.787000000000006</c:v>
                </c:pt>
                <c:pt idx="6317">
                  <c:v>81.840999999999994</c:v>
                </c:pt>
                <c:pt idx="6318">
                  <c:v>81.878</c:v>
                </c:pt>
                <c:pt idx="6319">
                  <c:v>81.924999999999997</c:v>
                </c:pt>
                <c:pt idx="6320">
                  <c:v>81.95</c:v>
                </c:pt>
                <c:pt idx="6321">
                  <c:v>81.994</c:v>
                </c:pt>
                <c:pt idx="6322">
                  <c:v>82.048000000000002</c:v>
                </c:pt>
                <c:pt idx="6323">
                  <c:v>82.096000000000004</c:v>
                </c:pt>
                <c:pt idx="6324">
                  <c:v>82.134</c:v>
                </c:pt>
                <c:pt idx="6325">
                  <c:v>82.162000000000006</c:v>
                </c:pt>
                <c:pt idx="6326">
                  <c:v>82.179000000000002</c:v>
                </c:pt>
                <c:pt idx="6327">
                  <c:v>82.197000000000003</c:v>
                </c:pt>
                <c:pt idx="6328">
                  <c:v>82.207999999999998</c:v>
                </c:pt>
                <c:pt idx="6329">
                  <c:v>82.212999999999994</c:v>
                </c:pt>
                <c:pt idx="6330">
                  <c:v>82.224000000000004</c:v>
                </c:pt>
                <c:pt idx="6331">
                  <c:v>82.230999999999995</c:v>
                </c:pt>
                <c:pt idx="6332">
                  <c:v>82.241</c:v>
                </c:pt>
                <c:pt idx="6333">
                  <c:v>82.25</c:v>
                </c:pt>
                <c:pt idx="6334">
                  <c:v>82.25</c:v>
                </c:pt>
                <c:pt idx="6335">
                  <c:v>82.266000000000005</c:v>
                </c:pt>
                <c:pt idx="6336">
                  <c:v>82.27</c:v>
                </c:pt>
                <c:pt idx="6337">
                  <c:v>82.27</c:v>
                </c:pt>
                <c:pt idx="6338">
                  <c:v>82.278000000000006</c:v>
                </c:pt>
                <c:pt idx="6339">
                  <c:v>82.287999999999997</c:v>
                </c:pt>
                <c:pt idx="6340">
                  <c:v>82.29</c:v>
                </c:pt>
                <c:pt idx="6341">
                  <c:v>82.299000000000007</c:v>
                </c:pt>
                <c:pt idx="6342">
                  <c:v>82.314999999999998</c:v>
                </c:pt>
                <c:pt idx="6343">
                  <c:v>82.335999999999999</c:v>
                </c:pt>
                <c:pt idx="6344">
                  <c:v>82.370999999999995</c:v>
                </c:pt>
                <c:pt idx="6345">
                  <c:v>82.393000000000001</c:v>
                </c:pt>
                <c:pt idx="6346">
                  <c:v>82.423000000000002</c:v>
                </c:pt>
                <c:pt idx="6347">
                  <c:v>82.466999999999999</c:v>
                </c:pt>
                <c:pt idx="6348">
                  <c:v>82.506</c:v>
                </c:pt>
                <c:pt idx="6349">
                  <c:v>82.548000000000002</c:v>
                </c:pt>
                <c:pt idx="6350">
                  <c:v>82.59</c:v>
                </c:pt>
                <c:pt idx="6351">
                  <c:v>82.631</c:v>
                </c:pt>
                <c:pt idx="6352">
                  <c:v>82.665000000000006</c:v>
                </c:pt>
                <c:pt idx="6353">
                  <c:v>82.706000000000003</c:v>
                </c:pt>
                <c:pt idx="6354">
                  <c:v>82.741</c:v>
                </c:pt>
                <c:pt idx="6355">
                  <c:v>82.754999999999995</c:v>
                </c:pt>
                <c:pt idx="6356">
                  <c:v>82.766999999999996</c:v>
                </c:pt>
                <c:pt idx="6357">
                  <c:v>82.783000000000001</c:v>
                </c:pt>
                <c:pt idx="6358">
                  <c:v>82.795000000000002</c:v>
                </c:pt>
                <c:pt idx="6359">
                  <c:v>82.8</c:v>
                </c:pt>
                <c:pt idx="6360">
                  <c:v>82.787000000000006</c:v>
                </c:pt>
                <c:pt idx="6361">
                  <c:v>82.765000000000001</c:v>
                </c:pt>
                <c:pt idx="6362">
                  <c:v>82.75</c:v>
                </c:pt>
                <c:pt idx="6363">
                  <c:v>82.739000000000004</c:v>
                </c:pt>
                <c:pt idx="6364">
                  <c:v>82.713999999999999</c:v>
                </c:pt>
                <c:pt idx="6365">
                  <c:v>82.674999999999997</c:v>
                </c:pt>
                <c:pt idx="6366">
                  <c:v>82.646000000000001</c:v>
                </c:pt>
                <c:pt idx="6367">
                  <c:v>82.614000000000004</c:v>
                </c:pt>
                <c:pt idx="6368">
                  <c:v>82.59</c:v>
                </c:pt>
                <c:pt idx="6369">
                  <c:v>82.558999999999997</c:v>
                </c:pt>
                <c:pt idx="6370">
                  <c:v>82.537999999999997</c:v>
                </c:pt>
                <c:pt idx="6371">
                  <c:v>82.513000000000005</c:v>
                </c:pt>
                <c:pt idx="6372">
                  <c:v>82.486999999999995</c:v>
                </c:pt>
                <c:pt idx="6373">
                  <c:v>82.474000000000004</c:v>
                </c:pt>
                <c:pt idx="6374">
                  <c:v>82.463999999999999</c:v>
                </c:pt>
                <c:pt idx="6375">
                  <c:v>82.453000000000003</c:v>
                </c:pt>
                <c:pt idx="6376">
                  <c:v>82.462999999999994</c:v>
                </c:pt>
                <c:pt idx="6377">
                  <c:v>82.475999999999999</c:v>
                </c:pt>
                <c:pt idx="6378">
                  <c:v>82.475999999999999</c:v>
                </c:pt>
                <c:pt idx="6379">
                  <c:v>82.478999999999999</c:v>
                </c:pt>
                <c:pt idx="6380">
                  <c:v>82.494</c:v>
                </c:pt>
                <c:pt idx="6381">
                  <c:v>82.516000000000005</c:v>
                </c:pt>
                <c:pt idx="6382">
                  <c:v>82.52</c:v>
                </c:pt>
                <c:pt idx="6383">
                  <c:v>82.521000000000001</c:v>
                </c:pt>
                <c:pt idx="6384">
                  <c:v>82.525000000000006</c:v>
                </c:pt>
                <c:pt idx="6385">
                  <c:v>82.536000000000001</c:v>
                </c:pt>
                <c:pt idx="6386">
                  <c:v>82.540999999999997</c:v>
                </c:pt>
                <c:pt idx="6387">
                  <c:v>82.54</c:v>
                </c:pt>
                <c:pt idx="6388">
                  <c:v>82.551000000000002</c:v>
                </c:pt>
                <c:pt idx="6389">
                  <c:v>82.555999999999997</c:v>
                </c:pt>
                <c:pt idx="6390">
                  <c:v>82.557000000000002</c:v>
                </c:pt>
                <c:pt idx="6391">
                  <c:v>82.557000000000002</c:v>
                </c:pt>
                <c:pt idx="6392">
                  <c:v>82.561999999999998</c:v>
                </c:pt>
                <c:pt idx="6393">
                  <c:v>82.575999999999993</c:v>
                </c:pt>
                <c:pt idx="6394">
                  <c:v>82.582999999999998</c:v>
                </c:pt>
                <c:pt idx="6395">
                  <c:v>82.587999999999994</c:v>
                </c:pt>
                <c:pt idx="6396">
                  <c:v>82.596000000000004</c:v>
                </c:pt>
                <c:pt idx="6397">
                  <c:v>82.611999999999995</c:v>
                </c:pt>
                <c:pt idx="6398">
                  <c:v>82.628</c:v>
                </c:pt>
                <c:pt idx="6399">
                  <c:v>82.646000000000001</c:v>
                </c:pt>
                <c:pt idx="6400">
                  <c:v>82.665000000000006</c:v>
                </c:pt>
                <c:pt idx="6401">
                  <c:v>82.683000000000007</c:v>
                </c:pt>
                <c:pt idx="6402">
                  <c:v>82.700999999999993</c:v>
                </c:pt>
                <c:pt idx="6403">
                  <c:v>82.722999999999999</c:v>
                </c:pt>
                <c:pt idx="6404">
                  <c:v>82.741</c:v>
                </c:pt>
                <c:pt idx="6405">
                  <c:v>82.763000000000005</c:v>
                </c:pt>
                <c:pt idx="6406">
                  <c:v>82.784000000000006</c:v>
                </c:pt>
                <c:pt idx="6407">
                  <c:v>82.802000000000007</c:v>
                </c:pt>
                <c:pt idx="6408">
                  <c:v>82.828000000000003</c:v>
                </c:pt>
                <c:pt idx="6409">
                  <c:v>82.843000000000004</c:v>
                </c:pt>
                <c:pt idx="6410">
                  <c:v>82.861000000000004</c:v>
                </c:pt>
                <c:pt idx="6411">
                  <c:v>82.88</c:v>
                </c:pt>
                <c:pt idx="6412">
                  <c:v>82.891999999999996</c:v>
                </c:pt>
                <c:pt idx="6413">
                  <c:v>82.903999999999996</c:v>
                </c:pt>
                <c:pt idx="6414">
                  <c:v>82.917000000000002</c:v>
                </c:pt>
                <c:pt idx="6415">
                  <c:v>82.927999999999997</c:v>
                </c:pt>
                <c:pt idx="6416">
                  <c:v>82.941000000000003</c:v>
                </c:pt>
                <c:pt idx="6417">
                  <c:v>82.953999999999994</c:v>
                </c:pt>
                <c:pt idx="6418">
                  <c:v>82.963999999999999</c:v>
                </c:pt>
                <c:pt idx="6419">
                  <c:v>82.968999999999994</c:v>
                </c:pt>
                <c:pt idx="6420">
                  <c:v>82.968999999999994</c:v>
                </c:pt>
                <c:pt idx="6421">
                  <c:v>82.968999999999994</c:v>
                </c:pt>
                <c:pt idx="6422">
                  <c:v>82.972999999999999</c:v>
                </c:pt>
                <c:pt idx="6423">
                  <c:v>82.989000000000004</c:v>
                </c:pt>
                <c:pt idx="6424">
                  <c:v>83.004000000000005</c:v>
                </c:pt>
                <c:pt idx="6425">
                  <c:v>83.013999999999996</c:v>
                </c:pt>
                <c:pt idx="6426">
                  <c:v>83.027000000000001</c:v>
                </c:pt>
                <c:pt idx="6427">
                  <c:v>83.036000000000001</c:v>
                </c:pt>
                <c:pt idx="6428">
                  <c:v>83.046999999999997</c:v>
                </c:pt>
                <c:pt idx="6429">
                  <c:v>83.061999999999998</c:v>
                </c:pt>
                <c:pt idx="6430">
                  <c:v>83.072000000000003</c:v>
                </c:pt>
                <c:pt idx="6431">
                  <c:v>83.084999999999994</c:v>
                </c:pt>
                <c:pt idx="6432">
                  <c:v>83.097999999999999</c:v>
                </c:pt>
                <c:pt idx="6433">
                  <c:v>83.114999999999995</c:v>
                </c:pt>
                <c:pt idx="6434">
                  <c:v>83.138999999999996</c:v>
                </c:pt>
                <c:pt idx="6435">
                  <c:v>83.171999999999997</c:v>
                </c:pt>
                <c:pt idx="6436">
                  <c:v>83.206000000000003</c:v>
                </c:pt>
                <c:pt idx="6437">
                  <c:v>83.241</c:v>
                </c:pt>
                <c:pt idx="6438">
                  <c:v>83.284000000000006</c:v>
                </c:pt>
                <c:pt idx="6439">
                  <c:v>83.320999999999998</c:v>
                </c:pt>
                <c:pt idx="6440">
                  <c:v>83.352999999999994</c:v>
                </c:pt>
                <c:pt idx="6441">
                  <c:v>83.378</c:v>
                </c:pt>
                <c:pt idx="6442">
                  <c:v>83.397999999999996</c:v>
                </c:pt>
                <c:pt idx="6443">
                  <c:v>83.423000000000002</c:v>
                </c:pt>
                <c:pt idx="6444">
                  <c:v>83.447999999999993</c:v>
                </c:pt>
                <c:pt idx="6445">
                  <c:v>83.477999999999994</c:v>
                </c:pt>
                <c:pt idx="6446">
                  <c:v>83.504999999999995</c:v>
                </c:pt>
                <c:pt idx="6447">
                  <c:v>83.522000000000006</c:v>
                </c:pt>
                <c:pt idx="6448">
                  <c:v>83.533000000000001</c:v>
                </c:pt>
                <c:pt idx="6449">
                  <c:v>83.54</c:v>
                </c:pt>
                <c:pt idx="6450">
                  <c:v>83.542000000000002</c:v>
                </c:pt>
                <c:pt idx="6451">
                  <c:v>83.539000000000001</c:v>
                </c:pt>
                <c:pt idx="6452">
                  <c:v>83.534999999999997</c:v>
                </c:pt>
                <c:pt idx="6453">
                  <c:v>83.53</c:v>
                </c:pt>
                <c:pt idx="6454">
                  <c:v>83.525000000000006</c:v>
                </c:pt>
                <c:pt idx="6455">
                  <c:v>83.522000000000006</c:v>
                </c:pt>
                <c:pt idx="6456">
                  <c:v>83.52</c:v>
                </c:pt>
                <c:pt idx="6457">
                  <c:v>83.510999999999996</c:v>
                </c:pt>
                <c:pt idx="6458">
                  <c:v>83.504000000000005</c:v>
                </c:pt>
                <c:pt idx="6459">
                  <c:v>83.497</c:v>
                </c:pt>
                <c:pt idx="6460">
                  <c:v>83.492000000000004</c:v>
                </c:pt>
                <c:pt idx="6461">
                  <c:v>83.495999999999995</c:v>
                </c:pt>
                <c:pt idx="6462">
                  <c:v>83.504999999999995</c:v>
                </c:pt>
                <c:pt idx="6463">
                  <c:v>83.516999999999996</c:v>
                </c:pt>
                <c:pt idx="6464">
                  <c:v>83.533000000000001</c:v>
                </c:pt>
                <c:pt idx="6465">
                  <c:v>83.546999999999997</c:v>
                </c:pt>
                <c:pt idx="6466">
                  <c:v>83.563000000000002</c:v>
                </c:pt>
                <c:pt idx="6467">
                  <c:v>83.581999999999994</c:v>
                </c:pt>
                <c:pt idx="6468">
                  <c:v>83.599000000000004</c:v>
                </c:pt>
                <c:pt idx="6469">
                  <c:v>83.619</c:v>
                </c:pt>
                <c:pt idx="6470">
                  <c:v>83.646000000000001</c:v>
                </c:pt>
                <c:pt idx="6471">
                  <c:v>83.682000000000002</c:v>
                </c:pt>
                <c:pt idx="6472">
                  <c:v>83.727999999999994</c:v>
                </c:pt>
                <c:pt idx="6473">
                  <c:v>83.766000000000005</c:v>
                </c:pt>
                <c:pt idx="6474">
                  <c:v>83.783000000000001</c:v>
                </c:pt>
                <c:pt idx="6475">
                  <c:v>83.792000000000002</c:v>
                </c:pt>
                <c:pt idx="6476">
                  <c:v>83.811999999999998</c:v>
                </c:pt>
                <c:pt idx="6477">
                  <c:v>83.843000000000004</c:v>
                </c:pt>
                <c:pt idx="6478">
                  <c:v>83.876000000000005</c:v>
                </c:pt>
                <c:pt idx="6479">
                  <c:v>83.915999999999997</c:v>
                </c:pt>
                <c:pt idx="6480">
                  <c:v>83.953999999999994</c:v>
                </c:pt>
                <c:pt idx="6481">
                  <c:v>83.986999999999995</c:v>
                </c:pt>
                <c:pt idx="6482">
                  <c:v>84.001999999999995</c:v>
                </c:pt>
                <c:pt idx="6483">
                  <c:v>84.02</c:v>
                </c:pt>
                <c:pt idx="6484">
                  <c:v>84.055999999999997</c:v>
                </c:pt>
                <c:pt idx="6485">
                  <c:v>84.096000000000004</c:v>
                </c:pt>
                <c:pt idx="6486">
                  <c:v>84.141999999999996</c:v>
                </c:pt>
                <c:pt idx="6487">
                  <c:v>84.171999999999997</c:v>
                </c:pt>
                <c:pt idx="6488">
                  <c:v>84.191000000000003</c:v>
                </c:pt>
                <c:pt idx="6489">
                  <c:v>84.242000000000004</c:v>
                </c:pt>
                <c:pt idx="6490">
                  <c:v>84.277000000000001</c:v>
                </c:pt>
                <c:pt idx="6491">
                  <c:v>84.3</c:v>
                </c:pt>
                <c:pt idx="6492">
                  <c:v>84.326999999999998</c:v>
                </c:pt>
                <c:pt idx="6493">
                  <c:v>84.346000000000004</c:v>
                </c:pt>
                <c:pt idx="6494">
                  <c:v>84.346000000000004</c:v>
                </c:pt>
                <c:pt idx="6495">
                  <c:v>84.343999999999994</c:v>
                </c:pt>
                <c:pt idx="6496">
                  <c:v>84.325999999999993</c:v>
                </c:pt>
                <c:pt idx="6497">
                  <c:v>84.32</c:v>
                </c:pt>
                <c:pt idx="6498">
                  <c:v>84.31</c:v>
                </c:pt>
                <c:pt idx="6499">
                  <c:v>84.272000000000006</c:v>
                </c:pt>
                <c:pt idx="6500">
                  <c:v>84.253</c:v>
                </c:pt>
                <c:pt idx="6501">
                  <c:v>84.212999999999994</c:v>
                </c:pt>
                <c:pt idx="6502">
                  <c:v>84.141000000000005</c:v>
                </c:pt>
                <c:pt idx="6503">
                  <c:v>84.061999999999998</c:v>
                </c:pt>
                <c:pt idx="6504">
                  <c:v>83.978999999999999</c:v>
                </c:pt>
                <c:pt idx="6505">
                  <c:v>83.891000000000005</c:v>
                </c:pt>
                <c:pt idx="6506">
                  <c:v>83.783000000000001</c:v>
                </c:pt>
                <c:pt idx="6507">
                  <c:v>83.662999999999997</c:v>
                </c:pt>
                <c:pt idx="6508">
                  <c:v>83.552999999999997</c:v>
                </c:pt>
                <c:pt idx="6509">
                  <c:v>83.436000000000007</c:v>
                </c:pt>
                <c:pt idx="6510">
                  <c:v>83.316999999999993</c:v>
                </c:pt>
                <c:pt idx="6511">
                  <c:v>83.197000000000003</c:v>
                </c:pt>
                <c:pt idx="6512">
                  <c:v>83.072999999999993</c:v>
                </c:pt>
                <c:pt idx="6513">
                  <c:v>82.95</c:v>
                </c:pt>
                <c:pt idx="6514">
                  <c:v>82.813999999999993</c:v>
                </c:pt>
                <c:pt idx="6515">
                  <c:v>82.676000000000002</c:v>
                </c:pt>
                <c:pt idx="6516">
                  <c:v>82.554000000000002</c:v>
                </c:pt>
                <c:pt idx="6517">
                  <c:v>82.424999999999997</c:v>
                </c:pt>
                <c:pt idx="6518">
                  <c:v>82.296999999999997</c:v>
                </c:pt>
                <c:pt idx="6519">
                  <c:v>82.188000000000002</c:v>
                </c:pt>
                <c:pt idx="6520">
                  <c:v>82.076999999999998</c:v>
                </c:pt>
                <c:pt idx="6521">
                  <c:v>81.96</c:v>
                </c:pt>
                <c:pt idx="6522">
                  <c:v>81.843999999999994</c:v>
                </c:pt>
                <c:pt idx="6523">
                  <c:v>81.712999999999994</c:v>
                </c:pt>
                <c:pt idx="6524">
                  <c:v>81.593000000000004</c:v>
                </c:pt>
                <c:pt idx="6525">
                  <c:v>81.477999999999994</c:v>
                </c:pt>
                <c:pt idx="6526">
                  <c:v>81.358000000000004</c:v>
                </c:pt>
                <c:pt idx="6527">
                  <c:v>81.212000000000003</c:v>
                </c:pt>
                <c:pt idx="6528">
                  <c:v>81.070999999999998</c:v>
                </c:pt>
                <c:pt idx="6529">
                  <c:v>80.936000000000007</c:v>
                </c:pt>
                <c:pt idx="6530">
                  <c:v>80.796999999999997</c:v>
                </c:pt>
                <c:pt idx="6531">
                  <c:v>80.644999999999996</c:v>
                </c:pt>
                <c:pt idx="6532">
                  <c:v>80.484999999999999</c:v>
                </c:pt>
                <c:pt idx="6533">
                  <c:v>80.332999999999998</c:v>
                </c:pt>
                <c:pt idx="6534">
                  <c:v>80.188999999999993</c:v>
                </c:pt>
                <c:pt idx="6535">
                  <c:v>80.057000000000002</c:v>
                </c:pt>
                <c:pt idx="6536">
                  <c:v>79.915000000000006</c:v>
                </c:pt>
                <c:pt idx="6537">
                  <c:v>79.772000000000006</c:v>
                </c:pt>
                <c:pt idx="6538">
                  <c:v>79.632000000000005</c:v>
                </c:pt>
                <c:pt idx="6539">
                  <c:v>79.483999999999995</c:v>
                </c:pt>
                <c:pt idx="6540">
                  <c:v>79.343000000000004</c:v>
                </c:pt>
                <c:pt idx="6541">
                  <c:v>79.203999999999994</c:v>
                </c:pt>
                <c:pt idx="6542">
                  <c:v>79.063999999999993</c:v>
                </c:pt>
                <c:pt idx="6543">
                  <c:v>78.930000000000007</c:v>
                </c:pt>
                <c:pt idx="6544">
                  <c:v>78.789000000000001</c:v>
                </c:pt>
                <c:pt idx="6545">
                  <c:v>78.64</c:v>
                </c:pt>
                <c:pt idx="6546">
                  <c:v>78.504000000000005</c:v>
                </c:pt>
                <c:pt idx="6547">
                  <c:v>78.369</c:v>
                </c:pt>
                <c:pt idx="6548">
                  <c:v>78.241</c:v>
                </c:pt>
                <c:pt idx="6549">
                  <c:v>78.125</c:v>
                </c:pt>
                <c:pt idx="6550">
                  <c:v>78.013999999999996</c:v>
                </c:pt>
                <c:pt idx="6551">
                  <c:v>77.902000000000001</c:v>
                </c:pt>
                <c:pt idx="6552">
                  <c:v>77.805999999999997</c:v>
                </c:pt>
                <c:pt idx="6553">
                  <c:v>77.712999999999994</c:v>
                </c:pt>
                <c:pt idx="6554">
                  <c:v>77.614000000000004</c:v>
                </c:pt>
                <c:pt idx="6555">
                  <c:v>77.522000000000006</c:v>
                </c:pt>
                <c:pt idx="6556">
                  <c:v>77.453999999999994</c:v>
                </c:pt>
                <c:pt idx="6557">
                  <c:v>77.378</c:v>
                </c:pt>
                <c:pt idx="6558">
                  <c:v>77.305000000000007</c:v>
                </c:pt>
                <c:pt idx="6559">
                  <c:v>77.245999999999995</c:v>
                </c:pt>
                <c:pt idx="6560">
                  <c:v>77.183999999999997</c:v>
                </c:pt>
                <c:pt idx="6561">
                  <c:v>77.132999999999996</c:v>
                </c:pt>
                <c:pt idx="6562">
                  <c:v>77.088999999999999</c:v>
                </c:pt>
                <c:pt idx="6563">
                  <c:v>77.034999999999997</c:v>
                </c:pt>
                <c:pt idx="6564">
                  <c:v>76.983000000000004</c:v>
                </c:pt>
                <c:pt idx="6565">
                  <c:v>76.94</c:v>
                </c:pt>
                <c:pt idx="6566">
                  <c:v>76.894000000000005</c:v>
                </c:pt>
                <c:pt idx="6567">
                  <c:v>76.850999999999999</c:v>
                </c:pt>
                <c:pt idx="6568">
                  <c:v>76.807000000000002</c:v>
                </c:pt>
                <c:pt idx="6569">
                  <c:v>76.757999999999996</c:v>
                </c:pt>
                <c:pt idx="6570">
                  <c:v>76.721000000000004</c:v>
                </c:pt>
                <c:pt idx="6571">
                  <c:v>76.683000000000007</c:v>
                </c:pt>
                <c:pt idx="6572">
                  <c:v>76.631</c:v>
                </c:pt>
                <c:pt idx="6573">
                  <c:v>76.59</c:v>
                </c:pt>
                <c:pt idx="6574">
                  <c:v>76.55</c:v>
                </c:pt>
                <c:pt idx="6575">
                  <c:v>76.495000000000005</c:v>
                </c:pt>
                <c:pt idx="6576">
                  <c:v>76.441000000000003</c:v>
                </c:pt>
                <c:pt idx="6577">
                  <c:v>76.393000000000001</c:v>
                </c:pt>
                <c:pt idx="6578">
                  <c:v>76.343000000000004</c:v>
                </c:pt>
                <c:pt idx="6579">
                  <c:v>76.295000000000002</c:v>
                </c:pt>
                <c:pt idx="6580">
                  <c:v>76.239999999999995</c:v>
                </c:pt>
                <c:pt idx="6581">
                  <c:v>76.182000000000002</c:v>
                </c:pt>
                <c:pt idx="6582">
                  <c:v>76.123999999999995</c:v>
                </c:pt>
                <c:pt idx="6583">
                  <c:v>76.072000000000003</c:v>
                </c:pt>
                <c:pt idx="6584">
                  <c:v>76.024000000000001</c:v>
                </c:pt>
                <c:pt idx="6585">
                  <c:v>75.962999999999994</c:v>
                </c:pt>
                <c:pt idx="6586">
                  <c:v>75.906000000000006</c:v>
                </c:pt>
                <c:pt idx="6587">
                  <c:v>75.861999999999995</c:v>
                </c:pt>
                <c:pt idx="6588">
                  <c:v>75.819000000000003</c:v>
                </c:pt>
                <c:pt idx="6589">
                  <c:v>75.772000000000006</c:v>
                </c:pt>
                <c:pt idx="6590">
                  <c:v>75.731999999999999</c:v>
                </c:pt>
                <c:pt idx="6591">
                  <c:v>75.703000000000003</c:v>
                </c:pt>
                <c:pt idx="6592">
                  <c:v>75.691000000000003</c:v>
                </c:pt>
                <c:pt idx="6593">
                  <c:v>75.683000000000007</c:v>
                </c:pt>
                <c:pt idx="6594">
                  <c:v>75.679000000000002</c:v>
                </c:pt>
                <c:pt idx="6595">
                  <c:v>75.676000000000002</c:v>
                </c:pt>
                <c:pt idx="6596">
                  <c:v>75.674999999999997</c:v>
                </c:pt>
                <c:pt idx="6597">
                  <c:v>75.673000000000002</c:v>
                </c:pt>
                <c:pt idx="6598">
                  <c:v>75.665000000000006</c:v>
                </c:pt>
                <c:pt idx="6599">
                  <c:v>75.667000000000002</c:v>
                </c:pt>
                <c:pt idx="6600">
                  <c:v>75.668000000000006</c:v>
                </c:pt>
                <c:pt idx="6601">
                  <c:v>75.671000000000006</c:v>
                </c:pt>
                <c:pt idx="6602">
                  <c:v>75.682000000000002</c:v>
                </c:pt>
                <c:pt idx="6603">
                  <c:v>75.688000000000002</c:v>
                </c:pt>
                <c:pt idx="6604">
                  <c:v>75.688000000000002</c:v>
                </c:pt>
                <c:pt idx="6605">
                  <c:v>75.688999999999993</c:v>
                </c:pt>
                <c:pt idx="6606">
                  <c:v>75.695999999999998</c:v>
                </c:pt>
                <c:pt idx="6607">
                  <c:v>75.700999999999993</c:v>
                </c:pt>
                <c:pt idx="6608">
                  <c:v>75.694999999999993</c:v>
                </c:pt>
                <c:pt idx="6609">
                  <c:v>75.677000000000007</c:v>
                </c:pt>
                <c:pt idx="6610">
                  <c:v>75.652000000000001</c:v>
                </c:pt>
                <c:pt idx="6611">
                  <c:v>75.632999999999996</c:v>
                </c:pt>
                <c:pt idx="6612">
                  <c:v>75.620999999999995</c:v>
                </c:pt>
                <c:pt idx="6613">
                  <c:v>75.606999999999999</c:v>
                </c:pt>
                <c:pt idx="6614">
                  <c:v>75.587999999999994</c:v>
                </c:pt>
                <c:pt idx="6615">
                  <c:v>75.561999999999998</c:v>
                </c:pt>
                <c:pt idx="6616">
                  <c:v>75.534999999999997</c:v>
                </c:pt>
                <c:pt idx="6617">
                  <c:v>75.504000000000005</c:v>
                </c:pt>
                <c:pt idx="6618">
                  <c:v>75.472999999999999</c:v>
                </c:pt>
                <c:pt idx="6619">
                  <c:v>75.441000000000003</c:v>
                </c:pt>
                <c:pt idx="6620">
                  <c:v>75.412000000000006</c:v>
                </c:pt>
                <c:pt idx="6621">
                  <c:v>75.39</c:v>
                </c:pt>
                <c:pt idx="6622">
                  <c:v>75.363</c:v>
                </c:pt>
                <c:pt idx="6623">
                  <c:v>75.340999999999994</c:v>
                </c:pt>
                <c:pt idx="6624">
                  <c:v>75.322999999999993</c:v>
                </c:pt>
                <c:pt idx="6625">
                  <c:v>75.302999999999997</c:v>
                </c:pt>
                <c:pt idx="6626">
                  <c:v>75.281999999999996</c:v>
                </c:pt>
                <c:pt idx="6627">
                  <c:v>75.265000000000001</c:v>
                </c:pt>
                <c:pt idx="6628">
                  <c:v>75.257000000000005</c:v>
                </c:pt>
                <c:pt idx="6629">
                  <c:v>75.256</c:v>
                </c:pt>
                <c:pt idx="6630">
                  <c:v>75.259</c:v>
                </c:pt>
                <c:pt idx="6631">
                  <c:v>75.259</c:v>
                </c:pt>
                <c:pt idx="6632">
                  <c:v>75.27</c:v>
                </c:pt>
                <c:pt idx="6633">
                  <c:v>75.296999999999997</c:v>
                </c:pt>
                <c:pt idx="6634">
                  <c:v>75.326999999999998</c:v>
                </c:pt>
                <c:pt idx="6635">
                  <c:v>75.349000000000004</c:v>
                </c:pt>
                <c:pt idx="6636">
                  <c:v>75.370999999999995</c:v>
                </c:pt>
                <c:pt idx="6637">
                  <c:v>75.396000000000001</c:v>
                </c:pt>
                <c:pt idx="6638">
                  <c:v>75.415999999999997</c:v>
                </c:pt>
                <c:pt idx="6639">
                  <c:v>75.426000000000002</c:v>
                </c:pt>
                <c:pt idx="6640">
                  <c:v>75.430000000000007</c:v>
                </c:pt>
                <c:pt idx="6641">
                  <c:v>75.438000000000002</c:v>
                </c:pt>
                <c:pt idx="6642">
                  <c:v>75.445999999999998</c:v>
                </c:pt>
                <c:pt idx="6643">
                  <c:v>75.445999999999998</c:v>
                </c:pt>
                <c:pt idx="6644">
                  <c:v>75.435000000000002</c:v>
                </c:pt>
                <c:pt idx="6645">
                  <c:v>75.426000000000002</c:v>
                </c:pt>
                <c:pt idx="6646">
                  <c:v>75.415000000000006</c:v>
                </c:pt>
                <c:pt idx="6647">
                  <c:v>75.400999999999996</c:v>
                </c:pt>
                <c:pt idx="6648">
                  <c:v>75.382000000000005</c:v>
                </c:pt>
                <c:pt idx="6649">
                  <c:v>75.364999999999995</c:v>
                </c:pt>
                <c:pt idx="6650">
                  <c:v>75.349000000000004</c:v>
                </c:pt>
                <c:pt idx="6651">
                  <c:v>75.332999999999998</c:v>
                </c:pt>
                <c:pt idx="6652">
                  <c:v>75.314999999999998</c:v>
                </c:pt>
                <c:pt idx="6653">
                  <c:v>75.296000000000006</c:v>
                </c:pt>
                <c:pt idx="6654">
                  <c:v>75.284000000000006</c:v>
                </c:pt>
                <c:pt idx="6655">
                  <c:v>75.272000000000006</c:v>
                </c:pt>
                <c:pt idx="6656">
                  <c:v>75.266999999999996</c:v>
                </c:pt>
                <c:pt idx="6657">
                  <c:v>75.259</c:v>
                </c:pt>
                <c:pt idx="6658">
                  <c:v>75.254000000000005</c:v>
                </c:pt>
                <c:pt idx="6659">
                  <c:v>75.254000000000005</c:v>
                </c:pt>
                <c:pt idx="6660">
                  <c:v>75.251000000000005</c:v>
                </c:pt>
                <c:pt idx="6661">
                  <c:v>75.248000000000005</c:v>
                </c:pt>
                <c:pt idx="6662">
                  <c:v>75.242999999999995</c:v>
                </c:pt>
                <c:pt idx="6663">
                  <c:v>75.241</c:v>
                </c:pt>
                <c:pt idx="6664">
                  <c:v>75.242999999999995</c:v>
                </c:pt>
                <c:pt idx="6665">
                  <c:v>75.241</c:v>
                </c:pt>
                <c:pt idx="6666">
                  <c:v>75.245000000000005</c:v>
                </c:pt>
                <c:pt idx="6667">
                  <c:v>75.247</c:v>
                </c:pt>
                <c:pt idx="6668">
                  <c:v>75.245999999999995</c:v>
                </c:pt>
                <c:pt idx="6669">
                  <c:v>75.244</c:v>
                </c:pt>
                <c:pt idx="6670">
                  <c:v>75.241</c:v>
                </c:pt>
                <c:pt idx="6671">
                  <c:v>75.238</c:v>
                </c:pt>
                <c:pt idx="6672">
                  <c:v>75.236000000000004</c:v>
                </c:pt>
                <c:pt idx="6673">
                  <c:v>75.233999999999995</c:v>
                </c:pt>
                <c:pt idx="6674">
                  <c:v>75.23</c:v>
                </c:pt>
                <c:pt idx="6675">
                  <c:v>75.224999999999994</c:v>
                </c:pt>
                <c:pt idx="6676">
                  <c:v>75.221999999999994</c:v>
                </c:pt>
                <c:pt idx="6677">
                  <c:v>75.23</c:v>
                </c:pt>
                <c:pt idx="6678">
                  <c:v>75.239000000000004</c:v>
                </c:pt>
                <c:pt idx="6679">
                  <c:v>75.241</c:v>
                </c:pt>
                <c:pt idx="6680">
                  <c:v>75.241</c:v>
                </c:pt>
                <c:pt idx="6681">
                  <c:v>75.242999999999995</c:v>
                </c:pt>
                <c:pt idx="6682">
                  <c:v>75.242000000000004</c:v>
                </c:pt>
                <c:pt idx="6683">
                  <c:v>75.245000000000005</c:v>
                </c:pt>
                <c:pt idx="6684">
                  <c:v>75.238</c:v>
                </c:pt>
                <c:pt idx="6685">
                  <c:v>75.233999999999995</c:v>
                </c:pt>
                <c:pt idx="6686">
                  <c:v>75.233999999999995</c:v>
                </c:pt>
                <c:pt idx="6687">
                  <c:v>75.236999999999995</c:v>
                </c:pt>
                <c:pt idx="6688">
                  <c:v>75.241</c:v>
                </c:pt>
                <c:pt idx="6689">
                  <c:v>75.257000000000005</c:v>
                </c:pt>
                <c:pt idx="6690">
                  <c:v>75.271000000000001</c:v>
                </c:pt>
                <c:pt idx="6691">
                  <c:v>75.277000000000001</c:v>
                </c:pt>
                <c:pt idx="6692">
                  <c:v>75.287000000000006</c:v>
                </c:pt>
                <c:pt idx="6693">
                  <c:v>75.290999999999997</c:v>
                </c:pt>
                <c:pt idx="6694">
                  <c:v>75.308000000000007</c:v>
                </c:pt>
                <c:pt idx="6695">
                  <c:v>75.314999999999998</c:v>
                </c:pt>
                <c:pt idx="6696">
                  <c:v>75.311000000000007</c:v>
                </c:pt>
                <c:pt idx="6697">
                  <c:v>75.305999999999997</c:v>
                </c:pt>
                <c:pt idx="6698">
                  <c:v>75.31</c:v>
                </c:pt>
                <c:pt idx="6699">
                  <c:v>75.311999999999998</c:v>
                </c:pt>
                <c:pt idx="6700">
                  <c:v>75.299000000000007</c:v>
                </c:pt>
                <c:pt idx="6701">
                  <c:v>75.299000000000007</c:v>
                </c:pt>
                <c:pt idx="6702">
                  <c:v>75.296000000000006</c:v>
                </c:pt>
                <c:pt idx="6703">
                  <c:v>75.281999999999996</c:v>
                </c:pt>
                <c:pt idx="6704">
                  <c:v>75.263000000000005</c:v>
                </c:pt>
                <c:pt idx="6705">
                  <c:v>75.215000000000003</c:v>
                </c:pt>
                <c:pt idx="6706">
                  <c:v>75.168999999999997</c:v>
                </c:pt>
                <c:pt idx="6707">
                  <c:v>75.134</c:v>
                </c:pt>
                <c:pt idx="6708">
                  <c:v>75.102999999999994</c:v>
                </c:pt>
                <c:pt idx="6709">
                  <c:v>75.073999999999998</c:v>
                </c:pt>
                <c:pt idx="6710">
                  <c:v>75.028000000000006</c:v>
                </c:pt>
                <c:pt idx="6711">
                  <c:v>74.980999999999995</c:v>
                </c:pt>
                <c:pt idx="6712">
                  <c:v>74.935000000000002</c:v>
                </c:pt>
                <c:pt idx="6713">
                  <c:v>74.873999999999995</c:v>
                </c:pt>
                <c:pt idx="6714">
                  <c:v>74.817999999999998</c:v>
                </c:pt>
                <c:pt idx="6715">
                  <c:v>74.77</c:v>
                </c:pt>
                <c:pt idx="6716">
                  <c:v>74.718999999999994</c:v>
                </c:pt>
                <c:pt idx="6717">
                  <c:v>74.680999999999997</c:v>
                </c:pt>
                <c:pt idx="6718">
                  <c:v>74.635999999999996</c:v>
                </c:pt>
                <c:pt idx="6719">
                  <c:v>74.587999999999994</c:v>
                </c:pt>
                <c:pt idx="6720">
                  <c:v>74.551000000000002</c:v>
                </c:pt>
                <c:pt idx="6721">
                  <c:v>74.513999999999996</c:v>
                </c:pt>
                <c:pt idx="6722">
                  <c:v>74.471999999999994</c:v>
                </c:pt>
                <c:pt idx="6723">
                  <c:v>74.430999999999997</c:v>
                </c:pt>
                <c:pt idx="6724">
                  <c:v>74.39</c:v>
                </c:pt>
                <c:pt idx="6725">
                  <c:v>74.353999999999999</c:v>
                </c:pt>
                <c:pt idx="6726">
                  <c:v>74.340999999999994</c:v>
                </c:pt>
                <c:pt idx="6727">
                  <c:v>74.33</c:v>
                </c:pt>
                <c:pt idx="6728">
                  <c:v>74.307000000000002</c:v>
                </c:pt>
                <c:pt idx="6729">
                  <c:v>74.268000000000001</c:v>
                </c:pt>
                <c:pt idx="6730">
                  <c:v>74.218999999999994</c:v>
                </c:pt>
                <c:pt idx="6731">
                  <c:v>74.182000000000002</c:v>
                </c:pt>
                <c:pt idx="6732">
                  <c:v>74.150000000000006</c:v>
                </c:pt>
                <c:pt idx="6733">
                  <c:v>74.111999999999995</c:v>
                </c:pt>
                <c:pt idx="6734">
                  <c:v>74.078000000000003</c:v>
                </c:pt>
                <c:pt idx="6735">
                  <c:v>74.043000000000006</c:v>
                </c:pt>
                <c:pt idx="6736">
                  <c:v>74.009</c:v>
                </c:pt>
                <c:pt idx="6737">
                  <c:v>73.962000000000003</c:v>
                </c:pt>
                <c:pt idx="6738">
                  <c:v>73.902000000000001</c:v>
                </c:pt>
                <c:pt idx="6739">
                  <c:v>73.86</c:v>
                </c:pt>
                <c:pt idx="6740">
                  <c:v>73.808999999999997</c:v>
                </c:pt>
                <c:pt idx="6741">
                  <c:v>73.756</c:v>
                </c:pt>
                <c:pt idx="6742">
                  <c:v>73.727999999999994</c:v>
                </c:pt>
                <c:pt idx="6743">
                  <c:v>73.685000000000002</c:v>
                </c:pt>
                <c:pt idx="6744">
                  <c:v>73.650000000000006</c:v>
                </c:pt>
                <c:pt idx="6745">
                  <c:v>73.616</c:v>
                </c:pt>
                <c:pt idx="6746">
                  <c:v>73.572999999999993</c:v>
                </c:pt>
                <c:pt idx="6747">
                  <c:v>73.543000000000006</c:v>
                </c:pt>
                <c:pt idx="6748">
                  <c:v>73.521000000000001</c:v>
                </c:pt>
                <c:pt idx="6749">
                  <c:v>73.491</c:v>
                </c:pt>
                <c:pt idx="6750">
                  <c:v>73.471999999999994</c:v>
                </c:pt>
                <c:pt idx="6751">
                  <c:v>73.451999999999998</c:v>
                </c:pt>
                <c:pt idx="6752">
                  <c:v>73.427000000000007</c:v>
                </c:pt>
                <c:pt idx="6753">
                  <c:v>73.421999999999997</c:v>
                </c:pt>
                <c:pt idx="6754">
                  <c:v>73.406000000000006</c:v>
                </c:pt>
                <c:pt idx="6755">
                  <c:v>73.382999999999996</c:v>
                </c:pt>
                <c:pt idx="6756">
                  <c:v>73.373999999999995</c:v>
                </c:pt>
                <c:pt idx="6757">
                  <c:v>73.349000000000004</c:v>
                </c:pt>
                <c:pt idx="6758">
                  <c:v>73.334000000000003</c:v>
                </c:pt>
                <c:pt idx="6759">
                  <c:v>73.322999999999993</c:v>
                </c:pt>
                <c:pt idx="6760">
                  <c:v>73.307000000000002</c:v>
                </c:pt>
                <c:pt idx="6761">
                  <c:v>73.277000000000001</c:v>
                </c:pt>
                <c:pt idx="6762">
                  <c:v>73.254999999999995</c:v>
                </c:pt>
                <c:pt idx="6763">
                  <c:v>73.236000000000004</c:v>
                </c:pt>
                <c:pt idx="6764">
                  <c:v>73.209000000000003</c:v>
                </c:pt>
                <c:pt idx="6765">
                  <c:v>73.191000000000003</c:v>
                </c:pt>
                <c:pt idx="6766">
                  <c:v>73.167000000000002</c:v>
                </c:pt>
                <c:pt idx="6767">
                  <c:v>73.144000000000005</c:v>
                </c:pt>
                <c:pt idx="6768">
                  <c:v>73.123000000000005</c:v>
                </c:pt>
                <c:pt idx="6769">
                  <c:v>73.099000000000004</c:v>
                </c:pt>
                <c:pt idx="6770">
                  <c:v>73.067999999999998</c:v>
                </c:pt>
                <c:pt idx="6771">
                  <c:v>73.036000000000001</c:v>
                </c:pt>
                <c:pt idx="6772">
                  <c:v>73.022000000000006</c:v>
                </c:pt>
                <c:pt idx="6773">
                  <c:v>73.010999999999996</c:v>
                </c:pt>
                <c:pt idx="6774">
                  <c:v>72.992999999999995</c:v>
                </c:pt>
                <c:pt idx="6775">
                  <c:v>72.989999999999995</c:v>
                </c:pt>
                <c:pt idx="6776">
                  <c:v>72.986999999999995</c:v>
                </c:pt>
                <c:pt idx="6777">
                  <c:v>72.984999999999999</c:v>
                </c:pt>
                <c:pt idx="6778">
                  <c:v>73.009</c:v>
                </c:pt>
                <c:pt idx="6779">
                  <c:v>73.039000000000001</c:v>
                </c:pt>
                <c:pt idx="6780">
                  <c:v>73.067999999999998</c:v>
                </c:pt>
                <c:pt idx="6781">
                  <c:v>73.102999999999994</c:v>
                </c:pt>
                <c:pt idx="6782">
                  <c:v>73.146000000000001</c:v>
                </c:pt>
                <c:pt idx="6783">
                  <c:v>73.191000000000003</c:v>
                </c:pt>
                <c:pt idx="6784">
                  <c:v>73.244</c:v>
                </c:pt>
                <c:pt idx="6785">
                  <c:v>73.301000000000002</c:v>
                </c:pt>
                <c:pt idx="6786">
                  <c:v>73.355000000000004</c:v>
                </c:pt>
                <c:pt idx="6787">
                  <c:v>73.400999999999996</c:v>
                </c:pt>
                <c:pt idx="6788">
                  <c:v>73.438999999999993</c:v>
                </c:pt>
                <c:pt idx="6789">
                  <c:v>73.483000000000004</c:v>
                </c:pt>
                <c:pt idx="6790">
                  <c:v>73.533000000000001</c:v>
                </c:pt>
                <c:pt idx="6791">
                  <c:v>73.570999999999998</c:v>
                </c:pt>
                <c:pt idx="6792">
                  <c:v>73.602999999999994</c:v>
                </c:pt>
                <c:pt idx="6793">
                  <c:v>73.638000000000005</c:v>
                </c:pt>
                <c:pt idx="6794">
                  <c:v>73.668000000000006</c:v>
                </c:pt>
                <c:pt idx="6795">
                  <c:v>73.694000000000003</c:v>
                </c:pt>
                <c:pt idx="6796">
                  <c:v>73.724999999999994</c:v>
                </c:pt>
                <c:pt idx="6797">
                  <c:v>73.754999999999995</c:v>
                </c:pt>
                <c:pt idx="6798">
                  <c:v>73.775000000000006</c:v>
                </c:pt>
                <c:pt idx="6799">
                  <c:v>73.790000000000006</c:v>
                </c:pt>
                <c:pt idx="6800">
                  <c:v>73.796999999999997</c:v>
                </c:pt>
                <c:pt idx="6801">
                  <c:v>73.804000000000002</c:v>
                </c:pt>
                <c:pt idx="6802">
                  <c:v>73.822000000000003</c:v>
                </c:pt>
                <c:pt idx="6803">
                  <c:v>73.846999999999994</c:v>
                </c:pt>
                <c:pt idx="6804">
                  <c:v>73.879000000000005</c:v>
                </c:pt>
                <c:pt idx="6805">
                  <c:v>73.905000000000001</c:v>
                </c:pt>
                <c:pt idx="6806">
                  <c:v>73.929000000000002</c:v>
                </c:pt>
                <c:pt idx="6807">
                  <c:v>73.948999999999998</c:v>
                </c:pt>
                <c:pt idx="6808">
                  <c:v>73.963999999999999</c:v>
                </c:pt>
                <c:pt idx="6809">
                  <c:v>73.984999999999999</c:v>
                </c:pt>
                <c:pt idx="6810">
                  <c:v>74.004999999999995</c:v>
                </c:pt>
                <c:pt idx="6811">
                  <c:v>74.024000000000001</c:v>
                </c:pt>
                <c:pt idx="6812">
                  <c:v>74.048000000000002</c:v>
                </c:pt>
                <c:pt idx="6813">
                  <c:v>74.064999999999998</c:v>
                </c:pt>
                <c:pt idx="6814">
                  <c:v>74.09</c:v>
                </c:pt>
                <c:pt idx="6815">
                  <c:v>74.123000000000005</c:v>
                </c:pt>
                <c:pt idx="6816">
                  <c:v>74.153000000000006</c:v>
                </c:pt>
                <c:pt idx="6817">
                  <c:v>74.180999999999997</c:v>
                </c:pt>
                <c:pt idx="6818">
                  <c:v>74.203000000000003</c:v>
                </c:pt>
                <c:pt idx="6819">
                  <c:v>74.22</c:v>
                </c:pt>
                <c:pt idx="6820">
                  <c:v>74.228999999999999</c:v>
                </c:pt>
                <c:pt idx="6821">
                  <c:v>74.233000000000004</c:v>
                </c:pt>
                <c:pt idx="6822">
                  <c:v>74.241</c:v>
                </c:pt>
                <c:pt idx="6823">
                  <c:v>74.245999999999995</c:v>
                </c:pt>
                <c:pt idx="6824">
                  <c:v>74.256</c:v>
                </c:pt>
                <c:pt idx="6825">
                  <c:v>74.265000000000001</c:v>
                </c:pt>
                <c:pt idx="6826">
                  <c:v>74.271000000000001</c:v>
                </c:pt>
                <c:pt idx="6827">
                  <c:v>74.262</c:v>
                </c:pt>
                <c:pt idx="6828">
                  <c:v>74.247</c:v>
                </c:pt>
                <c:pt idx="6829">
                  <c:v>74.234999999999999</c:v>
                </c:pt>
                <c:pt idx="6830">
                  <c:v>74.224000000000004</c:v>
                </c:pt>
                <c:pt idx="6831">
                  <c:v>74.221999999999994</c:v>
                </c:pt>
                <c:pt idx="6832">
                  <c:v>74.224999999999994</c:v>
                </c:pt>
                <c:pt idx="6833">
                  <c:v>74.227999999999994</c:v>
                </c:pt>
                <c:pt idx="6834">
                  <c:v>74.233000000000004</c:v>
                </c:pt>
                <c:pt idx="6835">
                  <c:v>74.239999999999995</c:v>
                </c:pt>
                <c:pt idx="6836">
                  <c:v>74.251000000000005</c:v>
                </c:pt>
                <c:pt idx="6837">
                  <c:v>74.260000000000005</c:v>
                </c:pt>
                <c:pt idx="6838">
                  <c:v>74.269000000000005</c:v>
                </c:pt>
                <c:pt idx="6839">
                  <c:v>74.28</c:v>
                </c:pt>
                <c:pt idx="6840">
                  <c:v>74.290000000000006</c:v>
                </c:pt>
                <c:pt idx="6841">
                  <c:v>74.302999999999997</c:v>
                </c:pt>
                <c:pt idx="6842">
                  <c:v>74.313000000000002</c:v>
                </c:pt>
                <c:pt idx="6843">
                  <c:v>74.331999999999994</c:v>
                </c:pt>
                <c:pt idx="6844">
                  <c:v>74.349999999999994</c:v>
                </c:pt>
                <c:pt idx="6845">
                  <c:v>74.36</c:v>
                </c:pt>
                <c:pt idx="6846">
                  <c:v>74.369</c:v>
                </c:pt>
                <c:pt idx="6847">
                  <c:v>74.375</c:v>
                </c:pt>
                <c:pt idx="6848">
                  <c:v>74.384</c:v>
                </c:pt>
                <c:pt idx="6849">
                  <c:v>74.400000000000006</c:v>
                </c:pt>
                <c:pt idx="6850">
                  <c:v>74.42</c:v>
                </c:pt>
                <c:pt idx="6851">
                  <c:v>74.438000000000002</c:v>
                </c:pt>
                <c:pt idx="6852">
                  <c:v>74.460999999999999</c:v>
                </c:pt>
                <c:pt idx="6853">
                  <c:v>74.484999999999999</c:v>
                </c:pt>
                <c:pt idx="6854">
                  <c:v>74.504999999999995</c:v>
                </c:pt>
                <c:pt idx="6855">
                  <c:v>74.52</c:v>
                </c:pt>
                <c:pt idx="6856">
                  <c:v>74.537999999999997</c:v>
                </c:pt>
                <c:pt idx="6857">
                  <c:v>74.558000000000007</c:v>
                </c:pt>
                <c:pt idx="6858">
                  <c:v>74.570999999999998</c:v>
                </c:pt>
                <c:pt idx="6859">
                  <c:v>74.584000000000003</c:v>
                </c:pt>
                <c:pt idx="6860">
                  <c:v>74.599000000000004</c:v>
                </c:pt>
                <c:pt idx="6861">
                  <c:v>74.605000000000004</c:v>
                </c:pt>
                <c:pt idx="6862">
                  <c:v>74.606999999999999</c:v>
                </c:pt>
                <c:pt idx="6863">
                  <c:v>74.605000000000004</c:v>
                </c:pt>
                <c:pt idx="6864">
                  <c:v>74.602000000000004</c:v>
                </c:pt>
                <c:pt idx="6865">
                  <c:v>74.599999999999994</c:v>
                </c:pt>
                <c:pt idx="6866">
                  <c:v>74.599999999999994</c:v>
                </c:pt>
                <c:pt idx="6867">
                  <c:v>74.603999999999999</c:v>
                </c:pt>
                <c:pt idx="6868">
                  <c:v>74.597999999999999</c:v>
                </c:pt>
                <c:pt idx="6869">
                  <c:v>74.596000000000004</c:v>
                </c:pt>
                <c:pt idx="6870">
                  <c:v>74.596999999999994</c:v>
                </c:pt>
                <c:pt idx="6871">
                  <c:v>74.59</c:v>
                </c:pt>
                <c:pt idx="6872">
                  <c:v>74.591999999999999</c:v>
                </c:pt>
                <c:pt idx="6873">
                  <c:v>74.596000000000004</c:v>
                </c:pt>
                <c:pt idx="6874">
                  <c:v>74.596000000000004</c:v>
                </c:pt>
                <c:pt idx="6875">
                  <c:v>74.605000000000004</c:v>
                </c:pt>
                <c:pt idx="6876">
                  <c:v>74.611000000000004</c:v>
                </c:pt>
                <c:pt idx="6877">
                  <c:v>74.623999999999995</c:v>
                </c:pt>
                <c:pt idx="6878">
                  <c:v>74.638999999999996</c:v>
                </c:pt>
                <c:pt idx="6879">
                  <c:v>74.656000000000006</c:v>
                </c:pt>
                <c:pt idx="6880">
                  <c:v>74.679000000000002</c:v>
                </c:pt>
                <c:pt idx="6881">
                  <c:v>74.707999999999998</c:v>
                </c:pt>
                <c:pt idx="6882">
                  <c:v>74.738</c:v>
                </c:pt>
                <c:pt idx="6883">
                  <c:v>74.757999999999996</c:v>
                </c:pt>
                <c:pt idx="6884">
                  <c:v>74.768000000000001</c:v>
                </c:pt>
                <c:pt idx="6885">
                  <c:v>74.772000000000006</c:v>
                </c:pt>
                <c:pt idx="6886">
                  <c:v>74.789000000000001</c:v>
                </c:pt>
                <c:pt idx="6887">
                  <c:v>74.825000000000003</c:v>
                </c:pt>
                <c:pt idx="6888">
                  <c:v>74.826999999999998</c:v>
                </c:pt>
                <c:pt idx="6889">
                  <c:v>74.843000000000004</c:v>
                </c:pt>
                <c:pt idx="6890">
                  <c:v>74.850999999999999</c:v>
                </c:pt>
                <c:pt idx="6891">
                  <c:v>74.852999999999994</c:v>
                </c:pt>
                <c:pt idx="6892">
                  <c:v>74.837000000000003</c:v>
                </c:pt>
                <c:pt idx="6893">
                  <c:v>74.820999999999998</c:v>
                </c:pt>
                <c:pt idx="6894">
                  <c:v>74.805999999999997</c:v>
                </c:pt>
                <c:pt idx="6895">
                  <c:v>74.775000000000006</c:v>
                </c:pt>
                <c:pt idx="6896">
                  <c:v>74.739999999999995</c:v>
                </c:pt>
                <c:pt idx="6897">
                  <c:v>74.695999999999998</c:v>
                </c:pt>
                <c:pt idx="6898">
                  <c:v>74.644000000000005</c:v>
                </c:pt>
                <c:pt idx="6899">
                  <c:v>74.588999999999999</c:v>
                </c:pt>
                <c:pt idx="6900">
                  <c:v>74.524000000000001</c:v>
                </c:pt>
                <c:pt idx="6901">
                  <c:v>74.462999999999994</c:v>
                </c:pt>
                <c:pt idx="6902">
                  <c:v>74.412000000000006</c:v>
                </c:pt>
                <c:pt idx="6903">
                  <c:v>74.337999999999994</c:v>
                </c:pt>
                <c:pt idx="6904">
                  <c:v>74.268000000000001</c:v>
                </c:pt>
                <c:pt idx="6905">
                  <c:v>74.210999999999999</c:v>
                </c:pt>
                <c:pt idx="6906">
                  <c:v>74.144999999999996</c:v>
                </c:pt>
                <c:pt idx="6907">
                  <c:v>74.091999999999999</c:v>
                </c:pt>
                <c:pt idx="6908">
                  <c:v>74.043000000000006</c:v>
                </c:pt>
                <c:pt idx="6909">
                  <c:v>73.988</c:v>
                </c:pt>
                <c:pt idx="6910">
                  <c:v>73.938000000000002</c:v>
                </c:pt>
                <c:pt idx="6911">
                  <c:v>73.882000000000005</c:v>
                </c:pt>
                <c:pt idx="6912">
                  <c:v>73.835999999999999</c:v>
                </c:pt>
                <c:pt idx="6913">
                  <c:v>73.808000000000007</c:v>
                </c:pt>
                <c:pt idx="6914">
                  <c:v>73.769000000000005</c:v>
                </c:pt>
                <c:pt idx="6915">
                  <c:v>73.715000000000003</c:v>
                </c:pt>
                <c:pt idx="6916">
                  <c:v>73.653999999999996</c:v>
                </c:pt>
                <c:pt idx="6917">
                  <c:v>73.599999999999994</c:v>
                </c:pt>
                <c:pt idx="6918">
                  <c:v>73.543999999999997</c:v>
                </c:pt>
                <c:pt idx="6919">
                  <c:v>73.468999999999994</c:v>
                </c:pt>
                <c:pt idx="6920">
                  <c:v>73.382000000000005</c:v>
                </c:pt>
                <c:pt idx="6921">
                  <c:v>73.293000000000006</c:v>
                </c:pt>
                <c:pt idx="6922">
                  <c:v>73.186999999999998</c:v>
                </c:pt>
                <c:pt idx="6923">
                  <c:v>73.067999999999998</c:v>
                </c:pt>
                <c:pt idx="6924">
                  <c:v>72.933000000000007</c:v>
                </c:pt>
                <c:pt idx="6925">
                  <c:v>72.784000000000006</c:v>
                </c:pt>
                <c:pt idx="6926">
                  <c:v>72.632000000000005</c:v>
                </c:pt>
                <c:pt idx="6927">
                  <c:v>72.472999999999999</c:v>
                </c:pt>
                <c:pt idx="6928">
                  <c:v>72.308999999999997</c:v>
                </c:pt>
                <c:pt idx="6929">
                  <c:v>72.138000000000005</c:v>
                </c:pt>
                <c:pt idx="6930">
                  <c:v>71.959999999999994</c:v>
                </c:pt>
                <c:pt idx="6931">
                  <c:v>71.775000000000006</c:v>
                </c:pt>
                <c:pt idx="6932">
                  <c:v>71.597999999999999</c:v>
                </c:pt>
                <c:pt idx="6933">
                  <c:v>71.41</c:v>
                </c:pt>
                <c:pt idx="6934">
                  <c:v>71.203000000000003</c:v>
                </c:pt>
                <c:pt idx="6935">
                  <c:v>71.010999999999996</c:v>
                </c:pt>
                <c:pt idx="6936">
                  <c:v>70.817999999999998</c:v>
                </c:pt>
                <c:pt idx="6937">
                  <c:v>70.632999999999996</c:v>
                </c:pt>
                <c:pt idx="6938">
                  <c:v>70.441999999999993</c:v>
                </c:pt>
                <c:pt idx="6939">
                  <c:v>70.245000000000005</c:v>
                </c:pt>
                <c:pt idx="6940">
                  <c:v>70.061999999999998</c:v>
                </c:pt>
                <c:pt idx="6941">
                  <c:v>69.882000000000005</c:v>
                </c:pt>
                <c:pt idx="6942">
                  <c:v>69.712000000000003</c:v>
                </c:pt>
                <c:pt idx="6943">
                  <c:v>69.545000000000002</c:v>
                </c:pt>
                <c:pt idx="6944">
                  <c:v>69.385999999999996</c:v>
                </c:pt>
                <c:pt idx="6945">
                  <c:v>69.236000000000004</c:v>
                </c:pt>
                <c:pt idx="6946">
                  <c:v>69.087999999999994</c:v>
                </c:pt>
                <c:pt idx="6947">
                  <c:v>68.95</c:v>
                </c:pt>
                <c:pt idx="6948">
                  <c:v>68.825999999999993</c:v>
                </c:pt>
                <c:pt idx="6949">
                  <c:v>68.703999999999994</c:v>
                </c:pt>
                <c:pt idx="6950">
                  <c:v>68.572000000000003</c:v>
                </c:pt>
                <c:pt idx="6951">
                  <c:v>68.453999999999994</c:v>
                </c:pt>
                <c:pt idx="6952">
                  <c:v>68.343999999999994</c:v>
                </c:pt>
                <c:pt idx="6953">
                  <c:v>68.233000000000004</c:v>
                </c:pt>
                <c:pt idx="6954">
                  <c:v>68.125</c:v>
                </c:pt>
                <c:pt idx="6955">
                  <c:v>68.004000000000005</c:v>
                </c:pt>
                <c:pt idx="6956">
                  <c:v>67.882000000000005</c:v>
                </c:pt>
                <c:pt idx="6957">
                  <c:v>67.772000000000006</c:v>
                </c:pt>
                <c:pt idx="6958">
                  <c:v>67.671000000000006</c:v>
                </c:pt>
                <c:pt idx="6959">
                  <c:v>67.573999999999998</c:v>
                </c:pt>
                <c:pt idx="6960">
                  <c:v>67.477999999999994</c:v>
                </c:pt>
                <c:pt idx="6961">
                  <c:v>67.381</c:v>
                </c:pt>
                <c:pt idx="6962">
                  <c:v>67.284999999999997</c:v>
                </c:pt>
                <c:pt idx="6963">
                  <c:v>67.204999999999998</c:v>
                </c:pt>
                <c:pt idx="6964">
                  <c:v>67.134</c:v>
                </c:pt>
                <c:pt idx="6965">
                  <c:v>67.057000000000002</c:v>
                </c:pt>
                <c:pt idx="6966">
                  <c:v>66.974999999999994</c:v>
                </c:pt>
                <c:pt idx="6967">
                  <c:v>66.89</c:v>
                </c:pt>
                <c:pt idx="6968">
                  <c:v>66.816000000000003</c:v>
                </c:pt>
                <c:pt idx="6969">
                  <c:v>66.75</c:v>
                </c:pt>
                <c:pt idx="6970">
                  <c:v>66.688999999999993</c:v>
                </c:pt>
                <c:pt idx="6971">
                  <c:v>66.628</c:v>
                </c:pt>
                <c:pt idx="6972">
                  <c:v>66.563000000000002</c:v>
                </c:pt>
                <c:pt idx="6973">
                  <c:v>66.498000000000005</c:v>
                </c:pt>
                <c:pt idx="6974">
                  <c:v>66.432000000000002</c:v>
                </c:pt>
                <c:pt idx="6975">
                  <c:v>66.358000000000004</c:v>
                </c:pt>
                <c:pt idx="6976">
                  <c:v>66.283000000000001</c:v>
                </c:pt>
                <c:pt idx="6977">
                  <c:v>66.210999999999999</c:v>
                </c:pt>
                <c:pt idx="6978">
                  <c:v>66.138000000000005</c:v>
                </c:pt>
                <c:pt idx="6979">
                  <c:v>66.063000000000002</c:v>
                </c:pt>
                <c:pt idx="6980">
                  <c:v>65.983999999999995</c:v>
                </c:pt>
                <c:pt idx="6981">
                  <c:v>65.900999999999996</c:v>
                </c:pt>
                <c:pt idx="6982">
                  <c:v>65.816999999999993</c:v>
                </c:pt>
                <c:pt idx="6983">
                  <c:v>65.733000000000004</c:v>
                </c:pt>
                <c:pt idx="6984">
                  <c:v>65.650000000000006</c:v>
                </c:pt>
                <c:pt idx="6985">
                  <c:v>65.572000000000003</c:v>
                </c:pt>
                <c:pt idx="6986">
                  <c:v>65.495000000000005</c:v>
                </c:pt>
                <c:pt idx="6987">
                  <c:v>65.415999999999997</c:v>
                </c:pt>
                <c:pt idx="6988">
                  <c:v>65.344999999999999</c:v>
                </c:pt>
                <c:pt idx="6989">
                  <c:v>65.278000000000006</c:v>
                </c:pt>
                <c:pt idx="6990">
                  <c:v>65.209999999999994</c:v>
                </c:pt>
                <c:pt idx="6991">
                  <c:v>65.144999999999996</c:v>
                </c:pt>
                <c:pt idx="6992">
                  <c:v>65.093999999999994</c:v>
                </c:pt>
                <c:pt idx="6993">
                  <c:v>65.052999999999997</c:v>
                </c:pt>
                <c:pt idx="6994">
                  <c:v>65.028999999999996</c:v>
                </c:pt>
                <c:pt idx="6995">
                  <c:v>65.006</c:v>
                </c:pt>
                <c:pt idx="6996">
                  <c:v>64.975999999999999</c:v>
                </c:pt>
                <c:pt idx="6997">
                  <c:v>64.960999999999999</c:v>
                </c:pt>
                <c:pt idx="6998">
                  <c:v>64.959999999999994</c:v>
                </c:pt>
                <c:pt idx="6999">
                  <c:v>64.956000000000003</c:v>
                </c:pt>
                <c:pt idx="7000">
                  <c:v>64.947999999999993</c:v>
                </c:pt>
                <c:pt idx="7001">
                  <c:v>64.936999999999998</c:v>
                </c:pt>
                <c:pt idx="7002">
                  <c:v>64.933000000000007</c:v>
                </c:pt>
                <c:pt idx="7003">
                  <c:v>64.935000000000002</c:v>
                </c:pt>
                <c:pt idx="7004">
                  <c:v>64.935000000000002</c:v>
                </c:pt>
                <c:pt idx="7005">
                  <c:v>64.924999999999997</c:v>
                </c:pt>
                <c:pt idx="7006">
                  <c:v>64.908000000000001</c:v>
                </c:pt>
                <c:pt idx="7007">
                  <c:v>64.894999999999996</c:v>
                </c:pt>
                <c:pt idx="7008">
                  <c:v>64.894000000000005</c:v>
                </c:pt>
                <c:pt idx="7009">
                  <c:v>64.879000000000005</c:v>
                </c:pt>
                <c:pt idx="7010">
                  <c:v>64.855999999999995</c:v>
                </c:pt>
                <c:pt idx="7011">
                  <c:v>64.83</c:v>
                </c:pt>
                <c:pt idx="7012">
                  <c:v>64.805999999999997</c:v>
                </c:pt>
                <c:pt idx="7013">
                  <c:v>64.781000000000006</c:v>
                </c:pt>
                <c:pt idx="7014">
                  <c:v>64.763999999999996</c:v>
                </c:pt>
                <c:pt idx="7015">
                  <c:v>64.748999999999995</c:v>
                </c:pt>
                <c:pt idx="7016">
                  <c:v>64.739000000000004</c:v>
                </c:pt>
                <c:pt idx="7017">
                  <c:v>64.730999999999995</c:v>
                </c:pt>
                <c:pt idx="7018">
                  <c:v>64.72</c:v>
                </c:pt>
                <c:pt idx="7019">
                  <c:v>64.710999999999999</c:v>
                </c:pt>
                <c:pt idx="7020">
                  <c:v>64.706999999999994</c:v>
                </c:pt>
                <c:pt idx="7021">
                  <c:v>64.703000000000003</c:v>
                </c:pt>
                <c:pt idx="7022">
                  <c:v>64.703999999999994</c:v>
                </c:pt>
                <c:pt idx="7023">
                  <c:v>64.703000000000003</c:v>
                </c:pt>
                <c:pt idx="7024">
                  <c:v>64.712000000000003</c:v>
                </c:pt>
                <c:pt idx="7025">
                  <c:v>64.721999999999994</c:v>
                </c:pt>
                <c:pt idx="7026">
                  <c:v>64.73</c:v>
                </c:pt>
                <c:pt idx="7027">
                  <c:v>64.739000000000004</c:v>
                </c:pt>
                <c:pt idx="7028">
                  <c:v>64.747</c:v>
                </c:pt>
                <c:pt idx="7029">
                  <c:v>64.763999999999996</c:v>
                </c:pt>
                <c:pt idx="7030">
                  <c:v>64.783000000000001</c:v>
                </c:pt>
                <c:pt idx="7031">
                  <c:v>64.802000000000007</c:v>
                </c:pt>
                <c:pt idx="7032">
                  <c:v>64.813999999999993</c:v>
                </c:pt>
                <c:pt idx="7033">
                  <c:v>64.825999999999993</c:v>
                </c:pt>
                <c:pt idx="7034">
                  <c:v>64.844999999999999</c:v>
                </c:pt>
                <c:pt idx="7035">
                  <c:v>64.864999999999995</c:v>
                </c:pt>
                <c:pt idx="7036">
                  <c:v>64.882000000000005</c:v>
                </c:pt>
                <c:pt idx="7037">
                  <c:v>64.891999999999996</c:v>
                </c:pt>
                <c:pt idx="7038">
                  <c:v>64.894999999999996</c:v>
                </c:pt>
                <c:pt idx="7039">
                  <c:v>64.891000000000005</c:v>
                </c:pt>
                <c:pt idx="7040">
                  <c:v>64.888999999999996</c:v>
                </c:pt>
                <c:pt idx="7041">
                  <c:v>64.89</c:v>
                </c:pt>
                <c:pt idx="7042">
                  <c:v>64.887</c:v>
                </c:pt>
                <c:pt idx="7043">
                  <c:v>64.882000000000005</c:v>
                </c:pt>
                <c:pt idx="7044">
                  <c:v>64.876999999999995</c:v>
                </c:pt>
                <c:pt idx="7045">
                  <c:v>64.873000000000005</c:v>
                </c:pt>
                <c:pt idx="7046">
                  <c:v>64.867999999999995</c:v>
                </c:pt>
                <c:pt idx="7047">
                  <c:v>64.863</c:v>
                </c:pt>
                <c:pt idx="7048">
                  <c:v>64.855000000000004</c:v>
                </c:pt>
                <c:pt idx="7049">
                  <c:v>64.843999999999994</c:v>
                </c:pt>
                <c:pt idx="7050">
                  <c:v>64.840999999999994</c:v>
                </c:pt>
                <c:pt idx="7051">
                  <c:v>64.844999999999999</c:v>
                </c:pt>
                <c:pt idx="7052">
                  <c:v>64.852000000000004</c:v>
                </c:pt>
                <c:pt idx="7053">
                  <c:v>64.858999999999995</c:v>
                </c:pt>
                <c:pt idx="7054">
                  <c:v>64.863</c:v>
                </c:pt>
                <c:pt idx="7055">
                  <c:v>64.867000000000004</c:v>
                </c:pt>
                <c:pt idx="7056">
                  <c:v>64.873999999999995</c:v>
                </c:pt>
                <c:pt idx="7057">
                  <c:v>64.891000000000005</c:v>
                </c:pt>
                <c:pt idx="7058">
                  <c:v>64.903999999999996</c:v>
                </c:pt>
                <c:pt idx="7059">
                  <c:v>64.923000000000002</c:v>
                </c:pt>
                <c:pt idx="7060">
                  <c:v>64.944000000000003</c:v>
                </c:pt>
                <c:pt idx="7061">
                  <c:v>64.962000000000003</c:v>
                </c:pt>
                <c:pt idx="7062">
                  <c:v>64.974999999999994</c:v>
                </c:pt>
                <c:pt idx="7063">
                  <c:v>64.989000000000004</c:v>
                </c:pt>
                <c:pt idx="7064">
                  <c:v>64.998000000000005</c:v>
                </c:pt>
                <c:pt idx="7065">
                  <c:v>65</c:v>
                </c:pt>
                <c:pt idx="7066">
                  <c:v>64.992000000000004</c:v>
                </c:pt>
                <c:pt idx="7067">
                  <c:v>64.981999999999999</c:v>
                </c:pt>
                <c:pt idx="7068">
                  <c:v>64.974000000000004</c:v>
                </c:pt>
                <c:pt idx="7069">
                  <c:v>64.963999999999999</c:v>
                </c:pt>
                <c:pt idx="7070">
                  <c:v>64.957999999999998</c:v>
                </c:pt>
                <c:pt idx="7071">
                  <c:v>64.953000000000003</c:v>
                </c:pt>
                <c:pt idx="7072">
                  <c:v>64.944999999999993</c:v>
                </c:pt>
                <c:pt idx="7073">
                  <c:v>64.941000000000003</c:v>
                </c:pt>
                <c:pt idx="7074">
                  <c:v>64.94</c:v>
                </c:pt>
                <c:pt idx="7075">
                  <c:v>64.938999999999993</c:v>
                </c:pt>
                <c:pt idx="7076">
                  <c:v>64.938999999999993</c:v>
                </c:pt>
                <c:pt idx="7077">
                  <c:v>64.942999999999998</c:v>
                </c:pt>
                <c:pt idx="7078">
                  <c:v>64.947999999999993</c:v>
                </c:pt>
                <c:pt idx="7079">
                  <c:v>64.950999999999993</c:v>
                </c:pt>
                <c:pt idx="7080">
                  <c:v>64.956000000000003</c:v>
                </c:pt>
                <c:pt idx="7081">
                  <c:v>64.960999999999999</c:v>
                </c:pt>
                <c:pt idx="7082">
                  <c:v>64.966999999999999</c:v>
                </c:pt>
                <c:pt idx="7083">
                  <c:v>64.977000000000004</c:v>
                </c:pt>
                <c:pt idx="7084">
                  <c:v>64.989000000000004</c:v>
                </c:pt>
                <c:pt idx="7085">
                  <c:v>65.009</c:v>
                </c:pt>
                <c:pt idx="7086">
                  <c:v>65.031999999999996</c:v>
                </c:pt>
                <c:pt idx="7087">
                  <c:v>65.057000000000002</c:v>
                </c:pt>
                <c:pt idx="7088">
                  <c:v>65.076999999999998</c:v>
                </c:pt>
                <c:pt idx="7089">
                  <c:v>65.084000000000003</c:v>
                </c:pt>
                <c:pt idx="7090">
                  <c:v>65.091999999999999</c:v>
                </c:pt>
                <c:pt idx="7091">
                  <c:v>65.105999999999995</c:v>
                </c:pt>
                <c:pt idx="7092">
                  <c:v>65.105999999999995</c:v>
                </c:pt>
                <c:pt idx="7093">
                  <c:v>65.096999999999994</c:v>
                </c:pt>
                <c:pt idx="7094">
                  <c:v>65.099000000000004</c:v>
                </c:pt>
                <c:pt idx="7095">
                  <c:v>65.097999999999999</c:v>
                </c:pt>
                <c:pt idx="7096">
                  <c:v>65.075000000000003</c:v>
                </c:pt>
                <c:pt idx="7097">
                  <c:v>65.045000000000002</c:v>
                </c:pt>
                <c:pt idx="7098">
                  <c:v>65.039000000000001</c:v>
                </c:pt>
                <c:pt idx="7099">
                  <c:v>65.022999999999996</c:v>
                </c:pt>
                <c:pt idx="7100">
                  <c:v>64.992999999999995</c:v>
                </c:pt>
                <c:pt idx="7101">
                  <c:v>64.972999999999999</c:v>
                </c:pt>
                <c:pt idx="7102">
                  <c:v>64.959000000000003</c:v>
                </c:pt>
                <c:pt idx="7103">
                  <c:v>64.936000000000007</c:v>
                </c:pt>
                <c:pt idx="7104">
                  <c:v>64.902000000000001</c:v>
                </c:pt>
                <c:pt idx="7105">
                  <c:v>64.888999999999996</c:v>
                </c:pt>
                <c:pt idx="7106">
                  <c:v>64.885000000000005</c:v>
                </c:pt>
                <c:pt idx="7107">
                  <c:v>64.878</c:v>
                </c:pt>
                <c:pt idx="7108">
                  <c:v>64.864000000000004</c:v>
                </c:pt>
                <c:pt idx="7109">
                  <c:v>64.863</c:v>
                </c:pt>
                <c:pt idx="7110">
                  <c:v>64.869</c:v>
                </c:pt>
                <c:pt idx="7111">
                  <c:v>64.884</c:v>
                </c:pt>
                <c:pt idx="7112">
                  <c:v>64.906999999999996</c:v>
                </c:pt>
                <c:pt idx="7113">
                  <c:v>64.94</c:v>
                </c:pt>
                <c:pt idx="7114">
                  <c:v>64.989999999999995</c:v>
                </c:pt>
                <c:pt idx="7115">
                  <c:v>65.043000000000006</c:v>
                </c:pt>
                <c:pt idx="7116">
                  <c:v>65.093000000000004</c:v>
                </c:pt>
                <c:pt idx="7117">
                  <c:v>65.13</c:v>
                </c:pt>
                <c:pt idx="7118">
                  <c:v>65.150999999999996</c:v>
                </c:pt>
                <c:pt idx="7119">
                  <c:v>65.165999999999997</c:v>
                </c:pt>
                <c:pt idx="7120">
                  <c:v>65.191999999999993</c:v>
                </c:pt>
                <c:pt idx="7121">
                  <c:v>65.218999999999994</c:v>
                </c:pt>
                <c:pt idx="7122">
                  <c:v>65.227000000000004</c:v>
                </c:pt>
                <c:pt idx="7123">
                  <c:v>65.239999999999995</c:v>
                </c:pt>
                <c:pt idx="7124">
                  <c:v>65.262</c:v>
                </c:pt>
                <c:pt idx="7125">
                  <c:v>65.269000000000005</c:v>
                </c:pt>
                <c:pt idx="7126">
                  <c:v>65.271000000000001</c:v>
                </c:pt>
                <c:pt idx="7127">
                  <c:v>65.281999999999996</c:v>
                </c:pt>
                <c:pt idx="7128">
                  <c:v>65.284000000000006</c:v>
                </c:pt>
                <c:pt idx="7129">
                  <c:v>65.295000000000002</c:v>
                </c:pt>
                <c:pt idx="7130">
                  <c:v>65.296000000000006</c:v>
                </c:pt>
                <c:pt idx="7131">
                  <c:v>65.296000000000006</c:v>
                </c:pt>
                <c:pt idx="7132">
                  <c:v>65.322000000000003</c:v>
                </c:pt>
                <c:pt idx="7133">
                  <c:v>65.335999999999999</c:v>
                </c:pt>
                <c:pt idx="7134">
                  <c:v>65.361999999999995</c:v>
                </c:pt>
                <c:pt idx="7135">
                  <c:v>65.394000000000005</c:v>
                </c:pt>
                <c:pt idx="7136">
                  <c:v>65.432000000000002</c:v>
                </c:pt>
                <c:pt idx="7137">
                  <c:v>65.492000000000004</c:v>
                </c:pt>
                <c:pt idx="7138">
                  <c:v>65.548000000000002</c:v>
                </c:pt>
                <c:pt idx="7139">
                  <c:v>65.599000000000004</c:v>
                </c:pt>
                <c:pt idx="7140">
                  <c:v>65.644000000000005</c:v>
                </c:pt>
                <c:pt idx="7141">
                  <c:v>65.695999999999998</c:v>
                </c:pt>
                <c:pt idx="7142">
                  <c:v>65.754000000000005</c:v>
                </c:pt>
                <c:pt idx="7143">
                  <c:v>65.805000000000007</c:v>
                </c:pt>
                <c:pt idx="7144">
                  <c:v>65.858000000000004</c:v>
                </c:pt>
                <c:pt idx="7145">
                  <c:v>65.906000000000006</c:v>
                </c:pt>
                <c:pt idx="7146">
                  <c:v>65.953000000000003</c:v>
                </c:pt>
                <c:pt idx="7147">
                  <c:v>65.997</c:v>
                </c:pt>
                <c:pt idx="7148">
                  <c:v>66.05</c:v>
                </c:pt>
                <c:pt idx="7149">
                  <c:v>66.105999999999995</c:v>
                </c:pt>
                <c:pt idx="7150">
                  <c:v>66.153999999999996</c:v>
                </c:pt>
                <c:pt idx="7151">
                  <c:v>66.192999999999998</c:v>
                </c:pt>
                <c:pt idx="7152">
                  <c:v>66.245000000000005</c:v>
                </c:pt>
                <c:pt idx="7153">
                  <c:v>66.28</c:v>
                </c:pt>
                <c:pt idx="7154">
                  <c:v>66.316999999999993</c:v>
                </c:pt>
                <c:pt idx="7155">
                  <c:v>66.349999999999994</c:v>
                </c:pt>
                <c:pt idx="7156">
                  <c:v>66.385999999999996</c:v>
                </c:pt>
                <c:pt idx="7157">
                  <c:v>66.403999999999996</c:v>
                </c:pt>
                <c:pt idx="7158">
                  <c:v>66.424999999999997</c:v>
                </c:pt>
                <c:pt idx="7159">
                  <c:v>66.459000000000003</c:v>
                </c:pt>
                <c:pt idx="7160">
                  <c:v>66.494</c:v>
                </c:pt>
                <c:pt idx="7161">
                  <c:v>66.531999999999996</c:v>
                </c:pt>
                <c:pt idx="7162">
                  <c:v>66.56</c:v>
                </c:pt>
                <c:pt idx="7163">
                  <c:v>66.584999999999994</c:v>
                </c:pt>
                <c:pt idx="7164">
                  <c:v>66.62</c:v>
                </c:pt>
                <c:pt idx="7165">
                  <c:v>66.655000000000001</c:v>
                </c:pt>
                <c:pt idx="7166">
                  <c:v>66.680999999999997</c:v>
                </c:pt>
                <c:pt idx="7167">
                  <c:v>66.7</c:v>
                </c:pt>
                <c:pt idx="7168">
                  <c:v>66.703999999999994</c:v>
                </c:pt>
                <c:pt idx="7169">
                  <c:v>66.712999999999994</c:v>
                </c:pt>
                <c:pt idx="7170">
                  <c:v>66.709000000000003</c:v>
                </c:pt>
                <c:pt idx="7171">
                  <c:v>66.692999999999998</c:v>
                </c:pt>
                <c:pt idx="7172">
                  <c:v>66.680999999999997</c:v>
                </c:pt>
                <c:pt idx="7173">
                  <c:v>66.658000000000001</c:v>
                </c:pt>
                <c:pt idx="7174">
                  <c:v>66.634</c:v>
                </c:pt>
                <c:pt idx="7175">
                  <c:v>66.62</c:v>
                </c:pt>
                <c:pt idx="7176">
                  <c:v>66.611999999999995</c:v>
                </c:pt>
                <c:pt idx="7177">
                  <c:v>66.599999999999994</c:v>
                </c:pt>
                <c:pt idx="7178">
                  <c:v>66.591999999999999</c:v>
                </c:pt>
                <c:pt idx="7179">
                  <c:v>66.59</c:v>
                </c:pt>
                <c:pt idx="7180">
                  <c:v>66.590999999999994</c:v>
                </c:pt>
                <c:pt idx="7181">
                  <c:v>66.593999999999994</c:v>
                </c:pt>
                <c:pt idx="7182">
                  <c:v>66.603999999999999</c:v>
                </c:pt>
                <c:pt idx="7183">
                  <c:v>66.623999999999995</c:v>
                </c:pt>
                <c:pt idx="7184">
                  <c:v>66.653000000000006</c:v>
                </c:pt>
                <c:pt idx="7185">
                  <c:v>66.676000000000002</c:v>
                </c:pt>
                <c:pt idx="7186">
                  <c:v>66.700999999999993</c:v>
                </c:pt>
                <c:pt idx="7187">
                  <c:v>66.733000000000004</c:v>
                </c:pt>
                <c:pt idx="7188">
                  <c:v>66.771000000000001</c:v>
                </c:pt>
                <c:pt idx="7189">
                  <c:v>66.8</c:v>
                </c:pt>
                <c:pt idx="7190">
                  <c:v>66.823999999999998</c:v>
                </c:pt>
                <c:pt idx="7191">
                  <c:v>66.843999999999994</c:v>
                </c:pt>
                <c:pt idx="7192">
                  <c:v>66.855000000000004</c:v>
                </c:pt>
                <c:pt idx="7193">
                  <c:v>66.879000000000005</c:v>
                </c:pt>
                <c:pt idx="7194">
                  <c:v>66.906000000000006</c:v>
                </c:pt>
                <c:pt idx="7195">
                  <c:v>66.930999999999997</c:v>
                </c:pt>
                <c:pt idx="7196">
                  <c:v>66.965000000000003</c:v>
                </c:pt>
                <c:pt idx="7197">
                  <c:v>66.992999999999995</c:v>
                </c:pt>
                <c:pt idx="7198">
                  <c:v>67.001999999999995</c:v>
                </c:pt>
                <c:pt idx="7199">
                  <c:v>67</c:v>
                </c:pt>
                <c:pt idx="7200">
                  <c:v>67.004999999999995</c:v>
                </c:pt>
                <c:pt idx="7201">
                  <c:v>67.02</c:v>
                </c:pt>
                <c:pt idx="7202">
                  <c:v>67.034999999999997</c:v>
                </c:pt>
                <c:pt idx="7203">
                  <c:v>67.045000000000002</c:v>
                </c:pt>
                <c:pt idx="7204">
                  <c:v>67.051000000000002</c:v>
                </c:pt>
                <c:pt idx="7205">
                  <c:v>67.055999999999997</c:v>
                </c:pt>
                <c:pt idx="7206">
                  <c:v>67.06</c:v>
                </c:pt>
                <c:pt idx="7207">
                  <c:v>67.067999999999998</c:v>
                </c:pt>
                <c:pt idx="7208">
                  <c:v>67.073999999999998</c:v>
                </c:pt>
                <c:pt idx="7209">
                  <c:v>67.085999999999999</c:v>
                </c:pt>
                <c:pt idx="7210">
                  <c:v>67.091999999999999</c:v>
                </c:pt>
                <c:pt idx="7211">
                  <c:v>67.085999999999999</c:v>
                </c:pt>
                <c:pt idx="7212">
                  <c:v>67.081999999999994</c:v>
                </c:pt>
                <c:pt idx="7213">
                  <c:v>67.093999999999994</c:v>
                </c:pt>
                <c:pt idx="7214">
                  <c:v>67.11</c:v>
                </c:pt>
                <c:pt idx="7215">
                  <c:v>67.129000000000005</c:v>
                </c:pt>
                <c:pt idx="7216">
                  <c:v>67.138999999999996</c:v>
                </c:pt>
                <c:pt idx="7217">
                  <c:v>67.144000000000005</c:v>
                </c:pt>
                <c:pt idx="7218">
                  <c:v>67.152000000000001</c:v>
                </c:pt>
                <c:pt idx="7219">
                  <c:v>67.156000000000006</c:v>
                </c:pt>
                <c:pt idx="7220">
                  <c:v>67.161000000000001</c:v>
                </c:pt>
                <c:pt idx="7221">
                  <c:v>67.171000000000006</c:v>
                </c:pt>
                <c:pt idx="7222">
                  <c:v>67.19</c:v>
                </c:pt>
                <c:pt idx="7223">
                  <c:v>67.206000000000003</c:v>
                </c:pt>
                <c:pt idx="7224">
                  <c:v>67.218000000000004</c:v>
                </c:pt>
                <c:pt idx="7225">
                  <c:v>67.221000000000004</c:v>
                </c:pt>
                <c:pt idx="7226">
                  <c:v>67.230999999999995</c:v>
                </c:pt>
                <c:pt idx="7227">
                  <c:v>67.239000000000004</c:v>
                </c:pt>
                <c:pt idx="7228">
                  <c:v>67.245999999999995</c:v>
                </c:pt>
                <c:pt idx="7229">
                  <c:v>67.251000000000005</c:v>
                </c:pt>
                <c:pt idx="7230">
                  <c:v>67.259</c:v>
                </c:pt>
                <c:pt idx="7231">
                  <c:v>67.272000000000006</c:v>
                </c:pt>
                <c:pt idx="7232">
                  <c:v>67.292000000000002</c:v>
                </c:pt>
                <c:pt idx="7233">
                  <c:v>67.313000000000002</c:v>
                </c:pt>
                <c:pt idx="7234">
                  <c:v>67.325999999999993</c:v>
                </c:pt>
                <c:pt idx="7235">
                  <c:v>67.332999999999998</c:v>
                </c:pt>
                <c:pt idx="7236">
                  <c:v>67.337000000000003</c:v>
                </c:pt>
                <c:pt idx="7237">
                  <c:v>67.337000000000003</c:v>
                </c:pt>
                <c:pt idx="7238">
                  <c:v>67.337000000000003</c:v>
                </c:pt>
                <c:pt idx="7239">
                  <c:v>67.331999999999994</c:v>
                </c:pt>
                <c:pt idx="7240">
                  <c:v>67.328000000000003</c:v>
                </c:pt>
                <c:pt idx="7241">
                  <c:v>67.33</c:v>
                </c:pt>
                <c:pt idx="7242">
                  <c:v>67.331000000000003</c:v>
                </c:pt>
                <c:pt idx="7243">
                  <c:v>67.332999999999998</c:v>
                </c:pt>
                <c:pt idx="7244">
                  <c:v>67.335999999999999</c:v>
                </c:pt>
                <c:pt idx="7245">
                  <c:v>67.328999999999994</c:v>
                </c:pt>
                <c:pt idx="7246">
                  <c:v>67.305999999999997</c:v>
                </c:pt>
                <c:pt idx="7247">
                  <c:v>67.272000000000006</c:v>
                </c:pt>
                <c:pt idx="7248">
                  <c:v>67.248999999999995</c:v>
                </c:pt>
                <c:pt idx="7249">
                  <c:v>67.23</c:v>
                </c:pt>
                <c:pt idx="7250">
                  <c:v>67.218999999999994</c:v>
                </c:pt>
                <c:pt idx="7251">
                  <c:v>67.212000000000003</c:v>
                </c:pt>
                <c:pt idx="7252">
                  <c:v>67.209000000000003</c:v>
                </c:pt>
                <c:pt idx="7253">
                  <c:v>67.201999999999998</c:v>
                </c:pt>
                <c:pt idx="7254">
                  <c:v>67.191000000000003</c:v>
                </c:pt>
                <c:pt idx="7255">
                  <c:v>67.177999999999997</c:v>
                </c:pt>
                <c:pt idx="7256">
                  <c:v>67.167000000000002</c:v>
                </c:pt>
                <c:pt idx="7257">
                  <c:v>67.165000000000006</c:v>
                </c:pt>
                <c:pt idx="7258">
                  <c:v>67.164000000000001</c:v>
                </c:pt>
                <c:pt idx="7259">
                  <c:v>67.16</c:v>
                </c:pt>
                <c:pt idx="7260">
                  <c:v>67.168000000000006</c:v>
                </c:pt>
                <c:pt idx="7261">
                  <c:v>67.174000000000007</c:v>
                </c:pt>
                <c:pt idx="7262">
                  <c:v>67.183000000000007</c:v>
                </c:pt>
                <c:pt idx="7263">
                  <c:v>67.194999999999993</c:v>
                </c:pt>
                <c:pt idx="7264">
                  <c:v>67.206999999999994</c:v>
                </c:pt>
                <c:pt idx="7265">
                  <c:v>67.218999999999994</c:v>
                </c:pt>
                <c:pt idx="7266">
                  <c:v>67.230999999999995</c:v>
                </c:pt>
                <c:pt idx="7267">
                  <c:v>67.244</c:v>
                </c:pt>
                <c:pt idx="7268">
                  <c:v>67.257000000000005</c:v>
                </c:pt>
                <c:pt idx="7269">
                  <c:v>67.266000000000005</c:v>
                </c:pt>
                <c:pt idx="7270">
                  <c:v>67.263000000000005</c:v>
                </c:pt>
                <c:pt idx="7271">
                  <c:v>67.271000000000001</c:v>
                </c:pt>
                <c:pt idx="7272">
                  <c:v>67.274000000000001</c:v>
                </c:pt>
                <c:pt idx="7273">
                  <c:v>67.27</c:v>
                </c:pt>
                <c:pt idx="7274">
                  <c:v>67.275000000000006</c:v>
                </c:pt>
                <c:pt idx="7275">
                  <c:v>67.298000000000002</c:v>
                </c:pt>
                <c:pt idx="7276">
                  <c:v>67.325999999999993</c:v>
                </c:pt>
                <c:pt idx="7277">
                  <c:v>67.319000000000003</c:v>
                </c:pt>
                <c:pt idx="7278">
                  <c:v>67.298000000000002</c:v>
                </c:pt>
                <c:pt idx="7279">
                  <c:v>67.31</c:v>
                </c:pt>
                <c:pt idx="7280">
                  <c:v>67.293999999999997</c:v>
                </c:pt>
                <c:pt idx="7281">
                  <c:v>67.259</c:v>
                </c:pt>
                <c:pt idx="7282">
                  <c:v>67.236000000000004</c:v>
                </c:pt>
                <c:pt idx="7283">
                  <c:v>67.197000000000003</c:v>
                </c:pt>
                <c:pt idx="7284">
                  <c:v>67.147999999999996</c:v>
                </c:pt>
                <c:pt idx="7285">
                  <c:v>67.108000000000004</c:v>
                </c:pt>
                <c:pt idx="7286">
                  <c:v>67.055000000000007</c:v>
                </c:pt>
                <c:pt idx="7287">
                  <c:v>66.994</c:v>
                </c:pt>
                <c:pt idx="7288">
                  <c:v>66.932000000000002</c:v>
                </c:pt>
                <c:pt idx="7289">
                  <c:v>66.881</c:v>
                </c:pt>
                <c:pt idx="7290">
                  <c:v>66.835999999999999</c:v>
                </c:pt>
                <c:pt idx="7291">
                  <c:v>66.784000000000006</c:v>
                </c:pt>
                <c:pt idx="7292">
                  <c:v>66.725999999999999</c:v>
                </c:pt>
                <c:pt idx="7293">
                  <c:v>66.665000000000006</c:v>
                </c:pt>
                <c:pt idx="7294">
                  <c:v>66.61</c:v>
                </c:pt>
                <c:pt idx="7295">
                  <c:v>66.561999999999998</c:v>
                </c:pt>
                <c:pt idx="7296">
                  <c:v>66.510999999999996</c:v>
                </c:pt>
                <c:pt idx="7297">
                  <c:v>66.466999999999999</c:v>
                </c:pt>
                <c:pt idx="7298">
                  <c:v>66.436999999999998</c:v>
                </c:pt>
                <c:pt idx="7299">
                  <c:v>66.408000000000001</c:v>
                </c:pt>
                <c:pt idx="7300">
                  <c:v>66.373000000000005</c:v>
                </c:pt>
                <c:pt idx="7301">
                  <c:v>66.322000000000003</c:v>
                </c:pt>
                <c:pt idx="7302">
                  <c:v>66.263000000000005</c:v>
                </c:pt>
                <c:pt idx="7303">
                  <c:v>66.201999999999998</c:v>
                </c:pt>
                <c:pt idx="7304">
                  <c:v>66.141999999999996</c:v>
                </c:pt>
                <c:pt idx="7305">
                  <c:v>66.081000000000003</c:v>
                </c:pt>
                <c:pt idx="7306">
                  <c:v>66.013999999999996</c:v>
                </c:pt>
                <c:pt idx="7307">
                  <c:v>65.942999999999998</c:v>
                </c:pt>
                <c:pt idx="7308">
                  <c:v>65.861999999999995</c:v>
                </c:pt>
                <c:pt idx="7309">
                  <c:v>65.775999999999996</c:v>
                </c:pt>
                <c:pt idx="7310">
                  <c:v>65.679000000000002</c:v>
                </c:pt>
                <c:pt idx="7311">
                  <c:v>65.575999999999993</c:v>
                </c:pt>
                <c:pt idx="7312">
                  <c:v>65.477000000000004</c:v>
                </c:pt>
                <c:pt idx="7313">
                  <c:v>65.38</c:v>
                </c:pt>
                <c:pt idx="7314">
                  <c:v>65.271000000000001</c:v>
                </c:pt>
                <c:pt idx="7315">
                  <c:v>65.144999999999996</c:v>
                </c:pt>
                <c:pt idx="7316">
                  <c:v>65.018000000000001</c:v>
                </c:pt>
                <c:pt idx="7317">
                  <c:v>64.891000000000005</c:v>
                </c:pt>
                <c:pt idx="7318">
                  <c:v>64.757000000000005</c:v>
                </c:pt>
                <c:pt idx="7319">
                  <c:v>64.614000000000004</c:v>
                </c:pt>
                <c:pt idx="7320">
                  <c:v>64.465000000000003</c:v>
                </c:pt>
                <c:pt idx="7321">
                  <c:v>64.325000000000003</c:v>
                </c:pt>
                <c:pt idx="7322">
                  <c:v>64.183000000000007</c:v>
                </c:pt>
                <c:pt idx="7323">
                  <c:v>64.025999999999996</c:v>
                </c:pt>
                <c:pt idx="7324">
                  <c:v>63.878999999999998</c:v>
                </c:pt>
                <c:pt idx="7325">
                  <c:v>63.750999999999998</c:v>
                </c:pt>
                <c:pt idx="7326">
                  <c:v>63.625999999999998</c:v>
                </c:pt>
                <c:pt idx="7327">
                  <c:v>63.494</c:v>
                </c:pt>
                <c:pt idx="7328">
                  <c:v>63.366999999999997</c:v>
                </c:pt>
                <c:pt idx="7329">
                  <c:v>63.252000000000002</c:v>
                </c:pt>
                <c:pt idx="7330">
                  <c:v>63.136000000000003</c:v>
                </c:pt>
                <c:pt idx="7331">
                  <c:v>63.02</c:v>
                </c:pt>
                <c:pt idx="7332">
                  <c:v>62.906999999999996</c:v>
                </c:pt>
                <c:pt idx="7333">
                  <c:v>62.802</c:v>
                </c:pt>
                <c:pt idx="7334">
                  <c:v>62.695</c:v>
                </c:pt>
                <c:pt idx="7335">
                  <c:v>62.581000000000003</c:v>
                </c:pt>
                <c:pt idx="7336">
                  <c:v>62.463000000000001</c:v>
                </c:pt>
                <c:pt idx="7337">
                  <c:v>62.344000000000001</c:v>
                </c:pt>
                <c:pt idx="7338">
                  <c:v>62.238999999999997</c:v>
                </c:pt>
                <c:pt idx="7339">
                  <c:v>62.14</c:v>
                </c:pt>
                <c:pt idx="7340">
                  <c:v>62.04</c:v>
                </c:pt>
                <c:pt idx="7341">
                  <c:v>61.951000000000001</c:v>
                </c:pt>
                <c:pt idx="7342">
                  <c:v>61.875</c:v>
                </c:pt>
                <c:pt idx="7343">
                  <c:v>61.798000000000002</c:v>
                </c:pt>
                <c:pt idx="7344">
                  <c:v>61.712000000000003</c:v>
                </c:pt>
                <c:pt idx="7345">
                  <c:v>61.625999999999998</c:v>
                </c:pt>
                <c:pt idx="7346">
                  <c:v>61.539000000000001</c:v>
                </c:pt>
                <c:pt idx="7347">
                  <c:v>61.448999999999998</c:v>
                </c:pt>
                <c:pt idx="7348">
                  <c:v>61.363999999999997</c:v>
                </c:pt>
                <c:pt idx="7349">
                  <c:v>61.284999999999997</c:v>
                </c:pt>
                <c:pt idx="7350">
                  <c:v>61.201999999999998</c:v>
                </c:pt>
                <c:pt idx="7351">
                  <c:v>61.118000000000002</c:v>
                </c:pt>
                <c:pt idx="7352">
                  <c:v>61.045000000000002</c:v>
                </c:pt>
                <c:pt idx="7353">
                  <c:v>60.968000000000004</c:v>
                </c:pt>
                <c:pt idx="7354">
                  <c:v>60.9</c:v>
                </c:pt>
                <c:pt idx="7355">
                  <c:v>60.832999999999998</c:v>
                </c:pt>
                <c:pt idx="7356">
                  <c:v>60.783999999999999</c:v>
                </c:pt>
                <c:pt idx="7357">
                  <c:v>60.726999999999997</c:v>
                </c:pt>
                <c:pt idx="7358">
                  <c:v>60.654000000000003</c:v>
                </c:pt>
                <c:pt idx="7359">
                  <c:v>60.597999999999999</c:v>
                </c:pt>
                <c:pt idx="7360">
                  <c:v>60.551000000000002</c:v>
                </c:pt>
                <c:pt idx="7361">
                  <c:v>60.496000000000002</c:v>
                </c:pt>
                <c:pt idx="7362">
                  <c:v>60.439</c:v>
                </c:pt>
                <c:pt idx="7363">
                  <c:v>60.392000000000003</c:v>
                </c:pt>
                <c:pt idx="7364">
                  <c:v>60.338000000000001</c:v>
                </c:pt>
                <c:pt idx="7365">
                  <c:v>60.283000000000001</c:v>
                </c:pt>
                <c:pt idx="7366">
                  <c:v>60.241999999999997</c:v>
                </c:pt>
                <c:pt idx="7367">
                  <c:v>60.198</c:v>
                </c:pt>
                <c:pt idx="7368">
                  <c:v>60.15</c:v>
                </c:pt>
                <c:pt idx="7369">
                  <c:v>60.116999999999997</c:v>
                </c:pt>
                <c:pt idx="7370">
                  <c:v>60.084000000000003</c:v>
                </c:pt>
                <c:pt idx="7371">
                  <c:v>60.037999999999997</c:v>
                </c:pt>
                <c:pt idx="7372">
                  <c:v>60.006</c:v>
                </c:pt>
                <c:pt idx="7373">
                  <c:v>59.975000000000001</c:v>
                </c:pt>
                <c:pt idx="7374">
                  <c:v>59.929000000000002</c:v>
                </c:pt>
                <c:pt idx="7375">
                  <c:v>59.87</c:v>
                </c:pt>
                <c:pt idx="7376">
                  <c:v>59.817999999999998</c:v>
                </c:pt>
                <c:pt idx="7377">
                  <c:v>59.773000000000003</c:v>
                </c:pt>
                <c:pt idx="7378">
                  <c:v>59.731000000000002</c:v>
                </c:pt>
                <c:pt idx="7379">
                  <c:v>59.682000000000002</c:v>
                </c:pt>
                <c:pt idx="7380">
                  <c:v>59.613</c:v>
                </c:pt>
                <c:pt idx="7381">
                  <c:v>59.533000000000001</c:v>
                </c:pt>
                <c:pt idx="7382">
                  <c:v>59.462000000000003</c:v>
                </c:pt>
                <c:pt idx="7383">
                  <c:v>59.4</c:v>
                </c:pt>
                <c:pt idx="7384">
                  <c:v>59.332999999999998</c:v>
                </c:pt>
                <c:pt idx="7385">
                  <c:v>59.258000000000003</c:v>
                </c:pt>
                <c:pt idx="7386">
                  <c:v>59.173000000000002</c:v>
                </c:pt>
                <c:pt idx="7387">
                  <c:v>59.088000000000001</c:v>
                </c:pt>
                <c:pt idx="7388">
                  <c:v>59.012999999999998</c:v>
                </c:pt>
                <c:pt idx="7389">
                  <c:v>58.951999999999998</c:v>
                </c:pt>
                <c:pt idx="7390">
                  <c:v>58.899000000000001</c:v>
                </c:pt>
                <c:pt idx="7391">
                  <c:v>58.848999999999997</c:v>
                </c:pt>
                <c:pt idx="7392">
                  <c:v>58.801000000000002</c:v>
                </c:pt>
                <c:pt idx="7393">
                  <c:v>58.756</c:v>
                </c:pt>
                <c:pt idx="7394">
                  <c:v>58.712000000000003</c:v>
                </c:pt>
                <c:pt idx="7395">
                  <c:v>58.683</c:v>
                </c:pt>
                <c:pt idx="7396">
                  <c:v>58.677</c:v>
                </c:pt>
                <c:pt idx="7397">
                  <c:v>58.67</c:v>
                </c:pt>
                <c:pt idx="7398">
                  <c:v>58.664999999999999</c:v>
                </c:pt>
                <c:pt idx="7399">
                  <c:v>58.677999999999997</c:v>
                </c:pt>
                <c:pt idx="7400">
                  <c:v>58.704000000000001</c:v>
                </c:pt>
                <c:pt idx="7401">
                  <c:v>58.722999999999999</c:v>
                </c:pt>
                <c:pt idx="7402">
                  <c:v>58.744999999999997</c:v>
                </c:pt>
                <c:pt idx="7403">
                  <c:v>58.777999999999999</c:v>
                </c:pt>
                <c:pt idx="7404">
                  <c:v>58.814999999999998</c:v>
                </c:pt>
                <c:pt idx="7405">
                  <c:v>58.837000000000003</c:v>
                </c:pt>
                <c:pt idx="7406">
                  <c:v>58.85</c:v>
                </c:pt>
                <c:pt idx="7407">
                  <c:v>58.872999999999998</c:v>
                </c:pt>
                <c:pt idx="7408">
                  <c:v>58.905999999999999</c:v>
                </c:pt>
                <c:pt idx="7409">
                  <c:v>58.924999999999997</c:v>
                </c:pt>
                <c:pt idx="7410">
                  <c:v>58.929000000000002</c:v>
                </c:pt>
                <c:pt idx="7411">
                  <c:v>58.923999999999999</c:v>
                </c:pt>
                <c:pt idx="7412">
                  <c:v>58.914000000000001</c:v>
                </c:pt>
                <c:pt idx="7413">
                  <c:v>58.902999999999999</c:v>
                </c:pt>
                <c:pt idx="7414">
                  <c:v>58.884999999999998</c:v>
                </c:pt>
                <c:pt idx="7415">
                  <c:v>58.871000000000002</c:v>
                </c:pt>
                <c:pt idx="7416">
                  <c:v>58.857999999999997</c:v>
                </c:pt>
                <c:pt idx="7417">
                  <c:v>58.844999999999999</c:v>
                </c:pt>
                <c:pt idx="7418">
                  <c:v>58.834000000000003</c:v>
                </c:pt>
                <c:pt idx="7419">
                  <c:v>58.820999999999998</c:v>
                </c:pt>
                <c:pt idx="7420">
                  <c:v>58.81</c:v>
                </c:pt>
                <c:pt idx="7421">
                  <c:v>58.796999999999997</c:v>
                </c:pt>
                <c:pt idx="7422">
                  <c:v>58.783999999999999</c:v>
                </c:pt>
                <c:pt idx="7423">
                  <c:v>58.771000000000001</c:v>
                </c:pt>
                <c:pt idx="7424">
                  <c:v>58.756999999999998</c:v>
                </c:pt>
                <c:pt idx="7425">
                  <c:v>58.755000000000003</c:v>
                </c:pt>
                <c:pt idx="7426">
                  <c:v>58.76</c:v>
                </c:pt>
                <c:pt idx="7427">
                  <c:v>58.777000000000001</c:v>
                </c:pt>
                <c:pt idx="7428">
                  <c:v>58.795000000000002</c:v>
                </c:pt>
                <c:pt idx="7429">
                  <c:v>58.805999999999997</c:v>
                </c:pt>
                <c:pt idx="7430">
                  <c:v>58.81</c:v>
                </c:pt>
                <c:pt idx="7431">
                  <c:v>58.811</c:v>
                </c:pt>
                <c:pt idx="7432">
                  <c:v>58.811999999999998</c:v>
                </c:pt>
                <c:pt idx="7433">
                  <c:v>58.811999999999998</c:v>
                </c:pt>
                <c:pt idx="7434">
                  <c:v>58.813000000000002</c:v>
                </c:pt>
                <c:pt idx="7435">
                  <c:v>58.814999999999998</c:v>
                </c:pt>
                <c:pt idx="7436">
                  <c:v>58.814</c:v>
                </c:pt>
                <c:pt idx="7437">
                  <c:v>58.808999999999997</c:v>
                </c:pt>
                <c:pt idx="7438">
                  <c:v>58.8</c:v>
                </c:pt>
                <c:pt idx="7439">
                  <c:v>58.781999999999996</c:v>
                </c:pt>
                <c:pt idx="7440">
                  <c:v>58.762</c:v>
                </c:pt>
                <c:pt idx="7441">
                  <c:v>58.735999999999997</c:v>
                </c:pt>
                <c:pt idx="7442">
                  <c:v>58.713000000000001</c:v>
                </c:pt>
                <c:pt idx="7443">
                  <c:v>58.688000000000002</c:v>
                </c:pt>
                <c:pt idx="7444">
                  <c:v>58.656999999999996</c:v>
                </c:pt>
                <c:pt idx="7445">
                  <c:v>58.628999999999998</c:v>
                </c:pt>
                <c:pt idx="7446">
                  <c:v>58.603000000000002</c:v>
                </c:pt>
                <c:pt idx="7447">
                  <c:v>58.576999999999998</c:v>
                </c:pt>
                <c:pt idx="7448">
                  <c:v>58.554000000000002</c:v>
                </c:pt>
                <c:pt idx="7449">
                  <c:v>58.533999999999999</c:v>
                </c:pt>
                <c:pt idx="7450">
                  <c:v>58.51</c:v>
                </c:pt>
                <c:pt idx="7451">
                  <c:v>58.491999999999997</c:v>
                </c:pt>
                <c:pt idx="7452">
                  <c:v>58.478000000000002</c:v>
                </c:pt>
                <c:pt idx="7453">
                  <c:v>58.473999999999997</c:v>
                </c:pt>
                <c:pt idx="7454">
                  <c:v>58.475999999999999</c:v>
                </c:pt>
                <c:pt idx="7455">
                  <c:v>58.481999999999999</c:v>
                </c:pt>
                <c:pt idx="7456">
                  <c:v>58.488</c:v>
                </c:pt>
                <c:pt idx="7457">
                  <c:v>58.5</c:v>
                </c:pt>
                <c:pt idx="7458">
                  <c:v>58.515999999999998</c:v>
                </c:pt>
                <c:pt idx="7459">
                  <c:v>58.536000000000001</c:v>
                </c:pt>
                <c:pt idx="7460">
                  <c:v>58.564999999999998</c:v>
                </c:pt>
                <c:pt idx="7461">
                  <c:v>58.588000000000001</c:v>
                </c:pt>
                <c:pt idx="7462">
                  <c:v>58.607999999999997</c:v>
                </c:pt>
                <c:pt idx="7463">
                  <c:v>58.628</c:v>
                </c:pt>
                <c:pt idx="7464">
                  <c:v>58.643000000000001</c:v>
                </c:pt>
                <c:pt idx="7465">
                  <c:v>58.655000000000001</c:v>
                </c:pt>
                <c:pt idx="7466">
                  <c:v>58.661999999999999</c:v>
                </c:pt>
                <c:pt idx="7467">
                  <c:v>58.67</c:v>
                </c:pt>
                <c:pt idx="7468">
                  <c:v>58.679000000000002</c:v>
                </c:pt>
                <c:pt idx="7469">
                  <c:v>58.689</c:v>
                </c:pt>
                <c:pt idx="7470">
                  <c:v>58.695</c:v>
                </c:pt>
                <c:pt idx="7471">
                  <c:v>58.701000000000001</c:v>
                </c:pt>
                <c:pt idx="7472">
                  <c:v>58.701999999999998</c:v>
                </c:pt>
                <c:pt idx="7473">
                  <c:v>58.7</c:v>
                </c:pt>
                <c:pt idx="7474">
                  <c:v>58.694000000000003</c:v>
                </c:pt>
                <c:pt idx="7475">
                  <c:v>58.685000000000002</c:v>
                </c:pt>
                <c:pt idx="7476">
                  <c:v>58.671999999999997</c:v>
                </c:pt>
                <c:pt idx="7477">
                  <c:v>58.66</c:v>
                </c:pt>
                <c:pt idx="7478">
                  <c:v>58.65</c:v>
                </c:pt>
                <c:pt idx="7479">
                  <c:v>58.639000000000003</c:v>
                </c:pt>
                <c:pt idx="7480">
                  <c:v>58.631</c:v>
                </c:pt>
                <c:pt idx="7481">
                  <c:v>58.622</c:v>
                </c:pt>
                <c:pt idx="7482">
                  <c:v>58.615000000000002</c:v>
                </c:pt>
                <c:pt idx="7483">
                  <c:v>58.613999999999997</c:v>
                </c:pt>
                <c:pt idx="7484">
                  <c:v>58.613</c:v>
                </c:pt>
                <c:pt idx="7485">
                  <c:v>58.616999999999997</c:v>
                </c:pt>
                <c:pt idx="7486">
                  <c:v>58.625</c:v>
                </c:pt>
                <c:pt idx="7487">
                  <c:v>58.642000000000003</c:v>
                </c:pt>
                <c:pt idx="7488">
                  <c:v>58.661999999999999</c:v>
                </c:pt>
                <c:pt idx="7489">
                  <c:v>58.682000000000002</c:v>
                </c:pt>
                <c:pt idx="7490">
                  <c:v>58.706000000000003</c:v>
                </c:pt>
                <c:pt idx="7491">
                  <c:v>58.738999999999997</c:v>
                </c:pt>
                <c:pt idx="7492">
                  <c:v>58.768000000000001</c:v>
                </c:pt>
                <c:pt idx="7493">
                  <c:v>58.79</c:v>
                </c:pt>
                <c:pt idx="7494">
                  <c:v>58.811999999999998</c:v>
                </c:pt>
                <c:pt idx="7495">
                  <c:v>58.838999999999999</c:v>
                </c:pt>
                <c:pt idx="7496">
                  <c:v>58.860999999999997</c:v>
                </c:pt>
                <c:pt idx="7497">
                  <c:v>58.893000000000001</c:v>
                </c:pt>
                <c:pt idx="7498">
                  <c:v>58.926000000000002</c:v>
                </c:pt>
                <c:pt idx="7499">
                  <c:v>58.957999999999998</c:v>
                </c:pt>
                <c:pt idx="7500">
                  <c:v>58.99</c:v>
                </c:pt>
                <c:pt idx="7501">
                  <c:v>59.027999999999999</c:v>
                </c:pt>
                <c:pt idx="7502">
                  <c:v>59.076000000000001</c:v>
                </c:pt>
                <c:pt idx="7503">
                  <c:v>59.128</c:v>
                </c:pt>
                <c:pt idx="7504">
                  <c:v>59.189</c:v>
                </c:pt>
                <c:pt idx="7505">
                  <c:v>59.25</c:v>
                </c:pt>
                <c:pt idx="7506">
                  <c:v>59.302</c:v>
                </c:pt>
                <c:pt idx="7507">
                  <c:v>59.37</c:v>
                </c:pt>
                <c:pt idx="7508">
                  <c:v>59.444000000000003</c:v>
                </c:pt>
                <c:pt idx="7509">
                  <c:v>59.506999999999998</c:v>
                </c:pt>
                <c:pt idx="7510">
                  <c:v>59.563000000000002</c:v>
                </c:pt>
                <c:pt idx="7511">
                  <c:v>59.622</c:v>
                </c:pt>
                <c:pt idx="7512">
                  <c:v>59.676000000000002</c:v>
                </c:pt>
                <c:pt idx="7513">
                  <c:v>59.73</c:v>
                </c:pt>
                <c:pt idx="7514">
                  <c:v>59.779000000000003</c:v>
                </c:pt>
                <c:pt idx="7515">
                  <c:v>59.832000000000001</c:v>
                </c:pt>
                <c:pt idx="7516">
                  <c:v>59.886000000000003</c:v>
                </c:pt>
                <c:pt idx="7517">
                  <c:v>59.94</c:v>
                </c:pt>
                <c:pt idx="7518">
                  <c:v>60.006</c:v>
                </c:pt>
                <c:pt idx="7519">
                  <c:v>60.076000000000001</c:v>
                </c:pt>
                <c:pt idx="7520">
                  <c:v>60.139000000000003</c:v>
                </c:pt>
                <c:pt idx="7521">
                  <c:v>60.191000000000003</c:v>
                </c:pt>
                <c:pt idx="7522">
                  <c:v>60.246000000000002</c:v>
                </c:pt>
                <c:pt idx="7523">
                  <c:v>60.313000000000002</c:v>
                </c:pt>
                <c:pt idx="7524">
                  <c:v>60.365000000000002</c:v>
                </c:pt>
                <c:pt idx="7525">
                  <c:v>60.405999999999999</c:v>
                </c:pt>
                <c:pt idx="7526">
                  <c:v>60.445</c:v>
                </c:pt>
                <c:pt idx="7527">
                  <c:v>60.478000000000002</c:v>
                </c:pt>
                <c:pt idx="7528">
                  <c:v>60.506999999999998</c:v>
                </c:pt>
                <c:pt idx="7529">
                  <c:v>60.546999999999997</c:v>
                </c:pt>
                <c:pt idx="7530">
                  <c:v>60.58</c:v>
                </c:pt>
                <c:pt idx="7531">
                  <c:v>60.613</c:v>
                </c:pt>
                <c:pt idx="7532">
                  <c:v>60.645000000000003</c:v>
                </c:pt>
                <c:pt idx="7533">
                  <c:v>60.677999999999997</c:v>
                </c:pt>
                <c:pt idx="7534">
                  <c:v>60.71</c:v>
                </c:pt>
                <c:pt idx="7535">
                  <c:v>60.716999999999999</c:v>
                </c:pt>
                <c:pt idx="7536">
                  <c:v>60.74</c:v>
                </c:pt>
                <c:pt idx="7537">
                  <c:v>60.762999999999998</c:v>
                </c:pt>
                <c:pt idx="7538">
                  <c:v>60.777999999999999</c:v>
                </c:pt>
                <c:pt idx="7539">
                  <c:v>60.779000000000003</c:v>
                </c:pt>
                <c:pt idx="7540">
                  <c:v>60.786000000000001</c:v>
                </c:pt>
                <c:pt idx="7541">
                  <c:v>60.796999999999997</c:v>
                </c:pt>
                <c:pt idx="7542">
                  <c:v>60.79</c:v>
                </c:pt>
                <c:pt idx="7543">
                  <c:v>60.795000000000002</c:v>
                </c:pt>
                <c:pt idx="7544">
                  <c:v>60.802999999999997</c:v>
                </c:pt>
                <c:pt idx="7545">
                  <c:v>60.796999999999997</c:v>
                </c:pt>
                <c:pt idx="7546">
                  <c:v>60.774999999999999</c:v>
                </c:pt>
                <c:pt idx="7547">
                  <c:v>60.758000000000003</c:v>
                </c:pt>
                <c:pt idx="7548">
                  <c:v>60.738999999999997</c:v>
                </c:pt>
                <c:pt idx="7549">
                  <c:v>60.718000000000004</c:v>
                </c:pt>
                <c:pt idx="7550">
                  <c:v>60.673999999999999</c:v>
                </c:pt>
                <c:pt idx="7551">
                  <c:v>60.621000000000002</c:v>
                </c:pt>
                <c:pt idx="7552">
                  <c:v>60.576000000000001</c:v>
                </c:pt>
                <c:pt idx="7553">
                  <c:v>60.527999999999999</c:v>
                </c:pt>
                <c:pt idx="7554">
                  <c:v>60.473999999999997</c:v>
                </c:pt>
                <c:pt idx="7555">
                  <c:v>60.421999999999997</c:v>
                </c:pt>
                <c:pt idx="7556">
                  <c:v>60.362000000000002</c:v>
                </c:pt>
                <c:pt idx="7557">
                  <c:v>60.292999999999999</c:v>
                </c:pt>
                <c:pt idx="7558">
                  <c:v>60.216000000000001</c:v>
                </c:pt>
                <c:pt idx="7559">
                  <c:v>60.14</c:v>
                </c:pt>
                <c:pt idx="7560">
                  <c:v>60.081000000000003</c:v>
                </c:pt>
                <c:pt idx="7561">
                  <c:v>60.009</c:v>
                </c:pt>
                <c:pt idx="7562">
                  <c:v>59.94</c:v>
                </c:pt>
                <c:pt idx="7563">
                  <c:v>59.859000000000002</c:v>
                </c:pt>
                <c:pt idx="7564">
                  <c:v>59.78</c:v>
                </c:pt>
                <c:pt idx="7565">
                  <c:v>59.719000000000001</c:v>
                </c:pt>
                <c:pt idx="7566">
                  <c:v>59.637</c:v>
                </c:pt>
                <c:pt idx="7567">
                  <c:v>59.552</c:v>
                </c:pt>
                <c:pt idx="7568">
                  <c:v>59.472999999999999</c:v>
                </c:pt>
                <c:pt idx="7569">
                  <c:v>59.384</c:v>
                </c:pt>
                <c:pt idx="7570">
                  <c:v>59.301000000000002</c:v>
                </c:pt>
                <c:pt idx="7571">
                  <c:v>59.234999999999999</c:v>
                </c:pt>
                <c:pt idx="7572">
                  <c:v>59.148000000000003</c:v>
                </c:pt>
                <c:pt idx="7573">
                  <c:v>59.066000000000003</c:v>
                </c:pt>
                <c:pt idx="7574">
                  <c:v>58.999000000000002</c:v>
                </c:pt>
                <c:pt idx="7575">
                  <c:v>58.927</c:v>
                </c:pt>
                <c:pt idx="7576">
                  <c:v>58.863</c:v>
                </c:pt>
                <c:pt idx="7577">
                  <c:v>58.811</c:v>
                </c:pt>
                <c:pt idx="7578">
                  <c:v>58.75</c:v>
                </c:pt>
                <c:pt idx="7579">
                  <c:v>58.697000000000003</c:v>
                </c:pt>
                <c:pt idx="7580">
                  <c:v>58.645000000000003</c:v>
                </c:pt>
                <c:pt idx="7581">
                  <c:v>58.581000000000003</c:v>
                </c:pt>
                <c:pt idx="7582">
                  <c:v>58.54</c:v>
                </c:pt>
                <c:pt idx="7583">
                  <c:v>58.499000000000002</c:v>
                </c:pt>
                <c:pt idx="7584">
                  <c:v>58.448</c:v>
                </c:pt>
                <c:pt idx="7585">
                  <c:v>58.408000000000001</c:v>
                </c:pt>
                <c:pt idx="7586">
                  <c:v>58.384</c:v>
                </c:pt>
                <c:pt idx="7587">
                  <c:v>58.363</c:v>
                </c:pt>
                <c:pt idx="7588">
                  <c:v>58.344999999999999</c:v>
                </c:pt>
                <c:pt idx="7589">
                  <c:v>58.329000000000001</c:v>
                </c:pt>
                <c:pt idx="7590">
                  <c:v>58.308</c:v>
                </c:pt>
                <c:pt idx="7591">
                  <c:v>58.289000000000001</c:v>
                </c:pt>
                <c:pt idx="7592">
                  <c:v>58.276000000000003</c:v>
                </c:pt>
                <c:pt idx="7593">
                  <c:v>58.268000000000001</c:v>
                </c:pt>
                <c:pt idx="7594">
                  <c:v>58.265999999999998</c:v>
                </c:pt>
                <c:pt idx="7595">
                  <c:v>58.265000000000001</c:v>
                </c:pt>
                <c:pt idx="7596">
                  <c:v>58.258000000000003</c:v>
                </c:pt>
                <c:pt idx="7597">
                  <c:v>58.256</c:v>
                </c:pt>
                <c:pt idx="7598">
                  <c:v>58.256999999999998</c:v>
                </c:pt>
                <c:pt idx="7599">
                  <c:v>58.249000000000002</c:v>
                </c:pt>
                <c:pt idx="7600">
                  <c:v>58.235999999999997</c:v>
                </c:pt>
                <c:pt idx="7601">
                  <c:v>58.231000000000002</c:v>
                </c:pt>
                <c:pt idx="7602">
                  <c:v>58.232999999999997</c:v>
                </c:pt>
                <c:pt idx="7603">
                  <c:v>58.234999999999999</c:v>
                </c:pt>
                <c:pt idx="7604">
                  <c:v>58.241999999999997</c:v>
                </c:pt>
                <c:pt idx="7605">
                  <c:v>58.253</c:v>
                </c:pt>
                <c:pt idx="7606">
                  <c:v>58.267000000000003</c:v>
                </c:pt>
                <c:pt idx="7607">
                  <c:v>58.277999999999999</c:v>
                </c:pt>
                <c:pt idx="7608">
                  <c:v>58.295999999999999</c:v>
                </c:pt>
                <c:pt idx="7609">
                  <c:v>58.316000000000003</c:v>
                </c:pt>
                <c:pt idx="7610">
                  <c:v>58.335000000000001</c:v>
                </c:pt>
                <c:pt idx="7611">
                  <c:v>58.341999999999999</c:v>
                </c:pt>
                <c:pt idx="7612">
                  <c:v>58.34</c:v>
                </c:pt>
                <c:pt idx="7613">
                  <c:v>58.335999999999999</c:v>
                </c:pt>
                <c:pt idx="7614">
                  <c:v>58.338999999999999</c:v>
                </c:pt>
                <c:pt idx="7615">
                  <c:v>58.350999999999999</c:v>
                </c:pt>
                <c:pt idx="7616">
                  <c:v>58.37</c:v>
                </c:pt>
                <c:pt idx="7617">
                  <c:v>58.381</c:v>
                </c:pt>
                <c:pt idx="7618">
                  <c:v>58.372999999999998</c:v>
                </c:pt>
                <c:pt idx="7619">
                  <c:v>58.363999999999997</c:v>
                </c:pt>
                <c:pt idx="7620">
                  <c:v>58.362000000000002</c:v>
                </c:pt>
                <c:pt idx="7621">
                  <c:v>58.374000000000002</c:v>
                </c:pt>
                <c:pt idx="7622">
                  <c:v>58.389000000000003</c:v>
                </c:pt>
                <c:pt idx="7623">
                  <c:v>58.399000000000001</c:v>
                </c:pt>
                <c:pt idx="7624">
                  <c:v>58.396999999999998</c:v>
                </c:pt>
                <c:pt idx="7625">
                  <c:v>58.395000000000003</c:v>
                </c:pt>
                <c:pt idx="7626">
                  <c:v>58.399000000000001</c:v>
                </c:pt>
                <c:pt idx="7627">
                  <c:v>58.41</c:v>
                </c:pt>
                <c:pt idx="7628">
                  <c:v>58.433</c:v>
                </c:pt>
                <c:pt idx="7629">
                  <c:v>58.465000000000003</c:v>
                </c:pt>
                <c:pt idx="7630">
                  <c:v>58.499000000000002</c:v>
                </c:pt>
                <c:pt idx="7631">
                  <c:v>58.536000000000001</c:v>
                </c:pt>
                <c:pt idx="7632">
                  <c:v>58.579000000000001</c:v>
                </c:pt>
                <c:pt idx="7633">
                  <c:v>58.622</c:v>
                </c:pt>
                <c:pt idx="7634">
                  <c:v>58.661999999999999</c:v>
                </c:pt>
                <c:pt idx="7635">
                  <c:v>58.709000000000003</c:v>
                </c:pt>
                <c:pt idx="7636">
                  <c:v>58.750999999999998</c:v>
                </c:pt>
                <c:pt idx="7637">
                  <c:v>58.787999999999997</c:v>
                </c:pt>
                <c:pt idx="7638">
                  <c:v>58.835000000000001</c:v>
                </c:pt>
                <c:pt idx="7639">
                  <c:v>58.881</c:v>
                </c:pt>
                <c:pt idx="7640">
                  <c:v>58.923999999999999</c:v>
                </c:pt>
                <c:pt idx="7641">
                  <c:v>58.963999999999999</c:v>
                </c:pt>
                <c:pt idx="7642">
                  <c:v>59</c:v>
                </c:pt>
                <c:pt idx="7643">
                  <c:v>59.036999999999999</c:v>
                </c:pt>
                <c:pt idx="7644">
                  <c:v>59.073999999999998</c:v>
                </c:pt>
                <c:pt idx="7645">
                  <c:v>59.113</c:v>
                </c:pt>
                <c:pt idx="7646">
                  <c:v>59.152000000000001</c:v>
                </c:pt>
                <c:pt idx="7647">
                  <c:v>59.194000000000003</c:v>
                </c:pt>
                <c:pt idx="7648">
                  <c:v>59.238</c:v>
                </c:pt>
                <c:pt idx="7649">
                  <c:v>59.281999999999996</c:v>
                </c:pt>
                <c:pt idx="7650">
                  <c:v>59.325000000000003</c:v>
                </c:pt>
                <c:pt idx="7651">
                  <c:v>59.368000000000002</c:v>
                </c:pt>
                <c:pt idx="7652">
                  <c:v>59.399000000000001</c:v>
                </c:pt>
                <c:pt idx="7653">
                  <c:v>59.438000000000002</c:v>
                </c:pt>
                <c:pt idx="7654">
                  <c:v>59.475999999999999</c:v>
                </c:pt>
                <c:pt idx="7655">
                  <c:v>59.503999999999998</c:v>
                </c:pt>
                <c:pt idx="7656">
                  <c:v>59.533000000000001</c:v>
                </c:pt>
                <c:pt idx="7657">
                  <c:v>59.567</c:v>
                </c:pt>
                <c:pt idx="7658">
                  <c:v>59.594000000000001</c:v>
                </c:pt>
                <c:pt idx="7659">
                  <c:v>59.62</c:v>
                </c:pt>
                <c:pt idx="7660">
                  <c:v>59.642000000000003</c:v>
                </c:pt>
                <c:pt idx="7661">
                  <c:v>59.665999999999997</c:v>
                </c:pt>
                <c:pt idx="7662">
                  <c:v>59.686</c:v>
                </c:pt>
                <c:pt idx="7663">
                  <c:v>59.695999999999998</c:v>
                </c:pt>
                <c:pt idx="7664">
                  <c:v>59.7</c:v>
                </c:pt>
                <c:pt idx="7665">
                  <c:v>59.704999999999998</c:v>
                </c:pt>
                <c:pt idx="7666">
                  <c:v>59.71</c:v>
                </c:pt>
                <c:pt idx="7667">
                  <c:v>59.720999999999997</c:v>
                </c:pt>
                <c:pt idx="7668">
                  <c:v>59.734999999999999</c:v>
                </c:pt>
                <c:pt idx="7669">
                  <c:v>59.750999999999998</c:v>
                </c:pt>
                <c:pt idx="7670">
                  <c:v>59.773000000000003</c:v>
                </c:pt>
                <c:pt idx="7671">
                  <c:v>59.795000000000002</c:v>
                </c:pt>
                <c:pt idx="7672">
                  <c:v>59.808999999999997</c:v>
                </c:pt>
                <c:pt idx="7673">
                  <c:v>59.823</c:v>
                </c:pt>
                <c:pt idx="7674">
                  <c:v>59.835999999999999</c:v>
                </c:pt>
                <c:pt idx="7675">
                  <c:v>59.853999999999999</c:v>
                </c:pt>
                <c:pt idx="7676">
                  <c:v>59.866999999999997</c:v>
                </c:pt>
                <c:pt idx="7677">
                  <c:v>59.883000000000003</c:v>
                </c:pt>
                <c:pt idx="7678">
                  <c:v>59.901000000000003</c:v>
                </c:pt>
                <c:pt idx="7679">
                  <c:v>59.914999999999999</c:v>
                </c:pt>
                <c:pt idx="7680">
                  <c:v>59.929000000000002</c:v>
                </c:pt>
                <c:pt idx="7681">
                  <c:v>59.936999999999998</c:v>
                </c:pt>
                <c:pt idx="7682">
                  <c:v>59.94</c:v>
                </c:pt>
                <c:pt idx="7683">
                  <c:v>59.942999999999998</c:v>
                </c:pt>
                <c:pt idx="7684">
                  <c:v>59.94</c:v>
                </c:pt>
                <c:pt idx="7685">
                  <c:v>59.927999999999997</c:v>
                </c:pt>
                <c:pt idx="7686">
                  <c:v>59.923000000000002</c:v>
                </c:pt>
                <c:pt idx="7687">
                  <c:v>59.918999999999997</c:v>
                </c:pt>
                <c:pt idx="7688">
                  <c:v>59.915999999999997</c:v>
                </c:pt>
                <c:pt idx="7689">
                  <c:v>59.911000000000001</c:v>
                </c:pt>
                <c:pt idx="7690">
                  <c:v>59.905999999999999</c:v>
                </c:pt>
                <c:pt idx="7691">
                  <c:v>59.902000000000001</c:v>
                </c:pt>
                <c:pt idx="7692">
                  <c:v>59.898000000000003</c:v>
                </c:pt>
                <c:pt idx="7693">
                  <c:v>59.896000000000001</c:v>
                </c:pt>
                <c:pt idx="7694">
                  <c:v>59.883000000000003</c:v>
                </c:pt>
                <c:pt idx="7695">
                  <c:v>59.862000000000002</c:v>
                </c:pt>
                <c:pt idx="7696">
                  <c:v>59.853000000000002</c:v>
                </c:pt>
                <c:pt idx="7697">
                  <c:v>59.84</c:v>
                </c:pt>
                <c:pt idx="7698">
                  <c:v>59.816000000000003</c:v>
                </c:pt>
                <c:pt idx="7699">
                  <c:v>59.792999999999999</c:v>
                </c:pt>
                <c:pt idx="7700">
                  <c:v>59.774999999999999</c:v>
                </c:pt>
                <c:pt idx="7701">
                  <c:v>59.76</c:v>
                </c:pt>
                <c:pt idx="7702">
                  <c:v>59.747</c:v>
                </c:pt>
                <c:pt idx="7703">
                  <c:v>59.720999999999997</c:v>
                </c:pt>
                <c:pt idx="7704">
                  <c:v>59.707000000000001</c:v>
                </c:pt>
                <c:pt idx="7705">
                  <c:v>59.701000000000001</c:v>
                </c:pt>
                <c:pt idx="7706">
                  <c:v>59.665999999999997</c:v>
                </c:pt>
                <c:pt idx="7707">
                  <c:v>59.606000000000002</c:v>
                </c:pt>
                <c:pt idx="7708">
                  <c:v>59.557000000000002</c:v>
                </c:pt>
                <c:pt idx="7709">
                  <c:v>59.508000000000003</c:v>
                </c:pt>
                <c:pt idx="7710">
                  <c:v>59.445</c:v>
                </c:pt>
                <c:pt idx="7711">
                  <c:v>59.360999999999997</c:v>
                </c:pt>
                <c:pt idx="7712">
                  <c:v>59.274999999999999</c:v>
                </c:pt>
                <c:pt idx="7713">
                  <c:v>59.192999999999998</c:v>
                </c:pt>
                <c:pt idx="7714">
                  <c:v>59.103999999999999</c:v>
                </c:pt>
                <c:pt idx="7715">
                  <c:v>59.006</c:v>
                </c:pt>
                <c:pt idx="7716">
                  <c:v>58.908999999999999</c:v>
                </c:pt>
                <c:pt idx="7717">
                  <c:v>58.814999999999998</c:v>
                </c:pt>
                <c:pt idx="7718">
                  <c:v>58.725999999999999</c:v>
                </c:pt>
                <c:pt idx="7719">
                  <c:v>58.639000000000003</c:v>
                </c:pt>
                <c:pt idx="7720">
                  <c:v>58.563000000000002</c:v>
                </c:pt>
                <c:pt idx="7721">
                  <c:v>58.494999999999997</c:v>
                </c:pt>
                <c:pt idx="7722">
                  <c:v>58.418999999999997</c:v>
                </c:pt>
                <c:pt idx="7723">
                  <c:v>58.338000000000001</c:v>
                </c:pt>
                <c:pt idx="7724">
                  <c:v>58.262</c:v>
                </c:pt>
                <c:pt idx="7725">
                  <c:v>58.198999999999998</c:v>
                </c:pt>
                <c:pt idx="7726">
                  <c:v>58.140999999999998</c:v>
                </c:pt>
                <c:pt idx="7727">
                  <c:v>58.084000000000003</c:v>
                </c:pt>
                <c:pt idx="7728">
                  <c:v>58.031999999999996</c:v>
                </c:pt>
                <c:pt idx="7729">
                  <c:v>57.991999999999997</c:v>
                </c:pt>
                <c:pt idx="7730">
                  <c:v>57.948999999999998</c:v>
                </c:pt>
                <c:pt idx="7731">
                  <c:v>57.898000000000003</c:v>
                </c:pt>
                <c:pt idx="7732">
                  <c:v>57.835000000000001</c:v>
                </c:pt>
                <c:pt idx="7733">
                  <c:v>57.753999999999998</c:v>
                </c:pt>
                <c:pt idx="7734">
                  <c:v>57.655999999999999</c:v>
                </c:pt>
                <c:pt idx="7735">
                  <c:v>57.552999999999997</c:v>
                </c:pt>
                <c:pt idx="7736">
                  <c:v>57.454999999999998</c:v>
                </c:pt>
                <c:pt idx="7737">
                  <c:v>57.366999999999997</c:v>
                </c:pt>
                <c:pt idx="7738">
                  <c:v>57.276000000000003</c:v>
                </c:pt>
                <c:pt idx="7739">
                  <c:v>57.167999999999999</c:v>
                </c:pt>
                <c:pt idx="7740">
                  <c:v>57.054000000000002</c:v>
                </c:pt>
                <c:pt idx="7741">
                  <c:v>56.939</c:v>
                </c:pt>
                <c:pt idx="7742">
                  <c:v>56.814</c:v>
                </c:pt>
                <c:pt idx="7743">
                  <c:v>56.671999999999997</c:v>
                </c:pt>
                <c:pt idx="7744">
                  <c:v>56.529000000000003</c:v>
                </c:pt>
                <c:pt idx="7745">
                  <c:v>56.392000000000003</c:v>
                </c:pt>
                <c:pt idx="7746">
                  <c:v>56.241</c:v>
                </c:pt>
                <c:pt idx="7747">
                  <c:v>56.082000000000001</c:v>
                </c:pt>
                <c:pt idx="7748">
                  <c:v>55.933999999999997</c:v>
                </c:pt>
                <c:pt idx="7749">
                  <c:v>55.79</c:v>
                </c:pt>
                <c:pt idx="7750">
                  <c:v>55.643000000000001</c:v>
                </c:pt>
                <c:pt idx="7751">
                  <c:v>55.500999999999998</c:v>
                </c:pt>
                <c:pt idx="7752">
                  <c:v>55.363</c:v>
                </c:pt>
                <c:pt idx="7753">
                  <c:v>55.218000000000004</c:v>
                </c:pt>
                <c:pt idx="7754">
                  <c:v>55.081000000000003</c:v>
                </c:pt>
                <c:pt idx="7755">
                  <c:v>54.945999999999998</c:v>
                </c:pt>
                <c:pt idx="7756">
                  <c:v>54.802999999999997</c:v>
                </c:pt>
                <c:pt idx="7757">
                  <c:v>54.662999999999997</c:v>
                </c:pt>
                <c:pt idx="7758">
                  <c:v>54.54</c:v>
                </c:pt>
                <c:pt idx="7759">
                  <c:v>54.424999999999997</c:v>
                </c:pt>
                <c:pt idx="7760">
                  <c:v>54.31</c:v>
                </c:pt>
                <c:pt idx="7761">
                  <c:v>54.2</c:v>
                </c:pt>
                <c:pt idx="7762">
                  <c:v>54.109000000000002</c:v>
                </c:pt>
                <c:pt idx="7763">
                  <c:v>54.034999999999997</c:v>
                </c:pt>
                <c:pt idx="7764">
                  <c:v>53.954000000000001</c:v>
                </c:pt>
                <c:pt idx="7765">
                  <c:v>53.869</c:v>
                </c:pt>
                <c:pt idx="7766">
                  <c:v>53.8</c:v>
                </c:pt>
                <c:pt idx="7767">
                  <c:v>53.735999999999997</c:v>
                </c:pt>
                <c:pt idx="7768">
                  <c:v>53.66</c:v>
                </c:pt>
                <c:pt idx="7769">
                  <c:v>53.597999999999999</c:v>
                </c:pt>
                <c:pt idx="7770">
                  <c:v>53.537999999999997</c:v>
                </c:pt>
                <c:pt idx="7771">
                  <c:v>53.491</c:v>
                </c:pt>
                <c:pt idx="7772">
                  <c:v>53.441000000000003</c:v>
                </c:pt>
                <c:pt idx="7773">
                  <c:v>53.4</c:v>
                </c:pt>
                <c:pt idx="7774">
                  <c:v>53.377000000000002</c:v>
                </c:pt>
                <c:pt idx="7775">
                  <c:v>53.33</c:v>
                </c:pt>
                <c:pt idx="7776">
                  <c:v>53.277000000000001</c:v>
                </c:pt>
                <c:pt idx="7777">
                  <c:v>53.24</c:v>
                </c:pt>
                <c:pt idx="7778">
                  <c:v>53.207000000000001</c:v>
                </c:pt>
                <c:pt idx="7779">
                  <c:v>53.162999999999997</c:v>
                </c:pt>
                <c:pt idx="7780">
                  <c:v>53.109000000000002</c:v>
                </c:pt>
                <c:pt idx="7781">
                  <c:v>53.055999999999997</c:v>
                </c:pt>
                <c:pt idx="7782">
                  <c:v>53.017000000000003</c:v>
                </c:pt>
                <c:pt idx="7783">
                  <c:v>52.98</c:v>
                </c:pt>
                <c:pt idx="7784">
                  <c:v>52.936</c:v>
                </c:pt>
                <c:pt idx="7785">
                  <c:v>52.884999999999998</c:v>
                </c:pt>
                <c:pt idx="7786">
                  <c:v>52.832999999999998</c:v>
                </c:pt>
                <c:pt idx="7787">
                  <c:v>52.78</c:v>
                </c:pt>
                <c:pt idx="7788">
                  <c:v>52.725999999999999</c:v>
                </c:pt>
                <c:pt idx="7789">
                  <c:v>52.671999999999997</c:v>
                </c:pt>
                <c:pt idx="7790">
                  <c:v>52.622</c:v>
                </c:pt>
                <c:pt idx="7791">
                  <c:v>52.572000000000003</c:v>
                </c:pt>
                <c:pt idx="7792">
                  <c:v>52.52</c:v>
                </c:pt>
                <c:pt idx="7793">
                  <c:v>52.469000000000001</c:v>
                </c:pt>
                <c:pt idx="7794">
                  <c:v>52.412999999999997</c:v>
                </c:pt>
                <c:pt idx="7795">
                  <c:v>52.354999999999997</c:v>
                </c:pt>
                <c:pt idx="7796">
                  <c:v>52.296999999999997</c:v>
                </c:pt>
                <c:pt idx="7797">
                  <c:v>52.241999999999997</c:v>
                </c:pt>
                <c:pt idx="7798">
                  <c:v>52.185000000000002</c:v>
                </c:pt>
                <c:pt idx="7799">
                  <c:v>52.128</c:v>
                </c:pt>
                <c:pt idx="7800">
                  <c:v>52.067</c:v>
                </c:pt>
                <c:pt idx="7801">
                  <c:v>52.015000000000001</c:v>
                </c:pt>
                <c:pt idx="7802">
                  <c:v>51.96</c:v>
                </c:pt>
                <c:pt idx="7803">
                  <c:v>51.9</c:v>
                </c:pt>
                <c:pt idx="7804">
                  <c:v>51.85</c:v>
                </c:pt>
                <c:pt idx="7805">
                  <c:v>51.802999999999997</c:v>
                </c:pt>
                <c:pt idx="7806">
                  <c:v>51.762999999999998</c:v>
                </c:pt>
                <c:pt idx="7807">
                  <c:v>51.726999999999997</c:v>
                </c:pt>
                <c:pt idx="7808">
                  <c:v>51.692999999999998</c:v>
                </c:pt>
                <c:pt idx="7809">
                  <c:v>51.661999999999999</c:v>
                </c:pt>
                <c:pt idx="7810">
                  <c:v>51.628</c:v>
                </c:pt>
                <c:pt idx="7811">
                  <c:v>51.600999999999999</c:v>
                </c:pt>
                <c:pt idx="7812">
                  <c:v>51.59</c:v>
                </c:pt>
                <c:pt idx="7813">
                  <c:v>51.582999999999998</c:v>
                </c:pt>
                <c:pt idx="7814">
                  <c:v>51.563000000000002</c:v>
                </c:pt>
                <c:pt idx="7815">
                  <c:v>51.552999999999997</c:v>
                </c:pt>
                <c:pt idx="7816">
                  <c:v>51.554000000000002</c:v>
                </c:pt>
                <c:pt idx="7817">
                  <c:v>51.56</c:v>
                </c:pt>
                <c:pt idx="7818">
                  <c:v>51.552999999999997</c:v>
                </c:pt>
                <c:pt idx="7819">
                  <c:v>51.537999999999997</c:v>
                </c:pt>
                <c:pt idx="7820">
                  <c:v>51.536999999999999</c:v>
                </c:pt>
                <c:pt idx="7821">
                  <c:v>51.55</c:v>
                </c:pt>
                <c:pt idx="7822">
                  <c:v>51.564</c:v>
                </c:pt>
                <c:pt idx="7823">
                  <c:v>51.573</c:v>
                </c:pt>
                <c:pt idx="7824">
                  <c:v>51.58</c:v>
                </c:pt>
                <c:pt idx="7825">
                  <c:v>51.585000000000001</c:v>
                </c:pt>
                <c:pt idx="7826">
                  <c:v>51.582999999999998</c:v>
                </c:pt>
                <c:pt idx="7827">
                  <c:v>51.576000000000001</c:v>
                </c:pt>
                <c:pt idx="7828">
                  <c:v>51.566000000000003</c:v>
                </c:pt>
                <c:pt idx="7829">
                  <c:v>51.555999999999997</c:v>
                </c:pt>
                <c:pt idx="7830">
                  <c:v>51.548999999999999</c:v>
                </c:pt>
                <c:pt idx="7831">
                  <c:v>51.533999999999999</c:v>
                </c:pt>
                <c:pt idx="7832">
                  <c:v>51.517000000000003</c:v>
                </c:pt>
                <c:pt idx="7833">
                  <c:v>51.496000000000002</c:v>
                </c:pt>
                <c:pt idx="7834">
                  <c:v>51.472000000000001</c:v>
                </c:pt>
                <c:pt idx="7835">
                  <c:v>51.438000000000002</c:v>
                </c:pt>
                <c:pt idx="7836">
                  <c:v>51.405999999999999</c:v>
                </c:pt>
                <c:pt idx="7837">
                  <c:v>51.375</c:v>
                </c:pt>
                <c:pt idx="7838">
                  <c:v>51.341000000000001</c:v>
                </c:pt>
                <c:pt idx="7839">
                  <c:v>51.311</c:v>
                </c:pt>
                <c:pt idx="7840">
                  <c:v>51.277999999999999</c:v>
                </c:pt>
                <c:pt idx="7841">
                  <c:v>51.246000000000002</c:v>
                </c:pt>
                <c:pt idx="7842">
                  <c:v>51.216999999999999</c:v>
                </c:pt>
                <c:pt idx="7843">
                  <c:v>51.186</c:v>
                </c:pt>
                <c:pt idx="7844">
                  <c:v>51.155000000000001</c:v>
                </c:pt>
                <c:pt idx="7845">
                  <c:v>51.127000000000002</c:v>
                </c:pt>
                <c:pt idx="7846">
                  <c:v>51.103000000000002</c:v>
                </c:pt>
                <c:pt idx="7847">
                  <c:v>51.082999999999998</c:v>
                </c:pt>
                <c:pt idx="7848">
                  <c:v>51.064</c:v>
                </c:pt>
                <c:pt idx="7849">
                  <c:v>51.048999999999999</c:v>
                </c:pt>
                <c:pt idx="7850">
                  <c:v>51.033000000000001</c:v>
                </c:pt>
                <c:pt idx="7851">
                  <c:v>51.02</c:v>
                </c:pt>
                <c:pt idx="7852">
                  <c:v>51.017000000000003</c:v>
                </c:pt>
                <c:pt idx="7853">
                  <c:v>51.015000000000001</c:v>
                </c:pt>
                <c:pt idx="7854">
                  <c:v>51.018000000000001</c:v>
                </c:pt>
                <c:pt idx="7855">
                  <c:v>51.031999999999996</c:v>
                </c:pt>
                <c:pt idx="7856">
                  <c:v>51.048999999999999</c:v>
                </c:pt>
                <c:pt idx="7857">
                  <c:v>51.061999999999998</c:v>
                </c:pt>
                <c:pt idx="7858">
                  <c:v>51.07</c:v>
                </c:pt>
                <c:pt idx="7859">
                  <c:v>51.073</c:v>
                </c:pt>
                <c:pt idx="7860">
                  <c:v>51.069000000000003</c:v>
                </c:pt>
                <c:pt idx="7861">
                  <c:v>51.06</c:v>
                </c:pt>
                <c:pt idx="7862">
                  <c:v>51.048999999999999</c:v>
                </c:pt>
                <c:pt idx="7863">
                  <c:v>51.036000000000001</c:v>
                </c:pt>
                <c:pt idx="7864">
                  <c:v>51.021000000000001</c:v>
                </c:pt>
                <c:pt idx="7865">
                  <c:v>51.003</c:v>
                </c:pt>
                <c:pt idx="7866">
                  <c:v>50.978999999999999</c:v>
                </c:pt>
                <c:pt idx="7867">
                  <c:v>50.945</c:v>
                </c:pt>
                <c:pt idx="7868">
                  <c:v>50.912999999999997</c:v>
                </c:pt>
                <c:pt idx="7869">
                  <c:v>50.88</c:v>
                </c:pt>
                <c:pt idx="7870">
                  <c:v>50.844000000000001</c:v>
                </c:pt>
                <c:pt idx="7871">
                  <c:v>50.81</c:v>
                </c:pt>
                <c:pt idx="7872">
                  <c:v>50.78</c:v>
                </c:pt>
                <c:pt idx="7873">
                  <c:v>50.753</c:v>
                </c:pt>
                <c:pt idx="7874">
                  <c:v>50.732999999999997</c:v>
                </c:pt>
                <c:pt idx="7875">
                  <c:v>50.715000000000003</c:v>
                </c:pt>
                <c:pt idx="7876">
                  <c:v>50.7</c:v>
                </c:pt>
                <c:pt idx="7877">
                  <c:v>50.688000000000002</c:v>
                </c:pt>
                <c:pt idx="7878">
                  <c:v>50.677</c:v>
                </c:pt>
                <c:pt idx="7879">
                  <c:v>50.667000000000002</c:v>
                </c:pt>
                <c:pt idx="7880">
                  <c:v>50.658000000000001</c:v>
                </c:pt>
                <c:pt idx="7881">
                  <c:v>50.649000000000001</c:v>
                </c:pt>
                <c:pt idx="7882">
                  <c:v>50.639000000000003</c:v>
                </c:pt>
                <c:pt idx="7883">
                  <c:v>50.631999999999998</c:v>
                </c:pt>
                <c:pt idx="7884">
                  <c:v>50.627000000000002</c:v>
                </c:pt>
                <c:pt idx="7885">
                  <c:v>50.622</c:v>
                </c:pt>
                <c:pt idx="7886">
                  <c:v>50.616</c:v>
                </c:pt>
                <c:pt idx="7887">
                  <c:v>50.613</c:v>
                </c:pt>
                <c:pt idx="7888">
                  <c:v>50.613999999999997</c:v>
                </c:pt>
                <c:pt idx="7889">
                  <c:v>50.615000000000002</c:v>
                </c:pt>
                <c:pt idx="7890">
                  <c:v>50.616</c:v>
                </c:pt>
                <c:pt idx="7891">
                  <c:v>50.615000000000002</c:v>
                </c:pt>
                <c:pt idx="7892">
                  <c:v>50.613999999999997</c:v>
                </c:pt>
                <c:pt idx="7893">
                  <c:v>50.62</c:v>
                </c:pt>
                <c:pt idx="7894">
                  <c:v>50.624000000000002</c:v>
                </c:pt>
                <c:pt idx="7895">
                  <c:v>50.631</c:v>
                </c:pt>
                <c:pt idx="7896">
                  <c:v>50.637</c:v>
                </c:pt>
                <c:pt idx="7897">
                  <c:v>50.636000000000003</c:v>
                </c:pt>
                <c:pt idx="7898">
                  <c:v>50.628999999999998</c:v>
                </c:pt>
                <c:pt idx="7899">
                  <c:v>50.62</c:v>
                </c:pt>
                <c:pt idx="7900">
                  <c:v>50.607999999999997</c:v>
                </c:pt>
                <c:pt idx="7901">
                  <c:v>50.593000000000004</c:v>
                </c:pt>
                <c:pt idx="7902">
                  <c:v>50.58</c:v>
                </c:pt>
                <c:pt idx="7903">
                  <c:v>50.573999999999998</c:v>
                </c:pt>
                <c:pt idx="7904">
                  <c:v>50.578000000000003</c:v>
                </c:pt>
                <c:pt idx="7905">
                  <c:v>50.585000000000001</c:v>
                </c:pt>
                <c:pt idx="7906">
                  <c:v>50.588999999999999</c:v>
                </c:pt>
                <c:pt idx="7907">
                  <c:v>50.59</c:v>
                </c:pt>
                <c:pt idx="7908">
                  <c:v>50.585999999999999</c:v>
                </c:pt>
                <c:pt idx="7909">
                  <c:v>50.59</c:v>
                </c:pt>
                <c:pt idx="7910">
                  <c:v>50.606999999999999</c:v>
                </c:pt>
                <c:pt idx="7911">
                  <c:v>50.63</c:v>
                </c:pt>
                <c:pt idx="7912">
                  <c:v>50.658999999999999</c:v>
                </c:pt>
                <c:pt idx="7913">
                  <c:v>50.676000000000002</c:v>
                </c:pt>
                <c:pt idx="7914">
                  <c:v>50.703000000000003</c:v>
                </c:pt>
                <c:pt idx="7915">
                  <c:v>50.738</c:v>
                </c:pt>
                <c:pt idx="7916">
                  <c:v>50.761000000000003</c:v>
                </c:pt>
                <c:pt idx="7917">
                  <c:v>50.78</c:v>
                </c:pt>
                <c:pt idx="7918">
                  <c:v>50.79</c:v>
                </c:pt>
                <c:pt idx="7919">
                  <c:v>50.792999999999999</c:v>
                </c:pt>
                <c:pt idx="7920">
                  <c:v>50.801000000000002</c:v>
                </c:pt>
                <c:pt idx="7921">
                  <c:v>50.814</c:v>
                </c:pt>
                <c:pt idx="7922">
                  <c:v>50.841000000000001</c:v>
                </c:pt>
                <c:pt idx="7923">
                  <c:v>50.884999999999998</c:v>
                </c:pt>
                <c:pt idx="7924">
                  <c:v>50.936999999999998</c:v>
                </c:pt>
                <c:pt idx="7925">
                  <c:v>50.987000000000002</c:v>
                </c:pt>
                <c:pt idx="7926">
                  <c:v>51.048000000000002</c:v>
                </c:pt>
                <c:pt idx="7927">
                  <c:v>51.122999999999998</c:v>
                </c:pt>
                <c:pt idx="7928">
                  <c:v>51.188000000000002</c:v>
                </c:pt>
                <c:pt idx="7929">
                  <c:v>51.252000000000002</c:v>
                </c:pt>
                <c:pt idx="7930">
                  <c:v>51.32</c:v>
                </c:pt>
                <c:pt idx="7931">
                  <c:v>51.393999999999998</c:v>
                </c:pt>
                <c:pt idx="7932">
                  <c:v>51.456000000000003</c:v>
                </c:pt>
                <c:pt idx="7933">
                  <c:v>51.503</c:v>
                </c:pt>
                <c:pt idx="7934">
                  <c:v>51.558</c:v>
                </c:pt>
                <c:pt idx="7935">
                  <c:v>51.628</c:v>
                </c:pt>
                <c:pt idx="7936">
                  <c:v>51.697000000000003</c:v>
                </c:pt>
                <c:pt idx="7937">
                  <c:v>51.756</c:v>
                </c:pt>
                <c:pt idx="7938">
                  <c:v>51.81</c:v>
                </c:pt>
                <c:pt idx="7939">
                  <c:v>51.869</c:v>
                </c:pt>
                <c:pt idx="7940">
                  <c:v>51.936999999999998</c:v>
                </c:pt>
                <c:pt idx="7941">
                  <c:v>51.991999999999997</c:v>
                </c:pt>
                <c:pt idx="7942">
                  <c:v>52.033000000000001</c:v>
                </c:pt>
                <c:pt idx="7943">
                  <c:v>52.061</c:v>
                </c:pt>
                <c:pt idx="7944">
                  <c:v>52.094999999999999</c:v>
                </c:pt>
                <c:pt idx="7945">
                  <c:v>52.113999999999997</c:v>
                </c:pt>
                <c:pt idx="7946">
                  <c:v>52.137999999999998</c:v>
                </c:pt>
                <c:pt idx="7947">
                  <c:v>52.162999999999997</c:v>
                </c:pt>
                <c:pt idx="7948">
                  <c:v>52.18</c:v>
                </c:pt>
                <c:pt idx="7949">
                  <c:v>52.210999999999999</c:v>
                </c:pt>
                <c:pt idx="7950">
                  <c:v>52.228000000000002</c:v>
                </c:pt>
                <c:pt idx="7951">
                  <c:v>52.247999999999998</c:v>
                </c:pt>
                <c:pt idx="7952">
                  <c:v>52.286999999999999</c:v>
                </c:pt>
                <c:pt idx="7953">
                  <c:v>52.302999999999997</c:v>
                </c:pt>
                <c:pt idx="7954">
                  <c:v>52.338999999999999</c:v>
                </c:pt>
                <c:pt idx="7955">
                  <c:v>52.374000000000002</c:v>
                </c:pt>
                <c:pt idx="7956">
                  <c:v>52.390999999999998</c:v>
                </c:pt>
                <c:pt idx="7957">
                  <c:v>52.423999999999999</c:v>
                </c:pt>
                <c:pt idx="7958">
                  <c:v>52.436</c:v>
                </c:pt>
                <c:pt idx="7959">
                  <c:v>52.445</c:v>
                </c:pt>
                <c:pt idx="7960">
                  <c:v>52.466999999999999</c:v>
                </c:pt>
                <c:pt idx="7961">
                  <c:v>52.482999999999997</c:v>
                </c:pt>
                <c:pt idx="7962">
                  <c:v>52.503</c:v>
                </c:pt>
                <c:pt idx="7963">
                  <c:v>52.523000000000003</c:v>
                </c:pt>
                <c:pt idx="7964">
                  <c:v>52.557000000000002</c:v>
                </c:pt>
                <c:pt idx="7965">
                  <c:v>52.585000000000001</c:v>
                </c:pt>
                <c:pt idx="7966">
                  <c:v>52.615000000000002</c:v>
                </c:pt>
                <c:pt idx="7967">
                  <c:v>52.645000000000003</c:v>
                </c:pt>
                <c:pt idx="7968">
                  <c:v>52.679000000000002</c:v>
                </c:pt>
                <c:pt idx="7969">
                  <c:v>52.719000000000001</c:v>
                </c:pt>
                <c:pt idx="7970">
                  <c:v>52.737000000000002</c:v>
                </c:pt>
                <c:pt idx="7971">
                  <c:v>52.749000000000002</c:v>
                </c:pt>
                <c:pt idx="7972">
                  <c:v>52.76</c:v>
                </c:pt>
                <c:pt idx="7973">
                  <c:v>52.789000000000001</c:v>
                </c:pt>
                <c:pt idx="7974">
                  <c:v>52.814</c:v>
                </c:pt>
                <c:pt idx="7975">
                  <c:v>52.823999999999998</c:v>
                </c:pt>
                <c:pt idx="7976">
                  <c:v>52.85</c:v>
                </c:pt>
                <c:pt idx="7977">
                  <c:v>52.860999999999997</c:v>
                </c:pt>
                <c:pt idx="7978">
                  <c:v>52.874000000000002</c:v>
                </c:pt>
                <c:pt idx="7979">
                  <c:v>52.914999999999999</c:v>
                </c:pt>
                <c:pt idx="7980">
                  <c:v>52.945999999999998</c:v>
                </c:pt>
                <c:pt idx="7981">
                  <c:v>52.957000000000001</c:v>
                </c:pt>
                <c:pt idx="7982">
                  <c:v>52.972999999999999</c:v>
                </c:pt>
                <c:pt idx="7983">
                  <c:v>52.993000000000002</c:v>
                </c:pt>
                <c:pt idx="7984">
                  <c:v>53.005000000000003</c:v>
                </c:pt>
                <c:pt idx="7985">
                  <c:v>53.008000000000003</c:v>
                </c:pt>
                <c:pt idx="7986">
                  <c:v>53.003999999999998</c:v>
                </c:pt>
                <c:pt idx="7987">
                  <c:v>53.000999999999998</c:v>
                </c:pt>
                <c:pt idx="7988">
                  <c:v>52.994999999999997</c:v>
                </c:pt>
                <c:pt idx="7989">
                  <c:v>52.994999999999997</c:v>
                </c:pt>
                <c:pt idx="7990">
                  <c:v>53.009</c:v>
                </c:pt>
                <c:pt idx="7991">
                  <c:v>53.026000000000003</c:v>
                </c:pt>
                <c:pt idx="7992">
                  <c:v>53.036000000000001</c:v>
                </c:pt>
                <c:pt idx="7993">
                  <c:v>53.036000000000001</c:v>
                </c:pt>
                <c:pt idx="7994">
                  <c:v>53.037999999999997</c:v>
                </c:pt>
                <c:pt idx="7995">
                  <c:v>53.048000000000002</c:v>
                </c:pt>
                <c:pt idx="7996">
                  <c:v>53.058999999999997</c:v>
                </c:pt>
                <c:pt idx="7997">
                  <c:v>53.058</c:v>
                </c:pt>
                <c:pt idx="7998">
                  <c:v>53.06</c:v>
                </c:pt>
                <c:pt idx="7999">
                  <c:v>53.076000000000001</c:v>
                </c:pt>
                <c:pt idx="8000">
                  <c:v>53.091999999999999</c:v>
                </c:pt>
                <c:pt idx="8001">
                  <c:v>53.104999999999997</c:v>
                </c:pt>
                <c:pt idx="8002">
                  <c:v>53.115000000000002</c:v>
                </c:pt>
                <c:pt idx="8003">
                  <c:v>53.13</c:v>
                </c:pt>
                <c:pt idx="8004">
                  <c:v>53.145000000000003</c:v>
                </c:pt>
                <c:pt idx="8005">
                  <c:v>53.155000000000001</c:v>
                </c:pt>
                <c:pt idx="8006">
                  <c:v>53.167999999999999</c:v>
                </c:pt>
                <c:pt idx="8007">
                  <c:v>53.183999999999997</c:v>
                </c:pt>
                <c:pt idx="8008">
                  <c:v>53.198999999999998</c:v>
                </c:pt>
                <c:pt idx="8009">
                  <c:v>53.219000000000001</c:v>
                </c:pt>
                <c:pt idx="8010">
                  <c:v>53.244999999999997</c:v>
                </c:pt>
                <c:pt idx="8011">
                  <c:v>53.279000000000003</c:v>
                </c:pt>
                <c:pt idx="8012">
                  <c:v>53.316000000000003</c:v>
                </c:pt>
                <c:pt idx="8013">
                  <c:v>53.348999999999997</c:v>
                </c:pt>
                <c:pt idx="8014">
                  <c:v>53.363999999999997</c:v>
                </c:pt>
                <c:pt idx="8015">
                  <c:v>53.356999999999999</c:v>
                </c:pt>
                <c:pt idx="8016">
                  <c:v>53.353000000000002</c:v>
                </c:pt>
                <c:pt idx="8017">
                  <c:v>53.36</c:v>
                </c:pt>
                <c:pt idx="8018">
                  <c:v>53.366999999999997</c:v>
                </c:pt>
                <c:pt idx="8019">
                  <c:v>53.372</c:v>
                </c:pt>
                <c:pt idx="8020">
                  <c:v>53.378</c:v>
                </c:pt>
                <c:pt idx="8021">
                  <c:v>53.378</c:v>
                </c:pt>
                <c:pt idx="8022">
                  <c:v>53.369</c:v>
                </c:pt>
                <c:pt idx="8023">
                  <c:v>53.362000000000002</c:v>
                </c:pt>
                <c:pt idx="8024">
                  <c:v>53.369</c:v>
                </c:pt>
                <c:pt idx="8025">
                  <c:v>53.392000000000003</c:v>
                </c:pt>
                <c:pt idx="8026">
                  <c:v>53.396999999999998</c:v>
                </c:pt>
                <c:pt idx="8027">
                  <c:v>53.372</c:v>
                </c:pt>
                <c:pt idx="8028">
                  <c:v>53.353999999999999</c:v>
                </c:pt>
                <c:pt idx="8029">
                  <c:v>53.356000000000002</c:v>
                </c:pt>
                <c:pt idx="8030">
                  <c:v>53.371000000000002</c:v>
                </c:pt>
                <c:pt idx="8031">
                  <c:v>53.381</c:v>
                </c:pt>
                <c:pt idx="8032">
                  <c:v>53.387999999999998</c:v>
                </c:pt>
                <c:pt idx="8033">
                  <c:v>53.396000000000001</c:v>
                </c:pt>
                <c:pt idx="8034">
                  <c:v>53.411999999999999</c:v>
                </c:pt>
                <c:pt idx="8035">
                  <c:v>53.436</c:v>
                </c:pt>
                <c:pt idx="8036">
                  <c:v>53.456000000000003</c:v>
                </c:pt>
                <c:pt idx="8037">
                  <c:v>53.48</c:v>
                </c:pt>
                <c:pt idx="8038">
                  <c:v>53.503999999999998</c:v>
                </c:pt>
                <c:pt idx="8039">
                  <c:v>53.533000000000001</c:v>
                </c:pt>
                <c:pt idx="8040">
                  <c:v>53.561999999999998</c:v>
                </c:pt>
                <c:pt idx="8041">
                  <c:v>53.591000000000001</c:v>
                </c:pt>
                <c:pt idx="8042">
                  <c:v>53.624000000000002</c:v>
                </c:pt>
                <c:pt idx="8043">
                  <c:v>53.658000000000001</c:v>
                </c:pt>
                <c:pt idx="8044">
                  <c:v>53.688000000000002</c:v>
                </c:pt>
                <c:pt idx="8045">
                  <c:v>53.716999999999999</c:v>
                </c:pt>
                <c:pt idx="8046">
                  <c:v>53.753999999999998</c:v>
                </c:pt>
                <c:pt idx="8047">
                  <c:v>53.789000000000001</c:v>
                </c:pt>
                <c:pt idx="8048">
                  <c:v>53.82</c:v>
                </c:pt>
                <c:pt idx="8049">
                  <c:v>53.848999999999997</c:v>
                </c:pt>
                <c:pt idx="8050">
                  <c:v>53.886000000000003</c:v>
                </c:pt>
                <c:pt idx="8051">
                  <c:v>53.920999999999999</c:v>
                </c:pt>
                <c:pt idx="8052">
                  <c:v>53.944000000000003</c:v>
                </c:pt>
                <c:pt idx="8053">
                  <c:v>53.965000000000003</c:v>
                </c:pt>
                <c:pt idx="8054">
                  <c:v>53.98</c:v>
                </c:pt>
                <c:pt idx="8055">
                  <c:v>53.984000000000002</c:v>
                </c:pt>
                <c:pt idx="8056">
                  <c:v>53.987000000000002</c:v>
                </c:pt>
                <c:pt idx="8057">
                  <c:v>53.981999999999999</c:v>
                </c:pt>
                <c:pt idx="8058">
                  <c:v>53.968000000000004</c:v>
                </c:pt>
                <c:pt idx="8059">
                  <c:v>53.962000000000003</c:v>
                </c:pt>
                <c:pt idx="8060">
                  <c:v>53.957999999999998</c:v>
                </c:pt>
                <c:pt idx="8061">
                  <c:v>53.968000000000004</c:v>
                </c:pt>
                <c:pt idx="8062">
                  <c:v>53.994</c:v>
                </c:pt>
                <c:pt idx="8063">
                  <c:v>54.026000000000003</c:v>
                </c:pt>
                <c:pt idx="8064">
                  <c:v>54.052</c:v>
                </c:pt>
                <c:pt idx="8065">
                  <c:v>54.081000000000003</c:v>
                </c:pt>
                <c:pt idx="8066">
                  <c:v>54.113999999999997</c:v>
                </c:pt>
                <c:pt idx="8067">
                  <c:v>54.14</c:v>
                </c:pt>
                <c:pt idx="8068">
                  <c:v>54.161999999999999</c:v>
                </c:pt>
                <c:pt idx="8069">
                  <c:v>54.189</c:v>
                </c:pt>
                <c:pt idx="8070">
                  <c:v>54.226999999999997</c:v>
                </c:pt>
                <c:pt idx="8071">
                  <c:v>54.271999999999998</c:v>
                </c:pt>
                <c:pt idx="8072">
                  <c:v>54.32</c:v>
                </c:pt>
                <c:pt idx="8073">
                  <c:v>54.378999999999998</c:v>
                </c:pt>
                <c:pt idx="8074">
                  <c:v>54.442</c:v>
                </c:pt>
                <c:pt idx="8075">
                  <c:v>54.497</c:v>
                </c:pt>
                <c:pt idx="8076">
                  <c:v>54.540999999999997</c:v>
                </c:pt>
                <c:pt idx="8077">
                  <c:v>54.584000000000003</c:v>
                </c:pt>
                <c:pt idx="8078">
                  <c:v>54.62</c:v>
                </c:pt>
                <c:pt idx="8079">
                  <c:v>54.661000000000001</c:v>
                </c:pt>
                <c:pt idx="8080">
                  <c:v>54.695</c:v>
                </c:pt>
                <c:pt idx="8081">
                  <c:v>54.712000000000003</c:v>
                </c:pt>
                <c:pt idx="8082">
                  <c:v>54.716000000000001</c:v>
                </c:pt>
                <c:pt idx="8083">
                  <c:v>54.720999999999997</c:v>
                </c:pt>
                <c:pt idx="8084">
                  <c:v>54.728000000000002</c:v>
                </c:pt>
                <c:pt idx="8085">
                  <c:v>54.719000000000001</c:v>
                </c:pt>
                <c:pt idx="8086">
                  <c:v>54.704000000000001</c:v>
                </c:pt>
                <c:pt idx="8087">
                  <c:v>54.683999999999997</c:v>
                </c:pt>
                <c:pt idx="8088">
                  <c:v>54.661000000000001</c:v>
                </c:pt>
                <c:pt idx="8089">
                  <c:v>54.639000000000003</c:v>
                </c:pt>
                <c:pt idx="8090">
                  <c:v>54.616999999999997</c:v>
                </c:pt>
                <c:pt idx="8091">
                  <c:v>54.594000000000001</c:v>
                </c:pt>
                <c:pt idx="8092">
                  <c:v>54.566000000000003</c:v>
                </c:pt>
                <c:pt idx="8093">
                  <c:v>54.530999999999999</c:v>
                </c:pt>
                <c:pt idx="8094">
                  <c:v>54.494</c:v>
                </c:pt>
                <c:pt idx="8095">
                  <c:v>54.463999999999999</c:v>
                </c:pt>
                <c:pt idx="8096">
                  <c:v>54.433999999999997</c:v>
                </c:pt>
                <c:pt idx="8097">
                  <c:v>54.406999999999996</c:v>
                </c:pt>
                <c:pt idx="8098">
                  <c:v>54.386000000000003</c:v>
                </c:pt>
                <c:pt idx="8099">
                  <c:v>54.37</c:v>
                </c:pt>
                <c:pt idx="8100">
                  <c:v>54.354999999999997</c:v>
                </c:pt>
                <c:pt idx="8101">
                  <c:v>54.344000000000001</c:v>
                </c:pt>
                <c:pt idx="8102">
                  <c:v>54.347999999999999</c:v>
                </c:pt>
                <c:pt idx="8103">
                  <c:v>54.353999999999999</c:v>
                </c:pt>
                <c:pt idx="8104">
                  <c:v>54.360999999999997</c:v>
                </c:pt>
                <c:pt idx="8105">
                  <c:v>54.378</c:v>
                </c:pt>
                <c:pt idx="8106">
                  <c:v>54.392000000000003</c:v>
                </c:pt>
                <c:pt idx="8107">
                  <c:v>54.393999999999998</c:v>
                </c:pt>
                <c:pt idx="8108">
                  <c:v>54.389000000000003</c:v>
                </c:pt>
                <c:pt idx="8109">
                  <c:v>54.377000000000002</c:v>
                </c:pt>
                <c:pt idx="8110">
                  <c:v>54.384999999999998</c:v>
                </c:pt>
                <c:pt idx="8111">
                  <c:v>54.393999999999998</c:v>
                </c:pt>
                <c:pt idx="8112">
                  <c:v>54.384999999999998</c:v>
                </c:pt>
                <c:pt idx="8113">
                  <c:v>54.393000000000001</c:v>
                </c:pt>
                <c:pt idx="8114">
                  <c:v>54.393999999999998</c:v>
                </c:pt>
                <c:pt idx="8115">
                  <c:v>54.389000000000003</c:v>
                </c:pt>
                <c:pt idx="8116">
                  <c:v>54.383000000000003</c:v>
                </c:pt>
                <c:pt idx="8117">
                  <c:v>54.383000000000003</c:v>
                </c:pt>
                <c:pt idx="8118">
                  <c:v>54.378</c:v>
                </c:pt>
                <c:pt idx="8119">
                  <c:v>54.353000000000002</c:v>
                </c:pt>
                <c:pt idx="8120">
                  <c:v>54.320999999999998</c:v>
                </c:pt>
                <c:pt idx="8121">
                  <c:v>54.283999999999999</c:v>
                </c:pt>
                <c:pt idx="8122">
                  <c:v>54.237000000000002</c:v>
                </c:pt>
                <c:pt idx="8123">
                  <c:v>54.180999999999997</c:v>
                </c:pt>
                <c:pt idx="8124">
                  <c:v>54.116</c:v>
                </c:pt>
                <c:pt idx="8125">
                  <c:v>54.039000000000001</c:v>
                </c:pt>
                <c:pt idx="8126">
                  <c:v>53.95</c:v>
                </c:pt>
                <c:pt idx="8127">
                  <c:v>53.86</c:v>
                </c:pt>
                <c:pt idx="8128">
                  <c:v>53.774999999999999</c:v>
                </c:pt>
                <c:pt idx="8129">
                  <c:v>53.682000000000002</c:v>
                </c:pt>
                <c:pt idx="8130">
                  <c:v>53.576999999999998</c:v>
                </c:pt>
                <c:pt idx="8131">
                  <c:v>53.466000000000001</c:v>
                </c:pt>
                <c:pt idx="8132">
                  <c:v>53.357999999999997</c:v>
                </c:pt>
                <c:pt idx="8133">
                  <c:v>53.25</c:v>
                </c:pt>
                <c:pt idx="8134">
                  <c:v>53.131</c:v>
                </c:pt>
                <c:pt idx="8135">
                  <c:v>53.015999999999998</c:v>
                </c:pt>
                <c:pt idx="8136">
                  <c:v>52.914999999999999</c:v>
                </c:pt>
                <c:pt idx="8137">
                  <c:v>52.816000000000003</c:v>
                </c:pt>
                <c:pt idx="8138">
                  <c:v>52.694000000000003</c:v>
                </c:pt>
                <c:pt idx="8139">
                  <c:v>52.555</c:v>
                </c:pt>
                <c:pt idx="8140">
                  <c:v>52.427999999999997</c:v>
                </c:pt>
                <c:pt idx="8141">
                  <c:v>52.292999999999999</c:v>
                </c:pt>
                <c:pt idx="8142">
                  <c:v>52.158999999999999</c:v>
                </c:pt>
                <c:pt idx="8143">
                  <c:v>52.029000000000003</c:v>
                </c:pt>
                <c:pt idx="8144">
                  <c:v>51.88</c:v>
                </c:pt>
                <c:pt idx="8145">
                  <c:v>51.712000000000003</c:v>
                </c:pt>
                <c:pt idx="8146">
                  <c:v>51.548999999999999</c:v>
                </c:pt>
                <c:pt idx="8147">
                  <c:v>51.386000000000003</c:v>
                </c:pt>
                <c:pt idx="8148">
                  <c:v>51.219000000000001</c:v>
                </c:pt>
                <c:pt idx="8149">
                  <c:v>51.043999999999997</c:v>
                </c:pt>
                <c:pt idx="8150">
                  <c:v>50.884999999999998</c:v>
                </c:pt>
                <c:pt idx="8151">
                  <c:v>50.731999999999999</c:v>
                </c:pt>
                <c:pt idx="8152">
                  <c:v>50.570999999999998</c:v>
                </c:pt>
                <c:pt idx="8153">
                  <c:v>50.417000000000002</c:v>
                </c:pt>
                <c:pt idx="8154">
                  <c:v>50.268000000000001</c:v>
                </c:pt>
                <c:pt idx="8155">
                  <c:v>50.122</c:v>
                </c:pt>
                <c:pt idx="8156">
                  <c:v>49.976999999999997</c:v>
                </c:pt>
                <c:pt idx="8157">
                  <c:v>49.835000000000001</c:v>
                </c:pt>
                <c:pt idx="8158">
                  <c:v>49.704999999999998</c:v>
                </c:pt>
                <c:pt idx="8159">
                  <c:v>49.578000000000003</c:v>
                </c:pt>
                <c:pt idx="8160">
                  <c:v>49.454999999999998</c:v>
                </c:pt>
                <c:pt idx="8161">
                  <c:v>49.334000000000003</c:v>
                </c:pt>
                <c:pt idx="8162">
                  <c:v>49.206000000000003</c:v>
                </c:pt>
                <c:pt idx="8163">
                  <c:v>49.076000000000001</c:v>
                </c:pt>
                <c:pt idx="8164">
                  <c:v>48.945</c:v>
                </c:pt>
                <c:pt idx="8165">
                  <c:v>48.813000000000002</c:v>
                </c:pt>
                <c:pt idx="8166">
                  <c:v>48.679000000000002</c:v>
                </c:pt>
                <c:pt idx="8167">
                  <c:v>48.546999999999997</c:v>
                </c:pt>
                <c:pt idx="8168">
                  <c:v>48.414000000000001</c:v>
                </c:pt>
                <c:pt idx="8169">
                  <c:v>48.295000000000002</c:v>
                </c:pt>
                <c:pt idx="8170">
                  <c:v>48.19</c:v>
                </c:pt>
                <c:pt idx="8171">
                  <c:v>48.09</c:v>
                </c:pt>
                <c:pt idx="8172">
                  <c:v>47.993000000000002</c:v>
                </c:pt>
                <c:pt idx="8173">
                  <c:v>47.898000000000003</c:v>
                </c:pt>
                <c:pt idx="8174">
                  <c:v>47.811</c:v>
                </c:pt>
                <c:pt idx="8175">
                  <c:v>47.732999999999997</c:v>
                </c:pt>
                <c:pt idx="8176">
                  <c:v>47.667999999999999</c:v>
                </c:pt>
                <c:pt idx="8177">
                  <c:v>47.588999999999999</c:v>
                </c:pt>
                <c:pt idx="8178">
                  <c:v>47.509</c:v>
                </c:pt>
                <c:pt idx="8179">
                  <c:v>47.453000000000003</c:v>
                </c:pt>
                <c:pt idx="8180">
                  <c:v>47.39</c:v>
                </c:pt>
                <c:pt idx="8181">
                  <c:v>47.319000000000003</c:v>
                </c:pt>
                <c:pt idx="8182">
                  <c:v>47.249000000000002</c:v>
                </c:pt>
                <c:pt idx="8183">
                  <c:v>47.183</c:v>
                </c:pt>
                <c:pt idx="8184">
                  <c:v>47.127000000000002</c:v>
                </c:pt>
                <c:pt idx="8185">
                  <c:v>47.066000000000003</c:v>
                </c:pt>
                <c:pt idx="8186">
                  <c:v>47.000999999999998</c:v>
                </c:pt>
                <c:pt idx="8187">
                  <c:v>46.94</c:v>
                </c:pt>
                <c:pt idx="8188">
                  <c:v>46.878</c:v>
                </c:pt>
                <c:pt idx="8189">
                  <c:v>46.816000000000003</c:v>
                </c:pt>
                <c:pt idx="8190">
                  <c:v>46.756</c:v>
                </c:pt>
                <c:pt idx="8191">
                  <c:v>46.701999999999998</c:v>
                </c:pt>
                <c:pt idx="8192">
                  <c:v>46.643999999999998</c:v>
                </c:pt>
                <c:pt idx="8193">
                  <c:v>46.579000000000001</c:v>
                </c:pt>
                <c:pt idx="8194">
                  <c:v>46.51</c:v>
                </c:pt>
                <c:pt idx="8195">
                  <c:v>46.436</c:v>
                </c:pt>
                <c:pt idx="8196">
                  <c:v>46.357999999999997</c:v>
                </c:pt>
                <c:pt idx="8197">
                  <c:v>46.28</c:v>
                </c:pt>
                <c:pt idx="8198">
                  <c:v>46.206000000000003</c:v>
                </c:pt>
                <c:pt idx="8199">
                  <c:v>46.128999999999998</c:v>
                </c:pt>
                <c:pt idx="8200">
                  <c:v>46.048999999999999</c:v>
                </c:pt>
                <c:pt idx="8201">
                  <c:v>45.966000000000001</c:v>
                </c:pt>
                <c:pt idx="8202">
                  <c:v>45.887999999999998</c:v>
                </c:pt>
                <c:pt idx="8203">
                  <c:v>45.81</c:v>
                </c:pt>
                <c:pt idx="8204">
                  <c:v>45.731999999999999</c:v>
                </c:pt>
                <c:pt idx="8205">
                  <c:v>45.646999999999998</c:v>
                </c:pt>
                <c:pt idx="8206">
                  <c:v>45.555999999999997</c:v>
                </c:pt>
                <c:pt idx="8207">
                  <c:v>45.470999999999997</c:v>
                </c:pt>
                <c:pt idx="8208">
                  <c:v>45.392000000000003</c:v>
                </c:pt>
                <c:pt idx="8209">
                  <c:v>45.311999999999998</c:v>
                </c:pt>
                <c:pt idx="8210">
                  <c:v>45.238999999999997</c:v>
                </c:pt>
                <c:pt idx="8211">
                  <c:v>45.170999999999999</c:v>
                </c:pt>
                <c:pt idx="8212">
                  <c:v>45.100999999999999</c:v>
                </c:pt>
                <c:pt idx="8213">
                  <c:v>45.029000000000003</c:v>
                </c:pt>
                <c:pt idx="8214">
                  <c:v>44.963000000000001</c:v>
                </c:pt>
                <c:pt idx="8215">
                  <c:v>44.902000000000001</c:v>
                </c:pt>
                <c:pt idx="8216">
                  <c:v>44.844000000000001</c:v>
                </c:pt>
                <c:pt idx="8217">
                  <c:v>44.784999999999997</c:v>
                </c:pt>
                <c:pt idx="8218">
                  <c:v>44.720999999999997</c:v>
                </c:pt>
                <c:pt idx="8219">
                  <c:v>44.658000000000001</c:v>
                </c:pt>
                <c:pt idx="8220">
                  <c:v>44.595999999999997</c:v>
                </c:pt>
                <c:pt idx="8221">
                  <c:v>44.530999999999999</c:v>
                </c:pt>
                <c:pt idx="8222">
                  <c:v>44.466999999999999</c:v>
                </c:pt>
                <c:pt idx="8223">
                  <c:v>44.406999999999996</c:v>
                </c:pt>
                <c:pt idx="8224">
                  <c:v>44.350999999999999</c:v>
                </c:pt>
                <c:pt idx="8225">
                  <c:v>44.302</c:v>
                </c:pt>
                <c:pt idx="8226">
                  <c:v>44.255000000000003</c:v>
                </c:pt>
                <c:pt idx="8227">
                  <c:v>44.213000000000001</c:v>
                </c:pt>
                <c:pt idx="8228">
                  <c:v>44.176000000000002</c:v>
                </c:pt>
                <c:pt idx="8229">
                  <c:v>44.142000000000003</c:v>
                </c:pt>
                <c:pt idx="8230">
                  <c:v>44.106999999999999</c:v>
                </c:pt>
                <c:pt idx="8231">
                  <c:v>44.073</c:v>
                </c:pt>
                <c:pt idx="8232">
                  <c:v>44.042000000000002</c:v>
                </c:pt>
                <c:pt idx="8233">
                  <c:v>44.012999999999998</c:v>
                </c:pt>
                <c:pt idx="8234">
                  <c:v>43.982999999999997</c:v>
                </c:pt>
                <c:pt idx="8235">
                  <c:v>43.951999999999998</c:v>
                </c:pt>
                <c:pt idx="8236">
                  <c:v>43.927</c:v>
                </c:pt>
                <c:pt idx="8237">
                  <c:v>43.901000000000003</c:v>
                </c:pt>
                <c:pt idx="8238">
                  <c:v>43.868000000000002</c:v>
                </c:pt>
                <c:pt idx="8239">
                  <c:v>43.832000000000001</c:v>
                </c:pt>
                <c:pt idx="8240">
                  <c:v>43.795000000000002</c:v>
                </c:pt>
                <c:pt idx="8241">
                  <c:v>43.759</c:v>
                </c:pt>
                <c:pt idx="8242">
                  <c:v>43.725000000000001</c:v>
                </c:pt>
                <c:pt idx="8243">
                  <c:v>43.698</c:v>
                </c:pt>
                <c:pt idx="8244">
                  <c:v>43.671999999999997</c:v>
                </c:pt>
                <c:pt idx="8245">
                  <c:v>43.643999999999998</c:v>
                </c:pt>
                <c:pt idx="8246">
                  <c:v>43.62</c:v>
                </c:pt>
                <c:pt idx="8247">
                  <c:v>43.593000000000004</c:v>
                </c:pt>
                <c:pt idx="8248">
                  <c:v>43.569000000000003</c:v>
                </c:pt>
                <c:pt idx="8249">
                  <c:v>43.546999999999997</c:v>
                </c:pt>
                <c:pt idx="8250">
                  <c:v>43.521000000000001</c:v>
                </c:pt>
                <c:pt idx="8251">
                  <c:v>43.499000000000002</c:v>
                </c:pt>
                <c:pt idx="8252">
                  <c:v>43.473999999999997</c:v>
                </c:pt>
                <c:pt idx="8253">
                  <c:v>43.445999999999998</c:v>
                </c:pt>
                <c:pt idx="8254">
                  <c:v>43.427</c:v>
                </c:pt>
                <c:pt idx="8255">
                  <c:v>43.408999999999999</c:v>
                </c:pt>
                <c:pt idx="8256">
                  <c:v>43.395000000000003</c:v>
                </c:pt>
                <c:pt idx="8257">
                  <c:v>43.387999999999998</c:v>
                </c:pt>
                <c:pt idx="8258">
                  <c:v>43.381999999999998</c:v>
                </c:pt>
                <c:pt idx="8259">
                  <c:v>43.378999999999998</c:v>
                </c:pt>
                <c:pt idx="8260">
                  <c:v>43.38</c:v>
                </c:pt>
                <c:pt idx="8261">
                  <c:v>43.386000000000003</c:v>
                </c:pt>
                <c:pt idx="8262">
                  <c:v>43.389000000000003</c:v>
                </c:pt>
                <c:pt idx="8263">
                  <c:v>43.39</c:v>
                </c:pt>
                <c:pt idx="8264">
                  <c:v>43.387999999999998</c:v>
                </c:pt>
                <c:pt idx="8265">
                  <c:v>43.387999999999998</c:v>
                </c:pt>
                <c:pt idx="8266">
                  <c:v>43.386000000000003</c:v>
                </c:pt>
                <c:pt idx="8267">
                  <c:v>43.383000000000003</c:v>
                </c:pt>
                <c:pt idx="8268">
                  <c:v>43.377000000000002</c:v>
                </c:pt>
                <c:pt idx="8269">
                  <c:v>43.368000000000002</c:v>
                </c:pt>
                <c:pt idx="8270">
                  <c:v>43.354999999999997</c:v>
                </c:pt>
                <c:pt idx="8271">
                  <c:v>43.338000000000001</c:v>
                </c:pt>
                <c:pt idx="8272">
                  <c:v>43.322000000000003</c:v>
                </c:pt>
                <c:pt idx="8273">
                  <c:v>43.305999999999997</c:v>
                </c:pt>
                <c:pt idx="8274">
                  <c:v>43.290999999999997</c:v>
                </c:pt>
                <c:pt idx="8275">
                  <c:v>43.281999999999996</c:v>
                </c:pt>
                <c:pt idx="8276">
                  <c:v>43.267000000000003</c:v>
                </c:pt>
                <c:pt idx="8277">
                  <c:v>43.250999999999998</c:v>
                </c:pt>
                <c:pt idx="8278">
                  <c:v>43.235999999999997</c:v>
                </c:pt>
                <c:pt idx="8279">
                  <c:v>43.225000000000001</c:v>
                </c:pt>
                <c:pt idx="8280">
                  <c:v>43.213000000000001</c:v>
                </c:pt>
                <c:pt idx="8281">
                  <c:v>43.204999999999998</c:v>
                </c:pt>
                <c:pt idx="8282">
                  <c:v>43.204000000000001</c:v>
                </c:pt>
                <c:pt idx="8283">
                  <c:v>43.203000000000003</c:v>
                </c:pt>
                <c:pt idx="8284">
                  <c:v>43.204999999999998</c:v>
                </c:pt>
                <c:pt idx="8285">
                  <c:v>43.198</c:v>
                </c:pt>
                <c:pt idx="8286">
                  <c:v>43.185000000000002</c:v>
                </c:pt>
                <c:pt idx="8287">
                  <c:v>43.168999999999997</c:v>
                </c:pt>
                <c:pt idx="8288">
                  <c:v>43.15</c:v>
                </c:pt>
                <c:pt idx="8289">
                  <c:v>43.131999999999998</c:v>
                </c:pt>
                <c:pt idx="8290">
                  <c:v>43.12</c:v>
                </c:pt>
                <c:pt idx="8291">
                  <c:v>43.113</c:v>
                </c:pt>
                <c:pt idx="8292">
                  <c:v>43.11</c:v>
                </c:pt>
                <c:pt idx="8293">
                  <c:v>43.106999999999999</c:v>
                </c:pt>
                <c:pt idx="8294">
                  <c:v>43.103999999999999</c:v>
                </c:pt>
                <c:pt idx="8295">
                  <c:v>43.101999999999997</c:v>
                </c:pt>
                <c:pt idx="8296">
                  <c:v>43.097999999999999</c:v>
                </c:pt>
                <c:pt idx="8297">
                  <c:v>43.088000000000001</c:v>
                </c:pt>
                <c:pt idx="8298">
                  <c:v>43.079000000000001</c:v>
                </c:pt>
                <c:pt idx="8299">
                  <c:v>43.073</c:v>
                </c:pt>
                <c:pt idx="8300">
                  <c:v>43.069000000000003</c:v>
                </c:pt>
                <c:pt idx="8301">
                  <c:v>43.070999999999998</c:v>
                </c:pt>
                <c:pt idx="8302">
                  <c:v>43.066000000000003</c:v>
                </c:pt>
                <c:pt idx="8303">
                  <c:v>43.06</c:v>
                </c:pt>
                <c:pt idx="8304">
                  <c:v>43.06</c:v>
                </c:pt>
                <c:pt idx="8305">
                  <c:v>43.054000000000002</c:v>
                </c:pt>
                <c:pt idx="8306">
                  <c:v>43.051000000000002</c:v>
                </c:pt>
                <c:pt idx="8307">
                  <c:v>43.05</c:v>
                </c:pt>
                <c:pt idx="8308">
                  <c:v>43.045999999999999</c:v>
                </c:pt>
                <c:pt idx="8309">
                  <c:v>43.04</c:v>
                </c:pt>
                <c:pt idx="8310">
                  <c:v>43.04</c:v>
                </c:pt>
                <c:pt idx="8311">
                  <c:v>43.039000000000001</c:v>
                </c:pt>
                <c:pt idx="8312">
                  <c:v>43.03</c:v>
                </c:pt>
                <c:pt idx="8313">
                  <c:v>43.02</c:v>
                </c:pt>
                <c:pt idx="8314">
                  <c:v>43.018000000000001</c:v>
                </c:pt>
                <c:pt idx="8315">
                  <c:v>43.024000000000001</c:v>
                </c:pt>
                <c:pt idx="8316">
                  <c:v>43.030999999999999</c:v>
                </c:pt>
                <c:pt idx="8317">
                  <c:v>43.023000000000003</c:v>
                </c:pt>
                <c:pt idx="8318">
                  <c:v>43.002000000000002</c:v>
                </c:pt>
                <c:pt idx="8319">
                  <c:v>42.987000000000002</c:v>
                </c:pt>
                <c:pt idx="8320">
                  <c:v>42.99</c:v>
                </c:pt>
                <c:pt idx="8321">
                  <c:v>42.981999999999999</c:v>
                </c:pt>
                <c:pt idx="8322">
                  <c:v>42.963999999999999</c:v>
                </c:pt>
                <c:pt idx="8323">
                  <c:v>42.957000000000001</c:v>
                </c:pt>
                <c:pt idx="8324">
                  <c:v>42.972000000000001</c:v>
                </c:pt>
                <c:pt idx="8325">
                  <c:v>42.982999999999997</c:v>
                </c:pt>
                <c:pt idx="8326">
                  <c:v>42.994999999999997</c:v>
                </c:pt>
                <c:pt idx="8327">
                  <c:v>43.011000000000003</c:v>
                </c:pt>
                <c:pt idx="8328">
                  <c:v>43.015000000000001</c:v>
                </c:pt>
                <c:pt idx="8329">
                  <c:v>43.023000000000003</c:v>
                </c:pt>
                <c:pt idx="8330">
                  <c:v>43.03</c:v>
                </c:pt>
                <c:pt idx="8331">
                  <c:v>43.027999999999999</c:v>
                </c:pt>
                <c:pt idx="8332">
                  <c:v>43.036999999999999</c:v>
                </c:pt>
                <c:pt idx="8333">
                  <c:v>43.048000000000002</c:v>
                </c:pt>
                <c:pt idx="8334">
                  <c:v>43.058</c:v>
                </c:pt>
                <c:pt idx="8335">
                  <c:v>43.08</c:v>
                </c:pt>
                <c:pt idx="8336">
                  <c:v>43.082999999999998</c:v>
                </c:pt>
                <c:pt idx="8337">
                  <c:v>43.073999999999998</c:v>
                </c:pt>
                <c:pt idx="8338">
                  <c:v>43.07</c:v>
                </c:pt>
                <c:pt idx="8339">
                  <c:v>43.036000000000001</c:v>
                </c:pt>
                <c:pt idx="8340">
                  <c:v>42.988</c:v>
                </c:pt>
                <c:pt idx="8341">
                  <c:v>42.942999999999998</c:v>
                </c:pt>
                <c:pt idx="8342">
                  <c:v>42.871000000000002</c:v>
                </c:pt>
                <c:pt idx="8343">
                  <c:v>42.804000000000002</c:v>
                </c:pt>
                <c:pt idx="8344">
                  <c:v>42.741999999999997</c:v>
                </c:pt>
                <c:pt idx="8345">
                  <c:v>42.665999999999997</c:v>
                </c:pt>
                <c:pt idx="8346">
                  <c:v>42.603999999999999</c:v>
                </c:pt>
                <c:pt idx="8347">
                  <c:v>42.536000000000001</c:v>
                </c:pt>
                <c:pt idx="8348">
                  <c:v>42.448</c:v>
                </c:pt>
                <c:pt idx="8349">
                  <c:v>42.365000000000002</c:v>
                </c:pt>
                <c:pt idx="8350">
                  <c:v>42.283999999999999</c:v>
                </c:pt>
                <c:pt idx="8351">
                  <c:v>42.194000000000003</c:v>
                </c:pt>
                <c:pt idx="8352">
                  <c:v>42.118000000000002</c:v>
                </c:pt>
                <c:pt idx="8353">
                  <c:v>42.039000000000001</c:v>
                </c:pt>
                <c:pt idx="8354">
                  <c:v>41.948999999999998</c:v>
                </c:pt>
                <c:pt idx="8355">
                  <c:v>41.863</c:v>
                </c:pt>
                <c:pt idx="8356">
                  <c:v>41.786000000000001</c:v>
                </c:pt>
                <c:pt idx="8357">
                  <c:v>41.732999999999997</c:v>
                </c:pt>
                <c:pt idx="8358">
                  <c:v>41.671999999999997</c:v>
                </c:pt>
                <c:pt idx="8359">
                  <c:v>41.591999999999999</c:v>
                </c:pt>
                <c:pt idx="8360">
                  <c:v>41.533000000000001</c:v>
                </c:pt>
                <c:pt idx="8361">
                  <c:v>41.493000000000002</c:v>
                </c:pt>
                <c:pt idx="8362">
                  <c:v>41.465000000000003</c:v>
                </c:pt>
                <c:pt idx="8363">
                  <c:v>41.439</c:v>
                </c:pt>
                <c:pt idx="8364">
                  <c:v>41.402000000000001</c:v>
                </c:pt>
                <c:pt idx="8365">
                  <c:v>41.381999999999998</c:v>
                </c:pt>
                <c:pt idx="8366">
                  <c:v>41.360999999999997</c:v>
                </c:pt>
                <c:pt idx="8367">
                  <c:v>41.329000000000001</c:v>
                </c:pt>
                <c:pt idx="8368">
                  <c:v>41.304000000000002</c:v>
                </c:pt>
                <c:pt idx="8369">
                  <c:v>41.286000000000001</c:v>
                </c:pt>
                <c:pt idx="8370">
                  <c:v>41.271000000000001</c:v>
                </c:pt>
                <c:pt idx="8371">
                  <c:v>41.241</c:v>
                </c:pt>
                <c:pt idx="8372">
                  <c:v>41.212000000000003</c:v>
                </c:pt>
                <c:pt idx="8373">
                  <c:v>41.189</c:v>
                </c:pt>
                <c:pt idx="8374">
                  <c:v>41.164999999999999</c:v>
                </c:pt>
                <c:pt idx="8375">
                  <c:v>41.134</c:v>
                </c:pt>
                <c:pt idx="8376">
                  <c:v>41.110999999999997</c:v>
                </c:pt>
                <c:pt idx="8377">
                  <c:v>41.113</c:v>
                </c:pt>
                <c:pt idx="8378">
                  <c:v>41.116999999999997</c:v>
                </c:pt>
                <c:pt idx="8379">
                  <c:v>41.118000000000002</c:v>
                </c:pt>
                <c:pt idx="8380">
                  <c:v>41.106000000000002</c:v>
                </c:pt>
                <c:pt idx="8381">
                  <c:v>41.106000000000002</c:v>
                </c:pt>
                <c:pt idx="8382">
                  <c:v>41.106999999999999</c:v>
                </c:pt>
                <c:pt idx="8383">
                  <c:v>41.107999999999997</c:v>
                </c:pt>
                <c:pt idx="8384">
                  <c:v>41.122999999999998</c:v>
                </c:pt>
                <c:pt idx="8385">
                  <c:v>41.125</c:v>
                </c:pt>
                <c:pt idx="8386">
                  <c:v>41.116999999999997</c:v>
                </c:pt>
                <c:pt idx="8387">
                  <c:v>41.119</c:v>
                </c:pt>
                <c:pt idx="8388">
                  <c:v>41.122</c:v>
                </c:pt>
                <c:pt idx="8389">
                  <c:v>41.118000000000002</c:v>
                </c:pt>
                <c:pt idx="8390">
                  <c:v>41.112000000000002</c:v>
                </c:pt>
                <c:pt idx="8391">
                  <c:v>41.11</c:v>
                </c:pt>
                <c:pt idx="8392">
                  <c:v>41.098999999999997</c:v>
                </c:pt>
                <c:pt idx="8393">
                  <c:v>41.091999999999999</c:v>
                </c:pt>
                <c:pt idx="8394">
                  <c:v>41.085999999999999</c:v>
                </c:pt>
                <c:pt idx="8395">
                  <c:v>41.076000000000001</c:v>
                </c:pt>
                <c:pt idx="8396">
                  <c:v>41.052999999999997</c:v>
                </c:pt>
                <c:pt idx="8397">
                  <c:v>41.027000000000001</c:v>
                </c:pt>
                <c:pt idx="8398">
                  <c:v>41.015999999999998</c:v>
                </c:pt>
                <c:pt idx="8399">
                  <c:v>41</c:v>
                </c:pt>
                <c:pt idx="8400">
                  <c:v>40.965000000000003</c:v>
                </c:pt>
                <c:pt idx="8401">
                  <c:v>40.94</c:v>
                </c:pt>
                <c:pt idx="8402">
                  <c:v>40.933</c:v>
                </c:pt>
                <c:pt idx="8403">
                  <c:v>40.917999999999999</c:v>
                </c:pt>
                <c:pt idx="8404">
                  <c:v>40.887</c:v>
                </c:pt>
                <c:pt idx="8405">
                  <c:v>40.866999999999997</c:v>
                </c:pt>
                <c:pt idx="8406">
                  <c:v>40.851999999999997</c:v>
                </c:pt>
                <c:pt idx="8407">
                  <c:v>40.835999999999999</c:v>
                </c:pt>
                <c:pt idx="8408">
                  <c:v>40.816000000000003</c:v>
                </c:pt>
                <c:pt idx="8409">
                  <c:v>40.792999999999999</c:v>
                </c:pt>
                <c:pt idx="8410">
                  <c:v>40.771000000000001</c:v>
                </c:pt>
                <c:pt idx="8411">
                  <c:v>40.759</c:v>
                </c:pt>
                <c:pt idx="8412">
                  <c:v>40.755000000000003</c:v>
                </c:pt>
                <c:pt idx="8413">
                  <c:v>40.76</c:v>
                </c:pt>
                <c:pt idx="8414">
                  <c:v>40.767000000000003</c:v>
                </c:pt>
                <c:pt idx="8415">
                  <c:v>40.78</c:v>
                </c:pt>
                <c:pt idx="8416">
                  <c:v>40.798000000000002</c:v>
                </c:pt>
                <c:pt idx="8417">
                  <c:v>40.801000000000002</c:v>
                </c:pt>
                <c:pt idx="8418">
                  <c:v>40.792000000000002</c:v>
                </c:pt>
                <c:pt idx="8419">
                  <c:v>40.793999999999997</c:v>
                </c:pt>
                <c:pt idx="8420">
                  <c:v>40.808</c:v>
                </c:pt>
                <c:pt idx="8421">
                  <c:v>40.814999999999998</c:v>
                </c:pt>
                <c:pt idx="8422">
                  <c:v>40.817</c:v>
                </c:pt>
                <c:pt idx="8423">
                  <c:v>40.823</c:v>
                </c:pt>
                <c:pt idx="8424">
                  <c:v>40.83</c:v>
                </c:pt>
                <c:pt idx="8425">
                  <c:v>40.832999999999998</c:v>
                </c:pt>
                <c:pt idx="8426">
                  <c:v>40.841999999999999</c:v>
                </c:pt>
                <c:pt idx="8427">
                  <c:v>40.851999999999997</c:v>
                </c:pt>
                <c:pt idx="8428">
                  <c:v>40.863</c:v>
                </c:pt>
                <c:pt idx="8429">
                  <c:v>40.860999999999997</c:v>
                </c:pt>
                <c:pt idx="8430">
                  <c:v>40.847000000000001</c:v>
                </c:pt>
                <c:pt idx="8431">
                  <c:v>40.832000000000001</c:v>
                </c:pt>
                <c:pt idx="8432">
                  <c:v>40.822000000000003</c:v>
                </c:pt>
                <c:pt idx="8433">
                  <c:v>40.813000000000002</c:v>
                </c:pt>
                <c:pt idx="8434">
                  <c:v>40.792000000000002</c:v>
                </c:pt>
                <c:pt idx="8435">
                  <c:v>40.767000000000003</c:v>
                </c:pt>
                <c:pt idx="8436">
                  <c:v>40.744</c:v>
                </c:pt>
                <c:pt idx="8437">
                  <c:v>40.729999999999997</c:v>
                </c:pt>
                <c:pt idx="8438">
                  <c:v>40.723999999999997</c:v>
                </c:pt>
                <c:pt idx="8439">
                  <c:v>40.715000000000003</c:v>
                </c:pt>
                <c:pt idx="8440">
                  <c:v>40.703000000000003</c:v>
                </c:pt>
                <c:pt idx="8441">
                  <c:v>40.688000000000002</c:v>
                </c:pt>
                <c:pt idx="8442">
                  <c:v>40.679000000000002</c:v>
                </c:pt>
                <c:pt idx="8443">
                  <c:v>40.677999999999997</c:v>
                </c:pt>
                <c:pt idx="8444">
                  <c:v>40.686</c:v>
                </c:pt>
                <c:pt idx="8445">
                  <c:v>40.694000000000003</c:v>
                </c:pt>
                <c:pt idx="8446">
                  <c:v>40.700000000000003</c:v>
                </c:pt>
                <c:pt idx="8447">
                  <c:v>40.710999999999999</c:v>
                </c:pt>
                <c:pt idx="8448">
                  <c:v>40.722000000000001</c:v>
                </c:pt>
                <c:pt idx="8449">
                  <c:v>40.732999999999997</c:v>
                </c:pt>
                <c:pt idx="8450">
                  <c:v>40.744999999999997</c:v>
                </c:pt>
                <c:pt idx="8451">
                  <c:v>40.761000000000003</c:v>
                </c:pt>
                <c:pt idx="8452">
                  <c:v>40.774999999999999</c:v>
                </c:pt>
                <c:pt idx="8453">
                  <c:v>40.792000000000002</c:v>
                </c:pt>
                <c:pt idx="8454">
                  <c:v>40.807000000000002</c:v>
                </c:pt>
                <c:pt idx="8455">
                  <c:v>40.822000000000003</c:v>
                </c:pt>
                <c:pt idx="8456">
                  <c:v>40.832000000000001</c:v>
                </c:pt>
                <c:pt idx="8457">
                  <c:v>40.843000000000004</c:v>
                </c:pt>
                <c:pt idx="8458">
                  <c:v>40.853000000000002</c:v>
                </c:pt>
                <c:pt idx="8459">
                  <c:v>40.865000000000002</c:v>
                </c:pt>
                <c:pt idx="8460">
                  <c:v>40.878</c:v>
                </c:pt>
                <c:pt idx="8461">
                  <c:v>40.890999999999998</c:v>
                </c:pt>
                <c:pt idx="8462">
                  <c:v>40.9</c:v>
                </c:pt>
                <c:pt idx="8463">
                  <c:v>40.911000000000001</c:v>
                </c:pt>
                <c:pt idx="8464">
                  <c:v>40.921999999999997</c:v>
                </c:pt>
                <c:pt idx="8465">
                  <c:v>40.923999999999999</c:v>
                </c:pt>
                <c:pt idx="8466">
                  <c:v>40.923000000000002</c:v>
                </c:pt>
                <c:pt idx="8467">
                  <c:v>40.918999999999997</c:v>
                </c:pt>
                <c:pt idx="8468">
                  <c:v>40.923999999999999</c:v>
                </c:pt>
                <c:pt idx="8469">
                  <c:v>40.932000000000002</c:v>
                </c:pt>
                <c:pt idx="8470">
                  <c:v>40.938000000000002</c:v>
                </c:pt>
                <c:pt idx="8471">
                  <c:v>40.936999999999998</c:v>
                </c:pt>
                <c:pt idx="8472">
                  <c:v>40.933999999999997</c:v>
                </c:pt>
                <c:pt idx="8473">
                  <c:v>40.929000000000002</c:v>
                </c:pt>
                <c:pt idx="8474">
                  <c:v>40.923000000000002</c:v>
                </c:pt>
                <c:pt idx="8475">
                  <c:v>40.917999999999999</c:v>
                </c:pt>
                <c:pt idx="8476">
                  <c:v>40.911000000000001</c:v>
                </c:pt>
                <c:pt idx="8477">
                  <c:v>40.908999999999999</c:v>
                </c:pt>
                <c:pt idx="8478">
                  <c:v>40.904000000000003</c:v>
                </c:pt>
                <c:pt idx="8479">
                  <c:v>40.893999999999998</c:v>
                </c:pt>
                <c:pt idx="8480">
                  <c:v>40.887999999999998</c:v>
                </c:pt>
                <c:pt idx="8481">
                  <c:v>40.886000000000003</c:v>
                </c:pt>
                <c:pt idx="8482">
                  <c:v>40.883000000000003</c:v>
                </c:pt>
                <c:pt idx="8483">
                  <c:v>40.881999999999998</c:v>
                </c:pt>
                <c:pt idx="8484">
                  <c:v>40.886000000000003</c:v>
                </c:pt>
                <c:pt idx="8485">
                  <c:v>40.886000000000003</c:v>
                </c:pt>
                <c:pt idx="8486">
                  <c:v>40.884999999999998</c:v>
                </c:pt>
                <c:pt idx="8487">
                  <c:v>40.883000000000003</c:v>
                </c:pt>
                <c:pt idx="8488">
                  <c:v>40.883000000000003</c:v>
                </c:pt>
                <c:pt idx="8489">
                  <c:v>40.883000000000003</c:v>
                </c:pt>
                <c:pt idx="8490">
                  <c:v>40.883000000000003</c:v>
                </c:pt>
                <c:pt idx="8491">
                  <c:v>40.884</c:v>
                </c:pt>
                <c:pt idx="8492">
                  <c:v>40.892000000000003</c:v>
                </c:pt>
                <c:pt idx="8493">
                  <c:v>40.893999999999998</c:v>
                </c:pt>
                <c:pt idx="8494">
                  <c:v>40.895000000000003</c:v>
                </c:pt>
                <c:pt idx="8495">
                  <c:v>40.896999999999998</c:v>
                </c:pt>
                <c:pt idx="8496">
                  <c:v>40.893999999999998</c:v>
                </c:pt>
                <c:pt idx="8497">
                  <c:v>40.887</c:v>
                </c:pt>
                <c:pt idx="8498">
                  <c:v>40.884</c:v>
                </c:pt>
                <c:pt idx="8499">
                  <c:v>40.886000000000003</c:v>
                </c:pt>
                <c:pt idx="8500">
                  <c:v>40.877000000000002</c:v>
                </c:pt>
                <c:pt idx="8501">
                  <c:v>40.860999999999997</c:v>
                </c:pt>
                <c:pt idx="8502">
                  <c:v>40.847999999999999</c:v>
                </c:pt>
                <c:pt idx="8503">
                  <c:v>40.825000000000003</c:v>
                </c:pt>
                <c:pt idx="8504">
                  <c:v>40.787999999999997</c:v>
                </c:pt>
                <c:pt idx="8505">
                  <c:v>40.753</c:v>
                </c:pt>
                <c:pt idx="8506">
                  <c:v>40.719000000000001</c:v>
                </c:pt>
                <c:pt idx="8507">
                  <c:v>40.685000000000002</c:v>
                </c:pt>
                <c:pt idx="8508">
                  <c:v>40.656999999999996</c:v>
                </c:pt>
                <c:pt idx="8509">
                  <c:v>40.639000000000003</c:v>
                </c:pt>
                <c:pt idx="8510">
                  <c:v>40.622</c:v>
                </c:pt>
                <c:pt idx="8511">
                  <c:v>40.61</c:v>
                </c:pt>
                <c:pt idx="8512">
                  <c:v>40.616999999999997</c:v>
                </c:pt>
                <c:pt idx="8513">
                  <c:v>40.625999999999998</c:v>
                </c:pt>
                <c:pt idx="8514">
                  <c:v>40.636000000000003</c:v>
                </c:pt>
                <c:pt idx="8515">
                  <c:v>40.643999999999998</c:v>
                </c:pt>
                <c:pt idx="8516">
                  <c:v>40.659999999999997</c:v>
                </c:pt>
                <c:pt idx="8517">
                  <c:v>40.676000000000002</c:v>
                </c:pt>
                <c:pt idx="8518">
                  <c:v>40.688000000000002</c:v>
                </c:pt>
                <c:pt idx="8519">
                  <c:v>40.707999999999998</c:v>
                </c:pt>
                <c:pt idx="8520">
                  <c:v>40.729999999999997</c:v>
                </c:pt>
                <c:pt idx="8521">
                  <c:v>40.749000000000002</c:v>
                </c:pt>
                <c:pt idx="8522">
                  <c:v>40.768000000000001</c:v>
                </c:pt>
                <c:pt idx="8523">
                  <c:v>40.783000000000001</c:v>
                </c:pt>
                <c:pt idx="8524">
                  <c:v>40.792999999999999</c:v>
                </c:pt>
                <c:pt idx="8525">
                  <c:v>40.799999999999997</c:v>
                </c:pt>
                <c:pt idx="8526">
                  <c:v>40.798999999999999</c:v>
                </c:pt>
                <c:pt idx="8527">
                  <c:v>40.799999999999997</c:v>
                </c:pt>
                <c:pt idx="8528">
                  <c:v>40.801000000000002</c:v>
                </c:pt>
                <c:pt idx="8529">
                  <c:v>40.799999999999997</c:v>
                </c:pt>
                <c:pt idx="8530">
                  <c:v>40.798999999999999</c:v>
                </c:pt>
                <c:pt idx="8531">
                  <c:v>40.801000000000002</c:v>
                </c:pt>
                <c:pt idx="8532">
                  <c:v>40.792000000000002</c:v>
                </c:pt>
                <c:pt idx="8533">
                  <c:v>40.768999999999998</c:v>
                </c:pt>
                <c:pt idx="8534">
                  <c:v>40.738999999999997</c:v>
                </c:pt>
                <c:pt idx="8535">
                  <c:v>40.71</c:v>
                </c:pt>
                <c:pt idx="8536">
                  <c:v>40.674999999999997</c:v>
                </c:pt>
                <c:pt idx="8537">
                  <c:v>40.645000000000003</c:v>
                </c:pt>
                <c:pt idx="8538">
                  <c:v>40.610999999999997</c:v>
                </c:pt>
                <c:pt idx="8539">
                  <c:v>40.566000000000003</c:v>
                </c:pt>
                <c:pt idx="8540">
                  <c:v>40.523000000000003</c:v>
                </c:pt>
                <c:pt idx="8541">
                  <c:v>40.481999999999999</c:v>
                </c:pt>
                <c:pt idx="8542">
                  <c:v>40.433999999999997</c:v>
                </c:pt>
                <c:pt idx="8543">
                  <c:v>40.387</c:v>
                </c:pt>
                <c:pt idx="8544">
                  <c:v>40.344000000000001</c:v>
                </c:pt>
                <c:pt idx="8545">
                  <c:v>40.302</c:v>
                </c:pt>
                <c:pt idx="8546">
                  <c:v>40.253999999999998</c:v>
                </c:pt>
                <c:pt idx="8547">
                  <c:v>40.198</c:v>
                </c:pt>
                <c:pt idx="8548">
                  <c:v>40.137</c:v>
                </c:pt>
                <c:pt idx="8549">
                  <c:v>40.088000000000001</c:v>
                </c:pt>
                <c:pt idx="8550">
                  <c:v>40.033000000000001</c:v>
                </c:pt>
                <c:pt idx="8551">
                  <c:v>39.966999999999999</c:v>
                </c:pt>
                <c:pt idx="8552">
                  <c:v>39.905000000000001</c:v>
                </c:pt>
                <c:pt idx="8553">
                  <c:v>39.841000000000001</c:v>
                </c:pt>
                <c:pt idx="8554">
                  <c:v>39.779000000000003</c:v>
                </c:pt>
                <c:pt idx="8555">
                  <c:v>39.704000000000001</c:v>
                </c:pt>
                <c:pt idx="8556">
                  <c:v>39.625</c:v>
                </c:pt>
                <c:pt idx="8557">
                  <c:v>39.555999999999997</c:v>
                </c:pt>
                <c:pt idx="8558">
                  <c:v>39.488</c:v>
                </c:pt>
                <c:pt idx="8559">
                  <c:v>39.415999999999997</c:v>
                </c:pt>
                <c:pt idx="8560">
                  <c:v>39.341999999999999</c:v>
                </c:pt>
                <c:pt idx="8561">
                  <c:v>39.262999999999998</c:v>
                </c:pt>
                <c:pt idx="8562">
                  <c:v>39.183999999999997</c:v>
                </c:pt>
                <c:pt idx="8563">
                  <c:v>39.101999999999997</c:v>
                </c:pt>
                <c:pt idx="8564">
                  <c:v>39.012</c:v>
                </c:pt>
                <c:pt idx="8565">
                  <c:v>38.920999999999999</c:v>
                </c:pt>
                <c:pt idx="8566">
                  <c:v>38.835000000000001</c:v>
                </c:pt>
                <c:pt idx="8567">
                  <c:v>38.747999999999998</c:v>
                </c:pt>
                <c:pt idx="8568">
                  <c:v>38.656999999999996</c:v>
                </c:pt>
                <c:pt idx="8569">
                  <c:v>38.572000000000003</c:v>
                </c:pt>
                <c:pt idx="8570">
                  <c:v>38.493000000000002</c:v>
                </c:pt>
                <c:pt idx="8571">
                  <c:v>38.4</c:v>
                </c:pt>
                <c:pt idx="8572">
                  <c:v>38.292999999999999</c:v>
                </c:pt>
                <c:pt idx="8573">
                  <c:v>38.179000000000002</c:v>
                </c:pt>
                <c:pt idx="8574">
                  <c:v>38.055999999999997</c:v>
                </c:pt>
                <c:pt idx="8575">
                  <c:v>37.94</c:v>
                </c:pt>
                <c:pt idx="8576">
                  <c:v>37.823</c:v>
                </c:pt>
                <c:pt idx="8577">
                  <c:v>37.701000000000001</c:v>
                </c:pt>
                <c:pt idx="8578">
                  <c:v>37.585000000000001</c:v>
                </c:pt>
                <c:pt idx="8579">
                  <c:v>37.466000000000001</c:v>
                </c:pt>
                <c:pt idx="8580">
                  <c:v>37.332000000000001</c:v>
                </c:pt>
                <c:pt idx="8581">
                  <c:v>37.201000000000001</c:v>
                </c:pt>
                <c:pt idx="8582">
                  <c:v>37.073999999999998</c:v>
                </c:pt>
                <c:pt idx="8583">
                  <c:v>36.936</c:v>
                </c:pt>
                <c:pt idx="8584">
                  <c:v>36.795999999999999</c:v>
                </c:pt>
                <c:pt idx="8585">
                  <c:v>36.661000000000001</c:v>
                </c:pt>
                <c:pt idx="8586">
                  <c:v>36.527000000000001</c:v>
                </c:pt>
                <c:pt idx="8587">
                  <c:v>36.384999999999998</c:v>
                </c:pt>
                <c:pt idx="8588">
                  <c:v>36.234999999999999</c:v>
                </c:pt>
                <c:pt idx="8589">
                  <c:v>36.093000000000004</c:v>
                </c:pt>
                <c:pt idx="8590">
                  <c:v>35.962000000000003</c:v>
                </c:pt>
                <c:pt idx="8591">
                  <c:v>35.831000000000003</c:v>
                </c:pt>
                <c:pt idx="8592">
                  <c:v>35.698999999999998</c:v>
                </c:pt>
                <c:pt idx="8593">
                  <c:v>35.569000000000003</c:v>
                </c:pt>
                <c:pt idx="8594">
                  <c:v>35.441000000000003</c:v>
                </c:pt>
                <c:pt idx="8595">
                  <c:v>35.307000000000002</c:v>
                </c:pt>
                <c:pt idx="8596">
                  <c:v>35.174999999999997</c:v>
                </c:pt>
                <c:pt idx="8597">
                  <c:v>35.045999999999999</c:v>
                </c:pt>
                <c:pt idx="8598">
                  <c:v>34.911000000000001</c:v>
                </c:pt>
                <c:pt idx="8599">
                  <c:v>34.777999999999999</c:v>
                </c:pt>
                <c:pt idx="8600">
                  <c:v>34.652999999999999</c:v>
                </c:pt>
                <c:pt idx="8601">
                  <c:v>34.526000000000003</c:v>
                </c:pt>
                <c:pt idx="8602">
                  <c:v>34.408999999999999</c:v>
                </c:pt>
                <c:pt idx="8603">
                  <c:v>34.299999999999997</c:v>
                </c:pt>
                <c:pt idx="8604">
                  <c:v>34.195</c:v>
                </c:pt>
                <c:pt idx="8605">
                  <c:v>34.093000000000004</c:v>
                </c:pt>
                <c:pt idx="8606">
                  <c:v>33.985999999999997</c:v>
                </c:pt>
                <c:pt idx="8607">
                  <c:v>33.883000000000003</c:v>
                </c:pt>
                <c:pt idx="8608">
                  <c:v>33.78</c:v>
                </c:pt>
                <c:pt idx="8609">
                  <c:v>33.676000000000002</c:v>
                </c:pt>
                <c:pt idx="8610">
                  <c:v>33.576999999999998</c:v>
                </c:pt>
                <c:pt idx="8611">
                  <c:v>33.484999999999999</c:v>
                </c:pt>
                <c:pt idx="8612">
                  <c:v>33.402000000000001</c:v>
                </c:pt>
                <c:pt idx="8613">
                  <c:v>33.325000000000003</c:v>
                </c:pt>
                <c:pt idx="8614">
                  <c:v>33.258000000000003</c:v>
                </c:pt>
                <c:pt idx="8615">
                  <c:v>33.197000000000003</c:v>
                </c:pt>
                <c:pt idx="8616">
                  <c:v>33.146000000000001</c:v>
                </c:pt>
                <c:pt idx="8617">
                  <c:v>33.103999999999999</c:v>
                </c:pt>
                <c:pt idx="8618">
                  <c:v>33.055</c:v>
                </c:pt>
                <c:pt idx="8619">
                  <c:v>33.015000000000001</c:v>
                </c:pt>
                <c:pt idx="8620">
                  <c:v>32.981999999999999</c:v>
                </c:pt>
                <c:pt idx="8621">
                  <c:v>32.948</c:v>
                </c:pt>
                <c:pt idx="8622">
                  <c:v>32.924999999999997</c:v>
                </c:pt>
                <c:pt idx="8623">
                  <c:v>32.917999999999999</c:v>
                </c:pt>
                <c:pt idx="8624">
                  <c:v>32.908000000000001</c:v>
                </c:pt>
                <c:pt idx="8625">
                  <c:v>32.893000000000001</c:v>
                </c:pt>
                <c:pt idx="8626">
                  <c:v>32.881999999999998</c:v>
                </c:pt>
                <c:pt idx="8627">
                  <c:v>32.874000000000002</c:v>
                </c:pt>
                <c:pt idx="8628">
                  <c:v>32.866</c:v>
                </c:pt>
                <c:pt idx="8629">
                  <c:v>32.871000000000002</c:v>
                </c:pt>
                <c:pt idx="8630">
                  <c:v>32.874000000000002</c:v>
                </c:pt>
                <c:pt idx="8631">
                  <c:v>32.865000000000002</c:v>
                </c:pt>
                <c:pt idx="8632">
                  <c:v>32.857999999999997</c:v>
                </c:pt>
                <c:pt idx="8633">
                  <c:v>32.843000000000004</c:v>
                </c:pt>
                <c:pt idx="8634">
                  <c:v>32.829000000000001</c:v>
                </c:pt>
                <c:pt idx="8635">
                  <c:v>32.811</c:v>
                </c:pt>
                <c:pt idx="8636">
                  <c:v>32.786999999999999</c:v>
                </c:pt>
                <c:pt idx="8637">
                  <c:v>32.756999999999998</c:v>
                </c:pt>
                <c:pt idx="8638">
                  <c:v>32.728999999999999</c:v>
                </c:pt>
                <c:pt idx="8639">
                  <c:v>32.698</c:v>
                </c:pt>
                <c:pt idx="8640">
                  <c:v>32.664000000000001</c:v>
                </c:pt>
                <c:pt idx="8641">
                  <c:v>32.633000000000003</c:v>
                </c:pt>
                <c:pt idx="8642">
                  <c:v>32.597000000000001</c:v>
                </c:pt>
                <c:pt idx="8643">
                  <c:v>32.561</c:v>
                </c:pt>
                <c:pt idx="8644">
                  <c:v>32.518999999999998</c:v>
                </c:pt>
                <c:pt idx="8645">
                  <c:v>32.472000000000001</c:v>
                </c:pt>
                <c:pt idx="8646">
                  <c:v>32.43</c:v>
                </c:pt>
                <c:pt idx="8647">
                  <c:v>32.387999999999998</c:v>
                </c:pt>
                <c:pt idx="8648">
                  <c:v>32.343000000000004</c:v>
                </c:pt>
                <c:pt idx="8649">
                  <c:v>32.299999999999997</c:v>
                </c:pt>
                <c:pt idx="8650">
                  <c:v>32.265000000000001</c:v>
                </c:pt>
                <c:pt idx="8651">
                  <c:v>32.234999999999999</c:v>
                </c:pt>
                <c:pt idx="8652">
                  <c:v>32.206000000000003</c:v>
                </c:pt>
                <c:pt idx="8653">
                  <c:v>32.183</c:v>
                </c:pt>
                <c:pt idx="8654">
                  <c:v>32.158000000000001</c:v>
                </c:pt>
                <c:pt idx="8655">
                  <c:v>32.133000000000003</c:v>
                </c:pt>
                <c:pt idx="8656">
                  <c:v>32.11</c:v>
                </c:pt>
                <c:pt idx="8657">
                  <c:v>32.090000000000003</c:v>
                </c:pt>
                <c:pt idx="8658">
                  <c:v>32.073999999999998</c:v>
                </c:pt>
                <c:pt idx="8659">
                  <c:v>32.055</c:v>
                </c:pt>
                <c:pt idx="8660">
                  <c:v>32.036999999999999</c:v>
                </c:pt>
                <c:pt idx="8661">
                  <c:v>32.021000000000001</c:v>
                </c:pt>
                <c:pt idx="8662">
                  <c:v>32.008000000000003</c:v>
                </c:pt>
                <c:pt idx="8663">
                  <c:v>31.992999999999999</c:v>
                </c:pt>
                <c:pt idx="8664">
                  <c:v>31.972999999999999</c:v>
                </c:pt>
                <c:pt idx="8665">
                  <c:v>31.949000000000002</c:v>
                </c:pt>
                <c:pt idx="8666">
                  <c:v>31.923999999999999</c:v>
                </c:pt>
                <c:pt idx="8667">
                  <c:v>31.898</c:v>
                </c:pt>
                <c:pt idx="8668">
                  <c:v>31.87</c:v>
                </c:pt>
                <c:pt idx="8669">
                  <c:v>31.838000000000001</c:v>
                </c:pt>
                <c:pt idx="8670">
                  <c:v>31.806000000000001</c:v>
                </c:pt>
                <c:pt idx="8671">
                  <c:v>31.777000000000001</c:v>
                </c:pt>
                <c:pt idx="8672">
                  <c:v>31.748999999999999</c:v>
                </c:pt>
                <c:pt idx="8673">
                  <c:v>31.721</c:v>
                </c:pt>
                <c:pt idx="8674">
                  <c:v>31.696000000000002</c:v>
                </c:pt>
                <c:pt idx="8675">
                  <c:v>31.678000000000001</c:v>
                </c:pt>
                <c:pt idx="8676">
                  <c:v>31.661999999999999</c:v>
                </c:pt>
                <c:pt idx="8677">
                  <c:v>31.648</c:v>
                </c:pt>
                <c:pt idx="8678">
                  <c:v>31.645</c:v>
                </c:pt>
                <c:pt idx="8679">
                  <c:v>31.640999999999998</c:v>
                </c:pt>
                <c:pt idx="8680">
                  <c:v>31.637</c:v>
                </c:pt>
                <c:pt idx="8681">
                  <c:v>31.635999999999999</c:v>
                </c:pt>
                <c:pt idx="8682">
                  <c:v>31.634</c:v>
                </c:pt>
                <c:pt idx="8683">
                  <c:v>31.632999999999999</c:v>
                </c:pt>
                <c:pt idx="8684">
                  <c:v>31.638000000000002</c:v>
                </c:pt>
                <c:pt idx="8685">
                  <c:v>31.658999999999999</c:v>
                </c:pt>
                <c:pt idx="8686">
                  <c:v>31.687000000000001</c:v>
                </c:pt>
                <c:pt idx="8687">
                  <c:v>31.707000000000001</c:v>
                </c:pt>
                <c:pt idx="8688">
                  <c:v>31.727</c:v>
                </c:pt>
                <c:pt idx="8689">
                  <c:v>31.748999999999999</c:v>
                </c:pt>
                <c:pt idx="8690">
                  <c:v>31.773</c:v>
                </c:pt>
                <c:pt idx="8691">
                  <c:v>31.792000000000002</c:v>
                </c:pt>
                <c:pt idx="8692">
                  <c:v>31.815000000000001</c:v>
                </c:pt>
                <c:pt idx="8693">
                  <c:v>31.838999999999999</c:v>
                </c:pt>
                <c:pt idx="8694">
                  <c:v>31.863</c:v>
                </c:pt>
                <c:pt idx="8695">
                  <c:v>31.881</c:v>
                </c:pt>
                <c:pt idx="8696">
                  <c:v>31.895</c:v>
                </c:pt>
                <c:pt idx="8697">
                  <c:v>31.893000000000001</c:v>
                </c:pt>
                <c:pt idx="8698">
                  <c:v>31.887</c:v>
                </c:pt>
                <c:pt idx="8699">
                  <c:v>31.882000000000001</c:v>
                </c:pt>
                <c:pt idx="8700">
                  <c:v>31.876000000000001</c:v>
                </c:pt>
                <c:pt idx="8701">
                  <c:v>31.87</c:v>
                </c:pt>
                <c:pt idx="8702">
                  <c:v>31.863</c:v>
                </c:pt>
                <c:pt idx="8703">
                  <c:v>31.853999999999999</c:v>
                </c:pt>
                <c:pt idx="8704">
                  <c:v>31.846</c:v>
                </c:pt>
                <c:pt idx="8705">
                  <c:v>31.838999999999999</c:v>
                </c:pt>
                <c:pt idx="8706">
                  <c:v>31.832000000000001</c:v>
                </c:pt>
                <c:pt idx="8707">
                  <c:v>31.826000000000001</c:v>
                </c:pt>
                <c:pt idx="8708">
                  <c:v>31.824000000000002</c:v>
                </c:pt>
                <c:pt idx="8709">
                  <c:v>31.83</c:v>
                </c:pt>
                <c:pt idx="8710">
                  <c:v>31.838999999999999</c:v>
                </c:pt>
                <c:pt idx="8711">
                  <c:v>31.847000000000001</c:v>
                </c:pt>
                <c:pt idx="8712">
                  <c:v>31.864999999999998</c:v>
                </c:pt>
                <c:pt idx="8713">
                  <c:v>31.89</c:v>
                </c:pt>
                <c:pt idx="8714">
                  <c:v>31.911999999999999</c:v>
                </c:pt>
                <c:pt idx="8715">
                  <c:v>31.936</c:v>
                </c:pt>
                <c:pt idx="8716">
                  <c:v>31.957999999999998</c:v>
                </c:pt>
                <c:pt idx="8717">
                  <c:v>31.971</c:v>
                </c:pt>
                <c:pt idx="8718">
                  <c:v>31.989000000000001</c:v>
                </c:pt>
                <c:pt idx="8719">
                  <c:v>32.003</c:v>
                </c:pt>
                <c:pt idx="8720">
                  <c:v>32.024999999999999</c:v>
                </c:pt>
                <c:pt idx="8721">
                  <c:v>32.046999999999997</c:v>
                </c:pt>
                <c:pt idx="8722">
                  <c:v>32.07</c:v>
                </c:pt>
                <c:pt idx="8723">
                  <c:v>32.093000000000004</c:v>
                </c:pt>
                <c:pt idx="8724">
                  <c:v>32.11</c:v>
                </c:pt>
                <c:pt idx="8725">
                  <c:v>32.122</c:v>
                </c:pt>
                <c:pt idx="8726">
                  <c:v>32.128999999999998</c:v>
                </c:pt>
                <c:pt idx="8727">
                  <c:v>32.134999999999998</c:v>
                </c:pt>
                <c:pt idx="8728">
                  <c:v>32.143000000000001</c:v>
                </c:pt>
                <c:pt idx="8729">
                  <c:v>32.149000000000001</c:v>
                </c:pt>
                <c:pt idx="8730">
                  <c:v>32.151000000000003</c:v>
                </c:pt>
                <c:pt idx="8731">
                  <c:v>32.156999999999996</c:v>
                </c:pt>
                <c:pt idx="8732">
                  <c:v>32.159999999999997</c:v>
                </c:pt>
                <c:pt idx="8733">
                  <c:v>32.158999999999999</c:v>
                </c:pt>
                <c:pt idx="8734">
                  <c:v>32.154000000000003</c:v>
                </c:pt>
                <c:pt idx="8735">
                  <c:v>32.15</c:v>
                </c:pt>
                <c:pt idx="8736">
                  <c:v>32.143999999999998</c:v>
                </c:pt>
                <c:pt idx="8737">
                  <c:v>32.134999999999998</c:v>
                </c:pt>
                <c:pt idx="8738">
                  <c:v>32.131999999999998</c:v>
                </c:pt>
                <c:pt idx="8739">
                  <c:v>32.125999999999998</c:v>
                </c:pt>
                <c:pt idx="8740">
                  <c:v>32.125</c:v>
                </c:pt>
                <c:pt idx="8741">
                  <c:v>32.122</c:v>
                </c:pt>
                <c:pt idx="8742">
                  <c:v>32.119999999999997</c:v>
                </c:pt>
                <c:pt idx="8743">
                  <c:v>32.113</c:v>
                </c:pt>
                <c:pt idx="8744">
                  <c:v>32.107999999999997</c:v>
                </c:pt>
                <c:pt idx="8745">
                  <c:v>32.104999999999997</c:v>
                </c:pt>
                <c:pt idx="8746">
                  <c:v>32.101999999999997</c:v>
                </c:pt>
                <c:pt idx="8747">
                  <c:v>32.100999999999999</c:v>
                </c:pt>
                <c:pt idx="8748">
                  <c:v>32.104999999999997</c:v>
                </c:pt>
                <c:pt idx="8749">
                  <c:v>32.112000000000002</c:v>
                </c:pt>
                <c:pt idx="8750">
                  <c:v>32.127000000000002</c:v>
                </c:pt>
                <c:pt idx="8751">
                  <c:v>32.15</c:v>
                </c:pt>
                <c:pt idx="8752">
                  <c:v>32.177</c:v>
                </c:pt>
                <c:pt idx="8753">
                  <c:v>32.213999999999999</c:v>
                </c:pt>
                <c:pt idx="8754">
                  <c:v>32.253</c:v>
                </c:pt>
                <c:pt idx="8755">
                  <c:v>32.295000000000002</c:v>
                </c:pt>
                <c:pt idx="8756">
                  <c:v>32.338000000000001</c:v>
                </c:pt>
                <c:pt idx="8757">
                  <c:v>32.380000000000003</c:v>
                </c:pt>
                <c:pt idx="8758">
                  <c:v>32.421999999999997</c:v>
                </c:pt>
                <c:pt idx="8759">
                  <c:v>32.457999999999998</c:v>
                </c:pt>
                <c:pt idx="8760">
                  <c:v>32.484999999999999</c:v>
                </c:pt>
                <c:pt idx="8761">
                  <c:v>32.508000000000003</c:v>
                </c:pt>
                <c:pt idx="8762">
                  <c:v>32.524999999999999</c:v>
                </c:pt>
                <c:pt idx="8763">
                  <c:v>32.531999999999996</c:v>
                </c:pt>
                <c:pt idx="8764">
                  <c:v>32.527999999999999</c:v>
                </c:pt>
                <c:pt idx="8765">
                  <c:v>32.521999999999998</c:v>
                </c:pt>
                <c:pt idx="8766">
                  <c:v>32.520000000000003</c:v>
                </c:pt>
                <c:pt idx="8767">
                  <c:v>32.508000000000003</c:v>
                </c:pt>
                <c:pt idx="8768">
                  <c:v>32.491</c:v>
                </c:pt>
                <c:pt idx="8769">
                  <c:v>32.488999999999997</c:v>
                </c:pt>
                <c:pt idx="8770">
                  <c:v>32.491999999999997</c:v>
                </c:pt>
                <c:pt idx="8771">
                  <c:v>32.497999999999998</c:v>
                </c:pt>
                <c:pt idx="8772">
                  <c:v>32.511000000000003</c:v>
                </c:pt>
                <c:pt idx="8773">
                  <c:v>32.518000000000001</c:v>
                </c:pt>
                <c:pt idx="8774">
                  <c:v>32.53</c:v>
                </c:pt>
                <c:pt idx="8775">
                  <c:v>32.542999999999999</c:v>
                </c:pt>
                <c:pt idx="8776">
                  <c:v>32.545000000000002</c:v>
                </c:pt>
                <c:pt idx="8777">
                  <c:v>32.548999999999999</c:v>
                </c:pt>
                <c:pt idx="8778">
                  <c:v>32.558</c:v>
                </c:pt>
                <c:pt idx="8779">
                  <c:v>32.573</c:v>
                </c:pt>
                <c:pt idx="8780">
                  <c:v>32.588000000000001</c:v>
                </c:pt>
                <c:pt idx="8781">
                  <c:v>32.598999999999997</c:v>
                </c:pt>
                <c:pt idx="8782">
                  <c:v>32.600999999999999</c:v>
                </c:pt>
                <c:pt idx="8783">
                  <c:v>32.600999999999999</c:v>
                </c:pt>
                <c:pt idx="8784">
                  <c:v>32.61</c:v>
                </c:pt>
                <c:pt idx="8785">
                  <c:v>32.624000000000002</c:v>
                </c:pt>
                <c:pt idx="8786">
                  <c:v>32.630000000000003</c:v>
                </c:pt>
                <c:pt idx="8787">
                  <c:v>32.630000000000003</c:v>
                </c:pt>
                <c:pt idx="8788">
                  <c:v>32.643999999999998</c:v>
                </c:pt>
                <c:pt idx="8789">
                  <c:v>32.649000000000001</c:v>
                </c:pt>
                <c:pt idx="8790">
                  <c:v>32.654000000000003</c:v>
                </c:pt>
                <c:pt idx="8791">
                  <c:v>32.658000000000001</c:v>
                </c:pt>
                <c:pt idx="8792">
                  <c:v>32.648000000000003</c:v>
                </c:pt>
                <c:pt idx="8793">
                  <c:v>32.648000000000003</c:v>
                </c:pt>
                <c:pt idx="8794">
                  <c:v>32.655000000000001</c:v>
                </c:pt>
                <c:pt idx="8795">
                  <c:v>32.659999999999997</c:v>
                </c:pt>
                <c:pt idx="8796">
                  <c:v>32.670999999999999</c:v>
                </c:pt>
                <c:pt idx="8797">
                  <c:v>32.683</c:v>
                </c:pt>
                <c:pt idx="8798">
                  <c:v>32.685000000000002</c:v>
                </c:pt>
                <c:pt idx="8799">
                  <c:v>32.695999999999998</c:v>
                </c:pt>
                <c:pt idx="8800">
                  <c:v>32.704999999999998</c:v>
                </c:pt>
                <c:pt idx="8801">
                  <c:v>32.722000000000001</c:v>
                </c:pt>
                <c:pt idx="8802">
                  <c:v>32.741</c:v>
                </c:pt>
                <c:pt idx="8803">
                  <c:v>32.74</c:v>
                </c:pt>
                <c:pt idx="8804">
                  <c:v>32.728999999999999</c:v>
                </c:pt>
                <c:pt idx="8805">
                  <c:v>32.709000000000003</c:v>
                </c:pt>
                <c:pt idx="8806">
                  <c:v>32.692</c:v>
                </c:pt>
                <c:pt idx="8807">
                  <c:v>32.692</c:v>
                </c:pt>
                <c:pt idx="8808">
                  <c:v>32.692</c:v>
                </c:pt>
                <c:pt idx="8809">
                  <c:v>32.695</c:v>
                </c:pt>
                <c:pt idx="8810">
                  <c:v>32.698</c:v>
                </c:pt>
                <c:pt idx="8811">
                  <c:v>32.713999999999999</c:v>
                </c:pt>
                <c:pt idx="8812">
                  <c:v>32.731999999999999</c:v>
                </c:pt>
                <c:pt idx="8813">
                  <c:v>32.749000000000002</c:v>
                </c:pt>
                <c:pt idx="8814">
                  <c:v>32.759</c:v>
                </c:pt>
                <c:pt idx="8815">
                  <c:v>32.774000000000001</c:v>
                </c:pt>
                <c:pt idx="8816">
                  <c:v>32.787999999999997</c:v>
                </c:pt>
                <c:pt idx="8817">
                  <c:v>32.792000000000002</c:v>
                </c:pt>
                <c:pt idx="8818">
                  <c:v>32.783999999999999</c:v>
                </c:pt>
                <c:pt idx="8819">
                  <c:v>32.777999999999999</c:v>
                </c:pt>
                <c:pt idx="8820">
                  <c:v>32.78</c:v>
                </c:pt>
                <c:pt idx="8821">
                  <c:v>32.774999999999999</c:v>
                </c:pt>
                <c:pt idx="8822">
                  <c:v>32.762</c:v>
                </c:pt>
                <c:pt idx="8823">
                  <c:v>32.749000000000002</c:v>
                </c:pt>
                <c:pt idx="8824">
                  <c:v>32.732999999999997</c:v>
                </c:pt>
                <c:pt idx="8825">
                  <c:v>32.716000000000001</c:v>
                </c:pt>
                <c:pt idx="8826">
                  <c:v>32.701999999999998</c:v>
                </c:pt>
                <c:pt idx="8827">
                  <c:v>32.692</c:v>
                </c:pt>
                <c:pt idx="8828">
                  <c:v>32.677</c:v>
                </c:pt>
                <c:pt idx="8829">
                  <c:v>32.655000000000001</c:v>
                </c:pt>
                <c:pt idx="8830">
                  <c:v>32.613</c:v>
                </c:pt>
                <c:pt idx="8831">
                  <c:v>32.572000000000003</c:v>
                </c:pt>
                <c:pt idx="8832">
                  <c:v>32.517000000000003</c:v>
                </c:pt>
                <c:pt idx="8833">
                  <c:v>32.457000000000001</c:v>
                </c:pt>
                <c:pt idx="8834">
                  <c:v>32.398000000000003</c:v>
                </c:pt>
                <c:pt idx="8835">
                  <c:v>32.326999999999998</c:v>
                </c:pt>
                <c:pt idx="8836">
                  <c:v>32.259</c:v>
                </c:pt>
                <c:pt idx="8837">
                  <c:v>32.186999999999998</c:v>
                </c:pt>
                <c:pt idx="8838">
                  <c:v>32.119</c:v>
                </c:pt>
                <c:pt idx="8839">
                  <c:v>32.048000000000002</c:v>
                </c:pt>
                <c:pt idx="8840">
                  <c:v>31.968</c:v>
                </c:pt>
                <c:pt idx="8841">
                  <c:v>31.893999999999998</c:v>
                </c:pt>
                <c:pt idx="8842">
                  <c:v>31.835999999999999</c:v>
                </c:pt>
                <c:pt idx="8843">
                  <c:v>31.771000000000001</c:v>
                </c:pt>
                <c:pt idx="8844">
                  <c:v>31.704999999999998</c:v>
                </c:pt>
                <c:pt idx="8845">
                  <c:v>31.643000000000001</c:v>
                </c:pt>
                <c:pt idx="8846">
                  <c:v>31.577000000000002</c:v>
                </c:pt>
                <c:pt idx="8847">
                  <c:v>31.504000000000001</c:v>
                </c:pt>
                <c:pt idx="8848">
                  <c:v>31.443999999999999</c:v>
                </c:pt>
                <c:pt idx="8849">
                  <c:v>31.395</c:v>
                </c:pt>
                <c:pt idx="8850">
                  <c:v>31.338000000000001</c:v>
                </c:pt>
                <c:pt idx="8851">
                  <c:v>31.282</c:v>
                </c:pt>
                <c:pt idx="8852">
                  <c:v>31.257000000000001</c:v>
                </c:pt>
                <c:pt idx="8853">
                  <c:v>31.244</c:v>
                </c:pt>
                <c:pt idx="8854">
                  <c:v>31.222999999999999</c:v>
                </c:pt>
                <c:pt idx="8855">
                  <c:v>31.202999999999999</c:v>
                </c:pt>
                <c:pt idx="8856">
                  <c:v>31.199000000000002</c:v>
                </c:pt>
                <c:pt idx="8857">
                  <c:v>31.210999999999999</c:v>
                </c:pt>
                <c:pt idx="8858">
                  <c:v>31.216999999999999</c:v>
                </c:pt>
                <c:pt idx="8859">
                  <c:v>31.231999999999999</c:v>
                </c:pt>
                <c:pt idx="8860">
                  <c:v>31.257000000000001</c:v>
                </c:pt>
                <c:pt idx="8861">
                  <c:v>31.29</c:v>
                </c:pt>
                <c:pt idx="8862">
                  <c:v>31.321999999999999</c:v>
                </c:pt>
                <c:pt idx="8863">
                  <c:v>31.335999999999999</c:v>
                </c:pt>
                <c:pt idx="8864">
                  <c:v>31.344999999999999</c:v>
                </c:pt>
                <c:pt idx="8865">
                  <c:v>31.347999999999999</c:v>
                </c:pt>
                <c:pt idx="8866">
                  <c:v>31.344000000000001</c:v>
                </c:pt>
                <c:pt idx="8867">
                  <c:v>31.34</c:v>
                </c:pt>
                <c:pt idx="8868">
                  <c:v>31.341999999999999</c:v>
                </c:pt>
                <c:pt idx="8869">
                  <c:v>31.343</c:v>
                </c:pt>
                <c:pt idx="8870">
                  <c:v>31.344000000000001</c:v>
                </c:pt>
                <c:pt idx="8871">
                  <c:v>31.343</c:v>
                </c:pt>
                <c:pt idx="8872">
                  <c:v>31.344999999999999</c:v>
                </c:pt>
                <c:pt idx="8873">
                  <c:v>31.364999999999998</c:v>
                </c:pt>
                <c:pt idx="8874">
                  <c:v>31.395</c:v>
                </c:pt>
                <c:pt idx="8875">
                  <c:v>31.411999999999999</c:v>
                </c:pt>
                <c:pt idx="8876">
                  <c:v>31.431000000000001</c:v>
                </c:pt>
                <c:pt idx="8877">
                  <c:v>31.452000000000002</c:v>
                </c:pt>
                <c:pt idx="8878">
                  <c:v>31.466000000000001</c:v>
                </c:pt>
                <c:pt idx="8879">
                  <c:v>31.469000000000001</c:v>
                </c:pt>
                <c:pt idx="8880">
                  <c:v>31.47</c:v>
                </c:pt>
                <c:pt idx="8881">
                  <c:v>31.472000000000001</c:v>
                </c:pt>
                <c:pt idx="8882">
                  <c:v>31.474</c:v>
                </c:pt>
                <c:pt idx="8883">
                  <c:v>31.478999999999999</c:v>
                </c:pt>
                <c:pt idx="8884">
                  <c:v>31.488</c:v>
                </c:pt>
                <c:pt idx="8885">
                  <c:v>31.495000000000001</c:v>
                </c:pt>
                <c:pt idx="8886">
                  <c:v>31.498999999999999</c:v>
                </c:pt>
                <c:pt idx="8887">
                  <c:v>31.506</c:v>
                </c:pt>
                <c:pt idx="8888">
                  <c:v>31.512</c:v>
                </c:pt>
                <c:pt idx="8889">
                  <c:v>31.516999999999999</c:v>
                </c:pt>
                <c:pt idx="8890">
                  <c:v>31.518000000000001</c:v>
                </c:pt>
                <c:pt idx="8891">
                  <c:v>31.515000000000001</c:v>
                </c:pt>
                <c:pt idx="8892">
                  <c:v>31.503</c:v>
                </c:pt>
                <c:pt idx="8893">
                  <c:v>31.495999999999999</c:v>
                </c:pt>
                <c:pt idx="8894">
                  <c:v>31.484000000000002</c:v>
                </c:pt>
                <c:pt idx="8895">
                  <c:v>31.466999999999999</c:v>
                </c:pt>
                <c:pt idx="8896">
                  <c:v>31.448</c:v>
                </c:pt>
                <c:pt idx="8897">
                  <c:v>31.425000000000001</c:v>
                </c:pt>
                <c:pt idx="8898">
                  <c:v>31.401</c:v>
                </c:pt>
                <c:pt idx="8899">
                  <c:v>31.376999999999999</c:v>
                </c:pt>
                <c:pt idx="8900">
                  <c:v>31.364999999999998</c:v>
                </c:pt>
                <c:pt idx="8901">
                  <c:v>31.36</c:v>
                </c:pt>
                <c:pt idx="8902">
                  <c:v>31.356999999999999</c:v>
                </c:pt>
                <c:pt idx="8903">
                  <c:v>31.346</c:v>
                </c:pt>
                <c:pt idx="8904">
                  <c:v>31.335999999999999</c:v>
                </c:pt>
                <c:pt idx="8905">
                  <c:v>31.321999999999999</c:v>
                </c:pt>
                <c:pt idx="8906">
                  <c:v>31.303999999999998</c:v>
                </c:pt>
                <c:pt idx="8907">
                  <c:v>31.288</c:v>
                </c:pt>
                <c:pt idx="8908">
                  <c:v>31.273</c:v>
                </c:pt>
                <c:pt idx="8909">
                  <c:v>31.259</c:v>
                </c:pt>
                <c:pt idx="8910">
                  <c:v>31.238</c:v>
                </c:pt>
                <c:pt idx="8911">
                  <c:v>31.215</c:v>
                </c:pt>
                <c:pt idx="8912">
                  <c:v>31.198</c:v>
                </c:pt>
                <c:pt idx="8913">
                  <c:v>31.18</c:v>
                </c:pt>
                <c:pt idx="8914">
                  <c:v>31.16</c:v>
                </c:pt>
                <c:pt idx="8915">
                  <c:v>31.15</c:v>
                </c:pt>
                <c:pt idx="8916">
                  <c:v>31.15</c:v>
                </c:pt>
                <c:pt idx="8917">
                  <c:v>31.15</c:v>
                </c:pt>
                <c:pt idx="8918">
                  <c:v>31.155999999999999</c:v>
                </c:pt>
                <c:pt idx="8919">
                  <c:v>31.167000000000002</c:v>
                </c:pt>
                <c:pt idx="8920">
                  <c:v>31.18</c:v>
                </c:pt>
                <c:pt idx="8921">
                  <c:v>31.193000000000001</c:v>
                </c:pt>
                <c:pt idx="8922">
                  <c:v>31.202999999999999</c:v>
                </c:pt>
                <c:pt idx="8923">
                  <c:v>31.209</c:v>
                </c:pt>
                <c:pt idx="8924">
                  <c:v>31.210999999999999</c:v>
                </c:pt>
                <c:pt idx="8925">
                  <c:v>31.212</c:v>
                </c:pt>
                <c:pt idx="8926">
                  <c:v>31.210999999999999</c:v>
                </c:pt>
                <c:pt idx="8927">
                  <c:v>31.2</c:v>
                </c:pt>
                <c:pt idx="8928">
                  <c:v>31.192</c:v>
                </c:pt>
                <c:pt idx="8929">
                  <c:v>31.181999999999999</c:v>
                </c:pt>
                <c:pt idx="8930">
                  <c:v>31.169</c:v>
                </c:pt>
                <c:pt idx="8931">
                  <c:v>31.154</c:v>
                </c:pt>
                <c:pt idx="8932">
                  <c:v>31.134</c:v>
                </c:pt>
                <c:pt idx="8933">
                  <c:v>31.108000000000001</c:v>
                </c:pt>
                <c:pt idx="8934">
                  <c:v>31.081</c:v>
                </c:pt>
                <c:pt idx="8935">
                  <c:v>31.052</c:v>
                </c:pt>
                <c:pt idx="8936">
                  <c:v>31.021999999999998</c:v>
                </c:pt>
                <c:pt idx="8937">
                  <c:v>30.997</c:v>
                </c:pt>
                <c:pt idx="8938">
                  <c:v>30.984000000000002</c:v>
                </c:pt>
                <c:pt idx="8939">
                  <c:v>30.981999999999999</c:v>
                </c:pt>
                <c:pt idx="8940">
                  <c:v>30.986000000000001</c:v>
                </c:pt>
                <c:pt idx="8941">
                  <c:v>31.001999999999999</c:v>
                </c:pt>
                <c:pt idx="8942">
                  <c:v>31.024000000000001</c:v>
                </c:pt>
                <c:pt idx="8943">
                  <c:v>31.048999999999999</c:v>
                </c:pt>
                <c:pt idx="8944">
                  <c:v>31.079000000000001</c:v>
                </c:pt>
                <c:pt idx="8945">
                  <c:v>31.102</c:v>
                </c:pt>
                <c:pt idx="8946">
                  <c:v>31.117999999999999</c:v>
                </c:pt>
                <c:pt idx="8947">
                  <c:v>31.135999999999999</c:v>
                </c:pt>
                <c:pt idx="8948">
                  <c:v>31.146000000000001</c:v>
                </c:pt>
                <c:pt idx="8949">
                  <c:v>31.152000000000001</c:v>
                </c:pt>
                <c:pt idx="8950">
                  <c:v>31.161000000000001</c:v>
                </c:pt>
                <c:pt idx="8951">
                  <c:v>31.164000000000001</c:v>
                </c:pt>
                <c:pt idx="8952">
                  <c:v>31.17</c:v>
                </c:pt>
                <c:pt idx="8953">
                  <c:v>31.170999999999999</c:v>
                </c:pt>
                <c:pt idx="8954">
                  <c:v>31.161000000000001</c:v>
                </c:pt>
                <c:pt idx="8955">
                  <c:v>31.146999999999998</c:v>
                </c:pt>
                <c:pt idx="8956">
                  <c:v>31.132999999999999</c:v>
                </c:pt>
                <c:pt idx="8957">
                  <c:v>31.120999999999999</c:v>
                </c:pt>
                <c:pt idx="8958">
                  <c:v>31.109000000000002</c:v>
                </c:pt>
                <c:pt idx="8959">
                  <c:v>31.1</c:v>
                </c:pt>
                <c:pt idx="8960">
                  <c:v>31.091999999999999</c:v>
                </c:pt>
                <c:pt idx="8961">
                  <c:v>31.088000000000001</c:v>
                </c:pt>
                <c:pt idx="8962">
                  <c:v>31.093</c:v>
                </c:pt>
                <c:pt idx="8963">
                  <c:v>31.1</c:v>
                </c:pt>
                <c:pt idx="8964">
                  <c:v>31.113</c:v>
                </c:pt>
                <c:pt idx="8965">
                  <c:v>31.135000000000002</c:v>
                </c:pt>
                <c:pt idx="8966">
                  <c:v>31.155000000000001</c:v>
                </c:pt>
                <c:pt idx="8967">
                  <c:v>31.175000000000001</c:v>
                </c:pt>
                <c:pt idx="8968">
                  <c:v>31.2</c:v>
                </c:pt>
                <c:pt idx="8969">
                  <c:v>31.221</c:v>
                </c:pt>
                <c:pt idx="8970">
                  <c:v>31.239000000000001</c:v>
                </c:pt>
                <c:pt idx="8971">
                  <c:v>31.254000000000001</c:v>
                </c:pt>
                <c:pt idx="8972">
                  <c:v>31.265999999999998</c:v>
                </c:pt>
                <c:pt idx="8973">
                  <c:v>31.277000000000001</c:v>
                </c:pt>
                <c:pt idx="8974">
                  <c:v>31.283000000000001</c:v>
                </c:pt>
                <c:pt idx="8975">
                  <c:v>31.277999999999999</c:v>
                </c:pt>
                <c:pt idx="8976">
                  <c:v>31.274999999999999</c:v>
                </c:pt>
                <c:pt idx="8977">
                  <c:v>31.265999999999998</c:v>
                </c:pt>
                <c:pt idx="8978">
                  <c:v>31.254000000000001</c:v>
                </c:pt>
                <c:pt idx="8979">
                  <c:v>31.238</c:v>
                </c:pt>
                <c:pt idx="8980">
                  <c:v>31.22</c:v>
                </c:pt>
                <c:pt idx="8981">
                  <c:v>31.201000000000001</c:v>
                </c:pt>
                <c:pt idx="8982">
                  <c:v>31.181000000000001</c:v>
                </c:pt>
                <c:pt idx="8983">
                  <c:v>31.161999999999999</c:v>
                </c:pt>
                <c:pt idx="8984">
                  <c:v>31.138000000000002</c:v>
                </c:pt>
                <c:pt idx="8985">
                  <c:v>31.109000000000002</c:v>
                </c:pt>
                <c:pt idx="8986">
                  <c:v>31.068999999999999</c:v>
                </c:pt>
                <c:pt idx="8987">
                  <c:v>31.021999999999998</c:v>
                </c:pt>
                <c:pt idx="8988">
                  <c:v>30.977</c:v>
                </c:pt>
                <c:pt idx="8989">
                  <c:v>30.928999999999998</c:v>
                </c:pt>
                <c:pt idx="8990">
                  <c:v>30.879000000000001</c:v>
                </c:pt>
                <c:pt idx="8991">
                  <c:v>30.826000000000001</c:v>
                </c:pt>
                <c:pt idx="8992">
                  <c:v>30.760999999999999</c:v>
                </c:pt>
                <c:pt idx="8993">
                  <c:v>30.673999999999999</c:v>
                </c:pt>
                <c:pt idx="8994">
                  <c:v>30.587</c:v>
                </c:pt>
                <c:pt idx="8995">
                  <c:v>30.515999999999998</c:v>
                </c:pt>
                <c:pt idx="8996">
                  <c:v>30.449000000000002</c:v>
                </c:pt>
                <c:pt idx="8997">
                  <c:v>30.364000000000001</c:v>
                </c:pt>
                <c:pt idx="8998">
                  <c:v>30.259</c:v>
                </c:pt>
                <c:pt idx="8999">
                  <c:v>30.138999999999999</c:v>
                </c:pt>
              </c:numCache>
            </c:numRef>
          </c:val>
          <c:smooth val="0"/>
          <c:extLst>
            <c:ext xmlns:c16="http://schemas.microsoft.com/office/drawing/2014/chart" uri="{C3380CC4-5D6E-409C-BE32-E72D297353CC}">
              <c16:uniqueId val="{00000000-9D69-4374-B4D0-4D343F9900CF}"/>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IE!$U$1</c:f>
              <c:strCache>
                <c:ptCount val="1"/>
                <c:pt idx="0">
                  <c:v>Torque TF IE (Nmm)</c:v>
                </c:pt>
              </c:strCache>
            </c:strRef>
          </c:tx>
          <c:spPr>
            <a:ln w="28575" cap="rnd">
              <a:solidFill>
                <a:schemeClr val="accent2"/>
              </a:solidFill>
              <a:round/>
            </a:ln>
            <a:effectLst/>
          </c:spPr>
          <c:marker>
            <c:symbol val="none"/>
          </c:marker>
          <c:val>
            <c:numRef>
              <c:f>DU02_INTACT_KE_IE!$U$2:$U$9001</c:f>
              <c:numCache>
                <c:formatCode>General</c:formatCode>
                <c:ptCount val="9000"/>
                <c:pt idx="0">
                  <c:v>94.918999999999997</c:v>
                </c:pt>
                <c:pt idx="1">
                  <c:v>94.546000000000006</c:v>
                </c:pt>
                <c:pt idx="2">
                  <c:v>97.128</c:v>
                </c:pt>
                <c:pt idx="3">
                  <c:v>96.286000000000001</c:v>
                </c:pt>
                <c:pt idx="4">
                  <c:v>97.397999999999996</c:v>
                </c:pt>
                <c:pt idx="5">
                  <c:v>93.957999999999998</c:v>
                </c:pt>
                <c:pt idx="6">
                  <c:v>94.218999999999994</c:v>
                </c:pt>
                <c:pt idx="7">
                  <c:v>93.346999999999994</c:v>
                </c:pt>
                <c:pt idx="8">
                  <c:v>91.346000000000004</c:v>
                </c:pt>
                <c:pt idx="9">
                  <c:v>93.906999999999996</c:v>
                </c:pt>
                <c:pt idx="10">
                  <c:v>91.100999999999999</c:v>
                </c:pt>
                <c:pt idx="11">
                  <c:v>94.346000000000004</c:v>
                </c:pt>
                <c:pt idx="12">
                  <c:v>94.131</c:v>
                </c:pt>
                <c:pt idx="13">
                  <c:v>93.992999999999995</c:v>
                </c:pt>
                <c:pt idx="14">
                  <c:v>97.22</c:v>
                </c:pt>
                <c:pt idx="15">
                  <c:v>96.822000000000003</c:v>
                </c:pt>
                <c:pt idx="16">
                  <c:v>96.201999999999998</c:v>
                </c:pt>
                <c:pt idx="17">
                  <c:v>95.71</c:v>
                </c:pt>
                <c:pt idx="18">
                  <c:v>92.028000000000006</c:v>
                </c:pt>
                <c:pt idx="19">
                  <c:v>92.665999999999997</c:v>
                </c:pt>
                <c:pt idx="20">
                  <c:v>87.293999999999997</c:v>
                </c:pt>
                <c:pt idx="21">
                  <c:v>86.635999999999996</c:v>
                </c:pt>
                <c:pt idx="22">
                  <c:v>88.706000000000003</c:v>
                </c:pt>
                <c:pt idx="23">
                  <c:v>86.804000000000002</c:v>
                </c:pt>
                <c:pt idx="24">
                  <c:v>91.135999999999996</c:v>
                </c:pt>
                <c:pt idx="25">
                  <c:v>86.572000000000003</c:v>
                </c:pt>
                <c:pt idx="26">
                  <c:v>85.004000000000005</c:v>
                </c:pt>
                <c:pt idx="27">
                  <c:v>84.043000000000006</c:v>
                </c:pt>
                <c:pt idx="28">
                  <c:v>84.117000000000004</c:v>
                </c:pt>
                <c:pt idx="29">
                  <c:v>83.703000000000003</c:v>
                </c:pt>
                <c:pt idx="30">
                  <c:v>81.174999999999997</c:v>
                </c:pt>
                <c:pt idx="31">
                  <c:v>82.281999999999996</c:v>
                </c:pt>
                <c:pt idx="32">
                  <c:v>83.760999999999996</c:v>
                </c:pt>
                <c:pt idx="33">
                  <c:v>81.111000000000004</c:v>
                </c:pt>
                <c:pt idx="34">
                  <c:v>85.042000000000002</c:v>
                </c:pt>
                <c:pt idx="35">
                  <c:v>81.125</c:v>
                </c:pt>
                <c:pt idx="36">
                  <c:v>82.667000000000002</c:v>
                </c:pt>
                <c:pt idx="37">
                  <c:v>85.180999999999997</c:v>
                </c:pt>
                <c:pt idx="38">
                  <c:v>83.182000000000002</c:v>
                </c:pt>
                <c:pt idx="39">
                  <c:v>85.75</c:v>
                </c:pt>
                <c:pt idx="40">
                  <c:v>82.290999999999997</c:v>
                </c:pt>
                <c:pt idx="41">
                  <c:v>83.411000000000001</c:v>
                </c:pt>
                <c:pt idx="42">
                  <c:v>82.923000000000002</c:v>
                </c:pt>
                <c:pt idx="43">
                  <c:v>80.941999999999993</c:v>
                </c:pt>
                <c:pt idx="44">
                  <c:v>79.230999999999995</c:v>
                </c:pt>
                <c:pt idx="45">
                  <c:v>76.875</c:v>
                </c:pt>
                <c:pt idx="46">
                  <c:v>78.882999999999996</c:v>
                </c:pt>
                <c:pt idx="47">
                  <c:v>78.546000000000006</c:v>
                </c:pt>
                <c:pt idx="48">
                  <c:v>79.239000000000004</c:v>
                </c:pt>
                <c:pt idx="49">
                  <c:v>83.421000000000006</c:v>
                </c:pt>
                <c:pt idx="50">
                  <c:v>83.257999999999996</c:v>
                </c:pt>
                <c:pt idx="51">
                  <c:v>84.900999999999996</c:v>
                </c:pt>
                <c:pt idx="52">
                  <c:v>86.457999999999998</c:v>
                </c:pt>
                <c:pt idx="53">
                  <c:v>85.694000000000003</c:v>
                </c:pt>
                <c:pt idx="54">
                  <c:v>87.915999999999997</c:v>
                </c:pt>
                <c:pt idx="55">
                  <c:v>86.650999999999996</c:v>
                </c:pt>
                <c:pt idx="56">
                  <c:v>87.528999999999996</c:v>
                </c:pt>
                <c:pt idx="57">
                  <c:v>86.076999999999998</c:v>
                </c:pt>
                <c:pt idx="58">
                  <c:v>81.956999999999994</c:v>
                </c:pt>
                <c:pt idx="59">
                  <c:v>82.492999999999995</c:v>
                </c:pt>
                <c:pt idx="60">
                  <c:v>77.798000000000002</c:v>
                </c:pt>
                <c:pt idx="61">
                  <c:v>75.2</c:v>
                </c:pt>
                <c:pt idx="62">
                  <c:v>74.759</c:v>
                </c:pt>
                <c:pt idx="63">
                  <c:v>74.778000000000006</c:v>
                </c:pt>
                <c:pt idx="64">
                  <c:v>76.290000000000006</c:v>
                </c:pt>
                <c:pt idx="65">
                  <c:v>74.599000000000004</c:v>
                </c:pt>
                <c:pt idx="66">
                  <c:v>80.257000000000005</c:v>
                </c:pt>
                <c:pt idx="67">
                  <c:v>82.510999999999996</c:v>
                </c:pt>
                <c:pt idx="68">
                  <c:v>79.921000000000006</c:v>
                </c:pt>
                <c:pt idx="69">
                  <c:v>86.03</c:v>
                </c:pt>
                <c:pt idx="70">
                  <c:v>83.248999999999995</c:v>
                </c:pt>
                <c:pt idx="71">
                  <c:v>86.608000000000004</c:v>
                </c:pt>
                <c:pt idx="72">
                  <c:v>86.716999999999999</c:v>
                </c:pt>
                <c:pt idx="73">
                  <c:v>86.495999999999995</c:v>
                </c:pt>
                <c:pt idx="74">
                  <c:v>89.051000000000002</c:v>
                </c:pt>
                <c:pt idx="75">
                  <c:v>90.335999999999999</c:v>
                </c:pt>
                <c:pt idx="76">
                  <c:v>93.793999999999997</c:v>
                </c:pt>
                <c:pt idx="77">
                  <c:v>95.314999999999998</c:v>
                </c:pt>
                <c:pt idx="78">
                  <c:v>91.984999999999999</c:v>
                </c:pt>
                <c:pt idx="79">
                  <c:v>93.635999999999996</c:v>
                </c:pt>
                <c:pt idx="80">
                  <c:v>87.89</c:v>
                </c:pt>
                <c:pt idx="81">
                  <c:v>82.98</c:v>
                </c:pt>
                <c:pt idx="82">
                  <c:v>78.905000000000001</c:v>
                </c:pt>
                <c:pt idx="83">
                  <c:v>77.988</c:v>
                </c:pt>
                <c:pt idx="84">
                  <c:v>85.117000000000004</c:v>
                </c:pt>
                <c:pt idx="85">
                  <c:v>88.653999999999996</c:v>
                </c:pt>
                <c:pt idx="86">
                  <c:v>95.335999999999999</c:v>
                </c:pt>
                <c:pt idx="87">
                  <c:v>97.087999999999994</c:v>
                </c:pt>
                <c:pt idx="88">
                  <c:v>94.34</c:v>
                </c:pt>
                <c:pt idx="89">
                  <c:v>94.846999999999994</c:v>
                </c:pt>
                <c:pt idx="90">
                  <c:v>90.447000000000003</c:v>
                </c:pt>
                <c:pt idx="91">
                  <c:v>87.667000000000002</c:v>
                </c:pt>
                <c:pt idx="92">
                  <c:v>81.313000000000002</c:v>
                </c:pt>
                <c:pt idx="93">
                  <c:v>73.403999999999996</c:v>
                </c:pt>
                <c:pt idx="94">
                  <c:v>69.706999999999994</c:v>
                </c:pt>
                <c:pt idx="95">
                  <c:v>63.601999999999997</c:v>
                </c:pt>
                <c:pt idx="96">
                  <c:v>62.771999999999998</c:v>
                </c:pt>
                <c:pt idx="97">
                  <c:v>63.862000000000002</c:v>
                </c:pt>
                <c:pt idx="98">
                  <c:v>61.645000000000003</c:v>
                </c:pt>
                <c:pt idx="99">
                  <c:v>65.156000000000006</c:v>
                </c:pt>
                <c:pt idx="100">
                  <c:v>64.100999999999999</c:v>
                </c:pt>
                <c:pt idx="101">
                  <c:v>68.727999999999994</c:v>
                </c:pt>
                <c:pt idx="102">
                  <c:v>72.332999999999998</c:v>
                </c:pt>
                <c:pt idx="103">
                  <c:v>68.384</c:v>
                </c:pt>
                <c:pt idx="104">
                  <c:v>71.441000000000003</c:v>
                </c:pt>
                <c:pt idx="105">
                  <c:v>66.576999999999998</c:v>
                </c:pt>
                <c:pt idx="106">
                  <c:v>63.654000000000003</c:v>
                </c:pt>
                <c:pt idx="107">
                  <c:v>60.536999999999999</c:v>
                </c:pt>
                <c:pt idx="108">
                  <c:v>54.406999999999996</c:v>
                </c:pt>
                <c:pt idx="109">
                  <c:v>55.530999999999999</c:v>
                </c:pt>
                <c:pt idx="110">
                  <c:v>49.95</c:v>
                </c:pt>
                <c:pt idx="111">
                  <c:v>49.14</c:v>
                </c:pt>
                <c:pt idx="112">
                  <c:v>52.426000000000002</c:v>
                </c:pt>
                <c:pt idx="113">
                  <c:v>62.109000000000002</c:v>
                </c:pt>
                <c:pt idx="114">
                  <c:v>73.867000000000004</c:v>
                </c:pt>
                <c:pt idx="115">
                  <c:v>74.647999999999996</c:v>
                </c:pt>
                <c:pt idx="116">
                  <c:v>94.552000000000007</c:v>
                </c:pt>
                <c:pt idx="117">
                  <c:v>119.24</c:v>
                </c:pt>
                <c:pt idx="118">
                  <c:v>136.34</c:v>
                </c:pt>
                <c:pt idx="119">
                  <c:v>138.56</c:v>
                </c:pt>
                <c:pt idx="120">
                  <c:v>130.22</c:v>
                </c:pt>
                <c:pt idx="121">
                  <c:v>122.22</c:v>
                </c:pt>
                <c:pt idx="122">
                  <c:v>105.53</c:v>
                </c:pt>
                <c:pt idx="123">
                  <c:v>83.594999999999999</c:v>
                </c:pt>
                <c:pt idx="124">
                  <c:v>72.277000000000001</c:v>
                </c:pt>
                <c:pt idx="125">
                  <c:v>65.084999999999994</c:v>
                </c:pt>
                <c:pt idx="126">
                  <c:v>73.832999999999998</c:v>
                </c:pt>
                <c:pt idx="127">
                  <c:v>87.073999999999998</c:v>
                </c:pt>
                <c:pt idx="128">
                  <c:v>106.37</c:v>
                </c:pt>
                <c:pt idx="129">
                  <c:v>134.75</c:v>
                </c:pt>
                <c:pt idx="130">
                  <c:v>152.21</c:v>
                </c:pt>
                <c:pt idx="131">
                  <c:v>168.22</c:v>
                </c:pt>
                <c:pt idx="132">
                  <c:v>177.7</c:v>
                </c:pt>
                <c:pt idx="133">
                  <c:v>184.24</c:v>
                </c:pt>
                <c:pt idx="134">
                  <c:v>192.33</c:v>
                </c:pt>
                <c:pt idx="135">
                  <c:v>201.57</c:v>
                </c:pt>
                <c:pt idx="136">
                  <c:v>219.3</c:v>
                </c:pt>
                <c:pt idx="137">
                  <c:v>234.06</c:v>
                </c:pt>
                <c:pt idx="138">
                  <c:v>245.22</c:v>
                </c:pt>
                <c:pt idx="139">
                  <c:v>253.09</c:v>
                </c:pt>
                <c:pt idx="140">
                  <c:v>252.28</c:v>
                </c:pt>
                <c:pt idx="141">
                  <c:v>248.95</c:v>
                </c:pt>
                <c:pt idx="142">
                  <c:v>240.03</c:v>
                </c:pt>
                <c:pt idx="143">
                  <c:v>230.21</c:v>
                </c:pt>
                <c:pt idx="144">
                  <c:v>224.08</c:v>
                </c:pt>
                <c:pt idx="145">
                  <c:v>211.65</c:v>
                </c:pt>
                <c:pt idx="146">
                  <c:v>217.15</c:v>
                </c:pt>
                <c:pt idx="147">
                  <c:v>223.26</c:v>
                </c:pt>
                <c:pt idx="148">
                  <c:v>231.73</c:v>
                </c:pt>
                <c:pt idx="149">
                  <c:v>245.34</c:v>
                </c:pt>
                <c:pt idx="150">
                  <c:v>255.02</c:v>
                </c:pt>
                <c:pt idx="151">
                  <c:v>263.94</c:v>
                </c:pt>
                <c:pt idx="152">
                  <c:v>267.62</c:v>
                </c:pt>
                <c:pt idx="153">
                  <c:v>270.26</c:v>
                </c:pt>
                <c:pt idx="154">
                  <c:v>276.06</c:v>
                </c:pt>
                <c:pt idx="155">
                  <c:v>276.81</c:v>
                </c:pt>
                <c:pt idx="156">
                  <c:v>282.27</c:v>
                </c:pt>
                <c:pt idx="157">
                  <c:v>285.68</c:v>
                </c:pt>
                <c:pt idx="158">
                  <c:v>286.33999999999997</c:v>
                </c:pt>
                <c:pt idx="159">
                  <c:v>296.49</c:v>
                </c:pt>
                <c:pt idx="160">
                  <c:v>302.20999999999998</c:v>
                </c:pt>
                <c:pt idx="161">
                  <c:v>319.48</c:v>
                </c:pt>
                <c:pt idx="162">
                  <c:v>336.69</c:v>
                </c:pt>
                <c:pt idx="163">
                  <c:v>349.63</c:v>
                </c:pt>
                <c:pt idx="164">
                  <c:v>363.07</c:v>
                </c:pt>
                <c:pt idx="165">
                  <c:v>368.8</c:v>
                </c:pt>
                <c:pt idx="166">
                  <c:v>376.91</c:v>
                </c:pt>
                <c:pt idx="167">
                  <c:v>381.98</c:v>
                </c:pt>
                <c:pt idx="168">
                  <c:v>389.17</c:v>
                </c:pt>
                <c:pt idx="169">
                  <c:v>399.28</c:v>
                </c:pt>
                <c:pt idx="170">
                  <c:v>398.78</c:v>
                </c:pt>
                <c:pt idx="171">
                  <c:v>402.26</c:v>
                </c:pt>
                <c:pt idx="172">
                  <c:v>403.62</c:v>
                </c:pt>
                <c:pt idx="173">
                  <c:v>409.54</c:v>
                </c:pt>
                <c:pt idx="174">
                  <c:v>423.71</c:v>
                </c:pt>
                <c:pt idx="175">
                  <c:v>438.11</c:v>
                </c:pt>
                <c:pt idx="176">
                  <c:v>453.86</c:v>
                </c:pt>
                <c:pt idx="177">
                  <c:v>469.77</c:v>
                </c:pt>
                <c:pt idx="178">
                  <c:v>479.89</c:v>
                </c:pt>
                <c:pt idx="179">
                  <c:v>487.64</c:v>
                </c:pt>
                <c:pt idx="180">
                  <c:v>484.12</c:v>
                </c:pt>
                <c:pt idx="181">
                  <c:v>475.28</c:v>
                </c:pt>
                <c:pt idx="182">
                  <c:v>459.52</c:v>
                </c:pt>
                <c:pt idx="183">
                  <c:v>449.88</c:v>
                </c:pt>
                <c:pt idx="184">
                  <c:v>454.6</c:v>
                </c:pt>
                <c:pt idx="185">
                  <c:v>459.61</c:v>
                </c:pt>
                <c:pt idx="186">
                  <c:v>467.53</c:v>
                </c:pt>
                <c:pt idx="187">
                  <c:v>483.35</c:v>
                </c:pt>
                <c:pt idx="188">
                  <c:v>495.48</c:v>
                </c:pt>
                <c:pt idx="189">
                  <c:v>507.65</c:v>
                </c:pt>
                <c:pt idx="190">
                  <c:v>514.65</c:v>
                </c:pt>
                <c:pt idx="191">
                  <c:v>516.57000000000005</c:v>
                </c:pt>
                <c:pt idx="192">
                  <c:v>518.73</c:v>
                </c:pt>
                <c:pt idx="193">
                  <c:v>523.91</c:v>
                </c:pt>
                <c:pt idx="194">
                  <c:v>536.39</c:v>
                </c:pt>
                <c:pt idx="195">
                  <c:v>553.12</c:v>
                </c:pt>
                <c:pt idx="196">
                  <c:v>567.39</c:v>
                </c:pt>
                <c:pt idx="197">
                  <c:v>579.34</c:v>
                </c:pt>
                <c:pt idx="198">
                  <c:v>580.76</c:v>
                </c:pt>
                <c:pt idx="199">
                  <c:v>579.19000000000005</c:v>
                </c:pt>
                <c:pt idx="200">
                  <c:v>569.51</c:v>
                </c:pt>
                <c:pt idx="201">
                  <c:v>553.29999999999995</c:v>
                </c:pt>
                <c:pt idx="202">
                  <c:v>535.41999999999996</c:v>
                </c:pt>
                <c:pt idx="203">
                  <c:v>521.04</c:v>
                </c:pt>
                <c:pt idx="204">
                  <c:v>511.69</c:v>
                </c:pt>
                <c:pt idx="205">
                  <c:v>499.06</c:v>
                </c:pt>
                <c:pt idx="206">
                  <c:v>495.27</c:v>
                </c:pt>
                <c:pt idx="207">
                  <c:v>488.42</c:v>
                </c:pt>
                <c:pt idx="208">
                  <c:v>480.49</c:v>
                </c:pt>
                <c:pt idx="209">
                  <c:v>469.53</c:v>
                </c:pt>
                <c:pt idx="210">
                  <c:v>458.04</c:v>
                </c:pt>
                <c:pt idx="211">
                  <c:v>454.45</c:v>
                </c:pt>
                <c:pt idx="212">
                  <c:v>443.32</c:v>
                </c:pt>
                <c:pt idx="213">
                  <c:v>430.58</c:v>
                </c:pt>
                <c:pt idx="214">
                  <c:v>418.2</c:v>
                </c:pt>
                <c:pt idx="215">
                  <c:v>400.63</c:v>
                </c:pt>
                <c:pt idx="216">
                  <c:v>393.34</c:v>
                </c:pt>
                <c:pt idx="217">
                  <c:v>387.93</c:v>
                </c:pt>
                <c:pt idx="218">
                  <c:v>385.91</c:v>
                </c:pt>
                <c:pt idx="219">
                  <c:v>392.01</c:v>
                </c:pt>
                <c:pt idx="220">
                  <c:v>396.55</c:v>
                </c:pt>
                <c:pt idx="221">
                  <c:v>399.95</c:v>
                </c:pt>
                <c:pt idx="222">
                  <c:v>400.68</c:v>
                </c:pt>
                <c:pt idx="223">
                  <c:v>396.81</c:v>
                </c:pt>
                <c:pt idx="224">
                  <c:v>391.31</c:v>
                </c:pt>
                <c:pt idx="225">
                  <c:v>365.91</c:v>
                </c:pt>
                <c:pt idx="226">
                  <c:v>337.79</c:v>
                </c:pt>
                <c:pt idx="227">
                  <c:v>318.31</c:v>
                </c:pt>
                <c:pt idx="228">
                  <c:v>303.22000000000003</c:v>
                </c:pt>
                <c:pt idx="229">
                  <c:v>281.52999999999997</c:v>
                </c:pt>
                <c:pt idx="230">
                  <c:v>260.81</c:v>
                </c:pt>
                <c:pt idx="231">
                  <c:v>242.61</c:v>
                </c:pt>
                <c:pt idx="232">
                  <c:v>227.71</c:v>
                </c:pt>
                <c:pt idx="233">
                  <c:v>216.8</c:v>
                </c:pt>
                <c:pt idx="234">
                  <c:v>209.21</c:v>
                </c:pt>
                <c:pt idx="235">
                  <c:v>196.21</c:v>
                </c:pt>
                <c:pt idx="236">
                  <c:v>186.25</c:v>
                </c:pt>
                <c:pt idx="237">
                  <c:v>174.46</c:v>
                </c:pt>
                <c:pt idx="238">
                  <c:v>160.6</c:v>
                </c:pt>
                <c:pt idx="239">
                  <c:v>148.31</c:v>
                </c:pt>
                <c:pt idx="240">
                  <c:v>132.44</c:v>
                </c:pt>
                <c:pt idx="241">
                  <c:v>117.83</c:v>
                </c:pt>
                <c:pt idx="242">
                  <c:v>97.308000000000007</c:v>
                </c:pt>
                <c:pt idx="243">
                  <c:v>68.662000000000006</c:v>
                </c:pt>
                <c:pt idx="244">
                  <c:v>39.244999999999997</c:v>
                </c:pt>
                <c:pt idx="245">
                  <c:v>2.8963999999999999</c:v>
                </c:pt>
                <c:pt idx="246">
                  <c:v>-29.771000000000001</c:v>
                </c:pt>
                <c:pt idx="247">
                  <c:v>-71.275999999999996</c:v>
                </c:pt>
                <c:pt idx="248">
                  <c:v>-118</c:v>
                </c:pt>
                <c:pt idx="249">
                  <c:v>-167.82</c:v>
                </c:pt>
                <c:pt idx="250">
                  <c:v>-220.11</c:v>
                </c:pt>
                <c:pt idx="251">
                  <c:v>-280.94</c:v>
                </c:pt>
                <c:pt idx="252">
                  <c:v>-346.04</c:v>
                </c:pt>
                <c:pt idx="253">
                  <c:v>-419.79</c:v>
                </c:pt>
                <c:pt idx="254">
                  <c:v>-488.81</c:v>
                </c:pt>
                <c:pt idx="255">
                  <c:v>-563.14</c:v>
                </c:pt>
                <c:pt idx="256">
                  <c:v>-625.07000000000005</c:v>
                </c:pt>
                <c:pt idx="257">
                  <c:v>-695.1</c:v>
                </c:pt>
                <c:pt idx="258">
                  <c:v>-765.69</c:v>
                </c:pt>
                <c:pt idx="259">
                  <c:v>-828.34</c:v>
                </c:pt>
                <c:pt idx="260">
                  <c:v>-881.22</c:v>
                </c:pt>
                <c:pt idx="261">
                  <c:v>-935.53</c:v>
                </c:pt>
                <c:pt idx="262">
                  <c:v>-997.72</c:v>
                </c:pt>
                <c:pt idx="263">
                  <c:v>-1068</c:v>
                </c:pt>
                <c:pt idx="264">
                  <c:v>-1137.4000000000001</c:v>
                </c:pt>
                <c:pt idx="265">
                  <c:v>-1217.0999999999999</c:v>
                </c:pt>
                <c:pt idx="266">
                  <c:v>-1296.0999999999999</c:v>
                </c:pt>
                <c:pt idx="267">
                  <c:v>-1384.4</c:v>
                </c:pt>
                <c:pt idx="268">
                  <c:v>-1481.3</c:v>
                </c:pt>
                <c:pt idx="269">
                  <c:v>-1568.3</c:v>
                </c:pt>
                <c:pt idx="270">
                  <c:v>-1665.8</c:v>
                </c:pt>
                <c:pt idx="271">
                  <c:v>-1753.3</c:v>
                </c:pt>
                <c:pt idx="272">
                  <c:v>-1830.1</c:v>
                </c:pt>
                <c:pt idx="273">
                  <c:v>-1894.3</c:v>
                </c:pt>
                <c:pt idx="274">
                  <c:v>-1949.9</c:v>
                </c:pt>
                <c:pt idx="275">
                  <c:v>-2015.7</c:v>
                </c:pt>
                <c:pt idx="276">
                  <c:v>-2089.3000000000002</c:v>
                </c:pt>
                <c:pt idx="277">
                  <c:v>-2176.1</c:v>
                </c:pt>
                <c:pt idx="278">
                  <c:v>-2280.5</c:v>
                </c:pt>
                <c:pt idx="279">
                  <c:v>-2393.6</c:v>
                </c:pt>
                <c:pt idx="280">
                  <c:v>-2513.1999999999998</c:v>
                </c:pt>
                <c:pt idx="281">
                  <c:v>-2638.3</c:v>
                </c:pt>
                <c:pt idx="282">
                  <c:v>-2751.5</c:v>
                </c:pt>
                <c:pt idx="283">
                  <c:v>-2842.1</c:v>
                </c:pt>
                <c:pt idx="284">
                  <c:v>-2896.9</c:v>
                </c:pt>
                <c:pt idx="285">
                  <c:v>-2936.8</c:v>
                </c:pt>
                <c:pt idx="286">
                  <c:v>-2974.6</c:v>
                </c:pt>
                <c:pt idx="287">
                  <c:v>-3026.1</c:v>
                </c:pt>
                <c:pt idx="288">
                  <c:v>-3094.3</c:v>
                </c:pt>
                <c:pt idx="289">
                  <c:v>-3175.5</c:v>
                </c:pt>
                <c:pt idx="290">
                  <c:v>-3277.8</c:v>
                </c:pt>
                <c:pt idx="291">
                  <c:v>-3405.2</c:v>
                </c:pt>
                <c:pt idx="292">
                  <c:v>-3551.3</c:v>
                </c:pt>
                <c:pt idx="293">
                  <c:v>-3692.2</c:v>
                </c:pt>
                <c:pt idx="294">
                  <c:v>-3813.8</c:v>
                </c:pt>
                <c:pt idx="295">
                  <c:v>-3924.1</c:v>
                </c:pt>
                <c:pt idx="296">
                  <c:v>-4013.4</c:v>
                </c:pt>
                <c:pt idx="297">
                  <c:v>-4089.7</c:v>
                </c:pt>
                <c:pt idx="298">
                  <c:v>-4157.3</c:v>
                </c:pt>
                <c:pt idx="299">
                  <c:v>-4210.5</c:v>
                </c:pt>
                <c:pt idx="300">
                  <c:v>-4276.1000000000004</c:v>
                </c:pt>
                <c:pt idx="301">
                  <c:v>-4353.2</c:v>
                </c:pt>
                <c:pt idx="302">
                  <c:v>-4449.8</c:v>
                </c:pt>
                <c:pt idx="303">
                  <c:v>-4551.1000000000004</c:v>
                </c:pt>
                <c:pt idx="304">
                  <c:v>-4645.8</c:v>
                </c:pt>
                <c:pt idx="305">
                  <c:v>-4748.3</c:v>
                </c:pt>
                <c:pt idx="306">
                  <c:v>-4849.5</c:v>
                </c:pt>
                <c:pt idx="307">
                  <c:v>-4963.2</c:v>
                </c:pt>
                <c:pt idx="308">
                  <c:v>-5078.2</c:v>
                </c:pt>
                <c:pt idx="309">
                  <c:v>-5182.5</c:v>
                </c:pt>
                <c:pt idx="310">
                  <c:v>-5273.6</c:v>
                </c:pt>
                <c:pt idx="311">
                  <c:v>-5333.5</c:v>
                </c:pt>
                <c:pt idx="312">
                  <c:v>-5382.1</c:v>
                </c:pt>
                <c:pt idx="313">
                  <c:v>-5428</c:v>
                </c:pt>
                <c:pt idx="314">
                  <c:v>-5471.6</c:v>
                </c:pt>
                <c:pt idx="315">
                  <c:v>-5522.7</c:v>
                </c:pt>
                <c:pt idx="316">
                  <c:v>-5582.6</c:v>
                </c:pt>
                <c:pt idx="317">
                  <c:v>-5650.5</c:v>
                </c:pt>
                <c:pt idx="318">
                  <c:v>-5721.4</c:v>
                </c:pt>
                <c:pt idx="319">
                  <c:v>-5776.7</c:v>
                </c:pt>
                <c:pt idx="320">
                  <c:v>-5807.4</c:v>
                </c:pt>
                <c:pt idx="321">
                  <c:v>-5808.6</c:v>
                </c:pt>
                <c:pt idx="322">
                  <c:v>-5791.9</c:v>
                </c:pt>
                <c:pt idx="323">
                  <c:v>-5784.6</c:v>
                </c:pt>
                <c:pt idx="324">
                  <c:v>-5799.4</c:v>
                </c:pt>
                <c:pt idx="325">
                  <c:v>-5853.9</c:v>
                </c:pt>
                <c:pt idx="326">
                  <c:v>-5929.8</c:v>
                </c:pt>
                <c:pt idx="327">
                  <c:v>-6027.1</c:v>
                </c:pt>
                <c:pt idx="328">
                  <c:v>-6120.6</c:v>
                </c:pt>
                <c:pt idx="329">
                  <c:v>-6180.4</c:v>
                </c:pt>
                <c:pt idx="330">
                  <c:v>-6217.7</c:v>
                </c:pt>
                <c:pt idx="331">
                  <c:v>-6228.4</c:v>
                </c:pt>
                <c:pt idx="332">
                  <c:v>-6241.9</c:v>
                </c:pt>
                <c:pt idx="333">
                  <c:v>-6272.5</c:v>
                </c:pt>
                <c:pt idx="334">
                  <c:v>-6320</c:v>
                </c:pt>
                <c:pt idx="335">
                  <c:v>-6375</c:v>
                </c:pt>
                <c:pt idx="336">
                  <c:v>-6418.4</c:v>
                </c:pt>
                <c:pt idx="337">
                  <c:v>-6471.6</c:v>
                </c:pt>
                <c:pt idx="338">
                  <c:v>-6543</c:v>
                </c:pt>
                <c:pt idx="339">
                  <c:v>-6619</c:v>
                </c:pt>
                <c:pt idx="340">
                  <c:v>-6692.9</c:v>
                </c:pt>
                <c:pt idx="341">
                  <c:v>-6742.8</c:v>
                </c:pt>
                <c:pt idx="342">
                  <c:v>-6776.7</c:v>
                </c:pt>
                <c:pt idx="343">
                  <c:v>-6793.9</c:v>
                </c:pt>
                <c:pt idx="344">
                  <c:v>-6785.1</c:v>
                </c:pt>
                <c:pt idx="345">
                  <c:v>-6757.6</c:v>
                </c:pt>
                <c:pt idx="346">
                  <c:v>-6741.8</c:v>
                </c:pt>
                <c:pt idx="347">
                  <c:v>-6758.6</c:v>
                </c:pt>
                <c:pt idx="348">
                  <c:v>-6795.6</c:v>
                </c:pt>
                <c:pt idx="349">
                  <c:v>-6852.8</c:v>
                </c:pt>
                <c:pt idx="350">
                  <c:v>-6940.2</c:v>
                </c:pt>
                <c:pt idx="351">
                  <c:v>-7033.8</c:v>
                </c:pt>
                <c:pt idx="352">
                  <c:v>-7113.6</c:v>
                </c:pt>
                <c:pt idx="353">
                  <c:v>-7171.6</c:v>
                </c:pt>
                <c:pt idx="354">
                  <c:v>-7208.7</c:v>
                </c:pt>
                <c:pt idx="355">
                  <c:v>-7233.4</c:v>
                </c:pt>
                <c:pt idx="356">
                  <c:v>-7244.7</c:v>
                </c:pt>
                <c:pt idx="357">
                  <c:v>-7266.1</c:v>
                </c:pt>
                <c:pt idx="358">
                  <c:v>-7305.4</c:v>
                </c:pt>
                <c:pt idx="359">
                  <c:v>-7357.2</c:v>
                </c:pt>
                <c:pt idx="360">
                  <c:v>-7420.7</c:v>
                </c:pt>
                <c:pt idx="361">
                  <c:v>-7479.7</c:v>
                </c:pt>
                <c:pt idx="362">
                  <c:v>-7539.7</c:v>
                </c:pt>
                <c:pt idx="363">
                  <c:v>-7589.5</c:v>
                </c:pt>
                <c:pt idx="364">
                  <c:v>-7623.2</c:v>
                </c:pt>
                <c:pt idx="365">
                  <c:v>-7652.3</c:v>
                </c:pt>
                <c:pt idx="366">
                  <c:v>-7661.3</c:v>
                </c:pt>
                <c:pt idx="367">
                  <c:v>-7667.3</c:v>
                </c:pt>
                <c:pt idx="368">
                  <c:v>-7685.4</c:v>
                </c:pt>
                <c:pt idx="369">
                  <c:v>-7702.7</c:v>
                </c:pt>
                <c:pt idx="370">
                  <c:v>-7725.4</c:v>
                </c:pt>
                <c:pt idx="371">
                  <c:v>-7741.2</c:v>
                </c:pt>
                <c:pt idx="372">
                  <c:v>-7761.6</c:v>
                </c:pt>
                <c:pt idx="373">
                  <c:v>-7798.8</c:v>
                </c:pt>
                <c:pt idx="374">
                  <c:v>-7846.2</c:v>
                </c:pt>
                <c:pt idx="375">
                  <c:v>-7913.5</c:v>
                </c:pt>
                <c:pt idx="376">
                  <c:v>-8016.6</c:v>
                </c:pt>
                <c:pt idx="377">
                  <c:v>-8148.2</c:v>
                </c:pt>
                <c:pt idx="378">
                  <c:v>-8278</c:v>
                </c:pt>
                <c:pt idx="379">
                  <c:v>-8392.6</c:v>
                </c:pt>
                <c:pt idx="380">
                  <c:v>-8483.9</c:v>
                </c:pt>
                <c:pt idx="381">
                  <c:v>-8527.7999999999993</c:v>
                </c:pt>
                <c:pt idx="382">
                  <c:v>-8518.4</c:v>
                </c:pt>
                <c:pt idx="383">
                  <c:v>-8470.6</c:v>
                </c:pt>
                <c:pt idx="384">
                  <c:v>-8413.5</c:v>
                </c:pt>
                <c:pt idx="385">
                  <c:v>-8356.7000000000007</c:v>
                </c:pt>
                <c:pt idx="386">
                  <c:v>-8287.2000000000007</c:v>
                </c:pt>
                <c:pt idx="387">
                  <c:v>-8201.6</c:v>
                </c:pt>
                <c:pt idx="388">
                  <c:v>-8109.8</c:v>
                </c:pt>
                <c:pt idx="389">
                  <c:v>-7997.7</c:v>
                </c:pt>
                <c:pt idx="390">
                  <c:v>-7850.5</c:v>
                </c:pt>
                <c:pt idx="391">
                  <c:v>-7660.2</c:v>
                </c:pt>
                <c:pt idx="392">
                  <c:v>-7436.6</c:v>
                </c:pt>
                <c:pt idx="393">
                  <c:v>-7179.5</c:v>
                </c:pt>
                <c:pt idx="394">
                  <c:v>-6893.7</c:v>
                </c:pt>
                <c:pt idx="395">
                  <c:v>-6587.1</c:v>
                </c:pt>
                <c:pt idx="396">
                  <c:v>-6238.8</c:v>
                </c:pt>
                <c:pt idx="397">
                  <c:v>-5855.5</c:v>
                </c:pt>
                <c:pt idx="398">
                  <c:v>-5437.4</c:v>
                </c:pt>
                <c:pt idx="399">
                  <c:v>-4999.1000000000004</c:v>
                </c:pt>
                <c:pt idx="400">
                  <c:v>-4578.3</c:v>
                </c:pt>
                <c:pt idx="401">
                  <c:v>-4193.3</c:v>
                </c:pt>
                <c:pt idx="402">
                  <c:v>-3846.5</c:v>
                </c:pt>
                <c:pt idx="403">
                  <c:v>-3509.1</c:v>
                </c:pt>
                <c:pt idx="404">
                  <c:v>-3167.2</c:v>
                </c:pt>
                <c:pt idx="405">
                  <c:v>-2832.2</c:v>
                </c:pt>
                <c:pt idx="406">
                  <c:v>-2500.4</c:v>
                </c:pt>
                <c:pt idx="407">
                  <c:v>-2186.6999999999998</c:v>
                </c:pt>
                <c:pt idx="408">
                  <c:v>-1879.9</c:v>
                </c:pt>
                <c:pt idx="409">
                  <c:v>-1584.2</c:v>
                </c:pt>
                <c:pt idx="410">
                  <c:v>-1323.6</c:v>
                </c:pt>
                <c:pt idx="411">
                  <c:v>-1097.7</c:v>
                </c:pt>
                <c:pt idx="412">
                  <c:v>-914.97</c:v>
                </c:pt>
                <c:pt idx="413">
                  <c:v>-754.17</c:v>
                </c:pt>
                <c:pt idx="414">
                  <c:v>-613.95000000000005</c:v>
                </c:pt>
                <c:pt idx="415">
                  <c:v>-494.97</c:v>
                </c:pt>
                <c:pt idx="416">
                  <c:v>-384.82</c:v>
                </c:pt>
                <c:pt idx="417">
                  <c:v>-290.57</c:v>
                </c:pt>
                <c:pt idx="418">
                  <c:v>-214.02</c:v>
                </c:pt>
                <c:pt idx="419">
                  <c:v>-138.71</c:v>
                </c:pt>
                <c:pt idx="420">
                  <c:v>-72.215000000000003</c:v>
                </c:pt>
                <c:pt idx="421">
                  <c:v>-12.616</c:v>
                </c:pt>
                <c:pt idx="422">
                  <c:v>39.756</c:v>
                </c:pt>
                <c:pt idx="423">
                  <c:v>97.564999999999998</c:v>
                </c:pt>
                <c:pt idx="424">
                  <c:v>157.07</c:v>
                </c:pt>
                <c:pt idx="425">
                  <c:v>217.6</c:v>
                </c:pt>
                <c:pt idx="426">
                  <c:v>272.39999999999998</c:v>
                </c:pt>
                <c:pt idx="427">
                  <c:v>333.95</c:v>
                </c:pt>
                <c:pt idx="428">
                  <c:v>397.34</c:v>
                </c:pt>
                <c:pt idx="429">
                  <c:v>468.07</c:v>
                </c:pt>
                <c:pt idx="430">
                  <c:v>532.53</c:v>
                </c:pt>
                <c:pt idx="431">
                  <c:v>588.74</c:v>
                </c:pt>
                <c:pt idx="432">
                  <c:v>642.42999999999995</c:v>
                </c:pt>
                <c:pt idx="433">
                  <c:v>695.95</c:v>
                </c:pt>
                <c:pt idx="434">
                  <c:v>753.6</c:v>
                </c:pt>
                <c:pt idx="435">
                  <c:v>800.46</c:v>
                </c:pt>
                <c:pt idx="436">
                  <c:v>858.28</c:v>
                </c:pt>
                <c:pt idx="437">
                  <c:v>925.23</c:v>
                </c:pt>
                <c:pt idx="438">
                  <c:v>995.38</c:v>
                </c:pt>
                <c:pt idx="439">
                  <c:v>1073.4000000000001</c:v>
                </c:pt>
                <c:pt idx="440">
                  <c:v>1139.9000000000001</c:v>
                </c:pt>
                <c:pt idx="441">
                  <c:v>1210.2</c:v>
                </c:pt>
                <c:pt idx="442">
                  <c:v>1279.3</c:v>
                </c:pt>
                <c:pt idx="443">
                  <c:v>1341.1</c:v>
                </c:pt>
                <c:pt idx="444">
                  <c:v>1413</c:v>
                </c:pt>
                <c:pt idx="445">
                  <c:v>1488.1</c:v>
                </c:pt>
                <c:pt idx="446">
                  <c:v>1564.5</c:v>
                </c:pt>
                <c:pt idx="447">
                  <c:v>1643.6</c:v>
                </c:pt>
                <c:pt idx="448">
                  <c:v>1724.5</c:v>
                </c:pt>
                <c:pt idx="449">
                  <c:v>1814.8</c:v>
                </c:pt>
                <c:pt idx="450">
                  <c:v>1903.6</c:v>
                </c:pt>
                <c:pt idx="451">
                  <c:v>2005.8</c:v>
                </c:pt>
                <c:pt idx="452">
                  <c:v>2102.6</c:v>
                </c:pt>
                <c:pt idx="453">
                  <c:v>2198.5</c:v>
                </c:pt>
                <c:pt idx="454">
                  <c:v>2300.6999999999998</c:v>
                </c:pt>
                <c:pt idx="455">
                  <c:v>2404.4</c:v>
                </c:pt>
                <c:pt idx="456">
                  <c:v>2523.6999999999998</c:v>
                </c:pt>
                <c:pt idx="457">
                  <c:v>2663.1</c:v>
                </c:pt>
                <c:pt idx="458">
                  <c:v>2800.3</c:v>
                </c:pt>
                <c:pt idx="459">
                  <c:v>2917.6</c:v>
                </c:pt>
                <c:pt idx="460">
                  <c:v>3015.5</c:v>
                </c:pt>
                <c:pt idx="461">
                  <c:v>3098.2</c:v>
                </c:pt>
                <c:pt idx="462">
                  <c:v>3153.9</c:v>
                </c:pt>
                <c:pt idx="463">
                  <c:v>3216.8</c:v>
                </c:pt>
                <c:pt idx="464">
                  <c:v>3299.7</c:v>
                </c:pt>
                <c:pt idx="465">
                  <c:v>3387.7</c:v>
                </c:pt>
                <c:pt idx="466">
                  <c:v>3477.6</c:v>
                </c:pt>
                <c:pt idx="467">
                  <c:v>3579.1</c:v>
                </c:pt>
                <c:pt idx="468">
                  <c:v>3703.6</c:v>
                </c:pt>
                <c:pt idx="469">
                  <c:v>3839.4</c:v>
                </c:pt>
                <c:pt idx="470">
                  <c:v>3943.6</c:v>
                </c:pt>
                <c:pt idx="471">
                  <c:v>4021.4</c:v>
                </c:pt>
                <c:pt idx="472">
                  <c:v>4077.3</c:v>
                </c:pt>
                <c:pt idx="473">
                  <c:v>4117.3</c:v>
                </c:pt>
                <c:pt idx="474">
                  <c:v>4162.3</c:v>
                </c:pt>
                <c:pt idx="475">
                  <c:v>4228.5</c:v>
                </c:pt>
                <c:pt idx="476">
                  <c:v>4317.2</c:v>
                </c:pt>
                <c:pt idx="477">
                  <c:v>4405.1000000000004</c:v>
                </c:pt>
                <c:pt idx="478">
                  <c:v>4492.3</c:v>
                </c:pt>
                <c:pt idx="479">
                  <c:v>4572.5</c:v>
                </c:pt>
                <c:pt idx="480">
                  <c:v>4637.7</c:v>
                </c:pt>
                <c:pt idx="481">
                  <c:v>4698.2</c:v>
                </c:pt>
                <c:pt idx="482">
                  <c:v>4729.5</c:v>
                </c:pt>
                <c:pt idx="483">
                  <c:v>4740.1000000000004</c:v>
                </c:pt>
                <c:pt idx="484">
                  <c:v>4752.2</c:v>
                </c:pt>
                <c:pt idx="485">
                  <c:v>4758.3</c:v>
                </c:pt>
                <c:pt idx="486">
                  <c:v>4785.7</c:v>
                </c:pt>
                <c:pt idx="487">
                  <c:v>4822.7</c:v>
                </c:pt>
                <c:pt idx="488">
                  <c:v>4880.5</c:v>
                </c:pt>
                <c:pt idx="489">
                  <c:v>4945.1000000000004</c:v>
                </c:pt>
                <c:pt idx="490">
                  <c:v>5018.3</c:v>
                </c:pt>
                <c:pt idx="491">
                  <c:v>5098.5</c:v>
                </c:pt>
                <c:pt idx="492">
                  <c:v>5171.6000000000004</c:v>
                </c:pt>
                <c:pt idx="493">
                  <c:v>5247.8</c:v>
                </c:pt>
                <c:pt idx="494">
                  <c:v>5319</c:v>
                </c:pt>
                <c:pt idx="495">
                  <c:v>5370.5</c:v>
                </c:pt>
                <c:pt idx="496">
                  <c:v>5388.2</c:v>
                </c:pt>
                <c:pt idx="497">
                  <c:v>5370.7</c:v>
                </c:pt>
                <c:pt idx="498">
                  <c:v>5362</c:v>
                </c:pt>
                <c:pt idx="499">
                  <c:v>5377.4</c:v>
                </c:pt>
                <c:pt idx="500">
                  <c:v>5396</c:v>
                </c:pt>
                <c:pt idx="501">
                  <c:v>5414.1</c:v>
                </c:pt>
                <c:pt idx="502">
                  <c:v>5453.7</c:v>
                </c:pt>
                <c:pt idx="503">
                  <c:v>5503.9</c:v>
                </c:pt>
                <c:pt idx="504">
                  <c:v>5549.7</c:v>
                </c:pt>
                <c:pt idx="505">
                  <c:v>5586</c:v>
                </c:pt>
                <c:pt idx="506">
                  <c:v>5621.4</c:v>
                </c:pt>
                <c:pt idx="507">
                  <c:v>5644.5</c:v>
                </c:pt>
                <c:pt idx="508">
                  <c:v>5651.6</c:v>
                </c:pt>
                <c:pt idx="509">
                  <c:v>5636.8</c:v>
                </c:pt>
                <c:pt idx="510">
                  <c:v>5603.2</c:v>
                </c:pt>
                <c:pt idx="511">
                  <c:v>5581.5</c:v>
                </c:pt>
                <c:pt idx="512">
                  <c:v>5572.5</c:v>
                </c:pt>
                <c:pt idx="513">
                  <c:v>5573.1</c:v>
                </c:pt>
                <c:pt idx="514">
                  <c:v>5567.8</c:v>
                </c:pt>
                <c:pt idx="515">
                  <c:v>5543.4</c:v>
                </c:pt>
                <c:pt idx="516">
                  <c:v>5505.8</c:v>
                </c:pt>
                <c:pt idx="517">
                  <c:v>5462.4</c:v>
                </c:pt>
                <c:pt idx="518">
                  <c:v>5429.7</c:v>
                </c:pt>
                <c:pt idx="519">
                  <c:v>5417.7</c:v>
                </c:pt>
                <c:pt idx="520">
                  <c:v>5440</c:v>
                </c:pt>
                <c:pt idx="521">
                  <c:v>5507.4</c:v>
                </c:pt>
                <c:pt idx="522">
                  <c:v>5582.3</c:v>
                </c:pt>
                <c:pt idx="523">
                  <c:v>5639.7</c:v>
                </c:pt>
                <c:pt idx="524">
                  <c:v>5656.4</c:v>
                </c:pt>
                <c:pt idx="525">
                  <c:v>5650.2</c:v>
                </c:pt>
                <c:pt idx="526">
                  <c:v>5626.9</c:v>
                </c:pt>
                <c:pt idx="527">
                  <c:v>5587.9</c:v>
                </c:pt>
                <c:pt idx="528">
                  <c:v>5540.2</c:v>
                </c:pt>
                <c:pt idx="529">
                  <c:v>5497.6</c:v>
                </c:pt>
                <c:pt idx="530">
                  <c:v>5497.5</c:v>
                </c:pt>
                <c:pt idx="531">
                  <c:v>5531</c:v>
                </c:pt>
                <c:pt idx="532">
                  <c:v>5569.2</c:v>
                </c:pt>
                <c:pt idx="533">
                  <c:v>5607.2</c:v>
                </c:pt>
                <c:pt idx="534">
                  <c:v>5634.1</c:v>
                </c:pt>
                <c:pt idx="535">
                  <c:v>5636.8</c:v>
                </c:pt>
                <c:pt idx="536">
                  <c:v>5624.7</c:v>
                </c:pt>
                <c:pt idx="537">
                  <c:v>5603.7</c:v>
                </c:pt>
                <c:pt idx="538">
                  <c:v>5577.3</c:v>
                </c:pt>
                <c:pt idx="539">
                  <c:v>5538.3</c:v>
                </c:pt>
                <c:pt idx="540">
                  <c:v>5504</c:v>
                </c:pt>
                <c:pt idx="541">
                  <c:v>5534.1</c:v>
                </c:pt>
                <c:pt idx="542">
                  <c:v>5636.4</c:v>
                </c:pt>
                <c:pt idx="543">
                  <c:v>5736</c:v>
                </c:pt>
                <c:pt idx="544">
                  <c:v>5810.6</c:v>
                </c:pt>
                <c:pt idx="545">
                  <c:v>5850.5</c:v>
                </c:pt>
                <c:pt idx="546">
                  <c:v>5886.3</c:v>
                </c:pt>
                <c:pt idx="547">
                  <c:v>5907.5</c:v>
                </c:pt>
                <c:pt idx="548">
                  <c:v>5912.1</c:v>
                </c:pt>
                <c:pt idx="549">
                  <c:v>5883.7</c:v>
                </c:pt>
                <c:pt idx="550">
                  <c:v>5820.2</c:v>
                </c:pt>
                <c:pt idx="551">
                  <c:v>5750.7</c:v>
                </c:pt>
                <c:pt idx="552">
                  <c:v>5683.8</c:v>
                </c:pt>
                <c:pt idx="553">
                  <c:v>5664.9</c:v>
                </c:pt>
                <c:pt idx="554">
                  <c:v>5694.7</c:v>
                </c:pt>
                <c:pt idx="555">
                  <c:v>5742.5</c:v>
                </c:pt>
                <c:pt idx="556">
                  <c:v>5775.8</c:v>
                </c:pt>
                <c:pt idx="557">
                  <c:v>5782.1</c:v>
                </c:pt>
                <c:pt idx="558">
                  <c:v>5758.6</c:v>
                </c:pt>
                <c:pt idx="559">
                  <c:v>5710.2</c:v>
                </c:pt>
                <c:pt idx="560">
                  <c:v>5647</c:v>
                </c:pt>
                <c:pt idx="561">
                  <c:v>5615.1</c:v>
                </c:pt>
                <c:pt idx="562">
                  <c:v>5671.8</c:v>
                </c:pt>
                <c:pt idx="563">
                  <c:v>5758.3</c:v>
                </c:pt>
                <c:pt idx="564">
                  <c:v>5831.6</c:v>
                </c:pt>
                <c:pt idx="565">
                  <c:v>5864.9</c:v>
                </c:pt>
                <c:pt idx="566">
                  <c:v>5859</c:v>
                </c:pt>
                <c:pt idx="567">
                  <c:v>5803.9</c:v>
                </c:pt>
                <c:pt idx="568">
                  <c:v>5728.5</c:v>
                </c:pt>
                <c:pt idx="569">
                  <c:v>5669.8</c:v>
                </c:pt>
                <c:pt idx="570">
                  <c:v>5667.5</c:v>
                </c:pt>
                <c:pt idx="571">
                  <c:v>5687.9</c:v>
                </c:pt>
                <c:pt idx="572">
                  <c:v>5694.4</c:v>
                </c:pt>
                <c:pt idx="573">
                  <c:v>5683.8</c:v>
                </c:pt>
                <c:pt idx="574">
                  <c:v>5658.3</c:v>
                </c:pt>
                <c:pt idx="575">
                  <c:v>5607.6</c:v>
                </c:pt>
                <c:pt idx="576">
                  <c:v>5545.2</c:v>
                </c:pt>
                <c:pt idx="577">
                  <c:v>5492.1</c:v>
                </c:pt>
                <c:pt idx="578">
                  <c:v>5462.2</c:v>
                </c:pt>
                <c:pt idx="579">
                  <c:v>5465.5</c:v>
                </c:pt>
                <c:pt idx="580">
                  <c:v>5479.1</c:v>
                </c:pt>
                <c:pt idx="581">
                  <c:v>5490.9</c:v>
                </c:pt>
                <c:pt idx="582">
                  <c:v>5479.1</c:v>
                </c:pt>
                <c:pt idx="583">
                  <c:v>5454.3</c:v>
                </c:pt>
                <c:pt idx="584">
                  <c:v>5424</c:v>
                </c:pt>
                <c:pt idx="585">
                  <c:v>5372.5</c:v>
                </c:pt>
                <c:pt idx="586">
                  <c:v>5309.6</c:v>
                </c:pt>
                <c:pt idx="587">
                  <c:v>5251.6</c:v>
                </c:pt>
                <c:pt idx="588">
                  <c:v>5216</c:v>
                </c:pt>
                <c:pt idx="589">
                  <c:v>5230.1000000000004</c:v>
                </c:pt>
                <c:pt idx="590">
                  <c:v>5288.5</c:v>
                </c:pt>
                <c:pt idx="591">
                  <c:v>5358.6</c:v>
                </c:pt>
                <c:pt idx="592">
                  <c:v>5383.3</c:v>
                </c:pt>
                <c:pt idx="593">
                  <c:v>5357.4</c:v>
                </c:pt>
                <c:pt idx="594">
                  <c:v>5298</c:v>
                </c:pt>
                <c:pt idx="595">
                  <c:v>5213.8999999999996</c:v>
                </c:pt>
                <c:pt idx="596">
                  <c:v>5131.2</c:v>
                </c:pt>
                <c:pt idx="597">
                  <c:v>5064.1000000000004</c:v>
                </c:pt>
                <c:pt idx="598">
                  <c:v>5016.6000000000004</c:v>
                </c:pt>
                <c:pt idx="599">
                  <c:v>4968.6000000000004</c:v>
                </c:pt>
                <c:pt idx="600">
                  <c:v>4896.3999999999996</c:v>
                </c:pt>
                <c:pt idx="601">
                  <c:v>4798.3</c:v>
                </c:pt>
                <c:pt idx="602">
                  <c:v>4660.6000000000004</c:v>
                </c:pt>
                <c:pt idx="603">
                  <c:v>4487.3</c:v>
                </c:pt>
                <c:pt idx="604">
                  <c:v>4277.7</c:v>
                </c:pt>
                <c:pt idx="605">
                  <c:v>4019.8</c:v>
                </c:pt>
                <c:pt idx="606">
                  <c:v>3744.8</c:v>
                </c:pt>
                <c:pt idx="607">
                  <c:v>3452.7</c:v>
                </c:pt>
                <c:pt idx="608">
                  <c:v>3149.2</c:v>
                </c:pt>
                <c:pt idx="609">
                  <c:v>2864.9</c:v>
                </c:pt>
                <c:pt idx="610">
                  <c:v>2626</c:v>
                </c:pt>
                <c:pt idx="611">
                  <c:v>2415.3000000000002</c:v>
                </c:pt>
                <c:pt idx="612">
                  <c:v>2218.3000000000002</c:v>
                </c:pt>
                <c:pt idx="613">
                  <c:v>2031.3</c:v>
                </c:pt>
                <c:pt idx="614">
                  <c:v>1854.3</c:v>
                </c:pt>
                <c:pt idx="615">
                  <c:v>1681.7</c:v>
                </c:pt>
                <c:pt idx="616">
                  <c:v>1520.6</c:v>
                </c:pt>
                <c:pt idx="617">
                  <c:v>1369.5</c:v>
                </c:pt>
                <c:pt idx="618">
                  <c:v>1234.5999999999999</c:v>
                </c:pt>
                <c:pt idx="619">
                  <c:v>1120.3</c:v>
                </c:pt>
                <c:pt idx="620">
                  <c:v>1016.1</c:v>
                </c:pt>
                <c:pt idx="621">
                  <c:v>926.88</c:v>
                </c:pt>
                <c:pt idx="622">
                  <c:v>849.47</c:v>
                </c:pt>
                <c:pt idx="623">
                  <c:v>778.57</c:v>
                </c:pt>
                <c:pt idx="624">
                  <c:v>707.41</c:v>
                </c:pt>
                <c:pt idx="625">
                  <c:v>625.79999999999995</c:v>
                </c:pt>
                <c:pt idx="626">
                  <c:v>541.89</c:v>
                </c:pt>
                <c:pt idx="627">
                  <c:v>454.59</c:v>
                </c:pt>
                <c:pt idx="628">
                  <c:v>370.73</c:v>
                </c:pt>
                <c:pt idx="629">
                  <c:v>297</c:v>
                </c:pt>
                <c:pt idx="630">
                  <c:v>223.41</c:v>
                </c:pt>
                <c:pt idx="631">
                  <c:v>159.57</c:v>
                </c:pt>
                <c:pt idx="632">
                  <c:v>93.108999999999995</c:v>
                </c:pt>
                <c:pt idx="633">
                  <c:v>31.984000000000002</c:v>
                </c:pt>
                <c:pt idx="634">
                  <c:v>-27.215</c:v>
                </c:pt>
                <c:pt idx="635">
                  <c:v>-94.376999999999995</c:v>
                </c:pt>
                <c:pt idx="636">
                  <c:v>-165.58</c:v>
                </c:pt>
                <c:pt idx="637">
                  <c:v>-249.77</c:v>
                </c:pt>
                <c:pt idx="638">
                  <c:v>-338.36</c:v>
                </c:pt>
                <c:pt idx="639">
                  <c:v>-422.18</c:v>
                </c:pt>
                <c:pt idx="640">
                  <c:v>-511.21</c:v>
                </c:pt>
                <c:pt idx="641">
                  <c:v>-603.79999999999995</c:v>
                </c:pt>
                <c:pt idx="642">
                  <c:v>-698.95</c:v>
                </c:pt>
                <c:pt idx="643">
                  <c:v>-795.42</c:v>
                </c:pt>
                <c:pt idx="644">
                  <c:v>-891.26</c:v>
                </c:pt>
                <c:pt idx="645">
                  <c:v>-991.73</c:v>
                </c:pt>
                <c:pt idx="646">
                  <c:v>-1094.7</c:v>
                </c:pt>
                <c:pt idx="647">
                  <c:v>-1208.5</c:v>
                </c:pt>
                <c:pt idx="648">
                  <c:v>-1323.2</c:v>
                </c:pt>
                <c:pt idx="649">
                  <c:v>-1432.7</c:v>
                </c:pt>
                <c:pt idx="650">
                  <c:v>-1543</c:v>
                </c:pt>
                <c:pt idx="651">
                  <c:v>-1644.5</c:v>
                </c:pt>
                <c:pt idx="652">
                  <c:v>-1754.6</c:v>
                </c:pt>
                <c:pt idx="653">
                  <c:v>-1854.8</c:v>
                </c:pt>
                <c:pt idx="654">
                  <c:v>-1946.7</c:v>
                </c:pt>
                <c:pt idx="655">
                  <c:v>-2033.7</c:v>
                </c:pt>
                <c:pt idx="656">
                  <c:v>-2110.9</c:v>
                </c:pt>
                <c:pt idx="657">
                  <c:v>-2194.3000000000002</c:v>
                </c:pt>
                <c:pt idx="658">
                  <c:v>-2281</c:v>
                </c:pt>
                <c:pt idx="659">
                  <c:v>-2388.8000000000002</c:v>
                </c:pt>
                <c:pt idx="660">
                  <c:v>-2519.9</c:v>
                </c:pt>
                <c:pt idx="661">
                  <c:v>-2654.5</c:v>
                </c:pt>
                <c:pt idx="662">
                  <c:v>-2788.9</c:v>
                </c:pt>
                <c:pt idx="663">
                  <c:v>-2907.3</c:v>
                </c:pt>
                <c:pt idx="664">
                  <c:v>-3020.6</c:v>
                </c:pt>
                <c:pt idx="665">
                  <c:v>-3124.6</c:v>
                </c:pt>
                <c:pt idx="666">
                  <c:v>-3211.8</c:v>
                </c:pt>
                <c:pt idx="667">
                  <c:v>-3291.6</c:v>
                </c:pt>
                <c:pt idx="668">
                  <c:v>-3382.2</c:v>
                </c:pt>
                <c:pt idx="669">
                  <c:v>-3493.8</c:v>
                </c:pt>
                <c:pt idx="670">
                  <c:v>-3623.9</c:v>
                </c:pt>
                <c:pt idx="671">
                  <c:v>-3756.1</c:v>
                </c:pt>
                <c:pt idx="672">
                  <c:v>-3889.7</c:v>
                </c:pt>
                <c:pt idx="673">
                  <c:v>-4015.7</c:v>
                </c:pt>
                <c:pt idx="674">
                  <c:v>-4124.1000000000004</c:v>
                </c:pt>
                <c:pt idx="675">
                  <c:v>-4219.6000000000004</c:v>
                </c:pt>
                <c:pt idx="676">
                  <c:v>-4303.2</c:v>
                </c:pt>
                <c:pt idx="677">
                  <c:v>-4389.2</c:v>
                </c:pt>
                <c:pt idx="678">
                  <c:v>-4479.1000000000004</c:v>
                </c:pt>
                <c:pt idx="679">
                  <c:v>-4588.5</c:v>
                </c:pt>
                <c:pt idx="680">
                  <c:v>-4722.7</c:v>
                </c:pt>
                <c:pt idx="681">
                  <c:v>-4863.6000000000004</c:v>
                </c:pt>
                <c:pt idx="682">
                  <c:v>-5004.8</c:v>
                </c:pt>
                <c:pt idx="683">
                  <c:v>-5144</c:v>
                </c:pt>
                <c:pt idx="684">
                  <c:v>-5256.7</c:v>
                </c:pt>
                <c:pt idx="685">
                  <c:v>-5341.3</c:v>
                </c:pt>
                <c:pt idx="686">
                  <c:v>-5390.8</c:v>
                </c:pt>
                <c:pt idx="687">
                  <c:v>-5426.4</c:v>
                </c:pt>
                <c:pt idx="688">
                  <c:v>-5465.9</c:v>
                </c:pt>
                <c:pt idx="689">
                  <c:v>-5524.2</c:v>
                </c:pt>
                <c:pt idx="690">
                  <c:v>-5604.5</c:v>
                </c:pt>
                <c:pt idx="691">
                  <c:v>-5706</c:v>
                </c:pt>
                <c:pt idx="692">
                  <c:v>-5833.5</c:v>
                </c:pt>
                <c:pt idx="693">
                  <c:v>-5950.9</c:v>
                </c:pt>
                <c:pt idx="694">
                  <c:v>-6038.1</c:v>
                </c:pt>
                <c:pt idx="695">
                  <c:v>-6107.6</c:v>
                </c:pt>
                <c:pt idx="696">
                  <c:v>-6153.7</c:v>
                </c:pt>
                <c:pt idx="697">
                  <c:v>-6196.3</c:v>
                </c:pt>
                <c:pt idx="698">
                  <c:v>-6240</c:v>
                </c:pt>
                <c:pt idx="699">
                  <c:v>-6290.9</c:v>
                </c:pt>
                <c:pt idx="700">
                  <c:v>-6340.9</c:v>
                </c:pt>
                <c:pt idx="701">
                  <c:v>-6401.1</c:v>
                </c:pt>
                <c:pt idx="702">
                  <c:v>-6479.3</c:v>
                </c:pt>
                <c:pt idx="703">
                  <c:v>-6567.5</c:v>
                </c:pt>
                <c:pt idx="704">
                  <c:v>-6657.7</c:v>
                </c:pt>
                <c:pt idx="705">
                  <c:v>-6740.6</c:v>
                </c:pt>
                <c:pt idx="706">
                  <c:v>-6813.7</c:v>
                </c:pt>
                <c:pt idx="707">
                  <c:v>-6892.2</c:v>
                </c:pt>
                <c:pt idx="708">
                  <c:v>-6964.9</c:v>
                </c:pt>
                <c:pt idx="709">
                  <c:v>-7031.7</c:v>
                </c:pt>
                <c:pt idx="710">
                  <c:v>-7099.7</c:v>
                </c:pt>
                <c:pt idx="711">
                  <c:v>-7156.5</c:v>
                </c:pt>
                <c:pt idx="712">
                  <c:v>-7199</c:v>
                </c:pt>
                <c:pt idx="713">
                  <c:v>-7215.3</c:v>
                </c:pt>
                <c:pt idx="714">
                  <c:v>-7215.6</c:v>
                </c:pt>
                <c:pt idx="715">
                  <c:v>-7224.7</c:v>
                </c:pt>
                <c:pt idx="716">
                  <c:v>-7246</c:v>
                </c:pt>
                <c:pt idx="717">
                  <c:v>-7303.9</c:v>
                </c:pt>
                <c:pt idx="718">
                  <c:v>-7408.3</c:v>
                </c:pt>
                <c:pt idx="719">
                  <c:v>-7552.8</c:v>
                </c:pt>
                <c:pt idx="720">
                  <c:v>-7701.7</c:v>
                </c:pt>
                <c:pt idx="721">
                  <c:v>-7815.2</c:v>
                </c:pt>
                <c:pt idx="722">
                  <c:v>-7874.1</c:v>
                </c:pt>
                <c:pt idx="723">
                  <c:v>-7887.1</c:v>
                </c:pt>
                <c:pt idx="724">
                  <c:v>-7866.2</c:v>
                </c:pt>
                <c:pt idx="725">
                  <c:v>-7822.7</c:v>
                </c:pt>
                <c:pt idx="726">
                  <c:v>-7763.1</c:v>
                </c:pt>
                <c:pt idx="727">
                  <c:v>-7716.4</c:v>
                </c:pt>
                <c:pt idx="728">
                  <c:v>-7701.4</c:v>
                </c:pt>
                <c:pt idx="729">
                  <c:v>-7719.4</c:v>
                </c:pt>
                <c:pt idx="730">
                  <c:v>-7783.3</c:v>
                </c:pt>
                <c:pt idx="731">
                  <c:v>-7873.4</c:v>
                </c:pt>
                <c:pt idx="732">
                  <c:v>-7964.4</c:v>
                </c:pt>
                <c:pt idx="733">
                  <c:v>-8016.5</c:v>
                </c:pt>
                <c:pt idx="734">
                  <c:v>-8048</c:v>
                </c:pt>
                <c:pt idx="735">
                  <c:v>-8053.6</c:v>
                </c:pt>
                <c:pt idx="736">
                  <c:v>-8029.7</c:v>
                </c:pt>
                <c:pt idx="737">
                  <c:v>-7981.5</c:v>
                </c:pt>
                <c:pt idx="738">
                  <c:v>-7937.4</c:v>
                </c:pt>
                <c:pt idx="739">
                  <c:v>-7910.3</c:v>
                </c:pt>
                <c:pt idx="740">
                  <c:v>-7907</c:v>
                </c:pt>
                <c:pt idx="741">
                  <c:v>-7899.1</c:v>
                </c:pt>
                <c:pt idx="742">
                  <c:v>-7870.2</c:v>
                </c:pt>
                <c:pt idx="743">
                  <c:v>-7844.1</c:v>
                </c:pt>
                <c:pt idx="744">
                  <c:v>-7845.8</c:v>
                </c:pt>
                <c:pt idx="745">
                  <c:v>-7868.9</c:v>
                </c:pt>
                <c:pt idx="746">
                  <c:v>-7886.2</c:v>
                </c:pt>
                <c:pt idx="747">
                  <c:v>-7892.6</c:v>
                </c:pt>
                <c:pt idx="748">
                  <c:v>-7870.5</c:v>
                </c:pt>
                <c:pt idx="749">
                  <c:v>-7814.7</c:v>
                </c:pt>
                <c:pt idx="750">
                  <c:v>-7732.1</c:v>
                </c:pt>
                <c:pt idx="751">
                  <c:v>-7617.5</c:v>
                </c:pt>
                <c:pt idx="752">
                  <c:v>-7485.4</c:v>
                </c:pt>
                <c:pt idx="753">
                  <c:v>-7341.4</c:v>
                </c:pt>
                <c:pt idx="754">
                  <c:v>-7179.4</c:v>
                </c:pt>
                <c:pt idx="755">
                  <c:v>-6991.3</c:v>
                </c:pt>
                <c:pt idx="756">
                  <c:v>-6770.9</c:v>
                </c:pt>
                <c:pt idx="757">
                  <c:v>-6513.1</c:v>
                </c:pt>
                <c:pt idx="758">
                  <c:v>-6205.8</c:v>
                </c:pt>
                <c:pt idx="759">
                  <c:v>-5842.5</c:v>
                </c:pt>
                <c:pt idx="760">
                  <c:v>-5432.6</c:v>
                </c:pt>
                <c:pt idx="761">
                  <c:v>-4982.3999999999996</c:v>
                </c:pt>
                <c:pt idx="762">
                  <c:v>-4537.7</c:v>
                </c:pt>
                <c:pt idx="763">
                  <c:v>-4102.3999999999996</c:v>
                </c:pt>
                <c:pt idx="764">
                  <c:v>-3673.7</c:v>
                </c:pt>
                <c:pt idx="765">
                  <c:v>-3249.9</c:v>
                </c:pt>
                <c:pt idx="766">
                  <c:v>-2835.7</c:v>
                </c:pt>
                <c:pt idx="767">
                  <c:v>-2449.9</c:v>
                </c:pt>
                <c:pt idx="768">
                  <c:v>-2090</c:v>
                </c:pt>
                <c:pt idx="769">
                  <c:v>-1753.9</c:v>
                </c:pt>
                <c:pt idx="770">
                  <c:v>-1444</c:v>
                </c:pt>
                <c:pt idx="771">
                  <c:v>-1157.5999999999999</c:v>
                </c:pt>
                <c:pt idx="772">
                  <c:v>-924.13</c:v>
                </c:pt>
                <c:pt idx="773">
                  <c:v>-741.56</c:v>
                </c:pt>
                <c:pt idx="774">
                  <c:v>-596.08000000000004</c:v>
                </c:pt>
                <c:pt idx="775">
                  <c:v>-471.52</c:v>
                </c:pt>
                <c:pt idx="776">
                  <c:v>-352.47</c:v>
                </c:pt>
                <c:pt idx="777">
                  <c:v>-250.37</c:v>
                </c:pt>
                <c:pt idx="778">
                  <c:v>-152.87</c:v>
                </c:pt>
                <c:pt idx="779">
                  <c:v>-70.754000000000005</c:v>
                </c:pt>
                <c:pt idx="780">
                  <c:v>4.5152999999999999</c:v>
                </c:pt>
                <c:pt idx="781">
                  <c:v>86.962000000000003</c:v>
                </c:pt>
                <c:pt idx="782">
                  <c:v>159.61000000000001</c:v>
                </c:pt>
                <c:pt idx="783">
                  <c:v>217.52</c:v>
                </c:pt>
                <c:pt idx="784">
                  <c:v>273.55</c:v>
                </c:pt>
                <c:pt idx="785">
                  <c:v>330.24</c:v>
                </c:pt>
                <c:pt idx="786">
                  <c:v>384.77</c:v>
                </c:pt>
                <c:pt idx="787">
                  <c:v>431.79</c:v>
                </c:pt>
                <c:pt idx="788">
                  <c:v>487.49</c:v>
                </c:pt>
                <c:pt idx="789">
                  <c:v>544.45000000000005</c:v>
                </c:pt>
                <c:pt idx="790">
                  <c:v>598.54999999999995</c:v>
                </c:pt>
                <c:pt idx="791">
                  <c:v>663.75</c:v>
                </c:pt>
                <c:pt idx="792">
                  <c:v>736.96</c:v>
                </c:pt>
                <c:pt idx="793">
                  <c:v>820.8</c:v>
                </c:pt>
                <c:pt idx="794">
                  <c:v>907.71</c:v>
                </c:pt>
                <c:pt idx="795">
                  <c:v>992.75</c:v>
                </c:pt>
                <c:pt idx="796">
                  <c:v>1073.9000000000001</c:v>
                </c:pt>
                <c:pt idx="797">
                  <c:v>1136.0999999999999</c:v>
                </c:pt>
                <c:pt idx="798">
                  <c:v>1198.3</c:v>
                </c:pt>
                <c:pt idx="799">
                  <c:v>1254.9000000000001</c:v>
                </c:pt>
                <c:pt idx="800">
                  <c:v>1293.5999999999999</c:v>
                </c:pt>
                <c:pt idx="801">
                  <c:v>1330.5</c:v>
                </c:pt>
                <c:pt idx="802">
                  <c:v>1363.6</c:v>
                </c:pt>
                <c:pt idx="803">
                  <c:v>1393.1</c:v>
                </c:pt>
                <c:pt idx="804">
                  <c:v>1421.5</c:v>
                </c:pt>
                <c:pt idx="805">
                  <c:v>1447.6</c:v>
                </c:pt>
                <c:pt idx="806">
                  <c:v>1476.4</c:v>
                </c:pt>
                <c:pt idx="807">
                  <c:v>1509.1</c:v>
                </c:pt>
                <c:pt idx="808">
                  <c:v>1563.6</c:v>
                </c:pt>
                <c:pt idx="809">
                  <c:v>1609.8</c:v>
                </c:pt>
                <c:pt idx="810">
                  <c:v>1642.1</c:v>
                </c:pt>
                <c:pt idx="811">
                  <c:v>1681.7</c:v>
                </c:pt>
                <c:pt idx="812">
                  <c:v>1726.6</c:v>
                </c:pt>
                <c:pt idx="813">
                  <c:v>1774.1</c:v>
                </c:pt>
                <c:pt idx="814">
                  <c:v>1819.2</c:v>
                </c:pt>
                <c:pt idx="815">
                  <c:v>1857</c:v>
                </c:pt>
                <c:pt idx="816">
                  <c:v>1912.4</c:v>
                </c:pt>
                <c:pt idx="817">
                  <c:v>1955.4</c:v>
                </c:pt>
                <c:pt idx="818">
                  <c:v>2006.9</c:v>
                </c:pt>
                <c:pt idx="819">
                  <c:v>2077.1</c:v>
                </c:pt>
                <c:pt idx="820">
                  <c:v>2143.8000000000002</c:v>
                </c:pt>
                <c:pt idx="821">
                  <c:v>2204.9</c:v>
                </c:pt>
                <c:pt idx="822">
                  <c:v>2263.9</c:v>
                </c:pt>
                <c:pt idx="823">
                  <c:v>2328.6999999999998</c:v>
                </c:pt>
                <c:pt idx="824">
                  <c:v>2389.6</c:v>
                </c:pt>
                <c:pt idx="825">
                  <c:v>2432.8000000000002</c:v>
                </c:pt>
                <c:pt idx="826">
                  <c:v>2471.8000000000002</c:v>
                </c:pt>
                <c:pt idx="827">
                  <c:v>2498</c:v>
                </c:pt>
                <c:pt idx="828">
                  <c:v>2536.3000000000002</c:v>
                </c:pt>
                <c:pt idx="829">
                  <c:v>2589.1</c:v>
                </c:pt>
                <c:pt idx="830">
                  <c:v>2644.2</c:v>
                </c:pt>
                <c:pt idx="831">
                  <c:v>2706.5</c:v>
                </c:pt>
                <c:pt idx="832">
                  <c:v>2805.8</c:v>
                </c:pt>
                <c:pt idx="833">
                  <c:v>2924.6</c:v>
                </c:pt>
                <c:pt idx="834">
                  <c:v>3038.3</c:v>
                </c:pt>
                <c:pt idx="835">
                  <c:v>3153</c:v>
                </c:pt>
                <c:pt idx="836">
                  <c:v>3278</c:v>
                </c:pt>
                <c:pt idx="837">
                  <c:v>3379.4</c:v>
                </c:pt>
                <c:pt idx="838">
                  <c:v>3457.9</c:v>
                </c:pt>
                <c:pt idx="839">
                  <c:v>3523</c:v>
                </c:pt>
                <c:pt idx="840">
                  <c:v>3575.1</c:v>
                </c:pt>
                <c:pt idx="841">
                  <c:v>3630.7</c:v>
                </c:pt>
                <c:pt idx="842">
                  <c:v>3670.5</c:v>
                </c:pt>
                <c:pt idx="843">
                  <c:v>3760.9</c:v>
                </c:pt>
                <c:pt idx="844">
                  <c:v>3865.8</c:v>
                </c:pt>
                <c:pt idx="845">
                  <c:v>3984.6</c:v>
                </c:pt>
                <c:pt idx="846">
                  <c:v>4105.7</c:v>
                </c:pt>
                <c:pt idx="847">
                  <c:v>4217.2</c:v>
                </c:pt>
                <c:pt idx="848">
                  <c:v>4303.5</c:v>
                </c:pt>
                <c:pt idx="849">
                  <c:v>4350.1000000000004</c:v>
                </c:pt>
                <c:pt idx="850">
                  <c:v>4364.6000000000004</c:v>
                </c:pt>
                <c:pt idx="851">
                  <c:v>4378.7</c:v>
                </c:pt>
                <c:pt idx="852">
                  <c:v>4397.1000000000004</c:v>
                </c:pt>
                <c:pt idx="853">
                  <c:v>4437.1000000000004</c:v>
                </c:pt>
                <c:pt idx="854">
                  <c:v>4502.6000000000004</c:v>
                </c:pt>
                <c:pt idx="855">
                  <c:v>4588.2</c:v>
                </c:pt>
                <c:pt idx="856">
                  <c:v>4685.3</c:v>
                </c:pt>
                <c:pt idx="857">
                  <c:v>4764.8999999999996</c:v>
                </c:pt>
                <c:pt idx="858">
                  <c:v>4828.5</c:v>
                </c:pt>
                <c:pt idx="859">
                  <c:v>4880.3</c:v>
                </c:pt>
                <c:pt idx="860">
                  <c:v>4916.3999999999996</c:v>
                </c:pt>
                <c:pt idx="861">
                  <c:v>4940.6000000000004</c:v>
                </c:pt>
                <c:pt idx="862">
                  <c:v>4961.3999999999996</c:v>
                </c:pt>
                <c:pt idx="863">
                  <c:v>5014.8</c:v>
                </c:pt>
                <c:pt idx="864">
                  <c:v>5103</c:v>
                </c:pt>
                <c:pt idx="865">
                  <c:v>5198.8</c:v>
                </c:pt>
                <c:pt idx="866">
                  <c:v>5303.6</c:v>
                </c:pt>
                <c:pt idx="867">
                  <c:v>5402.1</c:v>
                </c:pt>
                <c:pt idx="868">
                  <c:v>5478.3</c:v>
                </c:pt>
                <c:pt idx="869">
                  <c:v>5524.1</c:v>
                </c:pt>
                <c:pt idx="870">
                  <c:v>5543.9</c:v>
                </c:pt>
                <c:pt idx="871">
                  <c:v>5556.1</c:v>
                </c:pt>
                <c:pt idx="872">
                  <c:v>5568.8</c:v>
                </c:pt>
                <c:pt idx="873">
                  <c:v>5608.1</c:v>
                </c:pt>
                <c:pt idx="874">
                  <c:v>5675.8</c:v>
                </c:pt>
                <c:pt idx="875">
                  <c:v>5752.3</c:v>
                </c:pt>
                <c:pt idx="876">
                  <c:v>5836.9</c:v>
                </c:pt>
                <c:pt idx="877">
                  <c:v>5916.3</c:v>
                </c:pt>
                <c:pt idx="878">
                  <c:v>5989.6</c:v>
                </c:pt>
                <c:pt idx="879">
                  <c:v>6067.3</c:v>
                </c:pt>
                <c:pt idx="880">
                  <c:v>6131.5</c:v>
                </c:pt>
                <c:pt idx="881">
                  <c:v>6176.8</c:v>
                </c:pt>
                <c:pt idx="882">
                  <c:v>6193</c:v>
                </c:pt>
                <c:pt idx="883">
                  <c:v>6204.5</c:v>
                </c:pt>
                <c:pt idx="884">
                  <c:v>6218.6</c:v>
                </c:pt>
                <c:pt idx="885">
                  <c:v>6267.2</c:v>
                </c:pt>
                <c:pt idx="886">
                  <c:v>6339.4</c:v>
                </c:pt>
                <c:pt idx="887">
                  <c:v>6440.2</c:v>
                </c:pt>
                <c:pt idx="888">
                  <c:v>6576.4</c:v>
                </c:pt>
                <c:pt idx="889">
                  <c:v>6706.1</c:v>
                </c:pt>
                <c:pt idx="890">
                  <c:v>6812.3</c:v>
                </c:pt>
                <c:pt idx="891">
                  <c:v>6882.8</c:v>
                </c:pt>
                <c:pt idx="892">
                  <c:v>6898.1</c:v>
                </c:pt>
                <c:pt idx="893">
                  <c:v>6878.4</c:v>
                </c:pt>
                <c:pt idx="894">
                  <c:v>6849.2</c:v>
                </c:pt>
                <c:pt idx="895">
                  <c:v>6826.6</c:v>
                </c:pt>
                <c:pt idx="896">
                  <c:v>6824</c:v>
                </c:pt>
                <c:pt idx="897">
                  <c:v>6878.2</c:v>
                </c:pt>
                <c:pt idx="898">
                  <c:v>7005.1</c:v>
                </c:pt>
                <c:pt idx="899">
                  <c:v>7152.3</c:v>
                </c:pt>
                <c:pt idx="900">
                  <c:v>7275.8</c:v>
                </c:pt>
                <c:pt idx="901">
                  <c:v>7387</c:v>
                </c:pt>
                <c:pt idx="902">
                  <c:v>7464.4</c:v>
                </c:pt>
                <c:pt idx="903">
                  <c:v>7499.6</c:v>
                </c:pt>
                <c:pt idx="904">
                  <c:v>7489.6</c:v>
                </c:pt>
                <c:pt idx="905">
                  <c:v>7461.4</c:v>
                </c:pt>
                <c:pt idx="906">
                  <c:v>7463.3</c:v>
                </c:pt>
                <c:pt idx="907">
                  <c:v>7513.9</c:v>
                </c:pt>
                <c:pt idx="908">
                  <c:v>7587.6</c:v>
                </c:pt>
                <c:pt idx="909">
                  <c:v>7708.1</c:v>
                </c:pt>
                <c:pt idx="910">
                  <c:v>7848.7</c:v>
                </c:pt>
                <c:pt idx="911">
                  <c:v>7968.8</c:v>
                </c:pt>
                <c:pt idx="912">
                  <c:v>8032.9</c:v>
                </c:pt>
                <c:pt idx="913">
                  <c:v>8056.5</c:v>
                </c:pt>
                <c:pt idx="914">
                  <c:v>8058.4</c:v>
                </c:pt>
                <c:pt idx="915">
                  <c:v>8054.2</c:v>
                </c:pt>
                <c:pt idx="916">
                  <c:v>8029.8</c:v>
                </c:pt>
                <c:pt idx="917">
                  <c:v>8006.5</c:v>
                </c:pt>
                <c:pt idx="918">
                  <c:v>8035.7</c:v>
                </c:pt>
                <c:pt idx="919">
                  <c:v>8085.9</c:v>
                </c:pt>
                <c:pt idx="920">
                  <c:v>8128.2</c:v>
                </c:pt>
                <c:pt idx="921">
                  <c:v>8179.6</c:v>
                </c:pt>
                <c:pt idx="922">
                  <c:v>8217.2000000000007</c:v>
                </c:pt>
                <c:pt idx="923">
                  <c:v>8243.1</c:v>
                </c:pt>
                <c:pt idx="924">
                  <c:v>8266.2000000000007</c:v>
                </c:pt>
                <c:pt idx="925">
                  <c:v>8302.9</c:v>
                </c:pt>
                <c:pt idx="926">
                  <c:v>8327.9</c:v>
                </c:pt>
                <c:pt idx="927">
                  <c:v>8362.9</c:v>
                </c:pt>
                <c:pt idx="928">
                  <c:v>8419</c:v>
                </c:pt>
                <c:pt idx="929">
                  <c:v>8471.5</c:v>
                </c:pt>
                <c:pt idx="930">
                  <c:v>8531.6</c:v>
                </c:pt>
                <c:pt idx="931">
                  <c:v>8592.1</c:v>
                </c:pt>
                <c:pt idx="932">
                  <c:v>8628.1</c:v>
                </c:pt>
                <c:pt idx="933">
                  <c:v>8633.7999999999993</c:v>
                </c:pt>
                <c:pt idx="934">
                  <c:v>8607.2000000000007</c:v>
                </c:pt>
                <c:pt idx="935">
                  <c:v>8591.6</c:v>
                </c:pt>
                <c:pt idx="936">
                  <c:v>8608.5</c:v>
                </c:pt>
                <c:pt idx="937">
                  <c:v>8648.2000000000007</c:v>
                </c:pt>
                <c:pt idx="938">
                  <c:v>8691.9</c:v>
                </c:pt>
                <c:pt idx="939">
                  <c:v>8745.6</c:v>
                </c:pt>
                <c:pt idx="940">
                  <c:v>8802.7999999999993</c:v>
                </c:pt>
                <c:pt idx="941">
                  <c:v>8845.5</c:v>
                </c:pt>
                <c:pt idx="942">
                  <c:v>8852.5</c:v>
                </c:pt>
                <c:pt idx="943">
                  <c:v>8830.7000000000007</c:v>
                </c:pt>
                <c:pt idx="944">
                  <c:v>8807</c:v>
                </c:pt>
                <c:pt idx="945">
                  <c:v>8833.7999999999993</c:v>
                </c:pt>
                <c:pt idx="946">
                  <c:v>8908</c:v>
                </c:pt>
                <c:pt idx="947">
                  <c:v>9002</c:v>
                </c:pt>
                <c:pt idx="948">
                  <c:v>9110.9</c:v>
                </c:pt>
                <c:pt idx="949">
                  <c:v>9184.9</c:v>
                </c:pt>
                <c:pt idx="950">
                  <c:v>9197.2000000000007</c:v>
                </c:pt>
                <c:pt idx="951">
                  <c:v>9184.2000000000007</c:v>
                </c:pt>
                <c:pt idx="952">
                  <c:v>9173.9</c:v>
                </c:pt>
                <c:pt idx="953">
                  <c:v>9199.9</c:v>
                </c:pt>
                <c:pt idx="954">
                  <c:v>9224.2000000000007</c:v>
                </c:pt>
                <c:pt idx="955">
                  <c:v>9224.4</c:v>
                </c:pt>
                <c:pt idx="956">
                  <c:v>9230.7000000000007</c:v>
                </c:pt>
                <c:pt idx="957">
                  <c:v>9220.4</c:v>
                </c:pt>
                <c:pt idx="958">
                  <c:v>9201.2000000000007</c:v>
                </c:pt>
                <c:pt idx="959">
                  <c:v>9199.6</c:v>
                </c:pt>
                <c:pt idx="960">
                  <c:v>9185.7999999999993</c:v>
                </c:pt>
                <c:pt idx="961">
                  <c:v>9146.1</c:v>
                </c:pt>
                <c:pt idx="962">
                  <c:v>9045.4</c:v>
                </c:pt>
                <c:pt idx="963">
                  <c:v>8894.6</c:v>
                </c:pt>
                <c:pt idx="964">
                  <c:v>8737.2999999999993</c:v>
                </c:pt>
                <c:pt idx="965">
                  <c:v>8577.6</c:v>
                </c:pt>
                <c:pt idx="966">
                  <c:v>8387.7000000000007</c:v>
                </c:pt>
                <c:pt idx="967">
                  <c:v>8120.8</c:v>
                </c:pt>
                <c:pt idx="968">
                  <c:v>7786.6</c:v>
                </c:pt>
                <c:pt idx="969">
                  <c:v>7397.2</c:v>
                </c:pt>
                <c:pt idx="970">
                  <c:v>6969.2</c:v>
                </c:pt>
                <c:pt idx="971">
                  <c:v>6505</c:v>
                </c:pt>
                <c:pt idx="972">
                  <c:v>6009.6</c:v>
                </c:pt>
                <c:pt idx="973">
                  <c:v>5496.3</c:v>
                </c:pt>
                <c:pt idx="974">
                  <c:v>4985</c:v>
                </c:pt>
                <c:pt idx="975">
                  <c:v>4493.3999999999996</c:v>
                </c:pt>
                <c:pt idx="976">
                  <c:v>4025.4</c:v>
                </c:pt>
                <c:pt idx="977">
                  <c:v>3589.1</c:v>
                </c:pt>
                <c:pt idx="978">
                  <c:v>3175.6</c:v>
                </c:pt>
                <c:pt idx="979">
                  <c:v>2790.5</c:v>
                </c:pt>
                <c:pt idx="980">
                  <c:v>2435.1</c:v>
                </c:pt>
                <c:pt idx="981">
                  <c:v>2118.9</c:v>
                </c:pt>
                <c:pt idx="982">
                  <c:v>1842.2</c:v>
                </c:pt>
                <c:pt idx="983">
                  <c:v>1600.4</c:v>
                </c:pt>
                <c:pt idx="984">
                  <c:v>1389.7</c:v>
                </c:pt>
                <c:pt idx="985">
                  <c:v>1196.7</c:v>
                </c:pt>
                <c:pt idx="986">
                  <c:v>1037</c:v>
                </c:pt>
                <c:pt idx="987">
                  <c:v>900.43</c:v>
                </c:pt>
                <c:pt idx="988">
                  <c:v>788.71</c:v>
                </c:pt>
                <c:pt idx="989">
                  <c:v>691.09</c:v>
                </c:pt>
                <c:pt idx="990">
                  <c:v>606.16999999999996</c:v>
                </c:pt>
                <c:pt idx="991">
                  <c:v>543.41999999999996</c:v>
                </c:pt>
                <c:pt idx="992">
                  <c:v>486.98</c:v>
                </c:pt>
                <c:pt idx="993">
                  <c:v>440.74</c:v>
                </c:pt>
                <c:pt idx="994">
                  <c:v>388.97</c:v>
                </c:pt>
                <c:pt idx="995">
                  <c:v>328.69</c:v>
                </c:pt>
                <c:pt idx="996">
                  <c:v>272.95999999999998</c:v>
                </c:pt>
                <c:pt idx="997">
                  <c:v>225.09</c:v>
                </c:pt>
                <c:pt idx="998">
                  <c:v>203.51</c:v>
                </c:pt>
                <c:pt idx="999">
                  <c:v>183.26</c:v>
                </c:pt>
                <c:pt idx="1000">
                  <c:v>164.67</c:v>
                </c:pt>
                <c:pt idx="1001">
                  <c:v>139.16</c:v>
                </c:pt>
                <c:pt idx="1002">
                  <c:v>116.08</c:v>
                </c:pt>
                <c:pt idx="1003">
                  <c:v>93.655000000000001</c:v>
                </c:pt>
                <c:pt idx="1004">
                  <c:v>75.277000000000001</c:v>
                </c:pt>
                <c:pt idx="1005">
                  <c:v>50.856999999999999</c:v>
                </c:pt>
                <c:pt idx="1006">
                  <c:v>27.457999999999998</c:v>
                </c:pt>
                <c:pt idx="1007">
                  <c:v>2.4521000000000002</c:v>
                </c:pt>
                <c:pt idx="1008">
                  <c:v>-25.274000000000001</c:v>
                </c:pt>
                <c:pt idx="1009">
                  <c:v>-55.6</c:v>
                </c:pt>
                <c:pt idx="1010">
                  <c:v>-99.655000000000001</c:v>
                </c:pt>
                <c:pt idx="1011">
                  <c:v>-147.83000000000001</c:v>
                </c:pt>
                <c:pt idx="1012">
                  <c:v>-202.78</c:v>
                </c:pt>
                <c:pt idx="1013">
                  <c:v>-254.98</c:v>
                </c:pt>
                <c:pt idx="1014">
                  <c:v>-315.54000000000002</c:v>
                </c:pt>
                <c:pt idx="1015">
                  <c:v>-380.2</c:v>
                </c:pt>
                <c:pt idx="1016">
                  <c:v>-439.06</c:v>
                </c:pt>
                <c:pt idx="1017">
                  <c:v>-503.23</c:v>
                </c:pt>
                <c:pt idx="1018">
                  <c:v>-558.87</c:v>
                </c:pt>
                <c:pt idx="1019">
                  <c:v>-609.41</c:v>
                </c:pt>
                <c:pt idx="1020">
                  <c:v>-665.19</c:v>
                </c:pt>
                <c:pt idx="1021">
                  <c:v>-712</c:v>
                </c:pt>
                <c:pt idx="1022">
                  <c:v>-769.56</c:v>
                </c:pt>
                <c:pt idx="1023">
                  <c:v>-827.65</c:v>
                </c:pt>
                <c:pt idx="1024">
                  <c:v>-895.13</c:v>
                </c:pt>
                <c:pt idx="1025">
                  <c:v>-969.57</c:v>
                </c:pt>
                <c:pt idx="1026">
                  <c:v>-1044.5999999999999</c:v>
                </c:pt>
                <c:pt idx="1027">
                  <c:v>-1129.8</c:v>
                </c:pt>
                <c:pt idx="1028">
                  <c:v>-1216.9000000000001</c:v>
                </c:pt>
                <c:pt idx="1029">
                  <c:v>-1299.2</c:v>
                </c:pt>
                <c:pt idx="1030">
                  <c:v>-1388.5</c:v>
                </c:pt>
                <c:pt idx="1031">
                  <c:v>-1487.9</c:v>
                </c:pt>
                <c:pt idx="1032">
                  <c:v>-1595.6</c:v>
                </c:pt>
                <c:pt idx="1033">
                  <c:v>-1699.3</c:v>
                </c:pt>
                <c:pt idx="1034">
                  <c:v>-1800.5</c:v>
                </c:pt>
                <c:pt idx="1035">
                  <c:v>-1908.8</c:v>
                </c:pt>
                <c:pt idx="1036">
                  <c:v>-2016.7</c:v>
                </c:pt>
                <c:pt idx="1037">
                  <c:v>-2132.1999999999998</c:v>
                </c:pt>
                <c:pt idx="1038">
                  <c:v>-2252.1</c:v>
                </c:pt>
                <c:pt idx="1039">
                  <c:v>-2364.4</c:v>
                </c:pt>
                <c:pt idx="1040">
                  <c:v>-2473.3000000000002</c:v>
                </c:pt>
                <c:pt idx="1041">
                  <c:v>-2567.4</c:v>
                </c:pt>
                <c:pt idx="1042">
                  <c:v>-2666.2</c:v>
                </c:pt>
                <c:pt idx="1043">
                  <c:v>-2761.6</c:v>
                </c:pt>
                <c:pt idx="1044">
                  <c:v>-2853.5</c:v>
                </c:pt>
                <c:pt idx="1045">
                  <c:v>-2943.4</c:v>
                </c:pt>
                <c:pt idx="1046">
                  <c:v>-3033.2</c:v>
                </c:pt>
                <c:pt idx="1047">
                  <c:v>-3134.2</c:v>
                </c:pt>
                <c:pt idx="1048">
                  <c:v>-3253.7</c:v>
                </c:pt>
                <c:pt idx="1049">
                  <c:v>-3387.3</c:v>
                </c:pt>
                <c:pt idx="1050">
                  <c:v>-3531.4</c:v>
                </c:pt>
                <c:pt idx="1051">
                  <c:v>-3661.6</c:v>
                </c:pt>
                <c:pt idx="1052">
                  <c:v>-3782.4</c:v>
                </c:pt>
                <c:pt idx="1053">
                  <c:v>-3890.8</c:v>
                </c:pt>
                <c:pt idx="1054">
                  <c:v>-3991.7</c:v>
                </c:pt>
                <c:pt idx="1055">
                  <c:v>-4093.6</c:v>
                </c:pt>
                <c:pt idx="1056">
                  <c:v>-4186.5</c:v>
                </c:pt>
                <c:pt idx="1057">
                  <c:v>-4280.8</c:v>
                </c:pt>
                <c:pt idx="1058">
                  <c:v>-4372.8</c:v>
                </c:pt>
                <c:pt idx="1059">
                  <c:v>-4462.5</c:v>
                </c:pt>
                <c:pt idx="1060">
                  <c:v>-4542.8</c:v>
                </c:pt>
                <c:pt idx="1061">
                  <c:v>-4614.8</c:v>
                </c:pt>
                <c:pt idx="1062">
                  <c:v>-4701.6000000000004</c:v>
                </c:pt>
                <c:pt idx="1063">
                  <c:v>-4787</c:v>
                </c:pt>
                <c:pt idx="1064">
                  <c:v>-4887.7</c:v>
                </c:pt>
                <c:pt idx="1065">
                  <c:v>-4994.3</c:v>
                </c:pt>
                <c:pt idx="1066">
                  <c:v>-5108.3999999999996</c:v>
                </c:pt>
                <c:pt idx="1067">
                  <c:v>-5227.3999999999996</c:v>
                </c:pt>
                <c:pt idx="1068">
                  <c:v>-5328.9</c:v>
                </c:pt>
                <c:pt idx="1069">
                  <c:v>-5420.7</c:v>
                </c:pt>
                <c:pt idx="1070">
                  <c:v>-5501</c:v>
                </c:pt>
                <c:pt idx="1071">
                  <c:v>-5571.9</c:v>
                </c:pt>
                <c:pt idx="1072">
                  <c:v>-5652.4</c:v>
                </c:pt>
                <c:pt idx="1073">
                  <c:v>-5743.4</c:v>
                </c:pt>
                <c:pt idx="1074">
                  <c:v>-5852.6</c:v>
                </c:pt>
                <c:pt idx="1075">
                  <c:v>-5978</c:v>
                </c:pt>
                <c:pt idx="1076">
                  <c:v>-6095.9</c:v>
                </c:pt>
                <c:pt idx="1077">
                  <c:v>-6205.8</c:v>
                </c:pt>
                <c:pt idx="1078">
                  <c:v>-6298.4</c:v>
                </c:pt>
                <c:pt idx="1079">
                  <c:v>-6362.8</c:v>
                </c:pt>
                <c:pt idx="1080">
                  <c:v>-6407.3</c:v>
                </c:pt>
                <c:pt idx="1081">
                  <c:v>-6429.8</c:v>
                </c:pt>
                <c:pt idx="1082">
                  <c:v>-6447.4</c:v>
                </c:pt>
                <c:pt idx="1083">
                  <c:v>-6472.2</c:v>
                </c:pt>
                <c:pt idx="1084">
                  <c:v>-6523.2</c:v>
                </c:pt>
                <c:pt idx="1085">
                  <c:v>-6592.3</c:v>
                </c:pt>
                <c:pt idx="1086">
                  <c:v>-6672.4</c:v>
                </c:pt>
                <c:pt idx="1087">
                  <c:v>-6775.5</c:v>
                </c:pt>
                <c:pt idx="1088">
                  <c:v>-6883</c:v>
                </c:pt>
                <c:pt idx="1089">
                  <c:v>-6981</c:v>
                </c:pt>
                <c:pt idx="1090">
                  <c:v>-7061.4</c:v>
                </c:pt>
                <c:pt idx="1091">
                  <c:v>-7115.6</c:v>
                </c:pt>
                <c:pt idx="1092">
                  <c:v>-7154.8</c:v>
                </c:pt>
                <c:pt idx="1093">
                  <c:v>-7188.7</c:v>
                </c:pt>
                <c:pt idx="1094">
                  <c:v>-7225</c:v>
                </c:pt>
                <c:pt idx="1095">
                  <c:v>-7277.3</c:v>
                </c:pt>
                <c:pt idx="1096">
                  <c:v>-7335.7</c:v>
                </c:pt>
                <c:pt idx="1097">
                  <c:v>-7389.1</c:v>
                </c:pt>
                <c:pt idx="1098">
                  <c:v>-7420.5</c:v>
                </c:pt>
                <c:pt idx="1099">
                  <c:v>-7445.1</c:v>
                </c:pt>
                <c:pt idx="1100">
                  <c:v>-7477</c:v>
                </c:pt>
                <c:pt idx="1101">
                  <c:v>-7523.2</c:v>
                </c:pt>
                <c:pt idx="1102">
                  <c:v>-7581.6</c:v>
                </c:pt>
                <c:pt idx="1103">
                  <c:v>-7644.1</c:v>
                </c:pt>
                <c:pt idx="1104">
                  <c:v>-7696.2</c:v>
                </c:pt>
                <c:pt idx="1105">
                  <c:v>-7747</c:v>
                </c:pt>
                <c:pt idx="1106">
                  <c:v>-7803</c:v>
                </c:pt>
                <c:pt idx="1107">
                  <c:v>-7875.9</c:v>
                </c:pt>
                <c:pt idx="1108">
                  <c:v>-7944</c:v>
                </c:pt>
                <c:pt idx="1109">
                  <c:v>-7997.5</c:v>
                </c:pt>
                <c:pt idx="1110">
                  <c:v>-8032.8</c:v>
                </c:pt>
                <c:pt idx="1111">
                  <c:v>-8047.9</c:v>
                </c:pt>
                <c:pt idx="1112">
                  <c:v>-8058.2</c:v>
                </c:pt>
                <c:pt idx="1113">
                  <c:v>-8076</c:v>
                </c:pt>
                <c:pt idx="1114">
                  <c:v>-8103.9</c:v>
                </c:pt>
                <c:pt idx="1115">
                  <c:v>-8160.4</c:v>
                </c:pt>
                <c:pt idx="1116">
                  <c:v>-8224.4</c:v>
                </c:pt>
                <c:pt idx="1117">
                  <c:v>-8288.6</c:v>
                </c:pt>
                <c:pt idx="1118">
                  <c:v>-8333.9</c:v>
                </c:pt>
                <c:pt idx="1119">
                  <c:v>-8360.1</c:v>
                </c:pt>
                <c:pt idx="1120">
                  <c:v>-8377.7999999999993</c:v>
                </c:pt>
                <c:pt idx="1121">
                  <c:v>-8384.4</c:v>
                </c:pt>
                <c:pt idx="1122">
                  <c:v>-8394.6</c:v>
                </c:pt>
                <c:pt idx="1123">
                  <c:v>-8393.1</c:v>
                </c:pt>
                <c:pt idx="1124">
                  <c:v>-8403.9</c:v>
                </c:pt>
                <c:pt idx="1125">
                  <c:v>-8422.4</c:v>
                </c:pt>
                <c:pt idx="1126">
                  <c:v>-8431.1</c:v>
                </c:pt>
                <c:pt idx="1127">
                  <c:v>-8449.1</c:v>
                </c:pt>
                <c:pt idx="1128">
                  <c:v>-8463.6</c:v>
                </c:pt>
                <c:pt idx="1129">
                  <c:v>-8470.1</c:v>
                </c:pt>
                <c:pt idx="1130">
                  <c:v>-8474.1</c:v>
                </c:pt>
                <c:pt idx="1131">
                  <c:v>-8452.2000000000007</c:v>
                </c:pt>
                <c:pt idx="1132">
                  <c:v>-8384.6</c:v>
                </c:pt>
                <c:pt idx="1133">
                  <c:v>-8290.5</c:v>
                </c:pt>
                <c:pt idx="1134">
                  <c:v>-8192.4</c:v>
                </c:pt>
                <c:pt idx="1135">
                  <c:v>-8109.9</c:v>
                </c:pt>
                <c:pt idx="1136">
                  <c:v>-8065.4</c:v>
                </c:pt>
                <c:pt idx="1137">
                  <c:v>-8067.3</c:v>
                </c:pt>
                <c:pt idx="1138">
                  <c:v>-8097.4</c:v>
                </c:pt>
                <c:pt idx="1139">
                  <c:v>-8130.5</c:v>
                </c:pt>
                <c:pt idx="1140">
                  <c:v>-8151.6</c:v>
                </c:pt>
                <c:pt idx="1141">
                  <c:v>-8168.5</c:v>
                </c:pt>
                <c:pt idx="1142">
                  <c:v>-8171.6</c:v>
                </c:pt>
                <c:pt idx="1143">
                  <c:v>-8147.6</c:v>
                </c:pt>
                <c:pt idx="1144">
                  <c:v>-8105</c:v>
                </c:pt>
                <c:pt idx="1145">
                  <c:v>-8052.9</c:v>
                </c:pt>
                <c:pt idx="1146">
                  <c:v>-7992.4</c:v>
                </c:pt>
                <c:pt idx="1147">
                  <c:v>-7944.6</c:v>
                </c:pt>
                <c:pt idx="1148">
                  <c:v>-7881.7</c:v>
                </c:pt>
                <c:pt idx="1149">
                  <c:v>-7795.5</c:v>
                </c:pt>
                <c:pt idx="1150">
                  <c:v>-7694.2</c:v>
                </c:pt>
                <c:pt idx="1151">
                  <c:v>-7561.1</c:v>
                </c:pt>
                <c:pt idx="1152">
                  <c:v>-7398.6</c:v>
                </c:pt>
                <c:pt idx="1153">
                  <c:v>-7199.2</c:v>
                </c:pt>
                <c:pt idx="1154">
                  <c:v>-6970</c:v>
                </c:pt>
                <c:pt idx="1155">
                  <c:v>-6729.3</c:v>
                </c:pt>
                <c:pt idx="1156">
                  <c:v>-6483.3</c:v>
                </c:pt>
                <c:pt idx="1157">
                  <c:v>-6240.3</c:v>
                </c:pt>
                <c:pt idx="1158">
                  <c:v>-5989.6</c:v>
                </c:pt>
                <c:pt idx="1159">
                  <c:v>-5730.2</c:v>
                </c:pt>
                <c:pt idx="1160">
                  <c:v>-5443.1</c:v>
                </c:pt>
                <c:pt idx="1161">
                  <c:v>-5118.1000000000004</c:v>
                </c:pt>
                <c:pt idx="1162">
                  <c:v>-4782.1000000000004</c:v>
                </c:pt>
                <c:pt idx="1163">
                  <c:v>-4437.8999999999996</c:v>
                </c:pt>
                <c:pt idx="1164">
                  <c:v>-4097.3</c:v>
                </c:pt>
                <c:pt idx="1165">
                  <c:v>-3764.4</c:v>
                </c:pt>
                <c:pt idx="1166">
                  <c:v>-3435.9</c:v>
                </c:pt>
                <c:pt idx="1167">
                  <c:v>-3138.8</c:v>
                </c:pt>
                <c:pt idx="1168">
                  <c:v>-2870.5</c:v>
                </c:pt>
                <c:pt idx="1169">
                  <c:v>-2621.5</c:v>
                </c:pt>
                <c:pt idx="1170">
                  <c:v>-2396.4</c:v>
                </c:pt>
                <c:pt idx="1171">
                  <c:v>-2189.5</c:v>
                </c:pt>
                <c:pt idx="1172">
                  <c:v>-2016.8</c:v>
                </c:pt>
                <c:pt idx="1173">
                  <c:v>-1853.6</c:v>
                </c:pt>
                <c:pt idx="1174">
                  <c:v>-1691.4</c:v>
                </c:pt>
                <c:pt idx="1175">
                  <c:v>-1537.5</c:v>
                </c:pt>
                <c:pt idx="1176">
                  <c:v>-1385.1</c:v>
                </c:pt>
                <c:pt idx="1177">
                  <c:v>-1244.0999999999999</c:v>
                </c:pt>
                <c:pt idx="1178">
                  <c:v>-1102.0999999999999</c:v>
                </c:pt>
                <c:pt idx="1179">
                  <c:v>-970.7</c:v>
                </c:pt>
                <c:pt idx="1180">
                  <c:v>-856.09</c:v>
                </c:pt>
                <c:pt idx="1181">
                  <c:v>-758.65</c:v>
                </c:pt>
                <c:pt idx="1182">
                  <c:v>-696.09</c:v>
                </c:pt>
                <c:pt idx="1183">
                  <c:v>-632.98</c:v>
                </c:pt>
                <c:pt idx="1184">
                  <c:v>-571.38</c:v>
                </c:pt>
                <c:pt idx="1185">
                  <c:v>-524.29</c:v>
                </c:pt>
                <c:pt idx="1186">
                  <c:v>-477.9</c:v>
                </c:pt>
                <c:pt idx="1187">
                  <c:v>-436.19</c:v>
                </c:pt>
                <c:pt idx="1188">
                  <c:v>-385.48</c:v>
                </c:pt>
                <c:pt idx="1189">
                  <c:v>-341.89</c:v>
                </c:pt>
                <c:pt idx="1190">
                  <c:v>-300.43</c:v>
                </c:pt>
                <c:pt idx="1191">
                  <c:v>-256.45999999999998</c:v>
                </c:pt>
                <c:pt idx="1192">
                  <c:v>-216.71</c:v>
                </c:pt>
                <c:pt idx="1193">
                  <c:v>-183.27</c:v>
                </c:pt>
                <c:pt idx="1194">
                  <c:v>-153.94</c:v>
                </c:pt>
                <c:pt idx="1195">
                  <c:v>-129.69999999999999</c:v>
                </c:pt>
                <c:pt idx="1196">
                  <c:v>-102.84</c:v>
                </c:pt>
                <c:pt idx="1197">
                  <c:v>-84.899000000000001</c:v>
                </c:pt>
                <c:pt idx="1198">
                  <c:v>-61.043999999999997</c:v>
                </c:pt>
                <c:pt idx="1199">
                  <c:v>-42.662999999999997</c:v>
                </c:pt>
                <c:pt idx="1200">
                  <c:v>-27.556000000000001</c:v>
                </c:pt>
                <c:pt idx="1201">
                  <c:v>3.1415000000000002</c:v>
                </c:pt>
                <c:pt idx="1202">
                  <c:v>28.942</c:v>
                </c:pt>
                <c:pt idx="1203">
                  <c:v>52.189</c:v>
                </c:pt>
                <c:pt idx="1204">
                  <c:v>78.685000000000002</c:v>
                </c:pt>
                <c:pt idx="1205">
                  <c:v>102.28</c:v>
                </c:pt>
                <c:pt idx="1206">
                  <c:v>127.64</c:v>
                </c:pt>
                <c:pt idx="1207">
                  <c:v>141.44</c:v>
                </c:pt>
                <c:pt idx="1208">
                  <c:v>148.69999999999999</c:v>
                </c:pt>
                <c:pt idx="1209">
                  <c:v>151.11000000000001</c:v>
                </c:pt>
                <c:pt idx="1210">
                  <c:v>153.19</c:v>
                </c:pt>
                <c:pt idx="1211">
                  <c:v>161.38</c:v>
                </c:pt>
                <c:pt idx="1212">
                  <c:v>166</c:v>
                </c:pt>
                <c:pt idx="1213">
                  <c:v>176.24</c:v>
                </c:pt>
                <c:pt idx="1214">
                  <c:v>181.96</c:v>
                </c:pt>
                <c:pt idx="1215">
                  <c:v>180.78</c:v>
                </c:pt>
                <c:pt idx="1216">
                  <c:v>182.98</c:v>
                </c:pt>
                <c:pt idx="1217">
                  <c:v>178.39</c:v>
                </c:pt>
                <c:pt idx="1218">
                  <c:v>172.16</c:v>
                </c:pt>
                <c:pt idx="1219">
                  <c:v>161.69999999999999</c:v>
                </c:pt>
                <c:pt idx="1220">
                  <c:v>156.32</c:v>
                </c:pt>
                <c:pt idx="1221">
                  <c:v>167.47</c:v>
                </c:pt>
                <c:pt idx="1222">
                  <c:v>178.42</c:v>
                </c:pt>
                <c:pt idx="1223">
                  <c:v>195.48</c:v>
                </c:pt>
                <c:pt idx="1224">
                  <c:v>208.01</c:v>
                </c:pt>
                <c:pt idx="1225">
                  <c:v>217.62</c:v>
                </c:pt>
                <c:pt idx="1226">
                  <c:v>224.86</c:v>
                </c:pt>
                <c:pt idx="1227">
                  <c:v>232.92</c:v>
                </c:pt>
                <c:pt idx="1228">
                  <c:v>238.79</c:v>
                </c:pt>
                <c:pt idx="1229">
                  <c:v>248.96</c:v>
                </c:pt>
                <c:pt idx="1230">
                  <c:v>254.08</c:v>
                </c:pt>
                <c:pt idx="1231">
                  <c:v>268.82</c:v>
                </c:pt>
                <c:pt idx="1232">
                  <c:v>277.25</c:v>
                </c:pt>
                <c:pt idx="1233">
                  <c:v>287.77999999999997</c:v>
                </c:pt>
                <c:pt idx="1234">
                  <c:v>299.3</c:v>
                </c:pt>
                <c:pt idx="1235">
                  <c:v>308.10000000000002</c:v>
                </c:pt>
                <c:pt idx="1236">
                  <c:v>316.06</c:v>
                </c:pt>
                <c:pt idx="1237">
                  <c:v>323.27</c:v>
                </c:pt>
                <c:pt idx="1238">
                  <c:v>332.09</c:v>
                </c:pt>
                <c:pt idx="1239">
                  <c:v>335.68</c:v>
                </c:pt>
                <c:pt idx="1240">
                  <c:v>340.85</c:v>
                </c:pt>
                <c:pt idx="1241">
                  <c:v>348.45</c:v>
                </c:pt>
                <c:pt idx="1242">
                  <c:v>359.92</c:v>
                </c:pt>
                <c:pt idx="1243">
                  <c:v>375.09</c:v>
                </c:pt>
                <c:pt idx="1244">
                  <c:v>386.16</c:v>
                </c:pt>
                <c:pt idx="1245">
                  <c:v>395.27</c:v>
                </c:pt>
                <c:pt idx="1246">
                  <c:v>405.89</c:v>
                </c:pt>
                <c:pt idx="1247">
                  <c:v>415.41</c:v>
                </c:pt>
                <c:pt idx="1248">
                  <c:v>427.36</c:v>
                </c:pt>
                <c:pt idx="1249">
                  <c:v>443.22</c:v>
                </c:pt>
                <c:pt idx="1250">
                  <c:v>456.89</c:v>
                </c:pt>
                <c:pt idx="1251">
                  <c:v>475.34</c:v>
                </c:pt>
                <c:pt idx="1252">
                  <c:v>481.7</c:v>
                </c:pt>
                <c:pt idx="1253">
                  <c:v>492.96</c:v>
                </c:pt>
                <c:pt idx="1254">
                  <c:v>506.44</c:v>
                </c:pt>
                <c:pt idx="1255">
                  <c:v>517.52</c:v>
                </c:pt>
                <c:pt idx="1256">
                  <c:v>532.67999999999995</c:v>
                </c:pt>
                <c:pt idx="1257">
                  <c:v>545.79999999999995</c:v>
                </c:pt>
                <c:pt idx="1258">
                  <c:v>565.74</c:v>
                </c:pt>
                <c:pt idx="1259">
                  <c:v>583.09</c:v>
                </c:pt>
                <c:pt idx="1260">
                  <c:v>593.57000000000005</c:v>
                </c:pt>
                <c:pt idx="1261">
                  <c:v>604.36</c:v>
                </c:pt>
                <c:pt idx="1262">
                  <c:v>607.30999999999995</c:v>
                </c:pt>
                <c:pt idx="1263">
                  <c:v>608.94000000000005</c:v>
                </c:pt>
                <c:pt idx="1264">
                  <c:v>609.86</c:v>
                </c:pt>
                <c:pt idx="1265">
                  <c:v>617.77</c:v>
                </c:pt>
                <c:pt idx="1266">
                  <c:v>629.97</c:v>
                </c:pt>
                <c:pt idx="1267">
                  <c:v>635.27</c:v>
                </c:pt>
                <c:pt idx="1268">
                  <c:v>645.09</c:v>
                </c:pt>
                <c:pt idx="1269">
                  <c:v>663.07</c:v>
                </c:pt>
                <c:pt idx="1270">
                  <c:v>694.11</c:v>
                </c:pt>
                <c:pt idx="1271">
                  <c:v>737.51</c:v>
                </c:pt>
                <c:pt idx="1272">
                  <c:v>771.42</c:v>
                </c:pt>
                <c:pt idx="1273">
                  <c:v>807.12</c:v>
                </c:pt>
                <c:pt idx="1274">
                  <c:v>841.49</c:v>
                </c:pt>
                <c:pt idx="1275">
                  <c:v>876.31</c:v>
                </c:pt>
                <c:pt idx="1276">
                  <c:v>927.49</c:v>
                </c:pt>
                <c:pt idx="1277">
                  <c:v>973.86</c:v>
                </c:pt>
                <c:pt idx="1278">
                  <c:v>1017.9</c:v>
                </c:pt>
                <c:pt idx="1279">
                  <c:v>1056.7</c:v>
                </c:pt>
                <c:pt idx="1280">
                  <c:v>1096.0999999999999</c:v>
                </c:pt>
                <c:pt idx="1281">
                  <c:v>1132.3</c:v>
                </c:pt>
                <c:pt idx="1282">
                  <c:v>1194.3</c:v>
                </c:pt>
                <c:pt idx="1283">
                  <c:v>1267.7</c:v>
                </c:pt>
                <c:pt idx="1284">
                  <c:v>1327.4</c:v>
                </c:pt>
                <c:pt idx="1285">
                  <c:v>1384.4</c:v>
                </c:pt>
                <c:pt idx="1286">
                  <c:v>1448.2</c:v>
                </c:pt>
                <c:pt idx="1287">
                  <c:v>1510.2</c:v>
                </c:pt>
                <c:pt idx="1288">
                  <c:v>1582.5</c:v>
                </c:pt>
                <c:pt idx="1289">
                  <c:v>1671.7</c:v>
                </c:pt>
                <c:pt idx="1290">
                  <c:v>1753.2</c:v>
                </c:pt>
                <c:pt idx="1291">
                  <c:v>1841.1</c:v>
                </c:pt>
                <c:pt idx="1292">
                  <c:v>1927.9</c:v>
                </c:pt>
                <c:pt idx="1293">
                  <c:v>2027.2</c:v>
                </c:pt>
                <c:pt idx="1294">
                  <c:v>2128.1</c:v>
                </c:pt>
                <c:pt idx="1295">
                  <c:v>2234.5</c:v>
                </c:pt>
                <c:pt idx="1296">
                  <c:v>2353.5</c:v>
                </c:pt>
                <c:pt idx="1297">
                  <c:v>2462.8000000000002</c:v>
                </c:pt>
                <c:pt idx="1298">
                  <c:v>2575</c:v>
                </c:pt>
                <c:pt idx="1299">
                  <c:v>2685.8</c:v>
                </c:pt>
                <c:pt idx="1300">
                  <c:v>2800.1</c:v>
                </c:pt>
                <c:pt idx="1301">
                  <c:v>2931</c:v>
                </c:pt>
                <c:pt idx="1302">
                  <c:v>3062.6</c:v>
                </c:pt>
                <c:pt idx="1303">
                  <c:v>3206.8</c:v>
                </c:pt>
                <c:pt idx="1304">
                  <c:v>3347.6</c:v>
                </c:pt>
                <c:pt idx="1305">
                  <c:v>3475.6</c:v>
                </c:pt>
                <c:pt idx="1306">
                  <c:v>3594</c:v>
                </c:pt>
                <c:pt idx="1307">
                  <c:v>3716.5</c:v>
                </c:pt>
                <c:pt idx="1308">
                  <c:v>3843.4</c:v>
                </c:pt>
                <c:pt idx="1309">
                  <c:v>3961.5</c:v>
                </c:pt>
                <c:pt idx="1310">
                  <c:v>4079.4</c:v>
                </c:pt>
                <c:pt idx="1311">
                  <c:v>4210.1000000000004</c:v>
                </c:pt>
                <c:pt idx="1312">
                  <c:v>4344.3999999999996</c:v>
                </c:pt>
                <c:pt idx="1313">
                  <c:v>4487.5</c:v>
                </c:pt>
                <c:pt idx="1314">
                  <c:v>4618.8999999999996</c:v>
                </c:pt>
                <c:pt idx="1315">
                  <c:v>4766</c:v>
                </c:pt>
                <c:pt idx="1316">
                  <c:v>4915.5</c:v>
                </c:pt>
                <c:pt idx="1317">
                  <c:v>5050.2</c:v>
                </c:pt>
                <c:pt idx="1318">
                  <c:v>5178.6000000000004</c:v>
                </c:pt>
                <c:pt idx="1319">
                  <c:v>5318.1</c:v>
                </c:pt>
                <c:pt idx="1320">
                  <c:v>5468.6</c:v>
                </c:pt>
                <c:pt idx="1321">
                  <c:v>5628</c:v>
                </c:pt>
                <c:pt idx="1322">
                  <c:v>5789.1</c:v>
                </c:pt>
                <c:pt idx="1323">
                  <c:v>5958.1</c:v>
                </c:pt>
                <c:pt idx="1324">
                  <c:v>6108.1</c:v>
                </c:pt>
                <c:pt idx="1325">
                  <c:v>6221.3</c:v>
                </c:pt>
                <c:pt idx="1326">
                  <c:v>6310.2</c:v>
                </c:pt>
                <c:pt idx="1327">
                  <c:v>6363.6</c:v>
                </c:pt>
                <c:pt idx="1328">
                  <c:v>6403.5</c:v>
                </c:pt>
                <c:pt idx="1329">
                  <c:v>6456.2</c:v>
                </c:pt>
                <c:pt idx="1330">
                  <c:v>6527.1</c:v>
                </c:pt>
                <c:pt idx="1331">
                  <c:v>6620.1</c:v>
                </c:pt>
                <c:pt idx="1332">
                  <c:v>6727.8</c:v>
                </c:pt>
                <c:pt idx="1333">
                  <c:v>6847.1</c:v>
                </c:pt>
                <c:pt idx="1334">
                  <c:v>6968.4</c:v>
                </c:pt>
                <c:pt idx="1335">
                  <c:v>7082.4</c:v>
                </c:pt>
                <c:pt idx="1336">
                  <c:v>7170.2</c:v>
                </c:pt>
                <c:pt idx="1337">
                  <c:v>7235.3</c:v>
                </c:pt>
                <c:pt idx="1338">
                  <c:v>7280</c:v>
                </c:pt>
                <c:pt idx="1339">
                  <c:v>7335.7</c:v>
                </c:pt>
                <c:pt idx="1340">
                  <c:v>7410.8</c:v>
                </c:pt>
                <c:pt idx="1341">
                  <c:v>7502.7</c:v>
                </c:pt>
                <c:pt idx="1342">
                  <c:v>7596</c:v>
                </c:pt>
                <c:pt idx="1343">
                  <c:v>7695</c:v>
                </c:pt>
                <c:pt idx="1344">
                  <c:v>7787.2</c:v>
                </c:pt>
                <c:pt idx="1345">
                  <c:v>7875.9</c:v>
                </c:pt>
                <c:pt idx="1346">
                  <c:v>7957.9</c:v>
                </c:pt>
                <c:pt idx="1347">
                  <c:v>8027.2</c:v>
                </c:pt>
                <c:pt idx="1348">
                  <c:v>8079</c:v>
                </c:pt>
                <c:pt idx="1349">
                  <c:v>8118</c:v>
                </c:pt>
                <c:pt idx="1350">
                  <c:v>8167.2</c:v>
                </c:pt>
                <c:pt idx="1351">
                  <c:v>8244.7999999999993</c:v>
                </c:pt>
                <c:pt idx="1352">
                  <c:v>8322.7000000000007</c:v>
                </c:pt>
                <c:pt idx="1353">
                  <c:v>8405.7999999999993</c:v>
                </c:pt>
                <c:pt idx="1354">
                  <c:v>8476.9</c:v>
                </c:pt>
                <c:pt idx="1355">
                  <c:v>8529.7000000000007</c:v>
                </c:pt>
                <c:pt idx="1356">
                  <c:v>8564.2999999999993</c:v>
                </c:pt>
                <c:pt idx="1357">
                  <c:v>8584.4</c:v>
                </c:pt>
                <c:pt idx="1358">
                  <c:v>8616.9</c:v>
                </c:pt>
                <c:pt idx="1359">
                  <c:v>8683.5</c:v>
                </c:pt>
                <c:pt idx="1360">
                  <c:v>8751.1</c:v>
                </c:pt>
                <c:pt idx="1361">
                  <c:v>8809.2999999999993</c:v>
                </c:pt>
                <c:pt idx="1362">
                  <c:v>8842</c:v>
                </c:pt>
                <c:pt idx="1363">
                  <c:v>8874</c:v>
                </c:pt>
                <c:pt idx="1364">
                  <c:v>8907.6</c:v>
                </c:pt>
                <c:pt idx="1365">
                  <c:v>8937.4</c:v>
                </c:pt>
                <c:pt idx="1366">
                  <c:v>8972</c:v>
                </c:pt>
                <c:pt idx="1367">
                  <c:v>9029.2999999999993</c:v>
                </c:pt>
                <c:pt idx="1368">
                  <c:v>9096.7000000000007</c:v>
                </c:pt>
                <c:pt idx="1369">
                  <c:v>9166.5</c:v>
                </c:pt>
                <c:pt idx="1370">
                  <c:v>9226.2000000000007</c:v>
                </c:pt>
                <c:pt idx="1371">
                  <c:v>9257.9</c:v>
                </c:pt>
                <c:pt idx="1372">
                  <c:v>9261.5</c:v>
                </c:pt>
                <c:pt idx="1373">
                  <c:v>9237.1</c:v>
                </c:pt>
                <c:pt idx="1374">
                  <c:v>9183.2000000000007</c:v>
                </c:pt>
                <c:pt idx="1375">
                  <c:v>9152</c:v>
                </c:pt>
                <c:pt idx="1376">
                  <c:v>9156.1</c:v>
                </c:pt>
                <c:pt idx="1377">
                  <c:v>9195</c:v>
                </c:pt>
                <c:pt idx="1378">
                  <c:v>9250.4</c:v>
                </c:pt>
                <c:pt idx="1379">
                  <c:v>9283</c:v>
                </c:pt>
                <c:pt idx="1380">
                  <c:v>9293.4</c:v>
                </c:pt>
                <c:pt idx="1381">
                  <c:v>9290.2000000000007</c:v>
                </c:pt>
                <c:pt idx="1382">
                  <c:v>9273.9</c:v>
                </c:pt>
                <c:pt idx="1383">
                  <c:v>9257</c:v>
                </c:pt>
                <c:pt idx="1384">
                  <c:v>9254.1</c:v>
                </c:pt>
                <c:pt idx="1385">
                  <c:v>9260.7999999999993</c:v>
                </c:pt>
                <c:pt idx="1386">
                  <c:v>9284.7000000000007</c:v>
                </c:pt>
                <c:pt idx="1387">
                  <c:v>9299.7000000000007</c:v>
                </c:pt>
                <c:pt idx="1388">
                  <c:v>9290.1</c:v>
                </c:pt>
                <c:pt idx="1389">
                  <c:v>9273</c:v>
                </c:pt>
                <c:pt idx="1390">
                  <c:v>9249.1</c:v>
                </c:pt>
                <c:pt idx="1391">
                  <c:v>9235</c:v>
                </c:pt>
                <c:pt idx="1392">
                  <c:v>9234.7999999999993</c:v>
                </c:pt>
                <c:pt idx="1393">
                  <c:v>9241.4</c:v>
                </c:pt>
                <c:pt idx="1394">
                  <c:v>9230.4</c:v>
                </c:pt>
                <c:pt idx="1395">
                  <c:v>9219.7999999999993</c:v>
                </c:pt>
                <c:pt idx="1396">
                  <c:v>9216</c:v>
                </c:pt>
                <c:pt idx="1397">
                  <c:v>9195.6</c:v>
                </c:pt>
                <c:pt idx="1398">
                  <c:v>9151.2000000000007</c:v>
                </c:pt>
                <c:pt idx="1399">
                  <c:v>9093.1</c:v>
                </c:pt>
                <c:pt idx="1400">
                  <c:v>9020</c:v>
                </c:pt>
                <c:pt idx="1401">
                  <c:v>8930.2999999999993</c:v>
                </c:pt>
                <c:pt idx="1402">
                  <c:v>8818.2000000000007</c:v>
                </c:pt>
                <c:pt idx="1403">
                  <c:v>8677.9</c:v>
                </c:pt>
                <c:pt idx="1404">
                  <c:v>8518.2999999999993</c:v>
                </c:pt>
                <c:pt idx="1405">
                  <c:v>8351.5</c:v>
                </c:pt>
                <c:pt idx="1406">
                  <c:v>8166</c:v>
                </c:pt>
                <c:pt idx="1407">
                  <c:v>7944</c:v>
                </c:pt>
                <c:pt idx="1408">
                  <c:v>7706.7</c:v>
                </c:pt>
                <c:pt idx="1409">
                  <c:v>7451.6</c:v>
                </c:pt>
                <c:pt idx="1410">
                  <c:v>7171.5</c:v>
                </c:pt>
                <c:pt idx="1411">
                  <c:v>6885.3</c:v>
                </c:pt>
                <c:pt idx="1412">
                  <c:v>6565.9</c:v>
                </c:pt>
                <c:pt idx="1413">
                  <c:v>6222.6</c:v>
                </c:pt>
                <c:pt idx="1414">
                  <c:v>5869.8</c:v>
                </c:pt>
                <c:pt idx="1415">
                  <c:v>5505.7</c:v>
                </c:pt>
                <c:pt idx="1416">
                  <c:v>5148.3</c:v>
                </c:pt>
                <c:pt idx="1417">
                  <c:v>4794.2</c:v>
                </c:pt>
                <c:pt idx="1418">
                  <c:v>4465.1000000000004</c:v>
                </c:pt>
                <c:pt idx="1419">
                  <c:v>4158.5</c:v>
                </c:pt>
                <c:pt idx="1420">
                  <c:v>3872.7</c:v>
                </c:pt>
                <c:pt idx="1421">
                  <c:v>3607.1</c:v>
                </c:pt>
                <c:pt idx="1422">
                  <c:v>3366.9</c:v>
                </c:pt>
                <c:pt idx="1423">
                  <c:v>3151.6</c:v>
                </c:pt>
                <c:pt idx="1424">
                  <c:v>2952.3</c:v>
                </c:pt>
                <c:pt idx="1425">
                  <c:v>2753.9</c:v>
                </c:pt>
                <c:pt idx="1426">
                  <c:v>2562.5</c:v>
                </c:pt>
                <c:pt idx="1427">
                  <c:v>2386.5</c:v>
                </c:pt>
                <c:pt idx="1428">
                  <c:v>2235.1999999999998</c:v>
                </c:pt>
                <c:pt idx="1429">
                  <c:v>2101.4</c:v>
                </c:pt>
                <c:pt idx="1430">
                  <c:v>1979.7</c:v>
                </c:pt>
                <c:pt idx="1431">
                  <c:v>1876.7</c:v>
                </c:pt>
                <c:pt idx="1432">
                  <c:v>1783.3</c:v>
                </c:pt>
                <c:pt idx="1433">
                  <c:v>1701.2</c:v>
                </c:pt>
                <c:pt idx="1434">
                  <c:v>1619.6</c:v>
                </c:pt>
                <c:pt idx="1435">
                  <c:v>1541.6</c:v>
                </c:pt>
                <c:pt idx="1436">
                  <c:v>1469.8</c:v>
                </c:pt>
                <c:pt idx="1437">
                  <c:v>1394.2</c:v>
                </c:pt>
                <c:pt idx="1438">
                  <c:v>1315.8</c:v>
                </c:pt>
                <c:pt idx="1439">
                  <c:v>1237.3</c:v>
                </c:pt>
                <c:pt idx="1440">
                  <c:v>1162.4000000000001</c:v>
                </c:pt>
                <c:pt idx="1441">
                  <c:v>1092.8</c:v>
                </c:pt>
                <c:pt idx="1442">
                  <c:v>1025.9000000000001</c:v>
                </c:pt>
                <c:pt idx="1443">
                  <c:v>968.32</c:v>
                </c:pt>
                <c:pt idx="1444">
                  <c:v>916.56</c:v>
                </c:pt>
                <c:pt idx="1445">
                  <c:v>870.67</c:v>
                </c:pt>
                <c:pt idx="1446">
                  <c:v>837.44</c:v>
                </c:pt>
                <c:pt idx="1447">
                  <c:v>796.36</c:v>
                </c:pt>
                <c:pt idx="1448">
                  <c:v>761.66</c:v>
                </c:pt>
                <c:pt idx="1449">
                  <c:v>725.06</c:v>
                </c:pt>
                <c:pt idx="1450">
                  <c:v>692.82</c:v>
                </c:pt>
                <c:pt idx="1451">
                  <c:v>662.62</c:v>
                </c:pt>
                <c:pt idx="1452">
                  <c:v>626.25</c:v>
                </c:pt>
                <c:pt idx="1453">
                  <c:v>590.88</c:v>
                </c:pt>
                <c:pt idx="1454">
                  <c:v>553.44000000000005</c:v>
                </c:pt>
                <c:pt idx="1455">
                  <c:v>521.5</c:v>
                </c:pt>
                <c:pt idx="1456">
                  <c:v>494.25</c:v>
                </c:pt>
                <c:pt idx="1457">
                  <c:v>462.84</c:v>
                </c:pt>
                <c:pt idx="1458">
                  <c:v>439.02</c:v>
                </c:pt>
                <c:pt idx="1459">
                  <c:v>412.51</c:v>
                </c:pt>
                <c:pt idx="1460">
                  <c:v>387.68</c:v>
                </c:pt>
                <c:pt idx="1461">
                  <c:v>362.83</c:v>
                </c:pt>
                <c:pt idx="1462">
                  <c:v>337.93</c:v>
                </c:pt>
                <c:pt idx="1463">
                  <c:v>313.69</c:v>
                </c:pt>
                <c:pt idx="1464">
                  <c:v>298.06</c:v>
                </c:pt>
                <c:pt idx="1465">
                  <c:v>279.8</c:v>
                </c:pt>
                <c:pt idx="1466">
                  <c:v>258.68</c:v>
                </c:pt>
                <c:pt idx="1467">
                  <c:v>238.04</c:v>
                </c:pt>
                <c:pt idx="1468">
                  <c:v>219.36</c:v>
                </c:pt>
                <c:pt idx="1469">
                  <c:v>199.07</c:v>
                </c:pt>
                <c:pt idx="1470">
                  <c:v>175.47</c:v>
                </c:pt>
                <c:pt idx="1471">
                  <c:v>152.94</c:v>
                </c:pt>
                <c:pt idx="1472">
                  <c:v>132.1</c:v>
                </c:pt>
                <c:pt idx="1473">
                  <c:v>116.33</c:v>
                </c:pt>
                <c:pt idx="1474">
                  <c:v>103.58</c:v>
                </c:pt>
                <c:pt idx="1475">
                  <c:v>89.525000000000006</c:v>
                </c:pt>
                <c:pt idx="1476">
                  <c:v>82.634</c:v>
                </c:pt>
                <c:pt idx="1477">
                  <c:v>65.793999999999997</c:v>
                </c:pt>
                <c:pt idx="1478">
                  <c:v>50.491999999999997</c:v>
                </c:pt>
                <c:pt idx="1479">
                  <c:v>32.514000000000003</c:v>
                </c:pt>
                <c:pt idx="1480">
                  <c:v>15.337</c:v>
                </c:pt>
                <c:pt idx="1481">
                  <c:v>2.3691</c:v>
                </c:pt>
                <c:pt idx="1482">
                  <c:v>-24.062999999999999</c:v>
                </c:pt>
                <c:pt idx="1483">
                  <c:v>-53.220999999999997</c:v>
                </c:pt>
                <c:pt idx="1484">
                  <c:v>-77.381</c:v>
                </c:pt>
                <c:pt idx="1485">
                  <c:v>-93.013999999999996</c:v>
                </c:pt>
                <c:pt idx="1486">
                  <c:v>-97.307000000000002</c:v>
                </c:pt>
                <c:pt idx="1487">
                  <c:v>-111.16</c:v>
                </c:pt>
                <c:pt idx="1488">
                  <c:v>-123.3</c:v>
                </c:pt>
                <c:pt idx="1489">
                  <c:v>-143.88</c:v>
                </c:pt>
                <c:pt idx="1490">
                  <c:v>-169.24</c:v>
                </c:pt>
                <c:pt idx="1491">
                  <c:v>-190.1</c:v>
                </c:pt>
                <c:pt idx="1492">
                  <c:v>-216.45</c:v>
                </c:pt>
                <c:pt idx="1493">
                  <c:v>-239.32</c:v>
                </c:pt>
                <c:pt idx="1494">
                  <c:v>-262</c:v>
                </c:pt>
                <c:pt idx="1495">
                  <c:v>-293.52999999999997</c:v>
                </c:pt>
                <c:pt idx="1496">
                  <c:v>-330.07</c:v>
                </c:pt>
                <c:pt idx="1497">
                  <c:v>-381.71</c:v>
                </c:pt>
                <c:pt idx="1498">
                  <c:v>-430.97</c:v>
                </c:pt>
                <c:pt idx="1499">
                  <c:v>-493.38</c:v>
                </c:pt>
                <c:pt idx="1500">
                  <c:v>-550.58000000000004</c:v>
                </c:pt>
                <c:pt idx="1501">
                  <c:v>-597.91</c:v>
                </c:pt>
                <c:pt idx="1502">
                  <c:v>-649.97</c:v>
                </c:pt>
                <c:pt idx="1503">
                  <c:v>-702.48</c:v>
                </c:pt>
                <c:pt idx="1504">
                  <c:v>-764.43</c:v>
                </c:pt>
                <c:pt idx="1505">
                  <c:v>-819.42</c:v>
                </c:pt>
                <c:pt idx="1506">
                  <c:v>-877.89</c:v>
                </c:pt>
                <c:pt idx="1507">
                  <c:v>-950.5</c:v>
                </c:pt>
                <c:pt idx="1508">
                  <c:v>-1020.6</c:v>
                </c:pt>
                <c:pt idx="1509">
                  <c:v>-1098.7</c:v>
                </c:pt>
                <c:pt idx="1510">
                  <c:v>-1185.9000000000001</c:v>
                </c:pt>
                <c:pt idx="1511">
                  <c:v>-1272.0999999999999</c:v>
                </c:pt>
                <c:pt idx="1512">
                  <c:v>-1368.7</c:v>
                </c:pt>
                <c:pt idx="1513">
                  <c:v>-1469.9</c:v>
                </c:pt>
                <c:pt idx="1514">
                  <c:v>-1575.1</c:v>
                </c:pt>
                <c:pt idx="1515">
                  <c:v>-1680.7</c:v>
                </c:pt>
                <c:pt idx="1516">
                  <c:v>-1778.1</c:v>
                </c:pt>
                <c:pt idx="1517">
                  <c:v>-1889</c:v>
                </c:pt>
                <c:pt idx="1518">
                  <c:v>-1999.6</c:v>
                </c:pt>
                <c:pt idx="1519">
                  <c:v>-2119.3000000000002</c:v>
                </c:pt>
                <c:pt idx="1520">
                  <c:v>-2249.5</c:v>
                </c:pt>
                <c:pt idx="1521">
                  <c:v>-2368.1</c:v>
                </c:pt>
                <c:pt idx="1522">
                  <c:v>-2489.4</c:v>
                </c:pt>
                <c:pt idx="1523">
                  <c:v>-2593.4</c:v>
                </c:pt>
                <c:pt idx="1524">
                  <c:v>-2700.4</c:v>
                </c:pt>
                <c:pt idx="1525">
                  <c:v>-2799.8</c:v>
                </c:pt>
                <c:pt idx="1526">
                  <c:v>-2891.6</c:v>
                </c:pt>
                <c:pt idx="1527">
                  <c:v>-2992.8</c:v>
                </c:pt>
                <c:pt idx="1528">
                  <c:v>-3097.3</c:v>
                </c:pt>
                <c:pt idx="1529">
                  <c:v>-3206.6</c:v>
                </c:pt>
                <c:pt idx="1530">
                  <c:v>-3321.9</c:v>
                </c:pt>
                <c:pt idx="1531">
                  <c:v>-3438.9</c:v>
                </c:pt>
                <c:pt idx="1532">
                  <c:v>-3562</c:v>
                </c:pt>
                <c:pt idx="1533">
                  <c:v>-3684.5</c:v>
                </c:pt>
                <c:pt idx="1534">
                  <c:v>-3797.9</c:v>
                </c:pt>
                <c:pt idx="1535">
                  <c:v>-3903.8</c:v>
                </c:pt>
                <c:pt idx="1536">
                  <c:v>-3999.1</c:v>
                </c:pt>
                <c:pt idx="1537">
                  <c:v>-4094.5</c:v>
                </c:pt>
                <c:pt idx="1538">
                  <c:v>-4193.6000000000004</c:v>
                </c:pt>
                <c:pt idx="1539">
                  <c:v>-4305.3</c:v>
                </c:pt>
                <c:pt idx="1540">
                  <c:v>-4428.2</c:v>
                </c:pt>
                <c:pt idx="1541">
                  <c:v>-4557</c:v>
                </c:pt>
                <c:pt idx="1542">
                  <c:v>-4706.3</c:v>
                </c:pt>
                <c:pt idx="1543">
                  <c:v>-4859.8</c:v>
                </c:pt>
                <c:pt idx="1544">
                  <c:v>-5011</c:v>
                </c:pt>
                <c:pt idx="1545">
                  <c:v>-5138.1000000000004</c:v>
                </c:pt>
                <c:pt idx="1546">
                  <c:v>-5240</c:v>
                </c:pt>
                <c:pt idx="1547">
                  <c:v>-5316.9</c:v>
                </c:pt>
                <c:pt idx="1548">
                  <c:v>-5363.4</c:v>
                </c:pt>
                <c:pt idx="1549">
                  <c:v>-5395.3</c:v>
                </c:pt>
                <c:pt idx="1550">
                  <c:v>-5442.7</c:v>
                </c:pt>
                <c:pt idx="1551">
                  <c:v>-5510.1</c:v>
                </c:pt>
                <c:pt idx="1552">
                  <c:v>-5594.2</c:v>
                </c:pt>
                <c:pt idx="1553">
                  <c:v>-5697.2</c:v>
                </c:pt>
                <c:pt idx="1554">
                  <c:v>-5819.5</c:v>
                </c:pt>
                <c:pt idx="1555">
                  <c:v>-5938.1</c:v>
                </c:pt>
                <c:pt idx="1556">
                  <c:v>-6034.6</c:v>
                </c:pt>
                <c:pt idx="1557">
                  <c:v>-6110.2</c:v>
                </c:pt>
                <c:pt idx="1558">
                  <c:v>-6171.3</c:v>
                </c:pt>
                <c:pt idx="1559">
                  <c:v>-6237.2</c:v>
                </c:pt>
                <c:pt idx="1560">
                  <c:v>-6316.4</c:v>
                </c:pt>
                <c:pt idx="1561">
                  <c:v>-6399</c:v>
                </c:pt>
                <c:pt idx="1562">
                  <c:v>-6488.4</c:v>
                </c:pt>
                <c:pt idx="1563">
                  <c:v>-6590.5</c:v>
                </c:pt>
                <c:pt idx="1564">
                  <c:v>-6691.9</c:v>
                </c:pt>
                <c:pt idx="1565">
                  <c:v>-6794.8</c:v>
                </c:pt>
                <c:pt idx="1566">
                  <c:v>-6888.1</c:v>
                </c:pt>
                <c:pt idx="1567">
                  <c:v>-6981.8</c:v>
                </c:pt>
                <c:pt idx="1568">
                  <c:v>-7057.6</c:v>
                </c:pt>
                <c:pt idx="1569">
                  <c:v>-7111</c:v>
                </c:pt>
                <c:pt idx="1570">
                  <c:v>-7147.4</c:v>
                </c:pt>
                <c:pt idx="1571">
                  <c:v>-7179.3</c:v>
                </c:pt>
                <c:pt idx="1572">
                  <c:v>-7218.7</c:v>
                </c:pt>
                <c:pt idx="1573">
                  <c:v>-7250</c:v>
                </c:pt>
                <c:pt idx="1574">
                  <c:v>-7293.5</c:v>
                </c:pt>
                <c:pt idx="1575">
                  <c:v>-7348.7</c:v>
                </c:pt>
                <c:pt idx="1576">
                  <c:v>-7412.8</c:v>
                </c:pt>
                <c:pt idx="1577">
                  <c:v>-7464</c:v>
                </c:pt>
                <c:pt idx="1578">
                  <c:v>-7513.5</c:v>
                </c:pt>
                <c:pt idx="1579">
                  <c:v>-7585.6</c:v>
                </c:pt>
                <c:pt idx="1580">
                  <c:v>-7668.9</c:v>
                </c:pt>
                <c:pt idx="1581">
                  <c:v>-7748.4</c:v>
                </c:pt>
                <c:pt idx="1582">
                  <c:v>-7832.5</c:v>
                </c:pt>
                <c:pt idx="1583">
                  <c:v>-7912.7</c:v>
                </c:pt>
                <c:pt idx="1584">
                  <c:v>-7984.1</c:v>
                </c:pt>
                <c:pt idx="1585">
                  <c:v>-8038.6</c:v>
                </c:pt>
                <c:pt idx="1586">
                  <c:v>-8071.9</c:v>
                </c:pt>
                <c:pt idx="1587">
                  <c:v>-8098.3</c:v>
                </c:pt>
                <c:pt idx="1588">
                  <c:v>-8123.2</c:v>
                </c:pt>
                <c:pt idx="1589">
                  <c:v>-8142.6</c:v>
                </c:pt>
                <c:pt idx="1590">
                  <c:v>-8181.7</c:v>
                </c:pt>
                <c:pt idx="1591">
                  <c:v>-8235.5</c:v>
                </c:pt>
                <c:pt idx="1592">
                  <c:v>-8303.6</c:v>
                </c:pt>
                <c:pt idx="1593">
                  <c:v>-8381.2000000000007</c:v>
                </c:pt>
                <c:pt idx="1594">
                  <c:v>-8460</c:v>
                </c:pt>
                <c:pt idx="1595">
                  <c:v>-8534</c:v>
                </c:pt>
                <c:pt idx="1596">
                  <c:v>-8546.4</c:v>
                </c:pt>
                <c:pt idx="1597">
                  <c:v>-8493.1</c:v>
                </c:pt>
                <c:pt idx="1598">
                  <c:v>-8407.4</c:v>
                </c:pt>
                <c:pt idx="1599">
                  <c:v>-8324.5</c:v>
                </c:pt>
                <c:pt idx="1600">
                  <c:v>-8296.4</c:v>
                </c:pt>
                <c:pt idx="1601">
                  <c:v>-8342</c:v>
                </c:pt>
                <c:pt idx="1602">
                  <c:v>-8425</c:v>
                </c:pt>
                <c:pt idx="1603">
                  <c:v>-8516.4</c:v>
                </c:pt>
                <c:pt idx="1604">
                  <c:v>-8621.7999999999993</c:v>
                </c:pt>
                <c:pt idx="1605">
                  <c:v>-8716.2000000000007</c:v>
                </c:pt>
                <c:pt idx="1606">
                  <c:v>-8778.2000000000007</c:v>
                </c:pt>
                <c:pt idx="1607">
                  <c:v>-8826.6</c:v>
                </c:pt>
                <c:pt idx="1608">
                  <c:v>-8854.6</c:v>
                </c:pt>
                <c:pt idx="1609">
                  <c:v>-8883.4</c:v>
                </c:pt>
                <c:pt idx="1610">
                  <c:v>-8913.5</c:v>
                </c:pt>
                <c:pt idx="1611">
                  <c:v>-8926.1</c:v>
                </c:pt>
                <c:pt idx="1612">
                  <c:v>-8926.7999999999993</c:v>
                </c:pt>
                <c:pt idx="1613">
                  <c:v>-8899.1</c:v>
                </c:pt>
                <c:pt idx="1614">
                  <c:v>-8874.5</c:v>
                </c:pt>
                <c:pt idx="1615">
                  <c:v>-8860.9</c:v>
                </c:pt>
                <c:pt idx="1616">
                  <c:v>-8865</c:v>
                </c:pt>
                <c:pt idx="1617">
                  <c:v>-8893.7000000000007</c:v>
                </c:pt>
                <c:pt idx="1618">
                  <c:v>-8914</c:v>
                </c:pt>
                <c:pt idx="1619">
                  <c:v>-8908.9</c:v>
                </c:pt>
                <c:pt idx="1620">
                  <c:v>-8880.2000000000007</c:v>
                </c:pt>
                <c:pt idx="1621">
                  <c:v>-8844.4</c:v>
                </c:pt>
                <c:pt idx="1622">
                  <c:v>-8803.7999999999993</c:v>
                </c:pt>
                <c:pt idx="1623">
                  <c:v>-8785.7000000000007</c:v>
                </c:pt>
                <c:pt idx="1624">
                  <c:v>-8790.7000000000007</c:v>
                </c:pt>
                <c:pt idx="1625">
                  <c:v>-8790.4</c:v>
                </c:pt>
                <c:pt idx="1626">
                  <c:v>-8766.2000000000007</c:v>
                </c:pt>
                <c:pt idx="1627">
                  <c:v>-8722.2999999999993</c:v>
                </c:pt>
                <c:pt idx="1628">
                  <c:v>-8642.4</c:v>
                </c:pt>
                <c:pt idx="1629">
                  <c:v>-8535.4</c:v>
                </c:pt>
                <c:pt idx="1630">
                  <c:v>-8419.4</c:v>
                </c:pt>
                <c:pt idx="1631">
                  <c:v>-8314.2999999999993</c:v>
                </c:pt>
                <c:pt idx="1632">
                  <c:v>-8236.2000000000007</c:v>
                </c:pt>
                <c:pt idx="1633">
                  <c:v>-8175.3</c:v>
                </c:pt>
                <c:pt idx="1634">
                  <c:v>-8135.4</c:v>
                </c:pt>
                <c:pt idx="1635">
                  <c:v>-8087.7</c:v>
                </c:pt>
                <c:pt idx="1636">
                  <c:v>-8012.8</c:v>
                </c:pt>
                <c:pt idx="1637">
                  <c:v>-7909</c:v>
                </c:pt>
                <c:pt idx="1638">
                  <c:v>-7754.5</c:v>
                </c:pt>
                <c:pt idx="1639">
                  <c:v>-7540.6</c:v>
                </c:pt>
                <c:pt idx="1640">
                  <c:v>-7296.9</c:v>
                </c:pt>
                <c:pt idx="1641">
                  <c:v>-7020.8</c:v>
                </c:pt>
                <c:pt idx="1642">
                  <c:v>-6715.1</c:v>
                </c:pt>
                <c:pt idx="1643">
                  <c:v>-6376.1</c:v>
                </c:pt>
                <c:pt idx="1644">
                  <c:v>-6025.6</c:v>
                </c:pt>
                <c:pt idx="1645">
                  <c:v>-5653.7</c:v>
                </c:pt>
                <c:pt idx="1646">
                  <c:v>-5273.7</c:v>
                </c:pt>
                <c:pt idx="1647">
                  <c:v>-4949.8999999999996</c:v>
                </c:pt>
                <c:pt idx="1648">
                  <c:v>-4644.5</c:v>
                </c:pt>
                <c:pt idx="1649">
                  <c:v>-4350.6000000000004</c:v>
                </c:pt>
                <c:pt idx="1650">
                  <c:v>-4058.6</c:v>
                </c:pt>
                <c:pt idx="1651">
                  <c:v>-3762.8</c:v>
                </c:pt>
                <c:pt idx="1652">
                  <c:v>-3452.8</c:v>
                </c:pt>
                <c:pt idx="1653">
                  <c:v>-3128.6</c:v>
                </c:pt>
                <c:pt idx="1654">
                  <c:v>-2808.6</c:v>
                </c:pt>
                <c:pt idx="1655">
                  <c:v>-2529.5</c:v>
                </c:pt>
                <c:pt idx="1656">
                  <c:v>-2265.6</c:v>
                </c:pt>
                <c:pt idx="1657">
                  <c:v>-2052.1999999999998</c:v>
                </c:pt>
                <c:pt idx="1658">
                  <c:v>-1880.2</c:v>
                </c:pt>
                <c:pt idx="1659">
                  <c:v>-1729</c:v>
                </c:pt>
                <c:pt idx="1660">
                  <c:v>-1588.9</c:v>
                </c:pt>
                <c:pt idx="1661">
                  <c:v>-1450.6</c:v>
                </c:pt>
                <c:pt idx="1662">
                  <c:v>-1324.9</c:v>
                </c:pt>
                <c:pt idx="1663">
                  <c:v>-1193.7</c:v>
                </c:pt>
                <c:pt idx="1664">
                  <c:v>-1075.2</c:v>
                </c:pt>
                <c:pt idx="1665">
                  <c:v>-966.45</c:v>
                </c:pt>
                <c:pt idx="1666">
                  <c:v>-865.26</c:v>
                </c:pt>
                <c:pt idx="1667">
                  <c:v>-767.34</c:v>
                </c:pt>
                <c:pt idx="1668">
                  <c:v>-665.65</c:v>
                </c:pt>
                <c:pt idx="1669">
                  <c:v>-580.83000000000004</c:v>
                </c:pt>
                <c:pt idx="1670">
                  <c:v>-503.86</c:v>
                </c:pt>
                <c:pt idx="1671">
                  <c:v>-432.55</c:v>
                </c:pt>
                <c:pt idx="1672">
                  <c:v>-372.13</c:v>
                </c:pt>
                <c:pt idx="1673">
                  <c:v>-315.43</c:v>
                </c:pt>
                <c:pt idx="1674">
                  <c:v>-263.52</c:v>
                </c:pt>
                <c:pt idx="1675">
                  <c:v>-216.19</c:v>
                </c:pt>
                <c:pt idx="1676">
                  <c:v>-163.99</c:v>
                </c:pt>
                <c:pt idx="1677">
                  <c:v>-122.01</c:v>
                </c:pt>
                <c:pt idx="1678">
                  <c:v>-85.950999999999993</c:v>
                </c:pt>
                <c:pt idx="1679">
                  <c:v>-50.012999999999998</c:v>
                </c:pt>
                <c:pt idx="1680">
                  <c:v>-19.239999999999998</c:v>
                </c:pt>
                <c:pt idx="1681">
                  <c:v>6.7077</c:v>
                </c:pt>
                <c:pt idx="1682">
                  <c:v>24.349</c:v>
                </c:pt>
                <c:pt idx="1683">
                  <c:v>40.841000000000001</c:v>
                </c:pt>
                <c:pt idx="1684">
                  <c:v>57.155999999999999</c:v>
                </c:pt>
                <c:pt idx="1685">
                  <c:v>66.917000000000002</c:v>
                </c:pt>
                <c:pt idx="1686">
                  <c:v>75.11</c:v>
                </c:pt>
                <c:pt idx="1687">
                  <c:v>78.760999999999996</c:v>
                </c:pt>
                <c:pt idx="1688">
                  <c:v>86.027000000000001</c:v>
                </c:pt>
                <c:pt idx="1689">
                  <c:v>92.981999999999999</c:v>
                </c:pt>
                <c:pt idx="1690">
                  <c:v>104.42</c:v>
                </c:pt>
                <c:pt idx="1691">
                  <c:v>115.77</c:v>
                </c:pt>
                <c:pt idx="1692">
                  <c:v>122.97</c:v>
                </c:pt>
                <c:pt idx="1693">
                  <c:v>136.49</c:v>
                </c:pt>
                <c:pt idx="1694">
                  <c:v>148.63</c:v>
                </c:pt>
                <c:pt idx="1695">
                  <c:v>159.46</c:v>
                </c:pt>
                <c:pt idx="1696">
                  <c:v>180.92</c:v>
                </c:pt>
                <c:pt idx="1697">
                  <c:v>199.09</c:v>
                </c:pt>
                <c:pt idx="1698">
                  <c:v>221.55</c:v>
                </c:pt>
                <c:pt idx="1699">
                  <c:v>238.66</c:v>
                </c:pt>
                <c:pt idx="1700">
                  <c:v>252.12</c:v>
                </c:pt>
                <c:pt idx="1701">
                  <c:v>272.72000000000003</c:v>
                </c:pt>
                <c:pt idx="1702">
                  <c:v>289.49</c:v>
                </c:pt>
                <c:pt idx="1703">
                  <c:v>304.75</c:v>
                </c:pt>
                <c:pt idx="1704">
                  <c:v>317.07</c:v>
                </c:pt>
                <c:pt idx="1705">
                  <c:v>336.19</c:v>
                </c:pt>
                <c:pt idx="1706">
                  <c:v>359.57</c:v>
                </c:pt>
                <c:pt idx="1707">
                  <c:v>376.75</c:v>
                </c:pt>
                <c:pt idx="1708">
                  <c:v>392.69</c:v>
                </c:pt>
                <c:pt idx="1709">
                  <c:v>413.13</c:v>
                </c:pt>
                <c:pt idx="1710">
                  <c:v>436.45</c:v>
                </c:pt>
                <c:pt idx="1711">
                  <c:v>461.38</c:v>
                </c:pt>
                <c:pt idx="1712">
                  <c:v>484.17</c:v>
                </c:pt>
                <c:pt idx="1713">
                  <c:v>511.65</c:v>
                </c:pt>
                <c:pt idx="1714">
                  <c:v>537.33000000000004</c:v>
                </c:pt>
                <c:pt idx="1715">
                  <c:v>555.74</c:v>
                </c:pt>
                <c:pt idx="1716">
                  <c:v>580.39</c:v>
                </c:pt>
                <c:pt idx="1717">
                  <c:v>604.14</c:v>
                </c:pt>
                <c:pt idx="1718">
                  <c:v>633.22</c:v>
                </c:pt>
                <c:pt idx="1719">
                  <c:v>657.82</c:v>
                </c:pt>
                <c:pt idx="1720">
                  <c:v>691.16</c:v>
                </c:pt>
                <c:pt idx="1721">
                  <c:v>718.83</c:v>
                </c:pt>
                <c:pt idx="1722">
                  <c:v>743.82</c:v>
                </c:pt>
                <c:pt idx="1723">
                  <c:v>775.26</c:v>
                </c:pt>
                <c:pt idx="1724">
                  <c:v>806.75</c:v>
                </c:pt>
                <c:pt idx="1725">
                  <c:v>839.46</c:v>
                </c:pt>
                <c:pt idx="1726">
                  <c:v>877.48</c:v>
                </c:pt>
                <c:pt idx="1727">
                  <c:v>914.98</c:v>
                </c:pt>
                <c:pt idx="1728">
                  <c:v>957.76</c:v>
                </c:pt>
                <c:pt idx="1729">
                  <c:v>999.46</c:v>
                </c:pt>
                <c:pt idx="1730">
                  <c:v>1044.3</c:v>
                </c:pt>
                <c:pt idx="1731">
                  <c:v>1092.9000000000001</c:v>
                </c:pt>
                <c:pt idx="1732">
                  <c:v>1129.8</c:v>
                </c:pt>
                <c:pt idx="1733">
                  <c:v>1177.7</c:v>
                </c:pt>
                <c:pt idx="1734">
                  <c:v>1232.5999999999999</c:v>
                </c:pt>
                <c:pt idx="1735">
                  <c:v>1286.8</c:v>
                </c:pt>
                <c:pt idx="1736">
                  <c:v>1350.1</c:v>
                </c:pt>
                <c:pt idx="1737">
                  <c:v>1408.1</c:v>
                </c:pt>
                <c:pt idx="1738">
                  <c:v>1468.1</c:v>
                </c:pt>
                <c:pt idx="1739">
                  <c:v>1531.1</c:v>
                </c:pt>
                <c:pt idx="1740">
                  <c:v>1593.6</c:v>
                </c:pt>
                <c:pt idx="1741">
                  <c:v>1665</c:v>
                </c:pt>
                <c:pt idx="1742">
                  <c:v>1740.8</c:v>
                </c:pt>
                <c:pt idx="1743">
                  <c:v>1838.8</c:v>
                </c:pt>
                <c:pt idx="1744">
                  <c:v>1935.5</c:v>
                </c:pt>
                <c:pt idx="1745">
                  <c:v>2052.1</c:v>
                </c:pt>
                <c:pt idx="1746">
                  <c:v>2177.6999999999998</c:v>
                </c:pt>
                <c:pt idx="1747">
                  <c:v>2293.5</c:v>
                </c:pt>
                <c:pt idx="1748">
                  <c:v>2410.1999999999998</c:v>
                </c:pt>
                <c:pt idx="1749">
                  <c:v>2524.1</c:v>
                </c:pt>
                <c:pt idx="1750">
                  <c:v>2643.4</c:v>
                </c:pt>
                <c:pt idx="1751">
                  <c:v>2759.8</c:v>
                </c:pt>
                <c:pt idx="1752">
                  <c:v>2862.7</c:v>
                </c:pt>
                <c:pt idx="1753">
                  <c:v>2974.2</c:v>
                </c:pt>
                <c:pt idx="1754">
                  <c:v>3092.2</c:v>
                </c:pt>
                <c:pt idx="1755">
                  <c:v>3216.1</c:v>
                </c:pt>
                <c:pt idx="1756">
                  <c:v>3356.3</c:v>
                </c:pt>
                <c:pt idx="1757">
                  <c:v>3511</c:v>
                </c:pt>
                <c:pt idx="1758">
                  <c:v>3663.8</c:v>
                </c:pt>
                <c:pt idx="1759">
                  <c:v>3803.7</c:v>
                </c:pt>
                <c:pt idx="1760">
                  <c:v>3940.8</c:v>
                </c:pt>
                <c:pt idx="1761">
                  <c:v>4079.5</c:v>
                </c:pt>
                <c:pt idx="1762">
                  <c:v>4202.5</c:v>
                </c:pt>
                <c:pt idx="1763">
                  <c:v>4318.8999999999996</c:v>
                </c:pt>
                <c:pt idx="1764">
                  <c:v>4434.8999999999996</c:v>
                </c:pt>
                <c:pt idx="1765">
                  <c:v>4552</c:v>
                </c:pt>
                <c:pt idx="1766">
                  <c:v>4668.6000000000004</c:v>
                </c:pt>
                <c:pt idx="1767">
                  <c:v>4780.3</c:v>
                </c:pt>
                <c:pt idx="1768">
                  <c:v>4902</c:v>
                </c:pt>
                <c:pt idx="1769">
                  <c:v>5017.2</c:v>
                </c:pt>
                <c:pt idx="1770">
                  <c:v>5127.8</c:v>
                </c:pt>
                <c:pt idx="1771">
                  <c:v>5241</c:v>
                </c:pt>
                <c:pt idx="1772">
                  <c:v>5348.5</c:v>
                </c:pt>
                <c:pt idx="1773">
                  <c:v>5461.5</c:v>
                </c:pt>
                <c:pt idx="1774">
                  <c:v>5570.8</c:v>
                </c:pt>
                <c:pt idx="1775">
                  <c:v>5674.8</c:v>
                </c:pt>
                <c:pt idx="1776">
                  <c:v>5788.8</c:v>
                </c:pt>
                <c:pt idx="1777">
                  <c:v>5905.6</c:v>
                </c:pt>
                <c:pt idx="1778">
                  <c:v>6023.3</c:v>
                </c:pt>
                <c:pt idx="1779">
                  <c:v>6133</c:v>
                </c:pt>
                <c:pt idx="1780">
                  <c:v>6225.8</c:v>
                </c:pt>
                <c:pt idx="1781">
                  <c:v>6314.7</c:v>
                </c:pt>
                <c:pt idx="1782">
                  <c:v>6376.8</c:v>
                </c:pt>
                <c:pt idx="1783">
                  <c:v>6439.3</c:v>
                </c:pt>
                <c:pt idx="1784">
                  <c:v>6517</c:v>
                </c:pt>
                <c:pt idx="1785">
                  <c:v>6604.1</c:v>
                </c:pt>
                <c:pt idx="1786">
                  <c:v>6704.8</c:v>
                </c:pt>
                <c:pt idx="1787">
                  <c:v>6808.7</c:v>
                </c:pt>
                <c:pt idx="1788">
                  <c:v>6925.8</c:v>
                </c:pt>
                <c:pt idx="1789">
                  <c:v>7041.2</c:v>
                </c:pt>
                <c:pt idx="1790">
                  <c:v>7158.5</c:v>
                </c:pt>
                <c:pt idx="1791">
                  <c:v>7284</c:v>
                </c:pt>
                <c:pt idx="1792">
                  <c:v>7400.9</c:v>
                </c:pt>
                <c:pt idx="1793">
                  <c:v>7522.4</c:v>
                </c:pt>
                <c:pt idx="1794">
                  <c:v>7628.2</c:v>
                </c:pt>
                <c:pt idx="1795">
                  <c:v>7727.7</c:v>
                </c:pt>
                <c:pt idx="1796">
                  <c:v>7814.8</c:v>
                </c:pt>
                <c:pt idx="1797">
                  <c:v>7876.5</c:v>
                </c:pt>
                <c:pt idx="1798">
                  <c:v>7938.2</c:v>
                </c:pt>
                <c:pt idx="1799">
                  <c:v>8002.2</c:v>
                </c:pt>
                <c:pt idx="1800">
                  <c:v>8071.7</c:v>
                </c:pt>
                <c:pt idx="1801">
                  <c:v>8159.7</c:v>
                </c:pt>
                <c:pt idx="1802">
                  <c:v>8243.2000000000007</c:v>
                </c:pt>
                <c:pt idx="1803">
                  <c:v>8329.9</c:v>
                </c:pt>
                <c:pt idx="1804">
                  <c:v>8411.7000000000007</c:v>
                </c:pt>
                <c:pt idx="1805">
                  <c:v>8470.6</c:v>
                </c:pt>
                <c:pt idx="1806">
                  <c:v>8503.7999999999993</c:v>
                </c:pt>
                <c:pt idx="1807">
                  <c:v>8528.4</c:v>
                </c:pt>
                <c:pt idx="1808">
                  <c:v>8551</c:v>
                </c:pt>
                <c:pt idx="1809">
                  <c:v>8584.5</c:v>
                </c:pt>
                <c:pt idx="1810">
                  <c:v>8635.5</c:v>
                </c:pt>
                <c:pt idx="1811">
                  <c:v>8712.2000000000007</c:v>
                </c:pt>
                <c:pt idx="1812">
                  <c:v>8808</c:v>
                </c:pt>
                <c:pt idx="1813">
                  <c:v>8925.5</c:v>
                </c:pt>
                <c:pt idx="1814">
                  <c:v>9034.6</c:v>
                </c:pt>
                <c:pt idx="1815">
                  <c:v>9135.7000000000007</c:v>
                </c:pt>
                <c:pt idx="1816">
                  <c:v>9229.4</c:v>
                </c:pt>
                <c:pt idx="1817">
                  <c:v>9300.1</c:v>
                </c:pt>
                <c:pt idx="1818">
                  <c:v>9361.7999999999993</c:v>
                </c:pt>
                <c:pt idx="1819">
                  <c:v>9407.7000000000007</c:v>
                </c:pt>
                <c:pt idx="1820">
                  <c:v>9441.9</c:v>
                </c:pt>
                <c:pt idx="1821">
                  <c:v>9485.4</c:v>
                </c:pt>
                <c:pt idx="1822">
                  <c:v>9550.7000000000007</c:v>
                </c:pt>
                <c:pt idx="1823">
                  <c:v>9648.9</c:v>
                </c:pt>
                <c:pt idx="1824">
                  <c:v>9749</c:v>
                </c:pt>
                <c:pt idx="1825">
                  <c:v>9819.5</c:v>
                </c:pt>
                <c:pt idx="1826">
                  <c:v>9864</c:v>
                </c:pt>
                <c:pt idx="1827">
                  <c:v>9874.5</c:v>
                </c:pt>
                <c:pt idx="1828">
                  <c:v>9889.7999999999993</c:v>
                </c:pt>
                <c:pt idx="1829">
                  <c:v>9924</c:v>
                </c:pt>
                <c:pt idx="1830">
                  <c:v>9962.4</c:v>
                </c:pt>
                <c:pt idx="1831">
                  <c:v>10006</c:v>
                </c:pt>
                <c:pt idx="1832">
                  <c:v>10041</c:v>
                </c:pt>
                <c:pt idx="1833">
                  <c:v>10081</c:v>
                </c:pt>
                <c:pt idx="1834">
                  <c:v>10136</c:v>
                </c:pt>
                <c:pt idx="1835">
                  <c:v>10170</c:v>
                </c:pt>
                <c:pt idx="1836">
                  <c:v>10190</c:v>
                </c:pt>
                <c:pt idx="1837">
                  <c:v>10206</c:v>
                </c:pt>
                <c:pt idx="1838">
                  <c:v>10222</c:v>
                </c:pt>
                <c:pt idx="1839">
                  <c:v>10238</c:v>
                </c:pt>
                <c:pt idx="1840">
                  <c:v>10251</c:v>
                </c:pt>
                <c:pt idx="1841">
                  <c:v>10289</c:v>
                </c:pt>
                <c:pt idx="1842">
                  <c:v>10338</c:v>
                </c:pt>
                <c:pt idx="1843">
                  <c:v>10377</c:v>
                </c:pt>
                <c:pt idx="1844">
                  <c:v>10403</c:v>
                </c:pt>
                <c:pt idx="1845">
                  <c:v>10420</c:v>
                </c:pt>
                <c:pt idx="1846">
                  <c:v>10424</c:v>
                </c:pt>
                <c:pt idx="1847">
                  <c:v>10399</c:v>
                </c:pt>
                <c:pt idx="1848">
                  <c:v>10359</c:v>
                </c:pt>
                <c:pt idx="1849">
                  <c:v>10307</c:v>
                </c:pt>
                <c:pt idx="1850">
                  <c:v>10267</c:v>
                </c:pt>
                <c:pt idx="1851">
                  <c:v>10256</c:v>
                </c:pt>
                <c:pt idx="1852">
                  <c:v>10265</c:v>
                </c:pt>
                <c:pt idx="1853">
                  <c:v>10294</c:v>
                </c:pt>
                <c:pt idx="1854">
                  <c:v>10336</c:v>
                </c:pt>
                <c:pt idx="1855">
                  <c:v>10370</c:v>
                </c:pt>
                <c:pt idx="1856">
                  <c:v>10380</c:v>
                </c:pt>
                <c:pt idx="1857">
                  <c:v>10370</c:v>
                </c:pt>
                <c:pt idx="1858">
                  <c:v>10367</c:v>
                </c:pt>
                <c:pt idx="1859">
                  <c:v>10342</c:v>
                </c:pt>
                <c:pt idx="1860">
                  <c:v>10307</c:v>
                </c:pt>
                <c:pt idx="1861">
                  <c:v>10283</c:v>
                </c:pt>
                <c:pt idx="1862">
                  <c:v>10246</c:v>
                </c:pt>
                <c:pt idx="1863">
                  <c:v>10196</c:v>
                </c:pt>
                <c:pt idx="1864">
                  <c:v>10118</c:v>
                </c:pt>
                <c:pt idx="1865">
                  <c:v>10011</c:v>
                </c:pt>
                <c:pt idx="1866">
                  <c:v>9894.7000000000007</c:v>
                </c:pt>
                <c:pt idx="1867">
                  <c:v>9759.1</c:v>
                </c:pt>
                <c:pt idx="1868">
                  <c:v>9591</c:v>
                </c:pt>
                <c:pt idx="1869">
                  <c:v>9373.1</c:v>
                </c:pt>
                <c:pt idx="1870">
                  <c:v>9112.2000000000007</c:v>
                </c:pt>
                <c:pt idx="1871">
                  <c:v>8836.4</c:v>
                </c:pt>
                <c:pt idx="1872">
                  <c:v>8529.2000000000007</c:v>
                </c:pt>
                <c:pt idx="1873">
                  <c:v>8183.4</c:v>
                </c:pt>
                <c:pt idx="1874">
                  <c:v>7809.1</c:v>
                </c:pt>
                <c:pt idx="1875">
                  <c:v>7410.8</c:v>
                </c:pt>
                <c:pt idx="1876">
                  <c:v>6987.5</c:v>
                </c:pt>
                <c:pt idx="1877">
                  <c:v>6544</c:v>
                </c:pt>
                <c:pt idx="1878">
                  <c:v>6107.6</c:v>
                </c:pt>
                <c:pt idx="1879">
                  <c:v>5688.4</c:v>
                </c:pt>
                <c:pt idx="1880">
                  <c:v>5298.7</c:v>
                </c:pt>
                <c:pt idx="1881">
                  <c:v>4942.6000000000004</c:v>
                </c:pt>
                <c:pt idx="1882">
                  <c:v>4602.3</c:v>
                </c:pt>
                <c:pt idx="1883">
                  <c:v>4274.3999999999996</c:v>
                </c:pt>
                <c:pt idx="1884">
                  <c:v>3962.6</c:v>
                </c:pt>
                <c:pt idx="1885">
                  <c:v>3677.5</c:v>
                </c:pt>
                <c:pt idx="1886">
                  <c:v>3412.4</c:v>
                </c:pt>
                <c:pt idx="1887">
                  <c:v>3155.5</c:v>
                </c:pt>
                <c:pt idx="1888">
                  <c:v>2922.8</c:v>
                </c:pt>
                <c:pt idx="1889">
                  <c:v>2716.3</c:v>
                </c:pt>
                <c:pt idx="1890">
                  <c:v>2534.3000000000002</c:v>
                </c:pt>
                <c:pt idx="1891">
                  <c:v>2388.1999999999998</c:v>
                </c:pt>
                <c:pt idx="1892">
                  <c:v>2245</c:v>
                </c:pt>
                <c:pt idx="1893">
                  <c:v>2116.8000000000002</c:v>
                </c:pt>
                <c:pt idx="1894">
                  <c:v>1988.3</c:v>
                </c:pt>
                <c:pt idx="1895">
                  <c:v>1867.4</c:v>
                </c:pt>
                <c:pt idx="1896">
                  <c:v>1761.7</c:v>
                </c:pt>
                <c:pt idx="1897">
                  <c:v>1660.7</c:v>
                </c:pt>
                <c:pt idx="1898">
                  <c:v>1571.3</c:v>
                </c:pt>
                <c:pt idx="1899">
                  <c:v>1483.3</c:v>
                </c:pt>
                <c:pt idx="1900">
                  <c:v>1401.2</c:v>
                </c:pt>
                <c:pt idx="1901">
                  <c:v>1326.3</c:v>
                </c:pt>
                <c:pt idx="1902">
                  <c:v>1251.2</c:v>
                </c:pt>
                <c:pt idx="1903">
                  <c:v>1178.7</c:v>
                </c:pt>
                <c:pt idx="1904">
                  <c:v>1105.0999999999999</c:v>
                </c:pt>
                <c:pt idx="1905">
                  <c:v>1032</c:v>
                </c:pt>
                <c:pt idx="1906">
                  <c:v>966.27</c:v>
                </c:pt>
                <c:pt idx="1907">
                  <c:v>897.78</c:v>
                </c:pt>
                <c:pt idx="1908">
                  <c:v>837.78</c:v>
                </c:pt>
                <c:pt idx="1909">
                  <c:v>787.63</c:v>
                </c:pt>
                <c:pt idx="1910">
                  <c:v>745.97</c:v>
                </c:pt>
                <c:pt idx="1911">
                  <c:v>713.56</c:v>
                </c:pt>
                <c:pt idx="1912">
                  <c:v>679.22</c:v>
                </c:pt>
                <c:pt idx="1913">
                  <c:v>644.30999999999995</c:v>
                </c:pt>
                <c:pt idx="1914">
                  <c:v>607.72</c:v>
                </c:pt>
                <c:pt idx="1915">
                  <c:v>566.78</c:v>
                </c:pt>
                <c:pt idx="1916">
                  <c:v>528.74</c:v>
                </c:pt>
                <c:pt idx="1917">
                  <c:v>493.74</c:v>
                </c:pt>
                <c:pt idx="1918">
                  <c:v>466.87</c:v>
                </c:pt>
                <c:pt idx="1919">
                  <c:v>435.68</c:v>
                </c:pt>
                <c:pt idx="1920">
                  <c:v>408.22</c:v>
                </c:pt>
                <c:pt idx="1921">
                  <c:v>382.19</c:v>
                </c:pt>
                <c:pt idx="1922">
                  <c:v>353.71</c:v>
                </c:pt>
                <c:pt idx="1923">
                  <c:v>322.55</c:v>
                </c:pt>
                <c:pt idx="1924">
                  <c:v>295.11</c:v>
                </c:pt>
                <c:pt idx="1925">
                  <c:v>265.25</c:v>
                </c:pt>
                <c:pt idx="1926">
                  <c:v>237.89</c:v>
                </c:pt>
                <c:pt idx="1927">
                  <c:v>202.64</c:v>
                </c:pt>
                <c:pt idx="1928">
                  <c:v>168.13</c:v>
                </c:pt>
                <c:pt idx="1929">
                  <c:v>135.47999999999999</c:v>
                </c:pt>
                <c:pt idx="1930">
                  <c:v>106.04</c:v>
                </c:pt>
                <c:pt idx="1931">
                  <c:v>88.965000000000003</c:v>
                </c:pt>
                <c:pt idx="1932">
                  <c:v>60.673000000000002</c:v>
                </c:pt>
                <c:pt idx="1933">
                  <c:v>40.933999999999997</c:v>
                </c:pt>
                <c:pt idx="1934">
                  <c:v>18.585999999999999</c:v>
                </c:pt>
                <c:pt idx="1935">
                  <c:v>-5.1422999999999996</c:v>
                </c:pt>
                <c:pt idx="1936">
                  <c:v>-20.599</c:v>
                </c:pt>
                <c:pt idx="1937">
                  <c:v>-45.012999999999998</c:v>
                </c:pt>
                <c:pt idx="1938">
                  <c:v>-70.448999999999998</c:v>
                </c:pt>
                <c:pt idx="1939">
                  <c:v>-95.998000000000005</c:v>
                </c:pt>
                <c:pt idx="1940">
                  <c:v>-114.13</c:v>
                </c:pt>
                <c:pt idx="1941">
                  <c:v>-127.09</c:v>
                </c:pt>
                <c:pt idx="1942">
                  <c:v>-145.38</c:v>
                </c:pt>
                <c:pt idx="1943">
                  <c:v>-162.49</c:v>
                </c:pt>
                <c:pt idx="1944">
                  <c:v>-186.15</c:v>
                </c:pt>
                <c:pt idx="1945">
                  <c:v>-213.35</c:v>
                </c:pt>
                <c:pt idx="1946">
                  <c:v>-229.68</c:v>
                </c:pt>
                <c:pt idx="1947">
                  <c:v>-247.05</c:v>
                </c:pt>
                <c:pt idx="1948">
                  <c:v>-268.73</c:v>
                </c:pt>
                <c:pt idx="1949">
                  <c:v>-294.14</c:v>
                </c:pt>
                <c:pt idx="1950">
                  <c:v>-326.12</c:v>
                </c:pt>
                <c:pt idx="1951">
                  <c:v>-362.66</c:v>
                </c:pt>
                <c:pt idx="1952">
                  <c:v>-408.51</c:v>
                </c:pt>
                <c:pt idx="1953">
                  <c:v>-449.69</c:v>
                </c:pt>
                <c:pt idx="1954">
                  <c:v>-495.7</c:v>
                </c:pt>
                <c:pt idx="1955">
                  <c:v>-544.67999999999995</c:v>
                </c:pt>
                <c:pt idx="1956">
                  <c:v>-600.22</c:v>
                </c:pt>
                <c:pt idx="1957">
                  <c:v>-663.69</c:v>
                </c:pt>
                <c:pt idx="1958">
                  <c:v>-731.34</c:v>
                </c:pt>
                <c:pt idx="1959">
                  <c:v>-818.2</c:v>
                </c:pt>
                <c:pt idx="1960">
                  <c:v>-913.12</c:v>
                </c:pt>
                <c:pt idx="1961">
                  <c:v>-1007.6</c:v>
                </c:pt>
                <c:pt idx="1962">
                  <c:v>-1108.2</c:v>
                </c:pt>
                <c:pt idx="1963">
                  <c:v>-1209</c:v>
                </c:pt>
                <c:pt idx="1964">
                  <c:v>-1310.7</c:v>
                </c:pt>
                <c:pt idx="1965">
                  <c:v>-1417.5</c:v>
                </c:pt>
                <c:pt idx="1966">
                  <c:v>-1531.6</c:v>
                </c:pt>
                <c:pt idx="1967">
                  <c:v>-1647.1</c:v>
                </c:pt>
                <c:pt idx="1968">
                  <c:v>-1756.6</c:v>
                </c:pt>
                <c:pt idx="1969">
                  <c:v>-1871.7</c:v>
                </c:pt>
                <c:pt idx="1970">
                  <c:v>-1984.1</c:v>
                </c:pt>
                <c:pt idx="1971">
                  <c:v>-2110.6</c:v>
                </c:pt>
                <c:pt idx="1972">
                  <c:v>-2247.6999999999998</c:v>
                </c:pt>
                <c:pt idx="1973">
                  <c:v>-2379.6</c:v>
                </c:pt>
                <c:pt idx="1974">
                  <c:v>-2492.4</c:v>
                </c:pt>
                <c:pt idx="1975">
                  <c:v>-2594.1999999999998</c:v>
                </c:pt>
                <c:pt idx="1976">
                  <c:v>-2703.4</c:v>
                </c:pt>
                <c:pt idx="1977">
                  <c:v>-2829.6</c:v>
                </c:pt>
                <c:pt idx="1978">
                  <c:v>-2961.8</c:v>
                </c:pt>
                <c:pt idx="1979">
                  <c:v>-3119.3</c:v>
                </c:pt>
                <c:pt idx="1980">
                  <c:v>-3283</c:v>
                </c:pt>
                <c:pt idx="1981">
                  <c:v>-3450.2</c:v>
                </c:pt>
                <c:pt idx="1982">
                  <c:v>-3623.2</c:v>
                </c:pt>
                <c:pt idx="1983">
                  <c:v>-3774.9</c:v>
                </c:pt>
                <c:pt idx="1984">
                  <c:v>-3900.7</c:v>
                </c:pt>
                <c:pt idx="1985">
                  <c:v>-4016.2</c:v>
                </c:pt>
                <c:pt idx="1986">
                  <c:v>-4126.8</c:v>
                </c:pt>
                <c:pt idx="1987">
                  <c:v>-4244.7</c:v>
                </c:pt>
                <c:pt idx="1988">
                  <c:v>-4367.3999999999996</c:v>
                </c:pt>
                <c:pt idx="1989">
                  <c:v>-4506.3</c:v>
                </c:pt>
                <c:pt idx="1990">
                  <c:v>-4654.7</c:v>
                </c:pt>
                <c:pt idx="1991">
                  <c:v>-4805.3</c:v>
                </c:pt>
                <c:pt idx="1992">
                  <c:v>-4977.8999999999996</c:v>
                </c:pt>
                <c:pt idx="1993">
                  <c:v>-5148.3</c:v>
                </c:pt>
                <c:pt idx="1994">
                  <c:v>-5310.6</c:v>
                </c:pt>
                <c:pt idx="1995">
                  <c:v>-5448.5</c:v>
                </c:pt>
                <c:pt idx="1996">
                  <c:v>-5560.7</c:v>
                </c:pt>
                <c:pt idx="1997">
                  <c:v>-5660.9</c:v>
                </c:pt>
                <c:pt idx="1998">
                  <c:v>-5754.8</c:v>
                </c:pt>
                <c:pt idx="1999">
                  <c:v>-5863.7</c:v>
                </c:pt>
                <c:pt idx="2000">
                  <c:v>-5981.7</c:v>
                </c:pt>
                <c:pt idx="2001">
                  <c:v>-6117.4</c:v>
                </c:pt>
                <c:pt idx="2002">
                  <c:v>-6272</c:v>
                </c:pt>
                <c:pt idx="2003">
                  <c:v>-6423.4</c:v>
                </c:pt>
                <c:pt idx="2004">
                  <c:v>-6574</c:v>
                </c:pt>
                <c:pt idx="2005">
                  <c:v>-6701.2</c:v>
                </c:pt>
                <c:pt idx="2006">
                  <c:v>-6796.6</c:v>
                </c:pt>
                <c:pt idx="2007">
                  <c:v>-6875.8</c:v>
                </c:pt>
                <c:pt idx="2008">
                  <c:v>-6948</c:v>
                </c:pt>
                <c:pt idx="2009">
                  <c:v>-7040.6</c:v>
                </c:pt>
                <c:pt idx="2010">
                  <c:v>-7161.3</c:v>
                </c:pt>
                <c:pt idx="2011">
                  <c:v>-7307.2</c:v>
                </c:pt>
                <c:pt idx="2012">
                  <c:v>-7452.5</c:v>
                </c:pt>
                <c:pt idx="2013">
                  <c:v>-7566.8</c:v>
                </c:pt>
                <c:pt idx="2014">
                  <c:v>-7641</c:v>
                </c:pt>
                <c:pt idx="2015">
                  <c:v>-7685.5</c:v>
                </c:pt>
                <c:pt idx="2016">
                  <c:v>-7692.6</c:v>
                </c:pt>
                <c:pt idx="2017">
                  <c:v>-7731.7</c:v>
                </c:pt>
                <c:pt idx="2018">
                  <c:v>-7779.6</c:v>
                </c:pt>
                <c:pt idx="2019">
                  <c:v>-7850.3</c:v>
                </c:pt>
                <c:pt idx="2020">
                  <c:v>-7923.7</c:v>
                </c:pt>
                <c:pt idx="2021">
                  <c:v>-8002.2</c:v>
                </c:pt>
                <c:pt idx="2022">
                  <c:v>-8098.2</c:v>
                </c:pt>
                <c:pt idx="2023">
                  <c:v>-8171.9</c:v>
                </c:pt>
                <c:pt idx="2024">
                  <c:v>-8190.4</c:v>
                </c:pt>
                <c:pt idx="2025">
                  <c:v>-8135</c:v>
                </c:pt>
                <c:pt idx="2026">
                  <c:v>-8055.7</c:v>
                </c:pt>
                <c:pt idx="2027">
                  <c:v>-8016</c:v>
                </c:pt>
                <c:pt idx="2028">
                  <c:v>-8033.5</c:v>
                </c:pt>
                <c:pt idx="2029">
                  <c:v>-8100.3</c:v>
                </c:pt>
                <c:pt idx="2030">
                  <c:v>-8200.2999999999993</c:v>
                </c:pt>
                <c:pt idx="2031">
                  <c:v>-8315.9</c:v>
                </c:pt>
                <c:pt idx="2032">
                  <c:v>-8447.7000000000007</c:v>
                </c:pt>
                <c:pt idx="2033">
                  <c:v>-8558.7999999999993</c:v>
                </c:pt>
                <c:pt idx="2034">
                  <c:v>-8639.5</c:v>
                </c:pt>
                <c:pt idx="2035">
                  <c:v>-8681.2000000000007</c:v>
                </c:pt>
                <c:pt idx="2036">
                  <c:v>-8689.4</c:v>
                </c:pt>
                <c:pt idx="2037">
                  <c:v>-8707.6</c:v>
                </c:pt>
                <c:pt idx="2038">
                  <c:v>-8740.5</c:v>
                </c:pt>
                <c:pt idx="2039">
                  <c:v>-8782.1</c:v>
                </c:pt>
                <c:pt idx="2040">
                  <c:v>-8834.5</c:v>
                </c:pt>
                <c:pt idx="2041">
                  <c:v>-8883.7000000000007</c:v>
                </c:pt>
                <c:pt idx="2042">
                  <c:v>-8940.4</c:v>
                </c:pt>
                <c:pt idx="2043">
                  <c:v>-9015.4</c:v>
                </c:pt>
                <c:pt idx="2044">
                  <c:v>-9098.9</c:v>
                </c:pt>
                <c:pt idx="2045">
                  <c:v>-9168.6</c:v>
                </c:pt>
                <c:pt idx="2046">
                  <c:v>-9227.5</c:v>
                </c:pt>
                <c:pt idx="2047">
                  <c:v>-9277.7999999999993</c:v>
                </c:pt>
                <c:pt idx="2048">
                  <c:v>-9299.1</c:v>
                </c:pt>
                <c:pt idx="2049">
                  <c:v>-9322.2000000000007</c:v>
                </c:pt>
                <c:pt idx="2050">
                  <c:v>-9338.2999999999993</c:v>
                </c:pt>
                <c:pt idx="2051">
                  <c:v>-9365.1</c:v>
                </c:pt>
                <c:pt idx="2052">
                  <c:v>-9425.4</c:v>
                </c:pt>
                <c:pt idx="2053">
                  <c:v>-9490.5</c:v>
                </c:pt>
                <c:pt idx="2054">
                  <c:v>-9539.4</c:v>
                </c:pt>
                <c:pt idx="2055">
                  <c:v>-9551.4</c:v>
                </c:pt>
                <c:pt idx="2056">
                  <c:v>-9545.1</c:v>
                </c:pt>
                <c:pt idx="2057">
                  <c:v>-9548.2999999999993</c:v>
                </c:pt>
                <c:pt idx="2058">
                  <c:v>-9544.2999999999993</c:v>
                </c:pt>
                <c:pt idx="2059">
                  <c:v>-9553.4</c:v>
                </c:pt>
                <c:pt idx="2060">
                  <c:v>-9587.7999999999993</c:v>
                </c:pt>
                <c:pt idx="2061">
                  <c:v>-9623.5</c:v>
                </c:pt>
                <c:pt idx="2062">
                  <c:v>-9657.7999999999993</c:v>
                </c:pt>
                <c:pt idx="2063">
                  <c:v>-9666.1</c:v>
                </c:pt>
                <c:pt idx="2064">
                  <c:v>-9640.2999999999993</c:v>
                </c:pt>
                <c:pt idx="2065">
                  <c:v>-9618.4</c:v>
                </c:pt>
                <c:pt idx="2066">
                  <c:v>-9620.2000000000007</c:v>
                </c:pt>
                <c:pt idx="2067">
                  <c:v>-9662.4</c:v>
                </c:pt>
                <c:pt idx="2068">
                  <c:v>-9736.7999999999993</c:v>
                </c:pt>
                <c:pt idx="2069">
                  <c:v>-9819.2999999999993</c:v>
                </c:pt>
                <c:pt idx="2070">
                  <c:v>-9898.4</c:v>
                </c:pt>
                <c:pt idx="2071">
                  <c:v>-9947.7999999999993</c:v>
                </c:pt>
                <c:pt idx="2072">
                  <c:v>-9961.2999999999993</c:v>
                </c:pt>
                <c:pt idx="2073">
                  <c:v>-9935.2000000000007</c:v>
                </c:pt>
                <c:pt idx="2074">
                  <c:v>-9872</c:v>
                </c:pt>
                <c:pt idx="2075">
                  <c:v>-9786.7000000000007</c:v>
                </c:pt>
                <c:pt idx="2076">
                  <c:v>-9710.1</c:v>
                </c:pt>
                <c:pt idx="2077">
                  <c:v>-9678.1</c:v>
                </c:pt>
                <c:pt idx="2078">
                  <c:v>-9660.2000000000007</c:v>
                </c:pt>
                <c:pt idx="2079">
                  <c:v>-9633.7000000000007</c:v>
                </c:pt>
                <c:pt idx="2080">
                  <c:v>-9588.1</c:v>
                </c:pt>
                <c:pt idx="2081">
                  <c:v>-9529.1</c:v>
                </c:pt>
                <c:pt idx="2082">
                  <c:v>-9484.1</c:v>
                </c:pt>
                <c:pt idx="2083">
                  <c:v>-9425.5</c:v>
                </c:pt>
                <c:pt idx="2084">
                  <c:v>-9345.1</c:v>
                </c:pt>
                <c:pt idx="2085">
                  <c:v>-9262.2999999999993</c:v>
                </c:pt>
                <c:pt idx="2086">
                  <c:v>-9179.2999999999993</c:v>
                </c:pt>
                <c:pt idx="2087">
                  <c:v>-9088.7000000000007</c:v>
                </c:pt>
                <c:pt idx="2088">
                  <c:v>-8973.5</c:v>
                </c:pt>
                <c:pt idx="2089">
                  <c:v>-8846.5</c:v>
                </c:pt>
                <c:pt idx="2090">
                  <c:v>-8686.7000000000007</c:v>
                </c:pt>
                <c:pt idx="2091">
                  <c:v>-8481.4</c:v>
                </c:pt>
                <c:pt idx="2092">
                  <c:v>-8254.7000000000007</c:v>
                </c:pt>
                <c:pt idx="2093">
                  <c:v>-8021</c:v>
                </c:pt>
                <c:pt idx="2094">
                  <c:v>-7763.9</c:v>
                </c:pt>
                <c:pt idx="2095">
                  <c:v>-7475.7</c:v>
                </c:pt>
                <c:pt idx="2096">
                  <c:v>-7165.4</c:v>
                </c:pt>
                <c:pt idx="2097">
                  <c:v>-6817</c:v>
                </c:pt>
                <c:pt idx="2098">
                  <c:v>-6406.9</c:v>
                </c:pt>
                <c:pt idx="2099">
                  <c:v>-5964.7</c:v>
                </c:pt>
                <c:pt idx="2100">
                  <c:v>-5508</c:v>
                </c:pt>
                <c:pt idx="2101">
                  <c:v>-5075</c:v>
                </c:pt>
                <c:pt idx="2102">
                  <c:v>-4691.1000000000004</c:v>
                </c:pt>
                <c:pt idx="2103">
                  <c:v>-4336.2</c:v>
                </c:pt>
                <c:pt idx="2104">
                  <c:v>-4008.2</c:v>
                </c:pt>
                <c:pt idx="2105">
                  <c:v>-3694.5</c:v>
                </c:pt>
                <c:pt idx="2106">
                  <c:v>-3376.4</c:v>
                </c:pt>
                <c:pt idx="2107">
                  <c:v>-3055.8</c:v>
                </c:pt>
                <c:pt idx="2108">
                  <c:v>-2743.4</c:v>
                </c:pt>
                <c:pt idx="2109">
                  <c:v>-2453.3000000000002</c:v>
                </c:pt>
                <c:pt idx="2110">
                  <c:v>-2184.9</c:v>
                </c:pt>
                <c:pt idx="2111">
                  <c:v>-1943.5</c:v>
                </c:pt>
                <c:pt idx="2112">
                  <c:v>-1743.9</c:v>
                </c:pt>
                <c:pt idx="2113">
                  <c:v>-1580.9</c:v>
                </c:pt>
                <c:pt idx="2114">
                  <c:v>-1450.3</c:v>
                </c:pt>
                <c:pt idx="2115">
                  <c:v>-1346</c:v>
                </c:pt>
                <c:pt idx="2116">
                  <c:v>-1238.4000000000001</c:v>
                </c:pt>
                <c:pt idx="2117">
                  <c:v>-1137.2</c:v>
                </c:pt>
                <c:pt idx="2118">
                  <c:v>-1032.2</c:v>
                </c:pt>
                <c:pt idx="2119">
                  <c:v>-933.82</c:v>
                </c:pt>
                <c:pt idx="2120">
                  <c:v>-832.7</c:v>
                </c:pt>
                <c:pt idx="2121">
                  <c:v>-742.5</c:v>
                </c:pt>
                <c:pt idx="2122">
                  <c:v>-657.7</c:v>
                </c:pt>
                <c:pt idx="2123">
                  <c:v>-573.12</c:v>
                </c:pt>
                <c:pt idx="2124">
                  <c:v>-503.52</c:v>
                </c:pt>
                <c:pt idx="2125">
                  <c:v>-436.82</c:v>
                </c:pt>
                <c:pt idx="2126">
                  <c:v>-371.85</c:v>
                </c:pt>
                <c:pt idx="2127">
                  <c:v>-318.08</c:v>
                </c:pt>
                <c:pt idx="2128">
                  <c:v>-265.5</c:v>
                </c:pt>
                <c:pt idx="2129">
                  <c:v>-226.44</c:v>
                </c:pt>
                <c:pt idx="2130">
                  <c:v>-194.23</c:v>
                </c:pt>
                <c:pt idx="2131">
                  <c:v>-162.18</c:v>
                </c:pt>
                <c:pt idx="2132">
                  <c:v>-136.16</c:v>
                </c:pt>
                <c:pt idx="2133">
                  <c:v>-110.64</c:v>
                </c:pt>
                <c:pt idx="2134">
                  <c:v>-93.427999999999997</c:v>
                </c:pt>
                <c:pt idx="2135">
                  <c:v>-72.516000000000005</c:v>
                </c:pt>
                <c:pt idx="2136">
                  <c:v>-50.469000000000001</c:v>
                </c:pt>
                <c:pt idx="2137">
                  <c:v>-28.698</c:v>
                </c:pt>
                <c:pt idx="2138">
                  <c:v>-11.976000000000001</c:v>
                </c:pt>
                <c:pt idx="2139">
                  <c:v>2.0779000000000001</c:v>
                </c:pt>
                <c:pt idx="2140">
                  <c:v>20.381</c:v>
                </c:pt>
                <c:pt idx="2141">
                  <c:v>36.774999999999999</c:v>
                </c:pt>
                <c:pt idx="2142">
                  <c:v>50.530999999999999</c:v>
                </c:pt>
                <c:pt idx="2143">
                  <c:v>70.64</c:v>
                </c:pt>
                <c:pt idx="2144">
                  <c:v>90.593000000000004</c:v>
                </c:pt>
                <c:pt idx="2145">
                  <c:v>107.47</c:v>
                </c:pt>
                <c:pt idx="2146">
                  <c:v>129.13</c:v>
                </c:pt>
                <c:pt idx="2147">
                  <c:v>145.41</c:v>
                </c:pt>
                <c:pt idx="2148">
                  <c:v>168.14</c:v>
                </c:pt>
                <c:pt idx="2149">
                  <c:v>185.83</c:v>
                </c:pt>
                <c:pt idx="2150">
                  <c:v>204.83</c:v>
                </c:pt>
                <c:pt idx="2151">
                  <c:v>225.14</c:v>
                </c:pt>
                <c:pt idx="2152">
                  <c:v>235.59</c:v>
                </c:pt>
                <c:pt idx="2153">
                  <c:v>249.32</c:v>
                </c:pt>
                <c:pt idx="2154">
                  <c:v>256.55</c:v>
                </c:pt>
                <c:pt idx="2155">
                  <c:v>269.35000000000002</c:v>
                </c:pt>
                <c:pt idx="2156">
                  <c:v>279.10000000000002</c:v>
                </c:pt>
                <c:pt idx="2157">
                  <c:v>285.91000000000003</c:v>
                </c:pt>
                <c:pt idx="2158">
                  <c:v>286.44</c:v>
                </c:pt>
                <c:pt idx="2159">
                  <c:v>286.93</c:v>
                </c:pt>
                <c:pt idx="2160">
                  <c:v>291.98</c:v>
                </c:pt>
                <c:pt idx="2161">
                  <c:v>302.45</c:v>
                </c:pt>
                <c:pt idx="2162">
                  <c:v>302.02999999999997</c:v>
                </c:pt>
                <c:pt idx="2163">
                  <c:v>303.98</c:v>
                </c:pt>
                <c:pt idx="2164">
                  <c:v>312.95999999999998</c:v>
                </c:pt>
                <c:pt idx="2165">
                  <c:v>323.42</c:v>
                </c:pt>
                <c:pt idx="2166">
                  <c:v>339.33</c:v>
                </c:pt>
                <c:pt idx="2167">
                  <c:v>350.53</c:v>
                </c:pt>
                <c:pt idx="2168">
                  <c:v>362.38</c:v>
                </c:pt>
                <c:pt idx="2169">
                  <c:v>370.68</c:v>
                </c:pt>
                <c:pt idx="2170">
                  <c:v>379.56</c:v>
                </c:pt>
                <c:pt idx="2171">
                  <c:v>389.74</c:v>
                </c:pt>
                <c:pt idx="2172">
                  <c:v>402.97</c:v>
                </c:pt>
                <c:pt idx="2173">
                  <c:v>427.01</c:v>
                </c:pt>
                <c:pt idx="2174">
                  <c:v>438.24</c:v>
                </c:pt>
                <c:pt idx="2175">
                  <c:v>453.45</c:v>
                </c:pt>
                <c:pt idx="2176">
                  <c:v>468.08</c:v>
                </c:pt>
                <c:pt idx="2177">
                  <c:v>485.98</c:v>
                </c:pt>
                <c:pt idx="2178">
                  <c:v>511.87</c:v>
                </c:pt>
                <c:pt idx="2179">
                  <c:v>532.84</c:v>
                </c:pt>
                <c:pt idx="2180">
                  <c:v>555.29</c:v>
                </c:pt>
                <c:pt idx="2181">
                  <c:v>576.89</c:v>
                </c:pt>
                <c:pt idx="2182">
                  <c:v>596.09</c:v>
                </c:pt>
                <c:pt idx="2183">
                  <c:v>620.51</c:v>
                </c:pt>
                <c:pt idx="2184">
                  <c:v>648.79</c:v>
                </c:pt>
                <c:pt idx="2185">
                  <c:v>683.16</c:v>
                </c:pt>
                <c:pt idx="2186">
                  <c:v>714.82</c:v>
                </c:pt>
                <c:pt idx="2187">
                  <c:v>738.18</c:v>
                </c:pt>
                <c:pt idx="2188">
                  <c:v>772.18</c:v>
                </c:pt>
                <c:pt idx="2189">
                  <c:v>808.34</c:v>
                </c:pt>
                <c:pt idx="2190">
                  <c:v>845.4</c:v>
                </c:pt>
                <c:pt idx="2191">
                  <c:v>887.44</c:v>
                </c:pt>
                <c:pt idx="2192">
                  <c:v>932.17</c:v>
                </c:pt>
                <c:pt idx="2193">
                  <c:v>982.69</c:v>
                </c:pt>
                <c:pt idx="2194">
                  <c:v>1024.8</c:v>
                </c:pt>
                <c:pt idx="2195">
                  <c:v>1067.7</c:v>
                </c:pt>
                <c:pt idx="2196">
                  <c:v>1122.3</c:v>
                </c:pt>
                <c:pt idx="2197">
                  <c:v>1169.5999999999999</c:v>
                </c:pt>
                <c:pt idx="2198">
                  <c:v>1218.3</c:v>
                </c:pt>
                <c:pt idx="2199">
                  <c:v>1263.4000000000001</c:v>
                </c:pt>
                <c:pt idx="2200">
                  <c:v>1309.0999999999999</c:v>
                </c:pt>
                <c:pt idx="2201">
                  <c:v>1364.4</c:v>
                </c:pt>
                <c:pt idx="2202">
                  <c:v>1421.1</c:v>
                </c:pt>
                <c:pt idx="2203">
                  <c:v>1494.7</c:v>
                </c:pt>
                <c:pt idx="2204">
                  <c:v>1570.1</c:v>
                </c:pt>
                <c:pt idx="2205">
                  <c:v>1668.2</c:v>
                </c:pt>
                <c:pt idx="2206">
                  <c:v>1775.5</c:v>
                </c:pt>
                <c:pt idx="2207">
                  <c:v>1879.3</c:v>
                </c:pt>
                <c:pt idx="2208">
                  <c:v>1981.7</c:v>
                </c:pt>
                <c:pt idx="2209">
                  <c:v>2086.6999999999998</c:v>
                </c:pt>
                <c:pt idx="2210">
                  <c:v>2207.1</c:v>
                </c:pt>
                <c:pt idx="2211">
                  <c:v>2339.5</c:v>
                </c:pt>
                <c:pt idx="2212">
                  <c:v>2455.5</c:v>
                </c:pt>
                <c:pt idx="2213">
                  <c:v>2571.1</c:v>
                </c:pt>
                <c:pt idx="2214">
                  <c:v>2705.9</c:v>
                </c:pt>
                <c:pt idx="2215">
                  <c:v>2840</c:v>
                </c:pt>
                <c:pt idx="2216">
                  <c:v>2967.7</c:v>
                </c:pt>
                <c:pt idx="2217">
                  <c:v>3096</c:v>
                </c:pt>
                <c:pt idx="2218">
                  <c:v>3234</c:v>
                </c:pt>
                <c:pt idx="2219">
                  <c:v>3380.2</c:v>
                </c:pt>
                <c:pt idx="2220">
                  <c:v>3546.1</c:v>
                </c:pt>
                <c:pt idx="2221">
                  <c:v>3716.1</c:v>
                </c:pt>
                <c:pt idx="2222">
                  <c:v>3882.2</c:v>
                </c:pt>
                <c:pt idx="2223">
                  <c:v>4047.8</c:v>
                </c:pt>
                <c:pt idx="2224">
                  <c:v>4196.1000000000004</c:v>
                </c:pt>
                <c:pt idx="2225">
                  <c:v>4343.1000000000004</c:v>
                </c:pt>
                <c:pt idx="2226">
                  <c:v>4488.7</c:v>
                </c:pt>
                <c:pt idx="2227">
                  <c:v>4620.1000000000004</c:v>
                </c:pt>
                <c:pt idx="2228">
                  <c:v>4732.8</c:v>
                </c:pt>
                <c:pt idx="2229">
                  <c:v>4846.5</c:v>
                </c:pt>
                <c:pt idx="2230">
                  <c:v>4966.8</c:v>
                </c:pt>
                <c:pt idx="2231">
                  <c:v>5093.7</c:v>
                </c:pt>
                <c:pt idx="2232">
                  <c:v>5219.2</c:v>
                </c:pt>
                <c:pt idx="2233">
                  <c:v>5348.4</c:v>
                </c:pt>
                <c:pt idx="2234">
                  <c:v>5488.1</c:v>
                </c:pt>
                <c:pt idx="2235">
                  <c:v>5626.2</c:v>
                </c:pt>
                <c:pt idx="2236">
                  <c:v>5760.5</c:v>
                </c:pt>
                <c:pt idx="2237">
                  <c:v>5891.6</c:v>
                </c:pt>
                <c:pt idx="2238">
                  <c:v>6007.1</c:v>
                </c:pt>
                <c:pt idx="2239">
                  <c:v>6106.1</c:v>
                </c:pt>
                <c:pt idx="2240">
                  <c:v>6188</c:v>
                </c:pt>
                <c:pt idx="2241">
                  <c:v>6267.3</c:v>
                </c:pt>
                <c:pt idx="2242">
                  <c:v>6336.5</c:v>
                </c:pt>
                <c:pt idx="2243">
                  <c:v>6407.7</c:v>
                </c:pt>
                <c:pt idx="2244">
                  <c:v>6498.1</c:v>
                </c:pt>
                <c:pt idx="2245">
                  <c:v>6629.8</c:v>
                </c:pt>
                <c:pt idx="2246">
                  <c:v>6786.5</c:v>
                </c:pt>
                <c:pt idx="2247">
                  <c:v>6934.8</c:v>
                </c:pt>
                <c:pt idx="2248">
                  <c:v>7070.4</c:v>
                </c:pt>
                <c:pt idx="2249">
                  <c:v>7186.6</c:v>
                </c:pt>
                <c:pt idx="2250">
                  <c:v>7266.3</c:v>
                </c:pt>
                <c:pt idx="2251">
                  <c:v>7327.8</c:v>
                </c:pt>
                <c:pt idx="2252">
                  <c:v>7380.2</c:v>
                </c:pt>
                <c:pt idx="2253">
                  <c:v>7445.6</c:v>
                </c:pt>
                <c:pt idx="2254">
                  <c:v>7496.9</c:v>
                </c:pt>
                <c:pt idx="2255">
                  <c:v>7550</c:v>
                </c:pt>
                <c:pt idx="2256">
                  <c:v>7620.2</c:v>
                </c:pt>
                <c:pt idx="2257">
                  <c:v>7688.1</c:v>
                </c:pt>
                <c:pt idx="2258">
                  <c:v>7756.8</c:v>
                </c:pt>
                <c:pt idx="2259">
                  <c:v>7825.3</c:v>
                </c:pt>
                <c:pt idx="2260">
                  <c:v>7897.7</c:v>
                </c:pt>
                <c:pt idx="2261">
                  <c:v>7958.4</c:v>
                </c:pt>
                <c:pt idx="2262">
                  <c:v>8011.1</c:v>
                </c:pt>
                <c:pt idx="2263">
                  <c:v>8084</c:v>
                </c:pt>
                <c:pt idx="2264">
                  <c:v>8162.7</c:v>
                </c:pt>
                <c:pt idx="2265">
                  <c:v>8249.6</c:v>
                </c:pt>
                <c:pt idx="2266">
                  <c:v>8332.9</c:v>
                </c:pt>
                <c:pt idx="2267">
                  <c:v>8407.7000000000007</c:v>
                </c:pt>
                <c:pt idx="2268">
                  <c:v>8483.2000000000007</c:v>
                </c:pt>
                <c:pt idx="2269">
                  <c:v>8558</c:v>
                </c:pt>
                <c:pt idx="2270">
                  <c:v>8618.7999999999993</c:v>
                </c:pt>
                <c:pt idx="2271">
                  <c:v>8694.6</c:v>
                </c:pt>
                <c:pt idx="2272">
                  <c:v>8780.9</c:v>
                </c:pt>
                <c:pt idx="2273">
                  <c:v>8863.7999999999993</c:v>
                </c:pt>
                <c:pt idx="2274">
                  <c:v>8943</c:v>
                </c:pt>
                <c:pt idx="2275">
                  <c:v>9015.5</c:v>
                </c:pt>
                <c:pt idx="2276">
                  <c:v>9063.5</c:v>
                </c:pt>
                <c:pt idx="2277">
                  <c:v>9103.7999999999993</c:v>
                </c:pt>
                <c:pt idx="2278">
                  <c:v>9147.6</c:v>
                </c:pt>
                <c:pt idx="2279">
                  <c:v>9203.2000000000007</c:v>
                </c:pt>
                <c:pt idx="2280">
                  <c:v>9278.2000000000007</c:v>
                </c:pt>
                <c:pt idx="2281">
                  <c:v>9377.7000000000007</c:v>
                </c:pt>
                <c:pt idx="2282">
                  <c:v>9491.6</c:v>
                </c:pt>
                <c:pt idx="2283">
                  <c:v>9605.5</c:v>
                </c:pt>
                <c:pt idx="2284">
                  <c:v>9695.1</c:v>
                </c:pt>
                <c:pt idx="2285">
                  <c:v>9752.6</c:v>
                </c:pt>
                <c:pt idx="2286">
                  <c:v>9776.5</c:v>
                </c:pt>
                <c:pt idx="2287">
                  <c:v>9772.2999999999993</c:v>
                </c:pt>
                <c:pt idx="2288">
                  <c:v>9755.9</c:v>
                </c:pt>
                <c:pt idx="2289">
                  <c:v>9773.2999999999993</c:v>
                </c:pt>
                <c:pt idx="2290">
                  <c:v>9814.5</c:v>
                </c:pt>
                <c:pt idx="2291">
                  <c:v>9865.5</c:v>
                </c:pt>
                <c:pt idx="2292">
                  <c:v>9945</c:v>
                </c:pt>
                <c:pt idx="2293">
                  <c:v>10043</c:v>
                </c:pt>
                <c:pt idx="2294">
                  <c:v>10122</c:v>
                </c:pt>
                <c:pt idx="2295">
                  <c:v>10171</c:v>
                </c:pt>
                <c:pt idx="2296">
                  <c:v>10195</c:v>
                </c:pt>
                <c:pt idx="2297">
                  <c:v>10182</c:v>
                </c:pt>
                <c:pt idx="2298">
                  <c:v>10139</c:v>
                </c:pt>
                <c:pt idx="2299">
                  <c:v>10084</c:v>
                </c:pt>
                <c:pt idx="2300">
                  <c:v>10067</c:v>
                </c:pt>
                <c:pt idx="2301">
                  <c:v>10086</c:v>
                </c:pt>
                <c:pt idx="2302">
                  <c:v>10118</c:v>
                </c:pt>
                <c:pt idx="2303">
                  <c:v>10207</c:v>
                </c:pt>
                <c:pt idx="2304">
                  <c:v>10309</c:v>
                </c:pt>
                <c:pt idx="2305">
                  <c:v>10395</c:v>
                </c:pt>
                <c:pt idx="2306">
                  <c:v>10438</c:v>
                </c:pt>
                <c:pt idx="2307">
                  <c:v>10402</c:v>
                </c:pt>
                <c:pt idx="2308">
                  <c:v>10317</c:v>
                </c:pt>
                <c:pt idx="2309">
                  <c:v>10229</c:v>
                </c:pt>
                <c:pt idx="2310">
                  <c:v>10185</c:v>
                </c:pt>
                <c:pt idx="2311">
                  <c:v>10235</c:v>
                </c:pt>
                <c:pt idx="2312">
                  <c:v>10334</c:v>
                </c:pt>
                <c:pt idx="2313">
                  <c:v>10427</c:v>
                </c:pt>
                <c:pt idx="2314">
                  <c:v>10481</c:v>
                </c:pt>
                <c:pt idx="2315">
                  <c:v>10455</c:v>
                </c:pt>
                <c:pt idx="2316">
                  <c:v>10375</c:v>
                </c:pt>
                <c:pt idx="2317">
                  <c:v>10284</c:v>
                </c:pt>
                <c:pt idx="2318">
                  <c:v>10218</c:v>
                </c:pt>
                <c:pt idx="2319">
                  <c:v>10191</c:v>
                </c:pt>
                <c:pt idx="2320">
                  <c:v>10217</c:v>
                </c:pt>
                <c:pt idx="2321">
                  <c:v>10261</c:v>
                </c:pt>
                <c:pt idx="2322">
                  <c:v>10272</c:v>
                </c:pt>
                <c:pt idx="2323">
                  <c:v>10259</c:v>
                </c:pt>
                <c:pt idx="2324">
                  <c:v>10229</c:v>
                </c:pt>
                <c:pt idx="2325">
                  <c:v>10187</c:v>
                </c:pt>
                <c:pt idx="2326">
                  <c:v>10143</c:v>
                </c:pt>
                <c:pt idx="2327">
                  <c:v>10100</c:v>
                </c:pt>
                <c:pt idx="2328">
                  <c:v>10067</c:v>
                </c:pt>
                <c:pt idx="2329">
                  <c:v>10053</c:v>
                </c:pt>
                <c:pt idx="2330">
                  <c:v>10047</c:v>
                </c:pt>
                <c:pt idx="2331">
                  <c:v>10024</c:v>
                </c:pt>
                <c:pt idx="2332">
                  <c:v>9943.7999999999993</c:v>
                </c:pt>
                <c:pt idx="2333">
                  <c:v>9848</c:v>
                </c:pt>
                <c:pt idx="2334">
                  <c:v>9742.6</c:v>
                </c:pt>
                <c:pt idx="2335">
                  <c:v>9628.5</c:v>
                </c:pt>
                <c:pt idx="2336">
                  <c:v>9505.4</c:v>
                </c:pt>
                <c:pt idx="2337">
                  <c:v>9366</c:v>
                </c:pt>
                <c:pt idx="2338">
                  <c:v>9207.1</c:v>
                </c:pt>
                <c:pt idx="2339">
                  <c:v>9028.4</c:v>
                </c:pt>
                <c:pt idx="2340">
                  <c:v>8849.2999999999993</c:v>
                </c:pt>
                <c:pt idx="2341">
                  <c:v>8663.4</c:v>
                </c:pt>
                <c:pt idx="2342">
                  <c:v>8434.2999999999993</c:v>
                </c:pt>
                <c:pt idx="2343">
                  <c:v>8173.2</c:v>
                </c:pt>
                <c:pt idx="2344">
                  <c:v>7901.9</c:v>
                </c:pt>
                <c:pt idx="2345">
                  <c:v>7624.7</c:v>
                </c:pt>
                <c:pt idx="2346">
                  <c:v>7333.9</c:v>
                </c:pt>
                <c:pt idx="2347">
                  <c:v>7019.8</c:v>
                </c:pt>
                <c:pt idx="2348">
                  <c:v>6697.3</c:v>
                </c:pt>
                <c:pt idx="2349">
                  <c:v>6367.5</c:v>
                </c:pt>
                <c:pt idx="2350">
                  <c:v>6033.6</c:v>
                </c:pt>
                <c:pt idx="2351">
                  <c:v>5709.6</c:v>
                </c:pt>
                <c:pt idx="2352">
                  <c:v>5379.4</c:v>
                </c:pt>
                <c:pt idx="2353">
                  <c:v>5076.5</c:v>
                </c:pt>
                <c:pt idx="2354">
                  <c:v>4793.8999999999996</c:v>
                </c:pt>
                <c:pt idx="2355">
                  <c:v>4540.7</c:v>
                </c:pt>
                <c:pt idx="2356">
                  <c:v>4306.2</c:v>
                </c:pt>
                <c:pt idx="2357">
                  <c:v>4078.6</c:v>
                </c:pt>
                <c:pt idx="2358">
                  <c:v>3851.7</c:v>
                </c:pt>
                <c:pt idx="2359">
                  <c:v>3613.6</c:v>
                </c:pt>
                <c:pt idx="2360">
                  <c:v>3374.6</c:v>
                </c:pt>
                <c:pt idx="2361">
                  <c:v>3164.9</c:v>
                </c:pt>
                <c:pt idx="2362">
                  <c:v>2974.5</c:v>
                </c:pt>
                <c:pt idx="2363">
                  <c:v>2806.9</c:v>
                </c:pt>
                <c:pt idx="2364">
                  <c:v>2654.2</c:v>
                </c:pt>
                <c:pt idx="2365">
                  <c:v>2516.8000000000002</c:v>
                </c:pt>
                <c:pt idx="2366">
                  <c:v>2384.1</c:v>
                </c:pt>
                <c:pt idx="2367">
                  <c:v>2248.6</c:v>
                </c:pt>
                <c:pt idx="2368">
                  <c:v>2118.6</c:v>
                </c:pt>
                <c:pt idx="2369">
                  <c:v>1982.9</c:v>
                </c:pt>
                <c:pt idx="2370">
                  <c:v>1844.5</c:v>
                </c:pt>
                <c:pt idx="2371">
                  <c:v>1722.4</c:v>
                </c:pt>
                <c:pt idx="2372">
                  <c:v>1607.9</c:v>
                </c:pt>
                <c:pt idx="2373">
                  <c:v>1509.1</c:v>
                </c:pt>
                <c:pt idx="2374">
                  <c:v>1426.9</c:v>
                </c:pt>
                <c:pt idx="2375">
                  <c:v>1355.7</c:v>
                </c:pt>
                <c:pt idx="2376">
                  <c:v>1296.5</c:v>
                </c:pt>
                <c:pt idx="2377">
                  <c:v>1235.5</c:v>
                </c:pt>
                <c:pt idx="2378">
                  <c:v>1181.2</c:v>
                </c:pt>
                <c:pt idx="2379">
                  <c:v>1120</c:v>
                </c:pt>
                <c:pt idx="2380">
                  <c:v>1052.4000000000001</c:v>
                </c:pt>
                <c:pt idx="2381">
                  <c:v>989.5</c:v>
                </c:pt>
                <c:pt idx="2382">
                  <c:v>924.28</c:v>
                </c:pt>
                <c:pt idx="2383">
                  <c:v>869.03</c:v>
                </c:pt>
                <c:pt idx="2384">
                  <c:v>818.41</c:v>
                </c:pt>
                <c:pt idx="2385">
                  <c:v>769.62</c:v>
                </c:pt>
                <c:pt idx="2386">
                  <c:v>728.44</c:v>
                </c:pt>
                <c:pt idx="2387">
                  <c:v>687.2</c:v>
                </c:pt>
                <c:pt idx="2388">
                  <c:v>655.5</c:v>
                </c:pt>
                <c:pt idx="2389">
                  <c:v>621.75</c:v>
                </c:pt>
                <c:pt idx="2390">
                  <c:v>586.34</c:v>
                </c:pt>
                <c:pt idx="2391">
                  <c:v>548.87</c:v>
                </c:pt>
                <c:pt idx="2392">
                  <c:v>507.67</c:v>
                </c:pt>
                <c:pt idx="2393">
                  <c:v>472.67</c:v>
                </c:pt>
                <c:pt idx="2394">
                  <c:v>436.86</c:v>
                </c:pt>
                <c:pt idx="2395">
                  <c:v>401.41</c:v>
                </c:pt>
                <c:pt idx="2396">
                  <c:v>371.13</c:v>
                </c:pt>
                <c:pt idx="2397">
                  <c:v>337.15</c:v>
                </c:pt>
                <c:pt idx="2398">
                  <c:v>308.54000000000002</c:v>
                </c:pt>
                <c:pt idx="2399">
                  <c:v>276.83</c:v>
                </c:pt>
                <c:pt idx="2400">
                  <c:v>248.63</c:v>
                </c:pt>
                <c:pt idx="2401">
                  <c:v>218.41</c:v>
                </c:pt>
                <c:pt idx="2402">
                  <c:v>186.44</c:v>
                </c:pt>
                <c:pt idx="2403">
                  <c:v>155.9</c:v>
                </c:pt>
                <c:pt idx="2404">
                  <c:v>135.6</c:v>
                </c:pt>
                <c:pt idx="2405">
                  <c:v>108.88</c:v>
                </c:pt>
                <c:pt idx="2406">
                  <c:v>82.658000000000001</c:v>
                </c:pt>
                <c:pt idx="2407">
                  <c:v>55.514000000000003</c:v>
                </c:pt>
                <c:pt idx="2408">
                  <c:v>33.798000000000002</c:v>
                </c:pt>
                <c:pt idx="2409">
                  <c:v>8.1710999999999991</c:v>
                </c:pt>
                <c:pt idx="2410">
                  <c:v>-14.709</c:v>
                </c:pt>
                <c:pt idx="2411">
                  <c:v>-32.670999999999999</c:v>
                </c:pt>
                <c:pt idx="2412">
                  <c:v>-55.518999999999998</c:v>
                </c:pt>
                <c:pt idx="2413">
                  <c:v>-77.367000000000004</c:v>
                </c:pt>
                <c:pt idx="2414">
                  <c:v>-96.944999999999993</c:v>
                </c:pt>
                <c:pt idx="2415">
                  <c:v>-115.1</c:v>
                </c:pt>
                <c:pt idx="2416">
                  <c:v>-142.34</c:v>
                </c:pt>
                <c:pt idx="2417">
                  <c:v>-168.62</c:v>
                </c:pt>
                <c:pt idx="2418">
                  <c:v>-187.01</c:v>
                </c:pt>
                <c:pt idx="2419">
                  <c:v>-217.76</c:v>
                </c:pt>
                <c:pt idx="2420">
                  <c:v>-254.87</c:v>
                </c:pt>
                <c:pt idx="2421">
                  <c:v>-285.54000000000002</c:v>
                </c:pt>
                <c:pt idx="2422">
                  <c:v>-324.08999999999997</c:v>
                </c:pt>
                <c:pt idx="2423">
                  <c:v>-361.98</c:v>
                </c:pt>
                <c:pt idx="2424">
                  <c:v>-401.21</c:v>
                </c:pt>
                <c:pt idx="2425">
                  <c:v>-454.3</c:v>
                </c:pt>
                <c:pt idx="2426">
                  <c:v>-514.16999999999996</c:v>
                </c:pt>
                <c:pt idx="2427">
                  <c:v>-583.20000000000005</c:v>
                </c:pt>
                <c:pt idx="2428">
                  <c:v>-652.16</c:v>
                </c:pt>
                <c:pt idx="2429">
                  <c:v>-729.57</c:v>
                </c:pt>
                <c:pt idx="2430">
                  <c:v>-804.01</c:v>
                </c:pt>
                <c:pt idx="2431">
                  <c:v>-877.14</c:v>
                </c:pt>
                <c:pt idx="2432">
                  <c:v>-952.96</c:v>
                </c:pt>
                <c:pt idx="2433">
                  <c:v>-1024.8</c:v>
                </c:pt>
                <c:pt idx="2434">
                  <c:v>-1098.8</c:v>
                </c:pt>
                <c:pt idx="2435">
                  <c:v>-1177</c:v>
                </c:pt>
                <c:pt idx="2436">
                  <c:v>-1252.7</c:v>
                </c:pt>
                <c:pt idx="2437">
                  <c:v>-1326.9</c:v>
                </c:pt>
                <c:pt idx="2438">
                  <c:v>-1391.2</c:v>
                </c:pt>
                <c:pt idx="2439">
                  <c:v>-1460.5</c:v>
                </c:pt>
                <c:pt idx="2440">
                  <c:v>-1544.8</c:v>
                </c:pt>
                <c:pt idx="2441">
                  <c:v>-1637.5</c:v>
                </c:pt>
                <c:pt idx="2442">
                  <c:v>-1753.9</c:v>
                </c:pt>
                <c:pt idx="2443">
                  <c:v>-1877.1</c:v>
                </c:pt>
                <c:pt idx="2444">
                  <c:v>-2011.2</c:v>
                </c:pt>
                <c:pt idx="2445">
                  <c:v>-2154.1</c:v>
                </c:pt>
                <c:pt idx="2446">
                  <c:v>-2313.4</c:v>
                </c:pt>
                <c:pt idx="2447">
                  <c:v>-2487.6</c:v>
                </c:pt>
                <c:pt idx="2448">
                  <c:v>-2663</c:v>
                </c:pt>
                <c:pt idx="2449">
                  <c:v>-2850.6</c:v>
                </c:pt>
                <c:pt idx="2450">
                  <c:v>-3032.6</c:v>
                </c:pt>
                <c:pt idx="2451">
                  <c:v>-3205.1</c:v>
                </c:pt>
                <c:pt idx="2452">
                  <c:v>-3373.8</c:v>
                </c:pt>
                <c:pt idx="2453">
                  <c:v>-3523.3</c:v>
                </c:pt>
                <c:pt idx="2454">
                  <c:v>-3645.6</c:v>
                </c:pt>
                <c:pt idx="2455">
                  <c:v>-3740.4</c:v>
                </c:pt>
                <c:pt idx="2456">
                  <c:v>-3814.3</c:v>
                </c:pt>
                <c:pt idx="2457">
                  <c:v>-3884.9</c:v>
                </c:pt>
                <c:pt idx="2458">
                  <c:v>-3959.4</c:v>
                </c:pt>
                <c:pt idx="2459">
                  <c:v>-4058.8</c:v>
                </c:pt>
                <c:pt idx="2460">
                  <c:v>-4193.6000000000004</c:v>
                </c:pt>
                <c:pt idx="2461">
                  <c:v>-4352.7</c:v>
                </c:pt>
                <c:pt idx="2462">
                  <c:v>-4525.8</c:v>
                </c:pt>
                <c:pt idx="2463">
                  <c:v>-4687.3999999999996</c:v>
                </c:pt>
                <c:pt idx="2464">
                  <c:v>-4826.8</c:v>
                </c:pt>
                <c:pt idx="2465">
                  <c:v>-4937.7</c:v>
                </c:pt>
                <c:pt idx="2466">
                  <c:v>-5029</c:v>
                </c:pt>
                <c:pt idx="2467">
                  <c:v>-5144.7</c:v>
                </c:pt>
                <c:pt idx="2468">
                  <c:v>-5244.2</c:v>
                </c:pt>
                <c:pt idx="2469">
                  <c:v>-5345.9</c:v>
                </c:pt>
                <c:pt idx="2470">
                  <c:v>-5449.8</c:v>
                </c:pt>
                <c:pt idx="2471">
                  <c:v>-5553.3</c:v>
                </c:pt>
                <c:pt idx="2472">
                  <c:v>-5684.1</c:v>
                </c:pt>
                <c:pt idx="2473">
                  <c:v>-5816</c:v>
                </c:pt>
                <c:pt idx="2474">
                  <c:v>-5946.6</c:v>
                </c:pt>
                <c:pt idx="2475">
                  <c:v>-6059.2</c:v>
                </c:pt>
                <c:pt idx="2476">
                  <c:v>-6151.2</c:v>
                </c:pt>
                <c:pt idx="2477">
                  <c:v>-6224.9</c:v>
                </c:pt>
                <c:pt idx="2478">
                  <c:v>-6276.5</c:v>
                </c:pt>
                <c:pt idx="2479">
                  <c:v>-6327.9</c:v>
                </c:pt>
                <c:pt idx="2480">
                  <c:v>-6408.7</c:v>
                </c:pt>
                <c:pt idx="2481">
                  <c:v>-6508.8</c:v>
                </c:pt>
                <c:pt idx="2482">
                  <c:v>-6629.6</c:v>
                </c:pt>
                <c:pt idx="2483">
                  <c:v>-6769.7</c:v>
                </c:pt>
                <c:pt idx="2484">
                  <c:v>-6905.1</c:v>
                </c:pt>
                <c:pt idx="2485">
                  <c:v>-7007.3</c:v>
                </c:pt>
                <c:pt idx="2486">
                  <c:v>-7080.9</c:v>
                </c:pt>
                <c:pt idx="2487">
                  <c:v>-7146.5</c:v>
                </c:pt>
                <c:pt idx="2488">
                  <c:v>-7199.2</c:v>
                </c:pt>
                <c:pt idx="2489">
                  <c:v>-7246.5</c:v>
                </c:pt>
                <c:pt idx="2490">
                  <c:v>-7303.1</c:v>
                </c:pt>
                <c:pt idx="2491">
                  <c:v>-7386.9</c:v>
                </c:pt>
                <c:pt idx="2492">
                  <c:v>-7484.2</c:v>
                </c:pt>
                <c:pt idx="2493">
                  <c:v>-7595.2</c:v>
                </c:pt>
                <c:pt idx="2494">
                  <c:v>-7729.8</c:v>
                </c:pt>
                <c:pt idx="2495">
                  <c:v>-7864.1</c:v>
                </c:pt>
                <c:pt idx="2496">
                  <c:v>-7988.8</c:v>
                </c:pt>
                <c:pt idx="2497">
                  <c:v>-8082.4</c:v>
                </c:pt>
                <c:pt idx="2498">
                  <c:v>-8133.6</c:v>
                </c:pt>
                <c:pt idx="2499">
                  <c:v>-8161.4</c:v>
                </c:pt>
                <c:pt idx="2500">
                  <c:v>-8193.9</c:v>
                </c:pt>
                <c:pt idx="2501">
                  <c:v>-8239.4</c:v>
                </c:pt>
                <c:pt idx="2502">
                  <c:v>-8317</c:v>
                </c:pt>
                <c:pt idx="2503">
                  <c:v>-8413.5</c:v>
                </c:pt>
                <c:pt idx="2504">
                  <c:v>-8509.5</c:v>
                </c:pt>
                <c:pt idx="2505">
                  <c:v>-8599.2999999999993</c:v>
                </c:pt>
                <c:pt idx="2506">
                  <c:v>-8678</c:v>
                </c:pt>
                <c:pt idx="2507">
                  <c:v>-8751.6</c:v>
                </c:pt>
                <c:pt idx="2508">
                  <c:v>-8812.7999999999993</c:v>
                </c:pt>
                <c:pt idx="2509">
                  <c:v>-8863</c:v>
                </c:pt>
                <c:pt idx="2510">
                  <c:v>-8906.9</c:v>
                </c:pt>
                <c:pt idx="2511">
                  <c:v>-8954.2999999999993</c:v>
                </c:pt>
                <c:pt idx="2512">
                  <c:v>-9038.2000000000007</c:v>
                </c:pt>
                <c:pt idx="2513">
                  <c:v>-9130.7000000000007</c:v>
                </c:pt>
                <c:pt idx="2514">
                  <c:v>-9212.1</c:v>
                </c:pt>
                <c:pt idx="2515">
                  <c:v>-9272</c:v>
                </c:pt>
                <c:pt idx="2516">
                  <c:v>-9318.7000000000007</c:v>
                </c:pt>
                <c:pt idx="2517">
                  <c:v>-9339.9</c:v>
                </c:pt>
                <c:pt idx="2518">
                  <c:v>-9332</c:v>
                </c:pt>
                <c:pt idx="2519">
                  <c:v>-9336.2000000000007</c:v>
                </c:pt>
                <c:pt idx="2520">
                  <c:v>-9371.5</c:v>
                </c:pt>
                <c:pt idx="2521">
                  <c:v>-9458.9</c:v>
                </c:pt>
                <c:pt idx="2522">
                  <c:v>-9569.6</c:v>
                </c:pt>
                <c:pt idx="2523">
                  <c:v>-9661.5</c:v>
                </c:pt>
                <c:pt idx="2524">
                  <c:v>-9730.1</c:v>
                </c:pt>
                <c:pt idx="2525">
                  <c:v>-9766.9</c:v>
                </c:pt>
                <c:pt idx="2526">
                  <c:v>-9779.2999999999993</c:v>
                </c:pt>
                <c:pt idx="2527">
                  <c:v>-9809.7000000000007</c:v>
                </c:pt>
                <c:pt idx="2528">
                  <c:v>-9848.9</c:v>
                </c:pt>
                <c:pt idx="2529">
                  <c:v>-9895.9</c:v>
                </c:pt>
                <c:pt idx="2530">
                  <c:v>-9936.2999999999993</c:v>
                </c:pt>
                <c:pt idx="2531">
                  <c:v>-9942.5</c:v>
                </c:pt>
                <c:pt idx="2532">
                  <c:v>-9921.1</c:v>
                </c:pt>
                <c:pt idx="2533">
                  <c:v>-9879.2000000000007</c:v>
                </c:pt>
                <c:pt idx="2534">
                  <c:v>-9864.2000000000007</c:v>
                </c:pt>
                <c:pt idx="2535">
                  <c:v>-9899.9</c:v>
                </c:pt>
                <c:pt idx="2536">
                  <c:v>-9929.1</c:v>
                </c:pt>
                <c:pt idx="2537">
                  <c:v>-9945</c:v>
                </c:pt>
                <c:pt idx="2538">
                  <c:v>-9959.2000000000007</c:v>
                </c:pt>
                <c:pt idx="2539">
                  <c:v>-9945.9</c:v>
                </c:pt>
                <c:pt idx="2540">
                  <c:v>-9928.9</c:v>
                </c:pt>
                <c:pt idx="2541">
                  <c:v>-9935.9</c:v>
                </c:pt>
                <c:pt idx="2542">
                  <c:v>-9947.1</c:v>
                </c:pt>
                <c:pt idx="2543">
                  <c:v>-9934.7000000000007</c:v>
                </c:pt>
                <c:pt idx="2544">
                  <c:v>-9885.7999999999993</c:v>
                </c:pt>
                <c:pt idx="2545">
                  <c:v>-9810.7000000000007</c:v>
                </c:pt>
                <c:pt idx="2546">
                  <c:v>-9707.6</c:v>
                </c:pt>
                <c:pt idx="2547">
                  <c:v>-9589</c:v>
                </c:pt>
                <c:pt idx="2548">
                  <c:v>-9446.2999999999993</c:v>
                </c:pt>
                <c:pt idx="2549">
                  <c:v>-9278.1</c:v>
                </c:pt>
                <c:pt idx="2550">
                  <c:v>-9096.9</c:v>
                </c:pt>
                <c:pt idx="2551">
                  <c:v>-8891.9</c:v>
                </c:pt>
                <c:pt idx="2552">
                  <c:v>-8655.2000000000007</c:v>
                </c:pt>
                <c:pt idx="2553">
                  <c:v>-8380.9</c:v>
                </c:pt>
                <c:pt idx="2554">
                  <c:v>-8074.1</c:v>
                </c:pt>
                <c:pt idx="2555">
                  <c:v>-7709.5</c:v>
                </c:pt>
                <c:pt idx="2556">
                  <c:v>-7300.7</c:v>
                </c:pt>
                <c:pt idx="2557">
                  <c:v>-6861.6</c:v>
                </c:pt>
                <c:pt idx="2558">
                  <c:v>-6387.6</c:v>
                </c:pt>
                <c:pt idx="2559">
                  <c:v>-5911.8</c:v>
                </c:pt>
                <c:pt idx="2560">
                  <c:v>-5461.9</c:v>
                </c:pt>
                <c:pt idx="2561">
                  <c:v>-5029.5</c:v>
                </c:pt>
                <c:pt idx="2562">
                  <c:v>-4619.3999999999996</c:v>
                </c:pt>
                <c:pt idx="2563">
                  <c:v>-4231.1000000000004</c:v>
                </c:pt>
                <c:pt idx="2564">
                  <c:v>-3878.1</c:v>
                </c:pt>
                <c:pt idx="2565">
                  <c:v>-3549.8</c:v>
                </c:pt>
                <c:pt idx="2566">
                  <c:v>-3261.2</c:v>
                </c:pt>
                <c:pt idx="2567">
                  <c:v>-3007.1</c:v>
                </c:pt>
                <c:pt idx="2568">
                  <c:v>-2765.2</c:v>
                </c:pt>
                <c:pt idx="2569">
                  <c:v>-2548.8000000000002</c:v>
                </c:pt>
                <c:pt idx="2570">
                  <c:v>-2347.3000000000002</c:v>
                </c:pt>
                <c:pt idx="2571">
                  <c:v>-2155.3000000000002</c:v>
                </c:pt>
                <c:pt idx="2572">
                  <c:v>-1971.4</c:v>
                </c:pt>
                <c:pt idx="2573">
                  <c:v>-1792.3</c:v>
                </c:pt>
                <c:pt idx="2574">
                  <c:v>-1631.7</c:v>
                </c:pt>
                <c:pt idx="2575">
                  <c:v>-1483.8</c:v>
                </c:pt>
                <c:pt idx="2576">
                  <c:v>-1353.7</c:v>
                </c:pt>
                <c:pt idx="2577">
                  <c:v>-1242.0999999999999</c:v>
                </c:pt>
                <c:pt idx="2578">
                  <c:v>-1140.5</c:v>
                </c:pt>
                <c:pt idx="2579">
                  <c:v>-1050.4000000000001</c:v>
                </c:pt>
                <c:pt idx="2580">
                  <c:v>-960.05</c:v>
                </c:pt>
                <c:pt idx="2581">
                  <c:v>-870.47</c:v>
                </c:pt>
                <c:pt idx="2582">
                  <c:v>-794.24</c:v>
                </c:pt>
                <c:pt idx="2583">
                  <c:v>-720.9</c:v>
                </c:pt>
                <c:pt idx="2584">
                  <c:v>-649.71</c:v>
                </c:pt>
                <c:pt idx="2585">
                  <c:v>-572.30999999999995</c:v>
                </c:pt>
                <c:pt idx="2586">
                  <c:v>-497.21</c:v>
                </c:pt>
                <c:pt idx="2587">
                  <c:v>-432.64</c:v>
                </c:pt>
                <c:pt idx="2588">
                  <c:v>-366.42</c:v>
                </c:pt>
                <c:pt idx="2589">
                  <c:v>-317.69</c:v>
                </c:pt>
                <c:pt idx="2590">
                  <c:v>-278.57</c:v>
                </c:pt>
                <c:pt idx="2591">
                  <c:v>-249.78</c:v>
                </c:pt>
                <c:pt idx="2592">
                  <c:v>-210.03</c:v>
                </c:pt>
                <c:pt idx="2593">
                  <c:v>-162.5</c:v>
                </c:pt>
                <c:pt idx="2594">
                  <c:v>-141.72999999999999</c:v>
                </c:pt>
                <c:pt idx="2595">
                  <c:v>-122.84</c:v>
                </c:pt>
                <c:pt idx="2596">
                  <c:v>-93.034000000000006</c:v>
                </c:pt>
                <c:pt idx="2597">
                  <c:v>-73.036000000000001</c:v>
                </c:pt>
                <c:pt idx="2598">
                  <c:v>-48.997</c:v>
                </c:pt>
                <c:pt idx="2599">
                  <c:v>-22.911000000000001</c:v>
                </c:pt>
                <c:pt idx="2600">
                  <c:v>2.8727999999999998</c:v>
                </c:pt>
                <c:pt idx="2601">
                  <c:v>31.204999999999998</c:v>
                </c:pt>
                <c:pt idx="2602">
                  <c:v>60.884999999999998</c:v>
                </c:pt>
                <c:pt idx="2603">
                  <c:v>95.376999999999995</c:v>
                </c:pt>
                <c:pt idx="2604">
                  <c:v>130.62</c:v>
                </c:pt>
                <c:pt idx="2605">
                  <c:v>161.13999999999999</c:v>
                </c:pt>
                <c:pt idx="2606">
                  <c:v>197.39</c:v>
                </c:pt>
                <c:pt idx="2607">
                  <c:v>222.49</c:v>
                </c:pt>
                <c:pt idx="2608">
                  <c:v>245.23</c:v>
                </c:pt>
                <c:pt idx="2609">
                  <c:v>260.33</c:v>
                </c:pt>
                <c:pt idx="2610">
                  <c:v>271.45999999999998</c:v>
                </c:pt>
                <c:pt idx="2611">
                  <c:v>279.35000000000002</c:v>
                </c:pt>
                <c:pt idx="2612">
                  <c:v>285.88</c:v>
                </c:pt>
                <c:pt idx="2613">
                  <c:v>286.91000000000003</c:v>
                </c:pt>
                <c:pt idx="2614">
                  <c:v>282.73</c:v>
                </c:pt>
                <c:pt idx="2615">
                  <c:v>277.63</c:v>
                </c:pt>
                <c:pt idx="2616">
                  <c:v>270.51</c:v>
                </c:pt>
                <c:pt idx="2617">
                  <c:v>267.39999999999998</c:v>
                </c:pt>
                <c:pt idx="2618">
                  <c:v>277.23</c:v>
                </c:pt>
                <c:pt idx="2619">
                  <c:v>280.45999999999998</c:v>
                </c:pt>
                <c:pt idx="2620">
                  <c:v>285.26</c:v>
                </c:pt>
                <c:pt idx="2621">
                  <c:v>293.91000000000003</c:v>
                </c:pt>
                <c:pt idx="2622">
                  <c:v>307.05</c:v>
                </c:pt>
                <c:pt idx="2623">
                  <c:v>332.51</c:v>
                </c:pt>
                <c:pt idx="2624">
                  <c:v>354.73</c:v>
                </c:pt>
                <c:pt idx="2625">
                  <c:v>383.53</c:v>
                </c:pt>
                <c:pt idx="2626">
                  <c:v>418.15</c:v>
                </c:pt>
                <c:pt idx="2627">
                  <c:v>439.91</c:v>
                </c:pt>
                <c:pt idx="2628">
                  <c:v>470.87</c:v>
                </c:pt>
                <c:pt idx="2629">
                  <c:v>504.57</c:v>
                </c:pt>
                <c:pt idx="2630">
                  <c:v>539.12</c:v>
                </c:pt>
                <c:pt idx="2631">
                  <c:v>570.71</c:v>
                </c:pt>
                <c:pt idx="2632">
                  <c:v>597.86</c:v>
                </c:pt>
                <c:pt idx="2633">
                  <c:v>623.53</c:v>
                </c:pt>
                <c:pt idx="2634">
                  <c:v>650.82000000000005</c:v>
                </c:pt>
                <c:pt idx="2635">
                  <c:v>678.81</c:v>
                </c:pt>
                <c:pt idx="2636">
                  <c:v>714.19</c:v>
                </c:pt>
                <c:pt idx="2637">
                  <c:v>741.65</c:v>
                </c:pt>
                <c:pt idx="2638">
                  <c:v>777.15</c:v>
                </c:pt>
                <c:pt idx="2639">
                  <c:v>800.53</c:v>
                </c:pt>
                <c:pt idx="2640">
                  <c:v>823.83</c:v>
                </c:pt>
                <c:pt idx="2641">
                  <c:v>845.91</c:v>
                </c:pt>
                <c:pt idx="2642">
                  <c:v>868.26</c:v>
                </c:pt>
                <c:pt idx="2643">
                  <c:v>902.04</c:v>
                </c:pt>
                <c:pt idx="2644">
                  <c:v>929.66</c:v>
                </c:pt>
                <c:pt idx="2645">
                  <c:v>949.19</c:v>
                </c:pt>
                <c:pt idx="2646">
                  <c:v>964.46</c:v>
                </c:pt>
                <c:pt idx="2647">
                  <c:v>975.43</c:v>
                </c:pt>
                <c:pt idx="2648">
                  <c:v>994.92</c:v>
                </c:pt>
                <c:pt idx="2649">
                  <c:v>1017.4</c:v>
                </c:pt>
                <c:pt idx="2650">
                  <c:v>1042.2</c:v>
                </c:pt>
                <c:pt idx="2651">
                  <c:v>1070.5999999999999</c:v>
                </c:pt>
                <c:pt idx="2652">
                  <c:v>1101.2</c:v>
                </c:pt>
                <c:pt idx="2653">
                  <c:v>1130.5</c:v>
                </c:pt>
                <c:pt idx="2654">
                  <c:v>1160.2</c:v>
                </c:pt>
                <c:pt idx="2655">
                  <c:v>1192.8</c:v>
                </c:pt>
                <c:pt idx="2656">
                  <c:v>1231.9000000000001</c:v>
                </c:pt>
                <c:pt idx="2657">
                  <c:v>1273.7</c:v>
                </c:pt>
                <c:pt idx="2658">
                  <c:v>1320.5</c:v>
                </c:pt>
                <c:pt idx="2659">
                  <c:v>1361.7</c:v>
                </c:pt>
                <c:pt idx="2660">
                  <c:v>1404.3</c:v>
                </c:pt>
                <c:pt idx="2661">
                  <c:v>1449.7</c:v>
                </c:pt>
                <c:pt idx="2662">
                  <c:v>1489.4</c:v>
                </c:pt>
                <c:pt idx="2663">
                  <c:v>1537.1</c:v>
                </c:pt>
                <c:pt idx="2664">
                  <c:v>1581.8</c:v>
                </c:pt>
                <c:pt idx="2665">
                  <c:v>1640.4</c:v>
                </c:pt>
                <c:pt idx="2666">
                  <c:v>1709.9</c:v>
                </c:pt>
                <c:pt idx="2667">
                  <c:v>1775.2</c:v>
                </c:pt>
                <c:pt idx="2668">
                  <c:v>1846.2</c:v>
                </c:pt>
                <c:pt idx="2669">
                  <c:v>1912.5</c:v>
                </c:pt>
                <c:pt idx="2670">
                  <c:v>1986.7</c:v>
                </c:pt>
                <c:pt idx="2671">
                  <c:v>2063</c:v>
                </c:pt>
                <c:pt idx="2672">
                  <c:v>2134.5</c:v>
                </c:pt>
                <c:pt idx="2673">
                  <c:v>2204.6</c:v>
                </c:pt>
                <c:pt idx="2674">
                  <c:v>2276.4</c:v>
                </c:pt>
                <c:pt idx="2675">
                  <c:v>2353.5</c:v>
                </c:pt>
                <c:pt idx="2676">
                  <c:v>2436</c:v>
                </c:pt>
                <c:pt idx="2677">
                  <c:v>2512.4</c:v>
                </c:pt>
                <c:pt idx="2678">
                  <c:v>2609.4</c:v>
                </c:pt>
                <c:pt idx="2679">
                  <c:v>2720.4</c:v>
                </c:pt>
                <c:pt idx="2680">
                  <c:v>2839.4</c:v>
                </c:pt>
                <c:pt idx="2681">
                  <c:v>2963.7</c:v>
                </c:pt>
                <c:pt idx="2682">
                  <c:v>3086.5</c:v>
                </c:pt>
                <c:pt idx="2683">
                  <c:v>3215.8</c:v>
                </c:pt>
                <c:pt idx="2684">
                  <c:v>3348.8</c:v>
                </c:pt>
                <c:pt idx="2685">
                  <c:v>3488.6</c:v>
                </c:pt>
                <c:pt idx="2686">
                  <c:v>3630.2</c:v>
                </c:pt>
                <c:pt idx="2687">
                  <c:v>3759</c:v>
                </c:pt>
                <c:pt idx="2688">
                  <c:v>3869.8</c:v>
                </c:pt>
                <c:pt idx="2689">
                  <c:v>3968.2</c:v>
                </c:pt>
                <c:pt idx="2690">
                  <c:v>4072.2</c:v>
                </c:pt>
                <c:pt idx="2691">
                  <c:v>4186.3</c:v>
                </c:pt>
                <c:pt idx="2692">
                  <c:v>4311.3999999999996</c:v>
                </c:pt>
                <c:pt idx="2693">
                  <c:v>4449.2</c:v>
                </c:pt>
                <c:pt idx="2694">
                  <c:v>4582.8999999999996</c:v>
                </c:pt>
                <c:pt idx="2695">
                  <c:v>4708.8999999999996</c:v>
                </c:pt>
                <c:pt idx="2696">
                  <c:v>4844.2</c:v>
                </c:pt>
                <c:pt idx="2697">
                  <c:v>4970.5</c:v>
                </c:pt>
                <c:pt idx="2698">
                  <c:v>5082.2</c:v>
                </c:pt>
                <c:pt idx="2699">
                  <c:v>5177.8</c:v>
                </c:pt>
                <c:pt idx="2700">
                  <c:v>5271</c:v>
                </c:pt>
                <c:pt idx="2701">
                  <c:v>5366.2</c:v>
                </c:pt>
                <c:pt idx="2702">
                  <c:v>5461.7</c:v>
                </c:pt>
                <c:pt idx="2703">
                  <c:v>5573.8</c:v>
                </c:pt>
                <c:pt idx="2704">
                  <c:v>5681.8</c:v>
                </c:pt>
                <c:pt idx="2705">
                  <c:v>5789.6</c:v>
                </c:pt>
                <c:pt idx="2706">
                  <c:v>5892.6</c:v>
                </c:pt>
                <c:pt idx="2707">
                  <c:v>5995.8</c:v>
                </c:pt>
                <c:pt idx="2708">
                  <c:v>6087.2</c:v>
                </c:pt>
                <c:pt idx="2709">
                  <c:v>6163.1</c:v>
                </c:pt>
                <c:pt idx="2710">
                  <c:v>6224.4</c:v>
                </c:pt>
                <c:pt idx="2711">
                  <c:v>6279.3</c:v>
                </c:pt>
                <c:pt idx="2712">
                  <c:v>6349.9</c:v>
                </c:pt>
                <c:pt idx="2713">
                  <c:v>6442.6</c:v>
                </c:pt>
                <c:pt idx="2714">
                  <c:v>6546.6</c:v>
                </c:pt>
                <c:pt idx="2715">
                  <c:v>6649.6</c:v>
                </c:pt>
                <c:pt idx="2716">
                  <c:v>6749.9</c:v>
                </c:pt>
                <c:pt idx="2717">
                  <c:v>6852.5</c:v>
                </c:pt>
                <c:pt idx="2718">
                  <c:v>6970.9</c:v>
                </c:pt>
                <c:pt idx="2719">
                  <c:v>7072.1</c:v>
                </c:pt>
                <c:pt idx="2720">
                  <c:v>7150.4</c:v>
                </c:pt>
                <c:pt idx="2721">
                  <c:v>7225</c:v>
                </c:pt>
                <c:pt idx="2722">
                  <c:v>7301.8</c:v>
                </c:pt>
                <c:pt idx="2723">
                  <c:v>7379.2</c:v>
                </c:pt>
                <c:pt idx="2724">
                  <c:v>7442</c:v>
                </c:pt>
                <c:pt idx="2725">
                  <c:v>7505.3</c:v>
                </c:pt>
                <c:pt idx="2726">
                  <c:v>7569.5</c:v>
                </c:pt>
                <c:pt idx="2727">
                  <c:v>7647.2</c:v>
                </c:pt>
                <c:pt idx="2728">
                  <c:v>7743.2</c:v>
                </c:pt>
                <c:pt idx="2729">
                  <c:v>7815.6</c:v>
                </c:pt>
                <c:pt idx="2730">
                  <c:v>7851.7</c:v>
                </c:pt>
                <c:pt idx="2731">
                  <c:v>7885.6</c:v>
                </c:pt>
                <c:pt idx="2732">
                  <c:v>7933.9</c:v>
                </c:pt>
                <c:pt idx="2733">
                  <c:v>8021.7</c:v>
                </c:pt>
                <c:pt idx="2734">
                  <c:v>8121.2</c:v>
                </c:pt>
                <c:pt idx="2735">
                  <c:v>8212.2999999999993</c:v>
                </c:pt>
                <c:pt idx="2736">
                  <c:v>8305.4</c:v>
                </c:pt>
                <c:pt idx="2737">
                  <c:v>8394.7000000000007</c:v>
                </c:pt>
                <c:pt idx="2738">
                  <c:v>8484.2000000000007</c:v>
                </c:pt>
                <c:pt idx="2739">
                  <c:v>8567.4</c:v>
                </c:pt>
                <c:pt idx="2740">
                  <c:v>8663.7999999999993</c:v>
                </c:pt>
                <c:pt idx="2741">
                  <c:v>8750.7000000000007</c:v>
                </c:pt>
                <c:pt idx="2742">
                  <c:v>8829</c:v>
                </c:pt>
                <c:pt idx="2743">
                  <c:v>8911.7999999999993</c:v>
                </c:pt>
                <c:pt idx="2744">
                  <c:v>8961.6</c:v>
                </c:pt>
                <c:pt idx="2745">
                  <c:v>9002.1</c:v>
                </c:pt>
                <c:pt idx="2746">
                  <c:v>9065.7000000000007</c:v>
                </c:pt>
                <c:pt idx="2747">
                  <c:v>9152.7999999999993</c:v>
                </c:pt>
                <c:pt idx="2748">
                  <c:v>9280.9</c:v>
                </c:pt>
                <c:pt idx="2749">
                  <c:v>9405.5</c:v>
                </c:pt>
                <c:pt idx="2750">
                  <c:v>9510.2999999999993</c:v>
                </c:pt>
                <c:pt idx="2751">
                  <c:v>9599.1</c:v>
                </c:pt>
                <c:pt idx="2752">
                  <c:v>9661.6</c:v>
                </c:pt>
                <c:pt idx="2753">
                  <c:v>9691.7999999999993</c:v>
                </c:pt>
                <c:pt idx="2754">
                  <c:v>9717.4</c:v>
                </c:pt>
                <c:pt idx="2755">
                  <c:v>9758.9</c:v>
                </c:pt>
                <c:pt idx="2756">
                  <c:v>9798.7000000000007</c:v>
                </c:pt>
                <c:pt idx="2757">
                  <c:v>9834.2999999999993</c:v>
                </c:pt>
                <c:pt idx="2758">
                  <c:v>9888.1</c:v>
                </c:pt>
                <c:pt idx="2759">
                  <c:v>9954.7000000000007</c:v>
                </c:pt>
                <c:pt idx="2760">
                  <c:v>10016</c:v>
                </c:pt>
                <c:pt idx="2761">
                  <c:v>10092</c:v>
                </c:pt>
                <c:pt idx="2762">
                  <c:v>10156</c:v>
                </c:pt>
                <c:pt idx="2763">
                  <c:v>10207</c:v>
                </c:pt>
                <c:pt idx="2764">
                  <c:v>10238</c:v>
                </c:pt>
                <c:pt idx="2765">
                  <c:v>10279</c:v>
                </c:pt>
                <c:pt idx="2766">
                  <c:v>10344</c:v>
                </c:pt>
                <c:pt idx="2767">
                  <c:v>10420</c:v>
                </c:pt>
                <c:pt idx="2768">
                  <c:v>10502</c:v>
                </c:pt>
                <c:pt idx="2769">
                  <c:v>10570</c:v>
                </c:pt>
                <c:pt idx="2770">
                  <c:v>10605</c:v>
                </c:pt>
                <c:pt idx="2771">
                  <c:v>10611</c:v>
                </c:pt>
                <c:pt idx="2772">
                  <c:v>10599</c:v>
                </c:pt>
                <c:pt idx="2773">
                  <c:v>10625</c:v>
                </c:pt>
                <c:pt idx="2774">
                  <c:v>10668</c:v>
                </c:pt>
                <c:pt idx="2775">
                  <c:v>10712</c:v>
                </c:pt>
                <c:pt idx="2776">
                  <c:v>10755</c:v>
                </c:pt>
                <c:pt idx="2777">
                  <c:v>10750</c:v>
                </c:pt>
                <c:pt idx="2778">
                  <c:v>10704</c:v>
                </c:pt>
                <c:pt idx="2779">
                  <c:v>10635</c:v>
                </c:pt>
                <c:pt idx="2780">
                  <c:v>10567</c:v>
                </c:pt>
                <c:pt idx="2781">
                  <c:v>10526</c:v>
                </c:pt>
                <c:pt idx="2782">
                  <c:v>10505</c:v>
                </c:pt>
                <c:pt idx="2783">
                  <c:v>10467</c:v>
                </c:pt>
                <c:pt idx="2784">
                  <c:v>10376</c:v>
                </c:pt>
                <c:pt idx="2785">
                  <c:v>10247</c:v>
                </c:pt>
                <c:pt idx="2786">
                  <c:v>10077</c:v>
                </c:pt>
                <c:pt idx="2787">
                  <c:v>9860.6</c:v>
                </c:pt>
                <c:pt idx="2788">
                  <c:v>9626.7999999999993</c:v>
                </c:pt>
                <c:pt idx="2789">
                  <c:v>9363.2999999999993</c:v>
                </c:pt>
                <c:pt idx="2790">
                  <c:v>9077.2999999999993</c:v>
                </c:pt>
                <c:pt idx="2791">
                  <c:v>8751</c:v>
                </c:pt>
                <c:pt idx="2792">
                  <c:v>8346.2000000000007</c:v>
                </c:pt>
                <c:pt idx="2793">
                  <c:v>7907.7</c:v>
                </c:pt>
                <c:pt idx="2794">
                  <c:v>7460.3</c:v>
                </c:pt>
                <c:pt idx="2795">
                  <c:v>7012.1</c:v>
                </c:pt>
                <c:pt idx="2796">
                  <c:v>6570.5</c:v>
                </c:pt>
                <c:pt idx="2797">
                  <c:v>6130.4</c:v>
                </c:pt>
                <c:pt idx="2798">
                  <c:v>5701.7</c:v>
                </c:pt>
                <c:pt idx="2799">
                  <c:v>5319.6</c:v>
                </c:pt>
                <c:pt idx="2800">
                  <c:v>4955</c:v>
                </c:pt>
                <c:pt idx="2801">
                  <c:v>4595.3</c:v>
                </c:pt>
                <c:pt idx="2802">
                  <c:v>4244.5</c:v>
                </c:pt>
                <c:pt idx="2803">
                  <c:v>3917.3</c:v>
                </c:pt>
                <c:pt idx="2804">
                  <c:v>3613.8</c:v>
                </c:pt>
                <c:pt idx="2805">
                  <c:v>3337</c:v>
                </c:pt>
                <c:pt idx="2806">
                  <c:v>3084.7</c:v>
                </c:pt>
                <c:pt idx="2807">
                  <c:v>2840</c:v>
                </c:pt>
                <c:pt idx="2808">
                  <c:v>2606</c:v>
                </c:pt>
                <c:pt idx="2809">
                  <c:v>2386.9</c:v>
                </c:pt>
                <c:pt idx="2810">
                  <c:v>2186.4</c:v>
                </c:pt>
                <c:pt idx="2811">
                  <c:v>2021.3</c:v>
                </c:pt>
                <c:pt idx="2812">
                  <c:v>1903.3</c:v>
                </c:pt>
                <c:pt idx="2813">
                  <c:v>1801.6</c:v>
                </c:pt>
                <c:pt idx="2814">
                  <c:v>1696.4</c:v>
                </c:pt>
                <c:pt idx="2815">
                  <c:v>1602.6</c:v>
                </c:pt>
                <c:pt idx="2816">
                  <c:v>1517.6</c:v>
                </c:pt>
                <c:pt idx="2817">
                  <c:v>1438.5</c:v>
                </c:pt>
                <c:pt idx="2818">
                  <c:v>1356.3</c:v>
                </c:pt>
                <c:pt idx="2819">
                  <c:v>1271.5999999999999</c:v>
                </c:pt>
                <c:pt idx="2820">
                  <c:v>1188</c:v>
                </c:pt>
                <c:pt idx="2821">
                  <c:v>1111</c:v>
                </c:pt>
                <c:pt idx="2822">
                  <c:v>1033.5999999999999</c:v>
                </c:pt>
                <c:pt idx="2823">
                  <c:v>969.19</c:v>
                </c:pt>
                <c:pt idx="2824">
                  <c:v>904.27</c:v>
                </c:pt>
                <c:pt idx="2825">
                  <c:v>849.77</c:v>
                </c:pt>
                <c:pt idx="2826">
                  <c:v>803.68</c:v>
                </c:pt>
                <c:pt idx="2827">
                  <c:v>758.36</c:v>
                </c:pt>
                <c:pt idx="2828">
                  <c:v>719.78</c:v>
                </c:pt>
                <c:pt idx="2829">
                  <c:v>679.08</c:v>
                </c:pt>
                <c:pt idx="2830">
                  <c:v>631.01</c:v>
                </c:pt>
                <c:pt idx="2831">
                  <c:v>581.85</c:v>
                </c:pt>
                <c:pt idx="2832">
                  <c:v>535.02</c:v>
                </c:pt>
                <c:pt idx="2833">
                  <c:v>497.45</c:v>
                </c:pt>
                <c:pt idx="2834">
                  <c:v>464.3</c:v>
                </c:pt>
                <c:pt idx="2835">
                  <c:v>424.03</c:v>
                </c:pt>
                <c:pt idx="2836">
                  <c:v>393.24</c:v>
                </c:pt>
                <c:pt idx="2837">
                  <c:v>356.76</c:v>
                </c:pt>
                <c:pt idx="2838">
                  <c:v>327.36</c:v>
                </c:pt>
                <c:pt idx="2839">
                  <c:v>301.13</c:v>
                </c:pt>
                <c:pt idx="2840">
                  <c:v>275.98</c:v>
                </c:pt>
                <c:pt idx="2841">
                  <c:v>255.22</c:v>
                </c:pt>
                <c:pt idx="2842">
                  <c:v>227.36</c:v>
                </c:pt>
                <c:pt idx="2843">
                  <c:v>203.78</c:v>
                </c:pt>
                <c:pt idx="2844">
                  <c:v>180.41</c:v>
                </c:pt>
                <c:pt idx="2845">
                  <c:v>155.27000000000001</c:v>
                </c:pt>
                <c:pt idx="2846">
                  <c:v>132.35</c:v>
                </c:pt>
                <c:pt idx="2847">
                  <c:v>98.638000000000005</c:v>
                </c:pt>
                <c:pt idx="2848">
                  <c:v>67.194999999999993</c:v>
                </c:pt>
                <c:pt idx="2849">
                  <c:v>40.347999999999999</c:v>
                </c:pt>
                <c:pt idx="2850">
                  <c:v>12.132</c:v>
                </c:pt>
                <c:pt idx="2851">
                  <c:v>-17.847000000000001</c:v>
                </c:pt>
                <c:pt idx="2852">
                  <c:v>-54.268000000000001</c:v>
                </c:pt>
                <c:pt idx="2853">
                  <c:v>-76.664000000000001</c:v>
                </c:pt>
                <c:pt idx="2854">
                  <c:v>-107.91</c:v>
                </c:pt>
                <c:pt idx="2855">
                  <c:v>-136.47999999999999</c:v>
                </c:pt>
                <c:pt idx="2856">
                  <c:v>-164.67</c:v>
                </c:pt>
                <c:pt idx="2857">
                  <c:v>-195.07</c:v>
                </c:pt>
                <c:pt idx="2858">
                  <c:v>-218.07</c:v>
                </c:pt>
                <c:pt idx="2859">
                  <c:v>-236.64</c:v>
                </c:pt>
                <c:pt idx="2860">
                  <c:v>-262.14999999999998</c:v>
                </c:pt>
                <c:pt idx="2861">
                  <c:v>-284.54000000000002</c:v>
                </c:pt>
                <c:pt idx="2862">
                  <c:v>-319.54000000000002</c:v>
                </c:pt>
                <c:pt idx="2863">
                  <c:v>-353.71</c:v>
                </c:pt>
                <c:pt idx="2864">
                  <c:v>-398.24</c:v>
                </c:pt>
                <c:pt idx="2865">
                  <c:v>-446.96</c:v>
                </c:pt>
                <c:pt idx="2866">
                  <c:v>-493.81</c:v>
                </c:pt>
                <c:pt idx="2867">
                  <c:v>-548.96</c:v>
                </c:pt>
                <c:pt idx="2868">
                  <c:v>-604.53</c:v>
                </c:pt>
                <c:pt idx="2869">
                  <c:v>-677.39</c:v>
                </c:pt>
                <c:pt idx="2870">
                  <c:v>-744.38</c:v>
                </c:pt>
                <c:pt idx="2871">
                  <c:v>-802.72</c:v>
                </c:pt>
                <c:pt idx="2872">
                  <c:v>-862.6</c:v>
                </c:pt>
                <c:pt idx="2873">
                  <c:v>-921.18</c:v>
                </c:pt>
                <c:pt idx="2874">
                  <c:v>-1001.7</c:v>
                </c:pt>
                <c:pt idx="2875">
                  <c:v>-1076.3</c:v>
                </c:pt>
                <c:pt idx="2876">
                  <c:v>-1149</c:v>
                </c:pt>
                <c:pt idx="2877">
                  <c:v>-1232.4000000000001</c:v>
                </c:pt>
                <c:pt idx="2878">
                  <c:v>-1308.0999999999999</c:v>
                </c:pt>
                <c:pt idx="2879">
                  <c:v>-1386.5</c:v>
                </c:pt>
                <c:pt idx="2880">
                  <c:v>-1480.7</c:v>
                </c:pt>
                <c:pt idx="2881">
                  <c:v>-1577.2</c:v>
                </c:pt>
                <c:pt idx="2882">
                  <c:v>-1689.5</c:v>
                </c:pt>
                <c:pt idx="2883">
                  <c:v>-1804.8</c:v>
                </c:pt>
                <c:pt idx="2884">
                  <c:v>-1924.5</c:v>
                </c:pt>
                <c:pt idx="2885">
                  <c:v>-2033.4</c:v>
                </c:pt>
                <c:pt idx="2886">
                  <c:v>-2127.3000000000002</c:v>
                </c:pt>
                <c:pt idx="2887">
                  <c:v>-2224.6999999999998</c:v>
                </c:pt>
                <c:pt idx="2888">
                  <c:v>-2329.4</c:v>
                </c:pt>
                <c:pt idx="2889">
                  <c:v>-2437.5</c:v>
                </c:pt>
                <c:pt idx="2890">
                  <c:v>-2560.1</c:v>
                </c:pt>
                <c:pt idx="2891">
                  <c:v>-2694.7</c:v>
                </c:pt>
                <c:pt idx="2892">
                  <c:v>-2827.7</c:v>
                </c:pt>
                <c:pt idx="2893">
                  <c:v>-2958.2</c:v>
                </c:pt>
                <c:pt idx="2894">
                  <c:v>-3084.9</c:v>
                </c:pt>
                <c:pt idx="2895">
                  <c:v>-3193.7</c:v>
                </c:pt>
                <c:pt idx="2896">
                  <c:v>-3307</c:v>
                </c:pt>
                <c:pt idx="2897">
                  <c:v>-3443.9</c:v>
                </c:pt>
                <c:pt idx="2898">
                  <c:v>-3599.6</c:v>
                </c:pt>
                <c:pt idx="2899">
                  <c:v>-3778.4</c:v>
                </c:pt>
                <c:pt idx="2900">
                  <c:v>-3967.4</c:v>
                </c:pt>
                <c:pt idx="2901">
                  <c:v>-4147.3</c:v>
                </c:pt>
                <c:pt idx="2902">
                  <c:v>-4313.7</c:v>
                </c:pt>
                <c:pt idx="2903">
                  <c:v>-4464</c:v>
                </c:pt>
                <c:pt idx="2904">
                  <c:v>-4612.1000000000004</c:v>
                </c:pt>
                <c:pt idx="2905">
                  <c:v>-4747.1000000000004</c:v>
                </c:pt>
                <c:pt idx="2906">
                  <c:v>-4859.8</c:v>
                </c:pt>
                <c:pt idx="2907">
                  <c:v>-4967.8999999999996</c:v>
                </c:pt>
                <c:pt idx="2908">
                  <c:v>-5091.1000000000004</c:v>
                </c:pt>
                <c:pt idx="2909">
                  <c:v>-5238.3999999999996</c:v>
                </c:pt>
                <c:pt idx="2910">
                  <c:v>-5394.1</c:v>
                </c:pt>
                <c:pt idx="2911">
                  <c:v>-5541.7</c:v>
                </c:pt>
                <c:pt idx="2912">
                  <c:v>-5671.7</c:v>
                </c:pt>
                <c:pt idx="2913">
                  <c:v>-5771.6</c:v>
                </c:pt>
                <c:pt idx="2914">
                  <c:v>-5856.3</c:v>
                </c:pt>
                <c:pt idx="2915">
                  <c:v>-5922.1</c:v>
                </c:pt>
                <c:pt idx="2916">
                  <c:v>-5981.1</c:v>
                </c:pt>
                <c:pt idx="2917">
                  <c:v>-6045.8</c:v>
                </c:pt>
                <c:pt idx="2918">
                  <c:v>-6115.3</c:v>
                </c:pt>
                <c:pt idx="2919">
                  <c:v>-6206.2</c:v>
                </c:pt>
                <c:pt idx="2920">
                  <c:v>-6302.5</c:v>
                </c:pt>
                <c:pt idx="2921">
                  <c:v>-6379.9</c:v>
                </c:pt>
                <c:pt idx="2922">
                  <c:v>-6446.9</c:v>
                </c:pt>
                <c:pt idx="2923">
                  <c:v>-6511</c:v>
                </c:pt>
                <c:pt idx="2924">
                  <c:v>-6581.7</c:v>
                </c:pt>
                <c:pt idx="2925">
                  <c:v>-6641.5</c:v>
                </c:pt>
                <c:pt idx="2926">
                  <c:v>-6699.2</c:v>
                </c:pt>
                <c:pt idx="2927">
                  <c:v>-6746.5</c:v>
                </c:pt>
                <c:pt idx="2928">
                  <c:v>-6796.7</c:v>
                </c:pt>
                <c:pt idx="2929">
                  <c:v>-6881.2</c:v>
                </c:pt>
                <c:pt idx="2930">
                  <c:v>-7001</c:v>
                </c:pt>
                <c:pt idx="2931">
                  <c:v>-7141.1</c:v>
                </c:pt>
                <c:pt idx="2932">
                  <c:v>-7271.4</c:v>
                </c:pt>
                <c:pt idx="2933">
                  <c:v>-7371.1</c:v>
                </c:pt>
                <c:pt idx="2934">
                  <c:v>-7446.8</c:v>
                </c:pt>
                <c:pt idx="2935">
                  <c:v>-7503.8</c:v>
                </c:pt>
                <c:pt idx="2936">
                  <c:v>-7551.1</c:v>
                </c:pt>
                <c:pt idx="2937">
                  <c:v>-7605.3</c:v>
                </c:pt>
                <c:pt idx="2938">
                  <c:v>-7673.1</c:v>
                </c:pt>
                <c:pt idx="2939">
                  <c:v>-7780.5</c:v>
                </c:pt>
                <c:pt idx="2940">
                  <c:v>-7909.6</c:v>
                </c:pt>
                <c:pt idx="2941">
                  <c:v>-8038.1</c:v>
                </c:pt>
                <c:pt idx="2942">
                  <c:v>-8156.7</c:v>
                </c:pt>
                <c:pt idx="2943">
                  <c:v>-8251.7000000000007</c:v>
                </c:pt>
                <c:pt idx="2944">
                  <c:v>-8317</c:v>
                </c:pt>
                <c:pt idx="2945">
                  <c:v>-8355.5</c:v>
                </c:pt>
                <c:pt idx="2946">
                  <c:v>-8389</c:v>
                </c:pt>
                <c:pt idx="2947">
                  <c:v>-8426</c:v>
                </c:pt>
                <c:pt idx="2948">
                  <c:v>-8474.1</c:v>
                </c:pt>
                <c:pt idx="2949">
                  <c:v>-8548.1</c:v>
                </c:pt>
                <c:pt idx="2950">
                  <c:v>-8640.7999999999993</c:v>
                </c:pt>
                <c:pt idx="2951">
                  <c:v>-8738.1</c:v>
                </c:pt>
                <c:pt idx="2952">
                  <c:v>-8829.1</c:v>
                </c:pt>
                <c:pt idx="2953">
                  <c:v>-8902.7999999999993</c:v>
                </c:pt>
                <c:pt idx="2954">
                  <c:v>-8976</c:v>
                </c:pt>
                <c:pt idx="2955">
                  <c:v>-9027.6</c:v>
                </c:pt>
                <c:pt idx="2956">
                  <c:v>-9047.2000000000007</c:v>
                </c:pt>
                <c:pt idx="2957">
                  <c:v>-9053.5</c:v>
                </c:pt>
                <c:pt idx="2958">
                  <c:v>-9063.2999999999993</c:v>
                </c:pt>
                <c:pt idx="2959">
                  <c:v>-9086.7000000000007</c:v>
                </c:pt>
                <c:pt idx="2960">
                  <c:v>-9130.1</c:v>
                </c:pt>
                <c:pt idx="2961">
                  <c:v>-9205.5</c:v>
                </c:pt>
                <c:pt idx="2962">
                  <c:v>-9313.6</c:v>
                </c:pt>
                <c:pt idx="2963">
                  <c:v>-9413.7999999999993</c:v>
                </c:pt>
                <c:pt idx="2964">
                  <c:v>-9494</c:v>
                </c:pt>
                <c:pt idx="2965">
                  <c:v>-9548.9</c:v>
                </c:pt>
                <c:pt idx="2966">
                  <c:v>-9568.4</c:v>
                </c:pt>
                <c:pt idx="2967">
                  <c:v>-9569</c:v>
                </c:pt>
                <c:pt idx="2968">
                  <c:v>-9562.6</c:v>
                </c:pt>
                <c:pt idx="2969">
                  <c:v>-9581.6</c:v>
                </c:pt>
                <c:pt idx="2970">
                  <c:v>-9610.6</c:v>
                </c:pt>
                <c:pt idx="2971">
                  <c:v>-9647.2000000000007</c:v>
                </c:pt>
                <c:pt idx="2972">
                  <c:v>-9691.5</c:v>
                </c:pt>
                <c:pt idx="2973">
                  <c:v>-9728.4</c:v>
                </c:pt>
                <c:pt idx="2974">
                  <c:v>-9780.1</c:v>
                </c:pt>
                <c:pt idx="2975">
                  <c:v>-9832.6</c:v>
                </c:pt>
                <c:pt idx="2976">
                  <c:v>-9857.1</c:v>
                </c:pt>
                <c:pt idx="2977">
                  <c:v>-9869</c:v>
                </c:pt>
                <c:pt idx="2978">
                  <c:v>-9863.2000000000007</c:v>
                </c:pt>
                <c:pt idx="2979">
                  <c:v>-9842.7000000000007</c:v>
                </c:pt>
                <c:pt idx="2980">
                  <c:v>-9812.1</c:v>
                </c:pt>
                <c:pt idx="2981">
                  <c:v>-9772.9</c:v>
                </c:pt>
                <c:pt idx="2982">
                  <c:v>-9721.2999999999993</c:v>
                </c:pt>
                <c:pt idx="2983">
                  <c:v>-9648.2999999999993</c:v>
                </c:pt>
                <c:pt idx="2984">
                  <c:v>-9593.6</c:v>
                </c:pt>
                <c:pt idx="2985">
                  <c:v>-9554.6</c:v>
                </c:pt>
                <c:pt idx="2986">
                  <c:v>-9512</c:v>
                </c:pt>
                <c:pt idx="2987">
                  <c:v>-9470.2000000000007</c:v>
                </c:pt>
                <c:pt idx="2988">
                  <c:v>-9424</c:v>
                </c:pt>
                <c:pt idx="2989">
                  <c:v>-9388.6</c:v>
                </c:pt>
                <c:pt idx="2990">
                  <c:v>-9365.1</c:v>
                </c:pt>
                <c:pt idx="2991">
                  <c:v>-9357</c:v>
                </c:pt>
                <c:pt idx="2992">
                  <c:v>-9357</c:v>
                </c:pt>
                <c:pt idx="2993">
                  <c:v>-9313.2000000000007</c:v>
                </c:pt>
                <c:pt idx="2994">
                  <c:v>-9211.7999999999993</c:v>
                </c:pt>
                <c:pt idx="2995">
                  <c:v>-9058.4</c:v>
                </c:pt>
                <c:pt idx="2996">
                  <c:v>-8863.9</c:v>
                </c:pt>
                <c:pt idx="2997">
                  <c:v>-8649.4</c:v>
                </c:pt>
                <c:pt idx="2998">
                  <c:v>-8409.1</c:v>
                </c:pt>
                <c:pt idx="2999">
                  <c:v>-8144.3</c:v>
                </c:pt>
                <c:pt idx="3000">
                  <c:v>-7823.2</c:v>
                </c:pt>
                <c:pt idx="3001">
                  <c:v>-7435.8</c:v>
                </c:pt>
                <c:pt idx="3002">
                  <c:v>-7008.1</c:v>
                </c:pt>
                <c:pt idx="3003">
                  <c:v>-6575.1</c:v>
                </c:pt>
                <c:pt idx="3004">
                  <c:v>-6163.5</c:v>
                </c:pt>
                <c:pt idx="3005">
                  <c:v>-5759.1</c:v>
                </c:pt>
                <c:pt idx="3006">
                  <c:v>-5351.9</c:v>
                </c:pt>
                <c:pt idx="3007">
                  <c:v>-4952.1000000000004</c:v>
                </c:pt>
                <c:pt idx="3008">
                  <c:v>-4556.3999999999996</c:v>
                </c:pt>
                <c:pt idx="3009">
                  <c:v>-4196.3</c:v>
                </c:pt>
                <c:pt idx="3010">
                  <c:v>-3871</c:v>
                </c:pt>
                <c:pt idx="3011">
                  <c:v>-3578.1</c:v>
                </c:pt>
                <c:pt idx="3012">
                  <c:v>-3325.1</c:v>
                </c:pt>
                <c:pt idx="3013">
                  <c:v>-3099.7</c:v>
                </c:pt>
                <c:pt idx="3014">
                  <c:v>-2890.9</c:v>
                </c:pt>
                <c:pt idx="3015">
                  <c:v>-2687.5</c:v>
                </c:pt>
                <c:pt idx="3016">
                  <c:v>-2474.9</c:v>
                </c:pt>
                <c:pt idx="3017">
                  <c:v>-2270.5</c:v>
                </c:pt>
                <c:pt idx="3018">
                  <c:v>-2076.6</c:v>
                </c:pt>
                <c:pt idx="3019">
                  <c:v>-1901.8</c:v>
                </c:pt>
                <c:pt idx="3020">
                  <c:v>-1736.3</c:v>
                </c:pt>
                <c:pt idx="3021">
                  <c:v>-1587.1</c:v>
                </c:pt>
                <c:pt idx="3022">
                  <c:v>-1450.4</c:v>
                </c:pt>
                <c:pt idx="3023">
                  <c:v>-1315.6</c:v>
                </c:pt>
                <c:pt idx="3024">
                  <c:v>-1189</c:v>
                </c:pt>
                <c:pt idx="3025">
                  <c:v>-1070.0999999999999</c:v>
                </c:pt>
                <c:pt idx="3026">
                  <c:v>-957.55</c:v>
                </c:pt>
                <c:pt idx="3027">
                  <c:v>-850.97</c:v>
                </c:pt>
                <c:pt idx="3028">
                  <c:v>-753.96</c:v>
                </c:pt>
                <c:pt idx="3029">
                  <c:v>-668.47</c:v>
                </c:pt>
                <c:pt idx="3030">
                  <c:v>-592.82000000000005</c:v>
                </c:pt>
                <c:pt idx="3031">
                  <c:v>-521.28</c:v>
                </c:pt>
                <c:pt idx="3032">
                  <c:v>-458.28</c:v>
                </c:pt>
                <c:pt idx="3033">
                  <c:v>-397.81</c:v>
                </c:pt>
                <c:pt idx="3034">
                  <c:v>-340.82</c:v>
                </c:pt>
                <c:pt idx="3035">
                  <c:v>-282.13</c:v>
                </c:pt>
                <c:pt idx="3036">
                  <c:v>-221.84</c:v>
                </c:pt>
                <c:pt idx="3037">
                  <c:v>-160.65</c:v>
                </c:pt>
                <c:pt idx="3038">
                  <c:v>-102.27</c:v>
                </c:pt>
                <c:pt idx="3039">
                  <c:v>-52.594000000000001</c:v>
                </c:pt>
                <c:pt idx="3040">
                  <c:v>-6.5180999999999996</c:v>
                </c:pt>
                <c:pt idx="3041">
                  <c:v>35.161999999999999</c:v>
                </c:pt>
                <c:pt idx="3042">
                  <c:v>67.956000000000003</c:v>
                </c:pt>
                <c:pt idx="3043">
                  <c:v>100.64</c:v>
                </c:pt>
                <c:pt idx="3044">
                  <c:v>131.54</c:v>
                </c:pt>
                <c:pt idx="3045">
                  <c:v>163.94</c:v>
                </c:pt>
                <c:pt idx="3046">
                  <c:v>179.6</c:v>
                </c:pt>
                <c:pt idx="3047">
                  <c:v>187.1</c:v>
                </c:pt>
                <c:pt idx="3048">
                  <c:v>190.05</c:v>
                </c:pt>
                <c:pt idx="3049">
                  <c:v>200.33</c:v>
                </c:pt>
                <c:pt idx="3050">
                  <c:v>231.05</c:v>
                </c:pt>
                <c:pt idx="3051">
                  <c:v>261.35000000000002</c:v>
                </c:pt>
                <c:pt idx="3052">
                  <c:v>280.44</c:v>
                </c:pt>
                <c:pt idx="3053">
                  <c:v>288.95</c:v>
                </c:pt>
                <c:pt idx="3054">
                  <c:v>298.14</c:v>
                </c:pt>
                <c:pt idx="3055">
                  <c:v>312.39999999999998</c:v>
                </c:pt>
                <c:pt idx="3056">
                  <c:v>325.32</c:v>
                </c:pt>
                <c:pt idx="3057">
                  <c:v>340.03</c:v>
                </c:pt>
                <c:pt idx="3058">
                  <c:v>365.49</c:v>
                </c:pt>
                <c:pt idx="3059">
                  <c:v>385.23</c:v>
                </c:pt>
                <c:pt idx="3060">
                  <c:v>399.42</c:v>
                </c:pt>
                <c:pt idx="3061">
                  <c:v>414.68</c:v>
                </c:pt>
                <c:pt idx="3062">
                  <c:v>424.6</c:v>
                </c:pt>
                <c:pt idx="3063">
                  <c:v>435.03</c:v>
                </c:pt>
                <c:pt idx="3064">
                  <c:v>440.44</c:v>
                </c:pt>
                <c:pt idx="3065">
                  <c:v>451.76</c:v>
                </c:pt>
                <c:pt idx="3066">
                  <c:v>467.04</c:v>
                </c:pt>
                <c:pt idx="3067">
                  <c:v>479.06</c:v>
                </c:pt>
                <c:pt idx="3068">
                  <c:v>496.07</c:v>
                </c:pt>
                <c:pt idx="3069">
                  <c:v>510.83</c:v>
                </c:pt>
                <c:pt idx="3070">
                  <c:v>530</c:v>
                </c:pt>
                <c:pt idx="3071">
                  <c:v>548.53</c:v>
                </c:pt>
                <c:pt idx="3072">
                  <c:v>562.49</c:v>
                </c:pt>
                <c:pt idx="3073">
                  <c:v>589.63</c:v>
                </c:pt>
                <c:pt idx="3074">
                  <c:v>617.80999999999995</c:v>
                </c:pt>
                <c:pt idx="3075">
                  <c:v>643.48</c:v>
                </c:pt>
                <c:pt idx="3076">
                  <c:v>660.23</c:v>
                </c:pt>
                <c:pt idx="3077">
                  <c:v>681.5</c:v>
                </c:pt>
                <c:pt idx="3078">
                  <c:v>704.21</c:v>
                </c:pt>
                <c:pt idx="3079">
                  <c:v>709.24</c:v>
                </c:pt>
                <c:pt idx="3080">
                  <c:v>717.79</c:v>
                </c:pt>
                <c:pt idx="3081">
                  <c:v>724.45</c:v>
                </c:pt>
                <c:pt idx="3082">
                  <c:v>730.17</c:v>
                </c:pt>
                <c:pt idx="3083">
                  <c:v>742.28</c:v>
                </c:pt>
                <c:pt idx="3084">
                  <c:v>744.29</c:v>
                </c:pt>
                <c:pt idx="3085">
                  <c:v>741.43</c:v>
                </c:pt>
                <c:pt idx="3086">
                  <c:v>741.9</c:v>
                </c:pt>
                <c:pt idx="3087">
                  <c:v>742.4</c:v>
                </c:pt>
                <c:pt idx="3088">
                  <c:v>748.07</c:v>
                </c:pt>
                <c:pt idx="3089">
                  <c:v>761.55</c:v>
                </c:pt>
                <c:pt idx="3090">
                  <c:v>777.42</c:v>
                </c:pt>
                <c:pt idx="3091">
                  <c:v>790.06</c:v>
                </c:pt>
                <c:pt idx="3092">
                  <c:v>796.75</c:v>
                </c:pt>
                <c:pt idx="3093">
                  <c:v>808.91</c:v>
                </c:pt>
                <c:pt idx="3094">
                  <c:v>818.46</c:v>
                </c:pt>
                <c:pt idx="3095">
                  <c:v>830.16</c:v>
                </c:pt>
                <c:pt idx="3096">
                  <c:v>843.94</c:v>
                </c:pt>
                <c:pt idx="3097">
                  <c:v>863.75</c:v>
                </c:pt>
                <c:pt idx="3098">
                  <c:v>895.53</c:v>
                </c:pt>
                <c:pt idx="3099">
                  <c:v>922.05</c:v>
                </c:pt>
                <c:pt idx="3100">
                  <c:v>941.15</c:v>
                </c:pt>
                <c:pt idx="3101">
                  <c:v>967.81</c:v>
                </c:pt>
                <c:pt idx="3102">
                  <c:v>991.75</c:v>
                </c:pt>
                <c:pt idx="3103">
                  <c:v>1017.4</c:v>
                </c:pt>
                <c:pt idx="3104">
                  <c:v>1041.5999999999999</c:v>
                </c:pt>
                <c:pt idx="3105">
                  <c:v>1085.5999999999999</c:v>
                </c:pt>
                <c:pt idx="3106">
                  <c:v>1125.5</c:v>
                </c:pt>
                <c:pt idx="3107">
                  <c:v>1145</c:v>
                </c:pt>
                <c:pt idx="3108">
                  <c:v>1159.4000000000001</c:v>
                </c:pt>
                <c:pt idx="3109">
                  <c:v>1191.5</c:v>
                </c:pt>
                <c:pt idx="3110">
                  <c:v>1240.7</c:v>
                </c:pt>
                <c:pt idx="3111">
                  <c:v>1287.3</c:v>
                </c:pt>
                <c:pt idx="3112">
                  <c:v>1317.2</c:v>
                </c:pt>
                <c:pt idx="3113">
                  <c:v>1349.2</c:v>
                </c:pt>
                <c:pt idx="3114">
                  <c:v>1391.1</c:v>
                </c:pt>
                <c:pt idx="3115">
                  <c:v>1432.9</c:v>
                </c:pt>
                <c:pt idx="3116">
                  <c:v>1477.1</c:v>
                </c:pt>
                <c:pt idx="3117">
                  <c:v>1515.8</c:v>
                </c:pt>
                <c:pt idx="3118">
                  <c:v>1564.1</c:v>
                </c:pt>
                <c:pt idx="3119">
                  <c:v>1607</c:v>
                </c:pt>
                <c:pt idx="3120">
                  <c:v>1656.3</c:v>
                </c:pt>
                <c:pt idx="3121">
                  <c:v>1727.1</c:v>
                </c:pt>
                <c:pt idx="3122">
                  <c:v>1806.3</c:v>
                </c:pt>
                <c:pt idx="3123">
                  <c:v>1894</c:v>
                </c:pt>
                <c:pt idx="3124">
                  <c:v>1976.8</c:v>
                </c:pt>
                <c:pt idx="3125">
                  <c:v>2061.5</c:v>
                </c:pt>
                <c:pt idx="3126">
                  <c:v>2145.5</c:v>
                </c:pt>
                <c:pt idx="3127">
                  <c:v>2224.6999999999998</c:v>
                </c:pt>
                <c:pt idx="3128">
                  <c:v>2315.3000000000002</c:v>
                </c:pt>
                <c:pt idx="3129">
                  <c:v>2399.4</c:v>
                </c:pt>
                <c:pt idx="3130">
                  <c:v>2476.1</c:v>
                </c:pt>
                <c:pt idx="3131">
                  <c:v>2572.1999999999998</c:v>
                </c:pt>
                <c:pt idx="3132">
                  <c:v>2675.4</c:v>
                </c:pt>
                <c:pt idx="3133">
                  <c:v>2785.8</c:v>
                </c:pt>
                <c:pt idx="3134">
                  <c:v>2903</c:v>
                </c:pt>
                <c:pt idx="3135">
                  <c:v>3033.4</c:v>
                </c:pt>
                <c:pt idx="3136">
                  <c:v>3180.1</c:v>
                </c:pt>
                <c:pt idx="3137">
                  <c:v>3336.6</c:v>
                </c:pt>
                <c:pt idx="3138">
                  <c:v>3512.4</c:v>
                </c:pt>
                <c:pt idx="3139">
                  <c:v>3688.4</c:v>
                </c:pt>
                <c:pt idx="3140">
                  <c:v>3888.6</c:v>
                </c:pt>
                <c:pt idx="3141">
                  <c:v>4086.2</c:v>
                </c:pt>
                <c:pt idx="3142">
                  <c:v>4276.2</c:v>
                </c:pt>
                <c:pt idx="3143">
                  <c:v>4448.1000000000004</c:v>
                </c:pt>
                <c:pt idx="3144">
                  <c:v>4594.6000000000004</c:v>
                </c:pt>
                <c:pt idx="3145">
                  <c:v>4729.3999999999996</c:v>
                </c:pt>
                <c:pt idx="3146">
                  <c:v>4838.8999999999996</c:v>
                </c:pt>
                <c:pt idx="3147">
                  <c:v>4924.6000000000004</c:v>
                </c:pt>
                <c:pt idx="3148">
                  <c:v>5009</c:v>
                </c:pt>
                <c:pt idx="3149">
                  <c:v>5105.1000000000004</c:v>
                </c:pt>
                <c:pt idx="3150">
                  <c:v>5224.8999999999996</c:v>
                </c:pt>
                <c:pt idx="3151">
                  <c:v>5371.6</c:v>
                </c:pt>
                <c:pt idx="3152">
                  <c:v>5541.7</c:v>
                </c:pt>
                <c:pt idx="3153">
                  <c:v>5737.7</c:v>
                </c:pt>
                <c:pt idx="3154">
                  <c:v>5936.6</c:v>
                </c:pt>
                <c:pt idx="3155">
                  <c:v>6131.9</c:v>
                </c:pt>
                <c:pt idx="3156">
                  <c:v>6303.2</c:v>
                </c:pt>
                <c:pt idx="3157">
                  <c:v>6440.7</c:v>
                </c:pt>
                <c:pt idx="3158">
                  <c:v>6542.6</c:v>
                </c:pt>
                <c:pt idx="3159">
                  <c:v>6632.5</c:v>
                </c:pt>
                <c:pt idx="3160">
                  <c:v>6729.4</c:v>
                </c:pt>
                <c:pt idx="3161">
                  <c:v>6840.4</c:v>
                </c:pt>
                <c:pt idx="3162">
                  <c:v>6977.2</c:v>
                </c:pt>
                <c:pt idx="3163">
                  <c:v>7138.3</c:v>
                </c:pt>
                <c:pt idx="3164">
                  <c:v>7316.6</c:v>
                </c:pt>
                <c:pt idx="3165">
                  <c:v>7496.2</c:v>
                </c:pt>
                <c:pt idx="3166">
                  <c:v>7666.1</c:v>
                </c:pt>
                <c:pt idx="3167">
                  <c:v>7802.1</c:v>
                </c:pt>
                <c:pt idx="3168">
                  <c:v>7911.6</c:v>
                </c:pt>
                <c:pt idx="3169">
                  <c:v>8012.6</c:v>
                </c:pt>
                <c:pt idx="3170">
                  <c:v>8122.1</c:v>
                </c:pt>
                <c:pt idx="3171">
                  <c:v>8234.4</c:v>
                </c:pt>
                <c:pt idx="3172">
                  <c:v>8355.7999999999993</c:v>
                </c:pt>
                <c:pt idx="3173">
                  <c:v>8489.2000000000007</c:v>
                </c:pt>
                <c:pt idx="3174">
                  <c:v>8619.2000000000007</c:v>
                </c:pt>
                <c:pt idx="3175">
                  <c:v>8741.1</c:v>
                </c:pt>
                <c:pt idx="3176">
                  <c:v>8852.9</c:v>
                </c:pt>
                <c:pt idx="3177">
                  <c:v>8948.7999999999993</c:v>
                </c:pt>
                <c:pt idx="3178">
                  <c:v>9036.7000000000007</c:v>
                </c:pt>
                <c:pt idx="3179">
                  <c:v>9111.6</c:v>
                </c:pt>
                <c:pt idx="3180">
                  <c:v>9188.9</c:v>
                </c:pt>
                <c:pt idx="3181">
                  <c:v>9278.6</c:v>
                </c:pt>
                <c:pt idx="3182">
                  <c:v>9367.7999999999993</c:v>
                </c:pt>
                <c:pt idx="3183">
                  <c:v>9469.1</c:v>
                </c:pt>
                <c:pt idx="3184">
                  <c:v>9576.6</c:v>
                </c:pt>
                <c:pt idx="3185">
                  <c:v>9695.7999999999993</c:v>
                </c:pt>
                <c:pt idx="3186">
                  <c:v>9808.7000000000007</c:v>
                </c:pt>
                <c:pt idx="3187">
                  <c:v>9895.2999999999993</c:v>
                </c:pt>
                <c:pt idx="3188">
                  <c:v>9967.1</c:v>
                </c:pt>
                <c:pt idx="3189">
                  <c:v>10035</c:v>
                </c:pt>
                <c:pt idx="3190">
                  <c:v>10107</c:v>
                </c:pt>
                <c:pt idx="3191">
                  <c:v>10187</c:v>
                </c:pt>
                <c:pt idx="3192">
                  <c:v>10270</c:v>
                </c:pt>
                <c:pt idx="3193">
                  <c:v>10363</c:v>
                </c:pt>
                <c:pt idx="3194">
                  <c:v>10451</c:v>
                </c:pt>
                <c:pt idx="3195">
                  <c:v>10553</c:v>
                </c:pt>
                <c:pt idx="3196">
                  <c:v>10668</c:v>
                </c:pt>
                <c:pt idx="3197">
                  <c:v>10765</c:v>
                </c:pt>
                <c:pt idx="3198">
                  <c:v>10847</c:v>
                </c:pt>
                <c:pt idx="3199">
                  <c:v>10886</c:v>
                </c:pt>
                <c:pt idx="3200">
                  <c:v>10885</c:v>
                </c:pt>
                <c:pt idx="3201">
                  <c:v>10864</c:v>
                </c:pt>
                <c:pt idx="3202">
                  <c:v>10843</c:v>
                </c:pt>
                <c:pt idx="3203">
                  <c:v>10849</c:v>
                </c:pt>
                <c:pt idx="3204">
                  <c:v>10876</c:v>
                </c:pt>
                <c:pt idx="3205">
                  <c:v>10909</c:v>
                </c:pt>
                <c:pt idx="3206">
                  <c:v>10945</c:v>
                </c:pt>
                <c:pt idx="3207">
                  <c:v>10974</c:v>
                </c:pt>
                <c:pt idx="3208">
                  <c:v>10980</c:v>
                </c:pt>
                <c:pt idx="3209">
                  <c:v>10979</c:v>
                </c:pt>
                <c:pt idx="3210">
                  <c:v>10981</c:v>
                </c:pt>
                <c:pt idx="3211">
                  <c:v>10995</c:v>
                </c:pt>
                <c:pt idx="3212">
                  <c:v>11031</c:v>
                </c:pt>
                <c:pt idx="3213">
                  <c:v>11082</c:v>
                </c:pt>
                <c:pt idx="3214">
                  <c:v>11111</c:v>
                </c:pt>
                <c:pt idx="3215">
                  <c:v>11086</c:v>
                </c:pt>
                <c:pt idx="3216">
                  <c:v>11004</c:v>
                </c:pt>
                <c:pt idx="3217">
                  <c:v>10863</c:v>
                </c:pt>
                <c:pt idx="3218">
                  <c:v>10683</c:v>
                </c:pt>
                <c:pt idx="3219">
                  <c:v>10475</c:v>
                </c:pt>
                <c:pt idx="3220">
                  <c:v>10228</c:v>
                </c:pt>
                <c:pt idx="3221">
                  <c:v>9942.2000000000007</c:v>
                </c:pt>
                <c:pt idx="3222">
                  <c:v>9632.5</c:v>
                </c:pt>
                <c:pt idx="3223">
                  <c:v>9306.5</c:v>
                </c:pt>
                <c:pt idx="3224">
                  <c:v>8933.7999999999993</c:v>
                </c:pt>
                <c:pt idx="3225">
                  <c:v>8510.7999999999993</c:v>
                </c:pt>
                <c:pt idx="3226">
                  <c:v>8051.2</c:v>
                </c:pt>
                <c:pt idx="3227">
                  <c:v>7559.9</c:v>
                </c:pt>
                <c:pt idx="3228">
                  <c:v>7050.4</c:v>
                </c:pt>
                <c:pt idx="3229">
                  <c:v>6523.5</c:v>
                </c:pt>
                <c:pt idx="3230">
                  <c:v>5990.4</c:v>
                </c:pt>
                <c:pt idx="3231">
                  <c:v>5471.1</c:v>
                </c:pt>
                <c:pt idx="3232">
                  <c:v>4992.3</c:v>
                </c:pt>
                <c:pt idx="3233">
                  <c:v>4572.6000000000004</c:v>
                </c:pt>
                <c:pt idx="3234">
                  <c:v>4188.6000000000004</c:v>
                </c:pt>
                <c:pt idx="3235">
                  <c:v>3847</c:v>
                </c:pt>
                <c:pt idx="3236">
                  <c:v>3543.5</c:v>
                </c:pt>
                <c:pt idx="3237">
                  <c:v>3250.1</c:v>
                </c:pt>
                <c:pt idx="3238">
                  <c:v>2972.2</c:v>
                </c:pt>
                <c:pt idx="3239">
                  <c:v>2704.9</c:v>
                </c:pt>
                <c:pt idx="3240">
                  <c:v>2463.3000000000002</c:v>
                </c:pt>
                <c:pt idx="3241">
                  <c:v>2241</c:v>
                </c:pt>
                <c:pt idx="3242">
                  <c:v>2037.3</c:v>
                </c:pt>
                <c:pt idx="3243">
                  <c:v>1872</c:v>
                </c:pt>
                <c:pt idx="3244">
                  <c:v>1739.5</c:v>
                </c:pt>
                <c:pt idx="3245">
                  <c:v>1630.1</c:v>
                </c:pt>
                <c:pt idx="3246">
                  <c:v>1536.3</c:v>
                </c:pt>
                <c:pt idx="3247">
                  <c:v>1452.2</c:v>
                </c:pt>
                <c:pt idx="3248">
                  <c:v>1376.1</c:v>
                </c:pt>
                <c:pt idx="3249">
                  <c:v>1308.5999999999999</c:v>
                </c:pt>
                <c:pt idx="3250">
                  <c:v>1249.3</c:v>
                </c:pt>
                <c:pt idx="3251">
                  <c:v>1198.8</c:v>
                </c:pt>
                <c:pt idx="3252">
                  <c:v>1142.9000000000001</c:v>
                </c:pt>
                <c:pt idx="3253">
                  <c:v>1098.5999999999999</c:v>
                </c:pt>
                <c:pt idx="3254">
                  <c:v>1061.5</c:v>
                </c:pt>
                <c:pt idx="3255">
                  <c:v>1026.7</c:v>
                </c:pt>
                <c:pt idx="3256">
                  <c:v>981.09</c:v>
                </c:pt>
                <c:pt idx="3257">
                  <c:v>918.15</c:v>
                </c:pt>
                <c:pt idx="3258">
                  <c:v>858.28</c:v>
                </c:pt>
                <c:pt idx="3259">
                  <c:v>807.69</c:v>
                </c:pt>
                <c:pt idx="3260">
                  <c:v>767.32</c:v>
                </c:pt>
                <c:pt idx="3261">
                  <c:v>723.67</c:v>
                </c:pt>
                <c:pt idx="3262">
                  <c:v>671.29</c:v>
                </c:pt>
                <c:pt idx="3263">
                  <c:v>625.47</c:v>
                </c:pt>
                <c:pt idx="3264">
                  <c:v>583.41999999999996</c:v>
                </c:pt>
                <c:pt idx="3265">
                  <c:v>543.85</c:v>
                </c:pt>
                <c:pt idx="3266">
                  <c:v>505.58</c:v>
                </c:pt>
                <c:pt idx="3267">
                  <c:v>467.51</c:v>
                </c:pt>
                <c:pt idx="3268">
                  <c:v>437.03</c:v>
                </c:pt>
                <c:pt idx="3269">
                  <c:v>405.13</c:v>
                </c:pt>
                <c:pt idx="3270">
                  <c:v>372.81</c:v>
                </c:pt>
                <c:pt idx="3271">
                  <c:v>335.76</c:v>
                </c:pt>
                <c:pt idx="3272">
                  <c:v>299.56</c:v>
                </c:pt>
                <c:pt idx="3273">
                  <c:v>275.38</c:v>
                </c:pt>
                <c:pt idx="3274">
                  <c:v>251.38</c:v>
                </c:pt>
                <c:pt idx="3275">
                  <c:v>224.79</c:v>
                </c:pt>
                <c:pt idx="3276">
                  <c:v>206.7</c:v>
                </c:pt>
                <c:pt idx="3277">
                  <c:v>185.91</c:v>
                </c:pt>
                <c:pt idx="3278">
                  <c:v>173.11</c:v>
                </c:pt>
                <c:pt idx="3279">
                  <c:v>152.35</c:v>
                </c:pt>
                <c:pt idx="3280">
                  <c:v>130.93</c:v>
                </c:pt>
                <c:pt idx="3281">
                  <c:v>112.02</c:v>
                </c:pt>
                <c:pt idx="3282">
                  <c:v>80.953000000000003</c:v>
                </c:pt>
                <c:pt idx="3283">
                  <c:v>62.826999999999998</c:v>
                </c:pt>
                <c:pt idx="3284">
                  <c:v>43.848999999999997</c:v>
                </c:pt>
                <c:pt idx="3285">
                  <c:v>21.667999999999999</c:v>
                </c:pt>
                <c:pt idx="3286">
                  <c:v>-3.0512000000000001</c:v>
                </c:pt>
                <c:pt idx="3287">
                  <c:v>-37.683</c:v>
                </c:pt>
                <c:pt idx="3288">
                  <c:v>-68.382999999999996</c:v>
                </c:pt>
                <c:pt idx="3289">
                  <c:v>-98.715000000000003</c:v>
                </c:pt>
                <c:pt idx="3290">
                  <c:v>-126.3</c:v>
                </c:pt>
                <c:pt idx="3291">
                  <c:v>-149.21</c:v>
                </c:pt>
                <c:pt idx="3292">
                  <c:v>-175.04</c:v>
                </c:pt>
                <c:pt idx="3293">
                  <c:v>-197.45</c:v>
                </c:pt>
                <c:pt idx="3294">
                  <c:v>-224.43</c:v>
                </c:pt>
                <c:pt idx="3295">
                  <c:v>-261.44</c:v>
                </c:pt>
                <c:pt idx="3296">
                  <c:v>-297.22000000000003</c:v>
                </c:pt>
                <c:pt idx="3297">
                  <c:v>-340.37</c:v>
                </c:pt>
                <c:pt idx="3298">
                  <c:v>-377.71</c:v>
                </c:pt>
                <c:pt idx="3299">
                  <c:v>-422.27</c:v>
                </c:pt>
                <c:pt idx="3300">
                  <c:v>-468.01</c:v>
                </c:pt>
                <c:pt idx="3301">
                  <c:v>-520.20000000000005</c:v>
                </c:pt>
                <c:pt idx="3302">
                  <c:v>-581.38</c:v>
                </c:pt>
                <c:pt idx="3303">
                  <c:v>-639.64</c:v>
                </c:pt>
                <c:pt idx="3304">
                  <c:v>-701.51</c:v>
                </c:pt>
                <c:pt idx="3305">
                  <c:v>-760.12</c:v>
                </c:pt>
                <c:pt idx="3306">
                  <c:v>-819.92</c:v>
                </c:pt>
                <c:pt idx="3307">
                  <c:v>-888.29</c:v>
                </c:pt>
                <c:pt idx="3308">
                  <c:v>-953.86</c:v>
                </c:pt>
                <c:pt idx="3309">
                  <c:v>-1026.8</c:v>
                </c:pt>
                <c:pt idx="3310">
                  <c:v>-1097.5999999999999</c:v>
                </c:pt>
                <c:pt idx="3311">
                  <c:v>-1163.2</c:v>
                </c:pt>
                <c:pt idx="3312">
                  <c:v>-1239.5</c:v>
                </c:pt>
                <c:pt idx="3313">
                  <c:v>-1323.8</c:v>
                </c:pt>
                <c:pt idx="3314">
                  <c:v>-1417.1</c:v>
                </c:pt>
                <c:pt idx="3315">
                  <c:v>-1521.8</c:v>
                </c:pt>
                <c:pt idx="3316">
                  <c:v>-1645.2</c:v>
                </c:pt>
                <c:pt idx="3317">
                  <c:v>-1773.3</c:v>
                </c:pt>
                <c:pt idx="3318">
                  <c:v>-1903.9</c:v>
                </c:pt>
                <c:pt idx="3319">
                  <c:v>-2036.6</c:v>
                </c:pt>
                <c:pt idx="3320">
                  <c:v>-2165.5</c:v>
                </c:pt>
                <c:pt idx="3321">
                  <c:v>-2285.4</c:v>
                </c:pt>
                <c:pt idx="3322">
                  <c:v>-2403.1999999999998</c:v>
                </c:pt>
                <c:pt idx="3323">
                  <c:v>-2513.3000000000002</c:v>
                </c:pt>
                <c:pt idx="3324">
                  <c:v>-2649.1</c:v>
                </c:pt>
                <c:pt idx="3325">
                  <c:v>-2804.5</c:v>
                </c:pt>
                <c:pt idx="3326">
                  <c:v>-2955.3</c:v>
                </c:pt>
                <c:pt idx="3327">
                  <c:v>-3107</c:v>
                </c:pt>
                <c:pt idx="3328">
                  <c:v>-3245.1</c:v>
                </c:pt>
                <c:pt idx="3329">
                  <c:v>-3387.7</c:v>
                </c:pt>
                <c:pt idx="3330">
                  <c:v>-3518.5</c:v>
                </c:pt>
                <c:pt idx="3331">
                  <c:v>-3638</c:v>
                </c:pt>
                <c:pt idx="3332">
                  <c:v>-3741.1</c:v>
                </c:pt>
                <c:pt idx="3333">
                  <c:v>-3853.9</c:v>
                </c:pt>
                <c:pt idx="3334">
                  <c:v>-3987.4</c:v>
                </c:pt>
                <c:pt idx="3335">
                  <c:v>-4128.8</c:v>
                </c:pt>
                <c:pt idx="3336">
                  <c:v>-4271.3999999999996</c:v>
                </c:pt>
                <c:pt idx="3337">
                  <c:v>-4410.8</c:v>
                </c:pt>
                <c:pt idx="3338">
                  <c:v>-4537.3999999999996</c:v>
                </c:pt>
                <c:pt idx="3339">
                  <c:v>-4660.2</c:v>
                </c:pt>
                <c:pt idx="3340">
                  <c:v>-4777.6000000000004</c:v>
                </c:pt>
                <c:pt idx="3341">
                  <c:v>-4886.1000000000004</c:v>
                </c:pt>
                <c:pt idx="3342">
                  <c:v>-4992.6000000000004</c:v>
                </c:pt>
                <c:pt idx="3343">
                  <c:v>-5099.1000000000004</c:v>
                </c:pt>
                <c:pt idx="3344">
                  <c:v>-5214</c:v>
                </c:pt>
                <c:pt idx="3345">
                  <c:v>-5324.2</c:v>
                </c:pt>
                <c:pt idx="3346">
                  <c:v>-5431.1</c:v>
                </c:pt>
                <c:pt idx="3347">
                  <c:v>-5547.4</c:v>
                </c:pt>
                <c:pt idx="3348">
                  <c:v>-5656.5</c:v>
                </c:pt>
                <c:pt idx="3349">
                  <c:v>-5765.4</c:v>
                </c:pt>
                <c:pt idx="3350">
                  <c:v>-5859.1</c:v>
                </c:pt>
                <c:pt idx="3351">
                  <c:v>-5948.9</c:v>
                </c:pt>
                <c:pt idx="3352">
                  <c:v>-6024.1</c:v>
                </c:pt>
                <c:pt idx="3353">
                  <c:v>-6086.5</c:v>
                </c:pt>
                <c:pt idx="3354">
                  <c:v>-6147</c:v>
                </c:pt>
                <c:pt idx="3355">
                  <c:v>-6226.3</c:v>
                </c:pt>
                <c:pt idx="3356">
                  <c:v>-6324.5</c:v>
                </c:pt>
                <c:pt idx="3357">
                  <c:v>-6433.9</c:v>
                </c:pt>
                <c:pt idx="3358">
                  <c:v>-6519.4</c:v>
                </c:pt>
                <c:pt idx="3359">
                  <c:v>-6587.6</c:v>
                </c:pt>
                <c:pt idx="3360">
                  <c:v>-6641.6</c:v>
                </c:pt>
                <c:pt idx="3361">
                  <c:v>-6704.9</c:v>
                </c:pt>
                <c:pt idx="3362">
                  <c:v>-6794.8</c:v>
                </c:pt>
                <c:pt idx="3363">
                  <c:v>-6908.1</c:v>
                </c:pt>
                <c:pt idx="3364">
                  <c:v>-7036.1</c:v>
                </c:pt>
                <c:pt idx="3365">
                  <c:v>-7168.5</c:v>
                </c:pt>
                <c:pt idx="3366">
                  <c:v>-7301.2</c:v>
                </c:pt>
                <c:pt idx="3367">
                  <c:v>-7420.6</c:v>
                </c:pt>
                <c:pt idx="3368">
                  <c:v>-7518</c:v>
                </c:pt>
                <c:pt idx="3369">
                  <c:v>-7606</c:v>
                </c:pt>
                <c:pt idx="3370">
                  <c:v>-7675.6</c:v>
                </c:pt>
                <c:pt idx="3371">
                  <c:v>-7727.2</c:v>
                </c:pt>
                <c:pt idx="3372">
                  <c:v>-7771.8</c:v>
                </c:pt>
                <c:pt idx="3373">
                  <c:v>-7806.5</c:v>
                </c:pt>
                <c:pt idx="3374">
                  <c:v>-7869.8</c:v>
                </c:pt>
                <c:pt idx="3375">
                  <c:v>-7960.1</c:v>
                </c:pt>
                <c:pt idx="3376">
                  <c:v>-8064.4</c:v>
                </c:pt>
                <c:pt idx="3377">
                  <c:v>-8169.9</c:v>
                </c:pt>
                <c:pt idx="3378">
                  <c:v>-8255</c:v>
                </c:pt>
                <c:pt idx="3379">
                  <c:v>-8340.7000000000007</c:v>
                </c:pt>
                <c:pt idx="3380">
                  <c:v>-8430.2000000000007</c:v>
                </c:pt>
                <c:pt idx="3381">
                  <c:v>-8512.9</c:v>
                </c:pt>
                <c:pt idx="3382">
                  <c:v>-8581</c:v>
                </c:pt>
                <c:pt idx="3383">
                  <c:v>-8640.4</c:v>
                </c:pt>
                <c:pt idx="3384">
                  <c:v>-8706.5</c:v>
                </c:pt>
                <c:pt idx="3385">
                  <c:v>-8761.6</c:v>
                </c:pt>
                <c:pt idx="3386">
                  <c:v>-8816.2999999999993</c:v>
                </c:pt>
                <c:pt idx="3387">
                  <c:v>-8874.6</c:v>
                </c:pt>
                <c:pt idx="3388">
                  <c:v>-8937</c:v>
                </c:pt>
                <c:pt idx="3389">
                  <c:v>-8992.2999999999993</c:v>
                </c:pt>
                <c:pt idx="3390">
                  <c:v>-9019.9</c:v>
                </c:pt>
                <c:pt idx="3391">
                  <c:v>-9041.7999999999993</c:v>
                </c:pt>
                <c:pt idx="3392">
                  <c:v>-9069</c:v>
                </c:pt>
                <c:pt idx="3393">
                  <c:v>-9108.9</c:v>
                </c:pt>
                <c:pt idx="3394">
                  <c:v>-9189</c:v>
                </c:pt>
                <c:pt idx="3395">
                  <c:v>-9281.7999999999993</c:v>
                </c:pt>
                <c:pt idx="3396">
                  <c:v>-9376</c:v>
                </c:pt>
                <c:pt idx="3397">
                  <c:v>-9458.5</c:v>
                </c:pt>
                <c:pt idx="3398">
                  <c:v>-9494.6</c:v>
                </c:pt>
                <c:pt idx="3399">
                  <c:v>-9501.2999999999993</c:v>
                </c:pt>
                <c:pt idx="3400">
                  <c:v>-9486.7999999999993</c:v>
                </c:pt>
                <c:pt idx="3401">
                  <c:v>-9481.7999999999993</c:v>
                </c:pt>
                <c:pt idx="3402">
                  <c:v>-9513.2999999999993</c:v>
                </c:pt>
                <c:pt idx="3403">
                  <c:v>-9558.2000000000007</c:v>
                </c:pt>
                <c:pt idx="3404">
                  <c:v>-9623</c:v>
                </c:pt>
                <c:pt idx="3405">
                  <c:v>-9706.4</c:v>
                </c:pt>
                <c:pt idx="3406">
                  <c:v>-9776.2999999999993</c:v>
                </c:pt>
                <c:pt idx="3407">
                  <c:v>-9827.2999999999993</c:v>
                </c:pt>
                <c:pt idx="3408">
                  <c:v>-9859.6</c:v>
                </c:pt>
                <c:pt idx="3409">
                  <c:v>-9872.1</c:v>
                </c:pt>
                <c:pt idx="3410">
                  <c:v>-9889.4</c:v>
                </c:pt>
                <c:pt idx="3411">
                  <c:v>-9900</c:v>
                </c:pt>
                <c:pt idx="3412">
                  <c:v>-9906.2000000000007</c:v>
                </c:pt>
                <c:pt idx="3413">
                  <c:v>-9924.7000000000007</c:v>
                </c:pt>
                <c:pt idx="3414">
                  <c:v>-9943.9</c:v>
                </c:pt>
                <c:pt idx="3415">
                  <c:v>-9947.9</c:v>
                </c:pt>
                <c:pt idx="3416">
                  <c:v>-9933.2000000000007</c:v>
                </c:pt>
                <c:pt idx="3417">
                  <c:v>-9918.4</c:v>
                </c:pt>
                <c:pt idx="3418">
                  <c:v>-9945.4</c:v>
                </c:pt>
                <c:pt idx="3419">
                  <c:v>-10020</c:v>
                </c:pt>
                <c:pt idx="3420">
                  <c:v>-10105</c:v>
                </c:pt>
                <c:pt idx="3421">
                  <c:v>-10158</c:v>
                </c:pt>
                <c:pt idx="3422">
                  <c:v>-10139</c:v>
                </c:pt>
                <c:pt idx="3423">
                  <c:v>-10068</c:v>
                </c:pt>
                <c:pt idx="3424">
                  <c:v>-9977.5</c:v>
                </c:pt>
                <c:pt idx="3425">
                  <c:v>-9845.7999999999993</c:v>
                </c:pt>
                <c:pt idx="3426">
                  <c:v>-9704.7000000000007</c:v>
                </c:pt>
                <c:pt idx="3427">
                  <c:v>-9581.7999999999993</c:v>
                </c:pt>
                <c:pt idx="3428">
                  <c:v>-9462.7000000000007</c:v>
                </c:pt>
                <c:pt idx="3429">
                  <c:v>-9344.9</c:v>
                </c:pt>
                <c:pt idx="3430">
                  <c:v>-9200</c:v>
                </c:pt>
                <c:pt idx="3431">
                  <c:v>-9036.4</c:v>
                </c:pt>
                <c:pt idx="3432">
                  <c:v>-8850.1</c:v>
                </c:pt>
                <c:pt idx="3433">
                  <c:v>-8615.6</c:v>
                </c:pt>
                <c:pt idx="3434">
                  <c:v>-8324.7999999999993</c:v>
                </c:pt>
                <c:pt idx="3435">
                  <c:v>-8006.4</c:v>
                </c:pt>
                <c:pt idx="3436">
                  <c:v>-7666.4</c:v>
                </c:pt>
                <c:pt idx="3437">
                  <c:v>-7302.4</c:v>
                </c:pt>
                <c:pt idx="3438">
                  <c:v>-6920</c:v>
                </c:pt>
                <c:pt idx="3439">
                  <c:v>-6532.5</c:v>
                </c:pt>
                <c:pt idx="3440">
                  <c:v>-6141.6</c:v>
                </c:pt>
                <c:pt idx="3441">
                  <c:v>-5750.7</c:v>
                </c:pt>
                <c:pt idx="3442">
                  <c:v>-5376.8</c:v>
                </c:pt>
                <c:pt idx="3443">
                  <c:v>-5017.1000000000004</c:v>
                </c:pt>
                <c:pt idx="3444">
                  <c:v>-4675.3</c:v>
                </c:pt>
                <c:pt idx="3445">
                  <c:v>-4337.3999999999996</c:v>
                </c:pt>
                <c:pt idx="3446">
                  <c:v>-3990.2</c:v>
                </c:pt>
                <c:pt idx="3447">
                  <c:v>-3642.5</c:v>
                </c:pt>
                <c:pt idx="3448">
                  <c:v>-3304.7</c:v>
                </c:pt>
                <c:pt idx="3449">
                  <c:v>-2999.3</c:v>
                </c:pt>
                <c:pt idx="3450">
                  <c:v>-2727.3</c:v>
                </c:pt>
                <c:pt idx="3451">
                  <c:v>-2493.8000000000002</c:v>
                </c:pt>
                <c:pt idx="3452">
                  <c:v>-2306</c:v>
                </c:pt>
                <c:pt idx="3453">
                  <c:v>-2143.5</c:v>
                </c:pt>
                <c:pt idx="3454">
                  <c:v>-2001.7</c:v>
                </c:pt>
                <c:pt idx="3455">
                  <c:v>-1867</c:v>
                </c:pt>
                <c:pt idx="3456">
                  <c:v>-1716.8</c:v>
                </c:pt>
                <c:pt idx="3457">
                  <c:v>-1573.8</c:v>
                </c:pt>
                <c:pt idx="3458">
                  <c:v>-1432</c:v>
                </c:pt>
                <c:pt idx="3459">
                  <c:v>-1300.5999999999999</c:v>
                </c:pt>
                <c:pt idx="3460">
                  <c:v>-1179.8</c:v>
                </c:pt>
                <c:pt idx="3461">
                  <c:v>-1062.9000000000001</c:v>
                </c:pt>
                <c:pt idx="3462">
                  <c:v>-950.39</c:v>
                </c:pt>
                <c:pt idx="3463">
                  <c:v>-845.92</c:v>
                </c:pt>
                <c:pt idx="3464">
                  <c:v>-754.24</c:v>
                </c:pt>
                <c:pt idx="3465">
                  <c:v>-669.45</c:v>
                </c:pt>
                <c:pt idx="3466">
                  <c:v>-588.70000000000005</c:v>
                </c:pt>
                <c:pt idx="3467">
                  <c:v>-511.68</c:v>
                </c:pt>
                <c:pt idx="3468">
                  <c:v>-426.97</c:v>
                </c:pt>
                <c:pt idx="3469">
                  <c:v>-353.13</c:v>
                </c:pt>
                <c:pt idx="3470">
                  <c:v>-279.35000000000002</c:v>
                </c:pt>
                <c:pt idx="3471">
                  <c:v>-220.06</c:v>
                </c:pt>
                <c:pt idx="3472">
                  <c:v>-166.25</c:v>
                </c:pt>
                <c:pt idx="3473">
                  <c:v>-119.51</c:v>
                </c:pt>
                <c:pt idx="3474">
                  <c:v>-79.841999999999999</c:v>
                </c:pt>
                <c:pt idx="3475">
                  <c:v>-40.131999999999998</c:v>
                </c:pt>
                <c:pt idx="3476">
                  <c:v>0.29803000000000002</c:v>
                </c:pt>
                <c:pt idx="3477">
                  <c:v>35.185000000000002</c:v>
                </c:pt>
                <c:pt idx="3478">
                  <c:v>75.894000000000005</c:v>
                </c:pt>
                <c:pt idx="3479">
                  <c:v>117.07</c:v>
                </c:pt>
                <c:pt idx="3480">
                  <c:v>155.97999999999999</c:v>
                </c:pt>
                <c:pt idx="3481">
                  <c:v>184.33</c:v>
                </c:pt>
                <c:pt idx="3482">
                  <c:v>204.77</c:v>
                </c:pt>
                <c:pt idx="3483">
                  <c:v>224.58</c:v>
                </c:pt>
                <c:pt idx="3484">
                  <c:v>245.87</c:v>
                </c:pt>
                <c:pt idx="3485">
                  <c:v>269.83999999999997</c:v>
                </c:pt>
                <c:pt idx="3486">
                  <c:v>296.2</c:v>
                </c:pt>
                <c:pt idx="3487">
                  <c:v>318.37</c:v>
                </c:pt>
                <c:pt idx="3488">
                  <c:v>350.78</c:v>
                </c:pt>
                <c:pt idx="3489">
                  <c:v>388.7</c:v>
                </c:pt>
                <c:pt idx="3490">
                  <c:v>432.1</c:v>
                </c:pt>
                <c:pt idx="3491">
                  <c:v>473.92</c:v>
                </c:pt>
                <c:pt idx="3492">
                  <c:v>506.28</c:v>
                </c:pt>
                <c:pt idx="3493">
                  <c:v>534.57000000000005</c:v>
                </c:pt>
                <c:pt idx="3494">
                  <c:v>571.82000000000005</c:v>
                </c:pt>
                <c:pt idx="3495">
                  <c:v>617.04</c:v>
                </c:pt>
                <c:pt idx="3496">
                  <c:v>670.1</c:v>
                </c:pt>
                <c:pt idx="3497">
                  <c:v>720.99</c:v>
                </c:pt>
                <c:pt idx="3498">
                  <c:v>778.12</c:v>
                </c:pt>
                <c:pt idx="3499">
                  <c:v>825.39</c:v>
                </c:pt>
                <c:pt idx="3500">
                  <c:v>875.04</c:v>
                </c:pt>
                <c:pt idx="3501">
                  <c:v>921.69</c:v>
                </c:pt>
                <c:pt idx="3502">
                  <c:v>966.78</c:v>
                </c:pt>
                <c:pt idx="3503">
                  <c:v>1015.6</c:v>
                </c:pt>
                <c:pt idx="3504">
                  <c:v>1068.4000000000001</c:v>
                </c:pt>
                <c:pt idx="3505">
                  <c:v>1126.7</c:v>
                </c:pt>
                <c:pt idx="3506">
                  <c:v>1186.4000000000001</c:v>
                </c:pt>
                <c:pt idx="3507">
                  <c:v>1237.3</c:v>
                </c:pt>
                <c:pt idx="3508">
                  <c:v>1295.5</c:v>
                </c:pt>
                <c:pt idx="3509">
                  <c:v>1358.7</c:v>
                </c:pt>
                <c:pt idx="3510">
                  <c:v>1424.5</c:v>
                </c:pt>
                <c:pt idx="3511">
                  <c:v>1488</c:v>
                </c:pt>
                <c:pt idx="3512">
                  <c:v>1551.6</c:v>
                </c:pt>
                <c:pt idx="3513">
                  <c:v>1618.2</c:v>
                </c:pt>
                <c:pt idx="3514">
                  <c:v>1684.3</c:v>
                </c:pt>
                <c:pt idx="3515">
                  <c:v>1751.7</c:v>
                </c:pt>
                <c:pt idx="3516">
                  <c:v>1824.8</c:v>
                </c:pt>
                <c:pt idx="3517">
                  <c:v>1903.1</c:v>
                </c:pt>
                <c:pt idx="3518">
                  <c:v>1990.2</c:v>
                </c:pt>
                <c:pt idx="3519">
                  <c:v>2084.9</c:v>
                </c:pt>
                <c:pt idx="3520">
                  <c:v>2185.4</c:v>
                </c:pt>
                <c:pt idx="3521">
                  <c:v>2295.6</c:v>
                </c:pt>
                <c:pt idx="3522">
                  <c:v>2404.6999999999998</c:v>
                </c:pt>
                <c:pt idx="3523">
                  <c:v>2524.1999999999998</c:v>
                </c:pt>
                <c:pt idx="3524">
                  <c:v>2644</c:v>
                </c:pt>
                <c:pt idx="3525">
                  <c:v>2764</c:v>
                </c:pt>
                <c:pt idx="3526">
                  <c:v>2878.2</c:v>
                </c:pt>
                <c:pt idx="3527">
                  <c:v>2991.8</c:v>
                </c:pt>
                <c:pt idx="3528">
                  <c:v>3103.5</c:v>
                </c:pt>
                <c:pt idx="3529">
                  <c:v>3213.1</c:v>
                </c:pt>
                <c:pt idx="3530">
                  <c:v>3331.5</c:v>
                </c:pt>
                <c:pt idx="3531">
                  <c:v>3458.4</c:v>
                </c:pt>
                <c:pt idx="3532">
                  <c:v>3590.2</c:v>
                </c:pt>
                <c:pt idx="3533">
                  <c:v>3743.2</c:v>
                </c:pt>
                <c:pt idx="3534">
                  <c:v>3893</c:v>
                </c:pt>
                <c:pt idx="3535">
                  <c:v>4047.6</c:v>
                </c:pt>
                <c:pt idx="3536">
                  <c:v>4193.8</c:v>
                </c:pt>
                <c:pt idx="3537">
                  <c:v>4330.8</c:v>
                </c:pt>
                <c:pt idx="3538">
                  <c:v>4458.7</c:v>
                </c:pt>
                <c:pt idx="3539">
                  <c:v>4563.8</c:v>
                </c:pt>
                <c:pt idx="3540">
                  <c:v>4667.8999999999996</c:v>
                </c:pt>
                <c:pt idx="3541">
                  <c:v>4774.5</c:v>
                </c:pt>
                <c:pt idx="3542">
                  <c:v>4869.8</c:v>
                </c:pt>
                <c:pt idx="3543">
                  <c:v>4978</c:v>
                </c:pt>
                <c:pt idx="3544">
                  <c:v>5096.1000000000004</c:v>
                </c:pt>
                <c:pt idx="3545">
                  <c:v>5215</c:v>
                </c:pt>
                <c:pt idx="3546">
                  <c:v>5342.8</c:v>
                </c:pt>
                <c:pt idx="3547">
                  <c:v>5473.9</c:v>
                </c:pt>
                <c:pt idx="3548">
                  <c:v>5609.1</c:v>
                </c:pt>
                <c:pt idx="3549">
                  <c:v>5717.2</c:v>
                </c:pt>
                <c:pt idx="3550">
                  <c:v>5803.1</c:v>
                </c:pt>
                <c:pt idx="3551">
                  <c:v>5879.5</c:v>
                </c:pt>
                <c:pt idx="3552">
                  <c:v>5950.3</c:v>
                </c:pt>
                <c:pt idx="3553">
                  <c:v>6036</c:v>
                </c:pt>
                <c:pt idx="3554">
                  <c:v>6135.1</c:v>
                </c:pt>
                <c:pt idx="3555">
                  <c:v>6261.3</c:v>
                </c:pt>
                <c:pt idx="3556">
                  <c:v>6406.1</c:v>
                </c:pt>
                <c:pt idx="3557">
                  <c:v>6550.4</c:v>
                </c:pt>
                <c:pt idx="3558">
                  <c:v>6684.4</c:v>
                </c:pt>
                <c:pt idx="3559">
                  <c:v>6787.8</c:v>
                </c:pt>
                <c:pt idx="3560">
                  <c:v>6864.2</c:v>
                </c:pt>
                <c:pt idx="3561">
                  <c:v>6917.5</c:v>
                </c:pt>
                <c:pt idx="3562">
                  <c:v>6954.9</c:v>
                </c:pt>
                <c:pt idx="3563">
                  <c:v>7012.8</c:v>
                </c:pt>
                <c:pt idx="3564">
                  <c:v>7093.5</c:v>
                </c:pt>
                <c:pt idx="3565">
                  <c:v>7199.9</c:v>
                </c:pt>
                <c:pt idx="3566">
                  <c:v>7327.3</c:v>
                </c:pt>
                <c:pt idx="3567">
                  <c:v>7444.7</c:v>
                </c:pt>
                <c:pt idx="3568">
                  <c:v>7548.6</c:v>
                </c:pt>
                <c:pt idx="3569">
                  <c:v>7634.3</c:v>
                </c:pt>
                <c:pt idx="3570">
                  <c:v>7700</c:v>
                </c:pt>
                <c:pt idx="3571">
                  <c:v>7761.5</c:v>
                </c:pt>
                <c:pt idx="3572">
                  <c:v>7811.7</c:v>
                </c:pt>
                <c:pt idx="3573">
                  <c:v>7872.8</c:v>
                </c:pt>
                <c:pt idx="3574">
                  <c:v>7934.5</c:v>
                </c:pt>
                <c:pt idx="3575">
                  <c:v>7993.4</c:v>
                </c:pt>
                <c:pt idx="3576">
                  <c:v>8043.6</c:v>
                </c:pt>
                <c:pt idx="3577">
                  <c:v>8081.8</c:v>
                </c:pt>
                <c:pt idx="3578">
                  <c:v>8115.3</c:v>
                </c:pt>
                <c:pt idx="3579">
                  <c:v>8142.3</c:v>
                </c:pt>
                <c:pt idx="3580">
                  <c:v>8181.5</c:v>
                </c:pt>
                <c:pt idx="3581">
                  <c:v>8249.4</c:v>
                </c:pt>
                <c:pt idx="3582">
                  <c:v>8331.7000000000007</c:v>
                </c:pt>
                <c:pt idx="3583">
                  <c:v>8425.7999999999993</c:v>
                </c:pt>
                <c:pt idx="3584">
                  <c:v>8502.7999999999993</c:v>
                </c:pt>
                <c:pt idx="3585">
                  <c:v>8578.1</c:v>
                </c:pt>
                <c:pt idx="3586">
                  <c:v>8659.7000000000007</c:v>
                </c:pt>
                <c:pt idx="3587">
                  <c:v>8742.6</c:v>
                </c:pt>
                <c:pt idx="3588">
                  <c:v>8825.7999999999993</c:v>
                </c:pt>
                <c:pt idx="3589">
                  <c:v>8896.9</c:v>
                </c:pt>
                <c:pt idx="3590">
                  <c:v>8972.2999999999993</c:v>
                </c:pt>
                <c:pt idx="3591">
                  <c:v>9042.4</c:v>
                </c:pt>
                <c:pt idx="3592">
                  <c:v>9094.6</c:v>
                </c:pt>
                <c:pt idx="3593">
                  <c:v>9137.5</c:v>
                </c:pt>
                <c:pt idx="3594">
                  <c:v>9179.1</c:v>
                </c:pt>
                <c:pt idx="3595">
                  <c:v>9233.2999999999993</c:v>
                </c:pt>
                <c:pt idx="3596">
                  <c:v>9301.5</c:v>
                </c:pt>
                <c:pt idx="3597">
                  <c:v>9375.5</c:v>
                </c:pt>
                <c:pt idx="3598">
                  <c:v>9445.1</c:v>
                </c:pt>
                <c:pt idx="3599">
                  <c:v>9484.2000000000007</c:v>
                </c:pt>
                <c:pt idx="3600">
                  <c:v>9508</c:v>
                </c:pt>
                <c:pt idx="3601">
                  <c:v>9533.7000000000007</c:v>
                </c:pt>
                <c:pt idx="3602">
                  <c:v>9568.1</c:v>
                </c:pt>
                <c:pt idx="3603">
                  <c:v>9628</c:v>
                </c:pt>
                <c:pt idx="3604">
                  <c:v>9703.1</c:v>
                </c:pt>
                <c:pt idx="3605">
                  <c:v>9783.2000000000007</c:v>
                </c:pt>
                <c:pt idx="3606">
                  <c:v>9855.7999999999993</c:v>
                </c:pt>
                <c:pt idx="3607">
                  <c:v>9908.4</c:v>
                </c:pt>
                <c:pt idx="3608">
                  <c:v>9959.6</c:v>
                </c:pt>
                <c:pt idx="3609">
                  <c:v>10011</c:v>
                </c:pt>
                <c:pt idx="3610">
                  <c:v>10065</c:v>
                </c:pt>
                <c:pt idx="3611">
                  <c:v>10127</c:v>
                </c:pt>
                <c:pt idx="3612">
                  <c:v>10186</c:v>
                </c:pt>
                <c:pt idx="3613">
                  <c:v>10238</c:v>
                </c:pt>
                <c:pt idx="3614">
                  <c:v>10277</c:v>
                </c:pt>
                <c:pt idx="3615">
                  <c:v>10316</c:v>
                </c:pt>
                <c:pt idx="3616">
                  <c:v>10368</c:v>
                </c:pt>
                <c:pt idx="3617">
                  <c:v>10424</c:v>
                </c:pt>
                <c:pt idx="3618">
                  <c:v>10502</c:v>
                </c:pt>
                <c:pt idx="3619">
                  <c:v>10582</c:v>
                </c:pt>
                <c:pt idx="3620">
                  <c:v>10642</c:v>
                </c:pt>
                <c:pt idx="3621">
                  <c:v>10678</c:v>
                </c:pt>
                <c:pt idx="3622">
                  <c:v>10691</c:v>
                </c:pt>
                <c:pt idx="3623">
                  <c:v>10698</c:v>
                </c:pt>
                <c:pt idx="3624">
                  <c:v>10703</c:v>
                </c:pt>
                <c:pt idx="3625">
                  <c:v>10726</c:v>
                </c:pt>
                <c:pt idx="3626">
                  <c:v>10779</c:v>
                </c:pt>
                <c:pt idx="3627">
                  <c:v>10848</c:v>
                </c:pt>
                <c:pt idx="3628">
                  <c:v>10925</c:v>
                </c:pt>
                <c:pt idx="3629">
                  <c:v>10988</c:v>
                </c:pt>
                <c:pt idx="3630">
                  <c:v>11044</c:v>
                </c:pt>
                <c:pt idx="3631">
                  <c:v>11075</c:v>
                </c:pt>
                <c:pt idx="3632">
                  <c:v>11076</c:v>
                </c:pt>
                <c:pt idx="3633">
                  <c:v>11049</c:v>
                </c:pt>
                <c:pt idx="3634">
                  <c:v>11004</c:v>
                </c:pt>
                <c:pt idx="3635">
                  <c:v>10946</c:v>
                </c:pt>
                <c:pt idx="3636">
                  <c:v>10886</c:v>
                </c:pt>
                <c:pt idx="3637">
                  <c:v>10838</c:v>
                </c:pt>
                <c:pt idx="3638">
                  <c:v>10810</c:v>
                </c:pt>
                <c:pt idx="3639">
                  <c:v>10784</c:v>
                </c:pt>
                <c:pt idx="3640">
                  <c:v>10755</c:v>
                </c:pt>
                <c:pt idx="3641">
                  <c:v>10692</c:v>
                </c:pt>
                <c:pt idx="3642">
                  <c:v>10571</c:v>
                </c:pt>
                <c:pt idx="3643">
                  <c:v>10414</c:v>
                </c:pt>
                <c:pt idx="3644">
                  <c:v>10202</c:v>
                </c:pt>
                <c:pt idx="3645">
                  <c:v>9947.4</c:v>
                </c:pt>
                <c:pt idx="3646">
                  <c:v>9662.9</c:v>
                </c:pt>
                <c:pt idx="3647">
                  <c:v>9348.4</c:v>
                </c:pt>
                <c:pt idx="3648">
                  <c:v>9008.2999999999993</c:v>
                </c:pt>
                <c:pt idx="3649">
                  <c:v>8639.4</c:v>
                </c:pt>
                <c:pt idx="3650">
                  <c:v>8240.2999999999993</c:v>
                </c:pt>
                <c:pt idx="3651">
                  <c:v>7812.3</c:v>
                </c:pt>
                <c:pt idx="3652">
                  <c:v>7361.1</c:v>
                </c:pt>
                <c:pt idx="3653">
                  <c:v>6891.7</c:v>
                </c:pt>
                <c:pt idx="3654">
                  <c:v>6406.1</c:v>
                </c:pt>
                <c:pt idx="3655">
                  <c:v>5925.4</c:v>
                </c:pt>
                <c:pt idx="3656">
                  <c:v>5470</c:v>
                </c:pt>
                <c:pt idx="3657">
                  <c:v>5051</c:v>
                </c:pt>
                <c:pt idx="3658">
                  <c:v>4681.5</c:v>
                </c:pt>
                <c:pt idx="3659">
                  <c:v>4345.3</c:v>
                </c:pt>
                <c:pt idx="3660">
                  <c:v>4031.5</c:v>
                </c:pt>
                <c:pt idx="3661">
                  <c:v>3736.4</c:v>
                </c:pt>
                <c:pt idx="3662">
                  <c:v>3444.1</c:v>
                </c:pt>
                <c:pt idx="3663">
                  <c:v>3159.8</c:v>
                </c:pt>
                <c:pt idx="3664">
                  <c:v>2898.5</c:v>
                </c:pt>
                <c:pt idx="3665">
                  <c:v>2667.8</c:v>
                </c:pt>
                <c:pt idx="3666">
                  <c:v>2456.8000000000002</c:v>
                </c:pt>
                <c:pt idx="3667">
                  <c:v>2264.8000000000002</c:v>
                </c:pt>
                <c:pt idx="3668">
                  <c:v>2097.5</c:v>
                </c:pt>
                <c:pt idx="3669">
                  <c:v>1943.5</c:v>
                </c:pt>
                <c:pt idx="3670">
                  <c:v>1808.3</c:v>
                </c:pt>
                <c:pt idx="3671">
                  <c:v>1689.9</c:v>
                </c:pt>
                <c:pt idx="3672">
                  <c:v>1583.6</c:v>
                </c:pt>
                <c:pt idx="3673">
                  <c:v>1497.9</c:v>
                </c:pt>
                <c:pt idx="3674">
                  <c:v>1422.2</c:v>
                </c:pt>
                <c:pt idx="3675">
                  <c:v>1354.8</c:v>
                </c:pt>
                <c:pt idx="3676">
                  <c:v>1291.3</c:v>
                </c:pt>
                <c:pt idx="3677">
                  <c:v>1227.7</c:v>
                </c:pt>
                <c:pt idx="3678">
                  <c:v>1171.2</c:v>
                </c:pt>
                <c:pt idx="3679">
                  <c:v>1107.8</c:v>
                </c:pt>
                <c:pt idx="3680">
                  <c:v>1051.4000000000001</c:v>
                </c:pt>
                <c:pt idx="3681">
                  <c:v>994.35</c:v>
                </c:pt>
                <c:pt idx="3682">
                  <c:v>938.09</c:v>
                </c:pt>
                <c:pt idx="3683">
                  <c:v>882.92</c:v>
                </c:pt>
                <c:pt idx="3684">
                  <c:v>822.9</c:v>
                </c:pt>
                <c:pt idx="3685">
                  <c:v>765.02</c:v>
                </c:pt>
                <c:pt idx="3686">
                  <c:v>711.69</c:v>
                </c:pt>
                <c:pt idx="3687">
                  <c:v>658.69</c:v>
                </c:pt>
                <c:pt idx="3688">
                  <c:v>617</c:v>
                </c:pt>
                <c:pt idx="3689">
                  <c:v>576.04999999999995</c:v>
                </c:pt>
                <c:pt idx="3690">
                  <c:v>538.46</c:v>
                </c:pt>
                <c:pt idx="3691">
                  <c:v>502.27</c:v>
                </c:pt>
                <c:pt idx="3692">
                  <c:v>463.28</c:v>
                </c:pt>
                <c:pt idx="3693">
                  <c:v>424.53</c:v>
                </c:pt>
                <c:pt idx="3694">
                  <c:v>380.68</c:v>
                </c:pt>
                <c:pt idx="3695">
                  <c:v>341.78</c:v>
                </c:pt>
                <c:pt idx="3696">
                  <c:v>305.63</c:v>
                </c:pt>
                <c:pt idx="3697">
                  <c:v>276.79000000000002</c:v>
                </c:pt>
                <c:pt idx="3698">
                  <c:v>248.15</c:v>
                </c:pt>
                <c:pt idx="3699">
                  <c:v>215.23</c:v>
                </c:pt>
                <c:pt idx="3700">
                  <c:v>182.12</c:v>
                </c:pt>
                <c:pt idx="3701">
                  <c:v>151.33000000000001</c:v>
                </c:pt>
                <c:pt idx="3702">
                  <c:v>122</c:v>
                </c:pt>
                <c:pt idx="3703">
                  <c:v>98.188999999999993</c:v>
                </c:pt>
                <c:pt idx="3704">
                  <c:v>74.001000000000005</c:v>
                </c:pt>
                <c:pt idx="3705">
                  <c:v>52.832000000000001</c:v>
                </c:pt>
                <c:pt idx="3706">
                  <c:v>30.678000000000001</c:v>
                </c:pt>
                <c:pt idx="3707">
                  <c:v>1.4275</c:v>
                </c:pt>
                <c:pt idx="3708">
                  <c:v>-26.009</c:v>
                </c:pt>
                <c:pt idx="3709">
                  <c:v>-57.692999999999998</c:v>
                </c:pt>
                <c:pt idx="3710">
                  <c:v>-82.608999999999995</c:v>
                </c:pt>
                <c:pt idx="3711">
                  <c:v>-104.4</c:v>
                </c:pt>
                <c:pt idx="3712">
                  <c:v>-133.22</c:v>
                </c:pt>
                <c:pt idx="3713">
                  <c:v>-154.41</c:v>
                </c:pt>
                <c:pt idx="3714">
                  <c:v>-188.73</c:v>
                </c:pt>
                <c:pt idx="3715">
                  <c:v>-218.68</c:v>
                </c:pt>
                <c:pt idx="3716">
                  <c:v>-250.63</c:v>
                </c:pt>
                <c:pt idx="3717">
                  <c:v>-290.19</c:v>
                </c:pt>
                <c:pt idx="3718">
                  <c:v>-330.7</c:v>
                </c:pt>
                <c:pt idx="3719">
                  <c:v>-377.05</c:v>
                </c:pt>
                <c:pt idx="3720">
                  <c:v>-426.37</c:v>
                </c:pt>
                <c:pt idx="3721">
                  <c:v>-482.41</c:v>
                </c:pt>
                <c:pt idx="3722">
                  <c:v>-542.80999999999995</c:v>
                </c:pt>
                <c:pt idx="3723">
                  <c:v>-605.65</c:v>
                </c:pt>
                <c:pt idx="3724">
                  <c:v>-673.54</c:v>
                </c:pt>
                <c:pt idx="3725">
                  <c:v>-740.42</c:v>
                </c:pt>
                <c:pt idx="3726">
                  <c:v>-810.09</c:v>
                </c:pt>
                <c:pt idx="3727">
                  <c:v>-884.28</c:v>
                </c:pt>
                <c:pt idx="3728">
                  <c:v>-957.6</c:v>
                </c:pt>
                <c:pt idx="3729">
                  <c:v>-1039.5</c:v>
                </c:pt>
                <c:pt idx="3730">
                  <c:v>-1123.0999999999999</c:v>
                </c:pt>
                <c:pt idx="3731">
                  <c:v>-1212.0999999999999</c:v>
                </c:pt>
                <c:pt idx="3732">
                  <c:v>-1310.7</c:v>
                </c:pt>
                <c:pt idx="3733">
                  <c:v>-1407.8</c:v>
                </c:pt>
                <c:pt idx="3734">
                  <c:v>-1518.3</c:v>
                </c:pt>
                <c:pt idx="3735">
                  <c:v>-1638</c:v>
                </c:pt>
                <c:pt idx="3736">
                  <c:v>-1750.3</c:v>
                </c:pt>
                <c:pt idx="3737">
                  <c:v>-1872.5</c:v>
                </c:pt>
                <c:pt idx="3738">
                  <c:v>-1993.7</c:v>
                </c:pt>
                <c:pt idx="3739">
                  <c:v>-2128.8000000000002</c:v>
                </c:pt>
                <c:pt idx="3740">
                  <c:v>-2265.4</c:v>
                </c:pt>
                <c:pt idx="3741">
                  <c:v>-2401.6</c:v>
                </c:pt>
                <c:pt idx="3742">
                  <c:v>-2541.1999999999998</c:v>
                </c:pt>
                <c:pt idx="3743">
                  <c:v>-2683.8</c:v>
                </c:pt>
                <c:pt idx="3744">
                  <c:v>-2834.3</c:v>
                </c:pt>
                <c:pt idx="3745">
                  <c:v>-2986.3</c:v>
                </c:pt>
                <c:pt idx="3746">
                  <c:v>-3127.9</c:v>
                </c:pt>
                <c:pt idx="3747">
                  <c:v>-3258.9</c:v>
                </c:pt>
                <c:pt idx="3748">
                  <c:v>-3382.3</c:v>
                </c:pt>
                <c:pt idx="3749">
                  <c:v>-3502.9</c:v>
                </c:pt>
                <c:pt idx="3750">
                  <c:v>-3608.8</c:v>
                </c:pt>
                <c:pt idx="3751">
                  <c:v>-3705.8</c:v>
                </c:pt>
                <c:pt idx="3752">
                  <c:v>-3800.7</c:v>
                </c:pt>
                <c:pt idx="3753">
                  <c:v>-3893.2</c:v>
                </c:pt>
                <c:pt idx="3754">
                  <c:v>-3994.9</c:v>
                </c:pt>
                <c:pt idx="3755">
                  <c:v>-4105.2</c:v>
                </c:pt>
                <c:pt idx="3756">
                  <c:v>-4208.3999999999996</c:v>
                </c:pt>
                <c:pt idx="3757">
                  <c:v>-4315.5</c:v>
                </c:pt>
                <c:pt idx="3758">
                  <c:v>-4406.8</c:v>
                </c:pt>
                <c:pt idx="3759">
                  <c:v>-4490.8999999999996</c:v>
                </c:pt>
                <c:pt idx="3760">
                  <c:v>-4553</c:v>
                </c:pt>
                <c:pt idx="3761">
                  <c:v>-4602.1000000000004</c:v>
                </c:pt>
                <c:pt idx="3762">
                  <c:v>-4647.2</c:v>
                </c:pt>
                <c:pt idx="3763">
                  <c:v>-4705.7</c:v>
                </c:pt>
                <c:pt idx="3764">
                  <c:v>-4793.5</c:v>
                </c:pt>
                <c:pt idx="3765">
                  <c:v>-4908.8</c:v>
                </c:pt>
                <c:pt idx="3766">
                  <c:v>-5048.7</c:v>
                </c:pt>
                <c:pt idx="3767">
                  <c:v>-5201.7</c:v>
                </c:pt>
                <c:pt idx="3768">
                  <c:v>-5339.3</c:v>
                </c:pt>
                <c:pt idx="3769">
                  <c:v>-5444.9</c:v>
                </c:pt>
                <c:pt idx="3770">
                  <c:v>-5522.5</c:v>
                </c:pt>
                <c:pt idx="3771">
                  <c:v>-5586.6</c:v>
                </c:pt>
                <c:pt idx="3772">
                  <c:v>-5659.2</c:v>
                </c:pt>
                <c:pt idx="3773">
                  <c:v>-5741.3</c:v>
                </c:pt>
                <c:pt idx="3774">
                  <c:v>-5822.8</c:v>
                </c:pt>
                <c:pt idx="3775">
                  <c:v>-5895</c:v>
                </c:pt>
                <c:pt idx="3776">
                  <c:v>-5971.5</c:v>
                </c:pt>
                <c:pt idx="3777">
                  <c:v>-6059.9</c:v>
                </c:pt>
                <c:pt idx="3778">
                  <c:v>-6158.8</c:v>
                </c:pt>
                <c:pt idx="3779">
                  <c:v>-6274.7</c:v>
                </c:pt>
                <c:pt idx="3780">
                  <c:v>-6389.3</c:v>
                </c:pt>
                <c:pt idx="3781">
                  <c:v>-6489.9</c:v>
                </c:pt>
                <c:pt idx="3782">
                  <c:v>-6568</c:v>
                </c:pt>
                <c:pt idx="3783">
                  <c:v>-6604.4</c:v>
                </c:pt>
                <c:pt idx="3784">
                  <c:v>-6606.9</c:v>
                </c:pt>
                <c:pt idx="3785">
                  <c:v>-6601.6</c:v>
                </c:pt>
                <c:pt idx="3786">
                  <c:v>-6637.8</c:v>
                </c:pt>
                <c:pt idx="3787">
                  <c:v>-6731.2</c:v>
                </c:pt>
                <c:pt idx="3788">
                  <c:v>-6867.7</c:v>
                </c:pt>
                <c:pt idx="3789">
                  <c:v>-7020.8</c:v>
                </c:pt>
                <c:pt idx="3790">
                  <c:v>-7150</c:v>
                </c:pt>
                <c:pt idx="3791">
                  <c:v>-7243.8</c:v>
                </c:pt>
                <c:pt idx="3792">
                  <c:v>-7318.2</c:v>
                </c:pt>
                <c:pt idx="3793">
                  <c:v>-7373</c:v>
                </c:pt>
                <c:pt idx="3794">
                  <c:v>-7426.9</c:v>
                </c:pt>
                <c:pt idx="3795">
                  <c:v>-7477.9</c:v>
                </c:pt>
                <c:pt idx="3796">
                  <c:v>-7531.3</c:v>
                </c:pt>
                <c:pt idx="3797">
                  <c:v>-7593.8</c:v>
                </c:pt>
                <c:pt idx="3798">
                  <c:v>-7639.6</c:v>
                </c:pt>
                <c:pt idx="3799">
                  <c:v>-7681.5</c:v>
                </c:pt>
                <c:pt idx="3800">
                  <c:v>-7722.4</c:v>
                </c:pt>
                <c:pt idx="3801">
                  <c:v>-7770.8</c:v>
                </c:pt>
                <c:pt idx="3802">
                  <c:v>-7835</c:v>
                </c:pt>
                <c:pt idx="3803">
                  <c:v>-7911.8</c:v>
                </c:pt>
                <c:pt idx="3804">
                  <c:v>-8002.9</c:v>
                </c:pt>
                <c:pt idx="3805">
                  <c:v>-8089.2</c:v>
                </c:pt>
                <c:pt idx="3806">
                  <c:v>-8175.4</c:v>
                </c:pt>
                <c:pt idx="3807">
                  <c:v>-8259.4</c:v>
                </c:pt>
                <c:pt idx="3808">
                  <c:v>-8331.5</c:v>
                </c:pt>
                <c:pt idx="3809">
                  <c:v>-8395.5</c:v>
                </c:pt>
                <c:pt idx="3810">
                  <c:v>-8458.7999999999993</c:v>
                </c:pt>
                <c:pt idx="3811">
                  <c:v>-8538.7999999999993</c:v>
                </c:pt>
                <c:pt idx="3812">
                  <c:v>-8643.6</c:v>
                </c:pt>
                <c:pt idx="3813">
                  <c:v>-8739.7000000000007</c:v>
                </c:pt>
                <c:pt idx="3814">
                  <c:v>-8814.7000000000007</c:v>
                </c:pt>
                <c:pt idx="3815">
                  <c:v>-8844.2999999999993</c:v>
                </c:pt>
                <c:pt idx="3816">
                  <c:v>-8844.5</c:v>
                </c:pt>
                <c:pt idx="3817">
                  <c:v>-8833.7000000000007</c:v>
                </c:pt>
                <c:pt idx="3818">
                  <c:v>-8831.4</c:v>
                </c:pt>
                <c:pt idx="3819">
                  <c:v>-8847.1</c:v>
                </c:pt>
                <c:pt idx="3820">
                  <c:v>-8876.9</c:v>
                </c:pt>
                <c:pt idx="3821">
                  <c:v>-8929.1</c:v>
                </c:pt>
                <c:pt idx="3822">
                  <c:v>-8979.5</c:v>
                </c:pt>
                <c:pt idx="3823">
                  <c:v>-9012.5</c:v>
                </c:pt>
                <c:pt idx="3824">
                  <c:v>-9055.4</c:v>
                </c:pt>
                <c:pt idx="3825">
                  <c:v>-9100.7000000000007</c:v>
                </c:pt>
                <c:pt idx="3826">
                  <c:v>-9120.2000000000007</c:v>
                </c:pt>
                <c:pt idx="3827">
                  <c:v>-9105.4</c:v>
                </c:pt>
                <c:pt idx="3828">
                  <c:v>-9066.7000000000007</c:v>
                </c:pt>
                <c:pt idx="3829">
                  <c:v>-9051.6</c:v>
                </c:pt>
                <c:pt idx="3830">
                  <c:v>-9045.2999999999993</c:v>
                </c:pt>
                <c:pt idx="3831">
                  <c:v>-9060.2000000000007</c:v>
                </c:pt>
                <c:pt idx="3832">
                  <c:v>-9094.1</c:v>
                </c:pt>
                <c:pt idx="3833">
                  <c:v>-9120.2000000000007</c:v>
                </c:pt>
                <c:pt idx="3834">
                  <c:v>-9145.7999999999993</c:v>
                </c:pt>
                <c:pt idx="3835">
                  <c:v>-9164</c:v>
                </c:pt>
                <c:pt idx="3836">
                  <c:v>-9167.6</c:v>
                </c:pt>
                <c:pt idx="3837">
                  <c:v>-9166.5</c:v>
                </c:pt>
                <c:pt idx="3838">
                  <c:v>-9155.1</c:v>
                </c:pt>
                <c:pt idx="3839">
                  <c:v>-9133.7000000000007</c:v>
                </c:pt>
                <c:pt idx="3840">
                  <c:v>-9096.7999999999993</c:v>
                </c:pt>
                <c:pt idx="3841">
                  <c:v>-9051.1</c:v>
                </c:pt>
                <c:pt idx="3842">
                  <c:v>-8991.6</c:v>
                </c:pt>
                <c:pt idx="3843">
                  <c:v>-8916.4</c:v>
                </c:pt>
                <c:pt idx="3844">
                  <c:v>-8833.7000000000007</c:v>
                </c:pt>
                <c:pt idx="3845">
                  <c:v>-8745.2999999999993</c:v>
                </c:pt>
                <c:pt idx="3846">
                  <c:v>-8650</c:v>
                </c:pt>
                <c:pt idx="3847">
                  <c:v>-8539.5</c:v>
                </c:pt>
                <c:pt idx="3848">
                  <c:v>-8411.1</c:v>
                </c:pt>
                <c:pt idx="3849">
                  <c:v>-8270.2000000000007</c:v>
                </c:pt>
                <c:pt idx="3850">
                  <c:v>-8107.9</c:v>
                </c:pt>
                <c:pt idx="3851">
                  <c:v>-7909.8</c:v>
                </c:pt>
                <c:pt idx="3852">
                  <c:v>-7677.2</c:v>
                </c:pt>
                <c:pt idx="3853">
                  <c:v>-7409.1</c:v>
                </c:pt>
                <c:pt idx="3854">
                  <c:v>-7101.6</c:v>
                </c:pt>
                <c:pt idx="3855">
                  <c:v>-6761.1</c:v>
                </c:pt>
                <c:pt idx="3856">
                  <c:v>-6423.1</c:v>
                </c:pt>
                <c:pt idx="3857">
                  <c:v>-6090.3</c:v>
                </c:pt>
                <c:pt idx="3858">
                  <c:v>-5742.7</c:v>
                </c:pt>
                <c:pt idx="3859">
                  <c:v>-5386.1</c:v>
                </c:pt>
                <c:pt idx="3860">
                  <c:v>-5026.3</c:v>
                </c:pt>
                <c:pt idx="3861">
                  <c:v>-4672.5</c:v>
                </c:pt>
                <c:pt idx="3862">
                  <c:v>-4333.6000000000004</c:v>
                </c:pt>
                <c:pt idx="3863">
                  <c:v>-4011.3</c:v>
                </c:pt>
                <c:pt idx="3864">
                  <c:v>-3715</c:v>
                </c:pt>
                <c:pt idx="3865">
                  <c:v>-3448.5</c:v>
                </c:pt>
                <c:pt idx="3866">
                  <c:v>-3206.8</c:v>
                </c:pt>
                <c:pt idx="3867">
                  <c:v>-2973.4</c:v>
                </c:pt>
                <c:pt idx="3868">
                  <c:v>-2734</c:v>
                </c:pt>
                <c:pt idx="3869">
                  <c:v>-2493.9</c:v>
                </c:pt>
                <c:pt idx="3870">
                  <c:v>-2259.1999999999998</c:v>
                </c:pt>
                <c:pt idx="3871">
                  <c:v>-2032.2</c:v>
                </c:pt>
                <c:pt idx="3872">
                  <c:v>-1822.8</c:v>
                </c:pt>
                <c:pt idx="3873">
                  <c:v>-1619.3</c:v>
                </c:pt>
                <c:pt idx="3874">
                  <c:v>-1438.5</c:v>
                </c:pt>
                <c:pt idx="3875">
                  <c:v>-1276.5</c:v>
                </c:pt>
                <c:pt idx="3876">
                  <c:v>-1139.8</c:v>
                </c:pt>
                <c:pt idx="3877">
                  <c:v>-1020.9</c:v>
                </c:pt>
                <c:pt idx="3878">
                  <c:v>-909.1</c:v>
                </c:pt>
                <c:pt idx="3879">
                  <c:v>-815.64</c:v>
                </c:pt>
                <c:pt idx="3880">
                  <c:v>-731.39</c:v>
                </c:pt>
                <c:pt idx="3881">
                  <c:v>-653.38</c:v>
                </c:pt>
                <c:pt idx="3882">
                  <c:v>-580.67999999999995</c:v>
                </c:pt>
                <c:pt idx="3883">
                  <c:v>-500.2</c:v>
                </c:pt>
                <c:pt idx="3884">
                  <c:v>-426.82</c:v>
                </c:pt>
                <c:pt idx="3885">
                  <c:v>-356.08</c:v>
                </c:pt>
                <c:pt idx="3886">
                  <c:v>-294.14</c:v>
                </c:pt>
                <c:pt idx="3887">
                  <c:v>-240.13</c:v>
                </c:pt>
                <c:pt idx="3888">
                  <c:v>-190.27</c:v>
                </c:pt>
                <c:pt idx="3889">
                  <c:v>-146</c:v>
                </c:pt>
                <c:pt idx="3890">
                  <c:v>-101.81</c:v>
                </c:pt>
                <c:pt idx="3891">
                  <c:v>-51.524000000000001</c:v>
                </c:pt>
                <c:pt idx="3892">
                  <c:v>-8.8986000000000001</c:v>
                </c:pt>
                <c:pt idx="3893">
                  <c:v>34.225999999999999</c:v>
                </c:pt>
                <c:pt idx="3894">
                  <c:v>65.5</c:v>
                </c:pt>
                <c:pt idx="3895">
                  <c:v>94.552000000000007</c:v>
                </c:pt>
                <c:pt idx="3896">
                  <c:v>112.42</c:v>
                </c:pt>
                <c:pt idx="3897">
                  <c:v>124.68</c:v>
                </c:pt>
                <c:pt idx="3898">
                  <c:v>137.41999999999999</c:v>
                </c:pt>
                <c:pt idx="3899">
                  <c:v>148.80000000000001</c:v>
                </c:pt>
                <c:pt idx="3900">
                  <c:v>165.65</c:v>
                </c:pt>
                <c:pt idx="3901">
                  <c:v>194.11</c:v>
                </c:pt>
                <c:pt idx="3902">
                  <c:v>227.12</c:v>
                </c:pt>
                <c:pt idx="3903">
                  <c:v>257.5</c:v>
                </c:pt>
                <c:pt idx="3904">
                  <c:v>276.42</c:v>
                </c:pt>
                <c:pt idx="3905">
                  <c:v>303.75</c:v>
                </c:pt>
                <c:pt idx="3906">
                  <c:v>329.14</c:v>
                </c:pt>
                <c:pt idx="3907">
                  <c:v>351.64</c:v>
                </c:pt>
                <c:pt idx="3908">
                  <c:v>379.3</c:v>
                </c:pt>
                <c:pt idx="3909">
                  <c:v>401.23</c:v>
                </c:pt>
                <c:pt idx="3910">
                  <c:v>429.86</c:v>
                </c:pt>
                <c:pt idx="3911">
                  <c:v>460.92</c:v>
                </c:pt>
                <c:pt idx="3912">
                  <c:v>486.15</c:v>
                </c:pt>
                <c:pt idx="3913">
                  <c:v>514.02</c:v>
                </c:pt>
                <c:pt idx="3914">
                  <c:v>538.15</c:v>
                </c:pt>
                <c:pt idx="3915">
                  <c:v>570.64</c:v>
                </c:pt>
                <c:pt idx="3916">
                  <c:v>607.42999999999995</c:v>
                </c:pt>
                <c:pt idx="3917">
                  <c:v>646.5</c:v>
                </c:pt>
                <c:pt idx="3918">
                  <c:v>686.57</c:v>
                </c:pt>
                <c:pt idx="3919">
                  <c:v>722.06</c:v>
                </c:pt>
                <c:pt idx="3920">
                  <c:v>754.12</c:v>
                </c:pt>
                <c:pt idx="3921">
                  <c:v>784.1</c:v>
                </c:pt>
                <c:pt idx="3922">
                  <c:v>813.16</c:v>
                </c:pt>
                <c:pt idx="3923">
                  <c:v>848.09</c:v>
                </c:pt>
                <c:pt idx="3924">
                  <c:v>881.47</c:v>
                </c:pt>
                <c:pt idx="3925">
                  <c:v>920.05</c:v>
                </c:pt>
                <c:pt idx="3926">
                  <c:v>956.45</c:v>
                </c:pt>
                <c:pt idx="3927">
                  <c:v>984.79</c:v>
                </c:pt>
                <c:pt idx="3928">
                  <c:v>1018.5</c:v>
                </c:pt>
                <c:pt idx="3929">
                  <c:v>1045.8</c:v>
                </c:pt>
                <c:pt idx="3930">
                  <c:v>1074.5</c:v>
                </c:pt>
                <c:pt idx="3931">
                  <c:v>1107</c:v>
                </c:pt>
                <c:pt idx="3932">
                  <c:v>1136.3</c:v>
                </c:pt>
                <c:pt idx="3933">
                  <c:v>1170.9000000000001</c:v>
                </c:pt>
                <c:pt idx="3934">
                  <c:v>1199.7</c:v>
                </c:pt>
                <c:pt idx="3935">
                  <c:v>1226.8</c:v>
                </c:pt>
                <c:pt idx="3936">
                  <c:v>1252.3</c:v>
                </c:pt>
                <c:pt idx="3937">
                  <c:v>1281.5</c:v>
                </c:pt>
                <c:pt idx="3938">
                  <c:v>1308</c:v>
                </c:pt>
                <c:pt idx="3939">
                  <c:v>1335.6</c:v>
                </c:pt>
                <c:pt idx="3940">
                  <c:v>1372.3</c:v>
                </c:pt>
                <c:pt idx="3941">
                  <c:v>1411.8</c:v>
                </c:pt>
                <c:pt idx="3942">
                  <c:v>1444.9</c:v>
                </c:pt>
                <c:pt idx="3943">
                  <c:v>1482.6</c:v>
                </c:pt>
                <c:pt idx="3944">
                  <c:v>1515.5</c:v>
                </c:pt>
                <c:pt idx="3945">
                  <c:v>1549.3</c:v>
                </c:pt>
                <c:pt idx="3946">
                  <c:v>1586.1</c:v>
                </c:pt>
                <c:pt idx="3947">
                  <c:v>1623.8</c:v>
                </c:pt>
                <c:pt idx="3948">
                  <c:v>1669.9</c:v>
                </c:pt>
                <c:pt idx="3949">
                  <c:v>1708.8</c:v>
                </c:pt>
                <c:pt idx="3950">
                  <c:v>1749.3</c:v>
                </c:pt>
                <c:pt idx="3951">
                  <c:v>1792.6</c:v>
                </c:pt>
                <c:pt idx="3952">
                  <c:v>1829.2</c:v>
                </c:pt>
                <c:pt idx="3953">
                  <c:v>1873.6</c:v>
                </c:pt>
                <c:pt idx="3954">
                  <c:v>1912.5</c:v>
                </c:pt>
                <c:pt idx="3955">
                  <c:v>1956.5</c:v>
                </c:pt>
                <c:pt idx="3956">
                  <c:v>1998.3</c:v>
                </c:pt>
                <c:pt idx="3957">
                  <c:v>2033.3</c:v>
                </c:pt>
                <c:pt idx="3958">
                  <c:v>2068.3000000000002</c:v>
                </c:pt>
                <c:pt idx="3959">
                  <c:v>2099.1999999999998</c:v>
                </c:pt>
                <c:pt idx="3960">
                  <c:v>2130</c:v>
                </c:pt>
                <c:pt idx="3961">
                  <c:v>2163</c:v>
                </c:pt>
                <c:pt idx="3962">
                  <c:v>2194</c:v>
                </c:pt>
                <c:pt idx="3963">
                  <c:v>2228.5</c:v>
                </c:pt>
                <c:pt idx="3964">
                  <c:v>2259.6</c:v>
                </c:pt>
                <c:pt idx="3965">
                  <c:v>2294.6999999999998</c:v>
                </c:pt>
                <c:pt idx="3966">
                  <c:v>2328.6999999999998</c:v>
                </c:pt>
                <c:pt idx="3967">
                  <c:v>2363.5</c:v>
                </c:pt>
                <c:pt idx="3968">
                  <c:v>2413.5</c:v>
                </c:pt>
                <c:pt idx="3969">
                  <c:v>2464.9</c:v>
                </c:pt>
                <c:pt idx="3970">
                  <c:v>2521.6999999999998</c:v>
                </c:pt>
                <c:pt idx="3971">
                  <c:v>2581.1999999999998</c:v>
                </c:pt>
                <c:pt idx="3972">
                  <c:v>2640.8</c:v>
                </c:pt>
                <c:pt idx="3973">
                  <c:v>2697.4</c:v>
                </c:pt>
                <c:pt idx="3974">
                  <c:v>2748.9</c:v>
                </c:pt>
                <c:pt idx="3975">
                  <c:v>2796.5</c:v>
                </c:pt>
                <c:pt idx="3976">
                  <c:v>2840.8</c:v>
                </c:pt>
                <c:pt idx="3977">
                  <c:v>2886.2</c:v>
                </c:pt>
                <c:pt idx="3978">
                  <c:v>2941.6</c:v>
                </c:pt>
                <c:pt idx="3979">
                  <c:v>3003.7</c:v>
                </c:pt>
                <c:pt idx="3980">
                  <c:v>3066.4</c:v>
                </c:pt>
                <c:pt idx="3981">
                  <c:v>3125.9</c:v>
                </c:pt>
                <c:pt idx="3982">
                  <c:v>3185.5</c:v>
                </c:pt>
                <c:pt idx="3983">
                  <c:v>3249.8</c:v>
                </c:pt>
                <c:pt idx="3984">
                  <c:v>3310.7</c:v>
                </c:pt>
                <c:pt idx="3985">
                  <c:v>3382.6</c:v>
                </c:pt>
                <c:pt idx="3986">
                  <c:v>3467.4</c:v>
                </c:pt>
                <c:pt idx="3987">
                  <c:v>3566.5</c:v>
                </c:pt>
                <c:pt idx="3988">
                  <c:v>3678.7</c:v>
                </c:pt>
                <c:pt idx="3989">
                  <c:v>3790</c:v>
                </c:pt>
                <c:pt idx="3990">
                  <c:v>3896.3</c:v>
                </c:pt>
                <c:pt idx="3991">
                  <c:v>4003.8</c:v>
                </c:pt>
                <c:pt idx="3992">
                  <c:v>4102.7</c:v>
                </c:pt>
                <c:pt idx="3993">
                  <c:v>4201.6000000000004</c:v>
                </c:pt>
                <c:pt idx="3994">
                  <c:v>4302.8999999999996</c:v>
                </c:pt>
                <c:pt idx="3995">
                  <c:v>4406.6000000000004</c:v>
                </c:pt>
                <c:pt idx="3996">
                  <c:v>4502.8999999999996</c:v>
                </c:pt>
                <c:pt idx="3997">
                  <c:v>4604.6000000000004</c:v>
                </c:pt>
                <c:pt idx="3998">
                  <c:v>4727.8999999999996</c:v>
                </c:pt>
                <c:pt idx="3999">
                  <c:v>4863.1000000000004</c:v>
                </c:pt>
                <c:pt idx="4000">
                  <c:v>4995.5</c:v>
                </c:pt>
                <c:pt idx="4001">
                  <c:v>5101.8999999999996</c:v>
                </c:pt>
                <c:pt idx="4002">
                  <c:v>5202.3</c:v>
                </c:pt>
                <c:pt idx="4003">
                  <c:v>5312.5</c:v>
                </c:pt>
                <c:pt idx="4004">
                  <c:v>5419.6</c:v>
                </c:pt>
                <c:pt idx="4005">
                  <c:v>5517.2</c:v>
                </c:pt>
                <c:pt idx="4006">
                  <c:v>5614.2</c:v>
                </c:pt>
                <c:pt idx="4007">
                  <c:v>5718</c:v>
                </c:pt>
                <c:pt idx="4008">
                  <c:v>5846.4</c:v>
                </c:pt>
                <c:pt idx="4009">
                  <c:v>5972.8</c:v>
                </c:pt>
                <c:pt idx="4010">
                  <c:v>6096</c:v>
                </c:pt>
                <c:pt idx="4011">
                  <c:v>6224.6</c:v>
                </c:pt>
                <c:pt idx="4012">
                  <c:v>6345.4</c:v>
                </c:pt>
                <c:pt idx="4013">
                  <c:v>6477.9</c:v>
                </c:pt>
                <c:pt idx="4014">
                  <c:v>6598.1</c:v>
                </c:pt>
                <c:pt idx="4015">
                  <c:v>6710.3</c:v>
                </c:pt>
                <c:pt idx="4016">
                  <c:v>6817</c:v>
                </c:pt>
                <c:pt idx="4017">
                  <c:v>6908.6</c:v>
                </c:pt>
                <c:pt idx="4018">
                  <c:v>6992.8</c:v>
                </c:pt>
                <c:pt idx="4019">
                  <c:v>7059.5</c:v>
                </c:pt>
                <c:pt idx="4020">
                  <c:v>7129</c:v>
                </c:pt>
                <c:pt idx="4021">
                  <c:v>7202.1</c:v>
                </c:pt>
                <c:pt idx="4022">
                  <c:v>7275.9</c:v>
                </c:pt>
                <c:pt idx="4023">
                  <c:v>7358.6</c:v>
                </c:pt>
                <c:pt idx="4024">
                  <c:v>7458.6</c:v>
                </c:pt>
                <c:pt idx="4025">
                  <c:v>7582.7</c:v>
                </c:pt>
                <c:pt idx="4026">
                  <c:v>7710.9</c:v>
                </c:pt>
                <c:pt idx="4027">
                  <c:v>7848.4</c:v>
                </c:pt>
                <c:pt idx="4028">
                  <c:v>7983.8</c:v>
                </c:pt>
                <c:pt idx="4029">
                  <c:v>8090.1</c:v>
                </c:pt>
                <c:pt idx="4030">
                  <c:v>8185.3</c:v>
                </c:pt>
                <c:pt idx="4031">
                  <c:v>8271</c:v>
                </c:pt>
                <c:pt idx="4032">
                  <c:v>8329.7000000000007</c:v>
                </c:pt>
                <c:pt idx="4033">
                  <c:v>8377.2000000000007</c:v>
                </c:pt>
                <c:pt idx="4034">
                  <c:v>8413.1</c:v>
                </c:pt>
                <c:pt idx="4035">
                  <c:v>8454.1</c:v>
                </c:pt>
                <c:pt idx="4036">
                  <c:v>8506.2999999999993</c:v>
                </c:pt>
                <c:pt idx="4037">
                  <c:v>8581.2000000000007</c:v>
                </c:pt>
                <c:pt idx="4038">
                  <c:v>8674.2999999999993</c:v>
                </c:pt>
                <c:pt idx="4039">
                  <c:v>8776</c:v>
                </c:pt>
                <c:pt idx="4040">
                  <c:v>8900.2000000000007</c:v>
                </c:pt>
                <c:pt idx="4041">
                  <c:v>9045.7000000000007</c:v>
                </c:pt>
                <c:pt idx="4042">
                  <c:v>9191.7000000000007</c:v>
                </c:pt>
                <c:pt idx="4043">
                  <c:v>9333.6</c:v>
                </c:pt>
                <c:pt idx="4044">
                  <c:v>9461.7999999999993</c:v>
                </c:pt>
                <c:pt idx="4045">
                  <c:v>9555.4</c:v>
                </c:pt>
                <c:pt idx="4046">
                  <c:v>9624.4</c:v>
                </c:pt>
                <c:pt idx="4047">
                  <c:v>9674</c:v>
                </c:pt>
                <c:pt idx="4048">
                  <c:v>9732.4</c:v>
                </c:pt>
                <c:pt idx="4049">
                  <c:v>9785.4</c:v>
                </c:pt>
                <c:pt idx="4050">
                  <c:v>9845.2999999999993</c:v>
                </c:pt>
                <c:pt idx="4051">
                  <c:v>9912.2000000000007</c:v>
                </c:pt>
                <c:pt idx="4052">
                  <c:v>9979</c:v>
                </c:pt>
                <c:pt idx="4053">
                  <c:v>10038</c:v>
                </c:pt>
                <c:pt idx="4054">
                  <c:v>10067</c:v>
                </c:pt>
                <c:pt idx="4055">
                  <c:v>10068</c:v>
                </c:pt>
                <c:pt idx="4056">
                  <c:v>10060</c:v>
                </c:pt>
                <c:pt idx="4057">
                  <c:v>10072</c:v>
                </c:pt>
                <c:pt idx="4058">
                  <c:v>10121</c:v>
                </c:pt>
                <c:pt idx="4059">
                  <c:v>10187</c:v>
                </c:pt>
                <c:pt idx="4060">
                  <c:v>10263</c:v>
                </c:pt>
                <c:pt idx="4061">
                  <c:v>10326</c:v>
                </c:pt>
                <c:pt idx="4062">
                  <c:v>10377</c:v>
                </c:pt>
                <c:pt idx="4063">
                  <c:v>10432</c:v>
                </c:pt>
                <c:pt idx="4064">
                  <c:v>10475</c:v>
                </c:pt>
                <c:pt idx="4065">
                  <c:v>10500</c:v>
                </c:pt>
                <c:pt idx="4066">
                  <c:v>10491</c:v>
                </c:pt>
                <c:pt idx="4067">
                  <c:v>10439</c:v>
                </c:pt>
                <c:pt idx="4068">
                  <c:v>10360</c:v>
                </c:pt>
                <c:pt idx="4069">
                  <c:v>10266</c:v>
                </c:pt>
                <c:pt idx="4070">
                  <c:v>10183</c:v>
                </c:pt>
                <c:pt idx="4071">
                  <c:v>10133</c:v>
                </c:pt>
                <c:pt idx="4072">
                  <c:v>10124</c:v>
                </c:pt>
                <c:pt idx="4073">
                  <c:v>10134</c:v>
                </c:pt>
                <c:pt idx="4074">
                  <c:v>10126</c:v>
                </c:pt>
                <c:pt idx="4075">
                  <c:v>10082</c:v>
                </c:pt>
                <c:pt idx="4076">
                  <c:v>9989.7999999999993</c:v>
                </c:pt>
                <c:pt idx="4077">
                  <c:v>9857.1</c:v>
                </c:pt>
                <c:pt idx="4078">
                  <c:v>9699.9</c:v>
                </c:pt>
                <c:pt idx="4079">
                  <c:v>9509.9</c:v>
                </c:pt>
                <c:pt idx="4080">
                  <c:v>9284.2000000000007</c:v>
                </c:pt>
                <c:pt idx="4081">
                  <c:v>9028.7999999999993</c:v>
                </c:pt>
                <c:pt idx="4082">
                  <c:v>8743.2000000000007</c:v>
                </c:pt>
                <c:pt idx="4083">
                  <c:v>8452.6</c:v>
                </c:pt>
                <c:pt idx="4084">
                  <c:v>8144.4</c:v>
                </c:pt>
                <c:pt idx="4085">
                  <c:v>7810.3</c:v>
                </c:pt>
                <c:pt idx="4086">
                  <c:v>7440.4</c:v>
                </c:pt>
                <c:pt idx="4087">
                  <c:v>7036.5</c:v>
                </c:pt>
                <c:pt idx="4088">
                  <c:v>6607.4</c:v>
                </c:pt>
                <c:pt idx="4089">
                  <c:v>6156.1</c:v>
                </c:pt>
                <c:pt idx="4090">
                  <c:v>5702.5</c:v>
                </c:pt>
                <c:pt idx="4091">
                  <c:v>5257.5</c:v>
                </c:pt>
                <c:pt idx="4092">
                  <c:v>4830.8</c:v>
                </c:pt>
                <c:pt idx="4093">
                  <c:v>4441.3999999999996</c:v>
                </c:pt>
                <c:pt idx="4094">
                  <c:v>4087.8</c:v>
                </c:pt>
                <c:pt idx="4095">
                  <c:v>3783.8</c:v>
                </c:pt>
                <c:pt idx="4096">
                  <c:v>3502.8</c:v>
                </c:pt>
                <c:pt idx="4097">
                  <c:v>3237.5</c:v>
                </c:pt>
                <c:pt idx="4098">
                  <c:v>3001.8</c:v>
                </c:pt>
                <c:pt idx="4099">
                  <c:v>2787.8</c:v>
                </c:pt>
                <c:pt idx="4100">
                  <c:v>2596.3000000000002</c:v>
                </c:pt>
                <c:pt idx="4101">
                  <c:v>2423.5</c:v>
                </c:pt>
                <c:pt idx="4102">
                  <c:v>2268.9</c:v>
                </c:pt>
                <c:pt idx="4103">
                  <c:v>2126.5</c:v>
                </c:pt>
                <c:pt idx="4104">
                  <c:v>1987.8</c:v>
                </c:pt>
                <c:pt idx="4105">
                  <c:v>1887</c:v>
                </c:pt>
                <c:pt idx="4106">
                  <c:v>1788.9</c:v>
                </c:pt>
                <c:pt idx="4107">
                  <c:v>1693.8</c:v>
                </c:pt>
                <c:pt idx="4108">
                  <c:v>1616.6</c:v>
                </c:pt>
                <c:pt idx="4109">
                  <c:v>1551.2</c:v>
                </c:pt>
                <c:pt idx="4110">
                  <c:v>1496.2</c:v>
                </c:pt>
                <c:pt idx="4111">
                  <c:v>1455.8</c:v>
                </c:pt>
                <c:pt idx="4112">
                  <c:v>1417.2</c:v>
                </c:pt>
                <c:pt idx="4113">
                  <c:v>1372.4</c:v>
                </c:pt>
                <c:pt idx="4114">
                  <c:v>1308.3</c:v>
                </c:pt>
                <c:pt idx="4115">
                  <c:v>1236.5</c:v>
                </c:pt>
                <c:pt idx="4116">
                  <c:v>1163.7</c:v>
                </c:pt>
                <c:pt idx="4117">
                  <c:v>1095.0999999999999</c:v>
                </c:pt>
                <c:pt idx="4118">
                  <c:v>1037.2</c:v>
                </c:pt>
                <c:pt idx="4119">
                  <c:v>980.6</c:v>
                </c:pt>
                <c:pt idx="4120">
                  <c:v>926.09</c:v>
                </c:pt>
                <c:pt idx="4121">
                  <c:v>867.81</c:v>
                </c:pt>
                <c:pt idx="4122">
                  <c:v>802.39</c:v>
                </c:pt>
                <c:pt idx="4123">
                  <c:v>744.69</c:v>
                </c:pt>
                <c:pt idx="4124">
                  <c:v>689.91</c:v>
                </c:pt>
                <c:pt idx="4125">
                  <c:v>637.24</c:v>
                </c:pt>
                <c:pt idx="4126">
                  <c:v>584.13</c:v>
                </c:pt>
                <c:pt idx="4127">
                  <c:v>526.26</c:v>
                </c:pt>
                <c:pt idx="4128">
                  <c:v>474.44</c:v>
                </c:pt>
                <c:pt idx="4129">
                  <c:v>428.48</c:v>
                </c:pt>
                <c:pt idx="4130">
                  <c:v>389.27</c:v>
                </c:pt>
                <c:pt idx="4131">
                  <c:v>349.29</c:v>
                </c:pt>
                <c:pt idx="4132">
                  <c:v>307.11</c:v>
                </c:pt>
                <c:pt idx="4133">
                  <c:v>266.10000000000002</c:v>
                </c:pt>
                <c:pt idx="4134">
                  <c:v>219.68</c:v>
                </c:pt>
                <c:pt idx="4135">
                  <c:v>186.94</c:v>
                </c:pt>
                <c:pt idx="4136">
                  <c:v>160.06</c:v>
                </c:pt>
                <c:pt idx="4137">
                  <c:v>121.36</c:v>
                </c:pt>
                <c:pt idx="4138">
                  <c:v>85.119</c:v>
                </c:pt>
                <c:pt idx="4139">
                  <c:v>35.957999999999998</c:v>
                </c:pt>
                <c:pt idx="4140">
                  <c:v>-3.1886000000000001</c:v>
                </c:pt>
                <c:pt idx="4141">
                  <c:v>-37.695</c:v>
                </c:pt>
                <c:pt idx="4142">
                  <c:v>-85.513000000000005</c:v>
                </c:pt>
                <c:pt idx="4143">
                  <c:v>-128.55000000000001</c:v>
                </c:pt>
                <c:pt idx="4144">
                  <c:v>-164.65</c:v>
                </c:pt>
                <c:pt idx="4145">
                  <c:v>-191.73</c:v>
                </c:pt>
                <c:pt idx="4146">
                  <c:v>-219.62</c:v>
                </c:pt>
                <c:pt idx="4147">
                  <c:v>-249.71</c:v>
                </c:pt>
                <c:pt idx="4148">
                  <c:v>-274.89999999999998</c:v>
                </c:pt>
                <c:pt idx="4149">
                  <c:v>-309.04000000000002</c:v>
                </c:pt>
                <c:pt idx="4150">
                  <c:v>-352.49</c:v>
                </c:pt>
                <c:pt idx="4151">
                  <c:v>-392.4</c:v>
                </c:pt>
                <c:pt idx="4152">
                  <c:v>-439.03</c:v>
                </c:pt>
                <c:pt idx="4153">
                  <c:v>-491.3</c:v>
                </c:pt>
                <c:pt idx="4154">
                  <c:v>-539.94000000000005</c:v>
                </c:pt>
                <c:pt idx="4155">
                  <c:v>-585.6</c:v>
                </c:pt>
                <c:pt idx="4156">
                  <c:v>-628.85</c:v>
                </c:pt>
                <c:pt idx="4157">
                  <c:v>-680.97</c:v>
                </c:pt>
                <c:pt idx="4158">
                  <c:v>-726.59</c:v>
                </c:pt>
                <c:pt idx="4159">
                  <c:v>-774.19</c:v>
                </c:pt>
                <c:pt idx="4160">
                  <c:v>-823.56</c:v>
                </c:pt>
                <c:pt idx="4161">
                  <c:v>-859.16</c:v>
                </c:pt>
                <c:pt idx="4162">
                  <c:v>-891.96</c:v>
                </c:pt>
                <c:pt idx="4163">
                  <c:v>-924.65</c:v>
                </c:pt>
                <c:pt idx="4164">
                  <c:v>-961.4</c:v>
                </c:pt>
                <c:pt idx="4165">
                  <c:v>-993.32</c:v>
                </c:pt>
                <c:pt idx="4166">
                  <c:v>-1034.9000000000001</c:v>
                </c:pt>
                <c:pt idx="4167">
                  <c:v>-1085.0999999999999</c:v>
                </c:pt>
                <c:pt idx="4168">
                  <c:v>-1143.8</c:v>
                </c:pt>
                <c:pt idx="4169">
                  <c:v>-1217</c:v>
                </c:pt>
                <c:pt idx="4170">
                  <c:v>-1301</c:v>
                </c:pt>
                <c:pt idx="4171">
                  <c:v>-1387.9</c:v>
                </c:pt>
                <c:pt idx="4172">
                  <c:v>-1480.3</c:v>
                </c:pt>
                <c:pt idx="4173">
                  <c:v>-1563.5</c:v>
                </c:pt>
                <c:pt idx="4174">
                  <c:v>-1651.7</c:v>
                </c:pt>
                <c:pt idx="4175">
                  <c:v>-1739.5</c:v>
                </c:pt>
                <c:pt idx="4176">
                  <c:v>-1821.1</c:v>
                </c:pt>
                <c:pt idx="4177">
                  <c:v>-1897.3</c:v>
                </c:pt>
                <c:pt idx="4178">
                  <c:v>-1967.1</c:v>
                </c:pt>
                <c:pt idx="4179">
                  <c:v>-2048</c:v>
                </c:pt>
                <c:pt idx="4180">
                  <c:v>-2143.6999999999998</c:v>
                </c:pt>
                <c:pt idx="4181">
                  <c:v>-2222.4</c:v>
                </c:pt>
                <c:pt idx="4182">
                  <c:v>-2314.6999999999998</c:v>
                </c:pt>
                <c:pt idx="4183">
                  <c:v>-2393.8000000000002</c:v>
                </c:pt>
                <c:pt idx="4184">
                  <c:v>-2474.6</c:v>
                </c:pt>
                <c:pt idx="4185">
                  <c:v>-2545.1</c:v>
                </c:pt>
                <c:pt idx="4186">
                  <c:v>-2604.5</c:v>
                </c:pt>
                <c:pt idx="4187">
                  <c:v>-2664.8</c:v>
                </c:pt>
                <c:pt idx="4188">
                  <c:v>-2723.7</c:v>
                </c:pt>
                <c:pt idx="4189">
                  <c:v>-2808.1</c:v>
                </c:pt>
                <c:pt idx="4190">
                  <c:v>-2914.9</c:v>
                </c:pt>
                <c:pt idx="4191">
                  <c:v>-3048.6</c:v>
                </c:pt>
                <c:pt idx="4192">
                  <c:v>-3202.5</c:v>
                </c:pt>
                <c:pt idx="4193">
                  <c:v>-3351.5</c:v>
                </c:pt>
                <c:pt idx="4194">
                  <c:v>-3486.1</c:v>
                </c:pt>
                <c:pt idx="4195">
                  <c:v>-3607.9</c:v>
                </c:pt>
                <c:pt idx="4196">
                  <c:v>-3715.2</c:v>
                </c:pt>
                <c:pt idx="4197">
                  <c:v>-3820.8</c:v>
                </c:pt>
                <c:pt idx="4198">
                  <c:v>-3908.9</c:v>
                </c:pt>
                <c:pt idx="4199">
                  <c:v>-3997.4</c:v>
                </c:pt>
                <c:pt idx="4200">
                  <c:v>-4075.9</c:v>
                </c:pt>
                <c:pt idx="4201">
                  <c:v>-4146.2</c:v>
                </c:pt>
                <c:pt idx="4202">
                  <c:v>-4213.2</c:v>
                </c:pt>
                <c:pt idx="4203">
                  <c:v>-4268</c:v>
                </c:pt>
                <c:pt idx="4204">
                  <c:v>-4332.2</c:v>
                </c:pt>
                <c:pt idx="4205">
                  <c:v>-4417.7</c:v>
                </c:pt>
                <c:pt idx="4206">
                  <c:v>-4537</c:v>
                </c:pt>
                <c:pt idx="4207">
                  <c:v>-4684.1000000000004</c:v>
                </c:pt>
                <c:pt idx="4208">
                  <c:v>-4833.3999999999996</c:v>
                </c:pt>
                <c:pt idx="4209">
                  <c:v>-4982.5</c:v>
                </c:pt>
                <c:pt idx="4210">
                  <c:v>-5116.8999999999996</c:v>
                </c:pt>
                <c:pt idx="4211">
                  <c:v>-5238.7</c:v>
                </c:pt>
                <c:pt idx="4212">
                  <c:v>-5338.7</c:v>
                </c:pt>
                <c:pt idx="4213">
                  <c:v>-5406.6</c:v>
                </c:pt>
                <c:pt idx="4214">
                  <c:v>-5451.8</c:v>
                </c:pt>
                <c:pt idx="4215">
                  <c:v>-5494</c:v>
                </c:pt>
                <c:pt idx="4216">
                  <c:v>-5562.3</c:v>
                </c:pt>
                <c:pt idx="4217">
                  <c:v>-5663.5</c:v>
                </c:pt>
                <c:pt idx="4218">
                  <c:v>-5789.5</c:v>
                </c:pt>
                <c:pt idx="4219">
                  <c:v>-5929</c:v>
                </c:pt>
                <c:pt idx="4220">
                  <c:v>-6053.8</c:v>
                </c:pt>
                <c:pt idx="4221">
                  <c:v>-6158.2</c:v>
                </c:pt>
                <c:pt idx="4222">
                  <c:v>-6248.5</c:v>
                </c:pt>
                <c:pt idx="4223">
                  <c:v>-6320.1</c:v>
                </c:pt>
                <c:pt idx="4224">
                  <c:v>-6367.6</c:v>
                </c:pt>
                <c:pt idx="4225">
                  <c:v>-6391.8</c:v>
                </c:pt>
                <c:pt idx="4226">
                  <c:v>-6400.1</c:v>
                </c:pt>
                <c:pt idx="4227">
                  <c:v>-6408.8</c:v>
                </c:pt>
                <c:pt idx="4228">
                  <c:v>-6441.3</c:v>
                </c:pt>
                <c:pt idx="4229">
                  <c:v>-6522.8</c:v>
                </c:pt>
                <c:pt idx="4230">
                  <c:v>-6637.1</c:v>
                </c:pt>
                <c:pt idx="4231">
                  <c:v>-6769.1</c:v>
                </c:pt>
                <c:pt idx="4232">
                  <c:v>-6898.5</c:v>
                </c:pt>
                <c:pt idx="4233">
                  <c:v>-6994.8</c:v>
                </c:pt>
                <c:pt idx="4234">
                  <c:v>-7066.6</c:v>
                </c:pt>
                <c:pt idx="4235">
                  <c:v>-7106.6</c:v>
                </c:pt>
                <c:pt idx="4236">
                  <c:v>-7135.1</c:v>
                </c:pt>
                <c:pt idx="4237">
                  <c:v>-7176.5</c:v>
                </c:pt>
                <c:pt idx="4238">
                  <c:v>-7228.2</c:v>
                </c:pt>
                <c:pt idx="4239">
                  <c:v>-7301.3</c:v>
                </c:pt>
                <c:pt idx="4240">
                  <c:v>-7389.4</c:v>
                </c:pt>
                <c:pt idx="4241">
                  <c:v>-7470.3</c:v>
                </c:pt>
                <c:pt idx="4242">
                  <c:v>-7554.2</c:v>
                </c:pt>
                <c:pt idx="4243">
                  <c:v>-7651.4</c:v>
                </c:pt>
                <c:pt idx="4244">
                  <c:v>-7752.4</c:v>
                </c:pt>
                <c:pt idx="4245">
                  <c:v>-7842</c:v>
                </c:pt>
                <c:pt idx="4246">
                  <c:v>-7912.6</c:v>
                </c:pt>
                <c:pt idx="4247">
                  <c:v>-7963.3</c:v>
                </c:pt>
                <c:pt idx="4248">
                  <c:v>-7991.9</c:v>
                </c:pt>
                <c:pt idx="4249">
                  <c:v>-8020.3</c:v>
                </c:pt>
                <c:pt idx="4250">
                  <c:v>-8066.3</c:v>
                </c:pt>
                <c:pt idx="4251">
                  <c:v>-8110.7</c:v>
                </c:pt>
                <c:pt idx="4252">
                  <c:v>-8149.4</c:v>
                </c:pt>
                <c:pt idx="4253">
                  <c:v>-8187.9</c:v>
                </c:pt>
                <c:pt idx="4254">
                  <c:v>-8260.4</c:v>
                </c:pt>
                <c:pt idx="4255">
                  <c:v>-8361.2000000000007</c:v>
                </c:pt>
                <c:pt idx="4256">
                  <c:v>-8465.7000000000007</c:v>
                </c:pt>
                <c:pt idx="4257">
                  <c:v>-8553.7999999999993</c:v>
                </c:pt>
                <c:pt idx="4258">
                  <c:v>-8586.1</c:v>
                </c:pt>
                <c:pt idx="4259">
                  <c:v>-8567.1</c:v>
                </c:pt>
                <c:pt idx="4260">
                  <c:v>-8525.5</c:v>
                </c:pt>
                <c:pt idx="4261">
                  <c:v>-8490.4</c:v>
                </c:pt>
                <c:pt idx="4262">
                  <c:v>-8490.9</c:v>
                </c:pt>
                <c:pt idx="4263">
                  <c:v>-8531.9</c:v>
                </c:pt>
                <c:pt idx="4264">
                  <c:v>-8629.1</c:v>
                </c:pt>
                <c:pt idx="4265">
                  <c:v>-8751.7999999999993</c:v>
                </c:pt>
                <c:pt idx="4266">
                  <c:v>-8860.2000000000007</c:v>
                </c:pt>
                <c:pt idx="4267">
                  <c:v>-8922.5</c:v>
                </c:pt>
                <c:pt idx="4268">
                  <c:v>-8943.2000000000007</c:v>
                </c:pt>
                <c:pt idx="4269">
                  <c:v>-8961.1</c:v>
                </c:pt>
                <c:pt idx="4270">
                  <c:v>-8991.9</c:v>
                </c:pt>
                <c:pt idx="4271">
                  <c:v>-9042.2999999999993</c:v>
                </c:pt>
                <c:pt idx="4272">
                  <c:v>-9090.2999999999993</c:v>
                </c:pt>
                <c:pt idx="4273">
                  <c:v>-9114.5</c:v>
                </c:pt>
                <c:pt idx="4274">
                  <c:v>-9107.2000000000007</c:v>
                </c:pt>
                <c:pt idx="4275">
                  <c:v>-9097.4</c:v>
                </c:pt>
                <c:pt idx="4276">
                  <c:v>-9125.7999999999993</c:v>
                </c:pt>
                <c:pt idx="4277">
                  <c:v>-9194.2999999999993</c:v>
                </c:pt>
                <c:pt idx="4278">
                  <c:v>-9269.4</c:v>
                </c:pt>
                <c:pt idx="4279">
                  <c:v>-9323</c:v>
                </c:pt>
                <c:pt idx="4280">
                  <c:v>-9317.4</c:v>
                </c:pt>
                <c:pt idx="4281">
                  <c:v>-9267.9</c:v>
                </c:pt>
                <c:pt idx="4282">
                  <c:v>-9227.2000000000007</c:v>
                </c:pt>
                <c:pt idx="4283">
                  <c:v>-9228.6</c:v>
                </c:pt>
                <c:pt idx="4284">
                  <c:v>-9269.2000000000007</c:v>
                </c:pt>
                <c:pt idx="4285">
                  <c:v>-9312.6</c:v>
                </c:pt>
                <c:pt idx="4286">
                  <c:v>-9328.4</c:v>
                </c:pt>
                <c:pt idx="4287">
                  <c:v>-9305.6</c:v>
                </c:pt>
                <c:pt idx="4288">
                  <c:v>-9269</c:v>
                </c:pt>
                <c:pt idx="4289">
                  <c:v>-9235.4</c:v>
                </c:pt>
                <c:pt idx="4290">
                  <c:v>-9198</c:v>
                </c:pt>
                <c:pt idx="4291">
                  <c:v>-9157</c:v>
                </c:pt>
                <c:pt idx="4292">
                  <c:v>-9123.1</c:v>
                </c:pt>
                <c:pt idx="4293">
                  <c:v>-9066.4</c:v>
                </c:pt>
                <c:pt idx="4294">
                  <c:v>-8981.1</c:v>
                </c:pt>
                <c:pt idx="4295">
                  <c:v>-8852.5</c:v>
                </c:pt>
                <c:pt idx="4296">
                  <c:v>-8674.2999999999993</c:v>
                </c:pt>
                <c:pt idx="4297">
                  <c:v>-8448.1</c:v>
                </c:pt>
                <c:pt idx="4298">
                  <c:v>-8173</c:v>
                </c:pt>
                <c:pt idx="4299">
                  <c:v>-7848</c:v>
                </c:pt>
                <c:pt idx="4300">
                  <c:v>-7485.6</c:v>
                </c:pt>
                <c:pt idx="4301">
                  <c:v>-7130.9</c:v>
                </c:pt>
                <c:pt idx="4302">
                  <c:v>-6810.1</c:v>
                </c:pt>
                <c:pt idx="4303">
                  <c:v>-6505.4</c:v>
                </c:pt>
                <c:pt idx="4304">
                  <c:v>-6190.3</c:v>
                </c:pt>
                <c:pt idx="4305">
                  <c:v>-5844.9</c:v>
                </c:pt>
                <c:pt idx="4306">
                  <c:v>-5444.5</c:v>
                </c:pt>
                <c:pt idx="4307">
                  <c:v>-4997.3</c:v>
                </c:pt>
                <c:pt idx="4308">
                  <c:v>-4514.8999999999996</c:v>
                </c:pt>
                <c:pt idx="4309">
                  <c:v>-4055.6</c:v>
                </c:pt>
                <c:pt idx="4310">
                  <c:v>-3654</c:v>
                </c:pt>
                <c:pt idx="4311">
                  <c:v>-3334.1</c:v>
                </c:pt>
                <c:pt idx="4312">
                  <c:v>-3081.8</c:v>
                </c:pt>
                <c:pt idx="4313">
                  <c:v>-2865.6</c:v>
                </c:pt>
                <c:pt idx="4314">
                  <c:v>-2679.2</c:v>
                </c:pt>
                <c:pt idx="4315">
                  <c:v>-2498.6999999999998</c:v>
                </c:pt>
                <c:pt idx="4316">
                  <c:v>-2313.9</c:v>
                </c:pt>
                <c:pt idx="4317">
                  <c:v>-2114.8000000000002</c:v>
                </c:pt>
                <c:pt idx="4318">
                  <c:v>-1896.3</c:v>
                </c:pt>
                <c:pt idx="4319">
                  <c:v>-1683.9</c:v>
                </c:pt>
                <c:pt idx="4320">
                  <c:v>-1477.1</c:v>
                </c:pt>
                <c:pt idx="4321">
                  <c:v>-1291.7</c:v>
                </c:pt>
                <c:pt idx="4322">
                  <c:v>-1125.4000000000001</c:v>
                </c:pt>
                <c:pt idx="4323">
                  <c:v>-968.23</c:v>
                </c:pt>
                <c:pt idx="4324">
                  <c:v>-829.39</c:v>
                </c:pt>
                <c:pt idx="4325">
                  <c:v>-697.85</c:v>
                </c:pt>
                <c:pt idx="4326">
                  <c:v>-574.23</c:v>
                </c:pt>
                <c:pt idx="4327">
                  <c:v>-468.52</c:v>
                </c:pt>
                <c:pt idx="4328">
                  <c:v>-385.47</c:v>
                </c:pt>
                <c:pt idx="4329">
                  <c:v>-324.95999999999998</c:v>
                </c:pt>
                <c:pt idx="4330">
                  <c:v>-274.33999999999997</c:v>
                </c:pt>
                <c:pt idx="4331">
                  <c:v>-238.34</c:v>
                </c:pt>
                <c:pt idx="4332">
                  <c:v>-214.4</c:v>
                </c:pt>
                <c:pt idx="4333">
                  <c:v>-180.91</c:v>
                </c:pt>
                <c:pt idx="4334">
                  <c:v>-142.5</c:v>
                </c:pt>
                <c:pt idx="4335">
                  <c:v>-102.14</c:v>
                </c:pt>
                <c:pt idx="4336">
                  <c:v>-64.054000000000002</c:v>
                </c:pt>
                <c:pt idx="4337">
                  <c:v>-24.774000000000001</c:v>
                </c:pt>
                <c:pt idx="4338">
                  <c:v>13.401</c:v>
                </c:pt>
                <c:pt idx="4339">
                  <c:v>46.442</c:v>
                </c:pt>
                <c:pt idx="4340">
                  <c:v>71.186000000000007</c:v>
                </c:pt>
                <c:pt idx="4341">
                  <c:v>82.814999999999998</c:v>
                </c:pt>
                <c:pt idx="4342">
                  <c:v>92.796000000000006</c:v>
                </c:pt>
                <c:pt idx="4343">
                  <c:v>114.5</c:v>
                </c:pt>
                <c:pt idx="4344">
                  <c:v>138.22</c:v>
                </c:pt>
                <c:pt idx="4345">
                  <c:v>172.5</c:v>
                </c:pt>
                <c:pt idx="4346">
                  <c:v>212.24</c:v>
                </c:pt>
                <c:pt idx="4347">
                  <c:v>251.77</c:v>
                </c:pt>
                <c:pt idx="4348">
                  <c:v>295.29000000000002</c:v>
                </c:pt>
                <c:pt idx="4349">
                  <c:v>329.86</c:v>
                </c:pt>
                <c:pt idx="4350">
                  <c:v>366.75</c:v>
                </c:pt>
                <c:pt idx="4351">
                  <c:v>405.28</c:v>
                </c:pt>
                <c:pt idx="4352">
                  <c:v>443.78</c:v>
                </c:pt>
                <c:pt idx="4353">
                  <c:v>489.54</c:v>
                </c:pt>
                <c:pt idx="4354">
                  <c:v>534.59</c:v>
                </c:pt>
                <c:pt idx="4355">
                  <c:v>584.88</c:v>
                </c:pt>
                <c:pt idx="4356">
                  <c:v>634.54</c:v>
                </c:pt>
                <c:pt idx="4357">
                  <c:v>681.4</c:v>
                </c:pt>
                <c:pt idx="4358">
                  <c:v>733.28</c:v>
                </c:pt>
                <c:pt idx="4359">
                  <c:v>776.07</c:v>
                </c:pt>
                <c:pt idx="4360">
                  <c:v>823.22</c:v>
                </c:pt>
                <c:pt idx="4361">
                  <c:v>870.73</c:v>
                </c:pt>
                <c:pt idx="4362">
                  <c:v>920.5</c:v>
                </c:pt>
                <c:pt idx="4363">
                  <c:v>971.31</c:v>
                </c:pt>
                <c:pt idx="4364">
                  <c:v>1009.8</c:v>
                </c:pt>
                <c:pt idx="4365">
                  <c:v>1045.8</c:v>
                </c:pt>
                <c:pt idx="4366">
                  <c:v>1081.2</c:v>
                </c:pt>
                <c:pt idx="4367">
                  <c:v>1120.9000000000001</c:v>
                </c:pt>
                <c:pt idx="4368">
                  <c:v>1171.4000000000001</c:v>
                </c:pt>
                <c:pt idx="4369">
                  <c:v>1217.4000000000001</c:v>
                </c:pt>
                <c:pt idx="4370">
                  <c:v>1267.2</c:v>
                </c:pt>
                <c:pt idx="4371">
                  <c:v>1311.4</c:v>
                </c:pt>
                <c:pt idx="4372">
                  <c:v>1351.1</c:v>
                </c:pt>
                <c:pt idx="4373">
                  <c:v>1395</c:v>
                </c:pt>
                <c:pt idx="4374">
                  <c:v>1440.7</c:v>
                </c:pt>
                <c:pt idx="4375">
                  <c:v>1482.3</c:v>
                </c:pt>
                <c:pt idx="4376">
                  <c:v>1519.9</c:v>
                </c:pt>
                <c:pt idx="4377">
                  <c:v>1553.5</c:v>
                </c:pt>
                <c:pt idx="4378">
                  <c:v>1596.9</c:v>
                </c:pt>
                <c:pt idx="4379">
                  <c:v>1638.7</c:v>
                </c:pt>
                <c:pt idx="4380">
                  <c:v>1683.3</c:v>
                </c:pt>
                <c:pt idx="4381">
                  <c:v>1723.7</c:v>
                </c:pt>
                <c:pt idx="4382">
                  <c:v>1758.3</c:v>
                </c:pt>
                <c:pt idx="4383">
                  <c:v>1795.5</c:v>
                </c:pt>
                <c:pt idx="4384">
                  <c:v>1825.1</c:v>
                </c:pt>
                <c:pt idx="4385">
                  <c:v>1856.3</c:v>
                </c:pt>
                <c:pt idx="4386">
                  <c:v>1888.9</c:v>
                </c:pt>
                <c:pt idx="4387">
                  <c:v>1917.9</c:v>
                </c:pt>
                <c:pt idx="4388">
                  <c:v>1952.4</c:v>
                </c:pt>
                <c:pt idx="4389">
                  <c:v>1982.9</c:v>
                </c:pt>
                <c:pt idx="4390">
                  <c:v>2018.7</c:v>
                </c:pt>
                <c:pt idx="4391">
                  <c:v>2062.6999999999998</c:v>
                </c:pt>
                <c:pt idx="4392">
                  <c:v>2112.8000000000002</c:v>
                </c:pt>
                <c:pt idx="4393">
                  <c:v>2164.5</c:v>
                </c:pt>
                <c:pt idx="4394">
                  <c:v>2213.1</c:v>
                </c:pt>
                <c:pt idx="4395">
                  <c:v>2265.1</c:v>
                </c:pt>
                <c:pt idx="4396">
                  <c:v>2324.6999999999998</c:v>
                </c:pt>
                <c:pt idx="4397">
                  <c:v>2392.1999999999998</c:v>
                </c:pt>
                <c:pt idx="4398">
                  <c:v>2461.4</c:v>
                </c:pt>
                <c:pt idx="4399">
                  <c:v>2520</c:v>
                </c:pt>
                <c:pt idx="4400">
                  <c:v>2584</c:v>
                </c:pt>
                <c:pt idx="4401">
                  <c:v>2650.3</c:v>
                </c:pt>
                <c:pt idx="4402">
                  <c:v>2720.8</c:v>
                </c:pt>
                <c:pt idx="4403">
                  <c:v>2806.1</c:v>
                </c:pt>
                <c:pt idx="4404">
                  <c:v>2907.1</c:v>
                </c:pt>
                <c:pt idx="4405">
                  <c:v>3017.8</c:v>
                </c:pt>
                <c:pt idx="4406">
                  <c:v>3137.5</c:v>
                </c:pt>
                <c:pt idx="4407">
                  <c:v>3256.6</c:v>
                </c:pt>
                <c:pt idx="4408">
                  <c:v>3384.7</c:v>
                </c:pt>
                <c:pt idx="4409">
                  <c:v>3507.5</c:v>
                </c:pt>
                <c:pt idx="4410">
                  <c:v>3636.5</c:v>
                </c:pt>
                <c:pt idx="4411">
                  <c:v>3767</c:v>
                </c:pt>
                <c:pt idx="4412">
                  <c:v>3899.6</c:v>
                </c:pt>
                <c:pt idx="4413">
                  <c:v>4026.6</c:v>
                </c:pt>
                <c:pt idx="4414">
                  <c:v>4145.5</c:v>
                </c:pt>
                <c:pt idx="4415">
                  <c:v>4272.8999999999996</c:v>
                </c:pt>
                <c:pt idx="4416">
                  <c:v>4394.5</c:v>
                </c:pt>
                <c:pt idx="4417">
                  <c:v>4514.3</c:v>
                </c:pt>
                <c:pt idx="4418">
                  <c:v>4625.2</c:v>
                </c:pt>
                <c:pt idx="4419">
                  <c:v>4711.1000000000004</c:v>
                </c:pt>
                <c:pt idx="4420">
                  <c:v>4797.7</c:v>
                </c:pt>
                <c:pt idx="4421">
                  <c:v>4899.3999999999996</c:v>
                </c:pt>
                <c:pt idx="4422">
                  <c:v>5019.3</c:v>
                </c:pt>
                <c:pt idx="4423">
                  <c:v>5153.1000000000004</c:v>
                </c:pt>
                <c:pt idx="4424">
                  <c:v>5290.6</c:v>
                </c:pt>
                <c:pt idx="4425">
                  <c:v>5423.4</c:v>
                </c:pt>
                <c:pt idx="4426">
                  <c:v>5555.7</c:v>
                </c:pt>
                <c:pt idx="4427">
                  <c:v>5682.9</c:v>
                </c:pt>
                <c:pt idx="4428">
                  <c:v>5809.3</c:v>
                </c:pt>
                <c:pt idx="4429">
                  <c:v>5920.7</c:v>
                </c:pt>
                <c:pt idx="4430">
                  <c:v>6017.1</c:v>
                </c:pt>
                <c:pt idx="4431">
                  <c:v>6095.5</c:v>
                </c:pt>
                <c:pt idx="4432">
                  <c:v>6139.1</c:v>
                </c:pt>
                <c:pt idx="4433">
                  <c:v>6165.7</c:v>
                </c:pt>
                <c:pt idx="4434">
                  <c:v>6203.7</c:v>
                </c:pt>
                <c:pt idx="4435">
                  <c:v>6270</c:v>
                </c:pt>
                <c:pt idx="4436">
                  <c:v>6351</c:v>
                </c:pt>
                <c:pt idx="4437">
                  <c:v>6430.9</c:v>
                </c:pt>
                <c:pt idx="4438">
                  <c:v>6526.5</c:v>
                </c:pt>
                <c:pt idx="4439">
                  <c:v>6622.2</c:v>
                </c:pt>
                <c:pt idx="4440">
                  <c:v>6721.5</c:v>
                </c:pt>
                <c:pt idx="4441">
                  <c:v>6815</c:v>
                </c:pt>
                <c:pt idx="4442">
                  <c:v>6909.4</c:v>
                </c:pt>
                <c:pt idx="4443">
                  <c:v>7014.9</c:v>
                </c:pt>
                <c:pt idx="4444">
                  <c:v>7119</c:v>
                </c:pt>
                <c:pt idx="4445">
                  <c:v>7218.1</c:v>
                </c:pt>
                <c:pt idx="4446">
                  <c:v>7324.1</c:v>
                </c:pt>
                <c:pt idx="4447">
                  <c:v>7421.1</c:v>
                </c:pt>
                <c:pt idx="4448">
                  <c:v>7502.6</c:v>
                </c:pt>
                <c:pt idx="4449">
                  <c:v>7562.3</c:v>
                </c:pt>
                <c:pt idx="4450">
                  <c:v>7612.3</c:v>
                </c:pt>
                <c:pt idx="4451">
                  <c:v>7650.5</c:v>
                </c:pt>
                <c:pt idx="4452">
                  <c:v>7683.9</c:v>
                </c:pt>
                <c:pt idx="4453">
                  <c:v>7743.4</c:v>
                </c:pt>
                <c:pt idx="4454">
                  <c:v>7810.6</c:v>
                </c:pt>
                <c:pt idx="4455">
                  <c:v>7884.7</c:v>
                </c:pt>
                <c:pt idx="4456">
                  <c:v>7958.4</c:v>
                </c:pt>
                <c:pt idx="4457">
                  <c:v>8024.2</c:v>
                </c:pt>
                <c:pt idx="4458">
                  <c:v>8093.1</c:v>
                </c:pt>
                <c:pt idx="4459">
                  <c:v>8142.2</c:v>
                </c:pt>
                <c:pt idx="4460">
                  <c:v>8180.1</c:v>
                </c:pt>
                <c:pt idx="4461">
                  <c:v>8223.4</c:v>
                </c:pt>
                <c:pt idx="4462">
                  <c:v>8275.1</c:v>
                </c:pt>
                <c:pt idx="4463">
                  <c:v>8348.6</c:v>
                </c:pt>
                <c:pt idx="4464">
                  <c:v>8425</c:v>
                </c:pt>
                <c:pt idx="4465">
                  <c:v>8486.5</c:v>
                </c:pt>
                <c:pt idx="4466">
                  <c:v>8533.7000000000007</c:v>
                </c:pt>
                <c:pt idx="4467">
                  <c:v>8557.7000000000007</c:v>
                </c:pt>
                <c:pt idx="4468">
                  <c:v>8555.1</c:v>
                </c:pt>
                <c:pt idx="4469">
                  <c:v>8567.1</c:v>
                </c:pt>
                <c:pt idx="4470">
                  <c:v>8616.9</c:v>
                </c:pt>
                <c:pt idx="4471">
                  <c:v>8686.7999999999993</c:v>
                </c:pt>
                <c:pt idx="4472">
                  <c:v>8767</c:v>
                </c:pt>
                <c:pt idx="4473">
                  <c:v>8847.2999999999993</c:v>
                </c:pt>
                <c:pt idx="4474">
                  <c:v>8901.2999999999993</c:v>
                </c:pt>
                <c:pt idx="4475">
                  <c:v>8948.1</c:v>
                </c:pt>
                <c:pt idx="4476">
                  <c:v>8990</c:v>
                </c:pt>
                <c:pt idx="4477">
                  <c:v>9044.5</c:v>
                </c:pt>
                <c:pt idx="4478">
                  <c:v>9108.7999999999993</c:v>
                </c:pt>
                <c:pt idx="4479">
                  <c:v>9151.7999999999993</c:v>
                </c:pt>
                <c:pt idx="4480">
                  <c:v>9170.2999999999993</c:v>
                </c:pt>
                <c:pt idx="4481">
                  <c:v>9163.1</c:v>
                </c:pt>
                <c:pt idx="4482">
                  <c:v>9164.6</c:v>
                </c:pt>
                <c:pt idx="4483">
                  <c:v>9167.5</c:v>
                </c:pt>
                <c:pt idx="4484">
                  <c:v>9174.5</c:v>
                </c:pt>
                <c:pt idx="4485">
                  <c:v>9207.6</c:v>
                </c:pt>
                <c:pt idx="4486">
                  <c:v>9254.4</c:v>
                </c:pt>
                <c:pt idx="4487">
                  <c:v>9306.4</c:v>
                </c:pt>
                <c:pt idx="4488">
                  <c:v>9338.6</c:v>
                </c:pt>
                <c:pt idx="4489">
                  <c:v>9331.2000000000007</c:v>
                </c:pt>
                <c:pt idx="4490">
                  <c:v>9308.1</c:v>
                </c:pt>
                <c:pt idx="4491">
                  <c:v>9281</c:v>
                </c:pt>
                <c:pt idx="4492">
                  <c:v>9251.5</c:v>
                </c:pt>
                <c:pt idx="4493">
                  <c:v>9244.7000000000007</c:v>
                </c:pt>
                <c:pt idx="4494">
                  <c:v>9264</c:v>
                </c:pt>
                <c:pt idx="4495">
                  <c:v>9312.7000000000007</c:v>
                </c:pt>
                <c:pt idx="4496">
                  <c:v>9371.6</c:v>
                </c:pt>
                <c:pt idx="4497">
                  <c:v>9415.4</c:v>
                </c:pt>
                <c:pt idx="4498">
                  <c:v>9431.9</c:v>
                </c:pt>
                <c:pt idx="4499">
                  <c:v>9429</c:v>
                </c:pt>
                <c:pt idx="4500">
                  <c:v>9432.7000000000007</c:v>
                </c:pt>
                <c:pt idx="4501">
                  <c:v>9457.9</c:v>
                </c:pt>
                <c:pt idx="4502">
                  <c:v>9524.2000000000007</c:v>
                </c:pt>
                <c:pt idx="4503">
                  <c:v>9614.7000000000007</c:v>
                </c:pt>
                <c:pt idx="4504">
                  <c:v>9676.9</c:v>
                </c:pt>
                <c:pt idx="4505">
                  <c:v>9703.7999999999993</c:v>
                </c:pt>
                <c:pt idx="4506">
                  <c:v>9701.5</c:v>
                </c:pt>
                <c:pt idx="4507">
                  <c:v>9678.5</c:v>
                </c:pt>
                <c:pt idx="4508">
                  <c:v>9658.9</c:v>
                </c:pt>
                <c:pt idx="4509">
                  <c:v>9621.9</c:v>
                </c:pt>
                <c:pt idx="4510">
                  <c:v>9577.7999999999993</c:v>
                </c:pt>
                <c:pt idx="4511">
                  <c:v>9546.5</c:v>
                </c:pt>
                <c:pt idx="4512">
                  <c:v>9509.2000000000007</c:v>
                </c:pt>
                <c:pt idx="4513">
                  <c:v>9456.7000000000007</c:v>
                </c:pt>
                <c:pt idx="4514">
                  <c:v>9403.5</c:v>
                </c:pt>
                <c:pt idx="4515">
                  <c:v>9356.2000000000007</c:v>
                </c:pt>
                <c:pt idx="4516">
                  <c:v>9285</c:v>
                </c:pt>
                <c:pt idx="4517">
                  <c:v>9165.2999999999993</c:v>
                </c:pt>
                <c:pt idx="4518">
                  <c:v>8996.7999999999993</c:v>
                </c:pt>
                <c:pt idx="4519">
                  <c:v>8773.7999999999993</c:v>
                </c:pt>
                <c:pt idx="4520">
                  <c:v>8499.2999999999993</c:v>
                </c:pt>
                <c:pt idx="4521">
                  <c:v>8167.6</c:v>
                </c:pt>
                <c:pt idx="4522">
                  <c:v>7789.1</c:v>
                </c:pt>
                <c:pt idx="4523">
                  <c:v>7398.6</c:v>
                </c:pt>
                <c:pt idx="4524">
                  <c:v>6999.8</c:v>
                </c:pt>
                <c:pt idx="4525">
                  <c:v>6597.9</c:v>
                </c:pt>
                <c:pt idx="4526">
                  <c:v>6178.3</c:v>
                </c:pt>
                <c:pt idx="4527">
                  <c:v>5732.9</c:v>
                </c:pt>
                <c:pt idx="4528">
                  <c:v>5292.1</c:v>
                </c:pt>
                <c:pt idx="4529">
                  <c:v>4874.2</c:v>
                </c:pt>
                <c:pt idx="4530">
                  <c:v>4510.1000000000004</c:v>
                </c:pt>
                <c:pt idx="4531">
                  <c:v>4179.8</c:v>
                </c:pt>
                <c:pt idx="4532">
                  <c:v>3880</c:v>
                </c:pt>
                <c:pt idx="4533">
                  <c:v>3606.6</c:v>
                </c:pt>
                <c:pt idx="4534">
                  <c:v>3346.8</c:v>
                </c:pt>
                <c:pt idx="4535">
                  <c:v>3108.8</c:v>
                </c:pt>
                <c:pt idx="4536">
                  <c:v>2883.9</c:v>
                </c:pt>
                <c:pt idx="4537">
                  <c:v>2665.8</c:v>
                </c:pt>
                <c:pt idx="4538">
                  <c:v>2466.1999999999998</c:v>
                </c:pt>
                <c:pt idx="4539">
                  <c:v>2273.6</c:v>
                </c:pt>
                <c:pt idx="4540">
                  <c:v>2098.1</c:v>
                </c:pt>
                <c:pt idx="4541">
                  <c:v>1951</c:v>
                </c:pt>
                <c:pt idx="4542">
                  <c:v>1829.7</c:v>
                </c:pt>
                <c:pt idx="4543">
                  <c:v>1733.8</c:v>
                </c:pt>
                <c:pt idx="4544">
                  <c:v>1648.4</c:v>
                </c:pt>
                <c:pt idx="4545">
                  <c:v>1574</c:v>
                </c:pt>
                <c:pt idx="4546">
                  <c:v>1511.3</c:v>
                </c:pt>
                <c:pt idx="4547">
                  <c:v>1449.3</c:v>
                </c:pt>
                <c:pt idx="4548">
                  <c:v>1404.9</c:v>
                </c:pt>
                <c:pt idx="4549">
                  <c:v>1363.7</c:v>
                </c:pt>
                <c:pt idx="4550">
                  <c:v>1323.2</c:v>
                </c:pt>
                <c:pt idx="4551">
                  <c:v>1272.3</c:v>
                </c:pt>
                <c:pt idx="4552">
                  <c:v>1208</c:v>
                </c:pt>
                <c:pt idx="4553">
                  <c:v>1150.2</c:v>
                </c:pt>
                <c:pt idx="4554">
                  <c:v>1088.9000000000001</c:v>
                </c:pt>
                <c:pt idx="4555">
                  <c:v>1033.2</c:v>
                </c:pt>
                <c:pt idx="4556">
                  <c:v>972.02</c:v>
                </c:pt>
                <c:pt idx="4557">
                  <c:v>915.98</c:v>
                </c:pt>
                <c:pt idx="4558">
                  <c:v>877.54</c:v>
                </c:pt>
                <c:pt idx="4559">
                  <c:v>840.75</c:v>
                </c:pt>
                <c:pt idx="4560">
                  <c:v>802.06</c:v>
                </c:pt>
                <c:pt idx="4561">
                  <c:v>756.06</c:v>
                </c:pt>
                <c:pt idx="4562">
                  <c:v>699.17</c:v>
                </c:pt>
                <c:pt idx="4563">
                  <c:v>649.35</c:v>
                </c:pt>
                <c:pt idx="4564">
                  <c:v>604.11</c:v>
                </c:pt>
                <c:pt idx="4565">
                  <c:v>565.54999999999995</c:v>
                </c:pt>
                <c:pt idx="4566">
                  <c:v>521.45000000000005</c:v>
                </c:pt>
                <c:pt idx="4567">
                  <c:v>469.87</c:v>
                </c:pt>
                <c:pt idx="4568">
                  <c:v>424.46</c:v>
                </c:pt>
                <c:pt idx="4569">
                  <c:v>373.43</c:v>
                </c:pt>
                <c:pt idx="4570">
                  <c:v>317.63</c:v>
                </c:pt>
                <c:pt idx="4571">
                  <c:v>260.48</c:v>
                </c:pt>
                <c:pt idx="4572">
                  <c:v>208.53</c:v>
                </c:pt>
                <c:pt idx="4573">
                  <c:v>166.74</c:v>
                </c:pt>
                <c:pt idx="4574">
                  <c:v>123.04</c:v>
                </c:pt>
                <c:pt idx="4575">
                  <c:v>86.888000000000005</c:v>
                </c:pt>
                <c:pt idx="4576">
                  <c:v>49.039000000000001</c:v>
                </c:pt>
                <c:pt idx="4577">
                  <c:v>7.6075999999999997</c:v>
                </c:pt>
                <c:pt idx="4578">
                  <c:v>-35.317999999999998</c:v>
                </c:pt>
                <c:pt idx="4579">
                  <c:v>-81.709000000000003</c:v>
                </c:pt>
                <c:pt idx="4580">
                  <c:v>-119.25</c:v>
                </c:pt>
                <c:pt idx="4581">
                  <c:v>-153.11000000000001</c:v>
                </c:pt>
                <c:pt idx="4582">
                  <c:v>-186.42</c:v>
                </c:pt>
                <c:pt idx="4583">
                  <c:v>-217.01</c:v>
                </c:pt>
                <c:pt idx="4584">
                  <c:v>-246.95</c:v>
                </c:pt>
                <c:pt idx="4585">
                  <c:v>-277.12</c:v>
                </c:pt>
                <c:pt idx="4586">
                  <c:v>-315.31</c:v>
                </c:pt>
                <c:pt idx="4587">
                  <c:v>-351.65</c:v>
                </c:pt>
                <c:pt idx="4588">
                  <c:v>-384.87</c:v>
                </c:pt>
                <c:pt idx="4589">
                  <c:v>-432.22</c:v>
                </c:pt>
                <c:pt idx="4590">
                  <c:v>-482.83</c:v>
                </c:pt>
                <c:pt idx="4591">
                  <c:v>-541.59</c:v>
                </c:pt>
                <c:pt idx="4592">
                  <c:v>-607.53</c:v>
                </c:pt>
                <c:pt idx="4593">
                  <c:v>-675.74</c:v>
                </c:pt>
                <c:pt idx="4594">
                  <c:v>-755.54</c:v>
                </c:pt>
                <c:pt idx="4595">
                  <c:v>-835.87</c:v>
                </c:pt>
                <c:pt idx="4596">
                  <c:v>-931.81</c:v>
                </c:pt>
                <c:pt idx="4597">
                  <c:v>-1038.3</c:v>
                </c:pt>
                <c:pt idx="4598">
                  <c:v>-1143.5999999999999</c:v>
                </c:pt>
                <c:pt idx="4599">
                  <c:v>-1248.3</c:v>
                </c:pt>
                <c:pt idx="4600">
                  <c:v>-1335.2</c:v>
                </c:pt>
                <c:pt idx="4601">
                  <c:v>-1406.3</c:v>
                </c:pt>
                <c:pt idx="4602">
                  <c:v>-1462.6</c:v>
                </c:pt>
                <c:pt idx="4603">
                  <c:v>-1504.5</c:v>
                </c:pt>
                <c:pt idx="4604">
                  <c:v>-1558</c:v>
                </c:pt>
                <c:pt idx="4605">
                  <c:v>-1619.3</c:v>
                </c:pt>
                <c:pt idx="4606">
                  <c:v>-1691.5</c:v>
                </c:pt>
                <c:pt idx="4607">
                  <c:v>-1781.6</c:v>
                </c:pt>
                <c:pt idx="4608">
                  <c:v>-1883.4</c:v>
                </c:pt>
                <c:pt idx="4609">
                  <c:v>-2002</c:v>
                </c:pt>
                <c:pt idx="4610">
                  <c:v>-2140.6999999999998</c:v>
                </c:pt>
                <c:pt idx="4611">
                  <c:v>-2285.8000000000002</c:v>
                </c:pt>
                <c:pt idx="4612">
                  <c:v>-2435.8000000000002</c:v>
                </c:pt>
                <c:pt idx="4613">
                  <c:v>-2574.6</c:v>
                </c:pt>
                <c:pt idx="4614">
                  <c:v>-2701.4</c:v>
                </c:pt>
                <c:pt idx="4615">
                  <c:v>-2820.4</c:v>
                </c:pt>
                <c:pt idx="4616">
                  <c:v>-2932.9</c:v>
                </c:pt>
                <c:pt idx="4617">
                  <c:v>-3043.7</c:v>
                </c:pt>
                <c:pt idx="4618">
                  <c:v>-3144.2</c:v>
                </c:pt>
                <c:pt idx="4619">
                  <c:v>-3248.8</c:v>
                </c:pt>
                <c:pt idx="4620">
                  <c:v>-3350.6</c:v>
                </c:pt>
                <c:pt idx="4621">
                  <c:v>-3466.9</c:v>
                </c:pt>
                <c:pt idx="4622">
                  <c:v>-3594.4</c:v>
                </c:pt>
                <c:pt idx="4623">
                  <c:v>-3728.4</c:v>
                </c:pt>
                <c:pt idx="4624">
                  <c:v>-3868.4</c:v>
                </c:pt>
                <c:pt idx="4625">
                  <c:v>-4011.8</c:v>
                </c:pt>
                <c:pt idx="4626">
                  <c:v>-4156.1000000000004</c:v>
                </c:pt>
                <c:pt idx="4627">
                  <c:v>-4302.6000000000004</c:v>
                </c:pt>
                <c:pt idx="4628">
                  <c:v>-4429.3999999999996</c:v>
                </c:pt>
                <c:pt idx="4629">
                  <c:v>-4555.7</c:v>
                </c:pt>
                <c:pt idx="4630">
                  <c:v>-4664.3</c:v>
                </c:pt>
                <c:pt idx="4631">
                  <c:v>-4755.3999999999996</c:v>
                </c:pt>
                <c:pt idx="4632">
                  <c:v>-4835.1000000000004</c:v>
                </c:pt>
                <c:pt idx="4633">
                  <c:v>-4905.8</c:v>
                </c:pt>
                <c:pt idx="4634">
                  <c:v>-4981.3999999999996</c:v>
                </c:pt>
                <c:pt idx="4635">
                  <c:v>-5063.7</c:v>
                </c:pt>
                <c:pt idx="4636">
                  <c:v>-5163.8</c:v>
                </c:pt>
                <c:pt idx="4637">
                  <c:v>-5272.5</c:v>
                </c:pt>
                <c:pt idx="4638">
                  <c:v>-5386.5</c:v>
                </c:pt>
                <c:pt idx="4639">
                  <c:v>-5504.5</c:v>
                </c:pt>
                <c:pt idx="4640">
                  <c:v>-5629</c:v>
                </c:pt>
                <c:pt idx="4641">
                  <c:v>-5752.2</c:v>
                </c:pt>
                <c:pt idx="4642">
                  <c:v>-5864.4</c:v>
                </c:pt>
                <c:pt idx="4643">
                  <c:v>-5961.1</c:v>
                </c:pt>
                <c:pt idx="4644">
                  <c:v>-6062.1</c:v>
                </c:pt>
                <c:pt idx="4645">
                  <c:v>-6172.2</c:v>
                </c:pt>
                <c:pt idx="4646">
                  <c:v>-6300.7</c:v>
                </c:pt>
                <c:pt idx="4647">
                  <c:v>-6419.5</c:v>
                </c:pt>
                <c:pt idx="4648">
                  <c:v>-6512.9</c:v>
                </c:pt>
                <c:pt idx="4649">
                  <c:v>-6585.5</c:v>
                </c:pt>
                <c:pt idx="4650">
                  <c:v>-6636.4</c:v>
                </c:pt>
                <c:pt idx="4651">
                  <c:v>-6678.7</c:v>
                </c:pt>
                <c:pt idx="4652">
                  <c:v>-6724.7</c:v>
                </c:pt>
                <c:pt idx="4653">
                  <c:v>-6780.6</c:v>
                </c:pt>
                <c:pt idx="4654">
                  <c:v>-6862.8</c:v>
                </c:pt>
                <c:pt idx="4655">
                  <c:v>-6970.7</c:v>
                </c:pt>
                <c:pt idx="4656">
                  <c:v>-7108</c:v>
                </c:pt>
                <c:pt idx="4657">
                  <c:v>-7257.5</c:v>
                </c:pt>
                <c:pt idx="4658">
                  <c:v>-7390.4</c:v>
                </c:pt>
                <c:pt idx="4659">
                  <c:v>-7495.7</c:v>
                </c:pt>
                <c:pt idx="4660">
                  <c:v>-7565.1</c:v>
                </c:pt>
                <c:pt idx="4661">
                  <c:v>-7630.5</c:v>
                </c:pt>
                <c:pt idx="4662">
                  <c:v>-7687.4</c:v>
                </c:pt>
                <c:pt idx="4663">
                  <c:v>-7745.7</c:v>
                </c:pt>
                <c:pt idx="4664">
                  <c:v>-7820.1</c:v>
                </c:pt>
                <c:pt idx="4665">
                  <c:v>-7908.4</c:v>
                </c:pt>
                <c:pt idx="4666">
                  <c:v>-8022</c:v>
                </c:pt>
                <c:pt idx="4667">
                  <c:v>-8143.6</c:v>
                </c:pt>
                <c:pt idx="4668">
                  <c:v>-8238.2000000000007</c:v>
                </c:pt>
                <c:pt idx="4669">
                  <c:v>-8292.5</c:v>
                </c:pt>
                <c:pt idx="4670">
                  <c:v>-8308.5</c:v>
                </c:pt>
                <c:pt idx="4671">
                  <c:v>-8338.6</c:v>
                </c:pt>
                <c:pt idx="4672">
                  <c:v>-8392.2999999999993</c:v>
                </c:pt>
                <c:pt idx="4673">
                  <c:v>-8457.2999999999993</c:v>
                </c:pt>
                <c:pt idx="4674">
                  <c:v>-8539.7000000000007</c:v>
                </c:pt>
                <c:pt idx="4675">
                  <c:v>-8619.2000000000007</c:v>
                </c:pt>
                <c:pt idx="4676">
                  <c:v>-8703.4</c:v>
                </c:pt>
                <c:pt idx="4677">
                  <c:v>-8787</c:v>
                </c:pt>
                <c:pt idx="4678">
                  <c:v>-8853.6</c:v>
                </c:pt>
                <c:pt idx="4679">
                  <c:v>-8904.9</c:v>
                </c:pt>
                <c:pt idx="4680">
                  <c:v>-8955.2000000000007</c:v>
                </c:pt>
                <c:pt idx="4681">
                  <c:v>-9035</c:v>
                </c:pt>
                <c:pt idx="4682">
                  <c:v>-9147.7000000000007</c:v>
                </c:pt>
                <c:pt idx="4683">
                  <c:v>-9258.5</c:v>
                </c:pt>
                <c:pt idx="4684">
                  <c:v>-9336.9</c:v>
                </c:pt>
                <c:pt idx="4685">
                  <c:v>-9355.9</c:v>
                </c:pt>
                <c:pt idx="4686">
                  <c:v>-9346.2000000000007</c:v>
                </c:pt>
                <c:pt idx="4687">
                  <c:v>-9349.1</c:v>
                </c:pt>
                <c:pt idx="4688">
                  <c:v>-9406.1</c:v>
                </c:pt>
                <c:pt idx="4689">
                  <c:v>-9535.2999999999993</c:v>
                </c:pt>
                <c:pt idx="4690">
                  <c:v>-9690.4</c:v>
                </c:pt>
                <c:pt idx="4691">
                  <c:v>-9802.2000000000007</c:v>
                </c:pt>
                <c:pt idx="4692">
                  <c:v>-9842.4</c:v>
                </c:pt>
                <c:pt idx="4693">
                  <c:v>-9840.1</c:v>
                </c:pt>
                <c:pt idx="4694">
                  <c:v>-9836.6</c:v>
                </c:pt>
                <c:pt idx="4695">
                  <c:v>-9848.1</c:v>
                </c:pt>
                <c:pt idx="4696">
                  <c:v>-9909.4</c:v>
                </c:pt>
                <c:pt idx="4697">
                  <c:v>-9983.6</c:v>
                </c:pt>
                <c:pt idx="4698">
                  <c:v>-10020</c:v>
                </c:pt>
                <c:pt idx="4699">
                  <c:v>-10045</c:v>
                </c:pt>
                <c:pt idx="4700">
                  <c:v>-10056</c:v>
                </c:pt>
                <c:pt idx="4701">
                  <c:v>-10066</c:v>
                </c:pt>
                <c:pt idx="4702">
                  <c:v>-10081</c:v>
                </c:pt>
                <c:pt idx="4703">
                  <c:v>-10073</c:v>
                </c:pt>
                <c:pt idx="4704">
                  <c:v>-10067</c:v>
                </c:pt>
                <c:pt idx="4705">
                  <c:v>-10051</c:v>
                </c:pt>
                <c:pt idx="4706">
                  <c:v>-10012</c:v>
                </c:pt>
                <c:pt idx="4707">
                  <c:v>-9992.4</c:v>
                </c:pt>
                <c:pt idx="4708">
                  <c:v>-10024</c:v>
                </c:pt>
                <c:pt idx="4709">
                  <c:v>-10089</c:v>
                </c:pt>
                <c:pt idx="4710">
                  <c:v>-10129</c:v>
                </c:pt>
                <c:pt idx="4711">
                  <c:v>-10118</c:v>
                </c:pt>
                <c:pt idx="4712">
                  <c:v>-10028</c:v>
                </c:pt>
                <c:pt idx="4713">
                  <c:v>-9859.5</c:v>
                </c:pt>
                <c:pt idx="4714">
                  <c:v>-9647.2999999999993</c:v>
                </c:pt>
                <c:pt idx="4715">
                  <c:v>-9402.1</c:v>
                </c:pt>
                <c:pt idx="4716">
                  <c:v>-9136.5</c:v>
                </c:pt>
                <c:pt idx="4717">
                  <c:v>-8866.1</c:v>
                </c:pt>
                <c:pt idx="4718">
                  <c:v>-8555.7000000000007</c:v>
                </c:pt>
                <c:pt idx="4719">
                  <c:v>-8176.3</c:v>
                </c:pt>
                <c:pt idx="4720">
                  <c:v>-7717.2</c:v>
                </c:pt>
                <c:pt idx="4721">
                  <c:v>-7210.9</c:v>
                </c:pt>
                <c:pt idx="4722">
                  <c:v>-6678.9</c:v>
                </c:pt>
                <c:pt idx="4723">
                  <c:v>-6108.6</c:v>
                </c:pt>
                <c:pt idx="4724">
                  <c:v>-5568.1</c:v>
                </c:pt>
                <c:pt idx="4725">
                  <c:v>-5089.7</c:v>
                </c:pt>
                <c:pt idx="4726">
                  <c:v>-4686.8999999999996</c:v>
                </c:pt>
                <c:pt idx="4727">
                  <c:v>-4338.3</c:v>
                </c:pt>
                <c:pt idx="4728">
                  <c:v>-4017.7</c:v>
                </c:pt>
                <c:pt idx="4729">
                  <c:v>-3714</c:v>
                </c:pt>
                <c:pt idx="4730">
                  <c:v>-3395.2</c:v>
                </c:pt>
                <c:pt idx="4731">
                  <c:v>-3057.6</c:v>
                </c:pt>
                <c:pt idx="4732">
                  <c:v>-2695.7</c:v>
                </c:pt>
                <c:pt idx="4733">
                  <c:v>-2325.6</c:v>
                </c:pt>
                <c:pt idx="4734">
                  <c:v>-1999.1</c:v>
                </c:pt>
                <c:pt idx="4735">
                  <c:v>-1724.2</c:v>
                </c:pt>
                <c:pt idx="4736">
                  <c:v>-1517.3</c:v>
                </c:pt>
                <c:pt idx="4737">
                  <c:v>-1368.3</c:v>
                </c:pt>
                <c:pt idx="4738">
                  <c:v>-1253.7</c:v>
                </c:pt>
                <c:pt idx="4739">
                  <c:v>-1157.0999999999999</c:v>
                </c:pt>
                <c:pt idx="4740">
                  <c:v>-1061.4000000000001</c:v>
                </c:pt>
                <c:pt idx="4741">
                  <c:v>-962.07</c:v>
                </c:pt>
                <c:pt idx="4742">
                  <c:v>-859.69</c:v>
                </c:pt>
                <c:pt idx="4743">
                  <c:v>-749.64</c:v>
                </c:pt>
                <c:pt idx="4744">
                  <c:v>-646.44000000000005</c:v>
                </c:pt>
                <c:pt idx="4745">
                  <c:v>-536.77</c:v>
                </c:pt>
                <c:pt idx="4746">
                  <c:v>-442.08</c:v>
                </c:pt>
                <c:pt idx="4747">
                  <c:v>-364</c:v>
                </c:pt>
                <c:pt idx="4748">
                  <c:v>-292.12</c:v>
                </c:pt>
                <c:pt idx="4749">
                  <c:v>-232.47</c:v>
                </c:pt>
                <c:pt idx="4750">
                  <c:v>-175.08</c:v>
                </c:pt>
                <c:pt idx="4751">
                  <c:v>-122.21</c:v>
                </c:pt>
                <c:pt idx="4752">
                  <c:v>-70.085999999999999</c:v>
                </c:pt>
                <c:pt idx="4753">
                  <c:v>-12.445</c:v>
                </c:pt>
                <c:pt idx="4754">
                  <c:v>34.174999999999997</c:v>
                </c:pt>
                <c:pt idx="4755">
                  <c:v>72.474000000000004</c:v>
                </c:pt>
                <c:pt idx="4756">
                  <c:v>105.29</c:v>
                </c:pt>
                <c:pt idx="4757">
                  <c:v>140.27000000000001</c:v>
                </c:pt>
                <c:pt idx="4758">
                  <c:v>181.73</c:v>
                </c:pt>
                <c:pt idx="4759">
                  <c:v>222.92</c:v>
                </c:pt>
                <c:pt idx="4760">
                  <c:v>273.61</c:v>
                </c:pt>
                <c:pt idx="4761">
                  <c:v>319.88</c:v>
                </c:pt>
                <c:pt idx="4762">
                  <c:v>362.13</c:v>
                </c:pt>
                <c:pt idx="4763">
                  <c:v>411.32</c:v>
                </c:pt>
                <c:pt idx="4764">
                  <c:v>463.55</c:v>
                </c:pt>
                <c:pt idx="4765">
                  <c:v>518.48</c:v>
                </c:pt>
                <c:pt idx="4766">
                  <c:v>577.30999999999995</c:v>
                </c:pt>
                <c:pt idx="4767">
                  <c:v>633.45000000000005</c:v>
                </c:pt>
                <c:pt idx="4768">
                  <c:v>695.03</c:v>
                </c:pt>
                <c:pt idx="4769">
                  <c:v>752.41</c:v>
                </c:pt>
                <c:pt idx="4770">
                  <c:v>808.14</c:v>
                </c:pt>
                <c:pt idx="4771">
                  <c:v>862.2</c:v>
                </c:pt>
                <c:pt idx="4772">
                  <c:v>912.68</c:v>
                </c:pt>
                <c:pt idx="4773">
                  <c:v>958.66</c:v>
                </c:pt>
                <c:pt idx="4774">
                  <c:v>991.05</c:v>
                </c:pt>
                <c:pt idx="4775">
                  <c:v>1024.5999999999999</c:v>
                </c:pt>
                <c:pt idx="4776">
                  <c:v>1053.0999999999999</c:v>
                </c:pt>
                <c:pt idx="4777">
                  <c:v>1080.3</c:v>
                </c:pt>
                <c:pt idx="4778">
                  <c:v>1116.2</c:v>
                </c:pt>
                <c:pt idx="4779">
                  <c:v>1154.3</c:v>
                </c:pt>
                <c:pt idx="4780">
                  <c:v>1199.5999999999999</c:v>
                </c:pt>
                <c:pt idx="4781">
                  <c:v>1240.0999999999999</c:v>
                </c:pt>
                <c:pt idx="4782">
                  <c:v>1278.8</c:v>
                </c:pt>
                <c:pt idx="4783">
                  <c:v>1321.8</c:v>
                </c:pt>
                <c:pt idx="4784">
                  <c:v>1366.4</c:v>
                </c:pt>
                <c:pt idx="4785">
                  <c:v>1417</c:v>
                </c:pt>
                <c:pt idx="4786">
                  <c:v>1469.4</c:v>
                </c:pt>
                <c:pt idx="4787">
                  <c:v>1511.7</c:v>
                </c:pt>
                <c:pt idx="4788">
                  <c:v>1554.9</c:v>
                </c:pt>
                <c:pt idx="4789">
                  <c:v>1592.6</c:v>
                </c:pt>
                <c:pt idx="4790">
                  <c:v>1635.1</c:v>
                </c:pt>
                <c:pt idx="4791">
                  <c:v>1676.1</c:v>
                </c:pt>
                <c:pt idx="4792">
                  <c:v>1714.8</c:v>
                </c:pt>
                <c:pt idx="4793">
                  <c:v>1760.3</c:v>
                </c:pt>
                <c:pt idx="4794">
                  <c:v>1796.1</c:v>
                </c:pt>
                <c:pt idx="4795">
                  <c:v>1830.9</c:v>
                </c:pt>
                <c:pt idx="4796">
                  <c:v>1857.7</c:v>
                </c:pt>
                <c:pt idx="4797">
                  <c:v>1886.6</c:v>
                </c:pt>
                <c:pt idx="4798">
                  <c:v>1919.3</c:v>
                </c:pt>
                <c:pt idx="4799">
                  <c:v>1948</c:v>
                </c:pt>
                <c:pt idx="4800">
                  <c:v>1978.3</c:v>
                </c:pt>
                <c:pt idx="4801">
                  <c:v>2008.2</c:v>
                </c:pt>
                <c:pt idx="4802">
                  <c:v>2041.5</c:v>
                </c:pt>
                <c:pt idx="4803">
                  <c:v>2085.6999999999998</c:v>
                </c:pt>
                <c:pt idx="4804">
                  <c:v>2131.9</c:v>
                </c:pt>
                <c:pt idx="4805">
                  <c:v>2178.1999999999998</c:v>
                </c:pt>
                <c:pt idx="4806">
                  <c:v>2212.6</c:v>
                </c:pt>
                <c:pt idx="4807">
                  <c:v>2236.5</c:v>
                </c:pt>
                <c:pt idx="4808">
                  <c:v>2254.1</c:v>
                </c:pt>
                <c:pt idx="4809">
                  <c:v>2260.4</c:v>
                </c:pt>
                <c:pt idx="4810">
                  <c:v>2262.1</c:v>
                </c:pt>
                <c:pt idx="4811">
                  <c:v>2266.4</c:v>
                </c:pt>
                <c:pt idx="4812">
                  <c:v>2277.3000000000002</c:v>
                </c:pt>
                <c:pt idx="4813">
                  <c:v>2301.5</c:v>
                </c:pt>
                <c:pt idx="4814">
                  <c:v>2327.6999999999998</c:v>
                </c:pt>
                <c:pt idx="4815">
                  <c:v>2368.8000000000002</c:v>
                </c:pt>
                <c:pt idx="4816">
                  <c:v>2418.1</c:v>
                </c:pt>
                <c:pt idx="4817">
                  <c:v>2467</c:v>
                </c:pt>
                <c:pt idx="4818">
                  <c:v>2523.1</c:v>
                </c:pt>
                <c:pt idx="4819">
                  <c:v>2564.1999999999998</c:v>
                </c:pt>
                <c:pt idx="4820">
                  <c:v>2591.6999999999998</c:v>
                </c:pt>
                <c:pt idx="4821">
                  <c:v>2603.9</c:v>
                </c:pt>
                <c:pt idx="4822">
                  <c:v>2616.1</c:v>
                </c:pt>
                <c:pt idx="4823">
                  <c:v>2633.9</c:v>
                </c:pt>
                <c:pt idx="4824">
                  <c:v>2657.2</c:v>
                </c:pt>
                <c:pt idx="4825">
                  <c:v>2691.5</c:v>
                </c:pt>
                <c:pt idx="4826">
                  <c:v>2744</c:v>
                </c:pt>
                <c:pt idx="4827">
                  <c:v>2798.4</c:v>
                </c:pt>
                <c:pt idx="4828">
                  <c:v>2865.6</c:v>
                </c:pt>
                <c:pt idx="4829">
                  <c:v>2938.7</c:v>
                </c:pt>
                <c:pt idx="4830">
                  <c:v>3005.1</c:v>
                </c:pt>
                <c:pt idx="4831">
                  <c:v>3065.9</c:v>
                </c:pt>
                <c:pt idx="4832">
                  <c:v>3119.4</c:v>
                </c:pt>
                <c:pt idx="4833">
                  <c:v>3176.2</c:v>
                </c:pt>
                <c:pt idx="4834">
                  <c:v>3225.1</c:v>
                </c:pt>
                <c:pt idx="4835">
                  <c:v>3285.6</c:v>
                </c:pt>
                <c:pt idx="4836">
                  <c:v>3352.2</c:v>
                </c:pt>
                <c:pt idx="4837">
                  <c:v>3422.1</c:v>
                </c:pt>
                <c:pt idx="4838">
                  <c:v>3495.7</c:v>
                </c:pt>
                <c:pt idx="4839">
                  <c:v>3564.4</c:v>
                </c:pt>
                <c:pt idx="4840">
                  <c:v>3629.4</c:v>
                </c:pt>
                <c:pt idx="4841">
                  <c:v>3683.4</c:v>
                </c:pt>
                <c:pt idx="4842">
                  <c:v>3737</c:v>
                </c:pt>
                <c:pt idx="4843">
                  <c:v>3800.5</c:v>
                </c:pt>
                <c:pt idx="4844">
                  <c:v>3861.3</c:v>
                </c:pt>
                <c:pt idx="4845">
                  <c:v>3932.8</c:v>
                </c:pt>
                <c:pt idx="4846">
                  <c:v>4018.2</c:v>
                </c:pt>
                <c:pt idx="4847">
                  <c:v>4118.8</c:v>
                </c:pt>
                <c:pt idx="4848">
                  <c:v>4231.2</c:v>
                </c:pt>
                <c:pt idx="4849">
                  <c:v>4341</c:v>
                </c:pt>
                <c:pt idx="4850">
                  <c:v>4452.3</c:v>
                </c:pt>
                <c:pt idx="4851">
                  <c:v>4555</c:v>
                </c:pt>
                <c:pt idx="4852">
                  <c:v>4639.2</c:v>
                </c:pt>
                <c:pt idx="4853">
                  <c:v>4712.1000000000004</c:v>
                </c:pt>
                <c:pt idx="4854">
                  <c:v>4759</c:v>
                </c:pt>
                <c:pt idx="4855">
                  <c:v>4793.6000000000004</c:v>
                </c:pt>
                <c:pt idx="4856">
                  <c:v>4844.7</c:v>
                </c:pt>
                <c:pt idx="4857">
                  <c:v>4920.3</c:v>
                </c:pt>
                <c:pt idx="4858">
                  <c:v>5012.3</c:v>
                </c:pt>
                <c:pt idx="4859">
                  <c:v>5115.1000000000004</c:v>
                </c:pt>
                <c:pt idx="4860">
                  <c:v>5239.5</c:v>
                </c:pt>
                <c:pt idx="4861">
                  <c:v>5372</c:v>
                </c:pt>
                <c:pt idx="4862">
                  <c:v>5496.4</c:v>
                </c:pt>
                <c:pt idx="4863">
                  <c:v>5605.3</c:v>
                </c:pt>
                <c:pt idx="4864">
                  <c:v>5688</c:v>
                </c:pt>
                <c:pt idx="4865">
                  <c:v>5756.9</c:v>
                </c:pt>
                <c:pt idx="4866">
                  <c:v>5830.9</c:v>
                </c:pt>
                <c:pt idx="4867">
                  <c:v>5907.9</c:v>
                </c:pt>
                <c:pt idx="4868">
                  <c:v>5992.4</c:v>
                </c:pt>
                <c:pt idx="4869">
                  <c:v>6076.7</c:v>
                </c:pt>
                <c:pt idx="4870">
                  <c:v>6163.4</c:v>
                </c:pt>
                <c:pt idx="4871">
                  <c:v>6249.4</c:v>
                </c:pt>
                <c:pt idx="4872">
                  <c:v>6346.8</c:v>
                </c:pt>
                <c:pt idx="4873">
                  <c:v>6447.1</c:v>
                </c:pt>
                <c:pt idx="4874">
                  <c:v>6537.2</c:v>
                </c:pt>
                <c:pt idx="4875">
                  <c:v>6618.8</c:v>
                </c:pt>
                <c:pt idx="4876">
                  <c:v>6697.1</c:v>
                </c:pt>
                <c:pt idx="4877">
                  <c:v>6774.3</c:v>
                </c:pt>
                <c:pt idx="4878">
                  <c:v>6860.1</c:v>
                </c:pt>
                <c:pt idx="4879">
                  <c:v>6947.1</c:v>
                </c:pt>
                <c:pt idx="4880">
                  <c:v>7037.8</c:v>
                </c:pt>
                <c:pt idx="4881">
                  <c:v>7121.7</c:v>
                </c:pt>
                <c:pt idx="4882">
                  <c:v>7194.9</c:v>
                </c:pt>
                <c:pt idx="4883">
                  <c:v>7270.5</c:v>
                </c:pt>
                <c:pt idx="4884">
                  <c:v>7332.9</c:v>
                </c:pt>
                <c:pt idx="4885">
                  <c:v>7404.8</c:v>
                </c:pt>
                <c:pt idx="4886">
                  <c:v>7480.8</c:v>
                </c:pt>
                <c:pt idx="4887">
                  <c:v>7553.6</c:v>
                </c:pt>
                <c:pt idx="4888">
                  <c:v>7647.9</c:v>
                </c:pt>
                <c:pt idx="4889">
                  <c:v>7733.3</c:v>
                </c:pt>
                <c:pt idx="4890">
                  <c:v>7809.6</c:v>
                </c:pt>
                <c:pt idx="4891">
                  <c:v>7868.6</c:v>
                </c:pt>
                <c:pt idx="4892">
                  <c:v>7906.5</c:v>
                </c:pt>
                <c:pt idx="4893">
                  <c:v>7943.2</c:v>
                </c:pt>
                <c:pt idx="4894">
                  <c:v>7996.1</c:v>
                </c:pt>
                <c:pt idx="4895">
                  <c:v>8061.8</c:v>
                </c:pt>
                <c:pt idx="4896">
                  <c:v>8138.2</c:v>
                </c:pt>
                <c:pt idx="4897">
                  <c:v>8217.6</c:v>
                </c:pt>
                <c:pt idx="4898">
                  <c:v>8293.7999999999993</c:v>
                </c:pt>
                <c:pt idx="4899">
                  <c:v>8360.1</c:v>
                </c:pt>
                <c:pt idx="4900">
                  <c:v>8428.7000000000007</c:v>
                </c:pt>
                <c:pt idx="4901">
                  <c:v>8473.2000000000007</c:v>
                </c:pt>
                <c:pt idx="4902">
                  <c:v>8482.2000000000007</c:v>
                </c:pt>
                <c:pt idx="4903">
                  <c:v>8491.7000000000007</c:v>
                </c:pt>
                <c:pt idx="4904">
                  <c:v>8512</c:v>
                </c:pt>
                <c:pt idx="4905">
                  <c:v>8559.2999999999993</c:v>
                </c:pt>
                <c:pt idx="4906">
                  <c:v>8612.9</c:v>
                </c:pt>
                <c:pt idx="4907">
                  <c:v>8657.5</c:v>
                </c:pt>
                <c:pt idx="4908">
                  <c:v>8696.2999999999993</c:v>
                </c:pt>
                <c:pt idx="4909">
                  <c:v>8714.2000000000007</c:v>
                </c:pt>
                <c:pt idx="4910">
                  <c:v>8736.2000000000007</c:v>
                </c:pt>
                <c:pt idx="4911">
                  <c:v>8769.4</c:v>
                </c:pt>
                <c:pt idx="4912">
                  <c:v>8805.1</c:v>
                </c:pt>
                <c:pt idx="4913">
                  <c:v>8859.7000000000007</c:v>
                </c:pt>
                <c:pt idx="4914">
                  <c:v>8908.7999999999993</c:v>
                </c:pt>
                <c:pt idx="4915">
                  <c:v>8945.5</c:v>
                </c:pt>
                <c:pt idx="4916">
                  <c:v>8977.7000000000007</c:v>
                </c:pt>
                <c:pt idx="4917">
                  <c:v>9012</c:v>
                </c:pt>
                <c:pt idx="4918">
                  <c:v>9020.1</c:v>
                </c:pt>
                <c:pt idx="4919">
                  <c:v>9010.9</c:v>
                </c:pt>
                <c:pt idx="4920">
                  <c:v>9000.6</c:v>
                </c:pt>
                <c:pt idx="4921">
                  <c:v>8989.1</c:v>
                </c:pt>
                <c:pt idx="4922">
                  <c:v>8995.2000000000007</c:v>
                </c:pt>
                <c:pt idx="4923">
                  <c:v>9018.6</c:v>
                </c:pt>
                <c:pt idx="4924">
                  <c:v>9031.9</c:v>
                </c:pt>
                <c:pt idx="4925">
                  <c:v>9014.7999999999993</c:v>
                </c:pt>
                <c:pt idx="4926">
                  <c:v>8966.4</c:v>
                </c:pt>
                <c:pt idx="4927">
                  <c:v>8908.2999999999993</c:v>
                </c:pt>
                <c:pt idx="4928">
                  <c:v>8861.7000000000007</c:v>
                </c:pt>
                <c:pt idx="4929">
                  <c:v>8830.7999999999993</c:v>
                </c:pt>
                <c:pt idx="4930">
                  <c:v>8809.7999999999993</c:v>
                </c:pt>
                <c:pt idx="4931">
                  <c:v>8774.5</c:v>
                </c:pt>
                <c:pt idx="4932">
                  <c:v>8716.6</c:v>
                </c:pt>
                <c:pt idx="4933">
                  <c:v>8631</c:v>
                </c:pt>
                <c:pt idx="4934">
                  <c:v>8500.7999999999993</c:v>
                </c:pt>
                <c:pt idx="4935">
                  <c:v>8343.7000000000007</c:v>
                </c:pt>
                <c:pt idx="4936">
                  <c:v>8161.4</c:v>
                </c:pt>
                <c:pt idx="4937">
                  <c:v>7948.2</c:v>
                </c:pt>
                <c:pt idx="4938">
                  <c:v>7712.8</c:v>
                </c:pt>
                <c:pt idx="4939">
                  <c:v>7446.5</c:v>
                </c:pt>
                <c:pt idx="4940">
                  <c:v>7152.1</c:v>
                </c:pt>
                <c:pt idx="4941">
                  <c:v>6833</c:v>
                </c:pt>
                <c:pt idx="4942">
                  <c:v>6485.3</c:v>
                </c:pt>
                <c:pt idx="4943">
                  <c:v>6137.9</c:v>
                </c:pt>
                <c:pt idx="4944">
                  <c:v>5791.2</c:v>
                </c:pt>
                <c:pt idx="4945">
                  <c:v>5450.9</c:v>
                </c:pt>
                <c:pt idx="4946">
                  <c:v>5116.1000000000004</c:v>
                </c:pt>
                <c:pt idx="4947">
                  <c:v>4799.2</c:v>
                </c:pt>
                <c:pt idx="4948">
                  <c:v>4521.1000000000004</c:v>
                </c:pt>
                <c:pt idx="4949">
                  <c:v>4268.2</c:v>
                </c:pt>
                <c:pt idx="4950">
                  <c:v>4045.3</c:v>
                </c:pt>
                <c:pt idx="4951">
                  <c:v>3846.4</c:v>
                </c:pt>
                <c:pt idx="4952">
                  <c:v>3663.2</c:v>
                </c:pt>
                <c:pt idx="4953">
                  <c:v>3488.2</c:v>
                </c:pt>
                <c:pt idx="4954">
                  <c:v>3303.2</c:v>
                </c:pt>
                <c:pt idx="4955">
                  <c:v>3113.8</c:v>
                </c:pt>
                <c:pt idx="4956">
                  <c:v>2928.7</c:v>
                </c:pt>
                <c:pt idx="4957">
                  <c:v>2767.8</c:v>
                </c:pt>
                <c:pt idx="4958">
                  <c:v>2627.9</c:v>
                </c:pt>
                <c:pt idx="4959">
                  <c:v>2497.4</c:v>
                </c:pt>
                <c:pt idx="4960">
                  <c:v>2363.8000000000002</c:v>
                </c:pt>
                <c:pt idx="4961">
                  <c:v>2241.8000000000002</c:v>
                </c:pt>
                <c:pt idx="4962">
                  <c:v>2122.5</c:v>
                </c:pt>
                <c:pt idx="4963">
                  <c:v>2017.9</c:v>
                </c:pt>
                <c:pt idx="4964">
                  <c:v>1929.9</c:v>
                </c:pt>
                <c:pt idx="4965">
                  <c:v>1860.5</c:v>
                </c:pt>
                <c:pt idx="4966">
                  <c:v>1789</c:v>
                </c:pt>
                <c:pt idx="4967">
                  <c:v>1720.4</c:v>
                </c:pt>
                <c:pt idx="4968">
                  <c:v>1659.4</c:v>
                </c:pt>
                <c:pt idx="4969">
                  <c:v>1599.9</c:v>
                </c:pt>
                <c:pt idx="4970">
                  <c:v>1534.3</c:v>
                </c:pt>
                <c:pt idx="4971">
                  <c:v>1473.3</c:v>
                </c:pt>
                <c:pt idx="4972">
                  <c:v>1409.4</c:v>
                </c:pt>
                <c:pt idx="4973">
                  <c:v>1352.1</c:v>
                </c:pt>
                <c:pt idx="4974">
                  <c:v>1288.7</c:v>
                </c:pt>
                <c:pt idx="4975">
                  <c:v>1224.5</c:v>
                </c:pt>
                <c:pt idx="4976">
                  <c:v>1160.7</c:v>
                </c:pt>
                <c:pt idx="4977">
                  <c:v>1095.0999999999999</c:v>
                </c:pt>
                <c:pt idx="4978">
                  <c:v>1035.0999999999999</c:v>
                </c:pt>
                <c:pt idx="4979">
                  <c:v>973.4</c:v>
                </c:pt>
                <c:pt idx="4980">
                  <c:v>917.99</c:v>
                </c:pt>
                <c:pt idx="4981">
                  <c:v>859.23</c:v>
                </c:pt>
                <c:pt idx="4982">
                  <c:v>798.88</c:v>
                </c:pt>
                <c:pt idx="4983">
                  <c:v>747.95</c:v>
                </c:pt>
                <c:pt idx="4984">
                  <c:v>692.76</c:v>
                </c:pt>
                <c:pt idx="4985">
                  <c:v>645.33000000000004</c:v>
                </c:pt>
                <c:pt idx="4986">
                  <c:v>602.92999999999995</c:v>
                </c:pt>
                <c:pt idx="4987">
                  <c:v>556</c:v>
                </c:pt>
                <c:pt idx="4988">
                  <c:v>513.39</c:v>
                </c:pt>
                <c:pt idx="4989">
                  <c:v>465.74</c:v>
                </c:pt>
                <c:pt idx="4990">
                  <c:v>426.92</c:v>
                </c:pt>
                <c:pt idx="4991">
                  <c:v>387.61</c:v>
                </c:pt>
                <c:pt idx="4992">
                  <c:v>352.26</c:v>
                </c:pt>
                <c:pt idx="4993">
                  <c:v>316.08999999999997</c:v>
                </c:pt>
                <c:pt idx="4994">
                  <c:v>274.58999999999997</c:v>
                </c:pt>
                <c:pt idx="4995">
                  <c:v>234.64</c:v>
                </c:pt>
                <c:pt idx="4996">
                  <c:v>195.79</c:v>
                </c:pt>
                <c:pt idx="4997">
                  <c:v>161.34</c:v>
                </c:pt>
                <c:pt idx="4998">
                  <c:v>132.33000000000001</c:v>
                </c:pt>
                <c:pt idx="4999">
                  <c:v>92.683000000000007</c:v>
                </c:pt>
                <c:pt idx="5000">
                  <c:v>55.936</c:v>
                </c:pt>
                <c:pt idx="5001">
                  <c:v>17.323</c:v>
                </c:pt>
                <c:pt idx="5002">
                  <c:v>-23.369</c:v>
                </c:pt>
                <c:pt idx="5003">
                  <c:v>-58.536999999999999</c:v>
                </c:pt>
                <c:pt idx="5004">
                  <c:v>-98.307000000000002</c:v>
                </c:pt>
                <c:pt idx="5005">
                  <c:v>-130.16</c:v>
                </c:pt>
                <c:pt idx="5006">
                  <c:v>-163.37</c:v>
                </c:pt>
                <c:pt idx="5007">
                  <c:v>-199.8</c:v>
                </c:pt>
                <c:pt idx="5008">
                  <c:v>-233.52</c:v>
                </c:pt>
                <c:pt idx="5009">
                  <c:v>-267.20999999999998</c:v>
                </c:pt>
                <c:pt idx="5010">
                  <c:v>-305.77999999999997</c:v>
                </c:pt>
                <c:pt idx="5011">
                  <c:v>-342.59</c:v>
                </c:pt>
                <c:pt idx="5012">
                  <c:v>-386.92</c:v>
                </c:pt>
                <c:pt idx="5013">
                  <c:v>-422.18</c:v>
                </c:pt>
                <c:pt idx="5014">
                  <c:v>-466.41</c:v>
                </c:pt>
                <c:pt idx="5015">
                  <c:v>-506</c:v>
                </c:pt>
                <c:pt idx="5016">
                  <c:v>-549.91999999999996</c:v>
                </c:pt>
                <c:pt idx="5017">
                  <c:v>-608.86</c:v>
                </c:pt>
                <c:pt idx="5018">
                  <c:v>-666.18</c:v>
                </c:pt>
                <c:pt idx="5019">
                  <c:v>-729.78</c:v>
                </c:pt>
                <c:pt idx="5020">
                  <c:v>-793.9</c:v>
                </c:pt>
                <c:pt idx="5021">
                  <c:v>-868.75</c:v>
                </c:pt>
                <c:pt idx="5022">
                  <c:v>-955.91</c:v>
                </c:pt>
                <c:pt idx="5023">
                  <c:v>-1037.2</c:v>
                </c:pt>
                <c:pt idx="5024">
                  <c:v>-1108.4000000000001</c:v>
                </c:pt>
                <c:pt idx="5025">
                  <c:v>-1174.9000000000001</c:v>
                </c:pt>
                <c:pt idx="5026">
                  <c:v>-1234.2</c:v>
                </c:pt>
                <c:pt idx="5027">
                  <c:v>-1286.8</c:v>
                </c:pt>
                <c:pt idx="5028">
                  <c:v>-1329.7</c:v>
                </c:pt>
                <c:pt idx="5029">
                  <c:v>-1380.9</c:v>
                </c:pt>
                <c:pt idx="5030">
                  <c:v>-1436.8</c:v>
                </c:pt>
                <c:pt idx="5031">
                  <c:v>-1521.9</c:v>
                </c:pt>
                <c:pt idx="5032">
                  <c:v>-1631</c:v>
                </c:pt>
                <c:pt idx="5033">
                  <c:v>-1752.2</c:v>
                </c:pt>
                <c:pt idx="5034">
                  <c:v>-1887.7</c:v>
                </c:pt>
                <c:pt idx="5035">
                  <c:v>-2029.9</c:v>
                </c:pt>
                <c:pt idx="5036">
                  <c:v>-2172.1</c:v>
                </c:pt>
                <c:pt idx="5037">
                  <c:v>-2312.5</c:v>
                </c:pt>
                <c:pt idx="5038">
                  <c:v>-2444.1999999999998</c:v>
                </c:pt>
                <c:pt idx="5039">
                  <c:v>-2583.1999999999998</c:v>
                </c:pt>
                <c:pt idx="5040">
                  <c:v>-2724.6</c:v>
                </c:pt>
                <c:pt idx="5041">
                  <c:v>-2871</c:v>
                </c:pt>
                <c:pt idx="5042">
                  <c:v>-3024.5</c:v>
                </c:pt>
                <c:pt idx="5043">
                  <c:v>-3169.5</c:v>
                </c:pt>
                <c:pt idx="5044">
                  <c:v>-3306.5</c:v>
                </c:pt>
                <c:pt idx="5045">
                  <c:v>-3426.4</c:v>
                </c:pt>
                <c:pt idx="5046">
                  <c:v>-3549.5</c:v>
                </c:pt>
                <c:pt idx="5047">
                  <c:v>-3681.7</c:v>
                </c:pt>
                <c:pt idx="5048">
                  <c:v>-3829.5</c:v>
                </c:pt>
                <c:pt idx="5049">
                  <c:v>-4000</c:v>
                </c:pt>
                <c:pt idx="5050">
                  <c:v>-4192.2</c:v>
                </c:pt>
                <c:pt idx="5051">
                  <c:v>-4410.8999999999996</c:v>
                </c:pt>
                <c:pt idx="5052">
                  <c:v>-4633.2</c:v>
                </c:pt>
                <c:pt idx="5053">
                  <c:v>-4829.1000000000004</c:v>
                </c:pt>
                <c:pt idx="5054">
                  <c:v>-4989.3999999999996</c:v>
                </c:pt>
                <c:pt idx="5055">
                  <c:v>-5114.3</c:v>
                </c:pt>
                <c:pt idx="5056">
                  <c:v>-5238.8</c:v>
                </c:pt>
                <c:pt idx="5057">
                  <c:v>-5376.8</c:v>
                </c:pt>
                <c:pt idx="5058">
                  <c:v>-5534.5</c:v>
                </c:pt>
                <c:pt idx="5059">
                  <c:v>-5711.3</c:v>
                </c:pt>
                <c:pt idx="5060">
                  <c:v>-5893.5</c:v>
                </c:pt>
                <c:pt idx="5061">
                  <c:v>-6082.1</c:v>
                </c:pt>
                <c:pt idx="5062">
                  <c:v>-6277.6</c:v>
                </c:pt>
                <c:pt idx="5063">
                  <c:v>-6467.3</c:v>
                </c:pt>
                <c:pt idx="5064">
                  <c:v>-6633.5</c:v>
                </c:pt>
                <c:pt idx="5065">
                  <c:v>-6774.8</c:v>
                </c:pt>
                <c:pt idx="5066">
                  <c:v>-6916.8</c:v>
                </c:pt>
                <c:pt idx="5067">
                  <c:v>-7060.8</c:v>
                </c:pt>
                <c:pt idx="5068">
                  <c:v>-7187.9</c:v>
                </c:pt>
                <c:pt idx="5069">
                  <c:v>-7311.1</c:v>
                </c:pt>
                <c:pt idx="5070">
                  <c:v>-7412.7</c:v>
                </c:pt>
                <c:pt idx="5071">
                  <c:v>-7507.2</c:v>
                </c:pt>
                <c:pt idx="5072">
                  <c:v>-7608</c:v>
                </c:pt>
                <c:pt idx="5073">
                  <c:v>-7715.5</c:v>
                </c:pt>
                <c:pt idx="5074">
                  <c:v>-7848.6</c:v>
                </c:pt>
                <c:pt idx="5075">
                  <c:v>-8001.2</c:v>
                </c:pt>
                <c:pt idx="5076">
                  <c:v>-8172.5</c:v>
                </c:pt>
                <c:pt idx="5077">
                  <c:v>-8326.7000000000007</c:v>
                </c:pt>
                <c:pt idx="5078">
                  <c:v>-8439.9</c:v>
                </c:pt>
                <c:pt idx="5079">
                  <c:v>-8522.9</c:v>
                </c:pt>
                <c:pt idx="5080">
                  <c:v>-8584.6</c:v>
                </c:pt>
                <c:pt idx="5081">
                  <c:v>-8657.7999999999993</c:v>
                </c:pt>
                <c:pt idx="5082">
                  <c:v>-8765</c:v>
                </c:pt>
                <c:pt idx="5083">
                  <c:v>-8894</c:v>
                </c:pt>
                <c:pt idx="5084">
                  <c:v>-9008.2999999999993</c:v>
                </c:pt>
                <c:pt idx="5085">
                  <c:v>-9074.2000000000007</c:v>
                </c:pt>
                <c:pt idx="5086">
                  <c:v>-9109.5</c:v>
                </c:pt>
                <c:pt idx="5087">
                  <c:v>-9158.5</c:v>
                </c:pt>
                <c:pt idx="5088">
                  <c:v>-9229.2000000000007</c:v>
                </c:pt>
                <c:pt idx="5089">
                  <c:v>-9316.9</c:v>
                </c:pt>
                <c:pt idx="5090">
                  <c:v>-9379.7000000000007</c:v>
                </c:pt>
                <c:pt idx="5091">
                  <c:v>-9415.7000000000007</c:v>
                </c:pt>
                <c:pt idx="5092">
                  <c:v>-9466.1</c:v>
                </c:pt>
                <c:pt idx="5093">
                  <c:v>-9541.1</c:v>
                </c:pt>
                <c:pt idx="5094">
                  <c:v>-9629.1</c:v>
                </c:pt>
                <c:pt idx="5095">
                  <c:v>-9715.7999999999993</c:v>
                </c:pt>
                <c:pt idx="5096">
                  <c:v>-9783.4</c:v>
                </c:pt>
                <c:pt idx="5097">
                  <c:v>-9821.6</c:v>
                </c:pt>
                <c:pt idx="5098">
                  <c:v>-9799.4</c:v>
                </c:pt>
                <c:pt idx="5099">
                  <c:v>-9746.6</c:v>
                </c:pt>
                <c:pt idx="5100">
                  <c:v>-9744.7000000000007</c:v>
                </c:pt>
                <c:pt idx="5101">
                  <c:v>-9834.7000000000007</c:v>
                </c:pt>
                <c:pt idx="5102">
                  <c:v>-9972.1</c:v>
                </c:pt>
                <c:pt idx="5103">
                  <c:v>-10105</c:v>
                </c:pt>
                <c:pt idx="5104">
                  <c:v>-10183</c:v>
                </c:pt>
                <c:pt idx="5105">
                  <c:v>-10193</c:v>
                </c:pt>
                <c:pt idx="5106">
                  <c:v>-10214</c:v>
                </c:pt>
                <c:pt idx="5107">
                  <c:v>-10295</c:v>
                </c:pt>
                <c:pt idx="5108">
                  <c:v>-10385</c:v>
                </c:pt>
                <c:pt idx="5109">
                  <c:v>-10431</c:v>
                </c:pt>
                <c:pt idx="5110">
                  <c:v>-10416</c:v>
                </c:pt>
                <c:pt idx="5111">
                  <c:v>-10367</c:v>
                </c:pt>
                <c:pt idx="5112">
                  <c:v>-10321</c:v>
                </c:pt>
                <c:pt idx="5113">
                  <c:v>-10317</c:v>
                </c:pt>
                <c:pt idx="5114">
                  <c:v>-10329</c:v>
                </c:pt>
                <c:pt idx="5115">
                  <c:v>-10307</c:v>
                </c:pt>
                <c:pt idx="5116">
                  <c:v>-10230</c:v>
                </c:pt>
                <c:pt idx="5117">
                  <c:v>-10102</c:v>
                </c:pt>
                <c:pt idx="5118">
                  <c:v>-9917</c:v>
                </c:pt>
                <c:pt idx="5119">
                  <c:v>-9668.1</c:v>
                </c:pt>
                <c:pt idx="5120">
                  <c:v>-9362.6</c:v>
                </c:pt>
                <c:pt idx="5121">
                  <c:v>-9067.4</c:v>
                </c:pt>
                <c:pt idx="5122">
                  <c:v>-8796.2999999999993</c:v>
                </c:pt>
                <c:pt idx="5123">
                  <c:v>-8490.7999999999993</c:v>
                </c:pt>
                <c:pt idx="5124">
                  <c:v>-8113.8</c:v>
                </c:pt>
                <c:pt idx="5125">
                  <c:v>-7658.5</c:v>
                </c:pt>
                <c:pt idx="5126">
                  <c:v>-7155.7</c:v>
                </c:pt>
                <c:pt idx="5127">
                  <c:v>-6663.7</c:v>
                </c:pt>
                <c:pt idx="5128">
                  <c:v>-6222</c:v>
                </c:pt>
                <c:pt idx="5129">
                  <c:v>-5851.2</c:v>
                </c:pt>
                <c:pt idx="5130">
                  <c:v>-5514.5</c:v>
                </c:pt>
                <c:pt idx="5131">
                  <c:v>-5167.8</c:v>
                </c:pt>
                <c:pt idx="5132">
                  <c:v>-4788.5</c:v>
                </c:pt>
                <c:pt idx="5133">
                  <c:v>-4377.2</c:v>
                </c:pt>
                <c:pt idx="5134">
                  <c:v>-3972.3</c:v>
                </c:pt>
                <c:pt idx="5135">
                  <c:v>-3597.8</c:v>
                </c:pt>
                <c:pt idx="5136">
                  <c:v>-3273.2</c:v>
                </c:pt>
                <c:pt idx="5137">
                  <c:v>-2997.6</c:v>
                </c:pt>
                <c:pt idx="5138">
                  <c:v>-2759.2</c:v>
                </c:pt>
                <c:pt idx="5139">
                  <c:v>-2571.6</c:v>
                </c:pt>
                <c:pt idx="5140">
                  <c:v>-2399.4</c:v>
                </c:pt>
                <c:pt idx="5141">
                  <c:v>-2229.6999999999998</c:v>
                </c:pt>
                <c:pt idx="5142">
                  <c:v>-2048.6</c:v>
                </c:pt>
                <c:pt idx="5143">
                  <c:v>-1864.2</c:v>
                </c:pt>
                <c:pt idx="5144">
                  <c:v>-1705</c:v>
                </c:pt>
                <c:pt idx="5145">
                  <c:v>-1571.9</c:v>
                </c:pt>
                <c:pt idx="5146">
                  <c:v>-1464.1</c:v>
                </c:pt>
                <c:pt idx="5147">
                  <c:v>-1386.3</c:v>
                </c:pt>
                <c:pt idx="5148">
                  <c:v>-1314.9</c:v>
                </c:pt>
                <c:pt idx="5149">
                  <c:v>-1246.5</c:v>
                </c:pt>
                <c:pt idx="5150">
                  <c:v>-1162</c:v>
                </c:pt>
                <c:pt idx="5151">
                  <c:v>-1064.9000000000001</c:v>
                </c:pt>
                <c:pt idx="5152">
                  <c:v>-955.16</c:v>
                </c:pt>
                <c:pt idx="5153">
                  <c:v>-835.35</c:v>
                </c:pt>
                <c:pt idx="5154">
                  <c:v>-714.85</c:v>
                </c:pt>
                <c:pt idx="5155">
                  <c:v>-602.38</c:v>
                </c:pt>
                <c:pt idx="5156">
                  <c:v>-505.99</c:v>
                </c:pt>
                <c:pt idx="5157">
                  <c:v>-431.3</c:v>
                </c:pt>
                <c:pt idx="5158">
                  <c:v>-371.43</c:v>
                </c:pt>
                <c:pt idx="5159">
                  <c:v>-330.18</c:v>
                </c:pt>
                <c:pt idx="5160">
                  <c:v>-295.47000000000003</c:v>
                </c:pt>
                <c:pt idx="5161">
                  <c:v>-254.4</c:v>
                </c:pt>
                <c:pt idx="5162">
                  <c:v>-206.72</c:v>
                </c:pt>
                <c:pt idx="5163">
                  <c:v>-142.72</c:v>
                </c:pt>
                <c:pt idx="5164">
                  <c:v>-81.807000000000002</c:v>
                </c:pt>
                <c:pt idx="5165">
                  <c:v>-24.465</c:v>
                </c:pt>
                <c:pt idx="5166">
                  <c:v>19.931000000000001</c:v>
                </c:pt>
                <c:pt idx="5167">
                  <c:v>43.283000000000001</c:v>
                </c:pt>
                <c:pt idx="5168">
                  <c:v>61.107999999999997</c:v>
                </c:pt>
                <c:pt idx="5169">
                  <c:v>65.885000000000005</c:v>
                </c:pt>
                <c:pt idx="5170">
                  <c:v>81.016000000000005</c:v>
                </c:pt>
                <c:pt idx="5171">
                  <c:v>97.27</c:v>
                </c:pt>
                <c:pt idx="5172">
                  <c:v>120.28</c:v>
                </c:pt>
                <c:pt idx="5173">
                  <c:v>155.03</c:v>
                </c:pt>
                <c:pt idx="5174">
                  <c:v>191.25</c:v>
                </c:pt>
                <c:pt idx="5175">
                  <c:v>227.34</c:v>
                </c:pt>
                <c:pt idx="5176">
                  <c:v>260.56</c:v>
                </c:pt>
                <c:pt idx="5177">
                  <c:v>295.73</c:v>
                </c:pt>
                <c:pt idx="5178">
                  <c:v>328.56</c:v>
                </c:pt>
                <c:pt idx="5179">
                  <c:v>349.34</c:v>
                </c:pt>
                <c:pt idx="5180">
                  <c:v>373.49</c:v>
                </c:pt>
                <c:pt idx="5181">
                  <c:v>399.78</c:v>
                </c:pt>
                <c:pt idx="5182">
                  <c:v>421.24</c:v>
                </c:pt>
                <c:pt idx="5183">
                  <c:v>446.38</c:v>
                </c:pt>
                <c:pt idx="5184">
                  <c:v>467.52</c:v>
                </c:pt>
                <c:pt idx="5185">
                  <c:v>493.95</c:v>
                </c:pt>
                <c:pt idx="5186">
                  <c:v>518.59</c:v>
                </c:pt>
                <c:pt idx="5187">
                  <c:v>539.89</c:v>
                </c:pt>
                <c:pt idx="5188">
                  <c:v>574.05999999999995</c:v>
                </c:pt>
                <c:pt idx="5189">
                  <c:v>608.33000000000004</c:v>
                </c:pt>
                <c:pt idx="5190">
                  <c:v>651.72</c:v>
                </c:pt>
                <c:pt idx="5191">
                  <c:v>697.29</c:v>
                </c:pt>
                <c:pt idx="5192">
                  <c:v>742.51</c:v>
                </c:pt>
                <c:pt idx="5193">
                  <c:v>794.61</c:v>
                </c:pt>
                <c:pt idx="5194">
                  <c:v>847.4</c:v>
                </c:pt>
                <c:pt idx="5195">
                  <c:v>905.87</c:v>
                </c:pt>
                <c:pt idx="5196">
                  <c:v>966.21</c:v>
                </c:pt>
                <c:pt idx="5197">
                  <c:v>1022.5</c:v>
                </c:pt>
                <c:pt idx="5198">
                  <c:v>1075.3</c:v>
                </c:pt>
                <c:pt idx="5199">
                  <c:v>1124.2</c:v>
                </c:pt>
                <c:pt idx="5200">
                  <c:v>1179.3</c:v>
                </c:pt>
                <c:pt idx="5201">
                  <c:v>1225.3</c:v>
                </c:pt>
                <c:pt idx="5202">
                  <c:v>1266.0999999999999</c:v>
                </c:pt>
                <c:pt idx="5203">
                  <c:v>1305.3</c:v>
                </c:pt>
                <c:pt idx="5204">
                  <c:v>1337</c:v>
                </c:pt>
                <c:pt idx="5205">
                  <c:v>1378.2</c:v>
                </c:pt>
                <c:pt idx="5206">
                  <c:v>1421</c:v>
                </c:pt>
                <c:pt idx="5207">
                  <c:v>1463.6</c:v>
                </c:pt>
                <c:pt idx="5208">
                  <c:v>1503.7</c:v>
                </c:pt>
                <c:pt idx="5209">
                  <c:v>1544.1</c:v>
                </c:pt>
                <c:pt idx="5210">
                  <c:v>1597.8</c:v>
                </c:pt>
                <c:pt idx="5211">
                  <c:v>1658.5</c:v>
                </c:pt>
                <c:pt idx="5212">
                  <c:v>1727.2</c:v>
                </c:pt>
                <c:pt idx="5213">
                  <c:v>1793.7</c:v>
                </c:pt>
                <c:pt idx="5214">
                  <c:v>1841.9</c:v>
                </c:pt>
                <c:pt idx="5215">
                  <c:v>1891.9</c:v>
                </c:pt>
                <c:pt idx="5216">
                  <c:v>1938.2</c:v>
                </c:pt>
                <c:pt idx="5217">
                  <c:v>1979.9</c:v>
                </c:pt>
                <c:pt idx="5218">
                  <c:v>2030</c:v>
                </c:pt>
                <c:pt idx="5219">
                  <c:v>2084.5</c:v>
                </c:pt>
                <c:pt idx="5220">
                  <c:v>2148</c:v>
                </c:pt>
                <c:pt idx="5221">
                  <c:v>2208.5</c:v>
                </c:pt>
                <c:pt idx="5222">
                  <c:v>2268.1</c:v>
                </c:pt>
                <c:pt idx="5223">
                  <c:v>2335</c:v>
                </c:pt>
                <c:pt idx="5224">
                  <c:v>2402.6</c:v>
                </c:pt>
                <c:pt idx="5225">
                  <c:v>2478.1999999999998</c:v>
                </c:pt>
                <c:pt idx="5226">
                  <c:v>2547.5</c:v>
                </c:pt>
                <c:pt idx="5227">
                  <c:v>2608.6</c:v>
                </c:pt>
                <c:pt idx="5228">
                  <c:v>2670.5</c:v>
                </c:pt>
                <c:pt idx="5229">
                  <c:v>2737.7</c:v>
                </c:pt>
                <c:pt idx="5230">
                  <c:v>2825.6</c:v>
                </c:pt>
                <c:pt idx="5231">
                  <c:v>2919.9</c:v>
                </c:pt>
                <c:pt idx="5232">
                  <c:v>3026.5</c:v>
                </c:pt>
                <c:pt idx="5233">
                  <c:v>3135.3</c:v>
                </c:pt>
                <c:pt idx="5234">
                  <c:v>3228.7</c:v>
                </c:pt>
                <c:pt idx="5235">
                  <c:v>3330.5</c:v>
                </c:pt>
                <c:pt idx="5236">
                  <c:v>3444.9</c:v>
                </c:pt>
                <c:pt idx="5237">
                  <c:v>3560.2</c:v>
                </c:pt>
                <c:pt idx="5238">
                  <c:v>3677.8</c:v>
                </c:pt>
                <c:pt idx="5239">
                  <c:v>3784.5</c:v>
                </c:pt>
                <c:pt idx="5240">
                  <c:v>3901.1</c:v>
                </c:pt>
                <c:pt idx="5241">
                  <c:v>4019</c:v>
                </c:pt>
                <c:pt idx="5242">
                  <c:v>4130.2</c:v>
                </c:pt>
                <c:pt idx="5243">
                  <c:v>4233.8999999999996</c:v>
                </c:pt>
                <c:pt idx="5244">
                  <c:v>4328.8</c:v>
                </c:pt>
                <c:pt idx="5245">
                  <c:v>4423.3</c:v>
                </c:pt>
                <c:pt idx="5246">
                  <c:v>4517.6000000000004</c:v>
                </c:pt>
                <c:pt idx="5247">
                  <c:v>4602.3</c:v>
                </c:pt>
                <c:pt idx="5248">
                  <c:v>4702.1000000000004</c:v>
                </c:pt>
                <c:pt idx="5249">
                  <c:v>4810.8</c:v>
                </c:pt>
                <c:pt idx="5250">
                  <c:v>4926.6000000000004</c:v>
                </c:pt>
                <c:pt idx="5251">
                  <c:v>5032.8</c:v>
                </c:pt>
                <c:pt idx="5252">
                  <c:v>5135.1000000000004</c:v>
                </c:pt>
                <c:pt idx="5253">
                  <c:v>5214.3999999999996</c:v>
                </c:pt>
                <c:pt idx="5254">
                  <c:v>5261.5</c:v>
                </c:pt>
                <c:pt idx="5255">
                  <c:v>5320.6</c:v>
                </c:pt>
                <c:pt idx="5256">
                  <c:v>5388.4</c:v>
                </c:pt>
                <c:pt idx="5257">
                  <c:v>5455.6</c:v>
                </c:pt>
                <c:pt idx="5258">
                  <c:v>5532.1</c:v>
                </c:pt>
                <c:pt idx="5259">
                  <c:v>5620.1</c:v>
                </c:pt>
                <c:pt idx="5260">
                  <c:v>5707.6</c:v>
                </c:pt>
                <c:pt idx="5261">
                  <c:v>5783.2</c:v>
                </c:pt>
                <c:pt idx="5262">
                  <c:v>5857.5</c:v>
                </c:pt>
                <c:pt idx="5263">
                  <c:v>5927.7</c:v>
                </c:pt>
                <c:pt idx="5264">
                  <c:v>6002.3</c:v>
                </c:pt>
                <c:pt idx="5265">
                  <c:v>6086.5</c:v>
                </c:pt>
                <c:pt idx="5266">
                  <c:v>6182</c:v>
                </c:pt>
                <c:pt idx="5267">
                  <c:v>6278.1</c:v>
                </c:pt>
                <c:pt idx="5268">
                  <c:v>6366</c:v>
                </c:pt>
                <c:pt idx="5269">
                  <c:v>6441.1</c:v>
                </c:pt>
                <c:pt idx="5270">
                  <c:v>6520</c:v>
                </c:pt>
                <c:pt idx="5271">
                  <c:v>6579</c:v>
                </c:pt>
                <c:pt idx="5272">
                  <c:v>6611.5</c:v>
                </c:pt>
                <c:pt idx="5273">
                  <c:v>6633.4</c:v>
                </c:pt>
                <c:pt idx="5274">
                  <c:v>6661.9</c:v>
                </c:pt>
                <c:pt idx="5275">
                  <c:v>6714.2</c:v>
                </c:pt>
                <c:pt idx="5276">
                  <c:v>6792.2</c:v>
                </c:pt>
                <c:pt idx="5277">
                  <c:v>6884.4</c:v>
                </c:pt>
                <c:pt idx="5278">
                  <c:v>6970.1</c:v>
                </c:pt>
                <c:pt idx="5279">
                  <c:v>7033.7</c:v>
                </c:pt>
                <c:pt idx="5280">
                  <c:v>7092.7</c:v>
                </c:pt>
                <c:pt idx="5281">
                  <c:v>7147</c:v>
                </c:pt>
                <c:pt idx="5282">
                  <c:v>7193.8</c:v>
                </c:pt>
                <c:pt idx="5283">
                  <c:v>7249.8</c:v>
                </c:pt>
                <c:pt idx="5284">
                  <c:v>7306</c:v>
                </c:pt>
                <c:pt idx="5285">
                  <c:v>7363.4</c:v>
                </c:pt>
                <c:pt idx="5286">
                  <c:v>7408.5</c:v>
                </c:pt>
                <c:pt idx="5287">
                  <c:v>7422.3</c:v>
                </c:pt>
                <c:pt idx="5288">
                  <c:v>7412.4</c:v>
                </c:pt>
                <c:pt idx="5289">
                  <c:v>7405.8</c:v>
                </c:pt>
                <c:pt idx="5290">
                  <c:v>7433.7</c:v>
                </c:pt>
                <c:pt idx="5291">
                  <c:v>7498.8</c:v>
                </c:pt>
                <c:pt idx="5292">
                  <c:v>7582.3</c:v>
                </c:pt>
                <c:pt idx="5293">
                  <c:v>7671.8</c:v>
                </c:pt>
                <c:pt idx="5294">
                  <c:v>7737.7</c:v>
                </c:pt>
                <c:pt idx="5295">
                  <c:v>7776.2</c:v>
                </c:pt>
                <c:pt idx="5296">
                  <c:v>7783.4</c:v>
                </c:pt>
                <c:pt idx="5297">
                  <c:v>7755.8</c:v>
                </c:pt>
                <c:pt idx="5298">
                  <c:v>7736.1</c:v>
                </c:pt>
                <c:pt idx="5299">
                  <c:v>7735</c:v>
                </c:pt>
                <c:pt idx="5300">
                  <c:v>7760.1</c:v>
                </c:pt>
                <c:pt idx="5301">
                  <c:v>7801.1</c:v>
                </c:pt>
                <c:pt idx="5302">
                  <c:v>7844.9</c:v>
                </c:pt>
                <c:pt idx="5303">
                  <c:v>7872</c:v>
                </c:pt>
                <c:pt idx="5304">
                  <c:v>7887</c:v>
                </c:pt>
                <c:pt idx="5305">
                  <c:v>7906.5</c:v>
                </c:pt>
                <c:pt idx="5306">
                  <c:v>7927.2</c:v>
                </c:pt>
                <c:pt idx="5307">
                  <c:v>7951.5</c:v>
                </c:pt>
                <c:pt idx="5308">
                  <c:v>7983.8</c:v>
                </c:pt>
                <c:pt idx="5309">
                  <c:v>8019.3</c:v>
                </c:pt>
                <c:pt idx="5310">
                  <c:v>8064.4</c:v>
                </c:pt>
                <c:pt idx="5311">
                  <c:v>8089.3</c:v>
                </c:pt>
                <c:pt idx="5312">
                  <c:v>8102.2</c:v>
                </c:pt>
                <c:pt idx="5313">
                  <c:v>8132.7</c:v>
                </c:pt>
                <c:pt idx="5314">
                  <c:v>8179.7</c:v>
                </c:pt>
                <c:pt idx="5315">
                  <c:v>8246.2000000000007</c:v>
                </c:pt>
                <c:pt idx="5316">
                  <c:v>8298.2999999999993</c:v>
                </c:pt>
                <c:pt idx="5317">
                  <c:v>8325.4</c:v>
                </c:pt>
                <c:pt idx="5318">
                  <c:v>8353.5</c:v>
                </c:pt>
                <c:pt idx="5319">
                  <c:v>8384.2999999999993</c:v>
                </c:pt>
                <c:pt idx="5320">
                  <c:v>8404.6</c:v>
                </c:pt>
                <c:pt idx="5321">
                  <c:v>8434</c:v>
                </c:pt>
                <c:pt idx="5322">
                  <c:v>8474.1</c:v>
                </c:pt>
                <c:pt idx="5323">
                  <c:v>8517.2999999999993</c:v>
                </c:pt>
                <c:pt idx="5324">
                  <c:v>8551.6</c:v>
                </c:pt>
                <c:pt idx="5325">
                  <c:v>8581.5</c:v>
                </c:pt>
                <c:pt idx="5326">
                  <c:v>8594.2000000000007</c:v>
                </c:pt>
                <c:pt idx="5327">
                  <c:v>8585.7000000000007</c:v>
                </c:pt>
                <c:pt idx="5328">
                  <c:v>8587</c:v>
                </c:pt>
                <c:pt idx="5329">
                  <c:v>8629.9</c:v>
                </c:pt>
                <c:pt idx="5330">
                  <c:v>8716.7999999999993</c:v>
                </c:pt>
                <c:pt idx="5331">
                  <c:v>8792.2999999999993</c:v>
                </c:pt>
                <c:pt idx="5332">
                  <c:v>8833</c:v>
                </c:pt>
                <c:pt idx="5333">
                  <c:v>8837.1</c:v>
                </c:pt>
                <c:pt idx="5334">
                  <c:v>8804.6</c:v>
                </c:pt>
                <c:pt idx="5335">
                  <c:v>8778</c:v>
                </c:pt>
                <c:pt idx="5336">
                  <c:v>8768.7000000000007</c:v>
                </c:pt>
                <c:pt idx="5337">
                  <c:v>8789.5</c:v>
                </c:pt>
                <c:pt idx="5338">
                  <c:v>8841.5</c:v>
                </c:pt>
                <c:pt idx="5339">
                  <c:v>8891.6</c:v>
                </c:pt>
                <c:pt idx="5340">
                  <c:v>8923.9</c:v>
                </c:pt>
                <c:pt idx="5341">
                  <c:v>8921.2999999999993</c:v>
                </c:pt>
                <c:pt idx="5342">
                  <c:v>8877.1</c:v>
                </c:pt>
                <c:pt idx="5343">
                  <c:v>8836.9</c:v>
                </c:pt>
                <c:pt idx="5344">
                  <c:v>8853.9</c:v>
                </c:pt>
                <c:pt idx="5345">
                  <c:v>8922.1</c:v>
                </c:pt>
                <c:pt idx="5346">
                  <c:v>9011.5</c:v>
                </c:pt>
                <c:pt idx="5347">
                  <c:v>9080.7000000000007</c:v>
                </c:pt>
                <c:pt idx="5348">
                  <c:v>9104.4</c:v>
                </c:pt>
                <c:pt idx="5349">
                  <c:v>9070.2000000000007</c:v>
                </c:pt>
                <c:pt idx="5350">
                  <c:v>9023.6</c:v>
                </c:pt>
                <c:pt idx="5351">
                  <c:v>9003</c:v>
                </c:pt>
                <c:pt idx="5352">
                  <c:v>9013.2000000000007</c:v>
                </c:pt>
                <c:pt idx="5353">
                  <c:v>9017</c:v>
                </c:pt>
                <c:pt idx="5354">
                  <c:v>8970.1</c:v>
                </c:pt>
                <c:pt idx="5355">
                  <c:v>8874.2999999999993</c:v>
                </c:pt>
                <c:pt idx="5356">
                  <c:v>8709.1</c:v>
                </c:pt>
                <c:pt idx="5357">
                  <c:v>8461.4</c:v>
                </c:pt>
                <c:pt idx="5358">
                  <c:v>8143.1</c:v>
                </c:pt>
                <c:pt idx="5359">
                  <c:v>7765.1</c:v>
                </c:pt>
                <c:pt idx="5360">
                  <c:v>7370.5</c:v>
                </c:pt>
                <c:pt idx="5361">
                  <c:v>6964.3</c:v>
                </c:pt>
                <c:pt idx="5362">
                  <c:v>6557</c:v>
                </c:pt>
                <c:pt idx="5363">
                  <c:v>6184.9</c:v>
                </c:pt>
                <c:pt idx="5364">
                  <c:v>5828.9</c:v>
                </c:pt>
                <c:pt idx="5365">
                  <c:v>5459.9</c:v>
                </c:pt>
                <c:pt idx="5366">
                  <c:v>5095</c:v>
                </c:pt>
                <c:pt idx="5367">
                  <c:v>4749.2</c:v>
                </c:pt>
                <c:pt idx="5368">
                  <c:v>4430.8999999999996</c:v>
                </c:pt>
                <c:pt idx="5369">
                  <c:v>4121.8</c:v>
                </c:pt>
                <c:pt idx="5370">
                  <c:v>3804.5</c:v>
                </c:pt>
                <c:pt idx="5371">
                  <c:v>3483.6</c:v>
                </c:pt>
                <c:pt idx="5372">
                  <c:v>3182.1</c:v>
                </c:pt>
                <c:pt idx="5373">
                  <c:v>2902.3</c:v>
                </c:pt>
                <c:pt idx="5374">
                  <c:v>2636.9</c:v>
                </c:pt>
                <c:pt idx="5375">
                  <c:v>2424</c:v>
                </c:pt>
                <c:pt idx="5376">
                  <c:v>2255.1</c:v>
                </c:pt>
                <c:pt idx="5377">
                  <c:v>2100.6</c:v>
                </c:pt>
                <c:pt idx="5378">
                  <c:v>1950.4</c:v>
                </c:pt>
                <c:pt idx="5379">
                  <c:v>1815.6</c:v>
                </c:pt>
                <c:pt idx="5380">
                  <c:v>1704</c:v>
                </c:pt>
                <c:pt idx="5381">
                  <c:v>1599.6</c:v>
                </c:pt>
                <c:pt idx="5382">
                  <c:v>1488.2</c:v>
                </c:pt>
                <c:pt idx="5383">
                  <c:v>1378.2</c:v>
                </c:pt>
                <c:pt idx="5384">
                  <c:v>1265.0999999999999</c:v>
                </c:pt>
                <c:pt idx="5385">
                  <c:v>1166.0999999999999</c:v>
                </c:pt>
                <c:pt idx="5386">
                  <c:v>1060.3</c:v>
                </c:pt>
                <c:pt idx="5387">
                  <c:v>940.19</c:v>
                </c:pt>
                <c:pt idx="5388">
                  <c:v>821.69</c:v>
                </c:pt>
                <c:pt idx="5389">
                  <c:v>718.9</c:v>
                </c:pt>
                <c:pt idx="5390">
                  <c:v>637.36</c:v>
                </c:pt>
                <c:pt idx="5391">
                  <c:v>559.35</c:v>
                </c:pt>
                <c:pt idx="5392">
                  <c:v>474.87</c:v>
                </c:pt>
                <c:pt idx="5393">
                  <c:v>402.63</c:v>
                </c:pt>
                <c:pt idx="5394">
                  <c:v>328.4</c:v>
                </c:pt>
                <c:pt idx="5395">
                  <c:v>266.75</c:v>
                </c:pt>
                <c:pt idx="5396">
                  <c:v>207.98</c:v>
                </c:pt>
                <c:pt idx="5397">
                  <c:v>154.41999999999999</c:v>
                </c:pt>
                <c:pt idx="5398">
                  <c:v>95.016000000000005</c:v>
                </c:pt>
                <c:pt idx="5399">
                  <c:v>36.430999999999997</c:v>
                </c:pt>
                <c:pt idx="5400">
                  <c:v>-8.51</c:v>
                </c:pt>
                <c:pt idx="5401">
                  <c:v>-54.210999999999999</c:v>
                </c:pt>
                <c:pt idx="5402">
                  <c:v>-102.61</c:v>
                </c:pt>
                <c:pt idx="5403">
                  <c:v>-147.63</c:v>
                </c:pt>
                <c:pt idx="5404">
                  <c:v>-196.86</c:v>
                </c:pt>
                <c:pt idx="5405">
                  <c:v>-235.27</c:v>
                </c:pt>
                <c:pt idx="5406">
                  <c:v>-271.5</c:v>
                </c:pt>
                <c:pt idx="5407">
                  <c:v>-304.87</c:v>
                </c:pt>
                <c:pt idx="5408">
                  <c:v>-342.36</c:v>
                </c:pt>
                <c:pt idx="5409">
                  <c:v>-381.74</c:v>
                </c:pt>
                <c:pt idx="5410">
                  <c:v>-421.76</c:v>
                </c:pt>
                <c:pt idx="5411">
                  <c:v>-465.52</c:v>
                </c:pt>
                <c:pt idx="5412">
                  <c:v>-506.29</c:v>
                </c:pt>
                <c:pt idx="5413">
                  <c:v>-539.88</c:v>
                </c:pt>
                <c:pt idx="5414">
                  <c:v>-580.13</c:v>
                </c:pt>
                <c:pt idx="5415">
                  <c:v>-619.63</c:v>
                </c:pt>
                <c:pt idx="5416">
                  <c:v>-665.71</c:v>
                </c:pt>
                <c:pt idx="5417">
                  <c:v>-720.7</c:v>
                </c:pt>
                <c:pt idx="5418">
                  <c:v>-775.57</c:v>
                </c:pt>
                <c:pt idx="5419">
                  <c:v>-846.21</c:v>
                </c:pt>
                <c:pt idx="5420">
                  <c:v>-916.49</c:v>
                </c:pt>
                <c:pt idx="5421">
                  <c:v>-991.49</c:v>
                </c:pt>
                <c:pt idx="5422">
                  <c:v>-1069.8</c:v>
                </c:pt>
                <c:pt idx="5423">
                  <c:v>-1155.0999999999999</c:v>
                </c:pt>
                <c:pt idx="5424">
                  <c:v>-1245</c:v>
                </c:pt>
                <c:pt idx="5425">
                  <c:v>-1333.9</c:v>
                </c:pt>
                <c:pt idx="5426">
                  <c:v>-1416.4</c:v>
                </c:pt>
                <c:pt idx="5427">
                  <c:v>-1492.3</c:v>
                </c:pt>
                <c:pt idx="5428">
                  <c:v>-1568</c:v>
                </c:pt>
                <c:pt idx="5429">
                  <c:v>-1644.4</c:v>
                </c:pt>
                <c:pt idx="5430">
                  <c:v>-1707.7</c:v>
                </c:pt>
                <c:pt idx="5431">
                  <c:v>-1776.8</c:v>
                </c:pt>
                <c:pt idx="5432">
                  <c:v>-1856.9</c:v>
                </c:pt>
                <c:pt idx="5433">
                  <c:v>-1944.6</c:v>
                </c:pt>
                <c:pt idx="5434">
                  <c:v>-2042.2</c:v>
                </c:pt>
                <c:pt idx="5435">
                  <c:v>-2150.4</c:v>
                </c:pt>
                <c:pt idx="5436">
                  <c:v>-2265.4</c:v>
                </c:pt>
                <c:pt idx="5437">
                  <c:v>-2385.4</c:v>
                </c:pt>
                <c:pt idx="5438">
                  <c:v>-2503.4</c:v>
                </c:pt>
                <c:pt idx="5439">
                  <c:v>-2627</c:v>
                </c:pt>
                <c:pt idx="5440">
                  <c:v>-2754.5</c:v>
                </c:pt>
                <c:pt idx="5441">
                  <c:v>-2891.9</c:v>
                </c:pt>
                <c:pt idx="5442">
                  <c:v>-3034.7</c:v>
                </c:pt>
                <c:pt idx="5443">
                  <c:v>-3178.2</c:v>
                </c:pt>
                <c:pt idx="5444">
                  <c:v>-3327.7</c:v>
                </c:pt>
                <c:pt idx="5445">
                  <c:v>-3454.6</c:v>
                </c:pt>
                <c:pt idx="5446">
                  <c:v>-3570.5</c:v>
                </c:pt>
                <c:pt idx="5447">
                  <c:v>-3698.3</c:v>
                </c:pt>
                <c:pt idx="5448">
                  <c:v>-3832.4</c:v>
                </c:pt>
                <c:pt idx="5449">
                  <c:v>-3989.4</c:v>
                </c:pt>
                <c:pt idx="5450">
                  <c:v>-4167.6000000000004</c:v>
                </c:pt>
                <c:pt idx="5451">
                  <c:v>-4360.1000000000004</c:v>
                </c:pt>
                <c:pt idx="5452">
                  <c:v>-4558</c:v>
                </c:pt>
                <c:pt idx="5453">
                  <c:v>-4742.6000000000004</c:v>
                </c:pt>
                <c:pt idx="5454">
                  <c:v>-4904.8</c:v>
                </c:pt>
                <c:pt idx="5455">
                  <c:v>-5038.8999999999996</c:v>
                </c:pt>
                <c:pt idx="5456">
                  <c:v>-5167.3999999999996</c:v>
                </c:pt>
                <c:pt idx="5457">
                  <c:v>-5296.9</c:v>
                </c:pt>
                <c:pt idx="5458">
                  <c:v>-5425.9</c:v>
                </c:pt>
                <c:pt idx="5459">
                  <c:v>-5597</c:v>
                </c:pt>
                <c:pt idx="5460">
                  <c:v>-5806.1</c:v>
                </c:pt>
                <c:pt idx="5461">
                  <c:v>-6057.1</c:v>
                </c:pt>
                <c:pt idx="5462">
                  <c:v>-6323.8</c:v>
                </c:pt>
                <c:pt idx="5463">
                  <c:v>-6555.4</c:v>
                </c:pt>
                <c:pt idx="5464">
                  <c:v>-6730.3</c:v>
                </c:pt>
                <c:pt idx="5465">
                  <c:v>-6837.4</c:v>
                </c:pt>
                <c:pt idx="5466">
                  <c:v>-6902.5</c:v>
                </c:pt>
                <c:pt idx="5467">
                  <c:v>-6992.2</c:v>
                </c:pt>
                <c:pt idx="5468">
                  <c:v>-7153</c:v>
                </c:pt>
                <c:pt idx="5469">
                  <c:v>-7381.4</c:v>
                </c:pt>
                <c:pt idx="5470">
                  <c:v>-7616.8</c:v>
                </c:pt>
                <c:pt idx="5471">
                  <c:v>-7804</c:v>
                </c:pt>
                <c:pt idx="5472">
                  <c:v>-7931.9</c:v>
                </c:pt>
                <c:pt idx="5473">
                  <c:v>-8010.8</c:v>
                </c:pt>
                <c:pt idx="5474">
                  <c:v>-8091.8</c:v>
                </c:pt>
                <c:pt idx="5475">
                  <c:v>-8206.2000000000007</c:v>
                </c:pt>
                <c:pt idx="5476">
                  <c:v>-8372.2999999999993</c:v>
                </c:pt>
                <c:pt idx="5477">
                  <c:v>-8561.2999999999993</c:v>
                </c:pt>
                <c:pt idx="5478">
                  <c:v>-8742.2000000000007</c:v>
                </c:pt>
                <c:pt idx="5479">
                  <c:v>-8882</c:v>
                </c:pt>
                <c:pt idx="5480">
                  <c:v>-8954.5</c:v>
                </c:pt>
                <c:pt idx="5481">
                  <c:v>-8985.6</c:v>
                </c:pt>
                <c:pt idx="5482">
                  <c:v>-9008.9</c:v>
                </c:pt>
                <c:pt idx="5483">
                  <c:v>-9064.4</c:v>
                </c:pt>
                <c:pt idx="5484">
                  <c:v>-9157.2000000000007</c:v>
                </c:pt>
                <c:pt idx="5485">
                  <c:v>-9254.7999999999993</c:v>
                </c:pt>
                <c:pt idx="5486">
                  <c:v>-9362.6</c:v>
                </c:pt>
                <c:pt idx="5487">
                  <c:v>-9467.7000000000007</c:v>
                </c:pt>
                <c:pt idx="5488">
                  <c:v>-9536</c:v>
                </c:pt>
                <c:pt idx="5489">
                  <c:v>-9568.7000000000007</c:v>
                </c:pt>
                <c:pt idx="5490">
                  <c:v>-9602.5</c:v>
                </c:pt>
                <c:pt idx="5491">
                  <c:v>-9686</c:v>
                </c:pt>
                <c:pt idx="5492">
                  <c:v>-9815</c:v>
                </c:pt>
                <c:pt idx="5493">
                  <c:v>-9951.2999999999993</c:v>
                </c:pt>
                <c:pt idx="5494">
                  <c:v>-10057</c:v>
                </c:pt>
                <c:pt idx="5495">
                  <c:v>-10101</c:v>
                </c:pt>
                <c:pt idx="5496">
                  <c:v>-10088</c:v>
                </c:pt>
                <c:pt idx="5497">
                  <c:v>-10061</c:v>
                </c:pt>
                <c:pt idx="5498">
                  <c:v>-10067</c:v>
                </c:pt>
                <c:pt idx="5499">
                  <c:v>-10138</c:v>
                </c:pt>
                <c:pt idx="5500">
                  <c:v>-10229</c:v>
                </c:pt>
                <c:pt idx="5501">
                  <c:v>-10328</c:v>
                </c:pt>
                <c:pt idx="5502">
                  <c:v>-10441</c:v>
                </c:pt>
                <c:pt idx="5503">
                  <c:v>-10532</c:v>
                </c:pt>
                <c:pt idx="5504">
                  <c:v>-10589</c:v>
                </c:pt>
                <c:pt idx="5505">
                  <c:v>-10631</c:v>
                </c:pt>
                <c:pt idx="5506">
                  <c:v>-10683</c:v>
                </c:pt>
                <c:pt idx="5507">
                  <c:v>-10758</c:v>
                </c:pt>
                <c:pt idx="5508">
                  <c:v>-10842</c:v>
                </c:pt>
                <c:pt idx="5509">
                  <c:v>-10931</c:v>
                </c:pt>
                <c:pt idx="5510">
                  <c:v>-11013</c:v>
                </c:pt>
                <c:pt idx="5511">
                  <c:v>-11079</c:v>
                </c:pt>
                <c:pt idx="5512">
                  <c:v>-11117</c:v>
                </c:pt>
                <c:pt idx="5513">
                  <c:v>-11128</c:v>
                </c:pt>
                <c:pt idx="5514">
                  <c:v>-11159</c:v>
                </c:pt>
                <c:pt idx="5515">
                  <c:v>-11218</c:v>
                </c:pt>
                <c:pt idx="5516">
                  <c:v>-11277</c:v>
                </c:pt>
                <c:pt idx="5517">
                  <c:v>-11281</c:v>
                </c:pt>
                <c:pt idx="5518">
                  <c:v>-11248</c:v>
                </c:pt>
                <c:pt idx="5519">
                  <c:v>-11238</c:v>
                </c:pt>
                <c:pt idx="5520">
                  <c:v>-11276</c:v>
                </c:pt>
                <c:pt idx="5521">
                  <c:v>-11348</c:v>
                </c:pt>
                <c:pt idx="5522">
                  <c:v>-11420</c:v>
                </c:pt>
                <c:pt idx="5523">
                  <c:v>-11485</c:v>
                </c:pt>
                <c:pt idx="5524">
                  <c:v>-11529</c:v>
                </c:pt>
                <c:pt idx="5525">
                  <c:v>-11525</c:v>
                </c:pt>
                <c:pt idx="5526">
                  <c:v>-11463</c:v>
                </c:pt>
                <c:pt idx="5527">
                  <c:v>-11372</c:v>
                </c:pt>
                <c:pt idx="5528">
                  <c:v>-11312</c:v>
                </c:pt>
                <c:pt idx="5529">
                  <c:v>-11311</c:v>
                </c:pt>
                <c:pt idx="5530">
                  <c:v>-11360</c:v>
                </c:pt>
                <c:pt idx="5531">
                  <c:v>-11410</c:v>
                </c:pt>
                <c:pt idx="5532">
                  <c:v>-11373</c:v>
                </c:pt>
                <c:pt idx="5533">
                  <c:v>-11249</c:v>
                </c:pt>
                <c:pt idx="5534">
                  <c:v>-11102</c:v>
                </c:pt>
                <c:pt idx="5535">
                  <c:v>-10915</c:v>
                </c:pt>
                <c:pt idx="5536">
                  <c:v>-10697</c:v>
                </c:pt>
                <c:pt idx="5537">
                  <c:v>-10484</c:v>
                </c:pt>
                <c:pt idx="5538">
                  <c:v>-10268</c:v>
                </c:pt>
                <c:pt idx="5539">
                  <c:v>-10006</c:v>
                </c:pt>
                <c:pt idx="5540">
                  <c:v>-9660.7000000000007</c:v>
                </c:pt>
                <c:pt idx="5541">
                  <c:v>-9241.4</c:v>
                </c:pt>
                <c:pt idx="5542">
                  <c:v>-8757.4</c:v>
                </c:pt>
                <c:pt idx="5543">
                  <c:v>-8255.7000000000007</c:v>
                </c:pt>
                <c:pt idx="5544">
                  <c:v>-7810.6</c:v>
                </c:pt>
                <c:pt idx="5545">
                  <c:v>-7418.9</c:v>
                </c:pt>
                <c:pt idx="5546">
                  <c:v>-7047</c:v>
                </c:pt>
                <c:pt idx="5547">
                  <c:v>-6637.3</c:v>
                </c:pt>
                <c:pt idx="5548">
                  <c:v>-6145.5</c:v>
                </c:pt>
                <c:pt idx="5549">
                  <c:v>-5588.9</c:v>
                </c:pt>
                <c:pt idx="5550">
                  <c:v>-4999.2</c:v>
                </c:pt>
                <c:pt idx="5551">
                  <c:v>-4426.5</c:v>
                </c:pt>
                <c:pt idx="5552">
                  <c:v>-3893.2</c:v>
                </c:pt>
                <c:pt idx="5553">
                  <c:v>-3437.8</c:v>
                </c:pt>
                <c:pt idx="5554">
                  <c:v>-3095.4</c:v>
                </c:pt>
                <c:pt idx="5555">
                  <c:v>-2845.5</c:v>
                </c:pt>
                <c:pt idx="5556">
                  <c:v>-2652.2</c:v>
                </c:pt>
                <c:pt idx="5557">
                  <c:v>-2476</c:v>
                </c:pt>
                <c:pt idx="5558">
                  <c:v>-2281.1999999999998</c:v>
                </c:pt>
                <c:pt idx="5559">
                  <c:v>-2067.8000000000002</c:v>
                </c:pt>
                <c:pt idx="5560">
                  <c:v>-1833.6</c:v>
                </c:pt>
                <c:pt idx="5561">
                  <c:v>-1591.9</c:v>
                </c:pt>
                <c:pt idx="5562">
                  <c:v>-1375.8</c:v>
                </c:pt>
                <c:pt idx="5563">
                  <c:v>-1183.4000000000001</c:v>
                </c:pt>
                <c:pt idx="5564">
                  <c:v>-1029.0999999999999</c:v>
                </c:pt>
                <c:pt idx="5565">
                  <c:v>-893.84</c:v>
                </c:pt>
                <c:pt idx="5566">
                  <c:v>-773.28</c:v>
                </c:pt>
                <c:pt idx="5567">
                  <c:v>-669.79</c:v>
                </c:pt>
                <c:pt idx="5568">
                  <c:v>-573.82000000000005</c:v>
                </c:pt>
                <c:pt idx="5569">
                  <c:v>-489.65</c:v>
                </c:pt>
                <c:pt idx="5570">
                  <c:v>-411.16</c:v>
                </c:pt>
                <c:pt idx="5571">
                  <c:v>-347.87</c:v>
                </c:pt>
                <c:pt idx="5572">
                  <c:v>-290.95</c:v>
                </c:pt>
                <c:pt idx="5573">
                  <c:v>-237.48</c:v>
                </c:pt>
                <c:pt idx="5574">
                  <c:v>-192.34</c:v>
                </c:pt>
                <c:pt idx="5575">
                  <c:v>-141.15</c:v>
                </c:pt>
                <c:pt idx="5576">
                  <c:v>-89.748999999999995</c:v>
                </c:pt>
                <c:pt idx="5577">
                  <c:v>-42.707000000000001</c:v>
                </c:pt>
                <c:pt idx="5578">
                  <c:v>3.7082000000000002</c:v>
                </c:pt>
                <c:pt idx="5579">
                  <c:v>39.909999999999997</c:v>
                </c:pt>
                <c:pt idx="5580">
                  <c:v>81.174999999999997</c:v>
                </c:pt>
                <c:pt idx="5581">
                  <c:v>124.38</c:v>
                </c:pt>
                <c:pt idx="5582">
                  <c:v>167.33</c:v>
                </c:pt>
                <c:pt idx="5583">
                  <c:v>219.1</c:v>
                </c:pt>
                <c:pt idx="5584">
                  <c:v>266.2</c:v>
                </c:pt>
                <c:pt idx="5585">
                  <c:v>327.08999999999997</c:v>
                </c:pt>
                <c:pt idx="5586">
                  <c:v>386.51</c:v>
                </c:pt>
                <c:pt idx="5587">
                  <c:v>438.14</c:v>
                </c:pt>
                <c:pt idx="5588">
                  <c:v>497.46</c:v>
                </c:pt>
                <c:pt idx="5589">
                  <c:v>557.54</c:v>
                </c:pt>
                <c:pt idx="5590">
                  <c:v>614.19000000000005</c:v>
                </c:pt>
                <c:pt idx="5591">
                  <c:v>666.96</c:v>
                </c:pt>
                <c:pt idx="5592">
                  <c:v>708.78</c:v>
                </c:pt>
                <c:pt idx="5593">
                  <c:v>749.1</c:v>
                </c:pt>
                <c:pt idx="5594">
                  <c:v>776.97</c:v>
                </c:pt>
                <c:pt idx="5595">
                  <c:v>809.11</c:v>
                </c:pt>
                <c:pt idx="5596">
                  <c:v>841.96</c:v>
                </c:pt>
                <c:pt idx="5597">
                  <c:v>869.74</c:v>
                </c:pt>
                <c:pt idx="5598">
                  <c:v>908.28</c:v>
                </c:pt>
                <c:pt idx="5599">
                  <c:v>944.27</c:v>
                </c:pt>
                <c:pt idx="5600">
                  <c:v>991.17</c:v>
                </c:pt>
                <c:pt idx="5601">
                  <c:v>1042.9000000000001</c:v>
                </c:pt>
                <c:pt idx="5602">
                  <c:v>1102.5</c:v>
                </c:pt>
                <c:pt idx="5603">
                  <c:v>1161.5999999999999</c:v>
                </c:pt>
                <c:pt idx="5604">
                  <c:v>1225</c:v>
                </c:pt>
                <c:pt idx="5605">
                  <c:v>1298.9000000000001</c:v>
                </c:pt>
                <c:pt idx="5606">
                  <c:v>1366.1</c:v>
                </c:pt>
                <c:pt idx="5607">
                  <c:v>1425</c:v>
                </c:pt>
                <c:pt idx="5608">
                  <c:v>1480.8</c:v>
                </c:pt>
                <c:pt idx="5609">
                  <c:v>1518.3</c:v>
                </c:pt>
                <c:pt idx="5610">
                  <c:v>1561.8</c:v>
                </c:pt>
                <c:pt idx="5611">
                  <c:v>1602.3</c:v>
                </c:pt>
                <c:pt idx="5612">
                  <c:v>1635.7</c:v>
                </c:pt>
                <c:pt idx="5613">
                  <c:v>1676.8</c:v>
                </c:pt>
                <c:pt idx="5614">
                  <c:v>1727.5</c:v>
                </c:pt>
                <c:pt idx="5615">
                  <c:v>1797.7</c:v>
                </c:pt>
                <c:pt idx="5616">
                  <c:v>1880.3</c:v>
                </c:pt>
                <c:pt idx="5617">
                  <c:v>1973</c:v>
                </c:pt>
                <c:pt idx="5618">
                  <c:v>2069.3000000000002</c:v>
                </c:pt>
                <c:pt idx="5619">
                  <c:v>2161.5</c:v>
                </c:pt>
                <c:pt idx="5620">
                  <c:v>2252.5</c:v>
                </c:pt>
                <c:pt idx="5621">
                  <c:v>2334.8000000000002</c:v>
                </c:pt>
                <c:pt idx="5622">
                  <c:v>2407.4</c:v>
                </c:pt>
                <c:pt idx="5623">
                  <c:v>2469.1</c:v>
                </c:pt>
                <c:pt idx="5624">
                  <c:v>2525.5</c:v>
                </c:pt>
                <c:pt idx="5625">
                  <c:v>2597.1999999999998</c:v>
                </c:pt>
                <c:pt idx="5626">
                  <c:v>2680.8</c:v>
                </c:pt>
                <c:pt idx="5627">
                  <c:v>2777.2</c:v>
                </c:pt>
                <c:pt idx="5628">
                  <c:v>2897.4</c:v>
                </c:pt>
                <c:pt idx="5629">
                  <c:v>3026.9</c:v>
                </c:pt>
                <c:pt idx="5630">
                  <c:v>3160.3</c:v>
                </c:pt>
                <c:pt idx="5631">
                  <c:v>3293.8</c:v>
                </c:pt>
                <c:pt idx="5632">
                  <c:v>3433.9</c:v>
                </c:pt>
                <c:pt idx="5633">
                  <c:v>3576.6</c:v>
                </c:pt>
                <c:pt idx="5634">
                  <c:v>3707</c:v>
                </c:pt>
                <c:pt idx="5635">
                  <c:v>3842</c:v>
                </c:pt>
                <c:pt idx="5636">
                  <c:v>3956.4</c:v>
                </c:pt>
                <c:pt idx="5637">
                  <c:v>4053.6</c:v>
                </c:pt>
                <c:pt idx="5638">
                  <c:v>4148.8999999999996</c:v>
                </c:pt>
                <c:pt idx="5639">
                  <c:v>4237.8999999999996</c:v>
                </c:pt>
                <c:pt idx="5640">
                  <c:v>4339.8</c:v>
                </c:pt>
                <c:pt idx="5641">
                  <c:v>4450.3</c:v>
                </c:pt>
                <c:pt idx="5642">
                  <c:v>4568.3</c:v>
                </c:pt>
                <c:pt idx="5643">
                  <c:v>4698.5</c:v>
                </c:pt>
                <c:pt idx="5644">
                  <c:v>4825</c:v>
                </c:pt>
                <c:pt idx="5645">
                  <c:v>4933</c:v>
                </c:pt>
                <c:pt idx="5646">
                  <c:v>5014.6000000000004</c:v>
                </c:pt>
                <c:pt idx="5647">
                  <c:v>5095.8999999999996</c:v>
                </c:pt>
                <c:pt idx="5648">
                  <c:v>5176.8</c:v>
                </c:pt>
                <c:pt idx="5649">
                  <c:v>5254.9</c:v>
                </c:pt>
                <c:pt idx="5650">
                  <c:v>5361.7</c:v>
                </c:pt>
                <c:pt idx="5651">
                  <c:v>5476.1</c:v>
                </c:pt>
                <c:pt idx="5652">
                  <c:v>5592.9</c:v>
                </c:pt>
                <c:pt idx="5653">
                  <c:v>5707.5</c:v>
                </c:pt>
                <c:pt idx="5654">
                  <c:v>5795.1</c:v>
                </c:pt>
                <c:pt idx="5655">
                  <c:v>5879.8</c:v>
                </c:pt>
                <c:pt idx="5656">
                  <c:v>5962.3</c:v>
                </c:pt>
                <c:pt idx="5657">
                  <c:v>6045.4</c:v>
                </c:pt>
                <c:pt idx="5658">
                  <c:v>6126.4</c:v>
                </c:pt>
                <c:pt idx="5659">
                  <c:v>6194.7</c:v>
                </c:pt>
                <c:pt idx="5660">
                  <c:v>6269.9</c:v>
                </c:pt>
                <c:pt idx="5661">
                  <c:v>6338.2</c:v>
                </c:pt>
                <c:pt idx="5662">
                  <c:v>6393.2</c:v>
                </c:pt>
                <c:pt idx="5663">
                  <c:v>6459.2</c:v>
                </c:pt>
                <c:pt idx="5664">
                  <c:v>6517</c:v>
                </c:pt>
                <c:pt idx="5665">
                  <c:v>6580.1</c:v>
                </c:pt>
                <c:pt idx="5666">
                  <c:v>6638.1</c:v>
                </c:pt>
                <c:pt idx="5667">
                  <c:v>6698</c:v>
                </c:pt>
                <c:pt idx="5668">
                  <c:v>6768.9</c:v>
                </c:pt>
                <c:pt idx="5669">
                  <c:v>6839.5</c:v>
                </c:pt>
                <c:pt idx="5670">
                  <c:v>6899.9</c:v>
                </c:pt>
                <c:pt idx="5671">
                  <c:v>6952</c:v>
                </c:pt>
                <c:pt idx="5672">
                  <c:v>6996.6</c:v>
                </c:pt>
                <c:pt idx="5673">
                  <c:v>7033.5</c:v>
                </c:pt>
                <c:pt idx="5674">
                  <c:v>7062.7</c:v>
                </c:pt>
                <c:pt idx="5675">
                  <c:v>7099.8</c:v>
                </c:pt>
                <c:pt idx="5676">
                  <c:v>7151.4</c:v>
                </c:pt>
                <c:pt idx="5677">
                  <c:v>7213.4</c:v>
                </c:pt>
                <c:pt idx="5678">
                  <c:v>7284.8</c:v>
                </c:pt>
                <c:pt idx="5679">
                  <c:v>7331.1</c:v>
                </c:pt>
                <c:pt idx="5680">
                  <c:v>7368.1</c:v>
                </c:pt>
                <c:pt idx="5681">
                  <c:v>7405.2</c:v>
                </c:pt>
                <c:pt idx="5682">
                  <c:v>7442.2</c:v>
                </c:pt>
                <c:pt idx="5683">
                  <c:v>7499.1</c:v>
                </c:pt>
                <c:pt idx="5684">
                  <c:v>7563</c:v>
                </c:pt>
                <c:pt idx="5685">
                  <c:v>7630.9</c:v>
                </c:pt>
                <c:pt idx="5686">
                  <c:v>7672.6</c:v>
                </c:pt>
                <c:pt idx="5687">
                  <c:v>7694.2</c:v>
                </c:pt>
                <c:pt idx="5688">
                  <c:v>7695.6</c:v>
                </c:pt>
                <c:pt idx="5689">
                  <c:v>7699.4</c:v>
                </c:pt>
                <c:pt idx="5690">
                  <c:v>7738.2</c:v>
                </c:pt>
                <c:pt idx="5691">
                  <c:v>7818</c:v>
                </c:pt>
                <c:pt idx="5692">
                  <c:v>7908</c:v>
                </c:pt>
                <c:pt idx="5693">
                  <c:v>7991.3</c:v>
                </c:pt>
                <c:pt idx="5694">
                  <c:v>8045.4</c:v>
                </c:pt>
                <c:pt idx="5695">
                  <c:v>8077.9</c:v>
                </c:pt>
                <c:pt idx="5696">
                  <c:v>8094.6</c:v>
                </c:pt>
                <c:pt idx="5697">
                  <c:v>8093.4</c:v>
                </c:pt>
                <c:pt idx="5698">
                  <c:v>8113.4</c:v>
                </c:pt>
                <c:pt idx="5699">
                  <c:v>8167.5</c:v>
                </c:pt>
                <c:pt idx="5700">
                  <c:v>8235.2999999999993</c:v>
                </c:pt>
                <c:pt idx="5701">
                  <c:v>8295</c:v>
                </c:pt>
                <c:pt idx="5702">
                  <c:v>8340.2000000000007</c:v>
                </c:pt>
                <c:pt idx="5703">
                  <c:v>8363.1</c:v>
                </c:pt>
                <c:pt idx="5704">
                  <c:v>8373.6</c:v>
                </c:pt>
                <c:pt idx="5705">
                  <c:v>8371.9</c:v>
                </c:pt>
                <c:pt idx="5706">
                  <c:v>8367.2999999999993</c:v>
                </c:pt>
                <c:pt idx="5707">
                  <c:v>8374.1</c:v>
                </c:pt>
                <c:pt idx="5708">
                  <c:v>8402.2000000000007</c:v>
                </c:pt>
                <c:pt idx="5709">
                  <c:v>8434.2999999999993</c:v>
                </c:pt>
                <c:pt idx="5710">
                  <c:v>8475.7999999999993</c:v>
                </c:pt>
                <c:pt idx="5711">
                  <c:v>8525.9</c:v>
                </c:pt>
                <c:pt idx="5712">
                  <c:v>8577</c:v>
                </c:pt>
                <c:pt idx="5713">
                  <c:v>8620.4</c:v>
                </c:pt>
                <c:pt idx="5714">
                  <c:v>8631.7999999999993</c:v>
                </c:pt>
                <c:pt idx="5715">
                  <c:v>8626.6</c:v>
                </c:pt>
                <c:pt idx="5716">
                  <c:v>8626</c:v>
                </c:pt>
                <c:pt idx="5717">
                  <c:v>8671.2000000000007</c:v>
                </c:pt>
                <c:pt idx="5718">
                  <c:v>8741.9</c:v>
                </c:pt>
                <c:pt idx="5719">
                  <c:v>8793.4</c:v>
                </c:pt>
                <c:pt idx="5720">
                  <c:v>8823</c:v>
                </c:pt>
                <c:pt idx="5721">
                  <c:v>8827.2999999999993</c:v>
                </c:pt>
                <c:pt idx="5722">
                  <c:v>8809.4</c:v>
                </c:pt>
                <c:pt idx="5723">
                  <c:v>8802.1</c:v>
                </c:pt>
                <c:pt idx="5724">
                  <c:v>8817.1</c:v>
                </c:pt>
                <c:pt idx="5725">
                  <c:v>8871.7000000000007</c:v>
                </c:pt>
                <c:pt idx="5726">
                  <c:v>8929.9</c:v>
                </c:pt>
                <c:pt idx="5727">
                  <c:v>8939</c:v>
                </c:pt>
                <c:pt idx="5728">
                  <c:v>8910.4</c:v>
                </c:pt>
                <c:pt idx="5729">
                  <c:v>8846.7000000000007</c:v>
                </c:pt>
                <c:pt idx="5730">
                  <c:v>8782.4</c:v>
                </c:pt>
                <c:pt idx="5731">
                  <c:v>8744.7999999999993</c:v>
                </c:pt>
                <c:pt idx="5732">
                  <c:v>8744.2000000000007</c:v>
                </c:pt>
                <c:pt idx="5733">
                  <c:v>8779</c:v>
                </c:pt>
                <c:pt idx="5734">
                  <c:v>8804.6</c:v>
                </c:pt>
                <c:pt idx="5735">
                  <c:v>8785.7000000000007</c:v>
                </c:pt>
                <c:pt idx="5736">
                  <c:v>8695.2000000000007</c:v>
                </c:pt>
                <c:pt idx="5737">
                  <c:v>8566</c:v>
                </c:pt>
                <c:pt idx="5738">
                  <c:v>8432.2000000000007</c:v>
                </c:pt>
                <c:pt idx="5739">
                  <c:v>8320.7000000000007</c:v>
                </c:pt>
                <c:pt idx="5740">
                  <c:v>8222.2000000000007</c:v>
                </c:pt>
                <c:pt idx="5741">
                  <c:v>8087.7</c:v>
                </c:pt>
                <c:pt idx="5742">
                  <c:v>7906</c:v>
                </c:pt>
                <c:pt idx="5743">
                  <c:v>7695.9</c:v>
                </c:pt>
                <c:pt idx="5744">
                  <c:v>7467.7</c:v>
                </c:pt>
                <c:pt idx="5745">
                  <c:v>7215.8</c:v>
                </c:pt>
                <c:pt idx="5746">
                  <c:v>6930.7</c:v>
                </c:pt>
                <c:pt idx="5747">
                  <c:v>6621.4</c:v>
                </c:pt>
                <c:pt idx="5748">
                  <c:v>6329.1</c:v>
                </c:pt>
                <c:pt idx="5749">
                  <c:v>6047.5</c:v>
                </c:pt>
                <c:pt idx="5750">
                  <c:v>5784.8</c:v>
                </c:pt>
                <c:pt idx="5751">
                  <c:v>5529.8</c:v>
                </c:pt>
                <c:pt idx="5752">
                  <c:v>5282.5</c:v>
                </c:pt>
                <c:pt idx="5753">
                  <c:v>5044.5</c:v>
                </c:pt>
                <c:pt idx="5754">
                  <c:v>4792.6000000000004</c:v>
                </c:pt>
                <c:pt idx="5755">
                  <c:v>4532.8999999999996</c:v>
                </c:pt>
                <c:pt idx="5756">
                  <c:v>4275.7</c:v>
                </c:pt>
                <c:pt idx="5757">
                  <c:v>4024.7</c:v>
                </c:pt>
                <c:pt idx="5758">
                  <c:v>3786.5</c:v>
                </c:pt>
                <c:pt idx="5759">
                  <c:v>3555.6</c:v>
                </c:pt>
                <c:pt idx="5760">
                  <c:v>3341.6</c:v>
                </c:pt>
                <c:pt idx="5761">
                  <c:v>3129.4</c:v>
                </c:pt>
                <c:pt idx="5762">
                  <c:v>2936.5</c:v>
                </c:pt>
                <c:pt idx="5763">
                  <c:v>2773.9</c:v>
                </c:pt>
                <c:pt idx="5764">
                  <c:v>2617.5</c:v>
                </c:pt>
                <c:pt idx="5765">
                  <c:v>2479.6999999999998</c:v>
                </c:pt>
                <c:pt idx="5766">
                  <c:v>2344.9</c:v>
                </c:pt>
                <c:pt idx="5767">
                  <c:v>2212.8000000000002</c:v>
                </c:pt>
                <c:pt idx="5768">
                  <c:v>2085.6999999999998</c:v>
                </c:pt>
                <c:pt idx="5769">
                  <c:v>1965.1</c:v>
                </c:pt>
                <c:pt idx="5770">
                  <c:v>1862.9</c:v>
                </c:pt>
                <c:pt idx="5771">
                  <c:v>1762.3</c:v>
                </c:pt>
                <c:pt idx="5772">
                  <c:v>1675.1</c:v>
                </c:pt>
                <c:pt idx="5773">
                  <c:v>1596.7</c:v>
                </c:pt>
                <c:pt idx="5774">
                  <c:v>1519.1</c:v>
                </c:pt>
                <c:pt idx="5775">
                  <c:v>1434.9</c:v>
                </c:pt>
                <c:pt idx="5776">
                  <c:v>1345.5</c:v>
                </c:pt>
                <c:pt idx="5777">
                  <c:v>1259.7</c:v>
                </c:pt>
                <c:pt idx="5778">
                  <c:v>1190.5999999999999</c:v>
                </c:pt>
                <c:pt idx="5779">
                  <c:v>1125.8</c:v>
                </c:pt>
                <c:pt idx="5780">
                  <c:v>1056.5999999999999</c:v>
                </c:pt>
                <c:pt idx="5781">
                  <c:v>981.65</c:v>
                </c:pt>
                <c:pt idx="5782">
                  <c:v>905.28</c:v>
                </c:pt>
                <c:pt idx="5783">
                  <c:v>839.49</c:v>
                </c:pt>
                <c:pt idx="5784">
                  <c:v>778.79</c:v>
                </c:pt>
                <c:pt idx="5785">
                  <c:v>721.85</c:v>
                </c:pt>
                <c:pt idx="5786">
                  <c:v>663.82</c:v>
                </c:pt>
                <c:pt idx="5787">
                  <c:v>608.24</c:v>
                </c:pt>
                <c:pt idx="5788">
                  <c:v>556.11</c:v>
                </c:pt>
                <c:pt idx="5789">
                  <c:v>503.47</c:v>
                </c:pt>
                <c:pt idx="5790">
                  <c:v>451.57</c:v>
                </c:pt>
                <c:pt idx="5791">
                  <c:v>399.09</c:v>
                </c:pt>
                <c:pt idx="5792">
                  <c:v>349.39</c:v>
                </c:pt>
                <c:pt idx="5793">
                  <c:v>305.14</c:v>
                </c:pt>
                <c:pt idx="5794">
                  <c:v>247.67</c:v>
                </c:pt>
                <c:pt idx="5795">
                  <c:v>194.89</c:v>
                </c:pt>
                <c:pt idx="5796">
                  <c:v>140.91</c:v>
                </c:pt>
                <c:pt idx="5797">
                  <c:v>88.061999999999998</c:v>
                </c:pt>
                <c:pt idx="5798">
                  <c:v>49.072000000000003</c:v>
                </c:pt>
                <c:pt idx="5799">
                  <c:v>20.507999999999999</c:v>
                </c:pt>
                <c:pt idx="5800">
                  <c:v>-4.9546999999999999</c:v>
                </c:pt>
                <c:pt idx="5801">
                  <c:v>-35.854999999999997</c:v>
                </c:pt>
                <c:pt idx="5802">
                  <c:v>-71.548000000000002</c:v>
                </c:pt>
                <c:pt idx="5803">
                  <c:v>-111.12</c:v>
                </c:pt>
                <c:pt idx="5804">
                  <c:v>-150.55000000000001</c:v>
                </c:pt>
                <c:pt idx="5805">
                  <c:v>-188.59</c:v>
                </c:pt>
                <c:pt idx="5806">
                  <c:v>-224.91</c:v>
                </c:pt>
                <c:pt idx="5807">
                  <c:v>-266.04000000000002</c:v>
                </c:pt>
                <c:pt idx="5808">
                  <c:v>-301.31</c:v>
                </c:pt>
                <c:pt idx="5809">
                  <c:v>-336.93</c:v>
                </c:pt>
                <c:pt idx="5810">
                  <c:v>-367.02</c:v>
                </c:pt>
                <c:pt idx="5811">
                  <c:v>-402.39</c:v>
                </c:pt>
                <c:pt idx="5812">
                  <c:v>-435.27</c:v>
                </c:pt>
                <c:pt idx="5813">
                  <c:v>-468.85</c:v>
                </c:pt>
                <c:pt idx="5814">
                  <c:v>-508.5</c:v>
                </c:pt>
                <c:pt idx="5815">
                  <c:v>-550.88</c:v>
                </c:pt>
                <c:pt idx="5816">
                  <c:v>-603</c:v>
                </c:pt>
                <c:pt idx="5817">
                  <c:v>-670.35</c:v>
                </c:pt>
                <c:pt idx="5818">
                  <c:v>-739.78</c:v>
                </c:pt>
                <c:pt idx="5819">
                  <c:v>-813.89</c:v>
                </c:pt>
                <c:pt idx="5820">
                  <c:v>-882.22</c:v>
                </c:pt>
                <c:pt idx="5821">
                  <c:v>-949.66</c:v>
                </c:pt>
                <c:pt idx="5822">
                  <c:v>-1018.9</c:v>
                </c:pt>
                <c:pt idx="5823">
                  <c:v>-1082.5</c:v>
                </c:pt>
                <c:pt idx="5824">
                  <c:v>-1149.3</c:v>
                </c:pt>
                <c:pt idx="5825">
                  <c:v>-1204.2</c:v>
                </c:pt>
                <c:pt idx="5826">
                  <c:v>-1264.8</c:v>
                </c:pt>
                <c:pt idx="5827">
                  <c:v>-1323.6</c:v>
                </c:pt>
                <c:pt idx="5828">
                  <c:v>-1396.9</c:v>
                </c:pt>
                <c:pt idx="5829">
                  <c:v>-1501.3</c:v>
                </c:pt>
                <c:pt idx="5830">
                  <c:v>-1626.7</c:v>
                </c:pt>
                <c:pt idx="5831">
                  <c:v>-1781.1</c:v>
                </c:pt>
                <c:pt idx="5832">
                  <c:v>-1951.6</c:v>
                </c:pt>
                <c:pt idx="5833">
                  <c:v>-2127.4</c:v>
                </c:pt>
                <c:pt idx="5834">
                  <c:v>-2287</c:v>
                </c:pt>
                <c:pt idx="5835">
                  <c:v>-2427.1</c:v>
                </c:pt>
                <c:pt idx="5836">
                  <c:v>-2548.1999999999998</c:v>
                </c:pt>
                <c:pt idx="5837">
                  <c:v>-2641.9</c:v>
                </c:pt>
                <c:pt idx="5838">
                  <c:v>-2715.7</c:v>
                </c:pt>
                <c:pt idx="5839">
                  <c:v>-2776.8</c:v>
                </c:pt>
                <c:pt idx="5840">
                  <c:v>-2842</c:v>
                </c:pt>
                <c:pt idx="5841">
                  <c:v>-2930.5</c:v>
                </c:pt>
                <c:pt idx="5842">
                  <c:v>-3050.4</c:v>
                </c:pt>
                <c:pt idx="5843">
                  <c:v>-3193.7</c:v>
                </c:pt>
                <c:pt idx="5844">
                  <c:v>-3349.8</c:v>
                </c:pt>
                <c:pt idx="5845">
                  <c:v>-3498.1</c:v>
                </c:pt>
                <c:pt idx="5846">
                  <c:v>-3641.4</c:v>
                </c:pt>
                <c:pt idx="5847">
                  <c:v>-3775.4</c:v>
                </c:pt>
                <c:pt idx="5848">
                  <c:v>-3888.5</c:v>
                </c:pt>
                <c:pt idx="5849">
                  <c:v>-4004.5</c:v>
                </c:pt>
                <c:pt idx="5850">
                  <c:v>-4146</c:v>
                </c:pt>
                <c:pt idx="5851">
                  <c:v>-4314.2</c:v>
                </c:pt>
                <c:pt idx="5852">
                  <c:v>-4495.2</c:v>
                </c:pt>
                <c:pt idx="5853">
                  <c:v>-4656.6000000000004</c:v>
                </c:pt>
                <c:pt idx="5854">
                  <c:v>-4793.5</c:v>
                </c:pt>
                <c:pt idx="5855">
                  <c:v>-4880.3999999999996</c:v>
                </c:pt>
                <c:pt idx="5856">
                  <c:v>-4941.3</c:v>
                </c:pt>
                <c:pt idx="5857">
                  <c:v>-5015.6000000000004</c:v>
                </c:pt>
                <c:pt idx="5858">
                  <c:v>-5132.1000000000004</c:v>
                </c:pt>
                <c:pt idx="5859">
                  <c:v>-5298.9</c:v>
                </c:pt>
                <c:pt idx="5860">
                  <c:v>-5491.1</c:v>
                </c:pt>
                <c:pt idx="5861">
                  <c:v>-5696.1</c:v>
                </c:pt>
                <c:pt idx="5862">
                  <c:v>-5894.2</c:v>
                </c:pt>
                <c:pt idx="5863">
                  <c:v>-6077.3</c:v>
                </c:pt>
                <c:pt idx="5864">
                  <c:v>-6255.3</c:v>
                </c:pt>
                <c:pt idx="5865">
                  <c:v>-6407.7</c:v>
                </c:pt>
                <c:pt idx="5866">
                  <c:v>-6544.4</c:v>
                </c:pt>
                <c:pt idx="5867">
                  <c:v>-6665.3</c:v>
                </c:pt>
                <c:pt idx="5868">
                  <c:v>-6767.4</c:v>
                </c:pt>
                <c:pt idx="5869">
                  <c:v>-6875.4</c:v>
                </c:pt>
                <c:pt idx="5870">
                  <c:v>-6996.7</c:v>
                </c:pt>
                <c:pt idx="5871">
                  <c:v>-7144.1</c:v>
                </c:pt>
                <c:pt idx="5872">
                  <c:v>-7303.7</c:v>
                </c:pt>
                <c:pt idx="5873">
                  <c:v>-7457.9</c:v>
                </c:pt>
                <c:pt idx="5874">
                  <c:v>-7590.4</c:v>
                </c:pt>
                <c:pt idx="5875">
                  <c:v>-7694.8</c:v>
                </c:pt>
                <c:pt idx="5876">
                  <c:v>-7778.7</c:v>
                </c:pt>
                <c:pt idx="5877">
                  <c:v>-7862.1</c:v>
                </c:pt>
                <c:pt idx="5878">
                  <c:v>-7950.6</c:v>
                </c:pt>
                <c:pt idx="5879">
                  <c:v>-8052.6</c:v>
                </c:pt>
                <c:pt idx="5880">
                  <c:v>-8160.9</c:v>
                </c:pt>
                <c:pt idx="5881">
                  <c:v>-8290.6</c:v>
                </c:pt>
                <c:pt idx="5882">
                  <c:v>-8428.6</c:v>
                </c:pt>
                <c:pt idx="5883">
                  <c:v>-8576.9</c:v>
                </c:pt>
                <c:pt idx="5884">
                  <c:v>-8753.1</c:v>
                </c:pt>
                <c:pt idx="5885">
                  <c:v>-8932</c:v>
                </c:pt>
                <c:pt idx="5886">
                  <c:v>-9090.7000000000007</c:v>
                </c:pt>
                <c:pt idx="5887">
                  <c:v>-9204.9</c:v>
                </c:pt>
                <c:pt idx="5888">
                  <c:v>-9272.7000000000007</c:v>
                </c:pt>
                <c:pt idx="5889">
                  <c:v>-9353.2000000000007</c:v>
                </c:pt>
                <c:pt idx="5890">
                  <c:v>-9468.1</c:v>
                </c:pt>
                <c:pt idx="5891">
                  <c:v>-9607.7999999999993</c:v>
                </c:pt>
                <c:pt idx="5892">
                  <c:v>-9762.2999999999993</c:v>
                </c:pt>
                <c:pt idx="5893">
                  <c:v>-9888.9</c:v>
                </c:pt>
                <c:pt idx="5894">
                  <c:v>-9979.2000000000007</c:v>
                </c:pt>
                <c:pt idx="5895">
                  <c:v>-10031</c:v>
                </c:pt>
                <c:pt idx="5896">
                  <c:v>-10066</c:v>
                </c:pt>
                <c:pt idx="5897">
                  <c:v>-10123</c:v>
                </c:pt>
                <c:pt idx="5898">
                  <c:v>-10195</c:v>
                </c:pt>
                <c:pt idx="5899">
                  <c:v>-10285</c:v>
                </c:pt>
                <c:pt idx="5900">
                  <c:v>-10383</c:v>
                </c:pt>
                <c:pt idx="5901">
                  <c:v>-10492</c:v>
                </c:pt>
                <c:pt idx="5902">
                  <c:v>-10581</c:v>
                </c:pt>
                <c:pt idx="5903">
                  <c:v>-10641</c:v>
                </c:pt>
                <c:pt idx="5904">
                  <c:v>-10692</c:v>
                </c:pt>
                <c:pt idx="5905">
                  <c:v>-10736</c:v>
                </c:pt>
                <c:pt idx="5906">
                  <c:v>-10785</c:v>
                </c:pt>
                <c:pt idx="5907">
                  <c:v>-10827</c:v>
                </c:pt>
                <c:pt idx="5908">
                  <c:v>-10880</c:v>
                </c:pt>
                <c:pt idx="5909">
                  <c:v>-10945</c:v>
                </c:pt>
                <c:pt idx="5910">
                  <c:v>-10987</c:v>
                </c:pt>
                <c:pt idx="5911">
                  <c:v>-11021</c:v>
                </c:pt>
                <c:pt idx="5912">
                  <c:v>-11074</c:v>
                </c:pt>
                <c:pt idx="5913">
                  <c:v>-11128</c:v>
                </c:pt>
                <c:pt idx="5914">
                  <c:v>-11176</c:v>
                </c:pt>
                <c:pt idx="5915">
                  <c:v>-11195</c:v>
                </c:pt>
                <c:pt idx="5916">
                  <c:v>-11160</c:v>
                </c:pt>
                <c:pt idx="5917">
                  <c:v>-11078</c:v>
                </c:pt>
                <c:pt idx="5918">
                  <c:v>-10978</c:v>
                </c:pt>
                <c:pt idx="5919">
                  <c:v>-10827</c:v>
                </c:pt>
                <c:pt idx="5920">
                  <c:v>-10607</c:v>
                </c:pt>
                <c:pt idx="5921">
                  <c:v>-10370</c:v>
                </c:pt>
                <c:pt idx="5922">
                  <c:v>-10132</c:v>
                </c:pt>
                <c:pt idx="5923">
                  <c:v>-9883.6</c:v>
                </c:pt>
                <c:pt idx="5924">
                  <c:v>-9624.1</c:v>
                </c:pt>
                <c:pt idx="5925">
                  <c:v>-9308.2000000000007</c:v>
                </c:pt>
                <c:pt idx="5926">
                  <c:v>-8898.7000000000007</c:v>
                </c:pt>
                <c:pt idx="5927">
                  <c:v>-8375.7000000000007</c:v>
                </c:pt>
                <c:pt idx="5928">
                  <c:v>-7748.3</c:v>
                </c:pt>
                <c:pt idx="5929">
                  <c:v>-7061.5</c:v>
                </c:pt>
                <c:pt idx="5930">
                  <c:v>-6411.5</c:v>
                </c:pt>
                <c:pt idx="5931">
                  <c:v>-5866.1</c:v>
                </c:pt>
                <c:pt idx="5932">
                  <c:v>-5420.2</c:v>
                </c:pt>
                <c:pt idx="5933">
                  <c:v>-5063.8999999999996</c:v>
                </c:pt>
                <c:pt idx="5934">
                  <c:v>-4764.7</c:v>
                </c:pt>
                <c:pt idx="5935">
                  <c:v>-4457.8</c:v>
                </c:pt>
                <c:pt idx="5936">
                  <c:v>-4118.5</c:v>
                </c:pt>
                <c:pt idx="5937">
                  <c:v>-3738.6</c:v>
                </c:pt>
                <c:pt idx="5938">
                  <c:v>-3343.7</c:v>
                </c:pt>
                <c:pt idx="5939">
                  <c:v>-2961.4</c:v>
                </c:pt>
                <c:pt idx="5940">
                  <c:v>-2615.6999999999998</c:v>
                </c:pt>
                <c:pt idx="5941">
                  <c:v>-2332.6</c:v>
                </c:pt>
                <c:pt idx="5942">
                  <c:v>-2099.9</c:v>
                </c:pt>
                <c:pt idx="5943">
                  <c:v>-1907.6</c:v>
                </c:pt>
                <c:pt idx="5944">
                  <c:v>-1748.5</c:v>
                </c:pt>
                <c:pt idx="5945">
                  <c:v>-1604.6</c:v>
                </c:pt>
                <c:pt idx="5946">
                  <c:v>-1469.1</c:v>
                </c:pt>
                <c:pt idx="5947">
                  <c:v>-1330.4</c:v>
                </c:pt>
                <c:pt idx="5948">
                  <c:v>-1176.5999999999999</c:v>
                </c:pt>
                <c:pt idx="5949">
                  <c:v>-1018.5</c:v>
                </c:pt>
                <c:pt idx="5950">
                  <c:v>-861.06</c:v>
                </c:pt>
                <c:pt idx="5951">
                  <c:v>-720.26</c:v>
                </c:pt>
                <c:pt idx="5952">
                  <c:v>-598.65</c:v>
                </c:pt>
                <c:pt idx="5953">
                  <c:v>-502.84</c:v>
                </c:pt>
                <c:pt idx="5954">
                  <c:v>-419.2</c:v>
                </c:pt>
                <c:pt idx="5955">
                  <c:v>-341.31</c:v>
                </c:pt>
                <c:pt idx="5956">
                  <c:v>-282.27999999999997</c:v>
                </c:pt>
                <c:pt idx="5957">
                  <c:v>-228.4</c:v>
                </c:pt>
                <c:pt idx="5958">
                  <c:v>-171.73</c:v>
                </c:pt>
                <c:pt idx="5959">
                  <c:v>-127.43</c:v>
                </c:pt>
                <c:pt idx="5960">
                  <c:v>-90.171000000000006</c:v>
                </c:pt>
                <c:pt idx="5961">
                  <c:v>-55.19</c:v>
                </c:pt>
                <c:pt idx="5962">
                  <c:v>-26.797999999999998</c:v>
                </c:pt>
                <c:pt idx="5963">
                  <c:v>4.7466999999999997</c:v>
                </c:pt>
                <c:pt idx="5964">
                  <c:v>29.71</c:v>
                </c:pt>
                <c:pt idx="5965">
                  <c:v>62.024999999999999</c:v>
                </c:pt>
                <c:pt idx="5966">
                  <c:v>101.29</c:v>
                </c:pt>
                <c:pt idx="5967">
                  <c:v>143.37</c:v>
                </c:pt>
                <c:pt idx="5968">
                  <c:v>189.99</c:v>
                </c:pt>
                <c:pt idx="5969">
                  <c:v>229.04</c:v>
                </c:pt>
                <c:pt idx="5970">
                  <c:v>274.74</c:v>
                </c:pt>
                <c:pt idx="5971">
                  <c:v>315.42</c:v>
                </c:pt>
                <c:pt idx="5972">
                  <c:v>362.95</c:v>
                </c:pt>
                <c:pt idx="5973">
                  <c:v>414.7</c:v>
                </c:pt>
                <c:pt idx="5974">
                  <c:v>467.25</c:v>
                </c:pt>
                <c:pt idx="5975">
                  <c:v>521.29</c:v>
                </c:pt>
                <c:pt idx="5976">
                  <c:v>573.99</c:v>
                </c:pt>
                <c:pt idx="5977">
                  <c:v>628.91</c:v>
                </c:pt>
                <c:pt idx="5978">
                  <c:v>684.3</c:v>
                </c:pt>
                <c:pt idx="5979">
                  <c:v>724.9</c:v>
                </c:pt>
                <c:pt idx="5980">
                  <c:v>768.14</c:v>
                </c:pt>
                <c:pt idx="5981">
                  <c:v>815.94</c:v>
                </c:pt>
                <c:pt idx="5982">
                  <c:v>864.6</c:v>
                </c:pt>
                <c:pt idx="5983">
                  <c:v>914.11</c:v>
                </c:pt>
                <c:pt idx="5984">
                  <c:v>956.97</c:v>
                </c:pt>
                <c:pt idx="5985">
                  <c:v>1010.3</c:v>
                </c:pt>
                <c:pt idx="5986">
                  <c:v>1054.8</c:v>
                </c:pt>
                <c:pt idx="5987">
                  <c:v>1098.0999999999999</c:v>
                </c:pt>
                <c:pt idx="5988">
                  <c:v>1148.4000000000001</c:v>
                </c:pt>
                <c:pt idx="5989">
                  <c:v>1203.4000000000001</c:v>
                </c:pt>
                <c:pt idx="5990">
                  <c:v>1274.7</c:v>
                </c:pt>
                <c:pt idx="5991">
                  <c:v>1341.2</c:v>
                </c:pt>
                <c:pt idx="5992">
                  <c:v>1411.4</c:v>
                </c:pt>
                <c:pt idx="5993">
                  <c:v>1486.9</c:v>
                </c:pt>
                <c:pt idx="5994">
                  <c:v>1566.1</c:v>
                </c:pt>
                <c:pt idx="5995">
                  <c:v>1649.5</c:v>
                </c:pt>
                <c:pt idx="5996">
                  <c:v>1723</c:v>
                </c:pt>
                <c:pt idx="5997">
                  <c:v>1790.8</c:v>
                </c:pt>
                <c:pt idx="5998">
                  <c:v>1857.3</c:v>
                </c:pt>
                <c:pt idx="5999">
                  <c:v>1910</c:v>
                </c:pt>
                <c:pt idx="6000">
                  <c:v>1958.9</c:v>
                </c:pt>
                <c:pt idx="6001">
                  <c:v>2006.7</c:v>
                </c:pt>
                <c:pt idx="6002">
                  <c:v>2041.2</c:v>
                </c:pt>
                <c:pt idx="6003">
                  <c:v>2082</c:v>
                </c:pt>
                <c:pt idx="6004">
                  <c:v>2123.5</c:v>
                </c:pt>
                <c:pt idx="6005">
                  <c:v>2180.1</c:v>
                </c:pt>
                <c:pt idx="6006">
                  <c:v>2251.6999999999998</c:v>
                </c:pt>
                <c:pt idx="6007">
                  <c:v>2330.5</c:v>
                </c:pt>
                <c:pt idx="6008">
                  <c:v>2413.4</c:v>
                </c:pt>
                <c:pt idx="6009">
                  <c:v>2496.1999999999998</c:v>
                </c:pt>
                <c:pt idx="6010">
                  <c:v>2583.3000000000002</c:v>
                </c:pt>
                <c:pt idx="6011">
                  <c:v>2669.9</c:v>
                </c:pt>
                <c:pt idx="6012">
                  <c:v>2757.7</c:v>
                </c:pt>
                <c:pt idx="6013">
                  <c:v>2847.8</c:v>
                </c:pt>
                <c:pt idx="6014">
                  <c:v>2938.1</c:v>
                </c:pt>
                <c:pt idx="6015">
                  <c:v>3030.9</c:v>
                </c:pt>
                <c:pt idx="6016">
                  <c:v>3114</c:v>
                </c:pt>
                <c:pt idx="6017">
                  <c:v>3195.9</c:v>
                </c:pt>
                <c:pt idx="6018">
                  <c:v>3294.5</c:v>
                </c:pt>
                <c:pt idx="6019">
                  <c:v>3391.9</c:v>
                </c:pt>
                <c:pt idx="6020">
                  <c:v>3501.4</c:v>
                </c:pt>
                <c:pt idx="6021">
                  <c:v>3624.9</c:v>
                </c:pt>
                <c:pt idx="6022">
                  <c:v>3752.5</c:v>
                </c:pt>
                <c:pt idx="6023">
                  <c:v>3885.8</c:v>
                </c:pt>
                <c:pt idx="6024">
                  <c:v>4019.2</c:v>
                </c:pt>
                <c:pt idx="6025">
                  <c:v>4144.2</c:v>
                </c:pt>
                <c:pt idx="6026">
                  <c:v>4255.6000000000004</c:v>
                </c:pt>
                <c:pt idx="6027">
                  <c:v>4371.7</c:v>
                </c:pt>
                <c:pt idx="6028">
                  <c:v>4503.7</c:v>
                </c:pt>
                <c:pt idx="6029">
                  <c:v>4639</c:v>
                </c:pt>
                <c:pt idx="6030">
                  <c:v>4772.1000000000004</c:v>
                </c:pt>
                <c:pt idx="6031">
                  <c:v>4896.7</c:v>
                </c:pt>
                <c:pt idx="6032">
                  <c:v>5019.7</c:v>
                </c:pt>
                <c:pt idx="6033">
                  <c:v>5138.8999999999996</c:v>
                </c:pt>
                <c:pt idx="6034">
                  <c:v>5245.5</c:v>
                </c:pt>
                <c:pt idx="6035">
                  <c:v>5348.6</c:v>
                </c:pt>
                <c:pt idx="6036">
                  <c:v>5442.3</c:v>
                </c:pt>
                <c:pt idx="6037">
                  <c:v>5543</c:v>
                </c:pt>
                <c:pt idx="6038">
                  <c:v>5655.4</c:v>
                </c:pt>
                <c:pt idx="6039">
                  <c:v>5769.5</c:v>
                </c:pt>
                <c:pt idx="6040">
                  <c:v>5906.5</c:v>
                </c:pt>
                <c:pt idx="6041">
                  <c:v>6040</c:v>
                </c:pt>
                <c:pt idx="6042">
                  <c:v>6165.8</c:v>
                </c:pt>
                <c:pt idx="6043">
                  <c:v>6288.1</c:v>
                </c:pt>
                <c:pt idx="6044">
                  <c:v>6398.7</c:v>
                </c:pt>
                <c:pt idx="6045">
                  <c:v>6513.5</c:v>
                </c:pt>
                <c:pt idx="6046">
                  <c:v>6640.4</c:v>
                </c:pt>
                <c:pt idx="6047">
                  <c:v>6781.4</c:v>
                </c:pt>
                <c:pt idx="6048">
                  <c:v>6928.1</c:v>
                </c:pt>
                <c:pt idx="6049">
                  <c:v>7063.6</c:v>
                </c:pt>
                <c:pt idx="6050">
                  <c:v>7199.4</c:v>
                </c:pt>
                <c:pt idx="6051">
                  <c:v>7327.5</c:v>
                </c:pt>
                <c:pt idx="6052">
                  <c:v>7439.2</c:v>
                </c:pt>
                <c:pt idx="6053">
                  <c:v>7525.8</c:v>
                </c:pt>
                <c:pt idx="6054">
                  <c:v>7599.1</c:v>
                </c:pt>
                <c:pt idx="6055">
                  <c:v>7680.8</c:v>
                </c:pt>
                <c:pt idx="6056">
                  <c:v>7760</c:v>
                </c:pt>
                <c:pt idx="6057">
                  <c:v>7842.6</c:v>
                </c:pt>
                <c:pt idx="6058">
                  <c:v>7940.7</c:v>
                </c:pt>
                <c:pt idx="6059">
                  <c:v>8041.1</c:v>
                </c:pt>
                <c:pt idx="6060">
                  <c:v>8137.9</c:v>
                </c:pt>
                <c:pt idx="6061">
                  <c:v>8221</c:v>
                </c:pt>
                <c:pt idx="6062">
                  <c:v>8296.2000000000007</c:v>
                </c:pt>
                <c:pt idx="6063">
                  <c:v>8374.2999999999993</c:v>
                </c:pt>
                <c:pt idx="6064">
                  <c:v>8462.2000000000007</c:v>
                </c:pt>
                <c:pt idx="6065">
                  <c:v>8558.2999999999993</c:v>
                </c:pt>
                <c:pt idx="6066">
                  <c:v>8644.2000000000007</c:v>
                </c:pt>
                <c:pt idx="6067">
                  <c:v>8732.6</c:v>
                </c:pt>
                <c:pt idx="6068">
                  <c:v>8823.4</c:v>
                </c:pt>
                <c:pt idx="6069">
                  <c:v>8881.7000000000007</c:v>
                </c:pt>
                <c:pt idx="6070">
                  <c:v>8927</c:v>
                </c:pt>
                <c:pt idx="6071">
                  <c:v>8953.7000000000007</c:v>
                </c:pt>
                <c:pt idx="6072">
                  <c:v>8981.2000000000007</c:v>
                </c:pt>
                <c:pt idx="6073">
                  <c:v>9018.5</c:v>
                </c:pt>
                <c:pt idx="6074">
                  <c:v>9061.4</c:v>
                </c:pt>
                <c:pt idx="6075">
                  <c:v>9125.9</c:v>
                </c:pt>
                <c:pt idx="6076">
                  <c:v>9201.7000000000007</c:v>
                </c:pt>
                <c:pt idx="6077">
                  <c:v>9274.2999999999993</c:v>
                </c:pt>
                <c:pt idx="6078">
                  <c:v>9339.5</c:v>
                </c:pt>
                <c:pt idx="6079">
                  <c:v>9387.5</c:v>
                </c:pt>
                <c:pt idx="6080">
                  <c:v>9436.7999999999993</c:v>
                </c:pt>
                <c:pt idx="6081">
                  <c:v>9504.7000000000007</c:v>
                </c:pt>
                <c:pt idx="6082">
                  <c:v>9592.1</c:v>
                </c:pt>
                <c:pt idx="6083">
                  <c:v>9699</c:v>
                </c:pt>
                <c:pt idx="6084">
                  <c:v>9821.2000000000007</c:v>
                </c:pt>
                <c:pt idx="6085">
                  <c:v>9946.2000000000007</c:v>
                </c:pt>
                <c:pt idx="6086">
                  <c:v>10046</c:v>
                </c:pt>
                <c:pt idx="6087">
                  <c:v>10112</c:v>
                </c:pt>
                <c:pt idx="6088">
                  <c:v>10153</c:v>
                </c:pt>
                <c:pt idx="6089">
                  <c:v>10174</c:v>
                </c:pt>
                <c:pt idx="6090">
                  <c:v>10169</c:v>
                </c:pt>
                <c:pt idx="6091">
                  <c:v>10151</c:v>
                </c:pt>
                <c:pt idx="6092">
                  <c:v>10139</c:v>
                </c:pt>
                <c:pt idx="6093">
                  <c:v>10132</c:v>
                </c:pt>
                <c:pt idx="6094">
                  <c:v>10131</c:v>
                </c:pt>
                <c:pt idx="6095">
                  <c:v>10145</c:v>
                </c:pt>
                <c:pt idx="6096">
                  <c:v>10166</c:v>
                </c:pt>
                <c:pt idx="6097">
                  <c:v>10181</c:v>
                </c:pt>
                <c:pt idx="6098">
                  <c:v>10181</c:v>
                </c:pt>
                <c:pt idx="6099">
                  <c:v>10178</c:v>
                </c:pt>
                <c:pt idx="6100">
                  <c:v>10199</c:v>
                </c:pt>
                <c:pt idx="6101">
                  <c:v>10237</c:v>
                </c:pt>
                <c:pt idx="6102">
                  <c:v>10249</c:v>
                </c:pt>
                <c:pt idx="6103">
                  <c:v>10213</c:v>
                </c:pt>
                <c:pt idx="6104">
                  <c:v>10116</c:v>
                </c:pt>
                <c:pt idx="6105">
                  <c:v>9985.9</c:v>
                </c:pt>
                <c:pt idx="6106">
                  <c:v>9843.6</c:v>
                </c:pt>
                <c:pt idx="6107">
                  <c:v>9715</c:v>
                </c:pt>
                <c:pt idx="6108">
                  <c:v>9589.2000000000007</c:v>
                </c:pt>
                <c:pt idx="6109">
                  <c:v>9456.5</c:v>
                </c:pt>
                <c:pt idx="6110">
                  <c:v>9313</c:v>
                </c:pt>
                <c:pt idx="6111">
                  <c:v>9128.1</c:v>
                </c:pt>
                <c:pt idx="6112">
                  <c:v>8914.4</c:v>
                </c:pt>
                <c:pt idx="6113">
                  <c:v>8669.6</c:v>
                </c:pt>
                <c:pt idx="6114">
                  <c:v>8365.7000000000007</c:v>
                </c:pt>
                <c:pt idx="6115">
                  <c:v>8018.9</c:v>
                </c:pt>
                <c:pt idx="6116">
                  <c:v>7635.1</c:v>
                </c:pt>
                <c:pt idx="6117">
                  <c:v>7218.5</c:v>
                </c:pt>
                <c:pt idx="6118">
                  <c:v>6798.1</c:v>
                </c:pt>
                <c:pt idx="6119">
                  <c:v>6391.7</c:v>
                </c:pt>
                <c:pt idx="6120">
                  <c:v>6008.9</c:v>
                </c:pt>
                <c:pt idx="6121">
                  <c:v>5640.9</c:v>
                </c:pt>
                <c:pt idx="6122">
                  <c:v>5299.9</c:v>
                </c:pt>
                <c:pt idx="6123">
                  <c:v>4980.1000000000004</c:v>
                </c:pt>
                <c:pt idx="6124">
                  <c:v>4662.8</c:v>
                </c:pt>
                <c:pt idx="6125">
                  <c:v>4352.3999999999996</c:v>
                </c:pt>
                <c:pt idx="6126">
                  <c:v>4063.1</c:v>
                </c:pt>
                <c:pt idx="6127">
                  <c:v>3795</c:v>
                </c:pt>
                <c:pt idx="6128">
                  <c:v>3553.2</c:v>
                </c:pt>
                <c:pt idx="6129">
                  <c:v>3329.3</c:v>
                </c:pt>
                <c:pt idx="6130">
                  <c:v>3130.6</c:v>
                </c:pt>
                <c:pt idx="6131">
                  <c:v>2945.4</c:v>
                </c:pt>
                <c:pt idx="6132">
                  <c:v>2779.6</c:v>
                </c:pt>
                <c:pt idx="6133">
                  <c:v>2610.4</c:v>
                </c:pt>
                <c:pt idx="6134">
                  <c:v>2451.8000000000002</c:v>
                </c:pt>
                <c:pt idx="6135">
                  <c:v>2303.6</c:v>
                </c:pt>
                <c:pt idx="6136">
                  <c:v>2169.6999999999998</c:v>
                </c:pt>
                <c:pt idx="6137">
                  <c:v>2047.3</c:v>
                </c:pt>
                <c:pt idx="6138">
                  <c:v>1943.4</c:v>
                </c:pt>
                <c:pt idx="6139">
                  <c:v>1854.9</c:v>
                </c:pt>
                <c:pt idx="6140">
                  <c:v>1768.8</c:v>
                </c:pt>
                <c:pt idx="6141">
                  <c:v>1689.3</c:v>
                </c:pt>
                <c:pt idx="6142">
                  <c:v>1608.1</c:v>
                </c:pt>
                <c:pt idx="6143">
                  <c:v>1537.5</c:v>
                </c:pt>
                <c:pt idx="6144">
                  <c:v>1458.2</c:v>
                </c:pt>
                <c:pt idx="6145">
                  <c:v>1381.3</c:v>
                </c:pt>
                <c:pt idx="6146">
                  <c:v>1313.3</c:v>
                </c:pt>
                <c:pt idx="6147">
                  <c:v>1249.4000000000001</c:v>
                </c:pt>
                <c:pt idx="6148">
                  <c:v>1180.9000000000001</c:v>
                </c:pt>
                <c:pt idx="6149">
                  <c:v>1106.9000000000001</c:v>
                </c:pt>
                <c:pt idx="6150">
                  <c:v>1047.5999999999999</c:v>
                </c:pt>
                <c:pt idx="6151">
                  <c:v>989.17</c:v>
                </c:pt>
                <c:pt idx="6152">
                  <c:v>932.06</c:v>
                </c:pt>
                <c:pt idx="6153">
                  <c:v>879</c:v>
                </c:pt>
                <c:pt idx="6154">
                  <c:v>814.34</c:v>
                </c:pt>
                <c:pt idx="6155">
                  <c:v>754.26</c:v>
                </c:pt>
                <c:pt idx="6156">
                  <c:v>692.82</c:v>
                </c:pt>
                <c:pt idx="6157">
                  <c:v>634.04999999999995</c:v>
                </c:pt>
                <c:pt idx="6158">
                  <c:v>584.72</c:v>
                </c:pt>
                <c:pt idx="6159">
                  <c:v>533.91</c:v>
                </c:pt>
                <c:pt idx="6160">
                  <c:v>484.82</c:v>
                </c:pt>
                <c:pt idx="6161">
                  <c:v>432.55</c:v>
                </c:pt>
                <c:pt idx="6162">
                  <c:v>373.58</c:v>
                </c:pt>
                <c:pt idx="6163">
                  <c:v>321.33999999999997</c:v>
                </c:pt>
                <c:pt idx="6164">
                  <c:v>267.18</c:v>
                </c:pt>
                <c:pt idx="6165">
                  <c:v>213</c:v>
                </c:pt>
                <c:pt idx="6166">
                  <c:v>164.09</c:v>
                </c:pt>
                <c:pt idx="6167">
                  <c:v>111.4</c:v>
                </c:pt>
                <c:pt idx="6168">
                  <c:v>63.534999999999997</c:v>
                </c:pt>
                <c:pt idx="6169">
                  <c:v>13.122</c:v>
                </c:pt>
                <c:pt idx="6170">
                  <c:v>-32.231000000000002</c:v>
                </c:pt>
                <c:pt idx="6171">
                  <c:v>-75.042000000000002</c:v>
                </c:pt>
                <c:pt idx="6172">
                  <c:v>-121.8</c:v>
                </c:pt>
                <c:pt idx="6173">
                  <c:v>-157.93</c:v>
                </c:pt>
                <c:pt idx="6174">
                  <c:v>-201.77</c:v>
                </c:pt>
                <c:pt idx="6175">
                  <c:v>-238.84</c:v>
                </c:pt>
                <c:pt idx="6176">
                  <c:v>-276.63</c:v>
                </c:pt>
                <c:pt idx="6177">
                  <c:v>-320.54000000000002</c:v>
                </c:pt>
                <c:pt idx="6178">
                  <c:v>-359.59</c:v>
                </c:pt>
                <c:pt idx="6179">
                  <c:v>-409.08</c:v>
                </c:pt>
                <c:pt idx="6180">
                  <c:v>-455.87</c:v>
                </c:pt>
                <c:pt idx="6181">
                  <c:v>-510.97</c:v>
                </c:pt>
                <c:pt idx="6182">
                  <c:v>-571.65</c:v>
                </c:pt>
                <c:pt idx="6183">
                  <c:v>-637.92999999999995</c:v>
                </c:pt>
                <c:pt idx="6184">
                  <c:v>-718.68</c:v>
                </c:pt>
                <c:pt idx="6185">
                  <c:v>-803.7</c:v>
                </c:pt>
                <c:pt idx="6186">
                  <c:v>-893.58</c:v>
                </c:pt>
                <c:pt idx="6187">
                  <c:v>-974.74</c:v>
                </c:pt>
                <c:pt idx="6188">
                  <c:v>-1040.5999999999999</c:v>
                </c:pt>
                <c:pt idx="6189">
                  <c:v>-1098.2</c:v>
                </c:pt>
                <c:pt idx="6190">
                  <c:v>-1142.5</c:v>
                </c:pt>
                <c:pt idx="6191">
                  <c:v>-1183.5999999999999</c:v>
                </c:pt>
                <c:pt idx="6192">
                  <c:v>-1224.5</c:v>
                </c:pt>
                <c:pt idx="6193">
                  <c:v>-1261.2</c:v>
                </c:pt>
                <c:pt idx="6194">
                  <c:v>-1311.9</c:v>
                </c:pt>
                <c:pt idx="6195">
                  <c:v>-1374.1</c:v>
                </c:pt>
                <c:pt idx="6196">
                  <c:v>-1449.3</c:v>
                </c:pt>
                <c:pt idx="6197">
                  <c:v>-1529.4</c:v>
                </c:pt>
                <c:pt idx="6198">
                  <c:v>-1615.5</c:v>
                </c:pt>
                <c:pt idx="6199">
                  <c:v>-1709.8</c:v>
                </c:pt>
                <c:pt idx="6200">
                  <c:v>-1802.8</c:v>
                </c:pt>
                <c:pt idx="6201">
                  <c:v>-1899</c:v>
                </c:pt>
                <c:pt idx="6202">
                  <c:v>-1990.9</c:v>
                </c:pt>
                <c:pt idx="6203">
                  <c:v>-2082.9</c:v>
                </c:pt>
                <c:pt idx="6204">
                  <c:v>-2186.6</c:v>
                </c:pt>
                <c:pt idx="6205">
                  <c:v>-2298.5</c:v>
                </c:pt>
                <c:pt idx="6206">
                  <c:v>-2409.5</c:v>
                </c:pt>
                <c:pt idx="6207">
                  <c:v>-2511.1999999999998</c:v>
                </c:pt>
                <c:pt idx="6208">
                  <c:v>-2603.9</c:v>
                </c:pt>
                <c:pt idx="6209">
                  <c:v>-2688.1</c:v>
                </c:pt>
                <c:pt idx="6210">
                  <c:v>-2760.9</c:v>
                </c:pt>
                <c:pt idx="6211">
                  <c:v>-2841.3</c:v>
                </c:pt>
                <c:pt idx="6212">
                  <c:v>-2929</c:v>
                </c:pt>
                <c:pt idx="6213">
                  <c:v>-3027.5</c:v>
                </c:pt>
                <c:pt idx="6214">
                  <c:v>-3155.2</c:v>
                </c:pt>
                <c:pt idx="6215">
                  <c:v>-3291.5</c:v>
                </c:pt>
                <c:pt idx="6216">
                  <c:v>-3428.7</c:v>
                </c:pt>
                <c:pt idx="6217">
                  <c:v>-3550</c:v>
                </c:pt>
                <c:pt idx="6218">
                  <c:v>-3652.2</c:v>
                </c:pt>
                <c:pt idx="6219">
                  <c:v>-3758.1</c:v>
                </c:pt>
                <c:pt idx="6220">
                  <c:v>-3854.5</c:v>
                </c:pt>
                <c:pt idx="6221">
                  <c:v>-3964.2</c:v>
                </c:pt>
                <c:pt idx="6222">
                  <c:v>-4083.3</c:v>
                </c:pt>
                <c:pt idx="6223">
                  <c:v>-4204.3999999999996</c:v>
                </c:pt>
                <c:pt idx="6224">
                  <c:v>-4336.2</c:v>
                </c:pt>
                <c:pt idx="6225">
                  <c:v>-4465</c:v>
                </c:pt>
                <c:pt idx="6226">
                  <c:v>-4594.1000000000004</c:v>
                </c:pt>
                <c:pt idx="6227">
                  <c:v>-4714.8999999999996</c:v>
                </c:pt>
                <c:pt idx="6228">
                  <c:v>-4829.1000000000004</c:v>
                </c:pt>
                <c:pt idx="6229">
                  <c:v>-4944.5</c:v>
                </c:pt>
                <c:pt idx="6230">
                  <c:v>-5060.8</c:v>
                </c:pt>
                <c:pt idx="6231">
                  <c:v>-5192.3</c:v>
                </c:pt>
                <c:pt idx="6232">
                  <c:v>-5328.7</c:v>
                </c:pt>
                <c:pt idx="6233">
                  <c:v>-5464.6</c:v>
                </c:pt>
                <c:pt idx="6234">
                  <c:v>-5603.7</c:v>
                </c:pt>
                <c:pt idx="6235">
                  <c:v>-5744.3</c:v>
                </c:pt>
                <c:pt idx="6236">
                  <c:v>-5886</c:v>
                </c:pt>
                <c:pt idx="6237">
                  <c:v>-6030.2</c:v>
                </c:pt>
                <c:pt idx="6238">
                  <c:v>-6173.4</c:v>
                </c:pt>
                <c:pt idx="6239">
                  <c:v>-6325.7</c:v>
                </c:pt>
                <c:pt idx="6240">
                  <c:v>-6473.1</c:v>
                </c:pt>
                <c:pt idx="6241">
                  <c:v>-6616</c:v>
                </c:pt>
                <c:pt idx="6242">
                  <c:v>-6724.8</c:v>
                </c:pt>
                <c:pt idx="6243">
                  <c:v>-6798.8</c:v>
                </c:pt>
                <c:pt idx="6244">
                  <c:v>-6856.2</c:v>
                </c:pt>
                <c:pt idx="6245">
                  <c:v>-6903.6</c:v>
                </c:pt>
                <c:pt idx="6246">
                  <c:v>-6971.3</c:v>
                </c:pt>
                <c:pt idx="6247">
                  <c:v>-7052.1</c:v>
                </c:pt>
                <c:pt idx="6248">
                  <c:v>-7145.6</c:v>
                </c:pt>
                <c:pt idx="6249">
                  <c:v>-7248.7</c:v>
                </c:pt>
                <c:pt idx="6250">
                  <c:v>-7337.5</c:v>
                </c:pt>
                <c:pt idx="6251">
                  <c:v>-7404.2</c:v>
                </c:pt>
                <c:pt idx="6252">
                  <c:v>-7456.8</c:v>
                </c:pt>
                <c:pt idx="6253">
                  <c:v>-7508.4</c:v>
                </c:pt>
                <c:pt idx="6254">
                  <c:v>-7585</c:v>
                </c:pt>
                <c:pt idx="6255">
                  <c:v>-7667.2</c:v>
                </c:pt>
                <c:pt idx="6256">
                  <c:v>-7761</c:v>
                </c:pt>
                <c:pt idx="6257">
                  <c:v>-7851.8</c:v>
                </c:pt>
                <c:pt idx="6258">
                  <c:v>-7923.1</c:v>
                </c:pt>
                <c:pt idx="6259">
                  <c:v>-7997.2</c:v>
                </c:pt>
                <c:pt idx="6260">
                  <c:v>-8063.2</c:v>
                </c:pt>
                <c:pt idx="6261">
                  <c:v>-8139</c:v>
                </c:pt>
                <c:pt idx="6262">
                  <c:v>-8230.7999999999993</c:v>
                </c:pt>
                <c:pt idx="6263">
                  <c:v>-8322.7999999999993</c:v>
                </c:pt>
                <c:pt idx="6264">
                  <c:v>-8408.6</c:v>
                </c:pt>
                <c:pt idx="6265">
                  <c:v>-8484.9</c:v>
                </c:pt>
                <c:pt idx="6266">
                  <c:v>-8550.2000000000007</c:v>
                </c:pt>
                <c:pt idx="6267">
                  <c:v>-8617</c:v>
                </c:pt>
                <c:pt idx="6268">
                  <c:v>-8679.2000000000007</c:v>
                </c:pt>
                <c:pt idx="6269">
                  <c:v>-8750.2999999999993</c:v>
                </c:pt>
                <c:pt idx="6270">
                  <c:v>-8813.7999999999993</c:v>
                </c:pt>
                <c:pt idx="6271">
                  <c:v>-8881.5</c:v>
                </c:pt>
                <c:pt idx="6272">
                  <c:v>-8952.7000000000007</c:v>
                </c:pt>
                <c:pt idx="6273">
                  <c:v>-9021.1</c:v>
                </c:pt>
                <c:pt idx="6274">
                  <c:v>-9100.2000000000007</c:v>
                </c:pt>
                <c:pt idx="6275">
                  <c:v>-9172.4</c:v>
                </c:pt>
                <c:pt idx="6276">
                  <c:v>-9237.5</c:v>
                </c:pt>
                <c:pt idx="6277">
                  <c:v>-9287.7999999999993</c:v>
                </c:pt>
                <c:pt idx="6278">
                  <c:v>-9334.2999999999993</c:v>
                </c:pt>
                <c:pt idx="6279">
                  <c:v>-9404.6</c:v>
                </c:pt>
                <c:pt idx="6280">
                  <c:v>-9486.5</c:v>
                </c:pt>
                <c:pt idx="6281">
                  <c:v>-9562.2999999999993</c:v>
                </c:pt>
                <c:pt idx="6282">
                  <c:v>-9606.6</c:v>
                </c:pt>
                <c:pt idx="6283">
                  <c:v>-9625</c:v>
                </c:pt>
                <c:pt idx="6284">
                  <c:v>-9689.6</c:v>
                </c:pt>
                <c:pt idx="6285">
                  <c:v>-9811.9</c:v>
                </c:pt>
                <c:pt idx="6286">
                  <c:v>-9966.4</c:v>
                </c:pt>
                <c:pt idx="6287">
                  <c:v>-10099</c:v>
                </c:pt>
                <c:pt idx="6288">
                  <c:v>-10189</c:v>
                </c:pt>
                <c:pt idx="6289">
                  <c:v>-10252</c:v>
                </c:pt>
                <c:pt idx="6290">
                  <c:v>-10295</c:v>
                </c:pt>
                <c:pt idx="6291">
                  <c:v>-10346</c:v>
                </c:pt>
                <c:pt idx="6292">
                  <c:v>-10408</c:v>
                </c:pt>
                <c:pt idx="6293">
                  <c:v>-10490</c:v>
                </c:pt>
                <c:pt idx="6294">
                  <c:v>-10579</c:v>
                </c:pt>
                <c:pt idx="6295">
                  <c:v>-10645</c:v>
                </c:pt>
                <c:pt idx="6296">
                  <c:v>-10678</c:v>
                </c:pt>
                <c:pt idx="6297">
                  <c:v>-10681</c:v>
                </c:pt>
                <c:pt idx="6298">
                  <c:v>-10675</c:v>
                </c:pt>
                <c:pt idx="6299">
                  <c:v>-10697</c:v>
                </c:pt>
                <c:pt idx="6300">
                  <c:v>-10769</c:v>
                </c:pt>
                <c:pt idx="6301">
                  <c:v>-10879</c:v>
                </c:pt>
                <c:pt idx="6302">
                  <c:v>-10975</c:v>
                </c:pt>
                <c:pt idx="6303">
                  <c:v>-11013</c:v>
                </c:pt>
                <c:pt idx="6304">
                  <c:v>-10983</c:v>
                </c:pt>
                <c:pt idx="6305">
                  <c:v>-10931</c:v>
                </c:pt>
                <c:pt idx="6306">
                  <c:v>-10890</c:v>
                </c:pt>
                <c:pt idx="6307">
                  <c:v>-10876</c:v>
                </c:pt>
                <c:pt idx="6308">
                  <c:v>-10933</c:v>
                </c:pt>
                <c:pt idx="6309">
                  <c:v>-11010</c:v>
                </c:pt>
                <c:pt idx="6310">
                  <c:v>-11065</c:v>
                </c:pt>
                <c:pt idx="6311">
                  <c:v>-11119</c:v>
                </c:pt>
                <c:pt idx="6312">
                  <c:v>-11130</c:v>
                </c:pt>
                <c:pt idx="6313">
                  <c:v>-11015</c:v>
                </c:pt>
                <c:pt idx="6314">
                  <c:v>-10777</c:v>
                </c:pt>
                <c:pt idx="6315">
                  <c:v>-10502</c:v>
                </c:pt>
                <c:pt idx="6316">
                  <c:v>-10278</c:v>
                </c:pt>
                <c:pt idx="6317">
                  <c:v>-10133</c:v>
                </c:pt>
                <c:pt idx="6318">
                  <c:v>-9993.6</c:v>
                </c:pt>
                <c:pt idx="6319">
                  <c:v>-9781.5</c:v>
                </c:pt>
                <c:pt idx="6320">
                  <c:v>-9468.6</c:v>
                </c:pt>
                <c:pt idx="6321">
                  <c:v>-9064.5</c:v>
                </c:pt>
                <c:pt idx="6322">
                  <c:v>-8574</c:v>
                </c:pt>
                <c:pt idx="6323">
                  <c:v>-8051.2</c:v>
                </c:pt>
                <c:pt idx="6324">
                  <c:v>-7539.4</c:v>
                </c:pt>
                <c:pt idx="6325">
                  <c:v>-7038.2</c:v>
                </c:pt>
                <c:pt idx="6326">
                  <c:v>-6573.1</c:v>
                </c:pt>
                <c:pt idx="6327">
                  <c:v>-6126.4</c:v>
                </c:pt>
                <c:pt idx="6328">
                  <c:v>-5681.3</c:v>
                </c:pt>
                <c:pt idx="6329">
                  <c:v>-5253.8</c:v>
                </c:pt>
                <c:pt idx="6330">
                  <c:v>-4853.2</c:v>
                </c:pt>
                <c:pt idx="6331">
                  <c:v>-4495.3999999999996</c:v>
                </c:pt>
                <c:pt idx="6332">
                  <c:v>-4164.3</c:v>
                </c:pt>
                <c:pt idx="6333">
                  <c:v>-3851.1</c:v>
                </c:pt>
                <c:pt idx="6334">
                  <c:v>-3559</c:v>
                </c:pt>
                <c:pt idx="6335">
                  <c:v>-3288.7</c:v>
                </c:pt>
                <c:pt idx="6336">
                  <c:v>-3034</c:v>
                </c:pt>
                <c:pt idx="6337">
                  <c:v>-2792.3</c:v>
                </c:pt>
                <c:pt idx="6338">
                  <c:v>-2565.9</c:v>
                </c:pt>
                <c:pt idx="6339">
                  <c:v>-2361.1999999999998</c:v>
                </c:pt>
                <c:pt idx="6340">
                  <c:v>-2165.1</c:v>
                </c:pt>
                <c:pt idx="6341">
                  <c:v>-1973.9</c:v>
                </c:pt>
                <c:pt idx="6342">
                  <c:v>-1776.5</c:v>
                </c:pt>
                <c:pt idx="6343">
                  <c:v>-1586.4</c:v>
                </c:pt>
                <c:pt idx="6344">
                  <c:v>-1403.3</c:v>
                </c:pt>
                <c:pt idx="6345">
                  <c:v>-1229.9000000000001</c:v>
                </c:pt>
                <c:pt idx="6346">
                  <c:v>-1080.8</c:v>
                </c:pt>
                <c:pt idx="6347">
                  <c:v>-956.61</c:v>
                </c:pt>
                <c:pt idx="6348">
                  <c:v>-845.7</c:v>
                </c:pt>
                <c:pt idx="6349">
                  <c:v>-755.85</c:v>
                </c:pt>
                <c:pt idx="6350">
                  <c:v>-673.36</c:v>
                </c:pt>
                <c:pt idx="6351">
                  <c:v>-600.30999999999995</c:v>
                </c:pt>
                <c:pt idx="6352">
                  <c:v>-527.61</c:v>
                </c:pt>
                <c:pt idx="6353">
                  <c:v>-452.29</c:v>
                </c:pt>
                <c:pt idx="6354">
                  <c:v>-378.05</c:v>
                </c:pt>
                <c:pt idx="6355">
                  <c:v>-294.27999999999997</c:v>
                </c:pt>
                <c:pt idx="6356">
                  <c:v>-223.85</c:v>
                </c:pt>
                <c:pt idx="6357">
                  <c:v>-173.99</c:v>
                </c:pt>
                <c:pt idx="6358">
                  <c:v>-135.47</c:v>
                </c:pt>
                <c:pt idx="6359">
                  <c:v>-101.43</c:v>
                </c:pt>
                <c:pt idx="6360">
                  <c:v>-63.314</c:v>
                </c:pt>
                <c:pt idx="6361">
                  <c:v>-28.884</c:v>
                </c:pt>
                <c:pt idx="6362">
                  <c:v>2.6067999999999998</c:v>
                </c:pt>
                <c:pt idx="6363">
                  <c:v>39.381</c:v>
                </c:pt>
                <c:pt idx="6364">
                  <c:v>79.34</c:v>
                </c:pt>
                <c:pt idx="6365">
                  <c:v>120.63</c:v>
                </c:pt>
                <c:pt idx="6366">
                  <c:v>150.83000000000001</c:v>
                </c:pt>
                <c:pt idx="6367">
                  <c:v>181.61</c:v>
                </c:pt>
                <c:pt idx="6368">
                  <c:v>221.97</c:v>
                </c:pt>
                <c:pt idx="6369">
                  <c:v>262.58999999999997</c:v>
                </c:pt>
                <c:pt idx="6370">
                  <c:v>308.39</c:v>
                </c:pt>
                <c:pt idx="6371">
                  <c:v>352.33</c:v>
                </c:pt>
                <c:pt idx="6372">
                  <c:v>394.35</c:v>
                </c:pt>
                <c:pt idx="6373">
                  <c:v>447.09</c:v>
                </c:pt>
                <c:pt idx="6374">
                  <c:v>493.81</c:v>
                </c:pt>
                <c:pt idx="6375">
                  <c:v>539.08000000000004</c:v>
                </c:pt>
                <c:pt idx="6376">
                  <c:v>575.19000000000005</c:v>
                </c:pt>
                <c:pt idx="6377">
                  <c:v>611.49</c:v>
                </c:pt>
                <c:pt idx="6378">
                  <c:v>655.52</c:v>
                </c:pt>
                <c:pt idx="6379">
                  <c:v>695.76</c:v>
                </c:pt>
                <c:pt idx="6380">
                  <c:v>745.04</c:v>
                </c:pt>
                <c:pt idx="6381">
                  <c:v>796.25</c:v>
                </c:pt>
                <c:pt idx="6382">
                  <c:v>846.74</c:v>
                </c:pt>
                <c:pt idx="6383">
                  <c:v>894.91</c:v>
                </c:pt>
                <c:pt idx="6384">
                  <c:v>937.67</c:v>
                </c:pt>
                <c:pt idx="6385">
                  <c:v>985.51</c:v>
                </c:pt>
                <c:pt idx="6386">
                  <c:v>1030.9000000000001</c:v>
                </c:pt>
                <c:pt idx="6387">
                  <c:v>1075.5999999999999</c:v>
                </c:pt>
                <c:pt idx="6388">
                  <c:v>1126.5999999999999</c:v>
                </c:pt>
                <c:pt idx="6389">
                  <c:v>1178.8</c:v>
                </c:pt>
                <c:pt idx="6390">
                  <c:v>1240.0999999999999</c:v>
                </c:pt>
                <c:pt idx="6391">
                  <c:v>1299.2</c:v>
                </c:pt>
                <c:pt idx="6392">
                  <c:v>1363.3</c:v>
                </c:pt>
                <c:pt idx="6393">
                  <c:v>1432.4</c:v>
                </c:pt>
                <c:pt idx="6394">
                  <c:v>1504</c:v>
                </c:pt>
                <c:pt idx="6395">
                  <c:v>1582.3</c:v>
                </c:pt>
                <c:pt idx="6396">
                  <c:v>1654.5</c:v>
                </c:pt>
                <c:pt idx="6397">
                  <c:v>1722.1</c:v>
                </c:pt>
                <c:pt idx="6398">
                  <c:v>1787.9</c:v>
                </c:pt>
                <c:pt idx="6399">
                  <c:v>1838.9</c:v>
                </c:pt>
                <c:pt idx="6400">
                  <c:v>1895.9</c:v>
                </c:pt>
                <c:pt idx="6401">
                  <c:v>1947.8</c:v>
                </c:pt>
                <c:pt idx="6402">
                  <c:v>1995.4</c:v>
                </c:pt>
                <c:pt idx="6403">
                  <c:v>2040.1</c:v>
                </c:pt>
                <c:pt idx="6404">
                  <c:v>2083</c:v>
                </c:pt>
                <c:pt idx="6405">
                  <c:v>2136.8000000000002</c:v>
                </c:pt>
                <c:pt idx="6406">
                  <c:v>2192.5</c:v>
                </c:pt>
                <c:pt idx="6407">
                  <c:v>2242.6999999999998</c:v>
                </c:pt>
                <c:pt idx="6408">
                  <c:v>2296.6999999999998</c:v>
                </c:pt>
                <c:pt idx="6409">
                  <c:v>2352.6</c:v>
                </c:pt>
                <c:pt idx="6410">
                  <c:v>2423.3000000000002</c:v>
                </c:pt>
                <c:pt idx="6411">
                  <c:v>2500</c:v>
                </c:pt>
                <c:pt idx="6412">
                  <c:v>2578.6999999999998</c:v>
                </c:pt>
                <c:pt idx="6413">
                  <c:v>2664.7</c:v>
                </c:pt>
                <c:pt idx="6414">
                  <c:v>2749</c:v>
                </c:pt>
                <c:pt idx="6415">
                  <c:v>2842</c:v>
                </c:pt>
                <c:pt idx="6416">
                  <c:v>2938.6</c:v>
                </c:pt>
                <c:pt idx="6417">
                  <c:v>3029</c:v>
                </c:pt>
                <c:pt idx="6418">
                  <c:v>3129.7</c:v>
                </c:pt>
                <c:pt idx="6419">
                  <c:v>3229.7</c:v>
                </c:pt>
                <c:pt idx="6420">
                  <c:v>3345.2</c:v>
                </c:pt>
                <c:pt idx="6421">
                  <c:v>3457.8</c:v>
                </c:pt>
                <c:pt idx="6422">
                  <c:v>3568.5</c:v>
                </c:pt>
                <c:pt idx="6423">
                  <c:v>3682.3</c:v>
                </c:pt>
                <c:pt idx="6424">
                  <c:v>3795.1</c:v>
                </c:pt>
                <c:pt idx="6425">
                  <c:v>3911.4</c:v>
                </c:pt>
                <c:pt idx="6426">
                  <c:v>4030.4</c:v>
                </c:pt>
                <c:pt idx="6427">
                  <c:v>4158.3</c:v>
                </c:pt>
                <c:pt idx="6428">
                  <c:v>4312.5</c:v>
                </c:pt>
                <c:pt idx="6429">
                  <c:v>4455.1000000000004</c:v>
                </c:pt>
                <c:pt idx="6430">
                  <c:v>4615.2</c:v>
                </c:pt>
                <c:pt idx="6431">
                  <c:v>4772.1000000000004</c:v>
                </c:pt>
                <c:pt idx="6432">
                  <c:v>4934.6000000000004</c:v>
                </c:pt>
                <c:pt idx="6433">
                  <c:v>5081.8</c:v>
                </c:pt>
                <c:pt idx="6434">
                  <c:v>5208.1000000000004</c:v>
                </c:pt>
                <c:pt idx="6435">
                  <c:v>5324.4</c:v>
                </c:pt>
                <c:pt idx="6436">
                  <c:v>5444.2</c:v>
                </c:pt>
                <c:pt idx="6437">
                  <c:v>5560.8</c:v>
                </c:pt>
                <c:pt idx="6438">
                  <c:v>5681.6</c:v>
                </c:pt>
                <c:pt idx="6439">
                  <c:v>5789.2</c:v>
                </c:pt>
                <c:pt idx="6440">
                  <c:v>5899.5</c:v>
                </c:pt>
                <c:pt idx="6441">
                  <c:v>6006.9</c:v>
                </c:pt>
                <c:pt idx="6442">
                  <c:v>6107.4</c:v>
                </c:pt>
                <c:pt idx="6443">
                  <c:v>6194.4</c:v>
                </c:pt>
                <c:pt idx="6444">
                  <c:v>6280.5</c:v>
                </c:pt>
                <c:pt idx="6445">
                  <c:v>6387.7</c:v>
                </c:pt>
                <c:pt idx="6446">
                  <c:v>6508.7</c:v>
                </c:pt>
                <c:pt idx="6447">
                  <c:v>6638.3</c:v>
                </c:pt>
                <c:pt idx="6448">
                  <c:v>6777.2</c:v>
                </c:pt>
                <c:pt idx="6449">
                  <c:v>6908</c:v>
                </c:pt>
                <c:pt idx="6450">
                  <c:v>7021.3</c:v>
                </c:pt>
                <c:pt idx="6451">
                  <c:v>7102.2</c:v>
                </c:pt>
                <c:pt idx="6452">
                  <c:v>7161.6</c:v>
                </c:pt>
                <c:pt idx="6453">
                  <c:v>7208.4</c:v>
                </c:pt>
                <c:pt idx="6454">
                  <c:v>7263.9</c:v>
                </c:pt>
                <c:pt idx="6455">
                  <c:v>7348.3</c:v>
                </c:pt>
                <c:pt idx="6456">
                  <c:v>7454.3</c:v>
                </c:pt>
                <c:pt idx="6457">
                  <c:v>7572.8</c:v>
                </c:pt>
                <c:pt idx="6458">
                  <c:v>7690.1</c:v>
                </c:pt>
                <c:pt idx="6459">
                  <c:v>7802.2</c:v>
                </c:pt>
                <c:pt idx="6460">
                  <c:v>7896.9</c:v>
                </c:pt>
                <c:pt idx="6461">
                  <c:v>7960.2</c:v>
                </c:pt>
                <c:pt idx="6462">
                  <c:v>8003.4</c:v>
                </c:pt>
                <c:pt idx="6463">
                  <c:v>8039.2</c:v>
                </c:pt>
                <c:pt idx="6464">
                  <c:v>8072.4</c:v>
                </c:pt>
                <c:pt idx="6465">
                  <c:v>8118.8</c:v>
                </c:pt>
                <c:pt idx="6466">
                  <c:v>8178.4</c:v>
                </c:pt>
                <c:pt idx="6467">
                  <c:v>8259.2000000000007</c:v>
                </c:pt>
                <c:pt idx="6468">
                  <c:v>8360.1</c:v>
                </c:pt>
                <c:pt idx="6469">
                  <c:v>8471.6</c:v>
                </c:pt>
                <c:pt idx="6470">
                  <c:v>8585.5</c:v>
                </c:pt>
                <c:pt idx="6471">
                  <c:v>8680.2999999999993</c:v>
                </c:pt>
                <c:pt idx="6472">
                  <c:v>8763</c:v>
                </c:pt>
                <c:pt idx="6473">
                  <c:v>8821.2999999999993</c:v>
                </c:pt>
                <c:pt idx="6474">
                  <c:v>8863.7999999999993</c:v>
                </c:pt>
                <c:pt idx="6475">
                  <c:v>8903.5</c:v>
                </c:pt>
                <c:pt idx="6476">
                  <c:v>8937.2000000000007</c:v>
                </c:pt>
                <c:pt idx="6477">
                  <c:v>8982.2999999999993</c:v>
                </c:pt>
                <c:pt idx="6478">
                  <c:v>9044.5</c:v>
                </c:pt>
                <c:pt idx="6479">
                  <c:v>9113.4</c:v>
                </c:pt>
                <c:pt idx="6480">
                  <c:v>9194.4</c:v>
                </c:pt>
                <c:pt idx="6481">
                  <c:v>9261.7000000000007</c:v>
                </c:pt>
                <c:pt idx="6482">
                  <c:v>9324.1</c:v>
                </c:pt>
                <c:pt idx="6483">
                  <c:v>9378.5</c:v>
                </c:pt>
                <c:pt idx="6484">
                  <c:v>9418.2999999999993</c:v>
                </c:pt>
                <c:pt idx="6485">
                  <c:v>9465.6</c:v>
                </c:pt>
                <c:pt idx="6486">
                  <c:v>9522.2000000000007</c:v>
                </c:pt>
                <c:pt idx="6487">
                  <c:v>9586</c:v>
                </c:pt>
                <c:pt idx="6488">
                  <c:v>9652.2999999999993</c:v>
                </c:pt>
                <c:pt idx="6489">
                  <c:v>9707.2999999999993</c:v>
                </c:pt>
                <c:pt idx="6490">
                  <c:v>9756.2999999999993</c:v>
                </c:pt>
                <c:pt idx="6491">
                  <c:v>9790.1</c:v>
                </c:pt>
                <c:pt idx="6492">
                  <c:v>9826.9</c:v>
                </c:pt>
                <c:pt idx="6493">
                  <c:v>9858.4</c:v>
                </c:pt>
                <c:pt idx="6494">
                  <c:v>9890.7999999999993</c:v>
                </c:pt>
                <c:pt idx="6495">
                  <c:v>9926.2999999999993</c:v>
                </c:pt>
                <c:pt idx="6496">
                  <c:v>9952.7999999999993</c:v>
                </c:pt>
                <c:pt idx="6497">
                  <c:v>9970.5</c:v>
                </c:pt>
                <c:pt idx="6498">
                  <c:v>9989.7999999999993</c:v>
                </c:pt>
                <c:pt idx="6499">
                  <c:v>10011</c:v>
                </c:pt>
                <c:pt idx="6500">
                  <c:v>10040</c:v>
                </c:pt>
                <c:pt idx="6501">
                  <c:v>10063</c:v>
                </c:pt>
                <c:pt idx="6502">
                  <c:v>10083</c:v>
                </c:pt>
                <c:pt idx="6503">
                  <c:v>10104</c:v>
                </c:pt>
                <c:pt idx="6504">
                  <c:v>10128</c:v>
                </c:pt>
                <c:pt idx="6505">
                  <c:v>10158</c:v>
                </c:pt>
                <c:pt idx="6506">
                  <c:v>10184</c:v>
                </c:pt>
                <c:pt idx="6507">
                  <c:v>10197</c:v>
                </c:pt>
                <c:pt idx="6508">
                  <c:v>10199</c:v>
                </c:pt>
                <c:pt idx="6509">
                  <c:v>10219</c:v>
                </c:pt>
                <c:pt idx="6510">
                  <c:v>10282</c:v>
                </c:pt>
                <c:pt idx="6511">
                  <c:v>10391</c:v>
                </c:pt>
                <c:pt idx="6512">
                  <c:v>10523</c:v>
                </c:pt>
                <c:pt idx="6513">
                  <c:v>10631</c:v>
                </c:pt>
                <c:pt idx="6514">
                  <c:v>10687</c:v>
                </c:pt>
                <c:pt idx="6515">
                  <c:v>10683</c:v>
                </c:pt>
                <c:pt idx="6516">
                  <c:v>10627</c:v>
                </c:pt>
                <c:pt idx="6517">
                  <c:v>10534</c:v>
                </c:pt>
                <c:pt idx="6518">
                  <c:v>10430</c:v>
                </c:pt>
                <c:pt idx="6519">
                  <c:v>10368</c:v>
                </c:pt>
                <c:pt idx="6520">
                  <c:v>10387</c:v>
                </c:pt>
                <c:pt idx="6521">
                  <c:v>10428</c:v>
                </c:pt>
                <c:pt idx="6522">
                  <c:v>10467</c:v>
                </c:pt>
                <c:pt idx="6523">
                  <c:v>10464</c:v>
                </c:pt>
                <c:pt idx="6524">
                  <c:v>10382</c:v>
                </c:pt>
                <c:pt idx="6525">
                  <c:v>10232</c:v>
                </c:pt>
                <c:pt idx="6526">
                  <c:v>10044</c:v>
                </c:pt>
                <c:pt idx="6527">
                  <c:v>9877</c:v>
                </c:pt>
                <c:pt idx="6528">
                  <c:v>9732.6</c:v>
                </c:pt>
                <c:pt idx="6529">
                  <c:v>9574.2999999999993</c:v>
                </c:pt>
                <c:pt idx="6530">
                  <c:v>9402.2999999999993</c:v>
                </c:pt>
                <c:pt idx="6531">
                  <c:v>9192.4</c:v>
                </c:pt>
                <c:pt idx="6532">
                  <c:v>8946.7000000000007</c:v>
                </c:pt>
                <c:pt idx="6533">
                  <c:v>8669.4</c:v>
                </c:pt>
                <c:pt idx="6534">
                  <c:v>8351.7999999999993</c:v>
                </c:pt>
                <c:pt idx="6535">
                  <c:v>7987</c:v>
                </c:pt>
                <c:pt idx="6536">
                  <c:v>7565.5</c:v>
                </c:pt>
                <c:pt idx="6537">
                  <c:v>7110.5</c:v>
                </c:pt>
                <c:pt idx="6538">
                  <c:v>6640.3</c:v>
                </c:pt>
                <c:pt idx="6539">
                  <c:v>6169.4</c:v>
                </c:pt>
                <c:pt idx="6540">
                  <c:v>5735.6</c:v>
                </c:pt>
                <c:pt idx="6541">
                  <c:v>5325.8</c:v>
                </c:pt>
                <c:pt idx="6542">
                  <c:v>4957.8999999999996</c:v>
                </c:pt>
                <c:pt idx="6543">
                  <c:v>4630.6000000000004</c:v>
                </c:pt>
                <c:pt idx="6544">
                  <c:v>4324.8999999999996</c:v>
                </c:pt>
                <c:pt idx="6545">
                  <c:v>4048.2</c:v>
                </c:pt>
                <c:pt idx="6546">
                  <c:v>3790.6</c:v>
                </c:pt>
                <c:pt idx="6547">
                  <c:v>3547.5</c:v>
                </c:pt>
                <c:pt idx="6548">
                  <c:v>3315.2</c:v>
                </c:pt>
                <c:pt idx="6549">
                  <c:v>3090.3</c:v>
                </c:pt>
                <c:pt idx="6550">
                  <c:v>2905.6</c:v>
                </c:pt>
                <c:pt idx="6551">
                  <c:v>2742.8</c:v>
                </c:pt>
                <c:pt idx="6552">
                  <c:v>2587.5</c:v>
                </c:pt>
                <c:pt idx="6553">
                  <c:v>2454.1999999999998</c:v>
                </c:pt>
                <c:pt idx="6554">
                  <c:v>2330.3000000000002</c:v>
                </c:pt>
                <c:pt idx="6555">
                  <c:v>2221.1999999999998</c:v>
                </c:pt>
                <c:pt idx="6556">
                  <c:v>2116.1999999999998</c:v>
                </c:pt>
                <c:pt idx="6557">
                  <c:v>2021.1</c:v>
                </c:pt>
                <c:pt idx="6558">
                  <c:v>1938.1</c:v>
                </c:pt>
                <c:pt idx="6559">
                  <c:v>1860.5</c:v>
                </c:pt>
                <c:pt idx="6560">
                  <c:v>1797.4</c:v>
                </c:pt>
                <c:pt idx="6561">
                  <c:v>1738.6</c:v>
                </c:pt>
                <c:pt idx="6562">
                  <c:v>1677.5</c:v>
                </c:pt>
                <c:pt idx="6563">
                  <c:v>1616.2</c:v>
                </c:pt>
                <c:pt idx="6564">
                  <c:v>1548.5</c:v>
                </c:pt>
                <c:pt idx="6565">
                  <c:v>1489.1</c:v>
                </c:pt>
                <c:pt idx="6566">
                  <c:v>1426</c:v>
                </c:pt>
                <c:pt idx="6567">
                  <c:v>1366.4</c:v>
                </c:pt>
                <c:pt idx="6568">
                  <c:v>1308.4000000000001</c:v>
                </c:pt>
                <c:pt idx="6569">
                  <c:v>1245</c:v>
                </c:pt>
                <c:pt idx="6570">
                  <c:v>1189.9000000000001</c:v>
                </c:pt>
                <c:pt idx="6571">
                  <c:v>1127.2</c:v>
                </c:pt>
                <c:pt idx="6572">
                  <c:v>1065.8</c:v>
                </c:pt>
                <c:pt idx="6573">
                  <c:v>1005.3</c:v>
                </c:pt>
                <c:pt idx="6574">
                  <c:v>940.73</c:v>
                </c:pt>
                <c:pt idx="6575">
                  <c:v>883.77</c:v>
                </c:pt>
                <c:pt idx="6576">
                  <c:v>830.37</c:v>
                </c:pt>
                <c:pt idx="6577">
                  <c:v>778.33</c:v>
                </c:pt>
                <c:pt idx="6578">
                  <c:v>726.97</c:v>
                </c:pt>
                <c:pt idx="6579">
                  <c:v>671.98</c:v>
                </c:pt>
                <c:pt idx="6580">
                  <c:v>626.29</c:v>
                </c:pt>
                <c:pt idx="6581">
                  <c:v>576.52</c:v>
                </c:pt>
                <c:pt idx="6582">
                  <c:v>529.12</c:v>
                </c:pt>
                <c:pt idx="6583">
                  <c:v>489.38</c:v>
                </c:pt>
                <c:pt idx="6584">
                  <c:v>439.42</c:v>
                </c:pt>
                <c:pt idx="6585">
                  <c:v>400.78</c:v>
                </c:pt>
                <c:pt idx="6586">
                  <c:v>358.71</c:v>
                </c:pt>
                <c:pt idx="6587">
                  <c:v>324.37</c:v>
                </c:pt>
                <c:pt idx="6588">
                  <c:v>286.83999999999997</c:v>
                </c:pt>
                <c:pt idx="6589">
                  <c:v>250.63</c:v>
                </c:pt>
                <c:pt idx="6590">
                  <c:v>213.4</c:v>
                </c:pt>
                <c:pt idx="6591">
                  <c:v>174.04</c:v>
                </c:pt>
                <c:pt idx="6592">
                  <c:v>133.46</c:v>
                </c:pt>
                <c:pt idx="6593">
                  <c:v>93.063000000000002</c:v>
                </c:pt>
                <c:pt idx="6594">
                  <c:v>52.002000000000002</c:v>
                </c:pt>
                <c:pt idx="6595">
                  <c:v>20.609000000000002</c:v>
                </c:pt>
                <c:pt idx="6596">
                  <c:v>-16.574999999999999</c:v>
                </c:pt>
                <c:pt idx="6597">
                  <c:v>-48.847000000000001</c:v>
                </c:pt>
                <c:pt idx="6598">
                  <c:v>-75.796999999999997</c:v>
                </c:pt>
                <c:pt idx="6599">
                  <c:v>-107.21</c:v>
                </c:pt>
                <c:pt idx="6600">
                  <c:v>-130.96</c:v>
                </c:pt>
                <c:pt idx="6601">
                  <c:v>-160.04</c:v>
                </c:pt>
                <c:pt idx="6602">
                  <c:v>-191.88</c:v>
                </c:pt>
                <c:pt idx="6603">
                  <c:v>-220.91</c:v>
                </c:pt>
                <c:pt idx="6604">
                  <c:v>-259.05</c:v>
                </c:pt>
                <c:pt idx="6605">
                  <c:v>-284.85000000000002</c:v>
                </c:pt>
                <c:pt idx="6606">
                  <c:v>-319.58999999999997</c:v>
                </c:pt>
                <c:pt idx="6607">
                  <c:v>-351.21</c:v>
                </c:pt>
                <c:pt idx="6608">
                  <c:v>-381.89</c:v>
                </c:pt>
                <c:pt idx="6609">
                  <c:v>-413.88</c:v>
                </c:pt>
                <c:pt idx="6610">
                  <c:v>-442.33</c:v>
                </c:pt>
                <c:pt idx="6611">
                  <c:v>-483.47</c:v>
                </c:pt>
                <c:pt idx="6612">
                  <c:v>-530.07000000000005</c:v>
                </c:pt>
                <c:pt idx="6613">
                  <c:v>-583.73</c:v>
                </c:pt>
                <c:pt idx="6614">
                  <c:v>-638.11</c:v>
                </c:pt>
                <c:pt idx="6615">
                  <c:v>-695.43</c:v>
                </c:pt>
                <c:pt idx="6616">
                  <c:v>-759.05</c:v>
                </c:pt>
                <c:pt idx="6617">
                  <c:v>-821.57</c:v>
                </c:pt>
                <c:pt idx="6618">
                  <c:v>-880.07</c:v>
                </c:pt>
                <c:pt idx="6619">
                  <c:v>-949.77</c:v>
                </c:pt>
                <c:pt idx="6620">
                  <c:v>-1012.9</c:v>
                </c:pt>
                <c:pt idx="6621">
                  <c:v>-1083.2</c:v>
                </c:pt>
                <c:pt idx="6622">
                  <c:v>-1164.3</c:v>
                </c:pt>
                <c:pt idx="6623">
                  <c:v>-1252</c:v>
                </c:pt>
                <c:pt idx="6624">
                  <c:v>-1359.1</c:v>
                </c:pt>
                <c:pt idx="6625">
                  <c:v>-1469.7</c:v>
                </c:pt>
                <c:pt idx="6626">
                  <c:v>-1596</c:v>
                </c:pt>
                <c:pt idx="6627">
                  <c:v>-1729.2</c:v>
                </c:pt>
                <c:pt idx="6628">
                  <c:v>-1864.5</c:v>
                </c:pt>
                <c:pt idx="6629">
                  <c:v>-2008.5</c:v>
                </c:pt>
                <c:pt idx="6630">
                  <c:v>-2156.1999999999998</c:v>
                </c:pt>
                <c:pt idx="6631">
                  <c:v>-2298.6</c:v>
                </c:pt>
                <c:pt idx="6632">
                  <c:v>-2448</c:v>
                </c:pt>
                <c:pt idx="6633">
                  <c:v>-2593</c:v>
                </c:pt>
                <c:pt idx="6634">
                  <c:v>-2747.8</c:v>
                </c:pt>
                <c:pt idx="6635">
                  <c:v>-2908.2</c:v>
                </c:pt>
                <c:pt idx="6636">
                  <c:v>-3079.2</c:v>
                </c:pt>
                <c:pt idx="6637">
                  <c:v>-3263.5</c:v>
                </c:pt>
                <c:pt idx="6638">
                  <c:v>-3455</c:v>
                </c:pt>
                <c:pt idx="6639">
                  <c:v>-3657.3</c:v>
                </c:pt>
                <c:pt idx="6640">
                  <c:v>-3867.1</c:v>
                </c:pt>
                <c:pt idx="6641">
                  <c:v>-4092</c:v>
                </c:pt>
                <c:pt idx="6642">
                  <c:v>-4308.7</c:v>
                </c:pt>
                <c:pt idx="6643">
                  <c:v>-4511.2</c:v>
                </c:pt>
                <c:pt idx="6644">
                  <c:v>-4692.3999999999996</c:v>
                </c:pt>
                <c:pt idx="6645">
                  <c:v>-4838.2</c:v>
                </c:pt>
                <c:pt idx="6646">
                  <c:v>-4969.3</c:v>
                </c:pt>
                <c:pt idx="6647">
                  <c:v>-5081.2</c:v>
                </c:pt>
                <c:pt idx="6648">
                  <c:v>-5190</c:v>
                </c:pt>
                <c:pt idx="6649">
                  <c:v>-5299.9</c:v>
                </c:pt>
                <c:pt idx="6650">
                  <c:v>-5419.9</c:v>
                </c:pt>
                <c:pt idx="6651">
                  <c:v>-5558.3</c:v>
                </c:pt>
                <c:pt idx="6652">
                  <c:v>-5703.2</c:v>
                </c:pt>
                <c:pt idx="6653">
                  <c:v>-5848.2</c:v>
                </c:pt>
                <c:pt idx="6654">
                  <c:v>-5994.9</c:v>
                </c:pt>
                <c:pt idx="6655">
                  <c:v>-6130.7</c:v>
                </c:pt>
                <c:pt idx="6656">
                  <c:v>-6262.2</c:v>
                </c:pt>
                <c:pt idx="6657">
                  <c:v>-6377.7</c:v>
                </c:pt>
                <c:pt idx="6658">
                  <c:v>-6480.7</c:v>
                </c:pt>
                <c:pt idx="6659">
                  <c:v>-6569.7</c:v>
                </c:pt>
                <c:pt idx="6660">
                  <c:v>-6653.9</c:v>
                </c:pt>
                <c:pt idx="6661">
                  <c:v>-6761.2</c:v>
                </c:pt>
                <c:pt idx="6662">
                  <c:v>-6898.2</c:v>
                </c:pt>
                <c:pt idx="6663">
                  <c:v>-7057.2</c:v>
                </c:pt>
                <c:pt idx="6664">
                  <c:v>-7227.2</c:v>
                </c:pt>
                <c:pt idx="6665">
                  <c:v>-7366.6</c:v>
                </c:pt>
                <c:pt idx="6666">
                  <c:v>-7476</c:v>
                </c:pt>
                <c:pt idx="6667">
                  <c:v>-7563.6</c:v>
                </c:pt>
                <c:pt idx="6668">
                  <c:v>-7628.9</c:v>
                </c:pt>
                <c:pt idx="6669">
                  <c:v>-7687.8</c:v>
                </c:pt>
                <c:pt idx="6670">
                  <c:v>-7744</c:v>
                </c:pt>
                <c:pt idx="6671">
                  <c:v>-7820.2</c:v>
                </c:pt>
                <c:pt idx="6672">
                  <c:v>-7925.3</c:v>
                </c:pt>
                <c:pt idx="6673">
                  <c:v>-8066</c:v>
                </c:pt>
                <c:pt idx="6674">
                  <c:v>-8238.7999999999993</c:v>
                </c:pt>
                <c:pt idx="6675">
                  <c:v>-8424.5</c:v>
                </c:pt>
                <c:pt idx="6676">
                  <c:v>-8595.7999999999993</c:v>
                </c:pt>
                <c:pt idx="6677">
                  <c:v>-8710.6</c:v>
                </c:pt>
                <c:pt idx="6678">
                  <c:v>-8748</c:v>
                </c:pt>
                <c:pt idx="6679">
                  <c:v>-8754.1</c:v>
                </c:pt>
                <c:pt idx="6680">
                  <c:v>-8772.5</c:v>
                </c:pt>
                <c:pt idx="6681">
                  <c:v>-8835.5</c:v>
                </c:pt>
                <c:pt idx="6682">
                  <c:v>-8934.5</c:v>
                </c:pt>
                <c:pt idx="6683">
                  <c:v>-9052.6</c:v>
                </c:pt>
                <c:pt idx="6684">
                  <c:v>-9162.2999999999993</c:v>
                </c:pt>
                <c:pt idx="6685">
                  <c:v>-9221.7999999999993</c:v>
                </c:pt>
                <c:pt idx="6686">
                  <c:v>-9247.9</c:v>
                </c:pt>
                <c:pt idx="6687">
                  <c:v>-9265.2999999999993</c:v>
                </c:pt>
                <c:pt idx="6688">
                  <c:v>-9326.4</c:v>
                </c:pt>
                <c:pt idx="6689">
                  <c:v>-9442.4</c:v>
                </c:pt>
                <c:pt idx="6690">
                  <c:v>-9570.4</c:v>
                </c:pt>
                <c:pt idx="6691">
                  <c:v>-9684.5</c:v>
                </c:pt>
                <c:pt idx="6692">
                  <c:v>-9752.7000000000007</c:v>
                </c:pt>
                <c:pt idx="6693">
                  <c:v>-9788</c:v>
                </c:pt>
                <c:pt idx="6694">
                  <c:v>-9804.5</c:v>
                </c:pt>
                <c:pt idx="6695">
                  <c:v>-9831.1</c:v>
                </c:pt>
                <c:pt idx="6696">
                  <c:v>-9890.2000000000007</c:v>
                </c:pt>
                <c:pt idx="6697">
                  <c:v>-9969.5</c:v>
                </c:pt>
                <c:pt idx="6698">
                  <c:v>-10063</c:v>
                </c:pt>
                <c:pt idx="6699">
                  <c:v>-10165</c:v>
                </c:pt>
                <c:pt idx="6700">
                  <c:v>-10240</c:v>
                </c:pt>
                <c:pt idx="6701">
                  <c:v>-10275</c:v>
                </c:pt>
                <c:pt idx="6702">
                  <c:v>-10291</c:v>
                </c:pt>
                <c:pt idx="6703">
                  <c:v>-10299</c:v>
                </c:pt>
                <c:pt idx="6704">
                  <c:v>-10307</c:v>
                </c:pt>
                <c:pt idx="6705">
                  <c:v>-10332</c:v>
                </c:pt>
                <c:pt idx="6706">
                  <c:v>-10362</c:v>
                </c:pt>
                <c:pt idx="6707">
                  <c:v>-10423</c:v>
                </c:pt>
                <c:pt idx="6708">
                  <c:v>-10492</c:v>
                </c:pt>
                <c:pt idx="6709">
                  <c:v>-10551</c:v>
                </c:pt>
                <c:pt idx="6710">
                  <c:v>-10594</c:v>
                </c:pt>
                <c:pt idx="6711">
                  <c:v>-10616</c:v>
                </c:pt>
                <c:pt idx="6712">
                  <c:v>-10610</c:v>
                </c:pt>
                <c:pt idx="6713">
                  <c:v>-10594</c:v>
                </c:pt>
                <c:pt idx="6714">
                  <c:v>-10596</c:v>
                </c:pt>
                <c:pt idx="6715">
                  <c:v>-10613</c:v>
                </c:pt>
                <c:pt idx="6716">
                  <c:v>-10658</c:v>
                </c:pt>
                <c:pt idx="6717">
                  <c:v>-10688</c:v>
                </c:pt>
                <c:pt idx="6718">
                  <c:v>-10645</c:v>
                </c:pt>
                <c:pt idx="6719">
                  <c:v>-10511</c:v>
                </c:pt>
                <c:pt idx="6720">
                  <c:v>-10308</c:v>
                </c:pt>
                <c:pt idx="6721">
                  <c:v>-10041</c:v>
                </c:pt>
                <c:pt idx="6722">
                  <c:v>-9699.1</c:v>
                </c:pt>
                <c:pt idx="6723">
                  <c:v>-9300.7999999999993</c:v>
                </c:pt>
                <c:pt idx="6724">
                  <c:v>-8890</c:v>
                </c:pt>
                <c:pt idx="6725">
                  <c:v>-8467.2999999999993</c:v>
                </c:pt>
                <c:pt idx="6726">
                  <c:v>-8056.2</c:v>
                </c:pt>
                <c:pt idx="6727">
                  <c:v>-7671.7</c:v>
                </c:pt>
                <c:pt idx="6728">
                  <c:v>-7292.2</c:v>
                </c:pt>
                <c:pt idx="6729">
                  <c:v>-6915.5</c:v>
                </c:pt>
                <c:pt idx="6730">
                  <c:v>-6516.1</c:v>
                </c:pt>
                <c:pt idx="6731">
                  <c:v>-6073.6</c:v>
                </c:pt>
                <c:pt idx="6732">
                  <c:v>-5597.5</c:v>
                </c:pt>
                <c:pt idx="6733">
                  <c:v>-5136.1000000000004</c:v>
                </c:pt>
                <c:pt idx="6734">
                  <c:v>-4721.5</c:v>
                </c:pt>
                <c:pt idx="6735">
                  <c:v>-4347.8999999999996</c:v>
                </c:pt>
                <c:pt idx="6736">
                  <c:v>-4018.2</c:v>
                </c:pt>
                <c:pt idx="6737">
                  <c:v>-3728.4</c:v>
                </c:pt>
                <c:pt idx="6738">
                  <c:v>-3451</c:v>
                </c:pt>
                <c:pt idx="6739">
                  <c:v>-3182.4</c:v>
                </c:pt>
                <c:pt idx="6740">
                  <c:v>-2922.3</c:v>
                </c:pt>
                <c:pt idx="6741">
                  <c:v>-2677.7</c:v>
                </c:pt>
                <c:pt idx="6742">
                  <c:v>-2441.9</c:v>
                </c:pt>
                <c:pt idx="6743">
                  <c:v>-2218.6</c:v>
                </c:pt>
                <c:pt idx="6744">
                  <c:v>-2015</c:v>
                </c:pt>
                <c:pt idx="6745">
                  <c:v>-1826.6</c:v>
                </c:pt>
                <c:pt idx="6746">
                  <c:v>-1647.9</c:v>
                </c:pt>
                <c:pt idx="6747">
                  <c:v>-1487.7</c:v>
                </c:pt>
                <c:pt idx="6748">
                  <c:v>-1336.1</c:v>
                </c:pt>
                <c:pt idx="6749">
                  <c:v>-1195.8</c:v>
                </c:pt>
                <c:pt idx="6750">
                  <c:v>-1062.5</c:v>
                </c:pt>
                <c:pt idx="6751">
                  <c:v>-940.84</c:v>
                </c:pt>
                <c:pt idx="6752">
                  <c:v>-819.24</c:v>
                </c:pt>
                <c:pt idx="6753">
                  <c:v>-698.43</c:v>
                </c:pt>
                <c:pt idx="6754">
                  <c:v>-588.87</c:v>
                </c:pt>
                <c:pt idx="6755">
                  <c:v>-493.23</c:v>
                </c:pt>
                <c:pt idx="6756">
                  <c:v>-416.26</c:v>
                </c:pt>
                <c:pt idx="6757">
                  <c:v>-348.03</c:v>
                </c:pt>
                <c:pt idx="6758">
                  <c:v>-285.13</c:v>
                </c:pt>
                <c:pt idx="6759">
                  <c:v>-232.17</c:v>
                </c:pt>
                <c:pt idx="6760">
                  <c:v>-177.79</c:v>
                </c:pt>
                <c:pt idx="6761">
                  <c:v>-133.71</c:v>
                </c:pt>
                <c:pt idx="6762">
                  <c:v>-89.855999999999995</c:v>
                </c:pt>
                <c:pt idx="6763">
                  <c:v>-49.712000000000003</c:v>
                </c:pt>
                <c:pt idx="6764">
                  <c:v>-23.039000000000001</c:v>
                </c:pt>
                <c:pt idx="6765">
                  <c:v>-2.0459999999999998</c:v>
                </c:pt>
                <c:pt idx="6766">
                  <c:v>19.378</c:v>
                </c:pt>
                <c:pt idx="6767">
                  <c:v>41.607999999999997</c:v>
                </c:pt>
                <c:pt idx="6768">
                  <c:v>65.052999999999997</c:v>
                </c:pt>
                <c:pt idx="6769">
                  <c:v>85.707999999999998</c:v>
                </c:pt>
                <c:pt idx="6770">
                  <c:v>117.17</c:v>
                </c:pt>
                <c:pt idx="6771">
                  <c:v>151.26</c:v>
                </c:pt>
                <c:pt idx="6772">
                  <c:v>184.8</c:v>
                </c:pt>
                <c:pt idx="6773">
                  <c:v>223.11</c:v>
                </c:pt>
                <c:pt idx="6774">
                  <c:v>251.24</c:v>
                </c:pt>
                <c:pt idx="6775">
                  <c:v>280.76</c:v>
                </c:pt>
                <c:pt idx="6776">
                  <c:v>302.99</c:v>
                </c:pt>
                <c:pt idx="6777">
                  <c:v>321.14</c:v>
                </c:pt>
                <c:pt idx="6778">
                  <c:v>344.37</c:v>
                </c:pt>
                <c:pt idx="6779">
                  <c:v>370.46</c:v>
                </c:pt>
                <c:pt idx="6780">
                  <c:v>406.23</c:v>
                </c:pt>
                <c:pt idx="6781">
                  <c:v>438.5</c:v>
                </c:pt>
                <c:pt idx="6782">
                  <c:v>468.79</c:v>
                </c:pt>
                <c:pt idx="6783">
                  <c:v>501.72</c:v>
                </c:pt>
                <c:pt idx="6784">
                  <c:v>524.58000000000004</c:v>
                </c:pt>
                <c:pt idx="6785">
                  <c:v>552.16</c:v>
                </c:pt>
                <c:pt idx="6786">
                  <c:v>578.30999999999995</c:v>
                </c:pt>
                <c:pt idx="6787">
                  <c:v>606.97</c:v>
                </c:pt>
                <c:pt idx="6788">
                  <c:v>637.74</c:v>
                </c:pt>
                <c:pt idx="6789">
                  <c:v>667.91</c:v>
                </c:pt>
                <c:pt idx="6790">
                  <c:v>702.37</c:v>
                </c:pt>
                <c:pt idx="6791">
                  <c:v>743.64</c:v>
                </c:pt>
                <c:pt idx="6792">
                  <c:v>790.9</c:v>
                </c:pt>
                <c:pt idx="6793">
                  <c:v>841.87</c:v>
                </c:pt>
                <c:pt idx="6794">
                  <c:v>888.1</c:v>
                </c:pt>
                <c:pt idx="6795">
                  <c:v>933.6</c:v>
                </c:pt>
                <c:pt idx="6796">
                  <c:v>980.61</c:v>
                </c:pt>
                <c:pt idx="6797">
                  <c:v>1025.2</c:v>
                </c:pt>
                <c:pt idx="6798">
                  <c:v>1076.9000000000001</c:v>
                </c:pt>
                <c:pt idx="6799">
                  <c:v>1129.4000000000001</c:v>
                </c:pt>
                <c:pt idx="6800">
                  <c:v>1188.0999999999999</c:v>
                </c:pt>
                <c:pt idx="6801">
                  <c:v>1251</c:v>
                </c:pt>
                <c:pt idx="6802">
                  <c:v>1308.5</c:v>
                </c:pt>
                <c:pt idx="6803">
                  <c:v>1365.4</c:v>
                </c:pt>
                <c:pt idx="6804">
                  <c:v>1413.4</c:v>
                </c:pt>
                <c:pt idx="6805">
                  <c:v>1473.2</c:v>
                </c:pt>
                <c:pt idx="6806">
                  <c:v>1520.8</c:v>
                </c:pt>
                <c:pt idx="6807">
                  <c:v>1573.1</c:v>
                </c:pt>
                <c:pt idx="6808">
                  <c:v>1621.7</c:v>
                </c:pt>
                <c:pt idx="6809">
                  <c:v>1669.7</c:v>
                </c:pt>
                <c:pt idx="6810">
                  <c:v>1727.5</c:v>
                </c:pt>
                <c:pt idx="6811">
                  <c:v>1777.9</c:v>
                </c:pt>
                <c:pt idx="6812">
                  <c:v>1832.4</c:v>
                </c:pt>
                <c:pt idx="6813">
                  <c:v>1892.1</c:v>
                </c:pt>
                <c:pt idx="6814">
                  <c:v>1952.6</c:v>
                </c:pt>
                <c:pt idx="6815">
                  <c:v>2034.5</c:v>
                </c:pt>
                <c:pt idx="6816">
                  <c:v>2124.1</c:v>
                </c:pt>
                <c:pt idx="6817">
                  <c:v>2224.5</c:v>
                </c:pt>
                <c:pt idx="6818">
                  <c:v>2337.6999999999998</c:v>
                </c:pt>
                <c:pt idx="6819">
                  <c:v>2449.1</c:v>
                </c:pt>
                <c:pt idx="6820">
                  <c:v>2572.8000000000002</c:v>
                </c:pt>
                <c:pt idx="6821">
                  <c:v>2696.7</c:v>
                </c:pt>
                <c:pt idx="6822">
                  <c:v>2817.3</c:v>
                </c:pt>
                <c:pt idx="6823">
                  <c:v>2938.5</c:v>
                </c:pt>
                <c:pt idx="6824">
                  <c:v>3058.7</c:v>
                </c:pt>
                <c:pt idx="6825">
                  <c:v>3179.3</c:v>
                </c:pt>
                <c:pt idx="6826">
                  <c:v>3283.8</c:v>
                </c:pt>
                <c:pt idx="6827">
                  <c:v>3379.7</c:v>
                </c:pt>
                <c:pt idx="6828">
                  <c:v>3491</c:v>
                </c:pt>
                <c:pt idx="6829">
                  <c:v>3614</c:v>
                </c:pt>
                <c:pt idx="6830">
                  <c:v>3765.6</c:v>
                </c:pt>
                <c:pt idx="6831">
                  <c:v>3940.5</c:v>
                </c:pt>
                <c:pt idx="6832">
                  <c:v>4139.7</c:v>
                </c:pt>
                <c:pt idx="6833">
                  <c:v>4347.3</c:v>
                </c:pt>
                <c:pt idx="6834">
                  <c:v>4551.2</c:v>
                </c:pt>
                <c:pt idx="6835">
                  <c:v>4750.6000000000004</c:v>
                </c:pt>
                <c:pt idx="6836">
                  <c:v>4924.1000000000004</c:v>
                </c:pt>
                <c:pt idx="6837">
                  <c:v>5063.8999999999996</c:v>
                </c:pt>
                <c:pt idx="6838">
                  <c:v>5188.6000000000004</c:v>
                </c:pt>
                <c:pt idx="6839">
                  <c:v>5298.5</c:v>
                </c:pt>
                <c:pt idx="6840">
                  <c:v>5415.3</c:v>
                </c:pt>
                <c:pt idx="6841">
                  <c:v>5544.8</c:v>
                </c:pt>
                <c:pt idx="6842">
                  <c:v>5695.3</c:v>
                </c:pt>
                <c:pt idx="6843">
                  <c:v>5858.3</c:v>
                </c:pt>
                <c:pt idx="6844">
                  <c:v>6015.7</c:v>
                </c:pt>
                <c:pt idx="6845">
                  <c:v>6169.5</c:v>
                </c:pt>
                <c:pt idx="6846">
                  <c:v>6307.9</c:v>
                </c:pt>
                <c:pt idx="6847">
                  <c:v>6444</c:v>
                </c:pt>
                <c:pt idx="6848">
                  <c:v>6564.4</c:v>
                </c:pt>
                <c:pt idx="6849">
                  <c:v>6668.3</c:v>
                </c:pt>
                <c:pt idx="6850">
                  <c:v>6756.1</c:v>
                </c:pt>
                <c:pt idx="6851">
                  <c:v>6832.4</c:v>
                </c:pt>
                <c:pt idx="6852">
                  <c:v>6902.6</c:v>
                </c:pt>
                <c:pt idx="6853">
                  <c:v>6978.4</c:v>
                </c:pt>
                <c:pt idx="6854">
                  <c:v>7075.7</c:v>
                </c:pt>
                <c:pt idx="6855">
                  <c:v>7205.2</c:v>
                </c:pt>
                <c:pt idx="6856">
                  <c:v>7355.3</c:v>
                </c:pt>
                <c:pt idx="6857">
                  <c:v>7528.7</c:v>
                </c:pt>
                <c:pt idx="6858">
                  <c:v>7704.1</c:v>
                </c:pt>
                <c:pt idx="6859">
                  <c:v>7861.7</c:v>
                </c:pt>
                <c:pt idx="6860">
                  <c:v>8001.8</c:v>
                </c:pt>
                <c:pt idx="6861">
                  <c:v>8109.4</c:v>
                </c:pt>
                <c:pt idx="6862">
                  <c:v>8176</c:v>
                </c:pt>
                <c:pt idx="6863">
                  <c:v>8214.2000000000007</c:v>
                </c:pt>
                <c:pt idx="6864">
                  <c:v>8228</c:v>
                </c:pt>
                <c:pt idx="6865">
                  <c:v>8236.7999999999993</c:v>
                </c:pt>
                <c:pt idx="6866">
                  <c:v>8259.2999999999993</c:v>
                </c:pt>
                <c:pt idx="6867">
                  <c:v>8307.4</c:v>
                </c:pt>
                <c:pt idx="6868">
                  <c:v>8384.7000000000007</c:v>
                </c:pt>
                <c:pt idx="6869">
                  <c:v>8479.2999999999993</c:v>
                </c:pt>
                <c:pt idx="6870">
                  <c:v>8587.2999999999993</c:v>
                </c:pt>
                <c:pt idx="6871">
                  <c:v>8689.6</c:v>
                </c:pt>
                <c:pt idx="6872">
                  <c:v>8782.9</c:v>
                </c:pt>
                <c:pt idx="6873">
                  <c:v>8855.1</c:v>
                </c:pt>
                <c:pt idx="6874">
                  <c:v>8917.7999999999993</c:v>
                </c:pt>
                <c:pt idx="6875">
                  <c:v>8967.6</c:v>
                </c:pt>
                <c:pt idx="6876">
                  <c:v>9007.1</c:v>
                </c:pt>
                <c:pt idx="6877">
                  <c:v>9052.2999999999993</c:v>
                </c:pt>
                <c:pt idx="6878">
                  <c:v>9112.1</c:v>
                </c:pt>
                <c:pt idx="6879">
                  <c:v>9167.7000000000007</c:v>
                </c:pt>
                <c:pt idx="6880">
                  <c:v>9226.1</c:v>
                </c:pt>
                <c:pt idx="6881">
                  <c:v>9277.2999999999993</c:v>
                </c:pt>
                <c:pt idx="6882">
                  <c:v>9333.4</c:v>
                </c:pt>
                <c:pt idx="6883">
                  <c:v>9395.2999999999993</c:v>
                </c:pt>
                <c:pt idx="6884">
                  <c:v>9457.1</c:v>
                </c:pt>
                <c:pt idx="6885">
                  <c:v>9525.7000000000007</c:v>
                </c:pt>
                <c:pt idx="6886">
                  <c:v>9605.9</c:v>
                </c:pt>
                <c:pt idx="6887">
                  <c:v>9686.7999999999993</c:v>
                </c:pt>
                <c:pt idx="6888">
                  <c:v>9759.2000000000007</c:v>
                </c:pt>
                <c:pt idx="6889">
                  <c:v>9826.2999999999993</c:v>
                </c:pt>
                <c:pt idx="6890">
                  <c:v>9908.4</c:v>
                </c:pt>
                <c:pt idx="6891">
                  <c:v>10003</c:v>
                </c:pt>
                <c:pt idx="6892">
                  <c:v>10109</c:v>
                </c:pt>
                <c:pt idx="6893">
                  <c:v>10218</c:v>
                </c:pt>
                <c:pt idx="6894">
                  <c:v>10323</c:v>
                </c:pt>
                <c:pt idx="6895">
                  <c:v>10414</c:v>
                </c:pt>
                <c:pt idx="6896">
                  <c:v>10469</c:v>
                </c:pt>
                <c:pt idx="6897">
                  <c:v>10486</c:v>
                </c:pt>
                <c:pt idx="6898">
                  <c:v>10482</c:v>
                </c:pt>
                <c:pt idx="6899">
                  <c:v>10471</c:v>
                </c:pt>
                <c:pt idx="6900">
                  <c:v>10495</c:v>
                </c:pt>
                <c:pt idx="6901">
                  <c:v>10533</c:v>
                </c:pt>
                <c:pt idx="6902">
                  <c:v>10592</c:v>
                </c:pt>
                <c:pt idx="6903">
                  <c:v>10651</c:v>
                </c:pt>
                <c:pt idx="6904">
                  <c:v>10702</c:v>
                </c:pt>
                <c:pt idx="6905">
                  <c:v>10757</c:v>
                </c:pt>
                <c:pt idx="6906">
                  <c:v>10803</c:v>
                </c:pt>
                <c:pt idx="6907">
                  <c:v>10857</c:v>
                </c:pt>
                <c:pt idx="6908">
                  <c:v>10920</c:v>
                </c:pt>
                <c:pt idx="6909">
                  <c:v>10980</c:v>
                </c:pt>
                <c:pt idx="6910">
                  <c:v>11032</c:v>
                </c:pt>
                <c:pt idx="6911">
                  <c:v>11076</c:v>
                </c:pt>
                <c:pt idx="6912">
                  <c:v>11107</c:v>
                </c:pt>
                <c:pt idx="6913">
                  <c:v>11128</c:v>
                </c:pt>
                <c:pt idx="6914">
                  <c:v>11113</c:v>
                </c:pt>
                <c:pt idx="6915">
                  <c:v>11073</c:v>
                </c:pt>
                <c:pt idx="6916">
                  <c:v>11040</c:v>
                </c:pt>
                <c:pt idx="6917">
                  <c:v>11030</c:v>
                </c:pt>
                <c:pt idx="6918">
                  <c:v>11028</c:v>
                </c:pt>
                <c:pt idx="6919">
                  <c:v>11035</c:v>
                </c:pt>
                <c:pt idx="6920">
                  <c:v>11059</c:v>
                </c:pt>
                <c:pt idx="6921">
                  <c:v>11053</c:v>
                </c:pt>
                <c:pt idx="6922">
                  <c:v>11011</c:v>
                </c:pt>
                <c:pt idx="6923">
                  <c:v>10956</c:v>
                </c:pt>
                <c:pt idx="6924">
                  <c:v>10871</c:v>
                </c:pt>
                <c:pt idx="6925">
                  <c:v>10767</c:v>
                </c:pt>
                <c:pt idx="6926">
                  <c:v>10658</c:v>
                </c:pt>
                <c:pt idx="6927">
                  <c:v>10559</c:v>
                </c:pt>
                <c:pt idx="6928">
                  <c:v>10473</c:v>
                </c:pt>
                <c:pt idx="6929">
                  <c:v>10349</c:v>
                </c:pt>
                <c:pt idx="6930">
                  <c:v>10155</c:v>
                </c:pt>
                <c:pt idx="6931">
                  <c:v>9841.7999999999993</c:v>
                </c:pt>
                <c:pt idx="6932">
                  <c:v>9405.7000000000007</c:v>
                </c:pt>
                <c:pt idx="6933">
                  <c:v>8870.2000000000007</c:v>
                </c:pt>
                <c:pt idx="6934">
                  <c:v>8261.2000000000007</c:v>
                </c:pt>
                <c:pt idx="6935">
                  <c:v>7617.4</c:v>
                </c:pt>
                <c:pt idx="6936">
                  <c:v>6958.8</c:v>
                </c:pt>
                <c:pt idx="6937">
                  <c:v>6318.8</c:v>
                </c:pt>
                <c:pt idx="6938">
                  <c:v>5735.4</c:v>
                </c:pt>
                <c:pt idx="6939">
                  <c:v>5224.2</c:v>
                </c:pt>
                <c:pt idx="6940">
                  <c:v>4785.8</c:v>
                </c:pt>
                <c:pt idx="6941">
                  <c:v>4390.6000000000004</c:v>
                </c:pt>
                <c:pt idx="6942">
                  <c:v>4041.3</c:v>
                </c:pt>
                <c:pt idx="6943">
                  <c:v>3724.1</c:v>
                </c:pt>
                <c:pt idx="6944">
                  <c:v>3420.9</c:v>
                </c:pt>
                <c:pt idx="6945">
                  <c:v>3138.7</c:v>
                </c:pt>
                <c:pt idx="6946">
                  <c:v>2872.7</c:v>
                </c:pt>
                <c:pt idx="6947">
                  <c:v>2647.5</c:v>
                </c:pt>
                <c:pt idx="6948">
                  <c:v>2430.8000000000002</c:v>
                </c:pt>
                <c:pt idx="6949">
                  <c:v>2240.4</c:v>
                </c:pt>
                <c:pt idx="6950">
                  <c:v>2080</c:v>
                </c:pt>
                <c:pt idx="6951">
                  <c:v>1940.4</c:v>
                </c:pt>
                <c:pt idx="6952">
                  <c:v>1823</c:v>
                </c:pt>
                <c:pt idx="6953">
                  <c:v>1720.4</c:v>
                </c:pt>
                <c:pt idx="6954">
                  <c:v>1626.9</c:v>
                </c:pt>
                <c:pt idx="6955">
                  <c:v>1542.2</c:v>
                </c:pt>
                <c:pt idx="6956">
                  <c:v>1464</c:v>
                </c:pt>
                <c:pt idx="6957">
                  <c:v>1394</c:v>
                </c:pt>
                <c:pt idx="6958">
                  <c:v>1333.4</c:v>
                </c:pt>
                <c:pt idx="6959">
                  <c:v>1266.7</c:v>
                </c:pt>
                <c:pt idx="6960">
                  <c:v>1204.4000000000001</c:v>
                </c:pt>
                <c:pt idx="6961">
                  <c:v>1135.9000000000001</c:v>
                </c:pt>
                <c:pt idx="6962">
                  <c:v>1071.9000000000001</c:v>
                </c:pt>
                <c:pt idx="6963">
                  <c:v>1017.7</c:v>
                </c:pt>
                <c:pt idx="6964">
                  <c:v>963.64</c:v>
                </c:pt>
                <c:pt idx="6965">
                  <c:v>916.66</c:v>
                </c:pt>
                <c:pt idx="6966">
                  <c:v>857.91</c:v>
                </c:pt>
                <c:pt idx="6967">
                  <c:v>804.81</c:v>
                </c:pt>
                <c:pt idx="6968">
                  <c:v>752.25</c:v>
                </c:pt>
                <c:pt idx="6969">
                  <c:v>695.27</c:v>
                </c:pt>
                <c:pt idx="6970">
                  <c:v>642.27</c:v>
                </c:pt>
                <c:pt idx="6971">
                  <c:v>591.75</c:v>
                </c:pt>
                <c:pt idx="6972">
                  <c:v>546.92999999999995</c:v>
                </c:pt>
                <c:pt idx="6973">
                  <c:v>503.92</c:v>
                </c:pt>
                <c:pt idx="6974">
                  <c:v>459.74</c:v>
                </c:pt>
                <c:pt idx="6975">
                  <c:v>417.15</c:v>
                </c:pt>
                <c:pt idx="6976">
                  <c:v>361.43</c:v>
                </c:pt>
                <c:pt idx="6977">
                  <c:v>350.71</c:v>
                </c:pt>
                <c:pt idx="6978">
                  <c:v>301.24</c:v>
                </c:pt>
                <c:pt idx="6979">
                  <c:v>266.33999999999997</c:v>
                </c:pt>
                <c:pt idx="6980">
                  <c:v>240.42</c:v>
                </c:pt>
                <c:pt idx="6981">
                  <c:v>201.95</c:v>
                </c:pt>
                <c:pt idx="6982">
                  <c:v>166.03</c:v>
                </c:pt>
                <c:pt idx="6983">
                  <c:v>136.80000000000001</c:v>
                </c:pt>
                <c:pt idx="6984">
                  <c:v>101.13</c:v>
                </c:pt>
                <c:pt idx="6985">
                  <c:v>74.241</c:v>
                </c:pt>
                <c:pt idx="6986">
                  <c:v>42.372999999999998</c:v>
                </c:pt>
                <c:pt idx="6987">
                  <c:v>13.548</c:v>
                </c:pt>
                <c:pt idx="6988">
                  <c:v>-11.859</c:v>
                </c:pt>
                <c:pt idx="6989">
                  <c:v>-38.055999999999997</c:v>
                </c:pt>
                <c:pt idx="6990">
                  <c:v>-68.090999999999994</c:v>
                </c:pt>
                <c:pt idx="6991">
                  <c:v>-96.126999999999995</c:v>
                </c:pt>
                <c:pt idx="6992">
                  <c:v>-123.47</c:v>
                </c:pt>
                <c:pt idx="6993">
                  <c:v>-149.34</c:v>
                </c:pt>
                <c:pt idx="6994">
                  <c:v>-175.36</c:v>
                </c:pt>
                <c:pt idx="6995">
                  <c:v>-197.69</c:v>
                </c:pt>
                <c:pt idx="6996">
                  <c:v>-211.65</c:v>
                </c:pt>
                <c:pt idx="6997">
                  <c:v>-230.01</c:v>
                </c:pt>
                <c:pt idx="6998">
                  <c:v>-254.5</c:v>
                </c:pt>
                <c:pt idx="6999">
                  <c:v>-288.76</c:v>
                </c:pt>
                <c:pt idx="7000">
                  <c:v>-318.54000000000002</c:v>
                </c:pt>
                <c:pt idx="7001">
                  <c:v>-354.29</c:v>
                </c:pt>
                <c:pt idx="7002">
                  <c:v>-389.73</c:v>
                </c:pt>
                <c:pt idx="7003">
                  <c:v>-422.53</c:v>
                </c:pt>
                <c:pt idx="7004">
                  <c:v>-469.59</c:v>
                </c:pt>
                <c:pt idx="7005">
                  <c:v>-514.53</c:v>
                </c:pt>
                <c:pt idx="7006">
                  <c:v>-569.09</c:v>
                </c:pt>
                <c:pt idx="7007">
                  <c:v>-623.67999999999995</c:v>
                </c:pt>
                <c:pt idx="7008">
                  <c:v>-682.7</c:v>
                </c:pt>
                <c:pt idx="7009">
                  <c:v>-746.95</c:v>
                </c:pt>
                <c:pt idx="7010">
                  <c:v>-808.81</c:v>
                </c:pt>
                <c:pt idx="7011">
                  <c:v>-875.02</c:v>
                </c:pt>
                <c:pt idx="7012">
                  <c:v>-938.35</c:v>
                </c:pt>
                <c:pt idx="7013">
                  <c:v>-1002.6</c:v>
                </c:pt>
                <c:pt idx="7014">
                  <c:v>-1063.9000000000001</c:v>
                </c:pt>
                <c:pt idx="7015">
                  <c:v>-1117.9000000000001</c:v>
                </c:pt>
                <c:pt idx="7016">
                  <c:v>-1174.3</c:v>
                </c:pt>
                <c:pt idx="7017">
                  <c:v>-1229.5999999999999</c:v>
                </c:pt>
                <c:pt idx="7018">
                  <c:v>-1292.2</c:v>
                </c:pt>
                <c:pt idx="7019">
                  <c:v>-1367.6</c:v>
                </c:pt>
                <c:pt idx="7020">
                  <c:v>-1449.9</c:v>
                </c:pt>
                <c:pt idx="7021">
                  <c:v>-1529.4</c:v>
                </c:pt>
                <c:pt idx="7022">
                  <c:v>-1614.8</c:v>
                </c:pt>
                <c:pt idx="7023">
                  <c:v>-1703.2</c:v>
                </c:pt>
                <c:pt idx="7024">
                  <c:v>-1796</c:v>
                </c:pt>
                <c:pt idx="7025">
                  <c:v>-1889.8</c:v>
                </c:pt>
                <c:pt idx="7026">
                  <c:v>-1994</c:v>
                </c:pt>
                <c:pt idx="7027">
                  <c:v>-2098.1</c:v>
                </c:pt>
                <c:pt idx="7028">
                  <c:v>-2205.5</c:v>
                </c:pt>
                <c:pt idx="7029">
                  <c:v>-2321.1999999999998</c:v>
                </c:pt>
                <c:pt idx="7030">
                  <c:v>-2438.8000000000002</c:v>
                </c:pt>
                <c:pt idx="7031">
                  <c:v>-2564</c:v>
                </c:pt>
                <c:pt idx="7032">
                  <c:v>-2690.5</c:v>
                </c:pt>
                <c:pt idx="7033">
                  <c:v>-2824.4</c:v>
                </c:pt>
                <c:pt idx="7034">
                  <c:v>-2962.7</c:v>
                </c:pt>
                <c:pt idx="7035">
                  <c:v>-3101.7</c:v>
                </c:pt>
                <c:pt idx="7036">
                  <c:v>-3260.3</c:v>
                </c:pt>
                <c:pt idx="7037">
                  <c:v>-3442.1</c:v>
                </c:pt>
                <c:pt idx="7038">
                  <c:v>-3639</c:v>
                </c:pt>
                <c:pt idx="7039">
                  <c:v>-3845.6</c:v>
                </c:pt>
                <c:pt idx="7040">
                  <c:v>-4040.6</c:v>
                </c:pt>
                <c:pt idx="7041">
                  <c:v>-4213.7</c:v>
                </c:pt>
                <c:pt idx="7042">
                  <c:v>-4356.5</c:v>
                </c:pt>
                <c:pt idx="7043">
                  <c:v>-4477.8999999999996</c:v>
                </c:pt>
                <c:pt idx="7044">
                  <c:v>-4595.3</c:v>
                </c:pt>
                <c:pt idx="7045">
                  <c:v>-4718</c:v>
                </c:pt>
                <c:pt idx="7046">
                  <c:v>-4866.3</c:v>
                </c:pt>
                <c:pt idx="7047">
                  <c:v>-5037.3999999999996</c:v>
                </c:pt>
                <c:pt idx="7048">
                  <c:v>-5213.1000000000004</c:v>
                </c:pt>
                <c:pt idx="7049">
                  <c:v>-5393.7</c:v>
                </c:pt>
                <c:pt idx="7050">
                  <c:v>-5571.5</c:v>
                </c:pt>
                <c:pt idx="7051">
                  <c:v>-5756.6</c:v>
                </c:pt>
                <c:pt idx="7052">
                  <c:v>-5945.6</c:v>
                </c:pt>
                <c:pt idx="7053">
                  <c:v>-6126.6</c:v>
                </c:pt>
                <c:pt idx="7054">
                  <c:v>-6294.5</c:v>
                </c:pt>
                <c:pt idx="7055">
                  <c:v>-6433.3</c:v>
                </c:pt>
                <c:pt idx="7056">
                  <c:v>-6557.3</c:v>
                </c:pt>
                <c:pt idx="7057">
                  <c:v>-6669.4</c:v>
                </c:pt>
                <c:pt idx="7058">
                  <c:v>-6777.7</c:v>
                </c:pt>
                <c:pt idx="7059">
                  <c:v>-6893.2</c:v>
                </c:pt>
                <c:pt idx="7060">
                  <c:v>-7004.3</c:v>
                </c:pt>
                <c:pt idx="7061">
                  <c:v>-7101.4</c:v>
                </c:pt>
                <c:pt idx="7062">
                  <c:v>-7184.1</c:v>
                </c:pt>
                <c:pt idx="7063">
                  <c:v>-7265.4</c:v>
                </c:pt>
                <c:pt idx="7064">
                  <c:v>-7354.7</c:v>
                </c:pt>
                <c:pt idx="7065">
                  <c:v>-7443.4</c:v>
                </c:pt>
                <c:pt idx="7066">
                  <c:v>-7545.3</c:v>
                </c:pt>
                <c:pt idx="7067">
                  <c:v>-7633.6</c:v>
                </c:pt>
                <c:pt idx="7068">
                  <c:v>-7702.7</c:v>
                </c:pt>
                <c:pt idx="7069">
                  <c:v>-7778.5</c:v>
                </c:pt>
                <c:pt idx="7070">
                  <c:v>-7867.6</c:v>
                </c:pt>
                <c:pt idx="7071">
                  <c:v>-7978.5</c:v>
                </c:pt>
                <c:pt idx="7072">
                  <c:v>-8092.3</c:v>
                </c:pt>
                <c:pt idx="7073">
                  <c:v>-8195.5</c:v>
                </c:pt>
                <c:pt idx="7074">
                  <c:v>-8284.7999999999993</c:v>
                </c:pt>
                <c:pt idx="7075">
                  <c:v>-8361.7000000000007</c:v>
                </c:pt>
                <c:pt idx="7076">
                  <c:v>-8440.7000000000007</c:v>
                </c:pt>
                <c:pt idx="7077">
                  <c:v>-8530.1</c:v>
                </c:pt>
                <c:pt idx="7078">
                  <c:v>-8625.4</c:v>
                </c:pt>
                <c:pt idx="7079">
                  <c:v>-8721.7000000000007</c:v>
                </c:pt>
                <c:pt idx="7080">
                  <c:v>-8812.5</c:v>
                </c:pt>
                <c:pt idx="7081">
                  <c:v>-8898.7999999999993</c:v>
                </c:pt>
                <c:pt idx="7082">
                  <c:v>-8974.7999999999993</c:v>
                </c:pt>
                <c:pt idx="7083">
                  <c:v>-9041.2999999999993</c:v>
                </c:pt>
                <c:pt idx="7084">
                  <c:v>-9101.6</c:v>
                </c:pt>
                <c:pt idx="7085">
                  <c:v>-9149.9</c:v>
                </c:pt>
                <c:pt idx="7086">
                  <c:v>-9210.2000000000007</c:v>
                </c:pt>
                <c:pt idx="7087">
                  <c:v>-9274.9</c:v>
                </c:pt>
                <c:pt idx="7088">
                  <c:v>-9347.7000000000007</c:v>
                </c:pt>
                <c:pt idx="7089">
                  <c:v>-9416.7000000000007</c:v>
                </c:pt>
                <c:pt idx="7090">
                  <c:v>-9469.7999999999993</c:v>
                </c:pt>
                <c:pt idx="7091">
                  <c:v>-9539.6</c:v>
                </c:pt>
                <c:pt idx="7092">
                  <c:v>-9627.2000000000007</c:v>
                </c:pt>
                <c:pt idx="7093">
                  <c:v>-9721.9</c:v>
                </c:pt>
                <c:pt idx="7094">
                  <c:v>-9798.7000000000007</c:v>
                </c:pt>
                <c:pt idx="7095">
                  <c:v>-9848.7000000000007</c:v>
                </c:pt>
                <c:pt idx="7096">
                  <c:v>-9893.2999999999993</c:v>
                </c:pt>
                <c:pt idx="7097">
                  <c:v>-9947.9</c:v>
                </c:pt>
                <c:pt idx="7098">
                  <c:v>-10018</c:v>
                </c:pt>
                <c:pt idx="7099">
                  <c:v>-10094</c:v>
                </c:pt>
                <c:pt idx="7100">
                  <c:v>-10150</c:v>
                </c:pt>
                <c:pt idx="7101">
                  <c:v>-10195</c:v>
                </c:pt>
                <c:pt idx="7102">
                  <c:v>-10230</c:v>
                </c:pt>
                <c:pt idx="7103">
                  <c:v>-10272</c:v>
                </c:pt>
                <c:pt idx="7104">
                  <c:v>-10339</c:v>
                </c:pt>
                <c:pt idx="7105">
                  <c:v>-10416</c:v>
                </c:pt>
                <c:pt idx="7106">
                  <c:v>-10502</c:v>
                </c:pt>
                <c:pt idx="7107">
                  <c:v>-10608</c:v>
                </c:pt>
                <c:pt idx="7108">
                  <c:v>-10719</c:v>
                </c:pt>
                <c:pt idx="7109">
                  <c:v>-10831</c:v>
                </c:pt>
                <c:pt idx="7110">
                  <c:v>-10941</c:v>
                </c:pt>
                <c:pt idx="7111">
                  <c:v>-11041</c:v>
                </c:pt>
                <c:pt idx="7112">
                  <c:v>-11105</c:v>
                </c:pt>
                <c:pt idx="7113">
                  <c:v>-11144</c:v>
                </c:pt>
                <c:pt idx="7114">
                  <c:v>-11167</c:v>
                </c:pt>
                <c:pt idx="7115">
                  <c:v>-11162</c:v>
                </c:pt>
                <c:pt idx="7116">
                  <c:v>-11131</c:v>
                </c:pt>
                <c:pt idx="7117">
                  <c:v>-11069</c:v>
                </c:pt>
                <c:pt idx="7118">
                  <c:v>-11001</c:v>
                </c:pt>
                <c:pt idx="7119">
                  <c:v>-10972</c:v>
                </c:pt>
                <c:pt idx="7120">
                  <c:v>-10977</c:v>
                </c:pt>
                <c:pt idx="7121">
                  <c:v>-10973</c:v>
                </c:pt>
                <c:pt idx="7122">
                  <c:v>-10944</c:v>
                </c:pt>
                <c:pt idx="7123">
                  <c:v>-10908</c:v>
                </c:pt>
                <c:pt idx="7124">
                  <c:v>-10850</c:v>
                </c:pt>
                <c:pt idx="7125">
                  <c:v>-10753</c:v>
                </c:pt>
                <c:pt idx="7126">
                  <c:v>-10634</c:v>
                </c:pt>
                <c:pt idx="7127">
                  <c:v>-10479</c:v>
                </c:pt>
                <c:pt idx="7128">
                  <c:v>-10306</c:v>
                </c:pt>
                <c:pt idx="7129">
                  <c:v>-10134</c:v>
                </c:pt>
                <c:pt idx="7130">
                  <c:v>-9909.4</c:v>
                </c:pt>
                <c:pt idx="7131">
                  <c:v>-9640.6</c:v>
                </c:pt>
                <c:pt idx="7132">
                  <c:v>-9344.5</c:v>
                </c:pt>
                <c:pt idx="7133">
                  <c:v>-9024.7000000000007</c:v>
                </c:pt>
                <c:pt idx="7134">
                  <c:v>-8686.1</c:v>
                </c:pt>
                <c:pt idx="7135">
                  <c:v>-8335.1</c:v>
                </c:pt>
                <c:pt idx="7136">
                  <c:v>-7985.9</c:v>
                </c:pt>
                <c:pt idx="7137">
                  <c:v>-7593.7</c:v>
                </c:pt>
                <c:pt idx="7138">
                  <c:v>-7151.6</c:v>
                </c:pt>
                <c:pt idx="7139">
                  <c:v>-6668.3</c:v>
                </c:pt>
                <c:pt idx="7140">
                  <c:v>-6145.4</c:v>
                </c:pt>
                <c:pt idx="7141">
                  <c:v>-5605.9</c:v>
                </c:pt>
                <c:pt idx="7142">
                  <c:v>-5082.2</c:v>
                </c:pt>
                <c:pt idx="7143">
                  <c:v>-4601.2</c:v>
                </c:pt>
                <c:pt idx="7144">
                  <c:v>-4181.8</c:v>
                </c:pt>
                <c:pt idx="7145">
                  <c:v>-3812.6</c:v>
                </c:pt>
                <c:pt idx="7146">
                  <c:v>-3490.4</c:v>
                </c:pt>
                <c:pt idx="7147">
                  <c:v>-3184.2</c:v>
                </c:pt>
                <c:pt idx="7148">
                  <c:v>-2890.3</c:v>
                </c:pt>
                <c:pt idx="7149">
                  <c:v>-2615.9</c:v>
                </c:pt>
                <c:pt idx="7150">
                  <c:v>-2353.4</c:v>
                </c:pt>
                <c:pt idx="7151">
                  <c:v>-2119.1</c:v>
                </c:pt>
                <c:pt idx="7152">
                  <c:v>-1907.2</c:v>
                </c:pt>
                <c:pt idx="7153">
                  <c:v>-1717.2</c:v>
                </c:pt>
                <c:pt idx="7154">
                  <c:v>-1549.3</c:v>
                </c:pt>
                <c:pt idx="7155">
                  <c:v>-1393.7</c:v>
                </c:pt>
                <c:pt idx="7156">
                  <c:v>-1251.7</c:v>
                </c:pt>
                <c:pt idx="7157">
                  <c:v>-1117.8</c:v>
                </c:pt>
                <c:pt idx="7158">
                  <c:v>-993.97</c:v>
                </c:pt>
                <c:pt idx="7159">
                  <c:v>-887.93</c:v>
                </c:pt>
                <c:pt idx="7160">
                  <c:v>-766.09</c:v>
                </c:pt>
                <c:pt idx="7161">
                  <c:v>-661.88</c:v>
                </c:pt>
                <c:pt idx="7162">
                  <c:v>-557.29</c:v>
                </c:pt>
                <c:pt idx="7163">
                  <c:v>-471.65</c:v>
                </c:pt>
                <c:pt idx="7164">
                  <c:v>-405.99</c:v>
                </c:pt>
                <c:pt idx="7165">
                  <c:v>-348.36</c:v>
                </c:pt>
                <c:pt idx="7166">
                  <c:v>-301.44</c:v>
                </c:pt>
                <c:pt idx="7167">
                  <c:v>-260.13</c:v>
                </c:pt>
                <c:pt idx="7168">
                  <c:v>-228.91</c:v>
                </c:pt>
                <c:pt idx="7169">
                  <c:v>-191.68</c:v>
                </c:pt>
                <c:pt idx="7170">
                  <c:v>-151.72</c:v>
                </c:pt>
                <c:pt idx="7171">
                  <c:v>-120.99</c:v>
                </c:pt>
                <c:pt idx="7172">
                  <c:v>-86.808000000000007</c:v>
                </c:pt>
                <c:pt idx="7173">
                  <c:v>-56.344000000000001</c:v>
                </c:pt>
                <c:pt idx="7174">
                  <c:v>-30.126999999999999</c:v>
                </c:pt>
                <c:pt idx="7175">
                  <c:v>-5.8356000000000003</c:v>
                </c:pt>
                <c:pt idx="7176">
                  <c:v>11.715</c:v>
                </c:pt>
                <c:pt idx="7177">
                  <c:v>33.703000000000003</c:v>
                </c:pt>
                <c:pt idx="7178">
                  <c:v>54.600999999999999</c:v>
                </c:pt>
                <c:pt idx="7179">
                  <c:v>70.409000000000006</c:v>
                </c:pt>
                <c:pt idx="7180">
                  <c:v>89.561999999999998</c:v>
                </c:pt>
                <c:pt idx="7181">
                  <c:v>129.80000000000001</c:v>
                </c:pt>
                <c:pt idx="7182">
                  <c:v>165.71</c:v>
                </c:pt>
                <c:pt idx="7183">
                  <c:v>189.52</c:v>
                </c:pt>
                <c:pt idx="7184">
                  <c:v>212.01</c:v>
                </c:pt>
                <c:pt idx="7185">
                  <c:v>241.76</c:v>
                </c:pt>
                <c:pt idx="7186">
                  <c:v>283.83</c:v>
                </c:pt>
                <c:pt idx="7187">
                  <c:v>314.57</c:v>
                </c:pt>
                <c:pt idx="7188">
                  <c:v>342.02</c:v>
                </c:pt>
                <c:pt idx="7189">
                  <c:v>368.99</c:v>
                </c:pt>
                <c:pt idx="7190">
                  <c:v>408.59</c:v>
                </c:pt>
                <c:pt idx="7191">
                  <c:v>445.04</c:v>
                </c:pt>
                <c:pt idx="7192">
                  <c:v>480.33</c:v>
                </c:pt>
                <c:pt idx="7193">
                  <c:v>521.1</c:v>
                </c:pt>
                <c:pt idx="7194">
                  <c:v>552.98</c:v>
                </c:pt>
                <c:pt idx="7195">
                  <c:v>597.66</c:v>
                </c:pt>
                <c:pt idx="7196">
                  <c:v>638.70000000000005</c:v>
                </c:pt>
                <c:pt idx="7197">
                  <c:v>677.64</c:v>
                </c:pt>
                <c:pt idx="7198">
                  <c:v>717.69</c:v>
                </c:pt>
                <c:pt idx="7199">
                  <c:v>756.61</c:v>
                </c:pt>
                <c:pt idx="7200">
                  <c:v>803.81</c:v>
                </c:pt>
                <c:pt idx="7201">
                  <c:v>846.39</c:v>
                </c:pt>
                <c:pt idx="7202">
                  <c:v>894.35</c:v>
                </c:pt>
                <c:pt idx="7203">
                  <c:v>941.71</c:v>
                </c:pt>
                <c:pt idx="7204">
                  <c:v>992.49</c:v>
                </c:pt>
                <c:pt idx="7205">
                  <c:v>1047.9000000000001</c:v>
                </c:pt>
                <c:pt idx="7206">
                  <c:v>1100</c:v>
                </c:pt>
                <c:pt idx="7207">
                  <c:v>1164.5999999999999</c:v>
                </c:pt>
                <c:pt idx="7208">
                  <c:v>1233.5</c:v>
                </c:pt>
                <c:pt idx="7209">
                  <c:v>1306.0999999999999</c:v>
                </c:pt>
                <c:pt idx="7210">
                  <c:v>1385</c:v>
                </c:pt>
                <c:pt idx="7211">
                  <c:v>1455.1</c:v>
                </c:pt>
                <c:pt idx="7212">
                  <c:v>1530.2</c:v>
                </c:pt>
                <c:pt idx="7213">
                  <c:v>1609.5</c:v>
                </c:pt>
                <c:pt idx="7214">
                  <c:v>1681.9</c:v>
                </c:pt>
                <c:pt idx="7215">
                  <c:v>1757.3</c:v>
                </c:pt>
                <c:pt idx="7216">
                  <c:v>1826</c:v>
                </c:pt>
                <c:pt idx="7217">
                  <c:v>1894.2</c:v>
                </c:pt>
                <c:pt idx="7218">
                  <c:v>1961</c:v>
                </c:pt>
                <c:pt idx="7219">
                  <c:v>2024.3</c:v>
                </c:pt>
                <c:pt idx="7220">
                  <c:v>2089.9</c:v>
                </c:pt>
                <c:pt idx="7221">
                  <c:v>2162.3000000000002</c:v>
                </c:pt>
                <c:pt idx="7222">
                  <c:v>2245.1999999999998</c:v>
                </c:pt>
                <c:pt idx="7223">
                  <c:v>2328.9</c:v>
                </c:pt>
                <c:pt idx="7224">
                  <c:v>2419.6</c:v>
                </c:pt>
                <c:pt idx="7225">
                  <c:v>2524.6999999999998</c:v>
                </c:pt>
                <c:pt idx="7226">
                  <c:v>2638.4</c:v>
                </c:pt>
                <c:pt idx="7227">
                  <c:v>2764.9</c:v>
                </c:pt>
                <c:pt idx="7228">
                  <c:v>2891.8</c:v>
                </c:pt>
                <c:pt idx="7229">
                  <c:v>3020.5</c:v>
                </c:pt>
                <c:pt idx="7230">
                  <c:v>3150.4</c:v>
                </c:pt>
                <c:pt idx="7231">
                  <c:v>3276.4</c:v>
                </c:pt>
                <c:pt idx="7232">
                  <c:v>3406.2</c:v>
                </c:pt>
                <c:pt idx="7233">
                  <c:v>3521.6</c:v>
                </c:pt>
                <c:pt idx="7234">
                  <c:v>3628.5</c:v>
                </c:pt>
                <c:pt idx="7235">
                  <c:v>3736.8</c:v>
                </c:pt>
                <c:pt idx="7236">
                  <c:v>3848</c:v>
                </c:pt>
                <c:pt idx="7237">
                  <c:v>3962.7</c:v>
                </c:pt>
                <c:pt idx="7238">
                  <c:v>4092.7</c:v>
                </c:pt>
                <c:pt idx="7239">
                  <c:v>4228</c:v>
                </c:pt>
                <c:pt idx="7240">
                  <c:v>4372.5</c:v>
                </c:pt>
                <c:pt idx="7241">
                  <c:v>4525.8</c:v>
                </c:pt>
                <c:pt idx="7242">
                  <c:v>4695.3</c:v>
                </c:pt>
                <c:pt idx="7243">
                  <c:v>4862.2</c:v>
                </c:pt>
                <c:pt idx="7244">
                  <c:v>5024.5</c:v>
                </c:pt>
                <c:pt idx="7245">
                  <c:v>5182.8999999999996</c:v>
                </c:pt>
                <c:pt idx="7246">
                  <c:v>5311.9</c:v>
                </c:pt>
                <c:pt idx="7247">
                  <c:v>5419.8</c:v>
                </c:pt>
                <c:pt idx="7248">
                  <c:v>5510.2</c:v>
                </c:pt>
                <c:pt idx="7249">
                  <c:v>5593.5</c:v>
                </c:pt>
                <c:pt idx="7250">
                  <c:v>5688.3</c:v>
                </c:pt>
                <c:pt idx="7251">
                  <c:v>5786.9</c:v>
                </c:pt>
                <c:pt idx="7252">
                  <c:v>5897.6</c:v>
                </c:pt>
                <c:pt idx="7253">
                  <c:v>6021.3</c:v>
                </c:pt>
                <c:pt idx="7254">
                  <c:v>6153.5</c:v>
                </c:pt>
                <c:pt idx="7255">
                  <c:v>6305</c:v>
                </c:pt>
                <c:pt idx="7256">
                  <c:v>6485.9</c:v>
                </c:pt>
                <c:pt idx="7257">
                  <c:v>6676.1</c:v>
                </c:pt>
                <c:pt idx="7258">
                  <c:v>6852.9</c:v>
                </c:pt>
                <c:pt idx="7259">
                  <c:v>7008.9</c:v>
                </c:pt>
                <c:pt idx="7260">
                  <c:v>7151.1</c:v>
                </c:pt>
                <c:pt idx="7261">
                  <c:v>7260.2</c:v>
                </c:pt>
                <c:pt idx="7262">
                  <c:v>7358.3</c:v>
                </c:pt>
                <c:pt idx="7263">
                  <c:v>7453.3</c:v>
                </c:pt>
                <c:pt idx="7264">
                  <c:v>7554.2</c:v>
                </c:pt>
                <c:pt idx="7265">
                  <c:v>7685.6</c:v>
                </c:pt>
                <c:pt idx="7266">
                  <c:v>7865.3</c:v>
                </c:pt>
                <c:pt idx="7267">
                  <c:v>8067.6</c:v>
                </c:pt>
                <c:pt idx="7268">
                  <c:v>8266.7000000000007</c:v>
                </c:pt>
                <c:pt idx="7269">
                  <c:v>8425.5</c:v>
                </c:pt>
                <c:pt idx="7270">
                  <c:v>8548.1</c:v>
                </c:pt>
                <c:pt idx="7271">
                  <c:v>8637.7999999999993</c:v>
                </c:pt>
                <c:pt idx="7272">
                  <c:v>8714.1</c:v>
                </c:pt>
                <c:pt idx="7273">
                  <c:v>8798.2999999999993</c:v>
                </c:pt>
                <c:pt idx="7274">
                  <c:v>8890.6</c:v>
                </c:pt>
                <c:pt idx="7275">
                  <c:v>9005.2999999999993</c:v>
                </c:pt>
                <c:pt idx="7276">
                  <c:v>9126.2999999999993</c:v>
                </c:pt>
                <c:pt idx="7277">
                  <c:v>9268.6</c:v>
                </c:pt>
                <c:pt idx="7278">
                  <c:v>9396.5</c:v>
                </c:pt>
                <c:pt idx="7279">
                  <c:v>9509.4</c:v>
                </c:pt>
                <c:pt idx="7280">
                  <c:v>9614.6</c:v>
                </c:pt>
                <c:pt idx="7281">
                  <c:v>9720.2999999999993</c:v>
                </c:pt>
                <c:pt idx="7282">
                  <c:v>9834.7000000000007</c:v>
                </c:pt>
                <c:pt idx="7283">
                  <c:v>9943.9</c:v>
                </c:pt>
                <c:pt idx="7284">
                  <c:v>10049</c:v>
                </c:pt>
                <c:pt idx="7285">
                  <c:v>10154</c:v>
                </c:pt>
                <c:pt idx="7286">
                  <c:v>10243</c:v>
                </c:pt>
                <c:pt idx="7287">
                  <c:v>10317</c:v>
                </c:pt>
                <c:pt idx="7288">
                  <c:v>10378</c:v>
                </c:pt>
                <c:pt idx="7289">
                  <c:v>10439</c:v>
                </c:pt>
                <c:pt idx="7290">
                  <c:v>10518</c:v>
                </c:pt>
                <c:pt idx="7291">
                  <c:v>10607</c:v>
                </c:pt>
                <c:pt idx="7292">
                  <c:v>10704</c:v>
                </c:pt>
                <c:pt idx="7293">
                  <c:v>10796</c:v>
                </c:pt>
                <c:pt idx="7294">
                  <c:v>10880</c:v>
                </c:pt>
                <c:pt idx="7295">
                  <c:v>10959</c:v>
                </c:pt>
                <c:pt idx="7296">
                  <c:v>11030</c:v>
                </c:pt>
                <c:pt idx="7297">
                  <c:v>11087</c:v>
                </c:pt>
                <c:pt idx="7298">
                  <c:v>11117</c:v>
                </c:pt>
                <c:pt idx="7299">
                  <c:v>11116</c:v>
                </c:pt>
                <c:pt idx="7300">
                  <c:v>11119</c:v>
                </c:pt>
                <c:pt idx="7301">
                  <c:v>11144</c:v>
                </c:pt>
                <c:pt idx="7302">
                  <c:v>11203</c:v>
                </c:pt>
                <c:pt idx="7303">
                  <c:v>11278</c:v>
                </c:pt>
                <c:pt idx="7304">
                  <c:v>11344</c:v>
                </c:pt>
                <c:pt idx="7305">
                  <c:v>11408</c:v>
                </c:pt>
                <c:pt idx="7306">
                  <c:v>11442</c:v>
                </c:pt>
                <c:pt idx="7307">
                  <c:v>11453</c:v>
                </c:pt>
                <c:pt idx="7308">
                  <c:v>11443</c:v>
                </c:pt>
                <c:pt idx="7309">
                  <c:v>11407</c:v>
                </c:pt>
                <c:pt idx="7310">
                  <c:v>11351</c:v>
                </c:pt>
                <c:pt idx="7311">
                  <c:v>11286</c:v>
                </c:pt>
                <c:pt idx="7312">
                  <c:v>11212</c:v>
                </c:pt>
                <c:pt idx="7313">
                  <c:v>11127</c:v>
                </c:pt>
                <c:pt idx="7314">
                  <c:v>11033</c:v>
                </c:pt>
                <c:pt idx="7315">
                  <c:v>10913</c:v>
                </c:pt>
                <c:pt idx="7316">
                  <c:v>10756</c:v>
                </c:pt>
                <c:pt idx="7317">
                  <c:v>10576</c:v>
                </c:pt>
                <c:pt idx="7318">
                  <c:v>10367</c:v>
                </c:pt>
                <c:pt idx="7319">
                  <c:v>10117</c:v>
                </c:pt>
                <c:pt idx="7320">
                  <c:v>9819.6</c:v>
                </c:pt>
                <c:pt idx="7321">
                  <c:v>9466.5</c:v>
                </c:pt>
                <c:pt idx="7322">
                  <c:v>9072.1</c:v>
                </c:pt>
                <c:pt idx="7323">
                  <c:v>8645</c:v>
                </c:pt>
                <c:pt idx="7324">
                  <c:v>8189.2</c:v>
                </c:pt>
                <c:pt idx="7325">
                  <c:v>7730.3</c:v>
                </c:pt>
                <c:pt idx="7326">
                  <c:v>7268.1</c:v>
                </c:pt>
                <c:pt idx="7327">
                  <c:v>6829.2</c:v>
                </c:pt>
                <c:pt idx="7328">
                  <c:v>6424</c:v>
                </c:pt>
                <c:pt idx="7329">
                  <c:v>6058.3</c:v>
                </c:pt>
                <c:pt idx="7330">
                  <c:v>5720</c:v>
                </c:pt>
                <c:pt idx="7331">
                  <c:v>5393.9</c:v>
                </c:pt>
                <c:pt idx="7332">
                  <c:v>5092.3</c:v>
                </c:pt>
                <c:pt idx="7333">
                  <c:v>4798.3</c:v>
                </c:pt>
                <c:pt idx="7334">
                  <c:v>4511.2</c:v>
                </c:pt>
                <c:pt idx="7335">
                  <c:v>4243</c:v>
                </c:pt>
                <c:pt idx="7336">
                  <c:v>3979.9</c:v>
                </c:pt>
                <c:pt idx="7337">
                  <c:v>3738</c:v>
                </c:pt>
                <c:pt idx="7338">
                  <c:v>3511.4</c:v>
                </c:pt>
                <c:pt idx="7339">
                  <c:v>3300</c:v>
                </c:pt>
                <c:pt idx="7340">
                  <c:v>3114.2</c:v>
                </c:pt>
                <c:pt idx="7341">
                  <c:v>2946.7</c:v>
                </c:pt>
                <c:pt idx="7342">
                  <c:v>2800.3</c:v>
                </c:pt>
                <c:pt idx="7343">
                  <c:v>2683.4</c:v>
                </c:pt>
                <c:pt idx="7344">
                  <c:v>2541.5</c:v>
                </c:pt>
                <c:pt idx="7345">
                  <c:v>2414.1</c:v>
                </c:pt>
                <c:pt idx="7346">
                  <c:v>2289.1</c:v>
                </c:pt>
                <c:pt idx="7347">
                  <c:v>2180.4</c:v>
                </c:pt>
                <c:pt idx="7348">
                  <c:v>2074</c:v>
                </c:pt>
                <c:pt idx="7349">
                  <c:v>1974.6</c:v>
                </c:pt>
                <c:pt idx="7350">
                  <c:v>1888.4</c:v>
                </c:pt>
                <c:pt idx="7351">
                  <c:v>1801.2</c:v>
                </c:pt>
                <c:pt idx="7352">
                  <c:v>1720.6</c:v>
                </c:pt>
                <c:pt idx="7353">
                  <c:v>1656.2</c:v>
                </c:pt>
                <c:pt idx="7354">
                  <c:v>1589.4</c:v>
                </c:pt>
                <c:pt idx="7355">
                  <c:v>1530.5</c:v>
                </c:pt>
                <c:pt idx="7356">
                  <c:v>1470.6</c:v>
                </c:pt>
                <c:pt idx="7357">
                  <c:v>1407.7</c:v>
                </c:pt>
                <c:pt idx="7358">
                  <c:v>1345.6</c:v>
                </c:pt>
                <c:pt idx="7359">
                  <c:v>1273.0999999999999</c:v>
                </c:pt>
                <c:pt idx="7360">
                  <c:v>1201</c:v>
                </c:pt>
                <c:pt idx="7361">
                  <c:v>1130</c:v>
                </c:pt>
                <c:pt idx="7362">
                  <c:v>1064.8</c:v>
                </c:pt>
                <c:pt idx="7363">
                  <c:v>1015.2</c:v>
                </c:pt>
                <c:pt idx="7364">
                  <c:v>953.56</c:v>
                </c:pt>
                <c:pt idx="7365">
                  <c:v>903.45</c:v>
                </c:pt>
                <c:pt idx="7366">
                  <c:v>852.98</c:v>
                </c:pt>
                <c:pt idx="7367">
                  <c:v>810.63</c:v>
                </c:pt>
                <c:pt idx="7368">
                  <c:v>768.79</c:v>
                </c:pt>
                <c:pt idx="7369">
                  <c:v>721.96</c:v>
                </c:pt>
                <c:pt idx="7370">
                  <c:v>682.71</c:v>
                </c:pt>
                <c:pt idx="7371">
                  <c:v>644.74</c:v>
                </c:pt>
                <c:pt idx="7372">
                  <c:v>602.95000000000005</c:v>
                </c:pt>
                <c:pt idx="7373">
                  <c:v>564.08000000000004</c:v>
                </c:pt>
                <c:pt idx="7374">
                  <c:v>524.63</c:v>
                </c:pt>
                <c:pt idx="7375">
                  <c:v>490.07</c:v>
                </c:pt>
                <c:pt idx="7376">
                  <c:v>453.07</c:v>
                </c:pt>
                <c:pt idx="7377">
                  <c:v>423.38</c:v>
                </c:pt>
                <c:pt idx="7378">
                  <c:v>391.65</c:v>
                </c:pt>
                <c:pt idx="7379">
                  <c:v>359.55</c:v>
                </c:pt>
                <c:pt idx="7380">
                  <c:v>330.69</c:v>
                </c:pt>
                <c:pt idx="7381">
                  <c:v>299.89</c:v>
                </c:pt>
                <c:pt idx="7382">
                  <c:v>268.43</c:v>
                </c:pt>
                <c:pt idx="7383">
                  <c:v>242.44</c:v>
                </c:pt>
                <c:pt idx="7384">
                  <c:v>209.42</c:v>
                </c:pt>
                <c:pt idx="7385">
                  <c:v>183.55</c:v>
                </c:pt>
                <c:pt idx="7386">
                  <c:v>153.80000000000001</c:v>
                </c:pt>
                <c:pt idx="7387">
                  <c:v>127.85</c:v>
                </c:pt>
                <c:pt idx="7388">
                  <c:v>104.22</c:v>
                </c:pt>
                <c:pt idx="7389">
                  <c:v>77.076999999999998</c:v>
                </c:pt>
                <c:pt idx="7390">
                  <c:v>52.406999999999996</c:v>
                </c:pt>
                <c:pt idx="7391">
                  <c:v>30.068999999999999</c:v>
                </c:pt>
                <c:pt idx="7392">
                  <c:v>8.8033000000000001</c:v>
                </c:pt>
                <c:pt idx="7393">
                  <c:v>-17.308</c:v>
                </c:pt>
                <c:pt idx="7394">
                  <c:v>-46.994999999999997</c:v>
                </c:pt>
                <c:pt idx="7395">
                  <c:v>-72.103999999999999</c:v>
                </c:pt>
                <c:pt idx="7396">
                  <c:v>-102.62</c:v>
                </c:pt>
                <c:pt idx="7397">
                  <c:v>-128</c:v>
                </c:pt>
                <c:pt idx="7398">
                  <c:v>-154.69</c:v>
                </c:pt>
                <c:pt idx="7399">
                  <c:v>-179.68</c:v>
                </c:pt>
                <c:pt idx="7400">
                  <c:v>-199.79</c:v>
                </c:pt>
                <c:pt idx="7401">
                  <c:v>-225.03</c:v>
                </c:pt>
                <c:pt idx="7402">
                  <c:v>-255.1</c:v>
                </c:pt>
                <c:pt idx="7403">
                  <c:v>-284.39999999999998</c:v>
                </c:pt>
                <c:pt idx="7404">
                  <c:v>-314.41000000000003</c:v>
                </c:pt>
                <c:pt idx="7405">
                  <c:v>-340.43</c:v>
                </c:pt>
                <c:pt idx="7406">
                  <c:v>-369.78</c:v>
                </c:pt>
                <c:pt idx="7407">
                  <c:v>-405.55</c:v>
                </c:pt>
                <c:pt idx="7408">
                  <c:v>-447.57</c:v>
                </c:pt>
                <c:pt idx="7409">
                  <c:v>-495.28</c:v>
                </c:pt>
                <c:pt idx="7410">
                  <c:v>-543.61</c:v>
                </c:pt>
                <c:pt idx="7411">
                  <c:v>-597.13</c:v>
                </c:pt>
                <c:pt idx="7412">
                  <c:v>-649.53</c:v>
                </c:pt>
                <c:pt idx="7413">
                  <c:v>-709.34</c:v>
                </c:pt>
                <c:pt idx="7414">
                  <c:v>-774.9</c:v>
                </c:pt>
                <c:pt idx="7415">
                  <c:v>-836.62</c:v>
                </c:pt>
                <c:pt idx="7416">
                  <c:v>-903.95</c:v>
                </c:pt>
                <c:pt idx="7417">
                  <c:v>-977.32</c:v>
                </c:pt>
                <c:pt idx="7418">
                  <c:v>-1056.5999999999999</c:v>
                </c:pt>
                <c:pt idx="7419">
                  <c:v>-1141.9000000000001</c:v>
                </c:pt>
                <c:pt idx="7420">
                  <c:v>-1232.9000000000001</c:v>
                </c:pt>
                <c:pt idx="7421">
                  <c:v>-1331.2</c:v>
                </c:pt>
                <c:pt idx="7422">
                  <c:v>-1426.4</c:v>
                </c:pt>
                <c:pt idx="7423">
                  <c:v>-1534.1</c:v>
                </c:pt>
                <c:pt idx="7424">
                  <c:v>-1651</c:v>
                </c:pt>
                <c:pt idx="7425">
                  <c:v>-1775.3</c:v>
                </c:pt>
                <c:pt idx="7426">
                  <c:v>-1913.8</c:v>
                </c:pt>
                <c:pt idx="7427">
                  <c:v>-2064.5</c:v>
                </c:pt>
                <c:pt idx="7428">
                  <c:v>-2220.6999999999998</c:v>
                </c:pt>
                <c:pt idx="7429">
                  <c:v>-2378.5</c:v>
                </c:pt>
                <c:pt idx="7430">
                  <c:v>-2527</c:v>
                </c:pt>
                <c:pt idx="7431">
                  <c:v>-2676.1</c:v>
                </c:pt>
                <c:pt idx="7432">
                  <c:v>-2819.6</c:v>
                </c:pt>
                <c:pt idx="7433">
                  <c:v>-2955.5</c:v>
                </c:pt>
                <c:pt idx="7434">
                  <c:v>-3098.6</c:v>
                </c:pt>
                <c:pt idx="7435">
                  <c:v>-3257.7</c:v>
                </c:pt>
                <c:pt idx="7436">
                  <c:v>-3439.8</c:v>
                </c:pt>
                <c:pt idx="7437">
                  <c:v>-3648.7</c:v>
                </c:pt>
                <c:pt idx="7438">
                  <c:v>-3876</c:v>
                </c:pt>
                <c:pt idx="7439">
                  <c:v>-4103.2</c:v>
                </c:pt>
                <c:pt idx="7440">
                  <c:v>-4315</c:v>
                </c:pt>
                <c:pt idx="7441">
                  <c:v>-4506.6000000000004</c:v>
                </c:pt>
                <c:pt idx="7442">
                  <c:v>-4669.5</c:v>
                </c:pt>
                <c:pt idx="7443">
                  <c:v>-4803.8999999999996</c:v>
                </c:pt>
                <c:pt idx="7444">
                  <c:v>-4928.2</c:v>
                </c:pt>
                <c:pt idx="7445">
                  <c:v>-5052.2</c:v>
                </c:pt>
                <c:pt idx="7446">
                  <c:v>-5189.1000000000004</c:v>
                </c:pt>
                <c:pt idx="7447">
                  <c:v>-5327.9</c:v>
                </c:pt>
                <c:pt idx="7448">
                  <c:v>-5468.4</c:v>
                </c:pt>
                <c:pt idx="7449">
                  <c:v>-5603.8</c:v>
                </c:pt>
                <c:pt idx="7450">
                  <c:v>-5732.3</c:v>
                </c:pt>
                <c:pt idx="7451">
                  <c:v>-5854.8</c:v>
                </c:pt>
                <c:pt idx="7452">
                  <c:v>-5967.3</c:v>
                </c:pt>
                <c:pt idx="7453">
                  <c:v>-6064.9</c:v>
                </c:pt>
                <c:pt idx="7454">
                  <c:v>-6145</c:v>
                </c:pt>
                <c:pt idx="7455">
                  <c:v>-6217.3</c:v>
                </c:pt>
                <c:pt idx="7456">
                  <c:v>-6303.2</c:v>
                </c:pt>
                <c:pt idx="7457">
                  <c:v>-6428.3</c:v>
                </c:pt>
                <c:pt idx="7458">
                  <c:v>-6586.3</c:v>
                </c:pt>
                <c:pt idx="7459">
                  <c:v>-6773.8</c:v>
                </c:pt>
                <c:pt idx="7460">
                  <c:v>-6964</c:v>
                </c:pt>
                <c:pt idx="7461">
                  <c:v>-7152.5</c:v>
                </c:pt>
                <c:pt idx="7462">
                  <c:v>-7306.4</c:v>
                </c:pt>
                <c:pt idx="7463">
                  <c:v>-7415.7</c:v>
                </c:pt>
                <c:pt idx="7464">
                  <c:v>-7493.8</c:v>
                </c:pt>
                <c:pt idx="7465">
                  <c:v>-7544.7</c:v>
                </c:pt>
                <c:pt idx="7466">
                  <c:v>-7597.9</c:v>
                </c:pt>
                <c:pt idx="7467">
                  <c:v>-7667.1</c:v>
                </c:pt>
                <c:pt idx="7468">
                  <c:v>-7756.3</c:v>
                </c:pt>
                <c:pt idx="7469">
                  <c:v>-7857.2</c:v>
                </c:pt>
                <c:pt idx="7470">
                  <c:v>-7956</c:v>
                </c:pt>
                <c:pt idx="7471">
                  <c:v>-8067.6</c:v>
                </c:pt>
                <c:pt idx="7472">
                  <c:v>-8185.6</c:v>
                </c:pt>
                <c:pt idx="7473">
                  <c:v>-8314.2999999999993</c:v>
                </c:pt>
                <c:pt idx="7474">
                  <c:v>-8452.7000000000007</c:v>
                </c:pt>
                <c:pt idx="7475">
                  <c:v>-8583.9</c:v>
                </c:pt>
                <c:pt idx="7476">
                  <c:v>-8699.1</c:v>
                </c:pt>
                <c:pt idx="7477">
                  <c:v>-8791.1</c:v>
                </c:pt>
                <c:pt idx="7478">
                  <c:v>-8858.2999999999993</c:v>
                </c:pt>
                <c:pt idx="7479">
                  <c:v>-8923.4</c:v>
                </c:pt>
                <c:pt idx="7480">
                  <c:v>-9004.4</c:v>
                </c:pt>
                <c:pt idx="7481">
                  <c:v>-9126.4</c:v>
                </c:pt>
                <c:pt idx="7482">
                  <c:v>-9275.4</c:v>
                </c:pt>
                <c:pt idx="7483">
                  <c:v>-9443.9</c:v>
                </c:pt>
                <c:pt idx="7484">
                  <c:v>-9598.7000000000007</c:v>
                </c:pt>
                <c:pt idx="7485">
                  <c:v>-9712.1</c:v>
                </c:pt>
                <c:pt idx="7486">
                  <c:v>-9794.5</c:v>
                </c:pt>
                <c:pt idx="7487">
                  <c:v>-9850</c:v>
                </c:pt>
                <c:pt idx="7488">
                  <c:v>-9913.4</c:v>
                </c:pt>
                <c:pt idx="7489">
                  <c:v>-9991.7000000000007</c:v>
                </c:pt>
                <c:pt idx="7490">
                  <c:v>-10083</c:v>
                </c:pt>
                <c:pt idx="7491">
                  <c:v>-10191</c:v>
                </c:pt>
                <c:pt idx="7492">
                  <c:v>-10295</c:v>
                </c:pt>
                <c:pt idx="7493">
                  <c:v>-10371</c:v>
                </c:pt>
                <c:pt idx="7494">
                  <c:v>-10421</c:v>
                </c:pt>
                <c:pt idx="7495">
                  <c:v>-10465</c:v>
                </c:pt>
                <c:pt idx="7496">
                  <c:v>-10525</c:v>
                </c:pt>
                <c:pt idx="7497">
                  <c:v>-10587</c:v>
                </c:pt>
                <c:pt idx="7498">
                  <c:v>-10653</c:v>
                </c:pt>
                <c:pt idx="7499">
                  <c:v>-10701</c:v>
                </c:pt>
                <c:pt idx="7500">
                  <c:v>-10722</c:v>
                </c:pt>
                <c:pt idx="7501">
                  <c:v>-10736</c:v>
                </c:pt>
                <c:pt idx="7502">
                  <c:v>-10729</c:v>
                </c:pt>
                <c:pt idx="7503">
                  <c:v>-10710</c:v>
                </c:pt>
                <c:pt idx="7504">
                  <c:v>-10708</c:v>
                </c:pt>
                <c:pt idx="7505">
                  <c:v>-10733</c:v>
                </c:pt>
                <c:pt idx="7506">
                  <c:v>-10791</c:v>
                </c:pt>
                <c:pt idx="7507">
                  <c:v>-10867</c:v>
                </c:pt>
                <c:pt idx="7508">
                  <c:v>-10938</c:v>
                </c:pt>
                <c:pt idx="7509">
                  <c:v>-10968</c:v>
                </c:pt>
                <c:pt idx="7510">
                  <c:v>-10941</c:v>
                </c:pt>
                <c:pt idx="7511">
                  <c:v>-10905</c:v>
                </c:pt>
                <c:pt idx="7512">
                  <c:v>-10906</c:v>
                </c:pt>
                <c:pt idx="7513">
                  <c:v>-10950</c:v>
                </c:pt>
                <c:pt idx="7514">
                  <c:v>-11015</c:v>
                </c:pt>
                <c:pt idx="7515">
                  <c:v>-11079</c:v>
                </c:pt>
                <c:pt idx="7516">
                  <c:v>-11130</c:v>
                </c:pt>
                <c:pt idx="7517">
                  <c:v>-11141</c:v>
                </c:pt>
                <c:pt idx="7518">
                  <c:v>-11148</c:v>
                </c:pt>
                <c:pt idx="7519">
                  <c:v>-11157</c:v>
                </c:pt>
                <c:pt idx="7520">
                  <c:v>-11128</c:v>
                </c:pt>
                <c:pt idx="7521">
                  <c:v>-11077</c:v>
                </c:pt>
                <c:pt idx="7522">
                  <c:v>-11024</c:v>
                </c:pt>
                <c:pt idx="7523">
                  <c:v>-10982</c:v>
                </c:pt>
                <c:pt idx="7524">
                  <c:v>-10959</c:v>
                </c:pt>
                <c:pt idx="7525">
                  <c:v>-10944</c:v>
                </c:pt>
                <c:pt idx="7526">
                  <c:v>-10889</c:v>
                </c:pt>
                <c:pt idx="7527">
                  <c:v>-10787</c:v>
                </c:pt>
                <c:pt idx="7528">
                  <c:v>-10634</c:v>
                </c:pt>
                <c:pt idx="7529">
                  <c:v>-10421</c:v>
                </c:pt>
                <c:pt idx="7530">
                  <c:v>-10139</c:v>
                </c:pt>
                <c:pt idx="7531">
                  <c:v>-9833.7000000000007</c:v>
                </c:pt>
                <c:pt idx="7532">
                  <c:v>-9516.5</c:v>
                </c:pt>
                <c:pt idx="7533">
                  <c:v>-9171.7000000000007</c:v>
                </c:pt>
                <c:pt idx="7534">
                  <c:v>-8789.7999999999993</c:v>
                </c:pt>
                <c:pt idx="7535">
                  <c:v>-8367.5</c:v>
                </c:pt>
                <c:pt idx="7536">
                  <c:v>-7913.7</c:v>
                </c:pt>
                <c:pt idx="7537">
                  <c:v>-7426.7</c:v>
                </c:pt>
                <c:pt idx="7538">
                  <c:v>-6955.2</c:v>
                </c:pt>
                <c:pt idx="7539">
                  <c:v>-6535.1</c:v>
                </c:pt>
                <c:pt idx="7540">
                  <c:v>-6161.1</c:v>
                </c:pt>
                <c:pt idx="7541">
                  <c:v>-5835.4</c:v>
                </c:pt>
                <c:pt idx="7542">
                  <c:v>-5534.4</c:v>
                </c:pt>
                <c:pt idx="7543">
                  <c:v>-5224.8</c:v>
                </c:pt>
                <c:pt idx="7544">
                  <c:v>-4896.8</c:v>
                </c:pt>
                <c:pt idx="7545">
                  <c:v>-4559.5</c:v>
                </c:pt>
                <c:pt idx="7546">
                  <c:v>-4234</c:v>
                </c:pt>
                <c:pt idx="7547">
                  <c:v>-3910.4</c:v>
                </c:pt>
                <c:pt idx="7548">
                  <c:v>-3585.4</c:v>
                </c:pt>
                <c:pt idx="7549">
                  <c:v>-3274.3</c:v>
                </c:pt>
                <c:pt idx="7550">
                  <c:v>-2985.7</c:v>
                </c:pt>
                <c:pt idx="7551">
                  <c:v>-2732.9</c:v>
                </c:pt>
                <c:pt idx="7552">
                  <c:v>-2514.8000000000002</c:v>
                </c:pt>
                <c:pt idx="7553">
                  <c:v>-2344.9</c:v>
                </c:pt>
                <c:pt idx="7554">
                  <c:v>-2207.5</c:v>
                </c:pt>
                <c:pt idx="7555">
                  <c:v>-2074.6999999999998</c:v>
                </c:pt>
                <c:pt idx="7556">
                  <c:v>-1948.8</c:v>
                </c:pt>
                <c:pt idx="7557">
                  <c:v>-1818.4</c:v>
                </c:pt>
                <c:pt idx="7558">
                  <c:v>-1684.4</c:v>
                </c:pt>
                <c:pt idx="7559">
                  <c:v>-1555.1</c:v>
                </c:pt>
                <c:pt idx="7560">
                  <c:v>-1421.9</c:v>
                </c:pt>
                <c:pt idx="7561">
                  <c:v>-1297.8</c:v>
                </c:pt>
                <c:pt idx="7562">
                  <c:v>-1179.2</c:v>
                </c:pt>
                <c:pt idx="7563">
                  <c:v>-1076.3</c:v>
                </c:pt>
                <c:pt idx="7564">
                  <c:v>-978.24</c:v>
                </c:pt>
                <c:pt idx="7565">
                  <c:v>-885.57</c:v>
                </c:pt>
                <c:pt idx="7566">
                  <c:v>-792.81</c:v>
                </c:pt>
                <c:pt idx="7567">
                  <c:v>-701.12</c:v>
                </c:pt>
                <c:pt idx="7568">
                  <c:v>-599.19000000000005</c:v>
                </c:pt>
                <c:pt idx="7569">
                  <c:v>-516.98</c:v>
                </c:pt>
                <c:pt idx="7570">
                  <c:v>-435.23</c:v>
                </c:pt>
                <c:pt idx="7571">
                  <c:v>-367.01</c:v>
                </c:pt>
                <c:pt idx="7572">
                  <c:v>-312.27</c:v>
                </c:pt>
                <c:pt idx="7573">
                  <c:v>-254.58</c:v>
                </c:pt>
                <c:pt idx="7574">
                  <c:v>-206.96</c:v>
                </c:pt>
                <c:pt idx="7575">
                  <c:v>-154.16</c:v>
                </c:pt>
                <c:pt idx="7576">
                  <c:v>-106.34</c:v>
                </c:pt>
                <c:pt idx="7577">
                  <c:v>-58.215000000000003</c:v>
                </c:pt>
                <c:pt idx="7578">
                  <c:v>-12.343</c:v>
                </c:pt>
                <c:pt idx="7579">
                  <c:v>18.396999999999998</c:v>
                </c:pt>
                <c:pt idx="7580">
                  <c:v>44.012999999999998</c:v>
                </c:pt>
                <c:pt idx="7581">
                  <c:v>62.21</c:v>
                </c:pt>
                <c:pt idx="7582">
                  <c:v>87.084999999999994</c:v>
                </c:pt>
                <c:pt idx="7583">
                  <c:v>111.73</c:v>
                </c:pt>
                <c:pt idx="7584">
                  <c:v>136.97</c:v>
                </c:pt>
                <c:pt idx="7585">
                  <c:v>165.2</c:v>
                </c:pt>
                <c:pt idx="7586">
                  <c:v>191.23</c:v>
                </c:pt>
                <c:pt idx="7587">
                  <c:v>219.5</c:v>
                </c:pt>
                <c:pt idx="7588">
                  <c:v>245.11</c:v>
                </c:pt>
                <c:pt idx="7589">
                  <c:v>267.26</c:v>
                </c:pt>
                <c:pt idx="7590">
                  <c:v>293.38</c:v>
                </c:pt>
                <c:pt idx="7591">
                  <c:v>313.92</c:v>
                </c:pt>
                <c:pt idx="7592">
                  <c:v>336.61</c:v>
                </c:pt>
                <c:pt idx="7593">
                  <c:v>361.17</c:v>
                </c:pt>
                <c:pt idx="7594">
                  <c:v>386.75</c:v>
                </c:pt>
                <c:pt idx="7595">
                  <c:v>420.68</c:v>
                </c:pt>
                <c:pt idx="7596">
                  <c:v>444.6</c:v>
                </c:pt>
                <c:pt idx="7597">
                  <c:v>473.9</c:v>
                </c:pt>
                <c:pt idx="7598">
                  <c:v>505.92</c:v>
                </c:pt>
                <c:pt idx="7599">
                  <c:v>530.23</c:v>
                </c:pt>
                <c:pt idx="7600">
                  <c:v>557.27</c:v>
                </c:pt>
                <c:pt idx="7601">
                  <c:v>585.30999999999995</c:v>
                </c:pt>
                <c:pt idx="7602">
                  <c:v>618.66</c:v>
                </c:pt>
                <c:pt idx="7603">
                  <c:v>646.67999999999995</c:v>
                </c:pt>
                <c:pt idx="7604">
                  <c:v>674.25</c:v>
                </c:pt>
                <c:pt idx="7605">
                  <c:v>709.3</c:v>
                </c:pt>
                <c:pt idx="7606">
                  <c:v>733.21</c:v>
                </c:pt>
                <c:pt idx="7607">
                  <c:v>764.84</c:v>
                </c:pt>
                <c:pt idx="7608">
                  <c:v>791.57</c:v>
                </c:pt>
                <c:pt idx="7609">
                  <c:v>811.34</c:v>
                </c:pt>
                <c:pt idx="7610">
                  <c:v>842</c:v>
                </c:pt>
                <c:pt idx="7611">
                  <c:v>874.46</c:v>
                </c:pt>
                <c:pt idx="7612">
                  <c:v>901.89</c:v>
                </c:pt>
                <c:pt idx="7613">
                  <c:v>932.51</c:v>
                </c:pt>
                <c:pt idx="7614">
                  <c:v>967.16</c:v>
                </c:pt>
                <c:pt idx="7615">
                  <c:v>1016.5</c:v>
                </c:pt>
                <c:pt idx="7616">
                  <c:v>1064.3</c:v>
                </c:pt>
                <c:pt idx="7617">
                  <c:v>1112.7</c:v>
                </c:pt>
                <c:pt idx="7618">
                  <c:v>1161.4000000000001</c:v>
                </c:pt>
                <c:pt idx="7619">
                  <c:v>1207.5</c:v>
                </c:pt>
                <c:pt idx="7620">
                  <c:v>1265.3</c:v>
                </c:pt>
                <c:pt idx="7621">
                  <c:v>1323.6</c:v>
                </c:pt>
                <c:pt idx="7622">
                  <c:v>1384.4</c:v>
                </c:pt>
                <c:pt idx="7623">
                  <c:v>1440.8</c:v>
                </c:pt>
                <c:pt idx="7624">
                  <c:v>1488.8</c:v>
                </c:pt>
                <c:pt idx="7625">
                  <c:v>1539.5</c:v>
                </c:pt>
                <c:pt idx="7626">
                  <c:v>1584</c:v>
                </c:pt>
                <c:pt idx="7627">
                  <c:v>1632.3</c:v>
                </c:pt>
                <c:pt idx="7628">
                  <c:v>1688</c:v>
                </c:pt>
                <c:pt idx="7629">
                  <c:v>1734.9</c:v>
                </c:pt>
                <c:pt idx="7630">
                  <c:v>1786</c:v>
                </c:pt>
                <c:pt idx="7631">
                  <c:v>1840.8</c:v>
                </c:pt>
                <c:pt idx="7632">
                  <c:v>1901.3</c:v>
                </c:pt>
                <c:pt idx="7633">
                  <c:v>1964.8</c:v>
                </c:pt>
                <c:pt idx="7634">
                  <c:v>2031.8</c:v>
                </c:pt>
                <c:pt idx="7635">
                  <c:v>2110.1</c:v>
                </c:pt>
                <c:pt idx="7636">
                  <c:v>2190.4</c:v>
                </c:pt>
                <c:pt idx="7637">
                  <c:v>2284.9</c:v>
                </c:pt>
                <c:pt idx="7638">
                  <c:v>2388.8000000000002</c:v>
                </c:pt>
                <c:pt idx="7639">
                  <c:v>2500.4</c:v>
                </c:pt>
                <c:pt idx="7640">
                  <c:v>2626.4</c:v>
                </c:pt>
                <c:pt idx="7641">
                  <c:v>2754.6</c:v>
                </c:pt>
                <c:pt idx="7642">
                  <c:v>2880.1</c:v>
                </c:pt>
                <c:pt idx="7643">
                  <c:v>2999.3</c:v>
                </c:pt>
                <c:pt idx="7644">
                  <c:v>3101.4</c:v>
                </c:pt>
                <c:pt idx="7645">
                  <c:v>3196.3</c:v>
                </c:pt>
                <c:pt idx="7646">
                  <c:v>3280.1</c:v>
                </c:pt>
                <c:pt idx="7647">
                  <c:v>3368</c:v>
                </c:pt>
                <c:pt idx="7648">
                  <c:v>3457.4</c:v>
                </c:pt>
                <c:pt idx="7649">
                  <c:v>3543.9</c:v>
                </c:pt>
                <c:pt idx="7650">
                  <c:v>3644.3</c:v>
                </c:pt>
                <c:pt idx="7651">
                  <c:v>3755</c:v>
                </c:pt>
                <c:pt idx="7652">
                  <c:v>3879.8</c:v>
                </c:pt>
                <c:pt idx="7653">
                  <c:v>4002.6</c:v>
                </c:pt>
                <c:pt idx="7654">
                  <c:v>4127.6000000000004</c:v>
                </c:pt>
                <c:pt idx="7655">
                  <c:v>4258.8999999999996</c:v>
                </c:pt>
                <c:pt idx="7656">
                  <c:v>4386.5</c:v>
                </c:pt>
                <c:pt idx="7657">
                  <c:v>4526.5</c:v>
                </c:pt>
                <c:pt idx="7658">
                  <c:v>4666.2</c:v>
                </c:pt>
                <c:pt idx="7659">
                  <c:v>4801</c:v>
                </c:pt>
                <c:pt idx="7660">
                  <c:v>4940.3999999999996</c:v>
                </c:pt>
                <c:pt idx="7661">
                  <c:v>5069.8</c:v>
                </c:pt>
                <c:pt idx="7662">
                  <c:v>5211.3999999999996</c:v>
                </c:pt>
                <c:pt idx="7663">
                  <c:v>5359.8</c:v>
                </c:pt>
                <c:pt idx="7664">
                  <c:v>5507.2</c:v>
                </c:pt>
                <c:pt idx="7665">
                  <c:v>5651.6</c:v>
                </c:pt>
                <c:pt idx="7666">
                  <c:v>5785.6</c:v>
                </c:pt>
                <c:pt idx="7667">
                  <c:v>5911.7</c:v>
                </c:pt>
                <c:pt idx="7668">
                  <c:v>6037.5</c:v>
                </c:pt>
                <c:pt idx="7669">
                  <c:v>6169.4</c:v>
                </c:pt>
                <c:pt idx="7670">
                  <c:v>6320.5</c:v>
                </c:pt>
                <c:pt idx="7671">
                  <c:v>6474.4</c:v>
                </c:pt>
                <c:pt idx="7672">
                  <c:v>6650.5</c:v>
                </c:pt>
                <c:pt idx="7673">
                  <c:v>6841.3</c:v>
                </c:pt>
                <c:pt idx="7674">
                  <c:v>7026.5</c:v>
                </c:pt>
                <c:pt idx="7675">
                  <c:v>7199.7</c:v>
                </c:pt>
                <c:pt idx="7676">
                  <c:v>7352.6</c:v>
                </c:pt>
                <c:pt idx="7677">
                  <c:v>7499.3</c:v>
                </c:pt>
                <c:pt idx="7678">
                  <c:v>7623.4</c:v>
                </c:pt>
                <c:pt idx="7679">
                  <c:v>7738.6</c:v>
                </c:pt>
                <c:pt idx="7680">
                  <c:v>7854.4</c:v>
                </c:pt>
                <c:pt idx="7681">
                  <c:v>7965.9</c:v>
                </c:pt>
                <c:pt idx="7682">
                  <c:v>8081</c:v>
                </c:pt>
                <c:pt idx="7683">
                  <c:v>8189.4</c:v>
                </c:pt>
                <c:pt idx="7684">
                  <c:v>8293.6</c:v>
                </c:pt>
                <c:pt idx="7685">
                  <c:v>8405.2999999999993</c:v>
                </c:pt>
                <c:pt idx="7686">
                  <c:v>8509.7000000000007</c:v>
                </c:pt>
                <c:pt idx="7687">
                  <c:v>8611.4</c:v>
                </c:pt>
                <c:pt idx="7688">
                  <c:v>8729</c:v>
                </c:pt>
                <c:pt idx="7689">
                  <c:v>8827.9</c:v>
                </c:pt>
                <c:pt idx="7690">
                  <c:v>8930.7000000000007</c:v>
                </c:pt>
                <c:pt idx="7691">
                  <c:v>9042.7000000000007</c:v>
                </c:pt>
                <c:pt idx="7692">
                  <c:v>9164.2000000000007</c:v>
                </c:pt>
                <c:pt idx="7693">
                  <c:v>9276.2999999999993</c:v>
                </c:pt>
                <c:pt idx="7694">
                  <c:v>9378.2000000000007</c:v>
                </c:pt>
                <c:pt idx="7695">
                  <c:v>9486.9</c:v>
                </c:pt>
                <c:pt idx="7696">
                  <c:v>9578.1</c:v>
                </c:pt>
                <c:pt idx="7697">
                  <c:v>9656.1</c:v>
                </c:pt>
                <c:pt idx="7698">
                  <c:v>9735.2999999999993</c:v>
                </c:pt>
                <c:pt idx="7699">
                  <c:v>9812.6</c:v>
                </c:pt>
                <c:pt idx="7700">
                  <c:v>9900.2000000000007</c:v>
                </c:pt>
                <c:pt idx="7701">
                  <c:v>9991.9</c:v>
                </c:pt>
                <c:pt idx="7702">
                  <c:v>10087</c:v>
                </c:pt>
                <c:pt idx="7703">
                  <c:v>10187</c:v>
                </c:pt>
                <c:pt idx="7704">
                  <c:v>10278</c:v>
                </c:pt>
                <c:pt idx="7705">
                  <c:v>10365</c:v>
                </c:pt>
                <c:pt idx="7706">
                  <c:v>10423</c:v>
                </c:pt>
                <c:pt idx="7707">
                  <c:v>10453</c:v>
                </c:pt>
                <c:pt idx="7708">
                  <c:v>10492</c:v>
                </c:pt>
                <c:pt idx="7709">
                  <c:v>10551</c:v>
                </c:pt>
                <c:pt idx="7710">
                  <c:v>10633</c:v>
                </c:pt>
                <c:pt idx="7711">
                  <c:v>10713</c:v>
                </c:pt>
                <c:pt idx="7712">
                  <c:v>10786</c:v>
                </c:pt>
                <c:pt idx="7713">
                  <c:v>10844</c:v>
                </c:pt>
                <c:pt idx="7714">
                  <c:v>10891</c:v>
                </c:pt>
                <c:pt idx="7715">
                  <c:v>10936</c:v>
                </c:pt>
                <c:pt idx="7716">
                  <c:v>10976</c:v>
                </c:pt>
                <c:pt idx="7717">
                  <c:v>11014</c:v>
                </c:pt>
                <c:pt idx="7718">
                  <c:v>11061</c:v>
                </c:pt>
                <c:pt idx="7719">
                  <c:v>11111</c:v>
                </c:pt>
                <c:pt idx="7720">
                  <c:v>11189</c:v>
                </c:pt>
                <c:pt idx="7721">
                  <c:v>11255</c:v>
                </c:pt>
                <c:pt idx="7722">
                  <c:v>11298</c:v>
                </c:pt>
                <c:pt idx="7723">
                  <c:v>11313</c:v>
                </c:pt>
                <c:pt idx="7724">
                  <c:v>11294</c:v>
                </c:pt>
                <c:pt idx="7725">
                  <c:v>11246</c:v>
                </c:pt>
                <c:pt idx="7726">
                  <c:v>11176</c:v>
                </c:pt>
                <c:pt idx="7727">
                  <c:v>11092</c:v>
                </c:pt>
                <c:pt idx="7728">
                  <c:v>10994</c:v>
                </c:pt>
                <c:pt idx="7729">
                  <c:v>10887</c:v>
                </c:pt>
                <c:pt idx="7730">
                  <c:v>10800</c:v>
                </c:pt>
                <c:pt idx="7731">
                  <c:v>10716</c:v>
                </c:pt>
                <c:pt idx="7732">
                  <c:v>10632</c:v>
                </c:pt>
                <c:pt idx="7733">
                  <c:v>10538</c:v>
                </c:pt>
                <c:pt idx="7734">
                  <c:v>10422</c:v>
                </c:pt>
                <c:pt idx="7735">
                  <c:v>10290</c:v>
                </c:pt>
                <c:pt idx="7736">
                  <c:v>10108</c:v>
                </c:pt>
                <c:pt idx="7737">
                  <c:v>9869.4</c:v>
                </c:pt>
                <c:pt idx="7738">
                  <c:v>9558.6</c:v>
                </c:pt>
                <c:pt idx="7739">
                  <c:v>9183.9</c:v>
                </c:pt>
                <c:pt idx="7740">
                  <c:v>8764.2000000000007</c:v>
                </c:pt>
                <c:pt idx="7741">
                  <c:v>8314.5</c:v>
                </c:pt>
                <c:pt idx="7742">
                  <c:v>7852.6</c:v>
                </c:pt>
                <c:pt idx="7743">
                  <c:v>7404.9</c:v>
                </c:pt>
                <c:pt idx="7744">
                  <c:v>6982.1</c:v>
                </c:pt>
                <c:pt idx="7745">
                  <c:v>6600.1</c:v>
                </c:pt>
                <c:pt idx="7746">
                  <c:v>6238.9</c:v>
                </c:pt>
                <c:pt idx="7747">
                  <c:v>5912.6</c:v>
                </c:pt>
                <c:pt idx="7748">
                  <c:v>5605.9</c:v>
                </c:pt>
                <c:pt idx="7749">
                  <c:v>5301.3</c:v>
                </c:pt>
                <c:pt idx="7750">
                  <c:v>5000.3999999999996</c:v>
                </c:pt>
                <c:pt idx="7751">
                  <c:v>4682.8</c:v>
                </c:pt>
                <c:pt idx="7752">
                  <c:v>4363.1000000000004</c:v>
                </c:pt>
                <c:pt idx="7753">
                  <c:v>4044.3</c:v>
                </c:pt>
                <c:pt idx="7754">
                  <c:v>3731.9</c:v>
                </c:pt>
                <c:pt idx="7755">
                  <c:v>3434.7</c:v>
                </c:pt>
                <c:pt idx="7756">
                  <c:v>3153.9</c:v>
                </c:pt>
                <c:pt idx="7757">
                  <c:v>2905.8</c:v>
                </c:pt>
                <c:pt idx="7758">
                  <c:v>2689.8</c:v>
                </c:pt>
                <c:pt idx="7759">
                  <c:v>2490.5</c:v>
                </c:pt>
                <c:pt idx="7760">
                  <c:v>2315</c:v>
                </c:pt>
                <c:pt idx="7761">
                  <c:v>2166.3000000000002</c:v>
                </c:pt>
                <c:pt idx="7762">
                  <c:v>2034.1</c:v>
                </c:pt>
                <c:pt idx="7763">
                  <c:v>1918.3</c:v>
                </c:pt>
                <c:pt idx="7764">
                  <c:v>1813.8</c:v>
                </c:pt>
                <c:pt idx="7765">
                  <c:v>1727</c:v>
                </c:pt>
                <c:pt idx="7766">
                  <c:v>1649.2</c:v>
                </c:pt>
                <c:pt idx="7767">
                  <c:v>1574.7</c:v>
                </c:pt>
                <c:pt idx="7768">
                  <c:v>1504</c:v>
                </c:pt>
                <c:pt idx="7769">
                  <c:v>1444.9</c:v>
                </c:pt>
                <c:pt idx="7770">
                  <c:v>1385.4</c:v>
                </c:pt>
                <c:pt idx="7771">
                  <c:v>1323</c:v>
                </c:pt>
                <c:pt idx="7772">
                  <c:v>1262.3</c:v>
                </c:pt>
                <c:pt idx="7773">
                  <c:v>1194.9000000000001</c:v>
                </c:pt>
                <c:pt idx="7774">
                  <c:v>1122.5999999999999</c:v>
                </c:pt>
                <c:pt idx="7775">
                  <c:v>1054.5</c:v>
                </c:pt>
                <c:pt idx="7776">
                  <c:v>985.71</c:v>
                </c:pt>
                <c:pt idx="7777">
                  <c:v>921.75</c:v>
                </c:pt>
                <c:pt idx="7778">
                  <c:v>863.76</c:v>
                </c:pt>
                <c:pt idx="7779">
                  <c:v>805.68</c:v>
                </c:pt>
                <c:pt idx="7780">
                  <c:v>761.42</c:v>
                </c:pt>
                <c:pt idx="7781">
                  <c:v>717.17</c:v>
                </c:pt>
                <c:pt idx="7782">
                  <c:v>675.49</c:v>
                </c:pt>
                <c:pt idx="7783">
                  <c:v>633.75</c:v>
                </c:pt>
                <c:pt idx="7784">
                  <c:v>592.52</c:v>
                </c:pt>
                <c:pt idx="7785">
                  <c:v>561.26</c:v>
                </c:pt>
                <c:pt idx="7786">
                  <c:v>526.16</c:v>
                </c:pt>
                <c:pt idx="7787">
                  <c:v>492.94</c:v>
                </c:pt>
                <c:pt idx="7788">
                  <c:v>457.16</c:v>
                </c:pt>
                <c:pt idx="7789">
                  <c:v>422.27</c:v>
                </c:pt>
                <c:pt idx="7790">
                  <c:v>393.21</c:v>
                </c:pt>
                <c:pt idx="7791">
                  <c:v>358.51</c:v>
                </c:pt>
                <c:pt idx="7792">
                  <c:v>329.07</c:v>
                </c:pt>
                <c:pt idx="7793">
                  <c:v>300.64</c:v>
                </c:pt>
                <c:pt idx="7794">
                  <c:v>265.5</c:v>
                </c:pt>
                <c:pt idx="7795">
                  <c:v>240.19</c:v>
                </c:pt>
                <c:pt idx="7796">
                  <c:v>211.95</c:v>
                </c:pt>
                <c:pt idx="7797">
                  <c:v>187.46</c:v>
                </c:pt>
                <c:pt idx="7798">
                  <c:v>159</c:v>
                </c:pt>
                <c:pt idx="7799">
                  <c:v>123.24</c:v>
                </c:pt>
                <c:pt idx="7800">
                  <c:v>94.509</c:v>
                </c:pt>
                <c:pt idx="7801">
                  <c:v>61.1</c:v>
                </c:pt>
                <c:pt idx="7802">
                  <c:v>29.068999999999999</c:v>
                </c:pt>
                <c:pt idx="7803">
                  <c:v>3.3877000000000002</c:v>
                </c:pt>
                <c:pt idx="7804">
                  <c:v>-25.213999999999999</c:v>
                </c:pt>
                <c:pt idx="7805">
                  <c:v>-44.637999999999998</c:v>
                </c:pt>
                <c:pt idx="7806">
                  <c:v>-73.506</c:v>
                </c:pt>
                <c:pt idx="7807">
                  <c:v>-96.742000000000004</c:v>
                </c:pt>
                <c:pt idx="7808">
                  <c:v>-118.79</c:v>
                </c:pt>
                <c:pt idx="7809">
                  <c:v>-147.85</c:v>
                </c:pt>
                <c:pt idx="7810">
                  <c:v>-175.65</c:v>
                </c:pt>
                <c:pt idx="7811">
                  <c:v>-208.2</c:v>
                </c:pt>
                <c:pt idx="7812">
                  <c:v>-238.03</c:v>
                </c:pt>
                <c:pt idx="7813">
                  <c:v>-271.36</c:v>
                </c:pt>
                <c:pt idx="7814">
                  <c:v>-308.36</c:v>
                </c:pt>
                <c:pt idx="7815">
                  <c:v>-339.09</c:v>
                </c:pt>
                <c:pt idx="7816">
                  <c:v>-371.49</c:v>
                </c:pt>
                <c:pt idx="7817">
                  <c:v>-410.31</c:v>
                </c:pt>
                <c:pt idx="7818">
                  <c:v>-450.53</c:v>
                </c:pt>
                <c:pt idx="7819">
                  <c:v>-490.37</c:v>
                </c:pt>
                <c:pt idx="7820">
                  <c:v>-528.29</c:v>
                </c:pt>
                <c:pt idx="7821">
                  <c:v>-575.25</c:v>
                </c:pt>
                <c:pt idx="7822">
                  <c:v>-628.91999999999996</c:v>
                </c:pt>
                <c:pt idx="7823">
                  <c:v>-678.42</c:v>
                </c:pt>
                <c:pt idx="7824">
                  <c:v>-723.59</c:v>
                </c:pt>
                <c:pt idx="7825">
                  <c:v>-769.17</c:v>
                </c:pt>
                <c:pt idx="7826">
                  <c:v>-821.27</c:v>
                </c:pt>
                <c:pt idx="7827">
                  <c:v>-868.8</c:v>
                </c:pt>
                <c:pt idx="7828">
                  <c:v>-918.24</c:v>
                </c:pt>
                <c:pt idx="7829">
                  <c:v>-973.86</c:v>
                </c:pt>
                <c:pt idx="7830">
                  <c:v>-1023.7</c:v>
                </c:pt>
                <c:pt idx="7831">
                  <c:v>-1077.0999999999999</c:v>
                </c:pt>
                <c:pt idx="7832">
                  <c:v>-1129.0999999999999</c:v>
                </c:pt>
                <c:pt idx="7833">
                  <c:v>-1175.9000000000001</c:v>
                </c:pt>
                <c:pt idx="7834">
                  <c:v>-1227.4000000000001</c:v>
                </c:pt>
                <c:pt idx="7835">
                  <c:v>-1273.3</c:v>
                </c:pt>
                <c:pt idx="7836">
                  <c:v>-1320.8</c:v>
                </c:pt>
                <c:pt idx="7837">
                  <c:v>-1373.7</c:v>
                </c:pt>
                <c:pt idx="7838">
                  <c:v>-1430.2</c:v>
                </c:pt>
                <c:pt idx="7839">
                  <c:v>-1501.8</c:v>
                </c:pt>
                <c:pt idx="7840">
                  <c:v>-1584.3</c:v>
                </c:pt>
                <c:pt idx="7841">
                  <c:v>-1674.3</c:v>
                </c:pt>
                <c:pt idx="7842">
                  <c:v>-1766</c:v>
                </c:pt>
                <c:pt idx="7843">
                  <c:v>-1860.5</c:v>
                </c:pt>
                <c:pt idx="7844">
                  <c:v>-1957.8</c:v>
                </c:pt>
                <c:pt idx="7845">
                  <c:v>-2047.8</c:v>
                </c:pt>
                <c:pt idx="7846">
                  <c:v>-2138.4</c:v>
                </c:pt>
                <c:pt idx="7847">
                  <c:v>-2227.4</c:v>
                </c:pt>
                <c:pt idx="7848">
                  <c:v>-2325.6999999999998</c:v>
                </c:pt>
                <c:pt idx="7849">
                  <c:v>-2426.6</c:v>
                </c:pt>
                <c:pt idx="7850">
                  <c:v>-2525.6999999999998</c:v>
                </c:pt>
                <c:pt idx="7851">
                  <c:v>-2628.6</c:v>
                </c:pt>
                <c:pt idx="7852">
                  <c:v>-2734.6</c:v>
                </c:pt>
                <c:pt idx="7853">
                  <c:v>-2856.8</c:v>
                </c:pt>
                <c:pt idx="7854">
                  <c:v>-2998.7</c:v>
                </c:pt>
                <c:pt idx="7855">
                  <c:v>-3158.1</c:v>
                </c:pt>
                <c:pt idx="7856">
                  <c:v>-3347.1</c:v>
                </c:pt>
                <c:pt idx="7857">
                  <c:v>-3539.3</c:v>
                </c:pt>
                <c:pt idx="7858">
                  <c:v>-3723.7</c:v>
                </c:pt>
                <c:pt idx="7859">
                  <c:v>-3897.2</c:v>
                </c:pt>
                <c:pt idx="7860">
                  <c:v>-4056</c:v>
                </c:pt>
                <c:pt idx="7861">
                  <c:v>-4212.2</c:v>
                </c:pt>
                <c:pt idx="7862">
                  <c:v>-4355.6000000000004</c:v>
                </c:pt>
                <c:pt idx="7863">
                  <c:v>-4496.1000000000004</c:v>
                </c:pt>
                <c:pt idx="7864">
                  <c:v>-4639.6000000000004</c:v>
                </c:pt>
                <c:pt idx="7865">
                  <c:v>-4776</c:v>
                </c:pt>
                <c:pt idx="7866">
                  <c:v>-4907.2</c:v>
                </c:pt>
                <c:pt idx="7867">
                  <c:v>-5029.7</c:v>
                </c:pt>
                <c:pt idx="7868">
                  <c:v>-5153.8</c:v>
                </c:pt>
                <c:pt idx="7869">
                  <c:v>-5276.9</c:v>
                </c:pt>
                <c:pt idx="7870">
                  <c:v>-5390.7</c:v>
                </c:pt>
                <c:pt idx="7871">
                  <c:v>-5507.9</c:v>
                </c:pt>
                <c:pt idx="7872">
                  <c:v>-5616</c:v>
                </c:pt>
                <c:pt idx="7873">
                  <c:v>-5718.4</c:v>
                </c:pt>
                <c:pt idx="7874">
                  <c:v>-5817.6</c:v>
                </c:pt>
                <c:pt idx="7875">
                  <c:v>-5908.4</c:v>
                </c:pt>
                <c:pt idx="7876">
                  <c:v>-6000.3</c:v>
                </c:pt>
                <c:pt idx="7877">
                  <c:v>-6090</c:v>
                </c:pt>
                <c:pt idx="7878">
                  <c:v>-6176.8</c:v>
                </c:pt>
                <c:pt idx="7879">
                  <c:v>-6257.1</c:v>
                </c:pt>
                <c:pt idx="7880">
                  <c:v>-6318.9</c:v>
                </c:pt>
                <c:pt idx="7881">
                  <c:v>-6387</c:v>
                </c:pt>
                <c:pt idx="7882">
                  <c:v>-6471.8</c:v>
                </c:pt>
                <c:pt idx="7883">
                  <c:v>-6578.2</c:v>
                </c:pt>
                <c:pt idx="7884">
                  <c:v>-6700.4</c:v>
                </c:pt>
                <c:pt idx="7885">
                  <c:v>-6817.7</c:v>
                </c:pt>
                <c:pt idx="7886">
                  <c:v>-6939.4</c:v>
                </c:pt>
                <c:pt idx="7887">
                  <c:v>-7060.1</c:v>
                </c:pt>
                <c:pt idx="7888">
                  <c:v>-7174.7</c:v>
                </c:pt>
                <c:pt idx="7889">
                  <c:v>-7273.7</c:v>
                </c:pt>
                <c:pt idx="7890">
                  <c:v>-7345.3</c:v>
                </c:pt>
                <c:pt idx="7891">
                  <c:v>-7405.2</c:v>
                </c:pt>
                <c:pt idx="7892">
                  <c:v>-7452.8</c:v>
                </c:pt>
                <c:pt idx="7893">
                  <c:v>-7519</c:v>
                </c:pt>
                <c:pt idx="7894">
                  <c:v>-7599.4</c:v>
                </c:pt>
                <c:pt idx="7895">
                  <c:v>-7681.1</c:v>
                </c:pt>
                <c:pt idx="7896">
                  <c:v>-7770.7</c:v>
                </c:pt>
                <c:pt idx="7897">
                  <c:v>-7861.9</c:v>
                </c:pt>
                <c:pt idx="7898">
                  <c:v>-7959.4</c:v>
                </c:pt>
                <c:pt idx="7899">
                  <c:v>-8061.3</c:v>
                </c:pt>
                <c:pt idx="7900">
                  <c:v>-8155.1</c:v>
                </c:pt>
                <c:pt idx="7901">
                  <c:v>-8235.9</c:v>
                </c:pt>
                <c:pt idx="7902">
                  <c:v>-8297.5</c:v>
                </c:pt>
                <c:pt idx="7903">
                  <c:v>-8356.7000000000007</c:v>
                </c:pt>
                <c:pt idx="7904">
                  <c:v>-8420.6</c:v>
                </c:pt>
                <c:pt idx="7905">
                  <c:v>-8471</c:v>
                </c:pt>
                <c:pt idx="7906">
                  <c:v>-8521.4</c:v>
                </c:pt>
                <c:pt idx="7907">
                  <c:v>-8564.2999999999993</c:v>
                </c:pt>
                <c:pt idx="7908">
                  <c:v>-8619.5</c:v>
                </c:pt>
                <c:pt idx="7909">
                  <c:v>-8698.5</c:v>
                </c:pt>
                <c:pt idx="7910">
                  <c:v>-8797.1</c:v>
                </c:pt>
                <c:pt idx="7911">
                  <c:v>-8908.6</c:v>
                </c:pt>
                <c:pt idx="7912">
                  <c:v>-8997.1</c:v>
                </c:pt>
                <c:pt idx="7913">
                  <c:v>-9052.9</c:v>
                </c:pt>
                <c:pt idx="7914">
                  <c:v>-9069.2999999999993</c:v>
                </c:pt>
                <c:pt idx="7915">
                  <c:v>-9071.6</c:v>
                </c:pt>
                <c:pt idx="7916">
                  <c:v>-9087.7000000000007</c:v>
                </c:pt>
                <c:pt idx="7917">
                  <c:v>-9127.2999999999993</c:v>
                </c:pt>
                <c:pt idx="7918">
                  <c:v>-9201.7999999999993</c:v>
                </c:pt>
                <c:pt idx="7919">
                  <c:v>-9305.7999999999993</c:v>
                </c:pt>
                <c:pt idx="7920">
                  <c:v>-9420</c:v>
                </c:pt>
                <c:pt idx="7921">
                  <c:v>-9552.7000000000007</c:v>
                </c:pt>
                <c:pt idx="7922">
                  <c:v>-9670.7000000000007</c:v>
                </c:pt>
                <c:pt idx="7923">
                  <c:v>-9761</c:v>
                </c:pt>
                <c:pt idx="7924">
                  <c:v>-9815.6</c:v>
                </c:pt>
                <c:pt idx="7925">
                  <c:v>-9832.6</c:v>
                </c:pt>
                <c:pt idx="7926">
                  <c:v>-9847.5</c:v>
                </c:pt>
                <c:pt idx="7927">
                  <c:v>-9869.9</c:v>
                </c:pt>
                <c:pt idx="7928">
                  <c:v>-9918.7000000000007</c:v>
                </c:pt>
                <c:pt idx="7929">
                  <c:v>-10000</c:v>
                </c:pt>
                <c:pt idx="7930">
                  <c:v>-10097</c:v>
                </c:pt>
                <c:pt idx="7931">
                  <c:v>-10191</c:v>
                </c:pt>
                <c:pt idx="7932">
                  <c:v>-10241</c:v>
                </c:pt>
                <c:pt idx="7933">
                  <c:v>-10244</c:v>
                </c:pt>
                <c:pt idx="7934">
                  <c:v>-10214</c:v>
                </c:pt>
                <c:pt idx="7935">
                  <c:v>-10180</c:v>
                </c:pt>
                <c:pt idx="7936">
                  <c:v>-10167</c:v>
                </c:pt>
                <c:pt idx="7937">
                  <c:v>-10181</c:v>
                </c:pt>
                <c:pt idx="7938">
                  <c:v>-10211</c:v>
                </c:pt>
                <c:pt idx="7939">
                  <c:v>-10240</c:v>
                </c:pt>
                <c:pt idx="7940">
                  <c:v>-10243</c:v>
                </c:pt>
                <c:pt idx="7941">
                  <c:v>-10229</c:v>
                </c:pt>
                <c:pt idx="7942">
                  <c:v>-10201</c:v>
                </c:pt>
                <c:pt idx="7943">
                  <c:v>-10158</c:v>
                </c:pt>
                <c:pt idx="7944">
                  <c:v>-10091</c:v>
                </c:pt>
                <c:pt idx="7945">
                  <c:v>-10004</c:v>
                </c:pt>
                <c:pt idx="7946">
                  <c:v>-9917.6</c:v>
                </c:pt>
                <c:pt idx="7947">
                  <c:v>-9815.9</c:v>
                </c:pt>
                <c:pt idx="7948">
                  <c:v>-9677.2000000000007</c:v>
                </c:pt>
                <c:pt idx="7949">
                  <c:v>-9498.7000000000007</c:v>
                </c:pt>
                <c:pt idx="7950">
                  <c:v>-9272.7000000000007</c:v>
                </c:pt>
                <c:pt idx="7951">
                  <c:v>-9005.1</c:v>
                </c:pt>
                <c:pt idx="7952">
                  <c:v>-8671.2000000000007</c:v>
                </c:pt>
                <c:pt idx="7953">
                  <c:v>-8265.2000000000007</c:v>
                </c:pt>
                <c:pt idx="7954">
                  <c:v>-7786.9</c:v>
                </c:pt>
                <c:pt idx="7955">
                  <c:v>-7242.6</c:v>
                </c:pt>
                <c:pt idx="7956">
                  <c:v>-6676.5</c:v>
                </c:pt>
                <c:pt idx="7957">
                  <c:v>-6131</c:v>
                </c:pt>
                <c:pt idx="7958">
                  <c:v>-5622.1</c:v>
                </c:pt>
                <c:pt idx="7959">
                  <c:v>-5155.3</c:v>
                </c:pt>
                <c:pt idx="7960">
                  <c:v>-4708.7</c:v>
                </c:pt>
                <c:pt idx="7961">
                  <c:v>-4289</c:v>
                </c:pt>
                <c:pt idx="7962">
                  <c:v>-3882.9</c:v>
                </c:pt>
                <c:pt idx="7963">
                  <c:v>-3500.5</c:v>
                </c:pt>
                <c:pt idx="7964">
                  <c:v>-3143.1</c:v>
                </c:pt>
                <c:pt idx="7965">
                  <c:v>-2817</c:v>
                </c:pt>
                <c:pt idx="7966">
                  <c:v>-2533.4</c:v>
                </c:pt>
                <c:pt idx="7967">
                  <c:v>-2285</c:v>
                </c:pt>
                <c:pt idx="7968">
                  <c:v>-2073.8000000000002</c:v>
                </c:pt>
                <c:pt idx="7969">
                  <c:v>-1888.1</c:v>
                </c:pt>
                <c:pt idx="7970">
                  <c:v>-1717.6</c:v>
                </c:pt>
                <c:pt idx="7971">
                  <c:v>-1560.7</c:v>
                </c:pt>
                <c:pt idx="7972">
                  <c:v>-1401.1</c:v>
                </c:pt>
                <c:pt idx="7973">
                  <c:v>-1241.2</c:v>
                </c:pt>
                <c:pt idx="7974">
                  <c:v>-1087</c:v>
                </c:pt>
                <c:pt idx="7975">
                  <c:v>-933.16</c:v>
                </c:pt>
                <c:pt idx="7976">
                  <c:v>-805.12</c:v>
                </c:pt>
                <c:pt idx="7977">
                  <c:v>-683.87</c:v>
                </c:pt>
                <c:pt idx="7978">
                  <c:v>-582.5</c:v>
                </c:pt>
                <c:pt idx="7979">
                  <c:v>-494.43</c:v>
                </c:pt>
                <c:pt idx="7980">
                  <c:v>-421.43</c:v>
                </c:pt>
                <c:pt idx="7981">
                  <c:v>-360.97</c:v>
                </c:pt>
                <c:pt idx="7982">
                  <c:v>-294.17</c:v>
                </c:pt>
                <c:pt idx="7983">
                  <c:v>-227.06</c:v>
                </c:pt>
                <c:pt idx="7984">
                  <c:v>-165.07</c:v>
                </c:pt>
                <c:pt idx="7985">
                  <c:v>-113.36</c:v>
                </c:pt>
                <c:pt idx="7986">
                  <c:v>-77.646000000000001</c:v>
                </c:pt>
                <c:pt idx="7987">
                  <c:v>-46.924999999999997</c:v>
                </c:pt>
                <c:pt idx="7988">
                  <c:v>-25.501000000000001</c:v>
                </c:pt>
                <c:pt idx="7989">
                  <c:v>-6.2408999999999999</c:v>
                </c:pt>
                <c:pt idx="7990">
                  <c:v>24.841000000000001</c:v>
                </c:pt>
                <c:pt idx="7991">
                  <c:v>60.72</c:v>
                </c:pt>
                <c:pt idx="7992">
                  <c:v>99.858000000000004</c:v>
                </c:pt>
                <c:pt idx="7993">
                  <c:v>128.07</c:v>
                </c:pt>
                <c:pt idx="7994">
                  <c:v>147.09</c:v>
                </c:pt>
                <c:pt idx="7995">
                  <c:v>165.51</c:v>
                </c:pt>
                <c:pt idx="7996">
                  <c:v>180.99</c:v>
                </c:pt>
                <c:pt idx="7997">
                  <c:v>214.49</c:v>
                </c:pt>
                <c:pt idx="7998">
                  <c:v>248.02</c:v>
                </c:pt>
                <c:pt idx="7999">
                  <c:v>278.12</c:v>
                </c:pt>
                <c:pt idx="8000">
                  <c:v>308.79000000000002</c:v>
                </c:pt>
                <c:pt idx="8001">
                  <c:v>335.75</c:v>
                </c:pt>
                <c:pt idx="8002">
                  <c:v>363.8</c:v>
                </c:pt>
                <c:pt idx="8003">
                  <c:v>387.37</c:v>
                </c:pt>
                <c:pt idx="8004">
                  <c:v>412.68</c:v>
                </c:pt>
                <c:pt idx="8005">
                  <c:v>438.75</c:v>
                </c:pt>
                <c:pt idx="8006">
                  <c:v>465.05</c:v>
                </c:pt>
                <c:pt idx="8007">
                  <c:v>497.54</c:v>
                </c:pt>
                <c:pt idx="8008">
                  <c:v>529.55999999999995</c:v>
                </c:pt>
                <c:pt idx="8009">
                  <c:v>563.30999999999995</c:v>
                </c:pt>
                <c:pt idx="8010">
                  <c:v>592.83000000000004</c:v>
                </c:pt>
                <c:pt idx="8011">
                  <c:v>621.71</c:v>
                </c:pt>
                <c:pt idx="8012">
                  <c:v>651.23</c:v>
                </c:pt>
                <c:pt idx="8013">
                  <c:v>687.91</c:v>
                </c:pt>
                <c:pt idx="8014">
                  <c:v>726.22</c:v>
                </c:pt>
                <c:pt idx="8015">
                  <c:v>768.74</c:v>
                </c:pt>
                <c:pt idx="8016">
                  <c:v>809.13</c:v>
                </c:pt>
                <c:pt idx="8017">
                  <c:v>851.88</c:v>
                </c:pt>
                <c:pt idx="8018">
                  <c:v>899.07</c:v>
                </c:pt>
                <c:pt idx="8019">
                  <c:v>945.53</c:v>
                </c:pt>
                <c:pt idx="8020">
                  <c:v>999.23</c:v>
                </c:pt>
                <c:pt idx="8021">
                  <c:v>1052.0999999999999</c:v>
                </c:pt>
                <c:pt idx="8022">
                  <c:v>1113.5</c:v>
                </c:pt>
                <c:pt idx="8023">
                  <c:v>1175.5</c:v>
                </c:pt>
                <c:pt idx="8024">
                  <c:v>1235.0999999999999</c:v>
                </c:pt>
                <c:pt idx="8025">
                  <c:v>1293.8</c:v>
                </c:pt>
                <c:pt idx="8026">
                  <c:v>1344</c:v>
                </c:pt>
                <c:pt idx="8027">
                  <c:v>1389.8</c:v>
                </c:pt>
                <c:pt idx="8028">
                  <c:v>1427</c:v>
                </c:pt>
                <c:pt idx="8029">
                  <c:v>1465.8</c:v>
                </c:pt>
                <c:pt idx="8030">
                  <c:v>1508.8</c:v>
                </c:pt>
                <c:pt idx="8031">
                  <c:v>1554.1</c:v>
                </c:pt>
                <c:pt idx="8032">
                  <c:v>1597.7</c:v>
                </c:pt>
                <c:pt idx="8033">
                  <c:v>1646.7</c:v>
                </c:pt>
                <c:pt idx="8034">
                  <c:v>1701.7</c:v>
                </c:pt>
                <c:pt idx="8035">
                  <c:v>1767.5</c:v>
                </c:pt>
                <c:pt idx="8036">
                  <c:v>1841.3</c:v>
                </c:pt>
                <c:pt idx="8037">
                  <c:v>1937.1</c:v>
                </c:pt>
                <c:pt idx="8038">
                  <c:v>2033.1</c:v>
                </c:pt>
                <c:pt idx="8039">
                  <c:v>2132.9</c:v>
                </c:pt>
                <c:pt idx="8040">
                  <c:v>2242.6999999999998</c:v>
                </c:pt>
                <c:pt idx="8041">
                  <c:v>2355.9</c:v>
                </c:pt>
                <c:pt idx="8042">
                  <c:v>2472</c:v>
                </c:pt>
                <c:pt idx="8043">
                  <c:v>2582.3000000000002</c:v>
                </c:pt>
                <c:pt idx="8044">
                  <c:v>2682.9</c:v>
                </c:pt>
                <c:pt idx="8045">
                  <c:v>2778.4</c:v>
                </c:pt>
                <c:pt idx="8046">
                  <c:v>2867.3</c:v>
                </c:pt>
                <c:pt idx="8047">
                  <c:v>2965.2</c:v>
                </c:pt>
                <c:pt idx="8048">
                  <c:v>3060</c:v>
                </c:pt>
                <c:pt idx="8049">
                  <c:v>3146.1</c:v>
                </c:pt>
                <c:pt idx="8050">
                  <c:v>3248.2</c:v>
                </c:pt>
                <c:pt idx="8051">
                  <c:v>3352.1</c:v>
                </c:pt>
                <c:pt idx="8052">
                  <c:v>3473.3</c:v>
                </c:pt>
                <c:pt idx="8053">
                  <c:v>3599.8</c:v>
                </c:pt>
                <c:pt idx="8054">
                  <c:v>3733.1</c:v>
                </c:pt>
                <c:pt idx="8055">
                  <c:v>3879.7</c:v>
                </c:pt>
                <c:pt idx="8056">
                  <c:v>4025.9</c:v>
                </c:pt>
                <c:pt idx="8057">
                  <c:v>4171.1000000000004</c:v>
                </c:pt>
                <c:pt idx="8058">
                  <c:v>4319.8</c:v>
                </c:pt>
                <c:pt idx="8059">
                  <c:v>4458.6000000000004</c:v>
                </c:pt>
                <c:pt idx="8060">
                  <c:v>4585.6000000000004</c:v>
                </c:pt>
                <c:pt idx="8061">
                  <c:v>4696.7</c:v>
                </c:pt>
                <c:pt idx="8062">
                  <c:v>4809.6000000000004</c:v>
                </c:pt>
                <c:pt idx="8063">
                  <c:v>4932.7</c:v>
                </c:pt>
                <c:pt idx="8064">
                  <c:v>5058.2</c:v>
                </c:pt>
                <c:pt idx="8065">
                  <c:v>5200.1000000000004</c:v>
                </c:pt>
                <c:pt idx="8066">
                  <c:v>5340</c:v>
                </c:pt>
                <c:pt idx="8067">
                  <c:v>5485.6</c:v>
                </c:pt>
                <c:pt idx="8068">
                  <c:v>5640.8</c:v>
                </c:pt>
                <c:pt idx="8069">
                  <c:v>5804.6</c:v>
                </c:pt>
                <c:pt idx="8070">
                  <c:v>5978</c:v>
                </c:pt>
                <c:pt idx="8071">
                  <c:v>6143.7</c:v>
                </c:pt>
                <c:pt idx="8072">
                  <c:v>6302.6</c:v>
                </c:pt>
                <c:pt idx="8073">
                  <c:v>6438.6</c:v>
                </c:pt>
                <c:pt idx="8074">
                  <c:v>6549.8</c:v>
                </c:pt>
                <c:pt idx="8075">
                  <c:v>6637.8</c:v>
                </c:pt>
                <c:pt idx="8076">
                  <c:v>6702.7</c:v>
                </c:pt>
                <c:pt idx="8077">
                  <c:v>6761.8</c:v>
                </c:pt>
                <c:pt idx="8078">
                  <c:v>6830.8</c:v>
                </c:pt>
                <c:pt idx="8079">
                  <c:v>6923.5</c:v>
                </c:pt>
                <c:pt idx="8080">
                  <c:v>7039.3</c:v>
                </c:pt>
                <c:pt idx="8081">
                  <c:v>7164.9</c:v>
                </c:pt>
                <c:pt idx="8082">
                  <c:v>7292.8</c:v>
                </c:pt>
                <c:pt idx="8083">
                  <c:v>7413.6</c:v>
                </c:pt>
                <c:pt idx="8084">
                  <c:v>7526.1</c:v>
                </c:pt>
                <c:pt idx="8085">
                  <c:v>7626.3</c:v>
                </c:pt>
                <c:pt idx="8086">
                  <c:v>7720.9</c:v>
                </c:pt>
                <c:pt idx="8087">
                  <c:v>7802.5</c:v>
                </c:pt>
                <c:pt idx="8088">
                  <c:v>7880.8</c:v>
                </c:pt>
                <c:pt idx="8089">
                  <c:v>7965.8</c:v>
                </c:pt>
                <c:pt idx="8090">
                  <c:v>8065.6</c:v>
                </c:pt>
                <c:pt idx="8091">
                  <c:v>8170.5</c:v>
                </c:pt>
                <c:pt idx="8092">
                  <c:v>8296.5</c:v>
                </c:pt>
                <c:pt idx="8093">
                  <c:v>8443.2000000000007</c:v>
                </c:pt>
                <c:pt idx="8094">
                  <c:v>8601.6</c:v>
                </c:pt>
                <c:pt idx="8095">
                  <c:v>8757.1</c:v>
                </c:pt>
                <c:pt idx="8096">
                  <c:v>8891.7999999999993</c:v>
                </c:pt>
                <c:pt idx="8097">
                  <c:v>9002.9</c:v>
                </c:pt>
                <c:pt idx="8098">
                  <c:v>9089.7000000000007</c:v>
                </c:pt>
                <c:pt idx="8099">
                  <c:v>9153.1</c:v>
                </c:pt>
                <c:pt idx="8100">
                  <c:v>9217.7000000000007</c:v>
                </c:pt>
                <c:pt idx="8101">
                  <c:v>9268.2999999999993</c:v>
                </c:pt>
                <c:pt idx="8102">
                  <c:v>9321.7000000000007</c:v>
                </c:pt>
                <c:pt idx="8103">
                  <c:v>9386.7999999999993</c:v>
                </c:pt>
                <c:pt idx="8104">
                  <c:v>9463.7999999999993</c:v>
                </c:pt>
                <c:pt idx="8105">
                  <c:v>9571.9</c:v>
                </c:pt>
                <c:pt idx="8106">
                  <c:v>9694</c:v>
                </c:pt>
                <c:pt idx="8107">
                  <c:v>9827</c:v>
                </c:pt>
                <c:pt idx="8108">
                  <c:v>9953.4</c:v>
                </c:pt>
                <c:pt idx="8109">
                  <c:v>10074</c:v>
                </c:pt>
                <c:pt idx="8110">
                  <c:v>10180</c:v>
                </c:pt>
                <c:pt idx="8111">
                  <c:v>10239</c:v>
                </c:pt>
                <c:pt idx="8112">
                  <c:v>10273</c:v>
                </c:pt>
                <c:pt idx="8113">
                  <c:v>10285</c:v>
                </c:pt>
                <c:pt idx="8114">
                  <c:v>10300</c:v>
                </c:pt>
                <c:pt idx="8115">
                  <c:v>10355</c:v>
                </c:pt>
                <c:pt idx="8116">
                  <c:v>10439</c:v>
                </c:pt>
                <c:pt idx="8117">
                  <c:v>10557</c:v>
                </c:pt>
                <c:pt idx="8118">
                  <c:v>10695</c:v>
                </c:pt>
                <c:pt idx="8119">
                  <c:v>10837</c:v>
                </c:pt>
                <c:pt idx="8120">
                  <c:v>10978</c:v>
                </c:pt>
                <c:pt idx="8121">
                  <c:v>11080</c:v>
                </c:pt>
                <c:pt idx="8122">
                  <c:v>11123</c:v>
                </c:pt>
                <c:pt idx="8123">
                  <c:v>11111</c:v>
                </c:pt>
                <c:pt idx="8124">
                  <c:v>11059</c:v>
                </c:pt>
                <c:pt idx="8125">
                  <c:v>10995</c:v>
                </c:pt>
                <c:pt idx="8126">
                  <c:v>10953</c:v>
                </c:pt>
                <c:pt idx="8127">
                  <c:v>10954</c:v>
                </c:pt>
                <c:pt idx="8128">
                  <c:v>11002</c:v>
                </c:pt>
                <c:pt idx="8129">
                  <c:v>11075</c:v>
                </c:pt>
                <c:pt idx="8130">
                  <c:v>11147</c:v>
                </c:pt>
                <c:pt idx="8131">
                  <c:v>11189</c:v>
                </c:pt>
                <c:pt idx="8132">
                  <c:v>11193</c:v>
                </c:pt>
                <c:pt idx="8133">
                  <c:v>11153</c:v>
                </c:pt>
                <c:pt idx="8134">
                  <c:v>11069</c:v>
                </c:pt>
                <c:pt idx="8135">
                  <c:v>10962</c:v>
                </c:pt>
                <c:pt idx="8136">
                  <c:v>10836</c:v>
                </c:pt>
                <c:pt idx="8137">
                  <c:v>10706</c:v>
                </c:pt>
                <c:pt idx="8138">
                  <c:v>10582</c:v>
                </c:pt>
                <c:pt idx="8139">
                  <c:v>10476</c:v>
                </c:pt>
                <c:pt idx="8140">
                  <c:v>10398</c:v>
                </c:pt>
                <c:pt idx="8141">
                  <c:v>10333</c:v>
                </c:pt>
                <c:pt idx="8142">
                  <c:v>10270</c:v>
                </c:pt>
                <c:pt idx="8143">
                  <c:v>10191</c:v>
                </c:pt>
                <c:pt idx="8144">
                  <c:v>10094</c:v>
                </c:pt>
                <c:pt idx="8145">
                  <c:v>9988.7000000000007</c:v>
                </c:pt>
                <c:pt idx="8146">
                  <c:v>9878.4</c:v>
                </c:pt>
                <c:pt idx="8147">
                  <c:v>9771.2999999999993</c:v>
                </c:pt>
                <c:pt idx="8148">
                  <c:v>9651.2999999999993</c:v>
                </c:pt>
                <c:pt idx="8149">
                  <c:v>9508.4</c:v>
                </c:pt>
                <c:pt idx="8150">
                  <c:v>9336.7000000000007</c:v>
                </c:pt>
                <c:pt idx="8151">
                  <c:v>9130.7999999999993</c:v>
                </c:pt>
                <c:pt idx="8152">
                  <c:v>8888.4</c:v>
                </c:pt>
                <c:pt idx="8153">
                  <c:v>8605.2000000000007</c:v>
                </c:pt>
                <c:pt idx="8154">
                  <c:v>8285.5</c:v>
                </c:pt>
                <c:pt idx="8155">
                  <c:v>7935</c:v>
                </c:pt>
                <c:pt idx="8156">
                  <c:v>7544.4</c:v>
                </c:pt>
                <c:pt idx="8157">
                  <c:v>7129.2</c:v>
                </c:pt>
                <c:pt idx="8158">
                  <c:v>6695.7</c:v>
                </c:pt>
                <c:pt idx="8159">
                  <c:v>6258.6</c:v>
                </c:pt>
                <c:pt idx="8160">
                  <c:v>5829.4</c:v>
                </c:pt>
                <c:pt idx="8161">
                  <c:v>5403.3</c:v>
                </c:pt>
                <c:pt idx="8162">
                  <c:v>5002.2</c:v>
                </c:pt>
                <c:pt idx="8163">
                  <c:v>4615.3</c:v>
                </c:pt>
                <c:pt idx="8164">
                  <c:v>4255.1000000000004</c:v>
                </c:pt>
                <c:pt idx="8165">
                  <c:v>3936.7</c:v>
                </c:pt>
                <c:pt idx="8166">
                  <c:v>3647.3</c:v>
                </c:pt>
                <c:pt idx="8167">
                  <c:v>3385.8</c:v>
                </c:pt>
                <c:pt idx="8168">
                  <c:v>3147.8</c:v>
                </c:pt>
                <c:pt idx="8169">
                  <c:v>2919</c:v>
                </c:pt>
                <c:pt idx="8170">
                  <c:v>2705.8</c:v>
                </c:pt>
                <c:pt idx="8171">
                  <c:v>2492.1</c:v>
                </c:pt>
                <c:pt idx="8172">
                  <c:v>2300.9</c:v>
                </c:pt>
                <c:pt idx="8173">
                  <c:v>2134.5</c:v>
                </c:pt>
                <c:pt idx="8174">
                  <c:v>1982.2</c:v>
                </c:pt>
                <c:pt idx="8175">
                  <c:v>1853.8</c:v>
                </c:pt>
                <c:pt idx="8176">
                  <c:v>1736.7</c:v>
                </c:pt>
                <c:pt idx="8177">
                  <c:v>1639.2</c:v>
                </c:pt>
                <c:pt idx="8178">
                  <c:v>1555.8</c:v>
                </c:pt>
                <c:pt idx="8179">
                  <c:v>1480.8</c:v>
                </c:pt>
                <c:pt idx="8180">
                  <c:v>1420.7</c:v>
                </c:pt>
                <c:pt idx="8181">
                  <c:v>1366.3</c:v>
                </c:pt>
                <c:pt idx="8182">
                  <c:v>1315.7</c:v>
                </c:pt>
                <c:pt idx="8183">
                  <c:v>1260.4000000000001</c:v>
                </c:pt>
                <c:pt idx="8184">
                  <c:v>1205.4000000000001</c:v>
                </c:pt>
                <c:pt idx="8185">
                  <c:v>1148.8</c:v>
                </c:pt>
                <c:pt idx="8186">
                  <c:v>1090.3</c:v>
                </c:pt>
                <c:pt idx="8187">
                  <c:v>1026.9000000000001</c:v>
                </c:pt>
                <c:pt idx="8188">
                  <c:v>965.14</c:v>
                </c:pt>
                <c:pt idx="8189">
                  <c:v>903.59</c:v>
                </c:pt>
                <c:pt idx="8190">
                  <c:v>845.23</c:v>
                </c:pt>
                <c:pt idx="8191">
                  <c:v>792.84</c:v>
                </c:pt>
                <c:pt idx="8192">
                  <c:v>740.03</c:v>
                </c:pt>
                <c:pt idx="8193">
                  <c:v>692.7</c:v>
                </c:pt>
                <c:pt idx="8194">
                  <c:v>645.13</c:v>
                </c:pt>
                <c:pt idx="8195">
                  <c:v>604.48</c:v>
                </c:pt>
                <c:pt idx="8196">
                  <c:v>563.84</c:v>
                </c:pt>
                <c:pt idx="8197">
                  <c:v>529.39</c:v>
                </c:pt>
                <c:pt idx="8198">
                  <c:v>493.09</c:v>
                </c:pt>
                <c:pt idx="8199">
                  <c:v>452.85</c:v>
                </c:pt>
                <c:pt idx="8200">
                  <c:v>419.18</c:v>
                </c:pt>
                <c:pt idx="8201">
                  <c:v>384.58</c:v>
                </c:pt>
                <c:pt idx="8202">
                  <c:v>352.27</c:v>
                </c:pt>
                <c:pt idx="8203">
                  <c:v>317.06</c:v>
                </c:pt>
                <c:pt idx="8204">
                  <c:v>281.7</c:v>
                </c:pt>
                <c:pt idx="8205">
                  <c:v>250.16</c:v>
                </c:pt>
                <c:pt idx="8206">
                  <c:v>218.92</c:v>
                </c:pt>
                <c:pt idx="8207">
                  <c:v>190.75</c:v>
                </c:pt>
                <c:pt idx="8208">
                  <c:v>159.79</c:v>
                </c:pt>
                <c:pt idx="8209">
                  <c:v>131.22</c:v>
                </c:pt>
                <c:pt idx="8210">
                  <c:v>102.68</c:v>
                </c:pt>
                <c:pt idx="8211">
                  <c:v>73.587000000000003</c:v>
                </c:pt>
                <c:pt idx="8212">
                  <c:v>42.139000000000003</c:v>
                </c:pt>
                <c:pt idx="8213">
                  <c:v>13.218999999999999</c:v>
                </c:pt>
                <c:pt idx="8214">
                  <c:v>-20.202999999999999</c:v>
                </c:pt>
                <c:pt idx="8215">
                  <c:v>-43.003</c:v>
                </c:pt>
                <c:pt idx="8216">
                  <c:v>-70.679000000000002</c:v>
                </c:pt>
                <c:pt idx="8217">
                  <c:v>-89.391000000000005</c:v>
                </c:pt>
                <c:pt idx="8218">
                  <c:v>-112.92</c:v>
                </c:pt>
                <c:pt idx="8219">
                  <c:v>-136.61000000000001</c:v>
                </c:pt>
                <c:pt idx="8220">
                  <c:v>-156.72999999999999</c:v>
                </c:pt>
                <c:pt idx="8221">
                  <c:v>-187.54</c:v>
                </c:pt>
                <c:pt idx="8222">
                  <c:v>-217.56</c:v>
                </c:pt>
                <c:pt idx="8223">
                  <c:v>-241.64</c:v>
                </c:pt>
                <c:pt idx="8224">
                  <c:v>-271.64</c:v>
                </c:pt>
                <c:pt idx="8225">
                  <c:v>-299.95</c:v>
                </c:pt>
                <c:pt idx="8226">
                  <c:v>-342.17</c:v>
                </c:pt>
                <c:pt idx="8227">
                  <c:v>-379.61</c:v>
                </c:pt>
                <c:pt idx="8228">
                  <c:v>-416.78</c:v>
                </c:pt>
                <c:pt idx="8229">
                  <c:v>-463.58</c:v>
                </c:pt>
                <c:pt idx="8230">
                  <c:v>-502.65</c:v>
                </c:pt>
                <c:pt idx="8231">
                  <c:v>-552.51</c:v>
                </c:pt>
                <c:pt idx="8232">
                  <c:v>-599.92999999999995</c:v>
                </c:pt>
                <c:pt idx="8233">
                  <c:v>-650.65</c:v>
                </c:pt>
                <c:pt idx="8234">
                  <c:v>-705.05</c:v>
                </c:pt>
                <c:pt idx="8235">
                  <c:v>-749.97</c:v>
                </c:pt>
                <c:pt idx="8236">
                  <c:v>-799.37</c:v>
                </c:pt>
                <c:pt idx="8237">
                  <c:v>-842.93</c:v>
                </c:pt>
                <c:pt idx="8238">
                  <c:v>-888.64</c:v>
                </c:pt>
                <c:pt idx="8239">
                  <c:v>-940.38</c:v>
                </c:pt>
                <c:pt idx="8240">
                  <c:v>-983.76</c:v>
                </c:pt>
                <c:pt idx="8241">
                  <c:v>-1041.4000000000001</c:v>
                </c:pt>
                <c:pt idx="8242">
                  <c:v>-1090.5999999999999</c:v>
                </c:pt>
                <c:pt idx="8243">
                  <c:v>-1147.3</c:v>
                </c:pt>
                <c:pt idx="8244">
                  <c:v>-1197.0999999999999</c:v>
                </c:pt>
                <c:pt idx="8245">
                  <c:v>-1264.7</c:v>
                </c:pt>
                <c:pt idx="8246">
                  <c:v>-1328.8</c:v>
                </c:pt>
                <c:pt idx="8247">
                  <c:v>-1396.5</c:v>
                </c:pt>
                <c:pt idx="8248">
                  <c:v>-1460.6</c:v>
                </c:pt>
                <c:pt idx="8249">
                  <c:v>-1531.5</c:v>
                </c:pt>
                <c:pt idx="8250">
                  <c:v>-1610.3</c:v>
                </c:pt>
                <c:pt idx="8251">
                  <c:v>-1703.6</c:v>
                </c:pt>
                <c:pt idx="8252">
                  <c:v>-1796</c:v>
                </c:pt>
                <c:pt idx="8253">
                  <c:v>-1901.7</c:v>
                </c:pt>
                <c:pt idx="8254">
                  <c:v>-2013.7</c:v>
                </c:pt>
                <c:pt idx="8255">
                  <c:v>-2127.5</c:v>
                </c:pt>
                <c:pt idx="8256">
                  <c:v>-2245.9</c:v>
                </c:pt>
                <c:pt idx="8257">
                  <c:v>-2357.9</c:v>
                </c:pt>
                <c:pt idx="8258">
                  <c:v>-2473.8000000000002</c:v>
                </c:pt>
                <c:pt idx="8259">
                  <c:v>-2586.1</c:v>
                </c:pt>
                <c:pt idx="8260">
                  <c:v>-2703.4</c:v>
                </c:pt>
                <c:pt idx="8261">
                  <c:v>-2814.7</c:v>
                </c:pt>
                <c:pt idx="8262">
                  <c:v>-2929.7</c:v>
                </c:pt>
                <c:pt idx="8263">
                  <c:v>-3052.1</c:v>
                </c:pt>
                <c:pt idx="8264">
                  <c:v>-3184.7</c:v>
                </c:pt>
                <c:pt idx="8265">
                  <c:v>-3318.9</c:v>
                </c:pt>
                <c:pt idx="8266">
                  <c:v>-3467.2</c:v>
                </c:pt>
                <c:pt idx="8267">
                  <c:v>-3621.2</c:v>
                </c:pt>
                <c:pt idx="8268">
                  <c:v>-3767.4</c:v>
                </c:pt>
                <c:pt idx="8269">
                  <c:v>-3915.8</c:v>
                </c:pt>
                <c:pt idx="8270">
                  <c:v>-4059.2</c:v>
                </c:pt>
                <c:pt idx="8271">
                  <c:v>-4207.8999999999996</c:v>
                </c:pt>
                <c:pt idx="8272">
                  <c:v>-4354</c:v>
                </c:pt>
                <c:pt idx="8273">
                  <c:v>-4502.5</c:v>
                </c:pt>
                <c:pt idx="8274">
                  <c:v>-4643</c:v>
                </c:pt>
                <c:pt idx="8275">
                  <c:v>-4767.8</c:v>
                </c:pt>
                <c:pt idx="8276">
                  <c:v>-4873</c:v>
                </c:pt>
                <c:pt idx="8277">
                  <c:v>-4968.8</c:v>
                </c:pt>
                <c:pt idx="8278">
                  <c:v>-5068.8999999999996</c:v>
                </c:pt>
                <c:pt idx="8279">
                  <c:v>-5184.7</c:v>
                </c:pt>
                <c:pt idx="8280">
                  <c:v>-5304.1</c:v>
                </c:pt>
                <c:pt idx="8281">
                  <c:v>-5437.8</c:v>
                </c:pt>
                <c:pt idx="8282">
                  <c:v>-5556.7</c:v>
                </c:pt>
                <c:pt idx="8283">
                  <c:v>-5670</c:v>
                </c:pt>
                <c:pt idx="8284">
                  <c:v>-5785.8</c:v>
                </c:pt>
                <c:pt idx="8285">
                  <c:v>-5913.7</c:v>
                </c:pt>
                <c:pt idx="8286">
                  <c:v>-6056.1</c:v>
                </c:pt>
                <c:pt idx="8287">
                  <c:v>-6195.5</c:v>
                </c:pt>
                <c:pt idx="8288">
                  <c:v>-6325.4</c:v>
                </c:pt>
                <c:pt idx="8289">
                  <c:v>-6444.9</c:v>
                </c:pt>
                <c:pt idx="8290">
                  <c:v>-6553.4</c:v>
                </c:pt>
                <c:pt idx="8291">
                  <c:v>-6662.8</c:v>
                </c:pt>
                <c:pt idx="8292">
                  <c:v>-6768</c:v>
                </c:pt>
                <c:pt idx="8293">
                  <c:v>-6861.5</c:v>
                </c:pt>
                <c:pt idx="8294">
                  <c:v>-6961.9</c:v>
                </c:pt>
                <c:pt idx="8295">
                  <c:v>-7050.3</c:v>
                </c:pt>
                <c:pt idx="8296">
                  <c:v>-7135</c:v>
                </c:pt>
                <c:pt idx="8297">
                  <c:v>-7206.9</c:v>
                </c:pt>
                <c:pt idx="8298">
                  <c:v>-7280.7</c:v>
                </c:pt>
                <c:pt idx="8299">
                  <c:v>-7352.8</c:v>
                </c:pt>
                <c:pt idx="8300">
                  <c:v>-7421.8</c:v>
                </c:pt>
                <c:pt idx="8301">
                  <c:v>-7492</c:v>
                </c:pt>
                <c:pt idx="8302">
                  <c:v>-7558.3</c:v>
                </c:pt>
                <c:pt idx="8303">
                  <c:v>-7644.4</c:v>
                </c:pt>
                <c:pt idx="8304">
                  <c:v>-7747.1</c:v>
                </c:pt>
                <c:pt idx="8305">
                  <c:v>-7869.2</c:v>
                </c:pt>
                <c:pt idx="8306">
                  <c:v>-7996.8</c:v>
                </c:pt>
                <c:pt idx="8307">
                  <c:v>-8113.4</c:v>
                </c:pt>
                <c:pt idx="8308">
                  <c:v>-8217</c:v>
                </c:pt>
                <c:pt idx="8309">
                  <c:v>-8293.1</c:v>
                </c:pt>
                <c:pt idx="8310">
                  <c:v>-8339.7999999999993</c:v>
                </c:pt>
                <c:pt idx="8311">
                  <c:v>-8373.4</c:v>
                </c:pt>
                <c:pt idx="8312">
                  <c:v>-8400.9</c:v>
                </c:pt>
                <c:pt idx="8313">
                  <c:v>-8444.9</c:v>
                </c:pt>
                <c:pt idx="8314">
                  <c:v>-8507.2999999999993</c:v>
                </c:pt>
                <c:pt idx="8315">
                  <c:v>-8576.4</c:v>
                </c:pt>
                <c:pt idx="8316">
                  <c:v>-8652.9</c:v>
                </c:pt>
                <c:pt idx="8317">
                  <c:v>-8725.6</c:v>
                </c:pt>
                <c:pt idx="8318">
                  <c:v>-8803.2000000000007</c:v>
                </c:pt>
                <c:pt idx="8319">
                  <c:v>-8897.4</c:v>
                </c:pt>
                <c:pt idx="8320">
                  <c:v>-9001.6</c:v>
                </c:pt>
                <c:pt idx="8321">
                  <c:v>-9119.1</c:v>
                </c:pt>
                <c:pt idx="8322">
                  <c:v>-9215.7999999999993</c:v>
                </c:pt>
                <c:pt idx="8323">
                  <c:v>-9278.7999999999993</c:v>
                </c:pt>
                <c:pt idx="8324">
                  <c:v>-9312.7999999999993</c:v>
                </c:pt>
                <c:pt idx="8325">
                  <c:v>-9331.9</c:v>
                </c:pt>
                <c:pt idx="8326">
                  <c:v>-9343.7000000000007</c:v>
                </c:pt>
                <c:pt idx="8327">
                  <c:v>-9365.2000000000007</c:v>
                </c:pt>
                <c:pt idx="8328">
                  <c:v>-9390.6</c:v>
                </c:pt>
                <c:pt idx="8329">
                  <c:v>-9416.2000000000007</c:v>
                </c:pt>
                <c:pt idx="8330">
                  <c:v>-9449.1</c:v>
                </c:pt>
                <c:pt idx="8331">
                  <c:v>-9496.4</c:v>
                </c:pt>
                <c:pt idx="8332">
                  <c:v>-9554.1</c:v>
                </c:pt>
                <c:pt idx="8333">
                  <c:v>-9611.1</c:v>
                </c:pt>
                <c:pt idx="8334">
                  <c:v>-9661.9</c:v>
                </c:pt>
                <c:pt idx="8335">
                  <c:v>-9705.2999999999993</c:v>
                </c:pt>
                <c:pt idx="8336">
                  <c:v>-9770.6</c:v>
                </c:pt>
                <c:pt idx="8337">
                  <c:v>-9831.7999999999993</c:v>
                </c:pt>
                <c:pt idx="8338">
                  <c:v>-9870.9</c:v>
                </c:pt>
                <c:pt idx="8339">
                  <c:v>-9898</c:v>
                </c:pt>
                <c:pt idx="8340">
                  <c:v>-9924.2000000000007</c:v>
                </c:pt>
                <c:pt idx="8341">
                  <c:v>-9948.6</c:v>
                </c:pt>
                <c:pt idx="8342">
                  <c:v>-9975.4</c:v>
                </c:pt>
                <c:pt idx="8343">
                  <c:v>-9999.5</c:v>
                </c:pt>
                <c:pt idx="8344">
                  <c:v>-10004</c:v>
                </c:pt>
                <c:pt idx="8345">
                  <c:v>-9989.6</c:v>
                </c:pt>
                <c:pt idx="8346">
                  <c:v>-9967.5</c:v>
                </c:pt>
                <c:pt idx="8347">
                  <c:v>-9922.7000000000007</c:v>
                </c:pt>
                <c:pt idx="8348">
                  <c:v>-9873.5</c:v>
                </c:pt>
                <c:pt idx="8349">
                  <c:v>-9826.9</c:v>
                </c:pt>
                <c:pt idx="8350">
                  <c:v>-9756.7999999999993</c:v>
                </c:pt>
                <c:pt idx="8351">
                  <c:v>-9667.2000000000007</c:v>
                </c:pt>
                <c:pt idx="8352">
                  <c:v>-9551.7999999999993</c:v>
                </c:pt>
                <c:pt idx="8353">
                  <c:v>-9402.5</c:v>
                </c:pt>
                <c:pt idx="8354">
                  <c:v>-9214.4</c:v>
                </c:pt>
                <c:pt idx="8355">
                  <c:v>-8999.1</c:v>
                </c:pt>
                <c:pt idx="8356">
                  <c:v>-8786.7000000000007</c:v>
                </c:pt>
                <c:pt idx="8357">
                  <c:v>-8571.7000000000007</c:v>
                </c:pt>
                <c:pt idx="8358">
                  <c:v>-8337.4</c:v>
                </c:pt>
                <c:pt idx="8359">
                  <c:v>-8074.5</c:v>
                </c:pt>
                <c:pt idx="8360">
                  <c:v>-7769.3</c:v>
                </c:pt>
                <c:pt idx="8361">
                  <c:v>-7413.6</c:v>
                </c:pt>
                <c:pt idx="8362">
                  <c:v>-7001.6</c:v>
                </c:pt>
                <c:pt idx="8363">
                  <c:v>-6571.1</c:v>
                </c:pt>
                <c:pt idx="8364">
                  <c:v>-6147.4</c:v>
                </c:pt>
                <c:pt idx="8365">
                  <c:v>-5721.1</c:v>
                </c:pt>
                <c:pt idx="8366">
                  <c:v>-5290.9</c:v>
                </c:pt>
                <c:pt idx="8367">
                  <c:v>-4862.8999999999996</c:v>
                </c:pt>
                <c:pt idx="8368">
                  <c:v>-4441</c:v>
                </c:pt>
                <c:pt idx="8369">
                  <c:v>-4030.4</c:v>
                </c:pt>
                <c:pt idx="8370">
                  <c:v>-3626.8</c:v>
                </c:pt>
                <c:pt idx="8371">
                  <c:v>-3245.8</c:v>
                </c:pt>
                <c:pt idx="8372">
                  <c:v>-2894</c:v>
                </c:pt>
                <c:pt idx="8373">
                  <c:v>-2570.6</c:v>
                </c:pt>
                <c:pt idx="8374">
                  <c:v>-2287.1</c:v>
                </c:pt>
                <c:pt idx="8375">
                  <c:v>-2031.7</c:v>
                </c:pt>
                <c:pt idx="8376">
                  <c:v>-1810.2</c:v>
                </c:pt>
                <c:pt idx="8377">
                  <c:v>-1620.2</c:v>
                </c:pt>
                <c:pt idx="8378">
                  <c:v>-1459.6</c:v>
                </c:pt>
                <c:pt idx="8379">
                  <c:v>-1319.2</c:v>
                </c:pt>
                <c:pt idx="8380">
                  <c:v>-1179.5</c:v>
                </c:pt>
                <c:pt idx="8381">
                  <c:v>-1045.5</c:v>
                </c:pt>
                <c:pt idx="8382">
                  <c:v>-917.57</c:v>
                </c:pt>
                <c:pt idx="8383">
                  <c:v>-803.45</c:v>
                </c:pt>
                <c:pt idx="8384">
                  <c:v>-701.93</c:v>
                </c:pt>
                <c:pt idx="8385">
                  <c:v>-608.35</c:v>
                </c:pt>
                <c:pt idx="8386">
                  <c:v>-527.19000000000005</c:v>
                </c:pt>
                <c:pt idx="8387">
                  <c:v>-446.65</c:v>
                </c:pt>
                <c:pt idx="8388">
                  <c:v>-368.9</c:v>
                </c:pt>
                <c:pt idx="8389">
                  <c:v>-304.97000000000003</c:v>
                </c:pt>
                <c:pt idx="8390">
                  <c:v>-245.53</c:v>
                </c:pt>
                <c:pt idx="8391">
                  <c:v>-204.53</c:v>
                </c:pt>
                <c:pt idx="8392">
                  <c:v>-168.1</c:v>
                </c:pt>
                <c:pt idx="8393">
                  <c:v>-143.63</c:v>
                </c:pt>
                <c:pt idx="8394">
                  <c:v>-125.89</c:v>
                </c:pt>
                <c:pt idx="8395">
                  <c:v>-96.004000000000005</c:v>
                </c:pt>
                <c:pt idx="8396">
                  <c:v>-74.792000000000002</c:v>
                </c:pt>
                <c:pt idx="8397">
                  <c:v>-46.25</c:v>
                </c:pt>
                <c:pt idx="8398">
                  <c:v>-19.263000000000002</c:v>
                </c:pt>
                <c:pt idx="8399">
                  <c:v>-4.6258999999999997</c:v>
                </c:pt>
                <c:pt idx="8400">
                  <c:v>13.228999999999999</c:v>
                </c:pt>
                <c:pt idx="8401">
                  <c:v>21.154</c:v>
                </c:pt>
                <c:pt idx="8402">
                  <c:v>37.704000000000001</c:v>
                </c:pt>
                <c:pt idx="8403">
                  <c:v>57.514000000000003</c:v>
                </c:pt>
                <c:pt idx="8404">
                  <c:v>78.400999999999996</c:v>
                </c:pt>
                <c:pt idx="8405">
                  <c:v>105.8</c:v>
                </c:pt>
                <c:pt idx="8406">
                  <c:v>129.32</c:v>
                </c:pt>
                <c:pt idx="8407">
                  <c:v>160.15</c:v>
                </c:pt>
                <c:pt idx="8408">
                  <c:v>184.11</c:v>
                </c:pt>
                <c:pt idx="8409">
                  <c:v>209.85</c:v>
                </c:pt>
                <c:pt idx="8410">
                  <c:v>244.96</c:v>
                </c:pt>
                <c:pt idx="8411">
                  <c:v>274.81</c:v>
                </c:pt>
                <c:pt idx="8412">
                  <c:v>308.63</c:v>
                </c:pt>
                <c:pt idx="8413">
                  <c:v>337.96</c:v>
                </c:pt>
                <c:pt idx="8414">
                  <c:v>368.59</c:v>
                </c:pt>
                <c:pt idx="8415">
                  <c:v>394.83</c:v>
                </c:pt>
                <c:pt idx="8416">
                  <c:v>419.27</c:v>
                </c:pt>
                <c:pt idx="8417">
                  <c:v>453.53</c:v>
                </c:pt>
                <c:pt idx="8418">
                  <c:v>482.81</c:v>
                </c:pt>
                <c:pt idx="8419">
                  <c:v>507.5</c:v>
                </c:pt>
                <c:pt idx="8420">
                  <c:v>541.71</c:v>
                </c:pt>
                <c:pt idx="8421">
                  <c:v>573.65</c:v>
                </c:pt>
                <c:pt idx="8422">
                  <c:v>605.94000000000005</c:v>
                </c:pt>
                <c:pt idx="8423">
                  <c:v>631.54</c:v>
                </c:pt>
                <c:pt idx="8424">
                  <c:v>665.57</c:v>
                </c:pt>
                <c:pt idx="8425">
                  <c:v>705.42</c:v>
                </c:pt>
                <c:pt idx="8426">
                  <c:v>746.87</c:v>
                </c:pt>
                <c:pt idx="8427">
                  <c:v>798.21</c:v>
                </c:pt>
                <c:pt idx="8428">
                  <c:v>850.79</c:v>
                </c:pt>
                <c:pt idx="8429">
                  <c:v>903.49</c:v>
                </c:pt>
                <c:pt idx="8430">
                  <c:v>960.39</c:v>
                </c:pt>
                <c:pt idx="8431">
                  <c:v>1016.9</c:v>
                </c:pt>
                <c:pt idx="8432">
                  <c:v>1076.8</c:v>
                </c:pt>
                <c:pt idx="8433">
                  <c:v>1133.9000000000001</c:v>
                </c:pt>
                <c:pt idx="8434">
                  <c:v>1185.5</c:v>
                </c:pt>
                <c:pt idx="8435">
                  <c:v>1236.2</c:v>
                </c:pt>
                <c:pt idx="8436">
                  <c:v>1273.5</c:v>
                </c:pt>
                <c:pt idx="8437">
                  <c:v>1319.7</c:v>
                </c:pt>
                <c:pt idx="8438">
                  <c:v>1369.2</c:v>
                </c:pt>
                <c:pt idx="8439">
                  <c:v>1422.4</c:v>
                </c:pt>
                <c:pt idx="8440">
                  <c:v>1486.3</c:v>
                </c:pt>
                <c:pt idx="8441">
                  <c:v>1551.9</c:v>
                </c:pt>
                <c:pt idx="8442">
                  <c:v>1629.6</c:v>
                </c:pt>
                <c:pt idx="8443">
                  <c:v>1707.2</c:v>
                </c:pt>
                <c:pt idx="8444">
                  <c:v>1787</c:v>
                </c:pt>
                <c:pt idx="8445">
                  <c:v>1868.2</c:v>
                </c:pt>
                <c:pt idx="8446">
                  <c:v>1939.2</c:v>
                </c:pt>
                <c:pt idx="8447">
                  <c:v>2010.1</c:v>
                </c:pt>
                <c:pt idx="8448">
                  <c:v>2079.6999999999998</c:v>
                </c:pt>
                <c:pt idx="8449">
                  <c:v>2138.3000000000002</c:v>
                </c:pt>
                <c:pt idx="8450">
                  <c:v>2182.8000000000002</c:v>
                </c:pt>
                <c:pt idx="8451">
                  <c:v>2220.1</c:v>
                </c:pt>
                <c:pt idx="8452">
                  <c:v>2258.8000000000002</c:v>
                </c:pt>
                <c:pt idx="8453">
                  <c:v>2306.4</c:v>
                </c:pt>
                <c:pt idx="8454">
                  <c:v>2358.9</c:v>
                </c:pt>
                <c:pt idx="8455">
                  <c:v>2432.1999999999998</c:v>
                </c:pt>
                <c:pt idx="8456">
                  <c:v>2514.5</c:v>
                </c:pt>
                <c:pt idx="8457">
                  <c:v>2614.4</c:v>
                </c:pt>
                <c:pt idx="8458">
                  <c:v>2726.9</c:v>
                </c:pt>
                <c:pt idx="8459">
                  <c:v>2849</c:v>
                </c:pt>
                <c:pt idx="8460">
                  <c:v>2979.2</c:v>
                </c:pt>
                <c:pt idx="8461">
                  <c:v>3100.8</c:v>
                </c:pt>
                <c:pt idx="8462">
                  <c:v>3222.2</c:v>
                </c:pt>
                <c:pt idx="8463">
                  <c:v>3328.3</c:v>
                </c:pt>
                <c:pt idx="8464">
                  <c:v>3420.7</c:v>
                </c:pt>
                <c:pt idx="8465">
                  <c:v>3507.5</c:v>
                </c:pt>
                <c:pt idx="8466">
                  <c:v>3589.9</c:v>
                </c:pt>
                <c:pt idx="8467">
                  <c:v>3675.4</c:v>
                </c:pt>
                <c:pt idx="8468">
                  <c:v>3771.4</c:v>
                </c:pt>
                <c:pt idx="8469">
                  <c:v>3891.4</c:v>
                </c:pt>
                <c:pt idx="8470">
                  <c:v>4039.6</c:v>
                </c:pt>
                <c:pt idx="8471">
                  <c:v>4188.2</c:v>
                </c:pt>
                <c:pt idx="8472">
                  <c:v>4346.3</c:v>
                </c:pt>
                <c:pt idx="8473">
                  <c:v>4499.3</c:v>
                </c:pt>
                <c:pt idx="8474">
                  <c:v>4642.5</c:v>
                </c:pt>
                <c:pt idx="8475">
                  <c:v>4780.1000000000004</c:v>
                </c:pt>
                <c:pt idx="8476">
                  <c:v>4898.1000000000004</c:v>
                </c:pt>
                <c:pt idx="8477">
                  <c:v>5006.6000000000004</c:v>
                </c:pt>
                <c:pt idx="8478">
                  <c:v>5100.2</c:v>
                </c:pt>
                <c:pt idx="8479">
                  <c:v>5184.5</c:v>
                </c:pt>
                <c:pt idx="8480">
                  <c:v>5277.5</c:v>
                </c:pt>
                <c:pt idx="8481">
                  <c:v>5382.4</c:v>
                </c:pt>
                <c:pt idx="8482">
                  <c:v>5501.6</c:v>
                </c:pt>
                <c:pt idx="8483">
                  <c:v>5622.4</c:v>
                </c:pt>
                <c:pt idx="8484">
                  <c:v>5739.7</c:v>
                </c:pt>
                <c:pt idx="8485">
                  <c:v>5855.5</c:v>
                </c:pt>
                <c:pt idx="8486">
                  <c:v>5965</c:v>
                </c:pt>
                <c:pt idx="8487">
                  <c:v>6064.2</c:v>
                </c:pt>
                <c:pt idx="8488">
                  <c:v>6153.3</c:v>
                </c:pt>
                <c:pt idx="8489">
                  <c:v>6233.7</c:v>
                </c:pt>
                <c:pt idx="8490">
                  <c:v>6324.9</c:v>
                </c:pt>
                <c:pt idx="8491">
                  <c:v>6426.1</c:v>
                </c:pt>
                <c:pt idx="8492">
                  <c:v>6542</c:v>
                </c:pt>
                <c:pt idx="8493">
                  <c:v>6653.9</c:v>
                </c:pt>
                <c:pt idx="8494">
                  <c:v>6763.3</c:v>
                </c:pt>
                <c:pt idx="8495">
                  <c:v>6869.4</c:v>
                </c:pt>
                <c:pt idx="8496">
                  <c:v>6970.5</c:v>
                </c:pt>
                <c:pt idx="8497">
                  <c:v>7074.5</c:v>
                </c:pt>
                <c:pt idx="8498">
                  <c:v>7168.4</c:v>
                </c:pt>
                <c:pt idx="8499">
                  <c:v>7258.1</c:v>
                </c:pt>
                <c:pt idx="8500">
                  <c:v>7342.4</c:v>
                </c:pt>
                <c:pt idx="8501">
                  <c:v>7421.1</c:v>
                </c:pt>
                <c:pt idx="8502">
                  <c:v>7510.3</c:v>
                </c:pt>
                <c:pt idx="8503">
                  <c:v>7596.9</c:v>
                </c:pt>
                <c:pt idx="8504">
                  <c:v>7691.3</c:v>
                </c:pt>
                <c:pt idx="8505">
                  <c:v>7791.1</c:v>
                </c:pt>
                <c:pt idx="8506">
                  <c:v>7887</c:v>
                </c:pt>
                <c:pt idx="8507">
                  <c:v>7985.7</c:v>
                </c:pt>
                <c:pt idx="8508">
                  <c:v>8072.3</c:v>
                </c:pt>
                <c:pt idx="8509">
                  <c:v>8142.3</c:v>
                </c:pt>
                <c:pt idx="8510">
                  <c:v>8202.7999999999993</c:v>
                </c:pt>
                <c:pt idx="8511">
                  <c:v>8250.2999999999993</c:v>
                </c:pt>
                <c:pt idx="8512">
                  <c:v>8301.2999999999993</c:v>
                </c:pt>
                <c:pt idx="8513">
                  <c:v>8348.4</c:v>
                </c:pt>
                <c:pt idx="8514">
                  <c:v>8394.1</c:v>
                </c:pt>
                <c:pt idx="8515">
                  <c:v>8443.7000000000007</c:v>
                </c:pt>
                <c:pt idx="8516">
                  <c:v>8499.2999999999993</c:v>
                </c:pt>
                <c:pt idx="8517">
                  <c:v>8574.6</c:v>
                </c:pt>
                <c:pt idx="8518">
                  <c:v>8648.6</c:v>
                </c:pt>
                <c:pt idx="8519">
                  <c:v>8732.7999999999993</c:v>
                </c:pt>
                <c:pt idx="8520">
                  <c:v>8834</c:v>
                </c:pt>
                <c:pt idx="8521">
                  <c:v>8930.7999999999993</c:v>
                </c:pt>
                <c:pt idx="8522">
                  <c:v>9024.2000000000007</c:v>
                </c:pt>
                <c:pt idx="8523">
                  <c:v>9093</c:v>
                </c:pt>
                <c:pt idx="8524">
                  <c:v>9144.6</c:v>
                </c:pt>
                <c:pt idx="8525">
                  <c:v>9196.4</c:v>
                </c:pt>
                <c:pt idx="8526">
                  <c:v>9240.1</c:v>
                </c:pt>
                <c:pt idx="8527">
                  <c:v>9290.2000000000007</c:v>
                </c:pt>
                <c:pt idx="8528">
                  <c:v>9345.2999999999993</c:v>
                </c:pt>
                <c:pt idx="8529">
                  <c:v>9386.2000000000007</c:v>
                </c:pt>
                <c:pt idx="8530">
                  <c:v>9426.9</c:v>
                </c:pt>
                <c:pt idx="8531">
                  <c:v>9462.4</c:v>
                </c:pt>
                <c:pt idx="8532">
                  <c:v>9501.7000000000007</c:v>
                </c:pt>
                <c:pt idx="8533">
                  <c:v>9542.6</c:v>
                </c:pt>
                <c:pt idx="8534">
                  <c:v>9592.7000000000007</c:v>
                </c:pt>
                <c:pt idx="8535">
                  <c:v>9654.5</c:v>
                </c:pt>
                <c:pt idx="8536">
                  <c:v>9710.1</c:v>
                </c:pt>
                <c:pt idx="8537">
                  <c:v>9755.9</c:v>
                </c:pt>
                <c:pt idx="8538">
                  <c:v>9788.2999999999993</c:v>
                </c:pt>
                <c:pt idx="8539">
                  <c:v>9811.7999999999993</c:v>
                </c:pt>
                <c:pt idx="8540">
                  <c:v>9852.7000000000007</c:v>
                </c:pt>
                <c:pt idx="8541">
                  <c:v>9922.9</c:v>
                </c:pt>
                <c:pt idx="8542">
                  <c:v>10035</c:v>
                </c:pt>
                <c:pt idx="8543">
                  <c:v>10160</c:v>
                </c:pt>
                <c:pt idx="8544">
                  <c:v>10268</c:v>
                </c:pt>
                <c:pt idx="8545">
                  <c:v>10362</c:v>
                </c:pt>
                <c:pt idx="8546">
                  <c:v>10411</c:v>
                </c:pt>
                <c:pt idx="8547">
                  <c:v>10420</c:v>
                </c:pt>
                <c:pt idx="8548">
                  <c:v>10376</c:v>
                </c:pt>
                <c:pt idx="8549">
                  <c:v>10302</c:v>
                </c:pt>
                <c:pt idx="8550">
                  <c:v>10243</c:v>
                </c:pt>
                <c:pt idx="8551">
                  <c:v>10207</c:v>
                </c:pt>
                <c:pt idx="8552">
                  <c:v>10199</c:v>
                </c:pt>
                <c:pt idx="8553">
                  <c:v>10216</c:v>
                </c:pt>
                <c:pt idx="8554">
                  <c:v>10255</c:v>
                </c:pt>
                <c:pt idx="8555">
                  <c:v>10305</c:v>
                </c:pt>
                <c:pt idx="8556">
                  <c:v>10347</c:v>
                </c:pt>
                <c:pt idx="8557">
                  <c:v>10382</c:v>
                </c:pt>
                <c:pt idx="8558">
                  <c:v>10389</c:v>
                </c:pt>
                <c:pt idx="8559">
                  <c:v>10368</c:v>
                </c:pt>
                <c:pt idx="8560">
                  <c:v>10333</c:v>
                </c:pt>
                <c:pt idx="8561">
                  <c:v>10287</c:v>
                </c:pt>
                <c:pt idx="8562">
                  <c:v>10251</c:v>
                </c:pt>
                <c:pt idx="8563">
                  <c:v>10226</c:v>
                </c:pt>
                <c:pt idx="8564">
                  <c:v>10229</c:v>
                </c:pt>
                <c:pt idx="8565">
                  <c:v>10256</c:v>
                </c:pt>
                <c:pt idx="8566">
                  <c:v>10272</c:v>
                </c:pt>
                <c:pt idx="8567">
                  <c:v>10265</c:v>
                </c:pt>
                <c:pt idx="8568">
                  <c:v>10230</c:v>
                </c:pt>
                <c:pt idx="8569">
                  <c:v>10170</c:v>
                </c:pt>
                <c:pt idx="8570">
                  <c:v>10084</c:v>
                </c:pt>
                <c:pt idx="8571">
                  <c:v>9973.1</c:v>
                </c:pt>
                <c:pt idx="8572">
                  <c:v>9861.7999999999993</c:v>
                </c:pt>
                <c:pt idx="8573">
                  <c:v>9740.9</c:v>
                </c:pt>
                <c:pt idx="8574">
                  <c:v>9594.1</c:v>
                </c:pt>
                <c:pt idx="8575">
                  <c:v>9431.7000000000007</c:v>
                </c:pt>
                <c:pt idx="8576">
                  <c:v>9252.2999999999993</c:v>
                </c:pt>
                <c:pt idx="8577">
                  <c:v>9051.5</c:v>
                </c:pt>
                <c:pt idx="8578">
                  <c:v>8819.1</c:v>
                </c:pt>
                <c:pt idx="8579">
                  <c:v>8565.6</c:v>
                </c:pt>
                <c:pt idx="8580">
                  <c:v>8286.5</c:v>
                </c:pt>
                <c:pt idx="8581">
                  <c:v>7969.7</c:v>
                </c:pt>
                <c:pt idx="8582">
                  <c:v>7627.4</c:v>
                </c:pt>
                <c:pt idx="8583">
                  <c:v>7277.3</c:v>
                </c:pt>
                <c:pt idx="8584">
                  <c:v>6935.6</c:v>
                </c:pt>
                <c:pt idx="8585">
                  <c:v>6608</c:v>
                </c:pt>
                <c:pt idx="8586">
                  <c:v>6288.9</c:v>
                </c:pt>
                <c:pt idx="8587">
                  <c:v>5984.8</c:v>
                </c:pt>
                <c:pt idx="8588">
                  <c:v>5690</c:v>
                </c:pt>
                <c:pt idx="8589">
                  <c:v>5396</c:v>
                </c:pt>
                <c:pt idx="8590">
                  <c:v>5103.8</c:v>
                </c:pt>
                <c:pt idx="8591">
                  <c:v>4803.5</c:v>
                </c:pt>
                <c:pt idx="8592">
                  <c:v>4503.5</c:v>
                </c:pt>
                <c:pt idx="8593">
                  <c:v>4198.6000000000004</c:v>
                </c:pt>
                <c:pt idx="8594">
                  <c:v>3898.3</c:v>
                </c:pt>
                <c:pt idx="8595">
                  <c:v>3622.9</c:v>
                </c:pt>
                <c:pt idx="8596">
                  <c:v>3364.7</c:v>
                </c:pt>
                <c:pt idx="8597">
                  <c:v>3134.6</c:v>
                </c:pt>
                <c:pt idx="8598">
                  <c:v>2926.2</c:v>
                </c:pt>
                <c:pt idx="8599">
                  <c:v>2743.6</c:v>
                </c:pt>
                <c:pt idx="8600">
                  <c:v>2575.6999999999998</c:v>
                </c:pt>
                <c:pt idx="8601">
                  <c:v>2428.1</c:v>
                </c:pt>
                <c:pt idx="8602">
                  <c:v>2287.6</c:v>
                </c:pt>
                <c:pt idx="8603">
                  <c:v>2149.6999999999998</c:v>
                </c:pt>
                <c:pt idx="8604">
                  <c:v>2014.6</c:v>
                </c:pt>
                <c:pt idx="8605">
                  <c:v>1888.3</c:v>
                </c:pt>
                <c:pt idx="8606">
                  <c:v>1770.4</c:v>
                </c:pt>
                <c:pt idx="8607">
                  <c:v>1664.3</c:v>
                </c:pt>
                <c:pt idx="8608">
                  <c:v>1575.6</c:v>
                </c:pt>
                <c:pt idx="8609">
                  <c:v>1490.5</c:v>
                </c:pt>
                <c:pt idx="8610">
                  <c:v>1419.2</c:v>
                </c:pt>
                <c:pt idx="8611">
                  <c:v>1351</c:v>
                </c:pt>
                <c:pt idx="8612">
                  <c:v>1290.8</c:v>
                </c:pt>
                <c:pt idx="8613">
                  <c:v>1235.4000000000001</c:v>
                </c:pt>
                <c:pt idx="8614">
                  <c:v>1183.3</c:v>
                </c:pt>
                <c:pt idx="8615">
                  <c:v>1128.9000000000001</c:v>
                </c:pt>
                <c:pt idx="8616">
                  <c:v>1066.9000000000001</c:v>
                </c:pt>
                <c:pt idx="8617">
                  <c:v>1010.1</c:v>
                </c:pt>
                <c:pt idx="8618">
                  <c:v>958.84</c:v>
                </c:pt>
                <c:pt idx="8619">
                  <c:v>904.83</c:v>
                </c:pt>
                <c:pt idx="8620">
                  <c:v>856.74</c:v>
                </c:pt>
                <c:pt idx="8621">
                  <c:v>804.17</c:v>
                </c:pt>
                <c:pt idx="8622">
                  <c:v>759.26</c:v>
                </c:pt>
                <c:pt idx="8623">
                  <c:v>721.13</c:v>
                </c:pt>
                <c:pt idx="8624">
                  <c:v>685.86</c:v>
                </c:pt>
                <c:pt idx="8625">
                  <c:v>652.79</c:v>
                </c:pt>
                <c:pt idx="8626">
                  <c:v>612.86</c:v>
                </c:pt>
                <c:pt idx="8627">
                  <c:v>579.88</c:v>
                </c:pt>
                <c:pt idx="8628">
                  <c:v>548.12</c:v>
                </c:pt>
                <c:pt idx="8629">
                  <c:v>520.69000000000005</c:v>
                </c:pt>
                <c:pt idx="8630">
                  <c:v>498.45</c:v>
                </c:pt>
                <c:pt idx="8631">
                  <c:v>467.03</c:v>
                </c:pt>
                <c:pt idx="8632">
                  <c:v>441.25</c:v>
                </c:pt>
                <c:pt idx="8633">
                  <c:v>414.42</c:v>
                </c:pt>
                <c:pt idx="8634">
                  <c:v>384.72</c:v>
                </c:pt>
                <c:pt idx="8635">
                  <c:v>363.61</c:v>
                </c:pt>
                <c:pt idx="8636">
                  <c:v>332.66</c:v>
                </c:pt>
                <c:pt idx="8637">
                  <c:v>304.89</c:v>
                </c:pt>
                <c:pt idx="8638">
                  <c:v>278.77999999999997</c:v>
                </c:pt>
                <c:pt idx="8639">
                  <c:v>253.43</c:v>
                </c:pt>
                <c:pt idx="8640">
                  <c:v>228.18</c:v>
                </c:pt>
                <c:pt idx="8641">
                  <c:v>198.41</c:v>
                </c:pt>
                <c:pt idx="8642">
                  <c:v>172.85</c:v>
                </c:pt>
                <c:pt idx="8643">
                  <c:v>145.91999999999999</c:v>
                </c:pt>
                <c:pt idx="8644">
                  <c:v>117.93</c:v>
                </c:pt>
                <c:pt idx="8645">
                  <c:v>92.185000000000002</c:v>
                </c:pt>
                <c:pt idx="8646">
                  <c:v>66.644999999999996</c:v>
                </c:pt>
                <c:pt idx="8647">
                  <c:v>46.759</c:v>
                </c:pt>
                <c:pt idx="8648">
                  <c:v>25.873999999999999</c:v>
                </c:pt>
                <c:pt idx="8649">
                  <c:v>5.7553000000000001</c:v>
                </c:pt>
                <c:pt idx="8650">
                  <c:v>-15.82</c:v>
                </c:pt>
                <c:pt idx="8651">
                  <c:v>-39.006</c:v>
                </c:pt>
                <c:pt idx="8652">
                  <c:v>-58.301000000000002</c:v>
                </c:pt>
                <c:pt idx="8653">
                  <c:v>-78.915000000000006</c:v>
                </c:pt>
                <c:pt idx="8654">
                  <c:v>-99.414000000000001</c:v>
                </c:pt>
                <c:pt idx="8655">
                  <c:v>-119.08</c:v>
                </c:pt>
                <c:pt idx="8656">
                  <c:v>-140.19999999999999</c:v>
                </c:pt>
                <c:pt idx="8657">
                  <c:v>-160.07</c:v>
                </c:pt>
                <c:pt idx="8658">
                  <c:v>-178.61</c:v>
                </c:pt>
                <c:pt idx="8659">
                  <c:v>-196.65</c:v>
                </c:pt>
                <c:pt idx="8660">
                  <c:v>-214.17</c:v>
                </c:pt>
                <c:pt idx="8661">
                  <c:v>-237.5</c:v>
                </c:pt>
                <c:pt idx="8662">
                  <c:v>-259.26</c:v>
                </c:pt>
                <c:pt idx="8663">
                  <c:v>-279.12</c:v>
                </c:pt>
                <c:pt idx="8664">
                  <c:v>-309.14999999999998</c:v>
                </c:pt>
                <c:pt idx="8665">
                  <c:v>-336.49</c:v>
                </c:pt>
                <c:pt idx="8666">
                  <c:v>-372.56</c:v>
                </c:pt>
                <c:pt idx="8667">
                  <c:v>-406.49</c:v>
                </c:pt>
                <c:pt idx="8668">
                  <c:v>-446.96</c:v>
                </c:pt>
                <c:pt idx="8669">
                  <c:v>-491.69</c:v>
                </c:pt>
                <c:pt idx="8670">
                  <c:v>-540.21</c:v>
                </c:pt>
                <c:pt idx="8671">
                  <c:v>-595.07000000000005</c:v>
                </c:pt>
                <c:pt idx="8672">
                  <c:v>-650.20000000000005</c:v>
                </c:pt>
                <c:pt idx="8673">
                  <c:v>-706.21</c:v>
                </c:pt>
                <c:pt idx="8674">
                  <c:v>-769.57</c:v>
                </c:pt>
                <c:pt idx="8675">
                  <c:v>-827.99</c:v>
                </c:pt>
                <c:pt idx="8676">
                  <c:v>-892.1</c:v>
                </c:pt>
                <c:pt idx="8677">
                  <c:v>-953.32</c:v>
                </c:pt>
                <c:pt idx="8678">
                  <c:v>-1017.5</c:v>
                </c:pt>
                <c:pt idx="8679">
                  <c:v>-1085.3</c:v>
                </c:pt>
                <c:pt idx="8680">
                  <c:v>-1142.3</c:v>
                </c:pt>
                <c:pt idx="8681">
                  <c:v>-1201.8</c:v>
                </c:pt>
                <c:pt idx="8682">
                  <c:v>-1261.3</c:v>
                </c:pt>
                <c:pt idx="8683">
                  <c:v>-1318.5</c:v>
                </c:pt>
                <c:pt idx="8684">
                  <c:v>-1381.3</c:v>
                </c:pt>
                <c:pt idx="8685">
                  <c:v>-1448.7</c:v>
                </c:pt>
                <c:pt idx="8686">
                  <c:v>-1529.8</c:v>
                </c:pt>
                <c:pt idx="8687">
                  <c:v>-1615.7</c:v>
                </c:pt>
                <c:pt idx="8688">
                  <c:v>-1713.4</c:v>
                </c:pt>
                <c:pt idx="8689">
                  <c:v>-1818.3</c:v>
                </c:pt>
                <c:pt idx="8690">
                  <c:v>-1934.1</c:v>
                </c:pt>
                <c:pt idx="8691">
                  <c:v>-2066.5</c:v>
                </c:pt>
                <c:pt idx="8692">
                  <c:v>-2212.6</c:v>
                </c:pt>
                <c:pt idx="8693">
                  <c:v>-2366.8000000000002</c:v>
                </c:pt>
                <c:pt idx="8694">
                  <c:v>-2526</c:v>
                </c:pt>
                <c:pt idx="8695">
                  <c:v>-2672.1</c:v>
                </c:pt>
                <c:pt idx="8696">
                  <c:v>-2805.8</c:v>
                </c:pt>
                <c:pt idx="8697">
                  <c:v>-2919.7</c:v>
                </c:pt>
                <c:pt idx="8698">
                  <c:v>-3022.3</c:v>
                </c:pt>
                <c:pt idx="8699">
                  <c:v>-3119.9</c:v>
                </c:pt>
                <c:pt idx="8700">
                  <c:v>-3224.1</c:v>
                </c:pt>
                <c:pt idx="8701">
                  <c:v>-3337.8</c:v>
                </c:pt>
                <c:pt idx="8702">
                  <c:v>-3455</c:v>
                </c:pt>
                <c:pt idx="8703">
                  <c:v>-3577.3</c:v>
                </c:pt>
                <c:pt idx="8704">
                  <c:v>-3705.3</c:v>
                </c:pt>
                <c:pt idx="8705">
                  <c:v>-3841.3</c:v>
                </c:pt>
                <c:pt idx="8706">
                  <c:v>-3992.9</c:v>
                </c:pt>
                <c:pt idx="8707">
                  <c:v>-4158.3</c:v>
                </c:pt>
                <c:pt idx="8708">
                  <c:v>-4330</c:v>
                </c:pt>
                <c:pt idx="8709">
                  <c:v>-4495.1000000000004</c:v>
                </c:pt>
                <c:pt idx="8710">
                  <c:v>-4644.8999999999996</c:v>
                </c:pt>
                <c:pt idx="8711">
                  <c:v>-4776.8999999999996</c:v>
                </c:pt>
                <c:pt idx="8712">
                  <c:v>-4899.7</c:v>
                </c:pt>
                <c:pt idx="8713">
                  <c:v>-5020.5</c:v>
                </c:pt>
                <c:pt idx="8714">
                  <c:v>-5138.2</c:v>
                </c:pt>
                <c:pt idx="8715">
                  <c:v>-5245.9</c:v>
                </c:pt>
                <c:pt idx="8716">
                  <c:v>-5353.5</c:v>
                </c:pt>
                <c:pt idx="8717">
                  <c:v>-5455.8</c:v>
                </c:pt>
                <c:pt idx="8718">
                  <c:v>-5568.8</c:v>
                </c:pt>
                <c:pt idx="8719">
                  <c:v>-5689.1</c:v>
                </c:pt>
                <c:pt idx="8720">
                  <c:v>-5805.6</c:v>
                </c:pt>
                <c:pt idx="8721">
                  <c:v>-5918.7</c:v>
                </c:pt>
                <c:pt idx="8722">
                  <c:v>-6029.5</c:v>
                </c:pt>
                <c:pt idx="8723">
                  <c:v>-6138</c:v>
                </c:pt>
                <c:pt idx="8724">
                  <c:v>-6247</c:v>
                </c:pt>
                <c:pt idx="8725">
                  <c:v>-6352.9</c:v>
                </c:pt>
                <c:pt idx="8726">
                  <c:v>-6454.9</c:v>
                </c:pt>
                <c:pt idx="8727">
                  <c:v>-6557</c:v>
                </c:pt>
                <c:pt idx="8728">
                  <c:v>-6673.7</c:v>
                </c:pt>
                <c:pt idx="8729">
                  <c:v>-6795</c:v>
                </c:pt>
                <c:pt idx="8730">
                  <c:v>-6902.4</c:v>
                </c:pt>
                <c:pt idx="8731">
                  <c:v>-6998</c:v>
                </c:pt>
                <c:pt idx="8732">
                  <c:v>-7066.6</c:v>
                </c:pt>
                <c:pt idx="8733">
                  <c:v>-7118</c:v>
                </c:pt>
                <c:pt idx="8734">
                  <c:v>-7176.7</c:v>
                </c:pt>
                <c:pt idx="8735">
                  <c:v>-7250.2</c:v>
                </c:pt>
                <c:pt idx="8736">
                  <c:v>-7354.3</c:v>
                </c:pt>
                <c:pt idx="8737">
                  <c:v>-7456</c:v>
                </c:pt>
                <c:pt idx="8738">
                  <c:v>-7550.8</c:v>
                </c:pt>
                <c:pt idx="8739">
                  <c:v>-7633.6</c:v>
                </c:pt>
                <c:pt idx="8740">
                  <c:v>-7706.4</c:v>
                </c:pt>
                <c:pt idx="8741">
                  <c:v>-7777.2</c:v>
                </c:pt>
                <c:pt idx="8742">
                  <c:v>-7834.2</c:v>
                </c:pt>
                <c:pt idx="8743">
                  <c:v>-7885.8</c:v>
                </c:pt>
                <c:pt idx="8744">
                  <c:v>-7946.8</c:v>
                </c:pt>
                <c:pt idx="8745">
                  <c:v>-8018.2</c:v>
                </c:pt>
                <c:pt idx="8746">
                  <c:v>-8117.5</c:v>
                </c:pt>
                <c:pt idx="8747">
                  <c:v>-8229.7000000000007</c:v>
                </c:pt>
                <c:pt idx="8748">
                  <c:v>-8350</c:v>
                </c:pt>
                <c:pt idx="8749">
                  <c:v>-8471.6</c:v>
                </c:pt>
                <c:pt idx="8750">
                  <c:v>-8564.1</c:v>
                </c:pt>
                <c:pt idx="8751">
                  <c:v>-8622.7999999999993</c:v>
                </c:pt>
                <c:pt idx="8752">
                  <c:v>-8658.6</c:v>
                </c:pt>
                <c:pt idx="8753">
                  <c:v>-8696.7999999999993</c:v>
                </c:pt>
                <c:pt idx="8754">
                  <c:v>-8751.4</c:v>
                </c:pt>
                <c:pt idx="8755">
                  <c:v>-8811.7999999999993</c:v>
                </c:pt>
                <c:pt idx="8756">
                  <c:v>-8866.7999999999993</c:v>
                </c:pt>
                <c:pt idx="8757">
                  <c:v>-8915.1</c:v>
                </c:pt>
                <c:pt idx="8758">
                  <c:v>-8976.2999999999993</c:v>
                </c:pt>
                <c:pt idx="8759">
                  <c:v>-9060.4</c:v>
                </c:pt>
                <c:pt idx="8760">
                  <c:v>-9151.2000000000007</c:v>
                </c:pt>
                <c:pt idx="8761">
                  <c:v>-9250.7999999999993</c:v>
                </c:pt>
                <c:pt idx="8762">
                  <c:v>-9358.6</c:v>
                </c:pt>
                <c:pt idx="8763">
                  <c:v>-9481.2000000000007</c:v>
                </c:pt>
                <c:pt idx="8764">
                  <c:v>-9608.9</c:v>
                </c:pt>
                <c:pt idx="8765">
                  <c:v>-9721.2999999999993</c:v>
                </c:pt>
                <c:pt idx="8766">
                  <c:v>-9815.2000000000007</c:v>
                </c:pt>
                <c:pt idx="8767">
                  <c:v>-9876.1</c:v>
                </c:pt>
                <c:pt idx="8768">
                  <c:v>-9908.2000000000007</c:v>
                </c:pt>
                <c:pt idx="8769">
                  <c:v>-9916.1</c:v>
                </c:pt>
                <c:pt idx="8770">
                  <c:v>-9898.4</c:v>
                </c:pt>
                <c:pt idx="8771">
                  <c:v>-9871.2999999999993</c:v>
                </c:pt>
                <c:pt idx="8772">
                  <c:v>-9855.6</c:v>
                </c:pt>
                <c:pt idx="8773">
                  <c:v>-9884.2000000000007</c:v>
                </c:pt>
                <c:pt idx="8774">
                  <c:v>-9968.7999999999993</c:v>
                </c:pt>
                <c:pt idx="8775">
                  <c:v>-10082</c:v>
                </c:pt>
                <c:pt idx="8776">
                  <c:v>-10195</c:v>
                </c:pt>
                <c:pt idx="8777">
                  <c:v>-10272</c:v>
                </c:pt>
                <c:pt idx="8778">
                  <c:v>-10319</c:v>
                </c:pt>
                <c:pt idx="8779">
                  <c:v>-10352</c:v>
                </c:pt>
                <c:pt idx="8780">
                  <c:v>-10375</c:v>
                </c:pt>
                <c:pt idx="8781">
                  <c:v>-10376</c:v>
                </c:pt>
                <c:pt idx="8782">
                  <c:v>-10357</c:v>
                </c:pt>
                <c:pt idx="8783">
                  <c:v>-10355</c:v>
                </c:pt>
                <c:pt idx="8784">
                  <c:v>-10372</c:v>
                </c:pt>
                <c:pt idx="8785">
                  <c:v>-10394</c:v>
                </c:pt>
                <c:pt idx="8786">
                  <c:v>-10422</c:v>
                </c:pt>
                <c:pt idx="8787">
                  <c:v>-10465</c:v>
                </c:pt>
                <c:pt idx="8788">
                  <c:v>-10514</c:v>
                </c:pt>
                <c:pt idx="8789">
                  <c:v>-10486</c:v>
                </c:pt>
                <c:pt idx="8790">
                  <c:v>-10508</c:v>
                </c:pt>
                <c:pt idx="8791">
                  <c:v>-10491</c:v>
                </c:pt>
                <c:pt idx="8792">
                  <c:v>-10443</c:v>
                </c:pt>
                <c:pt idx="8793">
                  <c:v>-10360</c:v>
                </c:pt>
                <c:pt idx="8794">
                  <c:v>-10256</c:v>
                </c:pt>
                <c:pt idx="8795">
                  <c:v>-10150</c:v>
                </c:pt>
                <c:pt idx="8796">
                  <c:v>-10046</c:v>
                </c:pt>
                <c:pt idx="8797">
                  <c:v>-9897.1</c:v>
                </c:pt>
                <c:pt idx="8798">
                  <c:v>-9686.2999999999993</c:v>
                </c:pt>
                <c:pt idx="8799">
                  <c:v>-9400.9</c:v>
                </c:pt>
                <c:pt idx="8800">
                  <c:v>-9056.6</c:v>
                </c:pt>
                <c:pt idx="8801">
                  <c:v>-8689.1</c:v>
                </c:pt>
                <c:pt idx="8802">
                  <c:v>-8311</c:v>
                </c:pt>
                <c:pt idx="8803">
                  <c:v>-7941</c:v>
                </c:pt>
                <c:pt idx="8804">
                  <c:v>-7583.6</c:v>
                </c:pt>
                <c:pt idx="8805">
                  <c:v>-7218.2</c:v>
                </c:pt>
                <c:pt idx="8806">
                  <c:v>-6831.3</c:v>
                </c:pt>
                <c:pt idx="8807">
                  <c:v>-6410.5</c:v>
                </c:pt>
                <c:pt idx="8808">
                  <c:v>-5981.8</c:v>
                </c:pt>
                <c:pt idx="8809">
                  <c:v>-5569.4</c:v>
                </c:pt>
                <c:pt idx="8810">
                  <c:v>-5174.1000000000004</c:v>
                </c:pt>
                <c:pt idx="8811">
                  <c:v>-4815.6000000000004</c:v>
                </c:pt>
                <c:pt idx="8812">
                  <c:v>-4479.5</c:v>
                </c:pt>
                <c:pt idx="8813">
                  <c:v>-4164.7</c:v>
                </c:pt>
                <c:pt idx="8814">
                  <c:v>-3872</c:v>
                </c:pt>
                <c:pt idx="8815">
                  <c:v>-3598.1</c:v>
                </c:pt>
                <c:pt idx="8816">
                  <c:v>-3361.4</c:v>
                </c:pt>
                <c:pt idx="8817">
                  <c:v>-3144.4</c:v>
                </c:pt>
                <c:pt idx="8818">
                  <c:v>-2933.1</c:v>
                </c:pt>
                <c:pt idx="8819">
                  <c:v>-2736.4</c:v>
                </c:pt>
                <c:pt idx="8820">
                  <c:v>-2567.6999999999998</c:v>
                </c:pt>
                <c:pt idx="8821">
                  <c:v>-2426.9</c:v>
                </c:pt>
                <c:pt idx="8822">
                  <c:v>-2294.8000000000002</c:v>
                </c:pt>
                <c:pt idx="8823">
                  <c:v>-2173</c:v>
                </c:pt>
                <c:pt idx="8824">
                  <c:v>-2052.1</c:v>
                </c:pt>
                <c:pt idx="8825">
                  <c:v>-1924.4</c:v>
                </c:pt>
                <c:pt idx="8826">
                  <c:v>-1802.5</c:v>
                </c:pt>
                <c:pt idx="8827">
                  <c:v>-1674.2</c:v>
                </c:pt>
                <c:pt idx="8828">
                  <c:v>-1551.4</c:v>
                </c:pt>
                <c:pt idx="8829">
                  <c:v>-1434.4</c:v>
                </c:pt>
                <c:pt idx="8830">
                  <c:v>-1324.9</c:v>
                </c:pt>
                <c:pt idx="8831">
                  <c:v>-1222</c:v>
                </c:pt>
                <c:pt idx="8832">
                  <c:v>-1116</c:v>
                </c:pt>
                <c:pt idx="8833">
                  <c:v>-1008.8</c:v>
                </c:pt>
                <c:pt idx="8834">
                  <c:v>-901.72</c:v>
                </c:pt>
                <c:pt idx="8835">
                  <c:v>-796.63</c:v>
                </c:pt>
                <c:pt idx="8836">
                  <c:v>-696.67</c:v>
                </c:pt>
                <c:pt idx="8837">
                  <c:v>-608.33000000000004</c:v>
                </c:pt>
                <c:pt idx="8838">
                  <c:v>-533.82000000000005</c:v>
                </c:pt>
                <c:pt idx="8839">
                  <c:v>-465.32</c:v>
                </c:pt>
                <c:pt idx="8840">
                  <c:v>-399.06</c:v>
                </c:pt>
                <c:pt idx="8841">
                  <c:v>-346.14</c:v>
                </c:pt>
                <c:pt idx="8842">
                  <c:v>-290.8</c:v>
                </c:pt>
                <c:pt idx="8843">
                  <c:v>-239.96</c:v>
                </c:pt>
                <c:pt idx="8844">
                  <c:v>-194.99</c:v>
                </c:pt>
                <c:pt idx="8845">
                  <c:v>-144.82</c:v>
                </c:pt>
                <c:pt idx="8846">
                  <c:v>-101.16</c:v>
                </c:pt>
                <c:pt idx="8847">
                  <c:v>-63.161000000000001</c:v>
                </c:pt>
                <c:pt idx="8848">
                  <c:v>-34.186999999999998</c:v>
                </c:pt>
                <c:pt idx="8849">
                  <c:v>-17.850000000000001</c:v>
                </c:pt>
                <c:pt idx="8850">
                  <c:v>6.6825999999999999</c:v>
                </c:pt>
                <c:pt idx="8851">
                  <c:v>32.075000000000003</c:v>
                </c:pt>
                <c:pt idx="8852">
                  <c:v>63.012</c:v>
                </c:pt>
                <c:pt idx="8853">
                  <c:v>86.081000000000003</c:v>
                </c:pt>
                <c:pt idx="8854">
                  <c:v>109.24</c:v>
                </c:pt>
                <c:pt idx="8855">
                  <c:v>139.16999999999999</c:v>
                </c:pt>
                <c:pt idx="8856">
                  <c:v>153.93</c:v>
                </c:pt>
                <c:pt idx="8857">
                  <c:v>175.72</c:v>
                </c:pt>
                <c:pt idx="8858">
                  <c:v>200.28</c:v>
                </c:pt>
                <c:pt idx="8859">
                  <c:v>222.79</c:v>
                </c:pt>
                <c:pt idx="8860">
                  <c:v>251.71</c:v>
                </c:pt>
                <c:pt idx="8861">
                  <c:v>287.94</c:v>
                </c:pt>
                <c:pt idx="8862">
                  <c:v>323.27999999999997</c:v>
                </c:pt>
                <c:pt idx="8863">
                  <c:v>357.97</c:v>
                </c:pt>
                <c:pt idx="8864">
                  <c:v>393.7</c:v>
                </c:pt>
                <c:pt idx="8865">
                  <c:v>434.34</c:v>
                </c:pt>
                <c:pt idx="8866">
                  <c:v>466.49</c:v>
                </c:pt>
                <c:pt idx="8867">
                  <c:v>503.07</c:v>
                </c:pt>
                <c:pt idx="8868">
                  <c:v>538.76</c:v>
                </c:pt>
                <c:pt idx="8869">
                  <c:v>582.5</c:v>
                </c:pt>
                <c:pt idx="8870">
                  <c:v>634.19000000000005</c:v>
                </c:pt>
                <c:pt idx="8871">
                  <c:v>686.05</c:v>
                </c:pt>
                <c:pt idx="8872">
                  <c:v>739.62</c:v>
                </c:pt>
                <c:pt idx="8873">
                  <c:v>798.58</c:v>
                </c:pt>
                <c:pt idx="8874">
                  <c:v>858.55</c:v>
                </c:pt>
                <c:pt idx="8875">
                  <c:v>931.54</c:v>
                </c:pt>
                <c:pt idx="8876">
                  <c:v>993.31</c:v>
                </c:pt>
                <c:pt idx="8877">
                  <c:v>1052.5999999999999</c:v>
                </c:pt>
                <c:pt idx="8878">
                  <c:v>1105.4000000000001</c:v>
                </c:pt>
                <c:pt idx="8879">
                  <c:v>1153.2</c:v>
                </c:pt>
                <c:pt idx="8880">
                  <c:v>1196.7</c:v>
                </c:pt>
                <c:pt idx="8881">
                  <c:v>1228</c:v>
                </c:pt>
                <c:pt idx="8882">
                  <c:v>1262.8</c:v>
                </c:pt>
                <c:pt idx="8883">
                  <c:v>1301.4000000000001</c:v>
                </c:pt>
                <c:pt idx="8884">
                  <c:v>1341.5</c:v>
                </c:pt>
                <c:pt idx="8885">
                  <c:v>1394.9</c:v>
                </c:pt>
                <c:pt idx="8886">
                  <c:v>1453.4</c:v>
                </c:pt>
                <c:pt idx="8887">
                  <c:v>1521.7</c:v>
                </c:pt>
                <c:pt idx="8888">
                  <c:v>1594.9</c:v>
                </c:pt>
                <c:pt idx="8889">
                  <c:v>1671.8</c:v>
                </c:pt>
                <c:pt idx="8890">
                  <c:v>1759.9</c:v>
                </c:pt>
                <c:pt idx="8891">
                  <c:v>1839.4</c:v>
                </c:pt>
                <c:pt idx="8892">
                  <c:v>1918</c:v>
                </c:pt>
                <c:pt idx="8893">
                  <c:v>1994</c:v>
                </c:pt>
                <c:pt idx="8894">
                  <c:v>2059.9</c:v>
                </c:pt>
                <c:pt idx="8895">
                  <c:v>2128.4</c:v>
                </c:pt>
                <c:pt idx="8896">
                  <c:v>2186</c:v>
                </c:pt>
                <c:pt idx="8897">
                  <c:v>2250.8000000000002</c:v>
                </c:pt>
                <c:pt idx="8898">
                  <c:v>2322.6999999999998</c:v>
                </c:pt>
                <c:pt idx="8899">
                  <c:v>2402.4</c:v>
                </c:pt>
                <c:pt idx="8900">
                  <c:v>2487.4</c:v>
                </c:pt>
                <c:pt idx="8901">
                  <c:v>2579.6999999999998</c:v>
                </c:pt>
                <c:pt idx="8902">
                  <c:v>2683.7</c:v>
                </c:pt>
                <c:pt idx="8903">
                  <c:v>2796.8</c:v>
                </c:pt>
                <c:pt idx="8904">
                  <c:v>2915.4</c:v>
                </c:pt>
                <c:pt idx="8905">
                  <c:v>3042.4</c:v>
                </c:pt>
                <c:pt idx="8906">
                  <c:v>3146.9</c:v>
                </c:pt>
                <c:pt idx="8907">
                  <c:v>3242.4</c:v>
                </c:pt>
                <c:pt idx="8908">
                  <c:v>3321.2</c:v>
                </c:pt>
                <c:pt idx="8909">
                  <c:v>3392.4</c:v>
                </c:pt>
                <c:pt idx="8910">
                  <c:v>3461.7</c:v>
                </c:pt>
                <c:pt idx="8911">
                  <c:v>3519.6</c:v>
                </c:pt>
                <c:pt idx="8912">
                  <c:v>3581.5</c:v>
                </c:pt>
                <c:pt idx="8913">
                  <c:v>3652.3</c:v>
                </c:pt>
                <c:pt idx="8914">
                  <c:v>3734</c:v>
                </c:pt>
                <c:pt idx="8915">
                  <c:v>3826.4</c:v>
                </c:pt>
                <c:pt idx="8916">
                  <c:v>3927.4</c:v>
                </c:pt>
                <c:pt idx="8917">
                  <c:v>4044.9</c:v>
                </c:pt>
                <c:pt idx="8918">
                  <c:v>4162.6000000000004</c:v>
                </c:pt>
                <c:pt idx="8919">
                  <c:v>4278.3999999999996</c:v>
                </c:pt>
                <c:pt idx="8920">
                  <c:v>4402.8</c:v>
                </c:pt>
                <c:pt idx="8921">
                  <c:v>4516.5</c:v>
                </c:pt>
                <c:pt idx="8922">
                  <c:v>4621.7</c:v>
                </c:pt>
                <c:pt idx="8923">
                  <c:v>4714.5</c:v>
                </c:pt>
                <c:pt idx="8924">
                  <c:v>4788.5</c:v>
                </c:pt>
                <c:pt idx="8925">
                  <c:v>4856.3</c:v>
                </c:pt>
                <c:pt idx="8926">
                  <c:v>4917.3</c:v>
                </c:pt>
                <c:pt idx="8927">
                  <c:v>4980.8999999999996</c:v>
                </c:pt>
                <c:pt idx="8928">
                  <c:v>5048</c:v>
                </c:pt>
                <c:pt idx="8929">
                  <c:v>5124.7</c:v>
                </c:pt>
                <c:pt idx="8930">
                  <c:v>5214.5</c:v>
                </c:pt>
                <c:pt idx="8931">
                  <c:v>5299.9</c:v>
                </c:pt>
                <c:pt idx="8932">
                  <c:v>5388.8</c:v>
                </c:pt>
                <c:pt idx="8933">
                  <c:v>5470.2</c:v>
                </c:pt>
                <c:pt idx="8934">
                  <c:v>5552.7</c:v>
                </c:pt>
                <c:pt idx="8935">
                  <c:v>5628.4</c:v>
                </c:pt>
                <c:pt idx="8936">
                  <c:v>5692.3</c:v>
                </c:pt>
                <c:pt idx="8937">
                  <c:v>5747.3</c:v>
                </c:pt>
                <c:pt idx="8938">
                  <c:v>5803.9</c:v>
                </c:pt>
                <c:pt idx="8939">
                  <c:v>5857.3</c:v>
                </c:pt>
                <c:pt idx="8940">
                  <c:v>5927.3</c:v>
                </c:pt>
                <c:pt idx="8941">
                  <c:v>5990.4</c:v>
                </c:pt>
                <c:pt idx="8942">
                  <c:v>6063.2</c:v>
                </c:pt>
                <c:pt idx="8943">
                  <c:v>6142.2</c:v>
                </c:pt>
                <c:pt idx="8944">
                  <c:v>6228</c:v>
                </c:pt>
                <c:pt idx="8945">
                  <c:v>6327.1</c:v>
                </c:pt>
                <c:pt idx="8946">
                  <c:v>6415</c:v>
                </c:pt>
                <c:pt idx="8947">
                  <c:v>6509.2</c:v>
                </c:pt>
                <c:pt idx="8948">
                  <c:v>6591</c:v>
                </c:pt>
                <c:pt idx="8949">
                  <c:v>6679.1</c:v>
                </c:pt>
                <c:pt idx="8950">
                  <c:v>6776.7</c:v>
                </c:pt>
                <c:pt idx="8951">
                  <c:v>6871.1</c:v>
                </c:pt>
                <c:pt idx="8952">
                  <c:v>6961.4</c:v>
                </c:pt>
                <c:pt idx="8953">
                  <c:v>7051.7</c:v>
                </c:pt>
                <c:pt idx="8954">
                  <c:v>7146.6</c:v>
                </c:pt>
                <c:pt idx="8955">
                  <c:v>7243.1</c:v>
                </c:pt>
                <c:pt idx="8956">
                  <c:v>7316.3</c:v>
                </c:pt>
                <c:pt idx="8957">
                  <c:v>7372.2</c:v>
                </c:pt>
                <c:pt idx="8958">
                  <c:v>7427.2</c:v>
                </c:pt>
                <c:pt idx="8959">
                  <c:v>7489.9</c:v>
                </c:pt>
                <c:pt idx="8960">
                  <c:v>7550.8</c:v>
                </c:pt>
                <c:pt idx="8961">
                  <c:v>7620.3</c:v>
                </c:pt>
                <c:pt idx="8962">
                  <c:v>7699.1</c:v>
                </c:pt>
                <c:pt idx="8963">
                  <c:v>7790</c:v>
                </c:pt>
                <c:pt idx="8964">
                  <c:v>7894.6</c:v>
                </c:pt>
                <c:pt idx="8965">
                  <c:v>8003.4</c:v>
                </c:pt>
                <c:pt idx="8966">
                  <c:v>8104.5</c:v>
                </c:pt>
                <c:pt idx="8967">
                  <c:v>8198.6</c:v>
                </c:pt>
                <c:pt idx="8968">
                  <c:v>8280.5</c:v>
                </c:pt>
                <c:pt idx="8969">
                  <c:v>8341.2000000000007</c:v>
                </c:pt>
                <c:pt idx="8970">
                  <c:v>8390.6</c:v>
                </c:pt>
                <c:pt idx="8971">
                  <c:v>8425.1</c:v>
                </c:pt>
                <c:pt idx="8972">
                  <c:v>8446</c:v>
                </c:pt>
                <c:pt idx="8973">
                  <c:v>8449</c:v>
                </c:pt>
                <c:pt idx="8974">
                  <c:v>8461</c:v>
                </c:pt>
                <c:pt idx="8975">
                  <c:v>8500.9</c:v>
                </c:pt>
                <c:pt idx="8976">
                  <c:v>8550.4</c:v>
                </c:pt>
                <c:pt idx="8977">
                  <c:v>8603.4</c:v>
                </c:pt>
                <c:pt idx="8978">
                  <c:v>8671.2999999999993</c:v>
                </c:pt>
                <c:pt idx="8979">
                  <c:v>8749.5</c:v>
                </c:pt>
                <c:pt idx="8980">
                  <c:v>8825.9</c:v>
                </c:pt>
                <c:pt idx="8981">
                  <c:v>8899.1</c:v>
                </c:pt>
                <c:pt idx="8982">
                  <c:v>8955.7999999999993</c:v>
                </c:pt>
                <c:pt idx="8983">
                  <c:v>8987.5</c:v>
                </c:pt>
                <c:pt idx="8984">
                  <c:v>9014.2000000000007</c:v>
                </c:pt>
                <c:pt idx="8985">
                  <c:v>9045.6</c:v>
                </c:pt>
                <c:pt idx="8986">
                  <c:v>9066</c:v>
                </c:pt>
                <c:pt idx="8987">
                  <c:v>9099.2999999999993</c:v>
                </c:pt>
                <c:pt idx="8988">
                  <c:v>9139.7999999999993</c:v>
                </c:pt>
                <c:pt idx="8989">
                  <c:v>9175.4</c:v>
                </c:pt>
                <c:pt idx="8990">
                  <c:v>9223.2000000000007</c:v>
                </c:pt>
                <c:pt idx="8991">
                  <c:v>9281.1</c:v>
                </c:pt>
                <c:pt idx="8992">
                  <c:v>9349.7000000000007</c:v>
                </c:pt>
                <c:pt idx="8993">
                  <c:v>9420.5</c:v>
                </c:pt>
                <c:pt idx="8994">
                  <c:v>9477</c:v>
                </c:pt>
                <c:pt idx="8995">
                  <c:v>9537.2000000000007</c:v>
                </c:pt>
                <c:pt idx="8996">
                  <c:v>9586.9</c:v>
                </c:pt>
                <c:pt idx="8997">
                  <c:v>9630.5</c:v>
                </c:pt>
                <c:pt idx="8998">
                  <c:v>9654.7999999999993</c:v>
                </c:pt>
                <c:pt idx="8999">
                  <c:v>9674.2999999999993</c:v>
                </c:pt>
              </c:numCache>
            </c:numRef>
          </c:val>
          <c:smooth val="0"/>
          <c:extLst>
            <c:ext xmlns:c16="http://schemas.microsoft.com/office/drawing/2014/chart" uri="{C3380CC4-5D6E-409C-BE32-E72D297353CC}">
              <c16:uniqueId val="{00000001-9D69-4374-B4D0-4D343F9900CF}"/>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IE torque (N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U02_INTACT_KE_IE!$A$1</c:f>
              <c:strCache>
                <c:ptCount val="1"/>
                <c:pt idx="0">
                  <c:v>TF FE (deg)</c:v>
                </c:pt>
              </c:strCache>
            </c:strRef>
          </c:tx>
          <c:spPr>
            <a:ln w="28575" cap="rnd">
              <a:solidFill>
                <a:schemeClr val="accent1"/>
              </a:solidFill>
              <a:round/>
            </a:ln>
            <a:effectLst/>
          </c:spPr>
          <c:marker>
            <c:symbol val="none"/>
          </c:marker>
          <c:val>
            <c:numRef>
              <c:f>DU02_INTACT_KE_IE!$A$2:$A$9001</c:f>
              <c:numCache>
                <c:formatCode>General</c:formatCode>
                <c:ptCount val="9000"/>
                <c:pt idx="0">
                  <c:v>4.1853999999999996</c:v>
                </c:pt>
                <c:pt idx="1">
                  <c:v>4.1802000000000001</c:v>
                </c:pt>
                <c:pt idx="2">
                  <c:v>4.1687000000000003</c:v>
                </c:pt>
                <c:pt idx="3">
                  <c:v>4.1588000000000003</c:v>
                </c:pt>
                <c:pt idx="4">
                  <c:v>4.1513</c:v>
                </c:pt>
                <c:pt idx="5">
                  <c:v>4.1448999999999998</c:v>
                </c:pt>
                <c:pt idx="6">
                  <c:v>4.1333000000000002</c:v>
                </c:pt>
                <c:pt idx="7">
                  <c:v>4.1242999999999999</c:v>
                </c:pt>
                <c:pt idx="8">
                  <c:v>4.1188000000000002</c:v>
                </c:pt>
                <c:pt idx="9">
                  <c:v>4.1159999999999997</c:v>
                </c:pt>
                <c:pt idx="10">
                  <c:v>4.1127000000000002</c:v>
                </c:pt>
                <c:pt idx="11">
                  <c:v>4.1128999999999998</c:v>
                </c:pt>
                <c:pt idx="12">
                  <c:v>4.1135000000000002</c:v>
                </c:pt>
                <c:pt idx="13">
                  <c:v>4.1154999999999999</c:v>
                </c:pt>
                <c:pt idx="14">
                  <c:v>4.1212999999999997</c:v>
                </c:pt>
                <c:pt idx="15">
                  <c:v>4.1261000000000001</c:v>
                </c:pt>
                <c:pt idx="16">
                  <c:v>4.1308999999999996</c:v>
                </c:pt>
                <c:pt idx="17">
                  <c:v>4.1379000000000001</c:v>
                </c:pt>
                <c:pt idx="18">
                  <c:v>4.1464999999999996</c:v>
                </c:pt>
                <c:pt idx="19">
                  <c:v>4.1524000000000001</c:v>
                </c:pt>
                <c:pt idx="20">
                  <c:v>4.1581999999999999</c:v>
                </c:pt>
                <c:pt idx="21">
                  <c:v>4.1614000000000004</c:v>
                </c:pt>
                <c:pt idx="22">
                  <c:v>4.1673</c:v>
                </c:pt>
                <c:pt idx="23">
                  <c:v>4.1698000000000004</c:v>
                </c:pt>
                <c:pt idx="24">
                  <c:v>4.17</c:v>
                </c:pt>
                <c:pt idx="25">
                  <c:v>4.1752000000000002</c:v>
                </c:pt>
                <c:pt idx="26">
                  <c:v>4.1783999999999999</c:v>
                </c:pt>
                <c:pt idx="27">
                  <c:v>4.1772</c:v>
                </c:pt>
                <c:pt idx="28">
                  <c:v>4.1771000000000003</c:v>
                </c:pt>
                <c:pt idx="29">
                  <c:v>4.1776999999999997</c:v>
                </c:pt>
                <c:pt idx="30">
                  <c:v>4.1798000000000002</c:v>
                </c:pt>
                <c:pt idx="31">
                  <c:v>4.1772</c:v>
                </c:pt>
                <c:pt idx="32">
                  <c:v>4.1726000000000001</c:v>
                </c:pt>
                <c:pt idx="33">
                  <c:v>4.1696999999999997</c:v>
                </c:pt>
                <c:pt idx="34">
                  <c:v>4.1696999999999997</c:v>
                </c:pt>
                <c:pt idx="35">
                  <c:v>4.1696999999999997</c:v>
                </c:pt>
                <c:pt idx="36">
                  <c:v>4.1703999999999999</c:v>
                </c:pt>
                <c:pt idx="37">
                  <c:v>4.1651999999999996</c:v>
                </c:pt>
                <c:pt idx="38">
                  <c:v>4.1597999999999997</c:v>
                </c:pt>
                <c:pt idx="39">
                  <c:v>4.1532999999999998</c:v>
                </c:pt>
                <c:pt idx="40">
                  <c:v>4.1393000000000004</c:v>
                </c:pt>
                <c:pt idx="41">
                  <c:v>4.1283000000000003</c:v>
                </c:pt>
                <c:pt idx="42">
                  <c:v>4.1191000000000004</c:v>
                </c:pt>
                <c:pt idx="43">
                  <c:v>4.1078000000000001</c:v>
                </c:pt>
                <c:pt idx="44">
                  <c:v>4.0953999999999997</c:v>
                </c:pt>
                <c:pt idx="45">
                  <c:v>4.0833000000000004</c:v>
                </c:pt>
                <c:pt idx="46">
                  <c:v>4.0720000000000001</c:v>
                </c:pt>
                <c:pt idx="47">
                  <c:v>4.0575000000000001</c:v>
                </c:pt>
                <c:pt idx="48">
                  <c:v>4.0415000000000001</c:v>
                </c:pt>
                <c:pt idx="49">
                  <c:v>4.0298999999999996</c:v>
                </c:pt>
                <c:pt idx="50">
                  <c:v>4.0198</c:v>
                </c:pt>
                <c:pt idx="51">
                  <c:v>4.0067000000000004</c:v>
                </c:pt>
                <c:pt idx="52">
                  <c:v>3.9910999999999999</c:v>
                </c:pt>
                <c:pt idx="53">
                  <c:v>3.9756999999999998</c:v>
                </c:pt>
                <c:pt idx="54">
                  <c:v>3.9634</c:v>
                </c:pt>
                <c:pt idx="55">
                  <c:v>3.9514</c:v>
                </c:pt>
                <c:pt idx="56">
                  <c:v>3.9394999999999998</c:v>
                </c:pt>
                <c:pt idx="57">
                  <c:v>3.9306000000000001</c:v>
                </c:pt>
                <c:pt idx="58">
                  <c:v>3.9232</c:v>
                </c:pt>
                <c:pt idx="59">
                  <c:v>3.9165000000000001</c:v>
                </c:pt>
                <c:pt idx="60">
                  <c:v>3.9077000000000002</c:v>
                </c:pt>
                <c:pt idx="61">
                  <c:v>3.9003000000000001</c:v>
                </c:pt>
                <c:pt idx="62">
                  <c:v>3.8959999999999999</c:v>
                </c:pt>
                <c:pt idx="63">
                  <c:v>3.8929999999999998</c:v>
                </c:pt>
                <c:pt idx="64">
                  <c:v>3.8862000000000001</c:v>
                </c:pt>
                <c:pt idx="65">
                  <c:v>3.8784999999999998</c:v>
                </c:pt>
                <c:pt idx="66">
                  <c:v>3.8744999999999998</c:v>
                </c:pt>
                <c:pt idx="67">
                  <c:v>3.8662999999999998</c:v>
                </c:pt>
                <c:pt idx="68">
                  <c:v>3.8586</c:v>
                </c:pt>
                <c:pt idx="69">
                  <c:v>3.8492000000000002</c:v>
                </c:pt>
                <c:pt idx="70">
                  <c:v>3.8321999999999998</c:v>
                </c:pt>
                <c:pt idx="71">
                  <c:v>3.8132999999999999</c:v>
                </c:pt>
                <c:pt idx="72">
                  <c:v>3.7890000000000001</c:v>
                </c:pt>
                <c:pt idx="73">
                  <c:v>3.7599</c:v>
                </c:pt>
                <c:pt idx="74">
                  <c:v>3.7263000000000002</c:v>
                </c:pt>
                <c:pt idx="75">
                  <c:v>3.6753999999999998</c:v>
                </c:pt>
                <c:pt idx="76">
                  <c:v>3.6152000000000002</c:v>
                </c:pt>
                <c:pt idx="77">
                  <c:v>3.5575000000000001</c:v>
                </c:pt>
                <c:pt idx="78">
                  <c:v>3.5061</c:v>
                </c:pt>
                <c:pt idx="79">
                  <c:v>3.4558</c:v>
                </c:pt>
                <c:pt idx="80">
                  <c:v>3.4108999999999998</c:v>
                </c:pt>
                <c:pt idx="81">
                  <c:v>3.3694000000000002</c:v>
                </c:pt>
                <c:pt idx="82">
                  <c:v>3.3279000000000001</c:v>
                </c:pt>
                <c:pt idx="83">
                  <c:v>3.2841</c:v>
                </c:pt>
                <c:pt idx="84">
                  <c:v>3.2307000000000001</c:v>
                </c:pt>
                <c:pt idx="85">
                  <c:v>3.1671999999999998</c:v>
                </c:pt>
                <c:pt idx="86">
                  <c:v>3.0935999999999999</c:v>
                </c:pt>
                <c:pt idx="87">
                  <c:v>3.0167000000000002</c:v>
                </c:pt>
                <c:pt idx="88">
                  <c:v>2.9379</c:v>
                </c:pt>
                <c:pt idx="89">
                  <c:v>2.8580999999999999</c:v>
                </c:pt>
                <c:pt idx="90">
                  <c:v>2.7814999999999999</c:v>
                </c:pt>
                <c:pt idx="91">
                  <c:v>2.7040999999999999</c:v>
                </c:pt>
                <c:pt idx="92">
                  <c:v>2.6177000000000001</c:v>
                </c:pt>
                <c:pt idx="93">
                  <c:v>2.5261</c:v>
                </c:pt>
                <c:pt idx="94">
                  <c:v>2.4209999999999998</c:v>
                </c:pt>
                <c:pt idx="95">
                  <c:v>2.3115999999999999</c:v>
                </c:pt>
                <c:pt idx="96">
                  <c:v>2.1934</c:v>
                </c:pt>
                <c:pt idx="97">
                  <c:v>2.0651999999999999</c:v>
                </c:pt>
                <c:pt idx="98">
                  <c:v>1.9368000000000001</c:v>
                </c:pt>
                <c:pt idx="99">
                  <c:v>1.8167</c:v>
                </c:pt>
                <c:pt idx="100">
                  <c:v>1.6974</c:v>
                </c:pt>
                <c:pt idx="101">
                  <c:v>1.5865</c:v>
                </c:pt>
                <c:pt idx="102">
                  <c:v>1.4754</c:v>
                </c:pt>
                <c:pt idx="103">
                  <c:v>1.3611</c:v>
                </c:pt>
                <c:pt idx="104">
                  <c:v>1.2528999999999999</c:v>
                </c:pt>
                <c:pt idx="105">
                  <c:v>1.1400999999999999</c:v>
                </c:pt>
                <c:pt idx="106">
                  <c:v>1.0365</c:v>
                </c:pt>
                <c:pt idx="107">
                  <c:v>0.92849000000000004</c:v>
                </c:pt>
                <c:pt idx="108">
                  <c:v>0.82150000000000001</c:v>
                </c:pt>
                <c:pt idx="109">
                  <c:v>0.72057000000000004</c:v>
                </c:pt>
                <c:pt idx="110">
                  <c:v>0.61080999999999996</c:v>
                </c:pt>
                <c:pt idx="111">
                  <c:v>0.50956000000000001</c:v>
                </c:pt>
                <c:pt idx="112">
                  <c:v>0.40928999999999999</c:v>
                </c:pt>
                <c:pt idx="113">
                  <c:v>0.31911</c:v>
                </c:pt>
                <c:pt idx="114">
                  <c:v>0.23627999999999999</c:v>
                </c:pt>
                <c:pt idx="115">
                  <c:v>0.15475</c:v>
                </c:pt>
                <c:pt idx="116">
                  <c:v>8.3588999999999997E-2</c:v>
                </c:pt>
                <c:pt idx="117">
                  <c:v>1.3376000000000001E-2</c:v>
                </c:pt>
                <c:pt idx="118">
                  <c:v>-5.4758000000000001E-2</c:v>
                </c:pt>
                <c:pt idx="119">
                  <c:v>-0.12681999999999999</c:v>
                </c:pt>
                <c:pt idx="120">
                  <c:v>-0.19134000000000001</c:v>
                </c:pt>
                <c:pt idx="121">
                  <c:v>-0.25590000000000002</c:v>
                </c:pt>
                <c:pt idx="122">
                  <c:v>-0.31903999999999999</c:v>
                </c:pt>
                <c:pt idx="123">
                  <c:v>-0.37390000000000001</c:v>
                </c:pt>
                <c:pt idx="124">
                  <c:v>-0.42498000000000002</c:v>
                </c:pt>
                <c:pt idx="125">
                  <c:v>-0.47067999999999999</c:v>
                </c:pt>
                <c:pt idx="126">
                  <c:v>-0.51207000000000003</c:v>
                </c:pt>
                <c:pt idx="127">
                  <c:v>-0.54300999999999999</c:v>
                </c:pt>
                <c:pt idx="128">
                  <c:v>-0.56545000000000001</c:v>
                </c:pt>
                <c:pt idx="129">
                  <c:v>-0.58526</c:v>
                </c:pt>
                <c:pt idx="130">
                  <c:v>-0.60163999999999995</c:v>
                </c:pt>
                <c:pt idx="131">
                  <c:v>-0.61329</c:v>
                </c:pt>
                <c:pt idx="132">
                  <c:v>-0.62380000000000002</c:v>
                </c:pt>
                <c:pt idx="133">
                  <c:v>-0.62939999999999996</c:v>
                </c:pt>
                <c:pt idx="134">
                  <c:v>-0.62607000000000002</c:v>
                </c:pt>
                <c:pt idx="135">
                  <c:v>-0.61387999999999998</c:v>
                </c:pt>
                <c:pt idx="136">
                  <c:v>-0.59323000000000004</c:v>
                </c:pt>
                <c:pt idx="137">
                  <c:v>-0.56423000000000001</c:v>
                </c:pt>
                <c:pt idx="138">
                  <c:v>-0.51949000000000001</c:v>
                </c:pt>
                <c:pt idx="139">
                  <c:v>-0.45755000000000001</c:v>
                </c:pt>
                <c:pt idx="140">
                  <c:v>-0.38685000000000003</c:v>
                </c:pt>
                <c:pt idx="141">
                  <c:v>-0.30359000000000003</c:v>
                </c:pt>
                <c:pt idx="142">
                  <c:v>-0.21459</c:v>
                </c:pt>
                <c:pt idx="143">
                  <c:v>-0.12103999999999999</c:v>
                </c:pt>
                <c:pt idx="144">
                  <c:v>-1.7208999999999999E-2</c:v>
                </c:pt>
                <c:pt idx="145">
                  <c:v>8.0523999999999998E-2</c:v>
                </c:pt>
                <c:pt idx="146">
                  <c:v>0.18239</c:v>
                </c:pt>
                <c:pt idx="147">
                  <c:v>0.28682999999999997</c:v>
                </c:pt>
                <c:pt idx="148">
                  <c:v>0.38974999999999999</c:v>
                </c:pt>
                <c:pt idx="149">
                  <c:v>0.50072000000000005</c:v>
                </c:pt>
                <c:pt idx="150">
                  <c:v>0.60318000000000005</c:v>
                </c:pt>
                <c:pt idx="151">
                  <c:v>0.69372999999999996</c:v>
                </c:pt>
                <c:pt idx="152">
                  <c:v>0.77588000000000001</c:v>
                </c:pt>
                <c:pt idx="153">
                  <c:v>0.84267999999999998</c:v>
                </c:pt>
                <c:pt idx="154">
                  <c:v>0.89815999999999996</c:v>
                </c:pt>
                <c:pt idx="155">
                  <c:v>0.95201999999999998</c:v>
                </c:pt>
                <c:pt idx="156">
                  <c:v>0.99145000000000005</c:v>
                </c:pt>
                <c:pt idx="157">
                  <c:v>1.0197000000000001</c:v>
                </c:pt>
                <c:pt idx="158">
                  <c:v>1.0565</c:v>
                </c:pt>
                <c:pt idx="159">
                  <c:v>1.0961000000000001</c:v>
                </c:pt>
                <c:pt idx="160">
                  <c:v>1.1326000000000001</c:v>
                </c:pt>
                <c:pt idx="161">
                  <c:v>1.1648000000000001</c:v>
                </c:pt>
                <c:pt idx="162">
                  <c:v>1.1903999999999999</c:v>
                </c:pt>
                <c:pt idx="163">
                  <c:v>1.2090000000000001</c:v>
                </c:pt>
                <c:pt idx="164">
                  <c:v>1.2270000000000001</c:v>
                </c:pt>
                <c:pt idx="165">
                  <c:v>1.2424999999999999</c:v>
                </c:pt>
                <c:pt idx="166">
                  <c:v>1.2533000000000001</c:v>
                </c:pt>
                <c:pt idx="167">
                  <c:v>1.2713000000000001</c:v>
                </c:pt>
                <c:pt idx="168">
                  <c:v>1.2951999999999999</c:v>
                </c:pt>
                <c:pt idx="169">
                  <c:v>1.3209</c:v>
                </c:pt>
                <c:pt idx="170">
                  <c:v>1.3454999999999999</c:v>
                </c:pt>
                <c:pt idx="171">
                  <c:v>1.3685</c:v>
                </c:pt>
                <c:pt idx="172">
                  <c:v>1.3954</c:v>
                </c:pt>
                <c:pt idx="173">
                  <c:v>1.4248000000000001</c:v>
                </c:pt>
                <c:pt idx="174">
                  <c:v>1.4643999999999999</c:v>
                </c:pt>
                <c:pt idx="175">
                  <c:v>1.5124</c:v>
                </c:pt>
                <c:pt idx="176">
                  <c:v>1.5606</c:v>
                </c:pt>
                <c:pt idx="177">
                  <c:v>1.6140000000000001</c:v>
                </c:pt>
                <c:pt idx="178">
                  <c:v>1.6711</c:v>
                </c:pt>
                <c:pt idx="179">
                  <c:v>1.7319</c:v>
                </c:pt>
                <c:pt idx="180">
                  <c:v>1.8004</c:v>
                </c:pt>
                <c:pt idx="181">
                  <c:v>1.8701000000000001</c:v>
                </c:pt>
                <c:pt idx="182">
                  <c:v>1.9296</c:v>
                </c:pt>
                <c:pt idx="183">
                  <c:v>1.9918</c:v>
                </c:pt>
                <c:pt idx="184">
                  <c:v>2.0632999999999999</c:v>
                </c:pt>
                <c:pt idx="185">
                  <c:v>2.1221000000000001</c:v>
                </c:pt>
                <c:pt idx="186">
                  <c:v>2.1772999999999998</c:v>
                </c:pt>
                <c:pt idx="187">
                  <c:v>2.2374000000000001</c:v>
                </c:pt>
                <c:pt idx="188">
                  <c:v>2.2887</c:v>
                </c:pt>
                <c:pt idx="189">
                  <c:v>2.3313000000000001</c:v>
                </c:pt>
                <c:pt idx="190">
                  <c:v>2.3784999999999998</c:v>
                </c:pt>
                <c:pt idx="191">
                  <c:v>2.4230999999999998</c:v>
                </c:pt>
                <c:pt idx="192">
                  <c:v>2.4695</c:v>
                </c:pt>
                <c:pt idx="193">
                  <c:v>2.5059999999999998</c:v>
                </c:pt>
                <c:pt idx="194">
                  <c:v>2.5367000000000002</c:v>
                </c:pt>
                <c:pt idx="195">
                  <c:v>2.5640999999999998</c:v>
                </c:pt>
                <c:pt idx="196">
                  <c:v>2.5842000000000001</c:v>
                </c:pt>
                <c:pt idx="197">
                  <c:v>2.6</c:v>
                </c:pt>
                <c:pt idx="198">
                  <c:v>2.6131000000000002</c:v>
                </c:pt>
                <c:pt idx="199">
                  <c:v>2.6278999999999999</c:v>
                </c:pt>
                <c:pt idx="200">
                  <c:v>2.6453000000000002</c:v>
                </c:pt>
                <c:pt idx="201">
                  <c:v>2.6602000000000001</c:v>
                </c:pt>
                <c:pt idx="202">
                  <c:v>2.6779000000000002</c:v>
                </c:pt>
                <c:pt idx="203">
                  <c:v>2.7069000000000001</c:v>
                </c:pt>
                <c:pt idx="204">
                  <c:v>2.7431000000000001</c:v>
                </c:pt>
                <c:pt idx="205">
                  <c:v>2.7865000000000002</c:v>
                </c:pt>
                <c:pt idx="206">
                  <c:v>2.8391000000000002</c:v>
                </c:pt>
                <c:pt idx="207">
                  <c:v>2.8982999999999999</c:v>
                </c:pt>
                <c:pt idx="208">
                  <c:v>2.9615</c:v>
                </c:pt>
                <c:pt idx="209">
                  <c:v>3.0289000000000001</c:v>
                </c:pt>
                <c:pt idx="210">
                  <c:v>3.0951</c:v>
                </c:pt>
                <c:pt idx="211">
                  <c:v>3.1616</c:v>
                </c:pt>
                <c:pt idx="212">
                  <c:v>3.2324999999999999</c:v>
                </c:pt>
                <c:pt idx="213">
                  <c:v>3.3012000000000001</c:v>
                </c:pt>
                <c:pt idx="214">
                  <c:v>3.3641000000000001</c:v>
                </c:pt>
                <c:pt idx="215">
                  <c:v>3.4304999999999999</c:v>
                </c:pt>
                <c:pt idx="216">
                  <c:v>3.4933999999999998</c:v>
                </c:pt>
                <c:pt idx="217">
                  <c:v>3.5465</c:v>
                </c:pt>
                <c:pt idx="218">
                  <c:v>3.5939000000000001</c:v>
                </c:pt>
                <c:pt idx="219">
                  <c:v>3.6331000000000002</c:v>
                </c:pt>
                <c:pt idx="220">
                  <c:v>3.6615000000000002</c:v>
                </c:pt>
                <c:pt idx="221">
                  <c:v>3.6909000000000001</c:v>
                </c:pt>
                <c:pt idx="222">
                  <c:v>3.7212999999999998</c:v>
                </c:pt>
                <c:pt idx="223">
                  <c:v>3.7439</c:v>
                </c:pt>
                <c:pt idx="224">
                  <c:v>3.7658</c:v>
                </c:pt>
                <c:pt idx="225">
                  <c:v>3.7904</c:v>
                </c:pt>
                <c:pt idx="226">
                  <c:v>3.8085</c:v>
                </c:pt>
                <c:pt idx="227">
                  <c:v>3.8233999999999999</c:v>
                </c:pt>
                <c:pt idx="228">
                  <c:v>3.8361000000000001</c:v>
                </c:pt>
                <c:pt idx="229">
                  <c:v>3.8472</c:v>
                </c:pt>
                <c:pt idx="230">
                  <c:v>3.86</c:v>
                </c:pt>
                <c:pt idx="231">
                  <c:v>3.8734999999999999</c:v>
                </c:pt>
                <c:pt idx="232">
                  <c:v>3.8818000000000001</c:v>
                </c:pt>
                <c:pt idx="233">
                  <c:v>3.8881000000000001</c:v>
                </c:pt>
                <c:pt idx="234">
                  <c:v>3.8872</c:v>
                </c:pt>
                <c:pt idx="235">
                  <c:v>3.8820000000000001</c:v>
                </c:pt>
                <c:pt idx="236">
                  <c:v>3.8675000000000002</c:v>
                </c:pt>
                <c:pt idx="237">
                  <c:v>3.8525</c:v>
                </c:pt>
                <c:pt idx="238">
                  <c:v>3.8376000000000001</c:v>
                </c:pt>
                <c:pt idx="239">
                  <c:v>3.8256999999999999</c:v>
                </c:pt>
                <c:pt idx="240">
                  <c:v>3.8210000000000002</c:v>
                </c:pt>
                <c:pt idx="241">
                  <c:v>3.8176000000000001</c:v>
                </c:pt>
                <c:pt idx="242">
                  <c:v>3.8214000000000001</c:v>
                </c:pt>
                <c:pt idx="243">
                  <c:v>3.8328000000000002</c:v>
                </c:pt>
                <c:pt idx="244">
                  <c:v>3.8502999999999998</c:v>
                </c:pt>
                <c:pt idx="245">
                  <c:v>3.8767</c:v>
                </c:pt>
                <c:pt idx="246">
                  <c:v>3.9058000000000002</c:v>
                </c:pt>
                <c:pt idx="247">
                  <c:v>3.9293999999999998</c:v>
                </c:pt>
                <c:pt idx="248">
                  <c:v>3.9464000000000001</c:v>
                </c:pt>
                <c:pt idx="249">
                  <c:v>3.9679000000000002</c:v>
                </c:pt>
                <c:pt idx="250">
                  <c:v>3.9849999999999999</c:v>
                </c:pt>
                <c:pt idx="251">
                  <c:v>3.9988000000000001</c:v>
                </c:pt>
                <c:pt idx="252">
                  <c:v>4.0079000000000002</c:v>
                </c:pt>
                <c:pt idx="253">
                  <c:v>4.0153999999999996</c:v>
                </c:pt>
                <c:pt idx="254">
                  <c:v>4.0162000000000004</c:v>
                </c:pt>
                <c:pt idx="255">
                  <c:v>4.0147000000000004</c:v>
                </c:pt>
                <c:pt idx="256">
                  <c:v>4.0119999999999996</c:v>
                </c:pt>
                <c:pt idx="257">
                  <c:v>4.0087999999999999</c:v>
                </c:pt>
                <c:pt idx="258">
                  <c:v>4.0060000000000002</c:v>
                </c:pt>
                <c:pt idx="259">
                  <c:v>4.0049999999999999</c:v>
                </c:pt>
                <c:pt idx="260">
                  <c:v>4.0063000000000004</c:v>
                </c:pt>
                <c:pt idx="261">
                  <c:v>4.0095000000000001</c:v>
                </c:pt>
                <c:pt idx="262">
                  <c:v>4.0148000000000001</c:v>
                </c:pt>
                <c:pt idx="263">
                  <c:v>4.0236999999999998</c:v>
                </c:pt>
                <c:pt idx="264">
                  <c:v>4.0353000000000003</c:v>
                </c:pt>
                <c:pt idx="265">
                  <c:v>4.0481999999999996</c:v>
                </c:pt>
                <c:pt idx="266">
                  <c:v>4.0663</c:v>
                </c:pt>
                <c:pt idx="267">
                  <c:v>4.0877999999999997</c:v>
                </c:pt>
                <c:pt idx="268">
                  <c:v>4.1120000000000001</c:v>
                </c:pt>
                <c:pt idx="269">
                  <c:v>4.1364999999999998</c:v>
                </c:pt>
                <c:pt idx="270">
                  <c:v>4.1571999999999996</c:v>
                </c:pt>
                <c:pt idx="271">
                  <c:v>4.1744000000000003</c:v>
                </c:pt>
                <c:pt idx="272">
                  <c:v>4.1900000000000004</c:v>
                </c:pt>
                <c:pt idx="273">
                  <c:v>4.2065000000000001</c:v>
                </c:pt>
                <c:pt idx="274">
                  <c:v>4.2213000000000003</c:v>
                </c:pt>
                <c:pt idx="275">
                  <c:v>4.2321</c:v>
                </c:pt>
                <c:pt idx="276">
                  <c:v>4.2397</c:v>
                </c:pt>
                <c:pt idx="277">
                  <c:v>4.2469000000000001</c:v>
                </c:pt>
                <c:pt idx="278">
                  <c:v>4.2545999999999999</c:v>
                </c:pt>
                <c:pt idx="279">
                  <c:v>4.2630999999999997</c:v>
                </c:pt>
                <c:pt idx="280">
                  <c:v>4.2739000000000003</c:v>
                </c:pt>
                <c:pt idx="281">
                  <c:v>4.2873000000000001</c:v>
                </c:pt>
                <c:pt idx="282">
                  <c:v>4.3064</c:v>
                </c:pt>
                <c:pt idx="283">
                  <c:v>4.3201999999999998</c:v>
                </c:pt>
                <c:pt idx="284">
                  <c:v>4.3331999999999997</c:v>
                </c:pt>
                <c:pt idx="285">
                  <c:v>4.3456999999999999</c:v>
                </c:pt>
                <c:pt idx="286">
                  <c:v>4.3555000000000001</c:v>
                </c:pt>
                <c:pt idx="287">
                  <c:v>4.3617999999999997</c:v>
                </c:pt>
                <c:pt idx="288">
                  <c:v>4.3691000000000004</c:v>
                </c:pt>
                <c:pt idx="289">
                  <c:v>4.3776999999999999</c:v>
                </c:pt>
                <c:pt idx="290">
                  <c:v>4.3869999999999996</c:v>
                </c:pt>
                <c:pt idx="291">
                  <c:v>4.4020999999999999</c:v>
                </c:pt>
                <c:pt idx="292">
                  <c:v>4.4135999999999997</c:v>
                </c:pt>
                <c:pt idx="293">
                  <c:v>4.4237000000000002</c:v>
                </c:pt>
                <c:pt idx="294">
                  <c:v>4.4309000000000003</c:v>
                </c:pt>
                <c:pt idx="295">
                  <c:v>4.4347000000000003</c:v>
                </c:pt>
                <c:pt idx="296">
                  <c:v>4.4432999999999998</c:v>
                </c:pt>
                <c:pt idx="297">
                  <c:v>4.45</c:v>
                </c:pt>
                <c:pt idx="298">
                  <c:v>4.4549000000000003</c:v>
                </c:pt>
                <c:pt idx="299">
                  <c:v>4.4641999999999999</c:v>
                </c:pt>
                <c:pt idx="300">
                  <c:v>4.4702999999999999</c:v>
                </c:pt>
                <c:pt idx="301">
                  <c:v>4.4786999999999999</c:v>
                </c:pt>
                <c:pt idx="302">
                  <c:v>4.4939</c:v>
                </c:pt>
                <c:pt idx="303">
                  <c:v>4.5091000000000001</c:v>
                </c:pt>
                <c:pt idx="304">
                  <c:v>4.5277000000000003</c:v>
                </c:pt>
                <c:pt idx="305">
                  <c:v>4.5461</c:v>
                </c:pt>
                <c:pt idx="306">
                  <c:v>4.5606</c:v>
                </c:pt>
                <c:pt idx="307">
                  <c:v>4.5677000000000003</c:v>
                </c:pt>
                <c:pt idx="308">
                  <c:v>4.5697999999999999</c:v>
                </c:pt>
                <c:pt idx="309">
                  <c:v>4.5709</c:v>
                </c:pt>
                <c:pt idx="310">
                  <c:v>4.5750999999999999</c:v>
                </c:pt>
                <c:pt idx="311">
                  <c:v>4.5761000000000003</c:v>
                </c:pt>
                <c:pt idx="312">
                  <c:v>4.5759999999999996</c:v>
                </c:pt>
                <c:pt idx="313">
                  <c:v>4.5804</c:v>
                </c:pt>
                <c:pt idx="314">
                  <c:v>4.5841000000000003</c:v>
                </c:pt>
                <c:pt idx="315">
                  <c:v>4.5872999999999999</c:v>
                </c:pt>
                <c:pt idx="316">
                  <c:v>4.5906000000000002</c:v>
                </c:pt>
                <c:pt idx="317">
                  <c:v>4.6006</c:v>
                </c:pt>
                <c:pt idx="318">
                  <c:v>4.6120000000000001</c:v>
                </c:pt>
                <c:pt idx="319">
                  <c:v>4.6257000000000001</c:v>
                </c:pt>
                <c:pt idx="320">
                  <c:v>4.6420000000000003</c:v>
                </c:pt>
                <c:pt idx="321">
                  <c:v>4.6557000000000004</c:v>
                </c:pt>
                <c:pt idx="322">
                  <c:v>4.6726000000000001</c:v>
                </c:pt>
                <c:pt idx="323">
                  <c:v>4.6893000000000002</c:v>
                </c:pt>
                <c:pt idx="324">
                  <c:v>4.7069999999999999</c:v>
                </c:pt>
                <c:pt idx="325">
                  <c:v>4.7278000000000002</c:v>
                </c:pt>
                <c:pt idx="326">
                  <c:v>4.7434000000000003</c:v>
                </c:pt>
                <c:pt idx="327">
                  <c:v>4.7530999999999999</c:v>
                </c:pt>
                <c:pt idx="328">
                  <c:v>4.7526000000000002</c:v>
                </c:pt>
                <c:pt idx="329">
                  <c:v>4.7412000000000001</c:v>
                </c:pt>
                <c:pt idx="330">
                  <c:v>4.7275999999999998</c:v>
                </c:pt>
                <c:pt idx="331">
                  <c:v>4.7160000000000002</c:v>
                </c:pt>
                <c:pt idx="332">
                  <c:v>4.7039</c:v>
                </c:pt>
                <c:pt idx="333">
                  <c:v>4.7055999999999996</c:v>
                </c:pt>
                <c:pt idx="334">
                  <c:v>4.7301000000000002</c:v>
                </c:pt>
                <c:pt idx="335">
                  <c:v>4.7632000000000003</c:v>
                </c:pt>
                <c:pt idx="336">
                  <c:v>4.8010999999999999</c:v>
                </c:pt>
                <c:pt idx="337">
                  <c:v>4.8489000000000004</c:v>
                </c:pt>
                <c:pt idx="338">
                  <c:v>4.9043000000000001</c:v>
                </c:pt>
                <c:pt idx="339">
                  <c:v>4.9630000000000001</c:v>
                </c:pt>
                <c:pt idx="340">
                  <c:v>5.0149999999999997</c:v>
                </c:pt>
                <c:pt idx="341">
                  <c:v>5.0669000000000004</c:v>
                </c:pt>
                <c:pt idx="342">
                  <c:v>5.1087999999999996</c:v>
                </c:pt>
                <c:pt idx="343">
                  <c:v>5.1356999999999999</c:v>
                </c:pt>
                <c:pt idx="344">
                  <c:v>5.15</c:v>
                </c:pt>
                <c:pt idx="345">
                  <c:v>5.1477000000000004</c:v>
                </c:pt>
                <c:pt idx="346">
                  <c:v>5.1344000000000003</c:v>
                </c:pt>
                <c:pt idx="347">
                  <c:v>5.1077000000000004</c:v>
                </c:pt>
                <c:pt idx="348">
                  <c:v>5.0625999999999998</c:v>
                </c:pt>
                <c:pt idx="349">
                  <c:v>5.0153999999999996</c:v>
                </c:pt>
                <c:pt idx="350">
                  <c:v>4.9660000000000002</c:v>
                </c:pt>
                <c:pt idx="351">
                  <c:v>4.9116</c:v>
                </c:pt>
                <c:pt idx="352">
                  <c:v>4.8509000000000002</c:v>
                </c:pt>
                <c:pt idx="353">
                  <c:v>4.7931999999999997</c:v>
                </c:pt>
                <c:pt idx="354">
                  <c:v>4.7332000000000001</c:v>
                </c:pt>
                <c:pt idx="355">
                  <c:v>4.6764000000000001</c:v>
                </c:pt>
                <c:pt idx="356">
                  <c:v>4.6200999999999999</c:v>
                </c:pt>
                <c:pt idx="357">
                  <c:v>4.5612000000000004</c:v>
                </c:pt>
                <c:pt idx="358">
                  <c:v>4.508</c:v>
                </c:pt>
                <c:pt idx="359">
                  <c:v>4.4421999999999997</c:v>
                </c:pt>
                <c:pt idx="360">
                  <c:v>4.3677000000000001</c:v>
                </c:pt>
                <c:pt idx="361">
                  <c:v>4.2824</c:v>
                </c:pt>
                <c:pt idx="362">
                  <c:v>4.1882999999999999</c:v>
                </c:pt>
                <c:pt idx="363">
                  <c:v>4.0861000000000001</c:v>
                </c:pt>
                <c:pt idx="364">
                  <c:v>3.9927999999999999</c:v>
                </c:pt>
                <c:pt idx="365">
                  <c:v>3.9089</c:v>
                </c:pt>
                <c:pt idx="366">
                  <c:v>3.8207</c:v>
                </c:pt>
                <c:pt idx="367">
                  <c:v>3.7303000000000002</c:v>
                </c:pt>
                <c:pt idx="368">
                  <c:v>3.6583000000000001</c:v>
                </c:pt>
                <c:pt idx="369">
                  <c:v>3.5983999999999998</c:v>
                </c:pt>
                <c:pt idx="370">
                  <c:v>3.5404</c:v>
                </c:pt>
                <c:pt idx="371">
                  <c:v>3.4836999999999998</c:v>
                </c:pt>
                <c:pt idx="372">
                  <c:v>3.4285999999999999</c:v>
                </c:pt>
                <c:pt idx="373">
                  <c:v>3.3811</c:v>
                </c:pt>
                <c:pt idx="374">
                  <c:v>3.3353999999999999</c:v>
                </c:pt>
                <c:pt idx="375">
                  <c:v>3.2930000000000001</c:v>
                </c:pt>
                <c:pt idx="376">
                  <c:v>3.2477999999999998</c:v>
                </c:pt>
                <c:pt idx="377">
                  <c:v>3.1899000000000002</c:v>
                </c:pt>
                <c:pt idx="378">
                  <c:v>3.1284999999999998</c:v>
                </c:pt>
                <c:pt idx="379">
                  <c:v>3.0680000000000001</c:v>
                </c:pt>
                <c:pt idx="380">
                  <c:v>3.0236000000000001</c:v>
                </c:pt>
                <c:pt idx="381">
                  <c:v>2.9834000000000001</c:v>
                </c:pt>
                <c:pt idx="382">
                  <c:v>2.9443000000000001</c:v>
                </c:pt>
                <c:pt idx="383">
                  <c:v>2.9119000000000002</c:v>
                </c:pt>
                <c:pt idx="384">
                  <c:v>2.8892000000000002</c:v>
                </c:pt>
                <c:pt idx="385">
                  <c:v>2.8632</c:v>
                </c:pt>
                <c:pt idx="386">
                  <c:v>2.8334999999999999</c:v>
                </c:pt>
                <c:pt idx="387">
                  <c:v>2.8083999999999998</c:v>
                </c:pt>
                <c:pt idx="388">
                  <c:v>2.7795999999999998</c:v>
                </c:pt>
                <c:pt idx="389">
                  <c:v>2.7515999999999998</c:v>
                </c:pt>
                <c:pt idx="390">
                  <c:v>2.7296</c:v>
                </c:pt>
                <c:pt idx="391">
                  <c:v>2.6936</c:v>
                </c:pt>
                <c:pt idx="392">
                  <c:v>2.6606000000000001</c:v>
                </c:pt>
                <c:pt idx="393">
                  <c:v>2.6301999999999999</c:v>
                </c:pt>
                <c:pt idx="394">
                  <c:v>2.5811000000000002</c:v>
                </c:pt>
                <c:pt idx="395">
                  <c:v>2.5249999999999999</c:v>
                </c:pt>
                <c:pt idx="396">
                  <c:v>2.4777999999999998</c:v>
                </c:pt>
                <c:pt idx="397">
                  <c:v>2.4297</c:v>
                </c:pt>
                <c:pt idx="398">
                  <c:v>2.3757999999999999</c:v>
                </c:pt>
                <c:pt idx="399">
                  <c:v>2.3298000000000001</c:v>
                </c:pt>
                <c:pt idx="400">
                  <c:v>2.2877999999999998</c:v>
                </c:pt>
                <c:pt idx="401">
                  <c:v>2.2441</c:v>
                </c:pt>
                <c:pt idx="402">
                  <c:v>2.206</c:v>
                </c:pt>
                <c:pt idx="403">
                  <c:v>2.1676000000000002</c:v>
                </c:pt>
                <c:pt idx="404">
                  <c:v>2.1288999999999998</c:v>
                </c:pt>
                <c:pt idx="405">
                  <c:v>2.0916999999999999</c:v>
                </c:pt>
                <c:pt idx="406">
                  <c:v>2.0535999999999999</c:v>
                </c:pt>
                <c:pt idx="407">
                  <c:v>2.0182000000000002</c:v>
                </c:pt>
                <c:pt idx="408">
                  <c:v>1.9792000000000001</c:v>
                </c:pt>
                <c:pt idx="409">
                  <c:v>1.9516</c:v>
                </c:pt>
                <c:pt idx="410">
                  <c:v>1.9318</c:v>
                </c:pt>
                <c:pt idx="411">
                  <c:v>1.9093</c:v>
                </c:pt>
                <c:pt idx="412">
                  <c:v>1.8967000000000001</c:v>
                </c:pt>
                <c:pt idx="413">
                  <c:v>1.8920999999999999</c:v>
                </c:pt>
                <c:pt idx="414">
                  <c:v>1.8942000000000001</c:v>
                </c:pt>
                <c:pt idx="415">
                  <c:v>1.9051</c:v>
                </c:pt>
                <c:pt idx="416">
                  <c:v>1.9221999999999999</c:v>
                </c:pt>
                <c:pt idx="417">
                  <c:v>1.9371</c:v>
                </c:pt>
                <c:pt idx="418">
                  <c:v>1.9480999999999999</c:v>
                </c:pt>
                <c:pt idx="419">
                  <c:v>1.9573</c:v>
                </c:pt>
                <c:pt idx="420">
                  <c:v>1.9665999999999999</c:v>
                </c:pt>
                <c:pt idx="421">
                  <c:v>1.9685999999999999</c:v>
                </c:pt>
                <c:pt idx="422">
                  <c:v>1.9584999999999999</c:v>
                </c:pt>
                <c:pt idx="423">
                  <c:v>1.9398</c:v>
                </c:pt>
                <c:pt idx="424">
                  <c:v>1.9188000000000001</c:v>
                </c:pt>
                <c:pt idx="425">
                  <c:v>1.901</c:v>
                </c:pt>
                <c:pt idx="426">
                  <c:v>1.8940999999999999</c:v>
                </c:pt>
                <c:pt idx="427">
                  <c:v>1.8859999999999999</c:v>
                </c:pt>
                <c:pt idx="428">
                  <c:v>1.8712</c:v>
                </c:pt>
                <c:pt idx="429">
                  <c:v>1.8488</c:v>
                </c:pt>
                <c:pt idx="430">
                  <c:v>1.8193999999999999</c:v>
                </c:pt>
                <c:pt idx="431">
                  <c:v>1.7934000000000001</c:v>
                </c:pt>
                <c:pt idx="432">
                  <c:v>1.7819</c:v>
                </c:pt>
                <c:pt idx="433">
                  <c:v>1.7781</c:v>
                </c:pt>
                <c:pt idx="434">
                  <c:v>1.7757000000000001</c:v>
                </c:pt>
                <c:pt idx="435">
                  <c:v>1.7730999999999999</c:v>
                </c:pt>
                <c:pt idx="436">
                  <c:v>1.7696000000000001</c:v>
                </c:pt>
                <c:pt idx="437">
                  <c:v>1.7642</c:v>
                </c:pt>
                <c:pt idx="438">
                  <c:v>1.7564</c:v>
                </c:pt>
                <c:pt idx="439">
                  <c:v>1.7503</c:v>
                </c:pt>
                <c:pt idx="440">
                  <c:v>1.744</c:v>
                </c:pt>
                <c:pt idx="441">
                  <c:v>1.7367999999999999</c:v>
                </c:pt>
                <c:pt idx="442">
                  <c:v>1.7339</c:v>
                </c:pt>
                <c:pt idx="443">
                  <c:v>1.7364999999999999</c:v>
                </c:pt>
                <c:pt idx="444">
                  <c:v>1.7433000000000001</c:v>
                </c:pt>
                <c:pt idx="445">
                  <c:v>1.7541</c:v>
                </c:pt>
                <c:pt idx="446">
                  <c:v>1.7703</c:v>
                </c:pt>
                <c:pt idx="447">
                  <c:v>1.788</c:v>
                </c:pt>
                <c:pt idx="448">
                  <c:v>1.8069</c:v>
                </c:pt>
                <c:pt idx="449">
                  <c:v>1.8268</c:v>
                </c:pt>
                <c:pt idx="450">
                  <c:v>1.8449</c:v>
                </c:pt>
                <c:pt idx="451">
                  <c:v>1.8562000000000001</c:v>
                </c:pt>
                <c:pt idx="452">
                  <c:v>1.8562000000000001</c:v>
                </c:pt>
                <c:pt idx="453">
                  <c:v>1.8506</c:v>
                </c:pt>
                <c:pt idx="454">
                  <c:v>1.8420000000000001</c:v>
                </c:pt>
                <c:pt idx="455">
                  <c:v>1.8287</c:v>
                </c:pt>
                <c:pt idx="456">
                  <c:v>1.8151999999999999</c:v>
                </c:pt>
                <c:pt idx="457">
                  <c:v>1.8046</c:v>
                </c:pt>
                <c:pt idx="458">
                  <c:v>1.7979000000000001</c:v>
                </c:pt>
                <c:pt idx="459">
                  <c:v>1.8013999999999999</c:v>
                </c:pt>
                <c:pt idx="460">
                  <c:v>1.8052999999999999</c:v>
                </c:pt>
                <c:pt idx="461">
                  <c:v>1.8075000000000001</c:v>
                </c:pt>
                <c:pt idx="462">
                  <c:v>1.8066</c:v>
                </c:pt>
                <c:pt idx="463">
                  <c:v>1.8035000000000001</c:v>
                </c:pt>
                <c:pt idx="464">
                  <c:v>1.8002</c:v>
                </c:pt>
                <c:pt idx="465">
                  <c:v>1.7931999999999999</c:v>
                </c:pt>
                <c:pt idx="466">
                  <c:v>1.7838000000000001</c:v>
                </c:pt>
                <c:pt idx="467">
                  <c:v>1.7794000000000001</c:v>
                </c:pt>
                <c:pt idx="468">
                  <c:v>1.7803</c:v>
                </c:pt>
                <c:pt idx="469">
                  <c:v>1.7831999999999999</c:v>
                </c:pt>
                <c:pt idx="470">
                  <c:v>1.7844</c:v>
                </c:pt>
                <c:pt idx="471">
                  <c:v>1.7828999999999999</c:v>
                </c:pt>
                <c:pt idx="472">
                  <c:v>1.7875000000000001</c:v>
                </c:pt>
                <c:pt idx="473">
                  <c:v>1.7932999999999999</c:v>
                </c:pt>
                <c:pt idx="474">
                  <c:v>1.7935000000000001</c:v>
                </c:pt>
                <c:pt idx="475">
                  <c:v>1.7944</c:v>
                </c:pt>
                <c:pt idx="476">
                  <c:v>1.8007</c:v>
                </c:pt>
                <c:pt idx="477">
                  <c:v>1.8104</c:v>
                </c:pt>
                <c:pt idx="478">
                  <c:v>1.8251999999999999</c:v>
                </c:pt>
                <c:pt idx="479">
                  <c:v>1.8391999999999999</c:v>
                </c:pt>
                <c:pt idx="480">
                  <c:v>1.8532999999999999</c:v>
                </c:pt>
                <c:pt idx="481">
                  <c:v>1.8657999999999999</c:v>
                </c:pt>
                <c:pt idx="482">
                  <c:v>1.8731</c:v>
                </c:pt>
                <c:pt idx="483">
                  <c:v>1.8809</c:v>
                </c:pt>
                <c:pt idx="484">
                  <c:v>1.8815</c:v>
                </c:pt>
                <c:pt idx="485">
                  <c:v>1.8697999999999999</c:v>
                </c:pt>
                <c:pt idx="486">
                  <c:v>1.857</c:v>
                </c:pt>
                <c:pt idx="487">
                  <c:v>1.851</c:v>
                </c:pt>
                <c:pt idx="488">
                  <c:v>1.8517999999999999</c:v>
                </c:pt>
                <c:pt idx="489">
                  <c:v>1.8556999999999999</c:v>
                </c:pt>
                <c:pt idx="490">
                  <c:v>1.8609</c:v>
                </c:pt>
                <c:pt idx="491">
                  <c:v>1.8649</c:v>
                </c:pt>
                <c:pt idx="492">
                  <c:v>1.8657999999999999</c:v>
                </c:pt>
                <c:pt idx="493">
                  <c:v>1.8633</c:v>
                </c:pt>
                <c:pt idx="494">
                  <c:v>1.8563000000000001</c:v>
                </c:pt>
                <c:pt idx="495">
                  <c:v>1.8488</c:v>
                </c:pt>
                <c:pt idx="496">
                  <c:v>1.8439000000000001</c:v>
                </c:pt>
                <c:pt idx="497">
                  <c:v>1.8416999999999999</c:v>
                </c:pt>
                <c:pt idx="498">
                  <c:v>1.8441000000000001</c:v>
                </c:pt>
                <c:pt idx="499">
                  <c:v>1.859</c:v>
                </c:pt>
                <c:pt idx="500">
                  <c:v>1.8823000000000001</c:v>
                </c:pt>
                <c:pt idx="501">
                  <c:v>1.9049</c:v>
                </c:pt>
                <c:pt idx="502">
                  <c:v>1.9271</c:v>
                </c:pt>
                <c:pt idx="503">
                  <c:v>1.9460999999999999</c:v>
                </c:pt>
                <c:pt idx="504">
                  <c:v>1.9631000000000001</c:v>
                </c:pt>
                <c:pt idx="505">
                  <c:v>1.9764999999999999</c:v>
                </c:pt>
                <c:pt idx="506">
                  <c:v>1.9818</c:v>
                </c:pt>
                <c:pt idx="507">
                  <c:v>1.9790000000000001</c:v>
                </c:pt>
                <c:pt idx="508">
                  <c:v>1.9716</c:v>
                </c:pt>
                <c:pt idx="509">
                  <c:v>1.9657</c:v>
                </c:pt>
                <c:pt idx="510">
                  <c:v>1.964</c:v>
                </c:pt>
                <c:pt idx="511">
                  <c:v>1.9670000000000001</c:v>
                </c:pt>
                <c:pt idx="512">
                  <c:v>1.9713000000000001</c:v>
                </c:pt>
                <c:pt idx="513">
                  <c:v>1.9699</c:v>
                </c:pt>
                <c:pt idx="514">
                  <c:v>1.9672000000000001</c:v>
                </c:pt>
                <c:pt idx="515">
                  <c:v>1.9603999999999999</c:v>
                </c:pt>
                <c:pt idx="516">
                  <c:v>1.9490000000000001</c:v>
                </c:pt>
                <c:pt idx="517">
                  <c:v>1.9383999999999999</c:v>
                </c:pt>
                <c:pt idx="518">
                  <c:v>1.9348000000000001</c:v>
                </c:pt>
                <c:pt idx="519">
                  <c:v>1.944</c:v>
                </c:pt>
                <c:pt idx="520">
                  <c:v>1.9555</c:v>
                </c:pt>
                <c:pt idx="521">
                  <c:v>1.97</c:v>
                </c:pt>
                <c:pt idx="522">
                  <c:v>1.988</c:v>
                </c:pt>
                <c:pt idx="523">
                  <c:v>2.0036999999999998</c:v>
                </c:pt>
                <c:pt idx="524">
                  <c:v>2.0146999999999999</c:v>
                </c:pt>
                <c:pt idx="525">
                  <c:v>2.0188999999999999</c:v>
                </c:pt>
                <c:pt idx="526">
                  <c:v>2.0224000000000002</c:v>
                </c:pt>
                <c:pt idx="527">
                  <c:v>2.0274000000000001</c:v>
                </c:pt>
                <c:pt idx="528">
                  <c:v>2.0354000000000001</c:v>
                </c:pt>
                <c:pt idx="529">
                  <c:v>2.0373999999999999</c:v>
                </c:pt>
                <c:pt idx="530">
                  <c:v>2.0386000000000002</c:v>
                </c:pt>
                <c:pt idx="531">
                  <c:v>2.0371000000000001</c:v>
                </c:pt>
                <c:pt idx="532">
                  <c:v>2.0304000000000002</c:v>
                </c:pt>
                <c:pt idx="533">
                  <c:v>2.0182000000000002</c:v>
                </c:pt>
                <c:pt idx="534">
                  <c:v>2.0124</c:v>
                </c:pt>
                <c:pt idx="535">
                  <c:v>2.0087000000000002</c:v>
                </c:pt>
                <c:pt idx="536">
                  <c:v>2.008</c:v>
                </c:pt>
                <c:pt idx="537">
                  <c:v>2.0179999999999998</c:v>
                </c:pt>
                <c:pt idx="538">
                  <c:v>2.0308000000000002</c:v>
                </c:pt>
                <c:pt idx="539">
                  <c:v>2.0451999999999999</c:v>
                </c:pt>
                <c:pt idx="540">
                  <c:v>2.0665</c:v>
                </c:pt>
                <c:pt idx="541">
                  <c:v>2.0880999999999998</c:v>
                </c:pt>
                <c:pt idx="542">
                  <c:v>2.1074999999999999</c:v>
                </c:pt>
                <c:pt idx="543">
                  <c:v>2.1278999999999999</c:v>
                </c:pt>
                <c:pt idx="544">
                  <c:v>2.1474000000000002</c:v>
                </c:pt>
                <c:pt idx="545">
                  <c:v>2.1640000000000001</c:v>
                </c:pt>
                <c:pt idx="546">
                  <c:v>2.1802999999999999</c:v>
                </c:pt>
                <c:pt idx="547">
                  <c:v>2.2031000000000001</c:v>
                </c:pt>
                <c:pt idx="548">
                  <c:v>2.2235999999999998</c:v>
                </c:pt>
                <c:pt idx="549">
                  <c:v>2.2429000000000001</c:v>
                </c:pt>
                <c:pt idx="550">
                  <c:v>2.2574000000000001</c:v>
                </c:pt>
                <c:pt idx="551">
                  <c:v>2.2692000000000001</c:v>
                </c:pt>
                <c:pt idx="552">
                  <c:v>2.2747999999999999</c:v>
                </c:pt>
                <c:pt idx="553">
                  <c:v>2.2786</c:v>
                </c:pt>
                <c:pt idx="554">
                  <c:v>2.2808000000000002</c:v>
                </c:pt>
                <c:pt idx="555">
                  <c:v>2.282</c:v>
                </c:pt>
                <c:pt idx="556">
                  <c:v>2.2814999999999999</c:v>
                </c:pt>
                <c:pt idx="557">
                  <c:v>2.2804000000000002</c:v>
                </c:pt>
                <c:pt idx="558">
                  <c:v>2.2753999999999999</c:v>
                </c:pt>
                <c:pt idx="559">
                  <c:v>2.2629999999999999</c:v>
                </c:pt>
                <c:pt idx="560">
                  <c:v>2.2416999999999998</c:v>
                </c:pt>
                <c:pt idx="561">
                  <c:v>2.2107000000000001</c:v>
                </c:pt>
                <c:pt idx="562">
                  <c:v>2.1636000000000002</c:v>
                </c:pt>
                <c:pt idx="563">
                  <c:v>2.1055999999999999</c:v>
                </c:pt>
                <c:pt idx="564">
                  <c:v>2.0527000000000002</c:v>
                </c:pt>
                <c:pt idx="565">
                  <c:v>1.986</c:v>
                </c:pt>
                <c:pt idx="566">
                  <c:v>1.9108000000000001</c:v>
                </c:pt>
                <c:pt idx="567">
                  <c:v>1.8363</c:v>
                </c:pt>
                <c:pt idx="568">
                  <c:v>1.7669999999999999</c:v>
                </c:pt>
                <c:pt idx="569">
                  <c:v>1.6978</c:v>
                </c:pt>
                <c:pt idx="570">
                  <c:v>1.6274999999999999</c:v>
                </c:pt>
                <c:pt idx="571">
                  <c:v>1.5595000000000001</c:v>
                </c:pt>
                <c:pt idx="572">
                  <c:v>1.4922</c:v>
                </c:pt>
                <c:pt idx="573">
                  <c:v>1.4323999999999999</c:v>
                </c:pt>
                <c:pt idx="574">
                  <c:v>1.3802000000000001</c:v>
                </c:pt>
                <c:pt idx="575">
                  <c:v>1.3391999999999999</c:v>
                </c:pt>
                <c:pt idx="576">
                  <c:v>1.3043</c:v>
                </c:pt>
                <c:pt idx="577">
                  <c:v>1.2699</c:v>
                </c:pt>
                <c:pt idx="578">
                  <c:v>1.2424999999999999</c:v>
                </c:pt>
                <c:pt idx="579">
                  <c:v>1.2264999999999999</c:v>
                </c:pt>
                <c:pt idx="580">
                  <c:v>1.2231000000000001</c:v>
                </c:pt>
                <c:pt idx="581">
                  <c:v>1.22</c:v>
                </c:pt>
                <c:pt idx="582">
                  <c:v>1.2150000000000001</c:v>
                </c:pt>
                <c:pt idx="583">
                  <c:v>1.2164999999999999</c:v>
                </c:pt>
                <c:pt idx="584">
                  <c:v>1.2250000000000001</c:v>
                </c:pt>
                <c:pt idx="585">
                  <c:v>1.2403999999999999</c:v>
                </c:pt>
                <c:pt idx="586">
                  <c:v>1.2628999999999999</c:v>
                </c:pt>
                <c:pt idx="587">
                  <c:v>1.2892999999999999</c:v>
                </c:pt>
                <c:pt idx="588">
                  <c:v>1.3229</c:v>
                </c:pt>
                <c:pt idx="589">
                  <c:v>1.3594999999999999</c:v>
                </c:pt>
                <c:pt idx="590">
                  <c:v>1.3985000000000001</c:v>
                </c:pt>
                <c:pt idx="591">
                  <c:v>1.4354</c:v>
                </c:pt>
                <c:pt idx="592">
                  <c:v>1.4629000000000001</c:v>
                </c:pt>
                <c:pt idx="593">
                  <c:v>1.4998</c:v>
                </c:pt>
                <c:pt idx="594">
                  <c:v>1.5368999999999999</c:v>
                </c:pt>
                <c:pt idx="595">
                  <c:v>1.5831</c:v>
                </c:pt>
                <c:pt idx="596">
                  <c:v>1.6354</c:v>
                </c:pt>
                <c:pt idx="597">
                  <c:v>1.6808000000000001</c:v>
                </c:pt>
                <c:pt idx="598">
                  <c:v>1.7302</c:v>
                </c:pt>
                <c:pt idx="599">
                  <c:v>1.772</c:v>
                </c:pt>
                <c:pt idx="600">
                  <c:v>1.8082</c:v>
                </c:pt>
                <c:pt idx="601">
                  <c:v>1.84</c:v>
                </c:pt>
                <c:pt idx="602">
                  <c:v>1.8608</c:v>
                </c:pt>
                <c:pt idx="603">
                  <c:v>1.8814</c:v>
                </c:pt>
                <c:pt idx="604">
                  <c:v>1.8983000000000001</c:v>
                </c:pt>
                <c:pt idx="605">
                  <c:v>1.9116</c:v>
                </c:pt>
                <c:pt idx="606">
                  <c:v>1.9279999999999999</c:v>
                </c:pt>
                <c:pt idx="607">
                  <c:v>1.9448000000000001</c:v>
                </c:pt>
                <c:pt idx="608">
                  <c:v>1.96</c:v>
                </c:pt>
                <c:pt idx="609">
                  <c:v>1.9779</c:v>
                </c:pt>
                <c:pt idx="610">
                  <c:v>1.9939</c:v>
                </c:pt>
                <c:pt idx="611">
                  <c:v>2.0042</c:v>
                </c:pt>
                <c:pt idx="612">
                  <c:v>2.0135000000000001</c:v>
                </c:pt>
                <c:pt idx="613">
                  <c:v>2.0240999999999998</c:v>
                </c:pt>
                <c:pt idx="614">
                  <c:v>2.0406</c:v>
                </c:pt>
                <c:pt idx="615">
                  <c:v>2.0644</c:v>
                </c:pt>
                <c:pt idx="616">
                  <c:v>2.0908000000000002</c:v>
                </c:pt>
                <c:pt idx="617">
                  <c:v>2.1076000000000001</c:v>
                </c:pt>
                <c:pt idx="618">
                  <c:v>2.1324999999999998</c:v>
                </c:pt>
                <c:pt idx="619">
                  <c:v>2.1711</c:v>
                </c:pt>
                <c:pt idx="620">
                  <c:v>2.2033</c:v>
                </c:pt>
                <c:pt idx="621">
                  <c:v>2.238</c:v>
                </c:pt>
                <c:pt idx="622">
                  <c:v>2.2766999999999999</c:v>
                </c:pt>
                <c:pt idx="623">
                  <c:v>2.3176000000000001</c:v>
                </c:pt>
                <c:pt idx="624">
                  <c:v>2.3576000000000001</c:v>
                </c:pt>
                <c:pt idx="625">
                  <c:v>2.3976999999999999</c:v>
                </c:pt>
                <c:pt idx="626">
                  <c:v>2.4428000000000001</c:v>
                </c:pt>
                <c:pt idx="627">
                  <c:v>2.4912999999999998</c:v>
                </c:pt>
                <c:pt idx="628">
                  <c:v>2.5312999999999999</c:v>
                </c:pt>
                <c:pt idx="629">
                  <c:v>2.5608</c:v>
                </c:pt>
                <c:pt idx="630">
                  <c:v>2.581</c:v>
                </c:pt>
                <c:pt idx="631">
                  <c:v>2.5954999999999999</c:v>
                </c:pt>
                <c:pt idx="632">
                  <c:v>2.5981000000000001</c:v>
                </c:pt>
                <c:pt idx="633">
                  <c:v>2.5977999999999999</c:v>
                </c:pt>
                <c:pt idx="634">
                  <c:v>2.5914000000000001</c:v>
                </c:pt>
                <c:pt idx="635">
                  <c:v>2.5851999999999999</c:v>
                </c:pt>
                <c:pt idx="636">
                  <c:v>2.5800999999999998</c:v>
                </c:pt>
                <c:pt idx="637">
                  <c:v>2.5808</c:v>
                </c:pt>
                <c:pt idx="638">
                  <c:v>2.5882999999999998</c:v>
                </c:pt>
                <c:pt idx="639">
                  <c:v>2.5981999999999998</c:v>
                </c:pt>
                <c:pt idx="640">
                  <c:v>2.6133000000000002</c:v>
                </c:pt>
                <c:pt idx="641">
                  <c:v>2.6347</c:v>
                </c:pt>
                <c:pt idx="642">
                  <c:v>2.6608999999999998</c:v>
                </c:pt>
                <c:pt idx="643">
                  <c:v>2.6863000000000001</c:v>
                </c:pt>
                <c:pt idx="644">
                  <c:v>2.7168000000000001</c:v>
                </c:pt>
                <c:pt idx="645">
                  <c:v>2.7521</c:v>
                </c:pt>
                <c:pt idx="646">
                  <c:v>2.7866</c:v>
                </c:pt>
                <c:pt idx="647">
                  <c:v>2.8243</c:v>
                </c:pt>
                <c:pt idx="648">
                  <c:v>2.8561999999999999</c:v>
                </c:pt>
                <c:pt idx="649">
                  <c:v>2.8824000000000001</c:v>
                </c:pt>
                <c:pt idx="650">
                  <c:v>2.9083000000000001</c:v>
                </c:pt>
                <c:pt idx="651">
                  <c:v>2.9276</c:v>
                </c:pt>
                <c:pt idx="652">
                  <c:v>2.9342000000000001</c:v>
                </c:pt>
                <c:pt idx="653">
                  <c:v>2.9405999999999999</c:v>
                </c:pt>
                <c:pt idx="654">
                  <c:v>2.9487000000000001</c:v>
                </c:pt>
                <c:pt idx="655">
                  <c:v>2.9548000000000001</c:v>
                </c:pt>
                <c:pt idx="656">
                  <c:v>2.9607999999999999</c:v>
                </c:pt>
                <c:pt idx="657">
                  <c:v>2.9632999999999998</c:v>
                </c:pt>
                <c:pt idx="658">
                  <c:v>2.9659</c:v>
                </c:pt>
                <c:pt idx="659">
                  <c:v>2.9689000000000001</c:v>
                </c:pt>
                <c:pt idx="660">
                  <c:v>2.9693000000000001</c:v>
                </c:pt>
                <c:pt idx="661">
                  <c:v>2.9666000000000001</c:v>
                </c:pt>
                <c:pt idx="662">
                  <c:v>2.9626000000000001</c:v>
                </c:pt>
                <c:pt idx="663">
                  <c:v>2.9611000000000001</c:v>
                </c:pt>
                <c:pt idx="664">
                  <c:v>2.9605999999999999</c:v>
                </c:pt>
                <c:pt idx="665">
                  <c:v>2.9594999999999998</c:v>
                </c:pt>
                <c:pt idx="666">
                  <c:v>2.9601999999999999</c:v>
                </c:pt>
                <c:pt idx="667">
                  <c:v>2.9634</c:v>
                </c:pt>
                <c:pt idx="668">
                  <c:v>2.9670000000000001</c:v>
                </c:pt>
                <c:pt idx="669">
                  <c:v>2.9729999999999999</c:v>
                </c:pt>
                <c:pt idx="670">
                  <c:v>2.9792999999999998</c:v>
                </c:pt>
                <c:pt idx="671">
                  <c:v>2.9885000000000002</c:v>
                </c:pt>
                <c:pt idx="672">
                  <c:v>3.0036999999999998</c:v>
                </c:pt>
                <c:pt idx="673">
                  <c:v>3.0188000000000001</c:v>
                </c:pt>
                <c:pt idx="674">
                  <c:v>3.0337999999999998</c:v>
                </c:pt>
                <c:pt idx="675">
                  <c:v>3.0526</c:v>
                </c:pt>
                <c:pt idx="676">
                  <c:v>3.0836999999999999</c:v>
                </c:pt>
                <c:pt idx="677">
                  <c:v>3.1168</c:v>
                </c:pt>
                <c:pt idx="678">
                  <c:v>3.1520999999999999</c:v>
                </c:pt>
                <c:pt idx="679">
                  <c:v>3.1920000000000002</c:v>
                </c:pt>
                <c:pt idx="680">
                  <c:v>3.2370999999999999</c:v>
                </c:pt>
                <c:pt idx="681">
                  <c:v>3.2839</c:v>
                </c:pt>
                <c:pt idx="682">
                  <c:v>3.3296000000000001</c:v>
                </c:pt>
                <c:pt idx="683">
                  <c:v>3.3643000000000001</c:v>
                </c:pt>
                <c:pt idx="684">
                  <c:v>3.3879999999999999</c:v>
                </c:pt>
                <c:pt idx="685">
                  <c:v>3.4018999999999999</c:v>
                </c:pt>
                <c:pt idx="686">
                  <c:v>3.4056000000000002</c:v>
                </c:pt>
                <c:pt idx="687">
                  <c:v>3.4060999999999999</c:v>
                </c:pt>
                <c:pt idx="688">
                  <c:v>3.4060999999999999</c:v>
                </c:pt>
                <c:pt idx="689">
                  <c:v>3.4062999999999999</c:v>
                </c:pt>
                <c:pt idx="690">
                  <c:v>3.4041999999999999</c:v>
                </c:pt>
                <c:pt idx="691">
                  <c:v>3.4037000000000002</c:v>
                </c:pt>
                <c:pt idx="692">
                  <c:v>3.4085999999999999</c:v>
                </c:pt>
                <c:pt idx="693">
                  <c:v>3.4113000000000002</c:v>
                </c:pt>
                <c:pt idx="694">
                  <c:v>3.4123999999999999</c:v>
                </c:pt>
                <c:pt idx="695">
                  <c:v>3.4142000000000001</c:v>
                </c:pt>
                <c:pt idx="696">
                  <c:v>3.4165000000000001</c:v>
                </c:pt>
                <c:pt idx="697">
                  <c:v>3.4156</c:v>
                </c:pt>
                <c:pt idx="698">
                  <c:v>3.4148999999999998</c:v>
                </c:pt>
                <c:pt idx="699">
                  <c:v>3.4116</c:v>
                </c:pt>
                <c:pt idx="700">
                  <c:v>3.4098000000000002</c:v>
                </c:pt>
                <c:pt idx="701">
                  <c:v>3.4108999999999998</c:v>
                </c:pt>
                <c:pt idx="702">
                  <c:v>3.4171</c:v>
                </c:pt>
                <c:pt idx="703">
                  <c:v>3.4289000000000001</c:v>
                </c:pt>
                <c:pt idx="704">
                  <c:v>3.4415</c:v>
                </c:pt>
                <c:pt idx="705">
                  <c:v>3.4535999999999998</c:v>
                </c:pt>
                <c:pt idx="706">
                  <c:v>3.4681000000000002</c:v>
                </c:pt>
                <c:pt idx="707">
                  <c:v>3.4857999999999998</c:v>
                </c:pt>
                <c:pt idx="708">
                  <c:v>3.5066000000000002</c:v>
                </c:pt>
                <c:pt idx="709">
                  <c:v>3.5261999999999998</c:v>
                </c:pt>
                <c:pt idx="710">
                  <c:v>3.5442</c:v>
                </c:pt>
                <c:pt idx="711">
                  <c:v>3.5600999999999998</c:v>
                </c:pt>
                <c:pt idx="712">
                  <c:v>3.5756000000000001</c:v>
                </c:pt>
                <c:pt idx="713">
                  <c:v>3.589</c:v>
                </c:pt>
                <c:pt idx="714">
                  <c:v>3.6011000000000002</c:v>
                </c:pt>
                <c:pt idx="715">
                  <c:v>3.6120000000000001</c:v>
                </c:pt>
                <c:pt idx="716">
                  <c:v>3.6311</c:v>
                </c:pt>
                <c:pt idx="717">
                  <c:v>3.6637</c:v>
                </c:pt>
                <c:pt idx="718">
                  <c:v>3.7054999999999998</c:v>
                </c:pt>
                <c:pt idx="719">
                  <c:v>3.7597999999999998</c:v>
                </c:pt>
                <c:pt idx="720">
                  <c:v>3.8359999999999999</c:v>
                </c:pt>
                <c:pt idx="721">
                  <c:v>3.9357000000000002</c:v>
                </c:pt>
                <c:pt idx="722">
                  <c:v>4.0425000000000004</c:v>
                </c:pt>
                <c:pt idx="723">
                  <c:v>4.1619000000000002</c:v>
                </c:pt>
                <c:pt idx="724">
                  <c:v>4.2910000000000004</c:v>
                </c:pt>
                <c:pt idx="725">
                  <c:v>4.4302999999999999</c:v>
                </c:pt>
                <c:pt idx="726">
                  <c:v>4.5872000000000002</c:v>
                </c:pt>
                <c:pt idx="727">
                  <c:v>4.7454999999999998</c:v>
                </c:pt>
                <c:pt idx="728">
                  <c:v>4.9028999999999998</c:v>
                </c:pt>
                <c:pt idx="729">
                  <c:v>5.0693999999999999</c:v>
                </c:pt>
                <c:pt idx="730">
                  <c:v>5.2491000000000003</c:v>
                </c:pt>
                <c:pt idx="731">
                  <c:v>5.4500999999999999</c:v>
                </c:pt>
                <c:pt idx="732">
                  <c:v>5.6691000000000003</c:v>
                </c:pt>
                <c:pt idx="733">
                  <c:v>5.8986999999999998</c:v>
                </c:pt>
                <c:pt idx="734">
                  <c:v>6.1310000000000002</c:v>
                </c:pt>
                <c:pt idx="735">
                  <c:v>6.3559000000000001</c:v>
                </c:pt>
                <c:pt idx="736">
                  <c:v>6.5708000000000002</c:v>
                </c:pt>
                <c:pt idx="737">
                  <c:v>6.7716000000000003</c:v>
                </c:pt>
                <c:pt idx="738">
                  <c:v>6.9649000000000001</c:v>
                </c:pt>
                <c:pt idx="739">
                  <c:v>7.1456999999999997</c:v>
                </c:pt>
                <c:pt idx="740">
                  <c:v>7.3125</c:v>
                </c:pt>
                <c:pt idx="741">
                  <c:v>7.4585999999999997</c:v>
                </c:pt>
                <c:pt idx="742">
                  <c:v>7.5834999999999999</c:v>
                </c:pt>
                <c:pt idx="743">
                  <c:v>7.6841999999999997</c:v>
                </c:pt>
                <c:pt idx="744">
                  <c:v>7.7584</c:v>
                </c:pt>
                <c:pt idx="745">
                  <c:v>7.8236999999999997</c:v>
                </c:pt>
                <c:pt idx="746">
                  <c:v>7.8818000000000001</c:v>
                </c:pt>
                <c:pt idx="747">
                  <c:v>7.9436</c:v>
                </c:pt>
                <c:pt idx="748">
                  <c:v>8.0107999999999997</c:v>
                </c:pt>
                <c:pt idx="749">
                  <c:v>8.0822000000000003</c:v>
                </c:pt>
                <c:pt idx="750">
                  <c:v>8.1621000000000006</c:v>
                </c:pt>
                <c:pt idx="751">
                  <c:v>8.2539999999999996</c:v>
                </c:pt>
                <c:pt idx="752">
                  <c:v>8.3492999999999995</c:v>
                </c:pt>
                <c:pt idx="753">
                  <c:v>8.4460999999999995</c:v>
                </c:pt>
                <c:pt idx="754">
                  <c:v>8.5326000000000004</c:v>
                </c:pt>
                <c:pt idx="755">
                  <c:v>8.6173000000000002</c:v>
                </c:pt>
                <c:pt idx="756">
                  <c:v>8.6997999999999998</c:v>
                </c:pt>
                <c:pt idx="757">
                  <c:v>8.7715999999999994</c:v>
                </c:pt>
                <c:pt idx="758">
                  <c:v>8.8427000000000007</c:v>
                </c:pt>
                <c:pt idx="759">
                  <c:v>8.9267000000000003</c:v>
                </c:pt>
                <c:pt idx="760">
                  <c:v>9.0052000000000003</c:v>
                </c:pt>
                <c:pt idx="761">
                  <c:v>9.0846999999999998</c:v>
                </c:pt>
                <c:pt idx="762">
                  <c:v>9.1872000000000007</c:v>
                </c:pt>
                <c:pt idx="763">
                  <c:v>9.3023000000000007</c:v>
                </c:pt>
                <c:pt idx="764">
                  <c:v>9.4214000000000002</c:v>
                </c:pt>
                <c:pt idx="765">
                  <c:v>9.5457999999999998</c:v>
                </c:pt>
                <c:pt idx="766">
                  <c:v>9.6819000000000006</c:v>
                </c:pt>
                <c:pt idx="767">
                  <c:v>9.8143999999999991</c:v>
                </c:pt>
                <c:pt idx="768">
                  <c:v>9.9544999999999995</c:v>
                </c:pt>
                <c:pt idx="769">
                  <c:v>10.089</c:v>
                </c:pt>
                <c:pt idx="770">
                  <c:v>10.224</c:v>
                </c:pt>
                <c:pt idx="771">
                  <c:v>10.361000000000001</c:v>
                </c:pt>
                <c:pt idx="772">
                  <c:v>10.49</c:v>
                </c:pt>
                <c:pt idx="773">
                  <c:v>10.621</c:v>
                </c:pt>
                <c:pt idx="774">
                  <c:v>10.752000000000001</c:v>
                </c:pt>
                <c:pt idx="775">
                  <c:v>10.875999999999999</c:v>
                </c:pt>
                <c:pt idx="776">
                  <c:v>10.997999999999999</c:v>
                </c:pt>
                <c:pt idx="777">
                  <c:v>11.116</c:v>
                </c:pt>
                <c:pt idx="778">
                  <c:v>11.231999999999999</c:v>
                </c:pt>
                <c:pt idx="779">
                  <c:v>11.335000000000001</c:v>
                </c:pt>
                <c:pt idx="780">
                  <c:v>11.433</c:v>
                </c:pt>
                <c:pt idx="781">
                  <c:v>11.523</c:v>
                </c:pt>
                <c:pt idx="782">
                  <c:v>11.614000000000001</c:v>
                </c:pt>
                <c:pt idx="783">
                  <c:v>11.69</c:v>
                </c:pt>
                <c:pt idx="784">
                  <c:v>11.747</c:v>
                </c:pt>
                <c:pt idx="785">
                  <c:v>11.789</c:v>
                </c:pt>
                <c:pt idx="786">
                  <c:v>11.823</c:v>
                </c:pt>
                <c:pt idx="787">
                  <c:v>11.846</c:v>
                </c:pt>
                <c:pt idx="788">
                  <c:v>11.86</c:v>
                </c:pt>
                <c:pt idx="789">
                  <c:v>11.88</c:v>
                </c:pt>
                <c:pt idx="790">
                  <c:v>11.903</c:v>
                </c:pt>
                <c:pt idx="791">
                  <c:v>11.919</c:v>
                </c:pt>
                <c:pt idx="792">
                  <c:v>11.935</c:v>
                </c:pt>
                <c:pt idx="793">
                  <c:v>11.942</c:v>
                </c:pt>
                <c:pt idx="794">
                  <c:v>11.94</c:v>
                </c:pt>
                <c:pt idx="795">
                  <c:v>11.938000000000001</c:v>
                </c:pt>
                <c:pt idx="796">
                  <c:v>11.933</c:v>
                </c:pt>
                <c:pt idx="797">
                  <c:v>11.928000000000001</c:v>
                </c:pt>
                <c:pt idx="798">
                  <c:v>11.922000000000001</c:v>
                </c:pt>
                <c:pt idx="799">
                  <c:v>11.917</c:v>
                </c:pt>
                <c:pt idx="800">
                  <c:v>11.916</c:v>
                </c:pt>
                <c:pt idx="801">
                  <c:v>11.906000000000001</c:v>
                </c:pt>
                <c:pt idx="802">
                  <c:v>11.901</c:v>
                </c:pt>
                <c:pt idx="803">
                  <c:v>11.903</c:v>
                </c:pt>
                <c:pt idx="804">
                  <c:v>11.9</c:v>
                </c:pt>
                <c:pt idx="805">
                  <c:v>11.887</c:v>
                </c:pt>
                <c:pt idx="806">
                  <c:v>11.872999999999999</c:v>
                </c:pt>
                <c:pt idx="807">
                  <c:v>11.861000000000001</c:v>
                </c:pt>
                <c:pt idx="808">
                  <c:v>11.853</c:v>
                </c:pt>
                <c:pt idx="809">
                  <c:v>11.845000000000001</c:v>
                </c:pt>
                <c:pt idx="810">
                  <c:v>11.833</c:v>
                </c:pt>
                <c:pt idx="811">
                  <c:v>11.811</c:v>
                </c:pt>
                <c:pt idx="812">
                  <c:v>11.787000000000001</c:v>
                </c:pt>
                <c:pt idx="813">
                  <c:v>11.769</c:v>
                </c:pt>
                <c:pt idx="814">
                  <c:v>11.753</c:v>
                </c:pt>
                <c:pt idx="815">
                  <c:v>11.723000000000001</c:v>
                </c:pt>
                <c:pt idx="816">
                  <c:v>11.678000000000001</c:v>
                </c:pt>
                <c:pt idx="817">
                  <c:v>11.632</c:v>
                </c:pt>
                <c:pt idx="818">
                  <c:v>11.599</c:v>
                </c:pt>
                <c:pt idx="819">
                  <c:v>11.571</c:v>
                </c:pt>
                <c:pt idx="820">
                  <c:v>11.541</c:v>
                </c:pt>
                <c:pt idx="821">
                  <c:v>11.515000000000001</c:v>
                </c:pt>
                <c:pt idx="822">
                  <c:v>11.497999999999999</c:v>
                </c:pt>
                <c:pt idx="823">
                  <c:v>11.48</c:v>
                </c:pt>
                <c:pt idx="824">
                  <c:v>11.45</c:v>
                </c:pt>
                <c:pt idx="825">
                  <c:v>11.417999999999999</c:v>
                </c:pt>
                <c:pt idx="826">
                  <c:v>11.394</c:v>
                </c:pt>
                <c:pt idx="827">
                  <c:v>11.372</c:v>
                </c:pt>
                <c:pt idx="828">
                  <c:v>11.351000000000001</c:v>
                </c:pt>
                <c:pt idx="829">
                  <c:v>11.337</c:v>
                </c:pt>
                <c:pt idx="830">
                  <c:v>11.333</c:v>
                </c:pt>
                <c:pt idx="831">
                  <c:v>11.339</c:v>
                </c:pt>
                <c:pt idx="832">
                  <c:v>11.348000000000001</c:v>
                </c:pt>
                <c:pt idx="833">
                  <c:v>11.358000000000001</c:v>
                </c:pt>
                <c:pt idx="834">
                  <c:v>11.367000000000001</c:v>
                </c:pt>
                <c:pt idx="835">
                  <c:v>11.372</c:v>
                </c:pt>
                <c:pt idx="836">
                  <c:v>11.375</c:v>
                </c:pt>
                <c:pt idx="837">
                  <c:v>11.377000000000001</c:v>
                </c:pt>
                <c:pt idx="838">
                  <c:v>11.37</c:v>
                </c:pt>
                <c:pt idx="839">
                  <c:v>11.356999999999999</c:v>
                </c:pt>
                <c:pt idx="840">
                  <c:v>11.342000000000001</c:v>
                </c:pt>
                <c:pt idx="841">
                  <c:v>11.324999999999999</c:v>
                </c:pt>
                <c:pt idx="842">
                  <c:v>11.318</c:v>
                </c:pt>
                <c:pt idx="843">
                  <c:v>11.317</c:v>
                </c:pt>
                <c:pt idx="844">
                  <c:v>11.308</c:v>
                </c:pt>
                <c:pt idx="845">
                  <c:v>11.303000000000001</c:v>
                </c:pt>
                <c:pt idx="846">
                  <c:v>11.295999999999999</c:v>
                </c:pt>
                <c:pt idx="847">
                  <c:v>11.297000000000001</c:v>
                </c:pt>
                <c:pt idx="848">
                  <c:v>11.305</c:v>
                </c:pt>
                <c:pt idx="849">
                  <c:v>11.308</c:v>
                </c:pt>
                <c:pt idx="850">
                  <c:v>11.305</c:v>
                </c:pt>
                <c:pt idx="851">
                  <c:v>11.302</c:v>
                </c:pt>
                <c:pt idx="852">
                  <c:v>11.294</c:v>
                </c:pt>
                <c:pt idx="853">
                  <c:v>11.284000000000001</c:v>
                </c:pt>
                <c:pt idx="854">
                  <c:v>11.282999999999999</c:v>
                </c:pt>
                <c:pt idx="855">
                  <c:v>11.292</c:v>
                </c:pt>
                <c:pt idx="856">
                  <c:v>11.302</c:v>
                </c:pt>
                <c:pt idx="857">
                  <c:v>11.305999999999999</c:v>
                </c:pt>
                <c:pt idx="858">
                  <c:v>11.311</c:v>
                </c:pt>
                <c:pt idx="859">
                  <c:v>11.307</c:v>
                </c:pt>
                <c:pt idx="860">
                  <c:v>11.288</c:v>
                </c:pt>
                <c:pt idx="861">
                  <c:v>11.257999999999999</c:v>
                </c:pt>
                <c:pt idx="862">
                  <c:v>11.224</c:v>
                </c:pt>
                <c:pt idx="863">
                  <c:v>11.196999999999999</c:v>
                </c:pt>
                <c:pt idx="864">
                  <c:v>11.175000000000001</c:v>
                </c:pt>
                <c:pt idx="865">
                  <c:v>11.154</c:v>
                </c:pt>
                <c:pt idx="866">
                  <c:v>11.143000000000001</c:v>
                </c:pt>
                <c:pt idx="867">
                  <c:v>11.137</c:v>
                </c:pt>
                <c:pt idx="868">
                  <c:v>11.132</c:v>
                </c:pt>
                <c:pt idx="869">
                  <c:v>11.129</c:v>
                </c:pt>
                <c:pt idx="870">
                  <c:v>11.128</c:v>
                </c:pt>
                <c:pt idx="871">
                  <c:v>11.116</c:v>
                </c:pt>
                <c:pt idx="872">
                  <c:v>11.106</c:v>
                </c:pt>
                <c:pt idx="873">
                  <c:v>11.096</c:v>
                </c:pt>
                <c:pt idx="874">
                  <c:v>11.086</c:v>
                </c:pt>
                <c:pt idx="875">
                  <c:v>11.073</c:v>
                </c:pt>
                <c:pt idx="876">
                  <c:v>11.065</c:v>
                </c:pt>
                <c:pt idx="877">
                  <c:v>11.055999999999999</c:v>
                </c:pt>
                <c:pt idx="878">
                  <c:v>11.045</c:v>
                </c:pt>
                <c:pt idx="879">
                  <c:v>11.04</c:v>
                </c:pt>
                <c:pt idx="880">
                  <c:v>11.039</c:v>
                </c:pt>
                <c:pt idx="881">
                  <c:v>11.035</c:v>
                </c:pt>
                <c:pt idx="882">
                  <c:v>11.036</c:v>
                </c:pt>
                <c:pt idx="883">
                  <c:v>11.037000000000001</c:v>
                </c:pt>
                <c:pt idx="884">
                  <c:v>11.038</c:v>
                </c:pt>
                <c:pt idx="885">
                  <c:v>11.032</c:v>
                </c:pt>
                <c:pt idx="886">
                  <c:v>11.026</c:v>
                </c:pt>
                <c:pt idx="887">
                  <c:v>11.023</c:v>
                </c:pt>
                <c:pt idx="888">
                  <c:v>11.023999999999999</c:v>
                </c:pt>
                <c:pt idx="889">
                  <c:v>11.032</c:v>
                </c:pt>
                <c:pt idx="890">
                  <c:v>11.032999999999999</c:v>
                </c:pt>
                <c:pt idx="891">
                  <c:v>11.032</c:v>
                </c:pt>
                <c:pt idx="892">
                  <c:v>11.037000000000001</c:v>
                </c:pt>
                <c:pt idx="893">
                  <c:v>11.037000000000001</c:v>
                </c:pt>
                <c:pt idx="894">
                  <c:v>11.032999999999999</c:v>
                </c:pt>
                <c:pt idx="895">
                  <c:v>11.029</c:v>
                </c:pt>
                <c:pt idx="896">
                  <c:v>11.025</c:v>
                </c:pt>
                <c:pt idx="897">
                  <c:v>11.018000000000001</c:v>
                </c:pt>
                <c:pt idx="898">
                  <c:v>11.007999999999999</c:v>
                </c:pt>
                <c:pt idx="899">
                  <c:v>10.994999999999999</c:v>
                </c:pt>
                <c:pt idx="900">
                  <c:v>10.981</c:v>
                </c:pt>
                <c:pt idx="901">
                  <c:v>10.973000000000001</c:v>
                </c:pt>
                <c:pt idx="902">
                  <c:v>10.968999999999999</c:v>
                </c:pt>
                <c:pt idx="903">
                  <c:v>10.967000000000001</c:v>
                </c:pt>
                <c:pt idx="904">
                  <c:v>10.968999999999999</c:v>
                </c:pt>
                <c:pt idx="905">
                  <c:v>10.972</c:v>
                </c:pt>
                <c:pt idx="906">
                  <c:v>10.974</c:v>
                </c:pt>
                <c:pt idx="907">
                  <c:v>10.973000000000001</c:v>
                </c:pt>
                <c:pt idx="908">
                  <c:v>10.978</c:v>
                </c:pt>
                <c:pt idx="909">
                  <c:v>10.99</c:v>
                </c:pt>
                <c:pt idx="910">
                  <c:v>11.009</c:v>
                </c:pt>
                <c:pt idx="911">
                  <c:v>11.028</c:v>
                </c:pt>
                <c:pt idx="912">
                  <c:v>11.055999999999999</c:v>
                </c:pt>
                <c:pt idx="913">
                  <c:v>11.086</c:v>
                </c:pt>
                <c:pt idx="914">
                  <c:v>11.109</c:v>
                </c:pt>
                <c:pt idx="915">
                  <c:v>11.125</c:v>
                </c:pt>
                <c:pt idx="916">
                  <c:v>11.141999999999999</c:v>
                </c:pt>
                <c:pt idx="917">
                  <c:v>11.163</c:v>
                </c:pt>
                <c:pt idx="918">
                  <c:v>11.188000000000001</c:v>
                </c:pt>
                <c:pt idx="919">
                  <c:v>11.212</c:v>
                </c:pt>
                <c:pt idx="920">
                  <c:v>11.237</c:v>
                </c:pt>
                <c:pt idx="921">
                  <c:v>11.26</c:v>
                </c:pt>
                <c:pt idx="922">
                  <c:v>11.282</c:v>
                </c:pt>
                <c:pt idx="923">
                  <c:v>11.3</c:v>
                </c:pt>
                <c:pt idx="924">
                  <c:v>11.323</c:v>
                </c:pt>
                <c:pt idx="925">
                  <c:v>11.361000000000001</c:v>
                </c:pt>
                <c:pt idx="926">
                  <c:v>11.413</c:v>
                </c:pt>
                <c:pt idx="927">
                  <c:v>11.456</c:v>
                </c:pt>
                <c:pt idx="928">
                  <c:v>11.497</c:v>
                </c:pt>
                <c:pt idx="929">
                  <c:v>11.528</c:v>
                </c:pt>
                <c:pt idx="930">
                  <c:v>11.547000000000001</c:v>
                </c:pt>
                <c:pt idx="931">
                  <c:v>11.564</c:v>
                </c:pt>
                <c:pt idx="932">
                  <c:v>11.561999999999999</c:v>
                </c:pt>
                <c:pt idx="933">
                  <c:v>11.525</c:v>
                </c:pt>
                <c:pt idx="934">
                  <c:v>11.478</c:v>
                </c:pt>
                <c:pt idx="935">
                  <c:v>11.420999999999999</c:v>
                </c:pt>
                <c:pt idx="936">
                  <c:v>11.349</c:v>
                </c:pt>
                <c:pt idx="937">
                  <c:v>11.273</c:v>
                </c:pt>
                <c:pt idx="938">
                  <c:v>11.211</c:v>
                </c:pt>
                <c:pt idx="939">
                  <c:v>11.151999999999999</c:v>
                </c:pt>
                <c:pt idx="940">
                  <c:v>11.101000000000001</c:v>
                </c:pt>
                <c:pt idx="941">
                  <c:v>11.052</c:v>
                </c:pt>
                <c:pt idx="942">
                  <c:v>11.01</c:v>
                </c:pt>
                <c:pt idx="943">
                  <c:v>10.991</c:v>
                </c:pt>
                <c:pt idx="944">
                  <c:v>10.986000000000001</c:v>
                </c:pt>
                <c:pt idx="945">
                  <c:v>10.986000000000001</c:v>
                </c:pt>
                <c:pt idx="946">
                  <c:v>10.993</c:v>
                </c:pt>
                <c:pt idx="947">
                  <c:v>11.013999999999999</c:v>
                </c:pt>
                <c:pt idx="948">
                  <c:v>11.038</c:v>
                </c:pt>
                <c:pt idx="949">
                  <c:v>11.065</c:v>
                </c:pt>
                <c:pt idx="950">
                  <c:v>11.093999999999999</c:v>
                </c:pt>
                <c:pt idx="951">
                  <c:v>11.118</c:v>
                </c:pt>
                <c:pt idx="952">
                  <c:v>11.141</c:v>
                </c:pt>
                <c:pt idx="953">
                  <c:v>11.157</c:v>
                </c:pt>
                <c:pt idx="954">
                  <c:v>11.179</c:v>
                </c:pt>
                <c:pt idx="955">
                  <c:v>11.2</c:v>
                </c:pt>
                <c:pt idx="956">
                  <c:v>11.21</c:v>
                </c:pt>
                <c:pt idx="957">
                  <c:v>11.221</c:v>
                </c:pt>
                <c:pt idx="958">
                  <c:v>11.231</c:v>
                </c:pt>
                <c:pt idx="959">
                  <c:v>11.24</c:v>
                </c:pt>
                <c:pt idx="960">
                  <c:v>11.254</c:v>
                </c:pt>
                <c:pt idx="961">
                  <c:v>11.266</c:v>
                </c:pt>
                <c:pt idx="962">
                  <c:v>11.286</c:v>
                </c:pt>
                <c:pt idx="963">
                  <c:v>11.303000000000001</c:v>
                </c:pt>
                <c:pt idx="964">
                  <c:v>11.321</c:v>
                </c:pt>
                <c:pt idx="965">
                  <c:v>11.332000000000001</c:v>
                </c:pt>
                <c:pt idx="966">
                  <c:v>11.336</c:v>
                </c:pt>
                <c:pt idx="967">
                  <c:v>11.337</c:v>
                </c:pt>
                <c:pt idx="968">
                  <c:v>11.332000000000001</c:v>
                </c:pt>
                <c:pt idx="969">
                  <c:v>11.332000000000001</c:v>
                </c:pt>
                <c:pt idx="970">
                  <c:v>11.342000000000001</c:v>
                </c:pt>
                <c:pt idx="971">
                  <c:v>11.352</c:v>
                </c:pt>
                <c:pt idx="972">
                  <c:v>11.361000000000001</c:v>
                </c:pt>
                <c:pt idx="973">
                  <c:v>11.367000000000001</c:v>
                </c:pt>
                <c:pt idx="974">
                  <c:v>11.38</c:v>
                </c:pt>
                <c:pt idx="975">
                  <c:v>11.398</c:v>
                </c:pt>
                <c:pt idx="976">
                  <c:v>11.406000000000001</c:v>
                </c:pt>
                <c:pt idx="977">
                  <c:v>11.411</c:v>
                </c:pt>
                <c:pt idx="978">
                  <c:v>11.417999999999999</c:v>
                </c:pt>
                <c:pt idx="979">
                  <c:v>11.425000000000001</c:v>
                </c:pt>
                <c:pt idx="980">
                  <c:v>11.429</c:v>
                </c:pt>
                <c:pt idx="981">
                  <c:v>11.432</c:v>
                </c:pt>
                <c:pt idx="982">
                  <c:v>11.443</c:v>
                </c:pt>
                <c:pt idx="983">
                  <c:v>11.445</c:v>
                </c:pt>
                <c:pt idx="984">
                  <c:v>11.448</c:v>
                </c:pt>
                <c:pt idx="985">
                  <c:v>11.456</c:v>
                </c:pt>
                <c:pt idx="986">
                  <c:v>11.459</c:v>
                </c:pt>
                <c:pt idx="987">
                  <c:v>11.456</c:v>
                </c:pt>
                <c:pt idx="988">
                  <c:v>11.47</c:v>
                </c:pt>
                <c:pt idx="989">
                  <c:v>11.494999999999999</c:v>
                </c:pt>
                <c:pt idx="990">
                  <c:v>11.513999999999999</c:v>
                </c:pt>
                <c:pt idx="991">
                  <c:v>11.544</c:v>
                </c:pt>
                <c:pt idx="992">
                  <c:v>11.577999999999999</c:v>
                </c:pt>
                <c:pt idx="993">
                  <c:v>11.602</c:v>
                </c:pt>
                <c:pt idx="994">
                  <c:v>11.628</c:v>
                </c:pt>
                <c:pt idx="995">
                  <c:v>11.66</c:v>
                </c:pt>
                <c:pt idx="996">
                  <c:v>11.677</c:v>
                </c:pt>
                <c:pt idx="997">
                  <c:v>11.695</c:v>
                </c:pt>
                <c:pt idx="998">
                  <c:v>11.718999999999999</c:v>
                </c:pt>
                <c:pt idx="999">
                  <c:v>11.743</c:v>
                </c:pt>
                <c:pt idx="1000">
                  <c:v>11.765000000000001</c:v>
                </c:pt>
                <c:pt idx="1001">
                  <c:v>11.792999999999999</c:v>
                </c:pt>
                <c:pt idx="1002">
                  <c:v>11.824</c:v>
                </c:pt>
                <c:pt idx="1003">
                  <c:v>11.853</c:v>
                </c:pt>
                <c:pt idx="1004">
                  <c:v>11.885</c:v>
                </c:pt>
                <c:pt idx="1005">
                  <c:v>11.917</c:v>
                </c:pt>
                <c:pt idx="1006">
                  <c:v>11.941000000000001</c:v>
                </c:pt>
                <c:pt idx="1007">
                  <c:v>11.964</c:v>
                </c:pt>
                <c:pt idx="1008">
                  <c:v>11.989000000000001</c:v>
                </c:pt>
                <c:pt idx="1009">
                  <c:v>12.013</c:v>
                </c:pt>
                <c:pt idx="1010">
                  <c:v>12.029</c:v>
                </c:pt>
                <c:pt idx="1011">
                  <c:v>12.042</c:v>
                </c:pt>
                <c:pt idx="1012">
                  <c:v>12.06</c:v>
                </c:pt>
                <c:pt idx="1013">
                  <c:v>12.077999999999999</c:v>
                </c:pt>
                <c:pt idx="1014">
                  <c:v>12.09</c:v>
                </c:pt>
                <c:pt idx="1015">
                  <c:v>12.093999999999999</c:v>
                </c:pt>
                <c:pt idx="1016">
                  <c:v>12.092000000000001</c:v>
                </c:pt>
                <c:pt idx="1017">
                  <c:v>12.085000000000001</c:v>
                </c:pt>
                <c:pt idx="1018">
                  <c:v>12.08</c:v>
                </c:pt>
                <c:pt idx="1019">
                  <c:v>12.068</c:v>
                </c:pt>
                <c:pt idx="1020">
                  <c:v>12.055</c:v>
                </c:pt>
                <c:pt idx="1021">
                  <c:v>12.045999999999999</c:v>
                </c:pt>
                <c:pt idx="1022">
                  <c:v>12.036</c:v>
                </c:pt>
                <c:pt idx="1023">
                  <c:v>12.028</c:v>
                </c:pt>
                <c:pt idx="1024">
                  <c:v>12.023</c:v>
                </c:pt>
                <c:pt idx="1025">
                  <c:v>12.023</c:v>
                </c:pt>
                <c:pt idx="1026">
                  <c:v>12.026999999999999</c:v>
                </c:pt>
                <c:pt idx="1027">
                  <c:v>12.031000000000001</c:v>
                </c:pt>
                <c:pt idx="1028">
                  <c:v>12.034000000000001</c:v>
                </c:pt>
                <c:pt idx="1029">
                  <c:v>12.044</c:v>
                </c:pt>
                <c:pt idx="1030">
                  <c:v>12.053000000000001</c:v>
                </c:pt>
                <c:pt idx="1031">
                  <c:v>12.065</c:v>
                </c:pt>
                <c:pt idx="1032">
                  <c:v>12.074999999999999</c:v>
                </c:pt>
                <c:pt idx="1033">
                  <c:v>12.086</c:v>
                </c:pt>
                <c:pt idx="1034">
                  <c:v>12.096</c:v>
                </c:pt>
                <c:pt idx="1035">
                  <c:v>12.101000000000001</c:v>
                </c:pt>
                <c:pt idx="1036">
                  <c:v>12.105</c:v>
                </c:pt>
                <c:pt idx="1037">
                  <c:v>12.103999999999999</c:v>
                </c:pt>
                <c:pt idx="1038">
                  <c:v>12.102</c:v>
                </c:pt>
                <c:pt idx="1039">
                  <c:v>12.103999999999999</c:v>
                </c:pt>
                <c:pt idx="1040">
                  <c:v>12.105</c:v>
                </c:pt>
                <c:pt idx="1041">
                  <c:v>12.105</c:v>
                </c:pt>
                <c:pt idx="1042">
                  <c:v>12.105</c:v>
                </c:pt>
                <c:pt idx="1043">
                  <c:v>12.103</c:v>
                </c:pt>
                <c:pt idx="1044">
                  <c:v>12.103</c:v>
                </c:pt>
                <c:pt idx="1045">
                  <c:v>12.1</c:v>
                </c:pt>
                <c:pt idx="1046">
                  <c:v>12.099</c:v>
                </c:pt>
                <c:pt idx="1047">
                  <c:v>12.103</c:v>
                </c:pt>
                <c:pt idx="1048">
                  <c:v>12.108000000000001</c:v>
                </c:pt>
                <c:pt idx="1049">
                  <c:v>12.119</c:v>
                </c:pt>
                <c:pt idx="1050">
                  <c:v>12.137</c:v>
                </c:pt>
                <c:pt idx="1051">
                  <c:v>12.153</c:v>
                </c:pt>
                <c:pt idx="1052">
                  <c:v>12.167</c:v>
                </c:pt>
                <c:pt idx="1053">
                  <c:v>12.180999999999999</c:v>
                </c:pt>
                <c:pt idx="1054">
                  <c:v>12.195</c:v>
                </c:pt>
                <c:pt idx="1055">
                  <c:v>12.205</c:v>
                </c:pt>
                <c:pt idx="1056">
                  <c:v>12.215</c:v>
                </c:pt>
                <c:pt idx="1057">
                  <c:v>12.224</c:v>
                </c:pt>
                <c:pt idx="1058">
                  <c:v>12.234</c:v>
                </c:pt>
                <c:pt idx="1059">
                  <c:v>12.24</c:v>
                </c:pt>
                <c:pt idx="1060">
                  <c:v>12.244</c:v>
                </c:pt>
                <c:pt idx="1061">
                  <c:v>12.244999999999999</c:v>
                </c:pt>
                <c:pt idx="1062">
                  <c:v>12.243</c:v>
                </c:pt>
                <c:pt idx="1063">
                  <c:v>12.244</c:v>
                </c:pt>
                <c:pt idx="1064">
                  <c:v>12.244999999999999</c:v>
                </c:pt>
                <c:pt idx="1065">
                  <c:v>12.244</c:v>
                </c:pt>
                <c:pt idx="1066">
                  <c:v>12.244</c:v>
                </c:pt>
                <c:pt idx="1067">
                  <c:v>12.24</c:v>
                </c:pt>
                <c:pt idx="1068">
                  <c:v>12.234</c:v>
                </c:pt>
                <c:pt idx="1069">
                  <c:v>12.228999999999999</c:v>
                </c:pt>
                <c:pt idx="1070">
                  <c:v>12.23</c:v>
                </c:pt>
                <c:pt idx="1071">
                  <c:v>12.231</c:v>
                </c:pt>
                <c:pt idx="1072">
                  <c:v>12.238</c:v>
                </c:pt>
                <c:pt idx="1073">
                  <c:v>12.244999999999999</c:v>
                </c:pt>
                <c:pt idx="1074">
                  <c:v>12.25</c:v>
                </c:pt>
                <c:pt idx="1075">
                  <c:v>12.257</c:v>
                </c:pt>
                <c:pt idx="1076">
                  <c:v>12.265000000000001</c:v>
                </c:pt>
                <c:pt idx="1077">
                  <c:v>12.268000000000001</c:v>
                </c:pt>
                <c:pt idx="1078">
                  <c:v>12.272</c:v>
                </c:pt>
                <c:pt idx="1079">
                  <c:v>12.276</c:v>
                </c:pt>
                <c:pt idx="1080">
                  <c:v>12.285</c:v>
                </c:pt>
                <c:pt idx="1081">
                  <c:v>12.292</c:v>
                </c:pt>
                <c:pt idx="1082">
                  <c:v>12.295999999999999</c:v>
                </c:pt>
                <c:pt idx="1083">
                  <c:v>12.304</c:v>
                </c:pt>
                <c:pt idx="1084">
                  <c:v>12.308999999999999</c:v>
                </c:pt>
                <c:pt idx="1085">
                  <c:v>12.318</c:v>
                </c:pt>
                <c:pt idx="1086">
                  <c:v>12.329000000000001</c:v>
                </c:pt>
                <c:pt idx="1087">
                  <c:v>12.337999999999999</c:v>
                </c:pt>
                <c:pt idx="1088">
                  <c:v>12.347</c:v>
                </c:pt>
                <c:pt idx="1089">
                  <c:v>12.351000000000001</c:v>
                </c:pt>
                <c:pt idx="1090">
                  <c:v>12.356</c:v>
                </c:pt>
                <c:pt idx="1091">
                  <c:v>12.365</c:v>
                </c:pt>
                <c:pt idx="1092">
                  <c:v>12.372</c:v>
                </c:pt>
                <c:pt idx="1093">
                  <c:v>12.375</c:v>
                </c:pt>
                <c:pt idx="1094">
                  <c:v>12.377000000000001</c:v>
                </c:pt>
                <c:pt idx="1095">
                  <c:v>12.375999999999999</c:v>
                </c:pt>
                <c:pt idx="1096">
                  <c:v>12.37</c:v>
                </c:pt>
                <c:pt idx="1097">
                  <c:v>12.36</c:v>
                </c:pt>
                <c:pt idx="1098">
                  <c:v>12.351000000000001</c:v>
                </c:pt>
                <c:pt idx="1099">
                  <c:v>12.346</c:v>
                </c:pt>
                <c:pt idx="1100">
                  <c:v>12.343999999999999</c:v>
                </c:pt>
                <c:pt idx="1101">
                  <c:v>12.343</c:v>
                </c:pt>
                <c:pt idx="1102">
                  <c:v>12.342000000000001</c:v>
                </c:pt>
                <c:pt idx="1103">
                  <c:v>12.346</c:v>
                </c:pt>
                <c:pt idx="1104">
                  <c:v>12.351000000000001</c:v>
                </c:pt>
                <c:pt idx="1105">
                  <c:v>12.358000000000001</c:v>
                </c:pt>
                <c:pt idx="1106">
                  <c:v>12.366</c:v>
                </c:pt>
                <c:pt idx="1107">
                  <c:v>12.374000000000001</c:v>
                </c:pt>
                <c:pt idx="1108">
                  <c:v>12.382</c:v>
                </c:pt>
                <c:pt idx="1109">
                  <c:v>12.391999999999999</c:v>
                </c:pt>
                <c:pt idx="1110">
                  <c:v>12.4</c:v>
                </c:pt>
                <c:pt idx="1111">
                  <c:v>12.407999999999999</c:v>
                </c:pt>
                <c:pt idx="1112">
                  <c:v>12.423</c:v>
                </c:pt>
                <c:pt idx="1113">
                  <c:v>12.441000000000001</c:v>
                </c:pt>
                <c:pt idx="1114">
                  <c:v>12.462999999999999</c:v>
                </c:pt>
                <c:pt idx="1115">
                  <c:v>12.486000000000001</c:v>
                </c:pt>
                <c:pt idx="1116">
                  <c:v>12.512</c:v>
                </c:pt>
                <c:pt idx="1117">
                  <c:v>12.534000000000001</c:v>
                </c:pt>
                <c:pt idx="1118">
                  <c:v>12.55</c:v>
                </c:pt>
                <c:pt idx="1119">
                  <c:v>12.554</c:v>
                </c:pt>
                <c:pt idx="1120">
                  <c:v>12.551</c:v>
                </c:pt>
                <c:pt idx="1121">
                  <c:v>12.542999999999999</c:v>
                </c:pt>
                <c:pt idx="1122">
                  <c:v>12.529</c:v>
                </c:pt>
                <c:pt idx="1123">
                  <c:v>12.507999999999999</c:v>
                </c:pt>
                <c:pt idx="1124">
                  <c:v>12.481999999999999</c:v>
                </c:pt>
                <c:pt idx="1125">
                  <c:v>12.467000000000001</c:v>
                </c:pt>
                <c:pt idx="1126">
                  <c:v>12.464</c:v>
                </c:pt>
                <c:pt idx="1127">
                  <c:v>12.471</c:v>
                </c:pt>
                <c:pt idx="1128">
                  <c:v>12.481999999999999</c:v>
                </c:pt>
                <c:pt idx="1129">
                  <c:v>12.502000000000001</c:v>
                </c:pt>
                <c:pt idx="1130">
                  <c:v>12.531000000000001</c:v>
                </c:pt>
                <c:pt idx="1131">
                  <c:v>12.561999999999999</c:v>
                </c:pt>
                <c:pt idx="1132">
                  <c:v>12.585000000000001</c:v>
                </c:pt>
                <c:pt idx="1133">
                  <c:v>12.613</c:v>
                </c:pt>
                <c:pt idx="1134">
                  <c:v>12.643000000000001</c:v>
                </c:pt>
                <c:pt idx="1135">
                  <c:v>12.673999999999999</c:v>
                </c:pt>
                <c:pt idx="1136">
                  <c:v>12.698</c:v>
                </c:pt>
                <c:pt idx="1137">
                  <c:v>12.707000000000001</c:v>
                </c:pt>
                <c:pt idx="1138">
                  <c:v>12.71</c:v>
                </c:pt>
                <c:pt idx="1139">
                  <c:v>12.714</c:v>
                </c:pt>
                <c:pt idx="1140">
                  <c:v>12.714</c:v>
                </c:pt>
                <c:pt idx="1141">
                  <c:v>12.717000000000001</c:v>
                </c:pt>
                <c:pt idx="1142">
                  <c:v>12.715</c:v>
                </c:pt>
                <c:pt idx="1143">
                  <c:v>12.707000000000001</c:v>
                </c:pt>
                <c:pt idx="1144">
                  <c:v>12.696999999999999</c:v>
                </c:pt>
                <c:pt idx="1145">
                  <c:v>12.688000000000001</c:v>
                </c:pt>
                <c:pt idx="1146">
                  <c:v>12.683</c:v>
                </c:pt>
                <c:pt idx="1147">
                  <c:v>12.676</c:v>
                </c:pt>
                <c:pt idx="1148">
                  <c:v>12.664</c:v>
                </c:pt>
                <c:pt idx="1149">
                  <c:v>12.661</c:v>
                </c:pt>
                <c:pt idx="1150">
                  <c:v>12.667</c:v>
                </c:pt>
                <c:pt idx="1151">
                  <c:v>12.680999999999999</c:v>
                </c:pt>
                <c:pt idx="1152">
                  <c:v>12.707000000000001</c:v>
                </c:pt>
                <c:pt idx="1153">
                  <c:v>12.74</c:v>
                </c:pt>
                <c:pt idx="1154">
                  <c:v>12.78</c:v>
                </c:pt>
                <c:pt idx="1155">
                  <c:v>12.82</c:v>
                </c:pt>
                <c:pt idx="1156">
                  <c:v>12.858000000000001</c:v>
                </c:pt>
                <c:pt idx="1157">
                  <c:v>12.898999999999999</c:v>
                </c:pt>
                <c:pt idx="1158">
                  <c:v>12.951000000000001</c:v>
                </c:pt>
                <c:pt idx="1159">
                  <c:v>13.010999999999999</c:v>
                </c:pt>
                <c:pt idx="1160">
                  <c:v>13.076000000000001</c:v>
                </c:pt>
                <c:pt idx="1161">
                  <c:v>13.154999999999999</c:v>
                </c:pt>
                <c:pt idx="1162">
                  <c:v>13.246</c:v>
                </c:pt>
                <c:pt idx="1163">
                  <c:v>13.346</c:v>
                </c:pt>
                <c:pt idx="1164">
                  <c:v>13.457000000000001</c:v>
                </c:pt>
                <c:pt idx="1165">
                  <c:v>13.564</c:v>
                </c:pt>
                <c:pt idx="1166">
                  <c:v>13.67</c:v>
                </c:pt>
                <c:pt idx="1167">
                  <c:v>13.782</c:v>
                </c:pt>
                <c:pt idx="1168">
                  <c:v>13.888</c:v>
                </c:pt>
                <c:pt idx="1169">
                  <c:v>13.994</c:v>
                </c:pt>
                <c:pt idx="1170">
                  <c:v>14.098000000000001</c:v>
                </c:pt>
                <c:pt idx="1171">
                  <c:v>14.193</c:v>
                </c:pt>
                <c:pt idx="1172">
                  <c:v>14.284000000000001</c:v>
                </c:pt>
                <c:pt idx="1173">
                  <c:v>14.372</c:v>
                </c:pt>
                <c:pt idx="1174">
                  <c:v>14.459</c:v>
                </c:pt>
                <c:pt idx="1175">
                  <c:v>14.538</c:v>
                </c:pt>
                <c:pt idx="1176">
                  <c:v>14.601000000000001</c:v>
                </c:pt>
                <c:pt idx="1177">
                  <c:v>14.654999999999999</c:v>
                </c:pt>
                <c:pt idx="1178">
                  <c:v>14.706</c:v>
                </c:pt>
                <c:pt idx="1179">
                  <c:v>14.755000000000001</c:v>
                </c:pt>
                <c:pt idx="1180">
                  <c:v>14.797000000000001</c:v>
                </c:pt>
                <c:pt idx="1181">
                  <c:v>14.832000000000001</c:v>
                </c:pt>
                <c:pt idx="1182">
                  <c:v>14.862</c:v>
                </c:pt>
                <c:pt idx="1183">
                  <c:v>14.885</c:v>
                </c:pt>
                <c:pt idx="1184">
                  <c:v>14.903</c:v>
                </c:pt>
                <c:pt idx="1185">
                  <c:v>14.917</c:v>
                </c:pt>
                <c:pt idx="1186">
                  <c:v>14.929</c:v>
                </c:pt>
                <c:pt idx="1187">
                  <c:v>14.943</c:v>
                </c:pt>
                <c:pt idx="1188">
                  <c:v>14.956</c:v>
                </c:pt>
                <c:pt idx="1189">
                  <c:v>14.972</c:v>
                </c:pt>
                <c:pt idx="1190">
                  <c:v>14.989000000000001</c:v>
                </c:pt>
                <c:pt idx="1191">
                  <c:v>15.007</c:v>
                </c:pt>
                <c:pt idx="1192">
                  <c:v>15.026</c:v>
                </c:pt>
                <c:pt idx="1193">
                  <c:v>15.048</c:v>
                </c:pt>
                <c:pt idx="1194">
                  <c:v>15.071999999999999</c:v>
                </c:pt>
                <c:pt idx="1195">
                  <c:v>15.097</c:v>
                </c:pt>
                <c:pt idx="1196">
                  <c:v>15.128</c:v>
                </c:pt>
                <c:pt idx="1197">
                  <c:v>15.164999999999999</c:v>
                </c:pt>
                <c:pt idx="1198">
                  <c:v>15.205</c:v>
                </c:pt>
                <c:pt idx="1199">
                  <c:v>15.247</c:v>
                </c:pt>
                <c:pt idx="1200">
                  <c:v>15.288</c:v>
                </c:pt>
                <c:pt idx="1201">
                  <c:v>15.33</c:v>
                </c:pt>
                <c:pt idx="1202">
                  <c:v>15.371</c:v>
                </c:pt>
                <c:pt idx="1203">
                  <c:v>15.411</c:v>
                </c:pt>
                <c:pt idx="1204">
                  <c:v>15.455</c:v>
                </c:pt>
                <c:pt idx="1205">
                  <c:v>15.5</c:v>
                </c:pt>
                <c:pt idx="1206">
                  <c:v>15.542999999999999</c:v>
                </c:pt>
                <c:pt idx="1207">
                  <c:v>15.584</c:v>
                </c:pt>
                <c:pt idx="1208">
                  <c:v>15.625999999999999</c:v>
                </c:pt>
                <c:pt idx="1209">
                  <c:v>15.664999999999999</c:v>
                </c:pt>
                <c:pt idx="1210">
                  <c:v>15.701000000000001</c:v>
                </c:pt>
                <c:pt idx="1211">
                  <c:v>15.737</c:v>
                </c:pt>
                <c:pt idx="1212">
                  <c:v>15.778</c:v>
                </c:pt>
                <c:pt idx="1213">
                  <c:v>15.816000000000001</c:v>
                </c:pt>
                <c:pt idx="1214">
                  <c:v>15.848000000000001</c:v>
                </c:pt>
                <c:pt idx="1215">
                  <c:v>15.875</c:v>
                </c:pt>
                <c:pt idx="1216">
                  <c:v>15.896000000000001</c:v>
                </c:pt>
                <c:pt idx="1217">
                  <c:v>15.913</c:v>
                </c:pt>
                <c:pt idx="1218">
                  <c:v>15.930999999999999</c:v>
                </c:pt>
                <c:pt idx="1219">
                  <c:v>15.946</c:v>
                </c:pt>
                <c:pt idx="1220">
                  <c:v>15.961</c:v>
                </c:pt>
                <c:pt idx="1221">
                  <c:v>15.975</c:v>
                </c:pt>
                <c:pt idx="1222">
                  <c:v>15.987</c:v>
                </c:pt>
                <c:pt idx="1223">
                  <c:v>16</c:v>
                </c:pt>
                <c:pt idx="1224">
                  <c:v>16.009</c:v>
                </c:pt>
                <c:pt idx="1225">
                  <c:v>16.021999999999998</c:v>
                </c:pt>
                <c:pt idx="1226">
                  <c:v>16.038</c:v>
                </c:pt>
                <c:pt idx="1227">
                  <c:v>16.050999999999998</c:v>
                </c:pt>
                <c:pt idx="1228">
                  <c:v>16.071000000000002</c:v>
                </c:pt>
                <c:pt idx="1229">
                  <c:v>16.094000000000001</c:v>
                </c:pt>
                <c:pt idx="1230">
                  <c:v>16.113</c:v>
                </c:pt>
                <c:pt idx="1231">
                  <c:v>16.132000000000001</c:v>
                </c:pt>
                <c:pt idx="1232">
                  <c:v>16.146000000000001</c:v>
                </c:pt>
                <c:pt idx="1233">
                  <c:v>16.155999999999999</c:v>
                </c:pt>
                <c:pt idx="1234">
                  <c:v>16.166</c:v>
                </c:pt>
                <c:pt idx="1235">
                  <c:v>16.170000000000002</c:v>
                </c:pt>
                <c:pt idx="1236">
                  <c:v>16.172999999999998</c:v>
                </c:pt>
                <c:pt idx="1237">
                  <c:v>16.172999999999998</c:v>
                </c:pt>
                <c:pt idx="1238">
                  <c:v>16.172000000000001</c:v>
                </c:pt>
                <c:pt idx="1239">
                  <c:v>16.167000000000002</c:v>
                </c:pt>
                <c:pt idx="1240">
                  <c:v>16.164000000000001</c:v>
                </c:pt>
                <c:pt idx="1241">
                  <c:v>16.167999999999999</c:v>
                </c:pt>
                <c:pt idx="1242">
                  <c:v>16.170000000000002</c:v>
                </c:pt>
                <c:pt idx="1243">
                  <c:v>16.170999999999999</c:v>
                </c:pt>
                <c:pt idx="1244">
                  <c:v>16.170000000000002</c:v>
                </c:pt>
                <c:pt idx="1245">
                  <c:v>16.167000000000002</c:v>
                </c:pt>
                <c:pt idx="1246">
                  <c:v>16.164999999999999</c:v>
                </c:pt>
                <c:pt idx="1247">
                  <c:v>16.158000000000001</c:v>
                </c:pt>
                <c:pt idx="1248">
                  <c:v>16.151</c:v>
                </c:pt>
                <c:pt idx="1249">
                  <c:v>16.13</c:v>
                </c:pt>
                <c:pt idx="1250">
                  <c:v>16.114999999999998</c:v>
                </c:pt>
                <c:pt idx="1251">
                  <c:v>16.108000000000001</c:v>
                </c:pt>
                <c:pt idx="1252">
                  <c:v>16.105</c:v>
                </c:pt>
                <c:pt idx="1253">
                  <c:v>16.114999999999998</c:v>
                </c:pt>
                <c:pt idx="1254">
                  <c:v>16.12</c:v>
                </c:pt>
                <c:pt idx="1255">
                  <c:v>16.126999999999999</c:v>
                </c:pt>
                <c:pt idx="1256">
                  <c:v>16.149000000000001</c:v>
                </c:pt>
                <c:pt idx="1257">
                  <c:v>16.184999999999999</c:v>
                </c:pt>
                <c:pt idx="1258">
                  <c:v>16.216999999999999</c:v>
                </c:pt>
                <c:pt idx="1259">
                  <c:v>16.256</c:v>
                </c:pt>
                <c:pt idx="1260">
                  <c:v>16.309000000000001</c:v>
                </c:pt>
                <c:pt idx="1261">
                  <c:v>16.373000000000001</c:v>
                </c:pt>
                <c:pt idx="1262">
                  <c:v>16.425000000000001</c:v>
                </c:pt>
                <c:pt idx="1263">
                  <c:v>16.466999999999999</c:v>
                </c:pt>
                <c:pt idx="1264">
                  <c:v>16.515999999999998</c:v>
                </c:pt>
                <c:pt idx="1265">
                  <c:v>16.562999999999999</c:v>
                </c:pt>
                <c:pt idx="1266">
                  <c:v>16.603000000000002</c:v>
                </c:pt>
                <c:pt idx="1267">
                  <c:v>16.632999999999999</c:v>
                </c:pt>
                <c:pt idx="1268">
                  <c:v>16.655999999999999</c:v>
                </c:pt>
                <c:pt idx="1269">
                  <c:v>16.666</c:v>
                </c:pt>
                <c:pt idx="1270">
                  <c:v>16.68</c:v>
                </c:pt>
                <c:pt idx="1271">
                  <c:v>16.690999999999999</c:v>
                </c:pt>
                <c:pt idx="1272">
                  <c:v>16.681999999999999</c:v>
                </c:pt>
                <c:pt idx="1273">
                  <c:v>16.666</c:v>
                </c:pt>
                <c:pt idx="1274">
                  <c:v>16.652000000000001</c:v>
                </c:pt>
                <c:pt idx="1275">
                  <c:v>16.628</c:v>
                </c:pt>
                <c:pt idx="1276">
                  <c:v>16.603000000000002</c:v>
                </c:pt>
                <c:pt idx="1277">
                  <c:v>16.588999999999999</c:v>
                </c:pt>
                <c:pt idx="1278">
                  <c:v>16.581</c:v>
                </c:pt>
                <c:pt idx="1279">
                  <c:v>16.573</c:v>
                </c:pt>
                <c:pt idx="1280">
                  <c:v>16.577000000000002</c:v>
                </c:pt>
                <c:pt idx="1281">
                  <c:v>16.594999999999999</c:v>
                </c:pt>
                <c:pt idx="1282">
                  <c:v>16.617000000000001</c:v>
                </c:pt>
                <c:pt idx="1283">
                  <c:v>16.634</c:v>
                </c:pt>
                <c:pt idx="1284">
                  <c:v>16.655000000000001</c:v>
                </c:pt>
                <c:pt idx="1285">
                  <c:v>16.681000000000001</c:v>
                </c:pt>
                <c:pt idx="1286">
                  <c:v>16.707999999999998</c:v>
                </c:pt>
                <c:pt idx="1287">
                  <c:v>16.738</c:v>
                </c:pt>
                <c:pt idx="1288">
                  <c:v>16.763000000000002</c:v>
                </c:pt>
                <c:pt idx="1289">
                  <c:v>16.788</c:v>
                </c:pt>
                <c:pt idx="1290">
                  <c:v>16.815000000000001</c:v>
                </c:pt>
                <c:pt idx="1291">
                  <c:v>16.847999999999999</c:v>
                </c:pt>
                <c:pt idx="1292">
                  <c:v>16.876000000000001</c:v>
                </c:pt>
                <c:pt idx="1293">
                  <c:v>16.899999999999999</c:v>
                </c:pt>
                <c:pt idx="1294">
                  <c:v>16.922000000000001</c:v>
                </c:pt>
                <c:pt idx="1295">
                  <c:v>16.940999999999999</c:v>
                </c:pt>
                <c:pt idx="1296">
                  <c:v>16.951000000000001</c:v>
                </c:pt>
                <c:pt idx="1297">
                  <c:v>16.956</c:v>
                </c:pt>
                <c:pt idx="1298">
                  <c:v>16.954999999999998</c:v>
                </c:pt>
                <c:pt idx="1299">
                  <c:v>16.946999999999999</c:v>
                </c:pt>
                <c:pt idx="1300">
                  <c:v>16.934999999999999</c:v>
                </c:pt>
                <c:pt idx="1301">
                  <c:v>16.917000000000002</c:v>
                </c:pt>
                <c:pt idx="1302">
                  <c:v>16.899999999999999</c:v>
                </c:pt>
                <c:pt idx="1303">
                  <c:v>16.891999999999999</c:v>
                </c:pt>
                <c:pt idx="1304">
                  <c:v>16.884</c:v>
                </c:pt>
                <c:pt idx="1305">
                  <c:v>16.873999999999999</c:v>
                </c:pt>
                <c:pt idx="1306">
                  <c:v>16.861999999999998</c:v>
                </c:pt>
                <c:pt idx="1307">
                  <c:v>16.858000000000001</c:v>
                </c:pt>
                <c:pt idx="1308">
                  <c:v>16.859000000000002</c:v>
                </c:pt>
                <c:pt idx="1309">
                  <c:v>16.869</c:v>
                </c:pt>
                <c:pt idx="1310">
                  <c:v>16.89</c:v>
                </c:pt>
                <c:pt idx="1311">
                  <c:v>16.908999999999999</c:v>
                </c:pt>
                <c:pt idx="1312">
                  <c:v>16.925999999999998</c:v>
                </c:pt>
                <c:pt idx="1313">
                  <c:v>16.940000000000001</c:v>
                </c:pt>
                <c:pt idx="1314">
                  <c:v>16.957000000000001</c:v>
                </c:pt>
                <c:pt idx="1315">
                  <c:v>16.98</c:v>
                </c:pt>
                <c:pt idx="1316">
                  <c:v>17.007999999999999</c:v>
                </c:pt>
                <c:pt idx="1317">
                  <c:v>17.027999999999999</c:v>
                </c:pt>
                <c:pt idx="1318">
                  <c:v>17.045000000000002</c:v>
                </c:pt>
                <c:pt idx="1319">
                  <c:v>17.061</c:v>
                </c:pt>
                <c:pt idx="1320">
                  <c:v>17.07</c:v>
                </c:pt>
                <c:pt idx="1321">
                  <c:v>17.074000000000002</c:v>
                </c:pt>
                <c:pt idx="1322">
                  <c:v>17.077999999999999</c:v>
                </c:pt>
                <c:pt idx="1323">
                  <c:v>17.079000000000001</c:v>
                </c:pt>
                <c:pt idx="1324">
                  <c:v>17.071999999999999</c:v>
                </c:pt>
                <c:pt idx="1325">
                  <c:v>17.068999999999999</c:v>
                </c:pt>
                <c:pt idx="1326">
                  <c:v>17.062000000000001</c:v>
                </c:pt>
                <c:pt idx="1327">
                  <c:v>17.052</c:v>
                </c:pt>
                <c:pt idx="1328">
                  <c:v>17.042999999999999</c:v>
                </c:pt>
                <c:pt idx="1329">
                  <c:v>17.033999999999999</c:v>
                </c:pt>
                <c:pt idx="1330">
                  <c:v>17.021999999999998</c:v>
                </c:pt>
                <c:pt idx="1331">
                  <c:v>17.016999999999999</c:v>
                </c:pt>
                <c:pt idx="1332">
                  <c:v>17.013999999999999</c:v>
                </c:pt>
                <c:pt idx="1333">
                  <c:v>17.013000000000002</c:v>
                </c:pt>
                <c:pt idx="1334">
                  <c:v>17.021999999999998</c:v>
                </c:pt>
                <c:pt idx="1335">
                  <c:v>17.03</c:v>
                </c:pt>
                <c:pt idx="1336">
                  <c:v>17.04</c:v>
                </c:pt>
                <c:pt idx="1337">
                  <c:v>17.050999999999998</c:v>
                </c:pt>
                <c:pt idx="1338">
                  <c:v>17.059999999999999</c:v>
                </c:pt>
                <c:pt idx="1339">
                  <c:v>17.071000000000002</c:v>
                </c:pt>
                <c:pt idx="1340">
                  <c:v>17.079999999999998</c:v>
                </c:pt>
                <c:pt idx="1341">
                  <c:v>17.09</c:v>
                </c:pt>
                <c:pt idx="1342">
                  <c:v>17.100999999999999</c:v>
                </c:pt>
                <c:pt idx="1343">
                  <c:v>17.108000000000001</c:v>
                </c:pt>
                <c:pt idx="1344">
                  <c:v>17.111000000000001</c:v>
                </c:pt>
                <c:pt idx="1345">
                  <c:v>17.11</c:v>
                </c:pt>
                <c:pt idx="1346">
                  <c:v>17.106999999999999</c:v>
                </c:pt>
                <c:pt idx="1347">
                  <c:v>17.102</c:v>
                </c:pt>
                <c:pt idx="1348">
                  <c:v>17.103999999999999</c:v>
                </c:pt>
                <c:pt idx="1349">
                  <c:v>17.108000000000001</c:v>
                </c:pt>
                <c:pt idx="1350">
                  <c:v>17.117000000000001</c:v>
                </c:pt>
                <c:pt idx="1351">
                  <c:v>17.129000000000001</c:v>
                </c:pt>
                <c:pt idx="1352">
                  <c:v>17.146000000000001</c:v>
                </c:pt>
                <c:pt idx="1353">
                  <c:v>17.164000000000001</c:v>
                </c:pt>
                <c:pt idx="1354">
                  <c:v>17.184000000000001</c:v>
                </c:pt>
                <c:pt idx="1355">
                  <c:v>17.202999999999999</c:v>
                </c:pt>
                <c:pt idx="1356">
                  <c:v>17.222000000000001</c:v>
                </c:pt>
                <c:pt idx="1357">
                  <c:v>17.244</c:v>
                </c:pt>
                <c:pt idx="1358">
                  <c:v>17.265999999999998</c:v>
                </c:pt>
                <c:pt idx="1359">
                  <c:v>17.285</c:v>
                </c:pt>
                <c:pt idx="1360">
                  <c:v>17.297999999999998</c:v>
                </c:pt>
                <c:pt idx="1361">
                  <c:v>17.306999999999999</c:v>
                </c:pt>
                <c:pt idx="1362">
                  <c:v>17.324999999999999</c:v>
                </c:pt>
                <c:pt idx="1363">
                  <c:v>17.36</c:v>
                </c:pt>
                <c:pt idx="1364">
                  <c:v>17.381</c:v>
                </c:pt>
                <c:pt idx="1365">
                  <c:v>17.387</c:v>
                </c:pt>
                <c:pt idx="1366">
                  <c:v>17.416</c:v>
                </c:pt>
                <c:pt idx="1367">
                  <c:v>17.463999999999999</c:v>
                </c:pt>
                <c:pt idx="1368">
                  <c:v>17.486999999999998</c:v>
                </c:pt>
                <c:pt idx="1369">
                  <c:v>17.5</c:v>
                </c:pt>
                <c:pt idx="1370">
                  <c:v>17.527999999999999</c:v>
                </c:pt>
                <c:pt idx="1371">
                  <c:v>17.541</c:v>
                </c:pt>
                <c:pt idx="1372">
                  <c:v>17.547999999999998</c:v>
                </c:pt>
                <c:pt idx="1373">
                  <c:v>17.538</c:v>
                </c:pt>
                <c:pt idx="1374">
                  <c:v>17.515999999999998</c:v>
                </c:pt>
                <c:pt idx="1375">
                  <c:v>17.492999999999999</c:v>
                </c:pt>
                <c:pt idx="1376">
                  <c:v>17.463999999999999</c:v>
                </c:pt>
                <c:pt idx="1377">
                  <c:v>17.414999999999999</c:v>
                </c:pt>
                <c:pt idx="1378">
                  <c:v>17.376000000000001</c:v>
                </c:pt>
                <c:pt idx="1379">
                  <c:v>17.334</c:v>
                </c:pt>
                <c:pt idx="1380">
                  <c:v>17.298999999999999</c:v>
                </c:pt>
                <c:pt idx="1381">
                  <c:v>17.257999999999999</c:v>
                </c:pt>
                <c:pt idx="1382">
                  <c:v>17.216999999999999</c:v>
                </c:pt>
                <c:pt idx="1383">
                  <c:v>17.170000000000002</c:v>
                </c:pt>
                <c:pt idx="1384">
                  <c:v>17.123000000000001</c:v>
                </c:pt>
                <c:pt idx="1385">
                  <c:v>17.074999999999999</c:v>
                </c:pt>
                <c:pt idx="1386">
                  <c:v>17.027999999999999</c:v>
                </c:pt>
                <c:pt idx="1387">
                  <c:v>16.992000000000001</c:v>
                </c:pt>
                <c:pt idx="1388">
                  <c:v>16.965</c:v>
                </c:pt>
                <c:pt idx="1389">
                  <c:v>16.943000000000001</c:v>
                </c:pt>
                <c:pt idx="1390">
                  <c:v>16.95</c:v>
                </c:pt>
                <c:pt idx="1391">
                  <c:v>16.972000000000001</c:v>
                </c:pt>
                <c:pt idx="1392">
                  <c:v>17.003</c:v>
                </c:pt>
                <c:pt idx="1393">
                  <c:v>17.038</c:v>
                </c:pt>
                <c:pt idx="1394">
                  <c:v>17.081</c:v>
                </c:pt>
                <c:pt idx="1395">
                  <c:v>17.123000000000001</c:v>
                </c:pt>
                <c:pt idx="1396">
                  <c:v>17.166</c:v>
                </c:pt>
                <c:pt idx="1397">
                  <c:v>17.207999999999998</c:v>
                </c:pt>
                <c:pt idx="1398">
                  <c:v>17.247</c:v>
                </c:pt>
                <c:pt idx="1399">
                  <c:v>17.292999999999999</c:v>
                </c:pt>
                <c:pt idx="1400">
                  <c:v>17.324999999999999</c:v>
                </c:pt>
                <c:pt idx="1401">
                  <c:v>17.364000000000001</c:v>
                </c:pt>
                <c:pt idx="1402">
                  <c:v>17.407</c:v>
                </c:pt>
                <c:pt idx="1403">
                  <c:v>17.443000000000001</c:v>
                </c:pt>
                <c:pt idx="1404">
                  <c:v>17.483000000000001</c:v>
                </c:pt>
                <c:pt idx="1405">
                  <c:v>17.523</c:v>
                </c:pt>
                <c:pt idx="1406">
                  <c:v>17.556000000000001</c:v>
                </c:pt>
                <c:pt idx="1407">
                  <c:v>17.581</c:v>
                </c:pt>
                <c:pt idx="1408">
                  <c:v>17.600000000000001</c:v>
                </c:pt>
                <c:pt idx="1409">
                  <c:v>17.614999999999998</c:v>
                </c:pt>
                <c:pt idx="1410">
                  <c:v>17.62</c:v>
                </c:pt>
                <c:pt idx="1411">
                  <c:v>17.611000000000001</c:v>
                </c:pt>
                <c:pt idx="1412">
                  <c:v>17.594000000000001</c:v>
                </c:pt>
                <c:pt idx="1413">
                  <c:v>17.576000000000001</c:v>
                </c:pt>
                <c:pt idx="1414">
                  <c:v>17.550999999999998</c:v>
                </c:pt>
                <c:pt idx="1415">
                  <c:v>17.524000000000001</c:v>
                </c:pt>
                <c:pt idx="1416">
                  <c:v>17.492999999999999</c:v>
                </c:pt>
                <c:pt idx="1417">
                  <c:v>17.457999999999998</c:v>
                </c:pt>
                <c:pt idx="1418">
                  <c:v>17.428000000000001</c:v>
                </c:pt>
                <c:pt idx="1419">
                  <c:v>17.399999999999999</c:v>
                </c:pt>
                <c:pt idx="1420">
                  <c:v>17.373000000000001</c:v>
                </c:pt>
                <c:pt idx="1421">
                  <c:v>17.347000000000001</c:v>
                </c:pt>
                <c:pt idx="1422">
                  <c:v>17.323</c:v>
                </c:pt>
                <c:pt idx="1423">
                  <c:v>17.298999999999999</c:v>
                </c:pt>
                <c:pt idx="1424">
                  <c:v>17.274999999999999</c:v>
                </c:pt>
                <c:pt idx="1425">
                  <c:v>17.257999999999999</c:v>
                </c:pt>
                <c:pt idx="1426">
                  <c:v>17.245999999999999</c:v>
                </c:pt>
                <c:pt idx="1427">
                  <c:v>17.242000000000001</c:v>
                </c:pt>
                <c:pt idx="1428">
                  <c:v>17.241</c:v>
                </c:pt>
                <c:pt idx="1429">
                  <c:v>17.236999999999998</c:v>
                </c:pt>
                <c:pt idx="1430">
                  <c:v>17.234999999999999</c:v>
                </c:pt>
                <c:pt idx="1431">
                  <c:v>17.238</c:v>
                </c:pt>
                <c:pt idx="1432">
                  <c:v>17.241</c:v>
                </c:pt>
                <c:pt idx="1433">
                  <c:v>17.244</c:v>
                </c:pt>
                <c:pt idx="1434">
                  <c:v>17.238</c:v>
                </c:pt>
                <c:pt idx="1435">
                  <c:v>17.231000000000002</c:v>
                </c:pt>
                <c:pt idx="1436">
                  <c:v>17.225000000000001</c:v>
                </c:pt>
                <c:pt idx="1437">
                  <c:v>17.216999999999999</c:v>
                </c:pt>
                <c:pt idx="1438">
                  <c:v>17.2</c:v>
                </c:pt>
                <c:pt idx="1439">
                  <c:v>17.183</c:v>
                </c:pt>
                <c:pt idx="1440">
                  <c:v>17.164000000000001</c:v>
                </c:pt>
                <c:pt idx="1441">
                  <c:v>17.143999999999998</c:v>
                </c:pt>
                <c:pt idx="1442">
                  <c:v>17.117000000000001</c:v>
                </c:pt>
                <c:pt idx="1443">
                  <c:v>17.085999999999999</c:v>
                </c:pt>
                <c:pt idx="1444">
                  <c:v>17.056999999999999</c:v>
                </c:pt>
                <c:pt idx="1445">
                  <c:v>17.03</c:v>
                </c:pt>
                <c:pt idx="1446">
                  <c:v>17</c:v>
                </c:pt>
                <c:pt idx="1447">
                  <c:v>16.972000000000001</c:v>
                </c:pt>
                <c:pt idx="1448">
                  <c:v>16.954000000000001</c:v>
                </c:pt>
                <c:pt idx="1449">
                  <c:v>16.937999999999999</c:v>
                </c:pt>
                <c:pt idx="1450">
                  <c:v>16.917999999999999</c:v>
                </c:pt>
                <c:pt idx="1451">
                  <c:v>16.899000000000001</c:v>
                </c:pt>
                <c:pt idx="1452">
                  <c:v>16.879000000000001</c:v>
                </c:pt>
                <c:pt idx="1453">
                  <c:v>16.856000000000002</c:v>
                </c:pt>
                <c:pt idx="1454">
                  <c:v>16.832999999999998</c:v>
                </c:pt>
                <c:pt idx="1455">
                  <c:v>16.814</c:v>
                </c:pt>
                <c:pt idx="1456">
                  <c:v>16.792000000000002</c:v>
                </c:pt>
                <c:pt idx="1457">
                  <c:v>16.773</c:v>
                </c:pt>
                <c:pt idx="1458">
                  <c:v>16.765000000000001</c:v>
                </c:pt>
                <c:pt idx="1459">
                  <c:v>16.760999999999999</c:v>
                </c:pt>
                <c:pt idx="1460">
                  <c:v>16.753</c:v>
                </c:pt>
                <c:pt idx="1461">
                  <c:v>16.751999999999999</c:v>
                </c:pt>
                <c:pt idx="1462">
                  <c:v>16.759</c:v>
                </c:pt>
                <c:pt idx="1463">
                  <c:v>16.765000000000001</c:v>
                </c:pt>
                <c:pt idx="1464">
                  <c:v>16.771999999999998</c:v>
                </c:pt>
                <c:pt idx="1465">
                  <c:v>16.786999999999999</c:v>
                </c:pt>
                <c:pt idx="1466">
                  <c:v>16.8</c:v>
                </c:pt>
                <c:pt idx="1467">
                  <c:v>16.818000000000001</c:v>
                </c:pt>
                <c:pt idx="1468">
                  <c:v>16.843</c:v>
                </c:pt>
                <c:pt idx="1469">
                  <c:v>16.867999999999999</c:v>
                </c:pt>
                <c:pt idx="1470">
                  <c:v>16.899000000000001</c:v>
                </c:pt>
                <c:pt idx="1471">
                  <c:v>16.934999999999999</c:v>
                </c:pt>
                <c:pt idx="1472">
                  <c:v>16.97</c:v>
                </c:pt>
                <c:pt idx="1473">
                  <c:v>17.009</c:v>
                </c:pt>
                <c:pt idx="1474">
                  <c:v>17.045999999999999</c:v>
                </c:pt>
                <c:pt idx="1475">
                  <c:v>17.081</c:v>
                </c:pt>
                <c:pt idx="1476">
                  <c:v>17.119</c:v>
                </c:pt>
                <c:pt idx="1477">
                  <c:v>17.145</c:v>
                </c:pt>
                <c:pt idx="1478">
                  <c:v>17.178999999999998</c:v>
                </c:pt>
                <c:pt idx="1479">
                  <c:v>17.218</c:v>
                </c:pt>
                <c:pt idx="1480">
                  <c:v>17.247</c:v>
                </c:pt>
                <c:pt idx="1481">
                  <c:v>17.285</c:v>
                </c:pt>
                <c:pt idx="1482">
                  <c:v>17.327000000000002</c:v>
                </c:pt>
                <c:pt idx="1483">
                  <c:v>17.367000000000001</c:v>
                </c:pt>
                <c:pt idx="1484">
                  <c:v>17.402999999999999</c:v>
                </c:pt>
                <c:pt idx="1485">
                  <c:v>17.440000000000001</c:v>
                </c:pt>
                <c:pt idx="1486">
                  <c:v>17.474</c:v>
                </c:pt>
                <c:pt idx="1487">
                  <c:v>17.504000000000001</c:v>
                </c:pt>
                <c:pt idx="1488">
                  <c:v>17.524000000000001</c:v>
                </c:pt>
                <c:pt idx="1489">
                  <c:v>17.54</c:v>
                </c:pt>
                <c:pt idx="1490">
                  <c:v>17.547000000000001</c:v>
                </c:pt>
                <c:pt idx="1491">
                  <c:v>17.547999999999998</c:v>
                </c:pt>
                <c:pt idx="1492">
                  <c:v>17.54</c:v>
                </c:pt>
                <c:pt idx="1493">
                  <c:v>17.524000000000001</c:v>
                </c:pt>
                <c:pt idx="1494">
                  <c:v>17.509</c:v>
                </c:pt>
                <c:pt idx="1495">
                  <c:v>17.497</c:v>
                </c:pt>
                <c:pt idx="1496">
                  <c:v>17.489000000000001</c:v>
                </c:pt>
                <c:pt idx="1497">
                  <c:v>17.483000000000001</c:v>
                </c:pt>
                <c:pt idx="1498">
                  <c:v>17.475000000000001</c:v>
                </c:pt>
                <c:pt idx="1499">
                  <c:v>17.475000000000001</c:v>
                </c:pt>
                <c:pt idx="1500">
                  <c:v>17.478999999999999</c:v>
                </c:pt>
                <c:pt idx="1501">
                  <c:v>17.491</c:v>
                </c:pt>
                <c:pt idx="1502">
                  <c:v>17.498999999999999</c:v>
                </c:pt>
                <c:pt idx="1503">
                  <c:v>17.510999999999999</c:v>
                </c:pt>
                <c:pt idx="1504">
                  <c:v>17.529</c:v>
                </c:pt>
                <c:pt idx="1505">
                  <c:v>17.553000000000001</c:v>
                </c:pt>
                <c:pt idx="1506">
                  <c:v>17.581</c:v>
                </c:pt>
                <c:pt idx="1507">
                  <c:v>17.613</c:v>
                </c:pt>
                <c:pt idx="1508">
                  <c:v>17.651</c:v>
                </c:pt>
                <c:pt idx="1509">
                  <c:v>17.690000000000001</c:v>
                </c:pt>
                <c:pt idx="1510">
                  <c:v>17.725999999999999</c:v>
                </c:pt>
                <c:pt idx="1511">
                  <c:v>17.757999999999999</c:v>
                </c:pt>
                <c:pt idx="1512">
                  <c:v>17.782</c:v>
                </c:pt>
                <c:pt idx="1513">
                  <c:v>17.797000000000001</c:v>
                </c:pt>
                <c:pt idx="1514">
                  <c:v>17.806999999999999</c:v>
                </c:pt>
                <c:pt idx="1515">
                  <c:v>17.806999999999999</c:v>
                </c:pt>
                <c:pt idx="1516">
                  <c:v>17.805</c:v>
                </c:pt>
                <c:pt idx="1517">
                  <c:v>17.8</c:v>
                </c:pt>
                <c:pt idx="1518">
                  <c:v>17.789000000000001</c:v>
                </c:pt>
                <c:pt idx="1519">
                  <c:v>17.777999999999999</c:v>
                </c:pt>
                <c:pt idx="1520">
                  <c:v>17.765999999999998</c:v>
                </c:pt>
                <c:pt idx="1521">
                  <c:v>17.754999999999999</c:v>
                </c:pt>
                <c:pt idx="1522">
                  <c:v>17.739000000000001</c:v>
                </c:pt>
                <c:pt idx="1523">
                  <c:v>17.719000000000001</c:v>
                </c:pt>
                <c:pt idx="1524">
                  <c:v>17.698</c:v>
                </c:pt>
                <c:pt idx="1525">
                  <c:v>17.677</c:v>
                </c:pt>
                <c:pt idx="1526">
                  <c:v>17.657</c:v>
                </c:pt>
                <c:pt idx="1527">
                  <c:v>17.638999999999999</c:v>
                </c:pt>
                <c:pt idx="1528">
                  <c:v>17.625</c:v>
                </c:pt>
                <c:pt idx="1529">
                  <c:v>17.62</c:v>
                </c:pt>
                <c:pt idx="1530">
                  <c:v>17.623000000000001</c:v>
                </c:pt>
                <c:pt idx="1531">
                  <c:v>17.631</c:v>
                </c:pt>
                <c:pt idx="1532">
                  <c:v>17.637</c:v>
                </c:pt>
                <c:pt idx="1533">
                  <c:v>17.652999999999999</c:v>
                </c:pt>
                <c:pt idx="1534">
                  <c:v>17.673999999999999</c:v>
                </c:pt>
                <c:pt idx="1535">
                  <c:v>17.693999999999999</c:v>
                </c:pt>
                <c:pt idx="1536">
                  <c:v>17.713000000000001</c:v>
                </c:pt>
                <c:pt idx="1537">
                  <c:v>17.728999999999999</c:v>
                </c:pt>
                <c:pt idx="1538">
                  <c:v>17.744</c:v>
                </c:pt>
                <c:pt idx="1539">
                  <c:v>17.754999999999999</c:v>
                </c:pt>
                <c:pt idx="1540">
                  <c:v>17.759</c:v>
                </c:pt>
                <c:pt idx="1541">
                  <c:v>17.757999999999999</c:v>
                </c:pt>
                <c:pt idx="1542">
                  <c:v>17.756</c:v>
                </c:pt>
                <c:pt idx="1543">
                  <c:v>17.751999999999999</c:v>
                </c:pt>
                <c:pt idx="1544">
                  <c:v>17.744</c:v>
                </c:pt>
                <c:pt idx="1545">
                  <c:v>17.736000000000001</c:v>
                </c:pt>
                <c:pt idx="1546">
                  <c:v>17.724</c:v>
                </c:pt>
                <c:pt idx="1547">
                  <c:v>17.712</c:v>
                </c:pt>
                <c:pt idx="1548">
                  <c:v>17.704000000000001</c:v>
                </c:pt>
                <c:pt idx="1549">
                  <c:v>17.695</c:v>
                </c:pt>
                <c:pt idx="1550">
                  <c:v>17.687999999999999</c:v>
                </c:pt>
                <c:pt idx="1551">
                  <c:v>17.687000000000001</c:v>
                </c:pt>
                <c:pt idx="1552">
                  <c:v>17.683</c:v>
                </c:pt>
                <c:pt idx="1553">
                  <c:v>17.681000000000001</c:v>
                </c:pt>
                <c:pt idx="1554">
                  <c:v>17.678000000000001</c:v>
                </c:pt>
                <c:pt idx="1555">
                  <c:v>17.678000000000001</c:v>
                </c:pt>
                <c:pt idx="1556">
                  <c:v>17.678000000000001</c:v>
                </c:pt>
                <c:pt idx="1557">
                  <c:v>17.68</c:v>
                </c:pt>
                <c:pt idx="1558">
                  <c:v>17.684000000000001</c:v>
                </c:pt>
                <c:pt idx="1559">
                  <c:v>17.687000000000001</c:v>
                </c:pt>
                <c:pt idx="1560">
                  <c:v>17.690000000000001</c:v>
                </c:pt>
                <c:pt idx="1561">
                  <c:v>17.695</c:v>
                </c:pt>
                <c:pt idx="1562">
                  <c:v>17.696999999999999</c:v>
                </c:pt>
                <c:pt idx="1563">
                  <c:v>17.701000000000001</c:v>
                </c:pt>
                <c:pt idx="1564">
                  <c:v>17.704000000000001</c:v>
                </c:pt>
                <c:pt idx="1565">
                  <c:v>17.712</c:v>
                </c:pt>
                <c:pt idx="1566">
                  <c:v>17.713000000000001</c:v>
                </c:pt>
                <c:pt idx="1567">
                  <c:v>17.71</c:v>
                </c:pt>
                <c:pt idx="1568">
                  <c:v>17.702000000000002</c:v>
                </c:pt>
                <c:pt idx="1569">
                  <c:v>17.690999999999999</c:v>
                </c:pt>
                <c:pt idx="1570">
                  <c:v>17.678000000000001</c:v>
                </c:pt>
                <c:pt idx="1571">
                  <c:v>17.661000000000001</c:v>
                </c:pt>
                <c:pt idx="1572">
                  <c:v>17.649999999999999</c:v>
                </c:pt>
                <c:pt idx="1573">
                  <c:v>17.635000000000002</c:v>
                </c:pt>
                <c:pt idx="1574">
                  <c:v>17.623000000000001</c:v>
                </c:pt>
                <c:pt idx="1575">
                  <c:v>17.609000000000002</c:v>
                </c:pt>
                <c:pt idx="1576">
                  <c:v>17.600000000000001</c:v>
                </c:pt>
                <c:pt idx="1577">
                  <c:v>17.591999999999999</c:v>
                </c:pt>
                <c:pt idx="1578">
                  <c:v>17.588999999999999</c:v>
                </c:pt>
                <c:pt idx="1579">
                  <c:v>17.588000000000001</c:v>
                </c:pt>
                <c:pt idx="1580">
                  <c:v>17.591000000000001</c:v>
                </c:pt>
                <c:pt idx="1581">
                  <c:v>17.588000000000001</c:v>
                </c:pt>
                <c:pt idx="1582">
                  <c:v>17.587</c:v>
                </c:pt>
                <c:pt idx="1583">
                  <c:v>17.584</c:v>
                </c:pt>
                <c:pt idx="1584">
                  <c:v>17.579999999999998</c:v>
                </c:pt>
                <c:pt idx="1585">
                  <c:v>17.577000000000002</c:v>
                </c:pt>
                <c:pt idx="1586">
                  <c:v>17.581</c:v>
                </c:pt>
                <c:pt idx="1587">
                  <c:v>17.582999999999998</c:v>
                </c:pt>
                <c:pt idx="1588">
                  <c:v>17.588000000000001</c:v>
                </c:pt>
                <c:pt idx="1589">
                  <c:v>17.596</c:v>
                </c:pt>
                <c:pt idx="1590">
                  <c:v>17.605</c:v>
                </c:pt>
                <c:pt idx="1591">
                  <c:v>17.611999999999998</c:v>
                </c:pt>
                <c:pt idx="1592">
                  <c:v>17.619</c:v>
                </c:pt>
                <c:pt idx="1593">
                  <c:v>17.623999999999999</c:v>
                </c:pt>
                <c:pt idx="1594">
                  <c:v>17.626000000000001</c:v>
                </c:pt>
                <c:pt idx="1595">
                  <c:v>17.632000000000001</c:v>
                </c:pt>
                <c:pt idx="1596">
                  <c:v>17.646999999999998</c:v>
                </c:pt>
                <c:pt idx="1597">
                  <c:v>17.666</c:v>
                </c:pt>
                <c:pt idx="1598">
                  <c:v>17.690999999999999</c:v>
                </c:pt>
                <c:pt idx="1599">
                  <c:v>17.724</c:v>
                </c:pt>
                <c:pt idx="1600">
                  <c:v>17.760999999999999</c:v>
                </c:pt>
                <c:pt idx="1601">
                  <c:v>17.806000000000001</c:v>
                </c:pt>
                <c:pt idx="1602">
                  <c:v>17.856999999999999</c:v>
                </c:pt>
                <c:pt idx="1603">
                  <c:v>17.913</c:v>
                </c:pt>
                <c:pt idx="1604">
                  <c:v>17.978999999999999</c:v>
                </c:pt>
                <c:pt idx="1605">
                  <c:v>18.050999999999998</c:v>
                </c:pt>
                <c:pt idx="1606">
                  <c:v>18.123999999999999</c:v>
                </c:pt>
                <c:pt idx="1607">
                  <c:v>18.206</c:v>
                </c:pt>
                <c:pt idx="1608">
                  <c:v>18.292000000000002</c:v>
                </c:pt>
                <c:pt idx="1609">
                  <c:v>18.376999999999999</c:v>
                </c:pt>
                <c:pt idx="1610">
                  <c:v>18.465</c:v>
                </c:pt>
                <c:pt idx="1611">
                  <c:v>18.565000000000001</c:v>
                </c:pt>
                <c:pt idx="1612">
                  <c:v>18.669</c:v>
                </c:pt>
                <c:pt idx="1613">
                  <c:v>18.782</c:v>
                </c:pt>
                <c:pt idx="1614">
                  <c:v>18.901</c:v>
                </c:pt>
                <c:pt idx="1615">
                  <c:v>19.021999999999998</c:v>
                </c:pt>
                <c:pt idx="1616">
                  <c:v>19.143000000000001</c:v>
                </c:pt>
                <c:pt idx="1617">
                  <c:v>19.263999999999999</c:v>
                </c:pt>
                <c:pt idx="1618">
                  <c:v>19.376999999999999</c:v>
                </c:pt>
                <c:pt idx="1619">
                  <c:v>19.484999999999999</c:v>
                </c:pt>
                <c:pt idx="1620">
                  <c:v>19.591999999999999</c:v>
                </c:pt>
                <c:pt idx="1621">
                  <c:v>19.690000000000001</c:v>
                </c:pt>
                <c:pt idx="1622">
                  <c:v>19.783000000000001</c:v>
                </c:pt>
                <c:pt idx="1623">
                  <c:v>19.875</c:v>
                </c:pt>
                <c:pt idx="1624">
                  <c:v>19.962</c:v>
                </c:pt>
                <c:pt idx="1625">
                  <c:v>20.045000000000002</c:v>
                </c:pt>
                <c:pt idx="1626">
                  <c:v>20.128</c:v>
                </c:pt>
                <c:pt idx="1627">
                  <c:v>20.207999999999998</c:v>
                </c:pt>
                <c:pt idx="1628">
                  <c:v>20.295000000000002</c:v>
                </c:pt>
                <c:pt idx="1629">
                  <c:v>20.387</c:v>
                </c:pt>
                <c:pt idx="1630">
                  <c:v>20.48</c:v>
                </c:pt>
                <c:pt idx="1631">
                  <c:v>20.568000000000001</c:v>
                </c:pt>
                <c:pt idx="1632">
                  <c:v>20.65</c:v>
                </c:pt>
                <c:pt idx="1633">
                  <c:v>20.734999999999999</c:v>
                </c:pt>
                <c:pt idx="1634">
                  <c:v>20.82</c:v>
                </c:pt>
                <c:pt idx="1635">
                  <c:v>20.898</c:v>
                </c:pt>
                <c:pt idx="1636">
                  <c:v>20.978000000000002</c:v>
                </c:pt>
                <c:pt idx="1637">
                  <c:v>21.061</c:v>
                </c:pt>
                <c:pt idx="1638">
                  <c:v>21.149000000000001</c:v>
                </c:pt>
                <c:pt idx="1639">
                  <c:v>21.238</c:v>
                </c:pt>
                <c:pt idx="1640">
                  <c:v>21.33</c:v>
                </c:pt>
                <c:pt idx="1641">
                  <c:v>21.428000000000001</c:v>
                </c:pt>
                <c:pt idx="1642">
                  <c:v>21.527999999999999</c:v>
                </c:pt>
                <c:pt idx="1643">
                  <c:v>21.628</c:v>
                </c:pt>
                <c:pt idx="1644">
                  <c:v>21.727</c:v>
                </c:pt>
                <c:pt idx="1645">
                  <c:v>21.83</c:v>
                </c:pt>
                <c:pt idx="1646">
                  <c:v>21.937000000000001</c:v>
                </c:pt>
                <c:pt idx="1647">
                  <c:v>22.044</c:v>
                </c:pt>
                <c:pt idx="1648">
                  <c:v>22.152000000000001</c:v>
                </c:pt>
                <c:pt idx="1649">
                  <c:v>22.266999999999999</c:v>
                </c:pt>
                <c:pt idx="1650">
                  <c:v>22.378</c:v>
                </c:pt>
                <c:pt idx="1651">
                  <c:v>22.49</c:v>
                </c:pt>
                <c:pt idx="1652">
                  <c:v>22.608000000000001</c:v>
                </c:pt>
                <c:pt idx="1653">
                  <c:v>22.72</c:v>
                </c:pt>
                <c:pt idx="1654">
                  <c:v>22.835000000000001</c:v>
                </c:pt>
                <c:pt idx="1655">
                  <c:v>22.952999999999999</c:v>
                </c:pt>
                <c:pt idx="1656">
                  <c:v>23.067</c:v>
                </c:pt>
                <c:pt idx="1657">
                  <c:v>23.18</c:v>
                </c:pt>
                <c:pt idx="1658">
                  <c:v>23.295000000000002</c:v>
                </c:pt>
                <c:pt idx="1659">
                  <c:v>23.404</c:v>
                </c:pt>
                <c:pt idx="1660">
                  <c:v>23.498999999999999</c:v>
                </c:pt>
                <c:pt idx="1661">
                  <c:v>23.591999999999999</c:v>
                </c:pt>
                <c:pt idx="1662">
                  <c:v>23.68</c:v>
                </c:pt>
                <c:pt idx="1663">
                  <c:v>23.757999999999999</c:v>
                </c:pt>
                <c:pt idx="1664">
                  <c:v>23.831</c:v>
                </c:pt>
                <c:pt idx="1665">
                  <c:v>23.908000000000001</c:v>
                </c:pt>
                <c:pt idx="1666">
                  <c:v>23.984000000000002</c:v>
                </c:pt>
                <c:pt idx="1667">
                  <c:v>24.064</c:v>
                </c:pt>
                <c:pt idx="1668">
                  <c:v>24.145</c:v>
                </c:pt>
                <c:pt idx="1669">
                  <c:v>24.224</c:v>
                </c:pt>
                <c:pt idx="1670">
                  <c:v>24.297999999999998</c:v>
                </c:pt>
                <c:pt idx="1671">
                  <c:v>24.369</c:v>
                </c:pt>
                <c:pt idx="1672">
                  <c:v>24.443000000000001</c:v>
                </c:pt>
                <c:pt idx="1673">
                  <c:v>24.507999999999999</c:v>
                </c:pt>
                <c:pt idx="1674">
                  <c:v>24.571999999999999</c:v>
                </c:pt>
                <c:pt idx="1675">
                  <c:v>24.632000000000001</c:v>
                </c:pt>
                <c:pt idx="1676">
                  <c:v>24.684000000000001</c:v>
                </c:pt>
                <c:pt idx="1677">
                  <c:v>24.736000000000001</c:v>
                </c:pt>
                <c:pt idx="1678">
                  <c:v>24.783000000000001</c:v>
                </c:pt>
                <c:pt idx="1679">
                  <c:v>24.823</c:v>
                </c:pt>
                <c:pt idx="1680">
                  <c:v>24.867000000000001</c:v>
                </c:pt>
                <c:pt idx="1681">
                  <c:v>24.904</c:v>
                </c:pt>
                <c:pt idx="1682">
                  <c:v>24.946000000000002</c:v>
                </c:pt>
                <c:pt idx="1683">
                  <c:v>24.994</c:v>
                </c:pt>
                <c:pt idx="1684">
                  <c:v>25.033000000000001</c:v>
                </c:pt>
                <c:pt idx="1685">
                  <c:v>25.073</c:v>
                </c:pt>
                <c:pt idx="1686">
                  <c:v>25.109000000000002</c:v>
                </c:pt>
                <c:pt idx="1687">
                  <c:v>25.138999999999999</c:v>
                </c:pt>
                <c:pt idx="1688">
                  <c:v>25.161000000000001</c:v>
                </c:pt>
                <c:pt idx="1689">
                  <c:v>25.175000000000001</c:v>
                </c:pt>
                <c:pt idx="1690">
                  <c:v>25.187999999999999</c:v>
                </c:pt>
                <c:pt idx="1691">
                  <c:v>25.207000000000001</c:v>
                </c:pt>
                <c:pt idx="1692">
                  <c:v>25.233000000000001</c:v>
                </c:pt>
                <c:pt idx="1693">
                  <c:v>25.26</c:v>
                </c:pt>
                <c:pt idx="1694">
                  <c:v>25.286000000000001</c:v>
                </c:pt>
                <c:pt idx="1695">
                  <c:v>25.312000000000001</c:v>
                </c:pt>
                <c:pt idx="1696">
                  <c:v>25.34</c:v>
                </c:pt>
                <c:pt idx="1697">
                  <c:v>25.373999999999999</c:v>
                </c:pt>
                <c:pt idx="1698">
                  <c:v>25.411999999999999</c:v>
                </c:pt>
                <c:pt idx="1699">
                  <c:v>25.456</c:v>
                </c:pt>
                <c:pt idx="1700">
                  <c:v>25.495999999999999</c:v>
                </c:pt>
                <c:pt idx="1701">
                  <c:v>25.532</c:v>
                </c:pt>
                <c:pt idx="1702">
                  <c:v>25.582999999999998</c:v>
                </c:pt>
                <c:pt idx="1703">
                  <c:v>25.637</c:v>
                </c:pt>
                <c:pt idx="1704">
                  <c:v>25.678999999999998</c:v>
                </c:pt>
                <c:pt idx="1705">
                  <c:v>25.715</c:v>
                </c:pt>
                <c:pt idx="1706">
                  <c:v>25.747</c:v>
                </c:pt>
                <c:pt idx="1707">
                  <c:v>25.780999999999999</c:v>
                </c:pt>
                <c:pt idx="1708">
                  <c:v>25.818000000000001</c:v>
                </c:pt>
                <c:pt idx="1709">
                  <c:v>25.856000000000002</c:v>
                </c:pt>
                <c:pt idx="1710">
                  <c:v>25.89</c:v>
                </c:pt>
                <c:pt idx="1711">
                  <c:v>25.905999999999999</c:v>
                </c:pt>
                <c:pt idx="1712">
                  <c:v>25.911000000000001</c:v>
                </c:pt>
                <c:pt idx="1713">
                  <c:v>25.917000000000002</c:v>
                </c:pt>
                <c:pt idx="1714">
                  <c:v>25.928000000000001</c:v>
                </c:pt>
                <c:pt idx="1715">
                  <c:v>25.943000000000001</c:v>
                </c:pt>
                <c:pt idx="1716">
                  <c:v>25.945</c:v>
                </c:pt>
                <c:pt idx="1717">
                  <c:v>25.94</c:v>
                </c:pt>
                <c:pt idx="1718">
                  <c:v>25.928999999999998</c:v>
                </c:pt>
                <c:pt idx="1719">
                  <c:v>25.916</c:v>
                </c:pt>
                <c:pt idx="1720">
                  <c:v>25.917000000000002</c:v>
                </c:pt>
                <c:pt idx="1721">
                  <c:v>25.923999999999999</c:v>
                </c:pt>
                <c:pt idx="1722">
                  <c:v>25.923999999999999</c:v>
                </c:pt>
                <c:pt idx="1723">
                  <c:v>25.925000000000001</c:v>
                </c:pt>
                <c:pt idx="1724">
                  <c:v>25.925999999999998</c:v>
                </c:pt>
                <c:pt idx="1725">
                  <c:v>25.928999999999998</c:v>
                </c:pt>
                <c:pt idx="1726">
                  <c:v>25.939</c:v>
                </c:pt>
                <c:pt idx="1727">
                  <c:v>25.956</c:v>
                </c:pt>
                <c:pt idx="1728">
                  <c:v>25.975999999999999</c:v>
                </c:pt>
                <c:pt idx="1729">
                  <c:v>26</c:v>
                </c:pt>
                <c:pt idx="1730">
                  <c:v>26.033000000000001</c:v>
                </c:pt>
                <c:pt idx="1731">
                  <c:v>26.071999999999999</c:v>
                </c:pt>
                <c:pt idx="1732">
                  <c:v>26.109000000000002</c:v>
                </c:pt>
                <c:pt idx="1733">
                  <c:v>26.152000000000001</c:v>
                </c:pt>
                <c:pt idx="1734">
                  <c:v>26.195</c:v>
                </c:pt>
                <c:pt idx="1735">
                  <c:v>26.234999999999999</c:v>
                </c:pt>
                <c:pt idx="1736">
                  <c:v>26.263999999999999</c:v>
                </c:pt>
                <c:pt idx="1737">
                  <c:v>26.28</c:v>
                </c:pt>
                <c:pt idx="1738">
                  <c:v>26.286000000000001</c:v>
                </c:pt>
                <c:pt idx="1739">
                  <c:v>26.283999999999999</c:v>
                </c:pt>
                <c:pt idx="1740">
                  <c:v>26.273</c:v>
                </c:pt>
                <c:pt idx="1741">
                  <c:v>26.257999999999999</c:v>
                </c:pt>
                <c:pt idx="1742">
                  <c:v>26.233000000000001</c:v>
                </c:pt>
                <c:pt idx="1743">
                  <c:v>26.21</c:v>
                </c:pt>
                <c:pt idx="1744">
                  <c:v>26.184999999999999</c:v>
                </c:pt>
                <c:pt idx="1745">
                  <c:v>26.152999999999999</c:v>
                </c:pt>
                <c:pt idx="1746">
                  <c:v>26.114000000000001</c:v>
                </c:pt>
                <c:pt idx="1747">
                  <c:v>26.076000000000001</c:v>
                </c:pt>
                <c:pt idx="1748">
                  <c:v>26.044</c:v>
                </c:pt>
                <c:pt idx="1749">
                  <c:v>26.009</c:v>
                </c:pt>
                <c:pt idx="1750">
                  <c:v>25.978000000000002</c:v>
                </c:pt>
                <c:pt idx="1751">
                  <c:v>25.960999999999999</c:v>
                </c:pt>
                <c:pt idx="1752">
                  <c:v>25.957999999999998</c:v>
                </c:pt>
                <c:pt idx="1753">
                  <c:v>25.965</c:v>
                </c:pt>
                <c:pt idx="1754">
                  <c:v>25.977</c:v>
                </c:pt>
                <c:pt idx="1755">
                  <c:v>25.994</c:v>
                </c:pt>
                <c:pt idx="1756">
                  <c:v>26.015999999999998</c:v>
                </c:pt>
                <c:pt idx="1757">
                  <c:v>26.047999999999998</c:v>
                </c:pt>
                <c:pt idx="1758">
                  <c:v>26.088999999999999</c:v>
                </c:pt>
                <c:pt idx="1759">
                  <c:v>26.137</c:v>
                </c:pt>
                <c:pt idx="1760">
                  <c:v>26.181999999999999</c:v>
                </c:pt>
                <c:pt idx="1761">
                  <c:v>26.224</c:v>
                </c:pt>
                <c:pt idx="1762">
                  <c:v>26.254000000000001</c:v>
                </c:pt>
                <c:pt idx="1763">
                  <c:v>26.274000000000001</c:v>
                </c:pt>
                <c:pt idx="1764">
                  <c:v>26.29</c:v>
                </c:pt>
                <c:pt idx="1765">
                  <c:v>26.297999999999998</c:v>
                </c:pt>
                <c:pt idx="1766">
                  <c:v>26.300999999999998</c:v>
                </c:pt>
                <c:pt idx="1767">
                  <c:v>26.298999999999999</c:v>
                </c:pt>
                <c:pt idx="1768">
                  <c:v>26.286999999999999</c:v>
                </c:pt>
                <c:pt idx="1769">
                  <c:v>26.263000000000002</c:v>
                </c:pt>
                <c:pt idx="1770">
                  <c:v>26.236999999999998</c:v>
                </c:pt>
                <c:pt idx="1771">
                  <c:v>26.213999999999999</c:v>
                </c:pt>
                <c:pt idx="1772">
                  <c:v>26.19</c:v>
                </c:pt>
                <c:pt idx="1773">
                  <c:v>26.152999999999999</c:v>
                </c:pt>
                <c:pt idx="1774">
                  <c:v>26.117000000000001</c:v>
                </c:pt>
                <c:pt idx="1775">
                  <c:v>26.09</c:v>
                </c:pt>
                <c:pt idx="1776">
                  <c:v>26.067</c:v>
                </c:pt>
                <c:pt idx="1777">
                  <c:v>26.052</c:v>
                </c:pt>
                <c:pt idx="1778">
                  <c:v>26.042999999999999</c:v>
                </c:pt>
                <c:pt idx="1779">
                  <c:v>26.04</c:v>
                </c:pt>
                <c:pt idx="1780">
                  <c:v>26.042999999999999</c:v>
                </c:pt>
                <c:pt idx="1781">
                  <c:v>26.056000000000001</c:v>
                </c:pt>
                <c:pt idx="1782">
                  <c:v>26.073</c:v>
                </c:pt>
                <c:pt idx="1783">
                  <c:v>26.088999999999999</c:v>
                </c:pt>
                <c:pt idx="1784">
                  <c:v>26.111999999999998</c:v>
                </c:pt>
                <c:pt idx="1785">
                  <c:v>26.140999999999998</c:v>
                </c:pt>
                <c:pt idx="1786">
                  <c:v>26.172999999999998</c:v>
                </c:pt>
                <c:pt idx="1787">
                  <c:v>26.206</c:v>
                </c:pt>
                <c:pt idx="1788">
                  <c:v>26.234000000000002</c:v>
                </c:pt>
                <c:pt idx="1789">
                  <c:v>26.253</c:v>
                </c:pt>
                <c:pt idx="1790">
                  <c:v>26.268999999999998</c:v>
                </c:pt>
                <c:pt idx="1791">
                  <c:v>26.285</c:v>
                </c:pt>
                <c:pt idx="1792">
                  <c:v>26.292999999999999</c:v>
                </c:pt>
                <c:pt idx="1793">
                  <c:v>26.294</c:v>
                </c:pt>
                <c:pt idx="1794">
                  <c:v>26.297000000000001</c:v>
                </c:pt>
                <c:pt idx="1795">
                  <c:v>26.300999999999998</c:v>
                </c:pt>
                <c:pt idx="1796">
                  <c:v>26.300999999999998</c:v>
                </c:pt>
                <c:pt idx="1797">
                  <c:v>26.292000000000002</c:v>
                </c:pt>
                <c:pt idx="1798">
                  <c:v>26.280999999999999</c:v>
                </c:pt>
                <c:pt idx="1799">
                  <c:v>26.271000000000001</c:v>
                </c:pt>
                <c:pt idx="1800">
                  <c:v>26.259</c:v>
                </c:pt>
                <c:pt idx="1801">
                  <c:v>26.245999999999999</c:v>
                </c:pt>
                <c:pt idx="1802">
                  <c:v>26.233000000000001</c:v>
                </c:pt>
                <c:pt idx="1803">
                  <c:v>26.219000000000001</c:v>
                </c:pt>
                <c:pt idx="1804">
                  <c:v>26.21</c:v>
                </c:pt>
                <c:pt idx="1805">
                  <c:v>26.204999999999998</c:v>
                </c:pt>
                <c:pt idx="1806">
                  <c:v>26.206</c:v>
                </c:pt>
                <c:pt idx="1807">
                  <c:v>26.218</c:v>
                </c:pt>
                <c:pt idx="1808">
                  <c:v>26.225000000000001</c:v>
                </c:pt>
                <c:pt idx="1809">
                  <c:v>26.234000000000002</c:v>
                </c:pt>
                <c:pt idx="1810">
                  <c:v>26.245000000000001</c:v>
                </c:pt>
                <c:pt idx="1811">
                  <c:v>26.247</c:v>
                </c:pt>
                <c:pt idx="1812">
                  <c:v>26.248000000000001</c:v>
                </c:pt>
                <c:pt idx="1813">
                  <c:v>26.253</c:v>
                </c:pt>
                <c:pt idx="1814">
                  <c:v>26.257000000000001</c:v>
                </c:pt>
                <c:pt idx="1815">
                  <c:v>26.26</c:v>
                </c:pt>
                <c:pt idx="1816">
                  <c:v>26.262</c:v>
                </c:pt>
                <c:pt idx="1817">
                  <c:v>26.266999999999999</c:v>
                </c:pt>
                <c:pt idx="1818">
                  <c:v>26.276</c:v>
                </c:pt>
                <c:pt idx="1819">
                  <c:v>26.283999999999999</c:v>
                </c:pt>
                <c:pt idx="1820">
                  <c:v>26.29</c:v>
                </c:pt>
                <c:pt idx="1821">
                  <c:v>26.295000000000002</c:v>
                </c:pt>
                <c:pt idx="1822">
                  <c:v>26.306999999999999</c:v>
                </c:pt>
                <c:pt idx="1823">
                  <c:v>26.321000000000002</c:v>
                </c:pt>
                <c:pt idx="1824">
                  <c:v>26.332000000000001</c:v>
                </c:pt>
                <c:pt idx="1825">
                  <c:v>26.337</c:v>
                </c:pt>
                <c:pt idx="1826">
                  <c:v>26.341000000000001</c:v>
                </c:pt>
                <c:pt idx="1827">
                  <c:v>26.347999999999999</c:v>
                </c:pt>
                <c:pt idx="1828">
                  <c:v>26.344000000000001</c:v>
                </c:pt>
                <c:pt idx="1829">
                  <c:v>26.334</c:v>
                </c:pt>
                <c:pt idx="1830">
                  <c:v>26.327999999999999</c:v>
                </c:pt>
                <c:pt idx="1831">
                  <c:v>26.324000000000002</c:v>
                </c:pt>
                <c:pt idx="1832">
                  <c:v>26.315999999999999</c:v>
                </c:pt>
                <c:pt idx="1833">
                  <c:v>26.31</c:v>
                </c:pt>
                <c:pt idx="1834">
                  <c:v>26.302</c:v>
                </c:pt>
                <c:pt idx="1835">
                  <c:v>26.276</c:v>
                </c:pt>
                <c:pt idx="1836">
                  <c:v>26.245000000000001</c:v>
                </c:pt>
                <c:pt idx="1837">
                  <c:v>26.199000000000002</c:v>
                </c:pt>
                <c:pt idx="1838">
                  <c:v>26.151</c:v>
                </c:pt>
                <c:pt idx="1839">
                  <c:v>26.103999999999999</c:v>
                </c:pt>
                <c:pt idx="1840">
                  <c:v>26.045999999999999</c:v>
                </c:pt>
                <c:pt idx="1841">
                  <c:v>25.986999999999998</c:v>
                </c:pt>
                <c:pt idx="1842">
                  <c:v>25.922000000000001</c:v>
                </c:pt>
                <c:pt idx="1843">
                  <c:v>25.87</c:v>
                </c:pt>
                <c:pt idx="1844">
                  <c:v>25.824999999999999</c:v>
                </c:pt>
                <c:pt idx="1845">
                  <c:v>25.768999999999998</c:v>
                </c:pt>
                <c:pt idx="1846">
                  <c:v>25.718</c:v>
                </c:pt>
                <c:pt idx="1847">
                  <c:v>25.689</c:v>
                </c:pt>
                <c:pt idx="1848">
                  <c:v>25.670999999999999</c:v>
                </c:pt>
                <c:pt idx="1849">
                  <c:v>25.658000000000001</c:v>
                </c:pt>
                <c:pt idx="1850">
                  <c:v>25.641999999999999</c:v>
                </c:pt>
                <c:pt idx="1851">
                  <c:v>25.632000000000001</c:v>
                </c:pt>
                <c:pt idx="1852">
                  <c:v>25.629000000000001</c:v>
                </c:pt>
                <c:pt idx="1853">
                  <c:v>25.638999999999999</c:v>
                </c:pt>
                <c:pt idx="1854">
                  <c:v>25.651</c:v>
                </c:pt>
                <c:pt idx="1855">
                  <c:v>25.664999999999999</c:v>
                </c:pt>
                <c:pt idx="1856">
                  <c:v>25.683</c:v>
                </c:pt>
                <c:pt idx="1857">
                  <c:v>25.707999999999998</c:v>
                </c:pt>
                <c:pt idx="1858">
                  <c:v>25.747</c:v>
                </c:pt>
                <c:pt idx="1859">
                  <c:v>25.780999999999999</c:v>
                </c:pt>
                <c:pt idx="1860">
                  <c:v>25.802</c:v>
                </c:pt>
                <c:pt idx="1861">
                  <c:v>25.821999999999999</c:v>
                </c:pt>
                <c:pt idx="1862">
                  <c:v>25.835000000000001</c:v>
                </c:pt>
                <c:pt idx="1863">
                  <c:v>25.846</c:v>
                </c:pt>
                <c:pt idx="1864">
                  <c:v>25.856000000000002</c:v>
                </c:pt>
                <c:pt idx="1865">
                  <c:v>25.870999999999999</c:v>
                </c:pt>
                <c:pt idx="1866">
                  <c:v>25.885999999999999</c:v>
                </c:pt>
                <c:pt idx="1867">
                  <c:v>25.895</c:v>
                </c:pt>
                <c:pt idx="1868">
                  <c:v>25.907</c:v>
                </c:pt>
                <c:pt idx="1869">
                  <c:v>25.925999999999998</c:v>
                </c:pt>
                <c:pt idx="1870">
                  <c:v>25.943000000000001</c:v>
                </c:pt>
                <c:pt idx="1871">
                  <c:v>25.952000000000002</c:v>
                </c:pt>
                <c:pt idx="1872">
                  <c:v>25.948</c:v>
                </c:pt>
                <c:pt idx="1873">
                  <c:v>25.939</c:v>
                </c:pt>
                <c:pt idx="1874">
                  <c:v>25.934000000000001</c:v>
                </c:pt>
                <c:pt idx="1875">
                  <c:v>25.922999999999998</c:v>
                </c:pt>
                <c:pt idx="1876">
                  <c:v>25.919</c:v>
                </c:pt>
                <c:pt idx="1877">
                  <c:v>25.923999999999999</c:v>
                </c:pt>
                <c:pt idx="1878">
                  <c:v>25.934000000000001</c:v>
                </c:pt>
                <c:pt idx="1879">
                  <c:v>25.954000000000001</c:v>
                </c:pt>
                <c:pt idx="1880">
                  <c:v>25.971</c:v>
                </c:pt>
                <c:pt idx="1881">
                  <c:v>25.975999999999999</c:v>
                </c:pt>
                <c:pt idx="1882">
                  <c:v>25.986999999999998</c:v>
                </c:pt>
                <c:pt idx="1883">
                  <c:v>25.997</c:v>
                </c:pt>
                <c:pt idx="1884">
                  <c:v>26.001000000000001</c:v>
                </c:pt>
                <c:pt idx="1885">
                  <c:v>26.010999999999999</c:v>
                </c:pt>
                <c:pt idx="1886">
                  <c:v>26.026</c:v>
                </c:pt>
                <c:pt idx="1887">
                  <c:v>26.035</c:v>
                </c:pt>
                <c:pt idx="1888">
                  <c:v>26.04</c:v>
                </c:pt>
                <c:pt idx="1889">
                  <c:v>26.041</c:v>
                </c:pt>
                <c:pt idx="1890">
                  <c:v>26.044</c:v>
                </c:pt>
                <c:pt idx="1891">
                  <c:v>26.053999999999998</c:v>
                </c:pt>
                <c:pt idx="1892">
                  <c:v>26.062000000000001</c:v>
                </c:pt>
                <c:pt idx="1893">
                  <c:v>26.068999999999999</c:v>
                </c:pt>
                <c:pt idx="1894">
                  <c:v>26.08</c:v>
                </c:pt>
                <c:pt idx="1895">
                  <c:v>26.087</c:v>
                </c:pt>
                <c:pt idx="1896">
                  <c:v>26.093</c:v>
                </c:pt>
                <c:pt idx="1897">
                  <c:v>26.102</c:v>
                </c:pt>
                <c:pt idx="1898">
                  <c:v>26.105</c:v>
                </c:pt>
                <c:pt idx="1899">
                  <c:v>26.106000000000002</c:v>
                </c:pt>
                <c:pt idx="1900">
                  <c:v>26.109000000000002</c:v>
                </c:pt>
                <c:pt idx="1901">
                  <c:v>26.108000000000001</c:v>
                </c:pt>
                <c:pt idx="1902">
                  <c:v>26.103999999999999</c:v>
                </c:pt>
                <c:pt idx="1903">
                  <c:v>26.109000000000002</c:v>
                </c:pt>
                <c:pt idx="1904">
                  <c:v>26.114999999999998</c:v>
                </c:pt>
                <c:pt idx="1905">
                  <c:v>26.119</c:v>
                </c:pt>
                <c:pt idx="1906">
                  <c:v>26.125</c:v>
                </c:pt>
                <c:pt idx="1907">
                  <c:v>26.13</c:v>
                </c:pt>
                <c:pt idx="1908">
                  <c:v>26.132999999999999</c:v>
                </c:pt>
                <c:pt idx="1909">
                  <c:v>26.13</c:v>
                </c:pt>
                <c:pt idx="1910">
                  <c:v>26.123999999999999</c:v>
                </c:pt>
                <c:pt idx="1911">
                  <c:v>26.119</c:v>
                </c:pt>
                <c:pt idx="1912">
                  <c:v>26.109000000000002</c:v>
                </c:pt>
                <c:pt idx="1913">
                  <c:v>26.099</c:v>
                </c:pt>
                <c:pt idx="1914">
                  <c:v>26.09</c:v>
                </c:pt>
                <c:pt idx="1915">
                  <c:v>26.079000000000001</c:v>
                </c:pt>
                <c:pt idx="1916">
                  <c:v>26.07</c:v>
                </c:pt>
                <c:pt idx="1917">
                  <c:v>26.059000000000001</c:v>
                </c:pt>
                <c:pt idx="1918">
                  <c:v>26.041</c:v>
                </c:pt>
                <c:pt idx="1919">
                  <c:v>26.029</c:v>
                </c:pt>
                <c:pt idx="1920">
                  <c:v>26.015000000000001</c:v>
                </c:pt>
                <c:pt idx="1921">
                  <c:v>25.989000000000001</c:v>
                </c:pt>
                <c:pt idx="1922">
                  <c:v>25.965</c:v>
                </c:pt>
                <c:pt idx="1923">
                  <c:v>25.956</c:v>
                </c:pt>
                <c:pt idx="1924">
                  <c:v>25.943000000000001</c:v>
                </c:pt>
                <c:pt idx="1925">
                  <c:v>25.928999999999998</c:v>
                </c:pt>
                <c:pt idx="1926">
                  <c:v>25.917999999999999</c:v>
                </c:pt>
                <c:pt idx="1927">
                  <c:v>25.908999999999999</c:v>
                </c:pt>
                <c:pt idx="1928">
                  <c:v>25.895</c:v>
                </c:pt>
                <c:pt idx="1929">
                  <c:v>25.876999999999999</c:v>
                </c:pt>
                <c:pt idx="1930">
                  <c:v>25.853999999999999</c:v>
                </c:pt>
                <c:pt idx="1931">
                  <c:v>25.831</c:v>
                </c:pt>
                <c:pt idx="1932">
                  <c:v>25.818000000000001</c:v>
                </c:pt>
                <c:pt idx="1933">
                  <c:v>25.814</c:v>
                </c:pt>
                <c:pt idx="1934">
                  <c:v>25.811</c:v>
                </c:pt>
                <c:pt idx="1935">
                  <c:v>25.806999999999999</c:v>
                </c:pt>
                <c:pt idx="1936">
                  <c:v>25.797000000000001</c:v>
                </c:pt>
                <c:pt idx="1937">
                  <c:v>25.785</c:v>
                </c:pt>
                <c:pt idx="1938">
                  <c:v>25.771999999999998</c:v>
                </c:pt>
                <c:pt idx="1939">
                  <c:v>25.76</c:v>
                </c:pt>
                <c:pt idx="1940">
                  <c:v>25.748999999999999</c:v>
                </c:pt>
                <c:pt idx="1941">
                  <c:v>25.745000000000001</c:v>
                </c:pt>
                <c:pt idx="1942">
                  <c:v>25.744</c:v>
                </c:pt>
                <c:pt idx="1943">
                  <c:v>25.745999999999999</c:v>
                </c:pt>
                <c:pt idx="1944">
                  <c:v>25.748000000000001</c:v>
                </c:pt>
                <c:pt idx="1945">
                  <c:v>25.754999999999999</c:v>
                </c:pt>
                <c:pt idx="1946">
                  <c:v>25.765999999999998</c:v>
                </c:pt>
                <c:pt idx="1947">
                  <c:v>25.785</c:v>
                </c:pt>
                <c:pt idx="1948">
                  <c:v>25.803000000000001</c:v>
                </c:pt>
                <c:pt idx="1949">
                  <c:v>25.811</c:v>
                </c:pt>
                <c:pt idx="1950">
                  <c:v>25.818999999999999</c:v>
                </c:pt>
                <c:pt idx="1951">
                  <c:v>25.831</c:v>
                </c:pt>
                <c:pt idx="1952">
                  <c:v>25.843</c:v>
                </c:pt>
                <c:pt idx="1953">
                  <c:v>25.858000000000001</c:v>
                </c:pt>
                <c:pt idx="1954">
                  <c:v>25.869</c:v>
                </c:pt>
                <c:pt idx="1955">
                  <c:v>25.873999999999999</c:v>
                </c:pt>
                <c:pt idx="1956">
                  <c:v>25.876999999999999</c:v>
                </c:pt>
                <c:pt idx="1957">
                  <c:v>25.87</c:v>
                </c:pt>
                <c:pt idx="1958">
                  <c:v>25.853999999999999</c:v>
                </c:pt>
                <c:pt idx="1959">
                  <c:v>25.84</c:v>
                </c:pt>
                <c:pt idx="1960">
                  <c:v>25.82</c:v>
                </c:pt>
                <c:pt idx="1961">
                  <c:v>25.8</c:v>
                </c:pt>
                <c:pt idx="1962">
                  <c:v>25.783000000000001</c:v>
                </c:pt>
                <c:pt idx="1963">
                  <c:v>25.768999999999998</c:v>
                </c:pt>
                <c:pt idx="1964">
                  <c:v>25.753</c:v>
                </c:pt>
                <c:pt idx="1965">
                  <c:v>25.742000000000001</c:v>
                </c:pt>
                <c:pt idx="1966">
                  <c:v>25.731999999999999</c:v>
                </c:pt>
                <c:pt idx="1967">
                  <c:v>25.719000000000001</c:v>
                </c:pt>
                <c:pt idx="1968">
                  <c:v>25.71</c:v>
                </c:pt>
                <c:pt idx="1969">
                  <c:v>25.699000000000002</c:v>
                </c:pt>
                <c:pt idx="1970">
                  <c:v>25.689</c:v>
                </c:pt>
                <c:pt idx="1971">
                  <c:v>25.68</c:v>
                </c:pt>
                <c:pt idx="1972">
                  <c:v>25.678999999999998</c:v>
                </c:pt>
                <c:pt idx="1973">
                  <c:v>25.675999999999998</c:v>
                </c:pt>
                <c:pt idx="1974">
                  <c:v>25.675000000000001</c:v>
                </c:pt>
                <c:pt idx="1975">
                  <c:v>25.675999999999998</c:v>
                </c:pt>
                <c:pt idx="1976">
                  <c:v>25.673999999999999</c:v>
                </c:pt>
                <c:pt idx="1977">
                  <c:v>25.670999999999999</c:v>
                </c:pt>
                <c:pt idx="1978">
                  <c:v>25.667000000000002</c:v>
                </c:pt>
                <c:pt idx="1979">
                  <c:v>25.661999999999999</c:v>
                </c:pt>
                <c:pt idx="1980">
                  <c:v>25.657</c:v>
                </c:pt>
                <c:pt idx="1981">
                  <c:v>25.65</c:v>
                </c:pt>
                <c:pt idx="1982">
                  <c:v>25.643000000000001</c:v>
                </c:pt>
                <c:pt idx="1983">
                  <c:v>25.64</c:v>
                </c:pt>
                <c:pt idx="1984">
                  <c:v>25.635000000000002</c:v>
                </c:pt>
                <c:pt idx="1985">
                  <c:v>25.631</c:v>
                </c:pt>
                <c:pt idx="1986">
                  <c:v>25.626999999999999</c:v>
                </c:pt>
                <c:pt idx="1987">
                  <c:v>25.626000000000001</c:v>
                </c:pt>
                <c:pt idx="1988">
                  <c:v>25.626999999999999</c:v>
                </c:pt>
                <c:pt idx="1989">
                  <c:v>25.631</c:v>
                </c:pt>
                <c:pt idx="1990">
                  <c:v>25.626000000000001</c:v>
                </c:pt>
                <c:pt idx="1991">
                  <c:v>25.62</c:v>
                </c:pt>
                <c:pt idx="1992">
                  <c:v>25.611999999999998</c:v>
                </c:pt>
                <c:pt idx="1993">
                  <c:v>25.6</c:v>
                </c:pt>
                <c:pt idx="1994">
                  <c:v>25.588000000000001</c:v>
                </c:pt>
                <c:pt idx="1995">
                  <c:v>25.579000000000001</c:v>
                </c:pt>
                <c:pt idx="1996">
                  <c:v>25.567</c:v>
                </c:pt>
                <c:pt idx="1997">
                  <c:v>25.553000000000001</c:v>
                </c:pt>
                <c:pt idx="1998">
                  <c:v>25.544</c:v>
                </c:pt>
                <c:pt idx="1999">
                  <c:v>25.532</c:v>
                </c:pt>
                <c:pt idx="2000">
                  <c:v>25.516999999999999</c:v>
                </c:pt>
                <c:pt idx="2001">
                  <c:v>25.506</c:v>
                </c:pt>
                <c:pt idx="2002">
                  <c:v>25.504000000000001</c:v>
                </c:pt>
                <c:pt idx="2003">
                  <c:v>25.504999999999999</c:v>
                </c:pt>
                <c:pt idx="2004">
                  <c:v>25.507000000000001</c:v>
                </c:pt>
                <c:pt idx="2005">
                  <c:v>25.513000000000002</c:v>
                </c:pt>
                <c:pt idx="2006">
                  <c:v>25.530999999999999</c:v>
                </c:pt>
                <c:pt idx="2007">
                  <c:v>25.547000000000001</c:v>
                </c:pt>
                <c:pt idx="2008">
                  <c:v>25.56</c:v>
                </c:pt>
                <c:pt idx="2009">
                  <c:v>25.571999999999999</c:v>
                </c:pt>
                <c:pt idx="2010">
                  <c:v>25.587</c:v>
                </c:pt>
                <c:pt idx="2011">
                  <c:v>25.597999999999999</c:v>
                </c:pt>
                <c:pt idx="2012">
                  <c:v>25.606999999999999</c:v>
                </c:pt>
                <c:pt idx="2013">
                  <c:v>25.617000000000001</c:v>
                </c:pt>
                <c:pt idx="2014">
                  <c:v>25.626000000000001</c:v>
                </c:pt>
                <c:pt idx="2015">
                  <c:v>25.632000000000001</c:v>
                </c:pt>
                <c:pt idx="2016">
                  <c:v>25.635999999999999</c:v>
                </c:pt>
                <c:pt idx="2017">
                  <c:v>25.643000000000001</c:v>
                </c:pt>
                <c:pt idx="2018">
                  <c:v>25.651</c:v>
                </c:pt>
                <c:pt idx="2019">
                  <c:v>25.651</c:v>
                </c:pt>
                <c:pt idx="2020">
                  <c:v>25.652999999999999</c:v>
                </c:pt>
                <c:pt idx="2021">
                  <c:v>25.658999999999999</c:v>
                </c:pt>
                <c:pt idx="2022">
                  <c:v>25.661000000000001</c:v>
                </c:pt>
                <c:pt idx="2023">
                  <c:v>25.669</c:v>
                </c:pt>
                <c:pt idx="2024">
                  <c:v>25.678999999999998</c:v>
                </c:pt>
                <c:pt idx="2025">
                  <c:v>25.687000000000001</c:v>
                </c:pt>
                <c:pt idx="2026">
                  <c:v>25.693999999999999</c:v>
                </c:pt>
                <c:pt idx="2027">
                  <c:v>25.702000000000002</c:v>
                </c:pt>
                <c:pt idx="2028">
                  <c:v>25.709</c:v>
                </c:pt>
                <c:pt idx="2029">
                  <c:v>25.709</c:v>
                </c:pt>
                <c:pt idx="2030">
                  <c:v>25.707999999999998</c:v>
                </c:pt>
                <c:pt idx="2031">
                  <c:v>25.707000000000001</c:v>
                </c:pt>
                <c:pt idx="2032">
                  <c:v>25.704999999999998</c:v>
                </c:pt>
                <c:pt idx="2033">
                  <c:v>25.707000000000001</c:v>
                </c:pt>
                <c:pt idx="2034">
                  <c:v>25.710999999999999</c:v>
                </c:pt>
                <c:pt idx="2035">
                  <c:v>25.719000000000001</c:v>
                </c:pt>
                <c:pt idx="2036">
                  <c:v>25.727</c:v>
                </c:pt>
                <c:pt idx="2037">
                  <c:v>25.736999999999998</c:v>
                </c:pt>
                <c:pt idx="2038">
                  <c:v>25.748999999999999</c:v>
                </c:pt>
                <c:pt idx="2039">
                  <c:v>25.763000000000002</c:v>
                </c:pt>
                <c:pt idx="2040">
                  <c:v>25.779</c:v>
                </c:pt>
                <c:pt idx="2041">
                  <c:v>25.794</c:v>
                </c:pt>
                <c:pt idx="2042">
                  <c:v>25.809000000000001</c:v>
                </c:pt>
                <c:pt idx="2043">
                  <c:v>25.832000000000001</c:v>
                </c:pt>
                <c:pt idx="2044">
                  <c:v>25.852</c:v>
                </c:pt>
                <c:pt idx="2045">
                  <c:v>25.867000000000001</c:v>
                </c:pt>
                <c:pt idx="2046">
                  <c:v>25.882999999999999</c:v>
                </c:pt>
                <c:pt idx="2047">
                  <c:v>25.902000000000001</c:v>
                </c:pt>
                <c:pt idx="2048">
                  <c:v>25.922000000000001</c:v>
                </c:pt>
                <c:pt idx="2049">
                  <c:v>25.943999999999999</c:v>
                </c:pt>
                <c:pt idx="2050">
                  <c:v>25.971</c:v>
                </c:pt>
                <c:pt idx="2051">
                  <c:v>26</c:v>
                </c:pt>
                <c:pt idx="2052">
                  <c:v>26.033000000000001</c:v>
                </c:pt>
                <c:pt idx="2053">
                  <c:v>26.065999999999999</c:v>
                </c:pt>
                <c:pt idx="2054">
                  <c:v>26.103000000000002</c:v>
                </c:pt>
                <c:pt idx="2055">
                  <c:v>26.134</c:v>
                </c:pt>
                <c:pt idx="2056">
                  <c:v>26.157</c:v>
                </c:pt>
                <c:pt idx="2057">
                  <c:v>26.187999999999999</c:v>
                </c:pt>
                <c:pt idx="2058">
                  <c:v>26.225000000000001</c:v>
                </c:pt>
                <c:pt idx="2059">
                  <c:v>26.257000000000001</c:v>
                </c:pt>
                <c:pt idx="2060">
                  <c:v>26.29</c:v>
                </c:pt>
                <c:pt idx="2061">
                  <c:v>26.315000000000001</c:v>
                </c:pt>
                <c:pt idx="2062">
                  <c:v>26.34</c:v>
                </c:pt>
                <c:pt idx="2063">
                  <c:v>26.367999999999999</c:v>
                </c:pt>
                <c:pt idx="2064">
                  <c:v>26.396000000000001</c:v>
                </c:pt>
                <c:pt idx="2065">
                  <c:v>26.439</c:v>
                </c:pt>
                <c:pt idx="2066">
                  <c:v>26.491</c:v>
                </c:pt>
                <c:pt idx="2067">
                  <c:v>26.55</c:v>
                </c:pt>
                <c:pt idx="2068">
                  <c:v>26.625</c:v>
                </c:pt>
                <c:pt idx="2069">
                  <c:v>26.719000000000001</c:v>
                </c:pt>
                <c:pt idx="2070">
                  <c:v>26.818000000000001</c:v>
                </c:pt>
                <c:pt idx="2071">
                  <c:v>26.917999999999999</c:v>
                </c:pt>
                <c:pt idx="2072">
                  <c:v>27.021999999999998</c:v>
                </c:pt>
                <c:pt idx="2073">
                  <c:v>27.134</c:v>
                </c:pt>
                <c:pt idx="2074">
                  <c:v>27.248000000000001</c:v>
                </c:pt>
                <c:pt idx="2075">
                  <c:v>27.356999999999999</c:v>
                </c:pt>
                <c:pt idx="2076">
                  <c:v>27.460999999999999</c:v>
                </c:pt>
                <c:pt idx="2077">
                  <c:v>27.565999999999999</c:v>
                </c:pt>
                <c:pt idx="2078">
                  <c:v>27.667999999999999</c:v>
                </c:pt>
                <c:pt idx="2079">
                  <c:v>27.762</c:v>
                </c:pt>
                <c:pt idx="2080">
                  <c:v>27.858000000000001</c:v>
                </c:pt>
                <c:pt idx="2081">
                  <c:v>27.946999999999999</c:v>
                </c:pt>
                <c:pt idx="2082">
                  <c:v>28.03</c:v>
                </c:pt>
                <c:pt idx="2083">
                  <c:v>28.11</c:v>
                </c:pt>
                <c:pt idx="2084">
                  <c:v>28.184000000000001</c:v>
                </c:pt>
                <c:pt idx="2085">
                  <c:v>28.257999999999999</c:v>
                </c:pt>
                <c:pt idx="2086">
                  <c:v>28.33</c:v>
                </c:pt>
                <c:pt idx="2087">
                  <c:v>28.405999999999999</c:v>
                </c:pt>
                <c:pt idx="2088">
                  <c:v>28.481000000000002</c:v>
                </c:pt>
                <c:pt idx="2089">
                  <c:v>28.550999999999998</c:v>
                </c:pt>
                <c:pt idx="2090">
                  <c:v>28.623999999999999</c:v>
                </c:pt>
                <c:pt idx="2091">
                  <c:v>28.696000000000002</c:v>
                </c:pt>
                <c:pt idx="2092">
                  <c:v>28.756</c:v>
                </c:pt>
                <c:pt idx="2093">
                  <c:v>28.812999999999999</c:v>
                </c:pt>
                <c:pt idx="2094">
                  <c:v>28.876999999999999</c:v>
                </c:pt>
                <c:pt idx="2095">
                  <c:v>28.952000000000002</c:v>
                </c:pt>
                <c:pt idx="2096">
                  <c:v>29.033999999999999</c:v>
                </c:pt>
                <c:pt idx="2097">
                  <c:v>29.123000000000001</c:v>
                </c:pt>
                <c:pt idx="2098">
                  <c:v>29.213999999999999</c:v>
                </c:pt>
                <c:pt idx="2099">
                  <c:v>29.31</c:v>
                </c:pt>
                <c:pt idx="2100">
                  <c:v>29.41</c:v>
                </c:pt>
                <c:pt idx="2101">
                  <c:v>29.510999999999999</c:v>
                </c:pt>
                <c:pt idx="2102">
                  <c:v>29.614999999999998</c:v>
                </c:pt>
                <c:pt idx="2103">
                  <c:v>29.728999999999999</c:v>
                </c:pt>
                <c:pt idx="2104">
                  <c:v>29.853000000000002</c:v>
                </c:pt>
                <c:pt idx="2105">
                  <c:v>29.98</c:v>
                </c:pt>
                <c:pt idx="2106">
                  <c:v>30.106000000000002</c:v>
                </c:pt>
                <c:pt idx="2107">
                  <c:v>30.225999999999999</c:v>
                </c:pt>
                <c:pt idx="2108">
                  <c:v>30.338999999999999</c:v>
                </c:pt>
                <c:pt idx="2109">
                  <c:v>30.452999999999999</c:v>
                </c:pt>
                <c:pt idx="2110">
                  <c:v>30.568999999999999</c:v>
                </c:pt>
                <c:pt idx="2111">
                  <c:v>30.684000000000001</c:v>
                </c:pt>
                <c:pt idx="2112">
                  <c:v>30.806999999999999</c:v>
                </c:pt>
                <c:pt idx="2113">
                  <c:v>30.93</c:v>
                </c:pt>
                <c:pt idx="2114">
                  <c:v>31.052</c:v>
                </c:pt>
                <c:pt idx="2115">
                  <c:v>31.184000000000001</c:v>
                </c:pt>
                <c:pt idx="2116">
                  <c:v>31.321999999999999</c:v>
                </c:pt>
                <c:pt idx="2117">
                  <c:v>31.457999999999998</c:v>
                </c:pt>
                <c:pt idx="2118">
                  <c:v>31.593</c:v>
                </c:pt>
                <c:pt idx="2119">
                  <c:v>31.728000000000002</c:v>
                </c:pt>
                <c:pt idx="2120">
                  <c:v>31.852</c:v>
                </c:pt>
                <c:pt idx="2121">
                  <c:v>31.978000000000002</c:v>
                </c:pt>
                <c:pt idx="2122">
                  <c:v>32.11</c:v>
                </c:pt>
                <c:pt idx="2123">
                  <c:v>32.241</c:v>
                </c:pt>
                <c:pt idx="2124">
                  <c:v>32.366</c:v>
                </c:pt>
                <c:pt idx="2125">
                  <c:v>32.49</c:v>
                </c:pt>
                <c:pt idx="2126">
                  <c:v>32.622999999999998</c:v>
                </c:pt>
                <c:pt idx="2127">
                  <c:v>32.747</c:v>
                </c:pt>
                <c:pt idx="2128">
                  <c:v>32.865000000000002</c:v>
                </c:pt>
                <c:pt idx="2129">
                  <c:v>32.975000000000001</c:v>
                </c:pt>
                <c:pt idx="2130">
                  <c:v>33.076000000000001</c:v>
                </c:pt>
                <c:pt idx="2131">
                  <c:v>33.165999999999997</c:v>
                </c:pt>
                <c:pt idx="2132">
                  <c:v>33.244999999999997</c:v>
                </c:pt>
                <c:pt idx="2133">
                  <c:v>33.323</c:v>
                </c:pt>
                <c:pt idx="2134">
                  <c:v>33.401000000000003</c:v>
                </c:pt>
                <c:pt idx="2135">
                  <c:v>33.47</c:v>
                </c:pt>
                <c:pt idx="2136">
                  <c:v>33.531999999999996</c:v>
                </c:pt>
                <c:pt idx="2137">
                  <c:v>33.593000000000004</c:v>
                </c:pt>
                <c:pt idx="2138">
                  <c:v>33.651000000000003</c:v>
                </c:pt>
                <c:pt idx="2139">
                  <c:v>33.707000000000001</c:v>
                </c:pt>
                <c:pt idx="2140">
                  <c:v>33.768000000000001</c:v>
                </c:pt>
                <c:pt idx="2141">
                  <c:v>33.832999999999998</c:v>
                </c:pt>
                <c:pt idx="2142">
                  <c:v>33.893000000000001</c:v>
                </c:pt>
                <c:pt idx="2143">
                  <c:v>33.950000000000003</c:v>
                </c:pt>
                <c:pt idx="2144">
                  <c:v>34.008000000000003</c:v>
                </c:pt>
                <c:pt idx="2145">
                  <c:v>34.067</c:v>
                </c:pt>
                <c:pt idx="2146">
                  <c:v>34.125</c:v>
                </c:pt>
                <c:pt idx="2147">
                  <c:v>34.18</c:v>
                </c:pt>
                <c:pt idx="2148">
                  <c:v>34.232999999999997</c:v>
                </c:pt>
                <c:pt idx="2149">
                  <c:v>34.276000000000003</c:v>
                </c:pt>
                <c:pt idx="2150">
                  <c:v>34.307000000000002</c:v>
                </c:pt>
                <c:pt idx="2151">
                  <c:v>34.331000000000003</c:v>
                </c:pt>
                <c:pt idx="2152">
                  <c:v>34.35</c:v>
                </c:pt>
                <c:pt idx="2153">
                  <c:v>34.366</c:v>
                </c:pt>
                <c:pt idx="2154">
                  <c:v>34.381999999999998</c:v>
                </c:pt>
                <c:pt idx="2155">
                  <c:v>34.387999999999998</c:v>
                </c:pt>
                <c:pt idx="2156">
                  <c:v>34.39</c:v>
                </c:pt>
                <c:pt idx="2157">
                  <c:v>34.381</c:v>
                </c:pt>
                <c:pt idx="2158">
                  <c:v>34.360999999999997</c:v>
                </c:pt>
                <c:pt idx="2159">
                  <c:v>34.335000000000001</c:v>
                </c:pt>
                <c:pt idx="2160">
                  <c:v>34.305999999999997</c:v>
                </c:pt>
                <c:pt idx="2161">
                  <c:v>34.286000000000001</c:v>
                </c:pt>
                <c:pt idx="2162">
                  <c:v>34.261000000000003</c:v>
                </c:pt>
                <c:pt idx="2163">
                  <c:v>34.225000000000001</c:v>
                </c:pt>
                <c:pt idx="2164">
                  <c:v>34.198999999999998</c:v>
                </c:pt>
                <c:pt idx="2165">
                  <c:v>34.183</c:v>
                </c:pt>
                <c:pt idx="2166">
                  <c:v>34.161000000000001</c:v>
                </c:pt>
                <c:pt idx="2167">
                  <c:v>34.140999999999998</c:v>
                </c:pt>
                <c:pt idx="2168">
                  <c:v>34.134</c:v>
                </c:pt>
                <c:pt idx="2169">
                  <c:v>34.128999999999998</c:v>
                </c:pt>
                <c:pt idx="2170">
                  <c:v>34.124000000000002</c:v>
                </c:pt>
                <c:pt idx="2171">
                  <c:v>34.128999999999998</c:v>
                </c:pt>
                <c:pt idx="2172">
                  <c:v>34.133000000000003</c:v>
                </c:pt>
                <c:pt idx="2173">
                  <c:v>34.134</c:v>
                </c:pt>
                <c:pt idx="2174">
                  <c:v>34.139000000000003</c:v>
                </c:pt>
                <c:pt idx="2175">
                  <c:v>34.152000000000001</c:v>
                </c:pt>
                <c:pt idx="2176">
                  <c:v>34.179000000000002</c:v>
                </c:pt>
                <c:pt idx="2177">
                  <c:v>34.215000000000003</c:v>
                </c:pt>
                <c:pt idx="2178">
                  <c:v>34.253</c:v>
                </c:pt>
                <c:pt idx="2179">
                  <c:v>34.293999999999997</c:v>
                </c:pt>
                <c:pt idx="2180">
                  <c:v>34.341000000000001</c:v>
                </c:pt>
                <c:pt idx="2181">
                  <c:v>34.389000000000003</c:v>
                </c:pt>
                <c:pt idx="2182">
                  <c:v>34.435000000000002</c:v>
                </c:pt>
                <c:pt idx="2183">
                  <c:v>34.478999999999999</c:v>
                </c:pt>
                <c:pt idx="2184">
                  <c:v>34.521000000000001</c:v>
                </c:pt>
                <c:pt idx="2185">
                  <c:v>34.555</c:v>
                </c:pt>
                <c:pt idx="2186">
                  <c:v>34.581000000000003</c:v>
                </c:pt>
                <c:pt idx="2187">
                  <c:v>34.613</c:v>
                </c:pt>
                <c:pt idx="2188">
                  <c:v>34.652999999999999</c:v>
                </c:pt>
                <c:pt idx="2189">
                  <c:v>34.688000000000002</c:v>
                </c:pt>
                <c:pt idx="2190">
                  <c:v>34.722000000000001</c:v>
                </c:pt>
                <c:pt idx="2191">
                  <c:v>34.75</c:v>
                </c:pt>
                <c:pt idx="2192">
                  <c:v>34.774999999999999</c:v>
                </c:pt>
                <c:pt idx="2193">
                  <c:v>34.792000000000002</c:v>
                </c:pt>
                <c:pt idx="2194">
                  <c:v>34.795000000000002</c:v>
                </c:pt>
                <c:pt idx="2195">
                  <c:v>34.786999999999999</c:v>
                </c:pt>
                <c:pt idx="2196">
                  <c:v>34.768999999999998</c:v>
                </c:pt>
                <c:pt idx="2197">
                  <c:v>34.75</c:v>
                </c:pt>
                <c:pt idx="2198">
                  <c:v>34.719000000000001</c:v>
                </c:pt>
                <c:pt idx="2199">
                  <c:v>34.677999999999997</c:v>
                </c:pt>
                <c:pt idx="2200">
                  <c:v>34.627000000000002</c:v>
                </c:pt>
                <c:pt idx="2201">
                  <c:v>34.578000000000003</c:v>
                </c:pt>
                <c:pt idx="2202">
                  <c:v>34.552999999999997</c:v>
                </c:pt>
                <c:pt idx="2203">
                  <c:v>34.536000000000001</c:v>
                </c:pt>
                <c:pt idx="2204">
                  <c:v>34.512999999999998</c:v>
                </c:pt>
                <c:pt idx="2205">
                  <c:v>34.496000000000002</c:v>
                </c:pt>
                <c:pt idx="2206">
                  <c:v>34.478999999999999</c:v>
                </c:pt>
                <c:pt idx="2207">
                  <c:v>34.462000000000003</c:v>
                </c:pt>
                <c:pt idx="2208">
                  <c:v>34.450000000000003</c:v>
                </c:pt>
                <c:pt idx="2209">
                  <c:v>34.436</c:v>
                </c:pt>
                <c:pt idx="2210">
                  <c:v>34.435000000000002</c:v>
                </c:pt>
                <c:pt idx="2211">
                  <c:v>34.445</c:v>
                </c:pt>
                <c:pt idx="2212">
                  <c:v>34.454999999999998</c:v>
                </c:pt>
                <c:pt idx="2213">
                  <c:v>34.465000000000003</c:v>
                </c:pt>
                <c:pt idx="2214">
                  <c:v>34.475000000000001</c:v>
                </c:pt>
                <c:pt idx="2215">
                  <c:v>34.491999999999997</c:v>
                </c:pt>
                <c:pt idx="2216">
                  <c:v>34.512999999999998</c:v>
                </c:pt>
                <c:pt idx="2217">
                  <c:v>34.539000000000001</c:v>
                </c:pt>
                <c:pt idx="2218">
                  <c:v>34.561</c:v>
                </c:pt>
                <c:pt idx="2219">
                  <c:v>34.587000000000003</c:v>
                </c:pt>
                <c:pt idx="2220">
                  <c:v>34.618000000000002</c:v>
                </c:pt>
                <c:pt idx="2221">
                  <c:v>34.643000000000001</c:v>
                </c:pt>
                <c:pt idx="2222">
                  <c:v>34.661000000000001</c:v>
                </c:pt>
                <c:pt idx="2223">
                  <c:v>34.686</c:v>
                </c:pt>
                <c:pt idx="2224">
                  <c:v>34.707999999999998</c:v>
                </c:pt>
                <c:pt idx="2225">
                  <c:v>34.723999999999997</c:v>
                </c:pt>
                <c:pt idx="2226">
                  <c:v>34.732999999999997</c:v>
                </c:pt>
                <c:pt idx="2227">
                  <c:v>34.737000000000002</c:v>
                </c:pt>
                <c:pt idx="2228">
                  <c:v>34.734999999999999</c:v>
                </c:pt>
                <c:pt idx="2229">
                  <c:v>34.731000000000002</c:v>
                </c:pt>
                <c:pt idx="2230">
                  <c:v>34.725999999999999</c:v>
                </c:pt>
                <c:pt idx="2231">
                  <c:v>34.723999999999997</c:v>
                </c:pt>
                <c:pt idx="2232">
                  <c:v>34.718000000000004</c:v>
                </c:pt>
                <c:pt idx="2233">
                  <c:v>34.709000000000003</c:v>
                </c:pt>
                <c:pt idx="2234">
                  <c:v>34.701999999999998</c:v>
                </c:pt>
                <c:pt idx="2235">
                  <c:v>34.691000000000003</c:v>
                </c:pt>
                <c:pt idx="2236">
                  <c:v>34.683</c:v>
                </c:pt>
                <c:pt idx="2237">
                  <c:v>34.68</c:v>
                </c:pt>
                <c:pt idx="2238">
                  <c:v>34.680999999999997</c:v>
                </c:pt>
                <c:pt idx="2239">
                  <c:v>34.686999999999998</c:v>
                </c:pt>
                <c:pt idx="2240">
                  <c:v>34.694000000000003</c:v>
                </c:pt>
                <c:pt idx="2241">
                  <c:v>34.703000000000003</c:v>
                </c:pt>
                <c:pt idx="2242">
                  <c:v>34.707000000000001</c:v>
                </c:pt>
                <c:pt idx="2243">
                  <c:v>34.707999999999998</c:v>
                </c:pt>
                <c:pt idx="2244">
                  <c:v>34.71</c:v>
                </c:pt>
                <c:pt idx="2245">
                  <c:v>34.713000000000001</c:v>
                </c:pt>
                <c:pt idx="2246">
                  <c:v>34.722000000000001</c:v>
                </c:pt>
                <c:pt idx="2247">
                  <c:v>34.738</c:v>
                </c:pt>
                <c:pt idx="2248">
                  <c:v>34.753</c:v>
                </c:pt>
                <c:pt idx="2249">
                  <c:v>34.764000000000003</c:v>
                </c:pt>
                <c:pt idx="2250">
                  <c:v>34.768999999999998</c:v>
                </c:pt>
                <c:pt idx="2251">
                  <c:v>34.770000000000003</c:v>
                </c:pt>
                <c:pt idx="2252">
                  <c:v>34.756999999999998</c:v>
                </c:pt>
                <c:pt idx="2253">
                  <c:v>34.743000000000002</c:v>
                </c:pt>
                <c:pt idx="2254">
                  <c:v>34.723999999999997</c:v>
                </c:pt>
                <c:pt idx="2255">
                  <c:v>34.700000000000003</c:v>
                </c:pt>
                <c:pt idx="2256">
                  <c:v>34.679000000000002</c:v>
                </c:pt>
                <c:pt idx="2257">
                  <c:v>34.658000000000001</c:v>
                </c:pt>
                <c:pt idx="2258">
                  <c:v>34.640999999999998</c:v>
                </c:pt>
                <c:pt idx="2259">
                  <c:v>34.628</c:v>
                </c:pt>
                <c:pt idx="2260">
                  <c:v>34.613</c:v>
                </c:pt>
                <c:pt idx="2261">
                  <c:v>34.606000000000002</c:v>
                </c:pt>
                <c:pt idx="2262">
                  <c:v>34.595999999999997</c:v>
                </c:pt>
                <c:pt idx="2263">
                  <c:v>34.588000000000001</c:v>
                </c:pt>
                <c:pt idx="2264">
                  <c:v>34.581000000000003</c:v>
                </c:pt>
                <c:pt idx="2265">
                  <c:v>34.573999999999998</c:v>
                </c:pt>
                <c:pt idx="2266">
                  <c:v>34.578000000000003</c:v>
                </c:pt>
                <c:pt idx="2267">
                  <c:v>34.591000000000001</c:v>
                </c:pt>
                <c:pt idx="2268">
                  <c:v>34.606999999999999</c:v>
                </c:pt>
                <c:pt idx="2269">
                  <c:v>34.619999999999997</c:v>
                </c:pt>
                <c:pt idx="2270">
                  <c:v>34.628</c:v>
                </c:pt>
                <c:pt idx="2271">
                  <c:v>34.633000000000003</c:v>
                </c:pt>
                <c:pt idx="2272">
                  <c:v>34.634</c:v>
                </c:pt>
                <c:pt idx="2273">
                  <c:v>34.633000000000003</c:v>
                </c:pt>
                <c:pt idx="2274">
                  <c:v>34.633000000000003</c:v>
                </c:pt>
                <c:pt idx="2275">
                  <c:v>34.634</c:v>
                </c:pt>
                <c:pt idx="2276">
                  <c:v>34.637999999999998</c:v>
                </c:pt>
                <c:pt idx="2277">
                  <c:v>34.64</c:v>
                </c:pt>
                <c:pt idx="2278">
                  <c:v>34.637</c:v>
                </c:pt>
                <c:pt idx="2279">
                  <c:v>34.634</c:v>
                </c:pt>
                <c:pt idx="2280">
                  <c:v>34.631999999999998</c:v>
                </c:pt>
                <c:pt idx="2281">
                  <c:v>34.628999999999998</c:v>
                </c:pt>
                <c:pt idx="2282">
                  <c:v>34.636000000000003</c:v>
                </c:pt>
                <c:pt idx="2283">
                  <c:v>34.646999999999998</c:v>
                </c:pt>
                <c:pt idx="2284">
                  <c:v>34.655000000000001</c:v>
                </c:pt>
                <c:pt idx="2285">
                  <c:v>34.671999999999997</c:v>
                </c:pt>
                <c:pt idx="2286">
                  <c:v>34.69</c:v>
                </c:pt>
                <c:pt idx="2287">
                  <c:v>34.697000000000003</c:v>
                </c:pt>
                <c:pt idx="2288">
                  <c:v>34.701999999999998</c:v>
                </c:pt>
                <c:pt idx="2289">
                  <c:v>34.704000000000001</c:v>
                </c:pt>
                <c:pt idx="2290">
                  <c:v>34.698999999999998</c:v>
                </c:pt>
                <c:pt idx="2291">
                  <c:v>34.695999999999998</c:v>
                </c:pt>
                <c:pt idx="2292">
                  <c:v>34.698</c:v>
                </c:pt>
                <c:pt idx="2293">
                  <c:v>34.700000000000003</c:v>
                </c:pt>
                <c:pt idx="2294">
                  <c:v>34.706000000000003</c:v>
                </c:pt>
                <c:pt idx="2295">
                  <c:v>34.707999999999998</c:v>
                </c:pt>
                <c:pt idx="2296">
                  <c:v>34.715000000000003</c:v>
                </c:pt>
                <c:pt idx="2297">
                  <c:v>34.716999999999999</c:v>
                </c:pt>
                <c:pt idx="2298">
                  <c:v>34.715000000000003</c:v>
                </c:pt>
                <c:pt idx="2299">
                  <c:v>34.715000000000003</c:v>
                </c:pt>
                <c:pt idx="2300">
                  <c:v>34.713000000000001</c:v>
                </c:pt>
                <c:pt idx="2301">
                  <c:v>34.712000000000003</c:v>
                </c:pt>
                <c:pt idx="2302">
                  <c:v>34.701000000000001</c:v>
                </c:pt>
                <c:pt idx="2303">
                  <c:v>34.685000000000002</c:v>
                </c:pt>
                <c:pt idx="2304">
                  <c:v>34.679000000000002</c:v>
                </c:pt>
                <c:pt idx="2305">
                  <c:v>34.67</c:v>
                </c:pt>
                <c:pt idx="2306">
                  <c:v>34.654000000000003</c:v>
                </c:pt>
                <c:pt idx="2307">
                  <c:v>34.625999999999998</c:v>
                </c:pt>
                <c:pt idx="2308">
                  <c:v>34.598999999999997</c:v>
                </c:pt>
                <c:pt idx="2309">
                  <c:v>34.581000000000003</c:v>
                </c:pt>
                <c:pt idx="2310">
                  <c:v>34.557000000000002</c:v>
                </c:pt>
                <c:pt idx="2311">
                  <c:v>34.529000000000003</c:v>
                </c:pt>
                <c:pt idx="2312">
                  <c:v>34.509</c:v>
                </c:pt>
                <c:pt idx="2313">
                  <c:v>34.484000000000002</c:v>
                </c:pt>
                <c:pt idx="2314">
                  <c:v>34.448999999999998</c:v>
                </c:pt>
                <c:pt idx="2315">
                  <c:v>34.402999999999999</c:v>
                </c:pt>
                <c:pt idx="2316">
                  <c:v>34.347999999999999</c:v>
                </c:pt>
                <c:pt idx="2317">
                  <c:v>34.296999999999997</c:v>
                </c:pt>
                <c:pt idx="2318">
                  <c:v>34.246000000000002</c:v>
                </c:pt>
                <c:pt idx="2319">
                  <c:v>34.201999999999998</c:v>
                </c:pt>
                <c:pt idx="2320">
                  <c:v>34.174999999999997</c:v>
                </c:pt>
                <c:pt idx="2321">
                  <c:v>34.155999999999999</c:v>
                </c:pt>
                <c:pt idx="2322">
                  <c:v>34.134999999999998</c:v>
                </c:pt>
                <c:pt idx="2323">
                  <c:v>34.119999999999997</c:v>
                </c:pt>
                <c:pt idx="2324">
                  <c:v>34.110999999999997</c:v>
                </c:pt>
                <c:pt idx="2325">
                  <c:v>34.104999999999997</c:v>
                </c:pt>
                <c:pt idx="2326">
                  <c:v>34.091999999999999</c:v>
                </c:pt>
                <c:pt idx="2327">
                  <c:v>34.076000000000001</c:v>
                </c:pt>
                <c:pt idx="2328">
                  <c:v>34.064</c:v>
                </c:pt>
                <c:pt idx="2329">
                  <c:v>34.064999999999998</c:v>
                </c:pt>
                <c:pt idx="2330">
                  <c:v>34.082000000000001</c:v>
                </c:pt>
                <c:pt idx="2331">
                  <c:v>34.095999999999997</c:v>
                </c:pt>
                <c:pt idx="2332">
                  <c:v>34.101999999999997</c:v>
                </c:pt>
                <c:pt idx="2333">
                  <c:v>34.118000000000002</c:v>
                </c:pt>
                <c:pt idx="2334">
                  <c:v>34.143999999999998</c:v>
                </c:pt>
                <c:pt idx="2335">
                  <c:v>34.167000000000002</c:v>
                </c:pt>
                <c:pt idx="2336">
                  <c:v>34.18</c:v>
                </c:pt>
                <c:pt idx="2337">
                  <c:v>34.189</c:v>
                </c:pt>
                <c:pt idx="2338">
                  <c:v>34.192999999999998</c:v>
                </c:pt>
                <c:pt idx="2339">
                  <c:v>34.197000000000003</c:v>
                </c:pt>
                <c:pt idx="2340">
                  <c:v>34.21</c:v>
                </c:pt>
                <c:pt idx="2341">
                  <c:v>34.222000000000001</c:v>
                </c:pt>
                <c:pt idx="2342">
                  <c:v>34.226999999999997</c:v>
                </c:pt>
                <c:pt idx="2343">
                  <c:v>34.235999999999997</c:v>
                </c:pt>
                <c:pt idx="2344">
                  <c:v>34.25</c:v>
                </c:pt>
                <c:pt idx="2345">
                  <c:v>34.265999999999998</c:v>
                </c:pt>
                <c:pt idx="2346">
                  <c:v>34.274000000000001</c:v>
                </c:pt>
                <c:pt idx="2347">
                  <c:v>34.277000000000001</c:v>
                </c:pt>
                <c:pt idx="2348">
                  <c:v>34.274999999999999</c:v>
                </c:pt>
                <c:pt idx="2349">
                  <c:v>34.253</c:v>
                </c:pt>
                <c:pt idx="2350">
                  <c:v>34.220999999999997</c:v>
                </c:pt>
                <c:pt idx="2351">
                  <c:v>34.197000000000003</c:v>
                </c:pt>
                <c:pt idx="2352">
                  <c:v>34.173000000000002</c:v>
                </c:pt>
                <c:pt idx="2353">
                  <c:v>34.143000000000001</c:v>
                </c:pt>
                <c:pt idx="2354">
                  <c:v>34.109000000000002</c:v>
                </c:pt>
                <c:pt idx="2355">
                  <c:v>34.082999999999998</c:v>
                </c:pt>
                <c:pt idx="2356">
                  <c:v>34.063000000000002</c:v>
                </c:pt>
                <c:pt idx="2357">
                  <c:v>34.042000000000002</c:v>
                </c:pt>
                <c:pt idx="2358">
                  <c:v>34.012</c:v>
                </c:pt>
                <c:pt idx="2359">
                  <c:v>33.984999999999999</c:v>
                </c:pt>
                <c:pt idx="2360">
                  <c:v>33.975000000000001</c:v>
                </c:pt>
                <c:pt idx="2361">
                  <c:v>33.96</c:v>
                </c:pt>
                <c:pt idx="2362">
                  <c:v>33.96</c:v>
                </c:pt>
                <c:pt idx="2363">
                  <c:v>33.97</c:v>
                </c:pt>
                <c:pt idx="2364">
                  <c:v>33.978000000000002</c:v>
                </c:pt>
                <c:pt idx="2365">
                  <c:v>33.984999999999999</c:v>
                </c:pt>
                <c:pt idx="2366">
                  <c:v>33.985999999999997</c:v>
                </c:pt>
                <c:pt idx="2367">
                  <c:v>33.993000000000002</c:v>
                </c:pt>
                <c:pt idx="2368">
                  <c:v>34.014000000000003</c:v>
                </c:pt>
                <c:pt idx="2369">
                  <c:v>34.043999999999997</c:v>
                </c:pt>
                <c:pt idx="2370">
                  <c:v>34.079000000000001</c:v>
                </c:pt>
                <c:pt idx="2371">
                  <c:v>34.113999999999997</c:v>
                </c:pt>
                <c:pt idx="2372">
                  <c:v>34.162999999999997</c:v>
                </c:pt>
                <c:pt idx="2373">
                  <c:v>34.222000000000001</c:v>
                </c:pt>
                <c:pt idx="2374">
                  <c:v>34.277999999999999</c:v>
                </c:pt>
                <c:pt idx="2375">
                  <c:v>34.311999999999998</c:v>
                </c:pt>
                <c:pt idx="2376">
                  <c:v>34.338999999999999</c:v>
                </c:pt>
                <c:pt idx="2377">
                  <c:v>34.378</c:v>
                </c:pt>
                <c:pt idx="2378">
                  <c:v>34.417000000000002</c:v>
                </c:pt>
                <c:pt idx="2379">
                  <c:v>34.445999999999998</c:v>
                </c:pt>
                <c:pt idx="2380">
                  <c:v>34.466999999999999</c:v>
                </c:pt>
                <c:pt idx="2381">
                  <c:v>34.49</c:v>
                </c:pt>
                <c:pt idx="2382">
                  <c:v>34.523000000000003</c:v>
                </c:pt>
                <c:pt idx="2383">
                  <c:v>34.56</c:v>
                </c:pt>
                <c:pt idx="2384">
                  <c:v>34.584000000000003</c:v>
                </c:pt>
                <c:pt idx="2385">
                  <c:v>34.615000000000002</c:v>
                </c:pt>
                <c:pt idx="2386">
                  <c:v>34.655999999999999</c:v>
                </c:pt>
                <c:pt idx="2387">
                  <c:v>34.682000000000002</c:v>
                </c:pt>
                <c:pt idx="2388">
                  <c:v>34.695999999999998</c:v>
                </c:pt>
                <c:pt idx="2389">
                  <c:v>34.709000000000003</c:v>
                </c:pt>
                <c:pt idx="2390">
                  <c:v>34.731999999999999</c:v>
                </c:pt>
                <c:pt idx="2391">
                  <c:v>34.744</c:v>
                </c:pt>
                <c:pt idx="2392">
                  <c:v>34.755000000000003</c:v>
                </c:pt>
                <c:pt idx="2393">
                  <c:v>34.768000000000001</c:v>
                </c:pt>
                <c:pt idx="2394">
                  <c:v>34.774999999999999</c:v>
                </c:pt>
                <c:pt idx="2395">
                  <c:v>34.789000000000001</c:v>
                </c:pt>
                <c:pt idx="2396">
                  <c:v>34.817</c:v>
                </c:pt>
                <c:pt idx="2397">
                  <c:v>34.837000000000003</c:v>
                </c:pt>
                <c:pt idx="2398">
                  <c:v>34.863</c:v>
                </c:pt>
                <c:pt idx="2399">
                  <c:v>34.892000000000003</c:v>
                </c:pt>
                <c:pt idx="2400">
                  <c:v>34.917999999999999</c:v>
                </c:pt>
                <c:pt idx="2401">
                  <c:v>34.951999999999998</c:v>
                </c:pt>
                <c:pt idx="2402">
                  <c:v>34.99</c:v>
                </c:pt>
                <c:pt idx="2403">
                  <c:v>35.029000000000003</c:v>
                </c:pt>
                <c:pt idx="2404">
                  <c:v>35.049999999999997</c:v>
                </c:pt>
                <c:pt idx="2405">
                  <c:v>35.076999999999998</c:v>
                </c:pt>
                <c:pt idx="2406">
                  <c:v>35.106999999999999</c:v>
                </c:pt>
                <c:pt idx="2407">
                  <c:v>35.14</c:v>
                </c:pt>
                <c:pt idx="2408">
                  <c:v>35.168999999999997</c:v>
                </c:pt>
                <c:pt idx="2409">
                  <c:v>35.185000000000002</c:v>
                </c:pt>
                <c:pt idx="2410">
                  <c:v>35.195999999999998</c:v>
                </c:pt>
                <c:pt idx="2411">
                  <c:v>35.212000000000003</c:v>
                </c:pt>
                <c:pt idx="2412">
                  <c:v>35.228999999999999</c:v>
                </c:pt>
                <c:pt idx="2413">
                  <c:v>35.238</c:v>
                </c:pt>
                <c:pt idx="2414">
                  <c:v>35.234999999999999</c:v>
                </c:pt>
                <c:pt idx="2415">
                  <c:v>35.228000000000002</c:v>
                </c:pt>
                <c:pt idx="2416">
                  <c:v>35.21</c:v>
                </c:pt>
                <c:pt idx="2417">
                  <c:v>35.188000000000002</c:v>
                </c:pt>
                <c:pt idx="2418">
                  <c:v>35.164000000000001</c:v>
                </c:pt>
                <c:pt idx="2419">
                  <c:v>35.137</c:v>
                </c:pt>
                <c:pt idx="2420">
                  <c:v>35.106000000000002</c:v>
                </c:pt>
                <c:pt idx="2421">
                  <c:v>35.067</c:v>
                </c:pt>
                <c:pt idx="2422">
                  <c:v>35.024999999999999</c:v>
                </c:pt>
                <c:pt idx="2423">
                  <c:v>34.99</c:v>
                </c:pt>
                <c:pt idx="2424">
                  <c:v>34.960999999999999</c:v>
                </c:pt>
                <c:pt idx="2425">
                  <c:v>34.942</c:v>
                </c:pt>
                <c:pt idx="2426">
                  <c:v>34.930999999999997</c:v>
                </c:pt>
                <c:pt idx="2427">
                  <c:v>34.927</c:v>
                </c:pt>
                <c:pt idx="2428">
                  <c:v>34.923000000000002</c:v>
                </c:pt>
                <c:pt idx="2429">
                  <c:v>34.915999999999997</c:v>
                </c:pt>
                <c:pt idx="2430">
                  <c:v>34.914999999999999</c:v>
                </c:pt>
                <c:pt idx="2431">
                  <c:v>34.92</c:v>
                </c:pt>
                <c:pt idx="2432">
                  <c:v>34.923999999999999</c:v>
                </c:pt>
                <c:pt idx="2433">
                  <c:v>34.929000000000002</c:v>
                </c:pt>
                <c:pt idx="2434">
                  <c:v>34.94</c:v>
                </c:pt>
                <c:pt idx="2435">
                  <c:v>34.951999999999998</c:v>
                </c:pt>
                <c:pt idx="2436">
                  <c:v>34.966999999999999</c:v>
                </c:pt>
                <c:pt idx="2437">
                  <c:v>34.982999999999997</c:v>
                </c:pt>
                <c:pt idx="2438">
                  <c:v>35.01</c:v>
                </c:pt>
                <c:pt idx="2439">
                  <c:v>35.034999999999997</c:v>
                </c:pt>
                <c:pt idx="2440">
                  <c:v>35.052</c:v>
                </c:pt>
                <c:pt idx="2441">
                  <c:v>35.067</c:v>
                </c:pt>
                <c:pt idx="2442">
                  <c:v>35.076999999999998</c:v>
                </c:pt>
                <c:pt idx="2443">
                  <c:v>35.093000000000004</c:v>
                </c:pt>
                <c:pt idx="2444">
                  <c:v>35.106999999999999</c:v>
                </c:pt>
                <c:pt idx="2445">
                  <c:v>35.118000000000002</c:v>
                </c:pt>
                <c:pt idx="2446">
                  <c:v>35.122999999999998</c:v>
                </c:pt>
                <c:pt idx="2447">
                  <c:v>35.122999999999998</c:v>
                </c:pt>
                <c:pt idx="2448">
                  <c:v>35.119999999999997</c:v>
                </c:pt>
                <c:pt idx="2449">
                  <c:v>35.11</c:v>
                </c:pt>
                <c:pt idx="2450">
                  <c:v>35.095999999999997</c:v>
                </c:pt>
                <c:pt idx="2451">
                  <c:v>35.085999999999999</c:v>
                </c:pt>
                <c:pt idx="2452">
                  <c:v>35.075000000000003</c:v>
                </c:pt>
                <c:pt idx="2453">
                  <c:v>35.061</c:v>
                </c:pt>
                <c:pt idx="2454">
                  <c:v>35.046999999999997</c:v>
                </c:pt>
                <c:pt idx="2455">
                  <c:v>35.036000000000001</c:v>
                </c:pt>
                <c:pt idx="2456">
                  <c:v>35.026000000000003</c:v>
                </c:pt>
                <c:pt idx="2457">
                  <c:v>35.015999999999998</c:v>
                </c:pt>
                <c:pt idx="2458">
                  <c:v>35.01</c:v>
                </c:pt>
                <c:pt idx="2459">
                  <c:v>35.01</c:v>
                </c:pt>
                <c:pt idx="2460">
                  <c:v>35.008000000000003</c:v>
                </c:pt>
                <c:pt idx="2461">
                  <c:v>35.008000000000003</c:v>
                </c:pt>
                <c:pt idx="2462">
                  <c:v>35.006</c:v>
                </c:pt>
                <c:pt idx="2463">
                  <c:v>35.01</c:v>
                </c:pt>
                <c:pt idx="2464">
                  <c:v>35.018999999999998</c:v>
                </c:pt>
                <c:pt idx="2465">
                  <c:v>35.024000000000001</c:v>
                </c:pt>
                <c:pt idx="2466">
                  <c:v>35.033000000000001</c:v>
                </c:pt>
                <c:pt idx="2467">
                  <c:v>35.043999999999997</c:v>
                </c:pt>
                <c:pt idx="2468">
                  <c:v>35.055</c:v>
                </c:pt>
                <c:pt idx="2469">
                  <c:v>35.072000000000003</c:v>
                </c:pt>
                <c:pt idx="2470">
                  <c:v>35.093000000000004</c:v>
                </c:pt>
                <c:pt idx="2471">
                  <c:v>35.112000000000002</c:v>
                </c:pt>
                <c:pt idx="2472">
                  <c:v>35.122999999999998</c:v>
                </c:pt>
                <c:pt idx="2473">
                  <c:v>35.131999999999998</c:v>
                </c:pt>
                <c:pt idx="2474">
                  <c:v>35.134999999999998</c:v>
                </c:pt>
                <c:pt idx="2475">
                  <c:v>35.131</c:v>
                </c:pt>
                <c:pt idx="2476">
                  <c:v>35.125</c:v>
                </c:pt>
                <c:pt idx="2477">
                  <c:v>35.116999999999997</c:v>
                </c:pt>
                <c:pt idx="2478">
                  <c:v>35.103000000000002</c:v>
                </c:pt>
                <c:pt idx="2479">
                  <c:v>35.091000000000001</c:v>
                </c:pt>
                <c:pt idx="2480">
                  <c:v>35.076999999999998</c:v>
                </c:pt>
                <c:pt idx="2481">
                  <c:v>35.06</c:v>
                </c:pt>
                <c:pt idx="2482">
                  <c:v>35.048000000000002</c:v>
                </c:pt>
                <c:pt idx="2483">
                  <c:v>35.036000000000001</c:v>
                </c:pt>
                <c:pt idx="2484">
                  <c:v>35.03</c:v>
                </c:pt>
                <c:pt idx="2485">
                  <c:v>35.024000000000001</c:v>
                </c:pt>
                <c:pt idx="2486">
                  <c:v>35.021999999999998</c:v>
                </c:pt>
                <c:pt idx="2487">
                  <c:v>35.023000000000003</c:v>
                </c:pt>
                <c:pt idx="2488">
                  <c:v>35.027000000000001</c:v>
                </c:pt>
                <c:pt idx="2489">
                  <c:v>35.033999999999999</c:v>
                </c:pt>
                <c:pt idx="2490">
                  <c:v>35.042999999999999</c:v>
                </c:pt>
                <c:pt idx="2491">
                  <c:v>35.048999999999999</c:v>
                </c:pt>
                <c:pt idx="2492">
                  <c:v>35.052</c:v>
                </c:pt>
                <c:pt idx="2493">
                  <c:v>35.052999999999997</c:v>
                </c:pt>
                <c:pt idx="2494">
                  <c:v>35.058</c:v>
                </c:pt>
                <c:pt idx="2495">
                  <c:v>35.061</c:v>
                </c:pt>
                <c:pt idx="2496">
                  <c:v>35.063000000000002</c:v>
                </c:pt>
                <c:pt idx="2497">
                  <c:v>35.07</c:v>
                </c:pt>
                <c:pt idx="2498">
                  <c:v>35.073999999999998</c:v>
                </c:pt>
                <c:pt idx="2499">
                  <c:v>35.076999999999998</c:v>
                </c:pt>
                <c:pt idx="2500">
                  <c:v>35.081000000000003</c:v>
                </c:pt>
                <c:pt idx="2501">
                  <c:v>35.088999999999999</c:v>
                </c:pt>
                <c:pt idx="2502">
                  <c:v>35.094000000000001</c:v>
                </c:pt>
                <c:pt idx="2503">
                  <c:v>35.104999999999997</c:v>
                </c:pt>
                <c:pt idx="2504">
                  <c:v>35.116</c:v>
                </c:pt>
                <c:pt idx="2505">
                  <c:v>35.125</c:v>
                </c:pt>
                <c:pt idx="2506">
                  <c:v>35.137999999999998</c:v>
                </c:pt>
                <c:pt idx="2507">
                  <c:v>35.154000000000003</c:v>
                </c:pt>
                <c:pt idx="2508">
                  <c:v>35.177</c:v>
                </c:pt>
                <c:pt idx="2509">
                  <c:v>35.201999999999998</c:v>
                </c:pt>
                <c:pt idx="2510">
                  <c:v>35.231000000000002</c:v>
                </c:pt>
                <c:pt idx="2511">
                  <c:v>35.259</c:v>
                </c:pt>
                <c:pt idx="2512">
                  <c:v>35.283000000000001</c:v>
                </c:pt>
                <c:pt idx="2513">
                  <c:v>35.311</c:v>
                </c:pt>
                <c:pt idx="2514">
                  <c:v>35.344999999999999</c:v>
                </c:pt>
                <c:pt idx="2515">
                  <c:v>35.396000000000001</c:v>
                </c:pt>
                <c:pt idx="2516">
                  <c:v>35.46</c:v>
                </c:pt>
                <c:pt idx="2517">
                  <c:v>35.534999999999997</c:v>
                </c:pt>
                <c:pt idx="2518">
                  <c:v>35.610999999999997</c:v>
                </c:pt>
                <c:pt idx="2519">
                  <c:v>35.692999999999998</c:v>
                </c:pt>
                <c:pt idx="2520">
                  <c:v>35.78</c:v>
                </c:pt>
                <c:pt idx="2521">
                  <c:v>35.872</c:v>
                </c:pt>
                <c:pt idx="2522">
                  <c:v>35.975000000000001</c:v>
                </c:pt>
                <c:pt idx="2523">
                  <c:v>36.094000000000001</c:v>
                </c:pt>
                <c:pt idx="2524">
                  <c:v>36.220999999999997</c:v>
                </c:pt>
                <c:pt idx="2525">
                  <c:v>36.351999999999997</c:v>
                </c:pt>
                <c:pt idx="2526">
                  <c:v>36.49</c:v>
                </c:pt>
                <c:pt idx="2527">
                  <c:v>36.636000000000003</c:v>
                </c:pt>
                <c:pt idx="2528">
                  <c:v>36.789000000000001</c:v>
                </c:pt>
                <c:pt idx="2529">
                  <c:v>36.954000000000001</c:v>
                </c:pt>
                <c:pt idx="2530">
                  <c:v>37.122</c:v>
                </c:pt>
                <c:pt idx="2531">
                  <c:v>37.292999999999999</c:v>
                </c:pt>
                <c:pt idx="2532">
                  <c:v>37.479999999999997</c:v>
                </c:pt>
                <c:pt idx="2533">
                  <c:v>37.67</c:v>
                </c:pt>
                <c:pt idx="2534">
                  <c:v>37.856000000000002</c:v>
                </c:pt>
                <c:pt idx="2535">
                  <c:v>38.052999999999997</c:v>
                </c:pt>
                <c:pt idx="2536">
                  <c:v>38.237000000000002</c:v>
                </c:pt>
                <c:pt idx="2537">
                  <c:v>38.427999999999997</c:v>
                </c:pt>
                <c:pt idx="2538">
                  <c:v>38.628</c:v>
                </c:pt>
                <c:pt idx="2539">
                  <c:v>38.844000000000001</c:v>
                </c:pt>
                <c:pt idx="2540">
                  <c:v>39.06</c:v>
                </c:pt>
                <c:pt idx="2541">
                  <c:v>39.279000000000003</c:v>
                </c:pt>
                <c:pt idx="2542">
                  <c:v>39.500999999999998</c:v>
                </c:pt>
                <c:pt idx="2543">
                  <c:v>39.720999999999997</c:v>
                </c:pt>
                <c:pt idx="2544">
                  <c:v>39.94</c:v>
                </c:pt>
                <c:pt idx="2545">
                  <c:v>40.158999999999999</c:v>
                </c:pt>
                <c:pt idx="2546">
                  <c:v>40.371000000000002</c:v>
                </c:pt>
                <c:pt idx="2547">
                  <c:v>40.582000000000001</c:v>
                </c:pt>
                <c:pt idx="2548">
                  <c:v>40.790999999999997</c:v>
                </c:pt>
                <c:pt idx="2549">
                  <c:v>41.003999999999998</c:v>
                </c:pt>
                <c:pt idx="2550">
                  <c:v>41.215000000000003</c:v>
                </c:pt>
                <c:pt idx="2551">
                  <c:v>41.412999999999997</c:v>
                </c:pt>
                <c:pt idx="2552">
                  <c:v>41.606999999999999</c:v>
                </c:pt>
                <c:pt idx="2553">
                  <c:v>41.798999999999999</c:v>
                </c:pt>
                <c:pt idx="2554">
                  <c:v>41.988</c:v>
                </c:pt>
                <c:pt idx="2555">
                  <c:v>42.165999999999997</c:v>
                </c:pt>
                <c:pt idx="2556">
                  <c:v>42.326000000000001</c:v>
                </c:pt>
                <c:pt idx="2557">
                  <c:v>42.48</c:v>
                </c:pt>
                <c:pt idx="2558">
                  <c:v>42.628999999999998</c:v>
                </c:pt>
                <c:pt idx="2559">
                  <c:v>42.758000000000003</c:v>
                </c:pt>
                <c:pt idx="2560">
                  <c:v>42.869</c:v>
                </c:pt>
                <c:pt idx="2561">
                  <c:v>42.97</c:v>
                </c:pt>
                <c:pt idx="2562">
                  <c:v>43.064</c:v>
                </c:pt>
                <c:pt idx="2563">
                  <c:v>43.161000000000001</c:v>
                </c:pt>
                <c:pt idx="2564">
                  <c:v>43.255000000000003</c:v>
                </c:pt>
                <c:pt idx="2565">
                  <c:v>43.343000000000004</c:v>
                </c:pt>
                <c:pt idx="2566">
                  <c:v>43.436999999999998</c:v>
                </c:pt>
                <c:pt idx="2567">
                  <c:v>43.539000000000001</c:v>
                </c:pt>
                <c:pt idx="2568">
                  <c:v>43.643999999999998</c:v>
                </c:pt>
                <c:pt idx="2569">
                  <c:v>43.753</c:v>
                </c:pt>
                <c:pt idx="2570">
                  <c:v>43.866999999999997</c:v>
                </c:pt>
                <c:pt idx="2571">
                  <c:v>43.988999999999997</c:v>
                </c:pt>
                <c:pt idx="2572">
                  <c:v>44.122999999999998</c:v>
                </c:pt>
                <c:pt idx="2573">
                  <c:v>44.256999999999998</c:v>
                </c:pt>
                <c:pt idx="2574">
                  <c:v>44.399000000000001</c:v>
                </c:pt>
                <c:pt idx="2575">
                  <c:v>44.552999999999997</c:v>
                </c:pt>
                <c:pt idx="2576">
                  <c:v>44.704999999999998</c:v>
                </c:pt>
                <c:pt idx="2577">
                  <c:v>44.844999999999999</c:v>
                </c:pt>
                <c:pt idx="2578">
                  <c:v>44.982999999999997</c:v>
                </c:pt>
                <c:pt idx="2579">
                  <c:v>45.125999999999998</c:v>
                </c:pt>
                <c:pt idx="2580">
                  <c:v>45.264000000000003</c:v>
                </c:pt>
                <c:pt idx="2581">
                  <c:v>45.396999999999998</c:v>
                </c:pt>
                <c:pt idx="2582">
                  <c:v>45.533000000000001</c:v>
                </c:pt>
                <c:pt idx="2583">
                  <c:v>45.677</c:v>
                </c:pt>
                <c:pt idx="2584">
                  <c:v>45.823999999999998</c:v>
                </c:pt>
                <c:pt idx="2585">
                  <c:v>45.970999999999997</c:v>
                </c:pt>
                <c:pt idx="2586">
                  <c:v>46.115000000000002</c:v>
                </c:pt>
                <c:pt idx="2587">
                  <c:v>46.252000000000002</c:v>
                </c:pt>
                <c:pt idx="2588">
                  <c:v>46.383000000000003</c:v>
                </c:pt>
                <c:pt idx="2589">
                  <c:v>46.505000000000003</c:v>
                </c:pt>
                <c:pt idx="2590">
                  <c:v>46.616999999999997</c:v>
                </c:pt>
                <c:pt idx="2591">
                  <c:v>46.734999999999999</c:v>
                </c:pt>
                <c:pt idx="2592">
                  <c:v>46.850999999999999</c:v>
                </c:pt>
                <c:pt idx="2593">
                  <c:v>46.956000000000003</c:v>
                </c:pt>
                <c:pt idx="2594">
                  <c:v>47.048999999999999</c:v>
                </c:pt>
                <c:pt idx="2595">
                  <c:v>47.137999999999998</c:v>
                </c:pt>
                <c:pt idx="2596">
                  <c:v>47.225000000000001</c:v>
                </c:pt>
                <c:pt idx="2597">
                  <c:v>47.302999999999997</c:v>
                </c:pt>
                <c:pt idx="2598">
                  <c:v>47.372</c:v>
                </c:pt>
                <c:pt idx="2599">
                  <c:v>47.430999999999997</c:v>
                </c:pt>
                <c:pt idx="2600">
                  <c:v>47.482999999999997</c:v>
                </c:pt>
                <c:pt idx="2601">
                  <c:v>47.533000000000001</c:v>
                </c:pt>
                <c:pt idx="2602">
                  <c:v>47.57</c:v>
                </c:pt>
                <c:pt idx="2603">
                  <c:v>47.6</c:v>
                </c:pt>
                <c:pt idx="2604">
                  <c:v>47.636000000000003</c:v>
                </c:pt>
                <c:pt idx="2605">
                  <c:v>47.670999999999999</c:v>
                </c:pt>
                <c:pt idx="2606">
                  <c:v>47.710999999999999</c:v>
                </c:pt>
                <c:pt idx="2607">
                  <c:v>47.750999999999998</c:v>
                </c:pt>
                <c:pt idx="2608">
                  <c:v>47.792999999999999</c:v>
                </c:pt>
                <c:pt idx="2609">
                  <c:v>47.838000000000001</c:v>
                </c:pt>
                <c:pt idx="2610">
                  <c:v>47.875999999999998</c:v>
                </c:pt>
                <c:pt idx="2611">
                  <c:v>47.906999999999996</c:v>
                </c:pt>
                <c:pt idx="2612">
                  <c:v>47.942</c:v>
                </c:pt>
                <c:pt idx="2613">
                  <c:v>47.978000000000002</c:v>
                </c:pt>
                <c:pt idx="2614">
                  <c:v>48.014000000000003</c:v>
                </c:pt>
                <c:pt idx="2615">
                  <c:v>48.051000000000002</c:v>
                </c:pt>
                <c:pt idx="2616">
                  <c:v>48.084000000000003</c:v>
                </c:pt>
                <c:pt idx="2617">
                  <c:v>48.119</c:v>
                </c:pt>
                <c:pt idx="2618">
                  <c:v>48.152000000000001</c:v>
                </c:pt>
                <c:pt idx="2619">
                  <c:v>48.183999999999997</c:v>
                </c:pt>
                <c:pt idx="2620">
                  <c:v>48.215000000000003</c:v>
                </c:pt>
                <c:pt idx="2621">
                  <c:v>48.250999999999998</c:v>
                </c:pt>
                <c:pt idx="2622">
                  <c:v>48.286999999999999</c:v>
                </c:pt>
                <c:pt idx="2623">
                  <c:v>48.320999999999998</c:v>
                </c:pt>
                <c:pt idx="2624">
                  <c:v>48.348999999999997</c:v>
                </c:pt>
                <c:pt idx="2625">
                  <c:v>48.375</c:v>
                </c:pt>
                <c:pt idx="2626">
                  <c:v>48.4</c:v>
                </c:pt>
                <c:pt idx="2627">
                  <c:v>48.414999999999999</c:v>
                </c:pt>
                <c:pt idx="2628">
                  <c:v>48.43</c:v>
                </c:pt>
                <c:pt idx="2629">
                  <c:v>48.445999999999998</c:v>
                </c:pt>
                <c:pt idx="2630">
                  <c:v>48.454999999999998</c:v>
                </c:pt>
                <c:pt idx="2631">
                  <c:v>48.465000000000003</c:v>
                </c:pt>
                <c:pt idx="2632">
                  <c:v>48.473999999999997</c:v>
                </c:pt>
                <c:pt idx="2633">
                  <c:v>48.481000000000002</c:v>
                </c:pt>
                <c:pt idx="2634">
                  <c:v>48.48</c:v>
                </c:pt>
                <c:pt idx="2635">
                  <c:v>48.472999999999999</c:v>
                </c:pt>
                <c:pt idx="2636">
                  <c:v>48.47</c:v>
                </c:pt>
                <c:pt idx="2637">
                  <c:v>48.475999999999999</c:v>
                </c:pt>
                <c:pt idx="2638">
                  <c:v>48.481000000000002</c:v>
                </c:pt>
                <c:pt idx="2639">
                  <c:v>48.481000000000002</c:v>
                </c:pt>
                <c:pt idx="2640">
                  <c:v>48.472000000000001</c:v>
                </c:pt>
                <c:pt idx="2641">
                  <c:v>48.460999999999999</c:v>
                </c:pt>
                <c:pt idx="2642">
                  <c:v>48.457000000000001</c:v>
                </c:pt>
                <c:pt idx="2643">
                  <c:v>48.457000000000001</c:v>
                </c:pt>
                <c:pt idx="2644">
                  <c:v>48.463000000000001</c:v>
                </c:pt>
                <c:pt idx="2645">
                  <c:v>48.478999999999999</c:v>
                </c:pt>
                <c:pt idx="2646">
                  <c:v>48.494999999999997</c:v>
                </c:pt>
                <c:pt idx="2647">
                  <c:v>48.512</c:v>
                </c:pt>
                <c:pt idx="2648">
                  <c:v>48.53</c:v>
                </c:pt>
                <c:pt idx="2649">
                  <c:v>48.543999999999997</c:v>
                </c:pt>
                <c:pt idx="2650">
                  <c:v>48.557000000000002</c:v>
                </c:pt>
                <c:pt idx="2651">
                  <c:v>48.569000000000003</c:v>
                </c:pt>
                <c:pt idx="2652">
                  <c:v>48.58</c:v>
                </c:pt>
                <c:pt idx="2653">
                  <c:v>48.582999999999998</c:v>
                </c:pt>
                <c:pt idx="2654">
                  <c:v>48.581000000000003</c:v>
                </c:pt>
                <c:pt idx="2655">
                  <c:v>48.573</c:v>
                </c:pt>
                <c:pt idx="2656">
                  <c:v>48.564</c:v>
                </c:pt>
                <c:pt idx="2657">
                  <c:v>48.56</c:v>
                </c:pt>
                <c:pt idx="2658">
                  <c:v>48.567</c:v>
                </c:pt>
                <c:pt idx="2659">
                  <c:v>48.576000000000001</c:v>
                </c:pt>
                <c:pt idx="2660">
                  <c:v>48.594000000000001</c:v>
                </c:pt>
                <c:pt idx="2661">
                  <c:v>48.618000000000002</c:v>
                </c:pt>
                <c:pt idx="2662">
                  <c:v>48.643000000000001</c:v>
                </c:pt>
                <c:pt idx="2663">
                  <c:v>48.667000000000002</c:v>
                </c:pt>
                <c:pt idx="2664">
                  <c:v>48.686999999999998</c:v>
                </c:pt>
                <c:pt idx="2665">
                  <c:v>48.701999999999998</c:v>
                </c:pt>
                <c:pt idx="2666">
                  <c:v>48.716000000000001</c:v>
                </c:pt>
                <c:pt idx="2667">
                  <c:v>48.726999999999997</c:v>
                </c:pt>
                <c:pt idx="2668">
                  <c:v>48.738999999999997</c:v>
                </c:pt>
                <c:pt idx="2669">
                  <c:v>48.752000000000002</c:v>
                </c:pt>
                <c:pt idx="2670">
                  <c:v>48.768000000000001</c:v>
                </c:pt>
                <c:pt idx="2671">
                  <c:v>48.783999999999999</c:v>
                </c:pt>
                <c:pt idx="2672">
                  <c:v>48.8</c:v>
                </c:pt>
                <c:pt idx="2673">
                  <c:v>48.813000000000002</c:v>
                </c:pt>
                <c:pt idx="2674">
                  <c:v>48.826999999999998</c:v>
                </c:pt>
                <c:pt idx="2675">
                  <c:v>48.843000000000004</c:v>
                </c:pt>
                <c:pt idx="2676">
                  <c:v>48.853999999999999</c:v>
                </c:pt>
                <c:pt idx="2677">
                  <c:v>48.866</c:v>
                </c:pt>
                <c:pt idx="2678">
                  <c:v>48.875</c:v>
                </c:pt>
                <c:pt idx="2679">
                  <c:v>48.881999999999998</c:v>
                </c:pt>
                <c:pt idx="2680">
                  <c:v>48.887999999999998</c:v>
                </c:pt>
                <c:pt idx="2681">
                  <c:v>48.89</c:v>
                </c:pt>
                <c:pt idx="2682">
                  <c:v>48.895000000000003</c:v>
                </c:pt>
                <c:pt idx="2683">
                  <c:v>48.898000000000003</c:v>
                </c:pt>
                <c:pt idx="2684">
                  <c:v>48.902999999999999</c:v>
                </c:pt>
                <c:pt idx="2685">
                  <c:v>48.914000000000001</c:v>
                </c:pt>
                <c:pt idx="2686">
                  <c:v>48.921999999999997</c:v>
                </c:pt>
                <c:pt idx="2687">
                  <c:v>48.927999999999997</c:v>
                </c:pt>
                <c:pt idx="2688">
                  <c:v>48.941000000000003</c:v>
                </c:pt>
                <c:pt idx="2689">
                  <c:v>48.963000000000001</c:v>
                </c:pt>
                <c:pt idx="2690">
                  <c:v>48.984000000000002</c:v>
                </c:pt>
                <c:pt idx="2691">
                  <c:v>49.000999999999998</c:v>
                </c:pt>
                <c:pt idx="2692">
                  <c:v>49.023000000000003</c:v>
                </c:pt>
                <c:pt idx="2693">
                  <c:v>49.042999999999999</c:v>
                </c:pt>
                <c:pt idx="2694">
                  <c:v>49.061999999999998</c:v>
                </c:pt>
                <c:pt idx="2695">
                  <c:v>49.073999999999998</c:v>
                </c:pt>
                <c:pt idx="2696">
                  <c:v>49.081000000000003</c:v>
                </c:pt>
                <c:pt idx="2697">
                  <c:v>49.088999999999999</c:v>
                </c:pt>
                <c:pt idx="2698">
                  <c:v>49.097000000000001</c:v>
                </c:pt>
                <c:pt idx="2699">
                  <c:v>49.110999999999997</c:v>
                </c:pt>
                <c:pt idx="2700">
                  <c:v>49.125999999999998</c:v>
                </c:pt>
                <c:pt idx="2701">
                  <c:v>49.143999999999998</c:v>
                </c:pt>
                <c:pt idx="2702">
                  <c:v>49.17</c:v>
                </c:pt>
                <c:pt idx="2703">
                  <c:v>49.204000000000001</c:v>
                </c:pt>
                <c:pt idx="2704">
                  <c:v>49.243000000000002</c:v>
                </c:pt>
                <c:pt idx="2705">
                  <c:v>49.28</c:v>
                </c:pt>
                <c:pt idx="2706">
                  <c:v>49.313000000000002</c:v>
                </c:pt>
                <c:pt idx="2707">
                  <c:v>49.345999999999997</c:v>
                </c:pt>
                <c:pt idx="2708">
                  <c:v>49.371000000000002</c:v>
                </c:pt>
                <c:pt idx="2709">
                  <c:v>49.389000000000003</c:v>
                </c:pt>
                <c:pt idx="2710">
                  <c:v>49.402999999999999</c:v>
                </c:pt>
                <c:pt idx="2711">
                  <c:v>49.414999999999999</c:v>
                </c:pt>
                <c:pt idx="2712">
                  <c:v>49.429000000000002</c:v>
                </c:pt>
                <c:pt idx="2713">
                  <c:v>49.433</c:v>
                </c:pt>
                <c:pt idx="2714">
                  <c:v>49.433999999999997</c:v>
                </c:pt>
                <c:pt idx="2715">
                  <c:v>49.439</c:v>
                </c:pt>
                <c:pt idx="2716">
                  <c:v>49.44</c:v>
                </c:pt>
                <c:pt idx="2717">
                  <c:v>49.438000000000002</c:v>
                </c:pt>
                <c:pt idx="2718">
                  <c:v>49.44</c:v>
                </c:pt>
                <c:pt idx="2719">
                  <c:v>49.44</c:v>
                </c:pt>
                <c:pt idx="2720">
                  <c:v>49.439</c:v>
                </c:pt>
                <c:pt idx="2721">
                  <c:v>49.436999999999998</c:v>
                </c:pt>
                <c:pt idx="2722">
                  <c:v>49.445</c:v>
                </c:pt>
                <c:pt idx="2723">
                  <c:v>49.453000000000003</c:v>
                </c:pt>
                <c:pt idx="2724">
                  <c:v>49.468000000000004</c:v>
                </c:pt>
                <c:pt idx="2725">
                  <c:v>49.491999999999997</c:v>
                </c:pt>
                <c:pt idx="2726">
                  <c:v>49.515999999999998</c:v>
                </c:pt>
                <c:pt idx="2727">
                  <c:v>49.536000000000001</c:v>
                </c:pt>
                <c:pt idx="2728">
                  <c:v>49.552</c:v>
                </c:pt>
                <c:pt idx="2729">
                  <c:v>49.576999999999998</c:v>
                </c:pt>
                <c:pt idx="2730">
                  <c:v>49.597999999999999</c:v>
                </c:pt>
                <c:pt idx="2731">
                  <c:v>49.622999999999998</c:v>
                </c:pt>
                <c:pt idx="2732">
                  <c:v>49.651000000000003</c:v>
                </c:pt>
                <c:pt idx="2733">
                  <c:v>49.67</c:v>
                </c:pt>
                <c:pt idx="2734">
                  <c:v>49.686999999999998</c:v>
                </c:pt>
                <c:pt idx="2735">
                  <c:v>49.7</c:v>
                </c:pt>
                <c:pt idx="2736">
                  <c:v>49.706000000000003</c:v>
                </c:pt>
                <c:pt idx="2737">
                  <c:v>49.716000000000001</c:v>
                </c:pt>
                <c:pt idx="2738">
                  <c:v>49.719000000000001</c:v>
                </c:pt>
                <c:pt idx="2739">
                  <c:v>49.715000000000003</c:v>
                </c:pt>
                <c:pt idx="2740">
                  <c:v>49.707000000000001</c:v>
                </c:pt>
                <c:pt idx="2741">
                  <c:v>49.691000000000003</c:v>
                </c:pt>
                <c:pt idx="2742">
                  <c:v>49.664999999999999</c:v>
                </c:pt>
                <c:pt idx="2743">
                  <c:v>49.645000000000003</c:v>
                </c:pt>
                <c:pt idx="2744">
                  <c:v>49.63</c:v>
                </c:pt>
                <c:pt idx="2745">
                  <c:v>49.619</c:v>
                </c:pt>
                <c:pt idx="2746">
                  <c:v>49.619</c:v>
                </c:pt>
                <c:pt idx="2747">
                  <c:v>49.624000000000002</c:v>
                </c:pt>
                <c:pt idx="2748">
                  <c:v>49.622999999999998</c:v>
                </c:pt>
                <c:pt idx="2749">
                  <c:v>49.613999999999997</c:v>
                </c:pt>
                <c:pt idx="2750">
                  <c:v>49.606999999999999</c:v>
                </c:pt>
                <c:pt idx="2751">
                  <c:v>49.603999999999999</c:v>
                </c:pt>
                <c:pt idx="2752">
                  <c:v>49.610999999999997</c:v>
                </c:pt>
                <c:pt idx="2753">
                  <c:v>49.622999999999998</c:v>
                </c:pt>
                <c:pt idx="2754">
                  <c:v>49.634</c:v>
                </c:pt>
                <c:pt idx="2755">
                  <c:v>49.646000000000001</c:v>
                </c:pt>
                <c:pt idx="2756">
                  <c:v>49.643999999999998</c:v>
                </c:pt>
                <c:pt idx="2757">
                  <c:v>49.64</c:v>
                </c:pt>
                <c:pt idx="2758">
                  <c:v>49.63</c:v>
                </c:pt>
                <c:pt idx="2759">
                  <c:v>49.598999999999997</c:v>
                </c:pt>
                <c:pt idx="2760">
                  <c:v>49.558999999999997</c:v>
                </c:pt>
                <c:pt idx="2761">
                  <c:v>49.526000000000003</c:v>
                </c:pt>
                <c:pt idx="2762">
                  <c:v>49.481999999999999</c:v>
                </c:pt>
                <c:pt idx="2763">
                  <c:v>49.411999999999999</c:v>
                </c:pt>
                <c:pt idx="2764">
                  <c:v>49.34</c:v>
                </c:pt>
                <c:pt idx="2765">
                  <c:v>49.262999999999998</c:v>
                </c:pt>
                <c:pt idx="2766">
                  <c:v>49.183999999999997</c:v>
                </c:pt>
                <c:pt idx="2767">
                  <c:v>49.109000000000002</c:v>
                </c:pt>
                <c:pt idx="2768">
                  <c:v>49.033000000000001</c:v>
                </c:pt>
                <c:pt idx="2769">
                  <c:v>48.954000000000001</c:v>
                </c:pt>
                <c:pt idx="2770">
                  <c:v>48.875999999999998</c:v>
                </c:pt>
                <c:pt idx="2771">
                  <c:v>48.811</c:v>
                </c:pt>
                <c:pt idx="2772">
                  <c:v>48.756</c:v>
                </c:pt>
                <c:pt idx="2773">
                  <c:v>48.713000000000001</c:v>
                </c:pt>
                <c:pt idx="2774">
                  <c:v>48.677</c:v>
                </c:pt>
                <c:pt idx="2775">
                  <c:v>48.651000000000003</c:v>
                </c:pt>
                <c:pt idx="2776">
                  <c:v>48.606999999999999</c:v>
                </c:pt>
                <c:pt idx="2777">
                  <c:v>48.598999999999997</c:v>
                </c:pt>
                <c:pt idx="2778">
                  <c:v>48.584000000000003</c:v>
                </c:pt>
                <c:pt idx="2779">
                  <c:v>48.584000000000003</c:v>
                </c:pt>
                <c:pt idx="2780">
                  <c:v>48.585999999999999</c:v>
                </c:pt>
                <c:pt idx="2781">
                  <c:v>48.588999999999999</c:v>
                </c:pt>
                <c:pt idx="2782">
                  <c:v>48.597999999999999</c:v>
                </c:pt>
                <c:pt idx="2783">
                  <c:v>48.613999999999997</c:v>
                </c:pt>
                <c:pt idx="2784">
                  <c:v>48.631999999999998</c:v>
                </c:pt>
                <c:pt idx="2785">
                  <c:v>48.66</c:v>
                </c:pt>
                <c:pt idx="2786">
                  <c:v>48.689</c:v>
                </c:pt>
                <c:pt idx="2787">
                  <c:v>48.73</c:v>
                </c:pt>
                <c:pt idx="2788">
                  <c:v>48.758000000000003</c:v>
                </c:pt>
                <c:pt idx="2789">
                  <c:v>48.787999999999997</c:v>
                </c:pt>
                <c:pt idx="2790">
                  <c:v>48.817</c:v>
                </c:pt>
                <c:pt idx="2791">
                  <c:v>48.853000000000002</c:v>
                </c:pt>
                <c:pt idx="2792">
                  <c:v>48.881999999999998</c:v>
                </c:pt>
                <c:pt idx="2793">
                  <c:v>48.904000000000003</c:v>
                </c:pt>
                <c:pt idx="2794">
                  <c:v>48.947000000000003</c:v>
                </c:pt>
                <c:pt idx="2795">
                  <c:v>48.978000000000002</c:v>
                </c:pt>
                <c:pt idx="2796">
                  <c:v>48.991999999999997</c:v>
                </c:pt>
                <c:pt idx="2797">
                  <c:v>49.018000000000001</c:v>
                </c:pt>
                <c:pt idx="2798">
                  <c:v>49.023000000000003</c:v>
                </c:pt>
                <c:pt idx="2799">
                  <c:v>49.015000000000001</c:v>
                </c:pt>
                <c:pt idx="2800">
                  <c:v>49.008000000000003</c:v>
                </c:pt>
                <c:pt idx="2801">
                  <c:v>49.015000000000001</c:v>
                </c:pt>
                <c:pt idx="2802">
                  <c:v>49.012</c:v>
                </c:pt>
                <c:pt idx="2803">
                  <c:v>48.988999999999997</c:v>
                </c:pt>
                <c:pt idx="2804">
                  <c:v>48.984000000000002</c:v>
                </c:pt>
                <c:pt idx="2805">
                  <c:v>48.987000000000002</c:v>
                </c:pt>
                <c:pt idx="2806">
                  <c:v>48.991999999999997</c:v>
                </c:pt>
                <c:pt idx="2807">
                  <c:v>48.982999999999997</c:v>
                </c:pt>
                <c:pt idx="2808">
                  <c:v>48.98</c:v>
                </c:pt>
                <c:pt idx="2809">
                  <c:v>48.994</c:v>
                </c:pt>
                <c:pt idx="2810">
                  <c:v>48.988</c:v>
                </c:pt>
                <c:pt idx="2811">
                  <c:v>48.99</c:v>
                </c:pt>
                <c:pt idx="2812">
                  <c:v>49.006</c:v>
                </c:pt>
                <c:pt idx="2813">
                  <c:v>49.012</c:v>
                </c:pt>
                <c:pt idx="2814">
                  <c:v>49.033999999999999</c:v>
                </c:pt>
                <c:pt idx="2815">
                  <c:v>49.048999999999999</c:v>
                </c:pt>
                <c:pt idx="2816">
                  <c:v>49.061</c:v>
                </c:pt>
                <c:pt idx="2817">
                  <c:v>49.106999999999999</c:v>
                </c:pt>
                <c:pt idx="2818">
                  <c:v>49.146000000000001</c:v>
                </c:pt>
                <c:pt idx="2819">
                  <c:v>49.198999999999998</c:v>
                </c:pt>
                <c:pt idx="2820">
                  <c:v>49.249000000000002</c:v>
                </c:pt>
                <c:pt idx="2821">
                  <c:v>49.290999999999997</c:v>
                </c:pt>
                <c:pt idx="2822">
                  <c:v>49.343000000000004</c:v>
                </c:pt>
                <c:pt idx="2823">
                  <c:v>49.4</c:v>
                </c:pt>
                <c:pt idx="2824">
                  <c:v>49.45</c:v>
                </c:pt>
                <c:pt idx="2825">
                  <c:v>49.500999999999998</c:v>
                </c:pt>
                <c:pt idx="2826">
                  <c:v>49.552</c:v>
                </c:pt>
                <c:pt idx="2827">
                  <c:v>49.603999999999999</c:v>
                </c:pt>
                <c:pt idx="2828">
                  <c:v>49.652999999999999</c:v>
                </c:pt>
                <c:pt idx="2829">
                  <c:v>49.698</c:v>
                </c:pt>
                <c:pt idx="2830">
                  <c:v>49.746000000000002</c:v>
                </c:pt>
                <c:pt idx="2831">
                  <c:v>49.789000000000001</c:v>
                </c:pt>
                <c:pt idx="2832">
                  <c:v>49.819000000000003</c:v>
                </c:pt>
                <c:pt idx="2833">
                  <c:v>49.850999999999999</c:v>
                </c:pt>
                <c:pt idx="2834">
                  <c:v>49.872</c:v>
                </c:pt>
                <c:pt idx="2835">
                  <c:v>49.868000000000002</c:v>
                </c:pt>
                <c:pt idx="2836">
                  <c:v>49.865000000000002</c:v>
                </c:pt>
                <c:pt idx="2837">
                  <c:v>49.853999999999999</c:v>
                </c:pt>
                <c:pt idx="2838">
                  <c:v>49.823</c:v>
                </c:pt>
                <c:pt idx="2839">
                  <c:v>49.781999999999996</c:v>
                </c:pt>
                <c:pt idx="2840">
                  <c:v>49.738</c:v>
                </c:pt>
                <c:pt idx="2841">
                  <c:v>49.69</c:v>
                </c:pt>
                <c:pt idx="2842">
                  <c:v>49.637999999999998</c:v>
                </c:pt>
                <c:pt idx="2843">
                  <c:v>49.584000000000003</c:v>
                </c:pt>
                <c:pt idx="2844">
                  <c:v>49.530999999999999</c:v>
                </c:pt>
                <c:pt idx="2845">
                  <c:v>49.478999999999999</c:v>
                </c:pt>
                <c:pt idx="2846">
                  <c:v>49.42</c:v>
                </c:pt>
                <c:pt idx="2847">
                  <c:v>49.369</c:v>
                </c:pt>
                <c:pt idx="2848">
                  <c:v>49.314999999999998</c:v>
                </c:pt>
                <c:pt idx="2849">
                  <c:v>49.256999999999998</c:v>
                </c:pt>
                <c:pt idx="2850">
                  <c:v>49.195</c:v>
                </c:pt>
                <c:pt idx="2851">
                  <c:v>49.136000000000003</c:v>
                </c:pt>
                <c:pt idx="2852">
                  <c:v>49.088999999999999</c:v>
                </c:pt>
                <c:pt idx="2853">
                  <c:v>49.057000000000002</c:v>
                </c:pt>
                <c:pt idx="2854">
                  <c:v>49.042000000000002</c:v>
                </c:pt>
                <c:pt idx="2855">
                  <c:v>49.034999999999997</c:v>
                </c:pt>
                <c:pt idx="2856">
                  <c:v>49.023000000000003</c:v>
                </c:pt>
                <c:pt idx="2857">
                  <c:v>49.027999999999999</c:v>
                </c:pt>
                <c:pt idx="2858">
                  <c:v>49.052</c:v>
                </c:pt>
                <c:pt idx="2859">
                  <c:v>49.069000000000003</c:v>
                </c:pt>
                <c:pt idx="2860">
                  <c:v>49.093000000000004</c:v>
                </c:pt>
                <c:pt idx="2861">
                  <c:v>49.116999999999997</c:v>
                </c:pt>
                <c:pt idx="2862">
                  <c:v>49.134999999999998</c:v>
                </c:pt>
                <c:pt idx="2863">
                  <c:v>49.16</c:v>
                </c:pt>
                <c:pt idx="2864">
                  <c:v>49.188000000000002</c:v>
                </c:pt>
                <c:pt idx="2865">
                  <c:v>49.21</c:v>
                </c:pt>
                <c:pt idx="2866">
                  <c:v>49.23</c:v>
                </c:pt>
                <c:pt idx="2867">
                  <c:v>49.244</c:v>
                </c:pt>
                <c:pt idx="2868">
                  <c:v>49.252000000000002</c:v>
                </c:pt>
                <c:pt idx="2869">
                  <c:v>49.244</c:v>
                </c:pt>
                <c:pt idx="2870">
                  <c:v>49.225999999999999</c:v>
                </c:pt>
                <c:pt idx="2871">
                  <c:v>49.197000000000003</c:v>
                </c:pt>
                <c:pt idx="2872">
                  <c:v>49.158000000000001</c:v>
                </c:pt>
                <c:pt idx="2873">
                  <c:v>49.113</c:v>
                </c:pt>
                <c:pt idx="2874">
                  <c:v>49.057000000000002</c:v>
                </c:pt>
                <c:pt idx="2875">
                  <c:v>48.993000000000002</c:v>
                </c:pt>
                <c:pt idx="2876">
                  <c:v>48.927</c:v>
                </c:pt>
                <c:pt idx="2877">
                  <c:v>48.863</c:v>
                </c:pt>
                <c:pt idx="2878">
                  <c:v>48.8</c:v>
                </c:pt>
                <c:pt idx="2879">
                  <c:v>48.738999999999997</c:v>
                </c:pt>
                <c:pt idx="2880">
                  <c:v>48.676000000000002</c:v>
                </c:pt>
                <c:pt idx="2881">
                  <c:v>48.607999999999997</c:v>
                </c:pt>
                <c:pt idx="2882">
                  <c:v>48.540999999999997</c:v>
                </c:pt>
                <c:pt idx="2883">
                  <c:v>48.488</c:v>
                </c:pt>
                <c:pt idx="2884">
                  <c:v>48.438000000000002</c:v>
                </c:pt>
                <c:pt idx="2885">
                  <c:v>48.387</c:v>
                </c:pt>
                <c:pt idx="2886">
                  <c:v>48.348999999999997</c:v>
                </c:pt>
                <c:pt idx="2887">
                  <c:v>48.322000000000003</c:v>
                </c:pt>
                <c:pt idx="2888">
                  <c:v>48.307000000000002</c:v>
                </c:pt>
                <c:pt idx="2889">
                  <c:v>48.302999999999997</c:v>
                </c:pt>
                <c:pt idx="2890">
                  <c:v>48.3</c:v>
                </c:pt>
                <c:pt idx="2891">
                  <c:v>48.302</c:v>
                </c:pt>
                <c:pt idx="2892">
                  <c:v>48.305</c:v>
                </c:pt>
                <c:pt idx="2893">
                  <c:v>48.317999999999998</c:v>
                </c:pt>
                <c:pt idx="2894">
                  <c:v>48.341999999999999</c:v>
                </c:pt>
                <c:pt idx="2895">
                  <c:v>48.375999999999998</c:v>
                </c:pt>
                <c:pt idx="2896">
                  <c:v>48.411000000000001</c:v>
                </c:pt>
                <c:pt idx="2897">
                  <c:v>48.442999999999998</c:v>
                </c:pt>
                <c:pt idx="2898">
                  <c:v>48.47</c:v>
                </c:pt>
                <c:pt idx="2899">
                  <c:v>48.488999999999997</c:v>
                </c:pt>
                <c:pt idx="2900">
                  <c:v>48.5</c:v>
                </c:pt>
                <c:pt idx="2901">
                  <c:v>48.51</c:v>
                </c:pt>
                <c:pt idx="2902">
                  <c:v>48.511000000000003</c:v>
                </c:pt>
                <c:pt idx="2903">
                  <c:v>48.503</c:v>
                </c:pt>
                <c:pt idx="2904">
                  <c:v>48.494</c:v>
                </c:pt>
                <c:pt idx="2905">
                  <c:v>48.481999999999999</c:v>
                </c:pt>
                <c:pt idx="2906">
                  <c:v>48.459000000000003</c:v>
                </c:pt>
                <c:pt idx="2907">
                  <c:v>48.433999999999997</c:v>
                </c:pt>
                <c:pt idx="2908">
                  <c:v>48.402999999999999</c:v>
                </c:pt>
                <c:pt idx="2909">
                  <c:v>48.366</c:v>
                </c:pt>
                <c:pt idx="2910">
                  <c:v>48.334000000000003</c:v>
                </c:pt>
                <c:pt idx="2911">
                  <c:v>48.301000000000002</c:v>
                </c:pt>
                <c:pt idx="2912">
                  <c:v>48.268999999999998</c:v>
                </c:pt>
                <c:pt idx="2913">
                  <c:v>48.243000000000002</c:v>
                </c:pt>
                <c:pt idx="2914">
                  <c:v>48.220999999999997</c:v>
                </c:pt>
                <c:pt idx="2915">
                  <c:v>48.198999999999998</c:v>
                </c:pt>
                <c:pt idx="2916">
                  <c:v>48.173999999999999</c:v>
                </c:pt>
                <c:pt idx="2917">
                  <c:v>48.152999999999999</c:v>
                </c:pt>
                <c:pt idx="2918">
                  <c:v>48.136000000000003</c:v>
                </c:pt>
                <c:pt idx="2919">
                  <c:v>48.122999999999998</c:v>
                </c:pt>
                <c:pt idx="2920">
                  <c:v>48.115000000000002</c:v>
                </c:pt>
                <c:pt idx="2921">
                  <c:v>48.113</c:v>
                </c:pt>
                <c:pt idx="2922">
                  <c:v>48.116</c:v>
                </c:pt>
                <c:pt idx="2923">
                  <c:v>48.122999999999998</c:v>
                </c:pt>
                <c:pt idx="2924">
                  <c:v>48.13</c:v>
                </c:pt>
                <c:pt idx="2925">
                  <c:v>48.139000000000003</c:v>
                </c:pt>
                <c:pt idx="2926">
                  <c:v>48.149000000000001</c:v>
                </c:pt>
                <c:pt idx="2927">
                  <c:v>48.158999999999999</c:v>
                </c:pt>
                <c:pt idx="2928">
                  <c:v>48.164999999999999</c:v>
                </c:pt>
                <c:pt idx="2929">
                  <c:v>48.173999999999999</c:v>
                </c:pt>
                <c:pt idx="2930">
                  <c:v>48.179000000000002</c:v>
                </c:pt>
                <c:pt idx="2931">
                  <c:v>48.174999999999997</c:v>
                </c:pt>
                <c:pt idx="2932">
                  <c:v>48.164999999999999</c:v>
                </c:pt>
                <c:pt idx="2933">
                  <c:v>48.151000000000003</c:v>
                </c:pt>
                <c:pt idx="2934">
                  <c:v>48.13</c:v>
                </c:pt>
                <c:pt idx="2935">
                  <c:v>48.106000000000002</c:v>
                </c:pt>
                <c:pt idx="2936">
                  <c:v>48.081000000000003</c:v>
                </c:pt>
                <c:pt idx="2937">
                  <c:v>48.048000000000002</c:v>
                </c:pt>
                <c:pt idx="2938">
                  <c:v>48.018000000000001</c:v>
                </c:pt>
                <c:pt idx="2939">
                  <c:v>47.984999999999999</c:v>
                </c:pt>
                <c:pt idx="2940">
                  <c:v>47.945999999999998</c:v>
                </c:pt>
                <c:pt idx="2941">
                  <c:v>47.914000000000001</c:v>
                </c:pt>
                <c:pt idx="2942">
                  <c:v>47.883000000000003</c:v>
                </c:pt>
                <c:pt idx="2943">
                  <c:v>47.86</c:v>
                </c:pt>
                <c:pt idx="2944">
                  <c:v>47.84</c:v>
                </c:pt>
                <c:pt idx="2945">
                  <c:v>47.817999999999998</c:v>
                </c:pt>
                <c:pt idx="2946">
                  <c:v>47.802999999999997</c:v>
                </c:pt>
                <c:pt idx="2947">
                  <c:v>47.796999999999997</c:v>
                </c:pt>
                <c:pt idx="2948">
                  <c:v>47.792999999999999</c:v>
                </c:pt>
                <c:pt idx="2949">
                  <c:v>47.795000000000002</c:v>
                </c:pt>
                <c:pt idx="2950">
                  <c:v>47.807000000000002</c:v>
                </c:pt>
                <c:pt idx="2951">
                  <c:v>47.825000000000003</c:v>
                </c:pt>
                <c:pt idx="2952">
                  <c:v>47.847999999999999</c:v>
                </c:pt>
                <c:pt idx="2953">
                  <c:v>47.877000000000002</c:v>
                </c:pt>
                <c:pt idx="2954">
                  <c:v>47.911000000000001</c:v>
                </c:pt>
                <c:pt idx="2955">
                  <c:v>47.948999999999998</c:v>
                </c:pt>
                <c:pt idx="2956">
                  <c:v>47.994999999999997</c:v>
                </c:pt>
                <c:pt idx="2957">
                  <c:v>48.043999999999997</c:v>
                </c:pt>
                <c:pt idx="2958">
                  <c:v>48.087000000000003</c:v>
                </c:pt>
                <c:pt idx="2959">
                  <c:v>48.134999999999998</c:v>
                </c:pt>
                <c:pt idx="2960">
                  <c:v>48.183999999999997</c:v>
                </c:pt>
                <c:pt idx="2961">
                  <c:v>48.24</c:v>
                </c:pt>
                <c:pt idx="2962">
                  <c:v>48.307000000000002</c:v>
                </c:pt>
                <c:pt idx="2963">
                  <c:v>48.372999999999998</c:v>
                </c:pt>
                <c:pt idx="2964">
                  <c:v>48.423999999999999</c:v>
                </c:pt>
                <c:pt idx="2965">
                  <c:v>48.472000000000001</c:v>
                </c:pt>
                <c:pt idx="2966">
                  <c:v>48.540999999999997</c:v>
                </c:pt>
                <c:pt idx="2967">
                  <c:v>48.627000000000002</c:v>
                </c:pt>
                <c:pt idx="2968">
                  <c:v>48.701999999999998</c:v>
                </c:pt>
                <c:pt idx="2969">
                  <c:v>48.768000000000001</c:v>
                </c:pt>
                <c:pt idx="2970">
                  <c:v>48.837000000000003</c:v>
                </c:pt>
                <c:pt idx="2971">
                  <c:v>48.917999999999999</c:v>
                </c:pt>
                <c:pt idx="2972">
                  <c:v>49.005000000000003</c:v>
                </c:pt>
                <c:pt idx="2973">
                  <c:v>49.087000000000003</c:v>
                </c:pt>
                <c:pt idx="2974">
                  <c:v>49.164999999999999</c:v>
                </c:pt>
                <c:pt idx="2975">
                  <c:v>49.247</c:v>
                </c:pt>
                <c:pt idx="2976">
                  <c:v>49.338000000000001</c:v>
                </c:pt>
                <c:pt idx="2977">
                  <c:v>49.436999999999998</c:v>
                </c:pt>
                <c:pt idx="2978">
                  <c:v>49.533000000000001</c:v>
                </c:pt>
                <c:pt idx="2979">
                  <c:v>49.628</c:v>
                </c:pt>
                <c:pt idx="2980">
                  <c:v>49.723999999999997</c:v>
                </c:pt>
                <c:pt idx="2981">
                  <c:v>49.820999999999998</c:v>
                </c:pt>
                <c:pt idx="2982">
                  <c:v>49.914000000000001</c:v>
                </c:pt>
                <c:pt idx="2983">
                  <c:v>49.997999999999998</c:v>
                </c:pt>
                <c:pt idx="2984">
                  <c:v>50.07</c:v>
                </c:pt>
                <c:pt idx="2985">
                  <c:v>50.137999999999998</c:v>
                </c:pt>
                <c:pt idx="2986">
                  <c:v>50.198</c:v>
                </c:pt>
                <c:pt idx="2987">
                  <c:v>50.259</c:v>
                </c:pt>
                <c:pt idx="2988">
                  <c:v>50.302999999999997</c:v>
                </c:pt>
                <c:pt idx="2989">
                  <c:v>50.332999999999998</c:v>
                </c:pt>
                <c:pt idx="2990">
                  <c:v>50.36</c:v>
                </c:pt>
                <c:pt idx="2991">
                  <c:v>50.392000000000003</c:v>
                </c:pt>
                <c:pt idx="2992">
                  <c:v>50.432000000000002</c:v>
                </c:pt>
                <c:pt idx="2993">
                  <c:v>50.473999999999997</c:v>
                </c:pt>
                <c:pt idx="2994">
                  <c:v>50.515999999999998</c:v>
                </c:pt>
                <c:pt idx="2995">
                  <c:v>50.558</c:v>
                </c:pt>
                <c:pt idx="2996">
                  <c:v>50.595999999999997</c:v>
                </c:pt>
                <c:pt idx="2997">
                  <c:v>50.643000000000001</c:v>
                </c:pt>
                <c:pt idx="2998">
                  <c:v>50.707000000000001</c:v>
                </c:pt>
                <c:pt idx="2999">
                  <c:v>50.756999999999998</c:v>
                </c:pt>
                <c:pt idx="3000">
                  <c:v>50.819000000000003</c:v>
                </c:pt>
                <c:pt idx="3001">
                  <c:v>50.892000000000003</c:v>
                </c:pt>
                <c:pt idx="3002">
                  <c:v>50.957999999999998</c:v>
                </c:pt>
                <c:pt idx="3003">
                  <c:v>51.02</c:v>
                </c:pt>
                <c:pt idx="3004">
                  <c:v>51.1</c:v>
                </c:pt>
                <c:pt idx="3005">
                  <c:v>51.197000000000003</c:v>
                </c:pt>
                <c:pt idx="3006">
                  <c:v>51.296999999999997</c:v>
                </c:pt>
                <c:pt idx="3007">
                  <c:v>51.393000000000001</c:v>
                </c:pt>
                <c:pt idx="3008">
                  <c:v>51.482999999999997</c:v>
                </c:pt>
                <c:pt idx="3009">
                  <c:v>51.567</c:v>
                </c:pt>
                <c:pt idx="3010">
                  <c:v>51.646999999999998</c:v>
                </c:pt>
                <c:pt idx="3011">
                  <c:v>51.728999999999999</c:v>
                </c:pt>
                <c:pt idx="3012">
                  <c:v>51.817</c:v>
                </c:pt>
                <c:pt idx="3013">
                  <c:v>51.905999999999999</c:v>
                </c:pt>
                <c:pt idx="3014">
                  <c:v>51.988999999999997</c:v>
                </c:pt>
                <c:pt idx="3015">
                  <c:v>52.070999999999998</c:v>
                </c:pt>
                <c:pt idx="3016">
                  <c:v>52.151000000000003</c:v>
                </c:pt>
                <c:pt idx="3017">
                  <c:v>52.232999999999997</c:v>
                </c:pt>
                <c:pt idx="3018">
                  <c:v>52.316000000000003</c:v>
                </c:pt>
                <c:pt idx="3019">
                  <c:v>52.398000000000003</c:v>
                </c:pt>
                <c:pt idx="3020">
                  <c:v>52.48</c:v>
                </c:pt>
                <c:pt idx="3021">
                  <c:v>52.56</c:v>
                </c:pt>
                <c:pt idx="3022">
                  <c:v>52.643000000000001</c:v>
                </c:pt>
                <c:pt idx="3023">
                  <c:v>52.732999999999997</c:v>
                </c:pt>
                <c:pt idx="3024">
                  <c:v>52.826000000000001</c:v>
                </c:pt>
                <c:pt idx="3025">
                  <c:v>52.93</c:v>
                </c:pt>
                <c:pt idx="3026">
                  <c:v>53.042000000000002</c:v>
                </c:pt>
                <c:pt idx="3027">
                  <c:v>53.152000000000001</c:v>
                </c:pt>
                <c:pt idx="3028">
                  <c:v>53.262999999999998</c:v>
                </c:pt>
                <c:pt idx="3029">
                  <c:v>53.375</c:v>
                </c:pt>
                <c:pt idx="3030">
                  <c:v>53.497999999999998</c:v>
                </c:pt>
                <c:pt idx="3031">
                  <c:v>53.633000000000003</c:v>
                </c:pt>
                <c:pt idx="3032">
                  <c:v>53.777000000000001</c:v>
                </c:pt>
                <c:pt idx="3033">
                  <c:v>53.923000000000002</c:v>
                </c:pt>
                <c:pt idx="3034">
                  <c:v>54.063000000000002</c:v>
                </c:pt>
                <c:pt idx="3035">
                  <c:v>54.191000000000003</c:v>
                </c:pt>
                <c:pt idx="3036">
                  <c:v>54.311</c:v>
                </c:pt>
                <c:pt idx="3037">
                  <c:v>54.429000000000002</c:v>
                </c:pt>
                <c:pt idx="3038">
                  <c:v>54.521999999999998</c:v>
                </c:pt>
                <c:pt idx="3039">
                  <c:v>54.59</c:v>
                </c:pt>
                <c:pt idx="3040">
                  <c:v>54.649000000000001</c:v>
                </c:pt>
                <c:pt idx="3041">
                  <c:v>54.701000000000001</c:v>
                </c:pt>
                <c:pt idx="3042">
                  <c:v>54.749000000000002</c:v>
                </c:pt>
                <c:pt idx="3043">
                  <c:v>54.786999999999999</c:v>
                </c:pt>
                <c:pt idx="3044">
                  <c:v>54.813000000000002</c:v>
                </c:pt>
                <c:pt idx="3045">
                  <c:v>54.829000000000001</c:v>
                </c:pt>
                <c:pt idx="3046">
                  <c:v>54.841000000000001</c:v>
                </c:pt>
                <c:pt idx="3047">
                  <c:v>54.845999999999997</c:v>
                </c:pt>
                <c:pt idx="3048">
                  <c:v>54.844999999999999</c:v>
                </c:pt>
                <c:pt idx="3049">
                  <c:v>54.838999999999999</c:v>
                </c:pt>
                <c:pt idx="3050">
                  <c:v>54.83</c:v>
                </c:pt>
                <c:pt idx="3051">
                  <c:v>54.823</c:v>
                </c:pt>
                <c:pt idx="3052">
                  <c:v>54.822000000000003</c:v>
                </c:pt>
                <c:pt idx="3053">
                  <c:v>54.829000000000001</c:v>
                </c:pt>
                <c:pt idx="3054">
                  <c:v>54.837000000000003</c:v>
                </c:pt>
                <c:pt idx="3055">
                  <c:v>54.843000000000004</c:v>
                </c:pt>
                <c:pt idx="3056">
                  <c:v>54.85</c:v>
                </c:pt>
                <c:pt idx="3057">
                  <c:v>54.868000000000002</c:v>
                </c:pt>
                <c:pt idx="3058">
                  <c:v>54.893000000000001</c:v>
                </c:pt>
                <c:pt idx="3059">
                  <c:v>54.923999999999999</c:v>
                </c:pt>
                <c:pt idx="3060">
                  <c:v>54.956000000000003</c:v>
                </c:pt>
                <c:pt idx="3061">
                  <c:v>54.985999999999997</c:v>
                </c:pt>
                <c:pt idx="3062">
                  <c:v>55.014000000000003</c:v>
                </c:pt>
                <c:pt idx="3063">
                  <c:v>55.037999999999997</c:v>
                </c:pt>
                <c:pt idx="3064">
                  <c:v>55.05</c:v>
                </c:pt>
                <c:pt idx="3065">
                  <c:v>55.052999999999997</c:v>
                </c:pt>
                <c:pt idx="3066">
                  <c:v>55.058999999999997</c:v>
                </c:pt>
                <c:pt idx="3067">
                  <c:v>55.069000000000003</c:v>
                </c:pt>
                <c:pt idx="3068">
                  <c:v>55.078000000000003</c:v>
                </c:pt>
                <c:pt idx="3069">
                  <c:v>55.093000000000004</c:v>
                </c:pt>
                <c:pt idx="3070">
                  <c:v>55.106000000000002</c:v>
                </c:pt>
                <c:pt idx="3071">
                  <c:v>55.113999999999997</c:v>
                </c:pt>
                <c:pt idx="3072">
                  <c:v>55.119</c:v>
                </c:pt>
                <c:pt idx="3073">
                  <c:v>55.122</c:v>
                </c:pt>
                <c:pt idx="3074">
                  <c:v>55.122999999999998</c:v>
                </c:pt>
                <c:pt idx="3075">
                  <c:v>55.110999999999997</c:v>
                </c:pt>
                <c:pt idx="3076">
                  <c:v>55.084000000000003</c:v>
                </c:pt>
                <c:pt idx="3077">
                  <c:v>55.051000000000002</c:v>
                </c:pt>
                <c:pt idx="3078">
                  <c:v>55.029000000000003</c:v>
                </c:pt>
                <c:pt idx="3079">
                  <c:v>55.006</c:v>
                </c:pt>
                <c:pt idx="3080">
                  <c:v>54.978999999999999</c:v>
                </c:pt>
                <c:pt idx="3081">
                  <c:v>54.969000000000001</c:v>
                </c:pt>
                <c:pt idx="3082">
                  <c:v>54.963999999999999</c:v>
                </c:pt>
                <c:pt idx="3083">
                  <c:v>54.948</c:v>
                </c:pt>
                <c:pt idx="3084">
                  <c:v>54.926000000000002</c:v>
                </c:pt>
                <c:pt idx="3085">
                  <c:v>54.908000000000001</c:v>
                </c:pt>
                <c:pt idx="3086">
                  <c:v>54.889000000000003</c:v>
                </c:pt>
                <c:pt idx="3087">
                  <c:v>54.877000000000002</c:v>
                </c:pt>
                <c:pt idx="3088">
                  <c:v>54.872999999999998</c:v>
                </c:pt>
                <c:pt idx="3089">
                  <c:v>54.869</c:v>
                </c:pt>
                <c:pt idx="3090">
                  <c:v>54.860999999999997</c:v>
                </c:pt>
                <c:pt idx="3091">
                  <c:v>54.853000000000002</c:v>
                </c:pt>
                <c:pt idx="3092">
                  <c:v>54.847999999999999</c:v>
                </c:pt>
                <c:pt idx="3093">
                  <c:v>54.841999999999999</c:v>
                </c:pt>
                <c:pt idx="3094">
                  <c:v>54.837000000000003</c:v>
                </c:pt>
                <c:pt idx="3095">
                  <c:v>54.832000000000001</c:v>
                </c:pt>
                <c:pt idx="3096">
                  <c:v>54.834000000000003</c:v>
                </c:pt>
                <c:pt idx="3097">
                  <c:v>54.835999999999999</c:v>
                </c:pt>
                <c:pt idx="3098">
                  <c:v>54.841999999999999</c:v>
                </c:pt>
                <c:pt idx="3099">
                  <c:v>54.850999999999999</c:v>
                </c:pt>
                <c:pt idx="3100">
                  <c:v>54.848999999999997</c:v>
                </c:pt>
                <c:pt idx="3101">
                  <c:v>54.847000000000001</c:v>
                </c:pt>
                <c:pt idx="3102">
                  <c:v>54.841999999999999</c:v>
                </c:pt>
                <c:pt idx="3103">
                  <c:v>54.828000000000003</c:v>
                </c:pt>
                <c:pt idx="3104">
                  <c:v>54.823999999999998</c:v>
                </c:pt>
                <c:pt idx="3105">
                  <c:v>54.825000000000003</c:v>
                </c:pt>
                <c:pt idx="3106">
                  <c:v>54.828000000000003</c:v>
                </c:pt>
                <c:pt idx="3107">
                  <c:v>54.838999999999999</c:v>
                </c:pt>
                <c:pt idx="3108">
                  <c:v>54.844000000000001</c:v>
                </c:pt>
                <c:pt idx="3109">
                  <c:v>54.844000000000001</c:v>
                </c:pt>
                <c:pt idx="3110">
                  <c:v>54.838999999999999</c:v>
                </c:pt>
                <c:pt idx="3111">
                  <c:v>54.835000000000001</c:v>
                </c:pt>
                <c:pt idx="3112">
                  <c:v>54.825000000000003</c:v>
                </c:pt>
                <c:pt idx="3113">
                  <c:v>54.795999999999999</c:v>
                </c:pt>
                <c:pt idx="3114">
                  <c:v>54.77</c:v>
                </c:pt>
                <c:pt idx="3115">
                  <c:v>54.734000000000002</c:v>
                </c:pt>
                <c:pt idx="3116">
                  <c:v>54.680999999999997</c:v>
                </c:pt>
                <c:pt idx="3117">
                  <c:v>54.628999999999998</c:v>
                </c:pt>
                <c:pt idx="3118">
                  <c:v>54.597000000000001</c:v>
                </c:pt>
                <c:pt idx="3119">
                  <c:v>54.587000000000003</c:v>
                </c:pt>
                <c:pt idx="3120">
                  <c:v>54.585000000000001</c:v>
                </c:pt>
                <c:pt idx="3121">
                  <c:v>54.578000000000003</c:v>
                </c:pt>
                <c:pt idx="3122">
                  <c:v>54.573999999999998</c:v>
                </c:pt>
                <c:pt idx="3123">
                  <c:v>54.58</c:v>
                </c:pt>
                <c:pt idx="3124">
                  <c:v>54.595999999999997</c:v>
                </c:pt>
                <c:pt idx="3125">
                  <c:v>54.616</c:v>
                </c:pt>
                <c:pt idx="3126">
                  <c:v>54.64</c:v>
                </c:pt>
                <c:pt idx="3127">
                  <c:v>54.664999999999999</c:v>
                </c:pt>
                <c:pt idx="3128">
                  <c:v>54.683999999999997</c:v>
                </c:pt>
                <c:pt idx="3129">
                  <c:v>54.706000000000003</c:v>
                </c:pt>
                <c:pt idx="3130">
                  <c:v>54.731999999999999</c:v>
                </c:pt>
                <c:pt idx="3131">
                  <c:v>54.753999999999998</c:v>
                </c:pt>
                <c:pt idx="3132">
                  <c:v>54.774999999999999</c:v>
                </c:pt>
                <c:pt idx="3133">
                  <c:v>54.805</c:v>
                </c:pt>
                <c:pt idx="3134">
                  <c:v>54.835000000000001</c:v>
                </c:pt>
                <c:pt idx="3135">
                  <c:v>54.859000000000002</c:v>
                </c:pt>
                <c:pt idx="3136">
                  <c:v>54.887</c:v>
                </c:pt>
                <c:pt idx="3137">
                  <c:v>54.904000000000003</c:v>
                </c:pt>
                <c:pt idx="3138">
                  <c:v>54.911000000000001</c:v>
                </c:pt>
                <c:pt idx="3139">
                  <c:v>54.918999999999997</c:v>
                </c:pt>
                <c:pt idx="3140">
                  <c:v>54.923999999999999</c:v>
                </c:pt>
                <c:pt idx="3141">
                  <c:v>54.921999999999997</c:v>
                </c:pt>
                <c:pt idx="3142">
                  <c:v>54.911999999999999</c:v>
                </c:pt>
                <c:pt idx="3143">
                  <c:v>54.887999999999998</c:v>
                </c:pt>
                <c:pt idx="3144">
                  <c:v>54.854999999999997</c:v>
                </c:pt>
                <c:pt idx="3145">
                  <c:v>54.826999999999998</c:v>
                </c:pt>
                <c:pt idx="3146">
                  <c:v>54.813000000000002</c:v>
                </c:pt>
                <c:pt idx="3147">
                  <c:v>54.795999999999999</c:v>
                </c:pt>
                <c:pt idx="3148">
                  <c:v>54.773000000000003</c:v>
                </c:pt>
                <c:pt idx="3149">
                  <c:v>54.762999999999998</c:v>
                </c:pt>
                <c:pt idx="3150">
                  <c:v>54.761000000000003</c:v>
                </c:pt>
                <c:pt idx="3151">
                  <c:v>54.759</c:v>
                </c:pt>
                <c:pt idx="3152">
                  <c:v>54.774999999999999</c:v>
                </c:pt>
                <c:pt idx="3153">
                  <c:v>54.796999999999997</c:v>
                </c:pt>
                <c:pt idx="3154">
                  <c:v>54.828000000000003</c:v>
                </c:pt>
                <c:pt idx="3155">
                  <c:v>54.866</c:v>
                </c:pt>
                <c:pt idx="3156">
                  <c:v>54.91</c:v>
                </c:pt>
                <c:pt idx="3157">
                  <c:v>54.953000000000003</c:v>
                </c:pt>
                <c:pt idx="3158">
                  <c:v>54.981999999999999</c:v>
                </c:pt>
                <c:pt idx="3159">
                  <c:v>55.003</c:v>
                </c:pt>
                <c:pt idx="3160">
                  <c:v>55.036999999999999</c:v>
                </c:pt>
                <c:pt idx="3161">
                  <c:v>55.085999999999999</c:v>
                </c:pt>
                <c:pt idx="3162">
                  <c:v>55.151000000000003</c:v>
                </c:pt>
                <c:pt idx="3163">
                  <c:v>55.210999999999999</c:v>
                </c:pt>
                <c:pt idx="3164">
                  <c:v>55.253</c:v>
                </c:pt>
                <c:pt idx="3165">
                  <c:v>55.286999999999999</c:v>
                </c:pt>
                <c:pt idx="3166">
                  <c:v>55.32</c:v>
                </c:pt>
                <c:pt idx="3167">
                  <c:v>55.347999999999999</c:v>
                </c:pt>
                <c:pt idx="3168">
                  <c:v>55.378999999999998</c:v>
                </c:pt>
                <c:pt idx="3169">
                  <c:v>55.411000000000001</c:v>
                </c:pt>
                <c:pt idx="3170">
                  <c:v>55.436</c:v>
                </c:pt>
                <c:pt idx="3171">
                  <c:v>55.454000000000001</c:v>
                </c:pt>
                <c:pt idx="3172">
                  <c:v>55.473999999999997</c:v>
                </c:pt>
                <c:pt idx="3173">
                  <c:v>55.488</c:v>
                </c:pt>
                <c:pt idx="3174">
                  <c:v>55.493000000000002</c:v>
                </c:pt>
                <c:pt idx="3175">
                  <c:v>55.500999999999998</c:v>
                </c:pt>
                <c:pt idx="3176">
                  <c:v>55.505000000000003</c:v>
                </c:pt>
                <c:pt idx="3177">
                  <c:v>55.52</c:v>
                </c:pt>
                <c:pt idx="3178">
                  <c:v>55.539000000000001</c:v>
                </c:pt>
                <c:pt idx="3179">
                  <c:v>55.551000000000002</c:v>
                </c:pt>
                <c:pt idx="3180">
                  <c:v>55.58</c:v>
                </c:pt>
                <c:pt idx="3181">
                  <c:v>55.597000000000001</c:v>
                </c:pt>
                <c:pt idx="3182">
                  <c:v>55.58</c:v>
                </c:pt>
                <c:pt idx="3183">
                  <c:v>55.581000000000003</c:v>
                </c:pt>
                <c:pt idx="3184">
                  <c:v>55.587000000000003</c:v>
                </c:pt>
                <c:pt idx="3185">
                  <c:v>55.601999999999997</c:v>
                </c:pt>
                <c:pt idx="3186">
                  <c:v>55.606999999999999</c:v>
                </c:pt>
                <c:pt idx="3187">
                  <c:v>55.613999999999997</c:v>
                </c:pt>
                <c:pt idx="3188">
                  <c:v>55.625999999999998</c:v>
                </c:pt>
                <c:pt idx="3189">
                  <c:v>55.639000000000003</c:v>
                </c:pt>
                <c:pt idx="3190">
                  <c:v>55.654000000000003</c:v>
                </c:pt>
                <c:pt idx="3191">
                  <c:v>55.658999999999999</c:v>
                </c:pt>
                <c:pt idx="3192">
                  <c:v>55.652000000000001</c:v>
                </c:pt>
                <c:pt idx="3193">
                  <c:v>55.625</c:v>
                </c:pt>
                <c:pt idx="3194">
                  <c:v>55.579000000000001</c:v>
                </c:pt>
                <c:pt idx="3195">
                  <c:v>55.52</c:v>
                </c:pt>
                <c:pt idx="3196">
                  <c:v>55.462000000000003</c:v>
                </c:pt>
                <c:pt idx="3197">
                  <c:v>55.393000000000001</c:v>
                </c:pt>
                <c:pt idx="3198">
                  <c:v>55.317999999999998</c:v>
                </c:pt>
                <c:pt idx="3199">
                  <c:v>55.252000000000002</c:v>
                </c:pt>
                <c:pt idx="3200">
                  <c:v>55.207999999999998</c:v>
                </c:pt>
                <c:pt idx="3201">
                  <c:v>55.165999999999997</c:v>
                </c:pt>
                <c:pt idx="3202">
                  <c:v>55.119</c:v>
                </c:pt>
                <c:pt idx="3203">
                  <c:v>55.094999999999999</c:v>
                </c:pt>
                <c:pt idx="3204">
                  <c:v>55.100999999999999</c:v>
                </c:pt>
                <c:pt idx="3205">
                  <c:v>55.113999999999997</c:v>
                </c:pt>
                <c:pt idx="3206">
                  <c:v>55.128999999999998</c:v>
                </c:pt>
                <c:pt idx="3207">
                  <c:v>55.17</c:v>
                </c:pt>
                <c:pt idx="3208">
                  <c:v>55.213999999999999</c:v>
                </c:pt>
                <c:pt idx="3209">
                  <c:v>55.249000000000002</c:v>
                </c:pt>
                <c:pt idx="3210">
                  <c:v>55.311999999999998</c:v>
                </c:pt>
                <c:pt idx="3211">
                  <c:v>55.360999999999997</c:v>
                </c:pt>
                <c:pt idx="3212">
                  <c:v>55.414000000000001</c:v>
                </c:pt>
                <c:pt idx="3213">
                  <c:v>55.462000000000003</c:v>
                </c:pt>
                <c:pt idx="3214">
                  <c:v>55.478000000000002</c:v>
                </c:pt>
                <c:pt idx="3215">
                  <c:v>55.5</c:v>
                </c:pt>
                <c:pt idx="3216">
                  <c:v>55.533000000000001</c:v>
                </c:pt>
                <c:pt idx="3217">
                  <c:v>55.554000000000002</c:v>
                </c:pt>
                <c:pt idx="3218">
                  <c:v>55.569000000000003</c:v>
                </c:pt>
                <c:pt idx="3219">
                  <c:v>55.591999999999999</c:v>
                </c:pt>
                <c:pt idx="3220">
                  <c:v>55.631</c:v>
                </c:pt>
                <c:pt idx="3221">
                  <c:v>55.662999999999997</c:v>
                </c:pt>
                <c:pt idx="3222">
                  <c:v>55.706000000000003</c:v>
                </c:pt>
                <c:pt idx="3223">
                  <c:v>55.750999999999998</c:v>
                </c:pt>
                <c:pt idx="3224">
                  <c:v>55.771000000000001</c:v>
                </c:pt>
                <c:pt idx="3225">
                  <c:v>55.811999999999998</c:v>
                </c:pt>
                <c:pt idx="3226">
                  <c:v>55.848999999999997</c:v>
                </c:pt>
                <c:pt idx="3227">
                  <c:v>55.866999999999997</c:v>
                </c:pt>
                <c:pt idx="3228">
                  <c:v>55.91</c:v>
                </c:pt>
                <c:pt idx="3229">
                  <c:v>55.935000000000002</c:v>
                </c:pt>
                <c:pt idx="3230">
                  <c:v>55.956000000000003</c:v>
                </c:pt>
                <c:pt idx="3231">
                  <c:v>55.988</c:v>
                </c:pt>
                <c:pt idx="3232">
                  <c:v>56.01</c:v>
                </c:pt>
                <c:pt idx="3233">
                  <c:v>56.024000000000001</c:v>
                </c:pt>
                <c:pt idx="3234">
                  <c:v>56.031999999999996</c:v>
                </c:pt>
                <c:pt idx="3235">
                  <c:v>56.054000000000002</c:v>
                </c:pt>
                <c:pt idx="3236">
                  <c:v>56.055999999999997</c:v>
                </c:pt>
                <c:pt idx="3237">
                  <c:v>56.066000000000003</c:v>
                </c:pt>
                <c:pt idx="3238">
                  <c:v>56.088000000000001</c:v>
                </c:pt>
                <c:pt idx="3239">
                  <c:v>56.09</c:v>
                </c:pt>
                <c:pt idx="3240">
                  <c:v>56.094999999999999</c:v>
                </c:pt>
                <c:pt idx="3241">
                  <c:v>56.119</c:v>
                </c:pt>
                <c:pt idx="3242">
                  <c:v>56.134999999999998</c:v>
                </c:pt>
                <c:pt idx="3243">
                  <c:v>56.149000000000001</c:v>
                </c:pt>
                <c:pt idx="3244">
                  <c:v>56.176000000000002</c:v>
                </c:pt>
                <c:pt idx="3245">
                  <c:v>56.183</c:v>
                </c:pt>
                <c:pt idx="3246">
                  <c:v>56.19</c:v>
                </c:pt>
                <c:pt idx="3247">
                  <c:v>56.192999999999998</c:v>
                </c:pt>
                <c:pt idx="3248">
                  <c:v>56.188000000000002</c:v>
                </c:pt>
                <c:pt idx="3249">
                  <c:v>56.183</c:v>
                </c:pt>
                <c:pt idx="3250">
                  <c:v>56.165999999999997</c:v>
                </c:pt>
                <c:pt idx="3251">
                  <c:v>56.156999999999996</c:v>
                </c:pt>
                <c:pt idx="3252">
                  <c:v>56.139000000000003</c:v>
                </c:pt>
                <c:pt idx="3253">
                  <c:v>56.12</c:v>
                </c:pt>
                <c:pt idx="3254">
                  <c:v>56.110999999999997</c:v>
                </c:pt>
                <c:pt idx="3255">
                  <c:v>56.085000000000001</c:v>
                </c:pt>
                <c:pt idx="3256">
                  <c:v>56.058</c:v>
                </c:pt>
                <c:pt idx="3257">
                  <c:v>56.036000000000001</c:v>
                </c:pt>
                <c:pt idx="3258">
                  <c:v>56.006</c:v>
                </c:pt>
                <c:pt idx="3259">
                  <c:v>55.978000000000002</c:v>
                </c:pt>
                <c:pt idx="3260">
                  <c:v>55.954000000000001</c:v>
                </c:pt>
                <c:pt idx="3261">
                  <c:v>55.927999999999997</c:v>
                </c:pt>
                <c:pt idx="3262">
                  <c:v>55.890999999999998</c:v>
                </c:pt>
                <c:pt idx="3263">
                  <c:v>55.85</c:v>
                </c:pt>
                <c:pt idx="3264">
                  <c:v>55.822000000000003</c:v>
                </c:pt>
                <c:pt idx="3265">
                  <c:v>55.804000000000002</c:v>
                </c:pt>
                <c:pt idx="3266">
                  <c:v>55.792999999999999</c:v>
                </c:pt>
                <c:pt idx="3267">
                  <c:v>55.771000000000001</c:v>
                </c:pt>
                <c:pt idx="3268">
                  <c:v>55.73</c:v>
                </c:pt>
                <c:pt idx="3269">
                  <c:v>55.704000000000001</c:v>
                </c:pt>
                <c:pt idx="3270">
                  <c:v>55.674999999999997</c:v>
                </c:pt>
                <c:pt idx="3271">
                  <c:v>55.65</c:v>
                </c:pt>
                <c:pt idx="3272">
                  <c:v>55.613999999999997</c:v>
                </c:pt>
                <c:pt idx="3273">
                  <c:v>55.584000000000003</c:v>
                </c:pt>
                <c:pt idx="3274">
                  <c:v>55.561</c:v>
                </c:pt>
                <c:pt idx="3275">
                  <c:v>55.531999999999996</c:v>
                </c:pt>
                <c:pt idx="3276">
                  <c:v>55.508000000000003</c:v>
                </c:pt>
                <c:pt idx="3277">
                  <c:v>55.484000000000002</c:v>
                </c:pt>
                <c:pt idx="3278">
                  <c:v>55.445999999999998</c:v>
                </c:pt>
                <c:pt idx="3279">
                  <c:v>55.402999999999999</c:v>
                </c:pt>
                <c:pt idx="3280">
                  <c:v>55.36</c:v>
                </c:pt>
                <c:pt idx="3281">
                  <c:v>55.320999999999998</c:v>
                </c:pt>
                <c:pt idx="3282">
                  <c:v>55.283000000000001</c:v>
                </c:pt>
                <c:pt idx="3283">
                  <c:v>55.25</c:v>
                </c:pt>
                <c:pt idx="3284">
                  <c:v>55.212000000000003</c:v>
                </c:pt>
                <c:pt idx="3285">
                  <c:v>55.17</c:v>
                </c:pt>
                <c:pt idx="3286">
                  <c:v>55.127000000000002</c:v>
                </c:pt>
                <c:pt idx="3287">
                  <c:v>55.088000000000001</c:v>
                </c:pt>
                <c:pt idx="3288">
                  <c:v>55.057000000000002</c:v>
                </c:pt>
                <c:pt idx="3289">
                  <c:v>55.024000000000001</c:v>
                </c:pt>
                <c:pt idx="3290">
                  <c:v>55</c:v>
                </c:pt>
                <c:pt idx="3291">
                  <c:v>54.988999999999997</c:v>
                </c:pt>
                <c:pt idx="3292">
                  <c:v>54.984999999999999</c:v>
                </c:pt>
                <c:pt idx="3293">
                  <c:v>54.982999999999997</c:v>
                </c:pt>
                <c:pt idx="3294">
                  <c:v>54.982999999999997</c:v>
                </c:pt>
                <c:pt idx="3295">
                  <c:v>54.985999999999997</c:v>
                </c:pt>
                <c:pt idx="3296">
                  <c:v>55.002000000000002</c:v>
                </c:pt>
                <c:pt idx="3297">
                  <c:v>55.021999999999998</c:v>
                </c:pt>
                <c:pt idx="3298">
                  <c:v>55.033999999999999</c:v>
                </c:pt>
                <c:pt idx="3299">
                  <c:v>55.052</c:v>
                </c:pt>
                <c:pt idx="3300">
                  <c:v>55.078000000000003</c:v>
                </c:pt>
                <c:pt idx="3301">
                  <c:v>55.103999999999999</c:v>
                </c:pt>
                <c:pt idx="3302">
                  <c:v>55.113999999999997</c:v>
                </c:pt>
                <c:pt idx="3303">
                  <c:v>55.116999999999997</c:v>
                </c:pt>
                <c:pt idx="3304">
                  <c:v>55.113999999999997</c:v>
                </c:pt>
                <c:pt idx="3305">
                  <c:v>55.100999999999999</c:v>
                </c:pt>
                <c:pt idx="3306">
                  <c:v>55.073</c:v>
                </c:pt>
                <c:pt idx="3307">
                  <c:v>55.040999999999997</c:v>
                </c:pt>
                <c:pt idx="3308">
                  <c:v>55.01</c:v>
                </c:pt>
                <c:pt idx="3309">
                  <c:v>54.968000000000004</c:v>
                </c:pt>
                <c:pt idx="3310">
                  <c:v>54.92</c:v>
                </c:pt>
                <c:pt idx="3311">
                  <c:v>54.878</c:v>
                </c:pt>
                <c:pt idx="3312">
                  <c:v>54.837000000000003</c:v>
                </c:pt>
                <c:pt idx="3313">
                  <c:v>54.787999999999997</c:v>
                </c:pt>
                <c:pt idx="3314">
                  <c:v>54.741999999999997</c:v>
                </c:pt>
                <c:pt idx="3315">
                  <c:v>54.695999999999998</c:v>
                </c:pt>
                <c:pt idx="3316">
                  <c:v>54.65</c:v>
                </c:pt>
                <c:pt idx="3317">
                  <c:v>54.603999999999999</c:v>
                </c:pt>
                <c:pt idx="3318">
                  <c:v>54.564999999999998</c:v>
                </c:pt>
                <c:pt idx="3319">
                  <c:v>54.531999999999996</c:v>
                </c:pt>
                <c:pt idx="3320">
                  <c:v>54.508000000000003</c:v>
                </c:pt>
                <c:pt idx="3321">
                  <c:v>54.496000000000002</c:v>
                </c:pt>
                <c:pt idx="3322">
                  <c:v>54.49</c:v>
                </c:pt>
                <c:pt idx="3323">
                  <c:v>54.482999999999997</c:v>
                </c:pt>
                <c:pt idx="3324">
                  <c:v>54.48</c:v>
                </c:pt>
                <c:pt idx="3325">
                  <c:v>54.488999999999997</c:v>
                </c:pt>
                <c:pt idx="3326">
                  <c:v>54.496000000000002</c:v>
                </c:pt>
                <c:pt idx="3327">
                  <c:v>54.500999999999998</c:v>
                </c:pt>
                <c:pt idx="3328">
                  <c:v>54.503999999999998</c:v>
                </c:pt>
                <c:pt idx="3329">
                  <c:v>54.505000000000003</c:v>
                </c:pt>
                <c:pt idx="3330">
                  <c:v>54.508000000000003</c:v>
                </c:pt>
                <c:pt idx="3331">
                  <c:v>54.509</c:v>
                </c:pt>
                <c:pt idx="3332">
                  <c:v>54.503</c:v>
                </c:pt>
                <c:pt idx="3333">
                  <c:v>54.493000000000002</c:v>
                </c:pt>
                <c:pt idx="3334">
                  <c:v>54.472999999999999</c:v>
                </c:pt>
                <c:pt idx="3335">
                  <c:v>54.444000000000003</c:v>
                </c:pt>
                <c:pt idx="3336">
                  <c:v>54.414000000000001</c:v>
                </c:pt>
                <c:pt idx="3337">
                  <c:v>54.387</c:v>
                </c:pt>
                <c:pt idx="3338">
                  <c:v>54.357999999999997</c:v>
                </c:pt>
                <c:pt idx="3339">
                  <c:v>54.328000000000003</c:v>
                </c:pt>
                <c:pt idx="3340">
                  <c:v>54.3</c:v>
                </c:pt>
                <c:pt idx="3341">
                  <c:v>54.274000000000001</c:v>
                </c:pt>
                <c:pt idx="3342">
                  <c:v>54.247999999999998</c:v>
                </c:pt>
                <c:pt idx="3343">
                  <c:v>54.226999999999997</c:v>
                </c:pt>
                <c:pt idx="3344">
                  <c:v>54.204999999999998</c:v>
                </c:pt>
                <c:pt idx="3345">
                  <c:v>54.183</c:v>
                </c:pt>
                <c:pt idx="3346">
                  <c:v>54.165999999999997</c:v>
                </c:pt>
                <c:pt idx="3347">
                  <c:v>54.148000000000003</c:v>
                </c:pt>
                <c:pt idx="3348">
                  <c:v>54.124000000000002</c:v>
                </c:pt>
                <c:pt idx="3349">
                  <c:v>54.098999999999997</c:v>
                </c:pt>
                <c:pt idx="3350">
                  <c:v>54.073999999999998</c:v>
                </c:pt>
                <c:pt idx="3351">
                  <c:v>54.046999999999997</c:v>
                </c:pt>
                <c:pt idx="3352">
                  <c:v>54.026000000000003</c:v>
                </c:pt>
                <c:pt idx="3353">
                  <c:v>54.006999999999998</c:v>
                </c:pt>
                <c:pt idx="3354">
                  <c:v>53.982999999999997</c:v>
                </c:pt>
                <c:pt idx="3355">
                  <c:v>53.96</c:v>
                </c:pt>
                <c:pt idx="3356">
                  <c:v>53.933999999999997</c:v>
                </c:pt>
                <c:pt idx="3357">
                  <c:v>53.912999999999997</c:v>
                </c:pt>
                <c:pt idx="3358">
                  <c:v>53.9</c:v>
                </c:pt>
                <c:pt idx="3359">
                  <c:v>53.884999999999998</c:v>
                </c:pt>
                <c:pt idx="3360">
                  <c:v>53.868000000000002</c:v>
                </c:pt>
                <c:pt idx="3361">
                  <c:v>53.851999999999997</c:v>
                </c:pt>
                <c:pt idx="3362">
                  <c:v>53.838999999999999</c:v>
                </c:pt>
                <c:pt idx="3363">
                  <c:v>53.826000000000001</c:v>
                </c:pt>
                <c:pt idx="3364">
                  <c:v>53.817999999999998</c:v>
                </c:pt>
                <c:pt idx="3365">
                  <c:v>53.817</c:v>
                </c:pt>
                <c:pt idx="3366">
                  <c:v>53.826999999999998</c:v>
                </c:pt>
                <c:pt idx="3367">
                  <c:v>53.847000000000001</c:v>
                </c:pt>
                <c:pt idx="3368">
                  <c:v>53.869</c:v>
                </c:pt>
                <c:pt idx="3369">
                  <c:v>53.893000000000001</c:v>
                </c:pt>
                <c:pt idx="3370">
                  <c:v>53.915999999999997</c:v>
                </c:pt>
                <c:pt idx="3371">
                  <c:v>53.936</c:v>
                </c:pt>
                <c:pt idx="3372">
                  <c:v>53.951000000000001</c:v>
                </c:pt>
                <c:pt idx="3373">
                  <c:v>53.96</c:v>
                </c:pt>
                <c:pt idx="3374">
                  <c:v>53.96</c:v>
                </c:pt>
                <c:pt idx="3375">
                  <c:v>53.960999999999999</c:v>
                </c:pt>
                <c:pt idx="3376">
                  <c:v>53.963999999999999</c:v>
                </c:pt>
                <c:pt idx="3377">
                  <c:v>53.960999999999999</c:v>
                </c:pt>
                <c:pt idx="3378">
                  <c:v>53.951999999999998</c:v>
                </c:pt>
                <c:pt idx="3379">
                  <c:v>53.95</c:v>
                </c:pt>
                <c:pt idx="3380">
                  <c:v>53.951999999999998</c:v>
                </c:pt>
                <c:pt idx="3381">
                  <c:v>53.954999999999998</c:v>
                </c:pt>
                <c:pt idx="3382">
                  <c:v>53.954999999999998</c:v>
                </c:pt>
                <c:pt idx="3383">
                  <c:v>53.96</c:v>
                </c:pt>
                <c:pt idx="3384">
                  <c:v>53.969000000000001</c:v>
                </c:pt>
                <c:pt idx="3385">
                  <c:v>53.973999999999997</c:v>
                </c:pt>
                <c:pt idx="3386">
                  <c:v>53.975000000000001</c:v>
                </c:pt>
                <c:pt idx="3387">
                  <c:v>53.975999999999999</c:v>
                </c:pt>
                <c:pt idx="3388">
                  <c:v>53.973999999999997</c:v>
                </c:pt>
                <c:pt idx="3389">
                  <c:v>53.968000000000004</c:v>
                </c:pt>
                <c:pt idx="3390">
                  <c:v>53.97</c:v>
                </c:pt>
                <c:pt idx="3391">
                  <c:v>53.981999999999999</c:v>
                </c:pt>
                <c:pt idx="3392">
                  <c:v>53.988999999999997</c:v>
                </c:pt>
                <c:pt idx="3393">
                  <c:v>53.982999999999997</c:v>
                </c:pt>
                <c:pt idx="3394">
                  <c:v>53.991</c:v>
                </c:pt>
                <c:pt idx="3395">
                  <c:v>54.01</c:v>
                </c:pt>
                <c:pt idx="3396">
                  <c:v>54.029000000000003</c:v>
                </c:pt>
                <c:pt idx="3397">
                  <c:v>54.052</c:v>
                </c:pt>
                <c:pt idx="3398">
                  <c:v>54.091999999999999</c:v>
                </c:pt>
                <c:pt idx="3399">
                  <c:v>54.154000000000003</c:v>
                </c:pt>
                <c:pt idx="3400">
                  <c:v>54.232999999999997</c:v>
                </c:pt>
                <c:pt idx="3401">
                  <c:v>54.32</c:v>
                </c:pt>
                <c:pt idx="3402">
                  <c:v>54.405000000000001</c:v>
                </c:pt>
                <c:pt idx="3403">
                  <c:v>54.499000000000002</c:v>
                </c:pt>
                <c:pt idx="3404">
                  <c:v>54.606000000000002</c:v>
                </c:pt>
                <c:pt idx="3405">
                  <c:v>54.722000000000001</c:v>
                </c:pt>
                <c:pt idx="3406">
                  <c:v>54.835000000000001</c:v>
                </c:pt>
                <c:pt idx="3407">
                  <c:v>54.945999999999998</c:v>
                </c:pt>
                <c:pt idx="3408">
                  <c:v>55.07</c:v>
                </c:pt>
                <c:pt idx="3409">
                  <c:v>55.204999999999998</c:v>
                </c:pt>
                <c:pt idx="3410">
                  <c:v>55.341000000000001</c:v>
                </c:pt>
                <c:pt idx="3411">
                  <c:v>55.475999999999999</c:v>
                </c:pt>
                <c:pt idx="3412">
                  <c:v>55.615000000000002</c:v>
                </c:pt>
                <c:pt idx="3413">
                  <c:v>55.761000000000003</c:v>
                </c:pt>
                <c:pt idx="3414">
                  <c:v>55.908000000000001</c:v>
                </c:pt>
                <c:pt idx="3415">
                  <c:v>56.052</c:v>
                </c:pt>
                <c:pt idx="3416">
                  <c:v>56.21</c:v>
                </c:pt>
                <c:pt idx="3417">
                  <c:v>56.383000000000003</c:v>
                </c:pt>
                <c:pt idx="3418">
                  <c:v>56.561999999999998</c:v>
                </c:pt>
                <c:pt idx="3419">
                  <c:v>56.746000000000002</c:v>
                </c:pt>
                <c:pt idx="3420">
                  <c:v>56.927999999999997</c:v>
                </c:pt>
                <c:pt idx="3421">
                  <c:v>57.103999999999999</c:v>
                </c:pt>
                <c:pt idx="3422">
                  <c:v>57.274000000000001</c:v>
                </c:pt>
                <c:pt idx="3423">
                  <c:v>57.453000000000003</c:v>
                </c:pt>
                <c:pt idx="3424">
                  <c:v>57.645000000000003</c:v>
                </c:pt>
                <c:pt idx="3425">
                  <c:v>57.843000000000004</c:v>
                </c:pt>
                <c:pt idx="3426">
                  <c:v>58.039000000000001</c:v>
                </c:pt>
                <c:pt idx="3427">
                  <c:v>58.223999999999997</c:v>
                </c:pt>
                <c:pt idx="3428">
                  <c:v>58.421999999999997</c:v>
                </c:pt>
                <c:pt idx="3429">
                  <c:v>58.619</c:v>
                </c:pt>
                <c:pt idx="3430">
                  <c:v>58.823999999999998</c:v>
                </c:pt>
                <c:pt idx="3431">
                  <c:v>59.036000000000001</c:v>
                </c:pt>
                <c:pt idx="3432">
                  <c:v>59.261000000000003</c:v>
                </c:pt>
                <c:pt idx="3433">
                  <c:v>59.478000000000002</c:v>
                </c:pt>
                <c:pt idx="3434">
                  <c:v>59.686999999999998</c:v>
                </c:pt>
                <c:pt idx="3435">
                  <c:v>59.905000000000001</c:v>
                </c:pt>
                <c:pt idx="3436">
                  <c:v>60.13</c:v>
                </c:pt>
                <c:pt idx="3437">
                  <c:v>60.362000000000002</c:v>
                </c:pt>
                <c:pt idx="3438">
                  <c:v>60.581000000000003</c:v>
                </c:pt>
                <c:pt idx="3439">
                  <c:v>60.796999999999997</c:v>
                </c:pt>
                <c:pt idx="3440">
                  <c:v>61.006999999999998</c:v>
                </c:pt>
                <c:pt idx="3441">
                  <c:v>61.201999999999998</c:v>
                </c:pt>
                <c:pt idx="3442">
                  <c:v>61.393000000000001</c:v>
                </c:pt>
                <c:pt idx="3443">
                  <c:v>61.585000000000001</c:v>
                </c:pt>
                <c:pt idx="3444">
                  <c:v>61.774000000000001</c:v>
                </c:pt>
                <c:pt idx="3445">
                  <c:v>61.954999999999998</c:v>
                </c:pt>
                <c:pt idx="3446">
                  <c:v>62.133000000000003</c:v>
                </c:pt>
                <c:pt idx="3447">
                  <c:v>62.296999999999997</c:v>
                </c:pt>
                <c:pt idx="3448">
                  <c:v>62.451000000000001</c:v>
                </c:pt>
                <c:pt idx="3449">
                  <c:v>62.603999999999999</c:v>
                </c:pt>
                <c:pt idx="3450">
                  <c:v>62.753999999999998</c:v>
                </c:pt>
                <c:pt idx="3451">
                  <c:v>62.887999999999998</c:v>
                </c:pt>
                <c:pt idx="3452">
                  <c:v>63.012</c:v>
                </c:pt>
                <c:pt idx="3453">
                  <c:v>63.127000000000002</c:v>
                </c:pt>
                <c:pt idx="3454">
                  <c:v>63.231999999999999</c:v>
                </c:pt>
                <c:pt idx="3455">
                  <c:v>63.331000000000003</c:v>
                </c:pt>
                <c:pt idx="3456">
                  <c:v>63.43</c:v>
                </c:pt>
                <c:pt idx="3457">
                  <c:v>63.518000000000001</c:v>
                </c:pt>
                <c:pt idx="3458">
                  <c:v>63.584000000000003</c:v>
                </c:pt>
                <c:pt idx="3459">
                  <c:v>63.655999999999999</c:v>
                </c:pt>
                <c:pt idx="3460">
                  <c:v>63.728999999999999</c:v>
                </c:pt>
                <c:pt idx="3461">
                  <c:v>63.795999999999999</c:v>
                </c:pt>
                <c:pt idx="3462">
                  <c:v>63.85</c:v>
                </c:pt>
                <c:pt idx="3463">
                  <c:v>63.912999999999997</c:v>
                </c:pt>
                <c:pt idx="3464">
                  <c:v>63.988</c:v>
                </c:pt>
                <c:pt idx="3465">
                  <c:v>64.055999999999997</c:v>
                </c:pt>
                <c:pt idx="3466">
                  <c:v>64.081999999999994</c:v>
                </c:pt>
                <c:pt idx="3467">
                  <c:v>64.123999999999995</c:v>
                </c:pt>
                <c:pt idx="3468">
                  <c:v>64.171000000000006</c:v>
                </c:pt>
                <c:pt idx="3469">
                  <c:v>64.206999999999994</c:v>
                </c:pt>
                <c:pt idx="3470">
                  <c:v>64.236999999999995</c:v>
                </c:pt>
                <c:pt idx="3471">
                  <c:v>64.268000000000001</c:v>
                </c:pt>
                <c:pt idx="3472">
                  <c:v>64.301000000000002</c:v>
                </c:pt>
                <c:pt idx="3473">
                  <c:v>64.331000000000003</c:v>
                </c:pt>
                <c:pt idx="3474">
                  <c:v>64.353999999999999</c:v>
                </c:pt>
                <c:pt idx="3475">
                  <c:v>64.381</c:v>
                </c:pt>
                <c:pt idx="3476">
                  <c:v>64.418000000000006</c:v>
                </c:pt>
                <c:pt idx="3477">
                  <c:v>64.460999999999999</c:v>
                </c:pt>
                <c:pt idx="3478">
                  <c:v>64.492999999999995</c:v>
                </c:pt>
                <c:pt idx="3479">
                  <c:v>64.504999999999995</c:v>
                </c:pt>
                <c:pt idx="3480">
                  <c:v>64.522000000000006</c:v>
                </c:pt>
                <c:pt idx="3481">
                  <c:v>64.552000000000007</c:v>
                </c:pt>
                <c:pt idx="3482">
                  <c:v>64.573999999999998</c:v>
                </c:pt>
                <c:pt idx="3483">
                  <c:v>64.578000000000003</c:v>
                </c:pt>
                <c:pt idx="3484">
                  <c:v>64.581000000000003</c:v>
                </c:pt>
                <c:pt idx="3485">
                  <c:v>64.596000000000004</c:v>
                </c:pt>
                <c:pt idx="3486">
                  <c:v>64.626000000000005</c:v>
                </c:pt>
                <c:pt idx="3487">
                  <c:v>64.656000000000006</c:v>
                </c:pt>
                <c:pt idx="3488">
                  <c:v>64.674999999999997</c:v>
                </c:pt>
                <c:pt idx="3489">
                  <c:v>64.683999999999997</c:v>
                </c:pt>
                <c:pt idx="3490">
                  <c:v>64.69</c:v>
                </c:pt>
                <c:pt idx="3491">
                  <c:v>64.710999999999999</c:v>
                </c:pt>
                <c:pt idx="3492">
                  <c:v>64.728999999999999</c:v>
                </c:pt>
                <c:pt idx="3493">
                  <c:v>64.725999999999999</c:v>
                </c:pt>
                <c:pt idx="3494">
                  <c:v>64.716999999999999</c:v>
                </c:pt>
                <c:pt idx="3495">
                  <c:v>64.715999999999994</c:v>
                </c:pt>
                <c:pt idx="3496">
                  <c:v>64.72</c:v>
                </c:pt>
                <c:pt idx="3497">
                  <c:v>64.721000000000004</c:v>
                </c:pt>
                <c:pt idx="3498">
                  <c:v>64.715000000000003</c:v>
                </c:pt>
                <c:pt idx="3499">
                  <c:v>64.706000000000003</c:v>
                </c:pt>
                <c:pt idx="3500">
                  <c:v>64.694999999999993</c:v>
                </c:pt>
                <c:pt idx="3501">
                  <c:v>64.688999999999993</c:v>
                </c:pt>
                <c:pt idx="3502">
                  <c:v>64.694000000000003</c:v>
                </c:pt>
                <c:pt idx="3503">
                  <c:v>64.698999999999998</c:v>
                </c:pt>
                <c:pt idx="3504">
                  <c:v>64.697999999999993</c:v>
                </c:pt>
                <c:pt idx="3505">
                  <c:v>64.697999999999993</c:v>
                </c:pt>
                <c:pt idx="3506">
                  <c:v>64.697000000000003</c:v>
                </c:pt>
                <c:pt idx="3507">
                  <c:v>64.688000000000002</c:v>
                </c:pt>
                <c:pt idx="3508">
                  <c:v>64.683000000000007</c:v>
                </c:pt>
                <c:pt idx="3509">
                  <c:v>64.683999999999997</c:v>
                </c:pt>
                <c:pt idx="3510">
                  <c:v>64.691000000000003</c:v>
                </c:pt>
                <c:pt idx="3511">
                  <c:v>64.697000000000003</c:v>
                </c:pt>
                <c:pt idx="3512">
                  <c:v>64.695999999999998</c:v>
                </c:pt>
                <c:pt idx="3513">
                  <c:v>64.697000000000003</c:v>
                </c:pt>
                <c:pt idx="3514">
                  <c:v>64.706000000000003</c:v>
                </c:pt>
                <c:pt idx="3515">
                  <c:v>64.715999999999994</c:v>
                </c:pt>
                <c:pt idx="3516">
                  <c:v>64.730999999999995</c:v>
                </c:pt>
                <c:pt idx="3517">
                  <c:v>64.748000000000005</c:v>
                </c:pt>
                <c:pt idx="3518">
                  <c:v>64.757000000000005</c:v>
                </c:pt>
                <c:pt idx="3519">
                  <c:v>64.768000000000001</c:v>
                </c:pt>
                <c:pt idx="3520">
                  <c:v>64.781999999999996</c:v>
                </c:pt>
                <c:pt idx="3521">
                  <c:v>64.802999999999997</c:v>
                </c:pt>
                <c:pt idx="3522">
                  <c:v>64.828000000000003</c:v>
                </c:pt>
                <c:pt idx="3523">
                  <c:v>64.855000000000004</c:v>
                </c:pt>
                <c:pt idx="3524">
                  <c:v>64.873999999999995</c:v>
                </c:pt>
                <c:pt idx="3525">
                  <c:v>64.893000000000001</c:v>
                </c:pt>
                <c:pt idx="3526">
                  <c:v>64.915999999999997</c:v>
                </c:pt>
                <c:pt idx="3527">
                  <c:v>64.941999999999993</c:v>
                </c:pt>
                <c:pt idx="3528">
                  <c:v>64.971000000000004</c:v>
                </c:pt>
                <c:pt idx="3529">
                  <c:v>65.001000000000005</c:v>
                </c:pt>
                <c:pt idx="3530">
                  <c:v>65.027000000000001</c:v>
                </c:pt>
                <c:pt idx="3531">
                  <c:v>65.052999999999997</c:v>
                </c:pt>
                <c:pt idx="3532">
                  <c:v>65.072999999999993</c:v>
                </c:pt>
                <c:pt idx="3533">
                  <c:v>65.085999999999999</c:v>
                </c:pt>
                <c:pt idx="3534">
                  <c:v>65.100999999999999</c:v>
                </c:pt>
                <c:pt idx="3535">
                  <c:v>65.102999999999994</c:v>
                </c:pt>
                <c:pt idx="3536">
                  <c:v>65.094999999999999</c:v>
                </c:pt>
                <c:pt idx="3537">
                  <c:v>65.090999999999994</c:v>
                </c:pt>
                <c:pt idx="3538">
                  <c:v>65.087000000000003</c:v>
                </c:pt>
                <c:pt idx="3539">
                  <c:v>65.073999999999998</c:v>
                </c:pt>
                <c:pt idx="3540">
                  <c:v>65.058999999999997</c:v>
                </c:pt>
                <c:pt idx="3541">
                  <c:v>65.049000000000007</c:v>
                </c:pt>
                <c:pt idx="3542">
                  <c:v>65.048000000000002</c:v>
                </c:pt>
                <c:pt idx="3543">
                  <c:v>65.055000000000007</c:v>
                </c:pt>
                <c:pt idx="3544">
                  <c:v>65.066999999999993</c:v>
                </c:pt>
                <c:pt idx="3545">
                  <c:v>65.073999999999998</c:v>
                </c:pt>
                <c:pt idx="3546">
                  <c:v>65.069999999999993</c:v>
                </c:pt>
                <c:pt idx="3547">
                  <c:v>65.058000000000007</c:v>
                </c:pt>
                <c:pt idx="3548">
                  <c:v>65.049000000000007</c:v>
                </c:pt>
                <c:pt idx="3549">
                  <c:v>65.040999999999997</c:v>
                </c:pt>
                <c:pt idx="3550">
                  <c:v>65.040999999999997</c:v>
                </c:pt>
                <c:pt idx="3551">
                  <c:v>65.049000000000007</c:v>
                </c:pt>
                <c:pt idx="3552">
                  <c:v>65.052999999999997</c:v>
                </c:pt>
                <c:pt idx="3553">
                  <c:v>65.061000000000007</c:v>
                </c:pt>
                <c:pt idx="3554">
                  <c:v>65.069999999999993</c:v>
                </c:pt>
                <c:pt idx="3555">
                  <c:v>65.078000000000003</c:v>
                </c:pt>
                <c:pt idx="3556">
                  <c:v>65.09</c:v>
                </c:pt>
                <c:pt idx="3557">
                  <c:v>65.105999999999995</c:v>
                </c:pt>
                <c:pt idx="3558">
                  <c:v>65.126000000000005</c:v>
                </c:pt>
                <c:pt idx="3559">
                  <c:v>65.14</c:v>
                </c:pt>
                <c:pt idx="3560">
                  <c:v>65.153000000000006</c:v>
                </c:pt>
                <c:pt idx="3561">
                  <c:v>65.165999999999997</c:v>
                </c:pt>
                <c:pt idx="3562">
                  <c:v>65.177999999999997</c:v>
                </c:pt>
                <c:pt idx="3563">
                  <c:v>65.191000000000003</c:v>
                </c:pt>
                <c:pt idx="3564">
                  <c:v>65.200999999999993</c:v>
                </c:pt>
                <c:pt idx="3565">
                  <c:v>65.206000000000003</c:v>
                </c:pt>
                <c:pt idx="3566">
                  <c:v>65.215000000000003</c:v>
                </c:pt>
                <c:pt idx="3567">
                  <c:v>65.218999999999994</c:v>
                </c:pt>
                <c:pt idx="3568">
                  <c:v>65.224000000000004</c:v>
                </c:pt>
                <c:pt idx="3569">
                  <c:v>65.225999999999999</c:v>
                </c:pt>
                <c:pt idx="3570">
                  <c:v>65.227000000000004</c:v>
                </c:pt>
                <c:pt idx="3571">
                  <c:v>65.225999999999999</c:v>
                </c:pt>
                <c:pt idx="3572">
                  <c:v>65.218999999999994</c:v>
                </c:pt>
                <c:pt idx="3573">
                  <c:v>65.218000000000004</c:v>
                </c:pt>
                <c:pt idx="3574">
                  <c:v>65.210999999999999</c:v>
                </c:pt>
                <c:pt idx="3575">
                  <c:v>65.203999999999994</c:v>
                </c:pt>
                <c:pt idx="3576">
                  <c:v>65.203000000000003</c:v>
                </c:pt>
                <c:pt idx="3577">
                  <c:v>65.203999999999994</c:v>
                </c:pt>
                <c:pt idx="3578">
                  <c:v>65.206000000000003</c:v>
                </c:pt>
                <c:pt idx="3579">
                  <c:v>65.209999999999994</c:v>
                </c:pt>
                <c:pt idx="3580">
                  <c:v>65.212000000000003</c:v>
                </c:pt>
                <c:pt idx="3581">
                  <c:v>65.212999999999994</c:v>
                </c:pt>
                <c:pt idx="3582">
                  <c:v>65.224999999999994</c:v>
                </c:pt>
                <c:pt idx="3583">
                  <c:v>65.239999999999995</c:v>
                </c:pt>
                <c:pt idx="3584">
                  <c:v>65.253</c:v>
                </c:pt>
                <c:pt idx="3585">
                  <c:v>65.268000000000001</c:v>
                </c:pt>
                <c:pt idx="3586">
                  <c:v>65.284999999999997</c:v>
                </c:pt>
                <c:pt idx="3587">
                  <c:v>65.298000000000002</c:v>
                </c:pt>
                <c:pt idx="3588">
                  <c:v>65.304000000000002</c:v>
                </c:pt>
                <c:pt idx="3589">
                  <c:v>65.308000000000007</c:v>
                </c:pt>
                <c:pt idx="3590">
                  <c:v>65.308999999999997</c:v>
                </c:pt>
                <c:pt idx="3591">
                  <c:v>65.314999999999998</c:v>
                </c:pt>
                <c:pt idx="3592">
                  <c:v>65.317999999999998</c:v>
                </c:pt>
                <c:pt idx="3593">
                  <c:v>65.319999999999993</c:v>
                </c:pt>
                <c:pt idx="3594">
                  <c:v>65.33</c:v>
                </c:pt>
                <c:pt idx="3595">
                  <c:v>65.341999999999999</c:v>
                </c:pt>
                <c:pt idx="3596">
                  <c:v>65.352999999999994</c:v>
                </c:pt>
                <c:pt idx="3597">
                  <c:v>65.375</c:v>
                </c:pt>
                <c:pt idx="3598">
                  <c:v>65.403000000000006</c:v>
                </c:pt>
                <c:pt idx="3599">
                  <c:v>65.421999999999997</c:v>
                </c:pt>
                <c:pt idx="3600">
                  <c:v>65.421999999999997</c:v>
                </c:pt>
                <c:pt idx="3601">
                  <c:v>65.433999999999997</c:v>
                </c:pt>
                <c:pt idx="3602">
                  <c:v>65.481999999999999</c:v>
                </c:pt>
                <c:pt idx="3603">
                  <c:v>65.516999999999996</c:v>
                </c:pt>
                <c:pt idx="3604">
                  <c:v>65.531999999999996</c:v>
                </c:pt>
                <c:pt idx="3605">
                  <c:v>65.576999999999998</c:v>
                </c:pt>
                <c:pt idx="3606">
                  <c:v>65.605000000000004</c:v>
                </c:pt>
                <c:pt idx="3607">
                  <c:v>65.643000000000001</c:v>
                </c:pt>
                <c:pt idx="3608">
                  <c:v>65.662999999999997</c:v>
                </c:pt>
                <c:pt idx="3609">
                  <c:v>65.673000000000002</c:v>
                </c:pt>
                <c:pt idx="3610">
                  <c:v>65.667000000000002</c:v>
                </c:pt>
                <c:pt idx="3611">
                  <c:v>65.616</c:v>
                </c:pt>
                <c:pt idx="3612">
                  <c:v>65.576999999999998</c:v>
                </c:pt>
                <c:pt idx="3613">
                  <c:v>65.522000000000006</c:v>
                </c:pt>
                <c:pt idx="3614">
                  <c:v>65.435000000000002</c:v>
                </c:pt>
                <c:pt idx="3615">
                  <c:v>65.34</c:v>
                </c:pt>
                <c:pt idx="3616">
                  <c:v>65.239000000000004</c:v>
                </c:pt>
                <c:pt idx="3617">
                  <c:v>65.135999999999996</c:v>
                </c:pt>
                <c:pt idx="3618">
                  <c:v>65.033000000000001</c:v>
                </c:pt>
                <c:pt idx="3619">
                  <c:v>64.915000000000006</c:v>
                </c:pt>
                <c:pt idx="3620">
                  <c:v>64.790999999999997</c:v>
                </c:pt>
                <c:pt idx="3621">
                  <c:v>64.680999999999997</c:v>
                </c:pt>
                <c:pt idx="3622">
                  <c:v>64.582999999999998</c:v>
                </c:pt>
                <c:pt idx="3623">
                  <c:v>64.486999999999995</c:v>
                </c:pt>
                <c:pt idx="3624">
                  <c:v>64.382000000000005</c:v>
                </c:pt>
                <c:pt idx="3625">
                  <c:v>64.275000000000006</c:v>
                </c:pt>
                <c:pt idx="3626">
                  <c:v>64.174999999999997</c:v>
                </c:pt>
                <c:pt idx="3627">
                  <c:v>64.082999999999998</c:v>
                </c:pt>
                <c:pt idx="3628">
                  <c:v>64.010999999999996</c:v>
                </c:pt>
                <c:pt idx="3629">
                  <c:v>63.948</c:v>
                </c:pt>
                <c:pt idx="3630">
                  <c:v>63.881999999999998</c:v>
                </c:pt>
                <c:pt idx="3631">
                  <c:v>63.826000000000001</c:v>
                </c:pt>
                <c:pt idx="3632">
                  <c:v>63.796999999999997</c:v>
                </c:pt>
                <c:pt idx="3633">
                  <c:v>63.783999999999999</c:v>
                </c:pt>
                <c:pt idx="3634">
                  <c:v>63.78</c:v>
                </c:pt>
                <c:pt idx="3635">
                  <c:v>63.780999999999999</c:v>
                </c:pt>
                <c:pt idx="3636">
                  <c:v>63.787999999999997</c:v>
                </c:pt>
                <c:pt idx="3637">
                  <c:v>63.787999999999997</c:v>
                </c:pt>
                <c:pt idx="3638">
                  <c:v>63.79</c:v>
                </c:pt>
                <c:pt idx="3639">
                  <c:v>63.795000000000002</c:v>
                </c:pt>
                <c:pt idx="3640">
                  <c:v>63.792999999999999</c:v>
                </c:pt>
                <c:pt idx="3641">
                  <c:v>63.774999999999999</c:v>
                </c:pt>
                <c:pt idx="3642">
                  <c:v>63.755000000000003</c:v>
                </c:pt>
                <c:pt idx="3643">
                  <c:v>63.750999999999998</c:v>
                </c:pt>
                <c:pt idx="3644">
                  <c:v>63.747999999999998</c:v>
                </c:pt>
                <c:pt idx="3645">
                  <c:v>63.741</c:v>
                </c:pt>
                <c:pt idx="3646">
                  <c:v>63.744</c:v>
                </c:pt>
                <c:pt idx="3647">
                  <c:v>63.731000000000002</c:v>
                </c:pt>
                <c:pt idx="3648">
                  <c:v>63.701999999999998</c:v>
                </c:pt>
                <c:pt idx="3649">
                  <c:v>63.691000000000003</c:v>
                </c:pt>
                <c:pt idx="3650">
                  <c:v>63.682000000000002</c:v>
                </c:pt>
                <c:pt idx="3651">
                  <c:v>63.662999999999997</c:v>
                </c:pt>
                <c:pt idx="3652">
                  <c:v>63.65</c:v>
                </c:pt>
                <c:pt idx="3653">
                  <c:v>63.651000000000003</c:v>
                </c:pt>
                <c:pt idx="3654">
                  <c:v>63.640999999999998</c:v>
                </c:pt>
                <c:pt idx="3655">
                  <c:v>63.625</c:v>
                </c:pt>
                <c:pt idx="3656">
                  <c:v>63.615000000000002</c:v>
                </c:pt>
                <c:pt idx="3657">
                  <c:v>63.593000000000004</c:v>
                </c:pt>
                <c:pt idx="3658">
                  <c:v>63.555</c:v>
                </c:pt>
                <c:pt idx="3659">
                  <c:v>63.517000000000003</c:v>
                </c:pt>
                <c:pt idx="3660">
                  <c:v>63.485999999999997</c:v>
                </c:pt>
                <c:pt idx="3661">
                  <c:v>63.44</c:v>
                </c:pt>
                <c:pt idx="3662">
                  <c:v>63.4</c:v>
                </c:pt>
                <c:pt idx="3663">
                  <c:v>63.356999999999999</c:v>
                </c:pt>
                <c:pt idx="3664">
                  <c:v>63.328000000000003</c:v>
                </c:pt>
                <c:pt idx="3665">
                  <c:v>63.305999999999997</c:v>
                </c:pt>
                <c:pt idx="3666">
                  <c:v>63.268999999999998</c:v>
                </c:pt>
                <c:pt idx="3667">
                  <c:v>63.241999999999997</c:v>
                </c:pt>
                <c:pt idx="3668">
                  <c:v>63.209000000000003</c:v>
                </c:pt>
                <c:pt idx="3669">
                  <c:v>63.165999999999997</c:v>
                </c:pt>
                <c:pt idx="3670">
                  <c:v>63.131</c:v>
                </c:pt>
                <c:pt idx="3671">
                  <c:v>63.085999999999999</c:v>
                </c:pt>
                <c:pt idx="3672">
                  <c:v>63.029000000000003</c:v>
                </c:pt>
                <c:pt idx="3673">
                  <c:v>62.978999999999999</c:v>
                </c:pt>
                <c:pt idx="3674">
                  <c:v>62.936</c:v>
                </c:pt>
                <c:pt idx="3675">
                  <c:v>62.878999999999998</c:v>
                </c:pt>
                <c:pt idx="3676">
                  <c:v>62.83</c:v>
                </c:pt>
                <c:pt idx="3677">
                  <c:v>62.781999999999996</c:v>
                </c:pt>
                <c:pt idx="3678">
                  <c:v>62.734999999999999</c:v>
                </c:pt>
                <c:pt idx="3679">
                  <c:v>62.7</c:v>
                </c:pt>
                <c:pt idx="3680">
                  <c:v>62.649000000000001</c:v>
                </c:pt>
                <c:pt idx="3681">
                  <c:v>62.588999999999999</c:v>
                </c:pt>
                <c:pt idx="3682">
                  <c:v>62.537999999999997</c:v>
                </c:pt>
                <c:pt idx="3683">
                  <c:v>62.484000000000002</c:v>
                </c:pt>
                <c:pt idx="3684">
                  <c:v>62.433</c:v>
                </c:pt>
                <c:pt idx="3685">
                  <c:v>62.38</c:v>
                </c:pt>
                <c:pt idx="3686">
                  <c:v>62.322000000000003</c:v>
                </c:pt>
                <c:pt idx="3687">
                  <c:v>62.268999999999998</c:v>
                </c:pt>
                <c:pt idx="3688">
                  <c:v>62.226999999999997</c:v>
                </c:pt>
                <c:pt idx="3689">
                  <c:v>62.197000000000003</c:v>
                </c:pt>
                <c:pt idx="3690">
                  <c:v>62.164000000000001</c:v>
                </c:pt>
                <c:pt idx="3691">
                  <c:v>62.118000000000002</c:v>
                </c:pt>
                <c:pt idx="3692">
                  <c:v>62.085000000000001</c:v>
                </c:pt>
                <c:pt idx="3693">
                  <c:v>62.067999999999998</c:v>
                </c:pt>
                <c:pt idx="3694">
                  <c:v>62.045000000000002</c:v>
                </c:pt>
                <c:pt idx="3695">
                  <c:v>62.012</c:v>
                </c:pt>
                <c:pt idx="3696">
                  <c:v>61.991</c:v>
                </c:pt>
                <c:pt idx="3697">
                  <c:v>61.981000000000002</c:v>
                </c:pt>
                <c:pt idx="3698">
                  <c:v>61.959000000000003</c:v>
                </c:pt>
                <c:pt idx="3699">
                  <c:v>61.939</c:v>
                </c:pt>
                <c:pt idx="3700">
                  <c:v>61.927</c:v>
                </c:pt>
                <c:pt idx="3701">
                  <c:v>61.914999999999999</c:v>
                </c:pt>
                <c:pt idx="3702">
                  <c:v>61.905999999999999</c:v>
                </c:pt>
                <c:pt idx="3703">
                  <c:v>61.896000000000001</c:v>
                </c:pt>
                <c:pt idx="3704">
                  <c:v>61.877000000000002</c:v>
                </c:pt>
                <c:pt idx="3705">
                  <c:v>61.851999999999997</c:v>
                </c:pt>
                <c:pt idx="3706">
                  <c:v>61.83</c:v>
                </c:pt>
                <c:pt idx="3707">
                  <c:v>61.811999999999998</c:v>
                </c:pt>
                <c:pt idx="3708">
                  <c:v>61.795999999999999</c:v>
                </c:pt>
                <c:pt idx="3709">
                  <c:v>61.779000000000003</c:v>
                </c:pt>
                <c:pt idx="3710">
                  <c:v>61.755000000000003</c:v>
                </c:pt>
                <c:pt idx="3711">
                  <c:v>61.725000000000001</c:v>
                </c:pt>
                <c:pt idx="3712">
                  <c:v>61.683999999999997</c:v>
                </c:pt>
                <c:pt idx="3713">
                  <c:v>61.636000000000003</c:v>
                </c:pt>
                <c:pt idx="3714">
                  <c:v>61.58</c:v>
                </c:pt>
                <c:pt idx="3715">
                  <c:v>61.521000000000001</c:v>
                </c:pt>
                <c:pt idx="3716">
                  <c:v>61.457999999999998</c:v>
                </c:pt>
                <c:pt idx="3717">
                  <c:v>61.387999999999998</c:v>
                </c:pt>
                <c:pt idx="3718">
                  <c:v>61.316000000000003</c:v>
                </c:pt>
                <c:pt idx="3719">
                  <c:v>61.252000000000002</c:v>
                </c:pt>
                <c:pt idx="3720">
                  <c:v>61.195</c:v>
                </c:pt>
                <c:pt idx="3721">
                  <c:v>61.145000000000003</c:v>
                </c:pt>
                <c:pt idx="3722">
                  <c:v>61.103000000000002</c:v>
                </c:pt>
                <c:pt idx="3723">
                  <c:v>61.064</c:v>
                </c:pt>
                <c:pt idx="3724">
                  <c:v>61.021000000000001</c:v>
                </c:pt>
                <c:pt idx="3725">
                  <c:v>60.976999999999997</c:v>
                </c:pt>
                <c:pt idx="3726">
                  <c:v>60.936</c:v>
                </c:pt>
                <c:pt idx="3727">
                  <c:v>60.899000000000001</c:v>
                </c:pt>
                <c:pt idx="3728">
                  <c:v>60.866</c:v>
                </c:pt>
                <c:pt idx="3729">
                  <c:v>60.837000000000003</c:v>
                </c:pt>
                <c:pt idx="3730">
                  <c:v>60.81</c:v>
                </c:pt>
                <c:pt idx="3731">
                  <c:v>60.783000000000001</c:v>
                </c:pt>
                <c:pt idx="3732">
                  <c:v>60.759</c:v>
                </c:pt>
                <c:pt idx="3733">
                  <c:v>60.74</c:v>
                </c:pt>
                <c:pt idx="3734">
                  <c:v>60.723999999999997</c:v>
                </c:pt>
                <c:pt idx="3735">
                  <c:v>60.710999999999999</c:v>
                </c:pt>
                <c:pt idx="3736">
                  <c:v>60.7</c:v>
                </c:pt>
                <c:pt idx="3737">
                  <c:v>60.692999999999998</c:v>
                </c:pt>
                <c:pt idx="3738">
                  <c:v>60.686</c:v>
                </c:pt>
                <c:pt idx="3739">
                  <c:v>60.680999999999997</c:v>
                </c:pt>
                <c:pt idx="3740">
                  <c:v>60.673999999999999</c:v>
                </c:pt>
                <c:pt idx="3741">
                  <c:v>60.667999999999999</c:v>
                </c:pt>
                <c:pt idx="3742">
                  <c:v>60.658000000000001</c:v>
                </c:pt>
                <c:pt idx="3743">
                  <c:v>60.648000000000003</c:v>
                </c:pt>
                <c:pt idx="3744">
                  <c:v>60.64</c:v>
                </c:pt>
                <c:pt idx="3745">
                  <c:v>60.624000000000002</c:v>
                </c:pt>
                <c:pt idx="3746">
                  <c:v>60.603999999999999</c:v>
                </c:pt>
                <c:pt idx="3747">
                  <c:v>60.576000000000001</c:v>
                </c:pt>
                <c:pt idx="3748">
                  <c:v>60.540999999999997</c:v>
                </c:pt>
                <c:pt idx="3749">
                  <c:v>60.506999999999998</c:v>
                </c:pt>
                <c:pt idx="3750">
                  <c:v>60.47</c:v>
                </c:pt>
                <c:pt idx="3751">
                  <c:v>60.436</c:v>
                </c:pt>
                <c:pt idx="3752">
                  <c:v>60.402999999999999</c:v>
                </c:pt>
                <c:pt idx="3753">
                  <c:v>60.372</c:v>
                </c:pt>
                <c:pt idx="3754">
                  <c:v>60.338999999999999</c:v>
                </c:pt>
                <c:pt idx="3755">
                  <c:v>60.31</c:v>
                </c:pt>
                <c:pt idx="3756">
                  <c:v>60.289000000000001</c:v>
                </c:pt>
                <c:pt idx="3757">
                  <c:v>60.27</c:v>
                </c:pt>
                <c:pt idx="3758">
                  <c:v>60.252000000000002</c:v>
                </c:pt>
                <c:pt idx="3759">
                  <c:v>60.232999999999997</c:v>
                </c:pt>
                <c:pt idx="3760">
                  <c:v>60.215000000000003</c:v>
                </c:pt>
                <c:pt idx="3761">
                  <c:v>60.197000000000003</c:v>
                </c:pt>
                <c:pt idx="3762">
                  <c:v>60.179000000000002</c:v>
                </c:pt>
                <c:pt idx="3763">
                  <c:v>60.167999999999999</c:v>
                </c:pt>
                <c:pt idx="3764">
                  <c:v>60.16</c:v>
                </c:pt>
                <c:pt idx="3765">
                  <c:v>60.152999999999999</c:v>
                </c:pt>
                <c:pt idx="3766">
                  <c:v>60.148000000000003</c:v>
                </c:pt>
                <c:pt idx="3767">
                  <c:v>60.142000000000003</c:v>
                </c:pt>
                <c:pt idx="3768">
                  <c:v>60.142000000000003</c:v>
                </c:pt>
                <c:pt idx="3769">
                  <c:v>60.146999999999998</c:v>
                </c:pt>
                <c:pt idx="3770">
                  <c:v>60.152999999999999</c:v>
                </c:pt>
                <c:pt idx="3771">
                  <c:v>60.165999999999997</c:v>
                </c:pt>
                <c:pt idx="3772">
                  <c:v>60.180999999999997</c:v>
                </c:pt>
                <c:pt idx="3773">
                  <c:v>60.195</c:v>
                </c:pt>
                <c:pt idx="3774">
                  <c:v>60.207000000000001</c:v>
                </c:pt>
                <c:pt idx="3775">
                  <c:v>60.216000000000001</c:v>
                </c:pt>
                <c:pt idx="3776">
                  <c:v>60.22</c:v>
                </c:pt>
                <c:pt idx="3777">
                  <c:v>60.228000000000002</c:v>
                </c:pt>
                <c:pt idx="3778">
                  <c:v>60.232999999999997</c:v>
                </c:pt>
                <c:pt idx="3779">
                  <c:v>60.234999999999999</c:v>
                </c:pt>
                <c:pt idx="3780">
                  <c:v>60.232999999999997</c:v>
                </c:pt>
                <c:pt idx="3781">
                  <c:v>60.231999999999999</c:v>
                </c:pt>
                <c:pt idx="3782">
                  <c:v>60.235999999999997</c:v>
                </c:pt>
                <c:pt idx="3783">
                  <c:v>60.238999999999997</c:v>
                </c:pt>
                <c:pt idx="3784">
                  <c:v>60.241999999999997</c:v>
                </c:pt>
                <c:pt idx="3785">
                  <c:v>60.246000000000002</c:v>
                </c:pt>
                <c:pt idx="3786">
                  <c:v>60.250999999999998</c:v>
                </c:pt>
                <c:pt idx="3787">
                  <c:v>60.25</c:v>
                </c:pt>
                <c:pt idx="3788">
                  <c:v>60.241999999999997</c:v>
                </c:pt>
                <c:pt idx="3789">
                  <c:v>60.234000000000002</c:v>
                </c:pt>
                <c:pt idx="3790">
                  <c:v>60.231000000000002</c:v>
                </c:pt>
                <c:pt idx="3791">
                  <c:v>60.228000000000002</c:v>
                </c:pt>
                <c:pt idx="3792">
                  <c:v>60.220999999999997</c:v>
                </c:pt>
                <c:pt idx="3793">
                  <c:v>60.210999999999999</c:v>
                </c:pt>
                <c:pt idx="3794">
                  <c:v>60.204999999999998</c:v>
                </c:pt>
                <c:pt idx="3795">
                  <c:v>60.195999999999998</c:v>
                </c:pt>
                <c:pt idx="3796">
                  <c:v>60.188000000000002</c:v>
                </c:pt>
                <c:pt idx="3797">
                  <c:v>60.185000000000002</c:v>
                </c:pt>
                <c:pt idx="3798">
                  <c:v>60.183999999999997</c:v>
                </c:pt>
                <c:pt idx="3799">
                  <c:v>60.186</c:v>
                </c:pt>
                <c:pt idx="3800">
                  <c:v>60.192999999999998</c:v>
                </c:pt>
                <c:pt idx="3801">
                  <c:v>60.204000000000001</c:v>
                </c:pt>
                <c:pt idx="3802">
                  <c:v>60.213999999999999</c:v>
                </c:pt>
                <c:pt idx="3803">
                  <c:v>60.228000000000002</c:v>
                </c:pt>
                <c:pt idx="3804">
                  <c:v>60.246000000000002</c:v>
                </c:pt>
                <c:pt idx="3805">
                  <c:v>60.265000000000001</c:v>
                </c:pt>
                <c:pt idx="3806">
                  <c:v>60.284999999999997</c:v>
                </c:pt>
                <c:pt idx="3807">
                  <c:v>60.314999999999998</c:v>
                </c:pt>
                <c:pt idx="3808">
                  <c:v>60.347999999999999</c:v>
                </c:pt>
                <c:pt idx="3809">
                  <c:v>60.384999999999998</c:v>
                </c:pt>
                <c:pt idx="3810">
                  <c:v>60.423000000000002</c:v>
                </c:pt>
                <c:pt idx="3811">
                  <c:v>60.466000000000001</c:v>
                </c:pt>
                <c:pt idx="3812">
                  <c:v>60.518000000000001</c:v>
                </c:pt>
                <c:pt idx="3813">
                  <c:v>60.576000000000001</c:v>
                </c:pt>
                <c:pt idx="3814">
                  <c:v>60.651000000000003</c:v>
                </c:pt>
                <c:pt idx="3815">
                  <c:v>60.732999999999997</c:v>
                </c:pt>
                <c:pt idx="3816">
                  <c:v>60.805999999999997</c:v>
                </c:pt>
                <c:pt idx="3817">
                  <c:v>60.862000000000002</c:v>
                </c:pt>
                <c:pt idx="3818">
                  <c:v>60.911999999999999</c:v>
                </c:pt>
                <c:pt idx="3819">
                  <c:v>60.966999999999999</c:v>
                </c:pt>
                <c:pt idx="3820">
                  <c:v>61.006999999999998</c:v>
                </c:pt>
                <c:pt idx="3821">
                  <c:v>61.03</c:v>
                </c:pt>
                <c:pt idx="3822">
                  <c:v>61.066000000000003</c:v>
                </c:pt>
                <c:pt idx="3823">
                  <c:v>61.104999999999997</c:v>
                </c:pt>
                <c:pt idx="3824">
                  <c:v>61.131999999999998</c:v>
                </c:pt>
                <c:pt idx="3825">
                  <c:v>61.158999999999999</c:v>
                </c:pt>
                <c:pt idx="3826">
                  <c:v>61.186</c:v>
                </c:pt>
                <c:pt idx="3827">
                  <c:v>61.204999999999998</c:v>
                </c:pt>
                <c:pt idx="3828">
                  <c:v>61.231000000000002</c:v>
                </c:pt>
                <c:pt idx="3829">
                  <c:v>61.28</c:v>
                </c:pt>
                <c:pt idx="3830">
                  <c:v>61.335999999999999</c:v>
                </c:pt>
                <c:pt idx="3831">
                  <c:v>61.417000000000002</c:v>
                </c:pt>
                <c:pt idx="3832">
                  <c:v>61.527000000000001</c:v>
                </c:pt>
                <c:pt idx="3833">
                  <c:v>61.658999999999999</c:v>
                </c:pt>
                <c:pt idx="3834">
                  <c:v>61.805999999999997</c:v>
                </c:pt>
                <c:pt idx="3835">
                  <c:v>61.972999999999999</c:v>
                </c:pt>
                <c:pt idx="3836">
                  <c:v>62.149000000000001</c:v>
                </c:pt>
                <c:pt idx="3837">
                  <c:v>62.334000000000003</c:v>
                </c:pt>
                <c:pt idx="3838">
                  <c:v>62.527000000000001</c:v>
                </c:pt>
                <c:pt idx="3839">
                  <c:v>62.734999999999999</c:v>
                </c:pt>
                <c:pt idx="3840">
                  <c:v>62.94</c:v>
                </c:pt>
                <c:pt idx="3841">
                  <c:v>63.143999999999998</c:v>
                </c:pt>
                <c:pt idx="3842">
                  <c:v>63.350999999999999</c:v>
                </c:pt>
                <c:pt idx="3843">
                  <c:v>63.558999999999997</c:v>
                </c:pt>
                <c:pt idx="3844">
                  <c:v>63.779000000000003</c:v>
                </c:pt>
                <c:pt idx="3845">
                  <c:v>63.997999999999998</c:v>
                </c:pt>
                <c:pt idx="3846">
                  <c:v>64.210999999999999</c:v>
                </c:pt>
                <c:pt idx="3847">
                  <c:v>64.418000000000006</c:v>
                </c:pt>
                <c:pt idx="3848">
                  <c:v>64.634</c:v>
                </c:pt>
                <c:pt idx="3849">
                  <c:v>64.849999999999994</c:v>
                </c:pt>
                <c:pt idx="3850">
                  <c:v>65.063999999999993</c:v>
                </c:pt>
                <c:pt idx="3851">
                  <c:v>65.277000000000001</c:v>
                </c:pt>
                <c:pt idx="3852">
                  <c:v>65.495000000000005</c:v>
                </c:pt>
                <c:pt idx="3853">
                  <c:v>65.713999999999999</c:v>
                </c:pt>
                <c:pt idx="3854">
                  <c:v>65.933000000000007</c:v>
                </c:pt>
                <c:pt idx="3855">
                  <c:v>66.153000000000006</c:v>
                </c:pt>
                <c:pt idx="3856">
                  <c:v>66.366</c:v>
                </c:pt>
                <c:pt idx="3857">
                  <c:v>66.570999999999998</c:v>
                </c:pt>
                <c:pt idx="3858">
                  <c:v>66.757000000000005</c:v>
                </c:pt>
                <c:pt idx="3859">
                  <c:v>66.938000000000002</c:v>
                </c:pt>
                <c:pt idx="3860">
                  <c:v>67.111000000000004</c:v>
                </c:pt>
                <c:pt idx="3861">
                  <c:v>67.272000000000006</c:v>
                </c:pt>
                <c:pt idx="3862">
                  <c:v>67.424000000000007</c:v>
                </c:pt>
                <c:pt idx="3863">
                  <c:v>67.578000000000003</c:v>
                </c:pt>
                <c:pt idx="3864">
                  <c:v>67.731999999999999</c:v>
                </c:pt>
                <c:pt idx="3865">
                  <c:v>67.878</c:v>
                </c:pt>
                <c:pt idx="3866">
                  <c:v>68.028999999999996</c:v>
                </c:pt>
                <c:pt idx="3867">
                  <c:v>68.188999999999993</c:v>
                </c:pt>
                <c:pt idx="3868">
                  <c:v>68.341999999999999</c:v>
                </c:pt>
                <c:pt idx="3869">
                  <c:v>68.497</c:v>
                </c:pt>
                <c:pt idx="3870">
                  <c:v>68.656999999999996</c:v>
                </c:pt>
                <c:pt idx="3871">
                  <c:v>68.813999999999993</c:v>
                </c:pt>
                <c:pt idx="3872">
                  <c:v>68.968000000000004</c:v>
                </c:pt>
                <c:pt idx="3873">
                  <c:v>69.119</c:v>
                </c:pt>
                <c:pt idx="3874">
                  <c:v>69.263000000000005</c:v>
                </c:pt>
                <c:pt idx="3875">
                  <c:v>69.403000000000006</c:v>
                </c:pt>
                <c:pt idx="3876">
                  <c:v>69.543999999999997</c:v>
                </c:pt>
                <c:pt idx="3877">
                  <c:v>69.692999999999998</c:v>
                </c:pt>
                <c:pt idx="3878">
                  <c:v>69.834999999999994</c:v>
                </c:pt>
                <c:pt idx="3879">
                  <c:v>69.966999999999999</c:v>
                </c:pt>
                <c:pt idx="3880">
                  <c:v>70.090999999999994</c:v>
                </c:pt>
                <c:pt idx="3881">
                  <c:v>70.206999999999994</c:v>
                </c:pt>
                <c:pt idx="3882">
                  <c:v>70.308000000000007</c:v>
                </c:pt>
                <c:pt idx="3883">
                  <c:v>70.400000000000006</c:v>
                </c:pt>
                <c:pt idx="3884">
                  <c:v>70.5</c:v>
                </c:pt>
                <c:pt idx="3885">
                  <c:v>70.597999999999999</c:v>
                </c:pt>
                <c:pt idx="3886">
                  <c:v>70.686000000000007</c:v>
                </c:pt>
                <c:pt idx="3887">
                  <c:v>70.772999999999996</c:v>
                </c:pt>
                <c:pt idx="3888">
                  <c:v>70.863</c:v>
                </c:pt>
                <c:pt idx="3889">
                  <c:v>70.947999999999993</c:v>
                </c:pt>
                <c:pt idx="3890">
                  <c:v>71.02</c:v>
                </c:pt>
                <c:pt idx="3891">
                  <c:v>71.094999999999999</c:v>
                </c:pt>
                <c:pt idx="3892">
                  <c:v>71.167000000000002</c:v>
                </c:pt>
                <c:pt idx="3893">
                  <c:v>71.234999999999999</c:v>
                </c:pt>
                <c:pt idx="3894">
                  <c:v>71.293999999999997</c:v>
                </c:pt>
                <c:pt idx="3895">
                  <c:v>71.341999999999999</c:v>
                </c:pt>
                <c:pt idx="3896">
                  <c:v>71.391000000000005</c:v>
                </c:pt>
                <c:pt idx="3897">
                  <c:v>71.44</c:v>
                </c:pt>
                <c:pt idx="3898">
                  <c:v>71.488</c:v>
                </c:pt>
                <c:pt idx="3899">
                  <c:v>71.52</c:v>
                </c:pt>
                <c:pt idx="3900">
                  <c:v>71.531999999999996</c:v>
                </c:pt>
                <c:pt idx="3901">
                  <c:v>71.536000000000001</c:v>
                </c:pt>
                <c:pt idx="3902">
                  <c:v>71.555999999999997</c:v>
                </c:pt>
                <c:pt idx="3903">
                  <c:v>71.578999999999994</c:v>
                </c:pt>
                <c:pt idx="3904">
                  <c:v>71.59</c:v>
                </c:pt>
                <c:pt idx="3905">
                  <c:v>71.58</c:v>
                </c:pt>
                <c:pt idx="3906">
                  <c:v>71.567999999999998</c:v>
                </c:pt>
                <c:pt idx="3907">
                  <c:v>71.572000000000003</c:v>
                </c:pt>
                <c:pt idx="3908">
                  <c:v>71.575000000000003</c:v>
                </c:pt>
                <c:pt idx="3909">
                  <c:v>71.570999999999998</c:v>
                </c:pt>
                <c:pt idx="3910">
                  <c:v>71.555999999999997</c:v>
                </c:pt>
                <c:pt idx="3911">
                  <c:v>71.537000000000006</c:v>
                </c:pt>
                <c:pt idx="3912">
                  <c:v>71.534999999999997</c:v>
                </c:pt>
                <c:pt idx="3913">
                  <c:v>71.543999999999997</c:v>
                </c:pt>
                <c:pt idx="3914">
                  <c:v>71.55</c:v>
                </c:pt>
                <c:pt idx="3915">
                  <c:v>71.548000000000002</c:v>
                </c:pt>
                <c:pt idx="3916">
                  <c:v>71.536000000000001</c:v>
                </c:pt>
                <c:pt idx="3917">
                  <c:v>71.524000000000001</c:v>
                </c:pt>
                <c:pt idx="3918">
                  <c:v>71.516999999999996</c:v>
                </c:pt>
                <c:pt idx="3919">
                  <c:v>71.516999999999996</c:v>
                </c:pt>
                <c:pt idx="3920">
                  <c:v>71.513000000000005</c:v>
                </c:pt>
                <c:pt idx="3921">
                  <c:v>71.513999999999996</c:v>
                </c:pt>
                <c:pt idx="3922">
                  <c:v>71.522999999999996</c:v>
                </c:pt>
                <c:pt idx="3923">
                  <c:v>71.528999999999996</c:v>
                </c:pt>
                <c:pt idx="3924">
                  <c:v>71.534999999999997</c:v>
                </c:pt>
                <c:pt idx="3925">
                  <c:v>71.552000000000007</c:v>
                </c:pt>
                <c:pt idx="3926">
                  <c:v>71.578999999999994</c:v>
                </c:pt>
                <c:pt idx="3927">
                  <c:v>71.613</c:v>
                </c:pt>
                <c:pt idx="3928">
                  <c:v>71.662999999999997</c:v>
                </c:pt>
                <c:pt idx="3929">
                  <c:v>71.715000000000003</c:v>
                </c:pt>
                <c:pt idx="3930">
                  <c:v>71.771000000000001</c:v>
                </c:pt>
                <c:pt idx="3931">
                  <c:v>71.825000000000003</c:v>
                </c:pt>
                <c:pt idx="3932">
                  <c:v>71.878</c:v>
                </c:pt>
                <c:pt idx="3933">
                  <c:v>71.933999999999997</c:v>
                </c:pt>
                <c:pt idx="3934">
                  <c:v>71.992999999999995</c:v>
                </c:pt>
                <c:pt idx="3935">
                  <c:v>72.054000000000002</c:v>
                </c:pt>
                <c:pt idx="3936">
                  <c:v>72.116</c:v>
                </c:pt>
                <c:pt idx="3937">
                  <c:v>72.171000000000006</c:v>
                </c:pt>
                <c:pt idx="3938">
                  <c:v>72.22</c:v>
                </c:pt>
                <c:pt idx="3939">
                  <c:v>72.272999999999996</c:v>
                </c:pt>
                <c:pt idx="3940">
                  <c:v>72.328999999999994</c:v>
                </c:pt>
                <c:pt idx="3941">
                  <c:v>72.393000000000001</c:v>
                </c:pt>
                <c:pt idx="3942">
                  <c:v>72.453999999999994</c:v>
                </c:pt>
                <c:pt idx="3943">
                  <c:v>72.516000000000005</c:v>
                </c:pt>
                <c:pt idx="3944">
                  <c:v>72.581999999999994</c:v>
                </c:pt>
                <c:pt idx="3945">
                  <c:v>72.647999999999996</c:v>
                </c:pt>
                <c:pt idx="3946">
                  <c:v>72.712999999999994</c:v>
                </c:pt>
                <c:pt idx="3947">
                  <c:v>72.775000000000006</c:v>
                </c:pt>
                <c:pt idx="3948">
                  <c:v>72.847999999999999</c:v>
                </c:pt>
                <c:pt idx="3949">
                  <c:v>72.930000000000007</c:v>
                </c:pt>
                <c:pt idx="3950">
                  <c:v>73.007999999999996</c:v>
                </c:pt>
                <c:pt idx="3951">
                  <c:v>73.082999999999998</c:v>
                </c:pt>
                <c:pt idx="3952">
                  <c:v>73.176000000000002</c:v>
                </c:pt>
                <c:pt idx="3953">
                  <c:v>73.27</c:v>
                </c:pt>
                <c:pt idx="3954">
                  <c:v>73.350999999999999</c:v>
                </c:pt>
                <c:pt idx="3955">
                  <c:v>73.442999999999998</c:v>
                </c:pt>
                <c:pt idx="3956">
                  <c:v>73.542000000000002</c:v>
                </c:pt>
                <c:pt idx="3957">
                  <c:v>73.623000000000005</c:v>
                </c:pt>
                <c:pt idx="3958">
                  <c:v>73.686999999999998</c:v>
                </c:pt>
                <c:pt idx="3959">
                  <c:v>73.745999999999995</c:v>
                </c:pt>
                <c:pt idx="3960">
                  <c:v>73.805999999999997</c:v>
                </c:pt>
                <c:pt idx="3961">
                  <c:v>73.873000000000005</c:v>
                </c:pt>
                <c:pt idx="3962">
                  <c:v>73.944000000000003</c:v>
                </c:pt>
                <c:pt idx="3963">
                  <c:v>74.010999999999996</c:v>
                </c:pt>
                <c:pt idx="3964">
                  <c:v>74.072000000000003</c:v>
                </c:pt>
                <c:pt idx="3965">
                  <c:v>74.13</c:v>
                </c:pt>
                <c:pt idx="3966">
                  <c:v>74.191000000000003</c:v>
                </c:pt>
                <c:pt idx="3967">
                  <c:v>74.245000000000005</c:v>
                </c:pt>
                <c:pt idx="3968">
                  <c:v>74.284000000000006</c:v>
                </c:pt>
                <c:pt idx="3969">
                  <c:v>74.304000000000002</c:v>
                </c:pt>
                <c:pt idx="3970">
                  <c:v>74.328000000000003</c:v>
                </c:pt>
                <c:pt idx="3971">
                  <c:v>74.343999999999994</c:v>
                </c:pt>
                <c:pt idx="3972">
                  <c:v>74.344999999999999</c:v>
                </c:pt>
                <c:pt idx="3973">
                  <c:v>74.340999999999994</c:v>
                </c:pt>
                <c:pt idx="3974">
                  <c:v>74.343999999999994</c:v>
                </c:pt>
                <c:pt idx="3975">
                  <c:v>74.349999999999994</c:v>
                </c:pt>
                <c:pt idx="3976">
                  <c:v>74.355999999999995</c:v>
                </c:pt>
                <c:pt idx="3977">
                  <c:v>74.364000000000004</c:v>
                </c:pt>
                <c:pt idx="3978">
                  <c:v>74.369</c:v>
                </c:pt>
                <c:pt idx="3979">
                  <c:v>74.375</c:v>
                </c:pt>
                <c:pt idx="3980">
                  <c:v>74.382999999999996</c:v>
                </c:pt>
                <c:pt idx="3981">
                  <c:v>74.394999999999996</c:v>
                </c:pt>
                <c:pt idx="3982">
                  <c:v>74.402000000000001</c:v>
                </c:pt>
                <c:pt idx="3983">
                  <c:v>74.403999999999996</c:v>
                </c:pt>
                <c:pt idx="3984">
                  <c:v>74.41</c:v>
                </c:pt>
                <c:pt idx="3985">
                  <c:v>74.417000000000002</c:v>
                </c:pt>
                <c:pt idx="3986">
                  <c:v>74.424000000000007</c:v>
                </c:pt>
                <c:pt idx="3987">
                  <c:v>74.433999999999997</c:v>
                </c:pt>
                <c:pt idx="3988">
                  <c:v>74.444000000000003</c:v>
                </c:pt>
                <c:pt idx="3989">
                  <c:v>74.45</c:v>
                </c:pt>
                <c:pt idx="3990">
                  <c:v>74.451999999999998</c:v>
                </c:pt>
                <c:pt idx="3991">
                  <c:v>74.453999999999994</c:v>
                </c:pt>
                <c:pt idx="3992">
                  <c:v>74.459999999999994</c:v>
                </c:pt>
                <c:pt idx="3993">
                  <c:v>74.468999999999994</c:v>
                </c:pt>
                <c:pt idx="3994">
                  <c:v>74.475999999999999</c:v>
                </c:pt>
                <c:pt idx="3995">
                  <c:v>74.483000000000004</c:v>
                </c:pt>
                <c:pt idx="3996">
                  <c:v>74.480999999999995</c:v>
                </c:pt>
                <c:pt idx="3997">
                  <c:v>74.474999999999994</c:v>
                </c:pt>
                <c:pt idx="3998">
                  <c:v>74.477000000000004</c:v>
                </c:pt>
                <c:pt idx="3999">
                  <c:v>74.474999999999994</c:v>
                </c:pt>
                <c:pt idx="4000">
                  <c:v>74.484999999999999</c:v>
                </c:pt>
                <c:pt idx="4001">
                  <c:v>74.503</c:v>
                </c:pt>
                <c:pt idx="4002">
                  <c:v>74.525999999999996</c:v>
                </c:pt>
                <c:pt idx="4003">
                  <c:v>74.546999999999997</c:v>
                </c:pt>
                <c:pt idx="4004">
                  <c:v>74.572999999999993</c:v>
                </c:pt>
                <c:pt idx="4005">
                  <c:v>74.605000000000004</c:v>
                </c:pt>
                <c:pt idx="4006">
                  <c:v>74.646000000000001</c:v>
                </c:pt>
                <c:pt idx="4007">
                  <c:v>74.692999999999998</c:v>
                </c:pt>
                <c:pt idx="4008">
                  <c:v>74.738</c:v>
                </c:pt>
                <c:pt idx="4009">
                  <c:v>74.784000000000006</c:v>
                </c:pt>
                <c:pt idx="4010">
                  <c:v>74.828000000000003</c:v>
                </c:pt>
                <c:pt idx="4011">
                  <c:v>74.866</c:v>
                </c:pt>
                <c:pt idx="4012">
                  <c:v>74.906999999999996</c:v>
                </c:pt>
                <c:pt idx="4013">
                  <c:v>74.950999999999993</c:v>
                </c:pt>
                <c:pt idx="4014">
                  <c:v>74.992000000000004</c:v>
                </c:pt>
                <c:pt idx="4015">
                  <c:v>75.025999999999996</c:v>
                </c:pt>
                <c:pt idx="4016">
                  <c:v>75.055999999999997</c:v>
                </c:pt>
                <c:pt idx="4017">
                  <c:v>75.082999999999998</c:v>
                </c:pt>
                <c:pt idx="4018">
                  <c:v>75.108000000000004</c:v>
                </c:pt>
                <c:pt idx="4019">
                  <c:v>75.129000000000005</c:v>
                </c:pt>
                <c:pt idx="4020">
                  <c:v>75.143000000000001</c:v>
                </c:pt>
                <c:pt idx="4021">
                  <c:v>75.149000000000001</c:v>
                </c:pt>
                <c:pt idx="4022">
                  <c:v>75.153000000000006</c:v>
                </c:pt>
                <c:pt idx="4023">
                  <c:v>75.153999999999996</c:v>
                </c:pt>
                <c:pt idx="4024">
                  <c:v>75.152000000000001</c:v>
                </c:pt>
                <c:pt idx="4025">
                  <c:v>75.147000000000006</c:v>
                </c:pt>
                <c:pt idx="4026">
                  <c:v>75.141000000000005</c:v>
                </c:pt>
                <c:pt idx="4027">
                  <c:v>75.14</c:v>
                </c:pt>
                <c:pt idx="4028">
                  <c:v>75.155000000000001</c:v>
                </c:pt>
                <c:pt idx="4029">
                  <c:v>75.179000000000002</c:v>
                </c:pt>
                <c:pt idx="4030">
                  <c:v>75.209999999999994</c:v>
                </c:pt>
                <c:pt idx="4031">
                  <c:v>75.248000000000005</c:v>
                </c:pt>
                <c:pt idx="4032">
                  <c:v>75.293000000000006</c:v>
                </c:pt>
                <c:pt idx="4033">
                  <c:v>75.337000000000003</c:v>
                </c:pt>
                <c:pt idx="4034">
                  <c:v>75.352999999999994</c:v>
                </c:pt>
                <c:pt idx="4035">
                  <c:v>75.356999999999999</c:v>
                </c:pt>
                <c:pt idx="4036">
                  <c:v>75.367000000000004</c:v>
                </c:pt>
                <c:pt idx="4037">
                  <c:v>75.373999999999995</c:v>
                </c:pt>
                <c:pt idx="4038">
                  <c:v>75.370999999999995</c:v>
                </c:pt>
                <c:pt idx="4039">
                  <c:v>75.364000000000004</c:v>
                </c:pt>
                <c:pt idx="4040">
                  <c:v>75.349000000000004</c:v>
                </c:pt>
                <c:pt idx="4041">
                  <c:v>75.331000000000003</c:v>
                </c:pt>
                <c:pt idx="4042">
                  <c:v>75.298000000000002</c:v>
                </c:pt>
                <c:pt idx="4043">
                  <c:v>75.233000000000004</c:v>
                </c:pt>
                <c:pt idx="4044">
                  <c:v>75.156999999999996</c:v>
                </c:pt>
                <c:pt idx="4045">
                  <c:v>75.096999999999994</c:v>
                </c:pt>
                <c:pt idx="4046">
                  <c:v>75.027000000000001</c:v>
                </c:pt>
                <c:pt idx="4047">
                  <c:v>74.930000000000007</c:v>
                </c:pt>
                <c:pt idx="4048">
                  <c:v>74.825000000000003</c:v>
                </c:pt>
                <c:pt idx="4049">
                  <c:v>74.725999999999999</c:v>
                </c:pt>
                <c:pt idx="4050">
                  <c:v>74.62</c:v>
                </c:pt>
                <c:pt idx="4051">
                  <c:v>74.501999999999995</c:v>
                </c:pt>
                <c:pt idx="4052">
                  <c:v>74.376000000000005</c:v>
                </c:pt>
                <c:pt idx="4053">
                  <c:v>74.259</c:v>
                </c:pt>
                <c:pt idx="4054">
                  <c:v>74.155000000000001</c:v>
                </c:pt>
                <c:pt idx="4055">
                  <c:v>74.052000000000007</c:v>
                </c:pt>
                <c:pt idx="4056">
                  <c:v>73.95</c:v>
                </c:pt>
                <c:pt idx="4057">
                  <c:v>73.855999999999995</c:v>
                </c:pt>
                <c:pt idx="4058">
                  <c:v>73.771000000000001</c:v>
                </c:pt>
                <c:pt idx="4059">
                  <c:v>73.712000000000003</c:v>
                </c:pt>
                <c:pt idx="4060">
                  <c:v>73.668000000000006</c:v>
                </c:pt>
                <c:pt idx="4061">
                  <c:v>73.623999999999995</c:v>
                </c:pt>
                <c:pt idx="4062">
                  <c:v>73.629000000000005</c:v>
                </c:pt>
                <c:pt idx="4063">
                  <c:v>73.638999999999996</c:v>
                </c:pt>
                <c:pt idx="4064">
                  <c:v>73.671999999999997</c:v>
                </c:pt>
                <c:pt idx="4065">
                  <c:v>73.731999999999999</c:v>
                </c:pt>
                <c:pt idx="4066">
                  <c:v>73.802000000000007</c:v>
                </c:pt>
                <c:pt idx="4067">
                  <c:v>73.897000000000006</c:v>
                </c:pt>
                <c:pt idx="4068">
                  <c:v>73.995999999999995</c:v>
                </c:pt>
                <c:pt idx="4069">
                  <c:v>74.116</c:v>
                </c:pt>
                <c:pt idx="4070">
                  <c:v>74.251999999999995</c:v>
                </c:pt>
                <c:pt idx="4071">
                  <c:v>74.375</c:v>
                </c:pt>
                <c:pt idx="4072">
                  <c:v>74.484999999999999</c:v>
                </c:pt>
                <c:pt idx="4073">
                  <c:v>74.596000000000004</c:v>
                </c:pt>
                <c:pt idx="4074">
                  <c:v>74.701999999999998</c:v>
                </c:pt>
                <c:pt idx="4075">
                  <c:v>74.823999999999998</c:v>
                </c:pt>
                <c:pt idx="4076">
                  <c:v>74.933999999999997</c:v>
                </c:pt>
                <c:pt idx="4077">
                  <c:v>75.043999999999997</c:v>
                </c:pt>
                <c:pt idx="4078">
                  <c:v>75.14</c:v>
                </c:pt>
                <c:pt idx="4079">
                  <c:v>75.209999999999994</c:v>
                </c:pt>
                <c:pt idx="4080">
                  <c:v>75.260999999999996</c:v>
                </c:pt>
                <c:pt idx="4081">
                  <c:v>75.302000000000007</c:v>
                </c:pt>
                <c:pt idx="4082">
                  <c:v>75.355000000000004</c:v>
                </c:pt>
                <c:pt idx="4083">
                  <c:v>75.402000000000001</c:v>
                </c:pt>
                <c:pt idx="4084">
                  <c:v>75.438999999999993</c:v>
                </c:pt>
                <c:pt idx="4085">
                  <c:v>75.457999999999998</c:v>
                </c:pt>
                <c:pt idx="4086">
                  <c:v>75.47</c:v>
                </c:pt>
                <c:pt idx="4087">
                  <c:v>75.492000000000004</c:v>
                </c:pt>
                <c:pt idx="4088">
                  <c:v>75.516000000000005</c:v>
                </c:pt>
                <c:pt idx="4089">
                  <c:v>75.531999999999996</c:v>
                </c:pt>
                <c:pt idx="4090">
                  <c:v>75.546999999999997</c:v>
                </c:pt>
                <c:pt idx="4091">
                  <c:v>75.552000000000007</c:v>
                </c:pt>
                <c:pt idx="4092">
                  <c:v>75.551000000000002</c:v>
                </c:pt>
                <c:pt idx="4093">
                  <c:v>75.558000000000007</c:v>
                </c:pt>
                <c:pt idx="4094">
                  <c:v>75.558000000000007</c:v>
                </c:pt>
                <c:pt idx="4095">
                  <c:v>75.555000000000007</c:v>
                </c:pt>
                <c:pt idx="4096">
                  <c:v>75.569999999999993</c:v>
                </c:pt>
                <c:pt idx="4097">
                  <c:v>75.614999999999995</c:v>
                </c:pt>
                <c:pt idx="4098">
                  <c:v>75.665999999999997</c:v>
                </c:pt>
                <c:pt idx="4099">
                  <c:v>75.713999999999999</c:v>
                </c:pt>
                <c:pt idx="4100">
                  <c:v>75.754999999999995</c:v>
                </c:pt>
                <c:pt idx="4101">
                  <c:v>75.805999999999997</c:v>
                </c:pt>
                <c:pt idx="4102">
                  <c:v>75.875</c:v>
                </c:pt>
                <c:pt idx="4103">
                  <c:v>75.959999999999994</c:v>
                </c:pt>
                <c:pt idx="4104">
                  <c:v>76.043999999999997</c:v>
                </c:pt>
                <c:pt idx="4105">
                  <c:v>76.123999999999995</c:v>
                </c:pt>
                <c:pt idx="4106">
                  <c:v>76.209999999999994</c:v>
                </c:pt>
                <c:pt idx="4107">
                  <c:v>76.305000000000007</c:v>
                </c:pt>
                <c:pt idx="4108">
                  <c:v>76.403000000000006</c:v>
                </c:pt>
                <c:pt idx="4109">
                  <c:v>76.488</c:v>
                </c:pt>
                <c:pt idx="4110">
                  <c:v>76.581000000000003</c:v>
                </c:pt>
                <c:pt idx="4111">
                  <c:v>76.688000000000002</c:v>
                </c:pt>
                <c:pt idx="4112">
                  <c:v>76.777000000000001</c:v>
                </c:pt>
                <c:pt idx="4113">
                  <c:v>76.864999999999995</c:v>
                </c:pt>
                <c:pt idx="4114">
                  <c:v>76.963999999999999</c:v>
                </c:pt>
                <c:pt idx="4115">
                  <c:v>77.040000000000006</c:v>
                </c:pt>
                <c:pt idx="4116">
                  <c:v>77.100999999999999</c:v>
                </c:pt>
                <c:pt idx="4117">
                  <c:v>77.168999999999997</c:v>
                </c:pt>
                <c:pt idx="4118">
                  <c:v>77.242999999999995</c:v>
                </c:pt>
                <c:pt idx="4119">
                  <c:v>77.302999999999997</c:v>
                </c:pt>
                <c:pt idx="4120">
                  <c:v>77.355999999999995</c:v>
                </c:pt>
                <c:pt idx="4121">
                  <c:v>77.402000000000001</c:v>
                </c:pt>
                <c:pt idx="4122">
                  <c:v>77.45</c:v>
                </c:pt>
                <c:pt idx="4123">
                  <c:v>77.489000000000004</c:v>
                </c:pt>
                <c:pt idx="4124">
                  <c:v>77.539000000000001</c:v>
                </c:pt>
                <c:pt idx="4125">
                  <c:v>77.58</c:v>
                </c:pt>
                <c:pt idx="4126">
                  <c:v>77.613</c:v>
                </c:pt>
                <c:pt idx="4127">
                  <c:v>77.643000000000001</c:v>
                </c:pt>
                <c:pt idx="4128">
                  <c:v>77.661000000000001</c:v>
                </c:pt>
                <c:pt idx="4129">
                  <c:v>77.673000000000002</c:v>
                </c:pt>
                <c:pt idx="4130">
                  <c:v>77.677000000000007</c:v>
                </c:pt>
                <c:pt idx="4131">
                  <c:v>77.677000000000007</c:v>
                </c:pt>
                <c:pt idx="4132">
                  <c:v>77.677000000000007</c:v>
                </c:pt>
                <c:pt idx="4133">
                  <c:v>77.665999999999997</c:v>
                </c:pt>
                <c:pt idx="4134">
                  <c:v>77.662999999999997</c:v>
                </c:pt>
                <c:pt idx="4135">
                  <c:v>77.680000000000007</c:v>
                </c:pt>
                <c:pt idx="4136">
                  <c:v>77.691999999999993</c:v>
                </c:pt>
                <c:pt idx="4137">
                  <c:v>77.706000000000003</c:v>
                </c:pt>
                <c:pt idx="4138">
                  <c:v>77.727999999999994</c:v>
                </c:pt>
                <c:pt idx="4139">
                  <c:v>77.757999999999996</c:v>
                </c:pt>
                <c:pt idx="4140">
                  <c:v>77.775000000000006</c:v>
                </c:pt>
                <c:pt idx="4141">
                  <c:v>77.795000000000002</c:v>
                </c:pt>
                <c:pt idx="4142">
                  <c:v>77.819000000000003</c:v>
                </c:pt>
                <c:pt idx="4143">
                  <c:v>77.83</c:v>
                </c:pt>
                <c:pt idx="4144">
                  <c:v>77.826999999999998</c:v>
                </c:pt>
                <c:pt idx="4145">
                  <c:v>77.816999999999993</c:v>
                </c:pt>
                <c:pt idx="4146">
                  <c:v>77.811000000000007</c:v>
                </c:pt>
                <c:pt idx="4147">
                  <c:v>77.813999999999993</c:v>
                </c:pt>
                <c:pt idx="4148">
                  <c:v>77.808999999999997</c:v>
                </c:pt>
                <c:pt idx="4149">
                  <c:v>77.793999999999997</c:v>
                </c:pt>
                <c:pt idx="4150">
                  <c:v>77.784999999999997</c:v>
                </c:pt>
                <c:pt idx="4151">
                  <c:v>77.778000000000006</c:v>
                </c:pt>
                <c:pt idx="4152">
                  <c:v>77.754000000000005</c:v>
                </c:pt>
                <c:pt idx="4153">
                  <c:v>77.712999999999994</c:v>
                </c:pt>
                <c:pt idx="4154">
                  <c:v>77.662999999999997</c:v>
                </c:pt>
                <c:pt idx="4155">
                  <c:v>77.611999999999995</c:v>
                </c:pt>
                <c:pt idx="4156">
                  <c:v>77.561999999999998</c:v>
                </c:pt>
                <c:pt idx="4157">
                  <c:v>77.513999999999996</c:v>
                </c:pt>
                <c:pt idx="4158">
                  <c:v>77.47</c:v>
                </c:pt>
                <c:pt idx="4159">
                  <c:v>77.429000000000002</c:v>
                </c:pt>
                <c:pt idx="4160">
                  <c:v>77.391999999999996</c:v>
                </c:pt>
                <c:pt idx="4161">
                  <c:v>77.364000000000004</c:v>
                </c:pt>
                <c:pt idx="4162">
                  <c:v>77.34</c:v>
                </c:pt>
                <c:pt idx="4163">
                  <c:v>77.313999999999993</c:v>
                </c:pt>
                <c:pt idx="4164">
                  <c:v>77.296999999999997</c:v>
                </c:pt>
                <c:pt idx="4165">
                  <c:v>77.281999999999996</c:v>
                </c:pt>
                <c:pt idx="4166">
                  <c:v>77.268000000000001</c:v>
                </c:pt>
                <c:pt idx="4167">
                  <c:v>77.242999999999995</c:v>
                </c:pt>
                <c:pt idx="4168">
                  <c:v>77.218999999999994</c:v>
                </c:pt>
                <c:pt idx="4169">
                  <c:v>77.197000000000003</c:v>
                </c:pt>
                <c:pt idx="4170">
                  <c:v>77.180999999999997</c:v>
                </c:pt>
                <c:pt idx="4171">
                  <c:v>77.164000000000001</c:v>
                </c:pt>
                <c:pt idx="4172">
                  <c:v>77.144000000000005</c:v>
                </c:pt>
                <c:pt idx="4173">
                  <c:v>77.123999999999995</c:v>
                </c:pt>
                <c:pt idx="4174">
                  <c:v>77.099000000000004</c:v>
                </c:pt>
                <c:pt idx="4175">
                  <c:v>77.069999999999993</c:v>
                </c:pt>
                <c:pt idx="4176">
                  <c:v>77.043000000000006</c:v>
                </c:pt>
                <c:pt idx="4177">
                  <c:v>77.013000000000005</c:v>
                </c:pt>
                <c:pt idx="4178">
                  <c:v>76.980999999999995</c:v>
                </c:pt>
                <c:pt idx="4179">
                  <c:v>76.947000000000003</c:v>
                </c:pt>
                <c:pt idx="4180">
                  <c:v>76.909000000000006</c:v>
                </c:pt>
                <c:pt idx="4181">
                  <c:v>76.872</c:v>
                </c:pt>
                <c:pt idx="4182">
                  <c:v>76.843000000000004</c:v>
                </c:pt>
                <c:pt idx="4183">
                  <c:v>76.817999999999998</c:v>
                </c:pt>
                <c:pt idx="4184">
                  <c:v>76.793000000000006</c:v>
                </c:pt>
                <c:pt idx="4185">
                  <c:v>76.772000000000006</c:v>
                </c:pt>
                <c:pt idx="4186">
                  <c:v>76.754000000000005</c:v>
                </c:pt>
                <c:pt idx="4187">
                  <c:v>76.738</c:v>
                </c:pt>
                <c:pt idx="4188">
                  <c:v>76.716999999999999</c:v>
                </c:pt>
                <c:pt idx="4189">
                  <c:v>76.700999999999993</c:v>
                </c:pt>
                <c:pt idx="4190">
                  <c:v>76.683000000000007</c:v>
                </c:pt>
                <c:pt idx="4191">
                  <c:v>76.662999999999997</c:v>
                </c:pt>
                <c:pt idx="4192">
                  <c:v>76.638000000000005</c:v>
                </c:pt>
                <c:pt idx="4193">
                  <c:v>76.617000000000004</c:v>
                </c:pt>
                <c:pt idx="4194">
                  <c:v>76.599999999999994</c:v>
                </c:pt>
                <c:pt idx="4195">
                  <c:v>76.587999999999994</c:v>
                </c:pt>
                <c:pt idx="4196">
                  <c:v>76.584000000000003</c:v>
                </c:pt>
                <c:pt idx="4197">
                  <c:v>76.578999999999994</c:v>
                </c:pt>
                <c:pt idx="4198">
                  <c:v>76.573999999999998</c:v>
                </c:pt>
                <c:pt idx="4199">
                  <c:v>76.563999999999993</c:v>
                </c:pt>
                <c:pt idx="4200">
                  <c:v>76.554000000000002</c:v>
                </c:pt>
                <c:pt idx="4201">
                  <c:v>76.543000000000006</c:v>
                </c:pt>
                <c:pt idx="4202">
                  <c:v>76.527000000000001</c:v>
                </c:pt>
                <c:pt idx="4203">
                  <c:v>76.501000000000005</c:v>
                </c:pt>
                <c:pt idx="4204">
                  <c:v>76.491</c:v>
                </c:pt>
                <c:pt idx="4205">
                  <c:v>76.471999999999994</c:v>
                </c:pt>
                <c:pt idx="4206">
                  <c:v>76.456999999999994</c:v>
                </c:pt>
                <c:pt idx="4207">
                  <c:v>76.444999999999993</c:v>
                </c:pt>
                <c:pt idx="4208">
                  <c:v>76.432000000000002</c:v>
                </c:pt>
                <c:pt idx="4209">
                  <c:v>76.421000000000006</c:v>
                </c:pt>
                <c:pt idx="4210">
                  <c:v>76.411000000000001</c:v>
                </c:pt>
                <c:pt idx="4211">
                  <c:v>76.396000000000001</c:v>
                </c:pt>
                <c:pt idx="4212">
                  <c:v>76.379000000000005</c:v>
                </c:pt>
                <c:pt idx="4213">
                  <c:v>76.356999999999999</c:v>
                </c:pt>
                <c:pt idx="4214">
                  <c:v>76.332999999999998</c:v>
                </c:pt>
                <c:pt idx="4215">
                  <c:v>76.308000000000007</c:v>
                </c:pt>
                <c:pt idx="4216">
                  <c:v>76.277000000000001</c:v>
                </c:pt>
                <c:pt idx="4217">
                  <c:v>76.248000000000005</c:v>
                </c:pt>
                <c:pt idx="4218">
                  <c:v>76.218999999999994</c:v>
                </c:pt>
                <c:pt idx="4219">
                  <c:v>76.197000000000003</c:v>
                </c:pt>
                <c:pt idx="4220">
                  <c:v>76.182000000000002</c:v>
                </c:pt>
                <c:pt idx="4221">
                  <c:v>76.168000000000006</c:v>
                </c:pt>
                <c:pt idx="4222">
                  <c:v>76.162000000000006</c:v>
                </c:pt>
                <c:pt idx="4223">
                  <c:v>76.161000000000001</c:v>
                </c:pt>
                <c:pt idx="4224">
                  <c:v>76.156000000000006</c:v>
                </c:pt>
                <c:pt idx="4225">
                  <c:v>76.149000000000001</c:v>
                </c:pt>
                <c:pt idx="4226">
                  <c:v>76.144999999999996</c:v>
                </c:pt>
                <c:pt idx="4227">
                  <c:v>76.144999999999996</c:v>
                </c:pt>
                <c:pt idx="4228">
                  <c:v>76.147999999999996</c:v>
                </c:pt>
                <c:pt idx="4229">
                  <c:v>76.149000000000001</c:v>
                </c:pt>
                <c:pt idx="4230">
                  <c:v>76.152000000000001</c:v>
                </c:pt>
                <c:pt idx="4231">
                  <c:v>76.153000000000006</c:v>
                </c:pt>
                <c:pt idx="4232">
                  <c:v>76.155000000000001</c:v>
                </c:pt>
                <c:pt idx="4233">
                  <c:v>76.153999999999996</c:v>
                </c:pt>
                <c:pt idx="4234">
                  <c:v>76.153000000000006</c:v>
                </c:pt>
                <c:pt idx="4235">
                  <c:v>76.146000000000001</c:v>
                </c:pt>
                <c:pt idx="4236">
                  <c:v>76.141000000000005</c:v>
                </c:pt>
                <c:pt idx="4237">
                  <c:v>76.135999999999996</c:v>
                </c:pt>
                <c:pt idx="4238">
                  <c:v>76.128</c:v>
                </c:pt>
                <c:pt idx="4239">
                  <c:v>76.122</c:v>
                </c:pt>
                <c:pt idx="4240">
                  <c:v>76.114000000000004</c:v>
                </c:pt>
                <c:pt idx="4241">
                  <c:v>76.103999999999999</c:v>
                </c:pt>
                <c:pt idx="4242">
                  <c:v>76.093999999999994</c:v>
                </c:pt>
                <c:pt idx="4243">
                  <c:v>76.087000000000003</c:v>
                </c:pt>
                <c:pt idx="4244">
                  <c:v>76.081999999999994</c:v>
                </c:pt>
                <c:pt idx="4245">
                  <c:v>76.073999999999998</c:v>
                </c:pt>
                <c:pt idx="4246">
                  <c:v>76.064999999999998</c:v>
                </c:pt>
                <c:pt idx="4247">
                  <c:v>76.058999999999997</c:v>
                </c:pt>
                <c:pt idx="4248">
                  <c:v>76.061000000000007</c:v>
                </c:pt>
                <c:pt idx="4249">
                  <c:v>76.064999999999998</c:v>
                </c:pt>
                <c:pt idx="4250">
                  <c:v>76.064999999999998</c:v>
                </c:pt>
                <c:pt idx="4251">
                  <c:v>76.066999999999993</c:v>
                </c:pt>
                <c:pt idx="4252">
                  <c:v>76.072000000000003</c:v>
                </c:pt>
                <c:pt idx="4253">
                  <c:v>76.08</c:v>
                </c:pt>
                <c:pt idx="4254">
                  <c:v>76.088999999999999</c:v>
                </c:pt>
                <c:pt idx="4255">
                  <c:v>76.099999999999994</c:v>
                </c:pt>
                <c:pt idx="4256">
                  <c:v>76.113</c:v>
                </c:pt>
                <c:pt idx="4257">
                  <c:v>76.129000000000005</c:v>
                </c:pt>
                <c:pt idx="4258">
                  <c:v>76.147000000000006</c:v>
                </c:pt>
                <c:pt idx="4259">
                  <c:v>76.162000000000006</c:v>
                </c:pt>
                <c:pt idx="4260">
                  <c:v>76.177000000000007</c:v>
                </c:pt>
                <c:pt idx="4261">
                  <c:v>76.191999999999993</c:v>
                </c:pt>
                <c:pt idx="4262">
                  <c:v>76.195999999999998</c:v>
                </c:pt>
                <c:pt idx="4263">
                  <c:v>76.2</c:v>
                </c:pt>
                <c:pt idx="4264">
                  <c:v>76.212999999999994</c:v>
                </c:pt>
                <c:pt idx="4265">
                  <c:v>76.216999999999999</c:v>
                </c:pt>
                <c:pt idx="4266">
                  <c:v>76.224999999999994</c:v>
                </c:pt>
                <c:pt idx="4267">
                  <c:v>76.268000000000001</c:v>
                </c:pt>
                <c:pt idx="4268">
                  <c:v>76.305999999999997</c:v>
                </c:pt>
                <c:pt idx="4269">
                  <c:v>76.349000000000004</c:v>
                </c:pt>
                <c:pt idx="4270">
                  <c:v>76.412999999999997</c:v>
                </c:pt>
                <c:pt idx="4271">
                  <c:v>76.472999999999999</c:v>
                </c:pt>
                <c:pt idx="4272">
                  <c:v>76.534999999999997</c:v>
                </c:pt>
                <c:pt idx="4273">
                  <c:v>76.61</c:v>
                </c:pt>
                <c:pt idx="4274">
                  <c:v>76.677999999999997</c:v>
                </c:pt>
                <c:pt idx="4275">
                  <c:v>76.747</c:v>
                </c:pt>
                <c:pt idx="4276">
                  <c:v>76.831000000000003</c:v>
                </c:pt>
                <c:pt idx="4277">
                  <c:v>76.91</c:v>
                </c:pt>
                <c:pt idx="4278">
                  <c:v>76.992000000000004</c:v>
                </c:pt>
                <c:pt idx="4279">
                  <c:v>77.081000000000003</c:v>
                </c:pt>
                <c:pt idx="4280">
                  <c:v>77.16</c:v>
                </c:pt>
                <c:pt idx="4281">
                  <c:v>77.230999999999995</c:v>
                </c:pt>
                <c:pt idx="4282">
                  <c:v>77.302999999999997</c:v>
                </c:pt>
                <c:pt idx="4283">
                  <c:v>77.366</c:v>
                </c:pt>
                <c:pt idx="4284">
                  <c:v>77.430999999999997</c:v>
                </c:pt>
                <c:pt idx="4285">
                  <c:v>77.5</c:v>
                </c:pt>
                <c:pt idx="4286">
                  <c:v>77.570999999999998</c:v>
                </c:pt>
                <c:pt idx="4287">
                  <c:v>77.638999999999996</c:v>
                </c:pt>
                <c:pt idx="4288">
                  <c:v>77.703999999999994</c:v>
                </c:pt>
                <c:pt idx="4289">
                  <c:v>77.778999999999996</c:v>
                </c:pt>
                <c:pt idx="4290">
                  <c:v>77.850999999999999</c:v>
                </c:pt>
                <c:pt idx="4291">
                  <c:v>77.927000000000007</c:v>
                </c:pt>
                <c:pt idx="4292">
                  <c:v>78.015000000000001</c:v>
                </c:pt>
                <c:pt idx="4293">
                  <c:v>78.117000000000004</c:v>
                </c:pt>
                <c:pt idx="4294">
                  <c:v>78.209000000000003</c:v>
                </c:pt>
                <c:pt idx="4295">
                  <c:v>78.293999999999997</c:v>
                </c:pt>
                <c:pt idx="4296">
                  <c:v>78.397999999999996</c:v>
                </c:pt>
                <c:pt idx="4297">
                  <c:v>78.495999999999995</c:v>
                </c:pt>
                <c:pt idx="4298">
                  <c:v>78.593999999999994</c:v>
                </c:pt>
                <c:pt idx="4299">
                  <c:v>78.695999999999998</c:v>
                </c:pt>
                <c:pt idx="4300">
                  <c:v>78.781000000000006</c:v>
                </c:pt>
                <c:pt idx="4301">
                  <c:v>78.861999999999995</c:v>
                </c:pt>
                <c:pt idx="4302">
                  <c:v>78.953999999999994</c:v>
                </c:pt>
                <c:pt idx="4303">
                  <c:v>79.040999999999997</c:v>
                </c:pt>
                <c:pt idx="4304">
                  <c:v>79.13</c:v>
                </c:pt>
                <c:pt idx="4305">
                  <c:v>79.222999999999999</c:v>
                </c:pt>
                <c:pt idx="4306">
                  <c:v>79.311000000000007</c:v>
                </c:pt>
                <c:pt idx="4307">
                  <c:v>79.405000000000001</c:v>
                </c:pt>
                <c:pt idx="4308">
                  <c:v>79.489000000000004</c:v>
                </c:pt>
                <c:pt idx="4309">
                  <c:v>79.569000000000003</c:v>
                </c:pt>
                <c:pt idx="4310">
                  <c:v>79.662999999999997</c:v>
                </c:pt>
                <c:pt idx="4311">
                  <c:v>79.739999999999995</c:v>
                </c:pt>
                <c:pt idx="4312">
                  <c:v>79.819000000000003</c:v>
                </c:pt>
                <c:pt idx="4313">
                  <c:v>79.908000000000001</c:v>
                </c:pt>
                <c:pt idx="4314">
                  <c:v>79.998999999999995</c:v>
                </c:pt>
                <c:pt idx="4315">
                  <c:v>80.087999999999994</c:v>
                </c:pt>
                <c:pt idx="4316">
                  <c:v>80.174000000000007</c:v>
                </c:pt>
                <c:pt idx="4317">
                  <c:v>80.268000000000001</c:v>
                </c:pt>
                <c:pt idx="4318">
                  <c:v>80.379000000000005</c:v>
                </c:pt>
                <c:pt idx="4319">
                  <c:v>80.492999999999995</c:v>
                </c:pt>
                <c:pt idx="4320">
                  <c:v>80.600999999999999</c:v>
                </c:pt>
                <c:pt idx="4321">
                  <c:v>80.704999999999998</c:v>
                </c:pt>
                <c:pt idx="4322">
                  <c:v>80.811000000000007</c:v>
                </c:pt>
                <c:pt idx="4323">
                  <c:v>80.918999999999997</c:v>
                </c:pt>
                <c:pt idx="4324">
                  <c:v>81.022999999999996</c:v>
                </c:pt>
                <c:pt idx="4325">
                  <c:v>81.123000000000005</c:v>
                </c:pt>
                <c:pt idx="4326">
                  <c:v>81.233000000000004</c:v>
                </c:pt>
                <c:pt idx="4327">
                  <c:v>81.340999999999994</c:v>
                </c:pt>
                <c:pt idx="4328">
                  <c:v>81.441999999999993</c:v>
                </c:pt>
                <c:pt idx="4329">
                  <c:v>81.540000000000006</c:v>
                </c:pt>
                <c:pt idx="4330">
                  <c:v>81.647999999999996</c:v>
                </c:pt>
                <c:pt idx="4331">
                  <c:v>81.744</c:v>
                </c:pt>
                <c:pt idx="4332">
                  <c:v>81.828999999999994</c:v>
                </c:pt>
                <c:pt idx="4333">
                  <c:v>81.914000000000001</c:v>
                </c:pt>
                <c:pt idx="4334">
                  <c:v>81.991</c:v>
                </c:pt>
                <c:pt idx="4335">
                  <c:v>82.055999999999997</c:v>
                </c:pt>
                <c:pt idx="4336">
                  <c:v>82.116</c:v>
                </c:pt>
                <c:pt idx="4337">
                  <c:v>82.171999999999997</c:v>
                </c:pt>
                <c:pt idx="4338">
                  <c:v>82.228999999999999</c:v>
                </c:pt>
                <c:pt idx="4339">
                  <c:v>82.278999999999996</c:v>
                </c:pt>
                <c:pt idx="4340">
                  <c:v>82.323999999999998</c:v>
                </c:pt>
                <c:pt idx="4341">
                  <c:v>82.369</c:v>
                </c:pt>
                <c:pt idx="4342">
                  <c:v>82.408000000000001</c:v>
                </c:pt>
                <c:pt idx="4343">
                  <c:v>82.44</c:v>
                </c:pt>
                <c:pt idx="4344">
                  <c:v>82.472999999999999</c:v>
                </c:pt>
                <c:pt idx="4345">
                  <c:v>82.51</c:v>
                </c:pt>
                <c:pt idx="4346">
                  <c:v>82.548000000000002</c:v>
                </c:pt>
                <c:pt idx="4347">
                  <c:v>82.584000000000003</c:v>
                </c:pt>
                <c:pt idx="4348">
                  <c:v>82.622</c:v>
                </c:pt>
                <c:pt idx="4349">
                  <c:v>82.656999999999996</c:v>
                </c:pt>
                <c:pt idx="4350">
                  <c:v>82.685000000000002</c:v>
                </c:pt>
                <c:pt idx="4351">
                  <c:v>82.704999999999998</c:v>
                </c:pt>
                <c:pt idx="4352">
                  <c:v>82.731999999999999</c:v>
                </c:pt>
                <c:pt idx="4353">
                  <c:v>82.766999999999996</c:v>
                </c:pt>
                <c:pt idx="4354">
                  <c:v>82.804000000000002</c:v>
                </c:pt>
                <c:pt idx="4355">
                  <c:v>82.837000000000003</c:v>
                </c:pt>
                <c:pt idx="4356">
                  <c:v>82.863</c:v>
                </c:pt>
                <c:pt idx="4357">
                  <c:v>82.891999999999996</c:v>
                </c:pt>
                <c:pt idx="4358">
                  <c:v>82.921999999999997</c:v>
                </c:pt>
                <c:pt idx="4359">
                  <c:v>82.947000000000003</c:v>
                </c:pt>
                <c:pt idx="4360">
                  <c:v>82.965999999999994</c:v>
                </c:pt>
                <c:pt idx="4361">
                  <c:v>82.984999999999999</c:v>
                </c:pt>
                <c:pt idx="4362">
                  <c:v>83.003</c:v>
                </c:pt>
                <c:pt idx="4363">
                  <c:v>83.024000000000001</c:v>
                </c:pt>
                <c:pt idx="4364">
                  <c:v>83.046000000000006</c:v>
                </c:pt>
                <c:pt idx="4365">
                  <c:v>83.067999999999998</c:v>
                </c:pt>
                <c:pt idx="4366">
                  <c:v>83.099000000000004</c:v>
                </c:pt>
                <c:pt idx="4367">
                  <c:v>83.126000000000005</c:v>
                </c:pt>
                <c:pt idx="4368">
                  <c:v>83.143000000000001</c:v>
                </c:pt>
                <c:pt idx="4369">
                  <c:v>83.15</c:v>
                </c:pt>
                <c:pt idx="4370">
                  <c:v>83.162999999999997</c:v>
                </c:pt>
                <c:pt idx="4371">
                  <c:v>83.197999999999993</c:v>
                </c:pt>
                <c:pt idx="4372">
                  <c:v>83.231999999999999</c:v>
                </c:pt>
                <c:pt idx="4373">
                  <c:v>83.251999999999995</c:v>
                </c:pt>
                <c:pt idx="4374">
                  <c:v>83.262</c:v>
                </c:pt>
                <c:pt idx="4375">
                  <c:v>83.27</c:v>
                </c:pt>
                <c:pt idx="4376">
                  <c:v>83.287000000000006</c:v>
                </c:pt>
                <c:pt idx="4377">
                  <c:v>83.308999999999997</c:v>
                </c:pt>
                <c:pt idx="4378">
                  <c:v>83.334000000000003</c:v>
                </c:pt>
                <c:pt idx="4379">
                  <c:v>83.361999999999995</c:v>
                </c:pt>
                <c:pt idx="4380">
                  <c:v>83.375</c:v>
                </c:pt>
                <c:pt idx="4381">
                  <c:v>83.367000000000004</c:v>
                </c:pt>
                <c:pt idx="4382">
                  <c:v>83.355000000000004</c:v>
                </c:pt>
                <c:pt idx="4383">
                  <c:v>83.352000000000004</c:v>
                </c:pt>
                <c:pt idx="4384">
                  <c:v>83.337000000000003</c:v>
                </c:pt>
                <c:pt idx="4385">
                  <c:v>83.298000000000002</c:v>
                </c:pt>
                <c:pt idx="4386">
                  <c:v>83.275000000000006</c:v>
                </c:pt>
                <c:pt idx="4387">
                  <c:v>83.272000000000006</c:v>
                </c:pt>
                <c:pt idx="4388">
                  <c:v>83.269000000000005</c:v>
                </c:pt>
                <c:pt idx="4389">
                  <c:v>83.257000000000005</c:v>
                </c:pt>
                <c:pt idx="4390">
                  <c:v>83.251999999999995</c:v>
                </c:pt>
                <c:pt idx="4391">
                  <c:v>83.248000000000005</c:v>
                </c:pt>
                <c:pt idx="4392">
                  <c:v>83.241</c:v>
                </c:pt>
                <c:pt idx="4393">
                  <c:v>83.236000000000004</c:v>
                </c:pt>
                <c:pt idx="4394">
                  <c:v>83.236999999999995</c:v>
                </c:pt>
                <c:pt idx="4395">
                  <c:v>83.247</c:v>
                </c:pt>
                <c:pt idx="4396">
                  <c:v>83.266000000000005</c:v>
                </c:pt>
                <c:pt idx="4397">
                  <c:v>83.304000000000002</c:v>
                </c:pt>
                <c:pt idx="4398">
                  <c:v>83.346000000000004</c:v>
                </c:pt>
                <c:pt idx="4399">
                  <c:v>83.397999999999996</c:v>
                </c:pt>
                <c:pt idx="4400">
                  <c:v>83.471999999999994</c:v>
                </c:pt>
                <c:pt idx="4401">
                  <c:v>83.509</c:v>
                </c:pt>
                <c:pt idx="4402">
                  <c:v>83.558999999999997</c:v>
                </c:pt>
                <c:pt idx="4403">
                  <c:v>83.603999999999999</c:v>
                </c:pt>
                <c:pt idx="4404">
                  <c:v>83.641000000000005</c:v>
                </c:pt>
                <c:pt idx="4405">
                  <c:v>83.691999999999993</c:v>
                </c:pt>
                <c:pt idx="4406">
                  <c:v>83.751000000000005</c:v>
                </c:pt>
                <c:pt idx="4407">
                  <c:v>83.8</c:v>
                </c:pt>
                <c:pt idx="4408">
                  <c:v>83.837000000000003</c:v>
                </c:pt>
                <c:pt idx="4409">
                  <c:v>83.86</c:v>
                </c:pt>
                <c:pt idx="4410">
                  <c:v>83.87</c:v>
                </c:pt>
                <c:pt idx="4411">
                  <c:v>83.870999999999995</c:v>
                </c:pt>
                <c:pt idx="4412">
                  <c:v>83.866</c:v>
                </c:pt>
                <c:pt idx="4413">
                  <c:v>83.843999999999994</c:v>
                </c:pt>
                <c:pt idx="4414">
                  <c:v>83.813999999999993</c:v>
                </c:pt>
                <c:pt idx="4415">
                  <c:v>83.79</c:v>
                </c:pt>
                <c:pt idx="4416">
                  <c:v>83.778000000000006</c:v>
                </c:pt>
                <c:pt idx="4417">
                  <c:v>83.775999999999996</c:v>
                </c:pt>
                <c:pt idx="4418">
                  <c:v>83.771000000000001</c:v>
                </c:pt>
                <c:pt idx="4419">
                  <c:v>83.769000000000005</c:v>
                </c:pt>
                <c:pt idx="4420">
                  <c:v>83.763000000000005</c:v>
                </c:pt>
                <c:pt idx="4421">
                  <c:v>83.754000000000005</c:v>
                </c:pt>
                <c:pt idx="4422">
                  <c:v>83.748000000000005</c:v>
                </c:pt>
                <c:pt idx="4423">
                  <c:v>83.748000000000005</c:v>
                </c:pt>
                <c:pt idx="4424">
                  <c:v>83.747</c:v>
                </c:pt>
                <c:pt idx="4425">
                  <c:v>83.751000000000005</c:v>
                </c:pt>
                <c:pt idx="4426">
                  <c:v>83.769000000000005</c:v>
                </c:pt>
                <c:pt idx="4427">
                  <c:v>83.799000000000007</c:v>
                </c:pt>
                <c:pt idx="4428">
                  <c:v>83.828999999999994</c:v>
                </c:pt>
                <c:pt idx="4429">
                  <c:v>83.864999999999995</c:v>
                </c:pt>
                <c:pt idx="4430">
                  <c:v>83.900999999999996</c:v>
                </c:pt>
                <c:pt idx="4431">
                  <c:v>83.932000000000002</c:v>
                </c:pt>
                <c:pt idx="4432">
                  <c:v>83.959000000000003</c:v>
                </c:pt>
                <c:pt idx="4433">
                  <c:v>83.983000000000004</c:v>
                </c:pt>
                <c:pt idx="4434">
                  <c:v>84.004000000000005</c:v>
                </c:pt>
                <c:pt idx="4435">
                  <c:v>84.025999999999996</c:v>
                </c:pt>
                <c:pt idx="4436">
                  <c:v>84.040999999999997</c:v>
                </c:pt>
                <c:pt idx="4437">
                  <c:v>84.061000000000007</c:v>
                </c:pt>
                <c:pt idx="4438">
                  <c:v>84.07</c:v>
                </c:pt>
                <c:pt idx="4439">
                  <c:v>84.070999999999998</c:v>
                </c:pt>
                <c:pt idx="4440">
                  <c:v>84.064999999999998</c:v>
                </c:pt>
                <c:pt idx="4441">
                  <c:v>84.05</c:v>
                </c:pt>
                <c:pt idx="4442">
                  <c:v>84.037000000000006</c:v>
                </c:pt>
                <c:pt idx="4443">
                  <c:v>84.027000000000001</c:v>
                </c:pt>
                <c:pt idx="4444">
                  <c:v>84.009</c:v>
                </c:pt>
                <c:pt idx="4445">
                  <c:v>84.001999999999995</c:v>
                </c:pt>
                <c:pt idx="4446">
                  <c:v>83.992000000000004</c:v>
                </c:pt>
                <c:pt idx="4447">
                  <c:v>83.983999999999995</c:v>
                </c:pt>
                <c:pt idx="4448">
                  <c:v>83.984999999999999</c:v>
                </c:pt>
                <c:pt idx="4449">
                  <c:v>83.983999999999995</c:v>
                </c:pt>
                <c:pt idx="4450">
                  <c:v>83.983000000000004</c:v>
                </c:pt>
                <c:pt idx="4451">
                  <c:v>83.984999999999999</c:v>
                </c:pt>
                <c:pt idx="4452">
                  <c:v>83.99</c:v>
                </c:pt>
                <c:pt idx="4453">
                  <c:v>83.998999999999995</c:v>
                </c:pt>
                <c:pt idx="4454">
                  <c:v>84.009</c:v>
                </c:pt>
                <c:pt idx="4455">
                  <c:v>84.018000000000001</c:v>
                </c:pt>
                <c:pt idx="4456">
                  <c:v>84.027000000000001</c:v>
                </c:pt>
                <c:pt idx="4457">
                  <c:v>84.034000000000006</c:v>
                </c:pt>
                <c:pt idx="4458">
                  <c:v>84.034999999999997</c:v>
                </c:pt>
                <c:pt idx="4459">
                  <c:v>84.039000000000001</c:v>
                </c:pt>
                <c:pt idx="4460">
                  <c:v>84.051000000000002</c:v>
                </c:pt>
                <c:pt idx="4461">
                  <c:v>84.058999999999997</c:v>
                </c:pt>
                <c:pt idx="4462">
                  <c:v>84.063000000000002</c:v>
                </c:pt>
                <c:pt idx="4463">
                  <c:v>84.073999999999998</c:v>
                </c:pt>
                <c:pt idx="4464">
                  <c:v>84.081999999999994</c:v>
                </c:pt>
                <c:pt idx="4465">
                  <c:v>84.091999999999999</c:v>
                </c:pt>
                <c:pt idx="4466">
                  <c:v>84.103999999999999</c:v>
                </c:pt>
                <c:pt idx="4467">
                  <c:v>84.12</c:v>
                </c:pt>
                <c:pt idx="4468">
                  <c:v>84.137</c:v>
                </c:pt>
                <c:pt idx="4469">
                  <c:v>84.147999999999996</c:v>
                </c:pt>
                <c:pt idx="4470">
                  <c:v>84.156000000000006</c:v>
                </c:pt>
                <c:pt idx="4471">
                  <c:v>84.17</c:v>
                </c:pt>
                <c:pt idx="4472">
                  <c:v>84.186000000000007</c:v>
                </c:pt>
                <c:pt idx="4473">
                  <c:v>84.194999999999993</c:v>
                </c:pt>
                <c:pt idx="4474">
                  <c:v>84.192999999999998</c:v>
                </c:pt>
                <c:pt idx="4475">
                  <c:v>84.182000000000002</c:v>
                </c:pt>
                <c:pt idx="4476">
                  <c:v>84.206999999999994</c:v>
                </c:pt>
                <c:pt idx="4477">
                  <c:v>84.248999999999995</c:v>
                </c:pt>
                <c:pt idx="4478">
                  <c:v>84.251000000000005</c:v>
                </c:pt>
                <c:pt idx="4479">
                  <c:v>84.265000000000001</c:v>
                </c:pt>
                <c:pt idx="4480">
                  <c:v>84.263999999999996</c:v>
                </c:pt>
                <c:pt idx="4481">
                  <c:v>84.275999999999996</c:v>
                </c:pt>
                <c:pt idx="4482">
                  <c:v>84.299000000000007</c:v>
                </c:pt>
                <c:pt idx="4483">
                  <c:v>84.32</c:v>
                </c:pt>
                <c:pt idx="4484">
                  <c:v>84.373000000000005</c:v>
                </c:pt>
                <c:pt idx="4485">
                  <c:v>84.438999999999993</c:v>
                </c:pt>
                <c:pt idx="4486">
                  <c:v>84.492999999999995</c:v>
                </c:pt>
                <c:pt idx="4487">
                  <c:v>84.528000000000006</c:v>
                </c:pt>
                <c:pt idx="4488">
                  <c:v>84.555999999999997</c:v>
                </c:pt>
                <c:pt idx="4489">
                  <c:v>84.590999999999994</c:v>
                </c:pt>
                <c:pt idx="4490">
                  <c:v>84.605999999999995</c:v>
                </c:pt>
                <c:pt idx="4491">
                  <c:v>84.635999999999996</c:v>
                </c:pt>
                <c:pt idx="4492">
                  <c:v>84.69</c:v>
                </c:pt>
                <c:pt idx="4493">
                  <c:v>84.72</c:v>
                </c:pt>
                <c:pt idx="4494">
                  <c:v>84.76</c:v>
                </c:pt>
                <c:pt idx="4495">
                  <c:v>84.82</c:v>
                </c:pt>
                <c:pt idx="4496">
                  <c:v>84.887</c:v>
                </c:pt>
                <c:pt idx="4497">
                  <c:v>84.980999999999995</c:v>
                </c:pt>
                <c:pt idx="4498">
                  <c:v>85.096999999999994</c:v>
                </c:pt>
                <c:pt idx="4499">
                  <c:v>85.242999999999995</c:v>
                </c:pt>
                <c:pt idx="4500">
                  <c:v>85.412000000000006</c:v>
                </c:pt>
                <c:pt idx="4501">
                  <c:v>85.606999999999999</c:v>
                </c:pt>
                <c:pt idx="4502">
                  <c:v>85.808000000000007</c:v>
                </c:pt>
                <c:pt idx="4503">
                  <c:v>86.02</c:v>
                </c:pt>
                <c:pt idx="4504">
                  <c:v>86.253</c:v>
                </c:pt>
                <c:pt idx="4505">
                  <c:v>86.522000000000006</c:v>
                </c:pt>
                <c:pt idx="4506">
                  <c:v>86.835999999999999</c:v>
                </c:pt>
                <c:pt idx="4507">
                  <c:v>87.138000000000005</c:v>
                </c:pt>
                <c:pt idx="4508">
                  <c:v>87.427000000000007</c:v>
                </c:pt>
                <c:pt idx="4509">
                  <c:v>87.73</c:v>
                </c:pt>
                <c:pt idx="4510">
                  <c:v>88.033000000000001</c:v>
                </c:pt>
                <c:pt idx="4511">
                  <c:v>88.338999999999999</c:v>
                </c:pt>
                <c:pt idx="4512">
                  <c:v>88.64</c:v>
                </c:pt>
                <c:pt idx="4513">
                  <c:v>88.936000000000007</c:v>
                </c:pt>
                <c:pt idx="4514">
                  <c:v>89.224000000000004</c:v>
                </c:pt>
                <c:pt idx="4515">
                  <c:v>89.492000000000004</c:v>
                </c:pt>
                <c:pt idx="4516">
                  <c:v>89.739000000000004</c:v>
                </c:pt>
                <c:pt idx="4517">
                  <c:v>89.954999999999998</c:v>
                </c:pt>
                <c:pt idx="4518">
                  <c:v>90.147999999999996</c:v>
                </c:pt>
                <c:pt idx="4519">
                  <c:v>90.316000000000003</c:v>
                </c:pt>
                <c:pt idx="4520">
                  <c:v>90.465000000000003</c:v>
                </c:pt>
                <c:pt idx="4521">
                  <c:v>90.596000000000004</c:v>
                </c:pt>
                <c:pt idx="4522">
                  <c:v>90.703999999999994</c:v>
                </c:pt>
                <c:pt idx="4523">
                  <c:v>90.784000000000006</c:v>
                </c:pt>
                <c:pt idx="4524">
                  <c:v>90.835999999999999</c:v>
                </c:pt>
                <c:pt idx="4525">
                  <c:v>90.864999999999995</c:v>
                </c:pt>
                <c:pt idx="4526">
                  <c:v>90.879000000000005</c:v>
                </c:pt>
                <c:pt idx="4527">
                  <c:v>90.881</c:v>
                </c:pt>
                <c:pt idx="4528">
                  <c:v>90.891000000000005</c:v>
                </c:pt>
                <c:pt idx="4529">
                  <c:v>90.903999999999996</c:v>
                </c:pt>
                <c:pt idx="4530">
                  <c:v>90.914000000000001</c:v>
                </c:pt>
                <c:pt idx="4531">
                  <c:v>90.924000000000007</c:v>
                </c:pt>
                <c:pt idx="4532">
                  <c:v>90.917000000000002</c:v>
                </c:pt>
                <c:pt idx="4533">
                  <c:v>90.9</c:v>
                </c:pt>
                <c:pt idx="4534">
                  <c:v>90.87</c:v>
                </c:pt>
                <c:pt idx="4535">
                  <c:v>90.838999999999999</c:v>
                </c:pt>
                <c:pt idx="4536">
                  <c:v>90.807000000000002</c:v>
                </c:pt>
                <c:pt idx="4537">
                  <c:v>90.775000000000006</c:v>
                </c:pt>
                <c:pt idx="4538">
                  <c:v>90.742000000000004</c:v>
                </c:pt>
                <c:pt idx="4539">
                  <c:v>90.698999999999998</c:v>
                </c:pt>
                <c:pt idx="4540">
                  <c:v>90.66</c:v>
                </c:pt>
                <c:pt idx="4541">
                  <c:v>90.626000000000005</c:v>
                </c:pt>
                <c:pt idx="4542">
                  <c:v>90.588999999999999</c:v>
                </c:pt>
                <c:pt idx="4543">
                  <c:v>90.545000000000002</c:v>
                </c:pt>
                <c:pt idx="4544">
                  <c:v>90.495000000000005</c:v>
                </c:pt>
                <c:pt idx="4545">
                  <c:v>90.44</c:v>
                </c:pt>
                <c:pt idx="4546">
                  <c:v>90.385999999999996</c:v>
                </c:pt>
                <c:pt idx="4547">
                  <c:v>90.323999999999998</c:v>
                </c:pt>
                <c:pt idx="4548">
                  <c:v>90.263000000000005</c:v>
                </c:pt>
                <c:pt idx="4549">
                  <c:v>90.216999999999999</c:v>
                </c:pt>
                <c:pt idx="4550">
                  <c:v>90.16</c:v>
                </c:pt>
                <c:pt idx="4551">
                  <c:v>90.111000000000004</c:v>
                </c:pt>
                <c:pt idx="4552">
                  <c:v>90.058999999999997</c:v>
                </c:pt>
                <c:pt idx="4553">
                  <c:v>90.004000000000005</c:v>
                </c:pt>
                <c:pt idx="4554">
                  <c:v>89.938000000000002</c:v>
                </c:pt>
                <c:pt idx="4555">
                  <c:v>89.876999999999995</c:v>
                </c:pt>
                <c:pt idx="4556">
                  <c:v>89.816999999999993</c:v>
                </c:pt>
                <c:pt idx="4557">
                  <c:v>89.74</c:v>
                </c:pt>
                <c:pt idx="4558">
                  <c:v>89.661000000000001</c:v>
                </c:pt>
                <c:pt idx="4559">
                  <c:v>89.581000000000003</c:v>
                </c:pt>
                <c:pt idx="4560">
                  <c:v>89.504000000000005</c:v>
                </c:pt>
                <c:pt idx="4561">
                  <c:v>89.424000000000007</c:v>
                </c:pt>
                <c:pt idx="4562">
                  <c:v>89.347999999999999</c:v>
                </c:pt>
                <c:pt idx="4563">
                  <c:v>89.28</c:v>
                </c:pt>
                <c:pt idx="4564">
                  <c:v>89.215000000000003</c:v>
                </c:pt>
                <c:pt idx="4565">
                  <c:v>89.152000000000001</c:v>
                </c:pt>
                <c:pt idx="4566">
                  <c:v>89.085999999999999</c:v>
                </c:pt>
                <c:pt idx="4567">
                  <c:v>89.021000000000001</c:v>
                </c:pt>
                <c:pt idx="4568">
                  <c:v>88.96</c:v>
                </c:pt>
                <c:pt idx="4569">
                  <c:v>88.9</c:v>
                </c:pt>
                <c:pt idx="4570">
                  <c:v>88.843999999999994</c:v>
                </c:pt>
                <c:pt idx="4571">
                  <c:v>88.795000000000002</c:v>
                </c:pt>
                <c:pt idx="4572">
                  <c:v>88.742999999999995</c:v>
                </c:pt>
                <c:pt idx="4573">
                  <c:v>88.691000000000003</c:v>
                </c:pt>
                <c:pt idx="4574">
                  <c:v>88.635000000000005</c:v>
                </c:pt>
                <c:pt idx="4575">
                  <c:v>88.578000000000003</c:v>
                </c:pt>
                <c:pt idx="4576">
                  <c:v>88.52</c:v>
                </c:pt>
                <c:pt idx="4577">
                  <c:v>88.459000000000003</c:v>
                </c:pt>
                <c:pt idx="4578">
                  <c:v>88.403999999999996</c:v>
                </c:pt>
                <c:pt idx="4579">
                  <c:v>88.350999999999999</c:v>
                </c:pt>
                <c:pt idx="4580">
                  <c:v>88.302999999999997</c:v>
                </c:pt>
                <c:pt idx="4581">
                  <c:v>88.262</c:v>
                </c:pt>
                <c:pt idx="4582">
                  <c:v>88.234999999999999</c:v>
                </c:pt>
                <c:pt idx="4583">
                  <c:v>88.218000000000004</c:v>
                </c:pt>
                <c:pt idx="4584">
                  <c:v>88.198999999999998</c:v>
                </c:pt>
                <c:pt idx="4585">
                  <c:v>88.177999999999997</c:v>
                </c:pt>
                <c:pt idx="4586">
                  <c:v>88.149000000000001</c:v>
                </c:pt>
                <c:pt idx="4587">
                  <c:v>88.123999999999995</c:v>
                </c:pt>
                <c:pt idx="4588">
                  <c:v>88.105000000000004</c:v>
                </c:pt>
                <c:pt idx="4589">
                  <c:v>88.097999999999999</c:v>
                </c:pt>
                <c:pt idx="4590">
                  <c:v>88.094999999999999</c:v>
                </c:pt>
                <c:pt idx="4591">
                  <c:v>88.1</c:v>
                </c:pt>
                <c:pt idx="4592">
                  <c:v>88.102999999999994</c:v>
                </c:pt>
                <c:pt idx="4593">
                  <c:v>88.099000000000004</c:v>
                </c:pt>
                <c:pt idx="4594">
                  <c:v>88.093000000000004</c:v>
                </c:pt>
                <c:pt idx="4595">
                  <c:v>88.094999999999999</c:v>
                </c:pt>
                <c:pt idx="4596">
                  <c:v>88.119</c:v>
                </c:pt>
                <c:pt idx="4597">
                  <c:v>88.144999999999996</c:v>
                </c:pt>
                <c:pt idx="4598">
                  <c:v>88.165999999999997</c:v>
                </c:pt>
                <c:pt idx="4599">
                  <c:v>88.194000000000003</c:v>
                </c:pt>
                <c:pt idx="4600">
                  <c:v>88.231999999999999</c:v>
                </c:pt>
                <c:pt idx="4601">
                  <c:v>88.266999999999996</c:v>
                </c:pt>
                <c:pt idx="4602">
                  <c:v>88.304000000000002</c:v>
                </c:pt>
                <c:pt idx="4603">
                  <c:v>88.331000000000003</c:v>
                </c:pt>
                <c:pt idx="4604">
                  <c:v>88.358999999999995</c:v>
                </c:pt>
                <c:pt idx="4605">
                  <c:v>88.394000000000005</c:v>
                </c:pt>
                <c:pt idx="4606">
                  <c:v>88.418000000000006</c:v>
                </c:pt>
                <c:pt idx="4607">
                  <c:v>88.43</c:v>
                </c:pt>
                <c:pt idx="4608">
                  <c:v>88.435000000000002</c:v>
                </c:pt>
                <c:pt idx="4609">
                  <c:v>88.436999999999998</c:v>
                </c:pt>
                <c:pt idx="4610">
                  <c:v>88.430999999999997</c:v>
                </c:pt>
                <c:pt idx="4611">
                  <c:v>88.424999999999997</c:v>
                </c:pt>
                <c:pt idx="4612">
                  <c:v>88.418999999999997</c:v>
                </c:pt>
                <c:pt idx="4613">
                  <c:v>88.408000000000001</c:v>
                </c:pt>
                <c:pt idx="4614">
                  <c:v>88.391000000000005</c:v>
                </c:pt>
                <c:pt idx="4615">
                  <c:v>88.364000000000004</c:v>
                </c:pt>
                <c:pt idx="4616">
                  <c:v>88.331000000000003</c:v>
                </c:pt>
                <c:pt idx="4617">
                  <c:v>88.29</c:v>
                </c:pt>
                <c:pt idx="4618">
                  <c:v>88.245000000000005</c:v>
                </c:pt>
                <c:pt idx="4619">
                  <c:v>88.206999999999994</c:v>
                </c:pt>
                <c:pt idx="4620">
                  <c:v>88.173000000000002</c:v>
                </c:pt>
                <c:pt idx="4621">
                  <c:v>88.138999999999996</c:v>
                </c:pt>
                <c:pt idx="4622">
                  <c:v>88.106999999999999</c:v>
                </c:pt>
                <c:pt idx="4623">
                  <c:v>88.075999999999993</c:v>
                </c:pt>
                <c:pt idx="4624">
                  <c:v>88.052000000000007</c:v>
                </c:pt>
                <c:pt idx="4625">
                  <c:v>88.027000000000001</c:v>
                </c:pt>
                <c:pt idx="4626">
                  <c:v>88.004000000000005</c:v>
                </c:pt>
                <c:pt idx="4627">
                  <c:v>87.989000000000004</c:v>
                </c:pt>
                <c:pt idx="4628">
                  <c:v>87.971999999999994</c:v>
                </c:pt>
                <c:pt idx="4629">
                  <c:v>87.962999999999994</c:v>
                </c:pt>
                <c:pt idx="4630">
                  <c:v>87.962999999999994</c:v>
                </c:pt>
                <c:pt idx="4631">
                  <c:v>87.971999999999994</c:v>
                </c:pt>
                <c:pt idx="4632">
                  <c:v>87.977999999999994</c:v>
                </c:pt>
                <c:pt idx="4633">
                  <c:v>87.981999999999999</c:v>
                </c:pt>
                <c:pt idx="4634">
                  <c:v>87.989000000000004</c:v>
                </c:pt>
                <c:pt idx="4635">
                  <c:v>88.001000000000005</c:v>
                </c:pt>
                <c:pt idx="4636">
                  <c:v>88.022000000000006</c:v>
                </c:pt>
                <c:pt idx="4637">
                  <c:v>88.039000000000001</c:v>
                </c:pt>
                <c:pt idx="4638">
                  <c:v>88.057000000000002</c:v>
                </c:pt>
                <c:pt idx="4639">
                  <c:v>88.070999999999998</c:v>
                </c:pt>
                <c:pt idx="4640">
                  <c:v>88.067999999999998</c:v>
                </c:pt>
                <c:pt idx="4641">
                  <c:v>88.066999999999993</c:v>
                </c:pt>
                <c:pt idx="4642">
                  <c:v>88.061999999999998</c:v>
                </c:pt>
                <c:pt idx="4643">
                  <c:v>88.051000000000002</c:v>
                </c:pt>
                <c:pt idx="4644">
                  <c:v>88.04</c:v>
                </c:pt>
                <c:pt idx="4645">
                  <c:v>88.022000000000006</c:v>
                </c:pt>
                <c:pt idx="4646">
                  <c:v>88</c:v>
                </c:pt>
                <c:pt idx="4647">
                  <c:v>87.968999999999994</c:v>
                </c:pt>
                <c:pt idx="4648">
                  <c:v>87.936999999999998</c:v>
                </c:pt>
                <c:pt idx="4649">
                  <c:v>87.911000000000001</c:v>
                </c:pt>
                <c:pt idx="4650">
                  <c:v>87.887</c:v>
                </c:pt>
                <c:pt idx="4651">
                  <c:v>87.858999999999995</c:v>
                </c:pt>
                <c:pt idx="4652">
                  <c:v>87.826999999999998</c:v>
                </c:pt>
                <c:pt idx="4653">
                  <c:v>87.793999999999997</c:v>
                </c:pt>
                <c:pt idx="4654">
                  <c:v>87.766999999999996</c:v>
                </c:pt>
                <c:pt idx="4655">
                  <c:v>87.748000000000005</c:v>
                </c:pt>
                <c:pt idx="4656">
                  <c:v>87.734999999999999</c:v>
                </c:pt>
                <c:pt idx="4657">
                  <c:v>87.724999999999994</c:v>
                </c:pt>
                <c:pt idx="4658">
                  <c:v>87.72</c:v>
                </c:pt>
                <c:pt idx="4659">
                  <c:v>87.715999999999994</c:v>
                </c:pt>
                <c:pt idx="4660">
                  <c:v>87.713999999999999</c:v>
                </c:pt>
                <c:pt idx="4661">
                  <c:v>87.718999999999994</c:v>
                </c:pt>
                <c:pt idx="4662">
                  <c:v>87.725999999999999</c:v>
                </c:pt>
                <c:pt idx="4663">
                  <c:v>87.736999999999995</c:v>
                </c:pt>
                <c:pt idx="4664">
                  <c:v>87.748000000000005</c:v>
                </c:pt>
                <c:pt idx="4665">
                  <c:v>87.763999999999996</c:v>
                </c:pt>
                <c:pt idx="4666">
                  <c:v>87.787999999999997</c:v>
                </c:pt>
                <c:pt idx="4667">
                  <c:v>87.816999999999993</c:v>
                </c:pt>
                <c:pt idx="4668">
                  <c:v>87.838999999999999</c:v>
                </c:pt>
                <c:pt idx="4669">
                  <c:v>87.858000000000004</c:v>
                </c:pt>
                <c:pt idx="4670">
                  <c:v>87.869</c:v>
                </c:pt>
                <c:pt idx="4671">
                  <c:v>87.882000000000005</c:v>
                </c:pt>
                <c:pt idx="4672">
                  <c:v>87.891000000000005</c:v>
                </c:pt>
                <c:pt idx="4673">
                  <c:v>87.905000000000001</c:v>
                </c:pt>
                <c:pt idx="4674">
                  <c:v>87.927999999999997</c:v>
                </c:pt>
                <c:pt idx="4675">
                  <c:v>87.953000000000003</c:v>
                </c:pt>
                <c:pt idx="4676">
                  <c:v>87.968000000000004</c:v>
                </c:pt>
                <c:pt idx="4677">
                  <c:v>87.992999999999995</c:v>
                </c:pt>
                <c:pt idx="4678">
                  <c:v>88.036000000000001</c:v>
                </c:pt>
                <c:pt idx="4679">
                  <c:v>88.070999999999998</c:v>
                </c:pt>
                <c:pt idx="4680">
                  <c:v>88.123999999999995</c:v>
                </c:pt>
                <c:pt idx="4681">
                  <c:v>88.192999999999998</c:v>
                </c:pt>
                <c:pt idx="4682">
                  <c:v>88.266999999999996</c:v>
                </c:pt>
                <c:pt idx="4683">
                  <c:v>88.346999999999994</c:v>
                </c:pt>
                <c:pt idx="4684">
                  <c:v>88.418999999999997</c:v>
                </c:pt>
                <c:pt idx="4685">
                  <c:v>88.488</c:v>
                </c:pt>
                <c:pt idx="4686">
                  <c:v>88.58</c:v>
                </c:pt>
                <c:pt idx="4687">
                  <c:v>88.677999999999997</c:v>
                </c:pt>
                <c:pt idx="4688">
                  <c:v>88.774000000000001</c:v>
                </c:pt>
                <c:pt idx="4689">
                  <c:v>88.881</c:v>
                </c:pt>
                <c:pt idx="4690">
                  <c:v>89.001000000000005</c:v>
                </c:pt>
                <c:pt idx="4691">
                  <c:v>89.132999999999996</c:v>
                </c:pt>
                <c:pt idx="4692">
                  <c:v>89.281000000000006</c:v>
                </c:pt>
                <c:pt idx="4693">
                  <c:v>89.430999999999997</c:v>
                </c:pt>
                <c:pt idx="4694">
                  <c:v>89.59</c:v>
                </c:pt>
                <c:pt idx="4695">
                  <c:v>89.753</c:v>
                </c:pt>
                <c:pt idx="4696">
                  <c:v>89.908000000000001</c:v>
                </c:pt>
                <c:pt idx="4697">
                  <c:v>90.055000000000007</c:v>
                </c:pt>
                <c:pt idx="4698">
                  <c:v>90.191999999999993</c:v>
                </c:pt>
                <c:pt idx="4699">
                  <c:v>90.319000000000003</c:v>
                </c:pt>
                <c:pt idx="4700">
                  <c:v>90.432000000000002</c:v>
                </c:pt>
                <c:pt idx="4701">
                  <c:v>90.536000000000001</c:v>
                </c:pt>
                <c:pt idx="4702">
                  <c:v>90.632000000000005</c:v>
                </c:pt>
                <c:pt idx="4703">
                  <c:v>90.725999999999999</c:v>
                </c:pt>
                <c:pt idx="4704">
                  <c:v>90.811999999999998</c:v>
                </c:pt>
                <c:pt idx="4705">
                  <c:v>90.894000000000005</c:v>
                </c:pt>
                <c:pt idx="4706">
                  <c:v>90.963999999999999</c:v>
                </c:pt>
                <c:pt idx="4707">
                  <c:v>91.028999999999996</c:v>
                </c:pt>
                <c:pt idx="4708">
                  <c:v>91.087000000000003</c:v>
                </c:pt>
                <c:pt idx="4709">
                  <c:v>91.129000000000005</c:v>
                </c:pt>
                <c:pt idx="4710">
                  <c:v>91.161000000000001</c:v>
                </c:pt>
                <c:pt idx="4711">
                  <c:v>91.191000000000003</c:v>
                </c:pt>
                <c:pt idx="4712">
                  <c:v>91.224999999999994</c:v>
                </c:pt>
                <c:pt idx="4713">
                  <c:v>91.262</c:v>
                </c:pt>
                <c:pt idx="4714">
                  <c:v>91.3</c:v>
                </c:pt>
                <c:pt idx="4715">
                  <c:v>91.341999999999999</c:v>
                </c:pt>
                <c:pt idx="4716">
                  <c:v>91.391000000000005</c:v>
                </c:pt>
                <c:pt idx="4717">
                  <c:v>91.445999999999998</c:v>
                </c:pt>
                <c:pt idx="4718">
                  <c:v>91.504000000000005</c:v>
                </c:pt>
                <c:pt idx="4719">
                  <c:v>91.578000000000003</c:v>
                </c:pt>
                <c:pt idx="4720">
                  <c:v>91.652000000000001</c:v>
                </c:pt>
                <c:pt idx="4721">
                  <c:v>91.722999999999999</c:v>
                </c:pt>
                <c:pt idx="4722">
                  <c:v>91.804000000000002</c:v>
                </c:pt>
                <c:pt idx="4723">
                  <c:v>91.88</c:v>
                </c:pt>
                <c:pt idx="4724">
                  <c:v>91.953000000000003</c:v>
                </c:pt>
                <c:pt idx="4725">
                  <c:v>92.015000000000001</c:v>
                </c:pt>
                <c:pt idx="4726">
                  <c:v>92.088999999999999</c:v>
                </c:pt>
                <c:pt idx="4727">
                  <c:v>92.168000000000006</c:v>
                </c:pt>
                <c:pt idx="4728">
                  <c:v>92.233999999999995</c:v>
                </c:pt>
                <c:pt idx="4729">
                  <c:v>92.299000000000007</c:v>
                </c:pt>
                <c:pt idx="4730">
                  <c:v>92.358000000000004</c:v>
                </c:pt>
                <c:pt idx="4731">
                  <c:v>92.415000000000006</c:v>
                </c:pt>
                <c:pt idx="4732">
                  <c:v>92.472999999999999</c:v>
                </c:pt>
                <c:pt idx="4733">
                  <c:v>92.531999999999996</c:v>
                </c:pt>
                <c:pt idx="4734">
                  <c:v>92.594999999999999</c:v>
                </c:pt>
                <c:pt idx="4735">
                  <c:v>92.652000000000001</c:v>
                </c:pt>
                <c:pt idx="4736">
                  <c:v>92.709000000000003</c:v>
                </c:pt>
                <c:pt idx="4737">
                  <c:v>92.763999999999996</c:v>
                </c:pt>
                <c:pt idx="4738">
                  <c:v>92.81</c:v>
                </c:pt>
                <c:pt idx="4739">
                  <c:v>92.850999999999999</c:v>
                </c:pt>
                <c:pt idx="4740">
                  <c:v>92.899000000000001</c:v>
                </c:pt>
                <c:pt idx="4741">
                  <c:v>92.944999999999993</c:v>
                </c:pt>
                <c:pt idx="4742">
                  <c:v>92.977999999999994</c:v>
                </c:pt>
                <c:pt idx="4743">
                  <c:v>93.007000000000005</c:v>
                </c:pt>
                <c:pt idx="4744">
                  <c:v>93.048000000000002</c:v>
                </c:pt>
                <c:pt idx="4745">
                  <c:v>93.096999999999994</c:v>
                </c:pt>
                <c:pt idx="4746">
                  <c:v>93.143000000000001</c:v>
                </c:pt>
                <c:pt idx="4747">
                  <c:v>93.188000000000002</c:v>
                </c:pt>
                <c:pt idx="4748">
                  <c:v>93.234999999999999</c:v>
                </c:pt>
                <c:pt idx="4749">
                  <c:v>93.28</c:v>
                </c:pt>
                <c:pt idx="4750">
                  <c:v>93.32</c:v>
                </c:pt>
                <c:pt idx="4751">
                  <c:v>93.358000000000004</c:v>
                </c:pt>
                <c:pt idx="4752">
                  <c:v>93.391999999999996</c:v>
                </c:pt>
                <c:pt idx="4753">
                  <c:v>93.424000000000007</c:v>
                </c:pt>
                <c:pt idx="4754">
                  <c:v>93.450999999999993</c:v>
                </c:pt>
                <c:pt idx="4755">
                  <c:v>93.472999999999999</c:v>
                </c:pt>
                <c:pt idx="4756">
                  <c:v>93.491</c:v>
                </c:pt>
                <c:pt idx="4757">
                  <c:v>93.504000000000005</c:v>
                </c:pt>
                <c:pt idx="4758">
                  <c:v>93.504999999999995</c:v>
                </c:pt>
                <c:pt idx="4759">
                  <c:v>93.492999999999995</c:v>
                </c:pt>
                <c:pt idx="4760">
                  <c:v>93.477999999999994</c:v>
                </c:pt>
                <c:pt idx="4761">
                  <c:v>93.468999999999994</c:v>
                </c:pt>
                <c:pt idx="4762">
                  <c:v>93.459000000000003</c:v>
                </c:pt>
                <c:pt idx="4763">
                  <c:v>93.429000000000002</c:v>
                </c:pt>
                <c:pt idx="4764">
                  <c:v>93.394999999999996</c:v>
                </c:pt>
                <c:pt idx="4765">
                  <c:v>93.367999999999995</c:v>
                </c:pt>
                <c:pt idx="4766">
                  <c:v>93.33</c:v>
                </c:pt>
                <c:pt idx="4767">
                  <c:v>93.292000000000002</c:v>
                </c:pt>
                <c:pt idx="4768">
                  <c:v>93.263999999999996</c:v>
                </c:pt>
                <c:pt idx="4769">
                  <c:v>93.230999999999995</c:v>
                </c:pt>
                <c:pt idx="4770">
                  <c:v>93.176000000000002</c:v>
                </c:pt>
                <c:pt idx="4771">
                  <c:v>93.131</c:v>
                </c:pt>
                <c:pt idx="4772">
                  <c:v>93.111999999999995</c:v>
                </c:pt>
                <c:pt idx="4773">
                  <c:v>93.081000000000003</c:v>
                </c:pt>
                <c:pt idx="4774">
                  <c:v>93.037999999999997</c:v>
                </c:pt>
                <c:pt idx="4775">
                  <c:v>93.013999999999996</c:v>
                </c:pt>
                <c:pt idx="4776">
                  <c:v>92.986999999999995</c:v>
                </c:pt>
                <c:pt idx="4777">
                  <c:v>92.957999999999998</c:v>
                </c:pt>
                <c:pt idx="4778">
                  <c:v>92.938999999999993</c:v>
                </c:pt>
                <c:pt idx="4779">
                  <c:v>92.921999999999997</c:v>
                </c:pt>
                <c:pt idx="4780">
                  <c:v>92.912000000000006</c:v>
                </c:pt>
                <c:pt idx="4781">
                  <c:v>92.900999999999996</c:v>
                </c:pt>
                <c:pt idx="4782">
                  <c:v>92.888999999999996</c:v>
                </c:pt>
                <c:pt idx="4783">
                  <c:v>92.873000000000005</c:v>
                </c:pt>
                <c:pt idx="4784">
                  <c:v>92.852000000000004</c:v>
                </c:pt>
                <c:pt idx="4785">
                  <c:v>92.838999999999999</c:v>
                </c:pt>
                <c:pt idx="4786">
                  <c:v>92.822000000000003</c:v>
                </c:pt>
                <c:pt idx="4787">
                  <c:v>92.802000000000007</c:v>
                </c:pt>
                <c:pt idx="4788">
                  <c:v>92.781999999999996</c:v>
                </c:pt>
                <c:pt idx="4789">
                  <c:v>92.765000000000001</c:v>
                </c:pt>
                <c:pt idx="4790">
                  <c:v>92.748999999999995</c:v>
                </c:pt>
                <c:pt idx="4791">
                  <c:v>92.730999999999995</c:v>
                </c:pt>
                <c:pt idx="4792">
                  <c:v>92.72</c:v>
                </c:pt>
                <c:pt idx="4793">
                  <c:v>92.722999999999999</c:v>
                </c:pt>
                <c:pt idx="4794">
                  <c:v>92.727999999999994</c:v>
                </c:pt>
                <c:pt idx="4795">
                  <c:v>92.733000000000004</c:v>
                </c:pt>
                <c:pt idx="4796">
                  <c:v>92.727999999999994</c:v>
                </c:pt>
                <c:pt idx="4797">
                  <c:v>92.724000000000004</c:v>
                </c:pt>
                <c:pt idx="4798">
                  <c:v>92.73</c:v>
                </c:pt>
                <c:pt idx="4799">
                  <c:v>92.736999999999995</c:v>
                </c:pt>
                <c:pt idx="4800">
                  <c:v>92.741</c:v>
                </c:pt>
                <c:pt idx="4801">
                  <c:v>92.736000000000004</c:v>
                </c:pt>
                <c:pt idx="4802">
                  <c:v>92.727999999999994</c:v>
                </c:pt>
                <c:pt idx="4803">
                  <c:v>92.712999999999994</c:v>
                </c:pt>
                <c:pt idx="4804">
                  <c:v>92.71</c:v>
                </c:pt>
                <c:pt idx="4805">
                  <c:v>92.707999999999998</c:v>
                </c:pt>
                <c:pt idx="4806">
                  <c:v>92.697999999999993</c:v>
                </c:pt>
                <c:pt idx="4807">
                  <c:v>92.695999999999998</c:v>
                </c:pt>
                <c:pt idx="4808">
                  <c:v>92.701999999999998</c:v>
                </c:pt>
                <c:pt idx="4809">
                  <c:v>92.712000000000003</c:v>
                </c:pt>
                <c:pt idx="4810">
                  <c:v>92.718000000000004</c:v>
                </c:pt>
                <c:pt idx="4811">
                  <c:v>92.718000000000004</c:v>
                </c:pt>
                <c:pt idx="4812">
                  <c:v>92.715000000000003</c:v>
                </c:pt>
                <c:pt idx="4813">
                  <c:v>92.713999999999999</c:v>
                </c:pt>
                <c:pt idx="4814">
                  <c:v>92.71</c:v>
                </c:pt>
                <c:pt idx="4815">
                  <c:v>92.71</c:v>
                </c:pt>
                <c:pt idx="4816">
                  <c:v>92.718999999999994</c:v>
                </c:pt>
                <c:pt idx="4817">
                  <c:v>92.701999999999998</c:v>
                </c:pt>
                <c:pt idx="4818">
                  <c:v>92.661000000000001</c:v>
                </c:pt>
                <c:pt idx="4819">
                  <c:v>92.638999999999996</c:v>
                </c:pt>
                <c:pt idx="4820">
                  <c:v>92.625</c:v>
                </c:pt>
                <c:pt idx="4821">
                  <c:v>92.582999999999998</c:v>
                </c:pt>
                <c:pt idx="4822">
                  <c:v>92.534999999999997</c:v>
                </c:pt>
                <c:pt idx="4823">
                  <c:v>92.498000000000005</c:v>
                </c:pt>
                <c:pt idx="4824">
                  <c:v>92.460999999999999</c:v>
                </c:pt>
                <c:pt idx="4825">
                  <c:v>92.417000000000002</c:v>
                </c:pt>
                <c:pt idx="4826">
                  <c:v>92.387</c:v>
                </c:pt>
                <c:pt idx="4827">
                  <c:v>92.363</c:v>
                </c:pt>
                <c:pt idx="4828">
                  <c:v>92.341999999999999</c:v>
                </c:pt>
                <c:pt idx="4829">
                  <c:v>92.328999999999994</c:v>
                </c:pt>
                <c:pt idx="4830">
                  <c:v>92.325999999999993</c:v>
                </c:pt>
                <c:pt idx="4831">
                  <c:v>92.328999999999994</c:v>
                </c:pt>
                <c:pt idx="4832">
                  <c:v>92.331999999999994</c:v>
                </c:pt>
                <c:pt idx="4833">
                  <c:v>92.334999999999994</c:v>
                </c:pt>
                <c:pt idx="4834">
                  <c:v>92.343999999999994</c:v>
                </c:pt>
                <c:pt idx="4835">
                  <c:v>92.352000000000004</c:v>
                </c:pt>
                <c:pt idx="4836">
                  <c:v>92.363</c:v>
                </c:pt>
                <c:pt idx="4837">
                  <c:v>92.369</c:v>
                </c:pt>
                <c:pt idx="4838">
                  <c:v>92.381</c:v>
                </c:pt>
                <c:pt idx="4839">
                  <c:v>92.4</c:v>
                </c:pt>
                <c:pt idx="4840">
                  <c:v>92.412999999999997</c:v>
                </c:pt>
                <c:pt idx="4841">
                  <c:v>92.426000000000002</c:v>
                </c:pt>
                <c:pt idx="4842">
                  <c:v>92.444999999999993</c:v>
                </c:pt>
                <c:pt idx="4843">
                  <c:v>92.456999999999994</c:v>
                </c:pt>
                <c:pt idx="4844">
                  <c:v>92.47</c:v>
                </c:pt>
                <c:pt idx="4845">
                  <c:v>92.481999999999999</c:v>
                </c:pt>
                <c:pt idx="4846">
                  <c:v>92.488</c:v>
                </c:pt>
                <c:pt idx="4847">
                  <c:v>92.495000000000005</c:v>
                </c:pt>
                <c:pt idx="4848">
                  <c:v>92.503</c:v>
                </c:pt>
                <c:pt idx="4849">
                  <c:v>92.512</c:v>
                </c:pt>
                <c:pt idx="4850">
                  <c:v>92.52</c:v>
                </c:pt>
                <c:pt idx="4851">
                  <c:v>92.521000000000001</c:v>
                </c:pt>
                <c:pt idx="4852">
                  <c:v>92.52</c:v>
                </c:pt>
                <c:pt idx="4853">
                  <c:v>92.525000000000006</c:v>
                </c:pt>
                <c:pt idx="4854">
                  <c:v>92.531000000000006</c:v>
                </c:pt>
                <c:pt idx="4855">
                  <c:v>92.534999999999997</c:v>
                </c:pt>
                <c:pt idx="4856">
                  <c:v>92.534999999999997</c:v>
                </c:pt>
                <c:pt idx="4857">
                  <c:v>92.537000000000006</c:v>
                </c:pt>
                <c:pt idx="4858">
                  <c:v>92.54</c:v>
                </c:pt>
                <c:pt idx="4859">
                  <c:v>92.545000000000002</c:v>
                </c:pt>
                <c:pt idx="4860">
                  <c:v>92.555999999999997</c:v>
                </c:pt>
                <c:pt idx="4861">
                  <c:v>92.575000000000003</c:v>
                </c:pt>
                <c:pt idx="4862">
                  <c:v>92.599000000000004</c:v>
                </c:pt>
                <c:pt idx="4863">
                  <c:v>92.617999999999995</c:v>
                </c:pt>
                <c:pt idx="4864">
                  <c:v>92.635000000000005</c:v>
                </c:pt>
                <c:pt idx="4865">
                  <c:v>92.66</c:v>
                </c:pt>
                <c:pt idx="4866">
                  <c:v>92.686999999999998</c:v>
                </c:pt>
                <c:pt idx="4867">
                  <c:v>92.724000000000004</c:v>
                </c:pt>
                <c:pt idx="4868">
                  <c:v>92.76</c:v>
                </c:pt>
                <c:pt idx="4869">
                  <c:v>92.795000000000002</c:v>
                </c:pt>
                <c:pt idx="4870">
                  <c:v>92.826999999999998</c:v>
                </c:pt>
                <c:pt idx="4871">
                  <c:v>92.853999999999999</c:v>
                </c:pt>
                <c:pt idx="4872">
                  <c:v>92.873000000000005</c:v>
                </c:pt>
                <c:pt idx="4873">
                  <c:v>92.885000000000005</c:v>
                </c:pt>
                <c:pt idx="4874">
                  <c:v>92.897999999999996</c:v>
                </c:pt>
                <c:pt idx="4875">
                  <c:v>92.918000000000006</c:v>
                </c:pt>
                <c:pt idx="4876">
                  <c:v>92.941000000000003</c:v>
                </c:pt>
                <c:pt idx="4877">
                  <c:v>92.963999999999999</c:v>
                </c:pt>
                <c:pt idx="4878">
                  <c:v>92.986000000000004</c:v>
                </c:pt>
                <c:pt idx="4879">
                  <c:v>92.998999999999995</c:v>
                </c:pt>
                <c:pt idx="4880">
                  <c:v>93.009</c:v>
                </c:pt>
                <c:pt idx="4881">
                  <c:v>93.022999999999996</c:v>
                </c:pt>
                <c:pt idx="4882">
                  <c:v>93.04</c:v>
                </c:pt>
                <c:pt idx="4883">
                  <c:v>93.052000000000007</c:v>
                </c:pt>
                <c:pt idx="4884">
                  <c:v>93.061999999999998</c:v>
                </c:pt>
                <c:pt idx="4885">
                  <c:v>93.07</c:v>
                </c:pt>
                <c:pt idx="4886">
                  <c:v>93.084999999999994</c:v>
                </c:pt>
                <c:pt idx="4887">
                  <c:v>93.113</c:v>
                </c:pt>
                <c:pt idx="4888">
                  <c:v>93.15</c:v>
                </c:pt>
                <c:pt idx="4889">
                  <c:v>93.19</c:v>
                </c:pt>
                <c:pt idx="4890">
                  <c:v>93.212999999999994</c:v>
                </c:pt>
                <c:pt idx="4891">
                  <c:v>93.23</c:v>
                </c:pt>
                <c:pt idx="4892">
                  <c:v>93.257000000000005</c:v>
                </c:pt>
                <c:pt idx="4893">
                  <c:v>93.290999999999997</c:v>
                </c:pt>
                <c:pt idx="4894">
                  <c:v>93.331000000000003</c:v>
                </c:pt>
                <c:pt idx="4895">
                  <c:v>93.373000000000005</c:v>
                </c:pt>
                <c:pt idx="4896">
                  <c:v>93.415999999999997</c:v>
                </c:pt>
                <c:pt idx="4897">
                  <c:v>93.444000000000003</c:v>
                </c:pt>
                <c:pt idx="4898">
                  <c:v>93.475999999999999</c:v>
                </c:pt>
                <c:pt idx="4899">
                  <c:v>93.504999999999995</c:v>
                </c:pt>
                <c:pt idx="4900">
                  <c:v>93.516999999999996</c:v>
                </c:pt>
                <c:pt idx="4901">
                  <c:v>93.540999999999997</c:v>
                </c:pt>
                <c:pt idx="4902">
                  <c:v>93.534999999999997</c:v>
                </c:pt>
                <c:pt idx="4903">
                  <c:v>93.531999999999996</c:v>
                </c:pt>
                <c:pt idx="4904">
                  <c:v>93.528000000000006</c:v>
                </c:pt>
                <c:pt idx="4905">
                  <c:v>93.52</c:v>
                </c:pt>
                <c:pt idx="4906">
                  <c:v>93.528999999999996</c:v>
                </c:pt>
                <c:pt idx="4907">
                  <c:v>93.524000000000001</c:v>
                </c:pt>
                <c:pt idx="4908">
                  <c:v>93.522000000000006</c:v>
                </c:pt>
                <c:pt idx="4909">
                  <c:v>93.522000000000006</c:v>
                </c:pt>
                <c:pt idx="4910">
                  <c:v>93.506</c:v>
                </c:pt>
                <c:pt idx="4911">
                  <c:v>93.516999999999996</c:v>
                </c:pt>
                <c:pt idx="4912">
                  <c:v>93.528000000000006</c:v>
                </c:pt>
                <c:pt idx="4913">
                  <c:v>93.540999999999997</c:v>
                </c:pt>
                <c:pt idx="4914">
                  <c:v>93.543000000000006</c:v>
                </c:pt>
                <c:pt idx="4915">
                  <c:v>93.552999999999997</c:v>
                </c:pt>
                <c:pt idx="4916">
                  <c:v>93.57</c:v>
                </c:pt>
                <c:pt idx="4917">
                  <c:v>93.578000000000003</c:v>
                </c:pt>
                <c:pt idx="4918">
                  <c:v>93.573999999999998</c:v>
                </c:pt>
                <c:pt idx="4919">
                  <c:v>93.585999999999999</c:v>
                </c:pt>
                <c:pt idx="4920">
                  <c:v>93.594999999999999</c:v>
                </c:pt>
                <c:pt idx="4921">
                  <c:v>93.608000000000004</c:v>
                </c:pt>
                <c:pt idx="4922">
                  <c:v>93.614000000000004</c:v>
                </c:pt>
                <c:pt idx="4923">
                  <c:v>93.623000000000005</c:v>
                </c:pt>
                <c:pt idx="4924">
                  <c:v>93.652000000000001</c:v>
                </c:pt>
                <c:pt idx="4925">
                  <c:v>93.668999999999997</c:v>
                </c:pt>
                <c:pt idx="4926">
                  <c:v>93.692999999999998</c:v>
                </c:pt>
                <c:pt idx="4927">
                  <c:v>93.724000000000004</c:v>
                </c:pt>
                <c:pt idx="4928">
                  <c:v>93.756</c:v>
                </c:pt>
                <c:pt idx="4929">
                  <c:v>93.789000000000001</c:v>
                </c:pt>
                <c:pt idx="4930">
                  <c:v>93.817999999999998</c:v>
                </c:pt>
                <c:pt idx="4931">
                  <c:v>93.843000000000004</c:v>
                </c:pt>
                <c:pt idx="4932">
                  <c:v>93.864000000000004</c:v>
                </c:pt>
                <c:pt idx="4933">
                  <c:v>93.872</c:v>
                </c:pt>
                <c:pt idx="4934">
                  <c:v>93.88</c:v>
                </c:pt>
                <c:pt idx="4935">
                  <c:v>93.878</c:v>
                </c:pt>
                <c:pt idx="4936">
                  <c:v>93.879000000000005</c:v>
                </c:pt>
                <c:pt idx="4937">
                  <c:v>93.872</c:v>
                </c:pt>
                <c:pt idx="4938">
                  <c:v>93.864000000000004</c:v>
                </c:pt>
                <c:pt idx="4939">
                  <c:v>93.847999999999999</c:v>
                </c:pt>
                <c:pt idx="4940">
                  <c:v>93.817999999999998</c:v>
                </c:pt>
                <c:pt idx="4941">
                  <c:v>93.787000000000006</c:v>
                </c:pt>
                <c:pt idx="4942">
                  <c:v>93.747</c:v>
                </c:pt>
                <c:pt idx="4943">
                  <c:v>93.694000000000003</c:v>
                </c:pt>
                <c:pt idx="4944">
                  <c:v>93.637</c:v>
                </c:pt>
                <c:pt idx="4945">
                  <c:v>93.581000000000003</c:v>
                </c:pt>
                <c:pt idx="4946">
                  <c:v>93.539000000000001</c:v>
                </c:pt>
                <c:pt idx="4947">
                  <c:v>93.488</c:v>
                </c:pt>
                <c:pt idx="4948">
                  <c:v>93.430999999999997</c:v>
                </c:pt>
                <c:pt idx="4949">
                  <c:v>93.382000000000005</c:v>
                </c:pt>
                <c:pt idx="4950">
                  <c:v>93.334000000000003</c:v>
                </c:pt>
                <c:pt idx="4951">
                  <c:v>93.296000000000006</c:v>
                </c:pt>
                <c:pt idx="4952">
                  <c:v>93.262</c:v>
                </c:pt>
                <c:pt idx="4953">
                  <c:v>93.236999999999995</c:v>
                </c:pt>
                <c:pt idx="4954">
                  <c:v>93.224999999999994</c:v>
                </c:pt>
                <c:pt idx="4955">
                  <c:v>93.210999999999999</c:v>
                </c:pt>
                <c:pt idx="4956">
                  <c:v>93.207999999999998</c:v>
                </c:pt>
                <c:pt idx="4957">
                  <c:v>93.209000000000003</c:v>
                </c:pt>
                <c:pt idx="4958">
                  <c:v>93.22</c:v>
                </c:pt>
                <c:pt idx="4959">
                  <c:v>93.231999999999999</c:v>
                </c:pt>
                <c:pt idx="4960">
                  <c:v>93.256</c:v>
                </c:pt>
                <c:pt idx="4961">
                  <c:v>93.302999999999997</c:v>
                </c:pt>
                <c:pt idx="4962">
                  <c:v>93.352000000000004</c:v>
                </c:pt>
                <c:pt idx="4963">
                  <c:v>93.405000000000001</c:v>
                </c:pt>
                <c:pt idx="4964">
                  <c:v>93.459000000000003</c:v>
                </c:pt>
                <c:pt idx="4965">
                  <c:v>93.504999999999995</c:v>
                </c:pt>
                <c:pt idx="4966">
                  <c:v>93.561000000000007</c:v>
                </c:pt>
                <c:pt idx="4967">
                  <c:v>93.617999999999995</c:v>
                </c:pt>
                <c:pt idx="4968">
                  <c:v>93.665999999999997</c:v>
                </c:pt>
                <c:pt idx="4969">
                  <c:v>93.715000000000003</c:v>
                </c:pt>
                <c:pt idx="4970">
                  <c:v>93.771000000000001</c:v>
                </c:pt>
                <c:pt idx="4971">
                  <c:v>93.83</c:v>
                </c:pt>
                <c:pt idx="4972">
                  <c:v>93.861000000000004</c:v>
                </c:pt>
                <c:pt idx="4973">
                  <c:v>93.879000000000005</c:v>
                </c:pt>
                <c:pt idx="4974">
                  <c:v>93.89</c:v>
                </c:pt>
                <c:pt idx="4975">
                  <c:v>93.894000000000005</c:v>
                </c:pt>
                <c:pt idx="4976">
                  <c:v>93.891000000000005</c:v>
                </c:pt>
                <c:pt idx="4977">
                  <c:v>93.875</c:v>
                </c:pt>
                <c:pt idx="4978">
                  <c:v>93.844999999999999</c:v>
                </c:pt>
                <c:pt idx="4979">
                  <c:v>93.813999999999993</c:v>
                </c:pt>
                <c:pt idx="4980">
                  <c:v>93.768000000000001</c:v>
                </c:pt>
                <c:pt idx="4981">
                  <c:v>93.722999999999999</c:v>
                </c:pt>
                <c:pt idx="4982">
                  <c:v>93.69</c:v>
                </c:pt>
                <c:pt idx="4983">
                  <c:v>93.646000000000001</c:v>
                </c:pt>
                <c:pt idx="4984">
                  <c:v>93.593999999999994</c:v>
                </c:pt>
                <c:pt idx="4985">
                  <c:v>93.549000000000007</c:v>
                </c:pt>
                <c:pt idx="4986">
                  <c:v>93.510999999999996</c:v>
                </c:pt>
                <c:pt idx="4987">
                  <c:v>93.474000000000004</c:v>
                </c:pt>
                <c:pt idx="4988">
                  <c:v>93.445999999999998</c:v>
                </c:pt>
                <c:pt idx="4989">
                  <c:v>93.423000000000002</c:v>
                </c:pt>
                <c:pt idx="4990">
                  <c:v>93.403999999999996</c:v>
                </c:pt>
                <c:pt idx="4991">
                  <c:v>93.382000000000005</c:v>
                </c:pt>
                <c:pt idx="4992">
                  <c:v>93.361000000000004</c:v>
                </c:pt>
                <c:pt idx="4993">
                  <c:v>93.337999999999994</c:v>
                </c:pt>
                <c:pt idx="4994">
                  <c:v>93.316999999999993</c:v>
                </c:pt>
                <c:pt idx="4995">
                  <c:v>93.299000000000007</c:v>
                </c:pt>
                <c:pt idx="4996">
                  <c:v>93.271000000000001</c:v>
                </c:pt>
                <c:pt idx="4997">
                  <c:v>93.248999999999995</c:v>
                </c:pt>
                <c:pt idx="4998">
                  <c:v>93.233000000000004</c:v>
                </c:pt>
                <c:pt idx="4999">
                  <c:v>93.206999999999994</c:v>
                </c:pt>
                <c:pt idx="5000">
                  <c:v>93.186000000000007</c:v>
                </c:pt>
                <c:pt idx="5001">
                  <c:v>93.182000000000002</c:v>
                </c:pt>
                <c:pt idx="5002">
                  <c:v>93.183000000000007</c:v>
                </c:pt>
                <c:pt idx="5003">
                  <c:v>93.185000000000002</c:v>
                </c:pt>
                <c:pt idx="5004">
                  <c:v>93.195999999999998</c:v>
                </c:pt>
                <c:pt idx="5005">
                  <c:v>93.210999999999999</c:v>
                </c:pt>
                <c:pt idx="5006">
                  <c:v>93.227000000000004</c:v>
                </c:pt>
                <c:pt idx="5007">
                  <c:v>93.242999999999995</c:v>
                </c:pt>
                <c:pt idx="5008">
                  <c:v>93.257999999999996</c:v>
                </c:pt>
                <c:pt idx="5009">
                  <c:v>93.269000000000005</c:v>
                </c:pt>
                <c:pt idx="5010">
                  <c:v>93.284999999999997</c:v>
                </c:pt>
                <c:pt idx="5011">
                  <c:v>93.308999999999997</c:v>
                </c:pt>
                <c:pt idx="5012">
                  <c:v>93.316999999999993</c:v>
                </c:pt>
                <c:pt idx="5013">
                  <c:v>93.322000000000003</c:v>
                </c:pt>
                <c:pt idx="5014">
                  <c:v>93.344999999999999</c:v>
                </c:pt>
                <c:pt idx="5015">
                  <c:v>93.358999999999995</c:v>
                </c:pt>
                <c:pt idx="5016">
                  <c:v>93.37</c:v>
                </c:pt>
                <c:pt idx="5017">
                  <c:v>93.396000000000001</c:v>
                </c:pt>
                <c:pt idx="5018">
                  <c:v>93.406000000000006</c:v>
                </c:pt>
                <c:pt idx="5019">
                  <c:v>93.421000000000006</c:v>
                </c:pt>
                <c:pt idx="5020">
                  <c:v>93.448999999999998</c:v>
                </c:pt>
                <c:pt idx="5021">
                  <c:v>93.448999999999998</c:v>
                </c:pt>
                <c:pt idx="5022">
                  <c:v>93.450999999999993</c:v>
                </c:pt>
                <c:pt idx="5023">
                  <c:v>93.463999999999999</c:v>
                </c:pt>
                <c:pt idx="5024">
                  <c:v>93.472999999999999</c:v>
                </c:pt>
                <c:pt idx="5025">
                  <c:v>93.466999999999999</c:v>
                </c:pt>
                <c:pt idx="5026">
                  <c:v>93.453000000000003</c:v>
                </c:pt>
                <c:pt idx="5027">
                  <c:v>93.444999999999993</c:v>
                </c:pt>
                <c:pt idx="5028">
                  <c:v>93.441000000000003</c:v>
                </c:pt>
                <c:pt idx="5029">
                  <c:v>93.447000000000003</c:v>
                </c:pt>
                <c:pt idx="5030">
                  <c:v>93.46</c:v>
                </c:pt>
                <c:pt idx="5031">
                  <c:v>93.471999999999994</c:v>
                </c:pt>
                <c:pt idx="5032">
                  <c:v>93.478999999999999</c:v>
                </c:pt>
                <c:pt idx="5033">
                  <c:v>93.481999999999999</c:v>
                </c:pt>
                <c:pt idx="5034">
                  <c:v>93.492999999999995</c:v>
                </c:pt>
                <c:pt idx="5035">
                  <c:v>93.507999999999996</c:v>
                </c:pt>
                <c:pt idx="5036">
                  <c:v>93.52</c:v>
                </c:pt>
                <c:pt idx="5037">
                  <c:v>93.53</c:v>
                </c:pt>
                <c:pt idx="5038">
                  <c:v>93.54</c:v>
                </c:pt>
                <c:pt idx="5039">
                  <c:v>93.545000000000002</c:v>
                </c:pt>
                <c:pt idx="5040">
                  <c:v>93.549000000000007</c:v>
                </c:pt>
                <c:pt idx="5041">
                  <c:v>93.552000000000007</c:v>
                </c:pt>
                <c:pt idx="5042">
                  <c:v>93.548000000000002</c:v>
                </c:pt>
                <c:pt idx="5043">
                  <c:v>93.542000000000002</c:v>
                </c:pt>
                <c:pt idx="5044">
                  <c:v>93.534000000000006</c:v>
                </c:pt>
                <c:pt idx="5045">
                  <c:v>93.528999999999996</c:v>
                </c:pt>
                <c:pt idx="5046">
                  <c:v>93.522999999999996</c:v>
                </c:pt>
                <c:pt idx="5047">
                  <c:v>93.52</c:v>
                </c:pt>
                <c:pt idx="5048">
                  <c:v>93.518000000000001</c:v>
                </c:pt>
                <c:pt idx="5049">
                  <c:v>93.509</c:v>
                </c:pt>
                <c:pt idx="5050">
                  <c:v>93.501000000000005</c:v>
                </c:pt>
                <c:pt idx="5051">
                  <c:v>93.492999999999995</c:v>
                </c:pt>
                <c:pt idx="5052">
                  <c:v>93.492999999999995</c:v>
                </c:pt>
                <c:pt idx="5053">
                  <c:v>93.491</c:v>
                </c:pt>
                <c:pt idx="5054">
                  <c:v>93.492000000000004</c:v>
                </c:pt>
                <c:pt idx="5055">
                  <c:v>93.495000000000005</c:v>
                </c:pt>
                <c:pt idx="5056">
                  <c:v>93.503</c:v>
                </c:pt>
                <c:pt idx="5057">
                  <c:v>93.516000000000005</c:v>
                </c:pt>
                <c:pt idx="5058">
                  <c:v>93.536000000000001</c:v>
                </c:pt>
                <c:pt idx="5059">
                  <c:v>93.557000000000002</c:v>
                </c:pt>
                <c:pt idx="5060">
                  <c:v>93.58</c:v>
                </c:pt>
                <c:pt idx="5061">
                  <c:v>93.597999999999999</c:v>
                </c:pt>
                <c:pt idx="5062">
                  <c:v>93.614999999999995</c:v>
                </c:pt>
                <c:pt idx="5063">
                  <c:v>93.629000000000005</c:v>
                </c:pt>
                <c:pt idx="5064">
                  <c:v>93.644999999999996</c:v>
                </c:pt>
                <c:pt idx="5065">
                  <c:v>93.655000000000001</c:v>
                </c:pt>
                <c:pt idx="5066">
                  <c:v>93.656999999999996</c:v>
                </c:pt>
                <c:pt idx="5067">
                  <c:v>93.656000000000006</c:v>
                </c:pt>
                <c:pt idx="5068">
                  <c:v>93.647999999999996</c:v>
                </c:pt>
                <c:pt idx="5069">
                  <c:v>93.64</c:v>
                </c:pt>
                <c:pt idx="5070">
                  <c:v>93.635000000000005</c:v>
                </c:pt>
                <c:pt idx="5071">
                  <c:v>93.626000000000005</c:v>
                </c:pt>
                <c:pt idx="5072">
                  <c:v>93.623999999999995</c:v>
                </c:pt>
                <c:pt idx="5073">
                  <c:v>93.623999999999995</c:v>
                </c:pt>
                <c:pt idx="5074">
                  <c:v>93.628</c:v>
                </c:pt>
                <c:pt idx="5075">
                  <c:v>93.647000000000006</c:v>
                </c:pt>
                <c:pt idx="5076">
                  <c:v>93.674000000000007</c:v>
                </c:pt>
                <c:pt idx="5077">
                  <c:v>93.712000000000003</c:v>
                </c:pt>
                <c:pt idx="5078">
                  <c:v>93.754999999999995</c:v>
                </c:pt>
                <c:pt idx="5079">
                  <c:v>93.795000000000002</c:v>
                </c:pt>
                <c:pt idx="5080">
                  <c:v>93.837999999999994</c:v>
                </c:pt>
                <c:pt idx="5081">
                  <c:v>93.881</c:v>
                </c:pt>
                <c:pt idx="5082">
                  <c:v>93.927000000000007</c:v>
                </c:pt>
                <c:pt idx="5083">
                  <c:v>93.984999999999999</c:v>
                </c:pt>
                <c:pt idx="5084">
                  <c:v>94.049000000000007</c:v>
                </c:pt>
                <c:pt idx="5085">
                  <c:v>94.105999999999995</c:v>
                </c:pt>
                <c:pt idx="5086">
                  <c:v>94.167000000000002</c:v>
                </c:pt>
                <c:pt idx="5087">
                  <c:v>94.228999999999999</c:v>
                </c:pt>
                <c:pt idx="5088">
                  <c:v>94.3</c:v>
                </c:pt>
                <c:pt idx="5089">
                  <c:v>94.391000000000005</c:v>
                </c:pt>
                <c:pt idx="5090">
                  <c:v>94.478999999999999</c:v>
                </c:pt>
                <c:pt idx="5091">
                  <c:v>94.561999999999998</c:v>
                </c:pt>
                <c:pt idx="5092">
                  <c:v>94.653000000000006</c:v>
                </c:pt>
                <c:pt idx="5093">
                  <c:v>94.751999999999995</c:v>
                </c:pt>
                <c:pt idx="5094">
                  <c:v>94.855999999999995</c:v>
                </c:pt>
                <c:pt idx="5095">
                  <c:v>94.965999999999994</c:v>
                </c:pt>
                <c:pt idx="5096">
                  <c:v>95.078999999999994</c:v>
                </c:pt>
                <c:pt idx="5097">
                  <c:v>95.197999999999993</c:v>
                </c:pt>
                <c:pt idx="5098">
                  <c:v>95.323999999999998</c:v>
                </c:pt>
                <c:pt idx="5099">
                  <c:v>95.453000000000003</c:v>
                </c:pt>
                <c:pt idx="5100">
                  <c:v>95.59</c:v>
                </c:pt>
                <c:pt idx="5101">
                  <c:v>95.73</c:v>
                </c:pt>
                <c:pt idx="5102">
                  <c:v>95.88</c:v>
                </c:pt>
                <c:pt idx="5103">
                  <c:v>96.036000000000001</c:v>
                </c:pt>
                <c:pt idx="5104">
                  <c:v>96.183999999999997</c:v>
                </c:pt>
                <c:pt idx="5105">
                  <c:v>96.325000000000003</c:v>
                </c:pt>
                <c:pt idx="5106">
                  <c:v>96.480999999999995</c:v>
                </c:pt>
                <c:pt idx="5107">
                  <c:v>96.653999999999996</c:v>
                </c:pt>
                <c:pt idx="5108">
                  <c:v>96.828000000000003</c:v>
                </c:pt>
                <c:pt idx="5109">
                  <c:v>96.997</c:v>
                </c:pt>
                <c:pt idx="5110">
                  <c:v>97.17</c:v>
                </c:pt>
                <c:pt idx="5111">
                  <c:v>97.363</c:v>
                </c:pt>
                <c:pt idx="5112">
                  <c:v>97.554000000000002</c:v>
                </c:pt>
                <c:pt idx="5113">
                  <c:v>97.748000000000005</c:v>
                </c:pt>
                <c:pt idx="5114">
                  <c:v>97.944999999999993</c:v>
                </c:pt>
                <c:pt idx="5115">
                  <c:v>98.141999999999996</c:v>
                </c:pt>
                <c:pt idx="5116">
                  <c:v>98.332999999999998</c:v>
                </c:pt>
                <c:pt idx="5117">
                  <c:v>98.516000000000005</c:v>
                </c:pt>
                <c:pt idx="5118">
                  <c:v>98.707999999999998</c:v>
                </c:pt>
                <c:pt idx="5119">
                  <c:v>98.896000000000001</c:v>
                </c:pt>
                <c:pt idx="5120">
                  <c:v>99.067999999999998</c:v>
                </c:pt>
                <c:pt idx="5121">
                  <c:v>99.230999999999995</c:v>
                </c:pt>
                <c:pt idx="5122">
                  <c:v>99.385999999999996</c:v>
                </c:pt>
                <c:pt idx="5123">
                  <c:v>99.534999999999997</c:v>
                </c:pt>
                <c:pt idx="5124">
                  <c:v>99.683999999999997</c:v>
                </c:pt>
                <c:pt idx="5125">
                  <c:v>99.826999999999998</c:v>
                </c:pt>
                <c:pt idx="5126">
                  <c:v>99.965000000000003</c:v>
                </c:pt>
                <c:pt idx="5127">
                  <c:v>100.11</c:v>
                </c:pt>
                <c:pt idx="5128">
                  <c:v>100.24</c:v>
                </c:pt>
                <c:pt idx="5129">
                  <c:v>100.35</c:v>
                </c:pt>
                <c:pt idx="5130">
                  <c:v>100.46</c:v>
                </c:pt>
                <c:pt idx="5131">
                  <c:v>100.56</c:v>
                </c:pt>
                <c:pt idx="5132">
                  <c:v>100.66</c:v>
                </c:pt>
                <c:pt idx="5133">
                  <c:v>100.77</c:v>
                </c:pt>
                <c:pt idx="5134">
                  <c:v>100.88</c:v>
                </c:pt>
                <c:pt idx="5135">
                  <c:v>101</c:v>
                </c:pt>
                <c:pt idx="5136">
                  <c:v>101.12</c:v>
                </c:pt>
                <c:pt idx="5137">
                  <c:v>101.23</c:v>
                </c:pt>
                <c:pt idx="5138">
                  <c:v>101.35</c:v>
                </c:pt>
                <c:pt idx="5139">
                  <c:v>101.46</c:v>
                </c:pt>
                <c:pt idx="5140">
                  <c:v>101.56</c:v>
                </c:pt>
                <c:pt idx="5141">
                  <c:v>101.66</c:v>
                </c:pt>
                <c:pt idx="5142">
                  <c:v>101.76</c:v>
                </c:pt>
                <c:pt idx="5143">
                  <c:v>101.85</c:v>
                </c:pt>
                <c:pt idx="5144">
                  <c:v>101.93</c:v>
                </c:pt>
                <c:pt idx="5145">
                  <c:v>102.01</c:v>
                </c:pt>
                <c:pt idx="5146">
                  <c:v>102.09</c:v>
                </c:pt>
                <c:pt idx="5147">
                  <c:v>102.15</c:v>
                </c:pt>
                <c:pt idx="5148">
                  <c:v>102.2</c:v>
                </c:pt>
                <c:pt idx="5149">
                  <c:v>102.24</c:v>
                </c:pt>
                <c:pt idx="5150">
                  <c:v>102.28</c:v>
                </c:pt>
                <c:pt idx="5151">
                  <c:v>102.32</c:v>
                </c:pt>
                <c:pt idx="5152">
                  <c:v>102.36</c:v>
                </c:pt>
                <c:pt idx="5153">
                  <c:v>102.39</c:v>
                </c:pt>
                <c:pt idx="5154">
                  <c:v>102.42</c:v>
                </c:pt>
                <c:pt idx="5155">
                  <c:v>102.48</c:v>
                </c:pt>
                <c:pt idx="5156">
                  <c:v>102.54</c:v>
                </c:pt>
                <c:pt idx="5157">
                  <c:v>102.6</c:v>
                </c:pt>
                <c:pt idx="5158">
                  <c:v>102.67</c:v>
                </c:pt>
                <c:pt idx="5159">
                  <c:v>102.74</c:v>
                </c:pt>
                <c:pt idx="5160">
                  <c:v>102.82</c:v>
                </c:pt>
                <c:pt idx="5161">
                  <c:v>102.9</c:v>
                </c:pt>
                <c:pt idx="5162">
                  <c:v>102.99</c:v>
                </c:pt>
                <c:pt idx="5163">
                  <c:v>103.08</c:v>
                </c:pt>
                <c:pt idx="5164">
                  <c:v>103.16</c:v>
                </c:pt>
                <c:pt idx="5165">
                  <c:v>103.23</c:v>
                </c:pt>
                <c:pt idx="5166">
                  <c:v>103.31</c:v>
                </c:pt>
                <c:pt idx="5167">
                  <c:v>103.38</c:v>
                </c:pt>
                <c:pt idx="5168">
                  <c:v>103.44</c:v>
                </c:pt>
                <c:pt idx="5169">
                  <c:v>103.48</c:v>
                </c:pt>
                <c:pt idx="5170">
                  <c:v>103.52</c:v>
                </c:pt>
                <c:pt idx="5171">
                  <c:v>103.55</c:v>
                </c:pt>
                <c:pt idx="5172">
                  <c:v>103.55</c:v>
                </c:pt>
                <c:pt idx="5173">
                  <c:v>103.55</c:v>
                </c:pt>
                <c:pt idx="5174">
                  <c:v>103.54</c:v>
                </c:pt>
                <c:pt idx="5175">
                  <c:v>103.54</c:v>
                </c:pt>
                <c:pt idx="5176">
                  <c:v>103.54</c:v>
                </c:pt>
                <c:pt idx="5177">
                  <c:v>103.55</c:v>
                </c:pt>
                <c:pt idx="5178">
                  <c:v>103.55</c:v>
                </c:pt>
                <c:pt idx="5179">
                  <c:v>103.55</c:v>
                </c:pt>
                <c:pt idx="5180">
                  <c:v>103.56</c:v>
                </c:pt>
                <c:pt idx="5181">
                  <c:v>103.58</c:v>
                </c:pt>
                <c:pt idx="5182">
                  <c:v>103.61</c:v>
                </c:pt>
                <c:pt idx="5183">
                  <c:v>103.64</c:v>
                </c:pt>
                <c:pt idx="5184">
                  <c:v>103.67</c:v>
                </c:pt>
                <c:pt idx="5185">
                  <c:v>103.7</c:v>
                </c:pt>
                <c:pt idx="5186">
                  <c:v>103.74</c:v>
                </c:pt>
                <c:pt idx="5187">
                  <c:v>103.78</c:v>
                </c:pt>
                <c:pt idx="5188">
                  <c:v>103.83</c:v>
                </c:pt>
                <c:pt idx="5189">
                  <c:v>103.88</c:v>
                </c:pt>
                <c:pt idx="5190">
                  <c:v>103.94</c:v>
                </c:pt>
                <c:pt idx="5191">
                  <c:v>103.99</c:v>
                </c:pt>
                <c:pt idx="5192">
                  <c:v>104.05</c:v>
                </c:pt>
                <c:pt idx="5193">
                  <c:v>104.1</c:v>
                </c:pt>
                <c:pt idx="5194">
                  <c:v>104.16</c:v>
                </c:pt>
                <c:pt idx="5195">
                  <c:v>104.22</c:v>
                </c:pt>
                <c:pt idx="5196">
                  <c:v>104.26</c:v>
                </c:pt>
                <c:pt idx="5197">
                  <c:v>104.3</c:v>
                </c:pt>
                <c:pt idx="5198">
                  <c:v>104.34</c:v>
                </c:pt>
                <c:pt idx="5199">
                  <c:v>104.38</c:v>
                </c:pt>
                <c:pt idx="5200">
                  <c:v>104.42</c:v>
                </c:pt>
                <c:pt idx="5201">
                  <c:v>104.46</c:v>
                </c:pt>
                <c:pt idx="5202">
                  <c:v>104.49</c:v>
                </c:pt>
                <c:pt idx="5203">
                  <c:v>104.5</c:v>
                </c:pt>
                <c:pt idx="5204">
                  <c:v>104.5</c:v>
                </c:pt>
                <c:pt idx="5205">
                  <c:v>104.49</c:v>
                </c:pt>
                <c:pt idx="5206">
                  <c:v>104.47</c:v>
                </c:pt>
                <c:pt idx="5207">
                  <c:v>104.46</c:v>
                </c:pt>
                <c:pt idx="5208">
                  <c:v>104.45</c:v>
                </c:pt>
                <c:pt idx="5209">
                  <c:v>104.42</c:v>
                </c:pt>
                <c:pt idx="5210">
                  <c:v>104.39</c:v>
                </c:pt>
                <c:pt idx="5211">
                  <c:v>104.37</c:v>
                </c:pt>
                <c:pt idx="5212">
                  <c:v>104.36</c:v>
                </c:pt>
                <c:pt idx="5213">
                  <c:v>104.35</c:v>
                </c:pt>
                <c:pt idx="5214">
                  <c:v>104.34</c:v>
                </c:pt>
                <c:pt idx="5215">
                  <c:v>104.33</c:v>
                </c:pt>
                <c:pt idx="5216">
                  <c:v>104.33</c:v>
                </c:pt>
                <c:pt idx="5217">
                  <c:v>104.34</c:v>
                </c:pt>
                <c:pt idx="5218">
                  <c:v>104.35</c:v>
                </c:pt>
                <c:pt idx="5219">
                  <c:v>104.36</c:v>
                </c:pt>
                <c:pt idx="5220">
                  <c:v>104.39</c:v>
                </c:pt>
                <c:pt idx="5221">
                  <c:v>104.41</c:v>
                </c:pt>
                <c:pt idx="5222">
                  <c:v>104.44</c:v>
                </c:pt>
                <c:pt idx="5223">
                  <c:v>104.46</c:v>
                </c:pt>
                <c:pt idx="5224">
                  <c:v>104.49</c:v>
                </c:pt>
                <c:pt idx="5225">
                  <c:v>104.52</c:v>
                </c:pt>
                <c:pt idx="5226">
                  <c:v>104.53</c:v>
                </c:pt>
                <c:pt idx="5227">
                  <c:v>104.55</c:v>
                </c:pt>
                <c:pt idx="5228">
                  <c:v>104.56</c:v>
                </c:pt>
                <c:pt idx="5229">
                  <c:v>104.57</c:v>
                </c:pt>
                <c:pt idx="5230">
                  <c:v>104.58</c:v>
                </c:pt>
                <c:pt idx="5231">
                  <c:v>104.59</c:v>
                </c:pt>
                <c:pt idx="5232">
                  <c:v>104.6</c:v>
                </c:pt>
                <c:pt idx="5233">
                  <c:v>104.61</c:v>
                </c:pt>
                <c:pt idx="5234">
                  <c:v>104.61</c:v>
                </c:pt>
                <c:pt idx="5235">
                  <c:v>104.6</c:v>
                </c:pt>
                <c:pt idx="5236">
                  <c:v>104.58</c:v>
                </c:pt>
                <c:pt idx="5237">
                  <c:v>104.55</c:v>
                </c:pt>
                <c:pt idx="5238">
                  <c:v>104.53</c:v>
                </c:pt>
                <c:pt idx="5239">
                  <c:v>104.52</c:v>
                </c:pt>
                <c:pt idx="5240">
                  <c:v>104.52</c:v>
                </c:pt>
                <c:pt idx="5241">
                  <c:v>104.52</c:v>
                </c:pt>
                <c:pt idx="5242">
                  <c:v>104.51</c:v>
                </c:pt>
                <c:pt idx="5243">
                  <c:v>104.51</c:v>
                </c:pt>
                <c:pt idx="5244">
                  <c:v>104.51</c:v>
                </c:pt>
                <c:pt idx="5245">
                  <c:v>104.52</c:v>
                </c:pt>
                <c:pt idx="5246">
                  <c:v>104.54</c:v>
                </c:pt>
                <c:pt idx="5247">
                  <c:v>104.55</c:v>
                </c:pt>
                <c:pt idx="5248">
                  <c:v>104.57</c:v>
                </c:pt>
                <c:pt idx="5249">
                  <c:v>104.59</c:v>
                </c:pt>
                <c:pt idx="5250">
                  <c:v>104.61</c:v>
                </c:pt>
                <c:pt idx="5251">
                  <c:v>104.63</c:v>
                </c:pt>
                <c:pt idx="5252">
                  <c:v>104.64</c:v>
                </c:pt>
                <c:pt idx="5253">
                  <c:v>104.66</c:v>
                </c:pt>
                <c:pt idx="5254">
                  <c:v>104.67</c:v>
                </c:pt>
                <c:pt idx="5255">
                  <c:v>104.68</c:v>
                </c:pt>
                <c:pt idx="5256">
                  <c:v>104.69</c:v>
                </c:pt>
                <c:pt idx="5257">
                  <c:v>104.71</c:v>
                </c:pt>
                <c:pt idx="5258">
                  <c:v>104.72</c:v>
                </c:pt>
                <c:pt idx="5259">
                  <c:v>104.73</c:v>
                </c:pt>
                <c:pt idx="5260">
                  <c:v>104.74</c:v>
                </c:pt>
                <c:pt idx="5261">
                  <c:v>104.74</c:v>
                </c:pt>
                <c:pt idx="5262">
                  <c:v>104.73</c:v>
                </c:pt>
                <c:pt idx="5263">
                  <c:v>104.73</c:v>
                </c:pt>
                <c:pt idx="5264">
                  <c:v>104.72</c:v>
                </c:pt>
                <c:pt idx="5265">
                  <c:v>104.71</c:v>
                </c:pt>
                <c:pt idx="5266">
                  <c:v>104.69</c:v>
                </c:pt>
                <c:pt idx="5267">
                  <c:v>104.67</c:v>
                </c:pt>
                <c:pt idx="5268">
                  <c:v>104.66</c:v>
                </c:pt>
                <c:pt idx="5269">
                  <c:v>104.65</c:v>
                </c:pt>
                <c:pt idx="5270">
                  <c:v>104.64</c:v>
                </c:pt>
                <c:pt idx="5271">
                  <c:v>104.64</c:v>
                </c:pt>
                <c:pt idx="5272">
                  <c:v>104.64</c:v>
                </c:pt>
                <c:pt idx="5273">
                  <c:v>104.64</c:v>
                </c:pt>
                <c:pt idx="5274">
                  <c:v>104.66</c:v>
                </c:pt>
                <c:pt idx="5275">
                  <c:v>104.68</c:v>
                </c:pt>
                <c:pt idx="5276">
                  <c:v>104.71</c:v>
                </c:pt>
                <c:pt idx="5277">
                  <c:v>104.74</c:v>
                </c:pt>
                <c:pt idx="5278">
                  <c:v>104.76</c:v>
                </c:pt>
                <c:pt idx="5279">
                  <c:v>104.78</c:v>
                </c:pt>
                <c:pt idx="5280">
                  <c:v>104.8</c:v>
                </c:pt>
                <c:pt idx="5281">
                  <c:v>104.81</c:v>
                </c:pt>
                <c:pt idx="5282">
                  <c:v>104.82</c:v>
                </c:pt>
                <c:pt idx="5283">
                  <c:v>104.83</c:v>
                </c:pt>
                <c:pt idx="5284">
                  <c:v>104.84</c:v>
                </c:pt>
                <c:pt idx="5285">
                  <c:v>104.84</c:v>
                </c:pt>
                <c:pt idx="5286">
                  <c:v>104.84</c:v>
                </c:pt>
                <c:pt idx="5287">
                  <c:v>104.84</c:v>
                </c:pt>
                <c:pt idx="5288">
                  <c:v>104.84</c:v>
                </c:pt>
                <c:pt idx="5289">
                  <c:v>104.84</c:v>
                </c:pt>
                <c:pt idx="5290">
                  <c:v>104.83</c:v>
                </c:pt>
                <c:pt idx="5291">
                  <c:v>104.81</c:v>
                </c:pt>
                <c:pt idx="5292">
                  <c:v>104.8</c:v>
                </c:pt>
                <c:pt idx="5293">
                  <c:v>104.79</c:v>
                </c:pt>
                <c:pt idx="5294">
                  <c:v>104.78</c:v>
                </c:pt>
                <c:pt idx="5295">
                  <c:v>104.78</c:v>
                </c:pt>
                <c:pt idx="5296">
                  <c:v>104.78</c:v>
                </c:pt>
                <c:pt idx="5297">
                  <c:v>104.78</c:v>
                </c:pt>
                <c:pt idx="5298">
                  <c:v>104.79</c:v>
                </c:pt>
                <c:pt idx="5299">
                  <c:v>104.81</c:v>
                </c:pt>
                <c:pt idx="5300">
                  <c:v>104.83</c:v>
                </c:pt>
                <c:pt idx="5301">
                  <c:v>104.85</c:v>
                </c:pt>
                <c:pt idx="5302">
                  <c:v>104.89</c:v>
                </c:pt>
                <c:pt idx="5303">
                  <c:v>104.92</c:v>
                </c:pt>
                <c:pt idx="5304">
                  <c:v>104.95</c:v>
                </c:pt>
                <c:pt idx="5305">
                  <c:v>104.97</c:v>
                </c:pt>
                <c:pt idx="5306">
                  <c:v>105</c:v>
                </c:pt>
                <c:pt idx="5307">
                  <c:v>105.02</c:v>
                </c:pt>
                <c:pt idx="5308">
                  <c:v>105.04</c:v>
                </c:pt>
                <c:pt idx="5309">
                  <c:v>105.05</c:v>
                </c:pt>
                <c:pt idx="5310">
                  <c:v>105.06</c:v>
                </c:pt>
                <c:pt idx="5311">
                  <c:v>105.07</c:v>
                </c:pt>
                <c:pt idx="5312">
                  <c:v>105.07</c:v>
                </c:pt>
                <c:pt idx="5313">
                  <c:v>105.07</c:v>
                </c:pt>
                <c:pt idx="5314">
                  <c:v>105.08</c:v>
                </c:pt>
                <c:pt idx="5315">
                  <c:v>105.09</c:v>
                </c:pt>
                <c:pt idx="5316">
                  <c:v>105.07</c:v>
                </c:pt>
                <c:pt idx="5317">
                  <c:v>105.04</c:v>
                </c:pt>
                <c:pt idx="5318">
                  <c:v>105.02</c:v>
                </c:pt>
                <c:pt idx="5319">
                  <c:v>105</c:v>
                </c:pt>
                <c:pt idx="5320">
                  <c:v>104.96</c:v>
                </c:pt>
                <c:pt idx="5321">
                  <c:v>104.92</c:v>
                </c:pt>
                <c:pt idx="5322">
                  <c:v>104.9</c:v>
                </c:pt>
                <c:pt idx="5323">
                  <c:v>104.88</c:v>
                </c:pt>
                <c:pt idx="5324">
                  <c:v>104.87</c:v>
                </c:pt>
                <c:pt idx="5325">
                  <c:v>104.87</c:v>
                </c:pt>
                <c:pt idx="5326">
                  <c:v>104.89</c:v>
                </c:pt>
                <c:pt idx="5327">
                  <c:v>104.9</c:v>
                </c:pt>
                <c:pt idx="5328">
                  <c:v>104.91</c:v>
                </c:pt>
                <c:pt idx="5329">
                  <c:v>104.91</c:v>
                </c:pt>
                <c:pt idx="5330">
                  <c:v>104.91</c:v>
                </c:pt>
                <c:pt idx="5331">
                  <c:v>104.92</c:v>
                </c:pt>
                <c:pt idx="5332">
                  <c:v>104.92</c:v>
                </c:pt>
                <c:pt idx="5333">
                  <c:v>104.91</c:v>
                </c:pt>
                <c:pt idx="5334">
                  <c:v>104.9</c:v>
                </c:pt>
                <c:pt idx="5335">
                  <c:v>104.9</c:v>
                </c:pt>
                <c:pt idx="5336">
                  <c:v>104.88</c:v>
                </c:pt>
                <c:pt idx="5337">
                  <c:v>104.86</c:v>
                </c:pt>
                <c:pt idx="5338">
                  <c:v>104.83</c:v>
                </c:pt>
                <c:pt idx="5339">
                  <c:v>104.81</c:v>
                </c:pt>
                <c:pt idx="5340">
                  <c:v>104.79</c:v>
                </c:pt>
                <c:pt idx="5341">
                  <c:v>104.78</c:v>
                </c:pt>
                <c:pt idx="5342">
                  <c:v>104.78</c:v>
                </c:pt>
                <c:pt idx="5343">
                  <c:v>104.77</c:v>
                </c:pt>
                <c:pt idx="5344">
                  <c:v>104.77</c:v>
                </c:pt>
                <c:pt idx="5345">
                  <c:v>104.78</c:v>
                </c:pt>
                <c:pt idx="5346">
                  <c:v>104.79</c:v>
                </c:pt>
                <c:pt idx="5347">
                  <c:v>104.8</c:v>
                </c:pt>
                <c:pt idx="5348">
                  <c:v>104.79</c:v>
                </c:pt>
                <c:pt idx="5349">
                  <c:v>104.78</c:v>
                </c:pt>
                <c:pt idx="5350">
                  <c:v>104.78</c:v>
                </c:pt>
                <c:pt idx="5351">
                  <c:v>104.78</c:v>
                </c:pt>
                <c:pt idx="5352">
                  <c:v>104.78</c:v>
                </c:pt>
                <c:pt idx="5353">
                  <c:v>104.77</c:v>
                </c:pt>
                <c:pt idx="5354">
                  <c:v>104.76</c:v>
                </c:pt>
                <c:pt idx="5355">
                  <c:v>104.75</c:v>
                </c:pt>
                <c:pt idx="5356">
                  <c:v>104.72</c:v>
                </c:pt>
                <c:pt idx="5357">
                  <c:v>104.69</c:v>
                </c:pt>
                <c:pt idx="5358">
                  <c:v>104.66</c:v>
                </c:pt>
                <c:pt idx="5359">
                  <c:v>104.62</c:v>
                </c:pt>
                <c:pt idx="5360">
                  <c:v>104.58</c:v>
                </c:pt>
                <c:pt idx="5361">
                  <c:v>104.54</c:v>
                </c:pt>
                <c:pt idx="5362">
                  <c:v>104.5</c:v>
                </c:pt>
                <c:pt idx="5363">
                  <c:v>104.44</c:v>
                </c:pt>
                <c:pt idx="5364">
                  <c:v>104.39</c:v>
                </c:pt>
                <c:pt idx="5365">
                  <c:v>104.34</c:v>
                </c:pt>
                <c:pt idx="5366">
                  <c:v>104.29</c:v>
                </c:pt>
                <c:pt idx="5367">
                  <c:v>104.25</c:v>
                </c:pt>
                <c:pt idx="5368">
                  <c:v>104.2</c:v>
                </c:pt>
                <c:pt idx="5369">
                  <c:v>104.15</c:v>
                </c:pt>
                <c:pt idx="5370">
                  <c:v>104.11</c:v>
                </c:pt>
                <c:pt idx="5371">
                  <c:v>104.06</c:v>
                </c:pt>
                <c:pt idx="5372">
                  <c:v>104.01</c:v>
                </c:pt>
                <c:pt idx="5373">
                  <c:v>103.95</c:v>
                </c:pt>
                <c:pt idx="5374">
                  <c:v>103.89</c:v>
                </c:pt>
                <c:pt idx="5375">
                  <c:v>103.84</c:v>
                </c:pt>
                <c:pt idx="5376">
                  <c:v>103.8</c:v>
                </c:pt>
                <c:pt idx="5377">
                  <c:v>103.76</c:v>
                </c:pt>
                <c:pt idx="5378">
                  <c:v>103.71</c:v>
                </c:pt>
                <c:pt idx="5379">
                  <c:v>103.67</c:v>
                </c:pt>
                <c:pt idx="5380">
                  <c:v>103.62</c:v>
                </c:pt>
                <c:pt idx="5381">
                  <c:v>103.57</c:v>
                </c:pt>
                <c:pt idx="5382">
                  <c:v>103.52</c:v>
                </c:pt>
                <c:pt idx="5383">
                  <c:v>103.47</c:v>
                </c:pt>
                <c:pt idx="5384">
                  <c:v>103.41</c:v>
                </c:pt>
                <c:pt idx="5385">
                  <c:v>103.36</c:v>
                </c:pt>
                <c:pt idx="5386">
                  <c:v>103.32</c:v>
                </c:pt>
                <c:pt idx="5387">
                  <c:v>103.28</c:v>
                </c:pt>
                <c:pt idx="5388">
                  <c:v>103.23</c:v>
                </c:pt>
                <c:pt idx="5389">
                  <c:v>103.2</c:v>
                </c:pt>
                <c:pt idx="5390">
                  <c:v>103.15</c:v>
                </c:pt>
                <c:pt idx="5391">
                  <c:v>103.12</c:v>
                </c:pt>
                <c:pt idx="5392">
                  <c:v>103.1</c:v>
                </c:pt>
                <c:pt idx="5393">
                  <c:v>103.07</c:v>
                </c:pt>
                <c:pt idx="5394">
                  <c:v>103.04</c:v>
                </c:pt>
                <c:pt idx="5395">
                  <c:v>103.02</c:v>
                </c:pt>
                <c:pt idx="5396">
                  <c:v>102.98</c:v>
                </c:pt>
                <c:pt idx="5397">
                  <c:v>102.95</c:v>
                </c:pt>
                <c:pt idx="5398">
                  <c:v>102.92</c:v>
                </c:pt>
                <c:pt idx="5399">
                  <c:v>102.89</c:v>
                </c:pt>
                <c:pt idx="5400">
                  <c:v>102.86</c:v>
                </c:pt>
                <c:pt idx="5401">
                  <c:v>102.83</c:v>
                </c:pt>
                <c:pt idx="5402">
                  <c:v>102.81</c:v>
                </c:pt>
                <c:pt idx="5403">
                  <c:v>102.78</c:v>
                </c:pt>
                <c:pt idx="5404">
                  <c:v>102.75</c:v>
                </c:pt>
                <c:pt idx="5405">
                  <c:v>102.71</c:v>
                </c:pt>
                <c:pt idx="5406">
                  <c:v>102.67</c:v>
                </c:pt>
                <c:pt idx="5407">
                  <c:v>102.64</c:v>
                </c:pt>
                <c:pt idx="5408">
                  <c:v>102.6</c:v>
                </c:pt>
                <c:pt idx="5409">
                  <c:v>102.58</c:v>
                </c:pt>
                <c:pt idx="5410">
                  <c:v>102.56</c:v>
                </c:pt>
                <c:pt idx="5411">
                  <c:v>102.55</c:v>
                </c:pt>
                <c:pt idx="5412">
                  <c:v>102.54</c:v>
                </c:pt>
                <c:pt idx="5413">
                  <c:v>102.53</c:v>
                </c:pt>
                <c:pt idx="5414">
                  <c:v>102.53</c:v>
                </c:pt>
                <c:pt idx="5415">
                  <c:v>102.52</c:v>
                </c:pt>
                <c:pt idx="5416">
                  <c:v>102.51</c:v>
                </c:pt>
                <c:pt idx="5417">
                  <c:v>102.5</c:v>
                </c:pt>
                <c:pt idx="5418">
                  <c:v>102.51</c:v>
                </c:pt>
                <c:pt idx="5419">
                  <c:v>102.53</c:v>
                </c:pt>
                <c:pt idx="5420">
                  <c:v>102.56</c:v>
                </c:pt>
                <c:pt idx="5421">
                  <c:v>102.59</c:v>
                </c:pt>
                <c:pt idx="5422">
                  <c:v>102.63</c:v>
                </c:pt>
                <c:pt idx="5423">
                  <c:v>102.68</c:v>
                </c:pt>
                <c:pt idx="5424">
                  <c:v>102.72</c:v>
                </c:pt>
                <c:pt idx="5425">
                  <c:v>102.76</c:v>
                </c:pt>
                <c:pt idx="5426">
                  <c:v>102.8</c:v>
                </c:pt>
                <c:pt idx="5427">
                  <c:v>102.83</c:v>
                </c:pt>
                <c:pt idx="5428">
                  <c:v>102.86</c:v>
                </c:pt>
                <c:pt idx="5429">
                  <c:v>102.88</c:v>
                </c:pt>
                <c:pt idx="5430">
                  <c:v>102.89</c:v>
                </c:pt>
                <c:pt idx="5431">
                  <c:v>102.9</c:v>
                </c:pt>
                <c:pt idx="5432">
                  <c:v>102.91</c:v>
                </c:pt>
                <c:pt idx="5433">
                  <c:v>102.9</c:v>
                </c:pt>
                <c:pt idx="5434">
                  <c:v>102.88</c:v>
                </c:pt>
                <c:pt idx="5435">
                  <c:v>102.86</c:v>
                </c:pt>
                <c:pt idx="5436">
                  <c:v>102.83</c:v>
                </c:pt>
                <c:pt idx="5437">
                  <c:v>102.79</c:v>
                </c:pt>
                <c:pt idx="5438">
                  <c:v>102.75</c:v>
                </c:pt>
                <c:pt idx="5439">
                  <c:v>102.71</c:v>
                </c:pt>
                <c:pt idx="5440">
                  <c:v>102.67</c:v>
                </c:pt>
                <c:pt idx="5441">
                  <c:v>102.64</c:v>
                </c:pt>
                <c:pt idx="5442">
                  <c:v>102.61</c:v>
                </c:pt>
                <c:pt idx="5443">
                  <c:v>102.58</c:v>
                </c:pt>
                <c:pt idx="5444">
                  <c:v>102.55</c:v>
                </c:pt>
                <c:pt idx="5445">
                  <c:v>102.52</c:v>
                </c:pt>
                <c:pt idx="5446">
                  <c:v>102.5</c:v>
                </c:pt>
                <c:pt idx="5447">
                  <c:v>102.48</c:v>
                </c:pt>
                <c:pt idx="5448">
                  <c:v>102.46</c:v>
                </c:pt>
                <c:pt idx="5449">
                  <c:v>102.46</c:v>
                </c:pt>
                <c:pt idx="5450">
                  <c:v>102.45</c:v>
                </c:pt>
                <c:pt idx="5451">
                  <c:v>102.45</c:v>
                </c:pt>
                <c:pt idx="5452">
                  <c:v>102.46</c:v>
                </c:pt>
                <c:pt idx="5453">
                  <c:v>102.46</c:v>
                </c:pt>
                <c:pt idx="5454">
                  <c:v>102.48</c:v>
                </c:pt>
                <c:pt idx="5455">
                  <c:v>102.49</c:v>
                </c:pt>
                <c:pt idx="5456">
                  <c:v>102.5</c:v>
                </c:pt>
                <c:pt idx="5457">
                  <c:v>102.52</c:v>
                </c:pt>
                <c:pt idx="5458">
                  <c:v>102.54</c:v>
                </c:pt>
                <c:pt idx="5459">
                  <c:v>102.55</c:v>
                </c:pt>
                <c:pt idx="5460">
                  <c:v>102.56</c:v>
                </c:pt>
                <c:pt idx="5461">
                  <c:v>102.57</c:v>
                </c:pt>
                <c:pt idx="5462">
                  <c:v>102.58</c:v>
                </c:pt>
                <c:pt idx="5463">
                  <c:v>102.59</c:v>
                </c:pt>
                <c:pt idx="5464">
                  <c:v>102.58</c:v>
                </c:pt>
                <c:pt idx="5465">
                  <c:v>102.58</c:v>
                </c:pt>
                <c:pt idx="5466">
                  <c:v>102.59</c:v>
                </c:pt>
                <c:pt idx="5467">
                  <c:v>102.59</c:v>
                </c:pt>
                <c:pt idx="5468">
                  <c:v>102.58</c:v>
                </c:pt>
                <c:pt idx="5469">
                  <c:v>102.58</c:v>
                </c:pt>
                <c:pt idx="5470">
                  <c:v>102.58</c:v>
                </c:pt>
                <c:pt idx="5471">
                  <c:v>102.58</c:v>
                </c:pt>
                <c:pt idx="5472">
                  <c:v>102.58</c:v>
                </c:pt>
                <c:pt idx="5473">
                  <c:v>102.58</c:v>
                </c:pt>
                <c:pt idx="5474">
                  <c:v>102.58</c:v>
                </c:pt>
                <c:pt idx="5475">
                  <c:v>102.58</c:v>
                </c:pt>
                <c:pt idx="5476">
                  <c:v>102.59</c:v>
                </c:pt>
                <c:pt idx="5477">
                  <c:v>102.59</c:v>
                </c:pt>
                <c:pt idx="5478">
                  <c:v>102.6</c:v>
                </c:pt>
                <c:pt idx="5479">
                  <c:v>102.61</c:v>
                </c:pt>
                <c:pt idx="5480">
                  <c:v>102.61</c:v>
                </c:pt>
                <c:pt idx="5481">
                  <c:v>102.61</c:v>
                </c:pt>
                <c:pt idx="5482">
                  <c:v>102.61</c:v>
                </c:pt>
                <c:pt idx="5483">
                  <c:v>102.61</c:v>
                </c:pt>
                <c:pt idx="5484">
                  <c:v>102.6</c:v>
                </c:pt>
                <c:pt idx="5485">
                  <c:v>102.58</c:v>
                </c:pt>
                <c:pt idx="5486">
                  <c:v>102.56</c:v>
                </c:pt>
                <c:pt idx="5487">
                  <c:v>102.55</c:v>
                </c:pt>
                <c:pt idx="5488">
                  <c:v>102.54</c:v>
                </c:pt>
                <c:pt idx="5489">
                  <c:v>102.53</c:v>
                </c:pt>
                <c:pt idx="5490">
                  <c:v>102.53</c:v>
                </c:pt>
                <c:pt idx="5491">
                  <c:v>102.53</c:v>
                </c:pt>
                <c:pt idx="5492">
                  <c:v>102.54</c:v>
                </c:pt>
                <c:pt idx="5493">
                  <c:v>102.55</c:v>
                </c:pt>
                <c:pt idx="5494">
                  <c:v>102.57</c:v>
                </c:pt>
                <c:pt idx="5495">
                  <c:v>102.59</c:v>
                </c:pt>
                <c:pt idx="5496">
                  <c:v>102.6</c:v>
                </c:pt>
                <c:pt idx="5497">
                  <c:v>102.62</c:v>
                </c:pt>
                <c:pt idx="5498">
                  <c:v>102.64</c:v>
                </c:pt>
                <c:pt idx="5499">
                  <c:v>102.67</c:v>
                </c:pt>
                <c:pt idx="5500">
                  <c:v>102.71</c:v>
                </c:pt>
                <c:pt idx="5501">
                  <c:v>102.75</c:v>
                </c:pt>
                <c:pt idx="5502">
                  <c:v>102.78</c:v>
                </c:pt>
                <c:pt idx="5503">
                  <c:v>102.81</c:v>
                </c:pt>
                <c:pt idx="5504">
                  <c:v>102.83</c:v>
                </c:pt>
                <c:pt idx="5505">
                  <c:v>102.85</c:v>
                </c:pt>
                <c:pt idx="5506">
                  <c:v>102.87</c:v>
                </c:pt>
                <c:pt idx="5507">
                  <c:v>102.89</c:v>
                </c:pt>
                <c:pt idx="5508">
                  <c:v>102.9</c:v>
                </c:pt>
                <c:pt idx="5509">
                  <c:v>102.93</c:v>
                </c:pt>
                <c:pt idx="5510">
                  <c:v>102.96</c:v>
                </c:pt>
                <c:pt idx="5511">
                  <c:v>102.99</c:v>
                </c:pt>
                <c:pt idx="5512">
                  <c:v>103.03</c:v>
                </c:pt>
                <c:pt idx="5513">
                  <c:v>103.06</c:v>
                </c:pt>
                <c:pt idx="5514">
                  <c:v>103.09</c:v>
                </c:pt>
                <c:pt idx="5515">
                  <c:v>103.12</c:v>
                </c:pt>
                <c:pt idx="5516">
                  <c:v>103.15</c:v>
                </c:pt>
                <c:pt idx="5517">
                  <c:v>103.16</c:v>
                </c:pt>
                <c:pt idx="5518">
                  <c:v>103.17</c:v>
                </c:pt>
                <c:pt idx="5519">
                  <c:v>103.18</c:v>
                </c:pt>
                <c:pt idx="5520">
                  <c:v>103.2</c:v>
                </c:pt>
                <c:pt idx="5521">
                  <c:v>103.22</c:v>
                </c:pt>
                <c:pt idx="5522">
                  <c:v>103.25</c:v>
                </c:pt>
                <c:pt idx="5523">
                  <c:v>103.28</c:v>
                </c:pt>
                <c:pt idx="5524">
                  <c:v>103.31</c:v>
                </c:pt>
                <c:pt idx="5525">
                  <c:v>103.35</c:v>
                </c:pt>
                <c:pt idx="5526">
                  <c:v>103.39</c:v>
                </c:pt>
                <c:pt idx="5527">
                  <c:v>103.44</c:v>
                </c:pt>
                <c:pt idx="5528">
                  <c:v>103.48</c:v>
                </c:pt>
                <c:pt idx="5529">
                  <c:v>103.52</c:v>
                </c:pt>
                <c:pt idx="5530">
                  <c:v>103.56</c:v>
                </c:pt>
                <c:pt idx="5531">
                  <c:v>103.6</c:v>
                </c:pt>
                <c:pt idx="5532">
                  <c:v>103.64</c:v>
                </c:pt>
                <c:pt idx="5533">
                  <c:v>103.69</c:v>
                </c:pt>
                <c:pt idx="5534">
                  <c:v>103.75</c:v>
                </c:pt>
                <c:pt idx="5535">
                  <c:v>103.8</c:v>
                </c:pt>
                <c:pt idx="5536">
                  <c:v>103.84</c:v>
                </c:pt>
                <c:pt idx="5537">
                  <c:v>103.89</c:v>
                </c:pt>
                <c:pt idx="5538">
                  <c:v>103.97</c:v>
                </c:pt>
                <c:pt idx="5539">
                  <c:v>104.04</c:v>
                </c:pt>
                <c:pt idx="5540">
                  <c:v>104.1</c:v>
                </c:pt>
                <c:pt idx="5541">
                  <c:v>104.18</c:v>
                </c:pt>
                <c:pt idx="5542">
                  <c:v>104.26</c:v>
                </c:pt>
                <c:pt idx="5543">
                  <c:v>104.34</c:v>
                </c:pt>
                <c:pt idx="5544">
                  <c:v>104.45</c:v>
                </c:pt>
                <c:pt idx="5545">
                  <c:v>104.57</c:v>
                </c:pt>
                <c:pt idx="5546">
                  <c:v>104.69</c:v>
                </c:pt>
                <c:pt idx="5547">
                  <c:v>104.8</c:v>
                </c:pt>
                <c:pt idx="5548">
                  <c:v>104.92</c:v>
                </c:pt>
                <c:pt idx="5549">
                  <c:v>105.04</c:v>
                </c:pt>
                <c:pt idx="5550">
                  <c:v>105.17</c:v>
                </c:pt>
                <c:pt idx="5551">
                  <c:v>105.26</c:v>
                </c:pt>
                <c:pt idx="5552">
                  <c:v>105.35</c:v>
                </c:pt>
                <c:pt idx="5553">
                  <c:v>105.42</c:v>
                </c:pt>
                <c:pt idx="5554">
                  <c:v>105.49</c:v>
                </c:pt>
                <c:pt idx="5555">
                  <c:v>105.54</c:v>
                </c:pt>
                <c:pt idx="5556">
                  <c:v>105.58</c:v>
                </c:pt>
                <c:pt idx="5557">
                  <c:v>105.6</c:v>
                </c:pt>
                <c:pt idx="5558">
                  <c:v>105.61</c:v>
                </c:pt>
                <c:pt idx="5559">
                  <c:v>105.6</c:v>
                </c:pt>
                <c:pt idx="5560">
                  <c:v>105.6</c:v>
                </c:pt>
                <c:pt idx="5561">
                  <c:v>105.59</c:v>
                </c:pt>
                <c:pt idx="5562">
                  <c:v>105.57</c:v>
                </c:pt>
                <c:pt idx="5563">
                  <c:v>105.56</c:v>
                </c:pt>
                <c:pt idx="5564">
                  <c:v>105.55</c:v>
                </c:pt>
                <c:pt idx="5565">
                  <c:v>105.53</c:v>
                </c:pt>
                <c:pt idx="5566">
                  <c:v>105.52</c:v>
                </c:pt>
                <c:pt idx="5567">
                  <c:v>105.52</c:v>
                </c:pt>
                <c:pt idx="5568">
                  <c:v>105.54</c:v>
                </c:pt>
                <c:pt idx="5569">
                  <c:v>105.55</c:v>
                </c:pt>
                <c:pt idx="5570">
                  <c:v>105.56</c:v>
                </c:pt>
                <c:pt idx="5571">
                  <c:v>105.56</c:v>
                </c:pt>
                <c:pt idx="5572">
                  <c:v>105.55</c:v>
                </c:pt>
                <c:pt idx="5573">
                  <c:v>105.56</c:v>
                </c:pt>
                <c:pt idx="5574">
                  <c:v>105.56</c:v>
                </c:pt>
                <c:pt idx="5575">
                  <c:v>105.55</c:v>
                </c:pt>
                <c:pt idx="5576">
                  <c:v>105.54</c:v>
                </c:pt>
                <c:pt idx="5577">
                  <c:v>105.53</c:v>
                </c:pt>
                <c:pt idx="5578">
                  <c:v>105.5</c:v>
                </c:pt>
                <c:pt idx="5579">
                  <c:v>105.48</c:v>
                </c:pt>
                <c:pt idx="5580">
                  <c:v>105.46</c:v>
                </c:pt>
                <c:pt idx="5581">
                  <c:v>105.43</c:v>
                </c:pt>
                <c:pt idx="5582">
                  <c:v>105.42</c:v>
                </c:pt>
                <c:pt idx="5583">
                  <c:v>105.42</c:v>
                </c:pt>
                <c:pt idx="5584">
                  <c:v>105.42</c:v>
                </c:pt>
                <c:pt idx="5585">
                  <c:v>105.44</c:v>
                </c:pt>
                <c:pt idx="5586">
                  <c:v>105.46</c:v>
                </c:pt>
                <c:pt idx="5587">
                  <c:v>105.5</c:v>
                </c:pt>
                <c:pt idx="5588">
                  <c:v>105.52</c:v>
                </c:pt>
                <c:pt idx="5589">
                  <c:v>105.54</c:v>
                </c:pt>
                <c:pt idx="5590">
                  <c:v>105.56</c:v>
                </c:pt>
                <c:pt idx="5591">
                  <c:v>105.59</c:v>
                </c:pt>
                <c:pt idx="5592">
                  <c:v>105.62</c:v>
                </c:pt>
                <c:pt idx="5593">
                  <c:v>105.62</c:v>
                </c:pt>
                <c:pt idx="5594">
                  <c:v>105.63</c:v>
                </c:pt>
                <c:pt idx="5595">
                  <c:v>105.65</c:v>
                </c:pt>
                <c:pt idx="5596">
                  <c:v>105.68</c:v>
                </c:pt>
                <c:pt idx="5597">
                  <c:v>105.7</c:v>
                </c:pt>
                <c:pt idx="5598">
                  <c:v>105.73</c:v>
                </c:pt>
                <c:pt idx="5599">
                  <c:v>105.76</c:v>
                </c:pt>
                <c:pt idx="5600">
                  <c:v>105.79</c:v>
                </c:pt>
                <c:pt idx="5601">
                  <c:v>105.81</c:v>
                </c:pt>
                <c:pt idx="5602">
                  <c:v>105.82</c:v>
                </c:pt>
                <c:pt idx="5603">
                  <c:v>105.84</c:v>
                </c:pt>
                <c:pt idx="5604">
                  <c:v>105.86</c:v>
                </c:pt>
                <c:pt idx="5605">
                  <c:v>105.88</c:v>
                </c:pt>
                <c:pt idx="5606">
                  <c:v>105.9</c:v>
                </c:pt>
                <c:pt idx="5607">
                  <c:v>105.91</c:v>
                </c:pt>
                <c:pt idx="5608">
                  <c:v>105.92</c:v>
                </c:pt>
                <c:pt idx="5609">
                  <c:v>105.92</c:v>
                </c:pt>
                <c:pt idx="5610">
                  <c:v>105.91</c:v>
                </c:pt>
                <c:pt idx="5611">
                  <c:v>105.9</c:v>
                </c:pt>
                <c:pt idx="5612">
                  <c:v>105.9</c:v>
                </c:pt>
                <c:pt idx="5613">
                  <c:v>105.92</c:v>
                </c:pt>
                <c:pt idx="5614">
                  <c:v>105.93</c:v>
                </c:pt>
                <c:pt idx="5615">
                  <c:v>105.95</c:v>
                </c:pt>
                <c:pt idx="5616">
                  <c:v>105.97</c:v>
                </c:pt>
                <c:pt idx="5617">
                  <c:v>105.99</c:v>
                </c:pt>
                <c:pt idx="5618">
                  <c:v>106.02</c:v>
                </c:pt>
                <c:pt idx="5619">
                  <c:v>106.04</c:v>
                </c:pt>
                <c:pt idx="5620">
                  <c:v>106.07</c:v>
                </c:pt>
                <c:pt idx="5621">
                  <c:v>106.1</c:v>
                </c:pt>
                <c:pt idx="5622">
                  <c:v>106.13</c:v>
                </c:pt>
                <c:pt idx="5623">
                  <c:v>106.15</c:v>
                </c:pt>
                <c:pt idx="5624">
                  <c:v>106.18</c:v>
                </c:pt>
                <c:pt idx="5625">
                  <c:v>106.21</c:v>
                </c:pt>
                <c:pt idx="5626">
                  <c:v>106.24</c:v>
                </c:pt>
                <c:pt idx="5627">
                  <c:v>106.25</c:v>
                </c:pt>
                <c:pt idx="5628">
                  <c:v>106.26</c:v>
                </c:pt>
                <c:pt idx="5629">
                  <c:v>106.25</c:v>
                </c:pt>
                <c:pt idx="5630">
                  <c:v>106.25</c:v>
                </c:pt>
                <c:pt idx="5631">
                  <c:v>106.25</c:v>
                </c:pt>
                <c:pt idx="5632">
                  <c:v>106.25</c:v>
                </c:pt>
                <c:pt idx="5633">
                  <c:v>106.23</c:v>
                </c:pt>
                <c:pt idx="5634">
                  <c:v>106.21</c:v>
                </c:pt>
                <c:pt idx="5635">
                  <c:v>106.18</c:v>
                </c:pt>
                <c:pt idx="5636">
                  <c:v>106.16</c:v>
                </c:pt>
                <c:pt idx="5637">
                  <c:v>106.14</c:v>
                </c:pt>
                <c:pt idx="5638">
                  <c:v>106.12</c:v>
                </c:pt>
                <c:pt idx="5639">
                  <c:v>106.11</c:v>
                </c:pt>
                <c:pt idx="5640">
                  <c:v>106.1</c:v>
                </c:pt>
                <c:pt idx="5641">
                  <c:v>106.09</c:v>
                </c:pt>
                <c:pt idx="5642">
                  <c:v>106.07</c:v>
                </c:pt>
                <c:pt idx="5643">
                  <c:v>106.07</c:v>
                </c:pt>
                <c:pt idx="5644">
                  <c:v>106.08</c:v>
                </c:pt>
                <c:pt idx="5645">
                  <c:v>106.1</c:v>
                </c:pt>
                <c:pt idx="5646">
                  <c:v>106.13</c:v>
                </c:pt>
                <c:pt idx="5647">
                  <c:v>106.16</c:v>
                </c:pt>
                <c:pt idx="5648">
                  <c:v>106.19</c:v>
                </c:pt>
                <c:pt idx="5649">
                  <c:v>106.22</c:v>
                </c:pt>
                <c:pt idx="5650">
                  <c:v>106.23</c:v>
                </c:pt>
                <c:pt idx="5651">
                  <c:v>106.25</c:v>
                </c:pt>
                <c:pt idx="5652">
                  <c:v>106.27</c:v>
                </c:pt>
                <c:pt idx="5653">
                  <c:v>106.27</c:v>
                </c:pt>
                <c:pt idx="5654">
                  <c:v>106.28</c:v>
                </c:pt>
                <c:pt idx="5655">
                  <c:v>106.29</c:v>
                </c:pt>
                <c:pt idx="5656">
                  <c:v>106.29</c:v>
                </c:pt>
                <c:pt idx="5657">
                  <c:v>106.29</c:v>
                </c:pt>
                <c:pt idx="5658">
                  <c:v>106.28</c:v>
                </c:pt>
                <c:pt idx="5659">
                  <c:v>106.27</c:v>
                </c:pt>
                <c:pt idx="5660">
                  <c:v>106.25</c:v>
                </c:pt>
                <c:pt idx="5661">
                  <c:v>106.23</c:v>
                </c:pt>
                <c:pt idx="5662">
                  <c:v>106.21</c:v>
                </c:pt>
                <c:pt idx="5663">
                  <c:v>106.19</c:v>
                </c:pt>
                <c:pt idx="5664">
                  <c:v>106.18</c:v>
                </c:pt>
                <c:pt idx="5665">
                  <c:v>106.18</c:v>
                </c:pt>
                <c:pt idx="5666">
                  <c:v>106.18</c:v>
                </c:pt>
                <c:pt idx="5667">
                  <c:v>106.19</c:v>
                </c:pt>
                <c:pt idx="5668">
                  <c:v>106.2</c:v>
                </c:pt>
                <c:pt idx="5669">
                  <c:v>106.21</c:v>
                </c:pt>
                <c:pt idx="5670">
                  <c:v>106.23</c:v>
                </c:pt>
                <c:pt idx="5671">
                  <c:v>106.24</c:v>
                </c:pt>
                <c:pt idx="5672">
                  <c:v>106.26</c:v>
                </c:pt>
                <c:pt idx="5673">
                  <c:v>106.28</c:v>
                </c:pt>
                <c:pt idx="5674">
                  <c:v>106.3</c:v>
                </c:pt>
                <c:pt idx="5675">
                  <c:v>106.31</c:v>
                </c:pt>
                <c:pt idx="5676">
                  <c:v>106.32</c:v>
                </c:pt>
                <c:pt idx="5677">
                  <c:v>106.33</c:v>
                </c:pt>
                <c:pt idx="5678">
                  <c:v>106.33</c:v>
                </c:pt>
                <c:pt idx="5679">
                  <c:v>106.32</c:v>
                </c:pt>
                <c:pt idx="5680">
                  <c:v>106.31</c:v>
                </c:pt>
                <c:pt idx="5681">
                  <c:v>106.31</c:v>
                </c:pt>
                <c:pt idx="5682">
                  <c:v>106.3</c:v>
                </c:pt>
                <c:pt idx="5683">
                  <c:v>106.3</c:v>
                </c:pt>
                <c:pt idx="5684">
                  <c:v>106.29</c:v>
                </c:pt>
                <c:pt idx="5685">
                  <c:v>106.28</c:v>
                </c:pt>
                <c:pt idx="5686">
                  <c:v>106.28</c:v>
                </c:pt>
                <c:pt idx="5687">
                  <c:v>106.28</c:v>
                </c:pt>
                <c:pt idx="5688">
                  <c:v>106.29</c:v>
                </c:pt>
                <c:pt idx="5689">
                  <c:v>106.31</c:v>
                </c:pt>
                <c:pt idx="5690">
                  <c:v>106.34</c:v>
                </c:pt>
                <c:pt idx="5691">
                  <c:v>106.36</c:v>
                </c:pt>
                <c:pt idx="5692">
                  <c:v>106.39</c:v>
                </c:pt>
                <c:pt idx="5693">
                  <c:v>106.42</c:v>
                </c:pt>
                <c:pt idx="5694">
                  <c:v>106.43</c:v>
                </c:pt>
                <c:pt idx="5695">
                  <c:v>106.44</c:v>
                </c:pt>
                <c:pt idx="5696">
                  <c:v>106.45</c:v>
                </c:pt>
                <c:pt idx="5697">
                  <c:v>106.45</c:v>
                </c:pt>
                <c:pt idx="5698">
                  <c:v>106.45</c:v>
                </c:pt>
                <c:pt idx="5699">
                  <c:v>106.46</c:v>
                </c:pt>
                <c:pt idx="5700">
                  <c:v>106.49</c:v>
                </c:pt>
                <c:pt idx="5701">
                  <c:v>106.5</c:v>
                </c:pt>
                <c:pt idx="5702">
                  <c:v>106.49</c:v>
                </c:pt>
                <c:pt idx="5703">
                  <c:v>106.49</c:v>
                </c:pt>
                <c:pt idx="5704">
                  <c:v>106.49</c:v>
                </c:pt>
                <c:pt idx="5705">
                  <c:v>106.47</c:v>
                </c:pt>
                <c:pt idx="5706">
                  <c:v>106.43</c:v>
                </c:pt>
                <c:pt idx="5707">
                  <c:v>106.4</c:v>
                </c:pt>
                <c:pt idx="5708">
                  <c:v>106.35</c:v>
                </c:pt>
                <c:pt idx="5709">
                  <c:v>106.3</c:v>
                </c:pt>
                <c:pt idx="5710">
                  <c:v>106.23</c:v>
                </c:pt>
                <c:pt idx="5711">
                  <c:v>106.15</c:v>
                </c:pt>
                <c:pt idx="5712">
                  <c:v>106.05</c:v>
                </c:pt>
                <c:pt idx="5713">
                  <c:v>105.94</c:v>
                </c:pt>
                <c:pt idx="5714">
                  <c:v>105.82</c:v>
                </c:pt>
                <c:pt idx="5715">
                  <c:v>105.68</c:v>
                </c:pt>
                <c:pt idx="5716">
                  <c:v>105.53</c:v>
                </c:pt>
                <c:pt idx="5717">
                  <c:v>105.35</c:v>
                </c:pt>
                <c:pt idx="5718">
                  <c:v>105.17</c:v>
                </c:pt>
                <c:pt idx="5719">
                  <c:v>104.96</c:v>
                </c:pt>
                <c:pt idx="5720">
                  <c:v>104.74</c:v>
                </c:pt>
                <c:pt idx="5721">
                  <c:v>104.51</c:v>
                </c:pt>
                <c:pt idx="5722">
                  <c:v>104.28</c:v>
                </c:pt>
                <c:pt idx="5723">
                  <c:v>104.04</c:v>
                </c:pt>
                <c:pt idx="5724">
                  <c:v>103.78</c:v>
                </c:pt>
                <c:pt idx="5725">
                  <c:v>103.51</c:v>
                </c:pt>
                <c:pt idx="5726">
                  <c:v>103.25</c:v>
                </c:pt>
                <c:pt idx="5727">
                  <c:v>103</c:v>
                </c:pt>
                <c:pt idx="5728">
                  <c:v>102.75</c:v>
                </c:pt>
                <c:pt idx="5729">
                  <c:v>102.51</c:v>
                </c:pt>
                <c:pt idx="5730">
                  <c:v>102.28</c:v>
                </c:pt>
                <c:pt idx="5731">
                  <c:v>102.03</c:v>
                </c:pt>
                <c:pt idx="5732">
                  <c:v>101.8</c:v>
                </c:pt>
                <c:pt idx="5733">
                  <c:v>101.57</c:v>
                </c:pt>
                <c:pt idx="5734">
                  <c:v>101.33</c:v>
                </c:pt>
                <c:pt idx="5735">
                  <c:v>101.11</c:v>
                </c:pt>
                <c:pt idx="5736">
                  <c:v>100.86</c:v>
                </c:pt>
                <c:pt idx="5737">
                  <c:v>100.6</c:v>
                </c:pt>
                <c:pt idx="5738">
                  <c:v>100.35</c:v>
                </c:pt>
                <c:pt idx="5739">
                  <c:v>100.11</c:v>
                </c:pt>
                <c:pt idx="5740">
                  <c:v>99.858999999999995</c:v>
                </c:pt>
                <c:pt idx="5741">
                  <c:v>99.608999999999995</c:v>
                </c:pt>
                <c:pt idx="5742">
                  <c:v>99.366</c:v>
                </c:pt>
                <c:pt idx="5743">
                  <c:v>99.120999999999995</c:v>
                </c:pt>
                <c:pt idx="5744">
                  <c:v>98.88</c:v>
                </c:pt>
                <c:pt idx="5745">
                  <c:v>98.634</c:v>
                </c:pt>
                <c:pt idx="5746">
                  <c:v>98.388999999999996</c:v>
                </c:pt>
                <c:pt idx="5747">
                  <c:v>98.14</c:v>
                </c:pt>
                <c:pt idx="5748">
                  <c:v>97.894999999999996</c:v>
                </c:pt>
                <c:pt idx="5749">
                  <c:v>97.655000000000001</c:v>
                </c:pt>
                <c:pt idx="5750">
                  <c:v>97.412000000000006</c:v>
                </c:pt>
                <c:pt idx="5751">
                  <c:v>97.179000000000002</c:v>
                </c:pt>
                <c:pt idx="5752">
                  <c:v>96.965999999999994</c:v>
                </c:pt>
                <c:pt idx="5753">
                  <c:v>96.757999999999996</c:v>
                </c:pt>
                <c:pt idx="5754">
                  <c:v>96.555000000000007</c:v>
                </c:pt>
                <c:pt idx="5755">
                  <c:v>96.358000000000004</c:v>
                </c:pt>
                <c:pt idx="5756">
                  <c:v>96.159000000000006</c:v>
                </c:pt>
                <c:pt idx="5757">
                  <c:v>95.957999999999998</c:v>
                </c:pt>
                <c:pt idx="5758">
                  <c:v>95.756</c:v>
                </c:pt>
                <c:pt idx="5759">
                  <c:v>95.549000000000007</c:v>
                </c:pt>
                <c:pt idx="5760">
                  <c:v>95.334999999999994</c:v>
                </c:pt>
                <c:pt idx="5761">
                  <c:v>95.113</c:v>
                </c:pt>
                <c:pt idx="5762">
                  <c:v>94.9</c:v>
                </c:pt>
                <c:pt idx="5763">
                  <c:v>94.698999999999998</c:v>
                </c:pt>
                <c:pt idx="5764">
                  <c:v>94.49</c:v>
                </c:pt>
                <c:pt idx="5765">
                  <c:v>94.290999999999997</c:v>
                </c:pt>
                <c:pt idx="5766">
                  <c:v>94.105000000000004</c:v>
                </c:pt>
                <c:pt idx="5767">
                  <c:v>93.923000000000002</c:v>
                </c:pt>
                <c:pt idx="5768">
                  <c:v>93.75</c:v>
                </c:pt>
                <c:pt idx="5769">
                  <c:v>93.584000000000003</c:v>
                </c:pt>
                <c:pt idx="5770">
                  <c:v>93.42</c:v>
                </c:pt>
                <c:pt idx="5771">
                  <c:v>93.266000000000005</c:v>
                </c:pt>
                <c:pt idx="5772">
                  <c:v>93.120999999999995</c:v>
                </c:pt>
                <c:pt idx="5773">
                  <c:v>92.971999999999994</c:v>
                </c:pt>
                <c:pt idx="5774">
                  <c:v>92.825000000000003</c:v>
                </c:pt>
                <c:pt idx="5775">
                  <c:v>92.683999999999997</c:v>
                </c:pt>
                <c:pt idx="5776">
                  <c:v>92.546000000000006</c:v>
                </c:pt>
                <c:pt idx="5777">
                  <c:v>92.412000000000006</c:v>
                </c:pt>
                <c:pt idx="5778">
                  <c:v>92.281999999999996</c:v>
                </c:pt>
                <c:pt idx="5779">
                  <c:v>92.156999999999996</c:v>
                </c:pt>
                <c:pt idx="5780">
                  <c:v>92.025999999999996</c:v>
                </c:pt>
                <c:pt idx="5781">
                  <c:v>91.903000000000006</c:v>
                </c:pt>
                <c:pt idx="5782">
                  <c:v>91.792000000000002</c:v>
                </c:pt>
                <c:pt idx="5783">
                  <c:v>91.692999999999998</c:v>
                </c:pt>
                <c:pt idx="5784">
                  <c:v>91.596000000000004</c:v>
                </c:pt>
                <c:pt idx="5785">
                  <c:v>91.501000000000005</c:v>
                </c:pt>
                <c:pt idx="5786">
                  <c:v>91.412000000000006</c:v>
                </c:pt>
                <c:pt idx="5787">
                  <c:v>91.331000000000003</c:v>
                </c:pt>
                <c:pt idx="5788">
                  <c:v>91.244</c:v>
                </c:pt>
                <c:pt idx="5789">
                  <c:v>91.156999999999996</c:v>
                </c:pt>
                <c:pt idx="5790">
                  <c:v>91.076999999999998</c:v>
                </c:pt>
                <c:pt idx="5791">
                  <c:v>90.995999999999995</c:v>
                </c:pt>
                <c:pt idx="5792">
                  <c:v>90.915999999999997</c:v>
                </c:pt>
                <c:pt idx="5793">
                  <c:v>90.834000000000003</c:v>
                </c:pt>
                <c:pt idx="5794">
                  <c:v>90.736999999999995</c:v>
                </c:pt>
                <c:pt idx="5795">
                  <c:v>90.641000000000005</c:v>
                </c:pt>
                <c:pt idx="5796">
                  <c:v>90.554000000000002</c:v>
                </c:pt>
                <c:pt idx="5797">
                  <c:v>90.465000000000003</c:v>
                </c:pt>
                <c:pt idx="5798">
                  <c:v>90.375</c:v>
                </c:pt>
                <c:pt idx="5799">
                  <c:v>90.307000000000002</c:v>
                </c:pt>
                <c:pt idx="5800">
                  <c:v>90.245000000000005</c:v>
                </c:pt>
                <c:pt idx="5801">
                  <c:v>90.183000000000007</c:v>
                </c:pt>
                <c:pt idx="5802">
                  <c:v>90.138999999999996</c:v>
                </c:pt>
                <c:pt idx="5803">
                  <c:v>90.108000000000004</c:v>
                </c:pt>
                <c:pt idx="5804">
                  <c:v>90.07</c:v>
                </c:pt>
                <c:pt idx="5805">
                  <c:v>90.034000000000006</c:v>
                </c:pt>
                <c:pt idx="5806">
                  <c:v>90.007999999999996</c:v>
                </c:pt>
                <c:pt idx="5807">
                  <c:v>89.99</c:v>
                </c:pt>
                <c:pt idx="5808">
                  <c:v>89.983999999999995</c:v>
                </c:pt>
                <c:pt idx="5809">
                  <c:v>89.98</c:v>
                </c:pt>
                <c:pt idx="5810">
                  <c:v>89.977999999999994</c:v>
                </c:pt>
                <c:pt idx="5811">
                  <c:v>89.989000000000004</c:v>
                </c:pt>
                <c:pt idx="5812">
                  <c:v>90.004000000000005</c:v>
                </c:pt>
                <c:pt idx="5813">
                  <c:v>90.019000000000005</c:v>
                </c:pt>
                <c:pt idx="5814">
                  <c:v>90.03</c:v>
                </c:pt>
                <c:pt idx="5815">
                  <c:v>90.037999999999997</c:v>
                </c:pt>
                <c:pt idx="5816">
                  <c:v>90.06</c:v>
                </c:pt>
                <c:pt idx="5817">
                  <c:v>90.091999999999999</c:v>
                </c:pt>
                <c:pt idx="5818">
                  <c:v>90.105000000000004</c:v>
                </c:pt>
                <c:pt idx="5819">
                  <c:v>90.119</c:v>
                </c:pt>
                <c:pt idx="5820">
                  <c:v>90.129000000000005</c:v>
                </c:pt>
                <c:pt idx="5821">
                  <c:v>90.114000000000004</c:v>
                </c:pt>
                <c:pt idx="5822">
                  <c:v>90.105000000000004</c:v>
                </c:pt>
                <c:pt idx="5823">
                  <c:v>90.093000000000004</c:v>
                </c:pt>
                <c:pt idx="5824">
                  <c:v>90.070999999999998</c:v>
                </c:pt>
                <c:pt idx="5825">
                  <c:v>90.04</c:v>
                </c:pt>
                <c:pt idx="5826">
                  <c:v>90.009</c:v>
                </c:pt>
                <c:pt idx="5827">
                  <c:v>89.977000000000004</c:v>
                </c:pt>
                <c:pt idx="5828">
                  <c:v>89.945999999999998</c:v>
                </c:pt>
                <c:pt idx="5829">
                  <c:v>89.915999999999997</c:v>
                </c:pt>
                <c:pt idx="5830">
                  <c:v>89.888000000000005</c:v>
                </c:pt>
                <c:pt idx="5831">
                  <c:v>89.86</c:v>
                </c:pt>
                <c:pt idx="5832">
                  <c:v>89.838999999999999</c:v>
                </c:pt>
                <c:pt idx="5833">
                  <c:v>89.825000000000003</c:v>
                </c:pt>
                <c:pt idx="5834">
                  <c:v>89.819000000000003</c:v>
                </c:pt>
                <c:pt idx="5835">
                  <c:v>89.817999999999998</c:v>
                </c:pt>
                <c:pt idx="5836">
                  <c:v>89.822999999999993</c:v>
                </c:pt>
                <c:pt idx="5837">
                  <c:v>89.84</c:v>
                </c:pt>
                <c:pt idx="5838">
                  <c:v>89.861000000000004</c:v>
                </c:pt>
                <c:pt idx="5839">
                  <c:v>89.876999999999995</c:v>
                </c:pt>
                <c:pt idx="5840">
                  <c:v>89.902000000000001</c:v>
                </c:pt>
                <c:pt idx="5841">
                  <c:v>89.94</c:v>
                </c:pt>
                <c:pt idx="5842">
                  <c:v>89.974999999999994</c:v>
                </c:pt>
                <c:pt idx="5843">
                  <c:v>89.998000000000005</c:v>
                </c:pt>
                <c:pt idx="5844">
                  <c:v>90.036000000000001</c:v>
                </c:pt>
                <c:pt idx="5845">
                  <c:v>90.069000000000003</c:v>
                </c:pt>
                <c:pt idx="5846">
                  <c:v>90.087000000000003</c:v>
                </c:pt>
                <c:pt idx="5847">
                  <c:v>90.090999999999994</c:v>
                </c:pt>
                <c:pt idx="5848">
                  <c:v>90.084000000000003</c:v>
                </c:pt>
                <c:pt idx="5849">
                  <c:v>90.072999999999993</c:v>
                </c:pt>
                <c:pt idx="5850">
                  <c:v>90.063999999999993</c:v>
                </c:pt>
                <c:pt idx="5851">
                  <c:v>90.049000000000007</c:v>
                </c:pt>
                <c:pt idx="5852">
                  <c:v>90.034000000000006</c:v>
                </c:pt>
                <c:pt idx="5853">
                  <c:v>90.02</c:v>
                </c:pt>
                <c:pt idx="5854">
                  <c:v>90.006</c:v>
                </c:pt>
                <c:pt idx="5855">
                  <c:v>89.99</c:v>
                </c:pt>
                <c:pt idx="5856">
                  <c:v>89.977999999999994</c:v>
                </c:pt>
                <c:pt idx="5857">
                  <c:v>89.97</c:v>
                </c:pt>
                <c:pt idx="5858">
                  <c:v>89.959000000000003</c:v>
                </c:pt>
                <c:pt idx="5859">
                  <c:v>89.942999999999998</c:v>
                </c:pt>
                <c:pt idx="5860">
                  <c:v>89.927999999999997</c:v>
                </c:pt>
                <c:pt idx="5861">
                  <c:v>89.917000000000002</c:v>
                </c:pt>
                <c:pt idx="5862">
                  <c:v>89.908000000000001</c:v>
                </c:pt>
                <c:pt idx="5863">
                  <c:v>89.905000000000001</c:v>
                </c:pt>
                <c:pt idx="5864">
                  <c:v>89.903999999999996</c:v>
                </c:pt>
                <c:pt idx="5865">
                  <c:v>89.912000000000006</c:v>
                </c:pt>
                <c:pt idx="5866">
                  <c:v>89.921999999999997</c:v>
                </c:pt>
                <c:pt idx="5867">
                  <c:v>89.936999999999998</c:v>
                </c:pt>
                <c:pt idx="5868">
                  <c:v>89.954999999999998</c:v>
                </c:pt>
                <c:pt idx="5869">
                  <c:v>89.975999999999999</c:v>
                </c:pt>
                <c:pt idx="5870">
                  <c:v>90.003</c:v>
                </c:pt>
                <c:pt idx="5871">
                  <c:v>90.034000000000006</c:v>
                </c:pt>
                <c:pt idx="5872">
                  <c:v>90.06</c:v>
                </c:pt>
                <c:pt idx="5873">
                  <c:v>90.081999999999994</c:v>
                </c:pt>
                <c:pt idx="5874">
                  <c:v>90.106999999999999</c:v>
                </c:pt>
                <c:pt idx="5875">
                  <c:v>90.132000000000005</c:v>
                </c:pt>
                <c:pt idx="5876">
                  <c:v>90.155000000000001</c:v>
                </c:pt>
                <c:pt idx="5877">
                  <c:v>90.185000000000002</c:v>
                </c:pt>
                <c:pt idx="5878">
                  <c:v>90.212999999999994</c:v>
                </c:pt>
                <c:pt idx="5879">
                  <c:v>90.239000000000004</c:v>
                </c:pt>
                <c:pt idx="5880">
                  <c:v>90.268000000000001</c:v>
                </c:pt>
                <c:pt idx="5881">
                  <c:v>90.293999999999997</c:v>
                </c:pt>
                <c:pt idx="5882">
                  <c:v>90.314999999999998</c:v>
                </c:pt>
                <c:pt idx="5883">
                  <c:v>90.33</c:v>
                </c:pt>
                <c:pt idx="5884">
                  <c:v>90.35</c:v>
                </c:pt>
                <c:pt idx="5885">
                  <c:v>90.367999999999995</c:v>
                </c:pt>
                <c:pt idx="5886">
                  <c:v>90.393000000000001</c:v>
                </c:pt>
                <c:pt idx="5887">
                  <c:v>90.432000000000002</c:v>
                </c:pt>
                <c:pt idx="5888">
                  <c:v>90.48</c:v>
                </c:pt>
                <c:pt idx="5889">
                  <c:v>90.543000000000006</c:v>
                </c:pt>
                <c:pt idx="5890">
                  <c:v>90.585999999999999</c:v>
                </c:pt>
                <c:pt idx="5891">
                  <c:v>90.620999999999995</c:v>
                </c:pt>
                <c:pt idx="5892">
                  <c:v>90.662999999999997</c:v>
                </c:pt>
                <c:pt idx="5893">
                  <c:v>90.688999999999993</c:v>
                </c:pt>
                <c:pt idx="5894">
                  <c:v>90.686999999999998</c:v>
                </c:pt>
                <c:pt idx="5895">
                  <c:v>90.679000000000002</c:v>
                </c:pt>
                <c:pt idx="5896">
                  <c:v>90.686000000000007</c:v>
                </c:pt>
                <c:pt idx="5897">
                  <c:v>90.700999999999993</c:v>
                </c:pt>
                <c:pt idx="5898">
                  <c:v>90.7</c:v>
                </c:pt>
                <c:pt idx="5899">
                  <c:v>90.698999999999998</c:v>
                </c:pt>
                <c:pt idx="5900">
                  <c:v>90.710999999999999</c:v>
                </c:pt>
                <c:pt idx="5901">
                  <c:v>90.721000000000004</c:v>
                </c:pt>
                <c:pt idx="5902">
                  <c:v>90.731999999999999</c:v>
                </c:pt>
                <c:pt idx="5903">
                  <c:v>90.73</c:v>
                </c:pt>
                <c:pt idx="5904">
                  <c:v>90.733000000000004</c:v>
                </c:pt>
                <c:pt idx="5905">
                  <c:v>90.731999999999999</c:v>
                </c:pt>
                <c:pt idx="5906">
                  <c:v>90.724999999999994</c:v>
                </c:pt>
                <c:pt idx="5907">
                  <c:v>90.721999999999994</c:v>
                </c:pt>
                <c:pt idx="5908">
                  <c:v>90.72</c:v>
                </c:pt>
                <c:pt idx="5909">
                  <c:v>90.718000000000004</c:v>
                </c:pt>
                <c:pt idx="5910">
                  <c:v>90.721000000000004</c:v>
                </c:pt>
                <c:pt idx="5911">
                  <c:v>90.730999999999995</c:v>
                </c:pt>
                <c:pt idx="5912">
                  <c:v>90.751999999999995</c:v>
                </c:pt>
                <c:pt idx="5913">
                  <c:v>90.769000000000005</c:v>
                </c:pt>
                <c:pt idx="5914">
                  <c:v>90.781999999999996</c:v>
                </c:pt>
                <c:pt idx="5915">
                  <c:v>90.798000000000002</c:v>
                </c:pt>
                <c:pt idx="5916">
                  <c:v>90.825000000000003</c:v>
                </c:pt>
                <c:pt idx="5917">
                  <c:v>90.861999999999995</c:v>
                </c:pt>
                <c:pt idx="5918">
                  <c:v>90.906999999999996</c:v>
                </c:pt>
                <c:pt idx="5919">
                  <c:v>90.945999999999998</c:v>
                </c:pt>
                <c:pt idx="5920">
                  <c:v>90.986999999999995</c:v>
                </c:pt>
                <c:pt idx="5921">
                  <c:v>91.025999999999996</c:v>
                </c:pt>
                <c:pt idx="5922">
                  <c:v>91.064999999999998</c:v>
                </c:pt>
                <c:pt idx="5923">
                  <c:v>91.117999999999995</c:v>
                </c:pt>
                <c:pt idx="5924">
                  <c:v>91.18</c:v>
                </c:pt>
                <c:pt idx="5925">
                  <c:v>91.236000000000004</c:v>
                </c:pt>
                <c:pt idx="5926">
                  <c:v>91.271000000000001</c:v>
                </c:pt>
                <c:pt idx="5927">
                  <c:v>91.308000000000007</c:v>
                </c:pt>
                <c:pt idx="5928">
                  <c:v>91.353999999999999</c:v>
                </c:pt>
                <c:pt idx="5929">
                  <c:v>91.393000000000001</c:v>
                </c:pt>
                <c:pt idx="5930">
                  <c:v>91.436999999999998</c:v>
                </c:pt>
                <c:pt idx="5931">
                  <c:v>91.483000000000004</c:v>
                </c:pt>
                <c:pt idx="5932">
                  <c:v>91.522999999999996</c:v>
                </c:pt>
                <c:pt idx="5933">
                  <c:v>91.569000000000003</c:v>
                </c:pt>
                <c:pt idx="5934">
                  <c:v>91.608999999999995</c:v>
                </c:pt>
                <c:pt idx="5935">
                  <c:v>91.650999999999996</c:v>
                </c:pt>
                <c:pt idx="5936">
                  <c:v>91.683999999999997</c:v>
                </c:pt>
                <c:pt idx="5937">
                  <c:v>91.725999999999999</c:v>
                </c:pt>
                <c:pt idx="5938">
                  <c:v>91.765000000000001</c:v>
                </c:pt>
                <c:pt idx="5939">
                  <c:v>91.796000000000006</c:v>
                </c:pt>
                <c:pt idx="5940">
                  <c:v>91.846000000000004</c:v>
                </c:pt>
                <c:pt idx="5941">
                  <c:v>91.894999999999996</c:v>
                </c:pt>
                <c:pt idx="5942">
                  <c:v>91.936000000000007</c:v>
                </c:pt>
                <c:pt idx="5943">
                  <c:v>91.98</c:v>
                </c:pt>
                <c:pt idx="5944">
                  <c:v>92.028000000000006</c:v>
                </c:pt>
                <c:pt idx="5945">
                  <c:v>92.069000000000003</c:v>
                </c:pt>
                <c:pt idx="5946">
                  <c:v>92.105000000000004</c:v>
                </c:pt>
                <c:pt idx="5947">
                  <c:v>92.152000000000001</c:v>
                </c:pt>
                <c:pt idx="5948">
                  <c:v>92.21</c:v>
                </c:pt>
                <c:pt idx="5949">
                  <c:v>92.254999999999995</c:v>
                </c:pt>
                <c:pt idx="5950">
                  <c:v>92.298000000000002</c:v>
                </c:pt>
                <c:pt idx="5951">
                  <c:v>92.344999999999999</c:v>
                </c:pt>
                <c:pt idx="5952">
                  <c:v>92.388999999999996</c:v>
                </c:pt>
                <c:pt idx="5953">
                  <c:v>92.421000000000006</c:v>
                </c:pt>
                <c:pt idx="5954">
                  <c:v>92.454999999999998</c:v>
                </c:pt>
                <c:pt idx="5955">
                  <c:v>92.483000000000004</c:v>
                </c:pt>
                <c:pt idx="5956">
                  <c:v>92.516000000000005</c:v>
                </c:pt>
                <c:pt idx="5957">
                  <c:v>92.548000000000002</c:v>
                </c:pt>
                <c:pt idx="5958">
                  <c:v>92.573999999999998</c:v>
                </c:pt>
                <c:pt idx="5959">
                  <c:v>92.596000000000004</c:v>
                </c:pt>
                <c:pt idx="5960">
                  <c:v>92.608000000000004</c:v>
                </c:pt>
                <c:pt idx="5961">
                  <c:v>92.611000000000004</c:v>
                </c:pt>
                <c:pt idx="5962">
                  <c:v>92.608000000000004</c:v>
                </c:pt>
                <c:pt idx="5963">
                  <c:v>92.61</c:v>
                </c:pt>
                <c:pt idx="5964">
                  <c:v>92.616</c:v>
                </c:pt>
                <c:pt idx="5965">
                  <c:v>92.603999999999999</c:v>
                </c:pt>
                <c:pt idx="5966">
                  <c:v>92.584999999999994</c:v>
                </c:pt>
                <c:pt idx="5967">
                  <c:v>92.575999999999993</c:v>
                </c:pt>
                <c:pt idx="5968">
                  <c:v>92.549000000000007</c:v>
                </c:pt>
                <c:pt idx="5969">
                  <c:v>92.528000000000006</c:v>
                </c:pt>
                <c:pt idx="5970">
                  <c:v>92.521000000000001</c:v>
                </c:pt>
                <c:pt idx="5971">
                  <c:v>92.504999999999995</c:v>
                </c:pt>
                <c:pt idx="5972">
                  <c:v>92.495000000000005</c:v>
                </c:pt>
                <c:pt idx="5973">
                  <c:v>92.49</c:v>
                </c:pt>
                <c:pt idx="5974">
                  <c:v>92.475999999999999</c:v>
                </c:pt>
                <c:pt idx="5975">
                  <c:v>92.462000000000003</c:v>
                </c:pt>
                <c:pt idx="5976">
                  <c:v>92.457999999999998</c:v>
                </c:pt>
                <c:pt idx="5977">
                  <c:v>92.459000000000003</c:v>
                </c:pt>
                <c:pt idx="5978">
                  <c:v>92.459000000000003</c:v>
                </c:pt>
                <c:pt idx="5979">
                  <c:v>92.459000000000003</c:v>
                </c:pt>
                <c:pt idx="5980">
                  <c:v>92.46</c:v>
                </c:pt>
                <c:pt idx="5981">
                  <c:v>92.451999999999998</c:v>
                </c:pt>
                <c:pt idx="5982">
                  <c:v>92.447999999999993</c:v>
                </c:pt>
                <c:pt idx="5983">
                  <c:v>92.454999999999998</c:v>
                </c:pt>
                <c:pt idx="5984">
                  <c:v>92.456999999999994</c:v>
                </c:pt>
                <c:pt idx="5985">
                  <c:v>92.453999999999994</c:v>
                </c:pt>
                <c:pt idx="5986">
                  <c:v>92.465999999999994</c:v>
                </c:pt>
                <c:pt idx="5987">
                  <c:v>92.484999999999999</c:v>
                </c:pt>
                <c:pt idx="5988">
                  <c:v>92.507000000000005</c:v>
                </c:pt>
                <c:pt idx="5989">
                  <c:v>92.516999999999996</c:v>
                </c:pt>
                <c:pt idx="5990">
                  <c:v>92.512</c:v>
                </c:pt>
                <c:pt idx="5991">
                  <c:v>92.506</c:v>
                </c:pt>
                <c:pt idx="5992">
                  <c:v>92.509</c:v>
                </c:pt>
                <c:pt idx="5993">
                  <c:v>92.519000000000005</c:v>
                </c:pt>
                <c:pt idx="5994">
                  <c:v>92.531000000000006</c:v>
                </c:pt>
                <c:pt idx="5995">
                  <c:v>92.537999999999997</c:v>
                </c:pt>
                <c:pt idx="5996">
                  <c:v>92.539000000000001</c:v>
                </c:pt>
                <c:pt idx="5997">
                  <c:v>92.536000000000001</c:v>
                </c:pt>
                <c:pt idx="5998">
                  <c:v>92.531999999999996</c:v>
                </c:pt>
                <c:pt idx="5999">
                  <c:v>92.533000000000001</c:v>
                </c:pt>
                <c:pt idx="6000">
                  <c:v>92.536000000000001</c:v>
                </c:pt>
                <c:pt idx="6001">
                  <c:v>92.531999999999996</c:v>
                </c:pt>
                <c:pt idx="6002">
                  <c:v>92.513999999999996</c:v>
                </c:pt>
                <c:pt idx="6003">
                  <c:v>92.494</c:v>
                </c:pt>
                <c:pt idx="6004">
                  <c:v>92.489000000000004</c:v>
                </c:pt>
                <c:pt idx="6005">
                  <c:v>92.497</c:v>
                </c:pt>
                <c:pt idx="6006">
                  <c:v>92.504000000000005</c:v>
                </c:pt>
                <c:pt idx="6007">
                  <c:v>92.516999999999996</c:v>
                </c:pt>
                <c:pt idx="6008">
                  <c:v>92.524000000000001</c:v>
                </c:pt>
                <c:pt idx="6009">
                  <c:v>92.531000000000006</c:v>
                </c:pt>
                <c:pt idx="6010">
                  <c:v>92.543000000000006</c:v>
                </c:pt>
                <c:pt idx="6011">
                  <c:v>92.557000000000002</c:v>
                </c:pt>
                <c:pt idx="6012">
                  <c:v>92.566999999999993</c:v>
                </c:pt>
                <c:pt idx="6013">
                  <c:v>92.582999999999998</c:v>
                </c:pt>
                <c:pt idx="6014">
                  <c:v>92.6</c:v>
                </c:pt>
                <c:pt idx="6015">
                  <c:v>92.614999999999995</c:v>
                </c:pt>
                <c:pt idx="6016">
                  <c:v>92.629000000000005</c:v>
                </c:pt>
                <c:pt idx="6017">
                  <c:v>92.643000000000001</c:v>
                </c:pt>
                <c:pt idx="6018">
                  <c:v>92.659000000000006</c:v>
                </c:pt>
                <c:pt idx="6019">
                  <c:v>92.674999999999997</c:v>
                </c:pt>
                <c:pt idx="6020">
                  <c:v>92.694000000000003</c:v>
                </c:pt>
                <c:pt idx="6021">
                  <c:v>92.715000000000003</c:v>
                </c:pt>
                <c:pt idx="6022">
                  <c:v>92.736000000000004</c:v>
                </c:pt>
                <c:pt idx="6023">
                  <c:v>92.763000000000005</c:v>
                </c:pt>
                <c:pt idx="6024">
                  <c:v>92.793000000000006</c:v>
                </c:pt>
                <c:pt idx="6025">
                  <c:v>92.823999999999998</c:v>
                </c:pt>
                <c:pt idx="6026">
                  <c:v>92.861000000000004</c:v>
                </c:pt>
                <c:pt idx="6027">
                  <c:v>92.9</c:v>
                </c:pt>
                <c:pt idx="6028">
                  <c:v>92.938999999999993</c:v>
                </c:pt>
                <c:pt idx="6029">
                  <c:v>92.974000000000004</c:v>
                </c:pt>
                <c:pt idx="6030">
                  <c:v>93.004999999999995</c:v>
                </c:pt>
                <c:pt idx="6031">
                  <c:v>93.031000000000006</c:v>
                </c:pt>
                <c:pt idx="6032">
                  <c:v>93.06</c:v>
                </c:pt>
                <c:pt idx="6033">
                  <c:v>93.087000000000003</c:v>
                </c:pt>
                <c:pt idx="6034">
                  <c:v>93.108999999999995</c:v>
                </c:pt>
                <c:pt idx="6035">
                  <c:v>93.13</c:v>
                </c:pt>
                <c:pt idx="6036">
                  <c:v>93.144999999999996</c:v>
                </c:pt>
                <c:pt idx="6037">
                  <c:v>93.162999999999997</c:v>
                </c:pt>
                <c:pt idx="6038">
                  <c:v>93.183000000000007</c:v>
                </c:pt>
                <c:pt idx="6039">
                  <c:v>93.195999999999998</c:v>
                </c:pt>
                <c:pt idx="6040">
                  <c:v>93.206999999999994</c:v>
                </c:pt>
                <c:pt idx="6041">
                  <c:v>93.212000000000003</c:v>
                </c:pt>
                <c:pt idx="6042">
                  <c:v>93.215999999999994</c:v>
                </c:pt>
                <c:pt idx="6043">
                  <c:v>93.216999999999999</c:v>
                </c:pt>
                <c:pt idx="6044">
                  <c:v>93.218999999999994</c:v>
                </c:pt>
                <c:pt idx="6045">
                  <c:v>93.222999999999999</c:v>
                </c:pt>
                <c:pt idx="6046">
                  <c:v>93.228999999999999</c:v>
                </c:pt>
                <c:pt idx="6047">
                  <c:v>93.238</c:v>
                </c:pt>
                <c:pt idx="6048">
                  <c:v>93.257000000000005</c:v>
                </c:pt>
                <c:pt idx="6049">
                  <c:v>93.275000000000006</c:v>
                </c:pt>
                <c:pt idx="6050">
                  <c:v>93.298000000000002</c:v>
                </c:pt>
                <c:pt idx="6051">
                  <c:v>93.322999999999993</c:v>
                </c:pt>
                <c:pt idx="6052">
                  <c:v>93.355000000000004</c:v>
                </c:pt>
                <c:pt idx="6053">
                  <c:v>93.385999999999996</c:v>
                </c:pt>
                <c:pt idx="6054">
                  <c:v>93.421000000000006</c:v>
                </c:pt>
                <c:pt idx="6055">
                  <c:v>93.459000000000003</c:v>
                </c:pt>
                <c:pt idx="6056">
                  <c:v>93.492999999999995</c:v>
                </c:pt>
                <c:pt idx="6057">
                  <c:v>93.521000000000001</c:v>
                </c:pt>
                <c:pt idx="6058">
                  <c:v>93.542000000000002</c:v>
                </c:pt>
                <c:pt idx="6059">
                  <c:v>93.558999999999997</c:v>
                </c:pt>
                <c:pt idx="6060">
                  <c:v>93.582999999999998</c:v>
                </c:pt>
                <c:pt idx="6061">
                  <c:v>93.611000000000004</c:v>
                </c:pt>
                <c:pt idx="6062">
                  <c:v>93.631</c:v>
                </c:pt>
                <c:pt idx="6063">
                  <c:v>93.641999999999996</c:v>
                </c:pt>
                <c:pt idx="6064">
                  <c:v>93.641000000000005</c:v>
                </c:pt>
                <c:pt idx="6065">
                  <c:v>93.635999999999996</c:v>
                </c:pt>
                <c:pt idx="6066">
                  <c:v>93.625</c:v>
                </c:pt>
                <c:pt idx="6067">
                  <c:v>93.608000000000004</c:v>
                </c:pt>
                <c:pt idx="6068">
                  <c:v>93.588999999999999</c:v>
                </c:pt>
                <c:pt idx="6069">
                  <c:v>93.566999999999993</c:v>
                </c:pt>
                <c:pt idx="6070">
                  <c:v>93.543999999999997</c:v>
                </c:pt>
                <c:pt idx="6071">
                  <c:v>93.516000000000005</c:v>
                </c:pt>
                <c:pt idx="6072">
                  <c:v>93.471000000000004</c:v>
                </c:pt>
                <c:pt idx="6073">
                  <c:v>93.406000000000006</c:v>
                </c:pt>
                <c:pt idx="6074">
                  <c:v>93.325000000000003</c:v>
                </c:pt>
                <c:pt idx="6075">
                  <c:v>93.24</c:v>
                </c:pt>
                <c:pt idx="6076">
                  <c:v>93.152000000000001</c:v>
                </c:pt>
                <c:pt idx="6077">
                  <c:v>93.055999999999997</c:v>
                </c:pt>
                <c:pt idx="6078">
                  <c:v>92.951999999999998</c:v>
                </c:pt>
                <c:pt idx="6079">
                  <c:v>92.83</c:v>
                </c:pt>
                <c:pt idx="6080">
                  <c:v>92.674000000000007</c:v>
                </c:pt>
                <c:pt idx="6081">
                  <c:v>92.52</c:v>
                </c:pt>
                <c:pt idx="6082">
                  <c:v>92.343999999999994</c:v>
                </c:pt>
                <c:pt idx="6083">
                  <c:v>92.164000000000001</c:v>
                </c:pt>
                <c:pt idx="6084">
                  <c:v>91.975999999999999</c:v>
                </c:pt>
                <c:pt idx="6085">
                  <c:v>91.787999999999997</c:v>
                </c:pt>
                <c:pt idx="6086">
                  <c:v>91.593000000000004</c:v>
                </c:pt>
                <c:pt idx="6087">
                  <c:v>91.397000000000006</c:v>
                </c:pt>
                <c:pt idx="6088">
                  <c:v>91.206999999999994</c:v>
                </c:pt>
                <c:pt idx="6089">
                  <c:v>91.013000000000005</c:v>
                </c:pt>
                <c:pt idx="6090">
                  <c:v>90.816999999999993</c:v>
                </c:pt>
                <c:pt idx="6091">
                  <c:v>90.628</c:v>
                </c:pt>
                <c:pt idx="6092">
                  <c:v>90.433000000000007</c:v>
                </c:pt>
                <c:pt idx="6093">
                  <c:v>90.245999999999995</c:v>
                </c:pt>
                <c:pt idx="6094">
                  <c:v>90.06</c:v>
                </c:pt>
                <c:pt idx="6095">
                  <c:v>89.869</c:v>
                </c:pt>
                <c:pt idx="6096">
                  <c:v>89.674999999999997</c:v>
                </c:pt>
                <c:pt idx="6097">
                  <c:v>89.474999999999994</c:v>
                </c:pt>
                <c:pt idx="6098">
                  <c:v>89.295000000000002</c:v>
                </c:pt>
                <c:pt idx="6099">
                  <c:v>89.103999999999999</c:v>
                </c:pt>
                <c:pt idx="6100">
                  <c:v>88.900999999999996</c:v>
                </c:pt>
                <c:pt idx="6101">
                  <c:v>88.707999999999998</c:v>
                </c:pt>
                <c:pt idx="6102">
                  <c:v>88.509</c:v>
                </c:pt>
                <c:pt idx="6103">
                  <c:v>88.292000000000002</c:v>
                </c:pt>
                <c:pt idx="6104">
                  <c:v>88.072999999999993</c:v>
                </c:pt>
                <c:pt idx="6105">
                  <c:v>87.847999999999999</c:v>
                </c:pt>
                <c:pt idx="6106">
                  <c:v>87.616</c:v>
                </c:pt>
                <c:pt idx="6107">
                  <c:v>87.384</c:v>
                </c:pt>
                <c:pt idx="6108">
                  <c:v>87.138000000000005</c:v>
                </c:pt>
                <c:pt idx="6109">
                  <c:v>86.881</c:v>
                </c:pt>
                <c:pt idx="6110">
                  <c:v>86.62</c:v>
                </c:pt>
                <c:pt idx="6111">
                  <c:v>86.355000000000004</c:v>
                </c:pt>
                <c:pt idx="6112">
                  <c:v>86.081000000000003</c:v>
                </c:pt>
                <c:pt idx="6113">
                  <c:v>85.813999999999993</c:v>
                </c:pt>
                <c:pt idx="6114">
                  <c:v>85.555999999999997</c:v>
                </c:pt>
                <c:pt idx="6115">
                  <c:v>85.314999999999998</c:v>
                </c:pt>
                <c:pt idx="6116">
                  <c:v>85.078000000000003</c:v>
                </c:pt>
                <c:pt idx="6117">
                  <c:v>84.847999999999999</c:v>
                </c:pt>
                <c:pt idx="6118">
                  <c:v>84.63</c:v>
                </c:pt>
                <c:pt idx="6119">
                  <c:v>84.429000000000002</c:v>
                </c:pt>
                <c:pt idx="6120">
                  <c:v>84.24</c:v>
                </c:pt>
                <c:pt idx="6121">
                  <c:v>84.048000000000002</c:v>
                </c:pt>
                <c:pt idx="6122">
                  <c:v>83.876000000000005</c:v>
                </c:pt>
                <c:pt idx="6123">
                  <c:v>83.722999999999999</c:v>
                </c:pt>
                <c:pt idx="6124">
                  <c:v>83.576999999999998</c:v>
                </c:pt>
                <c:pt idx="6125">
                  <c:v>83.442999999999998</c:v>
                </c:pt>
                <c:pt idx="6126">
                  <c:v>83.334000000000003</c:v>
                </c:pt>
                <c:pt idx="6127">
                  <c:v>83.233000000000004</c:v>
                </c:pt>
                <c:pt idx="6128">
                  <c:v>83.138999999999996</c:v>
                </c:pt>
                <c:pt idx="6129">
                  <c:v>83.072999999999993</c:v>
                </c:pt>
                <c:pt idx="6130">
                  <c:v>83.018000000000001</c:v>
                </c:pt>
                <c:pt idx="6131">
                  <c:v>82.963999999999999</c:v>
                </c:pt>
                <c:pt idx="6132">
                  <c:v>82.93</c:v>
                </c:pt>
                <c:pt idx="6133">
                  <c:v>82.897999999999996</c:v>
                </c:pt>
                <c:pt idx="6134">
                  <c:v>82.864999999999995</c:v>
                </c:pt>
                <c:pt idx="6135">
                  <c:v>82.837999999999994</c:v>
                </c:pt>
                <c:pt idx="6136">
                  <c:v>82.825999999999993</c:v>
                </c:pt>
                <c:pt idx="6137">
                  <c:v>82.820999999999998</c:v>
                </c:pt>
                <c:pt idx="6138">
                  <c:v>82.822999999999993</c:v>
                </c:pt>
                <c:pt idx="6139">
                  <c:v>82.828000000000003</c:v>
                </c:pt>
                <c:pt idx="6140">
                  <c:v>82.838999999999999</c:v>
                </c:pt>
                <c:pt idx="6141">
                  <c:v>82.840999999999994</c:v>
                </c:pt>
                <c:pt idx="6142">
                  <c:v>82.831999999999994</c:v>
                </c:pt>
                <c:pt idx="6143">
                  <c:v>82.808999999999997</c:v>
                </c:pt>
                <c:pt idx="6144">
                  <c:v>82.793000000000006</c:v>
                </c:pt>
                <c:pt idx="6145">
                  <c:v>82.778999999999996</c:v>
                </c:pt>
                <c:pt idx="6146">
                  <c:v>82.754000000000005</c:v>
                </c:pt>
                <c:pt idx="6147">
                  <c:v>82.722999999999999</c:v>
                </c:pt>
                <c:pt idx="6148">
                  <c:v>82.691999999999993</c:v>
                </c:pt>
                <c:pt idx="6149">
                  <c:v>82.661000000000001</c:v>
                </c:pt>
                <c:pt idx="6150">
                  <c:v>82.623999999999995</c:v>
                </c:pt>
                <c:pt idx="6151">
                  <c:v>82.582999999999998</c:v>
                </c:pt>
                <c:pt idx="6152">
                  <c:v>82.542000000000002</c:v>
                </c:pt>
                <c:pt idx="6153">
                  <c:v>82.507999999999996</c:v>
                </c:pt>
                <c:pt idx="6154">
                  <c:v>82.475999999999999</c:v>
                </c:pt>
                <c:pt idx="6155">
                  <c:v>82.433000000000007</c:v>
                </c:pt>
                <c:pt idx="6156">
                  <c:v>82.387</c:v>
                </c:pt>
                <c:pt idx="6157">
                  <c:v>82.344999999999999</c:v>
                </c:pt>
                <c:pt idx="6158">
                  <c:v>82.305000000000007</c:v>
                </c:pt>
                <c:pt idx="6159">
                  <c:v>82.257000000000005</c:v>
                </c:pt>
                <c:pt idx="6160">
                  <c:v>82.206999999999994</c:v>
                </c:pt>
                <c:pt idx="6161">
                  <c:v>82.173000000000002</c:v>
                </c:pt>
                <c:pt idx="6162">
                  <c:v>82.150999999999996</c:v>
                </c:pt>
                <c:pt idx="6163">
                  <c:v>82.122</c:v>
                </c:pt>
                <c:pt idx="6164">
                  <c:v>82.093000000000004</c:v>
                </c:pt>
                <c:pt idx="6165">
                  <c:v>82.075999999999993</c:v>
                </c:pt>
                <c:pt idx="6166">
                  <c:v>82.057000000000002</c:v>
                </c:pt>
                <c:pt idx="6167">
                  <c:v>82.028000000000006</c:v>
                </c:pt>
                <c:pt idx="6168">
                  <c:v>81.994</c:v>
                </c:pt>
                <c:pt idx="6169">
                  <c:v>81.965000000000003</c:v>
                </c:pt>
                <c:pt idx="6170">
                  <c:v>81.95</c:v>
                </c:pt>
                <c:pt idx="6171">
                  <c:v>81.944999999999993</c:v>
                </c:pt>
                <c:pt idx="6172">
                  <c:v>81.93</c:v>
                </c:pt>
                <c:pt idx="6173">
                  <c:v>81.903999999999996</c:v>
                </c:pt>
                <c:pt idx="6174">
                  <c:v>81.873999999999995</c:v>
                </c:pt>
                <c:pt idx="6175">
                  <c:v>81.849000000000004</c:v>
                </c:pt>
                <c:pt idx="6176">
                  <c:v>81.828999999999994</c:v>
                </c:pt>
                <c:pt idx="6177">
                  <c:v>81.811000000000007</c:v>
                </c:pt>
                <c:pt idx="6178">
                  <c:v>81.793000000000006</c:v>
                </c:pt>
                <c:pt idx="6179">
                  <c:v>81.769000000000005</c:v>
                </c:pt>
                <c:pt idx="6180">
                  <c:v>81.738</c:v>
                </c:pt>
                <c:pt idx="6181">
                  <c:v>81.704999999999998</c:v>
                </c:pt>
                <c:pt idx="6182">
                  <c:v>81.686000000000007</c:v>
                </c:pt>
                <c:pt idx="6183">
                  <c:v>81.686000000000007</c:v>
                </c:pt>
                <c:pt idx="6184">
                  <c:v>81.7</c:v>
                </c:pt>
                <c:pt idx="6185">
                  <c:v>81.703999999999994</c:v>
                </c:pt>
                <c:pt idx="6186">
                  <c:v>81.701999999999998</c:v>
                </c:pt>
                <c:pt idx="6187">
                  <c:v>81.710999999999999</c:v>
                </c:pt>
                <c:pt idx="6188">
                  <c:v>81.730999999999995</c:v>
                </c:pt>
                <c:pt idx="6189">
                  <c:v>81.747</c:v>
                </c:pt>
                <c:pt idx="6190">
                  <c:v>81.748000000000005</c:v>
                </c:pt>
                <c:pt idx="6191">
                  <c:v>81.748999999999995</c:v>
                </c:pt>
                <c:pt idx="6192">
                  <c:v>81.763000000000005</c:v>
                </c:pt>
                <c:pt idx="6193">
                  <c:v>81.772999999999996</c:v>
                </c:pt>
                <c:pt idx="6194">
                  <c:v>81.77</c:v>
                </c:pt>
                <c:pt idx="6195">
                  <c:v>81.765000000000001</c:v>
                </c:pt>
                <c:pt idx="6196">
                  <c:v>81.763999999999996</c:v>
                </c:pt>
                <c:pt idx="6197">
                  <c:v>81.765000000000001</c:v>
                </c:pt>
                <c:pt idx="6198">
                  <c:v>81.760000000000005</c:v>
                </c:pt>
                <c:pt idx="6199">
                  <c:v>81.748999999999995</c:v>
                </c:pt>
                <c:pt idx="6200">
                  <c:v>81.730999999999995</c:v>
                </c:pt>
                <c:pt idx="6201">
                  <c:v>81.703000000000003</c:v>
                </c:pt>
                <c:pt idx="6202">
                  <c:v>81.674999999999997</c:v>
                </c:pt>
                <c:pt idx="6203">
                  <c:v>81.641999999999996</c:v>
                </c:pt>
                <c:pt idx="6204">
                  <c:v>81.611999999999995</c:v>
                </c:pt>
                <c:pt idx="6205">
                  <c:v>81.587999999999994</c:v>
                </c:pt>
                <c:pt idx="6206">
                  <c:v>81.567999999999998</c:v>
                </c:pt>
                <c:pt idx="6207">
                  <c:v>81.548000000000002</c:v>
                </c:pt>
                <c:pt idx="6208">
                  <c:v>81.531999999999996</c:v>
                </c:pt>
                <c:pt idx="6209">
                  <c:v>81.518000000000001</c:v>
                </c:pt>
                <c:pt idx="6210">
                  <c:v>81.501999999999995</c:v>
                </c:pt>
                <c:pt idx="6211">
                  <c:v>81.489000000000004</c:v>
                </c:pt>
                <c:pt idx="6212">
                  <c:v>81.478999999999999</c:v>
                </c:pt>
                <c:pt idx="6213">
                  <c:v>81.471000000000004</c:v>
                </c:pt>
                <c:pt idx="6214">
                  <c:v>81.462000000000003</c:v>
                </c:pt>
                <c:pt idx="6215">
                  <c:v>81.462000000000003</c:v>
                </c:pt>
                <c:pt idx="6216">
                  <c:v>81.462000000000003</c:v>
                </c:pt>
                <c:pt idx="6217">
                  <c:v>81.460999999999999</c:v>
                </c:pt>
                <c:pt idx="6218">
                  <c:v>81.459999999999994</c:v>
                </c:pt>
                <c:pt idx="6219">
                  <c:v>81.462000000000003</c:v>
                </c:pt>
                <c:pt idx="6220">
                  <c:v>81.462000000000003</c:v>
                </c:pt>
                <c:pt idx="6221">
                  <c:v>81.459000000000003</c:v>
                </c:pt>
                <c:pt idx="6222">
                  <c:v>81.456000000000003</c:v>
                </c:pt>
                <c:pt idx="6223">
                  <c:v>81.450999999999993</c:v>
                </c:pt>
                <c:pt idx="6224">
                  <c:v>81.432000000000002</c:v>
                </c:pt>
                <c:pt idx="6225">
                  <c:v>81.412000000000006</c:v>
                </c:pt>
                <c:pt idx="6226">
                  <c:v>81.391999999999996</c:v>
                </c:pt>
                <c:pt idx="6227">
                  <c:v>81.364000000000004</c:v>
                </c:pt>
                <c:pt idx="6228">
                  <c:v>81.331999999999994</c:v>
                </c:pt>
                <c:pt idx="6229">
                  <c:v>81.302000000000007</c:v>
                </c:pt>
                <c:pt idx="6230">
                  <c:v>81.27</c:v>
                </c:pt>
                <c:pt idx="6231">
                  <c:v>81.236999999999995</c:v>
                </c:pt>
                <c:pt idx="6232">
                  <c:v>81.207999999999998</c:v>
                </c:pt>
                <c:pt idx="6233">
                  <c:v>81.183000000000007</c:v>
                </c:pt>
                <c:pt idx="6234">
                  <c:v>81.162999999999997</c:v>
                </c:pt>
                <c:pt idx="6235">
                  <c:v>81.144999999999996</c:v>
                </c:pt>
                <c:pt idx="6236">
                  <c:v>81.126000000000005</c:v>
                </c:pt>
                <c:pt idx="6237">
                  <c:v>81.108999999999995</c:v>
                </c:pt>
                <c:pt idx="6238">
                  <c:v>81.093999999999994</c:v>
                </c:pt>
                <c:pt idx="6239">
                  <c:v>81.081000000000003</c:v>
                </c:pt>
                <c:pt idx="6240">
                  <c:v>81.073999999999998</c:v>
                </c:pt>
                <c:pt idx="6241">
                  <c:v>81.069000000000003</c:v>
                </c:pt>
                <c:pt idx="6242">
                  <c:v>81.066999999999993</c:v>
                </c:pt>
                <c:pt idx="6243">
                  <c:v>81.069000000000003</c:v>
                </c:pt>
                <c:pt idx="6244">
                  <c:v>81.072999999999993</c:v>
                </c:pt>
                <c:pt idx="6245">
                  <c:v>81.073999999999998</c:v>
                </c:pt>
                <c:pt idx="6246">
                  <c:v>81.067999999999998</c:v>
                </c:pt>
                <c:pt idx="6247">
                  <c:v>81.06</c:v>
                </c:pt>
                <c:pt idx="6248">
                  <c:v>81.055999999999997</c:v>
                </c:pt>
                <c:pt idx="6249">
                  <c:v>81.048000000000002</c:v>
                </c:pt>
                <c:pt idx="6250">
                  <c:v>81.037000000000006</c:v>
                </c:pt>
                <c:pt idx="6251">
                  <c:v>81.021000000000001</c:v>
                </c:pt>
                <c:pt idx="6252">
                  <c:v>81.001999999999995</c:v>
                </c:pt>
                <c:pt idx="6253">
                  <c:v>80.981999999999999</c:v>
                </c:pt>
                <c:pt idx="6254">
                  <c:v>80.956999999999994</c:v>
                </c:pt>
                <c:pt idx="6255">
                  <c:v>80.935000000000002</c:v>
                </c:pt>
                <c:pt idx="6256">
                  <c:v>80.92</c:v>
                </c:pt>
                <c:pt idx="6257">
                  <c:v>80.902000000000001</c:v>
                </c:pt>
                <c:pt idx="6258">
                  <c:v>80.88</c:v>
                </c:pt>
                <c:pt idx="6259">
                  <c:v>80.858999999999995</c:v>
                </c:pt>
                <c:pt idx="6260">
                  <c:v>80.843000000000004</c:v>
                </c:pt>
                <c:pt idx="6261">
                  <c:v>80.828000000000003</c:v>
                </c:pt>
                <c:pt idx="6262">
                  <c:v>80.819000000000003</c:v>
                </c:pt>
                <c:pt idx="6263">
                  <c:v>80.822000000000003</c:v>
                </c:pt>
                <c:pt idx="6264">
                  <c:v>80.834000000000003</c:v>
                </c:pt>
                <c:pt idx="6265">
                  <c:v>80.850999999999999</c:v>
                </c:pt>
                <c:pt idx="6266">
                  <c:v>80.873999999999995</c:v>
                </c:pt>
                <c:pt idx="6267">
                  <c:v>80.894000000000005</c:v>
                </c:pt>
                <c:pt idx="6268">
                  <c:v>80.912999999999997</c:v>
                </c:pt>
                <c:pt idx="6269">
                  <c:v>80.930000000000007</c:v>
                </c:pt>
                <c:pt idx="6270">
                  <c:v>80.947000000000003</c:v>
                </c:pt>
                <c:pt idx="6271">
                  <c:v>80.959000000000003</c:v>
                </c:pt>
                <c:pt idx="6272">
                  <c:v>80.971000000000004</c:v>
                </c:pt>
                <c:pt idx="6273">
                  <c:v>80.986000000000004</c:v>
                </c:pt>
                <c:pt idx="6274">
                  <c:v>81</c:v>
                </c:pt>
                <c:pt idx="6275">
                  <c:v>81.012</c:v>
                </c:pt>
                <c:pt idx="6276">
                  <c:v>81.025999999999996</c:v>
                </c:pt>
                <c:pt idx="6277">
                  <c:v>81.040999999999997</c:v>
                </c:pt>
                <c:pt idx="6278">
                  <c:v>81.052000000000007</c:v>
                </c:pt>
                <c:pt idx="6279">
                  <c:v>81.055000000000007</c:v>
                </c:pt>
                <c:pt idx="6280">
                  <c:v>81.055999999999997</c:v>
                </c:pt>
                <c:pt idx="6281">
                  <c:v>81.042000000000002</c:v>
                </c:pt>
                <c:pt idx="6282">
                  <c:v>81.016000000000005</c:v>
                </c:pt>
                <c:pt idx="6283">
                  <c:v>80.989999999999995</c:v>
                </c:pt>
                <c:pt idx="6284">
                  <c:v>80.960999999999999</c:v>
                </c:pt>
                <c:pt idx="6285">
                  <c:v>80.924000000000007</c:v>
                </c:pt>
                <c:pt idx="6286">
                  <c:v>80.905000000000001</c:v>
                </c:pt>
                <c:pt idx="6287">
                  <c:v>80.894999999999996</c:v>
                </c:pt>
                <c:pt idx="6288">
                  <c:v>80.906000000000006</c:v>
                </c:pt>
                <c:pt idx="6289">
                  <c:v>80.929000000000002</c:v>
                </c:pt>
                <c:pt idx="6290">
                  <c:v>80.947999999999993</c:v>
                </c:pt>
                <c:pt idx="6291">
                  <c:v>80.974999999999994</c:v>
                </c:pt>
                <c:pt idx="6292">
                  <c:v>81.003</c:v>
                </c:pt>
                <c:pt idx="6293">
                  <c:v>81.022000000000006</c:v>
                </c:pt>
                <c:pt idx="6294">
                  <c:v>81.05</c:v>
                </c:pt>
                <c:pt idx="6295">
                  <c:v>81.078000000000003</c:v>
                </c:pt>
                <c:pt idx="6296">
                  <c:v>81.108999999999995</c:v>
                </c:pt>
                <c:pt idx="6297">
                  <c:v>81.141000000000005</c:v>
                </c:pt>
                <c:pt idx="6298">
                  <c:v>81.174000000000007</c:v>
                </c:pt>
                <c:pt idx="6299">
                  <c:v>81.210999999999999</c:v>
                </c:pt>
                <c:pt idx="6300">
                  <c:v>81.251999999999995</c:v>
                </c:pt>
                <c:pt idx="6301">
                  <c:v>81.284999999999997</c:v>
                </c:pt>
                <c:pt idx="6302">
                  <c:v>81.313999999999993</c:v>
                </c:pt>
                <c:pt idx="6303">
                  <c:v>81.344999999999999</c:v>
                </c:pt>
                <c:pt idx="6304">
                  <c:v>81.36</c:v>
                </c:pt>
                <c:pt idx="6305">
                  <c:v>81.369</c:v>
                </c:pt>
                <c:pt idx="6306">
                  <c:v>81.38</c:v>
                </c:pt>
                <c:pt idx="6307">
                  <c:v>81.394999999999996</c:v>
                </c:pt>
                <c:pt idx="6308">
                  <c:v>81.418999999999997</c:v>
                </c:pt>
                <c:pt idx="6309">
                  <c:v>81.441000000000003</c:v>
                </c:pt>
                <c:pt idx="6310">
                  <c:v>81.471999999999994</c:v>
                </c:pt>
                <c:pt idx="6311">
                  <c:v>81.512</c:v>
                </c:pt>
                <c:pt idx="6312">
                  <c:v>81.555999999999997</c:v>
                </c:pt>
                <c:pt idx="6313">
                  <c:v>81.605999999999995</c:v>
                </c:pt>
                <c:pt idx="6314">
                  <c:v>81.656999999999996</c:v>
                </c:pt>
                <c:pt idx="6315">
                  <c:v>81.724999999999994</c:v>
                </c:pt>
                <c:pt idx="6316">
                  <c:v>81.787000000000006</c:v>
                </c:pt>
                <c:pt idx="6317">
                  <c:v>81.840999999999994</c:v>
                </c:pt>
                <c:pt idx="6318">
                  <c:v>81.878</c:v>
                </c:pt>
                <c:pt idx="6319">
                  <c:v>81.924999999999997</c:v>
                </c:pt>
                <c:pt idx="6320">
                  <c:v>81.95</c:v>
                </c:pt>
                <c:pt idx="6321">
                  <c:v>81.994</c:v>
                </c:pt>
                <c:pt idx="6322">
                  <c:v>82.048000000000002</c:v>
                </c:pt>
                <c:pt idx="6323">
                  <c:v>82.096000000000004</c:v>
                </c:pt>
                <c:pt idx="6324">
                  <c:v>82.134</c:v>
                </c:pt>
                <c:pt idx="6325">
                  <c:v>82.162000000000006</c:v>
                </c:pt>
                <c:pt idx="6326">
                  <c:v>82.179000000000002</c:v>
                </c:pt>
                <c:pt idx="6327">
                  <c:v>82.197000000000003</c:v>
                </c:pt>
                <c:pt idx="6328">
                  <c:v>82.207999999999998</c:v>
                </c:pt>
                <c:pt idx="6329">
                  <c:v>82.212999999999994</c:v>
                </c:pt>
                <c:pt idx="6330">
                  <c:v>82.224000000000004</c:v>
                </c:pt>
                <c:pt idx="6331">
                  <c:v>82.230999999999995</c:v>
                </c:pt>
                <c:pt idx="6332">
                  <c:v>82.241</c:v>
                </c:pt>
                <c:pt idx="6333">
                  <c:v>82.25</c:v>
                </c:pt>
                <c:pt idx="6334">
                  <c:v>82.25</c:v>
                </c:pt>
                <c:pt idx="6335">
                  <c:v>82.266000000000005</c:v>
                </c:pt>
                <c:pt idx="6336">
                  <c:v>82.27</c:v>
                </c:pt>
                <c:pt idx="6337">
                  <c:v>82.27</c:v>
                </c:pt>
                <c:pt idx="6338">
                  <c:v>82.278000000000006</c:v>
                </c:pt>
                <c:pt idx="6339">
                  <c:v>82.287999999999997</c:v>
                </c:pt>
                <c:pt idx="6340">
                  <c:v>82.29</c:v>
                </c:pt>
                <c:pt idx="6341">
                  <c:v>82.299000000000007</c:v>
                </c:pt>
                <c:pt idx="6342">
                  <c:v>82.314999999999998</c:v>
                </c:pt>
                <c:pt idx="6343">
                  <c:v>82.335999999999999</c:v>
                </c:pt>
                <c:pt idx="6344">
                  <c:v>82.370999999999995</c:v>
                </c:pt>
                <c:pt idx="6345">
                  <c:v>82.393000000000001</c:v>
                </c:pt>
                <c:pt idx="6346">
                  <c:v>82.423000000000002</c:v>
                </c:pt>
                <c:pt idx="6347">
                  <c:v>82.466999999999999</c:v>
                </c:pt>
                <c:pt idx="6348">
                  <c:v>82.506</c:v>
                </c:pt>
                <c:pt idx="6349">
                  <c:v>82.548000000000002</c:v>
                </c:pt>
                <c:pt idx="6350">
                  <c:v>82.59</c:v>
                </c:pt>
                <c:pt idx="6351">
                  <c:v>82.631</c:v>
                </c:pt>
                <c:pt idx="6352">
                  <c:v>82.665000000000006</c:v>
                </c:pt>
                <c:pt idx="6353">
                  <c:v>82.706000000000003</c:v>
                </c:pt>
                <c:pt idx="6354">
                  <c:v>82.741</c:v>
                </c:pt>
                <c:pt idx="6355">
                  <c:v>82.754999999999995</c:v>
                </c:pt>
                <c:pt idx="6356">
                  <c:v>82.766999999999996</c:v>
                </c:pt>
                <c:pt idx="6357">
                  <c:v>82.783000000000001</c:v>
                </c:pt>
                <c:pt idx="6358">
                  <c:v>82.795000000000002</c:v>
                </c:pt>
                <c:pt idx="6359">
                  <c:v>82.8</c:v>
                </c:pt>
                <c:pt idx="6360">
                  <c:v>82.787000000000006</c:v>
                </c:pt>
                <c:pt idx="6361">
                  <c:v>82.765000000000001</c:v>
                </c:pt>
                <c:pt idx="6362">
                  <c:v>82.75</c:v>
                </c:pt>
                <c:pt idx="6363">
                  <c:v>82.739000000000004</c:v>
                </c:pt>
                <c:pt idx="6364">
                  <c:v>82.713999999999999</c:v>
                </c:pt>
                <c:pt idx="6365">
                  <c:v>82.674999999999997</c:v>
                </c:pt>
                <c:pt idx="6366">
                  <c:v>82.646000000000001</c:v>
                </c:pt>
                <c:pt idx="6367">
                  <c:v>82.614000000000004</c:v>
                </c:pt>
                <c:pt idx="6368">
                  <c:v>82.59</c:v>
                </c:pt>
                <c:pt idx="6369">
                  <c:v>82.558999999999997</c:v>
                </c:pt>
                <c:pt idx="6370">
                  <c:v>82.537999999999997</c:v>
                </c:pt>
                <c:pt idx="6371">
                  <c:v>82.513000000000005</c:v>
                </c:pt>
                <c:pt idx="6372">
                  <c:v>82.486999999999995</c:v>
                </c:pt>
                <c:pt idx="6373">
                  <c:v>82.474000000000004</c:v>
                </c:pt>
                <c:pt idx="6374">
                  <c:v>82.463999999999999</c:v>
                </c:pt>
                <c:pt idx="6375">
                  <c:v>82.453000000000003</c:v>
                </c:pt>
                <c:pt idx="6376">
                  <c:v>82.462999999999994</c:v>
                </c:pt>
                <c:pt idx="6377">
                  <c:v>82.475999999999999</c:v>
                </c:pt>
                <c:pt idx="6378">
                  <c:v>82.475999999999999</c:v>
                </c:pt>
                <c:pt idx="6379">
                  <c:v>82.478999999999999</c:v>
                </c:pt>
                <c:pt idx="6380">
                  <c:v>82.494</c:v>
                </c:pt>
                <c:pt idx="6381">
                  <c:v>82.516000000000005</c:v>
                </c:pt>
                <c:pt idx="6382">
                  <c:v>82.52</c:v>
                </c:pt>
                <c:pt idx="6383">
                  <c:v>82.521000000000001</c:v>
                </c:pt>
                <c:pt idx="6384">
                  <c:v>82.525000000000006</c:v>
                </c:pt>
                <c:pt idx="6385">
                  <c:v>82.536000000000001</c:v>
                </c:pt>
                <c:pt idx="6386">
                  <c:v>82.540999999999997</c:v>
                </c:pt>
                <c:pt idx="6387">
                  <c:v>82.54</c:v>
                </c:pt>
                <c:pt idx="6388">
                  <c:v>82.551000000000002</c:v>
                </c:pt>
                <c:pt idx="6389">
                  <c:v>82.555999999999997</c:v>
                </c:pt>
                <c:pt idx="6390">
                  <c:v>82.557000000000002</c:v>
                </c:pt>
                <c:pt idx="6391">
                  <c:v>82.557000000000002</c:v>
                </c:pt>
                <c:pt idx="6392">
                  <c:v>82.561999999999998</c:v>
                </c:pt>
                <c:pt idx="6393">
                  <c:v>82.575999999999993</c:v>
                </c:pt>
                <c:pt idx="6394">
                  <c:v>82.582999999999998</c:v>
                </c:pt>
                <c:pt idx="6395">
                  <c:v>82.587999999999994</c:v>
                </c:pt>
                <c:pt idx="6396">
                  <c:v>82.596000000000004</c:v>
                </c:pt>
                <c:pt idx="6397">
                  <c:v>82.611999999999995</c:v>
                </c:pt>
                <c:pt idx="6398">
                  <c:v>82.628</c:v>
                </c:pt>
                <c:pt idx="6399">
                  <c:v>82.646000000000001</c:v>
                </c:pt>
                <c:pt idx="6400">
                  <c:v>82.665000000000006</c:v>
                </c:pt>
                <c:pt idx="6401">
                  <c:v>82.683000000000007</c:v>
                </c:pt>
                <c:pt idx="6402">
                  <c:v>82.700999999999993</c:v>
                </c:pt>
                <c:pt idx="6403">
                  <c:v>82.722999999999999</c:v>
                </c:pt>
                <c:pt idx="6404">
                  <c:v>82.741</c:v>
                </c:pt>
                <c:pt idx="6405">
                  <c:v>82.763000000000005</c:v>
                </c:pt>
                <c:pt idx="6406">
                  <c:v>82.784000000000006</c:v>
                </c:pt>
                <c:pt idx="6407">
                  <c:v>82.802000000000007</c:v>
                </c:pt>
                <c:pt idx="6408">
                  <c:v>82.828000000000003</c:v>
                </c:pt>
                <c:pt idx="6409">
                  <c:v>82.843000000000004</c:v>
                </c:pt>
                <c:pt idx="6410">
                  <c:v>82.861000000000004</c:v>
                </c:pt>
                <c:pt idx="6411">
                  <c:v>82.88</c:v>
                </c:pt>
                <c:pt idx="6412">
                  <c:v>82.891999999999996</c:v>
                </c:pt>
                <c:pt idx="6413">
                  <c:v>82.903999999999996</c:v>
                </c:pt>
                <c:pt idx="6414">
                  <c:v>82.917000000000002</c:v>
                </c:pt>
                <c:pt idx="6415">
                  <c:v>82.927999999999997</c:v>
                </c:pt>
                <c:pt idx="6416">
                  <c:v>82.941000000000003</c:v>
                </c:pt>
                <c:pt idx="6417">
                  <c:v>82.953999999999994</c:v>
                </c:pt>
                <c:pt idx="6418">
                  <c:v>82.963999999999999</c:v>
                </c:pt>
                <c:pt idx="6419">
                  <c:v>82.968999999999994</c:v>
                </c:pt>
                <c:pt idx="6420">
                  <c:v>82.968999999999994</c:v>
                </c:pt>
                <c:pt idx="6421">
                  <c:v>82.968999999999994</c:v>
                </c:pt>
                <c:pt idx="6422">
                  <c:v>82.972999999999999</c:v>
                </c:pt>
                <c:pt idx="6423">
                  <c:v>82.989000000000004</c:v>
                </c:pt>
                <c:pt idx="6424">
                  <c:v>83.004000000000005</c:v>
                </c:pt>
                <c:pt idx="6425">
                  <c:v>83.013999999999996</c:v>
                </c:pt>
                <c:pt idx="6426">
                  <c:v>83.027000000000001</c:v>
                </c:pt>
                <c:pt idx="6427">
                  <c:v>83.036000000000001</c:v>
                </c:pt>
                <c:pt idx="6428">
                  <c:v>83.046999999999997</c:v>
                </c:pt>
                <c:pt idx="6429">
                  <c:v>83.061999999999998</c:v>
                </c:pt>
                <c:pt idx="6430">
                  <c:v>83.072000000000003</c:v>
                </c:pt>
                <c:pt idx="6431">
                  <c:v>83.084999999999994</c:v>
                </c:pt>
                <c:pt idx="6432">
                  <c:v>83.097999999999999</c:v>
                </c:pt>
                <c:pt idx="6433">
                  <c:v>83.114999999999995</c:v>
                </c:pt>
                <c:pt idx="6434">
                  <c:v>83.138999999999996</c:v>
                </c:pt>
                <c:pt idx="6435">
                  <c:v>83.171999999999997</c:v>
                </c:pt>
                <c:pt idx="6436">
                  <c:v>83.206000000000003</c:v>
                </c:pt>
                <c:pt idx="6437">
                  <c:v>83.241</c:v>
                </c:pt>
                <c:pt idx="6438">
                  <c:v>83.284000000000006</c:v>
                </c:pt>
                <c:pt idx="6439">
                  <c:v>83.320999999999998</c:v>
                </c:pt>
                <c:pt idx="6440">
                  <c:v>83.352999999999994</c:v>
                </c:pt>
                <c:pt idx="6441">
                  <c:v>83.378</c:v>
                </c:pt>
                <c:pt idx="6442">
                  <c:v>83.397999999999996</c:v>
                </c:pt>
                <c:pt idx="6443">
                  <c:v>83.423000000000002</c:v>
                </c:pt>
                <c:pt idx="6444">
                  <c:v>83.447999999999993</c:v>
                </c:pt>
                <c:pt idx="6445">
                  <c:v>83.477999999999994</c:v>
                </c:pt>
                <c:pt idx="6446">
                  <c:v>83.504999999999995</c:v>
                </c:pt>
                <c:pt idx="6447">
                  <c:v>83.522000000000006</c:v>
                </c:pt>
                <c:pt idx="6448">
                  <c:v>83.533000000000001</c:v>
                </c:pt>
                <c:pt idx="6449">
                  <c:v>83.54</c:v>
                </c:pt>
                <c:pt idx="6450">
                  <c:v>83.542000000000002</c:v>
                </c:pt>
                <c:pt idx="6451">
                  <c:v>83.539000000000001</c:v>
                </c:pt>
                <c:pt idx="6452">
                  <c:v>83.534999999999997</c:v>
                </c:pt>
                <c:pt idx="6453">
                  <c:v>83.53</c:v>
                </c:pt>
                <c:pt idx="6454">
                  <c:v>83.525000000000006</c:v>
                </c:pt>
                <c:pt idx="6455">
                  <c:v>83.522000000000006</c:v>
                </c:pt>
                <c:pt idx="6456">
                  <c:v>83.52</c:v>
                </c:pt>
                <c:pt idx="6457">
                  <c:v>83.510999999999996</c:v>
                </c:pt>
                <c:pt idx="6458">
                  <c:v>83.504000000000005</c:v>
                </c:pt>
                <c:pt idx="6459">
                  <c:v>83.497</c:v>
                </c:pt>
                <c:pt idx="6460">
                  <c:v>83.492000000000004</c:v>
                </c:pt>
                <c:pt idx="6461">
                  <c:v>83.495999999999995</c:v>
                </c:pt>
                <c:pt idx="6462">
                  <c:v>83.504999999999995</c:v>
                </c:pt>
                <c:pt idx="6463">
                  <c:v>83.516999999999996</c:v>
                </c:pt>
                <c:pt idx="6464">
                  <c:v>83.533000000000001</c:v>
                </c:pt>
                <c:pt idx="6465">
                  <c:v>83.546999999999997</c:v>
                </c:pt>
                <c:pt idx="6466">
                  <c:v>83.563000000000002</c:v>
                </c:pt>
                <c:pt idx="6467">
                  <c:v>83.581999999999994</c:v>
                </c:pt>
                <c:pt idx="6468">
                  <c:v>83.599000000000004</c:v>
                </c:pt>
                <c:pt idx="6469">
                  <c:v>83.619</c:v>
                </c:pt>
                <c:pt idx="6470">
                  <c:v>83.646000000000001</c:v>
                </c:pt>
                <c:pt idx="6471">
                  <c:v>83.682000000000002</c:v>
                </c:pt>
                <c:pt idx="6472">
                  <c:v>83.727999999999994</c:v>
                </c:pt>
                <c:pt idx="6473">
                  <c:v>83.766000000000005</c:v>
                </c:pt>
                <c:pt idx="6474">
                  <c:v>83.783000000000001</c:v>
                </c:pt>
                <c:pt idx="6475">
                  <c:v>83.792000000000002</c:v>
                </c:pt>
                <c:pt idx="6476">
                  <c:v>83.811999999999998</c:v>
                </c:pt>
                <c:pt idx="6477">
                  <c:v>83.843000000000004</c:v>
                </c:pt>
                <c:pt idx="6478">
                  <c:v>83.876000000000005</c:v>
                </c:pt>
                <c:pt idx="6479">
                  <c:v>83.915999999999997</c:v>
                </c:pt>
                <c:pt idx="6480">
                  <c:v>83.953999999999994</c:v>
                </c:pt>
                <c:pt idx="6481">
                  <c:v>83.986999999999995</c:v>
                </c:pt>
                <c:pt idx="6482">
                  <c:v>84.001999999999995</c:v>
                </c:pt>
                <c:pt idx="6483">
                  <c:v>84.02</c:v>
                </c:pt>
                <c:pt idx="6484">
                  <c:v>84.055999999999997</c:v>
                </c:pt>
                <c:pt idx="6485">
                  <c:v>84.096000000000004</c:v>
                </c:pt>
                <c:pt idx="6486">
                  <c:v>84.141999999999996</c:v>
                </c:pt>
                <c:pt idx="6487">
                  <c:v>84.171999999999997</c:v>
                </c:pt>
                <c:pt idx="6488">
                  <c:v>84.191000000000003</c:v>
                </c:pt>
                <c:pt idx="6489">
                  <c:v>84.242000000000004</c:v>
                </c:pt>
                <c:pt idx="6490">
                  <c:v>84.277000000000001</c:v>
                </c:pt>
                <c:pt idx="6491">
                  <c:v>84.3</c:v>
                </c:pt>
                <c:pt idx="6492">
                  <c:v>84.326999999999998</c:v>
                </c:pt>
                <c:pt idx="6493">
                  <c:v>84.346000000000004</c:v>
                </c:pt>
                <c:pt idx="6494">
                  <c:v>84.346000000000004</c:v>
                </c:pt>
                <c:pt idx="6495">
                  <c:v>84.343999999999994</c:v>
                </c:pt>
                <c:pt idx="6496">
                  <c:v>84.325999999999993</c:v>
                </c:pt>
                <c:pt idx="6497">
                  <c:v>84.32</c:v>
                </c:pt>
                <c:pt idx="6498">
                  <c:v>84.31</c:v>
                </c:pt>
                <c:pt idx="6499">
                  <c:v>84.272000000000006</c:v>
                </c:pt>
                <c:pt idx="6500">
                  <c:v>84.253</c:v>
                </c:pt>
                <c:pt idx="6501">
                  <c:v>84.212999999999994</c:v>
                </c:pt>
                <c:pt idx="6502">
                  <c:v>84.141000000000005</c:v>
                </c:pt>
                <c:pt idx="6503">
                  <c:v>84.061999999999998</c:v>
                </c:pt>
                <c:pt idx="6504">
                  <c:v>83.978999999999999</c:v>
                </c:pt>
                <c:pt idx="6505">
                  <c:v>83.891000000000005</c:v>
                </c:pt>
                <c:pt idx="6506">
                  <c:v>83.783000000000001</c:v>
                </c:pt>
                <c:pt idx="6507">
                  <c:v>83.662999999999997</c:v>
                </c:pt>
                <c:pt idx="6508">
                  <c:v>83.552999999999997</c:v>
                </c:pt>
                <c:pt idx="6509">
                  <c:v>83.436000000000007</c:v>
                </c:pt>
                <c:pt idx="6510">
                  <c:v>83.316999999999993</c:v>
                </c:pt>
                <c:pt idx="6511">
                  <c:v>83.197000000000003</c:v>
                </c:pt>
                <c:pt idx="6512">
                  <c:v>83.072999999999993</c:v>
                </c:pt>
                <c:pt idx="6513">
                  <c:v>82.95</c:v>
                </c:pt>
                <c:pt idx="6514">
                  <c:v>82.813999999999993</c:v>
                </c:pt>
                <c:pt idx="6515">
                  <c:v>82.676000000000002</c:v>
                </c:pt>
                <c:pt idx="6516">
                  <c:v>82.554000000000002</c:v>
                </c:pt>
                <c:pt idx="6517">
                  <c:v>82.424999999999997</c:v>
                </c:pt>
                <c:pt idx="6518">
                  <c:v>82.296999999999997</c:v>
                </c:pt>
                <c:pt idx="6519">
                  <c:v>82.188000000000002</c:v>
                </c:pt>
                <c:pt idx="6520">
                  <c:v>82.076999999999998</c:v>
                </c:pt>
                <c:pt idx="6521">
                  <c:v>81.96</c:v>
                </c:pt>
                <c:pt idx="6522">
                  <c:v>81.843999999999994</c:v>
                </c:pt>
                <c:pt idx="6523">
                  <c:v>81.712999999999994</c:v>
                </c:pt>
                <c:pt idx="6524">
                  <c:v>81.593000000000004</c:v>
                </c:pt>
                <c:pt idx="6525">
                  <c:v>81.477999999999994</c:v>
                </c:pt>
                <c:pt idx="6526">
                  <c:v>81.358000000000004</c:v>
                </c:pt>
                <c:pt idx="6527">
                  <c:v>81.212000000000003</c:v>
                </c:pt>
                <c:pt idx="6528">
                  <c:v>81.070999999999998</c:v>
                </c:pt>
                <c:pt idx="6529">
                  <c:v>80.936000000000007</c:v>
                </c:pt>
                <c:pt idx="6530">
                  <c:v>80.796999999999997</c:v>
                </c:pt>
                <c:pt idx="6531">
                  <c:v>80.644999999999996</c:v>
                </c:pt>
                <c:pt idx="6532">
                  <c:v>80.484999999999999</c:v>
                </c:pt>
                <c:pt idx="6533">
                  <c:v>80.332999999999998</c:v>
                </c:pt>
                <c:pt idx="6534">
                  <c:v>80.188999999999993</c:v>
                </c:pt>
                <c:pt idx="6535">
                  <c:v>80.057000000000002</c:v>
                </c:pt>
                <c:pt idx="6536">
                  <c:v>79.915000000000006</c:v>
                </c:pt>
                <c:pt idx="6537">
                  <c:v>79.772000000000006</c:v>
                </c:pt>
                <c:pt idx="6538">
                  <c:v>79.632000000000005</c:v>
                </c:pt>
                <c:pt idx="6539">
                  <c:v>79.483999999999995</c:v>
                </c:pt>
                <c:pt idx="6540">
                  <c:v>79.343000000000004</c:v>
                </c:pt>
                <c:pt idx="6541">
                  <c:v>79.203999999999994</c:v>
                </c:pt>
                <c:pt idx="6542">
                  <c:v>79.063999999999993</c:v>
                </c:pt>
                <c:pt idx="6543">
                  <c:v>78.930000000000007</c:v>
                </c:pt>
                <c:pt idx="6544">
                  <c:v>78.789000000000001</c:v>
                </c:pt>
                <c:pt idx="6545">
                  <c:v>78.64</c:v>
                </c:pt>
                <c:pt idx="6546">
                  <c:v>78.504000000000005</c:v>
                </c:pt>
                <c:pt idx="6547">
                  <c:v>78.369</c:v>
                </c:pt>
                <c:pt idx="6548">
                  <c:v>78.241</c:v>
                </c:pt>
                <c:pt idx="6549">
                  <c:v>78.125</c:v>
                </c:pt>
                <c:pt idx="6550">
                  <c:v>78.013999999999996</c:v>
                </c:pt>
                <c:pt idx="6551">
                  <c:v>77.902000000000001</c:v>
                </c:pt>
                <c:pt idx="6552">
                  <c:v>77.805999999999997</c:v>
                </c:pt>
                <c:pt idx="6553">
                  <c:v>77.712999999999994</c:v>
                </c:pt>
                <c:pt idx="6554">
                  <c:v>77.614000000000004</c:v>
                </c:pt>
                <c:pt idx="6555">
                  <c:v>77.522000000000006</c:v>
                </c:pt>
                <c:pt idx="6556">
                  <c:v>77.453999999999994</c:v>
                </c:pt>
                <c:pt idx="6557">
                  <c:v>77.378</c:v>
                </c:pt>
                <c:pt idx="6558">
                  <c:v>77.305000000000007</c:v>
                </c:pt>
                <c:pt idx="6559">
                  <c:v>77.245999999999995</c:v>
                </c:pt>
                <c:pt idx="6560">
                  <c:v>77.183999999999997</c:v>
                </c:pt>
                <c:pt idx="6561">
                  <c:v>77.132999999999996</c:v>
                </c:pt>
                <c:pt idx="6562">
                  <c:v>77.088999999999999</c:v>
                </c:pt>
                <c:pt idx="6563">
                  <c:v>77.034999999999997</c:v>
                </c:pt>
                <c:pt idx="6564">
                  <c:v>76.983000000000004</c:v>
                </c:pt>
                <c:pt idx="6565">
                  <c:v>76.94</c:v>
                </c:pt>
                <c:pt idx="6566">
                  <c:v>76.894000000000005</c:v>
                </c:pt>
                <c:pt idx="6567">
                  <c:v>76.850999999999999</c:v>
                </c:pt>
                <c:pt idx="6568">
                  <c:v>76.807000000000002</c:v>
                </c:pt>
                <c:pt idx="6569">
                  <c:v>76.757999999999996</c:v>
                </c:pt>
                <c:pt idx="6570">
                  <c:v>76.721000000000004</c:v>
                </c:pt>
                <c:pt idx="6571">
                  <c:v>76.683000000000007</c:v>
                </c:pt>
                <c:pt idx="6572">
                  <c:v>76.631</c:v>
                </c:pt>
                <c:pt idx="6573">
                  <c:v>76.59</c:v>
                </c:pt>
                <c:pt idx="6574">
                  <c:v>76.55</c:v>
                </c:pt>
                <c:pt idx="6575">
                  <c:v>76.495000000000005</c:v>
                </c:pt>
                <c:pt idx="6576">
                  <c:v>76.441000000000003</c:v>
                </c:pt>
                <c:pt idx="6577">
                  <c:v>76.393000000000001</c:v>
                </c:pt>
                <c:pt idx="6578">
                  <c:v>76.343000000000004</c:v>
                </c:pt>
                <c:pt idx="6579">
                  <c:v>76.295000000000002</c:v>
                </c:pt>
                <c:pt idx="6580">
                  <c:v>76.239999999999995</c:v>
                </c:pt>
                <c:pt idx="6581">
                  <c:v>76.182000000000002</c:v>
                </c:pt>
                <c:pt idx="6582">
                  <c:v>76.123999999999995</c:v>
                </c:pt>
                <c:pt idx="6583">
                  <c:v>76.072000000000003</c:v>
                </c:pt>
                <c:pt idx="6584">
                  <c:v>76.024000000000001</c:v>
                </c:pt>
                <c:pt idx="6585">
                  <c:v>75.962999999999994</c:v>
                </c:pt>
                <c:pt idx="6586">
                  <c:v>75.906000000000006</c:v>
                </c:pt>
                <c:pt idx="6587">
                  <c:v>75.861999999999995</c:v>
                </c:pt>
                <c:pt idx="6588">
                  <c:v>75.819000000000003</c:v>
                </c:pt>
                <c:pt idx="6589">
                  <c:v>75.772000000000006</c:v>
                </c:pt>
                <c:pt idx="6590">
                  <c:v>75.731999999999999</c:v>
                </c:pt>
                <c:pt idx="6591">
                  <c:v>75.703000000000003</c:v>
                </c:pt>
                <c:pt idx="6592">
                  <c:v>75.691000000000003</c:v>
                </c:pt>
                <c:pt idx="6593">
                  <c:v>75.683000000000007</c:v>
                </c:pt>
                <c:pt idx="6594">
                  <c:v>75.679000000000002</c:v>
                </c:pt>
                <c:pt idx="6595">
                  <c:v>75.676000000000002</c:v>
                </c:pt>
                <c:pt idx="6596">
                  <c:v>75.674999999999997</c:v>
                </c:pt>
                <c:pt idx="6597">
                  <c:v>75.673000000000002</c:v>
                </c:pt>
                <c:pt idx="6598">
                  <c:v>75.665000000000006</c:v>
                </c:pt>
                <c:pt idx="6599">
                  <c:v>75.667000000000002</c:v>
                </c:pt>
                <c:pt idx="6600">
                  <c:v>75.668000000000006</c:v>
                </c:pt>
                <c:pt idx="6601">
                  <c:v>75.671000000000006</c:v>
                </c:pt>
                <c:pt idx="6602">
                  <c:v>75.682000000000002</c:v>
                </c:pt>
                <c:pt idx="6603">
                  <c:v>75.688000000000002</c:v>
                </c:pt>
                <c:pt idx="6604">
                  <c:v>75.688000000000002</c:v>
                </c:pt>
                <c:pt idx="6605">
                  <c:v>75.688999999999993</c:v>
                </c:pt>
                <c:pt idx="6606">
                  <c:v>75.695999999999998</c:v>
                </c:pt>
                <c:pt idx="6607">
                  <c:v>75.700999999999993</c:v>
                </c:pt>
                <c:pt idx="6608">
                  <c:v>75.694999999999993</c:v>
                </c:pt>
                <c:pt idx="6609">
                  <c:v>75.677000000000007</c:v>
                </c:pt>
                <c:pt idx="6610">
                  <c:v>75.652000000000001</c:v>
                </c:pt>
                <c:pt idx="6611">
                  <c:v>75.632999999999996</c:v>
                </c:pt>
                <c:pt idx="6612">
                  <c:v>75.620999999999995</c:v>
                </c:pt>
                <c:pt idx="6613">
                  <c:v>75.606999999999999</c:v>
                </c:pt>
                <c:pt idx="6614">
                  <c:v>75.587999999999994</c:v>
                </c:pt>
                <c:pt idx="6615">
                  <c:v>75.561999999999998</c:v>
                </c:pt>
                <c:pt idx="6616">
                  <c:v>75.534999999999997</c:v>
                </c:pt>
                <c:pt idx="6617">
                  <c:v>75.504000000000005</c:v>
                </c:pt>
                <c:pt idx="6618">
                  <c:v>75.472999999999999</c:v>
                </c:pt>
                <c:pt idx="6619">
                  <c:v>75.441000000000003</c:v>
                </c:pt>
                <c:pt idx="6620">
                  <c:v>75.412000000000006</c:v>
                </c:pt>
                <c:pt idx="6621">
                  <c:v>75.39</c:v>
                </c:pt>
                <c:pt idx="6622">
                  <c:v>75.363</c:v>
                </c:pt>
                <c:pt idx="6623">
                  <c:v>75.340999999999994</c:v>
                </c:pt>
                <c:pt idx="6624">
                  <c:v>75.322999999999993</c:v>
                </c:pt>
                <c:pt idx="6625">
                  <c:v>75.302999999999997</c:v>
                </c:pt>
                <c:pt idx="6626">
                  <c:v>75.281999999999996</c:v>
                </c:pt>
                <c:pt idx="6627">
                  <c:v>75.265000000000001</c:v>
                </c:pt>
                <c:pt idx="6628">
                  <c:v>75.257000000000005</c:v>
                </c:pt>
                <c:pt idx="6629">
                  <c:v>75.256</c:v>
                </c:pt>
                <c:pt idx="6630">
                  <c:v>75.259</c:v>
                </c:pt>
                <c:pt idx="6631">
                  <c:v>75.259</c:v>
                </c:pt>
                <c:pt idx="6632">
                  <c:v>75.27</c:v>
                </c:pt>
                <c:pt idx="6633">
                  <c:v>75.296999999999997</c:v>
                </c:pt>
                <c:pt idx="6634">
                  <c:v>75.326999999999998</c:v>
                </c:pt>
                <c:pt idx="6635">
                  <c:v>75.349000000000004</c:v>
                </c:pt>
                <c:pt idx="6636">
                  <c:v>75.370999999999995</c:v>
                </c:pt>
                <c:pt idx="6637">
                  <c:v>75.396000000000001</c:v>
                </c:pt>
                <c:pt idx="6638">
                  <c:v>75.415999999999997</c:v>
                </c:pt>
                <c:pt idx="6639">
                  <c:v>75.426000000000002</c:v>
                </c:pt>
                <c:pt idx="6640">
                  <c:v>75.430000000000007</c:v>
                </c:pt>
                <c:pt idx="6641">
                  <c:v>75.438000000000002</c:v>
                </c:pt>
                <c:pt idx="6642">
                  <c:v>75.445999999999998</c:v>
                </c:pt>
                <c:pt idx="6643">
                  <c:v>75.445999999999998</c:v>
                </c:pt>
                <c:pt idx="6644">
                  <c:v>75.435000000000002</c:v>
                </c:pt>
                <c:pt idx="6645">
                  <c:v>75.426000000000002</c:v>
                </c:pt>
                <c:pt idx="6646">
                  <c:v>75.415000000000006</c:v>
                </c:pt>
                <c:pt idx="6647">
                  <c:v>75.400999999999996</c:v>
                </c:pt>
                <c:pt idx="6648">
                  <c:v>75.382000000000005</c:v>
                </c:pt>
                <c:pt idx="6649">
                  <c:v>75.364999999999995</c:v>
                </c:pt>
                <c:pt idx="6650">
                  <c:v>75.349000000000004</c:v>
                </c:pt>
                <c:pt idx="6651">
                  <c:v>75.332999999999998</c:v>
                </c:pt>
                <c:pt idx="6652">
                  <c:v>75.314999999999998</c:v>
                </c:pt>
                <c:pt idx="6653">
                  <c:v>75.296000000000006</c:v>
                </c:pt>
                <c:pt idx="6654">
                  <c:v>75.284000000000006</c:v>
                </c:pt>
                <c:pt idx="6655">
                  <c:v>75.272000000000006</c:v>
                </c:pt>
                <c:pt idx="6656">
                  <c:v>75.266999999999996</c:v>
                </c:pt>
                <c:pt idx="6657">
                  <c:v>75.259</c:v>
                </c:pt>
                <c:pt idx="6658">
                  <c:v>75.254000000000005</c:v>
                </c:pt>
                <c:pt idx="6659">
                  <c:v>75.254000000000005</c:v>
                </c:pt>
                <c:pt idx="6660">
                  <c:v>75.251000000000005</c:v>
                </c:pt>
                <c:pt idx="6661">
                  <c:v>75.248000000000005</c:v>
                </c:pt>
                <c:pt idx="6662">
                  <c:v>75.242999999999995</c:v>
                </c:pt>
                <c:pt idx="6663">
                  <c:v>75.241</c:v>
                </c:pt>
                <c:pt idx="6664">
                  <c:v>75.242999999999995</c:v>
                </c:pt>
                <c:pt idx="6665">
                  <c:v>75.241</c:v>
                </c:pt>
                <c:pt idx="6666">
                  <c:v>75.245000000000005</c:v>
                </c:pt>
                <c:pt idx="6667">
                  <c:v>75.247</c:v>
                </c:pt>
                <c:pt idx="6668">
                  <c:v>75.245999999999995</c:v>
                </c:pt>
                <c:pt idx="6669">
                  <c:v>75.244</c:v>
                </c:pt>
                <c:pt idx="6670">
                  <c:v>75.241</c:v>
                </c:pt>
                <c:pt idx="6671">
                  <c:v>75.238</c:v>
                </c:pt>
                <c:pt idx="6672">
                  <c:v>75.236000000000004</c:v>
                </c:pt>
                <c:pt idx="6673">
                  <c:v>75.233999999999995</c:v>
                </c:pt>
                <c:pt idx="6674">
                  <c:v>75.23</c:v>
                </c:pt>
                <c:pt idx="6675">
                  <c:v>75.224999999999994</c:v>
                </c:pt>
                <c:pt idx="6676">
                  <c:v>75.221999999999994</c:v>
                </c:pt>
                <c:pt idx="6677">
                  <c:v>75.23</c:v>
                </c:pt>
                <c:pt idx="6678">
                  <c:v>75.239000000000004</c:v>
                </c:pt>
                <c:pt idx="6679">
                  <c:v>75.241</c:v>
                </c:pt>
                <c:pt idx="6680">
                  <c:v>75.241</c:v>
                </c:pt>
                <c:pt idx="6681">
                  <c:v>75.242999999999995</c:v>
                </c:pt>
                <c:pt idx="6682">
                  <c:v>75.242000000000004</c:v>
                </c:pt>
                <c:pt idx="6683">
                  <c:v>75.245000000000005</c:v>
                </c:pt>
                <c:pt idx="6684">
                  <c:v>75.238</c:v>
                </c:pt>
                <c:pt idx="6685">
                  <c:v>75.233999999999995</c:v>
                </c:pt>
                <c:pt idx="6686">
                  <c:v>75.233999999999995</c:v>
                </c:pt>
                <c:pt idx="6687">
                  <c:v>75.236999999999995</c:v>
                </c:pt>
                <c:pt idx="6688">
                  <c:v>75.241</c:v>
                </c:pt>
                <c:pt idx="6689">
                  <c:v>75.257000000000005</c:v>
                </c:pt>
                <c:pt idx="6690">
                  <c:v>75.271000000000001</c:v>
                </c:pt>
                <c:pt idx="6691">
                  <c:v>75.277000000000001</c:v>
                </c:pt>
                <c:pt idx="6692">
                  <c:v>75.287000000000006</c:v>
                </c:pt>
                <c:pt idx="6693">
                  <c:v>75.290999999999997</c:v>
                </c:pt>
                <c:pt idx="6694">
                  <c:v>75.308000000000007</c:v>
                </c:pt>
                <c:pt idx="6695">
                  <c:v>75.314999999999998</c:v>
                </c:pt>
                <c:pt idx="6696">
                  <c:v>75.311000000000007</c:v>
                </c:pt>
                <c:pt idx="6697">
                  <c:v>75.305999999999997</c:v>
                </c:pt>
                <c:pt idx="6698">
                  <c:v>75.31</c:v>
                </c:pt>
                <c:pt idx="6699">
                  <c:v>75.311999999999998</c:v>
                </c:pt>
                <c:pt idx="6700">
                  <c:v>75.299000000000007</c:v>
                </c:pt>
                <c:pt idx="6701">
                  <c:v>75.299000000000007</c:v>
                </c:pt>
                <c:pt idx="6702">
                  <c:v>75.296000000000006</c:v>
                </c:pt>
                <c:pt idx="6703">
                  <c:v>75.281999999999996</c:v>
                </c:pt>
                <c:pt idx="6704">
                  <c:v>75.263000000000005</c:v>
                </c:pt>
                <c:pt idx="6705">
                  <c:v>75.215000000000003</c:v>
                </c:pt>
                <c:pt idx="6706">
                  <c:v>75.168999999999997</c:v>
                </c:pt>
                <c:pt idx="6707">
                  <c:v>75.134</c:v>
                </c:pt>
                <c:pt idx="6708">
                  <c:v>75.102999999999994</c:v>
                </c:pt>
                <c:pt idx="6709">
                  <c:v>75.073999999999998</c:v>
                </c:pt>
                <c:pt idx="6710">
                  <c:v>75.028000000000006</c:v>
                </c:pt>
                <c:pt idx="6711">
                  <c:v>74.980999999999995</c:v>
                </c:pt>
                <c:pt idx="6712">
                  <c:v>74.935000000000002</c:v>
                </c:pt>
                <c:pt idx="6713">
                  <c:v>74.873999999999995</c:v>
                </c:pt>
                <c:pt idx="6714">
                  <c:v>74.817999999999998</c:v>
                </c:pt>
                <c:pt idx="6715">
                  <c:v>74.77</c:v>
                </c:pt>
                <c:pt idx="6716">
                  <c:v>74.718999999999994</c:v>
                </c:pt>
                <c:pt idx="6717">
                  <c:v>74.680999999999997</c:v>
                </c:pt>
                <c:pt idx="6718">
                  <c:v>74.635999999999996</c:v>
                </c:pt>
                <c:pt idx="6719">
                  <c:v>74.587999999999994</c:v>
                </c:pt>
                <c:pt idx="6720">
                  <c:v>74.551000000000002</c:v>
                </c:pt>
                <c:pt idx="6721">
                  <c:v>74.513999999999996</c:v>
                </c:pt>
                <c:pt idx="6722">
                  <c:v>74.471999999999994</c:v>
                </c:pt>
                <c:pt idx="6723">
                  <c:v>74.430999999999997</c:v>
                </c:pt>
                <c:pt idx="6724">
                  <c:v>74.39</c:v>
                </c:pt>
                <c:pt idx="6725">
                  <c:v>74.353999999999999</c:v>
                </c:pt>
                <c:pt idx="6726">
                  <c:v>74.340999999999994</c:v>
                </c:pt>
                <c:pt idx="6727">
                  <c:v>74.33</c:v>
                </c:pt>
                <c:pt idx="6728">
                  <c:v>74.307000000000002</c:v>
                </c:pt>
                <c:pt idx="6729">
                  <c:v>74.268000000000001</c:v>
                </c:pt>
                <c:pt idx="6730">
                  <c:v>74.218999999999994</c:v>
                </c:pt>
                <c:pt idx="6731">
                  <c:v>74.182000000000002</c:v>
                </c:pt>
                <c:pt idx="6732">
                  <c:v>74.150000000000006</c:v>
                </c:pt>
                <c:pt idx="6733">
                  <c:v>74.111999999999995</c:v>
                </c:pt>
                <c:pt idx="6734">
                  <c:v>74.078000000000003</c:v>
                </c:pt>
                <c:pt idx="6735">
                  <c:v>74.043000000000006</c:v>
                </c:pt>
                <c:pt idx="6736">
                  <c:v>74.009</c:v>
                </c:pt>
                <c:pt idx="6737">
                  <c:v>73.962000000000003</c:v>
                </c:pt>
                <c:pt idx="6738">
                  <c:v>73.902000000000001</c:v>
                </c:pt>
                <c:pt idx="6739">
                  <c:v>73.86</c:v>
                </c:pt>
                <c:pt idx="6740">
                  <c:v>73.808999999999997</c:v>
                </c:pt>
                <c:pt idx="6741">
                  <c:v>73.756</c:v>
                </c:pt>
                <c:pt idx="6742">
                  <c:v>73.727999999999994</c:v>
                </c:pt>
                <c:pt idx="6743">
                  <c:v>73.685000000000002</c:v>
                </c:pt>
                <c:pt idx="6744">
                  <c:v>73.650000000000006</c:v>
                </c:pt>
                <c:pt idx="6745">
                  <c:v>73.616</c:v>
                </c:pt>
                <c:pt idx="6746">
                  <c:v>73.572999999999993</c:v>
                </c:pt>
                <c:pt idx="6747">
                  <c:v>73.543000000000006</c:v>
                </c:pt>
                <c:pt idx="6748">
                  <c:v>73.521000000000001</c:v>
                </c:pt>
                <c:pt idx="6749">
                  <c:v>73.491</c:v>
                </c:pt>
                <c:pt idx="6750">
                  <c:v>73.471999999999994</c:v>
                </c:pt>
                <c:pt idx="6751">
                  <c:v>73.451999999999998</c:v>
                </c:pt>
                <c:pt idx="6752">
                  <c:v>73.427000000000007</c:v>
                </c:pt>
                <c:pt idx="6753">
                  <c:v>73.421999999999997</c:v>
                </c:pt>
                <c:pt idx="6754">
                  <c:v>73.406000000000006</c:v>
                </c:pt>
                <c:pt idx="6755">
                  <c:v>73.382999999999996</c:v>
                </c:pt>
                <c:pt idx="6756">
                  <c:v>73.373999999999995</c:v>
                </c:pt>
                <c:pt idx="6757">
                  <c:v>73.349000000000004</c:v>
                </c:pt>
                <c:pt idx="6758">
                  <c:v>73.334000000000003</c:v>
                </c:pt>
                <c:pt idx="6759">
                  <c:v>73.322999999999993</c:v>
                </c:pt>
                <c:pt idx="6760">
                  <c:v>73.307000000000002</c:v>
                </c:pt>
                <c:pt idx="6761">
                  <c:v>73.277000000000001</c:v>
                </c:pt>
                <c:pt idx="6762">
                  <c:v>73.254999999999995</c:v>
                </c:pt>
                <c:pt idx="6763">
                  <c:v>73.236000000000004</c:v>
                </c:pt>
                <c:pt idx="6764">
                  <c:v>73.209000000000003</c:v>
                </c:pt>
                <c:pt idx="6765">
                  <c:v>73.191000000000003</c:v>
                </c:pt>
                <c:pt idx="6766">
                  <c:v>73.167000000000002</c:v>
                </c:pt>
                <c:pt idx="6767">
                  <c:v>73.144000000000005</c:v>
                </c:pt>
                <c:pt idx="6768">
                  <c:v>73.123000000000005</c:v>
                </c:pt>
                <c:pt idx="6769">
                  <c:v>73.099000000000004</c:v>
                </c:pt>
                <c:pt idx="6770">
                  <c:v>73.067999999999998</c:v>
                </c:pt>
                <c:pt idx="6771">
                  <c:v>73.036000000000001</c:v>
                </c:pt>
                <c:pt idx="6772">
                  <c:v>73.022000000000006</c:v>
                </c:pt>
                <c:pt idx="6773">
                  <c:v>73.010999999999996</c:v>
                </c:pt>
                <c:pt idx="6774">
                  <c:v>72.992999999999995</c:v>
                </c:pt>
                <c:pt idx="6775">
                  <c:v>72.989999999999995</c:v>
                </c:pt>
                <c:pt idx="6776">
                  <c:v>72.986999999999995</c:v>
                </c:pt>
                <c:pt idx="6777">
                  <c:v>72.984999999999999</c:v>
                </c:pt>
                <c:pt idx="6778">
                  <c:v>73.009</c:v>
                </c:pt>
                <c:pt idx="6779">
                  <c:v>73.039000000000001</c:v>
                </c:pt>
                <c:pt idx="6780">
                  <c:v>73.067999999999998</c:v>
                </c:pt>
                <c:pt idx="6781">
                  <c:v>73.102999999999994</c:v>
                </c:pt>
                <c:pt idx="6782">
                  <c:v>73.146000000000001</c:v>
                </c:pt>
                <c:pt idx="6783">
                  <c:v>73.191000000000003</c:v>
                </c:pt>
                <c:pt idx="6784">
                  <c:v>73.244</c:v>
                </c:pt>
                <c:pt idx="6785">
                  <c:v>73.301000000000002</c:v>
                </c:pt>
                <c:pt idx="6786">
                  <c:v>73.355000000000004</c:v>
                </c:pt>
                <c:pt idx="6787">
                  <c:v>73.400999999999996</c:v>
                </c:pt>
                <c:pt idx="6788">
                  <c:v>73.438999999999993</c:v>
                </c:pt>
                <c:pt idx="6789">
                  <c:v>73.483000000000004</c:v>
                </c:pt>
                <c:pt idx="6790">
                  <c:v>73.533000000000001</c:v>
                </c:pt>
                <c:pt idx="6791">
                  <c:v>73.570999999999998</c:v>
                </c:pt>
                <c:pt idx="6792">
                  <c:v>73.602999999999994</c:v>
                </c:pt>
                <c:pt idx="6793">
                  <c:v>73.638000000000005</c:v>
                </c:pt>
                <c:pt idx="6794">
                  <c:v>73.668000000000006</c:v>
                </c:pt>
                <c:pt idx="6795">
                  <c:v>73.694000000000003</c:v>
                </c:pt>
                <c:pt idx="6796">
                  <c:v>73.724999999999994</c:v>
                </c:pt>
                <c:pt idx="6797">
                  <c:v>73.754999999999995</c:v>
                </c:pt>
                <c:pt idx="6798">
                  <c:v>73.775000000000006</c:v>
                </c:pt>
                <c:pt idx="6799">
                  <c:v>73.790000000000006</c:v>
                </c:pt>
                <c:pt idx="6800">
                  <c:v>73.796999999999997</c:v>
                </c:pt>
                <c:pt idx="6801">
                  <c:v>73.804000000000002</c:v>
                </c:pt>
                <c:pt idx="6802">
                  <c:v>73.822000000000003</c:v>
                </c:pt>
                <c:pt idx="6803">
                  <c:v>73.846999999999994</c:v>
                </c:pt>
                <c:pt idx="6804">
                  <c:v>73.879000000000005</c:v>
                </c:pt>
                <c:pt idx="6805">
                  <c:v>73.905000000000001</c:v>
                </c:pt>
                <c:pt idx="6806">
                  <c:v>73.929000000000002</c:v>
                </c:pt>
                <c:pt idx="6807">
                  <c:v>73.948999999999998</c:v>
                </c:pt>
                <c:pt idx="6808">
                  <c:v>73.963999999999999</c:v>
                </c:pt>
                <c:pt idx="6809">
                  <c:v>73.984999999999999</c:v>
                </c:pt>
                <c:pt idx="6810">
                  <c:v>74.004999999999995</c:v>
                </c:pt>
                <c:pt idx="6811">
                  <c:v>74.024000000000001</c:v>
                </c:pt>
                <c:pt idx="6812">
                  <c:v>74.048000000000002</c:v>
                </c:pt>
                <c:pt idx="6813">
                  <c:v>74.064999999999998</c:v>
                </c:pt>
                <c:pt idx="6814">
                  <c:v>74.09</c:v>
                </c:pt>
                <c:pt idx="6815">
                  <c:v>74.123000000000005</c:v>
                </c:pt>
                <c:pt idx="6816">
                  <c:v>74.153000000000006</c:v>
                </c:pt>
                <c:pt idx="6817">
                  <c:v>74.180999999999997</c:v>
                </c:pt>
                <c:pt idx="6818">
                  <c:v>74.203000000000003</c:v>
                </c:pt>
                <c:pt idx="6819">
                  <c:v>74.22</c:v>
                </c:pt>
                <c:pt idx="6820">
                  <c:v>74.228999999999999</c:v>
                </c:pt>
                <c:pt idx="6821">
                  <c:v>74.233000000000004</c:v>
                </c:pt>
                <c:pt idx="6822">
                  <c:v>74.241</c:v>
                </c:pt>
                <c:pt idx="6823">
                  <c:v>74.245999999999995</c:v>
                </c:pt>
                <c:pt idx="6824">
                  <c:v>74.256</c:v>
                </c:pt>
                <c:pt idx="6825">
                  <c:v>74.265000000000001</c:v>
                </c:pt>
                <c:pt idx="6826">
                  <c:v>74.271000000000001</c:v>
                </c:pt>
                <c:pt idx="6827">
                  <c:v>74.262</c:v>
                </c:pt>
                <c:pt idx="6828">
                  <c:v>74.247</c:v>
                </c:pt>
                <c:pt idx="6829">
                  <c:v>74.234999999999999</c:v>
                </c:pt>
                <c:pt idx="6830">
                  <c:v>74.224000000000004</c:v>
                </c:pt>
                <c:pt idx="6831">
                  <c:v>74.221999999999994</c:v>
                </c:pt>
                <c:pt idx="6832">
                  <c:v>74.224999999999994</c:v>
                </c:pt>
                <c:pt idx="6833">
                  <c:v>74.227999999999994</c:v>
                </c:pt>
                <c:pt idx="6834">
                  <c:v>74.233000000000004</c:v>
                </c:pt>
                <c:pt idx="6835">
                  <c:v>74.239999999999995</c:v>
                </c:pt>
                <c:pt idx="6836">
                  <c:v>74.251000000000005</c:v>
                </c:pt>
                <c:pt idx="6837">
                  <c:v>74.260000000000005</c:v>
                </c:pt>
                <c:pt idx="6838">
                  <c:v>74.269000000000005</c:v>
                </c:pt>
                <c:pt idx="6839">
                  <c:v>74.28</c:v>
                </c:pt>
                <c:pt idx="6840">
                  <c:v>74.290000000000006</c:v>
                </c:pt>
                <c:pt idx="6841">
                  <c:v>74.302999999999997</c:v>
                </c:pt>
                <c:pt idx="6842">
                  <c:v>74.313000000000002</c:v>
                </c:pt>
                <c:pt idx="6843">
                  <c:v>74.331999999999994</c:v>
                </c:pt>
                <c:pt idx="6844">
                  <c:v>74.349999999999994</c:v>
                </c:pt>
                <c:pt idx="6845">
                  <c:v>74.36</c:v>
                </c:pt>
                <c:pt idx="6846">
                  <c:v>74.369</c:v>
                </c:pt>
                <c:pt idx="6847">
                  <c:v>74.375</c:v>
                </c:pt>
                <c:pt idx="6848">
                  <c:v>74.384</c:v>
                </c:pt>
                <c:pt idx="6849">
                  <c:v>74.400000000000006</c:v>
                </c:pt>
                <c:pt idx="6850">
                  <c:v>74.42</c:v>
                </c:pt>
                <c:pt idx="6851">
                  <c:v>74.438000000000002</c:v>
                </c:pt>
                <c:pt idx="6852">
                  <c:v>74.460999999999999</c:v>
                </c:pt>
                <c:pt idx="6853">
                  <c:v>74.484999999999999</c:v>
                </c:pt>
                <c:pt idx="6854">
                  <c:v>74.504999999999995</c:v>
                </c:pt>
                <c:pt idx="6855">
                  <c:v>74.52</c:v>
                </c:pt>
                <c:pt idx="6856">
                  <c:v>74.537999999999997</c:v>
                </c:pt>
                <c:pt idx="6857">
                  <c:v>74.558000000000007</c:v>
                </c:pt>
                <c:pt idx="6858">
                  <c:v>74.570999999999998</c:v>
                </c:pt>
                <c:pt idx="6859">
                  <c:v>74.584000000000003</c:v>
                </c:pt>
                <c:pt idx="6860">
                  <c:v>74.599000000000004</c:v>
                </c:pt>
                <c:pt idx="6861">
                  <c:v>74.605000000000004</c:v>
                </c:pt>
                <c:pt idx="6862">
                  <c:v>74.606999999999999</c:v>
                </c:pt>
                <c:pt idx="6863">
                  <c:v>74.605000000000004</c:v>
                </c:pt>
                <c:pt idx="6864">
                  <c:v>74.602000000000004</c:v>
                </c:pt>
                <c:pt idx="6865">
                  <c:v>74.599999999999994</c:v>
                </c:pt>
                <c:pt idx="6866">
                  <c:v>74.599999999999994</c:v>
                </c:pt>
                <c:pt idx="6867">
                  <c:v>74.603999999999999</c:v>
                </c:pt>
                <c:pt idx="6868">
                  <c:v>74.597999999999999</c:v>
                </c:pt>
                <c:pt idx="6869">
                  <c:v>74.596000000000004</c:v>
                </c:pt>
                <c:pt idx="6870">
                  <c:v>74.596999999999994</c:v>
                </c:pt>
                <c:pt idx="6871">
                  <c:v>74.59</c:v>
                </c:pt>
                <c:pt idx="6872">
                  <c:v>74.591999999999999</c:v>
                </c:pt>
                <c:pt idx="6873">
                  <c:v>74.596000000000004</c:v>
                </c:pt>
                <c:pt idx="6874">
                  <c:v>74.596000000000004</c:v>
                </c:pt>
                <c:pt idx="6875">
                  <c:v>74.605000000000004</c:v>
                </c:pt>
                <c:pt idx="6876">
                  <c:v>74.611000000000004</c:v>
                </c:pt>
                <c:pt idx="6877">
                  <c:v>74.623999999999995</c:v>
                </c:pt>
                <c:pt idx="6878">
                  <c:v>74.638999999999996</c:v>
                </c:pt>
                <c:pt idx="6879">
                  <c:v>74.656000000000006</c:v>
                </c:pt>
                <c:pt idx="6880">
                  <c:v>74.679000000000002</c:v>
                </c:pt>
                <c:pt idx="6881">
                  <c:v>74.707999999999998</c:v>
                </c:pt>
                <c:pt idx="6882">
                  <c:v>74.738</c:v>
                </c:pt>
                <c:pt idx="6883">
                  <c:v>74.757999999999996</c:v>
                </c:pt>
                <c:pt idx="6884">
                  <c:v>74.768000000000001</c:v>
                </c:pt>
                <c:pt idx="6885">
                  <c:v>74.772000000000006</c:v>
                </c:pt>
                <c:pt idx="6886">
                  <c:v>74.789000000000001</c:v>
                </c:pt>
                <c:pt idx="6887">
                  <c:v>74.825000000000003</c:v>
                </c:pt>
                <c:pt idx="6888">
                  <c:v>74.826999999999998</c:v>
                </c:pt>
                <c:pt idx="6889">
                  <c:v>74.843000000000004</c:v>
                </c:pt>
                <c:pt idx="6890">
                  <c:v>74.850999999999999</c:v>
                </c:pt>
                <c:pt idx="6891">
                  <c:v>74.852999999999994</c:v>
                </c:pt>
                <c:pt idx="6892">
                  <c:v>74.837000000000003</c:v>
                </c:pt>
                <c:pt idx="6893">
                  <c:v>74.820999999999998</c:v>
                </c:pt>
                <c:pt idx="6894">
                  <c:v>74.805999999999997</c:v>
                </c:pt>
                <c:pt idx="6895">
                  <c:v>74.775000000000006</c:v>
                </c:pt>
                <c:pt idx="6896">
                  <c:v>74.739999999999995</c:v>
                </c:pt>
                <c:pt idx="6897">
                  <c:v>74.695999999999998</c:v>
                </c:pt>
                <c:pt idx="6898">
                  <c:v>74.644000000000005</c:v>
                </c:pt>
                <c:pt idx="6899">
                  <c:v>74.588999999999999</c:v>
                </c:pt>
                <c:pt idx="6900">
                  <c:v>74.524000000000001</c:v>
                </c:pt>
                <c:pt idx="6901">
                  <c:v>74.462999999999994</c:v>
                </c:pt>
                <c:pt idx="6902">
                  <c:v>74.412000000000006</c:v>
                </c:pt>
                <c:pt idx="6903">
                  <c:v>74.337999999999994</c:v>
                </c:pt>
                <c:pt idx="6904">
                  <c:v>74.268000000000001</c:v>
                </c:pt>
                <c:pt idx="6905">
                  <c:v>74.210999999999999</c:v>
                </c:pt>
                <c:pt idx="6906">
                  <c:v>74.144999999999996</c:v>
                </c:pt>
                <c:pt idx="6907">
                  <c:v>74.091999999999999</c:v>
                </c:pt>
                <c:pt idx="6908">
                  <c:v>74.043000000000006</c:v>
                </c:pt>
                <c:pt idx="6909">
                  <c:v>73.988</c:v>
                </c:pt>
                <c:pt idx="6910">
                  <c:v>73.938000000000002</c:v>
                </c:pt>
                <c:pt idx="6911">
                  <c:v>73.882000000000005</c:v>
                </c:pt>
                <c:pt idx="6912">
                  <c:v>73.835999999999999</c:v>
                </c:pt>
                <c:pt idx="6913">
                  <c:v>73.808000000000007</c:v>
                </c:pt>
                <c:pt idx="6914">
                  <c:v>73.769000000000005</c:v>
                </c:pt>
                <c:pt idx="6915">
                  <c:v>73.715000000000003</c:v>
                </c:pt>
                <c:pt idx="6916">
                  <c:v>73.653999999999996</c:v>
                </c:pt>
                <c:pt idx="6917">
                  <c:v>73.599999999999994</c:v>
                </c:pt>
                <c:pt idx="6918">
                  <c:v>73.543999999999997</c:v>
                </c:pt>
                <c:pt idx="6919">
                  <c:v>73.468999999999994</c:v>
                </c:pt>
                <c:pt idx="6920">
                  <c:v>73.382000000000005</c:v>
                </c:pt>
                <c:pt idx="6921">
                  <c:v>73.293000000000006</c:v>
                </c:pt>
                <c:pt idx="6922">
                  <c:v>73.186999999999998</c:v>
                </c:pt>
                <c:pt idx="6923">
                  <c:v>73.067999999999998</c:v>
                </c:pt>
                <c:pt idx="6924">
                  <c:v>72.933000000000007</c:v>
                </c:pt>
                <c:pt idx="6925">
                  <c:v>72.784000000000006</c:v>
                </c:pt>
                <c:pt idx="6926">
                  <c:v>72.632000000000005</c:v>
                </c:pt>
                <c:pt idx="6927">
                  <c:v>72.472999999999999</c:v>
                </c:pt>
                <c:pt idx="6928">
                  <c:v>72.308999999999997</c:v>
                </c:pt>
                <c:pt idx="6929">
                  <c:v>72.138000000000005</c:v>
                </c:pt>
                <c:pt idx="6930">
                  <c:v>71.959999999999994</c:v>
                </c:pt>
                <c:pt idx="6931">
                  <c:v>71.775000000000006</c:v>
                </c:pt>
                <c:pt idx="6932">
                  <c:v>71.597999999999999</c:v>
                </c:pt>
                <c:pt idx="6933">
                  <c:v>71.41</c:v>
                </c:pt>
                <c:pt idx="6934">
                  <c:v>71.203000000000003</c:v>
                </c:pt>
                <c:pt idx="6935">
                  <c:v>71.010999999999996</c:v>
                </c:pt>
                <c:pt idx="6936">
                  <c:v>70.817999999999998</c:v>
                </c:pt>
                <c:pt idx="6937">
                  <c:v>70.632999999999996</c:v>
                </c:pt>
                <c:pt idx="6938">
                  <c:v>70.441999999999993</c:v>
                </c:pt>
                <c:pt idx="6939">
                  <c:v>70.245000000000005</c:v>
                </c:pt>
                <c:pt idx="6940">
                  <c:v>70.061999999999998</c:v>
                </c:pt>
                <c:pt idx="6941">
                  <c:v>69.882000000000005</c:v>
                </c:pt>
                <c:pt idx="6942">
                  <c:v>69.712000000000003</c:v>
                </c:pt>
                <c:pt idx="6943">
                  <c:v>69.545000000000002</c:v>
                </c:pt>
                <c:pt idx="6944">
                  <c:v>69.385999999999996</c:v>
                </c:pt>
                <c:pt idx="6945">
                  <c:v>69.236000000000004</c:v>
                </c:pt>
                <c:pt idx="6946">
                  <c:v>69.087999999999994</c:v>
                </c:pt>
                <c:pt idx="6947">
                  <c:v>68.95</c:v>
                </c:pt>
                <c:pt idx="6948">
                  <c:v>68.825999999999993</c:v>
                </c:pt>
                <c:pt idx="6949">
                  <c:v>68.703999999999994</c:v>
                </c:pt>
                <c:pt idx="6950">
                  <c:v>68.572000000000003</c:v>
                </c:pt>
                <c:pt idx="6951">
                  <c:v>68.453999999999994</c:v>
                </c:pt>
                <c:pt idx="6952">
                  <c:v>68.343999999999994</c:v>
                </c:pt>
                <c:pt idx="6953">
                  <c:v>68.233000000000004</c:v>
                </c:pt>
                <c:pt idx="6954">
                  <c:v>68.125</c:v>
                </c:pt>
                <c:pt idx="6955">
                  <c:v>68.004000000000005</c:v>
                </c:pt>
                <c:pt idx="6956">
                  <c:v>67.882000000000005</c:v>
                </c:pt>
                <c:pt idx="6957">
                  <c:v>67.772000000000006</c:v>
                </c:pt>
                <c:pt idx="6958">
                  <c:v>67.671000000000006</c:v>
                </c:pt>
                <c:pt idx="6959">
                  <c:v>67.573999999999998</c:v>
                </c:pt>
                <c:pt idx="6960">
                  <c:v>67.477999999999994</c:v>
                </c:pt>
                <c:pt idx="6961">
                  <c:v>67.381</c:v>
                </c:pt>
                <c:pt idx="6962">
                  <c:v>67.284999999999997</c:v>
                </c:pt>
                <c:pt idx="6963">
                  <c:v>67.204999999999998</c:v>
                </c:pt>
                <c:pt idx="6964">
                  <c:v>67.134</c:v>
                </c:pt>
                <c:pt idx="6965">
                  <c:v>67.057000000000002</c:v>
                </c:pt>
                <c:pt idx="6966">
                  <c:v>66.974999999999994</c:v>
                </c:pt>
                <c:pt idx="6967">
                  <c:v>66.89</c:v>
                </c:pt>
                <c:pt idx="6968">
                  <c:v>66.816000000000003</c:v>
                </c:pt>
                <c:pt idx="6969">
                  <c:v>66.75</c:v>
                </c:pt>
                <c:pt idx="6970">
                  <c:v>66.688999999999993</c:v>
                </c:pt>
                <c:pt idx="6971">
                  <c:v>66.628</c:v>
                </c:pt>
                <c:pt idx="6972">
                  <c:v>66.563000000000002</c:v>
                </c:pt>
                <c:pt idx="6973">
                  <c:v>66.498000000000005</c:v>
                </c:pt>
                <c:pt idx="6974">
                  <c:v>66.432000000000002</c:v>
                </c:pt>
                <c:pt idx="6975">
                  <c:v>66.358000000000004</c:v>
                </c:pt>
                <c:pt idx="6976">
                  <c:v>66.283000000000001</c:v>
                </c:pt>
                <c:pt idx="6977">
                  <c:v>66.210999999999999</c:v>
                </c:pt>
                <c:pt idx="6978">
                  <c:v>66.138000000000005</c:v>
                </c:pt>
                <c:pt idx="6979">
                  <c:v>66.063000000000002</c:v>
                </c:pt>
                <c:pt idx="6980">
                  <c:v>65.983999999999995</c:v>
                </c:pt>
                <c:pt idx="6981">
                  <c:v>65.900999999999996</c:v>
                </c:pt>
                <c:pt idx="6982">
                  <c:v>65.816999999999993</c:v>
                </c:pt>
                <c:pt idx="6983">
                  <c:v>65.733000000000004</c:v>
                </c:pt>
                <c:pt idx="6984">
                  <c:v>65.650000000000006</c:v>
                </c:pt>
                <c:pt idx="6985">
                  <c:v>65.572000000000003</c:v>
                </c:pt>
                <c:pt idx="6986">
                  <c:v>65.495000000000005</c:v>
                </c:pt>
                <c:pt idx="6987">
                  <c:v>65.415999999999997</c:v>
                </c:pt>
                <c:pt idx="6988">
                  <c:v>65.344999999999999</c:v>
                </c:pt>
                <c:pt idx="6989">
                  <c:v>65.278000000000006</c:v>
                </c:pt>
                <c:pt idx="6990">
                  <c:v>65.209999999999994</c:v>
                </c:pt>
                <c:pt idx="6991">
                  <c:v>65.144999999999996</c:v>
                </c:pt>
                <c:pt idx="6992">
                  <c:v>65.093999999999994</c:v>
                </c:pt>
                <c:pt idx="6993">
                  <c:v>65.052999999999997</c:v>
                </c:pt>
                <c:pt idx="6994">
                  <c:v>65.028999999999996</c:v>
                </c:pt>
                <c:pt idx="6995">
                  <c:v>65.006</c:v>
                </c:pt>
                <c:pt idx="6996">
                  <c:v>64.975999999999999</c:v>
                </c:pt>
                <c:pt idx="6997">
                  <c:v>64.960999999999999</c:v>
                </c:pt>
                <c:pt idx="6998">
                  <c:v>64.959999999999994</c:v>
                </c:pt>
                <c:pt idx="6999">
                  <c:v>64.956000000000003</c:v>
                </c:pt>
                <c:pt idx="7000">
                  <c:v>64.947999999999993</c:v>
                </c:pt>
                <c:pt idx="7001">
                  <c:v>64.936999999999998</c:v>
                </c:pt>
                <c:pt idx="7002">
                  <c:v>64.933000000000007</c:v>
                </c:pt>
                <c:pt idx="7003">
                  <c:v>64.935000000000002</c:v>
                </c:pt>
                <c:pt idx="7004">
                  <c:v>64.935000000000002</c:v>
                </c:pt>
                <c:pt idx="7005">
                  <c:v>64.924999999999997</c:v>
                </c:pt>
                <c:pt idx="7006">
                  <c:v>64.908000000000001</c:v>
                </c:pt>
                <c:pt idx="7007">
                  <c:v>64.894999999999996</c:v>
                </c:pt>
                <c:pt idx="7008">
                  <c:v>64.894000000000005</c:v>
                </c:pt>
                <c:pt idx="7009">
                  <c:v>64.879000000000005</c:v>
                </c:pt>
                <c:pt idx="7010">
                  <c:v>64.855999999999995</c:v>
                </c:pt>
                <c:pt idx="7011">
                  <c:v>64.83</c:v>
                </c:pt>
                <c:pt idx="7012">
                  <c:v>64.805999999999997</c:v>
                </c:pt>
                <c:pt idx="7013">
                  <c:v>64.781000000000006</c:v>
                </c:pt>
                <c:pt idx="7014">
                  <c:v>64.763999999999996</c:v>
                </c:pt>
                <c:pt idx="7015">
                  <c:v>64.748999999999995</c:v>
                </c:pt>
                <c:pt idx="7016">
                  <c:v>64.739000000000004</c:v>
                </c:pt>
                <c:pt idx="7017">
                  <c:v>64.730999999999995</c:v>
                </c:pt>
                <c:pt idx="7018">
                  <c:v>64.72</c:v>
                </c:pt>
                <c:pt idx="7019">
                  <c:v>64.710999999999999</c:v>
                </c:pt>
                <c:pt idx="7020">
                  <c:v>64.706999999999994</c:v>
                </c:pt>
                <c:pt idx="7021">
                  <c:v>64.703000000000003</c:v>
                </c:pt>
                <c:pt idx="7022">
                  <c:v>64.703999999999994</c:v>
                </c:pt>
                <c:pt idx="7023">
                  <c:v>64.703000000000003</c:v>
                </c:pt>
                <c:pt idx="7024">
                  <c:v>64.712000000000003</c:v>
                </c:pt>
                <c:pt idx="7025">
                  <c:v>64.721999999999994</c:v>
                </c:pt>
                <c:pt idx="7026">
                  <c:v>64.73</c:v>
                </c:pt>
                <c:pt idx="7027">
                  <c:v>64.739000000000004</c:v>
                </c:pt>
                <c:pt idx="7028">
                  <c:v>64.747</c:v>
                </c:pt>
                <c:pt idx="7029">
                  <c:v>64.763999999999996</c:v>
                </c:pt>
                <c:pt idx="7030">
                  <c:v>64.783000000000001</c:v>
                </c:pt>
                <c:pt idx="7031">
                  <c:v>64.802000000000007</c:v>
                </c:pt>
                <c:pt idx="7032">
                  <c:v>64.813999999999993</c:v>
                </c:pt>
                <c:pt idx="7033">
                  <c:v>64.825999999999993</c:v>
                </c:pt>
                <c:pt idx="7034">
                  <c:v>64.844999999999999</c:v>
                </c:pt>
                <c:pt idx="7035">
                  <c:v>64.864999999999995</c:v>
                </c:pt>
                <c:pt idx="7036">
                  <c:v>64.882000000000005</c:v>
                </c:pt>
                <c:pt idx="7037">
                  <c:v>64.891999999999996</c:v>
                </c:pt>
                <c:pt idx="7038">
                  <c:v>64.894999999999996</c:v>
                </c:pt>
                <c:pt idx="7039">
                  <c:v>64.891000000000005</c:v>
                </c:pt>
                <c:pt idx="7040">
                  <c:v>64.888999999999996</c:v>
                </c:pt>
                <c:pt idx="7041">
                  <c:v>64.89</c:v>
                </c:pt>
                <c:pt idx="7042">
                  <c:v>64.887</c:v>
                </c:pt>
                <c:pt idx="7043">
                  <c:v>64.882000000000005</c:v>
                </c:pt>
                <c:pt idx="7044">
                  <c:v>64.876999999999995</c:v>
                </c:pt>
                <c:pt idx="7045">
                  <c:v>64.873000000000005</c:v>
                </c:pt>
                <c:pt idx="7046">
                  <c:v>64.867999999999995</c:v>
                </c:pt>
                <c:pt idx="7047">
                  <c:v>64.863</c:v>
                </c:pt>
                <c:pt idx="7048">
                  <c:v>64.855000000000004</c:v>
                </c:pt>
                <c:pt idx="7049">
                  <c:v>64.843999999999994</c:v>
                </c:pt>
                <c:pt idx="7050">
                  <c:v>64.840999999999994</c:v>
                </c:pt>
                <c:pt idx="7051">
                  <c:v>64.844999999999999</c:v>
                </c:pt>
                <c:pt idx="7052">
                  <c:v>64.852000000000004</c:v>
                </c:pt>
                <c:pt idx="7053">
                  <c:v>64.858999999999995</c:v>
                </c:pt>
                <c:pt idx="7054">
                  <c:v>64.863</c:v>
                </c:pt>
                <c:pt idx="7055">
                  <c:v>64.867000000000004</c:v>
                </c:pt>
                <c:pt idx="7056">
                  <c:v>64.873999999999995</c:v>
                </c:pt>
                <c:pt idx="7057">
                  <c:v>64.891000000000005</c:v>
                </c:pt>
                <c:pt idx="7058">
                  <c:v>64.903999999999996</c:v>
                </c:pt>
                <c:pt idx="7059">
                  <c:v>64.923000000000002</c:v>
                </c:pt>
                <c:pt idx="7060">
                  <c:v>64.944000000000003</c:v>
                </c:pt>
                <c:pt idx="7061">
                  <c:v>64.962000000000003</c:v>
                </c:pt>
                <c:pt idx="7062">
                  <c:v>64.974999999999994</c:v>
                </c:pt>
                <c:pt idx="7063">
                  <c:v>64.989000000000004</c:v>
                </c:pt>
                <c:pt idx="7064">
                  <c:v>64.998000000000005</c:v>
                </c:pt>
                <c:pt idx="7065">
                  <c:v>65</c:v>
                </c:pt>
                <c:pt idx="7066">
                  <c:v>64.992000000000004</c:v>
                </c:pt>
                <c:pt idx="7067">
                  <c:v>64.981999999999999</c:v>
                </c:pt>
                <c:pt idx="7068">
                  <c:v>64.974000000000004</c:v>
                </c:pt>
                <c:pt idx="7069">
                  <c:v>64.963999999999999</c:v>
                </c:pt>
                <c:pt idx="7070">
                  <c:v>64.957999999999998</c:v>
                </c:pt>
                <c:pt idx="7071">
                  <c:v>64.953000000000003</c:v>
                </c:pt>
                <c:pt idx="7072">
                  <c:v>64.944999999999993</c:v>
                </c:pt>
                <c:pt idx="7073">
                  <c:v>64.941000000000003</c:v>
                </c:pt>
                <c:pt idx="7074">
                  <c:v>64.94</c:v>
                </c:pt>
                <c:pt idx="7075">
                  <c:v>64.938999999999993</c:v>
                </c:pt>
                <c:pt idx="7076">
                  <c:v>64.938999999999993</c:v>
                </c:pt>
                <c:pt idx="7077">
                  <c:v>64.942999999999998</c:v>
                </c:pt>
                <c:pt idx="7078">
                  <c:v>64.947999999999993</c:v>
                </c:pt>
                <c:pt idx="7079">
                  <c:v>64.950999999999993</c:v>
                </c:pt>
                <c:pt idx="7080">
                  <c:v>64.956000000000003</c:v>
                </c:pt>
                <c:pt idx="7081">
                  <c:v>64.960999999999999</c:v>
                </c:pt>
                <c:pt idx="7082">
                  <c:v>64.966999999999999</c:v>
                </c:pt>
                <c:pt idx="7083">
                  <c:v>64.977000000000004</c:v>
                </c:pt>
                <c:pt idx="7084">
                  <c:v>64.989000000000004</c:v>
                </c:pt>
                <c:pt idx="7085">
                  <c:v>65.009</c:v>
                </c:pt>
                <c:pt idx="7086">
                  <c:v>65.031999999999996</c:v>
                </c:pt>
                <c:pt idx="7087">
                  <c:v>65.057000000000002</c:v>
                </c:pt>
                <c:pt idx="7088">
                  <c:v>65.076999999999998</c:v>
                </c:pt>
                <c:pt idx="7089">
                  <c:v>65.084000000000003</c:v>
                </c:pt>
                <c:pt idx="7090">
                  <c:v>65.091999999999999</c:v>
                </c:pt>
                <c:pt idx="7091">
                  <c:v>65.105999999999995</c:v>
                </c:pt>
                <c:pt idx="7092">
                  <c:v>65.105999999999995</c:v>
                </c:pt>
                <c:pt idx="7093">
                  <c:v>65.096999999999994</c:v>
                </c:pt>
                <c:pt idx="7094">
                  <c:v>65.099000000000004</c:v>
                </c:pt>
                <c:pt idx="7095">
                  <c:v>65.097999999999999</c:v>
                </c:pt>
                <c:pt idx="7096">
                  <c:v>65.075000000000003</c:v>
                </c:pt>
                <c:pt idx="7097">
                  <c:v>65.045000000000002</c:v>
                </c:pt>
                <c:pt idx="7098">
                  <c:v>65.039000000000001</c:v>
                </c:pt>
                <c:pt idx="7099">
                  <c:v>65.022999999999996</c:v>
                </c:pt>
                <c:pt idx="7100">
                  <c:v>64.992999999999995</c:v>
                </c:pt>
                <c:pt idx="7101">
                  <c:v>64.972999999999999</c:v>
                </c:pt>
                <c:pt idx="7102">
                  <c:v>64.959000000000003</c:v>
                </c:pt>
                <c:pt idx="7103">
                  <c:v>64.936000000000007</c:v>
                </c:pt>
                <c:pt idx="7104">
                  <c:v>64.902000000000001</c:v>
                </c:pt>
                <c:pt idx="7105">
                  <c:v>64.888999999999996</c:v>
                </c:pt>
                <c:pt idx="7106">
                  <c:v>64.885000000000005</c:v>
                </c:pt>
                <c:pt idx="7107">
                  <c:v>64.878</c:v>
                </c:pt>
                <c:pt idx="7108">
                  <c:v>64.864000000000004</c:v>
                </c:pt>
                <c:pt idx="7109">
                  <c:v>64.863</c:v>
                </c:pt>
                <c:pt idx="7110">
                  <c:v>64.869</c:v>
                </c:pt>
                <c:pt idx="7111">
                  <c:v>64.884</c:v>
                </c:pt>
                <c:pt idx="7112">
                  <c:v>64.906999999999996</c:v>
                </c:pt>
                <c:pt idx="7113">
                  <c:v>64.94</c:v>
                </c:pt>
                <c:pt idx="7114">
                  <c:v>64.989999999999995</c:v>
                </c:pt>
                <c:pt idx="7115">
                  <c:v>65.043000000000006</c:v>
                </c:pt>
                <c:pt idx="7116">
                  <c:v>65.093000000000004</c:v>
                </c:pt>
                <c:pt idx="7117">
                  <c:v>65.13</c:v>
                </c:pt>
                <c:pt idx="7118">
                  <c:v>65.150999999999996</c:v>
                </c:pt>
                <c:pt idx="7119">
                  <c:v>65.165999999999997</c:v>
                </c:pt>
                <c:pt idx="7120">
                  <c:v>65.191999999999993</c:v>
                </c:pt>
                <c:pt idx="7121">
                  <c:v>65.218999999999994</c:v>
                </c:pt>
                <c:pt idx="7122">
                  <c:v>65.227000000000004</c:v>
                </c:pt>
                <c:pt idx="7123">
                  <c:v>65.239999999999995</c:v>
                </c:pt>
                <c:pt idx="7124">
                  <c:v>65.262</c:v>
                </c:pt>
                <c:pt idx="7125">
                  <c:v>65.269000000000005</c:v>
                </c:pt>
                <c:pt idx="7126">
                  <c:v>65.271000000000001</c:v>
                </c:pt>
                <c:pt idx="7127">
                  <c:v>65.281999999999996</c:v>
                </c:pt>
                <c:pt idx="7128">
                  <c:v>65.284000000000006</c:v>
                </c:pt>
                <c:pt idx="7129">
                  <c:v>65.295000000000002</c:v>
                </c:pt>
                <c:pt idx="7130">
                  <c:v>65.296000000000006</c:v>
                </c:pt>
                <c:pt idx="7131">
                  <c:v>65.296000000000006</c:v>
                </c:pt>
                <c:pt idx="7132">
                  <c:v>65.322000000000003</c:v>
                </c:pt>
                <c:pt idx="7133">
                  <c:v>65.335999999999999</c:v>
                </c:pt>
                <c:pt idx="7134">
                  <c:v>65.361999999999995</c:v>
                </c:pt>
                <c:pt idx="7135">
                  <c:v>65.394000000000005</c:v>
                </c:pt>
                <c:pt idx="7136">
                  <c:v>65.432000000000002</c:v>
                </c:pt>
                <c:pt idx="7137">
                  <c:v>65.492000000000004</c:v>
                </c:pt>
                <c:pt idx="7138">
                  <c:v>65.548000000000002</c:v>
                </c:pt>
                <c:pt idx="7139">
                  <c:v>65.599000000000004</c:v>
                </c:pt>
                <c:pt idx="7140">
                  <c:v>65.644000000000005</c:v>
                </c:pt>
                <c:pt idx="7141">
                  <c:v>65.695999999999998</c:v>
                </c:pt>
                <c:pt idx="7142">
                  <c:v>65.754000000000005</c:v>
                </c:pt>
                <c:pt idx="7143">
                  <c:v>65.805000000000007</c:v>
                </c:pt>
                <c:pt idx="7144">
                  <c:v>65.858000000000004</c:v>
                </c:pt>
                <c:pt idx="7145">
                  <c:v>65.906000000000006</c:v>
                </c:pt>
                <c:pt idx="7146">
                  <c:v>65.953000000000003</c:v>
                </c:pt>
                <c:pt idx="7147">
                  <c:v>65.997</c:v>
                </c:pt>
                <c:pt idx="7148">
                  <c:v>66.05</c:v>
                </c:pt>
                <c:pt idx="7149">
                  <c:v>66.105999999999995</c:v>
                </c:pt>
                <c:pt idx="7150">
                  <c:v>66.153999999999996</c:v>
                </c:pt>
                <c:pt idx="7151">
                  <c:v>66.192999999999998</c:v>
                </c:pt>
                <c:pt idx="7152">
                  <c:v>66.245000000000005</c:v>
                </c:pt>
                <c:pt idx="7153">
                  <c:v>66.28</c:v>
                </c:pt>
                <c:pt idx="7154">
                  <c:v>66.316999999999993</c:v>
                </c:pt>
                <c:pt idx="7155">
                  <c:v>66.349999999999994</c:v>
                </c:pt>
                <c:pt idx="7156">
                  <c:v>66.385999999999996</c:v>
                </c:pt>
                <c:pt idx="7157">
                  <c:v>66.403999999999996</c:v>
                </c:pt>
                <c:pt idx="7158">
                  <c:v>66.424999999999997</c:v>
                </c:pt>
                <c:pt idx="7159">
                  <c:v>66.459000000000003</c:v>
                </c:pt>
                <c:pt idx="7160">
                  <c:v>66.494</c:v>
                </c:pt>
                <c:pt idx="7161">
                  <c:v>66.531999999999996</c:v>
                </c:pt>
                <c:pt idx="7162">
                  <c:v>66.56</c:v>
                </c:pt>
                <c:pt idx="7163">
                  <c:v>66.584999999999994</c:v>
                </c:pt>
                <c:pt idx="7164">
                  <c:v>66.62</c:v>
                </c:pt>
                <c:pt idx="7165">
                  <c:v>66.655000000000001</c:v>
                </c:pt>
                <c:pt idx="7166">
                  <c:v>66.680999999999997</c:v>
                </c:pt>
                <c:pt idx="7167">
                  <c:v>66.7</c:v>
                </c:pt>
                <c:pt idx="7168">
                  <c:v>66.703999999999994</c:v>
                </c:pt>
                <c:pt idx="7169">
                  <c:v>66.712999999999994</c:v>
                </c:pt>
                <c:pt idx="7170">
                  <c:v>66.709000000000003</c:v>
                </c:pt>
                <c:pt idx="7171">
                  <c:v>66.692999999999998</c:v>
                </c:pt>
                <c:pt idx="7172">
                  <c:v>66.680999999999997</c:v>
                </c:pt>
                <c:pt idx="7173">
                  <c:v>66.658000000000001</c:v>
                </c:pt>
                <c:pt idx="7174">
                  <c:v>66.634</c:v>
                </c:pt>
                <c:pt idx="7175">
                  <c:v>66.62</c:v>
                </c:pt>
                <c:pt idx="7176">
                  <c:v>66.611999999999995</c:v>
                </c:pt>
                <c:pt idx="7177">
                  <c:v>66.599999999999994</c:v>
                </c:pt>
                <c:pt idx="7178">
                  <c:v>66.591999999999999</c:v>
                </c:pt>
                <c:pt idx="7179">
                  <c:v>66.59</c:v>
                </c:pt>
                <c:pt idx="7180">
                  <c:v>66.590999999999994</c:v>
                </c:pt>
                <c:pt idx="7181">
                  <c:v>66.593999999999994</c:v>
                </c:pt>
                <c:pt idx="7182">
                  <c:v>66.603999999999999</c:v>
                </c:pt>
                <c:pt idx="7183">
                  <c:v>66.623999999999995</c:v>
                </c:pt>
                <c:pt idx="7184">
                  <c:v>66.653000000000006</c:v>
                </c:pt>
                <c:pt idx="7185">
                  <c:v>66.676000000000002</c:v>
                </c:pt>
                <c:pt idx="7186">
                  <c:v>66.700999999999993</c:v>
                </c:pt>
                <c:pt idx="7187">
                  <c:v>66.733000000000004</c:v>
                </c:pt>
                <c:pt idx="7188">
                  <c:v>66.771000000000001</c:v>
                </c:pt>
                <c:pt idx="7189">
                  <c:v>66.8</c:v>
                </c:pt>
                <c:pt idx="7190">
                  <c:v>66.823999999999998</c:v>
                </c:pt>
                <c:pt idx="7191">
                  <c:v>66.843999999999994</c:v>
                </c:pt>
                <c:pt idx="7192">
                  <c:v>66.855000000000004</c:v>
                </c:pt>
                <c:pt idx="7193">
                  <c:v>66.879000000000005</c:v>
                </c:pt>
                <c:pt idx="7194">
                  <c:v>66.906000000000006</c:v>
                </c:pt>
                <c:pt idx="7195">
                  <c:v>66.930999999999997</c:v>
                </c:pt>
                <c:pt idx="7196">
                  <c:v>66.965000000000003</c:v>
                </c:pt>
                <c:pt idx="7197">
                  <c:v>66.992999999999995</c:v>
                </c:pt>
                <c:pt idx="7198">
                  <c:v>67.001999999999995</c:v>
                </c:pt>
                <c:pt idx="7199">
                  <c:v>67</c:v>
                </c:pt>
                <c:pt idx="7200">
                  <c:v>67.004999999999995</c:v>
                </c:pt>
                <c:pt idx="7201">
                  <c:v>67.02</c:v>
                </c:pt>
                <c:pt idx="7202">
                  <c:v>67.034999999999997</c:v>
                </c:pt>
                <c:pt idx="7203">
                  <c:v>67.045000000000002</c:v>
                </c:pt>
                <c:pt idx="7204">
                  <c:v>67.051000000000002</c:v>
                </c:pt>
                <c:pt idx="7205">
                  <c:v>67.055999999999997</c:v>
                </c:pt>
                <c:pt idx="7206">
                  <c:v>67.06</c:v>
                </c:pt>
                <c:pt idx="7207">
                  <c:v>67.067999999999998</c:v>
                </c:pt>
                <c:pt idx="7208">
                  <c:v>67.073999999999998</c:v>
                </c:pt>
                <c:pt idx="7209">
                  <c:v>67.085999999999999</c:v>
                </c:pt>
                <c:pt idx="7210">
                  <c:v>67.091999999999999</c:v>
                </c:pt>
                <c:pt idx="7211">
                  <c:v>67.085999999999999</c:v>
                </c:pt>
                <c:pt idx="7212">
                  <c:v>67.081999999999994</c:v>
                </c:pt>
                <c:pt idx="7213">
                  <c:v>67.093999999999994</c:v>
                </c:pt>
                <c:pt idx="7214">
                  <c:v>67.11</c:v>
                </c:pt>
                <c:pt idx="7215">
                  <c:v>67.129000000000005</c:v>
                </c:pt>
                <c:pt idx="7216">
                  <c:v>67.138999999999996</c:v>
                </c:pt>
                <c:pt idx="7217">
                  <c:v>67.144000000000005</c:v>
                </c:pt>
                <c:pt idx="7218">
                  <c:v>67.152000000000001</c:v>
                </c:pt>
                <c:pt idx="7219">
                  <c:v>67.156000000000006</c:v>
                </c:pt>
                <c:pt idx="7220">
                  <c:v>67.161000000000001</c:v>
                </c:pt>
                <c:pt idx="7221">
                  <c:v>67.171000000000006</c:v>
                </c:pt>
                <c:pt idx="7222">
                  <c:v>67.19</c:v>
                </c:pt>
                <c:pt idx="7223">
                  <c:v>67.206000000000003</c:v>
                </c:pt>
                <c:pt idx="7224">
                  <c:v>67.218000000000004</c:v>
                </c:pt>
                <c:pt idx="7225">
                  <c:v>67.221000000000004</c:v>
                </c:pt>
                <c:pt idx="7226">
                  <c:v>67.230999999999995</c:v>
                </c:pt>
                <c:pt idx="7227">
                  <c:v>67.239000000000004</c:v>
                </c:pt>
                <c:pt idx="7228">
                  <c:v>67.245999999999995</c:v>
                </c:pt>
                <c:pt idx="7229">
                  <c:v>67.251000000000005</c:v>
                </c:pt>
                <c:pt idx="7230">
                  <c:v>67.259</c:v>
                </c:pt>
                <c:pt idx="7231">
                  <c:v>67.272000000000006</c:v>
                </c:pt>
                <c:pt idx="7232">
                  <c:v>67.292000000000002</c:v>
                </c:pt>
                <c:pt idx="7233">
                  <c:v>67.313000000000002</c:v>
                </c:pt>
                <c:pt idx="7234">
                  <c:v>67.325999999999993</c:v>
                </c:pt>
                <c:pt idx="7235">
                  <c:v>67.332999999999998</c:v>
                </c:pt>
                <c:pt idx="7236">
                  <c:v>67.337000000000003</c:v>
                </c:pt>
                <c:pt idx="7237">
                  <c:v>67.337000000000003</c:v>
                </c:pt>
                <c:pt idx="7238">
                  <c:v>67.337000000000003</c:v>
                </c:pt>
                <c:pt idx="7239">
                  <c:v>67.331999999999994</c:v>
                </c:pt>
                <c:pt idx="7240">
                  <c:v>67.328000000000003</c:v>
                </c:pt>
                <c:pt idx="7241">
                  <c:v>67.33</c:v>
                </c:pt>
                <c:pt idx="7242">
                  <c:v>67.331000000000003</c:v>
                </c:pt>
                <c:pt idx="7243">
                  <c:v>67.332999999999998</c:v>
                </c:pt>
                <c:pt idx="7244">
                  <c:v>67.335999999999999</c:v>
                </c:pt>
                <c:pt idx="7245">
                  <c:v>67.328999999999994</c:v>
                </c:pt>
                <c:pt idx="7246">
                  <c:v>67.305999999999997</c:v>
                </c:pt>
                <c:pt idx="7247">
                  <c:v>67.272000000000006</c:v>
                </c:pt>
                <c:pt idx="7248">
                  <c:v>67.248999999999995</c:v>
                </c:pt>
                <c:pt idx="7249">
                  <c:v>67.23</c:v>
                </c:pt>
                <c:pt idx="7250">
                  <c:v>67.218999999999994</c:v>
                </c:pt>
                <c:pt idx="7251">
                  <c:v>67.212000000000003</c:v>
                </c:pt>
                <c:pt idx="7252">
                  <c:v>67.209000000000003</c:v>
                </c:pt>
                <c:pt idx="7253">
                  <c:v>67.201999999999998</c:v>
                </c:pt>
                <c:pt idx="7254">
                  <c:v>67.191000000000003</c:v>
                </c:pt>
                <c:pt idx="7255">
                  <c:v>67.177999999999997</c:v>
                </c:pt>
                <c:pt idx="7256">
                  <c:v>67.167000000000002</c:v>
                </c:pt>
                <c:pt idx="7257">
                  <c:v>67.165000000000006</c:v>
                </c:pt>
                <c:pt idx="7258">
                  <c:v>67.164000000000001</c:v>
                </c:pt>
                <c:pt idx="7259">
                  <c:v>67.16</c:v>
                </c:pt>
                <c:pt idx="7260">
                  <c:v>67.168000000000006</c:v>
                </c:pt>
                <c:pt idx="7261">
                  <c:v>67.174000000000007</c:v>
                </c:pt>
                <c:pt idx="7262">
                  <c:v>67.183000000000007</c:v>
                </c:pt>
                <c:pt idx="7263">
                  <c:v>67.194999999999993</c:v>
                </c:pt>
                <c:pt idx="7264">
                  <c:v>67.206999999999994</c:v>
                </c:pt>
                <c:pt idx="7265">
                  <c:v>67.218999999999994</c:v>
                </c:pt>
                <c:pt idx="7266">
                  <c:v>67.230999999999995</c:v>
                </c:pt>
                <c:pt idx="7267">
                  <c:v>67.244</c:v>
                </c:pt>
                <c:pt idx="7268">
                  <c:v>67.257000000000005</c:v>
                </c:pt>
                <c:pt idx="7269">
                  <c:v>67.266000000000005</c:v>
                </c:pt>
                <c:pt idx="7270">
                  <c:v>67.263000000000005</c:v>
                </c:pt>
                <c:pt idx="7271">
                  <c:v>67.271000000000001</c:v>
                </c:pt>
                <c:pt idx="7272">
                  <c:v>67.274000000000001</c:v>
                </c:pt>
                <c:pt idx="7273">
                  <c:v>67.27</c:v>
                </c:pt>
                <c:pt idx="7274">
                  <c:v>67.275000000000006</c:v>
                </c:pt>
                <c:pt idx="7275">
                  <c:v>67.298000000000002</c:v>
                </c:pt>
                <c:pt idx="7276">
                  <c:v>67.325999999999993</c:v>
                </c:pt>
                <c:pt idx="7277">
                  <c:v>67.319000000000003</c:v>
                </c:pt>
                <c:pt idx="7278">
                  <c:v>67.298000000000002</c:v>
                </c:pt>
                <c:pt idx="7279">
                  <c:v>67.31</c:v>
                </c:pt>
                <c:pt idx="7280">
                  <c:v>67.293999999999997</c:v>
                </c:pt>
                <c:pt idx="7281">
                  <c:v>67.259</c:v>
                </c:pt>
                <c:pt idx="7282">
                  <c:v>67.236000000000004</c:v>
                </c:pt>
                <c:pt idx="7283">
                  <c:v>67.197000000000003</c:v>
                </c:pt>
                <c:pt idx="7284">
                  <c:v>67.147999999999996</c:v>
                </c:pt>
                <c:pt idx="7285">
                  <c:v>67.108000000000004</c:v>
                </c:pt>
                <c:pt idx="7286">
                  <c:v>67.055000000000007</c:v>
                </c:pt>
                <c:pt idx="7287">
                  <c:v>66.994</c:v>
                </c:pt>
                <c:pt idx="7288">
                  <c:v>66.932000000000002</c:v>
                </c:pt>
                <c:pt idx="7289">
                  <c:v>66.881</c:v>
                </c:pt>
                <c:pt idx="7290">
                  <c:v>66.835999999999999</c:v>
                </c:pt>
                <c:pt idx="7291">
                  <c:v>66.784000000000006</c:v>
                </c:pt>
                <c:pt idx="7292">
                  <c:v>66.725999999999999</c:v>
                </c:pt>
                <c:pt idx="7293">
                  <c:v>66.665000000000006</c:v>
                </c:pt>
                <c:pt idx="7294">
                  <c:v>66.61</c:v>
                </c:pt>
                <c:pt idx="7295">
                  <c:v>66.561999999999998</c:v>
                </c:pt>
                <c:pt idx="7296">
                  <c:v>66.510999999999996</c:v>
                </c:pt>
                <c:pt idx="7297">
                  <c:v>66.466999999999999</c:v>
                </c:pt>
                <c:pt idx="7298">
                  <c:v>66.436999999999998</c:v>
                </c:pt>
                <c:pt idx="7299">
                  <c:v>66.408000000000001</c:v>
                </c:pt>
                <c:pt idx="7300">
                  <c:v>66.373000000000005</c:v>
                </c:pt>
                <c:pt idx="7301">
                  <c:v>66.322000000000003</c:v>
                </c:pt>
                <c:pt idx="7302">
                  <c:v>66.263000000000005</c:v>
                </c:pt>
                <c:pt idx="7303">
                  <c:v>66.201999999999998</c:v>
                </c:pt>
                <c:pt idx="7304">
                  <c:v>66.141999999999996</c:v>
                </c:pt>
                <c:pt idx="7305">
                  <c:v>66.081000000000003</c:v>
                </c:pt>
                <c:pt idx="7306">
                  <c:v>66.013999999999996</c:v>
                </c:pt>
                <c:pt idx="7307">
                  <c:v>65.942999999999998</c:v>
                </c:pt>
                <c:pt idx="7308">
                  <c:v>65.861999999999995</c:v>
                </c:pt>
                <c:pt idx="7309">
                  <c:v>65.775999999999996</c:v>
                </c:pt>
                <c:pt idx="7310">
                  <c:v>65.679000000000002</c:v>
                </c:pt>
                <c:pt idx="7311">
                  <c:v>65.575999999999993</c:v>
                </c:pt>
                <c:pt idx="7312">
                  <c:v>65.477000000000004</c:v>
                </c:pt>
                <c:pt idx="7313">
                  <c:v>65.38</c:v>
                </c:pt>
                <c:pt idx="7314">
                  <c:v>65.271000000000001</c:v>
                </c:pt>
                <c:pt idx="7315">
                  <c:v>65.144999999999996</c:v>
                </c:pt>
                <c:pt idx="7316">
                  <c:v>65.018000000000001</c:v>
                </c:pt>
                <c:pt idx="7317">
                  <c:v>64.891000000000005</c:v>
                </c:pt>
                <c:pt idx="7318">
                  <c:v>64.757000000000005</c:v>
                </c:pt>
                <c:pt idx="7319">
                  <c:v>64.614000000000004</c:v>
                </c:pt>
                <c:pt idx="7320">
                  <c:v>64.465000000000003</c:v>
                </c:pt>
                <c:pt idx="7321">
                  <c:v>64.325000000000003</c:v>
                </c:pt>
                <c:pt idx="7322">
                  <c:v>64.183000000000007</c:v>
                </c:pt>
                <c:pt idx="7323">
                  <c:v>64.025999999999996</c:v>
                </c:pt>
                <c:pt idx="7324">
                  <c:v>63.878999999999998</c:v>
                </c:pt>
                <c:pt idx="7325">
                  <c:v>63.750999999999998</c:v>
                </c:pt>
                <c:pt idx="7326">
                  <c:v>63.625999999999998</c:v>
                </c:pt>
                <c:pt idx="7327">
                  <c:v>63.494</c:v>
                </c:pt>
                <c:pt idx="7328">
                  <c:v>63.366999999999997</c:v>
                </c:pt>
                <c:pt idx="7329">
                  <c:v>63.252000000000002</c:v>
                </c:pt>
                <c:pt idx="7330">
                  <c:v>63.136000000000003</c:v>
                </c:pt>
                <c:pt idx="7331">
                  <c:v>63.02</c:v>
                </c:pt>
                <c:pt idx="7332">
                  <c:v>62.906999999999996</c:v>
                </c:pt>
                <c:pt idx="7333">
                  <c:v>62.802</c:v>
                </c:pt>
                <c:pt idx="7334">
                  <c:v>62.695</c:v>
                </c:pt>
                <c:pt idx="7335">
                  <c:v>62.581000000000003</c:v>
                </c:pt>
                <c:pt idx="7336">
                  <c:v>62.463000000000001</c:v>
                </c:pt>
                <c:pt idx="7337">
                  <c:v>62.344000000000001</c:v>
                </c:pt>
                <c:pt idx="7338">
                  <c:v>62.238999999999997</c:v>
                </c:pt>
                <c:pt idx="7339">
                  <c:v>62.14</c:v>
                </c:pt>
                <c:pt idx="7340">
                  <c:v>62.04</c:v>
                </c:pt>
                <c:pt idx="7341">
                  <c:v>61.951000000000001</c:v>
                </c:pt>
                <c:pt idx="7342">
                  <c:v>61.875</c:v>
                </c:pt>
                <c:pt idx="7343">
                  <c:v>61.798000000000002</c:v>
                </c:pt>
                <c:pt idx="7344">
                  <c:v>61.712000000000003</c:v>
                </c:pt>
                <c:pt idx="7345">
                  <c:v>61.625999999999998</c:v>
                </c:pt>
                <c:pt idx="7346">
                  <c:v>61.539000000000001</c:v>
                </c:pt>
                <c:pt idx="7347">
                  <c:v>61.448999999999998</c:v>
                </c:pt>
                <c:pt idx="7348">
                  <c:v>61.363999999999997</c:v>
                </c:pt>
                <c:pt idx="7349">
                  <c:v>61.284999999999997</c:v>
                </c:pt>
                <c:pt idx="7350">
                  <c:v>61.201999999999998</c:v>
                </c:pt>
                <c:pt idx="7351">
                  <c:v>61.118000000000002</c:v>
                </c:pt>
                <c:pt idx="7352">
                  <c:v>61.045000000000002</c:v>
                </c:pt>
                <c:pt idx="7353">
                  <c:v>60.968000000000004</c:v>
                </c:pt>
                <c:pt idx="7354">
                  <c:v>60.9</c:v>
                </c:pt>
                <c:pt idx="7355">
                  <c:v>60.832999999999998</c:v>
                </c:pt>
                <c:pt idx="7356">
                  <c:v>60.783999999999999</c:v>
                </c:pt>
                <c:pt idx="7357">
                  <c:v>60.726999999999997</c:v>
                </c:pt>
                <c:pt idx="7358">
                  <c:v>60.654000000000003</c:v>
                </c:pt>
                <c:pt idx="7359">
                  <c:v>60.597999999999999</c:v>
                </c:pt>
                <c:pt idx="7360">
                  <c:v>60.551000000000002</c:v>
                </c:pt>
                <c:pt idx="7361">
                  <c:v>60.496000000000002</c:v>
                </c:pt>
                <c:pt idx="7362">
                  <c:v>60.439</c:v>
                </c:pt>
                <c:pt idx="7363">
                  <c:v>60.392000000000003</c:v>
                </c:pt>
                <c:pt idx="7364">
                  <c:v>60.338000000000001</c:v>
                </c:pt>
                <c:pt idx="7365">
                  <c:v>60.283000000000001</c:v>
                </c:pt>
                <c:pt idx="7366">
                  <c:v>60.241999999999997</c:v>
                </c:pt>
                <c:pt idx="7367">
                  <c:v>60.198</c:v>
                </c:pt>
                <c:pt idx="7368">
                  <c:v>60.15</c:v>
                </c:pt>
                <c:pt idx="7369">
                  <c:v>60.116999999999997</c:v>
                </c:pt>
                <c:pt idx="7370">
                  <c:v>60.084000000000003</c:v>
                </c:pt>
                <c:pt idx="7371">
                  <c:v>60.037999999999997</c:v>
                </c:pt>
                <c:pt idx="7372">
                  <c:v>60.006</c:v>
                </c:pt>
                <c:pt idx="7373">
                  <c:v>59.975000000000001</c:v>
                </c:pt>
                <c:pt idx="7374">
                  <c:v>59.929000000000002</c:v>
                </c:pt>
                <c:pt idx="7375">
                  <c:v>59.87</c:v>
                </c:pt>
                <c:pt idx="7376">
                  <c:v>59.817999999999998</c:v>
                </c:pt>
                <c:pt idx="7377">
                  <c:v>59.773000000000003</c:v>
                </c:pt>
                <c:pt idx="7378">
                  <c:v>59.731000000000002</c:v>
                </c:pt>
                <c:pt idx="7379">
                  <c:v>59.682000000000002</c:v>
                </c:pt>
                <c:pt idx="7380">
                  <c:v>59.613</c:v>
                </c:pt>
                <c:pt idx="7381">
                  <c:v>59.533000000000001</c:v>
                </c:pt>
                <c:pt idx="7382">
                  <c:v>59.462000000000003</c:v>
                </c:pt>
                <c:pt idx="7383">
                  <c:v>59.4</c:v>
                </c:pt>
                <c:pt idx="7384">
                  <c:v>59.332999999999998</c:v>
                </c:pt>
                <c:pt idx="7385">
                  <c:v>59.258000000000003</c:v>
                </c:pt>
                <c:pt idx="7386">
                  <c:v>59.173000000000002</c:v>
                </c:pt>
                <c:pt idx="7387">
                  <c:v>59.088000000000001</c:v>
                </c:pt>
                <c:pt idx="7388">
                  <c:v>59.012999999999998</c:v>
                </c:pt>
                <c:pt idx="7389">
                  <c:v>58.951999999999998</c:v>
                </c:pt>
                <c:pt idx="7390">
                  <c:v>58.899000000000001</c:v>
                </c:pt>
                <c:pt idx="7391">
                  <c:v>58.848999999999997</c:v>
                </c:pt>
                <c:pt idx="7392">
                  <c:v>58.801000000000002</c:v>
                </c:pt>
                <c:pt idx="7393">
                  <c:v>58.756</c:v>
                </c:pt>
                <c:pt idx="7394">
                  <c:v>58.712000000000003</c:v>
                </c:pt>
                <c:pt idx="7395">
                  <c:v>58.683</c:v>
                </c:pt>
                <c:pt idx="7396">
                  <c:v>58.677</c:v>
                </c:pt>
                <c:pt idx="7397">
                  <c:v>58.67</c:v>
                </c:pt>
                <c:pt idx="7398">
                  <c:v>58.664999999999999</c:v>
                </c:pt>
                <c:pt idx="7399">
                  <c:v>58.677999999999997</c:v>
                </c:pt>
                <c:pt idx="7400">
                  <c:v>58.704000000000001</c:v>
                </c:pt>
                <c:pt idx="7401">
                  <c:v>58.722999999999999</c:v>
                </c:pt>
                <c:pt idx="7402">
                  <c:v>58.744999999999997</c:v>
                </c:pt>
                <c:pt idx="7403">
                  <c:v>58.777999999999999</c:v>
                </c:pt>
                <c:pt idx="7404">
                  <c:v>58.814999999999998</c:v>
                </c:pt>
                <c:pt idx="7405">
                  <c:v>58.837000000000003</c:v>
                </c:pt>
                <c:pt idx="7406">
                  <c:v>58.85</c:v>
                </c:pt>
                <c:pt idx="7407">
                  <c:v>58.872999999999998</c:v>
                </c:pt>
                <c:pt idx="7408">
                  <c:v>58.905999999999999</c:v>
                </c:pt>
                <c:pt idx="7409">
                  <c:v>58.924999999999997</c:v>
                </c:pt>
                <c:pt idx="7410">
                  <c:v>58.929000000000002</c:v>
                </c:pt>
                <c:pt idx="7411">
                  <c:v>58.923999999999999</c:v>
                </c:pt>
                <c:pt idx="7412">
                  <c:v>58.914000000000001</c:v>
                </c:pt>
                <c:pt idx="7413">
                  <c:v>58.902999999999999</c:v>
                </c:pt>
                <c:pt idx="7414">
                  <c:v>58.884999999999998</c:v>
                </c:pt>
                <c:pt idx="7415">
                  <c:v>58.871000000000002</c:v>
                </c:pt>
                <c:pt idx="7416">
                  <c:v>58.857999999999997</c:v>
                </c:pt>
                <c:pt idx="7417">
                  <c:v>58.844999999999999</c:v>
                </c:pt>
                <c:pt idx="7418">
                  <c:v>58.834000000000003</c:v>
                </c:pt>
                <c:pt idx="7419">
                  <c:v>58.820999999999998</c:v>
                </c:pt>
                <c:pt idx="7420">
                  <c:v>58.81</c:v>
                </c:pt>
                <c:pt idx="7421">
                  <c:v>58.796999999999997</c:v>
                </c:pt>
                <c:pt idx="7422">
                  <c:v>58.783999999999999</c:v>
                </c:pt>
                <c:pt idx="7423">
                  <c:v>58.771000000000001</c:v>
                </c:pt>
                <c:pt idx="7424">
                  <c:v>58.756999999999998</c:v>
                </c:pt>
                <c:pt idx="7425">
                  <c:v>58.755000000000003</c:v>
                </c:pt>
                <c:pt idx="7426">
                  <c:v>58.76</c:v>
                </c:pt>
                <c:pt idx="7427">
                  <c:v>58.777000000000001</c:v>
                </c:pt>
                <c:pt idx="7428">
                  <c:v>58.795000000000002</c:v>
                </c:pt>
                <c:pt idx="7429">
                  <c:v>58.805999999999997</c:v>
                </c:pt>
                <c:pt idx="7430">
                  <c:v>58.81</c:v>
                </c:pt>
                <c:pt idx="7431">
                  <c:v>58.811</c:v>
                </c:pt>
                <c:pt idx="7432">
                  <c:v>58.811999999999998</c:v>
                </c:pt>
                <c:pt idx="7433">
                  <c:v>58.811999999999998</c:v>
                </c:pt>
                <c:pt idx="7434">
                  <c:v>58.813000000000002</c:v>
                </c:pt>
                <c:pt idx="7435">
                  <c:v>58.814999999999998</c:v>
                </c:pt>
                <c:pt idx="7436">
                  <c:v>58.814</c:v>
                </c:pt>
                <c:pt idx="7437">
                  <c:v>58.808999999999997</c:v>
                </c:pt>
                <c:pt idx="7438">
                  <c:v>58.8</c:v>
                </c:pt>
                <c:pt idx="7439">
                  <c:v>58.781999999999996</c:v>
                </c:pt>
                <c:pt idx="7440">
                  <c:v>58.762</c:v>
                </c:pt>
                <c:pt idx="7441">
                  <c:v>58.735999999999997</c:v>
                </c:pt>
                <c:pt idx="7442">
                  <c:v>58.713000000000001</c:v>
                </c:pt>
                <c:pt idx="7443">
                  <c:v>58.688000000000002</c:v>
                </c:pt>
                <c:pt idx="7444">
                  <c:v>58.656999999999996</c:v>
                </c:pt>
                <c:pt idx="7445">
                  <c:v>58.628999999999998</c:v>
                </c:pt>
                <c:pt idx="7446">
                  <c:v>58.603000000000002</c:v>
                </c:pt>
                <c:pt idx="7447">
                  <c:v>58.576999999999998</c:v>
                </c:pt>
                <c:pt idx="7448">
                  <c:v>58.554000000000002</c:v>
                </c:pt>
                <c:pt idx="7449">
                  <c:v>58.533999999999999</c:v>
                </c:pt>
                <c:pt idx="7450">
                  <c:v>58.51</c:v>
                </c:pt>
                <c:pt idx="7451">
                  <c:v>58.491999999999997</c:v>
                </c:pt>
                <c:pt idx="7452">
                  <c:v>58.478000000000002</c:v>
                </c:pt>
                <c:pt idx="7453">
                  <c:v>58.473999999999997</c:v>
                </c:pt>
                <c:pt idx="7454">
                  <c:v>58.475999999999999</c:v>
                </c:pt>
                <c:pt idx="7455">
                  <c:v>58.481999999999999</c:v>
                </c:pt>
                <c:pt idx="7456">
                  <c:v>58.488</c:v>
                </c:pt>
                <c:pt idx="7457">
                  <c:v>58.5</c:v>
                </c:pt>
                <c:pt idx="7458">
                  <c:v>58.515999999999998</c:v>
                </c:pt>
                <c:pt idx="7459">
                  <c:v>58.536000000000001</c:v>
                </c:pt>
                <c:pt idx="7460">
                  <c:v>58.564999999999998</c:v>
                </c:pt>
                <c:pt idx="7461">
                  <c:v>58.588000000000001</c:v>
                </c:pt>
                <c:pt idx="7462">
                  <c:v>58.607999999999997</c:v>
                </c:pt>
                <c:pt idx="7463">
                  <c:v>58.628</c:v>
                </c:pt>
                <c:pt idx="7464">
                  <c:v>58.643000000000001</c:v>
                </c:pt>
                <c:pt idx="7465">
                  <c:v>58.655000000000001</c:v>
                </c:pt>
                <c:pt idx="7466">
                  <c:v>58.661999999999999</c:v>
                </c:pt>
                <c:pt idx="7467">
                  <c:v>58.67</c:v>
                </c:pt>
                <c:pt idx="7468">
                  <c:v>58.679000000000002</c:v>
                </c:pt>
                <c:pt idx="7469">
                  <c:v>58.689</c:v>
                </c:pt>
                <c:pt idx="7470">
                  <c:v>58.695</c:v>
                </c:pt>
                <c:pt idx="7471">
                  <c:v>58.701000000000001</c:v>
                </c:pt>
                <c:pt idx="7472">
                  <c:v>58.701999999999998</c:v>
                </c:pt>
                <c:pt idx="7473">
                  <c:v>58.7</c:v>
                </c:pt>
                <c:pt idx="7474">
                  <c:v>58.694000000000003</c:v>
                </c:pt>
                <c:pt idx="7475">
                  <c:v>58.685000000000002</c:v>
                </c:pt>
                <c:pt idx="7476">
                  <c:v>58.671999999999997</c:v>
                </c:pt>
                <c:pt idx="7477">
                  <c:v>58.66</c:v>
                </c:pt>
                <c:pt idx="7478">
                  <c:v>58.65</c:v>
                </c:pt>
                <c:pt idx="7479">
                  <c:v>58.639000000000003</c:v>
                </c:pt>
                <c:pt idx="7480">
                  <c:v>58.631</c:v>
                </c:pt>
                <c:pt idx="7481">
                  <c:v>58.622</c:v>
                </c:pt>
                <c:pt idx="7482">
                  <c:v>58.615000000000002</c:v>
                </c:pt>
                <c:pt idx="7483">
                  <c:v>58.613999999999997</c:v>
                </c:pt>
                <c:pt idx="7484">
                  <c:v>58.613</c:v>
                </c:pt>
                <c:pt idx="7485">
                  <c:v>58.616999999999997</c:v>
                </c:pt>
                <c:pt idx="7486">
                  <c:v>58.625</c:v>
                </c:pt>
                <c:pt idx="7487">
                  <c:v>58.642000000000003</c:v>
                </c:pt>
                <c:pt idx="7488">
                  <c:v>58.661999999999999</c:v>
                </c:pt>
                <c:pt idx="7489">
                  <c:v>58.682000000000002</c:v>
                </c:pt>
                <c:pt idx="7490">
                  <c:v>58.706000000000003</c:v>
                </c:pt>
                <c:pt idx="7491">
                  <c:v>58.738999999999997</c:v>
                </c:pt>
                <c:pt idx="7492">
                  <c:v>58.768000000000001</c:v>
                </c:pt>
                <c:pt idx="7493">
                  <c:v>58.79</c:v>
                </c:pt>
                <c:pt idx="7494">
                  <c:v>58.811999999999998</c:v>
                </c:pt>
                <c:pt idx="7495">
                  <c:v>58.838999999999999</c:v>
                </c:pt>
                <c:pt idx="7496">
                  <c:v>58.860999999999997</c:v>
                </c:pt>
                <c:pt idx="7497">
                  <c:v>58.893000000000001</c:v>
                </c:pt>
                <c:pt idx="7498">
                  <c:v>58.926000000000002</c:v>
                </c:pt>
                <c:pt idx="7499">
                  <c:v>58.957999999999998</c:v>
                </c:pt>
                <c:pt idx="7500">
                  <c:v>58.99</c:v>
                </c:pt>
                <c:pt idx="7501">
                  <c:v>59.027999999999999</c:v>
                </c:pt>
                <c:pt idx="7502">
                  <c:v>59.076000000000001</c:v>
                </c:pt>
                <c:pt idx="7503">
                  <c:v>59.128</c:v>
                </c:pt>
                <c:pt idx="7504">
                  <c:v>59.189</c:v>
                </c:pt>
                <c:pt idx="7505">
                  <c:v>59.25</c:v>
                </c:pt>
                <c:pt idx="7506">
                  <c:v>59.302</c:v>
                </c:pt>
                <c:pt idx="7507">
                  <c:v>59.37</c:v>
                </c:pt>
                <c:pt idx="7508">
                  <c:v>59.444000000000003</c:v>
                </c:pt>
                <c:pt idx="7509">
                  <c:v>59.506999999999998</c:v>
                </c:pt>
                <c:pt idx="7510">
                  <c:v>59.563000000000002</c:v>
                </c:pt>
                <c:pt idx="7511">
                  <c:v>59.622</c:v>
                </c:pt>
                <c:pt idx="7512">
                  <c:v>59.676000000000002</c:v>
                </c:pt>
                <c:pt idx="7513">
                  <c:v>59.73</c:v>
                </c:pt>
                <c:pt idx="7514">
                  <c:v>59.779000000000003</c:v>
                </c:pt>
                <c:pt idx="7515">
                  <c:v>59.832000000000001</c:v>
                </c:pt>
                <c:pt idx="7516">
                  <c:v>59.886000000000003</c:v>
                </c:pt>
                <c:pt idx="7517">
                  <c:v>59.94</c:v>
                </c:pt>
                <c:pt idx="7518">
                  <c:v>60.006</c:v>
                </c:pt>
                <c:pt idx="7519">
                  <c:v>60.076000000000001</c:v>
                </c:pt>
                <c:pt idx="7520">
                  <c:v>60.139000000000003</c:v>
                </c:pt>
                <c:pt idx="7521">
                  <c:v>60.191000000000003</c:v>
                </c:pt>
                <c:pt idx="7522">
                  <c:v>60.246000000000002</c:v>
                </c:pt>
                <c:pt idx="7523">
                  <c:v>60.313000000000002</c:v>
                </c:pt>
                <c:pt idx="7524">
                  <c:v>60.365000000000002</c:v>
                </c:pt>
                <c:pt idx="7525">
                  <c:v>60.405999999999999</c:v>
                </c:pt>
                <c:pt idx="7526">
                  <c:v>60.445</c:v>
                </c:pt>
                <c:pt idx="7527">
                  <c:v>60.478000000000002</c:v>
                </c:pt>
                <c:pt idx="7528">
                  <c:v>60.506999999999998</c:v>
                </c:pt>
                <c:pt idx="7529">
                  <c:v>60.546999999999997</c:v>
                </c:pt>
                <c:pt idx="7530">
                  <c:v>60.58</c:v>
                </c:pt>
                <c:pt idx="7531">
                  <c:v>60.613</c:v>
                </c:pt>
                <c:pt idx="7532">
                  <c:v>60.645000000000003</c:v>
                </c:pt>
                <c:pt idx="7533">
                  <c:v>60.677999999999997</c:v>
                </c:pt>
                <c:pt idx="7534">
                  <c:v>60.71</c:v>
                </c:pt>
                <c:pt idx="7535">
                  <c:v>60.716999999999999</c:v>
                </c:pt>
                <c:pt idx="7536">
                  <c:v>60.74</c:v>
                </c:pt>
                <c:pt idx="7537">
                  <c:v>60.762999999999998</c:v>
                </c:pt>
                <c:pt idx="7538">
                  <c:v>60.777999999999999</c:v>
                </c:pt>
                <c:pt idx="7539">
                  <c:v>60.779000000000003</c:v>
                </c:pt>
                <c:pt idx="7540">
                  <c:v>60.786000000000001</c:v>
                </c:pt>
                <c:pt idx="7541">
                  <c:v>60.796999999999997</c:v>
                </c:pt>
                <c:pt idx="7542">
                  <c:v>60.79</c:v>
                </c:pt>
                <c:pt idx="7543">
                  <c:v>60.795000000000002</c:v>
                </c:pt>
                <c:pt idx="7544">
                  <c:v>60.802999999999997</c:v>
                </c:pt>
                <c:pt idx="7545">
                  <c:v>60.796999999999997</c:v>
                </c:pt>
                <c:pt idx="7546">
                  <c:v>60.774999999999999</c:v>
                </c:pt>
                <c:pt idx="7547">
                  <c:v>60.758000000000003</c:v>
                </c:pt>
                <c:pt idx="7548">
                  <c:v>60.738999999999997</c:v>
                </c:pt>
                <c:pt idx="7549">
                  <c:v>60.718000000000004</c:v>
                </c:pt>
                <c:pt idx="7550">
                  <c:v>60.673999999999999</c:v>
                </c:pt>
                <c:pt idx="7551">
                  <c:v>60.621000000000002</c:v>
                </c:pt>
                <c:pt idx="7552">
                  <c:v>60.576000000000001</c:v>
                </c:pt>
                <c:pt idx="7553">
                  <c:v>60.527999999999999</c:v>
                </c:pt>
                <c:pt idx="7554">
                  <c:v>60.473999999999997</c:v>
                </c:pt>
                <c:pt idx="7555">
                  <c:v>60.421999999999997</c:v>
                </c:pt>
                <c:pt idx="7556">
                  <c:v>60.362000000000002</c:v>
                </c:pt>
                <c:pt idx="7557">
                  <c:v>60.292999999999999</c:v>
                </c:pt>
                <c:pt idx="7558">
                  <c:v>60.216000000000001</c:v>
                </c:pt>
                <c:pt idx="7559">
                  <c:v>60.14</c:v>
                </c:pt>
                <c:pt idx="7560">
                  <c:v>60.081000000000003</c:v>
                </c:pt>
                <c:pt idx="7561">
                  <c:v>60.009</c:v>
                </c:pt>
                <c:pt idx="7562">
                  <c:v>59.94</c:v>
                </c:pt>
                <c:pt idx="7563">
                  <c:v>59.859000000000002</c:v>
                </c:pt>
                <c:pt idx="7564">
                  <c:v>59.78</c:v>
                </c:pt>
                <c:pt idx="7565">
                  <c:v>59.719000000000001</c:v>
                </c:pt>
                <c:pt idx="7566">
                  <c:v>59.637</c:v>
                </c:pt>
                <c:pt idx="7567">
                  <c:v>59.552</c:v>
                </c:pt>
                <c:pt idx="7568">
                  <c:v>59.472999999999999</c:v>
                </c:pt>
                <c:pt idx="7569">
                  <c:v>59.384</c:v>
                </c:pt>
                <c:pt idx="7570">
                  <c:v>59.301000000000002</c:v>
                </c:pt>
                <c:pt idx="7571">
                  <c:v>59.234999999999999</c:v>
                </c:pt>
                <c:pt idx="7572">
                  <c:v>59.148000000000003</c:v>
                </c:pt>
                <c:pt idx="7573">
                  <c:v>59.066000000000003</c:v>
                </c:pt>
                <c:pt idx="7574">
                  <c:v>58.999000000000002</c:v>
                </c:pt>
                <c:pt idx="7575">
                  <c:v>58.927</c:v>
                </c:pt>
                <c:pt idx="7576">
                  <c:v>58.863</c:v>
                </c:pt>
                <c:pt idx="7577">
                  <c:v>58.811</c:v>
                </c:pt>
                <c:pt idx="7578">
                  <c:v>58.75</c:v>
                </c:pt>
                <c:pt idx="7579">
                  <c:v>58.697000000000003</c:v>
                </c:pt>
                <c:pt idx="7580">
                  <c:v>58.645000000000003</c:v>
                </c:pt>
                <c:pt idx="7581">
                  <c:v>58.581000000000003</c:v>
                </c:pt>
                <c:pt idx="7582">
                  <c:v>58.54</c:v>
                </c:pt>
                <c:pt idx="7583">
                  <c:v>58.499000000000002</c:v>
                </c:pt>
                <c:pt idx="7584">
                  <c:v>58.448</c:v>
                </c:pt>
                <c:pt idx="7585">
                  <c:v>58.408000000000001</c:v>
                </c:pt>
                <c:pt idx="7586">
                  <c:v>58.384</c:v>
                </c:pt>
                <c:pt idx="7587">
                  <c:v>58.363</c:v>
                </c:pt>
                <c:pt idx="7588">
                  <c:v>58.344999999999999</c:v>
                </c:pt>
                <c:pt idx="7589">
                  <c:v>58.329000000000001</c:v>
                </c:pt>
                <c:pt idx="7590">
                  <c:v>58.308</c:v>
                </c:pt>
                <c:pt idx="7591">
                  <c:v>58.289000000000001</c:v>
                </c:pt>
                <c:pt idx="7592">
                  <c:v>58.276000000000003</c:v>
                </c:pt>
                <c:pt idx="7593">
                  <c:v>58.268000000000001</c:v>
                </c:pt>
                <c:pt idx="7594">
                  <c:v>58.265999999999998</c:v>
                </c:pt>
                <c:pt idx="7595">
                  <c:v>58.265000000000001</c:v>
                </c:pt>
                <c:pt idx="7596">
                  <c:v>58.258000000000003</c:v>
                </c:pt>
                <c:pt idx="7597">
                  <c:v>58.256</c:v>
                </c:pt>
                <c:pt idx="7598">
                  <c:v>58.256999999999998</c:v>
                </c:pt>
                <c:pt idx="7599">
                  <c:v>58.249000000000002</c:v>
                </c:pt>
                <c:pt idx="7600">
                  <c:v>58.235999999999997</c:v>
                </c:pt>
                <c:pt idx="7601">
                  <c:v>58.231000000000002</c:v>
                </c:pt>
                <c:pt idx="7602">
                  <c:v>58.232999999999997</c:v>
                </c:pt>
                <c:pt idx="7603">
                  <c:v>58.234999999999999</c:v>
                </c:pt>
                <c:pt idx="7604">
                  <c:v>58.241999999999997</c:v>
                </c:pt>
                <c:pt idx="7605">
                  <c:v>58.253</c:v>
                </c:pt>
                <c:pt idx="7606">
                  <c:v>58.267000000000003</c:v>
                </c:pt>
                <c:pt idx="7607">
                  <c:v>58.277999999999999</c:v>
                </c:pt>
                <c:pt idx="7608">
                  <c:v>58.295999999999999</c:v>
                </c:pt>
                <c:pt idx="7609">
                  <c:v>58.316000000000003</c:v>
                </c:pt>
                <c:pt idx="7610">
                  <c:v>58.335000000000001</c:v>
                </c:pt>
                <c:pt idx="7611">
                  <c:v>58.341999999999999</c:v>
                </c:pt>
                <c:pt idx="7612">
                  <c:v>58.34</c:v>
                </c:pt>
                <c:pt idx="7613">
                  <c:v>58.335999999999999</c:v>
                </c:pt>
                <c:pt idx="7614">
                  <c:v>58.338999999999999</c:v>
                </c:pt>
                <c:pt idx="7615">
                  <c:v>58.350999999999999</c:v>
                </c:pt>
                <c:pt idx="7616">
                  <c:v>58.37</c:v>
                </c:pt>
                <c:pt idx="7617">
                  <c:v>58.381</c:v>
                </c:pt>
                <c:pt idx="7618">
                  <c:v>58.372999999999998</c:v>
                </c:pt>
                <c:pt idx="7619">
                  <c:v>58.363999999999997</c:v>
                </c:pt>
                <c:pt idx="7620">
                  <c:v>58.362000000000002</c:v>
                </c:pt>
                <c:pt idx="7621">
                  <c:v>58.374000000000002</c:v>
                </c:pt>
                <c:pt idx="7622">
                  <c:v>58.389000000000003</c:v>
                </c:pt>
                <c:pt idx="7623">
                  <c:v>58.399000000000001</c:v>
                </c:pt>
                <c:pt idx="7624">
                  <c:v>58.396999999999998</c:v>
                </c:pt>
                <c:pt idx="7625">
                  <c:v>58.395000000000003</c:v>
                </c:pt>
                <c:pt idx="7626">
                  <c:v>58.399000000000001</c:v>
                </c:pt>
                <c:pt idx="7627">
                  <c:v>58.41</c:v>
                </c:pt>
                <c:pt idx="7628">
                  <c:v>58.433</c:v>
                </c:pt>
                <c:pt idx="7629">
                  <c:v>58.465000000000003</c:v>
                </c:pt>
                <c:pt idx="7630">
                  <c:v>58.499000000000002</c:v>
                </c:pt>
                <c:pt idx="7631">
                  <c:v>58.536000000000001</c:v>
                </c:pt>
                <c:pt idx="7632">
                  <c:v>58.579000000000001</c:v>
                </c:pt>
                <c:pt idx="7633">
                  <c:v>58.622</c:v>
                </c:pt>
                <c:pt idx="7634">
                  <c:v>58.661999999999999</c:v>
                </c:pt>
                <c:pt idx="7635">
                  <c:v>58.709000000000003</c:v>
                </c:pt>
                <c:pt idx="7636">
                  <c:v>58.750999999999998</c:v>
                </c:pt>
                <c:pt idx="7637">
                  <c:v>58.787999999999997</c:v>
                </c:pt>
                <c:pt idx="7638">
                  <c:v>58.835000000000001</c:v>
                </c:pt>
                <c:pt idx="7639">
                  <c:v>58.881</c:v>
                </c:pt>
                <c:pt idx="7640">
                  <c:v>58.923999999999999</c:v>
                </c:pt>
                <c:pt idx="7641">
                  <c:v>58.963999999999999</c:v>
                </c:pt>
                <c:pt idx="7642">
                  <c:v>59</c:v>
                </c:pt>
                <c:pt idx="7643">
                  <c:v>59.036999999999999</c:v>
                </c:pt>
                <c:pt idx="7644">
                  <c:v>59.073999999999998</c:v>
                </c:pt>
                <c:pt idx="7645">
                  <c:v>59.113</c:v>
                </c:pt>
                <c:pt idx="7646">
                  <c:v>59.152000000000001</c:v>
                </c:pt>
                <c:pt idx="7647">
                  <c:v>59.194000000000003</c:v>
                </c:pt>
                <c:pt idx="7648">
                  <c:v>59.238</c:v>
                </c:pt>
                <c:pt idx="7649">
                  <c:v>59.281999999999996</c:v>
                </c:pt>
                <c:pt idx="7650">
                  <c:v>59.325000000000003</c:v>
                </c:pt>
                <c:pt idx="7651">
                  <c:v>59.368000000000002</c:v>
                </c:pt>
                <c:pt idx="7652">
                  <c:v>59.399000000000001</c:v>
                </c:pt>
                <c:pt idx="7653">
                  <c:v>59.438000000000002</c:v>
                </c:pt>
                <c:pt idx="7654">
                  <c:v>59.475999999999999</c:v>
                </c:pt>
                <c:pt idx="7655">
                  <c:v>59.503999999999998</c:v>
                </c:pt>
                <c:pt idx="7656">
                  <c:v>59.533000000000001</c:v>
                </c:pt>
                <c:pt idx="7657">
                  <c:v>59.567</c:v>
                </c:pt>
                <c:pt idx="7658">
                  <c:v>59.594000000000001</c:v>
                </c:pt>
                <c:pt idx="7659">
                  <c:v>59.62</c:v>
                </c:pt>
                <c:pt idx="7660">
                  <c:v>59.642000000000003</c:v>
                </c:pt>
                <c:pt idx="7661">
                  <c:v>59.665999999999997</c:v>
                </c:pt>
                <c:pt idx="7662">
                  <c:v>59.686</c:v>
                </c:pt>
                <c:pt idx="7663">
                  <c:v>59.695999999999998</c:v>
                </c:pt>
                <c:pt idx="7664">
                  <c:v>59.7</c:v>
                </c:pt>
                <c:pt idx="7665">
                  <c:v>59.704999999999998</c:v>
                </c:pt>
                <c:pt idx="7666">
                  <c:v>59.71</c:v>
                </c:pt>
                <c:pt idx="7667">
                  <c:v>59.720999999999997</c:v>
                </c:pt>
                <c:pt idx="7668">
                  <c:v>59.734999999999999</c:v>
                </c:pt>
                <c:pt idx="7669">
                  <c:v>59.750999999999998</c:v>
                </c:pt>
                <c:pt idx="7670">
                  <c:v>59.773000000000003</c:v>
                </c:pt>
                <c:pt idx="7671">
                  <c:v>59.795000000000002</c:v>
                </c:pt>
                <c:pt idx="7672">
                  <c:v>59.808999999999997</c:v>
                </c:pt>
                <c:pt idx="7673">
                  <c:v>59.823</c:v>
                </c:pt>
                <c:pt idx="7674">
                  <c:v>59.835999999999999</c:v>
                </c:pt>
                <c:pt idx="7675">
                  <c:v>59.853999999999999</c:v>
                </c:pt>
                <c:pt idx="7676">
                  <c:v>59.866999999999997</c:v>
                </c:pt>
                <c:pt idx="7677">
                  <c:v>59.883000000000003</c:v>
                </c:pt>
                <c:pt idx="7678">
                  <c:v>59.901000000000003</c:v>
                </c:pt>
                <c:pt idx="7679">
                  <c:v>59.914999999999999</c:v>
                </c:pt>
                <c:pt idx="7680">
                  <c:v>59.929000000000002</c:v>
                </c:pt>
                <c:pt idx="7681">
                  <c:v>59.936999999999998</c:v>
                </c:pt>
                <c:pt idx="7682">
                  <c:v>59.94</c:v>
                </c:pt>
                <c:pt idx="7683">
                  <c:v>59.942999999999998</c:v>
                </c:pt>
                <c:pt idx="7684">
                  <c:v>59.94</c:v>
                </c:pt>
                <c:pt idx="7685">
                  <c:v>59.927999999999997</c:v>
                </c:pt>
                <c:pt idx="7686">
                  <c:v>59.923000000000002</c:v>
                </c:pt>
                <c:pt idx="7687">
                  <c:v>59.918999999999997</c:v>
                </c:pt>
                <c:pt idx="7688">
                  <c:v>59.915999999999997</c:v>
                </c:pt>
                <c:pt idx="7689">
                  <c:v>59.911000000000001</c:v>
                </c:pt>
                <c:pt idx="7690">
                  <c:v>59.905999999999999</c:v>
                </c:pt>
                <c:pt idx="7691">
                  <c:v>59.902000000000001</c:v>
                </c:pt>
                <c:pt idx="7692">
                  <c:v>59.898000000000003</c:v>
                </c:pt>
                <c:pt idx="7693">
                  <c:v>59.896000000000001</c:v>
                </c:pt>
                <c:pt idx="7694">
                  <c:v>59.883000000000003</c:v>
                </c:pt>
                <c:pt idx="7695">
                  <c:v>59.862000000000002</c:v>
                </c:pt>
                <c:pt idx="7696">
                  <c:v>59.853000000000002</c:v>
                </c:pt>
                <c:pt idx="7697">
                  <c:v>59.84</c:v>
                </c:pt>
                <c:pt idx="7698">
                  <c:v>59.816000000000003</c:v>
                </c:pt>
                <c:pt idx="7699">
                  <c:v>59.792999999999999</c:v>
                </c:pt>
                <c:pt idx="7700">
                  <c:v>59.774999999999999</c:v>
                </c:pt>
                <c:pt idx="7701">
                  <c:v>59.76</c:v>
                </c:pt>
                <c:pt idx="7702">
                  <c:v>59.747</c:v>
                </c:pt>
                <c:pt idx="7703">
                  <c:v>59.720999999999997</c:v>
                </c:pt>
                <c:pt idx="7704">
                  <c:v>59.707000000000001</c:v>
                </c:pt>
                <c:pt idx="7705">
                  <c:v>59.701000000000001</c:v>
                </c:pt>
                <c:pt idx="7706">
                  <c:v>59.665999999999997</c:v>
                </c:pt>
                <c:pt idx="7707">
                  <c:v>59.606000000000002</c:v>
                </c:pt>
                <c:pt idx="7708">
                  <c:v>59.557000000000002</c:v>
                </c:pt>
                <c:pt idx="7709">
                  <c:v>59.508000000000003</c:v>
                </c:pt>
                <c:pt idx="7710">
                  <c:v>59.445</c:v>
                </c:pt>
                <c:pt idx="7711">
                  <c:v>59.360999999999997</c:v>
                </c:pt>
                <c:pt idx="7712">
                  <c:v>59.274999999999999</c:v>
                </c:pt>
                <c:pt idx="7713">
                  <c:v>59.192999999999998</c:v>
                </c:pt>
                <c:pt idx="7714">
                  <c:v>59.103999999999999</c:v>
                </c:pt>
                <c:pt idx="7715">
                  <c:v>59.006</c:v>
                </c:pt>
                <c:pt idx="7716">
                  <c:v>58.908999999999999</c:v>
                </c:pt>
                <c:pt idx="7717">
                  <c:v>58.814999999999998</c:v>
                </c:pt>
                <c:pt idx="7718">
                  <c:v>58.725999999999999</c:v>
                </c:pt>
                <c:pt idx="7719">
                  <c:v>58.639000000000003</c:v>
                </c:pt>
                <c:pt idx="7720">
                  <c:v>58.563000000000002</c:v>
                </c:pt>
                <c:pt idx="7721">
                  <c:v>58.494999999999997</c:v>
                </c:pt>
                <c:pt idx="7722">
                  <c:v>58.418999999999997</c:v>
                </c:pt>
                <c:pt idx="7723">
                  <c:v>58.338000000000001</c:v>
                </c:pt>
                <c:pt idx="7724">
                  <c:v>58.262</c:v>
                </c:pt>
                <c:pt idx="7725">
                  <c:v>58.198999999999998</c:v>
                </c:pt>
                <c:pt idx="7726">
                  <c:v>58.140999999999998</c:v>
                </c:pt>
                <c:pt idx="7727">
                  <c:v>58.084000000000003</c:v>
                </c:pt>
                <c:pt idx="7728">
                  <c:v>58.031999999999996</c:v>
                </c:pt>
                <c:pt idx="7729">
                  <c:v>57.991999999999997</c:v>
                </c:pt>
                <c:pt idx="7730">
                  <c:v>57.948999999999998</c:v>
                </c:pt>
                <c:pt idx="7731">
                  <c:v>57.898000000000003</c:v>
                </c:pt>
                <c:pt idx="7732">
                  <c:v>57.835000000000001</c:v>
                </c:pt>
                <c:pt idx="7733">
                  <c:v>57.753999999999998</c:v>
                </c:pt>
                <c:pt idx="7734">
                  <c:v>57.655999999999999</c:v>
                </c:pt>
                <c:pt idx="7735">
                  <c:v>57.552999999999997</c:v>
                </c:pt>
                <c:pt idx="7736">
                  <c:v>57.454999999999998</c:v>
                </c:pt>
                <c:pt idx="7737">
                  <c:v>57.366999999999997</c:v>
                </c:pt>
                <c:pt idx="7738">
                  <c:v>57.276000000000003</c:v>
                </c:pt>
                <c:pt idx="7739">
                  <c:v>57.167999999999999</c:v>
                </c:pt>
                <c:pt idx="7740">
                  <c:v>57.054000000000002</c:v>
                </c:pt>
                <c:pt idx="7741">
                  <c:v>56.939</c:v>
                </c:pt>
                <c:pt idx="7742">
                  <c:v>56.814</c:v>
                </c:pt>
                <c:pt idx="7743">
                  <c:v>56.671999999999997</c:v>
                </c:pt>
                <c:pt idx="7744">
                  <c:v>56.529000000000003</c:v>
                </c:pt>
                <c:pt idx="7745">
                  <c:v>56.392000000000003</c:v>
                </c:pt>
                <c:pt idx="7746">
                  <c:v>56.241</c:v>
                </c:pt>
                <c:pt idx="7747">
                  <c:v>56.082000000000001</c:v>
                </c:pt>
                <c:pt idx="7748">
                  <c:v>55.933999999999997</c:v>
                </c:pt>
                <c:pt idx="7749">
                  <c:v>55.79</c:v>
                </c:pt>
                <c:pt idx="7750">
                  <c:v>55.643000000000001</c:v>
                </c:pt>
                <c:pt idx="7751">
                  <c:v>55.500999999999998</c:v>
                </c:pt>
                <c:pt idx="7752">
                  <c:v>55.363</c:v>
                </c:pt>
                <c:pt idx="7753">
                  <c:v>55.218000000000004</c:v>
                </c:pt>
                <c:pt idx="7754">
                  <c:v>55.081000000000003</c:v>
                </c:pt>
                <c:pt idx="7755">
                  <c:v>54.945999999999998</c:v>
                </c:pt>
                <c:pt idx="7756">
                  <c:v>54.802999999999997</c:v>
                </c:pt>
                <c:pt idx="7757">
                  <c:v>54.662999999999997</c:v>
                </c:pt>
                <c:pt idx="7758">
                  <c:v>54.54</c:v>
                </c:pt>
                <c:pt idx="7759">
                  <c:v>54.424999999999997</c:v>
                </c:pt>
                <c:pt idx="7760">
                  <c:v>54.31</c:v>
                </c:pt>
                <c:pt idx="7761">
                  <c:v>54.2</c:v>
                </c:pt>
                <c:pt idx="7762">
                  <c:v>54.109000000000002</c:v>
                </c:pt>
                <c:pt idx="7763">
                  <c:v>54.034999999999997</c:v>
                </c:pt>
                <c:pt idx="7764">
                  <c:v>53.954000000000001</c:v>
                </c:pt>
                <c:pt idx="7765">
                  <c:v>53.869</c:v>
                </c:pt>
                <c:pt idx="7766">
                  <c:v>53.8</c:v>
                </c:pt>
                <c:pt idx="7767">
                  <c:v>53.735999999999997</c:v>
                </c:pt>
                <c:pt idx="7768">
                  <c:v>53.66</c:v>
                </c:pt>
                <c:pt idx="7769">
                  <c:v>53.597999999999999</c:v>
                </c:pt>
                <c:pt idx="7770">
                  <c:v>53.537999999999997</c:v>
                </c:pt>
                <c:pt idx="7771">
                  <c:v>53.491</c:v>
                </c:pt>
                <c:pt idx="7772">
                  <c:v>53.441000000000003</c:v>
                </c:pt>
                <c:pt idx="7773">
                  <c:v>53.4</c:v>
                </c:pt>
                <c:pt idx="7774">
                  <c:v>53.377000000000002</c:v>
                </c:pt>
                <c:pt idx="7775">
                  <c:v>53.33</c:v>
                </c:pt>
                <c:pt idx="7776">
                  <c:v>53.277000000000001</c:v>
                </c:pt>
                <c:pt idx="7777">
                  <c:v>53.24</c:v>
                </c:pt>
                <c:pt idx="7778">
                  <c:v>53.207000000000001</c:v>
                </c:pt>
                <c:pt idx="7779">
                  <c:v>53.162999999999997</c:v>
                </c:pt>
                <c:pt idx="7780">
                  <c:v>53.109000000000002</c:v>
                </c:pt>
                <c:pt idx="7781">
                  <c:v>53.055999999999997</c:v>
                </c:pt>
                <c:pt idx="7782">
                  <c:v>53.017000000000003</c:v>
                </c:pt>
                <c:pt idx="7783">
                  <c:v>52.98</c:v>
                </c:pt>
                <c:pt idx="7784">
                  <c:v>52.936</c:v>
                </c:pt>
                <c:pt idx="7785">
                  <c:v>52.884999999999998</c:v>
                </c:pt>
                <c:pt idx="7786">
                  <c:v>52.832999999999998</c:v>
                </c:pt>
                <c:pt idx="7787">
                  <c:v>52.78</c:v>
                </c:pt>
                <c:pt idx="7788">
                  <c:v>52.725999999999999</c:v>
                </c:pt>
                <c:pt idx="7789">
                  <c:v>52.671999999999997</c:v>
                </c:pt>
                <c:pt idx="7790">
                  <c:v>52.622</c:v>
                </c:pt>
                <c:pt idx="7791">
                  <c:v>52.572000000000003</c:v>
                </c:pt>
                <c:pt idx="7792">
                  <c:v>52.52</c:v>
                </c:pt>
                <c:pt idx="7793">
                  <c:v>52.469000000000001</c:v>
                </c:pt>
                <c:pt idx="7794">
                  <c:v>52.412999999999997</c:v>
                </c:pt>
                <c:pt idx="7795">
                  <c:v>52.354999999999997</c:v>
                </c:pt>
                <c:pt idx="7796">
                  <c:v>52.296999999999997</c:v>
                </c:pt>
                <c:pt idx="7797">
                  <c:v>52.241999999999997</c:v>
                </c:pt>
                <c:pt idx="7798">
                  <c:v>52.185000000000002</c:v>
                </c:pt>
                <c:pt idx="7799">
                  <c:v>52.128</c:v>
                </c:pt>
                <c:pt idx="7800">
                  <c:v>52.067</c:v>
                </c:pt>
                <c:pt idx="7801">
                  <c:v>52.015000000000001</c:v>
                </c:pt>
                <c:pt idx="7802">
                  <c:v>51.96</c:v>
                </c:pt>
                <c:pt idx="7803">
                  <c:v>51.9</c:v>
                </c:pt>
                <c:pt idx="7804">
                  <c:v>51.85</c:v>
                </c:pt>
                <c:pt idx="7805">
                  <c:v>51.802999999999997</c:v>
                </c:pt>
                <c:pt idx="7806">
                  <c:v>51.762999999999998</c:v>
                </c:pt>
                <c:pt idx="7807">
                  <c:v>51.726999999999997</c:v>
                </c:pt>
                <c:pt idx="7808">
                  <c:v>51.692999999999998</c:v>
                </c:pt>
                <c:pt idx="7809">
                  <c:v>51.661999999999999</c:v>
                </c:pt>
                <c:pt idx="7810">
                  <c:v>51.628</c:v>
                </c:pt>
                <c:pt idx="7811">
                  <c:v>51.600999999999999</c:v>
                </c:pt>
                <c:pt idx="7812">
                  <c:v>51.59</c:v>
                </c:pt>
                <c:pt idx="7813">
                  <c:v>51.582999999999998</c:v>
                </c:pt>
                <c:pt idx="7814">
                  <c:v>51.563000000000002</c:v>
                </c:pt>
                <c:pt idx="7815">
                  <c:v>51.552999999999997</c:v>
                </c:pt>
                <c:pt idx="7816">
                  <c:v>51.554000000000002</c:v>
                </c:pt>
                <c:pt idx="7817">
                  <c:v>51.56</c:v>
                </c:pt>
                <c:pt idx="7818">
                  <c:v>51.552999999999997</c:v>
                </c:pt>
                <c:pt idx="7819">
                  <c:v>51.537999999999997</c:v>
                </c:pt>
                <c:pt idx="7820">
                  <c:v>51.536999999999999</c:v>
                </c:pt>
                <c:pt idx="7821">
                  <c:v>51.55</c:v>
                </c:pt>
                <c:pt idx="7822">
                  <c:v>51.564</c:v>
                </c:pt>
                <c:pt idx="7823">
                  <c:v>51.573</c:v>
                </c:pt>
                <c:pt idx="7824">
                  <c:v>51.58</c:v>
                </c:pt>
                <c:pt idx="7825">
                  <c:v>51.585000000000001</c:v>
                </c:pt>
                <c:pt idx="7826">
                  <c:v>51.582999999999998</c:v>
                </c:pt>
                <c:pt idx="7827">
                  <c:v>51.576000000000001</c:v>
                </c:pt>
                <c:pt idx="7828">
                  <c:v>51.566000000000003</c:v>
                </c:pt>
                <c:pt idx="7829">
                  <c:v>51.555999999999997</c:v>
                </c:pt>
                <c:pt idx="7830">
                  <c:v>51.548999999999999</c:v>
                </c:pt>
                <c:pt idx="7831">
                  <c:v>51.533999999999999</c:v>
                </c:pt>
                <c:pt idx="7832">
                  <c:v>51.517000000000003</c:v>
                </c:pt>
                <c:pt idx="7833">
                  <c:v>51.496000000000002</c:v>
                </c:pt>
                <c:pt idx="7834">
                  <c:v>51.472000000000001</c:v>
                </c:pt>
                <c:pt idx="7835">
                  <c:v>51.438000000000002</c:v>
                </c:pt>
                <c:pt idx="7836">
                  <c:v>51.405999999999999</c:v>
                </c:pt>
                <c:pt idx="7837">
                  <c:v>51.375</c:v>
                </c:pt>
                <c:pt idx="7838">
                  <c:v>51.341000000000001</c:v>
                </c:pt>
                <c:pt idx="7839">
                  <c:v>51.311</c:v>
                </c:pt>
                <c:pt idx="7840">
                  <c:v>51.277999999999999</c:v>
                </c:pt>
                <c:pt idx="7841">
                  <c:v>51.246000000000002</c:v>
                </c:pt>
                <c:pt idx="7842">
                  <c:v>51.216999999999999</c:v>
                </c:pt>
                <c:pt idx="7843">
                  <c:v>51.186</c:v>
                </c:pt>
                <c:pt idx="7844">
                  <c:v>51.155000000000001</c:v>
                </c:pt>
                <c:pt idx="7845">
                  <c:v>51.127000000000002</c:v>
                </c:pt>
                <c:pt idx="7846">
                  <c:v>51.103000000000002</c:v>
                </c:pt>
                <c:pt idx="7847">
                  <c:v>51.082999999999998</c:v>
                </c:pt>
                <c:pt idx="7848">
                  <c:v>51.064</c:v>
                </c:pt>
                <c:pt idx="7849">
                  <c:v>51.048999999999999</c:v>
                </c:pt>
                <c:pt idx="7850">
                  <c:v>51.033000000000001</c:v>
                </c:pt>
                <c:pt idx="7851">
                  <c:v>51.02</c:v>
                </c:pt>
                <c:pt idx="7852">
                  <c:v>51.017000000000003</c:v>
                </c:pt>
                <c:pt idx="7853">
                  <c:v>51.015000000000001</c:v>
                </c:pt>
                <c:pt idx="7854">
                  <c:v>51.018000000000001</c:v>
                </c:pt>
                <c:pt idx="7855">
                  <c:v>51.031999999999996</c:v>
                </c:pt>
                <c:pt idx="7856">
                  <c:v>51.048999999999999</c:v>
                </c:pt>
                <c:pt idx="7857">
                  <c:v>51.061999999999998</c:v>
                </c:pt>
                <c:pt idx="7858">
                  <c:v>51.07</c:v>
                </c:pt>
                <c:pt idx="7859">
                  <c:v>51.073</c:v>
                </c:pt>
                <c:pt idx="7860">
                  <c:v>51.069000000000003</c:v>
                </c:pt>
                <c:pt idx="7861">
                  <c:v>51.06</c:v>
                </c:pt>
                <c:pt idx="7862">
                  <c:v>51.048999999999999</c:v>
                </c:pt>
                <c:pt idx="7863">
                  <c:v>51.036000000000001</c:v>
                </c:pt>
                <c:pt idx="7864">
                  <c:v>51.021000000000001</c:v>
                </c:pt>
                <c:pt idx="7865">
                  <c:v>51.003</c:v>
                </c:pt>
                <c:pt idx="7866">
                  <c:v>50.978999999999999</c:v>
                </c:pt>
                <c:pt idx="7867">
                  <c:v>50.945</c:v>
                </c:pt>
                <c:pt idx="7868">
                  <c:v>50.912999999999997</c:v>
                </c:pt>
                <c:pt idx="7869">
                  <c:v>50.88</c:v>
                </c:pt>
                <c:pt idx="7870">
                  <c:v>50.844000000000001</c:v>
                </c:pt>
                <c:pt idx="7871">
                  <c:v>50.81</c:v>
                </c:pt>
                <c:pt idx="7872">
                  <c:v>50.78</c:v>
                </c:pt>
                <c:pt idx="7873">
                  <c:v>50.753</c:v>
                </c:pt>
                <c:pt idx="7874">
                  <c:v>50.732999999999997</c:v>
                </c:pt>
                <c:pt idx="7875">
                  <c:v>50.715000000000003</c:v>
                </c:pt>
                <c:pt idx="7876">
                  <c:v>50.7</c:v>
                </c:pt>
                <c:pt idx="7877">
                  <c:v>50.688000000000002</c:v>
                </c:pt>
                <c:pt idx="7878">
                  <c:v>50.677</c:v>
                </c:pt>
                <c:pt idx="7879">
                  <c:v>50.667000000000002</c:v>
                </c:pt>
                <c:pt idx="7880">
                  <c:v>50.658000000000001</c:v>
                </c:pt>
                <c:pt idx="7881">
                  <c:v>50.649000000000001</c:v>
                </c:pt>
                <c:pt idx="7882">
                  <c:v>50.639000000000003</c:v>
                </c:pt>
                <c:pt idx="7883">
                  <c:v>50.631999999999998</c:v>
                </c:pt>
                <c:pt idx="7884">
                  <c:v>50.627000000000002</c:v>
                </c:pt>
                <c:pt idx="7885">
                  <c:v>50.622</c:v>
                </c:pt>
                <c:pt idx="7886">
                  <c:v>50.616</c:v>
                </c:pt>
                <c:pt idx="7887">
                  <c:v>50.613</c:v>
                </c:pt>
                <c:pt idx="7888">
                  <c:v>50.613999999999997</c:v>
                </c:pt>
                <c:pt idx="7889">
                  <c:v>50.615000000000002</c:v>
                </c:pt>
                <c:pt idx="7890">
                  <c:v>50.616</c:v>
                </c:pt>
                <c:pt idx="7891">
                  <c:v>50.615000000000002</c:v>
                </c:pt>
                <c:pt idx="7892">
                  <c:v>50.613999999999997</c:v>
                </c:pt>
                <c:pt idx="7893">
                  <c:v>50.62</c:v>
                </c:pt>
                <c:pt idx="7894">
                  <c:v>50.624000000000002</c:v>
                </c:pt>
                <c:pt idx="7895">
                  <c:v>50.631</c:v>
                </c:pt>
                <c:pt idx="7896">
                  <c:v>50.637</c:v>
                </c:pt>
                <c:pt idx="7897">
                  <c:v>50.636000000000003</c:v>
                </c:pt>
                <c:pt idx="7898">
                  <c:v>50.628999999999998</c:v>
                </c:pt>
                <c:pt idx="7899">
                  <c:v>50.62</c:v>
                </c:pt>
                <c:pt idx="7900">
                  <c:v>50.607999999999997</c:v>
                </c:pt>
                <c:pt idx="7901">
                  <c:v>50.593000000000004</c:v>
                </c:pt>
                <c:pt idx="7902">
                  <c:v>50.58</c:v>
                </c:pt>
                <c:pt idx="7903">
                  <c:v>50.573999999999998</c:v>
                </c:pt>
                <c:pt idx="7904">
                  <c:v>50.578000000000003</c:v>
                </c:pt>
                <c:pt idx="7905">
                  <c:v>50.585000000000001</c:v>
                </c:pt>
                <c:pt idx="7906">
                  <c:v>50.588999999999999</c:v>
                </c:pt>
                <c:pt idx="7907">
                  <c:v>50.59</c:v>
                </c:pt>
                <c:pt idx="7908">
                  <c:v>50.585999999999999</c:v>
                </c:pt>
                <c:pt idx="7909">
                  <c:v>50.59</c:v>
                </c:pt>
                <c:pt idx="7910">
                  <c:v>50.606999999999999</c:v>
                </c:pt>
                <c:pt idx="7911">
                  <c:v>50.63</c:v>
                </c:pt>
                <c:pt idx="7912">
                  <c:v>50.658999999999999</c:v>
                </c:pt>
                <c:pt idx="7913">
                  <c:v>50.676000000000002</c:v>
                </c:pt>
                <c:pt idx="7914">
                  <c:v>50.703000000000003</c:v>
                </c:pt>
                <c:pt idx="7915">
                  <c:v>50.738</c:v>
                </c:pt>
                <c:pt idx="7916">
                  <c:v>50.761000000000003</c:v>
                </c:pt>
                <c:pt idx="7917">
                  <c:v>50.78</c:v>
                </c:pt>
                <c:pt idx="7918">
                  <c:v>50.79</c:v>
                </c:pt>
                <c:pt idx="7919">
                  <c:v>50.792999999999999</c:v>
                </c:pt>
                <c:pt idx="7920">
                  <c:v>50.801000000000002</c:v>
                </c:pt>
                <c:pt idx="7921">
                  <c:v>50.814</c:v>
                </c:pt>
                <c:pt idx="7922">
                  <c:v>50.841000000000001</c:v>
                </c:pt>
                <c:pt idx="7923">
                  <c:v>50.884999999999998</c:v>
                </c:pt>
                <c:pt idx="7924">
                  <c:v>50.936999999999998</c:v>
                </c:pt>
                <c:pt idx="7925">
                  <c:v>50.987000000000002</c:v>
                </c:pt>
                <c:pt idx="7926">
                  <c:v>51.048000000000002</c:v>
                </c:pt>
                <c:pt idx="7927">
                  <c:v>51.122999999999998</c:v>
                </c:pt>
                <c:pt idx="7928">
                  <c:v>51.188000000000002</c:v>
                </c:pt>
                <c:pt idx="7929">
                  <c:v>51.252000000000002</c:v>
                </c:pt>
                <c:pt idx="7930">
                  <c:v>51.32</c:v>
                </c:pt>
                <c:pt idx="7931">
                  <c:v>51.393999999999998</c:v>
                </c:pt>
                <c:pt idx="7932">
                  <c:v>51.456000000000003</c:v>
                </c:pt>
                <c:pt idx="7933">
                  <c:v>51.503</c:v>
                </c:pt>
                <c:pt idx="7934">
                  <c:v>51.558</c:v>
                </c:pt>
                <c:pt idx="7935">
                  <c:v>51.628</c:v>
                </c:pt>
                <c:pt idx="7936">
                  <c:v>51.697000000000003</c:v>
                </c:pt>
                <c:pt idx="7937">
                  <c:v>51.756</c:v>
                </c:pt>
                <c:pt idx="7938">
                  <c:v>51.81</c:v>
                </c:pt>
                <c:pt idx="7939">
                  <c:v>51.869</c:v>
                </c:pt>
                <c:pt idx="7940">
                  <c:v>51.936999999999998</c:v>
                </c:pt>
                <c:pt idx="7941">
                  <c:v>51.991999999999997</c:v>
                </c:pt>
                <c:pt idx="7942">
                  <c:v>52.033000000000001</c:v>
                </c:pt>
                <c:pt idx="7943">
                  <c:v>52.061</c:v>
                </c:pt>
                <c:pt idx="7944">
                  <c:v>52.094999999999999</c:v>
                </c:pt>
                <c:pt idx="7945">
                  <c:v>52.113999999999997</c:v>
                </c:pt>
                <c:pt idx="7946">
                  <c:v>52.137999999999998</c:v>
                </c:pt>
                <c:pt idx="7947">
                  <c:v>52.162999999999997</c:v>
                </c:pt>
                <c:pt idx="7948">
                  <c:v>52.18</c:v>
                </c:pt>
                <c:pt idx="7949">
                  <c:v>52.210999999999999</c:v>
                </c:pt>
                <c:pt idx="7950">
                  <c:v>52.228000000000002</c:v>
                </c:pt>
                <c:pt idx="7951">
                  <c:v>52.247999999999998</c:v>
                </c:pt>
                <c:pt idx="7952">
                  <c:v>52.286999999999999</c:v>
                </c:pt>
                <c:pt idx="7953">
                  <c:v>52.302999999999997</c:v>
                </c:pt>
                <c:pt idx="7954">
                  <c:v>52.338999999999999</c:v>
                </c:pt>
                <c:pt idx="7955">
                  <c:v>52.374000000000002</c:v>
                </c:pt>
                <c:pt idx="7956">
                  <c:v>52.390999999999998</c:v>
                </c:pt>
                <c:pt idx="7957">
                  <c:v>52.423999999999999</c:v>
                </c:pt>
                <c:pt idx="7958">
                  <c:v>52.436</c:v>
                </c:pt>
                <c:pt idx="7959">
                  <c:v>52.445</c:v>
                </c:pt>
                <c:pt idx="7960">
                  <c:v>52.466999999999999</c:v>
                </c:pt>
                <c:pt idx="7961">
                  <c:v>52.482999999999997</c:v>
                </c:pt>
                <c:pt idx="7962">
                  <c:v>52.503</c:v>
                </c:pt>
                <c:pt idx="7963">
                  <c:v>52.523000000000003</c:v>
                </c:pt>
                <c:pt idx="7964">
                  <c:v>52.557000000000002</c:v>
                </c:pt>
                <c:pt idx="7965">
                  <c:v>52.585000000000001</c:v>
                </c:pt>
                <c:pt idx="7966">
                  <c:v>52.615000000000002</c:v>
                </c:pt>
                <c:pt idx="7967">
                  <c:v>52.645000000000003</c:v>
                </c:pt>
                <c:pt idx="7968">
                  <c:v>52.679000000000002</c:v>
                </c:pt>
                <c:pt idx="7969">
                  <c:v>52.719000000000001</c:v>
                </c:pt>
                <c:pt idx="7970">
                  <c:v>52.737000000000002</c:v>
                </c:pt>
                <c:pt idx="7971">
                  <c:v>52.749000000000002</c:v>
                </c:pt>
                <c:pt idx="7972">
                  <c:v>52.76</c:v>
                </c:pt>
                <c:pt idx="7973">
                  <c:v>52.789000000000001</c:v>
                </c:pt>
                <c:pt idx="7974">
                  <c:v>52.814</c:v>
                </c:pt>
                <c:pt idx="7975">
                  <c:v>52.823999999999998</c:v>
                </c:pt>
                <c:pt idx="7976">
                  <c:v>52.85</c:v>
                </c:pt>
                <c:pt idx="7977">
                  <c:v>52.860999999999997</c:v>
                </c:pt>
                <c:pt idx="7978">
                  <c:v>52.874000000000002</c:v>
                </c:pt>
                <c:pt idx="7979">
                  <c:v>52.914999999999999</c:v>
                </c:pt>
                <c:pt idx="7980">
                  <c:v>52.945999999999998</c:v>
                </c:pt>
                <c:pt idx="7981">
                  <c:v>52.957000000000001</c:v>
                </c:pt>
                <c:pt idx="7982">
                  <c:v>52.972999999999999</c:v>
                </c:pt>
                <c:pt idx="7983">
                  <c:v>52.993000000000002</c:v>
                </c:pt>
                <c:pt idx="7984">
                  <c:v>53.005000000000003</c:v>
                </c:pt>
                <c:pt idx="7985">
                  <c:v>53.008000000000003</c:v>
                </c:pt>
                <c:pt idx="7986">
                  <c:v>53.003999999999998</c:v>
                </c:pt>
                <c:pt idx="7987">
                  <c:v>53.000999999999998</c:v>
                </c:pt>
                <c:pt idx="7988">
                  <c:v>52.994999999999997</c:v>
                </c:pt>
                <c:pt idx="7989">
                  <c:v>52.994999999999997</c:v>
                </c:pt>
                <c:pt idx="7990">
                  <c:v>53.009</c:v>
                </c:pt>
                <c:pt idx="7991">
                  <c:v>53.026000000000003</c:v>
                </c:pt>
                <c:pt idx="7992">
                  <c:v>53.036000000000001</c:v>
                </c:pt>
                <c:pt idx="7993">
                  <c:v>53.036000000000001</c:v>
                </c:pt>
                <c:pt idx="7994">
                  <c:v>53.037999999999997</c:v>
                </c:pt>
                <c:pt idx="7995">
                  <c:v>53.048000000000002</c:v>
                </c:pt>
                <c:pt idx="7996">
                  <c:v>53.058999999999997</c:v>
                </c:pt>
                <c:pt idx="7997">
                  <c:v>53.058</c:v>
                </c:pt>
                <c:pt idx="7998">
                  <c:v>53.06</c:v>
                </c:pt>
                <c:pt idx="7999">
                  <c:v>53.076000000000001</c:v>
                </c:pt>
                <c:pt idx="8000">
                  <c:v>53.091999999999999</c:v>
                </c:pt>
                <c:pt idx="8001">
                  <c:v>53.104999999999997</c:v>
                </c:pt>
                <c:pt idx="8002">
                  <c:v>53.115000000000002</c:v>
                </c:pt>
                <c:pt idx="8003">
                  <c:v>53.13</c:v>
                </c:pt>
                <c:pt idx="8004">
                  <c:v>53.145000000000003</c:v>
                </c:pt>
                <c:pt idx="8005">
                  <c:v>53.155000000000001</c:v>
                </c:pt>
                <c:pt idx="8006">
                  <c:v>53.167999999999999</c:v>
                </c:pt>
                <c:pt idx="8007">
                  <c:v>53.183999999999997</c:v>
                </c:pt>
                <c:pt idx="8008">
                  <c:v>53.198999999999998</c:v>
                </c:pt>
                <c:pt idx="8009">
                  <c:v>53.219000000000001</c:v>
                </c:pt>
                <c:pt idx="8010">
                  <c:v>53.244999999999997</c:v>
                </c:pt>
                <c:pt idx="8011">
                  <c:v>53.279000000000003</c:v>
                </c:pt>
                <c:pt idx="8012">
                  <c:v>53.316000000000003</c:v>
                </c:pt>
                <c:pt idx="8013">
                  <c:v>53.348999999999997</c:v>
                </c:pt>
                <c:pt idx="8014">
                  <c:v>53.363999999999997</c:v>
                </c:pt>
                <c:pt idx="8015">
                  <c:v>53.356999999999999</c:v>
                </c:pt>
                <c:pt idx="8016">
                  <c:v>53.353000000000002</c:v>
                </c:pt>
                <c:pt idx="8017">
                  <c:v>53.36</c:v>
                </c:pt>
                <c:pt idx="8018">
                  <c:v>53.366999999999997</c:v>
                </c:pt>
                <c:pt idx="8019">
                  <c:v>53.372</c:v>
                </c:pt>
                <c:pt idx="8020">
                  <c:v>53.378</c:v>
                </c:pt>
                <c:pt idx="8021">
                  <c:v>53.378</c:v>
                </c:pt>
                <c:pt idx="8022">
                  <c:v>53.369</c:v>
                </c:pt>
                <c:pt idx="8023">
                  <c:v>53.362000000000002</c:v>
                </c:pt>
                <c:pt idx="8024">
                  <c:v>53.369</c:v>
                </c:pt>
                <c:pt idx="8025">
                  <c:v>53.392000000000003</c:v>
                </c:pt>
                <c:pt idx="8026">
                  <c:v>53.396999999999998</c:v>
                </c:pt>
                <c:pt idx="8027">
                  <c:v>53.372</c:v>
                </c:pt>
                <c:pt idx="8028">
                  <c:v>53.353999999999999</c:v>
                </c:pt>
                <c:pt idx="8029">
                  <c:v>53.356000000000002</c:v>
                </c:pt>
                <c:pt idx="8030">
                  <c:v>53.371000000000002</c:v>
                </c:pt>
                <c:pt idx="8031">
                  <c:v>53.381</c:v>
                </c:pt>
                <c:pt idx="8032">
                  <c:v>53.387999999999998</c:v>
                </c:pt>
                <c:pt idx="8033">
                  <c:v>53.396000000000001</c:v>
                </c:pt>
                <c:pt idx="8034">
                  <c:v>53.411999999999999</c:v>
                </c:pt>
                <c:pt idx="8035">
                  <c:v>53.436</c:v>
                </c:pt>
                <c:pt idx="8036">
                  <c:v>53.456000000000003</c:v>
                </c:pt>
                <c:pt idx="8037">
                  <c:v>53.48</c:v>
                </c:pt>
                <c:pt idx="8038">
                  <c:v>53.503999999999998</c:v>
                </c:pt>
                <c:pt idx="8039">
                  <c:v>53.533000000000001</c:v>
                </c:pt>
                <c:pt idx="8040">
                  <c:v>53.561999999999998</c:v>
                </c:pt>
                <c:pt idx="8041">
                  <c:v>53.591000000000001</c:v>
                </c:pt>
                <c:pt idx="8042">
                  <c:v>53.624000000000002</c:v>
                </c:pt>
                <c:pt idx="8043">
                  <c:v>53.658000000000001</c:v>
                </c:pt>
                <c:pt idx="8044">
                  <c:v>53.688000000000002</c:v>
                </c:pt>
                <c:pt idx="8045">
                  <c:v>53.716999999999999</c:v>
                </c:pt>
                <c:pt idx="8046">
                  <c:v>53.753999999999998</c:v>
                </c:pt>
                <c:pt idx="8047">
                  <c:v>53.789000000000001</c:v>
                </c:pt>
                <c:pt idx="8048">
                  <c:v>53.82</c:v>
                </c:pt>
                <c:pt idx="8049">
                  <c:v>53.848999999999997</c:v>
                </c:pt>
                <c:pt idx="8050">
                  <c:v>53.886000000000003</c:v>
                </c:pt>
                <c:pt idx="8051">
                  <c:v>53.920999999999999</c:v>
                </c:pt>
                <c:pt idx="8052">
                  <c:v>53.944000000000003</c:v>
                </c:pt>
                <c:pt idx="8053">
                  <c:v>53.965000000000003</c:v>
                </c:pt>
                <c:pt idx="8054">
                  <c:v>53.98</c:v>
                </c:pt>
                <c:pt idx="8055">
                  <c:v>53.984000000000002</c:v>
                </c:pt>
                <c:pt idx="8056">
                  <c:v>53.987000000000002</c:v>
                </c:pt>
                <c:pt idx="8057">
                  <c:v>53.981999999999999</c:v>
                </c:pt>
                <c:pt idx="8058">
                  <c:v>53.968000000000004</c:v>
                </c:pt>
                <c:pt idx="8059">
                  <c:v>53.962000000000003</c:v>
                </c:pt>
                <c:pt idx="8060">
                  <c:v>53.957999999999998</c:v>
                </c:pt>
                <c:pt idx="8061">
                  <c:v>53.968000000000004</c:v>
                </c:pt>
                <c:pt idx="8062">
                  <c:v>53.994</c:v>
                </c:pt>
                <c:pt idx="8063">
                  <c:v>54.026000000000003</c:v>
                </c:pt>
                <c:pt idx="8064">
                  <c:v>54.052</c:v>
                </c:pt>
                <c:pt idx="8065">
                  <c:v>54.081000000000003</c:v>
                </c:pt>
                <c:pt idx="8066">
                  <c:v>54.113999999999997</c:v>
                </c:pt>
                <c:pt idx="8067">
                  <c:v>54.14</c:v>
                </c:pt>
                <c:pt idx="8068">
                  <c:v>54.161999999999999</c:v>
                </c:pt>
                <c:pt idx="8069">
                  <c:v>54.189</c:v>
                </c:pt>
                <c:pt idx="8070">
                  <c:v>54.226999999999997</c:v>
                </c:pt>
                <c:pt idx="8071">
                  <c:v>54.271999999999998</c:v>
                </c:pt>
                <c:pt idx="8072">
                  <c:v>54.32</c:v>
                </c:pt>
                <c:pt idx="8073">
                  <c:v>54.378999999999998</c:v>
                </c:pt>
                <c:pt idx="8074">
                  <c:v>54.442</c:v>
                </c:pt>
                <c:pt idx="8075">
                  <c:v>54.497</c:v>
                </c:pt>
                <c:pt idx="8076">
                  <c:v>54.540999999999997</c:v>
                </c:pt>
                <c:pt idx="8077">
                  <c:v>54.584000000000003</c:v>
                </c:pt>
                <c:pt idx="8078">
                  <c:v>54.62</c:v>
                </c:pt>
                <c:pt idx="8079">
                  <c:v>54.661000000000001</c:v>
                </c:pt>
                <c:pt idx="8080">
                  <c:v>54.695</c:v>
                </c:pt>
                <c:pt idx="8081">
                  <c:v>54.712000000000003</c:v>
                </c:pt>
                <c:pt idx="8082">
                  <c:v>54.716000000000001</c:v>
                </c:pt>
                <c:pt idx="8083">
                  <c:v>54.720999999999997</c:v>
                </c:pt>
                <c:pt idx="8084">
                  <c:v>54.728000000000002</c:v>
                </c:pt>
                <c:pt idx="8085">
                  <c:v>54.719000000000001</c:v>
                </c:pt>
                <c:pt idx="8086">
                  <c:v>54.704000000000001</c:v>
                </c:pt>
                <c:pt idx="8087">
                  <c:v>54.683999999999997</c:v>
                </c:pt>
                <c:pt idx="8088">
                  <c:v>54.661000000000001</c:v>
                </c:pt>
                <c:pt idx="8089">
                  <c:v>54.639000000000003</c:v>
                </c:pt>
                <c:pt idx="8090">
                  <c:v>54.616999999999997</c:v>
                </c:pt>
                <c:pt idx="8091">
                  <c:v>54.594000000000001</c:v>
                </c:pt>
                <c:pt idx="8092">
                  <c:v>54.566000000000003</c:v>
                </c:pt>
                <c:pt idx="8093">
                  <c:v>54.530999999999999</c:v>
                </c:pt>
                <c:pt idx="8094">
                  <c:v>54.494</c:v>
                </c:pt>
                <c:pt idx="8095">
                  <c:v>54.463999999999999</c:v>
                </c:pt>
                <c:pt idx="8096">
                  <c:v>54.433999999999997</c:v>
                </c:pt>
                <c:pt idx="8097">
                  <c:v>54.406999999999996</c:v>
                </c:pt>
                <c:pt idx="8098">
                  <c:v>54.386000000000003</c:v>
                </c:pt>
                <c:pt idx="8099">
                  <c:v>54.37</c:v>
                </c:pt>
                <c:pt idx="8100">
                  <c:v>54.354999999999997</c:v>
                </c:pt>
                <c:pt idx="8101">
                  <c:v>54.344000000000001</c:v>
                </c:pt>
                <c:pt idx="8102">
                  <c:v>54.347999999999999</c:v>
                </c:pt>
                <c:pt idx="8103">
                  <c:v>54.353999999999999</c:v>
                </c:pt>
                <c:pt idx="8104">
                  <c:v>54.360999999999997</c:v>
                </c:pt>
                <c:pt idx="8105">
                  <c:v>54.378</c:v>
                </c:pt>
                <c:pt idx="8106">
                  <c:v>54.392000000000003</c:v>
                </c:pt>
                <c:pt idx="8107">
                  <c:v>54.393999999999998</c:v>
                </c:pt>
                <c:pt idx="8108">
                  <c:v>54.389000000000003</c:v>
                </c:pt>
                <c:pt idx="8109">
                  <c:v>54.377000000000002</c:v>
                </c:pt>
                <c:pt idx="8110">
                  <c:v>54.384999999999998</c:v>
                </c:pt>
                <c:pt idx="8111">
                  <c:v>54.393999999999998</c:v>
                </c:pt>
                <c:pt idx="8112">
                  <c:v>54.384999999999998</c:v>
                </c:pt>
                <c:pt idx="8113">
                  <c:v>54.393000000000001</c:v>
                </c:pt>
                <c:pt idx="8114">
                  <c:v>54.393999999999998</c:v>
                </c:pt>
                <c:pt idx="8115">
                  <c:v>54.389000000000003</c:v>
                </c:pt>
                <c:pt idx="8116">
                  <c:v>54.383000000000003</c:v>
                </c:pt>
                <c:pt idx="8117">
                  <c:v>54.383000000000003</c:v>
                </c:pt>
                <c:pt idx="8118">
                  <c:v>54.378</c:v>
                </c:pt>
                <c:pt idx="8119">
                  <c:v>54.353000000000002</c:v>
                </c:pt>
                <c:pt idx="8120">
                  <c:v>54.320999999999998</c:v>
                </c:pt>
                <c:pt idx="8121">
                  <c:v>54.283999999999999</c:v>
                </c:pt>
                <c:pt idx="8122">
                  <c:v>54.237000000000002</c:v>
                </c:pt>
                <c:pt idx="8123">
                  <c:v>54.180999999999997</c:v>
                </c:pt>
                <c:pt idx="8124">
                  <c:v>54.116</c:v>
                </c:pt>
                <c:pt idx="8125">
                  <c:v>54.039000000000001</c:v>
                </c:pt>
                <c:pt idx="8126">
                  <c:v>53.95</c:v>
                </c:pt>
                <c:pt idx="8127">
                  <c:v>53.86</c:v>
                </c:pt>
                <c:pt idx="8128">
                  <c:v>53.774999999999999</c:v>
                </c:pt>
                <c:pt idx="8129">
                  <c:v>53.682000000000002</c:v>
                </c:pt>
                <c:pt idx="8130">
                  <c:v>53.576999999999998</c:v>
                </c:pt>
                <c:pt idx="8131">
                  <c:v>53.466000000000001</c:v>
                </c:pt>
                <c:pt idx="8132">
                  <c:v>53.357999999999997</c:v>
                </c:pt>
                <c:pt idx="8133">
                  <c:v>53.25</c:v>
                </c:pt>
                <c:pt idx="8134">
                  <c:v>53.131</c:v>
                </c:pt>
                <c:pt idx="8135">
                  <c:v>53.015999999999998</c:v>
                </c:pt>
                <c:pt idx="8136">
                  <c:v>52.914999999999999</c:v>
                </c:pt>
                <c:pt idx="8137">
                  <c:v>52.816000000000003</c:v>
                </c:pt>
                <c:pt idx="8138">
                  <c:v>52.694000000000003</c:v>
                </c:pt>
                <c:pt idx="8139">
                  <c:v>52.555</c:v>
                </c:pt>
                <c:pt idx="8140">
                  <c:v>52.427999999999997</c:v>
                </c:pt>
                <c:pt idx="8141">
                  <c:v>52.292999999999999</c:v>
                </c:pt>
                <c:pt idx="8142">
                  <c:v>52.158999999999999</c:v>
                </c:pt>
                <c:pt idx="8143">
                  <c:v>52.029000000000003</c:v>
                </c:pt>
                <c:pt idx="8144">
                  <c:v>51.88</c:v>
                </c:pt>
                <c:pt idx="8145">
                  <c:v>51.712000000000003</c:v>
                </c:pt>
                <c:pt idx="8146">
                  <c:v>51.548999999999999</c:v>
                </c:pt>
                <c:pt idx="8147">
                  <c:v>51.386000000000003</c:v>
                </c:pt>
                <c:pt idx="8148">
                  <c:v>51.219000000000001</c:v>
                </c:pt>
                <c:pt idx="8149">
                  <c:v>51.043999999999997</c:v>
                </c:pt>
                <c:pt idx="8150">
                  <c:v>50.884999999999998</c:v>
                </c:pt>
                <c:pt idx="8151">
                  <c:v>50.731999999999999</c:v>
                </c:pt>
                <c:pt idx="8152">
                  <c:v>50.570999999999998</c:v>
                </c:pt>
                <c:pt idx="8153">
                  <c:v>50.417000000000002</c:v>
                </c:pt>
                <c:pt idx="8154">
                  <c:v>50.268000000000001</c:v>
                </c:pt>
                <c:pt idx="8155">
                  <c:v>50.122</c:v>
                </c:pt>
                <c:pt idx="8156">
                  <c:v>49.976999999999997</c:v>
                </c:pt>
                <c:pt idx="8157">
                  <c:v>49.835000000000001</c:v>
                </c:pt>
                <c:pt idx="8158">
                  <c:v>49.704999999999998</c:v>
                </c:pt>
                <c:pt idx="8159">
                  <c:v>49.578000000000003</c:v>
                </c:pt>
                <c:pt idx="8160">
                  <c:v>49.454999999999998</c:v>
                </c:pt>
                <c:pt idx="8161">
                  <c:v>49.334000000000003</c:v>
                </c:pt>
                <c:pt idx="8162">
                  <c:v>49.206000000000003</c:v>
                </c:pt>
                <c:pt idx="8163">
                  <c:v>49.076000000000001</c:v>
                </c:pt>
                <c:pt idx="8164">
                  <c:v>48.945</c:v>
                </c:pt>
                <c:pt idx="8165">
                  <c:v>48.813000000000002</c:v>
                </c:pt>
                <c:pt idx="8166">
                  <c:v>48.679000000000002</c:v>
                </c:pt>
                <c:pt idx="8167">
                  <c:v>48.546999999999997</c:v>
                </c:pt>
                <c:pt idx="8168">
                  <c:v>48.414000000000001</c:v>
                </c:pt>
                <c:pt idx="8169">
                  <c:v>48.295000000000002</c:v>
                </c:pt>
                <c:pt idx="8170">
                  <c:v>48.19</c:v>
                </c:pt>
                <c:pt idx="8171">
                  <c:v>48.09</c:v>
                </c:pt>
                <c:pt idx="8172">
                  <c:v>47.993000000000002</c:v>
                </c:pt>
                <c:pt idx="8173">
                  <c:v>47.898000000000003</c:v>
                </c:pt>
                <c:pt idx="8174">
                  <c:v>47.811</c:v>
                </c:pt>
                <c:pt idx="8175">
                  <c:v>47.732999999999997</c:v>
                </c:pt>
                <c:pt idx="8176">
                  <c:v>47.667999999999999</c:v>
                </c:pt>
                <c:pt idx="8177">
                  <c:v>47.588999999999999</c:v>
                </c:pt>
                <c:pt idx="8178">
                  <c:v>47.509</c:v>
                </c:pt>
                <c:pt idx="8179">
                  <c:v>47.453000000000003</c:v>
                </c:pt>
                <c:pt idx="8180">
                  <c:v>47.39</c:v>
                </c:pt>
                <c:pt idx="8181">
                  <c:v>47.319000000000003</c:v>
                </c:pt>
                <c:pt idx="8182">
                  <c:v>47.249000000000002</c:v>
                </c:pt>
                <c:pt idx="8183">
                  <c:v>47.183</c:v>
                </c:pt>
                <c:pt idx="8184">
                  <c:v>47.127000000000002</c:v>
                </c:pt>
                <c:pt idx="8185">
                  <c:v>47.066000000000003</c:v>
                </c:pt>
                <c:pt idx="8186">
                  <c:v>47.000999999999998</c:v>
                </c:pt>
                <c:pt idx="8187">
                  <c:v>46.94</c:v>
                </c:pt>
                <c:pt idx="8188">
                  <c:v>46.878</c:v>
                </c:pt>
                <c:pt idx="8189">
                  <c:v>46.816000000000003</c:v>
                </c:pt>
                <c:pt idx="8190">
                  <c:v>46.756</c:v>
                </c:pt>
                <c:pt idx="8191">
                  <c:v>46.701999999999998</c:v>
                </c:pt>
                <c:pt idx="8192">
                  <c:v>46.643999999999998</c:v>
                </c:pt>
                <c:pt idx="8193">
                  <c:v>46.579000000000001</c:v>
                </c:pt>
                <c:pt idx="8194">
                  <c:v>46.51</c:v>
                </c:pt>
                <c:pt idx="8195">
                  <c:v>46.436</c:v>
                </c:pt>
                <c:pt idx="8196">
                  <c:v>46.357999999999997</c:v>
                </c:pt>
                <c:pt idx="8197">
                  <c:v>46.28</c:v>
                </c:pt>
                <c:pt idx="8198">
                  <c:v>46.206000000000003</c:v>
                </c:pt>
                <c:pt idx="8199">
                  <c:v>46.128999999999998</c:v>
                </c:pt>
                <c:pt idx="8200">
                  <c:v>46.048999999999999</c:v>
                </c:pt>
                <c:pt idx="8201">
                  <c:v>45.966000000000001</c:v>
                </c:pt>
                <c:pt idx="8202">
                  <c:v>45.887999999999998</c:v>
                </c:pt>
                <c:pt idx="8203">
                  <c:v>45.81</c:v>
                </c:pt>
                <c:pt idx="8204">
                  <c:v>45.731999999999999</c:v>
                </c:pt>
                <c:pt idx="8205">
                  <c:v>45.646999999999998</c:v>
                </c:pt>
                <c:pt idx="8206">
                  <c:v>45.555999999999997</c:v>
                </c:pt>
                <c:pt idx="8207">
                  <c:v>45.470999999999997</c:v>
                </c:pt>
                <c:pt idx="8208">
                  <c:v>45.392000000000003</c:v>
                </c:pt>
                <c:pt idx="8209">
                  <c:v>45.311999999999998</c:v>
                </c:pt>
                <c:pt idx="8210">
                  <c:v>45.238999999999997</c:v>
                </c:pt>
                <c:pt idx="8211">
                  <c:v>45.170999999999999</c:v>
                </c:pt>
                <c:pt idx="8212">
                  <c:v>45.100999999999999</c:v>
                </c:pt>
                <c:pt idx="8213">
                  <c:v>45.029000000000003</c:v>
                </c:pt>
                <c:pt idx="8214">
                  <c:v>44.963000000000001</c:v>
                </c:pt>
                <c:pt idx="8215">
                  <c:v>44.902000000000001</c:v>
                </c:pt>
                <c:pt idx="8216">
                  <c:v>44.844000000000001</c:v>
                </c:pt>
                <c:pt idx="8217">
                  <c:v>44.784999999999997</c:v>
                </c:pt>
                <c:pt idx="8218">
                  <c:v>44.720999999999997</c:v>
                </c:pt>
                <c:pt idx="8219">
                  <c:v>44.658000000000001</c:v>
                </c:pt>
                <c:pt idx="8220">
                  <c:v>44.595999999999997</c:v>
                </c:pt>
                <c:pt idx="8221">
                  <c:v>44.530999999999999</c:v>
                </c:pt>
                <c:pt idx="8222">
                  <c:v>44.466999999999999</c:v>
                </c:pt>
                <c:pt idx="8223">
                  <c:v>44.406999999999996</c:v>
                </c:pt>
                <c:pt idx="8224">
                  <c:v>44.350999999999999</c:v>
                </c:pt>
                <c:pt idx="8225">
                  <c:v>44.302</c:v>
                </c:pt>
                <c:pt idx="8226">
                  <c:v>44.255000000000003</c:v>
                </c:pt>
                <c:pt idx="8227">
                  <c:v>44.213000000000001</c:v>
                </c:pt>
                <c:pt idx="8228">
                  <c:v>44.176000000000002</c:v>
                </c:pt>
                <c:pt idx="8229">
                  <c:v>44.142000000000003</c:v>
                </c:pt>
                <c:pt idx="8230">
                  <c:v>44.106999999999999</c:v>
                </c:pt>
                <c:pt idx="8231">
                  <c:v>44.073</c:v>
                </c:pt>
                <c:pt idx="8232">
                  <c:v>44.042000000000002</c:v>
                </c:pt>
                <c:pt idx="8233">
                  <c:v>44.012999999999998</c:v>
                </c:pt>
                <c:pt idx="8234">
                  <c:v>43.982999999999997</c:v>
                </c:pt>
                <c:pt idx="8235">
                  <c:v>43.951999999999998</c:v>
                </c:pt>
                <c:pt idx="8236">
                  <c:v>43.927</c:v>
                </c:pt>
                <c:pt idx="8237">
                  <c:v>43.901000000000003</c:v>
                </c:pt>
                <c:pt idx="8238">
                  <c:v>43.868000000000002</c:v>
                </c:pt>
                <c:pt idx="8239">
                  <c:v>43.832000000000001</c:v>
                </c:pt>
                <c:pt idx="8240">
                  <c:v>43.795000000000002</c:v>
                </c:pt>
                <c:pt idx="8241">
                  <c:v>43.759</c:v>
                </c:pt>
                <c:pt idx="8242">
                  <c:v>43.725000000000001</c:v>
                </c:pt>
                <c:pt idx="8243">
                  <c:v>43.698</c:v>
                </c:pt>
                <c:pt idx="8244">
                  <c:v>43.671999999999997</c:v>
                </c:pt>
                <c:pt idx="8245">
                  <c:v>43.643999999999998</c:v>
                </c:pt>
                <c:pt idx="8246">
                  <c:v>43.62</c:v>
                </c:pt>
                <c:pt idx="8247">
                  <c:v>43.593000000000004</c:v>
                </c:pt>
                <c:pt idx="8248">
                  <c:v>43.569000000000003</c:v>
                </c:pt>
                <c:pt idx="8249">
                  <c:v>43.546999999999997</c:v>
                </c:pt>
                <c:pt idx="8250">
                  <c:v>43.521000000000001</c:v>
                </c:pt>
                <c:pt idx="8251">
                  <c:v>43.499000000000002</c:v>
                </c:pt>
                <c:pt idx="8252">
                  <c:v>43.473999999999997</c:v>
                </c:pt>
                <c:pt idx="8253">
                  <c:v>43.445999999999998</c:v>
                </c:pt>
                <c:pt idx="8254">
                  <c:v>43.427</c:v>
                </c:pt>
                <c:pt idx="8255">
                  <c:v>43.408999999999999</c:v>
                </c:pt>
                <c:pt idx="8256">
                  <c:v>43.395000000000003</c:v>
                </c:pt>
                <c:pt idx="8257">
                  <c:v>43.387999999999998</c:v>
                </c:pt>
                <c:pt idx="8258">
                  <c:v>43.381999999999998</c:v>
                </c:pt>
                <c:pt idx="8259">
                  <c:v>43.378999999999998</c:v>
                </c:pt>
                <c:pt idx="8260">
                  <c:v>43.38</c:v>
                </c:pt>
                <c:pt idx="8261">
                  <c:v>43.386000000000003</c:v>
                </c:pt>
                <c:pt idx="8262">
                  <c:v>43.389000000000003</c:v>
                </c:pt>
                <c:pt idx="8263">
                  <c:v>43.39</c:v>
                </c:pt>
                <c:pt idx="8264">
                  <c:v>43.387999999999998</c:v>
                </c:pt>
                <c:pt idx="8265">
                  <c:v>43.387999999999998</c:v>
                </c:pt>
                <c:pt idx="8266">
                  <c:v>43.386000000000003</c:v>
                </c:pt>
                <c:pt idx="8267">
                  <c:v>43.383000000000003</c:v>
                </c:pt>
                <c:pt idx="8268">
                  <c:v>43.377000000000002</c:v>
                </c:pt>
                <c:pt idx="8269">
                  <c:v>43.368000000000002</c:v>
                </c:pt>
                <c:pt idx="8270">
                  <c:v>43.354999999999997</c:v>
                </c:pt>
                <c:pt idx="8271">
                  <c:v>43.338000000000001</c:v>
                </c:pt>
                <c:pt idx="8272">
                  <c:v>43.322000000000003</c:v>
                </c:pt>
                <c:pt idx="8273">
                  <c:v>43.305999999999997</c:v>
                </c:pt>
                <c:pt idx="8274">
                  <c:v>43.290999999999997</c:v>
                </c:pt>
                <c:pt idx="8275">
                  <c:v>43.281999999999996</c:v>
                </c:pt>
                <c:pt idx="8276">
                  <c:v>43.267000000000003</c:v>
                </c:pt>
                <c:pt idx="8277">
                  <c:v>43.250999999999998</c:v>
                </c:pt>
                <c:pt idx="8278">
                  <c:v>43.235999999999997</c:v>
                </c:pt>
                <c:pt idx="8279">
                  <c:v>43.225000000000001</c:v>
                </c:pt>
                <c:pt idx="8280">
                  <c:v>43.213000000000001</c:v>
                </c:pt>
                <c:pt idx="8281">
                  <c:v>43.204999999999998</c:v>
                </c:pt>
                <c:pt idx="8282">
                  <c:v>43.204000000000001</c:v>
                </c:pt>
                <c:pt idx="8283">
                  <c:v>43.203000000000003</c:v>
                </c:pt>
                <c:pt idx="8284">
                  <c:v>43.204999999999998</c:v>
                </c:pt>
                <c:pt idx="8285">
                  <c:v>43.198</c:v>
                </c:pt>
                <c:pt idx="8286">
                  <c:v>43.185000000000002</c:v>
                </c:pt>
                <c:pt idx="8287">
                  <c:v>43.168999999999997</c:v>
                </c:pt>
                <c:pt idx="8288">
                  <c:v>43.15</c:v>
                </c:pt>
                <c:pt idx="8289">
                  <c:v>43.131999999999998</c:v>
                </c:pt>
                <c:pt idx="8290">
                  <c:v>43.12</c:v>
                </c:pt>
                <c:pt idx="8291">
                  <c:v>43.113</c:v>
                </c:pt>
                <c:pt idx="8292">
                  <c:v>43.11</c:v>
                </c:pt>
                <c:pt idx="8293">
                  <c:v>43.106999999999999</c:v>
                </c:pt>
                <c:pt idx="8294">
                  <c:v>43.103999999999999</c:v>
                </c:pt>
                <c:pt idx="8295">
                  <c:v>43.101999999999997</c:v>
                </c:pt>
                <c:pt idx="8296">
                  <c:v>43.097999999999999</c:v>
                </c:pt>
                <c:pt idx="8297">
                  <c:v>43.088000000000001</c:v>
                </c:pt>
                <c:pt idx="8298">
                  <c:v>43.079000000000001</c:v>
                </c:pt>
                <c:pt idx="8299">
                  <c:v>43.073</c:v>
                </c:pt>
                <c:pt idx="8300">
                  <c:v>43.069000000000003</c:v>
                </c:pt>
                <c:pt idx="8301">
                  <c:v>43.070999999999998</c:v>
                </c:pt>
                <c:pt idx="8302">
                  <c:v>43.066000000000003</c:v>
                </c:pt>
                <c:pt idx="8303">
                  <c:v>43.06</c:v>
                </c:pt>
                <c:pt idx="8304">
                  <c:v>43.06</c:v>
                </c:pt>
                <c:pt idx="8305">
                  <c:v>43.054000000000002</c:v>
                </c:pt>
                <c:pt idx="8306">
                  <c:v>43.051000000000002</c:v>
                </c:pt>
                <c:pt idx="8307">
                  <c:v>43.05</c:v>
                </c:pt>
                <c:pt idx="8308">
                  <c:v>43.045999999999999</c:v>
                </c:pt>
                <c:pt idx="8309">
                  <c:v>43.04</c:v>
                </c:pt>
                <c:pt idx="8310">
                  <c:v>43.04</c:v>
                </c:pt>
                <c:pt idx="8311">
                  <c:v>43.039000000000001</c:v>
                </c:pt>
                <c:pt idx="8312">
                  <c:v>43.03</c:v>
                </c:pt>
                <c:pt idx="8313">
                  <c:v>43.02</c:v>
                </c:pt>
                <c:pt idx="8314">
                  <c:v>43.018000000000001</c:v>
                </c:pt>
                <c:pt idx="8315">
                  <c:v>43.024000000000001</c:v>
                </c:pt>
                <c:pt idx="8316">
                  <c:v>43.030999999999999</c:v>
                </c:pt>
                <c:pt idx="8317">
                  <c:v>43.023000000000003</c:v>
                </c:pt>
                <c:pt idx="8318">
                  <c:v>43.002000000000002</c:v>
                </c:pt>
                <c:pt idx="8319">
                  <c:v>42.987000000000002</c:v>
                </c:pt>
                <c:pt idx="8320">
                  <c:v>42.99</c:v>
                </c:pt>
                <c:pt idx="8321">
                  <c:v>42.981999999999999</c:v>
                </c:pt>
                <c:pt idx="8322">
                  <c:v>42.963999999999999</c:v>
                </c:pt>
                <c:pt idx="8323">
                  <c:v>42.957000000000001</c:v>
                </c:pt>
                <c:pt idx="8324">
                  <c:v>42.972000000000001</c:v>
                </c:pt>
                <c:pt idx="8325">
                  <c:v>42.982999999999997</c:v>
                </c:pt>
                <c:pt idx="8326">
                  <c:v>42.994999999999997</c:v>
                </c:pt>
                <c:pt idx="8327">
                  <c:v>43.011000000000003</c:v>
                </c:pt>
                <c:pt idx="8328">
                  <c:v>43.015000000000001</c:v>
                </c:pt>
                <c:pt idx="8329">
                  <c:v>43.023000000000003</c:v>
                </c:pt>
                <c:pt idx="8330">
                  <c:v>43.03</c:v>
                </c:pt>
                <c:pt idx="8331">
                  <c:v>43.027999999999999</c:v>
                </c:pt>
                <c:pt idx="8332">
                  <c:v>43.036999999999999</c:v>
                </c:pt>
                <c:pt idx="8333">
                  <c:v>43.048000000000002</c:v>
                </c:pt>
                <c:pt idx="8334">
                  <c:v>43.058</c:v>
                </c:pt>
                <c:pt idx="8335">
                  <c:v>43.08</c:v>
                </c:pt>
                <c:pt idx="8336">
                  <c:v>43.082999999999998</c:v>
                </c:pt>
                <c:pt idx="8337">
                  <c:v>43.073999999999998</c:v>
                </c:pt>
                <c:pt idx="8338">
                  <c:v>43.07</c:v>
                </c:pt>
                <c:pt idx="8339">
                  <c:v>43.036000000000001</c:v>
                </c:pt>
                <c:pt idx="8340">
                  <c:v>42.988</c:v>
                </c:pt>
                <c:pt idx="8341">
                  <c:v>42.942999999999998</c:v>
                </c:pt>
                <c:pt idx="8342">
                  <c:v>42.871000000000002</c:v>
                </c:pt>
                <c:pt idx="8343">
                  <c:v>42.804000000000002</c:v>
                </c:pt>
                <c:pt idx="8344">
                  <c:v>42.741999999999997</c:v>
                </c:pt>
                <c:pt idx="8345">
                  <c:v>42.665999999999997</c:v>
                </c:pt>
                <c:pt idx="8346">
                  <c:v>42.603999999999999</c:v>
                </c:pt>
                <c:pt idx="8347">
                  <c:v>42.536000000000001</c:v>
                </c:pt>
                <c:pt idx="8348">
                  <c:v>42.448</c:v>
                </c:pt>
                <c:pt idx="8349">
                  <c:v>42.365000000000002</c:v>
                </c:pt>
                <c:pt idx="8350">
                  <c:v>42.283999999999999</c:v>
                </c:pt>
                <c:pt idx="8351">
                  <c:v>42.194000000000003</c:v>
                </c:pt>
                <c:pt idx="8352">
                  <c:v>42.118000000000002</c:v>
                </c:pt>
                <c:pt idx="8353">
                  <c:v>42.039000000000001</c:v>
                </c:pt>
                <c:pt idx="8354">
                  <c:v>41.948999999999998</c:v>
                </c:pt>
                <c:pt idx="8355">
                  <c:v>41.863</c:v>
                </c:pt>
                <c:pt idx="8356">
                  <c:v>41.786000000000001</c:v>
                </c:pt>
                <c:pt idx="8357">
                  <c:v>41.732999999999997</c:v>
                </c:pt>
                <c:pt idx="8358">
                  <c:v>41.671999999999997</c:v>
                </c:pt>
                <c:pt idx="8359">
                  <c:v>41.591999999999999</c:v>
                </c:pt>
                <c:pt idx="8360">
                  <c:v>41.533000000000001</c:v>
                </c:pt>
                <c:pt idx="8361">
                  <c:v>41.493000000000002</c:v>
                </c:pt>
                <c:pt idx="8362">
                  <c:v>41.465000000000003</c:v>
                </c:pt>
                <c:pt idx="8363">
                  <c:v>41.439</c:v>
                </c:pt>
                <c:pt idx="8364">
                  <c:v>41.402000000000001</c:v>
                </c:pt>
                <c:pt idx="8365">
                  <c:v>41.381999999999998</c:v>
                </c:pt>
                <c:pt idx="8366">
                  <c:v>41.360999999999997</c:v>
                </c:pt>
                <c:pt idx="8367">
                  <c:v>41.329000000000001</c:v>
                </c:pt>
                <c:pt idx="8368">
                  <c:v>41.304000000000002</c:v>
                </c:pt>
                <c:pt idx="8369">
                  <c:v>41.286000000000001</c:v>
                </c:pt>
                <c:pt idx="8370">
                  <c:v>41.271000000000001</c:v>
                </c:pt>
                <c:pt idx="8371">
                  <c:v>41.241</c:v>
                </c:pt>
                <c:pt idx="8372">
                  <c:v>41.212000000000003</c:v>
                </c:pt>
                <c:pt idx="8373">
                  <c:v>41.189</c:v>
                </c:pt>
                <c:pt idx="8374">
                  <c:v>41.164999999999999</c:v>
                </c:pt>
                <c:pt idx="8375">
                  <c:v>41.134</c:v>
                </c:pt>
                <c:pt idx="8376">
                  <c:v>41.110999999999997</c:v>
                </c:pt>
                <c:pt idx="8377">
                  <c:v>41.113</c:v>
                </c:pt>
                <c:pt idx="8378">
                  <c:v>41.116999999999997</c:v>
                </c:pt>
                <c:pt idx="8379">
                  <c:v>41.118000000000002</c:v>
                </c:pt>
                <c:pt idx="8380">
                  <c:v>41.106000000000002</c:v>
                </c:pt>
                <c:pt idx="8381">
                  <c:v>41.106000000000002</c:v>
                </c:pt>
                <c:pt idx="8382">
                  <c:v>41.106999999999999</c:v>
                </c:pt>
                <c:pt idx="8383">
                  <c:v>41.107999999999997</c:v>
                </c:pt>
                <c:pt idx="8384">
                  <c:v>41.122999999999998</c:v>
                </c:pt>
                <c:pt idx="8385">
                  <c:v>41.125</c:v>
                </c:pt>
                <c:pt idx="8386">
                  <c:v>41.116999999999997</c:v>
                </c:pt>
                <c:pt idx="8387">
                  <c:v>41.119</c:v>
                </c:pt>
                <c:pt idx="8388">
                  <c:v>41.122</c:v>
                </c:pt>
                <c:pt idx="8389">
                  <c:v>41.118000000000002</c:v>
                </c:pt>
                <c:pt idx="8390">
                  <c:v>41.112000000000002</c:v>
                </c:pt>
                <c:pt idx="8391">
                  <c:v>41.11</c:v>
                </c:pt>
                <c:pt idx="8392">
                  <c:v>41.098999999999997</c:v>
                </c:pt>
                <c:pt idx="8393">
                  <c:v>41.091999999999999</c:v>
                </c:pt>
                <c:pt idx="8394">
                  <c:v>41.085999999999999</c:v>
                </c:pt>
                <c:pt idx="8395">
                  <c:v>41.076000000000001</c:v>
                </c:pt>
                <c:pt idx="8396">
                  <c:v>41.052999999999997</c:v>
                </c:pt>
                <c:pt idx="8397">
                  <c:v>41.027000000000001</c:v>
                </c:pt>
                <c:pt idx="8398">
                  <c:v>41.015999999999998</c:v>
                </c:pt>
                <c:pt idx="8399">
                  <c:v>41</c:v>
                </c:pt>
                <c:pt idx="8400">
                  <c:v>40.965000000000003</c:v>
                </c:pt>
                <c:pt idx="8401">
                  <c:v>40.94</c:v>
                </c:pt>
                <c:pt idx="8402">
                  <c:v>40.933</c:v>
                </c:pt>
                <c:pt idx="8403">
                  <c:v>40.917999999999999</c:v>
                </c:pt>
                <c:pt idx="8404">
                  <c:v>40.887</c:v>
                </c:pt>
                <c:pt idx="8405">
                  <c:v>40.866999999999997</c:v>
                </c:pt>
                <c:pt idx="8406">
                  <c:v>40.851999999999997</c:v>
                </c:pt>
                <c:pt idx="8407">
                  <c:v>40.835999999999999</c:v>
                </c:pt>
                <c:pt idx="8408">
                  <c:v>40.816000000000003</c:v>
                </c:pt>
                <c:pt idx="8409">
                  <c:v>40.792999999999999</c:v>
                </c:pt>
                <c:pt idx="8410">
                  <c:v>40.771000000000001</c:v>
                </c:pt>
                <c:pt idx="8411">
                  <c:v>40.759</c:v>
                </c:pt>
                <c:pt idx="8412">
                  <c:v>40.755000000000003</c:v>
                </c:pt>
                <c:pt idx="8413">
                  <c:v>40.76</c:v>
                </c:pt>
                <c:pt idx="8414">
                  <c:v>40.767000000000003</c:v>
                </c:pt>
                <c:pt idx="8415">
                  <c:v>40.78</c:v>
                </c:pt>
                <c:pt idx="8416">
                  <c:v>40.798000000000002</c:v>
                </c:pt>
                <c:pt idx="8417">
                  <c:v>40.801000000000002</c:v>
                </c:pt>
                <c:pt idx="8418">
                  <c:v>40.792000000000002</c:v>
                </c:pt>
                <c:pt idx="8419">
                  <c:v>40.793999999999997</c:v>
                </c:pt>
                <c:pt idx="8420">
                  <c:v>40.808</c:v>
                </c:pt>
                <c:pt idx="8421">
                  <c:v>40.814999999999998</c:v>
                </c:pt>
                <c:pt idx="8422">
                  <c:v>40.817</c:v>
                </c:pt>
                <c:pt idx="8423">
                  <c:v>40.823</c:v>
                </c:pt>
                <c:pt idx="8424">
                  <c:v>40.83</c:v>
                </c:pt>
                <c:pt idx="8425">
                  <c:v>40.832999999999998</c:v>
                </c:pt>
                <c:pt idx="8426">
                  <c:v>40.841999999999999</c:v>
                </c:pt>
                <c:pt idx="8427">
                  <c:v>40.851999999999997</c:v>
                </c:pt>
                <c:pt idx="8428">
                  <c:v>40.863</c:v>
                </c:pt>
                <c:pt idx="8429">
                  <c:v>40.860999999999997</c:v>
                </c:pt>
                <c:pt idx="8430">
                  <c:v>40.847000000000001</c:v>
                </c:pt>
                <c:pt idx="8431">
                  <c:v>40.832000000000001</c:v>
                </c:pt>
                <c:pt idx="8432">
                  <c:v>40.822000000000003</c:v>
                </c:pt>
                <c:pt idx="8433">
                  <c:v>40.813000000000002</c:v>
                </c:pt>
                <c:pt idx="8434">
                  <c:v>40.792000000000002</c:v>
                </c:pt>
                <c:pt idx="8435">
                  <c:v>40.767000000000003</c:v>
                </c:pt>
                <c:pt idx="8436">
                  <c:v>40.744</c:v>
                </c:pt>
                <c:pt idx="8437">
                  <c:v>40.729999999999997</c:v>
                </c:pt>
                <c:pt idx="8438">
                  <c:v>40.723999999999997</c:v>
                </c:pt>
                <c:pt idx="8439">
                  <c:v>40.715000000000003</c:v>
                </c:pt>
                <c:pt idx="8440">
                  <c:v>40.703000000000003</c:v>
                </c:pt>
                <c:pt idx="8441">
                  <c:v>40.688000000000002</c:v>
                </c:pt>
                <c:pt idx="8442">
                  <c:v>40.679000000000002</c:v>
                </c:pt>
                <c:pt idx="8443">
                  <c:v>40.677999999999997</c:v>
                </c:pt>
                <c:pt idx="8444">
                  <c:v>40.686</c:v>
                </c:pt>
                <c:pt idx="8445">
                  <c:v>40.694000000000003</c:v>
                </c:pt>
                <c:pt idx="8446">
                  <c:v>40.700000000000003</c:v>
                </c:pt>
                <c:pt idx="8447">
                  <c:v>40.710999999999999</c:v>
                </c:pt>
                <c:pt idx="8448">
                  <c:v>40.722000000000001</c:v>
                </c:pt>
                <c:pt idx="8449">
                  <c:v>40.732999999999997</c:v>
                </c:pt>
                <c:pt idx="8450">
                  <c:v>40.744999999999997</c:v>
                </c:pt>
                <c:pt idx="8451">
                  <c:v>40.761000000000003</c:v>
                </c:pt>
                <c:pt idx="8452">
                  <c:v>40.774999999999999</c:v>
                </c:pt>
                <c:pt idx="8453">
                  <c:v>40.792000000000002</c:v>
                </c:pt>
                <c:pt idx="8454">
                  <c:v>40.807000000000002</c:v>
                </c:pt>
                <c:pt idx="8455">
                  <c:v>40.822000000000003</c:v>
                </c:pt>
                <c:pt idx="8456">
                  <c:v>40.832000000000001</c:v>
                </c:pt>
                <c:pt idx="8457">
                  <c:v>40.843000000000004</c:v>
                </c:pt>
                <c:pt idx="8458">
                  <c:v>40.853000000000002</c:v>
                </c:pt>
                <c:pt idx="8459">
                  <c:v>40.865000000000002</c:v>
                </c:pt>
                <c:pt idx="8460">
                  <c:v>40.878</c:v>
                </c:pt>
                <c:pt idx="8461">
                  <c:v>40.890999999999998</c:v>
                </c:pt>
                <c:pt idx="8462">
                  <c:v>40.9</c:v>
                </c:pt>
                <c:pt idx="8463">
                  <c:v>40.911000000000001</c:v>
                </c:pt>
                <c:pt idx="8464">
                  <c:v>40.921999999999997</c:v>
                </c:pt>
                <c:pt idx="8465">
                  <c:v>40.923999999999999</c:v>
                </c:pt>
                <c:pt idx="8466">
                  <c:v>40.923000000000002</c:v>
                </c:pt>
                <c:pt idx="8467">
                  <c:v>40.918999999999997</c:v>
                </c:pt>
                <c:pt idx="8468">
                  <c:v>40.923999999999999</c:v>
                </c:pt>
                <c:pt idx="8469">
                  <c:v>40.932000000000002</c:v>
                </c:pt>
                <c:pt idx="8470">
                  <c:v>40.938000000000002</c:v>
                </c:pt>
                <c:pt idx="8471">
                  <c:v>40.936999999999998</c:v>
                </c:pt>
                <c:pt idx="8472">
                  <c:v>40.933999999999997</c:v>
                </c:pt>
                <c:pt idx="8473">
                  <c:v>40.929000000000002</c:v>
                </c:pt>
                <c:pt idx="8474">
                  <c:v>40.923000000000002</c:v>
                </c:pt>
                <c:pt idx="8475">
                  <c:v>40.917999999999999</c:v>
                </c:pt>
                <c:pt idx="8476">
                  <c:v>40.911000000000001</c:v>
                </c:pt>
                <c:pt idx="8477">
                  <c:v>40.908999999999999</c:v>
                </c:pt>
                <c:pt idx="8478">
                  <c:v>40.904000000000003</c:v>
                </c:pt>
                <c:pt idx="8479">
                  <c:v>40.893999999999998</c:v>
                </c:pt>
                <c:pt idx="8480">
                  <c:v>40.887999999999998</c:v>
                </c:pt>
                <c:pt idx="8481">
                  <c:v>40.886000000000003</c:v>
                </c:pt>
                <c:pt idx="8482">
                  <c:v>40.883000000000003</c:v>
                </c:pt>
                <c:pt idx="8483">
                  <c:v>40.881999999999998</c:v>
                </c:pt>
                <c:pt idx="8484">
                  <c:v>40.886000000000003</c:v>
                </c:pt>
                <c:pt idx="8485">
                  <c:v>40.886000000000003</c:v>
                </c:pt>
                <c:pt idx="8486">
                  <c:v>40.884999999999998</c:v>
                </c:pt>
                <c:pt idx="8487">
                  <c:v>40.883000000000003</c:v>
                </c:pt>
                <c:pt idx="8488">
                  <c:v>40.883000000000003</c:v>
                </c:pt>
                <c:pt idx="8489">
                  <c:v>40.883000000000003</c:v>
                </c:pt>
                <c:pt idx="8490">
                  <c:v>40.883000000000003</c:v>
                </c:pt>
                <c:pt idx="8491">
                  <c:v>40.884</c:v>
                </c:pt>
                <c:pt idx="8492">
                  <c:v>40.892000000000003</c:v>
                </c:pt>
                <c:pt idx="8493">
                  <c:v>40.893999999999998</c:v>
                </c:pt>
                <c:pt idx="8494">
                  <c:v>40.895000000000003</c:v>
                </c:pt>
                <c:pt idx="8495">
                  <c:v>40.896999999999998</c:v>
                </c:pt>
                <c:pt idx="8496">
                  <c:v>40.893999999999998</c:v>
                </c:pt>
                <c:pt idx="8497">
                  <c:v>40.887</c:v>
                </c:pt>
                <c:pt idx="8498">
                  <c:v>40.884</c:v>
                </c:pt>
                <c:pt idx="8499">
                  <c:v>40.886000000000003</c:v>
                </c:pt>
                <c:pt idx="8500">
                  <c:v>40.877000000000002</c:v>
                </c:pt>
                <c:pt idx="8501">
                  <c:v>40.860999999999997</c:v>
                </c:pt>
                <c:pt idx="8502">
                  <c:v>40.847999999999999</c:v>
                </c:pt>
                <c:pt idx="8503">
                  <c:v>40.825000000000003</c:v>
                </c:pt>
                <c:pt idx="8504">
                  <c:v>40.787999999999997</c:v>
                </c:pt>
                <c:pt idx="8505">
                  <c:v>40.753</c:v>
                </c:pt>
                <c:pt idx="8506">
                  <c:v>40.719000000000001</c:v>
                </c:pt>
                <c:pt idx="8507">
                  <c:v>40.685000000000002</c:v>
                </c:pt>
                <c:pt idx="8508">
                  <c:v>40.656999999999996</c:v>
                </c:pt>
                <c:pt idx="8509">
                  <c:v>40.639000000000003</c:v>
                </c:pt>
                <c:pt idx="8510">
                  <c:v>40.622</c:v>
                </c:pt>
                <c:pt idx="8511">
                  <c:v>40.61</c:v>
                </c:pt>
                <c:pt idx="8512">
                  <c:v>40.616999999999997</c:v>
                </c:pt>
                <c:pt idx="8513">
                  <c:v>40.625999999999998</c:v>
                </c:pt>
                <c:pt idx="8514">
                  <c:v>40.636000000000003</c:v>
                </c:pt>
                <c:pt idx="8515">
                  <c:v>40.643999999999998</c:v>
                </c:pt>
                <c:pt idx="8516">
                  <c:v>40.659999999999997</c:v>
                </c:pt>
                <c:pt idx="8517">
                  <c:v>40.676000000000002</c:v>
                </c:pt>
                <c:pt idx="8518">
                  <c:v>40.688000000000002</c:v>
                </c:pt>
                <c:pt idx="8519">
                  <c:v>40.707999999999998</c:v>
                </c:pt>
                <c:pt idx="8520">
                  <c:v>40.729999999999997</c:v>
                </c:pt>
                <c:pt idx="8521">
                  <c:v>40.749000000000002</c:v>
                </c:pt>
                <c:pt idx="8522">
                  <c:v>40.768000000000001</c:v>
                </c:pt>
                <c:pt idx="8523">
                  <c:v>40.783000000000001</c:v>
                </c:pt>
                <c:pt idx="8524">
                  <c:v>40.792999999999999</c:v>
                </c:pt>
                <c:pt idx="8525">
                  <c:v>40.799999999999997</c:v>
                </c:pt>
                <c:pt idx="8526">
                  <c:v>40.798999999999999</c:v>
                </c:pt>
                <c:pt idx="8527">
                  <c:v>40.799999999999997</c:v>
                </c:pt>
                <c:pt idx="8528">
                  <c:v>40.801000000000002</c:v>
                </c:pt>
                <c:pt idx="8529">
                  <c:v>40.799999999999997</c:v>
                </c:pt>
                <c:pt idx="8530">
                  <c:v>40.798999999999999</c:v>
                </c:pt>
                <c:pt idx="8531">
                  <c:v>40.801000000000002</c:v>
                </c:pt>
                <c:pt idx="8532">
                  <c:v>40.792000000000002</c:v>
                </c:pt>
                <c:pt idx="8533">
                  <c:v>40.768999999999998</c:v>
                </c:pt>
                <c:pt idx="8534">
                  <c:v>40.738999999999997</c:v>
                </c:pt>
                <c:pt idx="8535">
                  <c:v>40.71</c:v>
                </c:pt>
                <c:pt idx="8536">
                  <c:v>40.674999999999997</c:v>
                </c:pt>
                <c:pt idx="8537">
                  <c:v>40.645000000000003</c:v>
                </c:pt>
                <c:pt idx="8538">
                  <c:v>40.610999999999997</c:v>
                </c:pt>
                <c:pt idx="8539">
                  <c:v>40.566000000000003</c:v>
                </c:pt>
                <c:pt idx="8540">
                  <c:v>40.523000000000003</c:v>
                </c:pt>
                <c:pt idx="8541">
                  <c:v>40.481999999999999</c:v>
                </c:pt>
                <c:pt idx="8542">
                  <c:v>40.433999999999997</c:v>
                </c:pt>
                <c:pt idx="8543">
                  <c:v>40.387</c:v>
                </c:pt>
                <c:pt idx="8544">
                  <c:v>40.344000000000001</c:v>
                </c:pt>
                <c:pt idx="8545">
                  <c:v>40.302</c:v>
                </c:pt>
                <c:pt idx="8546">
                  <c:v>40.253999999999998</c:v>
                </c:pt>
                <c:pt idx="8547">
                  <c:v>40.198</c:v>
                </c:pt>
                <c:pt idx="8548">
                  <c:v>40.137</c:v>
                </c:pt>
                <c:pt idx="8549">
                  <c:v>40.088000000000001</c:v>
                </c:pt>
                <c:pt idx="8550">
                  <c:v>40.033000000000001</c:v>
                </c:pt>
                <c:pt idx="8551">
                  <c:v>39.966999999999999</c:v>
                </c:pt>
                <c:pt idx="8552">
                  <c:v>39.905000000000001</c:v>
                </c:pt>
                <c:pt idx="8553">
                  <c:v>39.841000000000001</c:v>
                </c:pt>
                <c:pt idx="8554">
                  <c:v>39.779000000000003</c:v>
                </c:pt>
                <c:pt idx="8555">
                  <c:v>39.704000000000001</c:v>
                </c:pt>
                <c:pt idx="8556">
                  <c:v>39.625</c:v>
                </c:pt>
                <c:pt idx="8557">
                  <c:v>39.555999999999997</c:v>
                </c:pt>
                <c:pt idx="8558">
                  <c:v>39.488</c:v>
                </c:pt>
                <c:pt idx="8559">
                  <c:v>39.415999999999997</c:v>
                </c:pt>
                <c:pt idx="8560">
                  <c:v>39.341999999999999</c:v>
                </c:pt>
                <c:pt idx="8561">
                  <c:v>39.262999999999998</c:v>
                </c:pt>
                <c:pt idx="8562">
                  <c:v>39.183999999999997</c:v>
                </c:pt>
                <c:pt idx="8563">
                  <c:v>39.101999999999997</c:v>
                </c:pt>
                <c:pt idx="8564">
                  <c:v>39.012</c:v>
                </c:pt>
                <c:pt idx="8565">
                  <c:v>38.920999999999999</c:v>
                </c:pt>
                <c:pt idx="8566">
                  <c:v>38.835000000000001</c:v>
                </c:pt>
                <c:pt idx="8567">
                  <c:v>38.747999999999998</c:v>
                </c:pt>
                <c:pt idx="8568">
                  <c:v>38.656999999999996</c:v>
                </c:pt>
                <c:pt idx="8569">
                  <c:v>38.572000000000003</c:v>
                </c:pt>
                <c:pt idx="8570">
                  <c:v>38.493000000000002</c:v>
                </c:pt>
                <c:pt idx="8571">
                  <c:v>38.4</c:v>
                </c:pt>
                <c:pt idx="8572">
                  <c:v>38.292999999999999</c:v>
                </c:pt>
                <c:pt idx="8573">
                  <c:v>38.179000000000002</c:v>
                </c:pt>
                <c:pt idx="8574">
                  <c:v>38.055999999999997</c:v>
                </c:pt>
                <c:pt idx="8575">
                  <c:v>37.94</c:v>
                </c:pt>
                <c:pt idx="8576">
                  <c:v>37.823</c:v>
                </c:pt>
                <c:pt idx="8577">
                  <c:v>37.701000000000001</c:v>
                </c:pt>
                <c:pt idx="8578">
                  <c:v>37.585000000000001</c:v>
                </c:pt>
                <c:pt idx="8579">
                  <c:v>37.466000000000001</c:v>
                </c:pt>
                <c:pt idx="8580">
                  <c:v>37.332000000000001</c:v>
                </c:pt>
                <c:pt idx="8581">
                  <c:v>37.201000000000001</c:v>
                </c:pt>
                <c:pt idx="8582">
                  <c:v>37.073999999999998</c:v>
                </c:pt>
                <c:pt idx="8583">
                  <c:v>36.936</c:v>
                </c:pt>
                <c:pt idx="8584">
                  <c:v>36.795999999999999</c:v>
                </c:pt>
                <c:pt idx="8585">
                  <c:v>36.661000000000001</c:v>
                </c:pt>
                <c:pt idx="8586">
                  <c:v>36.527000000000001</c:v>
                </c:pt>
                <c:pt idx="8587">
                  <c:v>36.384999999999998</c:v>
                </c:pt>
                <c:pt idx="8588">
                  <c:v>36.234999999999999</c:v>
                </c:pt>
                <c:pt idx="8589">
                  <c:v>36.093000000000004</c:v>
                </c:pt>
                <c:pt idx="8590">
                  <c:v>35.962000000000003</c:v>
                </c:pt>
                <c:pt idx="8591">
                  <c:v>35.831000000000003</c:v>
                </c:pt>
                <c:pt idx="8592">
                  <c:v>35.698999999999998</c:v>
                </c:pt>
                <c:pt idx="8593">
                  <c:v>35.569000000000003</c:v>
                </c:pt>
                <c:pt idx="8594">
                  <c:v>35.441000000000003</c:v>
                </c:pt>
                <c:pt idx="8595">
                  <c:v>35.307000000000002</c:v>
                </c:pt>
                <c:pt idx="8596">
                  <c:v>35.174999999999997</c:v>
                </c:pt>
                <c:pt idx="8597">
                  <c:v>35.045999999999999</c:v>
                </c:pt>
                <c:pt idx="8598">
                  <c:v>34.911000000000001</c:v>
                </c:pt>
                <c:pt idx="8599">
                  <c:v>34.777999999999999</c:v>
                </c:pt>
                <c:pt idx="8600">
                  <c:v>34.652999999999999</c:v>
                </c:pt>
                <c:pt idx="8601">
                  <c:v>34.526000000000003</c:v>
                </c:pt>
                <c:pt idx="8602">
                  <c:v>34.408999999999999</c:v>
                </c:pt>
                <c:pt idx="8603">
                  <c:v>34.299999999999997</c:v>
                </c:pt>
                <c:pt idx="8604">
                  <c:v>34.195</c:v>
                </c:pt>
                <c:pt idx="8605">
                  <c:v>34.093000000000004</c:v>
                </c:pt>
                <c:pt idx="8606">
                  <c:v>33.985999999999997</c:v>
                </c:pt>
                <c:pt idx="8607">
                  <c:v>33.883000000000003</c:v>
                </c:pt>
                <c:pt idx="8608">
                  <c:v>33.78</c:v>
                </c:pt>
                <c:pt idx="8609">
                  <c:v>33.676000000000002</c:v>
                </c:pt>
                <c:pt idx="8610">
                  <c:v>33.576999999999998</c:v>
                </c:pt>
                <c:pt idx="8611">
                  <c:v>33.484999999999999</c:v>
                </c:pt>
                <c:pt idx="8612">
                  <c:v>33.402000000000001</c:v>
                </c:pt>
                <c:pt idx="8613">
                  <c:v>33.325000000000003</c:v>
                </c:pt>
                <c:pt idx="8614">
                  <c:v>33.258000000000003</c:v>
                </c:pt>
                <c:pt idx="8615">
                  <c:v>33.197000000000003</c:v>
                </c:pt>
                <c:pt idx="8616">
                  <c:v>33.146000000000001</c:v>
                </c:pt>
                <c:pt idx="8617">
                  <c:v>33.103999999999999</c:v>
                </c:pt>
                <c:pt idx="8618">
                  <c:v>33.055</c:v>
                </c:pt>
                <c:pt idx="8619">
                  <c:v>33.015000000000001</c:v>
                </c:pt>
                <c:pt idx="8620">
                  <c:v>32.981999999999999</c:v>
                </c:pt>
                <c:pt idx="8621">
                  <c:v>32.948</c:v>
                </c:pt>
                <c:pt idx="8622">
                  <c:v>32.924999999999997</c:v>
                </c:pt>
                <c:pt idx="8623">
                  <c:v>32.917999999999999</c:v>
                </c:pt>
                <c:pt idx="8624">
                  <c:v>32.908000000000001</c:v>
                </c:pt>
                <c:pt idx="8625">
                  <c:v>32.893000000000001</c:v>
                </c:pt>
                <c:pt idx="8626">
                  <c:v>32.881999999999998</c:v>
                </c:pt>
                <c:pt idx="8627">
                  <c:v>32.874000000000002</c:v>
                </c:pt>
                <c:pt idx="8628">
                  <c:v>32.866</c:v>
                </c:pt>
                <c:pt idx="8629">
                  <c:v>32.871000000000002</c:v>
                </c:pt>
                <c:pt idx="8630">
                  <c:v>32.874000000000002</c:v>
                </c:pt>
                <c:pt idx="8631">
                  <c:v>32.865000000000002</c:v>
                </c:pt>
                <c:pt idx="8632">
                  <c:v>32.857999999999997</c:v>
                </c:pt>
                <c:pt idx="8633">
                  <c:v>32.843000000000004</c:v>
                </c:pt>
                <c:pt idx="8634">
                  <c:v>32.829000000000001</c:v>
                </c:pt>
                <c:pt idx="8635">
                  <c:v>32.811</c:v>
                </c:pt>
                <c:pt idx="8636">
                  <c:v>32.786999999999999</c:v>
                </c:pt>
                <c:pt idx="8637">
                  <c:v>32.756999999999998</c:v>
                </c:pt>
                <c:pt idx="8638">
                  <c:v>32.728999999999999</c:v>
                </c:pt>
                <c:pt idx="8639">
                  <c:v>32.698</c:v>
                </c:pt>
                <c:pt idx="8640">
                  <c:v>32.664000000000001</c:v>
                </c:pt>
                <c:pt idx="8641">
                  <c:v>32.633000000000003</c:v>
                </c:pt>
                <c:pt idx="8642">
                  <c:v>32.597000000000001</c:v>
                </c:pt>
                <c:pt idx="8643">
                  <c:v>32.561</c:v>
                </c:pt>
                <c:pt idx="8644">
                  <c:v>32.518999999999998</c:v>
                </c:pt>
                <c:pt idx="8645">
                  <c:v>32.472000000000001</c:v>
                </c:pt>
                <c:pt idx="8646">
                  <c:v>32.43</c:v>
                </c:pt>
                <c:pt idx="8647">
                  <c:v>32.387999999999998</c:v>
                </c:pt>
                <c:pt idx="8648">
                  <c:v>32.343000000000004</c:v>
                </c:pt>
                <c:pt idx="8649">
                  <c:v>32.299999999999997</c:v>
                </c:pt>
                <c:pt idx="8650">
                  <c:v>32.265000000000001</c:v>
                </c:pt>
                <c:pt idx="8651">
                  <c:v>32.234999999999999</c:v>
                </c:pt>
                <c:pt idx="8652">
                  <c:v>32.206000000000003</c:v>
                </c:pt>
                <c:pt idx="8653">
                  <c:v>32.183</c:v>
                </c:pt>
                <c:pt idx="8654">
                  <c:v>32.158000000000001</c:v>
                </c:pt>
                <c:pt idx="8655">
                  <c:v>32.133000000000003</c:v>
                </c:pt>
                <c:pt idx="8656">
                  <c:v>32.11</c:v>
                </c:pt>
                <c:pt idx="8657">
                  <c:v>32.090000000000003</c:v>
                </c:pt>
                <c:pt idx="8658">
                  <c:v>32.073999999999998</c:v>
                </c:pt>
                <c:pt idx="8659">
                  <c:v>32.055</c:v>
                </c:pt>
                <c:pt idx="8660">
                  <c:v>32.036999999999999</c:v>
                </c:pt>
                <c:pt idx="8661">
                  <c:v>32.021000000000001</c:v>
                </c:pt>
                <c:pt idx="8662">
                  <c:v>32.008000000000003</c:v>
                </c:pt>
                <c:pt idx="8663">
                  <c:v>31.992999999999999</c:v>
                </c:pt>
                <c:pt idx="8664">
                  <c:v>31.972999999999999</c:v>
                </c:pt>
                <c:pt idx="8665">
                  <c:v>31.949000000000002</c:v>
                </c:pt>
                <c:pt idx="8666">
                  <c:v>31.923999999999999</c:v>
                </c:pt>
                <c:pt idx="8667">
                  <c:v>31.898</c:v>
                </c:pt>
                <c:pt idx="8668">
                  <c:v>31.87</c:v>
                </c:pt>
                <c:pt idx="8669">
                  <c:v>31.838000000000001</c:v>
                </c:pt>
                <c:pt idx="8670">
                  <c:v>31.806000000000001</c:v>
                </c:pt>
                <c:pt idx="8671">
                  <c:v>31.777000000000001</c:v>
                </c:pt>
                <c:pt idx="8672">
                  <c:v>31.748999999999999</c:v>
                </c:pt>
                <c:pt idx="8673">
                  <c:v>31.721</c:v>
                </c:pt>
                <c:pt idx="8674">
                  <c:v>31.696000000000002</c:v>
                </c:pt>
                <c:pt idx="8675">
                  <c:v>31.678000000000001</c:v>
                </c:pt>
                <c:pt idx="8676">
                  <c:v>31.661999999999999</c:v>
                </c:pt>
                <c:pt idx="8677">
                  <c:v>31.648</c:v>
                </c:pt>
                <c:pt idx="8678">
                  <c:v>31.645</c:v>
                </c:pt>
                <c:pt idx="8679">
                  <c:v>31.640999999999998</c:v>
                </c:pt>
                <c:pt idx="8680">
                  <c:v>31.637</c:v>
                </c:pt>
                <c:pt idx="8681">
                  <c:v>31.635999999999999</c:v>
                </c:pt>
                <c:pt idx="8682">
                  <c:v>31.634</c:v>
                </c:pt>
                <c:pt idx="8683">
                  <c:v>31.632999999999999</c:v>
                </c:pt>
                <c:pt idx="8684">
                  <c:v>31.638000000000002</c:v>
                </c:pt>
                <c:pt idx="8685">
                  <c:v>31.658999999999999</c:v>
                </c:pt>
                <c:pt idx="8686">
                  <c:v>31.687000000000001</c:v>
                </c:pt>
                <c:pt idx="8687">
                  <c:v>31.707000000000001</c:v>
                </c:pt>
                <c:pt idx="8688">
                  <c:v>31.727</c:v>
                </c:pt>
                <c:pt idx="8689">
                  <c:v>31.748999999999999</c:v>
                </c:pt>
                <c:pt idx="8690">
                  <c:v>31.773</c:v>
                </c:pt>
                <c:pt idx="8691">
                  <c:v>31.792000000000002</c:v>
                </c:pt>
                <c:pt idx="8692">
                  <c:v>31.815000000000001</c:v>
                </c:pt>
                <c:pt idx="8693">
                  <c:v>31.838999999999999</c:v>
                </c:pt>
                <c:pt idx="8694">
                  <c:v>31.863</c:v>
                </c:pt>
                <c:pt idx="8695">
                  <c:v>31.881</c:v>
                </c:pt>
                <c:pt idx="8696">
                  <c:v>31.895</c:v>
                </c:pt>
                <c:pt idx="8697">
                  <c:v>31.893000000000001</c:v>
                </c:pt>
                <c:pt idx="8698">
                  <c:v>31.887</c:v>
                </c:pt>
                <c:pt idx="8699">
                  <c:v>31.882000000000001</c:v>
                </c:pt>
                <c:pt idx="8700">
                  <c:v>31.876000000000001</c:v>
                </c:pt>
                <c:pt idx="8701">
                  <c:v>31.87</c:v>
                </c:pt>
                <c:pt idx="8702">
                  <c:v>31.863</c:v>
                </c:pt>
                <c:pt idx="8703">
                  <c:v>31.853999999999999</c:v>
                </c:pt>
                <c:pt idx="8704">
                  <c:v>31.846</c:v>
                </c:pt>
                <c:pt idx="8705">
                  <c:v>31.838999999999999</c:v>
                </c:pt>
                <c:pt idx="8706">
                  <c:v>31.832000000000001</c:v>
                </c:pt>
                <c:pt idx="8707">
                  <c:v>31.826000000000001</c:v>
                </c:pt>
                <c:pt idx="8708">
                  <c:v>31.824000000000002</c:v>
                </c:pt>
                <c:pt idx="8709">
                  <c:v>31.83</c:v>
                </c:pt>
                <c:pt idx="8710">
                  <c:v>31.838999999999999</c:v>
                </c:pt>
                <c:pt idx="8711">
                  <c:v>31.847000000000001</c:v>
                </c:pt>
                <c:pt idx="8712">
                  <c:v>31.864999999999998</c:v>
                </c:pt>
                <c:pt idx="8713">
                  <c:v>31.89</c:v>
                </c:pt>
                <c:pt idx="8714">
                  <c:v>31.911999999999999</c:v>
                </c:pt>
                <c:pt idx="8715">
                  <c:v>31.936</c:v>
                </c:pt>
                <c:pt idx="8716">
                  <c:v>31.957999999999998</c:v>
                </c:pt>
                <c:pt idx="8717">
                  <c:v>31.971</c:v>
                </c:pt>
                <c:pt idx="8718">
                  <c:v>31.989000000000001</c:v>
                </c:pt>
                <c:pt idx="8719">
                  <c:v>32.003</c:v>
                </c:pt>
                <c:pt idx="8720">
                  <c:v>32.024999999999999</c:v>
                </c:pt>
                <c:pt idx="8721">
                  <c:v>32.046999999999997</c:v>
                </c:pt>
                <c:pt idx="8722">
                  <c:v>32.07</c:v>
                </c:pt>
                <c:pt idx="8723">
                  <c:v>32.093000000000004</c:v>
                </c:pt>
                <c:pt idx="8724">
                  <c:v>32.11</c:v>
                </c:pt>
                <c:pt idx="8725">
                  <c:v>32.122</c:v>
                </c:pt>
                <c:pt idx="8726">
                  <c:v>32.128999999999998</c:v>
                </c:pt>
                <c:pt idx="8727">
                  <c:v>32.134999999999998</c:v>
                </c:pt>
                <c:pt idx="8728">
                  <c:v>32.143000000000001</c:v>
                </c:pt>
                <c:pt idx="8729">
                  <c:v>32.149000000000001</c:v>
                </c:pt>
                <c:pt idx="8730">
                  <c:v>32.151000000000003</c:v>
                </c:pt>
                <c:pt idx="8731">
                  <c:v>32.156999999999996</c:v>
                </c:pt>
                <c:pt idx="8732">
                  <c:v>32.159999999999997</c:v>
                </c:pt>
                <c:pt idx="8733">
                  <c:v>32.158999999999999</c:v>
                </c:pt>
                <c:pt idx="8734">
                  <c:v>32.154000000000003</c:v>
                </c:pt>
                <c:pt idx="8735">
                  <c:v>32.15</c:v>
                </c:pt>
                <c:pt idx="8736">
                  <c:v>32.143999999999998</c:v>
                </c:pt>
                <c:pt idx="8737">
                  <c:v>32.134999999999998</c:v>
                </c:pt>
                <c:pt idx="8738">
                  <c:v>32.131999999999998</c:v>
                </c:pt>
                <c:pt idx="8739">
                  <c:v>32.125999999999998</c:v>
                </c:pt>
                <c:pt idx="8740">
                  <c:v>32.125</c:v>
                </c:pt>
                <c:pt idx="8741">
                  <c:v>32.122</c:v>
                </c:pt>
                <c:pt idx="8742">
                  <c:v>32.119999999999997</c:v>
                </c:pt>
                <c:pt idx="8743">
                  <c:v>32.113</c:v>
                </c:pt>
                <c:pt idx="8744">
                  <c:v>32.107999999999997</c:v>
                </c:pt>
                <c:pt idx="8745">
                  <c:v>32.104999999999997</c:v>
                </c:pt>
                <c:pt idx="8746">
                  <c:v>32.101999999999997</c:v>
                </c:pt>
                <c:pt idx="8747">
                  <c:v>32.100999999999999</c:v>
                </c:pt>
                <c:pt idx="8748">
                  <c:v>32.104999999999997</c:v>
                </c:pt>
                <c:pt idx="8749">
                  <c:v>32.112000000000002</c:v>
                </c:pt>
                <c:pt idx="8750">
                  <c:v>32.127000000000002</c:v>
                </c:pt>
                <c:pt idx="8751">
                  <c:v>32.15</c:v>
                </c:pt>
                <c:pt idx="8752">
                  <c:v>32.177</c:v>
                </c:pt>
                <c:pt idx="8753">
                  <c:v>32.213999999999999</c:v>
                </c:pt>
                <c:pt idx="8754">
                  <c:v>32.253</c:v>
                </c:pt>
                <c:pt idx="8755">
                  <c:v>32.295000000000002</c:v>
                </c:pt>
                <c:pt idx="8756">
                  <c:v>32.338000000000001</c:v>
                </c:pt>
                <c:pt idx="8757">
                  <c:v>32.380000000000003</c:v>
                </c:pt>
                <c:pt idx="8758">
                  <c:v>32.421999999999997</c:v>
                </c:pt>
                <c:pt idx="8759">
                  <c:v>32.457999999999998</c:v>
                </c:pt>
                <c:pt idx="8760">
                  <c:v>32.484999999999999</c:v>
                </c:pt>
                <c:pt idx="8761">
                  <c:v>32.508000000000003</c:v>
                </c:pt>
                <c:pt idx="8762">
                  <c:v>32.524999999999999</c:v>
                </c:pt>
                <c:pt idx="8763">
                  <c:v>32.531999999999996</c:v>
                </c:pt>
                <c:pt idx="8764">
                  <c:v>32.527999999999999</c:v>
                </c:pt>
                <c:pt idx="8765">
                  <c:v>32.521999999999998</c:v>
                </c:pt>
                <c:pt idx="8766">
                  <c:v>32.520000000000003</c:v>
                </c:pt>
                <c:pt idx="8767">
                  <c:v>32.508000000000003</c:v>
                </c:pt>
                <c:pt idx="8768">
                  <c:v>32.491</c:v>
                </c:pt>
                <c:pt idx="8769">
                  <c:v>32.488999999999997</c:v>
                </c:pt>
                <c:pt idx="8770">
                  <c:v>32.491999999999997</c:v>
                </c:pt>
                <c:pt idx="8771">
                  <c:v>32.497999999999998</c:v>
                </c:pt>
                <c:pt idx="8772">
                  <c:v>32.511000000000003</c:v>
                </c:pt>
                <c:pt idx="8773">
                  <c:v>32.518000000000001</c:v>
                </c:pt>
                <c:pt idx="8774">
                  <c:v>32.53</c:v>
                </c:pt>
                <c:pt idx="8775">
                  <c:v>32.542999999999999</c:v>
                </c:pt>
                <c:pt idx="8776">
                  <c:v>32.545000000000002</c:v>
                </c:pt>
                <c:pt idx="8777">
                  <c:v>32.548999999999999</c:v>
                </c:pt>
                <c:pt idx="8778">
                  <c:v>32.558</c:v>
                </c:pt>
                <c:pt idx="8779">
                  <c:v>32.573</c:v>
                </c:pt>
                <c:pt idx="8780">
                  <c:v>32.588000000000001</c:v>
                </c:pt>
                <c:pt idx="8781">
                  <c:v>32.598999999999997</c:v>
                </c:pt>
                <c:pt idx="8782">
                  <c:v>32.600999999999999</c:v>
                </c:pt>
                <c:pt idx="8783">
                  <c:v>32.600999999999999</c:v>
                </c:pt>
                <c:pt idx="8784">
                  <c:v>32.61</c:v>
                </c:pt>
                <c:pt idx="8785">
                  <c:v>32.624000000000002</c:v>
                </c:pt>
                <c:pt idx="8786">
                  <c:v>32.630000000000003</c:v>
                </c:pt>
                <c:pt idx="8787">
                  <c:v>32.630000000000003</c:v>
                </c:pt>
                <c:pt idx="8788">
                  <c:v>32.643999999999998</c:v>
                </c:pt>
                <c:pt idx="8789">
                  <c:v>32.649000000000001</c:v>
                </c:pt>
                <c:pt idx="8790">
                  <c:v>32.654000000000003</c:v>
                </c:pt>
                <c:pt idx="8791">
                  <c:v>32.658000000000001</c:v>
                </c:pt>
                <c:pt idx="8792">
                  <c:v>32.648000000000003</c:v>
                </c:pt>
                <c:pt idx="8793">
                  <c:v>32.648000000000003</c:v>
                </c:pt>
                <c:pt idx="8794">
                  <c:v>32.655000000000001</c:v>
                </c:pt>
                <c:pt idx="8795">
                  <c:v>32.659999999999997</c:v>
                </c:pt>
                <c:pt idx="8796">
                  <c:v>32.670999999999999</c:v>
                </c:pt>
                <c:pt idx="8797">
                  <c:v>32.683</c:v>
                </c:pt>
                <c:pt idx="8798">
                  <c:v>32.685000000000002</c:v>
                </c:pt>
                <c:pt idx="8799">
                  <c:v>32.695999999999998</c:v>
                </c:pt>
                <c:pt idx="8800">
                  <c:v>32.704999999999998</c:v>
                </c:pt>
                <c:pt idx="8801">
                  <c:v>32.722000000000001</c:v>
                </c:pt>
                <c:pt idx="8802">
                  <c:v>32.741</c:v>
                </c:pt>
                <c:pt idx="8803">
                  <c:v>32.74</c:v>
                </c:pt>
                <c:pt idx="8804">
                  <c:v>32.728999999999999</c:v>
                </c:pt>
                <c:pt idx="8805">
                  <c:v>32.709000000000003</c:v>
                </c:pt>
                <c:pt idx="8806">
                  <c:v>32.692</c:v>
                </c:pt>
                <c:pt idx="8807">
                  <c:v>32.692</c:v>
                </c:pt>
                <c:pt idx="8808">
                  <c:v>32.692</c:v>
                </c:pt>
                <c:pt idx="8809">
                  <c:v>32.695</c:v>
                </c:pt>
                <c:pt idx="8810">
                  <c:v>32.698</c:v>
                </c:pt>
                <c:pt idx="8811">
                  <c:v>32.713999999999999</c:v>
                </c:pt>
                <c:pt idx="8812">
                  <c:v>32.731999999999999</c:v>
                </c:pt>
                <c:pt idx="8813">
                  <c:v>32.749000000000002</c:v>
                </c:pt>
                <c:pt idx="8814">
                  <c:v>32.759</c:v>
                </c:pt>
                <c:pt idx="8815">
                  <c:v>32.774000000000001</c:v>
                </c:pt>
                <c:pt idx="8816">
                  <c:v>32.787999999999997</c:v>
                </c:pt>
                <c:pt idx="8817">
                  <c:v>32.792000000000002</c:v>
                </c:pt>
                <c:pt idx="8818">
                  <c:v>32.783999999999999</c:v>
                </c:pt>
                <c:pt idx="8819">
                  <c:v>32.777999999999999</c:v>
                </c:pt>
                <c:pt idx="8820">
                  <c:v>32.78</c:v>
                </c:pt>
                <c:pt idx="8821">
                  <c:v>32.774999999999999</c:v>
                </c:pt>
                <c:pt idx="8822">
                  <c:v>32.762</c:v>
                </c:pt>
                <c:pt idx="8823">
                  <c:v>32.749000000000002</c:v>
                </c:pt>
                <c:pt idx="8824">
                  <c:v>32.732999999999997</c:v>
                </c:pt>
                <c:pt idx="8825">
                  <c:v>32.716000000000001</c:v>
                </c:pt>
                <c:pt idx="8826">
                  <c:v>32.701999999999998</c:v>
                </c:pt>
                <c:pt idx="8827">
                  <c:v>32.692</c:v>
                </c:pt>
                <c:pt idx="8828">
                  <c:v>32.677</c:v>
                </c:pt>
                <c:pt idx="8829">
                  <c:v>32.655000000000001</c:v>
                </c:pt>
                <c:pt idx="8830">
                  <c:v>32.613</c:v>
                </c:pt>
                <c:pt idx="8831">
                  <c:v>32.572000000000003</c:v>
                </c:pt>
                <c:pt idx="8832">
                  <c:v>32.517000000000003</c:v>
                </c:pt>
                <c:pt idx="8833">
                  <c:v>32.457000000000001</c:v>
                </c:pt>
                <c:pt idx="8834">
                  <c:v>32.398000000000003</c:v>
                </c:pt>
                <c:pt idx="8835">
                  <c:v>32.326999999999998</c:v>
                </c:pt>
                <c:pt idx="8836">
                  <c:v>32.259</c:v>
                </c:pt>
                <c:pt idx="8837">
                  <c:v>32.186999999999998</c:v>
                </c:pt>
                <c:pt idx="8838">
                  <c:v>32.119</c:v>
                </c:pt>
                <c:pt idx="8839">
                  <c:v>32.048000000000002</c:v>
                </c:pt>
                <c:pt idx="8840">
                  <c:v>31.968</c:v>
                </c:pt>
                <c:pt idx="8841">
                  <c:v>31.893999999999998</c:v>
                </c:pt>
                <c:pt idx="8842">
                  <c:v>31.835999999999999</c:v>
                </c:pt>
                <c:pt idx="8843">
                  <c:v>31.771000000000001</c:v>
                </c:pt>
                <c:pt idx="8844">
                  <c:v>31.704999999999998</c:v>
                </c:pt>
                <c:pt idx="8845">
                  <c:v>31.643000000000001</c:v>
                </c:pt>
                <c:pt idx="8846">
                  <c:v>31.577000000000002</c:v>
                </c:pt>
                <c:pt idx="8847">
                  <c:v>31.504000000000001</c:v>
                </c:pt>
                <c:pt idx="8848">
                  <c:v>31.443999999999999</c:v>
                </c:pt>
                <c:pt idx="8849">
                  <c:v>31.395</c:v>
                </c:pt>
                <c:pt idx="8850">
                  <c:v>31.338000000000001</c:v>
                </c:pt>
                <c:pt idx="8851">
                  <c:v>31.282</c:v>
                </c:pt>
                <c:pt idx="8852">
                  <c:v>31.257000000000001</c:v>
                </c:pt>
                <c:pt idx="8853">
                  <c:v>31.244</c:v>
                </c:pt>
                <c:pt idx="8854">
                  <c:v>31.222999999999999</c:v>
                </c:pt>
                <c:pt idx="8855">
                  <c:v>31.202999999999999</c:v>
                </c:pt>
                <c:pt idx="8856">
                  <c:v>31.199000000000002</c:v>
                </c:pt>
                <c:pt idx="8857">
                  <c:v>31.210999999999999</c:v>
                </c:pt>
                <c:pt idx="8858">
                  <c:v>31.216999999999999</c:v>
                </c:pt>
                <c:pt idx="8859">
                  <c:v>31.231999999999999</c:v>
                </c:pt>
                <c:pt idx="8860">
                  <c:v>31.257000000000001</c:v>
                </c:pt>
                <c:pt idx="8861">
                  <c:v>31.29</c:v>
                </c:pt>
                <c:pt idx="8862">
                  <c:v>31.321999999999999</c:v>
                </c:pt>
                <c:pt idx="8863">
                  <c:v>31.335999999999999</c:v>
                </c:pt>
                <c:pt idx="8864">
                  <c:v>31.344999999999999</c:v>
                </c:pt>
                <c:pt idx="8865">
                  <c:v>31.347999999999999</c:v>
                </c:pt>
                <c:pt idx="8866">
                  <c:v>31.344000000000001</c:v>
                </c:pt>
                <c:pt idx="8867">
                  <c:v>31.34</c:v>
                </c:pt>
                <c:pt idx="8868">
                  <c:v>31.341999999999999</c:v>
                </c:pt>
                <c:pt idx="8869">
                  <c:v>31.343</c:v>
                </c:pt>
                <c:pt idx="8870">
                  <c:v>31.344000000000001</c:v>
                </c:pt>
                <c:pt idx="8871">
                  <c:v>31.343</c:v>
                </c:pt>
                <c:pt idx="8872">
                  <c:v>31.344999999999999</c:v>
                </c:pt>
                <c:pt idx="8873">
                  <c:v>31.364999999999998</c:v>
                </c:pt>
                <c:pt idx="8874">
                  <c:v>31.395</c:v>
                </c:pt>
                <c:pt idx="8875">
                  <c:v>31.411999999999999</c:v>
                </c:pt>
                <c:pt idx="8876">
                  <c:v>31.431000000000001</c:v>
                </c:pt>
                <c:pt idx="8877">
                  <c:v>31.452000000000002</c:v>
                </c:pt>
                <c:pt idx="8878">
                  <c:v>31.466000000000001</c:v>
                </c:pt>
                <c:pt idx="8879">
                  <c:v>31.469000000000001</c:v>
                </c:pt>
                <c:pt idx="8880">
                  <c:v>31.47</c:v>
                </c:pt>
                <c:pt idx="8881">
                  <c:v>31.472000000000001</c:v>
                </c:pt>
                <c:pt idx="8882">
                  <c:v>31.474</c:v>
                </c:pt>
                <c:pt idx="8883">
                  <c:v>31.478999999999999</c:v>
                </c:pt>
                <c:pt idx="8884">
                  <c:v>31.488</c:v>
                </c:pt>
                <c:pt idx="8885">
                  <c:v>31.495000000000001</c:v>
                </c:pt>
                <c:pt idx="8886">
                  <c:v>31.498999999999999</c:v>
                </c:pt>
                <c:pt idx="8887">
                  <c:v>31.506</c:v>
                </c:pt>
                <c:pt idx="8888">
                  <c:v>31.512</c:v>
                </c:pt>
                <c:pt idx="8889">
                  <c:v>31.516999999999999</c:v>
                </c:pt>
                <c:pt idx="8890">
                  <c:v>31.518000000000001</c:v>
                </c:pt>
                <c:pt idx="8891">
                  <c:v>31.515000000000001</c:v>
                </c:pt>
                <c:pt idx="8892">
                  <c:v>31.503</c:v>
                </c:pt>
                <c:pt idx="8893">
                  <c:v>31.495999999999999</c:v>
                </c:pt>
                <c:pt idx="8894">
                  <c:v>31.484000000000002</c:v>
                </c:pt>
                <c:pt idx="8895">
                  <c:v>31.466999999999999</c:v>
                </c:pt>
                <c:pt idx="8896">
                  <c:v>31.448</c:v>
                </c:pt>
                <c:pt idx="8897">
                  <c:v>31.425000000000001</c:v>
                </c:pt>
                <c:pt idx="8898">
                  <c:v>31.401</c:v>
                </c:pt>
                <c:pt idx="8899">
                  <c:v>31.376999999999999</c:v>
                </c:pt>
                <c:pt idx="8900">
                  <c:v>31.364999999999998</c:v>
                </c:pt>
                <c:pt idx="8901">
                  <c:v>31.36</c:v>
                </c:pt>
                <c:pt idx="8902">
                  <c:v>31.356999999999999</c:v>
                </c:pt>
                <c:pt idx="8903">
                  <c:v>31.346</c:v>
                </c:pt>
                <c:pt idx="8904">
                  <c:v>31.335999999999999</c:v>
                </c:pt>
                <c:pt idx="8905">
                  <c:v>31.321999999999999</c:v>
                </c:pt>
                <c:pt idx="8906">
                  <c:v>31.303999999999998</c:v>
                </c:pt>
                <c:pt idx="8907">
                  <c:v>31.288</c:v>
                </c:pt>
                <c:pt idx="8908">
                  <c:v>31.273</c:v>
                </c:pt>
                <c:pt idx="8909">
                  <c:v>31.259</c:v>
                </c:pt>
                <c:pt idx="8910">
                  <c:v>31.238</c:v>
                </c:pt>
                <c:pt idx="8911">
                  <c:v>31.215</c:v>
                </c:pt>
                <c:pt idx="8912">
                  <c:v>31.198</c:v>
                </c:pt>
                <c:pt idx="8913">
                  <c:v>31.18</c:v>
                </c:pt>
                <c:pt idx="8914">
                  <c:v>31.16</c:v>
                </c:pt>
                <c:pt idx="8915">
                  <c:v>31.15</c:v>
                </c:pt>
                <c:pt idx="8916">
                  <c:v>31.15</c:v>
                </c:pt>
                <c:pt idx="8917">
                  <c:v>31.15</c:v>
                </c:pt>
                <c:pt idx="8918">
                  <c:v>31.155999999999999</c:v>
                </c:pt>
                <c:pt idx="8919">
                  <c:v>31.167000000000002</c:v>
                </c:pt>
                <c:pt idx="8920">
                  <c:v>31.18</c:v>
                </c:pt>
                <c:pt idx="8921">
                  <c:v>31.193000000000001</c:v>
                </c:pt>
                <c:pt idx="8922">
                  <c:v>31.202999999999999</c:v>
                </c:pt>
                <c:pt idx="8923">
                  <c:v>31.209</c:v>
                </c:pt>
                <c:pt idx="8924">
                  <c:v>31.210999999999999</c:v>
                </c:pt>
                <c:pt idx="8925">
                  <c:v>31.212</c:v>
                </c:pt>
                <c:pt idx="8926">
                  <c:v>31.210999999999999</c:v>
                </c:pt>
                <c:pt idx="8927">
                  <c:v>31.2</c:v>
                </c:pt>
                <c:pt idx="8928">
                  <c:v>31.192</c:v>
                </c:pt>
                <c:pt idx="8929">
                  <c:v>31.181999999999999</c:v>
                </c:pt>
                <c:pt idx="8930">
                  <c:v>31.169</c:v>
                </c:pt>
                <c:pt idx="8931">
                  <c:v>31.154</c:v>
                </c:pt>
                <c:pt idx="8932">
                  <c:v>31.134</c:v>
                </c:pt>
                <c:pt idx="8933">
                  <c:v>31.108000000000001</c:v>
                </c:pt>
                <c:pt idx="8934">
                  <c:v>31.081</c:v>
                </c:pt>
                <c:pt idx="8935">
                  <c:v>31.052</c:v>
                </c:pt>
                <c:pt idx="8936">
                  <c:v>31.021999999999998</c:v>
                </c:pt>
                <c:pt idx="8937">
                  <c:v>30.997</c:v>
                </c:pt>
                <c:pt idx="8938">
                  <c:v>30.984000000000002</c:v>
                </c:pt>
                <c:pt idx="8939">
                  <c:v>30.981999999999999</c:v>
                </c:pt>
                <c:pt idx="8940">
                  <c:v>30.986000000000001</c:v>
                </c:pt>
                <c:pt idx="8941">
                  <c:v>31.001999999999999</c:v>
                </c:pt>
                <c:pt idx="8942">
                  <c:v>31.024000000000001</c:v>
                </c:pt>
                <c:pt idx="8943">
                  <c:v>31.048999999999999</c:v>
                </c:pt>
                <c:pt idx="8944">
                  <c:v>31.079000000000001</c:v>
                </c:pt>
                <c:pt idx="8945">
                  <c:v>31.102</c:v>
                </c:pt>
                <c:pt idx="8946">
                  <c:v>31.117999999999999</c:v>
                </c:pt>
                <c:pt idx="8947">
                  <c:v>31.135999999999999</c:v>
                </c:pt>
                <c:pt idx="8948">
                  <c:v>31.146000000000001</c:v>
                </c:pt>
                <c:pt idx="8949">
                  <c:v>31.152000000000001</c:v>
                </c:pt>
                <c:pt idx="8950">
                  <c:v>31.161000000000001</c:v>
                </c:pt>
                <c:pt idx="8951">
                  <c:v>31.164000000000001</c:v>
                </c:pt>
                <c:pt idx="8952">
                  <c:v>31.17</c:v>
                </c:pt>
                <c:pt idx="8953">
                  <c:v>31.170999999999999</c:v>
                </c:pt>
                <c:pt idx="8954">
                  <c:v>31.161000000000001</c:v>
                </c:pt>
                <c:pt idx="8955">
                  <c:v>31.146999999999998</c:v>
                </c:pt>
                <c:pt idx="8956">
                  <c:v>31.132999999999999</c:v>
                </c:pt>
                <c:pt idx="8957">
                  <c:v>31.120999999999999</c:v>
                </c:pt>
                <c:pt idx="8958">
                  <c:v>31.109000000000002</c:v>
                </c:pt>
                <c:pt idx="8959">
                  <c:v>31.1</c:v>
                </c:pt>
                <c:pt idx="8960">
                  <c:v>31.091999999999999</c:v>
                </c:pt>
                <c:pt idx="8961">
                  <c:v>31.088000000000001</c:v>
                </c:pt>
                <c:pt idx="8962">
                  <c:v>31.093</c:v>
                </c:pt>
                <c:pt idx="8963">
                  <c:v>31.1</c:v>
                </c:pt>
                <c:pt idx="8964">
                  <c:v>31.113</c:v>
                </c:pt>
                <c:pt idx="8965">
                  <c:v>31.135000000000002</c:v>
                </c:pt>
                <c:pt idx="8966">
                  <c:v>31.155000000000001</c:v>
                </c:pt>
                <c:pt idx="8967">
                  <c:v>31.175000000000001</c:v>
                </c:pt>
                <c:pt idx="8968">
                  <c:v>31.2</c:v>
                </c:pt>
                <c:pt idx="8969">
                  <c:v>31.221</c:v>
                </c:pt>
                <c:pt idx="8970">
                  <c:v>31.239000000000001</c:v>
                </c:pt>
                <c:pt idx="8971">
                  <c:v>31.254000000000001</c:v>
                </c:pt>
                <c:pt idx="8972">
                  <c:v>31.265999999999998</c:v>
                </c:pt>
                <c:pt idx="8973">
                  <c:v>31.277000000000001</c:v>
                </c:pt>
                <c:pt idx="8974">
                  <c:v>31.283000000000001</c:v>
                </c:pt>
                <c:pt idx="8975">
                  <c:v>31.277999999999999</c:v>
                </c:pt>
                <c:pt idx="8976">
                  <c:v>31.274999999999999</c:v>
                </c:pt>
                <c:pt idx="8977">
                  <c:v>31.265999999999998</c:v>
                </c:pt>
                <c:pt idx="8978">
                  <c:v>31.254000000000001</c:v>
                </c:pt>
                <c:pt idx="8979">
                  <c:v>31.238</c:v>
                </c:pt>
                <c:pt idx="8980">
                  <c:v>31.22</c:v>
                </c:pt>
                <c:pt idx="8981">
                  <c:v>31.201000000000001</c:v>
                </c:pt>
                <c:pt idx="8982">
                  <c:v>31.181000000000001</c:v>
                </c:pt>
                <c:pt idx="8983">
                  <c:v>31.161999999999999</c:v>
                </c:pt>
                <c:pt idx="8984">
                  <c:v>31.138000000000002</c:v>
                </c:pt>
                <c:pt idx="8985">
                  <c:v>31.109000000000002</c:v>
                </c:pt>
                <c:pt idx="8986">
                  <c:v>31.068999999999999</c:v>
                </c:pt>
                <c:pt idx="8987">
                  <c:v>31.021999999999998</c:v>
                </c:pt>
                <c:pt idx="8988">
                  <c:v>30.977</c:v>
                </c:pt>
                <c:pt idx="8989">
                  <c:v>30.928999999999998</c:v>
                </c:pt>
                <c:pt idx="8990">
                  <c:v>30.879000000000001</c:v>
                </c:pt>
                <c:pt idx="8991">
                  <c:v>30.826000000000001</c:v>
                </c:pt>
                <c:pt idx="8992">
                  <c:v>30.760999999999999</c:v>
                </c:pt>
                <c:pt idx="8993">
                  <c:v>30.673999999999999</c:v>
                </c:pt>
                <c:pt idx="8994">
                  <c:v>30.587</c:v>
                </c:pt>
                <c:pt idx="8995">
                  <c:v>30.515999999999998</c:v>
                </c:pt>
                <c:pt idx="8996">
                  <c:v>30.449000000000002</c:v>
                </c:pt>
                <c:pt idx="8997">
                  <c:v>30.364000000000001</c:v>
                </c:pt>
                <c:pt idx="8998">
                  <c:v>30.259</c:v>
                </c:pt>
                <c:pt idx="8999">
                  <c:v>30.138999999999999</c:v>
                </c:pt>
              </c:numCache>
            </c:numRef>
          </c:val>
          <c:smooth val="0"/>
          <c:extLst>
            <c:ext xmlns:c16="http://schemas.microsoft.com/office/drawing/2014/chart" uri="{C3380CC4-5D6E-409C-BE32-E72D297353CC}">
              <c16:uniqueId val="{00000000-B266-4E7C-9D35-07DE54FF18A0}"/>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IE!$C$1</c:f>
              <c:strCache>
                <c:ptCount val="1"/>
                <c:pt idx="0">
                  <c:v>TF IE (deg)</c:v>
                </c:pt>
              </c:strCache>
            </c:strRef>
          </c:tx>
          <c:spPr>
            <a:ln w="28575" cap="rnd">
              <a:solidFill>
                <a:schemeClr val="accent2"/>
              </a:solidFill>
              <a:round/>
            </a:ln>
            <a:effectLst/>
          </c:spPr>
          <c:marker>
            <c:symbol val="none"/>
          </c:marker>
          <c:val>
            <c:numRef>
              <c:f>DU02_INTACT_KE_IE!$C$2:$C$9001</c:f>
              <c:numCache>
                <c:formatCode>General</c:formatCode>
                <c:ptCount val="9000"/>
                <c:pt idx="0">
                  <c:v>6.3010000000000002</c:v>
                </c:pt>
                <c:pt idx="1">
                  <c:v>6.2984</c:v>
                </c:pt>
                <c:pt idx="2">
                  <c:v>6.2742000000000004</c:v>
                </c:pt>
                <c:pt idx="3">
                  <c:v>6.2840999999999996</c:v>
                </c:pt>
                <c:pt idx="4">
                  <c:v>6.3089000000000004</c:v>
                </c:pt>
                <c:pt idx="5">
                  <c:v>6.3117000000000001</c:v>
                </c:pt>
                <c:pt idx="6">
                  <c:v>6.3094999999999999</c:v>
                </c:pt>
                <c:pt idx="7">
                  <c:v>6.3228</c:v>
                </c:pt>
                <c:pt idx="8">
                  <c:v>6.3465999999999996</c:v>
                </c:pt>
                <c:pt idx="9">
                  <c:v>6.3602999999999996</c:v>
                </c:pt>
                <c:pt idx="10">
                  <c:v>6.3532999999999999</c:v>
                </c:pt>
                <c:pt idx="11">
                  <c:v>6.3663999999999996</c:v>
                </c:pt>
                <c:pt idx="12">
                  <c:v>6.3630000000000004</c:v>
                </c:pt>
                <c:pt idx="13">
                  <c:v>6.3543000000000003</c:v>
                </c:pt>
                <c:pt idx="14">
                  <c:v>6.3541999999999996</c:v>
                </c:pt>
                <c:pt idx="15">
                  <c:v>6.3521000000000001</c:v>
                </c:pt>
                <c:pt idx="16">
                  <c:v>6.3387000000000002</c:v>
                </c:pt>
                <c:pt idx="17">
                  <c:v>6.3154000000000003</c:v>
                </c:pt>
                <c:pt idx="18">
                  <c:v>6.3025000000000002</c:v>
                </c:pt>
                <c:pt idx="19">
                  <c:v>6.2834000000000003</c:v>
                </c:pt>
                <c:pt idx="20">
                  <c:v>6.2885999999999997</c:v>
                </c:pt>
                <c:pt idx="21">
                  <c:v>6.2821999999999996</c:v>
                </c:pt>
                <c:pt idx="22">
                  <c:v>6.3026</c:v>
                </c:pt>
                <c:pt idx="23">
                  <c:v>6.2999000000000001</c:v>
                </c:pt>
                <c:pt idx="24">
                  <c:v>6.3078000000000003</c:v>
                </c:pt>
                <c:pt idx="25">
                  <c:v>6.3170999999999999</c:v>
                </c:pt>
                <c:pt idx="26">
                  <c:v>6.3213999999999997</c:v>
                </c:pt>
                <c:pt idx="27">
                  <c:v>6.3285999999999998</c:v>
                </c:pt>
                <c:pt idx="28">
                  <c:v>6.3185000000000002</c:v>
                </c:pt>
                <c:pt idx="29">
                  <c:v>6.3323</c:v>
                </c:pt>
                <c:pt idx="30">
                  <c:v>6.3494000000000002</c:v>
                </c:pt>
                <c:pt idx="31">
                  <c:v>6.3388</c:v>
                </c:pt>
                <c:pt idx="32">
                  <c:v>6.3373999999999997</c:v>
                </c:pt>
                <c:pt idx="33">
                  <c:v>6.3315000000000001</c:v>
                </c:pt>
                <c:pt idx="34">
                  <c:v>6.3377999999999997</c:v>
                </c:pt>
                <c:pt idx="35">
                  <c:v>6.3468999999999998</c:v>
                </c:pt>
                <c:pt idx="36">
                  <c:v>6.3441999999999998</c:v>
                </c:pt>
                <c:pt idx="37">
                  <c:v>6.3249000000000004</c:v>
                </c:pt>
                <c:pt idx="38">
                  <c:v>6.3164999999999996</c:v>
                </c:pt>
                <c:pt idx="39">
                  <c:v>6.2968999999999999</c:v>
                </c:pt>
                <c:pt idx="40">
                  <c:v>6.2809999999999997</c:v>
                </c:pt>
                <c:pt idx="41">
                  <c:v>6.2908999999999997</c:v>
                </c:pt>
                <c:pt idx="42">
                  <c:v>6.3226000000000004</c:v>
                </c:pt>
                <c:pt idx="43">
                  <c:v>6.3479000000000001</c:v>
                </c:pt>
                <c:pt idx="44">
                  <c:v>6.3765999999999998</c:v>
                </c:pt>
                <c:pt idx="45">
                  <c:v>6.3916000000000004</c:v>
                </c:pt>
                <c:pt idx="46">
                  <c:v>6.4124999999999996</c:v>
                </c:pt>
                <c:pt idx="47">
                  <c:v>6.4147999999999996</c:v>
                </c:pt>
                <c:pt idx="48">
                  <c:v>6.3977000000000004</c:v>
                </c:pt>
                <c:pt idx="49">
                  <c:v>6.3849</c:v>
                </c:pt>
                <c:pt idx="50">
                  <c:v>6.3436000000000003</c:v>
                </c:pt>
                <c:pt idx="51">
                  <c:v>6.3434999999999997</c:v>
                </c:pt>
                <c:pt idx="52">
                  <c:v>6.3163</c:v>
                </c:pt>
                <c:pt idx="53">
                  <c:v>6.3059000000000003</c:v>
                </c:pt>
                <c:pt idx="54">
                  <c:v>6.3141999999999996</c:v>
                </c:pt>
                <c:pt idx="55">
                  <c:v>6.3093000000000004</c:v>
                </c:pt>
                <c:pt idx="56">
                  <c:v>6.3025000000000002</c:v>
                </c:pt>
                <c:pt idx="57">
                  <c:v>6.3319999999999999</c:v>
                </c:pt>
                <c:pt idx="58">
                  <c:v>6.3543000000000003</c:v>
                </c:pt>
                <c:pt idx="59">
                  <c:v>6.3727</c:v>
                </c:pt>
                <c:pt idx="60">
                  <c:v>6.3784999999999998</c:v>
                </c:pt>
                <c:pt idx="61">
                  <c:v>6.3691000000000004</c:v>
                </c:pt>
                <c:pt idx="62">
                  <c:v>6.3604000000000003</c:v>
                </c:pt>
                <c:pt idx="63">
                  <c:v>6.3620999999999999</c:v>
                </c:pt>
                <c:pt idx="64">
                  <c:v>6.3375000000000004</c:v>
                </c:pt>
                <c:pt idx="65">
                  <c:v>6.3334999999999999</c:v>
                </c:pt>
                <c:pt idx="66">
                  <c:v>6.3319000000000001</c:v>
                </c:pt>
                <c:pt idx="67">
                  <c:v>6.3167999999999997</c:v>
                </c:pt>
                <c:pt idx="68">
                  <c:v>6.3117000000000001</c:v>
                </c:pt>
                <c:pt idx="69">
                  <c:v>6.3170999999999999</c:v>
                </c:pt>
                <c:pt idx="70">
                  <c:v>6.3277000000000001</c:v>
                </c:pt>
                <c:pt idx="71">
                  <c:v>6.3703000000000003</c:v>
                </c:pt>
                <c:pt idx="72">
                  <c:v>6.3974000000000002</c:v>
                </c:pt>
                <c:pt idx="73">
                  <c:v>6.4375</c:v>
                </c:pt>
                <c:pt idx="74">
                  <c:v>6.5252999999999997</c:v>
                </c:pt>
                <c:pt idx="75">
                  <c:v>6.6063000000000001</c:v>
                </c:pt>
                <c:pt idx="76">
                  <c:v>6.6681999999999997</c:v>
                </c:pt>
                <c:pt idx="77">
                  <c:v>6.7358000000000002</c:v>
                </c:pt>
                <c:pt idx="78">
                  <c:v>6.7979000000000003</c:v>
                </c:pt>
                <c:pt idx="79">
                  <c:v>6.7503000000000002</c:v>
                </c:pt>
                <c:pt idx="80">
                  <c:v>6.6101000000000001</c:v>
                </c:pt>
                <c:pt idx="81">
                  <c:v>6.4984000000000002</c:v>
                </c:pt>
                <c:pt idx="82">
                  <c:v>6.4442000000000004</c:v>
                </c:pt>
                <c:pt idx="83">
                  <c:v>6.4920999999999998</c:v>
                </c:pt>
                <c:pt idx="84">
                  <c:v>6.5629</c:v>
                </c:pt>
                <c:pt idx="85">
                  <c:v>6.6417999999999999</c:v>
                </c:pt>
                <c:pt idx="86">
                  <c:v>6.7923</c:v>
                </c:pt>
                <c:pt idx="87">
                  <c:v>6.931</c:v>
                </c:pt>
                <c:pt idx="88">
                  <c:v>7.0305999999999997</c:v>
                </c:pt>
                <c:pt idx="89">
                  <c:v>7.0674999999999999</c:v>
                </c:pt>
                <c:pt idx="90">
                  <c:v>7.1337000000000002</c:v>
                </c:pt>
                <c:pt idx="91">
                  <c:v>7.1535000000000002</c:v>
                </c:pt>
                <c:pt idx="92">
                  <c:v>7.1710000000000003</c:v>
                </c:pt>
                <c:pt idx="93">
                  <c:v>7.2663000000000002</c:v>
                </c:pt>
                <c:pt idx="94">
                  <c:v>7.3792999999999997</c:v>
                </c:pt>
                <c:pt idx="95">
                  <c:v>7.4730999999999996</c:v>
                </c:pt>
                <c:pt idx="96">
                  <c:v>7.5945</c:v>
                </c:pt>
                <c:pt idx="97">
                  <c:v>7.6071999999999997</c:v>
                </c:pt>
                <c:pt idx="98">
                  <c:v>7.5652999999999997</c:v>
                </c:pt>
                <c:pt idx="99">
                  <c:v>7.5525000000000002</c:v>
                </c:pt>
                <c:pt idx="100">
                  <c:v>7.5441000000000003</c:v>
                </c:pt>
                <c:pt idx="101">
                  <c:v>7.5286999999999997</c:v>
                </c:pt>
                <c:pt idx="102">
                  <c:v>7.5355999999999996</c:v>
                </c:pt>
                <c:pt idx="103">
                  <c:v>7.5419999999999998</c:v>
                </c:pt>
                <c:pt idx="104">
                  <c:v>7.5576999999999996</c:v>
                </c:pt>
                <c:pt idx="105">
                  <c:v>7.6197999999999997</c:v>
                </c:pt>
                <c:pt idx="106">
                  <c:v>7.6936999999999998</c:v>
                </c:pt>
                <c:pt idx="107">
                  <c:v>7.7202000000000002</c:v>
                </c:pt>
                <c:pt idx="108">
                  <c:v>7.7468000000000004</c:v>
                </c:pt>
                <c:pt idx="109">
                  <c:v>7.7792000000000003</c:v>
                </c:pt>
                <c:pt idx="110">
                  <c:v>7.8310000000000004</c:v>
                </c:pt>
                <c:pt idx="111">
                  <c:v>7.8686999999999996</c:v>
                </c:pt>
                <c:pt idx="112">
                  <c:v>7.9055</c:v>
                </c:pt>
                <c:pt idx="113">
                  <c:v>7.9221000000000004</c:v>
                </c:pt>
                <c:pt idx="114">
                  <c:v>7.9467999999999996</c:v>
                </c:pt>
                <c:pt idx="115">
                  <c:v>7.9764999999999997</c:v>
                </c:pt>
                <c:pt idx="116">
                  <c:v>8.0020000000000007</c:v>
                </c:pt>
                <c:pt idx="117">
                  <c:v>7.9955999999999996</c:v>
                </c:pt>
                <c:pt idx="118">
                  <c:v>8.0719999999999992</c:v>
                </c:pt>
                <c:pt idx="119">
                  <c:v>8.1130999999999993</c:v>
                </c:pt>
                <c:pt idx="120">
                  <c:v>8.1377000000000006</c:v>
                </c:pt>
                <c:pt idx="121">
                  <c:v>8.1926000000000005</c:v>
                </c:pt>
                <c:pt idx="122">
                  <c:v>8.1915999999999993</c:v>
                </c:pt>
                <c:pt idx="123">
                  <c:v>8.1966999999999999</c:v>
                </c:pt>
                <c:pt idx="124">
                  <c:v>8.2166999999999994</c:v>
                </c:pt>
                <c:pt idx="125">
                  <c:v>8.2363999999999997</c:v>
                </c:pt>
                <c:pt idx="126">
                  <c:v>8.2385000000000002</c:v>
                </c:pt>
                <c:pt idx="127">
                  <c:v>8.2426999999999992</c:v>
                </c:pt>
                <c:pt idx="128">
                  <c:v>8.2409999999999997</c:v>
                </c:pt>
                <c:pt idx="129">
                  <c:v>8.2429000000000006</c:v>
                </c:pt>
                <c:pt idx="130">
                  <c:v>8.2373999999999992</c:v>
                </c:pt>
                <c:pt idx="131">
                  <c:v>8.2515999999999998</c:v>
                </c:pt>
                <c:pt idx="132">
                  <c:v>8.2845999999999993</c:v>
                </c:pt>
                <c:pt idx="133">
                  <c:v>8.3352000000000004</c:v>
                </c:pt>
                <c:pt idx="134">
                  <c:v>8.3696000000000002</c:v>
                </c:pt>
                <c:pt idx="135">
                  <c:v>8.3866999999999994</c:v>
                </c:pt>
                <c:pt idx="136">
                  <c:v>8.3839000000000006</c:v>
                </c:pt>
                <c:pt idx="137">
                  <c:v>8.3526000000000007</c:v>
                </c:pt>
                <c:pt idx="138">
                  <c:v>8.3228000000000009</c:v>
                </c:pt>
                <c:pt idx="139">
                  <c:v>8.3239999999999998</c:v>
                </c:pt>
                <c:pt idx="140">
                  <c:v>8.3080999999999996</c:v>
                </c:pt>
                <c:pt idx="141">
                  <c:v>8.3203999999999994</c:v>
                </c:pt>
                <c:pt idx="142">
                  <c:v>8.343</c:v>
                </c:pt>
                <c:pt idx="143">
                  <c:v>8.3369</c:v>
                </c:pt>
                <c:pt idx="144">
                  <c:v>8.3436000000000003</c:v>
                </c:pt>
                <c:pt idx="145">
                  <c:v>8.3430999999999997</c:v>
                </c:pt>
                <c:pt idx="146">
                  <c:v>8.3675999999999995</c:v>
                </c:pt>
                <c:pt idx="147">
                  <c:v>8.3915000000000006</c:v>
                </c:pt>
                <c:pt idx="148">
                  <c:v>8.3880999999999997</c:v>
                </c:pt>
                <c:pt idx="149">
                  <c:v>8.4107000000000003</c:v>
                </c:pt>
                <c:pt idx="150">
                  <c:v>8.4144000000000005</c:v>
                </c:pt>
                <c:pt idx="151">
                  <c:v>8.3945000000000007</c:v>
                </c:pt>
                <c:pt idx="152">
                  <c:v>8.4306000000000001</c:v>
                </c:pt>
                <c:pt idx="153">
                  <c:v>8.4708000000000006</c:v>
                </c:pt>
                <c:pt idx="154">
                  <c:v>8.4751999999999992</c:v>
                </c:pt>
                <c:pt idx="155">
                  <c:v>8.5204000000000004</c:v>
                </c:pt>
                <c:pt idx="156">
                  <c:v>8.5324000000000009</c:v>
                </c:pt>
                <c:pt idx="157">
                  <c:v>8.4810999999999996</c:v>
                </c:pt>
                <c:pt idx="158">
                  <c:v>8.4047000000000001</c:v>
                </c:pt>
                <c:pt idx="159">
                  <c:v>8.3983000000000008</c:v>
                </c:pt>
                <c:pt idx="160">
                  <c:v>8.4115000000000002</c:v>
                </c:pt>
                <c:pt idx="161">
                  <c:v>8.4314999999999998</c:v>
                </c:pt>
                <c:pt idx="162">
                  <c:v>8.4230999999999998</c:v>
                </c:pt>
                <c:pt idx="163">
                  <c:v>8.3409999999999993</c:v>
                </c:pt>
                <c:pt idx="164">
                  <c:v>8.2604000000000006</c:v>
                </c:pt>
                <c:pt idx="165">
                  <c:v>8.2352000000000007</c:v>
                </c:pt>
                <c:pt idx="166">
                  <c:v>8.2309999999999999</c:v>
                </c:pt>
                <c:pt idx="167">
                  <c:v>8.2225999999999999</c:v>
                </c:pt>
                <c:pt idx="168">
                  <c:v>8.2345000000000006</c:v>
                </c:pt>
                <c:pt idx="169">
                  <c:v>8.2421000000000006</c:v>
                </c:pt>
                <c:pt idx="170">
                  <c:v>8.2187999999999999</c:v>
                </c:pt>
                <c:pt idx="171">
                  <c:v>8.1669999999999998</c:v>
                </c:pt>
                <c:pt idx="172">
                  <c:v>8.1035000000000004</c:v>
                </c:pt>
                <c:pt idx="173">
                  <c:v>8.0885999999999996</c:v>
                </c:pt>
                <c:pt idx="174">
                  <c:v>8.0884</c:v>
                </c:pt>
                <c:pt idx="175">
                  <c:v>8.1060999999999996</c:v>
                </c:pt>
                <c:pt idx="176">
                  <c:v>8.0821000000000005</c:v>
                </c:pt>
                <c:pt idx="177">
                  <c:v>8.1023999999999994</c:v>
                </c:pt>
                <c:pt idx="178">
                  <c:v>8.1056000000000008</c:v>
                </c:pt>
                <c:pt idx="179">
                  <c:v>8.1</c:v>
                </c:pt>
                <c:pt idx="180">
                  <c:v>8.0923999999999996</c:v>
                </c:pt>
                <c:pt idx="181">
                  <c:v>8.0681999999999992</c:v>
                </c:pt>
                <c:pt idx="182">
                  <c:v>8.0108999999999995</c:v>
                </c:pt>
                <c:pt idx="183">
                  <c:v>7.9417999999999997</c:v>
                </c:pt>
                <c:pt idx="184">
                  <c:v>7.8684000000000003</c:v>
                </c:pt>
                <c:pt idx="185">
                  <c:v>7.7872000000000003</c:v>
                </c:pt>
                <c:pt idx="186">
                  <c:v>7.7253999999999996</c:v>
                </c:pt>
                <c:pt idx="187">
                  <c:v>7.6727999999999996</c:v>
                </c:pt>
                <c:pt idx="188">
                  <c:v>7.6024000000000003</c:v>
                </c:pt>
                <c:pt idx="189">
                  <c:v>7.4964000000000004</c:v>
                </c:pt>
                <c:pt idx="190">
                  <c:v>7.4131999999999998</c:v>
                </c:pt>
                <c:pt idx="191">
                  <c:v>7.3959000000000001</c:v>
                </c:pt>
                <c:pt idx="192">
                  <c:v>7.3756000000000004</c:v>
                </c:pt>
                <c:pt idx="193">
                  <c:v>7.2847</c:v>
                </c:pt>
                <c:pt idx="194">
                  <c:v>7.1938000000000004</c:v>
                </c:pt>
                <c:pt idx="195">
                  <c:v>7.1486000000000001</c:v>
                </c:pt>
                <c:pt idx="196">
                  <c:v>7.0793999999999997</c:v>
                </c:pt>
                <c:pt idx="197">
                  <c:v>7.0103</c:v>
                </c:pt>
                <c:pt idx="198">
                  <c:v>6.9568000000000003</c:v>
                </c:pt>
                <c:pt idx="199">
                  <c:v>6.8901000000000003</c:v>
                </c:pt>
                <c:pt idx="200">
                  <c:v>6.8235000000000001</c:v>
                </c:pt>
                <c:pt idx="201">
                  <c:v>6.7141999999999999</c:v>
                </c:pt>
                <c:pt idx="202">
                  <c:v>6.5445000000000002</c:v>
                </c:pt>
                <c:pt idx="203">
                  <c:v>6.3993000000000002</c:v>
                </c:pt>
                <c:pt idx="204">
                  <c:v>6.2558999999999996</c:v>
                </c:pt>
                <c:pt idx="205">
                  <c:v>6.0842999999999998</c:v>
                </c:pt>
                <c:pt idx="206">
                  <c:v>5.9020999999999999</c:v>
                </c:pt>
                <c:pt idx="207">
                  <c:v>5.6883999999999997</c:v>
                </c:pt>
                <c:pt idx="208">
                  <c:v>5.4743000000000004</c:v>
                </c:pt>
                <c:pt idx="209">
                  <c:v>5.2477</c:v>
                </c:pt>
                <c:pt idx="210">
                  <c:v>4.9771999999999998</c:v>
                </c:pt>
                <c:pt idx="211">
                  <c:v>4.6872999999999996</c:v>
                </c:pt>
                <c:pt idx="212">
                  <c:v>4.4093</c:v>
                </c:pt>
                <c:pt idx="213">
                  <c:v>4.1810999999999998</c:v>
                </c:pt>
                <c:pt idx="214">
                  <c:v>3.9645999999999999</c:v>
                </c:pt>
                <c:pt idx="215">
                  <c:v>3.7625000000000002</c:v>
                </c:pt>
                <c:pt idx="216">
                  <c:v>3.5506000000000002</c:v>
                </c:pt>
                <c:pt idx="217">
                  <c:v>3.3574999999999999</c:v>
                </c:pt>
                <c:pt idx="218">
                  <c:v>3.2286000000000001</c:v>
                </c:pt>
                <c:pt idx="219">
                  <c:v>3.0564</c:v>
                </c:pt>
                <c:pt idx="220">
                  <c:v>2.8315999999999999</c:v>
                </c:pt>
                <c:pt idx="221">
                  <c:v>2.65</c:v>
                </c:pt>
                <c:pt idx="222">
                  <c:v>2.4708000000000001</c:v>
                </c:pt>
                <c:pt idx="223">
                  <c:v>2.2959999999999998</c:v>
                </c:pt>
                <c:pt idx="224">
                  <c:v>2.1347</c:v>
                </c:pt>
                <c:pt idx="225">
                  <c:v>1.9697</c:v>
                </c:pt>
                <c:pt idx="226">
                  <c:v>1.7945</c:v>
                </c:pt>
                <c:pt idx="227">
                  <c:v>1.6368</c:v>
                </c:pt>
                <c:pt idx="228">
                  <c:v>1.5198</c:v>
                </c:pt>
                <c:pt idx="229">
                  <c:v>1.4276</c:v>
                </c:pt>
                <c:pt idx="230">
                  <c:v>1.3109</c:v>
                </c:pt>
                <c:pt idx="231">
                  <c:v>1.2143999999999999</c:v>
                </c:pt>
                <c:pt idx="232">
                  <c:v>1.1348</c:v>
                </c:pt>
                <c:pt idx="233">
                  <c:v>1.0178</c:v>
                </c:pt>
                <c:pt idx="234">
                  <c:v>0.89244999999999997</c:v>
                </c:pt>
                <c:pt idx="235">
                  <c:v>0.76295000000000002</c:v>
                </c:pt>
                <c:pt idx="236">
                  <c:v>0.62122999999999995</c:v>
                </c:pt>
                <c:pt idx="237">
                  <c:v>0.46683999999999998</c:v>
                </c:pt>
                <c:pt idx="238">
                  <c:v>0.32601000000000002</c:v>
                </c:pt>
                <c:pt idx="239">
                  <c:v>0.20102</c:v>
                </c:pt>
                <c:pt idx="240">
                  <c:v>0.10851</c:v>
                </c:pt>
                <c:pt idx="241">
                  <c:v>4.6788000000000003E-2</c:v>
                </c:pt>
                <c:pt idx="242">
                  <c:v>-3.1857000000000003E-2</c:v>
                </c:pt>
                <c:pt idx="243">
                  <c:v>-0.10475</c:v>
                </c:pt>
                <c:pt idx="244">
                  <c:v>-0.21173</c:v>
                </c:pt>
                <c:pt idx="245">
                  <c:v>-0.31086000000000003</c:v>
                </c:pt>
                <c:pt idx="246">
                  <c:v>-0.39276</c:v>
                </c:pt>
                <c:pt idx="247">
                  <c:v>-0.53615999999999997</c:v>
                </c:pt>
                <c:pt idx="248">
                  <c:v>-0.73787000000000003</c:v>
                </c:pt>
                <c:pt idx="249">
                  <c:v>-0.90566999999999998</c:v>
                </c:pt>
                <c:pt idx="250">
                  <c:v>-1.0562</c:v>
                </c:pt>
                <c:pt idx="251">
                  <c:v>-1.1504000000000001</c:v>
                </c:pt>
                <c:pt idx="252">
                  <c:v>-1.2458</c:v>
                </c:pt>
                <c:pt idx="253">
                  <c:v>-1.3212999999999999</c:v>
                </c:pt>
                <c:pt idx="254">
                  <c:v>-1.4024000000000001</c:v>
                </c:pt>
                <c:pt idx="255">
                  <c:v>-1.4812000000000001</c:v>
                </c:pt>
                <c:pt idx="256">
                  <c:v>-1.5434000000000001</c:v>
                </c:pt>
                <c:pt idx="257">
                  <c:v>-1.5895999999999999</c:v>
                </c:pt>
                <c:pt idx="258">
                  <c:v>-1.6521999999999999</c:v>
                </c:pt>
                <c:pt idx="259">
                  <c:v>-1.7419</c:v>
                </c:pt>
                <c:pt idx="260">
                  <c:v>-1.8456999999999999</c:v>
                </c:pt>
                <c:pt idx="261">
                  <c:v>-1.9254</c:v>
                </c:pt>
                <c:pt idx="262">
                  <c:v>-1.9906999999999999</c:v>
                </c:pt>
                <c:pt idx="263">
                  <c:v>-2.0781000000000001</c:v>
                </c:pt>
                <c:pt idx="264">
                  <c:v>-2.1692999999999998</c:v>
                </c:pt>
                <c:pt idx="265">
                  <c:v>-2.2566999999999999</c:v>
                </c:pt>
                <c:pt idx="266">
                  <c:v>-2.3363</c:v>
                </c:pt>
                <c:pt idx="267">
                  <c:v>-2.4325000000000001</c:v>
                </c:pt>
                <c:pt idx="268">
                  <c:v>-2.5066999999999999</c:v>
                </c:pt>
                <c:pt idx="269">
                  <c:v>-2.5495999999999999</c:v>
                </c:pt>
                <c:pt idx="270">
                  <c:v>-2.5948000000000002</c:v>
                </c:pt>
                <c:pt idx="271">
                  <c:v>-2.6303999999999998</c:v>
                </c:pt>
                <c:pt idx="272">
                  <c:v>-2.6911999999999998</c:v>
                </c:pt>
                <c:pt idx="273">
                  <c:v>-2.7553000000000001</c:v>
                </c:pt>
                <c:pt idx="274">
                  <c:v>-2.8166000000000002</c:v>
                </c:pt>
                <c:pt idx="275">
                  <c:v>-2.8683000000000001</c:v>
                </c:pt>
                <c:pt idx="276">
                  <c:v>-2.9247999999999998</c:v>
                </c:pt>
                <c:pt idx="277">
                  <c:v>-2.9285000000000001</c:v>
                </c:pt>
                <c:pt idx="278">
                  <c:v>-2.9178000000000002</c:v>
                </c:pt>
                <c:pt idx="279">
                  <c:v>-2.9068000000000001</c:v>
                </c:pt>
                <c:pt idx="280">
                  <c:v>-2.9182999999999999</c:v>
                </c:pt>
                <c:pt idx="281">
                  <c:v>-2.9472999999999998</c:v>
                </c:pt>
                <c:pt idx="282">
                  <c:v>-2.9927000000000001</c:v>
                </c:pt>
                <c:pt idx="283">
                  <c:v>-3.0787</c:v>
                </c:pt>
                <c:pt idx="284">
                  <c:v>-3.1707000000000001</c:v>
                </c:pt>
                <c:pt idx="285">
                  <c:v>-3.2334000000000001</c:v>
                </c:pt>
                <c:pt idx="286">
                  <c:v>-3.2919</c:v>
                </c:pt>
                <c:pt idx="287">
                  <c:v>-3.3176999999999999</c:v>
                </c:pt>
                <c:pt idx="288">
                  <c:v>-3.3214000000000001</c:v>
                </c:pt>
                <c:pt idx="289">
                  <c:v>-3.3614000000000002</c:v>
                </c:pt>
                <c:pt idx="290">
                  <c:v>-3.3877999999999999</c:v>
                </c:pt>
                <c:pt idx="291">
                  <c:v>-3.4283999999999999</c:v>
                </c:pt>
                <c:pt idx="292">
                  <c:v>-3.5095000000000001</c:v>
                </c:pt>
                <c:pt idx="293">
                  <c:v>-3.5657999999999999</c:v>
                </c:pt>
                <c:pt idx="294">
                  <c:v>-3.6215000000000002</c:v>
                </c:pt>
                <c:pt idx="295">
                  <c:v>-3.6730999999999998</c:v>
                </c:pt>
                <c:pt idx="296">
                  <c:v>-3.7208999999999999</c:v>
                </c:pt>
                <c:pt idx="297">
                  <c:v>-3.7978999999999998</c:v>
                </c:pt>
                <c:pt idx="298">
                  <c:v>-3.84</c:v>
                </c:pt>
                <c:pt idx="299">
                  <c:v>-3.8521999999999998</c:v>
                </c:pt>
                <c:pt idx="300">
                  <c:v>-3.8742000000000001</c:v>
                </c:pt>
                <c:pt idx="301">
                  <c:v>-3.8744999999999998</c:v>
                </c:pt>
                <c:pt idx="302">
                  <c:v>-3.8704000000000001</c:v>
                </c:pt>
                <c:pt idx="303">
                  <c:v>-3.8906000000000001</c:v>
                </c:pt>
                <c:pt idx="304">
                  <c:v>-3.9171</c:v>
                </c:pt>
                <c:pt idx="305">
                  <c:v>-3.9695999999999998</c:v>
                </c:pt>
                <c:pt idx="306">
                  <c:v>-4.0262000000000002</c:v>
                </c:pt>
                <c:pt idx="307">
                  <c:v>-4.0827999999999998</c:v>
                </c:pt>
                <c:pt idx="308">
                  <c:v>-4.1383000000000001</c:v>
                </c:pt>
                <c:pt idx="309">
                  <c:v>-4.1914999999999996</c:v>
                </c:pt>
                <c:pt idx="310">
                  <c:v>-4.2077</c:v>
                </c:pt>
                <c:pt idx="311">
                  <c:v>-4.2206000000000001</c:v>
                </c:pt>
                <c:pt idx="312">
                  <c:v>-4.2487000000000004</c:v>
                </c:pt>
                <c:pt idx="313">
                  <c:v>-4.2723000000000004</c:v>
                </c:pt>
                <c:pt idx="314">
                  <c:v>-4.3178000000000001</c:v>
                </c:pt>
                <c:pt idx="315">
                  <c:v>-4.3728999999999996</c:v>
                </c:pt>
                <c:pt idx="316">
                  <c:v>-4.4175000000000004</c:v>
                </c:pt>
                <c:pt idx="317">
                  <c:v>-4.4684999999999997</c:v>
                </c:pt>
                <c:pt idx="318">
                  <c:v>-4.5457000000000001</c:v>
                </c:pt>
                <c:pt idx="319">
                  <c:v>-4.5964999999999998</c:v>
                </c:pt>
                <c:pt idx="320">
                  <c:v>-4.6393000000000004</c:v>
                </c:pt>
                <c:pt idx="321">
                  <c:v>-4.6540999999999997</c:v>
                </c:pt>
                <c:pt idx="322">
                  <c:v>-4.6661000000000001</c:v>
                </c:pt>
                <c:pt idx="323">
                  <c:v>-4.6820000000000004</c:v>
                </c:pt>
                <c:pt idx="324">
                  <c:v>-4.6914999999999996</c:v>
                </c:pt>
                <c:pt idx="325">
                  <c:v>-4.6994999999999996</c:v>
                </c:pt>
                <c:pt idx="326">
                  <c:v>-4.7112999999999996</c:v>
                </c:pt>
                <c:pt idx="327">
                  <c:v>-4.7314999999999996</c:v>
                </c:pt>
                <c:pt idx="328">
                  <c:v>-4.7511000000000001</c:v>
                </c:pt>
                <c:pt idx="329">
                  <c:v>-4.7591000000000001</c:v>
                </c:pt>
                <c:pt idx="330">
                  <c:v>-4.7866999999999997</c:v>
                </c:pt>
                <c:pt idx="331">
                  <c:v>-4.8167999999999997</c:v>
                </c:pt>
                <c:pt idx="332">
                  <c:v>-4.8795000000000002</c:v>
                </c:pt>
                <c:pt idx="333">
                  <c:v>-4.9634999999999998</c:v>
                </c:pt>
                <c:pt idx="334">
                  <c:v>-5.0312000000000001</c:v>
                </c:pt>
                <c:pt idx="335">
                  <c:v>-5.1430999999999996</c:v>
                </c:pt>
                <c:pt idx="336">
                  <c:v>-5.2544000000000004</c:v>
                </c:pt>
                <c:pt idx="337">
                  <c:v>-5.3044000000000002</c:v>
                </c:pt>
                <c:pt idx="338">
                  <c:v>-5.3072999999999997</c:v>
                </c:pt>
                <c:pt idx="339">
                  <c:v>-5.3513999999999999</c:v>
                </c:pt>
                <c:pt idx="340">
                  <c:v>-5.4161999999999999</c:v>
                </c:pt>
                <c:pt idx="341">
                  <c:v>-5.4188000000000001</c:v>
                </c:pt>
                <c:pt idx="342">
                  <c:v>-5.3997000000000002</c:v>
                </c:pt>
                <c:pt idx="343">
                  <c:v>-5.3949999999999996</c:v>
                </c:pt>
                <c:pt idx="344">
                  <c:v>-5.3738000000000001</c:v>
                </c:pt>
                <c:pt idx="345">
                  <c:v>-5.3323</c:v>
                </c:pt>
                <c:pt idx="346">
                  <c:v>-5.2359</c:v>
                </c:pt>
                <c:pt idx="347">
                  <c:v>-5.1197999999999997</c:v>
                </c:pt>
                <c:pt idx="348">
                  <c:v>-5.0148999999999999</c:v>
                </c:pt>
                <c:pt idx="349">
                  <c:v>-4.8228999999999997</c:v>
                </c:pt>
                <c:pt idx="350">
                  <c:v>-4.6223000000000001</c:v>
                </c:pt>
                <c:pt idx="351">
                  <c:v>-4.4234</c:v>
                </c:pt>
                <c:pt idx="352">
                  <c:v>-4.1749999999999998</c:v>
                </c:pt>
                <c:pt idx="353">
                  <c:v>-3.8959999999999999</c:v>
                </c:pt>
                <c:pt idx="354">
                  <c:v>-3.5842000000000001</c:v>
                </c:pt>
                <c:pt idx="355">
                  <c:v>-3.2496999999999998</c:v>
                </c:pt>
                <c:pt idx="356">
                  <c:v>-2.8740999999999999</c:v>
                </c:pt>
                <c:pt idx="357">
                  <c:v>-2.5358000000000001</c:v>
                </c:pt>
                <c:pt idx="358">
                  <c:v>-2.1419999999999999</c:v>
                </c:pt>
                <c:pt idx="359">
                  <c:v>-1.7267999999999999</c:v>
                </c:pt>
                <c:pt idx="360">
                  <c:v>-1.3842000000000001</c:v>
                </c:pt>
                <c:pt idx="361">
                  <c:v>-1.0128999999999999</c:v>
                </c:pt>
                <c:pt idx="362">
                  <c:v>-0.61870000000000003</c:v>
                </c:pt>
                <c:pt idx="363">
                  <c:v>-0.15078</c:v>
                </c:pt>
                <c:pt idx="364">
                  <c:v>0.38429999999999997</c:v>
                </c:pt>
                <c:pt idx="365">
                  <c:v>0.96994999999999998</c:v>
                </c:pt>
                <c:pt idx="366">
                  <c:v>1.4948999999999999</c:v>
                </c:pt>
                <c:pt idx="367">
                  <c:v>1.9716</c:v>
                </c:pt>
                <c:pt idx="368">
                  <c:v>2.4243000000000001</c:v>
                </c:pt>
                <c:pt idx="369">
                  <c:v>2.8757000000000001</c:v>
                </c:pt>
                <c:pt idx="370">
                  <c:v>3.3069000000000002</c:v>
                </c:pt>
                <c:pt idx="371">
                  <c:v>3.6922999999999999</c:v>
                </c:pt>
                <c:pt idx="372">
                  <c:v>4.0427</c:v>
                </c:pt>
                <c:pt idx="373">
                  <c:v>4.3757000000000001</c:v>
                </c:pt>
                <c:pt idx="374">
                  <c:v>4.6797000000000004</c:v>
                </c:pt>
                <c:pt idx="375">
                  <c:v>4.9269999999999996</c:v>
                </c:pt>
                <c:pt idx="376">
                  <c:v>5.2215999999999996</c:v>
                </c:pt>
                <c:pt idx="377">
                  <c:v>5.4810999999999996</c:v>
                </c:pt>
                <c:pt idx="378">
                  <c:v>5.7121000000000004</c:v>
                </c:pt>
                <c:pt idx="379">
                  <c:v>5.952</c:v>
                </c:pt>
                <c:pt idx="380">
                  <c:v>6.2355999999999998</c:v>
                </c:pt>
                <c:pt idx="381">
                  <c:v>6.4988000000000001</c:v>
                </c:pt>
                <c:pt idx="382">
                  <c:v>6.7850000000000001</c:v>
                </c:pt>
                <c:pt idx="383">
                  <c:v>7.0670000000000002</c:v>
                </c:pt>
                <c:pt idx="384">
                  <c:v>7.3594999999999997</c:v>
                </c:pt>
                <c:pt idx="385">
                  <c:v>7.6436999999999999</c:v>
                </c:pt>
                <c:pt idx="386">
                  <c:v>7.9363000000000001</c:v>
                </c:pt>
                <c:pt idx="387">
                  <c:v>8.2408000000000001</c:v>
                </c:pt>
                <c:pt idx="388">
                  <c:v>8.4969999999999999</c:v>
                </c:pt>
                <c:pt idx="389">
                  <c:v>8.7346000000000004</c:v>
                </c:pt>
                <c:pt idx="390">
                  <c:v>8.9681999999999995</c:v>
                </c:pt>
                <c:pt idx="391">
                  <c:v>9.1141000000000005</c:v>
                </c:pt>
                <c:pt idx="392">
                  <c:v>9.2220999999999993</c:v>
                </c:pt>
                <c:pt idx="393">
                  <c:v>9.4055999999999997</c:v>
                </c:pt>
                <c:pt idx="394">
                  <c:v>9.5638000000000005</c:v>
                </c:pt>
                <c:pt idx="395">
                  <c:v>9.7369000000000003</c:v>
                </c:pt>
                <c:pt idx="396">
                  <c:v>9.9499999999999993</c:v>
                </c:pt>
                <c:pt idx="397">
                  <c:v>10.115</c:v>
                </c:pt>
                <c:pt idx="398">
                  <c:v>10.25</c:v>
                </c:pt>
                <c:pt idx="399">
                  <c:v>10.436</c:v>
                </c:pt>
                <c:pt idx="400">
                  <c:v>10.61</c:v>
                </c:pt>
                <c:pt idx="401">
                  <c:v>10.726000000000001</c:v>
                </c:pt>
                <c:pt idx="402">
                  <c:v>10.845000000000001</c:v>
                </c:pt>
                <c:pt idx="403">
                  <c:v>11.018000000000001</c:v>
                </c:pt>
                <c:pt idx="404">
                  <c:v>11.177</c:v>
                </c:pt>
                <c:pt idx="405">
                  <c:v>11.308</c:v>
                </c:pt>
                <c:pt idx="406">
                  <c:v>11.461</c:v>
                </c:pt>
                <c:pt idx="407">
                  <c:v>11.622999999999999</c:v>
                </c:pt>
                <c:pt idx="408">
                  <c:v>11.756</c:v>
                </c:pt>
                <c:pt idx="409">
                  <c:v>11.895</c:v>
                </c:pt>
                <c:pt idx="410">
                  <c:v>12.083</c:v>
                </c:pt>
                <c:pt idx="411">
                  <c:v>12.244</c:v>
                </c:pt>
                <c:pt idx="412">
                  <c:v>12.379</c:v>
                </c:pt>
                <c:pt idx="413">
                  <c:v>12.567</c:v>
                </c:pt>
                <c:pt idx="414">
                  <c:v>12.772</c:v>
                </c:pt>
                <c:pt idx="415">
                  <c:v>12.939</c:v>
                </c:pt>
                <c:pt idx="416">
                  <c:v>13.132999999999999</c:v>
                </c:pt>
                <c:pt idx="417">
                  <c:v>13.28</c:v>
                </c:pt>
                <c:pt idx="418">
                  <c:v>13.381</c:v>
                </c:pt>
                <c:pt idx="419">
                  <c:v>13.488</c:v>
                </c:pt>
                <c:pt idx="420">
                  <c:v>13.582000000000001</c:v>
                </c:pt>
                <c:pt idx="421">
                  <c:v>13.686</c:v>
                </c:pt>
                <c:pt idx="422">
                  <c:v>13.778</c:v>
                </c:pt>
                <c:pt idx="423">
                  <c:v>13.901999999999999</c:v>
                </c:pt>
                <c:pt idx="424">
                  <c:v>14.053000000000001</c:v>
                </c:pt>
                <c:pt idx="425">
                  <c:v>14.154</c:v>
                </c:pt>
                <c:pt idx="426">
                  <c:v>14.276999999999999</c:v>
                </c:pt>
                <c:pt idx="427">
                  <c:v>14.43</c:v>
                </c:pt>
                <c:pt idx="428">
                  <c:v>14.537000000000001</c:v>
                </c:pt>
                <c:pt idx="429">
                  <c:v>14.586</c:v>
                </c:pt>
                <c:pt idx="430">
                  <c:v>14.599</c:v>
                </c:pt>
                <c:pt idx="431">
                  <c:v>14.617000000000001</c:v>
                </c:pt>
                <c:pt idx="432">
                  <c:v>14.692</c:v>
                </c:pt>
                <c:pt idx="433">
                  <c:v>14.839</c:v>
                </c:pt>
                <c:pt idx="434">
                  <c:v>14.946999999999999</c:v>
                </c:pt>
                <c:pt idx="435">
                  <c:v>15.021000000000001</c:v>
                </c:pt>
                <c:pt idx="436">
                  <c:v>15.057</c:v>
                </c:pt>
                <c:pt idx="437">
                  <c:v>15.1</c:v>
                </c:pt>
                <c:pt idx="438">
                  <c:v>15.161</c:v>
                </c:pt>
                <c:pt idx="439">
                  <c:v>15.194000000000001</c:v>
                </c:pt>
                <c:pt idx="440">
                  <c:v>15.214</c:v>
                </c:pt>
                <c:pt idx="441">
                  <c:v>15.236000000000001</c:v>
                </c:pt>
                <c:pt idx="442">
                  <c:v>15.26</c:v>
                </c:pt>
                <c:pt idx="443">
                  <c:v>15.303000000000001</c:v>
                </c:pt>
                <c:pt idx="444">
                  <c:v>15.375</c:v>
                </c:pt>
                <c:pt idx="445">
                  <c:v>15.443</c:v>
                </c:pt>
                <c:pt idx="446">
                  <c:v>15.532</c:v>
                </c:pt>
                <c:pt idx="447">
                  <c:v>15.625</c:v>
                </c:pt>
                <c:pt idx="448">
                  <c:v>15.712</c:v>
                </c:pt>
                <c:pt idx="449">
                  <c:v>15.781000000000001</c:v>
                </c:pt>
                <c:pt idx="450">
                  <c:v>15.851000000000001</c:v>
                </c:pt>
                <c:pt idx="451">
                  <c:v>15.941000000000001</c:v>
                </c:pt>
                <c:pt idx="452">
                  <c:v>15.978999999999999</c:v>
                </c:pt>
                <c:pt idx="453">
                  <c:v>15.984999999999999</c:v>
                </c:pt>
                <c:pt idx="454">
                  <c:v>15.975</c:v>
                </c:pt>
                <c:pt idx="455">
                  <c:v>15.954000000000001</c:v>
                </c:pt>
                <c:pt idx="456">
                  <c:v>15.951000000000001</c:v>
                </c:pt>
                <c:pt idx="457">
                  <c:v>15.945</c:v>
                </c:pt>
                <c:pt idx="458">
                  <c:v>15.951000000000001</c:v>
                </c:pt>
                <c:pt idx="459">
                  <c:v>15.989000000000001</c:v>
                </c:pt>
                <c:pt idx="460">
                  <c:v>16.044</c:v>
                </c:pt>
                <c:pt idx="461">
                  <c:v>16.117000000000001</c:v>
                </c:pt>
                <c:pt idx="462">
                  <c:v>16.172999999999998</c:v>
                </c:pt>
                <c:pt idx="463">
                  <c:v>16.195</c:v>
                </c:pt>
                <c:pt idx="464">
                  <c:v>16.202999999999999</c:v>
                </c:pt>
                <c:pt idx="465">
                  <c:v>16.21</c:v>
                </c:pt>
                <c:pt idx="466">
                  <c:v>16.2</c:v>
                </c:pt>
                <c:pt idx="467">
                  <c:v>16.213000000000001</c:v>
                </c:pt>
                <c:pt idx="468">
                  <c:v>16.216999999999999</c:v>
                </c:pt>
                <c:pt idx="469">
                  <c:v>16.206</c:v>
                </c:pt>
                <c:pt idx="470">
                  <c:v>16.219000000000001</c:v>
                </c:pt>
                <c:pt idx="471">
                  <c:v>16.195</c:v>
                </c:pt>
                <c:pt idx="472">
                  <c:v>16.175999999999998</c:v>
                </c:pt>
                <c:pt idx="473">
                  <c:v>16.149000000000001</c:v>
                </c:pt>
                <c:pt idx="474">
                  <c:v>16.097999999999999</c:v>
                </c:pt>
                <c:pt idx="475">
                  <c:v>16.061</c:v>
                </c:pt>
                <c:pt idx="476">
                  <c:v>16.045000000000002</c:v>
                </c:pt>
                <c:pt idx="477">
                  <c:v>16.093</c:v>
                </c:pt>
                <c:pt idx="478">
                  <c:v>16.18</c:v>
                </c:pt>
                <c:pt idx="479">
                  <c:v>16.253</c:v>
                </c:pt>
                <c:pt idx="480">
                  <c:v>16.29</c:v>
                </c:pt>
                <c:pt idx="481">
                  <c:v>16.291</c:v>
                </c:pt>
                <c:pt idx="482">
                  <c:v>16.263999999999999</c:v>
                </c:pt>
                <c:pt idx="483">
                  <c:v>16.251999999999999</c:v>
                </c:pt>
                <c:pt idx="484">
                  <c:v>16.239999999999998</c:v>
                </c:pt>
                <c:pt idx="485">
                  <c:v>16.195</c:v>
                </c:pt>
                <c:pt idx="486">
                  <c:v>16.18</c:v>
                </c:pt>
                <c:pt idx="487">
                  <c:v>16.196000000000002</c:v>
                </c:pt>
                <c:pt idx="488">
                  <c:v>16.242000000000001</c:v>
                </c:pt>
                <c:pt idx="489">
                  <c:v>16.280999999999999</c:v>
                </c:pt>
                <c:pt idx="490">
                  <c:v>16.329000000000001</c:v>
                </c:pt>
                <c:pt idx="491">
                  <c:v>16.347000000000001</c:v>
                </c:pt>
                <c:pt idx="492">
                  <c:v>16.341000000000001</c:v>
                </c:pt>
                <c:pt idx="493">
                  <c:v>16.331</c:v>
                </c:pt>
                <c:pt idx="494">
                  <c:v>16.321000000000002</c:v>
                </c:pt>
                <c:pt idx="495">
                  <c:v>16.297000000000001</c:v>
                </c:pt>
                <c:pt idx="496">
                  <c:v>16.286999999999999</c:v>
                </c:pt>
                <c:pt idx="497">
                  <c:v>16.280999999999999</c:v>
                </c:pt>
                <c:pt idx="498">
                  <c:v>16.329999999999998</c:v>
                </c:pt>
                <c:pt idx="499">
                  <c:v>16.43</c:v>
                </c:pt>
                <c:pt idx="500">
                  <c:v>16.527000000000001</c:v>
                </c:pt>
                <c:pt idx="501">
                  <c:v>16.579000000000001</c:v>
                </c:pt>
                <c:pt idx="502">
                  <c:v>16.594999999999999</c:v>
                </c:pt>
                <c:pt idx="503">
                  <c:v>16.603999999999999</c:v>
                </c:pt>
                <c:pt idx="504">
                  <c:v>16.619</c:v>
                </c:pt>
                <c:pt idx="505">
                  <c:v>16.629000000000001</c:v>
                </c:pt>
                <c:pt idx="506">
                  <c:v>16.600999999999999</c:v>
                </c:pt>
                <c:pt idx="507">
                  <c:v>16.555</c:v>
                </c:pt>
                <c:pt idx="508">
                  <c:v>16.510999999999999</c:v>
                </c:pt>
                <c:pt idx="509">
                  <c:v>16.478999999999999</c:v>
                </c:pt>
                <c:pt idx="510">
                  <c:v>16.481000000000002</c:v>
                </c:pt>
                <c:pt idx="511">
                  <c:v>16.513999999999999</c:v>
                </c:pt>
                <c:pt idx="512">
                  <c:v>16.552</c:v>
                </c:pt>
                <c:pt idx="513">
                  <c:v>16.561</c:v>
                </c:pt>
                <c:pt idx="514">
                  <c:v>16.555</c:v>
                </c:pt>
                <c:pt idx="515">
                  <c:v>16.54</c:v>
                </c:pt>
                <c:pt idx="516">
                  <c:v>16.492000000000001</c:v>
                </c:pt>
                <c:pt idx="517">
                  <c:v>16.46</c:v>
                </c:pt>
                <c:pt idx="518">
                  <c:v>16.47</c:v>
                </c:pt>
                <c:pt idx="519">
                  <c:v>16.544</c:v>
                </c:pt>
                <c:pt idx="520">
                  <c:v>16.628</c:v>
                </c:pt>
                <c:pt idx="521">
                  <c:v>16.675999999999998</c:v>
                </c:pt>
                <c:pt idx="522">
                  <c:v>16.675000000000001</c:v>
                </c:pt>
                <c:pt idx="523">
                  <c:v>16.622</c:v>
                </c:pt>
                <c:pt idx="524">
                  <c:v>16.574000000000002</c:v>
                </c:pt>
                <c:pt idx="525">
                  <c:v>16.526</c:v>
                </c:pt>
                <c:pt idx="526">
                  <c:v>16.512</c:v>
                </c:pt>
                <c:pt idx="527">
                  <c:v>16.503</c:v>
                </c:pt>
                <c:pt idx="528">
                  <c:v>16.509</c:v>
                </c:pt>
                <c:pt idx="529">
                  <c:v>16.518999999999998</c:v>
                </c:pt>
                <c:pt idx="530">
                  <c:v>16.52</c:v>
                </c:pt>
                <c:pt idx="531">
                  <c:v>16.515000000000001</c:v>
                </c:pt>
                <c:pt idx="532">
                  <c:v>16.492999999999999</c:v>
                </c:pt>
                <c:pt idx="533">
                  <c:v>16.433</c:v>
                </c:pt>
                <c:pt idx="534">
                  <c:v>16.407</c:v>
                </c:pt>
                <c:pt idx="535">
                  <c:v>16.395</c:v>
                </c:pt>
                <c:pt idx="536">
                  <c:v>16.391999999999999</c:v>
                </c:pt>
                <c:pt idx="537">
                  <c:v>16.404</c:v>
                </c:pt>
                <c:pt idx="538">
                  <c:v>16.420000000000002</c:v>
                </c:pt>
                <c:pt idx="539">
                  <c:v>16.414000000000001</c:v>
                </c:pt>
                <c:pt idx="540">
                  <c:v>16.413</c:v>
                </c:pt>
                <c:pt idx="541">
                  <c:v>16.417000000000002</c:v>
                </c:pt>
                <c:pt idx="542">
                  <c:v>16.382999999999999</c:v>
                </c:pt>
                <c:pt idx="543">
                  <c:v>16.350999999999999</c:v>
                </c:pt>
                <c:pt idx="544">
                  <c:v>16.341999999999999</c:v>
                </c:pt>
                <c:pt idx="545">
                  <c:v>16.332999999999998</c:v>
                </c:pt>
                <c:pt idx="546">
                  <c:v>16.332000000000001</c:v>
                </c:pt>
                <c:pt idx="547">
                  <c:v>16.388999999999999</c:v>
                </c:pt>
                <c:pt idx="548">
                  <c:v>16.420999999999999</c:v>
                </c:pt>
                <c:pt idx="549">
                  <c:v>16.408000000000001</c:v>
                </c:pt>
                <c:pt idx="550">
                  <c:v>16.391999999999999</c:v>
                </c:pt>
                <c:pt idx="551">
                  <c:v>16.346</c:v>
                </c:pt>
                <c:pt idx="552">
                  <c:v>16.274999999999999</c:v>
                </c:pt>
                <c:pt idx="553">
                  <c:v>16.222999999999999</c:v>
                </c:pt>
                <c:pt idx="554">
                  <c:v>16.196999999999999</c:v>
                </c:pt>
                <c:pt idx="555">
                  <c:v>16.161000000000001</c:v>
                </c:pt>
                <c:pt idx="556">
                  <c:v>16.111000000000001</c:v>
                </c:pt>
                <c:pt idx="557">
                  <c:v>16.038</c:v>
                </c:pt>
                <c:pt idx="558">
                  <c:v>15.965</c:v>
                </c:pt>
                <c:pt idx="559">
                  <c:v>15.846</c:v>
                </c:pt>
                <c:pt idx="560">
                  <c:v>15.683999999999999</c:v>
                </c:pt>
                <c:pt idx="561">
                  <c:v>15.468999999999999</c:v>
                </c:pt>
                <c:pt idx="562">
                  <c:v>15.19</c:v>
                </c:pt>
                <c:pt idx="563">
                  <c:v>14.87</c:v>
                </c:pt>
                <c:pt idx="564">
                  <c:v>14.503</c:v>
                </c:pt>
                <c:pt idx="565">
                  <c:v>14.07</c:v>
                </c:pt>
                <c:pt idx="566">
                  <c:v>13.694000000000001</c:v>
                </c:pt>
                <c:pt idx="567">
                  <c:v>13.356999999999999</c:v>
                </c:pt>
                <c:pt idx="568">
                  <c:v>13.023</c:v>
                </c:pt>
                <c:pt idx="569">
                  <c:v>12.676</c:v>
                </c:pt>
                <c:pt idx="570">
                  <c:v>12.356999999999999</c:v>
                </c:pt>
                <c:pt idx="571">
                  <c:v>12.032999999999999</c:v>
                </c:pt>
                <c:pt idx="572">
                  <c:v>11.679</c:v>
                </c:pt>
                <c:pt idx="573">
                  <c:v>11.342000000000001</c:v>
                </c:pt>
                <c:pt idx="574">
                  <c:v>11.023999999999999</c:v>
                </c:pt>
                <c:pt idx="575">
                  <c:v>10.743</c:v>
                </c:pt>
                <c:pt idx="576">
                  <c:v>10.474</c:v>
                </c:pt>
                <c:pt idx="577">
                  <c:v>10.224</c:v>
                </c:pt>
                <c:pt idx="578">
                  <c:v>9.9526000000000003</c:v>
                </c:pt>
                <c:pt idx="579">
                  <c:v>9.7184000000000008</c:v>
                </c:pt>
                <c:pt idx="580">
                  <c:v>9.5802999999999994</c:v>
                </c:pt>
                <c:pt idx="581">
                  <c:v>9.4429999999999996</c:v>
                </c:pt>
                <c:pt idx="582">
                  <c:v>9.2363999999999997</c:v>
                </c:pt>
                <c:pt idx="583">
                  <c:v>9.0042000000000009</c:v>
                </c:pt>
                <c:pt idx="584">
                  <c:v>8.7364999999999995</c:v>
                </c:pt>
                <c:pt idx="585">
                  <c:v>8.4083000000000006</c:v>
                </c:pt>
                <c:pt idx="586">
                  <c:v>8.1062999999999992</c:v>
                </c:pt>
                <c:pt idx="587">
                  <c:v>7.8362999999999996</c:v>
                </c:pt>
                <c:pt idx="588">
                  <c:v>7.6546000000000003</c:v>
                </c:pt>
                <c:pt idx="589">
                  <c:v>7.4785000000000004</c:v>
                </c:pt>
                <c:pt idx="590">
                  <c:v>7.2785000000000002</c:v>
                </c:pt>
                <c:pt idx="591">
                  <c:v>7.0946999999999996</c:v>
                </c:pt>
                <c:pt idx="592">
                  <c:v>6.8494999999999999</c:v>
                </c:pt>
                <c:pt idx="593">
                  <c:v>6.5972999999999997</c:v>
                </c:pt>
                <c:pt idx="594">
                  <c:v>6.2965</c:v>
                </c:pt>
                <c:pt idx="595">
                  <c:v>6.0163000000000002</c:v>
                </c:pt>
                <c:pt idx="596">
                  <c:v>5.7606999999999999</c:v>
                </c:pt>
                <c:pt idx="597">
                  <c:v>5.4349999999999996</c:v>
                </c:pt>
                <c:pt idx="598">
                  <c:v>5.1525999999999996</c:v>
                </c:pt>
                <c:pt idx="599">
                  <c:v>4.8981000000000003</c:v>
                </c:pt>
                <c:pt idx="600">
                  <c:v>4.6195000000000004</c:v>
                </c:pt>
                <c:pt idx="601">
                  <c:v>4.3628999999999998</c:v>
                </c:pt>
                <c:pt idx="602">
                  <c:v>4.0833000000000004</c:v>
                </c:pt>
                <c:pt idx="603">
                  <c:v>3.8264999999999998</c:v>
                </c:pt>
                <c:pt idx="604">
                  <c:v>3.6185999999999998</c:v>
                </c:pt>
                <c:pt idx="605">
                  <c:v>3.3978999999999999</c:v>
                </c:pt>
                <c:pt idx="606">
                  <c:v>3.1953999999999998</c:v>
                </c:pt>
                <c:pt idx="607">
                  <c:v>3.0226999999999999</c:v>
                </c:pt>
                <c:pt idx="608">
                  <c:v>2.8767</c:v>
                </c:pt>
                <c:pt idx="609">
                  <c:v>2.7277999999999998</c:v>
                </c:pt>
                <c:pt idx="610">
                  <c:v>2.5503999999999998</c:v>
                </c:pt>
                <c:pt idx="611">
                  <c:v>2.3969</c:v>
                </c:pt>
                <c:pt idx="612">
                  <c:v>2.2740999999999998</c:v>
                </c:pt>
                <c:pt idx="613">
                  <c:v>2.1844999999999999</c:v>
                </c:pt>
                <c:pt idx="614">
                  <c:v>2.0788000000000002</c:v>
                </c:pt>
                <c:pt idx="615">
                  <c:v>1.9441999999999999</c:v>
                </c:pt>
                <c:pt idx="616">
                  <c:v>1.7926</c:v>
                </c:pt>
                <c:pt idx="617">
                  <c:v>1.6035999999999999</c:v>
                </c:pt>
                <c:pt idx="618">
                  <c:v>1.3878999999999999</c:v>
                </c:pt>
                <c:pt idx="619">
                  <c:v>1.2116</c:v>
                </c:pt>
                <c:pt idx="620">
                  <c:v>1.0629999999999999</c:v>
                </c:pt>
                <c:pt idx="621">
                  <c:v>0.92091000000000001</c:v>
                </c:pt>
                <c:pt idx="622">
                  <c:v>0.75705999999999996</c:v>
                </c:pt>
                <c:pt idx="623">
                  <c:v>0.64156999999999997</c:v>
                </c:pt>
                <c:pt idx="624">
                  <c:v>0.53361000000000003</c:v>
                </c:pt>
                <c:pt idx="625">
                  <c:v>0.42181000000000002</c:v>
                </c:pt>
                <c:pt idx="626">
                  <c:v>0.29981000000000002</c:v>
                </c:pt>
                <c:pt idx="627">
                  <c:v>0.15326000000000001</c:v>
                </c:pt>
                <c:pt idx="628">
                  <c:v>1.0962E-2</c:v>
                </c:pt>
                <c:pt idx="629">
                  <c:v>-0.12758</c:v>
                </c:pt>
                <c:pt idx="630">
                  <c:v>-0.26125999999999999</c:v>
                </c:pt>
                <c:pt idx="631">
                  <c:v>-0.37030000000000002</c:v>
                </c:pt>
                <c:pt idx="632">
                  <c:v>-0.48060000000000003</c:v>
                </c:pt>
                <c:pt idx="633">
                  <c:v>-0.55098999999999998</c:v>
                </c:pt>
                <c:pt idx="634">
                  <c:v>-0.61963000000000001</c:v>
                </c:pt>
                <c:pt idx="635">
                  <c:v>-0.70277000000000001</c:v>
                </c:pt>
                <c:pt idx="636">
                  <c:v>-0.79629000000000005</c:v>
                </c:pt>
                <c:pt idx="637">
                  <c:v>-0.90225999999999995</c:v>
                </c:pt>
                <c:pt idx="638">
                  <c:v>-0.98880999999999997</c:v>
                </c:pt>
                <c:pt idx="639">
                  <c:v>-1.1022000000000001</c:v>
                </c:pt>
                <c:pt idx="640">
                  <c:v>-1.2223999999999999</c:v>
                </c:pt>
                <c:pt idx="641">
                  <c:v>-1.3128</c:v>
                </c:pt>
                <c:pt idx="642">
                  <c:v>-1.3969</c:v>
                </c:pt>
                <c:pt idx="643">
                  <c:v>-1.4744999999999999</c:v>
                </c:pt>
                <c:pt idx="644">
                  <c:v>-1.5507</c:v>
                </c:pt>
                <c:pt idx="645">
                  <c:v>-1.6012999999999999</c:v>
                </c:pt>
                <c:pt idx="646">
                  <c:v>-1.6708000000000001</c:v>
                </c:pt>
                <c:pt idx="647">
                  <c:v>-1.7536</c:v>
                </c:pt>
                <c:pt idx="648">
                  <c:v>-1.8815</c:v>
                </c:pt>
                <c:pt idx="649">
                  <c:v>-2.0135999999999998</c:v>
                </c:pt>
                <c:pt idx="650">
                  <c:v>-2.1276999999999999</c:v>
                </c:pt>
                <c:pt idx="651">
                  <c:v>-2.2006999999999999</c:v>
                </c:pt>
                <c:pt idx="652">
                  <c:v>-2.2642000000000002</c:v>
                </c:pt>
                <c:pt idx="653">
                  <c:v>-2.2757000000000001</c:v>
                </c:pt>
                <c:pt idx="654">
                  <c:v>-2.2835000000000001</c:v>
                </c:pt>
                <c:pt idx="655">
                  <c:v>-2.3235000000000001</c:v>
                </c:pt>
                <c:pt idx="656">
                  <c:v>-2.3839999999999999</c:v>
                </c:pt>
                <c:pt idx="657">
                  <c:v>-2.4514</c:v>
                </c:pt>
                <c:pt idx="658">
                  <c:v>-2.5078</c:v>
                </c:pt>
                <c:pt idx="659">
                  <c:v>-2.5781999999999998</c:v>
                </c:pt>
                <c:pt idx="660">
                  <c:v>-2.6467999999999998</c:v>
                </c:pt>
                <c:pt idx="661">
                  <c:v>-2.7037</c:v>
                </c:pt>
                <c:pt idx="662">
                  <c:v>-2.7648000000000001</c:v>
                </c:pt>
                <c:pt idx="663">
                  <c:v>-2.8079000000000001</c:v>
                </c:pt>
                <c:pt idx="664">
                  <c:v>-2.85</c:v>
                </c:pt>
                <c:pt idx="665">
                  <c:v>-2.8959999999999999</c:v>
                </c:pt>
                <c:pt idx="666">
                  <c:v>-2.9251999999999998</c:v>
                </c:pt>
                <c:pt idx="667">
                  <c:v>-2.9698000000000002</c:v>
                </c:pt>
                <c:pt idx="668">
                  <c:v>-3.0209999999999999</c:v>
                </c:pt>
                <c:pt idx="669">
                  <c:v>-3.0604</c:v>
                </c:pt>
                <c:pt idx="670">
                  <c:v>-3.0916000000000001</c:v>
                </c:pt>
                <c:pt idx="671">
                  <c:v>-3.1341999999999999</c:v>
                </c:pt>
                <c:pt idx="672">
                  <c:v>-3.1545000000000001</c:v>
                </c:pt>
                <c:pt idx="673">
                  <c:v>-3.1999</c:v>
                </c:pt>
                <c:pt idx="674">
                  <c:v>-3.2806000000000002</c:v>
                </c:pt>
                <c:pt idx="675">
                  <c:v>-3.363</c:v>
                </c:pt>
                <c:pt idx="676">
                  <c:v>-3.4702000000000002</c:v>
                </c:pt>
                <c:pt idx="677">
                  <c:v>-3.5918000000000001</c:v>
                </c:pt>
                <c:pt idx="678">
                  <c:v>-3.7090000000000001</c:v>
                </c:pt>
                <c:pt idx="679">
                  <c:v>-3.7585000000000002</c:v>
                </c:pt>
                <c:pt idx="680">
                  <c:v>-3.7684000000000002</c:v>
                </c:pt>
                <c:pt idx="681">
                  <c:v>-3.8117000000000001</c:v>
                </c:pt>
                <c:pt idx="682">
                  <c:v>-3.8576000000000001</c:v>
                </c:pt>
                <c:pt idx="683">
                  <c:v>-3.8885999999999998</c:v>
                </c:pt>
                <c:pt idx="684">
                  <c:v>-3.8914</c:v>
                </c:pt>
                <c:pt idx="685">
                  <c:v>-3.9074</c:v>
                </c:pt>
                <c:pt idx="686">
                  <c:v>-3.9333999999999998</c:v>
                </c:pt>
                <c:pt idx="687">
                  <c:v>-3.9645000000000001</c:v>
                </c:pt>
                <c:pt idx="688">
                  <c:v>-4.0030999999999999</c:v>
                </c:pt>
                <c:pt idx="689">
                  <c:v>-4.0561999999999996</c:v>
                </c:pt>
                <c:pt idx="690">
                  <c:v>-4.0945999999999998</c:v>
                </c:pt>
                <c:pt idx="691">
                  <c:v>-4.1077000000000004</c:v>
                </c:pt>
                <c:pt idx="692">
                  <c:v>-4.1144999999999996</c:v>
                </c:pt>
                <c:pt idx="693">
                  <c:v>-4.1124000000000001</c:v>
                </c:pt>
                <c:pt idx="694">
                  <c:v>-4.1215999999999999</c:v>
                </c:pt>
                <c:pt idx="695">
                  <c:v>-4.1219000000000001</c:v>
                </c:pt>
                <c:pt idx="696">
                  <c:v>-4.1119000000000003</c:v>
                </c:pt>
                <c:pt idx="697">
                  <c:v>-4.1303999999999998</c:v>
                </c:pt>
                <c:pt idx="698">
                  <c:v>-4.1271000000000004</c:v>
                </c:pt>
                <c:pt idx="699">
                  <c:v>-4.0919999999999996</c:v>
                </c:pt>
                <c:pt idx="700">
                  <c:v>-4.0754999999999999</c:v>
                </c:pt>
                <c:pt idx="701">
                  <c:v>-4.0758000000000001</c:v>
                </c:pt>
                <c:pt idx="702">
                  <c:v>-4.0814000000000004</c:v>
                </c:pt>
                <c:pt idx="703">
                  <c:v>-4.0852000000000004</c:v>
                </c:pt>
                <c:pt idx="704">
                  <c:v>-4.0888</c:v>
                </c:pt>
                <c:pt idx="705">
                  <c:v>-4.0782999999999996</c:v>
                </c:pt>
                <c:pt idx="706">
                  <c:v>-4.0522</c:v>
                </c:pt>
                <c:pt idx="707">
                  <c:v>-4.0147000000000004</c:v>
                </c:pt>
                <c:pt idx="708">
                  <c:v>-3.9737</c:v>
                </c:pt>
                <c:pt idx="709">
                  <c:v>-3.9026000000000001</c:v>
                </c:pt>
                <c:pt idx="710">
                  <c:v>-3.8386999999999998</c:v>
                </c:pt>
                <c:pt idx="711">
                  <c:v>-3.7606000000000002</c:v>
                </c:pt>
                <c:pt idx="712">
                  <c:v>-3.6345999999999998</c:v>
                </c:pt>
                <c:pt idx="713">
                  <c:v>-3.4731000000000001</c:v>
                </c:pt>
                <c:pt idx="714">
                  <c:v>-3.2856999999999998</c:v>
                </c:pt>
                <c:pt idx="715">
                  <c:v>-3.0508999999999999</c:v>
                </c:pt>
                <c:pt idx="716">
                  <c:v>-2.7776999999999998</c:v>
                </c:pt>
                <c:pt idx="717">
                  <c:v>-2.4855</c:v>
                </c:pt>
                <c:pt idx="718">
                  <c:v>-2.194</c:v>
                </c:pt>
                <c:pt idx="719">
                  <c:v>-1.9055</c:v>
                </c:pt>
                <c:pt idx="720">
                  <c:v>-1.5865</c:v>
                </c:pt>
                <c:pt idx="721">
                  <c:v>-1.2706</c:v>
                </c:pt>
                <c:pt idx="722">
                  <c:v>-0.99743000000000004</c:v>
                </c:pt>
                <c:pt idx="723">
                  <c:v>-0.69098999999999999</c:v>
                </c:pt>
                <c:pt idx="724">
                  <c:v>-0.40506999999999999</c:v>
                </c:pt>
                <c:pt idx="725">
                  <c:v>-4.5983000000000003E-2</c:v>
                </c:pt>
                <c:pt idx="726">
                  <c:v>0.38799</c:v>
                </c:pt>
                <c:pt idx="727">
                  <c:v>0.76317000000000002</c:v>
                </c:pt>
                <c:pt idx="728">
                  <c:v>1.0754999999999999</c:v>
                </c:pt>
                <c:pt idx="729">
                  <c:v>1.3897999999999999</c:v>
                </c:pt>
                <c:pt idx="730">
                  <c:v>1.7024999999999999</c:v>
                </c:pt>
                <c:pt idx="731">
                  <c:v>2.0482999999999998</c:v>
                </c:pt>
                <c:pt idx="732">
                  <c:v>2.3668999999999998</c:v>
                </c:pt>
                <c:pt idx="733">
                  <c:v>2.6692999999999998</c:v>
                </c:pt>
                <c:pt idx="734">
                  <c:v>2.9702999999999999</c:v>
                </c:pt>
                <c:pt idx="735">
                  <c:v>3.2902</c:v>
                </c:pt>
                <c:pt idx="736">
                  <c:v>3.6181999999999999</c:v>
                </c:pt>
                <c:pt idx="737">
                  <c:v>3.9670999999999998</c:v>
                </c:pt>
                <c:pt idx="738">
                  <c:v>4.3776999999999999</c:v>
                </c:pt>
                <c:pt idx="739">
                  <c:v>4.8189000000000002</c:v>
                </c:pt>
                <c:pt idx="740">
                  <c:v>5.2691999999999997</c:v>
                </c:pt>
                <c:pt idx="741">
                  <c:v>5.7694000000000001</c:v>
                </c:pt>
                <c:pt idx="742">
                  <c:v>6.2755999999999998</c:v>
                </c:pt>
                <c:pt idx="743">
                  <c:v>6.8085000000000004</c:v>
                </c:pt>
                <c:pt idx="744">
                  <c:v>7.3171999999999997</c:v>
                </c:pt>
                <c:pt idx="745">
                  <c:v>7.8470000000000004</c:v>
                </c:pt>
                <c:pt idx="746">
                  <c:v>8.4010999999999996</c:v>
                </c:pt>
                <c:pt idx="747">
                  <c:v>8.9026999999999994</c:v>
                </c:pt>
                <c:pt idx="748">
                  <c:v>9.3757999999999999</c:v>
                </c:pt>
                <c:pt idx="749">
                  <c:v>9.8249999999999993</c:v>
                </c:pt>
                <c:pt idx="750">
                  <c:v>10.196999999999999</c:v>
                </c:pt>
                <c:pt idx="751">
                  <c:v>10.538</c:v>
                </c:pt>
                <c:pt idx="752">
                  <c:v>10.852</c:v>
                </c:pt>
                <c:pt idx="753">
                  <c:v>11.138</c:v>
                </c:pt>
                <c:pt idx="754">
                  <c:v>11.335000000000001</c:v>
                </c:pt>
                <c:pt idx="755">
                  <c:v>11.552</c:v>
                </c:pt>
                <c:pt idx="756">
                  <c:v>11.766999999999999</c:v>
                </c:pt>
                <c:pt idx="757">
                  <c:v>11.914999999999999</c:v>
                </c:pt>
                <c:pt idx="758">
                  <c:v>12.000999999999999</c:v>
                </c:pt>
                <c:pt idx="759">
                  <c:v>12.109</c:v>
                </c:pt>
                <c:pt idx="760">
                  <c:v>12.21</c:v>
                </c:pt>
                <c:pt idx="761">
                  <c:v>12.298</c:v>
                </c:pt>
                <c:pt idx="762">
                  <c:v>12.361000000000001</c:v>
                </c:pt>
                <c:pt idx="763">
                  <c:v>12.488</c:v>
                </c:pt>
                <c:pt idx="764">
                  <c:v>12.606</c:v>
                </c:pt>
                <c:pt idx="765">
                  <c:v>12.702</c:v>
                </c:pt>
                <c:pt idx="766">
                  <c:v>12.837</c:v>
                </c:pt>
                <c:pt idx="767">
                  <c:v>12.944000000000001</c:v>
                </c:pt>
                <c:pt idx="768">
                  <c:v>13.089</c:v>
                </c:pt>
                <c:pt idx="769">
                  <c:v>13.212</c:v>
                </c:pt>
                <c:pt idx="770">
                  <c:v>13.303000000000001</c:v>
                </c:pt>
                <c:pt idx="771">
                  <c:v>13.471</c:v>
                </c:pt>
                <c:pt idx="772">
                  <c:v>13.597</c:v>
                </c:pt>
                <c:pt idx="773">
                  <c:v>13.723000000000001</c:v>
                </c:pt>
                <c:pt idx="774">
                  <c:v>13.852</c:v>
                </c:pt>
                <c:pt idx="775">
                  <c:v>13.992000000000001</c:v>
                </c:pt>
                <c:pt idx="776">
                  <c:v>14.151</c:v>
                </c:pt>
                <c:pt idx="777">
                  <c:v>14.298</c:v>
                </c:pt>
                <c:pt idx="778">
                  <c:v>14.483000000000001</c:v>
                </c:pt>
                <c:pt idx="779">
                  <c:v>14.637</c:v>
                </c:pt>
                <c:pt idx="780">
                  <c:v>14.73</c:v>
                </c:pt>
                <c:pt idx="781">
                  <c:v>14.803000000000001</c:v>
                </c:pt>
                <c:pt idx="782">
                  <c:v>14.973000000000001</c:v>
                </c:pt>
                <c:pt idx="783">
                  <c:v>15.082000000000001</c:v>
                </c:pt>
                <c:pt idx="784">
                  <c:v>15.121</c:v>
                </c:pt>
                <c:pt idx="785">
                  <c:v>15.195</c:v>
                </c:pt>
                <c:pt idx="786">
                  <c:v>15.302</c:v>
                </c:pt>
                <c:pt idx="787">
                  <c:v>15.428000000000001</c:v>
                </c:pt>
                <c:pt idx="788">
                  <c:v>15.571</c:v>
                </c:pt>
                <c:pt idx="789">
                  <c:v>15.753</c:v>
                </c:pt>
                <c:pt idx="790">
                  <c:v>15.986000000000001</c:v>
                </c:pt>
                <c:pt idx="791">
                  <c:v>16.236000000000001</c:v>
                </c:pt>
                <c:pt idx="792">
                  <c:v>16.45</c:v>
                </c:pt>
                <c:pt idx="793">
                  <c:v>16.646000000000001</c:v>
                </c:pt>
                <c:pt idx="794">
                  <c:v>16.808</c:v>
                </c:pt>
                <c:pt idx="795">
                  <c:v>16.940000000000001</c:v>
                </c:pt>
                <c:pt idx="796">
                  <c:v>17.04</c:v>
                </c:pt>
                <c:pt idx="797">
                  <c:v>17.119</c:v>
                </c:pt>
                <c:pt idx="798">
                  <c:v>17.224</c:v>
                </c:pt>
                <c:pt idx="799">
                  <c:v>17.338000000000001</c:v>
                </c:pt>
                <c:pt idx="800">
                  <c:v>17.478000000000002</c:v>
                </c:pt>
                <c:pt idx="801">
                  <c:v>17.611999999999998</c:v>
                </c:pt>
                <c:pt idx="802">
                  <c:v>17.795000000000002</c:v>
                </c:pt>
                <c:pt idx="803">
                  <c:v>17.949000000000002</c:v>
                </c:pt>
                <c:pt idx="804">
                  <c:v>18.059999999999999</c:v>
                </c:pt>
                <c:pt idx="805">
                  <c:v>18.158999999999999</c:v>
                </c:pt>
                <c:pt idx="806">
                  <c:v>18.21</c:v>
                </c:pt>
                <c:pt idx="807">
                  <c:v>18.265999999999998</c:v>
                </c:pt>
                <c:pt idx="808">
                  <c:v>18.318000000000001</c:v>
                </c:pt>
                <c:pt idx="809">
                  <c:v>18.373000000000001</c:v>
                </c:pt>
                <c:pt idx="810">
                  <c:v>18.436</c:v>
                </c:pt>
                <c:pt idx="811">
                  <c:v>18.5</c:v>
                </c:pt>
                <c:pt idx="812">
                  <c:v>18.577999999999999</c:v>
                </c:pt>
                <c:pt idx="813">
                  <c:v>18.652999999999999</c:v>
                </c:pt>
                <c:pt idx="814">
                  <c:v>18.754000000000001</c:v>
                </c:pt>
                <c:pt idx="815">
                  <c:v>18.882000000000001</c:v>
                </c:pt>
                <c:pt idx="816">
                  <c:v>18.978000000000002</c:v>
                </c:pt>
                <c:pt idx="817">
                  <c:v>19.004000000000001</c:v>
                </c:pt>
                <c:pt idx="818">
                  <c:v>19.006</c:v>
                </c:pt>
                <c:pt idx="819">
                  <c:v>19.058</c:v>
                </c:pt>
                <c:pt idx="820">
                  <c:v>19.154</c:v>
                </c:pt>
                <c:pt idx="821">
                  <c:v>19.222999999999999</c:v>
                </c:pt>
                <c:pt idx="822">
                  <c:v>19.350000000000001</c:v>
                </c:pt>
                <c:pt idx="823">
                  <c:v>19.521999999999998</c:v>
                </c:pt>
                <c:pt idx="824">
                  <c:v>19.606000000000002</c:v>
                </c:pt>
                <c:pt idx="825">
                  <c:v>19.571000000000002</c:v>
                </c:pt>
                <c:pt idx="826">
                  <c:v>19.527999999999999</c:v>
                </c:pt>
                <c:pt idx="827">
                  <c:v>19.547999999999998</c:v>
                </c:pt>
                <c:pt idx="828">
                  <c:v>19.622</c:v>
                </c:pt>
                <c:pt idx="829">
                  <c:v>19.712</c:v>
                </c:pt>
                <c:pt idx="830">
                  <c:v>19.789000000000001</c:v>
                </c:pt>
                <c:pt idx="831">
                  <c:v>19.856999999999999</c:v>
                </c:pt>
                <c:pt idx="832">
                  <c:v>19.914999999999999</c:v>
                </c:pt>
                <c:pt idx="833">
                  <c:v>19.97</c:v>
                </c:pt>
                <c:pt idx="834">
                  <c:v>20.007000000000001</c:v>
                </c:pt>
                <c:pt idx="835">
                  <c:v>20.038</c:v>
                </c:pt>
                <c:pt idx="836">
                  <c:v>20.099</c:v>
                </c:pt>
                <c:pt idx="837">
                  <c:v>20.134</c:v>
                </c:pt>
                <c:pt idx="838">
                  <c:v>20.157</c:v>
                </c:pt>
                <c:pt idx="839">
                  <c:v>20.181000000000001</c:v>
                </c:pt>
                <c:pt idx="840">
                  <c:v>20.222999999999999</c:v>
                </c:pt>
                <c:pt idx="841">
                  <c:v>20.289000000000001</c:v>
                </c:pt>
                <c:pt idx="842">
                  <c:v>20.347000000000001</c:v>
                </c:pt>
                <c:pt idx="843">
                  <c:v>20.395</c:v>
                </c:pt>
                <c:pt idx="844">
                  <c:v>20.446999999999999</c:v>
                </c:pt>
                <c:pt idx="845">
                  <c:v>20.558</c:v>
                </c:pt>
                <c:pt idx="846">
                  <c:v>20.658999999999999</c:v>
                </c:pt>
                <c:pt idx="847">
                  <c:v>20.75</c:v>
                </c:pt>
                <c:pt idx="848">
                  <c:v>20.829000000000001</c:v>
                </c:pt>
                <c:pt idx="849">
                  <c:v>20.855</c:v>
                </c:pt>
                <c:pt idx="850">
                  <c:v>20.867999999999999</c:v>
                </c:pt>
                <c:pt idx="851">
                  <c:v>20.867000000000001</c:v>
                </c:pt>
                <c:pt idx="852">
                  <c:v>20.861999999999998</c:v>
                </c:pt>
                <c:pt idx="853">
                  <c:v>20.898</c:v>
                </c:pt>
                <c:pt idx="854">
                  <c:v>20.963000000000001</c:v>
                </c:pt>
                <c:pt idx="855">
                  <c:v>21.042999999999999</c:v>
                </c:pt>
                <c:pt idx="856">
                  <c:v>21.117999999999999</c:v>
                </c:pt>
                <c:pt idx="857">
                  <c:v>21.17</c:v>
                </c:pt>
                <c:pt idx="858">
                  <c:v>21.231999999999999</c:v>
                </c:pt>
                <c:pt idx="859">
                  <c:v>21.254999999999999</c:v>
                </c:pt>
                <c:pt idx="860">
                  <c:v>21.24</c:v>
                </c:pt>
                <c:pt idx="861">
                  <c:v>21.231000000000002</c:v>
                </c:pt>
                <c:pt idx="862">
                  <c:v>21.26</c:v>
                </c:pt>
                <c:pt idx="863">
                  <c:v>21.302</c:v>
                </c:pt>
                <c:pt idx="864">
                  <c:v>21.332000000000001</c:v>
                </c:pt>
                <c:pt idx="865">
                  <c:v>21.355</c:v>
                </c:pt>
                <c:pt idx="866">
                  <c:v>21.417999999999999</c:v>
                </c:pt>
                <c:pt idx="867">
                  <c:v>21.518000000000001</c:v>
                </c:pt>
                <c:pt idx="868">
                  <c:v>21.594000000000001</c:v>
                </c:pt>
                <c:pt idx="869">
                  <c:v>21.626999999999999</c:v>
                </c:pt>
                <c:pt idx="870">
                  <c:v>21.65</c:v>
                </c:pt>
                <c:pt idx="871">
                  <c:v>21.666</c:v>
                </c:pt>
                <c:pt idx="872">
                  <c:v>21.661000000000001</c:v>
                </c:pt>
                <c:pt idx="873">
                  <c:v>21.654</c:v>
                </c:pt>
                <c:pt idx="874">
                  <c:v>21.655000000000001</c:v>
                </c:pt>
                <c:pt idx="875">
                  <c:v>21.66</c:v>
                </c:pt>
                <c:pt idx="876">
                  <c:v>21.686</c:v>
                </c:pt>
                <c:pt idx="877">
                  <c:v>21.71</c:v>
                </c:pt>
                <c:pt idx="878">
                  <c:v>21.728999999999999</c:v>
                </c:pt>
                <c:pt idx="879">
                  <c:v>21.76</c:v>
                </c:pt>
                <c:pt idx="880">
                  <c:v>21.777000000000001</c:v>
                </c:pt>
                <c:pt idx="881">
                  <c:v>21.800999999999998</c:v>
                </c:pt>
                <c:pt idx="882">
                  <c:v>21.837</c:v>
                </c:pt>
                <c:pt idx="883">
                  <c:v>21.898</c:v>
                </c:pt>
                <c:pt idx="884">
                  <c:v>21.954000000000001</c:v>
                </c:pt>
                <c:pt idx="885">
                  <c:v>21.991</c:v>
                </c:pt>
                <c:pt idx="886">
                  <c:v>22.027999999999999</c:v>
                </c:pt>
                <c:pt idx="887">
                  <c:v>22.082000000000001</c:v>
                </c:pt>
                <c:pt idx="888">
                  <c:v>22.103999999999999</c:v>
                </c:pt>
                <c:pt idx="889">
                  <c:v>22.128</c:v>
                </c:pt>
                <c:pt idx="890">
                  <c:v>22.126000000000001</c:v>
                </c:pt>
                <c:pt idx="891">
                  <c:v>22.117000000000001</c:v>
                </c:pt>
                <c:pt idx="892">
                  <c:v>22.111999999999998</c:v>
                </c:pt>
                <c:pt idx="893">
                  <c:v>22.135000000000002</c:v>
                </c:pt>
                <c:pt idx="894">
                  <c:v>22.164999999999999</c:v>
                </c:pt>
                <c:pt idx="895">
                  <c:v>22.189</c:v>
                </c:pt>
                <c:pt idx="896">
                  <c:v>22.222999999999999</c:v>
                </c:pt>
                <c:pt idx="897">
                  <c:v>22.225999999999999</c:v>
                </c:pt>
                <c:pt idx="898">
                  <c:v>22.227</c:v>
                </c:pt>
                <c:pt idx="899">
                  <c:v>22.19</c:v>
                </c:pt>
                <c:pt idx="900">
                  <c:v>22.190999999999999</c:v>
                </c:pt>
                <c:pt idx="901">
                  <c:v>22.175000000000001</c:v>
                </c:pt>
                <c:pt idx="902">
                  <c:v>22.196000000000002</c:v>
                </c:pt>
                <c:pt idx="903">
                  <c:v>22.25</c:v>
                </c:pt>
                <c:pt idx="904">
                  <c:v>22.32</c:v>
                </c:pt>
                <c:pt idx="905">
                  <c:v>22.372</c:v>
                </c:pt>
                <c:pt idx="906">
                  <c:v>22.402999999999999</c:v>
                </c:pt>
                <c:pt idx="907">
                  <c:v>22.407</c:v>
                </c:pt>
                <c:pt idx="908">
                  <c:v>22.414000000000001</c:v>
                </c:pt>
                <c:pt idx="909">
                  <c:v>22.439</c:v>
                </c:pt>
                <c:pt idx="910">
                  <c:v>22.469000000000001</c:v>
                </c:pt>
                <c:pt idx="911">
                  <c:v>22.475000000000001</c:v>
                </c:pt>
                <c:pt idx="912">
                  <c:v>22.472000000000001</c:v>
                </c:pt>
                <c:pt idx="913">
                  <c:v>22.463999999999999</c:v>
                </c:pt>
                <c:pt idx="914">
                  <c:v>22.463000000000001</c:v>
                </c:pt>
                <c:pt idx="915">
                  <c:v>22.503</c:v>
                </c:pt>
                <c:pt idx="916">
                  <c:v>22.512</c:v>
                </c:pt>
                <c:pt idx="917">
                  <c:v>22.504999999999999</c:v>
                </c:pt>
                <c:pt idx="918">
                  <c:v>22.486000000000001</c:v>
                </c:pt>
                <c:pt idx="919">
                  <c:v>22.417999999999999</c:v>
                </c:pt>
                <c:pt idx="920">
                  <c:v>22.346</c:v>
                </c:pt>
                <c:pt idx="921">
                  <c:v>22.294</c:v>
                </c:pt>
                <c:pt idx="922">
                  <c:v>22.238</c:v>
                </c:pt>
                <c:pt idx="923">
                  <c:v>22.122</c:v>
                </c:pt>
                <c:pt idx="924">
                  <c:v>21.943000000000001</c:v>
                </c:pt>
                <c:pt idx="925">
                  <c:v>21.783000000000001</c:v>
                </c:pt>
                <c:pt idx="926">
                  <c:v>21.585999999999999</c:v>
                </c:pt>
                <c:pt idx="927">
                  <c:v>21.295000000000002</c:v>
                </c:pt>
                <c:pt idx="928">
                  <c:v>21.03</c:v>
                </c:pt>
                <c:pt idx="929">
                  <c:v>20.672999999999998</c:v>
                </c:pt>
                <c:pt idx="930">
                  <c:v>20.210999999999999</c:v>
                </c:pt>
                <c:pt idx="931">
                  <c:v>19.835000000000001</c:v>
                </c:pt>
                <c:pt idx="932">
                  <c:v>19.349</c:v>
                </c:pt>
                <c:pt idx="933">
                  <c:v>18.663</c:v>
                </c:pt>
                <c:pt idx="934">
                  <c:v>17.957999999999998</c:v>
                </c:pt>
                <c:pt idx="935">
                  <c:v>17.268000000000001</c:v>
                </c:pt>
                <c:pt idx="936">
                  <c:v>16.603999999999999</c:v>
                </c:pt>
                <c:pt idx="937">
                  <c:v>15.914</c:v>
                </c:pt>
                <c:pt idx="938">
                  <c:v>15.21</c:v>
                </c:pt>
                <c:pt idx="939">
                  <c:v>14.52</c:v>
                </c:pt>
                <c:pt idx="940">
                  <c:v>13.88</c:v>
                </c:pt>
                <c:pt idx="941">
                  <c:v>13.273999999999999</c:v>
                </c:pt>
                <c:pt idx="942">
                  <c:v>12.683</c:v>
                </c:pt>
                <c:pt idx="943">
                  <c:v>12.17</c:v>
                </c:pt>
                <c:pt idx="944">
                  <c:v>11.71</c:v>
                </c:pt>
                <c:pt idx="945">
                  <c:v>11.276</c:v>
                </c:pt>
                <c:pt idx="946">
                  <c:v>10.81</c:v>
                </c:pt>
                <c:pt idx="947">
                  <c:v>10.417</c:v>
                </c:pt>
                <c:pt idx="948">
                  <c:v>10.117000000000001</c:v>
                </c:pt>
                <c:pt idx="949">
                  <c:v>9.7897999999999996</c:v>
                </c:pt>
                <c:pt idx="950">
                  <c:v>9.5192999999999994</c:v>
                </c:pt>
                <c:pt idx="951">
                  <c:v>9.2405000000000008</c:v>
                </c:pt>
                <c:pt idx="952">
                  <c:v>8.9215999999999998</c:v>
                </c:pt>
                <c:pt idx="953">
                  <c:v>8.5071999999999992</c:v>
                </c:pt>
                <c:pt idx="954">
                  <c:v>8.1249000000000002</c:v>
                </c:pt>
                <c:pt idx="955">
                  <c:v>7.7272999999999996</c:v>
                </c:pt>
                <c:pt idx="956">
                  <c:v>7.2808000000000002</c:v>
                </c:pt>
                <c:pt idx="957">
                  <c:v>6.8258999999999999</c:v>
                </c:pt>
                <c:pt idx="958">
                  <c:v>6.3749000000000002</c:v>
                </c:pt>
                <c:pt idx="959">
                  <c:v>5.9248000000000003</c:v>
                </c:pt>
                <c:pt idx="960">
                  <c:v>5.4301000000000004</c:v>
                </c:pt>
                <c:pt idx="961">
                  <c:v>4.9273999999999996</c:v>
                </c:pt>
                <c:pt idx="962">
                  <c:v>4.4055999999999997</c:v>
                </c:pt>
                <c:pt idx="963">
                  <c:v>3.8738000000000001</c:v>
                </c:pt>
                <c:pt idx="964">
                  <c:v>3.4037000000000002</c:v>
                </c:pt>
                <c:pt idx="965">
                  <c:v>2.9161000000000001</c:v>
                </c:pt>
                <c:pt idx="966">
                  <c:v>2.4312</c:v>
                </c:pt>
                <c:pt idx="967">
                  <c:v>1.9397</c:v>
                </c:pt>
                <c:pt idx="968">
                  <c:v>1.4373</c:v>
                </c:pt>
                <c:pt idx="969">
                  <c:v>0.94398000000000004</c:v>
                </c:pt>
                <c:pt idx="970">
                  <c:v>0.47149999999999997</c:v>
                </c:pt>
                <c:pt idx="971">
                  <c:v>3.5664000000000001E-2</c:v>
                </c:pt>
                <c:pt idx="972">
                  <c:v>-0.35048000000000001</c:v>
                </c:pt>
                <c:pt idx="973">
                  <c:v>-0.67967999999999995</c:v>
                </c:pt>
                <c:pt idx="974">
                  <c:v>-0.95347000000000004</c:v>
                </c:pt>
                <c:pt idx="975">
                  <c:v>-1.1698</c:v>
                </c:pt>
                <c:pt idx="976">
                  <c:v>-1.4094</c:v>
                </c:pt>
                <c:pt idx="977">
                  <c:v>-1.6315999999999999</c:v>
                </c:pt>
                <c:pt idx="978">
                  <c:v>-1.7810999999999999</c:v>
                </c:pt>
                <c:pt idx="979">
                  <c:v>-1.9016999999999999</c:v>
                </c:pt>
                <c:pt idx="980">
                  <c:v>-2.0891999999999999</c:v>
                </c:pt>
                <c:pt idx="981">
                  <c:v>-2.3344</c:v>
                </c:pt>
                <c:pt idx="982">
                  <c:v>-2.5722999999999998</c:v>
                </c:pt>
                <c:pt idx="983">
                  <c:v>-2.8111999999999999</c:v>
                </c:pt>
                <c:pt idx="984">
                  <c:v>-3.0417999999999998</c:v>
                </c:pt>
                <c:pt idx="985">
                  <c:v>-3.2088000000000001</c:v>
                </c:pt>
                <c:pt idx="986">
                  <c:v>-3.36</c:v>
                </c:pt>
                <c:pt idx="987">
                  <c:v>-3.5605000000000002</c:v>
                </c:pt>
                <c:pt idx="988">
                  <c:v>-3.7595000000000001</c:v>
                </c:pt>
                <c:pt idx="989">
                  <c:v>-3.9483999999999999</c:v>
                </c:pt>
                <c:pt idx="990">
                  <c:v>-4.1605999999999996</c:v>
                </c:pt>
                <c:pt idx="991">
                  <c:v>-4.3521000000000001</c:v>
                </c:pt>
                <c:pt idx="992">
                  <c:v>-4.5461999999999998</c:v>
                </c:pt>
                <c:pt idx="993">
                  <c:v>-4.7527999999999997</c:v>
                </c:pt>
                <c:pt idx="994">
                  <c:v>-4.9215</c:v>
                </c:pt>
                <c:pt idx="995">
                  <c:v>-5.0681000000000003</c:v>
                </c:pt>
                <c:pt idx="996">
                  <c:v>-5.2409999999999997</c:v>
                </c:pt>
                <c:pt idx="997">
                  <c:v>-5.3864000000000001</c:v>
                </c:pt>
                <c:pt idx="998">
                  <c:v>-5.5271999999999997</c:v>
                </c:pt>
                <c:pt idx="999">
                  <c:v>-5.6653000000000002</c:v>
                </c:pt>
                <c:pt idx="1000">
                  <c:v>-5.7946</c:v>
                </c:pt>
                <c:pt idx="1001">
                  <c:v>-5.8987999999999996</c:v>
                </c:pt>
                <c:pt idx="1002">
                  <c:v>-6.0231000000000003</c:v>
                </c:pt>
                <c:pt idx="1003">
                  <c:v>-6.1779000000000002</c:v>
                </c:pt>
                <c:pt idx="1004">
                  <c:v>-6.3137999999999996</c:v>
                </c:pt>
                <c:pt idx="1005">
                  <c:v>-6.4541000000000004</c:v>
                </c:pt>
                <c:pt idx="1006">
                  <c:v>-6.6429</c:v>
                </c:pt>
                <c:pt idx="1007">
                  <c:v>-6.8276000000000003</c:v>
                </c:pt>
                <c:pt idx="1008">
                  <c:v>-6.9508999999999999</c:v>
                </c:pt>
                <c:pt idx="1009">
                  <c:v>-7.0789999999999997</c:v>
                </c:pt>
                <c:pt idx="1010">
                  <c:v>-7.2317999999999998</c:v>
                </c:pt>
                <c:pt idx="1011">
                  <c:v>-7.3651</c:v>
                </c:pt>
                <c:pt idx="1012">
                  <c:v>-7.4501999999999997</c:v>
                </c:pt>
                <c:pt idx="1013">
                  <c:v>-7.5243000000000002</c:v>
                </c:pt>
                <c:pt idx="1014">
                  <c:v>-7.6007999999999996</c:v>
                </c:pt>
                <c:pt idx="1015">
                  <c:v>-7.6863999999999999</c:v>
                </c:pt>
                <c:pt idx="1016">
                  <c:v>-7.7618999999999998</c:v>
                </c:pt>
                <c:pt idx="1017">
                  <c:v>-7.8421000000000003</c:v>
                </c:pt>
                <c:pt idx="1018">
                  <c:v>-7.9001999999999999</c:v>
                </c:pt>
                <c:pt idx="1019">
                  <c:v>-7.9615999999999998</c:v>
                </c:pt>
                <c:pt idx="1020">
                  <c:v>-8.0235000000000003</c:v>
                </c:pt>
                <c:pt idx="1021">
                  <c:v>-8.1029999999999998</c:v>
                </c:pt>
                <c:pt idx="1022">
                  <c:v>-8.1861999999999995</c:v>
                </c:pt>
                <c:pt idx="1023">
                  <c:v>-8.2842000000000002</c:v>
                </c:pt>
                <c:pt idx="1024">
                  <c:v>-8.3725000000000005</c:v>
                </c:pt>
                <c:pt idx="1025">
                  <c:v>-8.4443999999999999</c:v>
                </c:pt>
                <c:pt idx="1026">
                  <c:v>-8.4846000000000004</c:v>
                </c:pt>
                <c:pt idx="1027">
                  <c:v>-8.5680999999999994</c:v>
                </c:pt>
                <c:pt idx="1028">
                  <c:v>-8.6402000000000001</c:v>
                </c:pt>
                <c:pt idx="1029">
                  <c:v>-8.7340999999999998</c:v>
                </c:pt>
                <c:pt idx="1030">
                  <c:v>-8.8194999999999997</c:v>
                </c:pt>
                <c:pt idx="1031">
                  <c:v>-8.9021000000000008</c:v>
                </c:pt>
                <c:pt idx="1032">
                  <c:v>-9.0099</c:v>
                </c:pt>
                <c:pt idx="1033">
                  <c:v>-9.0708000000000002</c:v>
                </c:pt>
                <c:pt idx="1034">
                  <c:v>-9.1241000000000003</c:v>
                </c:pt>
                <c:pt idx="1035">
                  <c:v>-9.2041000000000004</c:v>
                </c:pt>
                <c:pt idx="1036">
                  <c:v>-9.2308000000000003</c:v>
                </c:pt>
                <c:pt idx="1037">
                  <c:v>-9.2423999999999999</c:v>
                </c:pt>
                <c:pt idx="1038">
                  <c:v>-9.2624999999999993</c:v>
                </c:pt>
                <c:pt idx="1039">
                  <c:v>-9.2614000000000001</c:v>
                </c:pt>
                <c:pt idx="1040">
                  <c:v>-9.2786000000000008</c:v>
                </c:pt>
                <c:pt idx="1041">
                  <c:v>-9.3198000000000008</c:v>
                </c:pt>
                <c:pt idx="1042">
                  <c:v>-9.3871000000000002</c:v>
                </c:pt>
                <c:pt idx="1043">
                  <c:v>-9.4420999999999999</c:v>
                </c:pt>
                <c:pt idx="1044">
                  <c:v>-9.4940999999999995</c:v>
                </c:pt>
                <c:pt idx="1045">
                  <c:v>-9.5706000000000007</c:v>
                </c:pt>
                <c:pt idx="1046">
                  <c:v>-9.6227999999999998</c:v>
                </c:pt>
                <c:pt idx="1047">
                  <c:v>-9.6930999999999994</c:v>
                </c:pt>
                <c:pt idx="1048">
                  <c:v>-9.7319999999999993</c:v>
                </c:pt>
                <c:pt idx="1049">
                  <c:v>-9.7416999999999998</c:v>
                </c:pt>
                <c:pt idx="1050">
                  <c:v>-9.7623999999999995</c:v>
                </c:pt>
                <c:pt idx="1051">
                  <c:v>-9.7883999999999993</c:v>
                </c:pt>
                <c:pt idx="1052">
                  <c:v>-9.8470999999999993</c:v>
                </c:pt>
                <c:pt idx="1053">
                  <c:v>-9.8970000000000002</c:v>
                </c:pt>
                <c:pt idx="1054">
                  <c:v>-9.9308999999999994</c:v>
                </c:pt>
                <c:pt idx="1055">
                  <c:v>-9.9801000000000002</c:v>
                </c:pt>
                <c:pt idx="1056">
                  <c:v>-10.004</c:v>
                </c:pt>
                <c:pt idx="1057">
                  <c:v>-10.029999999999999</c:v>
                </c:pt>
                <c:pt idx="1058">
                  <c:v>-10.061</c:v>
                </c:pt>
                <c:pt idx="1059">
                  <c:v>-10.09</c:v>
                </c:pt>
                <c:pt idx="1060">
                  <c:v>-10.116</c:v>
                </c:pt>
                <c:pt idx="1061">
                  <c:v>-10.156000000000001</c:v>
                </c:pt>
                <c:pt idx="1062">
                  <c:v>-10.189</c:v>
                </c:pt>
                <c:pt idx="1063">
                  <c:v>-10.233000000000001</c:v>
                </c:pt>
                <c:pt idx="1064">
                  <c:v>-10.275</c:v>
                </c:pt>
                <c:pt idx="1065">
                  <c:v>-10.298999999999999</c:v>
                </c:pt>
                <c:pt idx="1066">
                  <c:v>-10.319000000000001</c:v>
                </c:pt>
                <c:pt idx="1067">
                  <c:v>-10.347</c:v>
                </c:pt>
                <c:pt idx="1068">
                  <c:v>-10.372999999999999</c:v>
                </c:pt>
                <c:pt idx="1069">
                  <c:v>-10.375999999999999</c:v>
                </c:pt>
                <c:pt idx="1070">
                  <c:v>-10.388</c:v>
                </c:pt>
                <c:pt idx="1071">
                  <c:v>-10.411</c:v>
                </c:pt>
                <c:pt idx="1072">
                  <c:v>-10.449</c:v>
                </c:pt>
                <c:pt idx="1073">
                  <c:v>-10.493</c:v>
                </c:pt>
                <c:pt idx="1074">
                  <c:v>-10.537000000000001</c:v>
                </c:pt>
                <c:pt idx="1075">
                  <c:v>-10.55</c:v>
                </c:pt>
                <c:pt idx="1076">
                  <c:v>-10.571999999999999</c:v>
                </c:pt>
                <c:pt idx="1077">
                  <c:v>-10.601000000000001</c:v>
                </c:pt>
                <c:pt idx="1078">
                  <c:v>-10.613</c:v>
                </c:pt>
                <c:pt idx="1079">
                  <c:v>-10.644</c:v>
                </c:pt>
                <c:pt idx="1080">
                  <c:v>-10.653</c:v>
                </c:pt>
                <c:pt idx="1081">
                  <c:v>-10.672000000000001</c:v>
                </c:pt>
                <c:pt idx="1082">
                  <c:v>-10.696</c:v>
                </c:pt>
                <c:pt idx="1083">
                  <c:v>-10.71</c:v>
                </c:pt>
                <c:pt idx="1084">
                  <c:v>-10.737</c:v>
                </c:pt>
                <c:pt idx="1085">
                  <c:v>-10.756</c:v>
                </c:pt>
                <c:pt idx="1086">
                  <c:v>-10.763</c:v>
                </c:pt>
                <c:pt idx="1087">
                  <c:v>-10.760999999999999</c:v>
                </c:pt>
                <c:pt idx="1088">
                  <c:v>-10.757</c:v>
                </c:pt>
                <c:pt idx="1089">
                  <c:v>-10.744999999999999</c:v>
                </c:pt>
                <c:pt idx="1090">
                  <c:v>-10.702</c:v>
                </c:pt>
                <c:pt idx="1091">
                  <c:v>-10.664</c:v>
                </c:pt>
                <c:pt idx="1092">
                  <c:v>-10.629</c:v>
                </c:pt>
                <c:pt idx="1093">
                  <c:v>-10.625</c:v>
                </c:pt>
                <c:pt idx="1094">
                  <c:v>-10.621</c:v>
                </c:pt>
                <c:pt idx="1095">
                  <c:v>-10.619</c:v>
                </c:pt>
                <c:pt idx="1096">
                  <c:v>-10.619</c:v>
                </c:pt>
                <c:pt idx="1097">
                  <c:v>-10.616</c:v>
                </c:pt>
                <c:pt idx="1098">
                  <c:v>-10.629</c:v>
                </c:pt>
                <c:pt idx="1099">
                  <c:v>-10.628</c:v>
                </c:pt>
                <c:pt idx="1100">
                  <c:v>-10.599</c:v>
                </c:pt>
                <c:pt idx="1101">
                  <c:v>-10.567</c:v>
                </c:pt>
                <c:pt idx="1102">
                  <c:v>-10.542</c:v>
                </c:pt>
                <c:pt idx="1103">
                  <c:v>-10.512</c:v>
                </c:pt>
                <c:pt idx="1104">
                  <c:v>-10.5</c:v>
                </c:pt>
                <c:pt idx="1105">
                  <c:v>-10.493</c:v>
                </c:pt>
                <c:pt idx="1106">
                  <c:v>-10.454000000000001</c:v>
                </c:pt>
                <c:pt idx="1107">
                  <c:v>-10.407999999999999</c:v>
                </c:pt>
                <c:pt idx="1108">
                  <c:v>-10.343999999999999</c:v>
                </c:pt>
                <c:pt idx="1109">
                  <c:v>-10.238</c:v>
                </c:pt>
                <c:pt idx="1110">
                  <c:v>-10.113</c:v>
                </c:pt>
                <c:pt idx="1111">
                  <c:v>-9.9572000000000003</c:v>
                </c:pt>
                <c:pt idx="1112">
                  <c:v>-9.8039000000000005</c:v>
                </c:pt>
                <c:pt idx="1113">
                  <c:v>-9.6715999999999998</c:v>
                </c:pt>
                <c:pt idx="1114">
                  <c:v>-9.5348000000000006</c:v>
                </c:pt>
                <c:pt idx="1115">
                  <c:v>-9.3659999999999997</c:v>
                </c:pt>
                <c:pt idx="1116">
                  <c:v>-9.1845999999999997</c:v>
                </c:pt>
                <c:pt idx="1117">
                  <c:v>-9.0028000000000006</c:v>
                </c:pt>
                <c:pt idx="1118">
                  <c:v>-8.7685999999999993</c:v>
                </c:pt>
                <c:pt idx="1119">
                  <c:v>-8.5205000000000002</c:v>
                </c:pt>
                <c:pt idx="1120">
                  <c:v>-8.2800999999999991</c:v>
                </c:pt>
                <c:pt idx="1121">
                  <c:v>-8.0226000000000006</c:v>
                </c:pt>
                <c:pt idx="1122">
                  <c:v>-7.7363999999999997</c:v>
                </c:pt>
                <c:pt idx="1123">
                  <c:v>-7.3929999999999998</c:v>
                </c:pt>
                <c:pt idx="1124">
                  <c:v>-7.0753000000000004</c:v>
                </c:pt>
                <c:pt idx="1125">
                  <c:v>-6.7990000000000004</c:v>
                </c:pt>
                <c:pt idx="1126">
                  <c:v>-6.5426000000000002</c:v>
                </c:pt>
                <c:pt idx="1127">
                  <c:v>-6.2675000000000001</c:v>
                </c:pt>
                <c:pt idx="1128">
                  <c:v>-6.0080999999999998</c:v>
                </c:pt>
                <c:pt idx="1129">
                  <c:v>-5.7492000000000001</c:v>
                </c:pt>
                <c:pt idx="1130">
                  <c:v>-5.5079000000000002</c:v>
                </c:pt>
                <c:pt idx="1131">
                  <c:v>-5.2577999999999996</c:v>
                </c:pt>
                <c:pt idx="1132">
                  <c:v>-5.0232999999999999</c:v>
                </c:pt>
                <c:pt idx="1133">
                  <c:v>-4.7525000000000004</c:v>
                </c:pt>
                <c:pt idx="1134">
                  <c:v>-4.4695999999999998</c:v>
                </c:pt>
                <c:pt idx="1135">
                  <c:v>-4.1725000000000003</c:v>
                </c:pt>
                <c:pt idx="1136">
                  <c:v>-3.8481000000000001</c:v>
                </c:pt>
                <c:pt idx="1137">
                  <c:v>-3.5613000000000001</c:v>
                </c:pt>
                <c:pt idx="1138">
                  <c:v>-3.2978999999999998</c:v>
                </c:pt>
                <c:pt idx="1139">
                  <c:v>-3.0488</c:v>
                </c:pt>
                <c:pt idx="1140">
                  <c:v>-2.8338000000000001</c:v>
                </c:pt>
                <c:pt idx="1141">
                  <c:v>-2.6232000000000002</c:v>
                </c:pt>
                <c:pt idx="1142">
                  <c:v>-2.4685000000000001</c:v>
                </c:pt>
                <c:pt idx="1143">
                  <c:v>-2.3119999999999998</c:v>
                </c:pt>
                <c:pt idx="1144">
                  <c:v>-2.1232000000000002</c:v>
                </c:pt>
                <c:pt idx="1145">
                  <c:v>-1.9057999999999999</c:v>
                </c:pt>
                <c:pt idx="1146">
                  <c:v>-1.704</c:v>
                </c:pt>
                <c:pt idx="1147">
                  <c:v>-1.4904999999999999</c:v>
                </c:pt>
                <c:pt idx="1148">
                  <c:v>-1.272</c:v>
                </c:pt>
                <c:pt idx="1149">
                  <c:v>-1.0528999999999999</c:v>
                </c:pt>
                <c:pt idx="1150">
                  <c:v>-0.80313999999999997</c:v>
                </c:pt>
                <c:pt idx="1151">
                  <c:v>-0.58684000000000003</c:v>
                </c:pt>
                <c:pt idx="1152">
                  <c:v>-0.40794000000000002</c:v>
                </c:pt>
                <c:pt idx="1153">
                  <c:v>-0.23013</c:v>
                </c:pt>
                <c:pt idx="1154">
                  <c:v>-3.5625999999999998E-2</c:v>
                </c:pt>
                <c:pt idx="1155">
                  <c:v>0.13067000000000001</c:v>
                </c:pt>
                <c:pt idx="1156">
                  <c:v>0.26271</c:v>
                </c:pt>
                <c:pt idx="1157">
                  <c:v>0.37667</c:v>
                </c:pt>
                <c:pt idx="1158">
                  <c:v>0.53120000000000001</c:v>
                </c:pt>
                <c:pt idx="1159">
                  <c:v>0.70360999999999996</c:v>
                </c:pt>
                <c:pt idx="1160">
                  <c:v>0.89427999999999996</c:v>
                </c:pt>
                <c:pt idx="1161">
                  <c:v>1.0987</c:v>
                </c:pt>
                <c:pt idx="1162">
                  <c:v>1.3371</c:v>
                </c:pt>
                <c:pt idx="1163">
                  <c:v>1.5650999999999999</c:v>
                </c:pt>
                <c:pt idx="1164">
                  <c:v>1.8211999999999999</c:v>
                </c:pt>
                <c:pt idx="1165">
                  <c:v>2.0543999999999998</c:v>
                </c:pt>
                <c:pt idx="1166">
                  <c:v>2.2570999999999999</c:v>
                </c:pt>
                <c:pt idx="1167">
                  <c:v>2.5129000000000001</c:v>
                </c:pt>
                <c:pt idx="1168">
                  <c:v>2.7431999999999999</c:v>
                </c:pt>
                <c:pt idx="1169">
                  <c:v>2.9796</c:v>
                </c:pt>
                <c:pt idx="1170">
                  <c:v>3.2631999999999999</c:v>
                </c:pt>
                <c:pt idx="1171">
                  <c:v>3.4647999999999999</c:v>
                </c:pt>
                <c:pt idx="1172">
                  <c:v>3.6455000000000002</c:v>
                </c:pt>
                <c:pt idx="1173">
                  <c:v>3.8334000000000001</c:v>
                </c:pt>
                <c:pt idx="1174">
                  <c:v>4.0387000000000004</c:v>
                </c:pt>
                <c:pt idx="1175">
                  <c:v>4.2361000000000004</c:v>
                </c:pt>
                <c:pt idx="1176">
                  <c:v>4.3711000000000002</c:v>
                </c:pt>
                <c:pt idx="1177">
                  <c:v>4.4301000000000004</c:v>
                </c:pt>
                <c:pt idx="1178">
                  <c:v>4.4943</c:v>
                </c:pt>
                <c:pt idx="1179">
                  <c:v>4.5972999999999997</c:v>
                </c:pt>
                <c:pt idx="1180">
                  <c:v>4.6874000000000002</c:v>
                </c:pt>
                <c:pt idx="1181">
                  <c:v>4.7648999999999999</c:v>
                </c:pt>
                <c:pt idx="1182">
                  <c:v>4.8494000000000002</c:v>
                </c:pt>
                <c:pt idx="1183">
                  <c:v>4.9398</c:v>
                </c:pt>
                <c:pt idx="1184">
                  <c:v>5.0220000000000002</c:v>
                </c:pt>
                <c:pt idx="1185">
                  <c:v>5.1364000000000001</c:v>
                </c:pt>
                <c:pt idx="1186">
                  <c:v>5.2644000000000002</c:v>
                </c:pt>
                <c:pt idx="1187">
                  <c:v>5.4047000000000001</c:v>
                </c:pt>
                <c:pt idx="1188">
                  <c:v>5.5202999999999998</c:v>
                </c:pt>
                <c:pt idx="1189">
                  <c:v>5.6471</c:v>
                </c:pt>
                <c:pt idx="1190">
                  <c:v>5.7714999999999996</c:v>
                </c:pt>
                <c:pt idx="1191">
                  <c:v>5.9032999999999998</c:v>
                </c:pt>
                <c:pt idx="1192">
                  <c:v>6.0465</c:v>
                </c:pt>
                <c:pt idx="1193">
                  <c:v>6.1973000000000003</c:v>
                </c:pt>
                <c:pt idx="1194">
                  <c:v>6.3269000000000002</c:v>
                </c:pt>
                <c:pt idx="1195">
                  <c:v>6.4631999999999996</c:v>
                </c:pt>
                <c:pt idx="1196">
                  <c:v>6.6070000000000002</c:v>
                </c:pt>
                <c:pt idx="1197">
                  <c:v>6.7549999999999999</c:v>
                </c:pt>
                <c:pt idx="1198">
                  <c:v>6.8902000000000001</c:v>
                </c:pt>
                <c:pt idx="1199">
                  <c:v>7.0265000000000004</c:v>
                </c:pt>
                <c:pt idx="1200">
                  <c:v>7.1428000000000003</c:v>
                </c:pt>
                <c:pt idx="1201">
                  <c:v>7.2432999999999996</c:v>
                </c:pt>
                <c:pt idx="1202">
                  <c:v>7.3513999999999999</c:v>
                </c:pt>
                <c:pt idx="1203">
                  <c:v>7.4721000000000002</c:v>
                </c:pt>
                <c:pt idx="1204">
                  <c:v>7.577</c:v>
                </c:pt>
                <c:pt idx="1205">
                  <c:v>7.7117000000000004</c:v>
                </c:pt>
                <c:pt idx="1206">
                  <c:v>7.8811</c:v>
                </c:pt>
                <c:pt idx="1207">
                  <c:v>8.0417000000000005</c:v>
                </c:pt>
                <c:pt idx="1208">
                  <c:v>8.1835000000000004</c:v>
                </c:pt>
                <c:pt idx="1209">
                  <c:v>8.3173999999999992</c:v>
                </c:pt>
                <c:pt idx="1210">
                  <c:v>8.4404000000000003</c:v>
                </c:pt>
                <c:pt idx="1211">
                  <c:v>8.5726999999999993</c:v>
                </c:pt>
                <c:pt idx="1212">
                  <c:v>8.7154000000000007</c:v>
                </c:pt>
                <c:pt idx="1213">
                  <c:v>8.8201999999999998</c:v>
                </c:pt>
                <c:pt idx="1214">
                  <c:v>8.9338999999999995</c:v>
                </c:pt>
                <c:pt idx="1215">
                  <c:v>9.0479000000000003</c:v>
                </c:pt>
                <c:pt idx="1216">
                  <c:v>9.1438000000000006</c:v>
                </c:pt>
                <c:pt idx="1217">
                  <c:v>9.2347999999999999</c:v>
                </c:pt>
                <c:pt idx="1218">
                  <c:v>9.3358000000000008</c:v>
                </c:pt>
                <c:pt idx="1219">
                  <c:v>9.4062999999999999</c:v>
                </c:pt>
                <c:pt idx="1220">
                  <c:v>9.4552999999999994</c:v>
                </c:pt>
                <c:pt idx="1221">
                  <c:v>9.4815000000000005</c:v>
                </c:pt>
                <c:pt idx="1222">
                  <c:v>9.5077999999999996</c:v>
                </c:pt>
                <c:pt idx="1223">
                  <c:v>9.5602</c:v>
                </c:pt>
                <c:pt idx="1224">
                  <c:v>9.6052999999999997</c:v>
                </c:pt>
                <c:pt idx="1225">
                  <c:v>9.6562999999999999</c:v>
                </c:pt>
                <c:pt idx="1226">
                  <c:v>9.7277000000000005</c:v>
                </c:pt>
                <c:pt idx="1227">
                  <c:v>9.8391000000000002</c:v>
                </c:pt>
                <c:pt idx="1228">
                  <c:v>9.9832000000000001</c:v>
                </c:pt>
                <c:pt idx="1229">
                  <c:v>10.147</c:v>
                </c:pt>
                <c:pt idx="1230">
                  <c:v>10.337</c:v>
                </c:pt>
                <c:pt idx="1231">
                  <c:v>10.545</c:v>
                </c:pt>
                <c:pt idx="1232">
                  <c:v>10.752000000000001</c:v>
                </c:pt>
                <c:pt idx="1233">
                  <c:v>10.906000000000001</c:v>
                </c:pt>
                <c:pt idx="1234">
                  <c:v>11.061999999999999</c:v>
                </c:pt>
                <c:pt idx="1235">
                  <c:v>11.241</c:v>
                </c:pt>
                <c:pt idx="1236">
                  <c:v>11.428000000000001</c:v>
                </c:pt>
                <c:pt idx="1237">
                  <c:v>11.596</c:v>
                </c:pt>
                <c:pt idx="1238">
                  <c:v>11.739000000000001</c:v>
                </c:pt>
                <c:pt idx="1239">
                  <c:v>11.891</c:v>
                </c:pt>
                <c:pt idx="1240">
                  <c:v>12.143000000000001</c:v>
                </c:pt>
                <c:pt idx="1241">
                  <c:v>12.401999999999999</c:v>
                </c:pt>
                <c:pt idx="1242">
                  <c:v>12.603999999999999</c:v>
                </c:pt>
                <c:pt idx="1243">
                  <c:v>12.779</c:v>
                </c:pt>
                <c:pt idx="1244">
                  <c:v>12.981</c:v>
                </c:pt>
                <c:pt idx="1245">
                  <c:v>13.186999999999999</c:v>
                </c:pt>
                <c:pt idx="1246">
                  <c:v>13.398</c:v>
                </c:pt>
                <c:pt idx="1247">
                  <c:v>13.647</c:v>
                </c:pt>
                <c:pt idx="1248">
                  <c:v>13.864000000000001</c:v>
                </c:pt>
                <c:pt idx="1249">
                  <c:v>14.124000000000001</c:v>
                </c:pt>
                <c:pt idx="1250">
                  <c:v>14.388</c:v>
                </c:pt>
                <c:pt idx="1251">
                  <c:v>14.632999999999999</c:v>
                </c:pt>
                <c:pt idx="1252">
                  <c:v>14.882</c:v>
                </c:pt>
                <c:pt idx="1253">
                  <c:v>15.131</c:v>
                </c:pt>
                <c:pt idx="1254">
                  <c:v>15.379</c:v>
                </c:pt>
                <c:pt idx="1255">
                  <c:v>15.601000000000001</c:v>
                </c:pt>
                <c:pt idx="1256">
                  <c:v>15.835000000000001</c:v>
                </c:pt>
                <c:pt idx="1257">
                  <c:v>16.091999999999999</c:v>
                </c:pt>
                <c:pt idx="1258">
                  <c:v>16.347000000000001</c:v>
                </c:pt>
                <c:pt idx="1259">
                  <c:v>16.573</c:v>
                </c:pt>
                <c:pt idx="1260">
                  <c:v>16.829999999999998</c:v>
                </c:pt>
                <c:pt idx="1261">
                  <c:v>17.109000000000002</c:v>
                </c:pt>
                <c:pt idx="1262">
                  <c:v>17.353000000000002</c:v>
                </c:pt>
                <c:pt idx="1263">
                  <c:v>17.521000000000001</c:v>
                </c:pt>
                <c:pt idx="1264">
                  <c:v>17.707999999999998</c:v>
                </c:pt>
                <c:pt idx="1265">
                  <c:v>17.901</c:v>
                </c:pt>
                <c:pt idx="1266">
                  <c:v>18.106000000000002</c:v>
                </c:pt>
                <c:pt idx="1267">
                  <c:v>18.309000000000001</c:v>
                </c:pt>
                <c:pt idx="1268">
                  <c:v>18.498999999999999</c:v>
                </c:pt>
                <c:pt idx="1269">
                  <c:v>18.696000000000002</c:v>
                </c:pt>
                <c:pt idx="1270">
                  <c:v>18.917999999999999</c:v>
                </c:pt>
                <c:pt idx="1271">
                  <c:v>19.122</c:v>
                </c:pt>
                <c:pt idx="1272">
                  <c:v>19.329999999999998</c:v>
                </c:pt>
                <c:pt idx="1273">
                  <c:v>19.515999999999998</c:v>
                </c:pt>
                <c:pt idx="1274">
                  <c:v>19.638000000000002</c:v>
                </c:pt>
                <c:pt idx="1275">
                  <c:v>19.809000000000001</c:v>
                </c:pt>
                <c:pt idx="1276">
                  <c:v>19.986000000000001</c:v>
                </c:pt>
                <c:pt idx="1277">
                  <c:v>20.13</c:v>
                </c:pt>
                <c:pt idx="1278">
                  <c:v>20.329000000000001</c:v>
                </c:pt>
                <c:pt idx="1279">
                  <c:v>20.494</c:v>
                </c:pt>
                <c:pt idx="1280">
                  <c:v>20.597999999999999</c:v>
                </c:pt>
                <c:pt idx="1281">
                  <c:v>20.701000000000001</c:v>
                </c:pt>
                <c:pt idx="1282">
                  <c:v>20.8</c:v>
                </c:pt>
                <c:pt idx="1283">
                  <c:v>20.88</c:v>
                </c:pt>
                <c:pt idx="1284">
                  <c:v>20.951000000000001</c:v>
                </c:pt>
                <c:pt idx="1285">
                  <c:v>21.013999999999999</c:v>
                </c:pt>
                <c:pt idx="1286">
                  <c:v>21.094999999999999</c:v>
                </c:pt>
                <c:pt idx="1287">
                  <c:v>21.169</c:v>
                </c:pt>
                <c:pt idx="1288">
                  <c:v>21.262</c:v>
                </c:pt>
                <c:pt idx="1289">
                  <c:v>21.370999999999999</c:v>
                </c:pt>
                <c:pt idx="1290">
                  <c:v>21.465</c:v>
                </c:pt>
                <c:pt idx="1291">
                  <c:v>21.571000000000002</c:v>
                </c:pt>
                <c:pt idx="1292">
                  <c:v>21.673999999999999</c:v>
                </c:pt>
                <c:pt idx="1293">
                  <c:v>21.76</c:v>
                </c:pt>
                <c:pt idx="1294">
                  <c:v>21.815000000000001</c:v>
                </c:pt>
                <c:pt idx="1295">
                  <c:v>21.856999999999999</c:v>
                </c:pt>
                <c:pt idx="1296">
                  <c:v>21.904</c:v>
                </c:pt>
                <c:pt idx="1297">
                  <c:v>21.94</c:v>
                </c:pt>
                <c:pt idx="1298">
                  <c:v>21.983000000000001</c:v>
                </c:pt>
                <c:pt idx="1299">
                  <c:v>22.042000000000002</c:v>
                </c:pt>
                <c:pt idx="1300">
                  <c:v>22.106999999999999</c:v>
                </c:pt>
                <c:pt idx="1301">
                  <c:v>22.183</c:v>
                </c:pt>
                <c:pt idx="1302">
                  <c:v>22.259</c:v>
                </c:pt>
                <c:pt idx="1303">
                  <c:v>22.346</c:v>
                </c:pt>
                <c:pt idx="1304">
                  <c:v>22.390999999999998</c:v>
                </c:pt>
                <c:pt idx="1305">
                  <c:v>22.411999999999999</c:v>
                </c:pt>
                <c:pt idx="1306">
                  <c:v>22.449000000000002</c:v>
                </c:pt>
                <c:pt idx="1307">
                  <c:v>22.518999999999998</c:v>
                </c:pt>
                <c:pt idx="1308">
                  <c:v>22.562000000000001</c:v>
                </c:pt>
                <c:pt idx="1309">
                  <c:v>22.606999999999999</c:v>
                </c:pt>
                <c:pt idx="1310">
                  <c:v>22.663</c:v>
                </c:pt>
                <c:pt idx="1311">
                  <c:v>22.696000000000002</c:v>
                </c:pt>
                <c:pt idx="1312">
                  <c:v>22.713000000000001</c:v>
                </c:pt>
                <c:pt idx="1313">
                  <c:v>22.738</c:v>
                </c:pt>
                <c:pt idx="1314">
                  <c:v>22.76</c:v>
                </c:pt>
                <c:pt idx="1315">
                  <c:v>22.803000000000001</c:v>
                </c:pt>
                <c:pt idx="1316">
                  <c:v>22.852</c:v>
                </c:pt>
                <c:pt idx="1317">
                  <c:v>22.902999999999999</c:v>
                </c:pt>
                <c:pt idx="1318">
                  <c:v>22.957000000000001</c:v>
                </c:pt>
                <c:pt idx="1319">
                  <c:v>22.986000000000001</c:v>
                </c:pt>
                <c:pt idx="1320">
                  <c:v>23.018000000000001</c:v>
                </c:pt>
                <c:pt idx="1321">
                  <c:v>23.05</c:v>
                </c:pt>
                <c:pt idx="1322">
                  <c:v>23.045000000000002</c:v>
                </c:pt>
                <c:pt idx="1323">
                  <c:v>23.073</c:v>
                </c:pt>
                <c:pt idx="1324">
                  <c:v>23.108000000000001</c:v>
                </c:pt>
                <c:pt idx="1325">
                  <c:v>23.149000000000001</c:v>
                </c:pt>
                <c:pt idx="1326">
                  <c:v>23.170999999999999</c:v>
                </c:pt>
                <c:pt idx="1327">
                  <c:v>23.196000000000002</c:v>
                </c:pt>
                <c:pt idx="1328">
                  <c:v>23.204999999999998</c:v>
                </c:pt>
                <c:pt idx="1329">
                  <c:v>23.215</c:v>
                </c:pt>
                <c:pt idx="1330">
                  <c:v>23.227</c:v>
                </c:pt>
                <c:pt idx="1331">
                  <c:v>23.221</c:v>
                </c:pt>
                <c:pt idx="1332">
                  <c:v>23.234000000000002</c:v>
                </c:pt>
                <c:pt idx="1333">
                  <c:v>23.242999999999999</c:v>
                </c:pt>
                <c:pt idx="1334">
                  <c:v>23.257000000000001</c:v>
                </c:pt>
                <c:pt idx="1335">
                  <c:v>23.292999999999999</c:v>
                </c:pt>
                <c:pt idx="1336">
                  <c:v>23.315999999999999</c:v>
                </c:pt>
                <c:pt idx="1337">
                  <c:v>23.335000000000001</c:v>
                </c:pt>
                <c:pt idx="1338">
                  <c:v>23.326000000000001</c:v>
                </c:pt>
                <c:pt idx="1339">
                  <c:v>23.303000000000001</c:v>
                </c:pt>
                <c:pt idx="1340">
                  <c:v>23.315999999999999</c:v>
                </c:pt>
                <c:pt idx="1341">
                  <c:v>23.332999999999998</c:v>
                </c:pt>
                <c:pt idx="1342">
                  <c:v>23.352</c:v>
                </c:pt>
                <c:pt idx="1343">
                  <c:v>23.356000000000002</c:v>
                </c:pt>
                <c:pt idx="1344">
                  <c:v>23.376000000000001</c:v>
                </c:pt>
                <c:pt idx="1345">
                  <c:v>23.376999999999999</c:v>
                </c:pt>
                <c:pt idx="1346">
                  <c:v>23.373000000000001</c:v>
                </c:pt>
                <c:pt idx="1347">
                  <c:v>23.367000000000001</c:v>
                </c:pt>
                <c:pt idx="1348">
                  <c:v>23.361999999999998</c:v>
                </c:pt>
                <c:pt idx="1349">
                  <c:v>23.366</c:v>
                </c:pt>
                <c:pt idx="1350">
                  <c:v>23.373000000000001</c:v>
                </c:pt>
                <c:pt idx="1351">
                  <c:v>23.382000000000001</c:v>
                </c:pt>
                <c:pt idx="1352">
                  <c:v>23.376999999999999</c:v>
                </c:pt>
                <c:pt idx="1353">
                  <c:v>23.382999999999999</c:v>
                </c:pt>
                <c:pt idx="1354">
                  <c:v>23.369</c:v>
                </c:pt>
                <c:pt idx="1355">
                  <c:v>23.317</c:v>
                </c:pt>
                <c:pt idx="1356">
                  <c:v>23.276</c:v>
                </c:pt>
                <c:pt idx="1357">
                  <c:v>23.225000000000001</c:v>
                </c:pt>
                <c:pt idx="1358">
                  <c:v>23.186</c:v>
                </c:pt>
                <c:pt idx="1359">
                  <c:v>23.143999999999998</c:v>
                </c:pt>
                <c:pt idx="1360">
                  <c:v>23.082999999999998</c:v>
                </c:pt>
                <c:pt idx="1361">
                  <c:v>23.02</c:v>
                </c:pt>
                <c:pt idx="1362">
                  <c:v>22.963999999999999</c:v>
                </c:pt>
                <c:pt idx="1363">
                  <c:v>22.922000000000001</c:v>
                </c:pt>
                <c:pt idx="1364">
                  <c:v>22.826000000000001</c:v>
                </c:pt>
                <c:pt idx="1365">
                  <c:v>22.614000000000001</c:v>
                </c:pt>
                <c:pt idx="1366">
                  <c:v>22.422000000000001</c:v>
                </c:pt>
                <c:pt idx="1367">
                  <c:v>22.331</c:v>
                </c:pt>
                <c:pt idx="1368">
                  <c:v>22.131</c:v>
                </c:pt>
                <c:pt idx="1369">
                  <c:v>21.858000000000001</c:v>
                </c:pt>
                <c:pt idx="1370">
                  <c:v>21.616</c:v>
                </c:pt>
                <c:pt idx="1371">
                  <c:v>21.288</c:v>
                </c:pt>
                <c:pt idx="1372">
                  <c:v>20.97</c:v>
                </c:pt>
                <c:pt idx="1373">
                  <c:v>20.620999999999999</c:v>
                </c:pt>
                <c:pt idx="1374">
                  <c:v>20.263000000000002</c:v>
                </c:pt>
                <c:pt idx="1375">
                  <c:v>19.859000000000002</c:v>
                </c:pt>
                <c:pt idx="1376">
                  <c:v>19.466000000000001</c:v>
                </c:pt>
                <c:pt idx="1377">
                  <c:v>19.04</c:v>
                </c:pt>
                <c:pt idx="1378">
                  <c:v>18.632000000000001</c:v>
                </c:pt>
                <c:pt idx="1379">
                  <c:v>18.22</c:v>
                </c:pt>
                <c:pt idx="1380">
                  <c:v>17.856000000000002</c:v>
                </c:pt>
                <c:pt idx="1381">
                  <c:v>17.471</c:v>
                </c:pt>
                <c:pt idx="1382">
                  <c:v>17.11</c:v>
                </c:pt>
                <c:pt idx="1383">
                  <c:v>16.699000000000002</c:v>
                </c:pt>
                <c:pt idx="1384">
                  <c:v>16.329000000000001</c:v>
                </c:pt>
                <c:pt idx="1385">
                  <c:v>15.984999999999999</c:v>
                </c:pt>
                <c:pt idx="1386">
                  <c:v>15.643000000000001</c:v>
                </c:pt>
                <c:pt idx="1387">
                  <c:v>15.39</c:v>
                </c:pt>
                <c:pt idx="1388">
                  <c:v>15.15</c:v>
                </c:pt>
                <c:pt idx="1389">
                  <c:v>14.891</c:v>
                </c:pt>
                <c:pt idx="1390">
                  <c:v>14.704000000000001</c:v>
                </c:pt>
                <c:pt idx="1391">
                  <c:v>14.52</c:v>
                </c:pt>
                <c:pt idx="1392">
                  <c:v>14.263</c:v>
                </c:pt>
                <c:pt idx="1393">
                  <c:v>13.986000000000001</c:v>
                </c:pt>
                <c:pt idx="1394">
                  <c:v>13.754</c:v>
                </c:pt>
                <c:pt idx="1395">
                  <c:v>13.46</c:v>
                </c:pt>
                <c:pt idx="1396">
                  <c:v>13.225</c:v>
                </c:pt>
                <c:pt idx="1397">
                  <c:v>12.989000000000001</c:v>
                </c:pt>
                <c:pt idx="1398">
                  <c:v>12.726000000000001</c:v>
                </c:pt>
                <c:pt idx="1399">
                  <c:v>12.526</c:v>
                </c:pt>
                <c:pt idx="1400">
                  <c:v>12.308999999999999</c:v>
                </c:pt>
                <c:pt idx="1401">
                  <c:v>12.122</c:v>
                </c:pt>
                <c:pt idx="1402">
                  <c:v>11.957000000000001</c:v>
                </c:pt>
                <c:pt idx="1403">
                  <c:v>11.771000000000001</c:v>
                </c:pt>
                <c:pt idx="1404">
                  <c:v>11.619</c:v>
                </c:pt>
                <c:pt idx="1405">
                  <c:v>11.491</c:v>
                </c:pt>
                <c:pt idx="1406">
                  <c:v>11.356999999999999</c:v>
                </c:pt>
                <c:pt idx="1407">
                  <c:v>11.236000000000001</c:v>
                </c:pt>
                <c:pt idx="1408">
                  <c:v>11.095000000000001</c:v>
                </c:pt>
                <c:pt idx="1409">
                  <c:v>10.962</c:v>
                </c:pt>
                <c:pt idx="1410">
                  <c:v>10.833</c:v>
                </c:pt>
                <c:pt idx="1411">
                  <c:v>10.695</c:v>
                </c:pt>
                <c:pt idx="1412">
                  <c:v>10.516999999999999</c:v>
                </c:pt>
                <c:pt idx="1413">
                  <c:v>10.335000000000001</c:v>
                </c:pt>
                <c:pt idx="1414">
                  <c:v>10.163</c:v>
                </c:pt>
                <c:pt idx="1415">
                  <c:v>9.9934999999999992</c:v>
                </c:pt>
                <c:pt idx="1416">
                  <c:v>9.8146000000000004</c:v>
                </c:pt>
                <c:pt idx="1417">
                  <c:v>9.6541999999999994</c:v>
                </c:pt>
                <c:pt idx="1418">
                  <c:v>9.4774999999999991</c:v>
                </c:pt>
                <c:pt idx="1419">
                  <c:v>9.2687000000000008</c:v>
                </c:pt>
                <c:pt idx="1420">
                  <c:v>9.0846999999999998</c:v>
                </c:pt>
                <c:pt idx="1421">
                  <c:v>8.9100999999999999</c:v>
                </c:pt>
                <c:pt idx="1422">
                  <c:v>8.7134999999999998</c:v>
                </c:pt>
                <c:pt idx="1423">
                  <c:v>8.5239999999999991</c:v>
                </c:pt>
                <c:pt idx="1424">
                  <c:v>8.3167000000000009</c:v>
                </c:pt>
                <c:pt idx="1425">
                  <c:v>8.0997000000000003</c:v>
                </c:pt>
                <c:pt idx="1426">
                  <c:v>7.8642000000000003</c:v>
                </c:pt>
                <c:pt idx="1427">
                  <c:v>7.6482999999999999</c:v>
                </c:pt>
                <c:pt idx="1428">
                  <c:v>7.4523999999999999</c:v>
                </c:pt>
                <c:pt idx="1429">
                  <c:v>7.1893000000000002</c:v>
                </c:pt>
                <c:pt idx="1430">
                  <c:v>6.8894000000000002</c:v>
                </c:pt>
                <c:pt idx="1431">
                  <c:v>6.6258999999999997</c:v>
                </c:pt>
                <c:pt idx="1432">
                  <c:v>6.3708</c:v>
                </c:pt>
                <c:pt idx="1433">
                  <c:v>6.1341000000000001</c:v>
                </c:pt>
                <c:pt idx="1434">
                  <c:v>5.8789999999999996</c:v>
                </c:pt>
                <c:pt idx="1435">
                  <c:v>5.6138000000000003</c:v>
                </c:pt>
                <c:pt idx="1436">
                  <c:v>5.3228999999999997</c:v>
                </c:pt>
                <c:pt idx="1437">
                  <c:v>5.0580999999999996</c:v>
                </c:pt>
                <c:pt idx="1438">
                  <c:v>4.7953999999999999</c:v>
                </c:pt>
                <c:pt idx="1439">
                  <c:v>4.4630999999999998</c:v>
                </c:pt>
                <c:pt idx="1440">
                  <c:v>4.0716999999999999</c:v>
                </c:pt>
                <c:pt idx="1441">
                  <c:v>3.6413000000000002</c:v>
                </c:pt>
                <c:pt idx="1442">
                  <c:v>3.1863999999999999</c:v>
                </c:pt>
                <c:pt idx="1443">
                  <c:v>2.7357999999999998</c:v>
                </c:pt>
                <c:pt idx="1444">
                  <c:v>2.2652000000000001</c:v>
                </c:pt>
                <c:pt idx="1445">
                  <c:v>1.7632000000000001</c:v>
                </c:pt>
                <c:pt idx="1446">
                  <c:v>1.2679</c:v>
                </c:pt>
                <c:pt idx="1447">
                  <c:v>0.76270000000000004</c:v>
                </c:pt>
                <c:pt idx="1448">
                  <c:v>0.23794999999999999</c:v>
                </c:pt>
                <c:pt idx="1449">
                  <c:v>-0.31934000000000001</c:v>
                </c:pt>
                <c:pt idx="1450">
                  <c:v>-0.91173000000000004</c:v>
                </c:pt>
                <c:pt idx="1451">
                  <c:v>-1.4777</c:v>
                </c:pt>
                <c:pt idx="1452">
                  <c:v>-1.9273</c:v>
                </c:pt>
                <c:pt idx="1453">
                  <c:v>-2.3388</c:v>
                </c:pt>
                <c:pt idx="1454">
                  <c:v>-2.7431999999999999</c:v>
                </c:pt>
                <c:pt idx="1455">
                  <c:v>-3.0758999999999999</c:v>
                </c:pt>
                <c:pt idx="1456">
                  <c:v>-3.395</c:v>
                </c:pt>
                <c:pt idx="1457">
                  <c:v>-3.7040000000000002</c:v>
                </c:pt>
                <c:pt idx="1458">
                  <c:v>-3.9502000000000002</c:v>
                </c:pt>
                <c:pt idx="1459">
                  <c:v>-4.1321000000000003</c:v>
                </c:pt>
                <c:pt idx="1460">
                  <c:v>-4.3406000000000002</c:v>
                </c:pt>
                <c:pt idx="1461">
                  <c:v>-4.5693999999999999</c:v>
                </c:pt>
                <c:pt idx="1462">
                  <c:v>-4.7670000000000003</c:v>
                </c:pt>
                <c:pt idx="1463">
                  <c:v>-4.9638999999999998</c:v>
                </c:pt>
                <c:pt idx="1464">
                  <c:v>-5.1948999999999996</c:v>
                </c:pt>
                <c:pt idx="1465">
                  <c:v>-5.4237000000000002</c:v>
                </c:pt>
                <c:pt idx="1466">
                  <c:v>-5.6711999999999998</c:v>
                </c:pt>
                <c:pt idx="1467">
                  <c:v>-5.9325000000000001</c:v>
                </c:pt>
                <c:pt idx="1468">
                  <c:v>-6.1359000000000004</c:v>
                </c:pt>
                <c:pt idx="1469">
                  <c:v>-6.3794000000000004</c:v>
                </c:pt>
                <c:pt idx="1470">
                  <c:v>-6.6509999999999998</c:v>
                </c:pt>
                <c:pt idx="1471">
                  <c:v>-6.8674999999999997</c:v>
                </c:pt>
                <c:pt idx="1472">
                  <c:v>-7.0742000000000003</c:v>
                </c:pt>
                <c:pt idx="1473">
                  <c:v>-7.2923</c:v>
                </c:pt>
                <c:pt idx="1474">
                  <c:v>-7.4737</c:v>
                </c:pt>
                <c:pt idx="1475">
                  <c:v>-7.6558999999999999</c:v>
                </c:pt>
                <c:pt idx="1476">
                  <c:v>-7.8737000000000004</c:v>
                </c:pt>
                <c:pt idx="1477">
                  <c:v>-8.0882000000000005</c:v>
                </c:pt>
                <c:pt idx="1478">
                  <c:v>-8.2359000000000009</c:v>
                </c:pt>
                <c:pt idx="1479">
                  <c:v>-8.3895999999999997</c:v>
                </c:pt>
                <c:pt idx="1480">
                  <c:v>-8.5656999999999996</c:v>
                </c:pt>
                <c:pt idx="1481">
                  <c:v>-8.7134999999999998</c:v>
                </c:pt>
                <c:pt idx="1482">
                  <c:v>-8.8320000000000007</c:v>
                </c:pt>
                <c:pt idx="1483">
                  <c:v>-8.9885000000000002</c:v>
                </c:pt>
                <c:pt idx="1484">
                  <c:v>-9.1433</c:v>
                </c:pt>
                <c:pt idx="1485">
                  <c:v>-9.2736999999999998</c:v>
                </c:pt>
                <c:pt idx="1486">
                  <c:v>-9.4560999999999993</c:v>
                </c:pt>
                <c:pt idx="1487">
                  <c:v>-9.6393000000000004</c:v>
                </c:pt>
                <c:pt idx="1488">
                  <c:v>-9.7750000000000004</c:v>
                </c:pt>
                <c:pt idx="1489">
                  <c:v>-9.9224999999999994</c:v>
                </c:pt>
                <c:pt idx="1490">
                  <c:v>-10.067</c:v>
                </c:pt>
                <c:pt idx="1491">
                  <c:v>-10.185</c:v>
                </c:pt>
                <c:pt idx="1492">
                  <c:v>-10.279</c:v>
                </c:pt>
                <c:pt idx="1493">
                  <c:v>-10.363</c:v>
                </c:pt>
                <c:pt idx="1494">
                  <c:v>-10.45</c:v>
                </c:pt>
                <c:pt idx="1495">
                  <c:v>-10.542</c:v>
                </c:pt>
                <c:pt idx="1496">
                  <c:v>-10.629</c:v>
                </c:pt>
                <c:pt idx="1497">
                  <c:v>-10.744999999999999</c:v>
                </c:pt>
                <c:pt idx="1498">
                  <c:v>-10.849</c:v>
                </c:pt>
                <c:pt idx="1499">
                  <c:v>-10.956</c:v>
                </c:pt>
                <c:pt idx="1500">
                  <c:v>-11.071</c:v>
                </c:pt>
                <c:pt idx="1501">
                  <c:v>-11.159000000000001</c:v>
                </c:pt>
                <c:pt idx="1502">
                  <c:v>-11.273999999999999</c:v>
                </c:pt>
                <c:pt idx="1503">
                  <c:v>-11.371</c:v>
                </c:pt>
                <c:pt idx="1504">
                  <c:v>-11.474</c:v>
                </c:pt>
                <c:pt idx="1505">
                  <c:v>-11.537000000000001</c:v>
                </c:pt>
                <c:pt idx="1506">
                  <c:v>-11.542</c:v>
                </c:pt>
                <c:pt idx="1507">
                  <c:v>-11.566000000000001</c:v>
                </c:pt>
                <c:pt idx="1508">
                  <c:v>-11.659000000000001</c:v>
                </c:pt>
                <c:pt idx="1509">
                  <c:v>-11.763999999999999</c:v>
                </c:pt>
                <c:pt idx="1510">
                  <c:v>-11.843</c:v>
                </c:pt>
                <c:pt idx="1511">
                  <c:v>-11.907</c:v>
                </c:pt>
                <c:pt idx="1512">
                  <c:v>-11.986000000000001</c:v>
                </c:pt>
                <c:pt idx="1513">
                  <c:v>-12.074999999999999</c:v>
                </c:pt>
                <c:pt idx="1514">
                  <c:v>-12.146000000000001</c:v>
                </c:pt>
                <c:pt idx="1515">
                  <c:v>-12.193</c:v>
                </c:pt>
                <c:pt idx="1516">
                  <c:v>-12.243</c:v>
                </c:pt>
                <c:pt idx="1517">
                  <c:v>-12.294</c:v>
                </c:pt>
                <c:pt idx="1518">
                  <c:v>-12.365</c:v>
                </c:pt>
                <c:pt idx="1519">
                  <c:v>-12.426</c:v>
                </c:pt>
                <c:pt idx="1520">
                  <c:v>-12.476000000000001</c:v>
                </c:pt>
                <c:pt idx="1521">
                  <c:v>-12.54</c:v>
                </c:pt>
                <c:pt idx="1522">
                  <c:v>-12.612</c:v>
                </c:pt>
                <c:pt idx="1523">
                  <c:v>-12.657</c:v>
                </c:pt>
                <c:pt idx="1524">
                  <c:v>-12.672000000000001</c:v>
                </c:pt>
                <c:pt idx="1525">
                  <c:v>-12.69</c:v>
                </c:pt>
                <c:pt idx="1526">
                  <c:v>-12.709</c:v>
                </c:pt>
                <c:pt idx="1527">
                  <c:v>-12.722</c:v>
                </c:pt>
                <c:pt idx="1528">
                  <c:v>-12.738</c:v>
                </c:pt>
                <c:pt idx="1529">
                  <c:v>-12.766999999999999</c:v>
                </c:pt>
                <c:pt idx="1530">
                  <c:v>-12.786</c:v>
                </c:pt>
                <c:pt idx="1531">
                  <c:v>-12.81</c:v>
                </c:pt>
                <c:pt idx="1532">
                  <c:v>-12.875999999999999</c:v>
                </c:pt>
                <c:pt idx="1533">
                  <c:v>-12.939</c:v>
                </c:pt>
                <c:pt idx="1534">
                  <c:v>-13.003</c:v>
                </c:pt>
                <c:pt idx="1535">
                  <c:v>-13.071</c:v>
                </c:pt>
                <c:pt idx="1536">
                  <c:v>-13.124000000000001</c:v>
                </c:pt>
                <c:pt idx="1537">
                  <c:v>-13.163</c:v>
                </c:pt>
                <c:pt idx="1538">
                  <c:v>-13.186</c:v>
                </c:pt>
                <c:pt idx="1539">
                  <c:v>-13.179</c:v>
                </c:pt>
                <c:pt idx="1540">
                  <c:v>-13.231999999999999</c:v>
                </c:pt>
                <c:pt idx="1541">
                  <c:v>-13.256</c:v>
                </c:pt>
                <c:pt idx="1542">
                  <c:v>-13.304</c:v>
                </c:pt>
                <c:pt idx="1543">
                  <c:v>-13.332000000000001</c:v>
                </c:pt>
                <c:pt idx="1544">
                  <c:v>-13.345000000000001</c:v>
                </c:pt>
                <c:pt idx="1545">
                  <c:v>-13.348000000000001</c:v>
                </c:pt>
                <c:pt idx="1546">
                  <c:v>-13.374000000000001</c:v>
                </c:pt>
                <c:pt idx="1547">
                  <c:v>-13.398999999999999</c:v>
                </c:pt>
                <c:pt idx="1548">
                  <c:v>-13.412000000000001</c:v>
                </c:pt>
                <c:pt idx="1549">
                  <c:v>-13.457000000000001</c:v>
                </c:pt>
                <c:pt idx="1550">
                  <c:v>-13.505000000000001</c:v>
                </c:pt>
                <c:pt idx="1551">
                  <c:v>-13.544</c:v>
                </c:pt>
                <c:pt idx="1552">
                  <c:v>-13.566000000000001</c:v>
                </c:pt>
                <c:pt idx="1553">
                  <c:v>-13.569000000000001</c:v>
                </c:pt>
                <c:pt idx="1554">
                  <c:v>-13.547000000000001</c:v>
                </c:pt>
                <c:pt idx="1555">
                  <c:v>-13.528</c:v>
                </c:pt>
                <c:pt idx="1556">
                  <c:v>-13.509</c:v>
                </c:pt>
                <c:pt idx="1557">
                  <c:v>-13.512</c:v>
                </c:pt>
                <c:pt idx="1558">
                  <c:v>-13.557</c:v>
                </c:pt>
                <c:pt idx="1559">
                  <c:v>-13.598000000000001</c:v>
                </c:pt>
                <c:pt idx="1560">
                  <c:v>-13.619</c:v>
                </c:pt>
                <c:pt idx="1561">
                  <c:v>-13.638</c:v>
                </c:pt>
                <c:pt idx="1562">
                  <c:v>-13.680999999999999</c:v>
                </c:pt>
                <c:pt idx="1563">
                  <c:v>-13.699</c:v>
                </c:pt>
                <c:pt idx="1564">
                  <c:v>-13.714</c:v>
                </c:pt>
                <c:pt idx="1565">
                  <c:v>-13.742000000000001</c:v>
                </c:pt>
                <c:pt idx="1566">
                  <c:v>-13.782999999999999</c:v>
                </c:pt>
                <c:pt idx="1567">
                  <c:v>-13.792</c:v>
                </c:pt>
                <c:pt idx="1568">
                  <c:v>-13.807</c:v>
                </c:pt>
                <c:pt idx="1569">
                  <c:v>-13.805999999999999</c:v>
                </c:pt>
                <c:pt idx="1570">
                  <c:v>-13.805999999999999</c:v>
                </c:pt>
                <c:pt idx="1571">
                  <c:v>-13.794</c:v>
                </c:pt>
                <c:pt idx="1572">
                  <c:v>-13.788</c:v>
                </c:pt>
                <c:pt idx="1573">
                  <c:v>-13.789</c:v>
                </c:pt>
                <c:pt idx="1574">
                  <c:v>-13.805</c:v>
                </c:pt>
                <c:pt idx="1575">
                  <c:v>-13.834</c:v>
                </c:pt>
                <c:pt idx="1576">
                  <c:v>-13.848000000000001</c:v>
                </c:pt>
                <c:pt idx="1577">
                  <c:v>-13.839</c:v>
                </c:pt>
                <c:pt idx="1578">
                  <c:v>-13.836</c:v>
                </c:pt>
                <c:pt idx="1579">
                  <c:v>-13.821999999999999</c:v>
                </c:pt>
                <c:pt idx="1580">
                  <c:v>-13.817</c:v>
                </c:pt>
                <c:pt idx="1581">
                  <c:v>-13.824</c:v>
                </c:pt>
                <c:pt idx="1582">
                  <c:v>-13.82</c:v>
                </c:pt>
                <c:pt idx="1583">
                  <c:v>-13.829000000000001</c:v>
                </c:pt>
                <c:pt idx="1584">
                  <c:v>-13.794</c:v>
                </c:pt>
                <c:pt idx="1585">
                  <c:v>-13.746</c:v>
                </c:pt>
                <c:pt idx="1586">
                  <c:v>-13.683999999999999</c:v>
                </c:pt>
                <c:pt idx="1587">
                  <c:v>-13.596</c:v>
                </c:pt>
                <c:pt idx="1588">
                  <c:v>-13.547000000000001</c:v>
                </c:pt>
                <c:pt idx="1589">
                  <c:v>-13.535</c:v>
                </c:pt>
                <c:pt idx="1590">
                  <c:v>-13.526999999999999</c:v>
                </c:pt>
                <c:pt idx="1591">
                  <c:v>-13.494</c:v>
                </c:pt>
                <c:pt idx="1592">
                  <c:v>-13.472</c:v>
                </c:pt>
                <c:pt idx="1593">
                  <c:v>-13.45</c:v>
                </c:pt>
                <c:pt idx="1594">
                  <c:v>-13.381</c:v>
                </c:pt>
                <c:pt idx="1595">
                  <c:v>-13.29</c:v>
                </c:pt>
                <c:pt idx="1596">
                  <c:v>-13.156000000000001</c:v>
                </c:pt>
                <c:pt idx="1597">
                  <c:v>-12.994999999999999</c:v>
                </c:pt>
                <c:pt idx="1598">
                  <c:v>-12.824999999999999</c:v>
                </c:pt>
                <c:pt idx="1599">
                  <c:v>-12.643000000000001</c:v>
                </c:pt>
                <c:pt idx="1600">
                  <c:v>-12.465</c:v>
                </c:pt>
                <c:pt idx="1601">
                  <c:v>-12.268000000000001</c:v>
                </c:pt>
                <c:pt idx="1602">
                  <c:v>-12.052</c:v>
                </c:pt>
                <c:pt idx="1603">
                  <c:v>-11.843999999999999</c:v>
                </c:pt>
                <c:pt idx="1604">
                  <c:v>-11.64</c:v>
                </c:pt>
                <c:pt idx="1605">
                  <c:v>-11.433</c:v>
                </c:pt>
                <c:pt idx="1606">
                  <c:v>-11.231999999999999</c:v>
                </c:pt>
                <c:pt idx="1607">
                  <c:v>-11.039</c:v>
                </c:pt>
                <c:pt idx="1608">
                  <c:v>-10.788</c:v>
                </c:pt>
                <c:pt idx="1609">
                  <c:v>-10.535</c:v>
                </c:pt>
                <c:pt idx="1610">
                  <c:v>-10.242000000000001</c:v>
                </c:pt>
                <c:pt idx="1611">
                  <c:v>-9.9397000000000002</c:v>
                </c:pt>
                <c:pt idx="1612">
                  <c:v>-9.6468000000000007</c:v>
                </c:pt>
                <c:pt idx="1613">
                  <c:v>-9.3577999999999992</c:v>
                </c:pt>
                <c:pt idx="1614">
                  <c:v>-9.1094000000000008</c:v>
                </c:pt>
                <c:pt idx="1615">
                  <c:v>-8.8899000000000008</c:v>
                </c:pt>
                <c:pt idx="1616">
                  <c:v>-8.6920000000000002</c:v>
                </c:pt>
                <c:pt idx="1617">
                  <c:v>-8.5189000000000004</c:v>
                </c:pt>
                <c:pt idx="1618">
                  <c:v>-8.3369</c:v>
                </c:pt>
                <c:pt idx="1619">
                  <c:v>-8.1468000000000007</c:v>
                </c:pt>
                <c:pt idx="1620">
                  <c:v>-7.9138000000000002</c:v>
                </c:pt>
                <c:pt idx="1621">
                  <c:v>-7.6736000000000004</c:v>
                </c:pt>
                <c:pt idx="1622">
                  <c:v>-7.4108000000000001</c:v>
                </c:pt>
                <c:pt idx="1623">
                  <c:v>-7.1696</c:v>
                </c:pt>
                <c:pt idx="1624">
                  <c:v>-6.9294000000000002</c:v>
                </c:pt>
                <c:pt idx="1625">
                  <c:v>-6.6443000000000003</c:v>
                </c:pt>
                <c:pt idx="1626">
                  <c:v>-6.3712999999999997</c:v>
                </c:pt>
                <c:pt idx="1627">
                  <c:v>-6.0926999999999998</c:v>
                </c:pt>
                <c:pt idx="1628">
                  <c:v>-5.8143000000000002</c:v>
                </c:pt>
                <c:pt idx="1629">
                  <c:v>-5.5252999999999997</c:v>
                </c:pt>
                <c:pt idx="1630">
                  <c:v>-5.2393000000000001</c:v>
                </c:pt>
                <c:pt idx="1631">
                  <c:v>-4.9619</c:v>
                </c:pt>
                <c:pt idx="1632">
                  <c:v>-4.6965000000000003</c:v>
                </c:pt>
                <c:pt idx="1633">
                  <c:v>-4.4035000000000002</c:v>
                </c:pt>
                <c:pt idx="1634">
                  <c:v>-4.1100000000000003</c:v>
                </c:pt>
                <c:pt idx="1635">
                  <c:v>-3.8309000000000002</c:v>
                </c:pt>
                <c:pt idx="1636">
                  <c:v>-3.5337999999999998</c:v>
                </c:pt>
                <c:pt idx="1637">
                  <c:v>-3.2161</c:v>
                </c:pt>
                <c:pt idx="1638">
                  <c:v>-2.8736999999999999</c:v>
                </c:pt>
                <c:pt idx="1639">
                  <c:v>-2.5247000000000002</c:v>
                </c:pt>
                <c:pt idx="1640">
                  <c:v>-2.1572</c:v>
                </c:pt>
                <c:pt idx="1641">
                  <c:v>-1.774</c:v>
                </c:pt>
                <c:pt idx="1642">
                  <c:v>-1.4088000000000001</c:v>
                </c:pt>
                <c:pt idx="1643">
                  <c:v>-0.99822999999999995</c:v>
                </c:pt>
                <c:pt idx="1644">
                  <c:v>-0.59189000000000003</c:v>
                </c:pt>
                <c:pt idx="1645">
                  <c:v>-0.16517000000000001</c:v>
                </c:pt>
                <c:pt idx="1646">
                  <c:v>0.28724</c:v>
                </c:pt>
                <c:pt idx="1647">
                  <c:v>0.68962000000000001</c:v>
                </c:pt>
                <c:pt idx="1648">
                  <c:v>1.0789</c:v>
                </c:pt>
                <c:pt idx="1649">
                  <c:v>1.5402</c:v>
                </c:pt>
                <c:pt idx="1650">
                  <c:v>1.9646999999999999</c:v>
                </c:pt>
                <c:pt idx="1651">
                  <c:v>2.3075000000000001</c:v>
                </c:pt>
                <c:pt idx="1652">
                  <c:v>2.6842999999999999</c:v>
                </c:pt>
                <c:pt idx="1653">
                  <c:v>3.0844999999999998</c:v>
                </c:pt>
                <c:pt idx="1654">
                  <c:v>3.4489999999999998</c:v>
                </c:pt>
                <c:pt idx="1655">
                  <c:v>3.7654000000000001</c:v>
                </c:pt>
                <c:pt idx="1656">
                  <c:v>4.0995999999999997</c:v>
                </c:pt>
                <c:pt idx="1657">
                  <c:v>4.4291</c:v>
                </c:pt>
                <c:pt idx="1658">
                  <c:v>4.7499000000000002</c:v>
                </c:pt>
                <c:pt idx="1659">
                  <c:v>5.0423999999999998</c:v>
                </c:pt>
                <c:pt idx="1660">
                  <c:v>5.3070000000000004</c:v>
                </c:pt>
                <c:pt idx="1661">
                  <c:v>5.6150000000000002</c:v>
                </c:pt>
                <c:pt idx="1662">
                  <c:v>5.9128999999999996</c:v>
                </c:pt>
                <c:pt idx="1663">
                  <c:v>6.1837999999999997</c:v>
                </c:pt>
                <c:pt idx="1664">
                  <c:v>6.4577999999999998</c:v>
                </c:pt>
                <c:pt idx="1665">
                  <c:v>6.7453000000000003</c:v>
                </c:pt>
                <c:pt idx="1666">
                  <c:v>7.0073999999999996</c:v>
                </c:pt>
                <c:pt idx="1667">
                  <c:v>7.2854999999999999</c:v>
                </c:pt>
                <c:pt idx="1668">
                  <c:v>7.5850999999999997</c:v>
                </c:pt>
                <c:pt idx="1669">
                  <c:v>7.8752000000000004</c:v>
                </c:pt>
                <c:pt idx="1670">
                  <c:v>8.1890999999999998</c:v>
                </c:pt>
                <c:pt idx="1671">
                  <c:v>8.4917999999999996</c:v>
                </c:pt>
                <c:pt idx="1672">
                  <c:v>8.8064999999999998</c:v>
                </c:pt>
                <c:pt idx="1673">
                  <c:v>9.0713000000000008</c:v>
                </c:pt>
                <c:pt idx="1674">
                  <c:v>9.3096999999999994</c:v>
                </c:pt>
                <c:pt idx="1675">
                  <c:v>9.4799000000000007</c:v>
                </c:pt>
                <c:pt idx="1676">
                  <c:v>9.6250999999999998</c:v>
                </c:pt>
                <c:pt idx="1677">
                  <c:v>9.8219999999999992</c:v>
                </c:pt>
                <c:pt idx="1678">
                  <c:v>10.013</c:v>
                </c:pt>
                <c:pt idx="1679">
                  <c:v>10.185</c:v>
                </c:pt>
                <c:pt idx="1680">
                  <c:v>10.38</c:v>
                </c:pt>
                <c:pt idx="1681">
                  <c:v>10.553000000000001</c:v>
                </c:pt>
                <c:pt idx="1682">
                  <c:v>10.731999999999999</c:v>
                </c:pt>
                <c:pt idx="1683">
                  <c:v>10.925000000000001</c:v>
                </c:pt>
                <c:pt idx="1684">
                  <c:v>11.1</c:v>
                </c:pt>
                <c:pt idx="1685">
                  <c:v>11.276</c:v>
                </c:pt>
                <c:pt idx="1686">
                  <c:v>11.464</c:v>
                </c:pt>
                <c:pt idx="1687">
                  <c:v>11.646000000000001</c:v>
                </c:pt>
                <c:pt idx="1688">
                  <c:v>11.823</c:v>
                </c:pt>
                <c:pt idx="1689">
                  <c:v>11.977</c:v>
                </c:pt>
                <c:pt idx="1690">
                  <c:v>12.118</c:v>
                </c:pt>
                <c:pt idx="1691">
                  <c:v>12.295999999999999</c:v>
                </c:pt>
                <c:pt idx="1692">
                  <c:v>12.47</c:v>
                </c:pt>
                <c:pt idx="1693">
                  <c:v>12.648999999999999</c:v>
                </c:pt>
                <c:pt idx="1694">
                  <c:v>12.834</c:v>
                </c:pt>
                <c:pt idx="1695">
                  <c:v>13.028</c:v>
                </c:pt>
                <c:pt idx="1696">
                  <c:v>13.206</c:v>
                </c:pt>
                <c:pt idx="1697">
                  <c:v>13.345000000000001</c:v>
                </c:pt>
                <c:pt idx="1698">
                  <c:v>13.515000000000001</c:v>
                </c:pt>
                <c:pt idx="1699">
                  <c:v>13.715</c:v>
                </c:pt>
                <c:pt idx="1700">
                  <c:v>13.913</c:v>
                </c:pt>
                <c:pt idx="1701">
                  <c:v>14.164</c:v>
                </c:pt>
                <c:pt idx="1702">
                  <c:v>14.446999999999999</c:v>
                </c:pt>
                <c:pt idx="1703">
                  <c:v>14.78</c:v>
                </c:pt>
                <c:pt idx="1704">
                  <c:v>15.068</c:v>
                </c:pt>
                <c:pt idx="1705">
                  <c:v>15.311999999999999</c:v>
                </c:pt>
                <c:pt idx="1706">
                  <c:v>15.526999999999999</c:v>
                </c:pt>
                <c:pt idx="1707">
                  <c:v>15.752000000000001</c:v>
                </c:pt>
                <c:pt idx="1708">
                  <c:v>16</c:v>
                </c:pt>
                <c:pt idx="1709">
                  <c:v>16.204000000000001</c:v>
                </c:pt>
                <c:pt idx="1710">
                  <c:v>16.393999999999998</c:v>
                </c:pt>
                <c:pt idx="1711">
                  <c:v>16.616</c:v>
                </c:pt>
                <c:pt idx="1712">
                  <c:v>16.843</c:v>
                </c:pt>
                <c:pt idx="1713">
                  <c:v>17.093</c:v>
                </c:pt>
                <c:pt idx="1714">
                  <c:v>17.388000000000002</c:v>
                </c:pt>
                <c:pt idx="1715">
                  <c:v>17.628</c:v>
                </c:pt>
                <c:pt idx="1716">
                  <c:v>17.835000000000001</c:v>
                </c:pt>
                <c:pt idx="1717">
                  <c:v>18.04</c:v>
                </c:pt>
                <c:pt idx="1718">
                  <c:v>18.238</c:v>
                </c:pt>
                <c:pt idx="1719">
                  <c:v>18.446999999999999</c:v>
                </c:pt>
                <c:pt idx="1720">
                  <c:v>18.640999999999998</c:v>
                </c:pt>
                <c:pt idx="1721">
                  <c:v>18.827000000000002</c:v>
                </c:pt>
                <c:pt idx="1722">
                  <c:v>18.986999999999998</c:v>
                </c:pt>
                <c:pt idx="1723">
                  <c:v>19.126999999999999</c:v>
                </c:pt>
                <c:pt idx="1724">
                  <c:v>19.286000000000001</c:v>
                </c:pt>
                <c:pt idx="1725">
                  <c:v>19.445</c:v>
                </c:pt>
                <c:pt idx="1726">
                  <c:v>19.603999999999999</c:v>
                </c:pt>
                <c:pt idx="1727">
                  <c:v>19.753</c:v>
                </c:pt>
                <c:pt idx="1728">
                  <c:v>19.890999999999998</c:v>
                </c:pt>
                <c:pt idx="1729">
                  <c:v>20.026</c:v>
                </c:pt>
                <c:pt idx="1730">
                  <c:v>20.16</c:v>
                </c:pt>
                <c:pt idx="1731">
                  <c:v>20.277999999999999</c:v>
                </c:pt>
                <c:pt idx="1732">
                  <c:v>20.376000000000001</c:v>
                </c:pt>
                <c:pt idx="1733">
                  <c:v>20.495000000000001</c:v>
                </c:pt>
                <c:pt idx="1734">
                  <c:v>20.608000000000001</c:v>
                </c:pt>
                <c:pt idx="1735">
                  <c:v>20.741</c:v>
                </c:pt>
                <c:pt idx="1736">
                  <c:v>20.853999999999999</c:v>
                </c:pt>
                <c:pt idx="1737">
                  <c:v>20.948</c:v>
                </c:pt>
                <c:pt idx="1738">
                  <c:v>21.018000000000001</c:v>
                </c:pt>
                <c:pt idx="1739">
                  <c:v>21.074000000000002</c:v>
                </c:pt>
                <c:pt idx="1740">
                  <c:v>21.125</c:v>
                </c:pt>
                <c:pt idx="1741">
                  <c:v>21.164999999999999</c:v>
                </c:pt>
                <c:pt idx="1742">
                  <c:v>21.213000000000001</c:v>
                </c:pt>
                <c:pt idx="1743">
                  <c:v>21.375</c:v>
                </c:pt>
                <c:pt idx="1744">
                  <c:v>21.538</c:v>
                </c:pt>
                <c:pt idx="1745">
                  <c:v>21.597000000000001</c:v>
                </c:pt>
                <c:pt idx="1746">
                  <c:v>21.684999999999999</c:v>
                </c:pt>
                <c:pt idx="1747">
                  <c:v>21.827999999999999</c:v>
                </c:pt>
                <c:pt idx="1748">
                  <c:v>21.902999999999999</c:v>
                </c:pt>
                <c:pt idx="1749">
                  <c:v>21.991</c:v>
                </c:pt>
                <c:pt idx="1750">
                  <c:v>22.08</c:v>
                </c:pt>
                <c:pt idx="1751">
                  <c:v>22.148</c:v>
                </c:pt>
                <c:pt idx="1752">
                  <c:v>22.225000000000001</c:v>
                </c:pt>
                <c:pt idx="1753">
                  <c:v>22.285</c:v>
                </c:pt>
                <c:pt idx="1754">
                  <c:v>22.331</c:v>
                </c:pt>
                <c:pt idx="1755">
                  <c:v>22.376999999999999</c:v>
                </c:pt>
                <c:pt idx="1756">
                  <c:v>22.452999999999999</c:v>
                </c:pt>
                <c:pt idx="1757">
                  <c:v>22.524000000000001</c:v>
                </c:pt>
                <c:pt idx="1758">
                  <c:v>22.619</c:v>
                </c:pt>
                <c:pt idx="1759">
                  <c:v>22.696999999999999</c:v>
                </c:pt>
                <c:pt idx="1760">
                  <c:v>22.773</c:v>
                </c:pt>
                <c:pt idx="1761">
                  <c:v>22.829000000000001</c:v>
                </c:pt>
                <c:pt idx="1762">
                  <c:v>22.855</c:v>
                </c:pt>
                <c:pt idx="1763">
                  <c:v>22.864000000000001</c:v>
                </c:pt>
                <c:pt idx="1764">
                  <c:v>22.893000000000001</c:v>
                </c:pt>
                <c:pt idx="1765">
                  <c:v>22.905000000000001</c:v>
                </c:pt>
                <c:pt idx="1766">
                  <c:v>22.968</c:v>
                </c:pt>
                <c:pt idx="1767">
                  <c:v>23.023</c:v>
                </c:pt>
                <c:pt idx="1768">
                  <c:v>23.067</c:v>
                </c:pt>
                <c:pt idx="1769">
                  <c:v>23.116</c:v>
                </c:pt>
                <c:pt idx="1770">
                  <c:v>23.207000000000001</c:v>
                </c:pt>
                <c:pt idx="1771">
                  <c:v>23.305</c:v>
                </c:pt>
                <c:pt idx="1772">
                  <c:v>23.39</c:v>
                </c:pt>
                <c:pt idx="1773">
                  <c:v>23.454999999999998</c:v>
                </c:pt>
                <c:pt idx="1774">
                  <c:v>23.501000000000001</c:v>
                </c:pt>
                <c:pt idx="1775">
                  <c:v>23.558</c:v>
                </c:pt>
                <c:pt idx="1776">
                  <c:v>23.611999999999998</c:v>
                </c:pt>
                <c:pt idx="1777">
                  <c:v>23.664999999999999</c:v>
                </c:pt>
                <c:pt idx="1778">
                  <c:v>23.696000000000002</c:v>
                </c:pt>
                <c:pt idx="1779">
                  <c:v>23.75</c:v>
                </c:pt>
                <c:pt idx="1780">
                  <c:v>23.802</c:v>
                </c:pt>
                <c:pt idx="1781">
                  <c:v>23.852</c:v>
                </c:pt>
                <c:pt idx="1782">
                  <c:v>23.884</c:v>
                </c:pt>
                <c:pt idx="1783">
                  <c:v>23.879000000000001</c:v>
                </c:pt>
                <c:pt idx="1784">
                  <c:v>23.876999999999999</c:v>
                </c:pt>
                <c:pt idx="1785">
                  <c:v>23.893000000000001</c:v>
                </c:pt>
                <c:pt idx="1786">
                  <c:v>23.922000000000001</c:v>
                </c:pt>
                <c:pt idx="1787">
                  <c:v>23.954999999999998</c:v>
                </c:pt>
                <c:pt idx="1788">
                  <c:v>23.995999999999999</c:v>
                </c:pt>
                <c:pt idx="1789">
                  <c:v>24.021000000000001</c:v>
                </c:pt>
                <c:pt idx="1790">
                  <c:v>24.073</c:v>
                </c:pt>
                <c:pt idx="1791">
                  <c:v>24.135000000000002</c:v>
                </c:pt>
                <c:pt idx="1792">
                  <c:v>24.175999999999998</c:v>
                </c:pt>
                <c:pt idx="1793">
                  <c:v>24.193999999999999</c:v>
                </c:pt>
                <c:pt idx="1794">
                  <c:v>24.209</c:v>
                </c:pt>
                <c:pt idx="1795">
                  <c:v>24.236999999999998</c:v>
                </c:pt>
                <c:pt idx="1796">
                  <c:v>24.248999999999999</c:v>
                </c:pt>
                <c:pt idx="1797">
                  <c:v>24.257000000000001</c:v>
                </c:pt>
                <c:pt idx="1798">
                  <c:v>24.257000000000001</c:v>
                </c:pt>
                <c:pt idx="1799">
                  <c:v>24.248999999999999</c:v>
                </c:pt>
                <c:pt idx="1800">
                  <c:v>24.259</c:v>
                </c:pt>
                <c:pt idx="1801">
                  <c:v>24.282</c:v>
                </c:pt>
                <c:pt idx="1802">
                  <c:v>24.312999999999999</c:v>
                </c:pt>
                <c:pt idx="1803">
                  <c:v>24.327000000000002</c:v>
                </c:pt>
                <c:pt idx="1804">
                  <c:v>24.334</c:v>
                </c:pt>
                <c:pt idx="1805">
                  <c:v>24.315999999999999</c:v>
                </c:pt>
                <c:pt idx="1806">
                  <c:v>24.294</c:v>
                </c:pt>
                <c:pt idx="1807">
                  <c:v>24.271999999999998</c:v>
                </c:pt>
                <c:pt idx="1808">
                  <c:v>24.283999999999999</c:v>
                </c:pt>
                <c:pt idx="1809">
                  <c:v>24.282</c:v>
                </c:pt>
                <c:pt idx="1810">
                  <c:v>24.303000000000001</c:v>
                </c:pt>
                <c:pt idx="1811">
                  <c:v>24.33</c:v>
                </c:pt>
                <c:pt idx="1812">
                  <c:v>24.344000000000001</c:v>
                </c:pt>
                <c:pt idx="1813">
                  <c:v>24.338999999999999</c:v>
                </c:pt>
                <c:pt idx="1814">
                  <c:v>24.327999999999999</c:v>
                </c:pt>
                <c:pt idx="1815">
                  <c:v>24.335000000000001</c:v>
                </c:pt>
                <c:pt idx="1816">
                  <c:v>24.326000000000001</c:v>
                </c:pt>
                <c:pt idx="1817">
                  <c:v>24.309000000000001</c:v>
                </c:pt>
                <c:pt idx="1818">
                  <c:v>24.297000000000001</c:v>
                </c:pt>
                <c:pt idx="1819">
                  <c:v>24.274999999999999</c:v>
                </c:pt>
                <c:pt idx="1820">
                  <c:v>24.254999999999999</c:v>
                </c:pt>
                <c:pt idx="1821">
                  <c:v>24.242999999999999</c:v>
                </c:pt>
                <c:pt idx="1822">
                  <c:v>24.198</c:v>
                </c:pt>
                <c:pt idx="1823">
                  <c:v>24.173999999999999</c:v>
                </c:pt>
                <c:pt idx="1824">
                  <c:v>24.123999999999999</c:v>
                </c:pt>
                <c:pt idx="1825">
                  <c:v>24.030999999999999</c:v>
                </c:pt>
                <c:pt idx="1826">
                  <c:v>23.91</c:v>
                </c:pt>
                <c:pt idx="1827">
                  <c:v>23.757000000000001</c:v>
                </c:pt>
                <c:pt idx="1828">
                  <c:v>23.571000000000002</c:v>
                </c:pt>
                <c:pt idx="1829">
                  <c:v>23.355</c:v>
                </c:pt>
                <c:pt idx="1830">
                  <c:v>23.154</c:v>
                </c:pt>
                <c:pt idx="1831">
                  <c:v>22.96</c:v>
                </c:pt>
                <c:pt idx="1832">
                  <c:v>22.623000000000001</c:v>
                </c:pt>
                <c:pt idx="1833">
                  <c:v>22.294</c:v>
                </c:pt>
                <c:pt idx="1834">
                  <c:v>21.963000000000001</c:v>
                </c:pt>
                <c:pt idx="1835">
                  <c:v>21.539000000000001</c:v>
                </c:pt>
                <c:pt idx="1836">
                  <c:v>21.167000000000002</c:v>
                </c:pt>
                <c:pt idx="1837">
                  <c:v>20.817</c:v>
                </c:pt>
                <c:pt idx="1838">
                  <c:v>20.407</c:v>
                </c:pt>
                <c:pt idx="1839">
                  <c:v>20.032</c:v>
                </c:pt>
                <c:pt idx="1840">
                  <c:v>19.643999999999998</c:v>
                </c:pt>
                <c:pt idx="1841">
                  <c:v>19.206</c:v>
                </c:pt>
                <c:pt idx="1842">
                  <c:v>18.768000000000001</c:v>
                </c:pt>
                <c:pt idx="1843">
                  <c:v>18.309000000000001</c:v>
                </c:pt>
                <c:pt idx="1844">
                  <c:v>17.847999999999999</c:v>
                </c:pt>
                <c:pt idx="1845">
                  <c:v>17.43</c:v>
                </c:pt>
                <c:pt idx="1846">
                  <c:v>17.009</c:v>
                </c:pt>
                <c:pt idx="1847">
                  <c:v>16.62</c:v>
                </c:pt>
                <c:pt idx="1848">
                  <c:v>16.323</c:v>
                </c:pt>
                <c:pt idx="1849">
                  <c:v>16.048999999999999</c:v>
                </c:pt>
                <c:pt idx="1850">
                  <c:v>15.779</c:v>
                </c:pt>
                <c:pt idx="1851">
                  <c:v>15.545999999999999</c:v>
                </c:pt>
                <c:pt idx="1852">
                  <c:v>15.291</c:v>
                </c:pt>
                <c:pt idx="1853">
                  <c:v>14.981</c:v>
                </c:pt>
                <c:pt idx="1854">
                  <c:v>14.709</c:v>
                </c:pt>
                <c:pt idx="1855">
                  <c:v>14.464</c:v>
                </c:pt>
                <c:pt idx="1856">
                  <c:v>14.217000000000001</c:v>
                </c:pt>
                <c:pt idx="1857">
                  <c:v>13.99</c:v>
                </c:pt>
                <c:pt idx="1858">
                  <c:v>13.721</c:v>
                </c:pt>
                <c:pt idx="1859">
                  <c:v>13.509</c:v>
                </c:pt>
                <c:pt idx="1860">
                  <c:v>13.31</c:v>
                </c:pt>
                <c:pt idx="1861">
                  <c:v>13.074</c:v>
                </c:pt>
                <c:pt idx="1862">
                  <c:v>12.872</c:v>
                </c:pt>
                <c:pt idx="1863">
                  <c:v>12.677</c:v>
                </c:pt>
                <c:pt idx="1864">
                  <c:v>12.423999999999999</c:v>
                </c:pt>
                <c:pt idx="1865">
                  <c:v>12.207000000000001</c:v>
                </c:pt>
                <c:pt idx="1866">
                  <c:v>12.016999999999999</c:v>
                </c:pt>
                <c:pt idx="1867">
                  <c:v>11.849</c:v>
                </c:pt>
                <c:pt idx="1868">
                  <c:v>11.71</c:v>
                </c:pt>
                <c:pt idx="1869">
                  <c:v>11.571</c:v>
                </c:pt>
                <c:pt idx="1870">
                  <c:v>11.427</c:v>
                </c:pt>
                <c:pt idx="1871">
                  <c:v>11.281000000000001</c:v>
                </c:pt>
                <c:pt idx="1872">
                  <c:v>11.099</c:v>
                </c:pt>
                <c:pt idx="1873">
                  <c:v>10.851000000000001</c:v>
                </c:pt>
                <c:pt idx="1874">
                  <c:v>10.58</c:v>
                </c:pt>
                <c:pt idx="1875">
                  <c:v>10.345000000000001</c:v>
                </c:pt>
                <c:pt idx="1876">
                  <c:v>10.118</c:v>
                </c:pt>
                <c:pt idx="1877">
                  <c:v>9.8849999999999998</c:v>
                </c:pt>
                <c:pt idx="1878">
                  <c:v>9.6738</c:v>
                </c:pt>
                <c:pt idx="1879">
                  <c:v>9.4823000000000004</c:v>
                </c:pt>
                <c:pt idx="1880">
                  <c:v>9.2561999999999998</c:v>
                </c:pt>
                <c:pt idx="1881">
                  <c:v>8.9957999999999991</c:v>
                </c:pt>
                <c:pt idx="1882">
                  <c:v>8.6981000000000002</c:v>
                </c:pt>
                <c:pt idx="1883">
                  <c:v>8.3859999999999992</c:v>
                </c:pt>
                <c:pt idx="1884">
                  <c:v>8.0078999999999994</c:v>
                </c:pt>
                <c:pt idx="1885">
                  <c:v>7.6462000000000003</c:v>
                </c:pt>
                <c:pt idx="1886">
                  <c:v>7.2803000000000004</c:v>
                </c:pt>
                <c:pt idx="1887">
                  <c:v>6.8442999999999996</c:v>
                </c:pt>
                <c:pt idx="1888">
                  <c:v>6.3541999999999996</c:v>
                </c:pt>
                <c:pt idx="1889">
                  <c:v>5.8623000000000003</c:v>
                </c:pt>
                <c:pt idx="1890">
                  <c:v>5.3771000000000004</c:v>
                </c:pt>
                <c:pt idx="1891">
                  <c:v>4.9257</c:v>
                </c:pt>
                <c:pt idx="1892">
                  <c:v>4.4450000000000003</c:v>
                </c:pt>
                <c:pt idx="1893">
                  <c:v>3.9117999999999999</c:v>
                </c:pt>
                <c:pt idx="1894">
                  <c:v>3.4542999999999999</c:v>
                </c:pt>
                <c:pt idx="1895">
                  <c:v>2.9754</c:v>
                </c:pt>
                <c:pt idx="1896">
                  <c:v>2.4668999999999999</c:v>
                </c:pt>
                <c:pt idx="1897">
                  <c:v>1.9998</c:v>
                </c:pt>
                <c:pt idx="1898">
                  <c:v>1.5244</c:v>
                </c:pt>
                <c:pt idx="1899">
                  <c:v>1.0425</c:v>
                </c:pt>
                <c:pt idx="1900">
                  <c:v>0.52261999999999997</c:v>
                </c:pt>
                <c:pt idx="1901">
                  <c:v>4.6884000000000002E-2</c:v>
                </c:pt>
                <c:pt idx="1902">
                  <c:v>-0.46459</c:v>
                </c:pt>
                <c:pt idx="1903">
                  <c:v>-1</c:v>
                </c:pt>
                <c:pt idx="1904">
                  <c:v>-1.5247999999999999</c:v>
                </c:pt>
                <c:pt idx="1905">
                  <c:v>-2.0381999999999998</c:v>
                </c:pt>
                <c:pt idx="1906">
                  <c:v>-2.5621999999999998</c:v>
                </c:pt>
                <c:pt idx="1907">
                  <c:v>-3.0726</c:v>
                </c:pt>
                <c:pt idx="1908">
                  <c:v>-3.5754000000000001</c:v>
                </c:pt>
                <c:pt idx="1909">
                  <c:v>-4.0964999999999998</c:v>
                </c:pt>
                <c:pt idx="1910">
                  <c:v>-4.6003999999999996</c:v>
                </c:pt>
                <c:pt idx="1911">
                  <c:v>-5.0888999999999998</c:v>
                </c:pt>
                <c:pt idx="1912">
                  <c:v>-5.5800999999999998</c:v>
                </c:pt>
                <c:pt idx="1913">
                  <c:v>-6.0826000000000002</c:v>
                </c:pt>
                <c:pt idx="1914">
                  <c:v>-6.5853999999999999</c:v>
                </c:pt>
                <c:pt idx="1915">
                  <c:v>-7.0418000000000003</c:v>
                </c:pt>
                <c:pt idx="1916">
                  <c:v>-7.4493</c:v>
                </c:pt>
                <c:pt idx="1917">
                  <c:v>-7.8730000000000002</c:v>
                </c:pt>
                <c:pt idx="1918">
                  <c:v>-8.2758000000000003</c:v>
                </c:pt>
                <c:pt idx="1919">
                  <c:v>-8.6333000000000002</c:v>
                </c:pt>
                <c:pt idx="1920">
                  <c:v>-8.9886999999999997</c:v>
                </c:pt>
                <c:pt idx="1921">
                  <c:v>-9.3149999999999995</c:v>
                </c:pt>
                <c:pt idx="1922">
                  <c:v>-9.6480999999999995</c:v>
                </c:pt>
                <c:pt idx="1923">
                  <c:v>-9.9190000000000005</c:v>
                </c:pt>
                <c:pt idx="1924">
                  <c:v>-10.209</c:v>
                </c:pt>
                <c:pt idx="1925">
                  <c:v>-10.510999999999999</c:v>
                </c:pt>
                <c:pt idx="1926">
                  <c:v>-10.773</c:v>
                </c:pt>
                <c:pt idx="1927">
                  <c:v>-10.996</c:v>
                </c:pt>
                <c:pt idx="1928">
                  <c:v>-11.202</c:v>
                </c:pt>
                <c:pt idx="1929">
                  <c:v>-11.414999999999999</c:v>
                </c:pt>
                <c:pt idx="1930">
                  <c:v>-11.661</c:v>
                </c:pt>
                <c:pt idx="1931">
                  <c:v>-11.884</c:v>
                </c:pt>
                <c:pt idx="1932">
                  <c:v>-12.071999999999999</c:v>
                </c:pt>
                <c:pt idx="1933">
                  <c:v>-12.217000000000001</c:v>
                </c:pt>
                <c:pt idx="1934">
                  <c:v>-12.351000000000001</c:v>
                </c:pt>
                <c:pt idx="1935">
                  <c:v>-12.497</c:v>
                </c:pt>
                <c:pt idx="1936">
                  <c:v>-12.691000000000001</c:v>
                </c:pt>
                <c:pt idx="1937">
                  <c:v>-12.913</c:v>
                </c:pt>
                <c:pt idx="1938">
                  <c:v>-13.122999999999999</c:v>
                </c:pt>
                <c:pt idx="1939">
                  <c:v>-13.304</c:v>
                </c:pt>
                <c:pt idx="1940">
                  <c:v>-13.444000000000001</c:v>
                </c:pt>
                <c:pt idx="1941">
                  <c:v>-13.557</c:v>
                </c:pt>
                <c:pt idx="1942">
                  <c:v>-13.648999999999999</c:v>
                </c:pt>
                <c:pt idx="1943">
                  <c:v>-13.772</c:v>
                </c:pt>
                <c:pt idx="1944">
                  <c:v>-13.911</c:v>
                </c:pt>
                <c:pt idx="1945">
                  <c:v>-14.074999999999999</c:v>
                </c:pt>
                <c:pt idx="1946">
                  <c:v>-14.182</c:v>
                </c:pt>
                <c:pt idx="1947">
                  <c:v>-14.246</c:v>
                </c:pt>
                <c:pt idx="1948">
                  <c:v>-14.433</c:v>
                </c:pt>
                <c:pt idx="1949">
                  <c:v>-14.670999999999999</c:v>
                </c:pt>
                <c:pt idx="1950">
                  <c:v>-14.834</c:v>
                </c:pt>
                <c:pt idx="1951">
                  <c:v>-14.93</c:v>
                </c:pt>
                <c:pt idx="1952">
                  <c:v>-15.018000000000001</c:v>
                </c:pt>
                <c:pt idx="1953">
                  <c:v>-15.086</c:v>
                </c:pt>
                <c:pt idx="1954">
                  <c:v>-15.162000000000001</c:v>
                </c:pt>
                <c:pt idx="1955">
                  <c:v>-15.231999999999999</c:v>
                </c:pt>
                <c:pt idx="1956">
                  <c:v>-15.285</c:v>
                </c:pt>
                <c:pt idx="1957">
                  <c:v>-15.347</c:v>
                </c:pt>
                <c:pt idx="1958">
                  <c:v>-15.446</c:v>
                </c:pt>
                <c:pt idx="1959">
                  <c:v>-15.55</c:v>
                </c:pt>
                <c:pt idx="1960">
                  <c:v>-15.644</c:v>
                </c:pt>
                <c:pt idx="1961">
                  <c:v>-15.742000000000001</c:v>
                </c:pt>
                <c:pt idx="1962">
                  <c:v>-15.808999999999999</c:v>
                </c:pt>
                <c:pt idx="1963">
                  <c:v>-15.856</c:v>
                </c:pt>
                <c:pt idx="1964">
                  <c:v>-15.904</c:v>
                </c:pt>
                <c:pt idx="1965">
                  <c:v>-15.956</c:v>
                </c:pt>
                <c:pt idx="1966">
                  <c:v>-16.026</c:v>
                </c:pt>
                <c:pt idx="1967">
                  <c:v>-16.138999999999999</c:v>
                </c:pt>
                <c:pt idx="1968">
                  <c:v>-16.233000000000001</c:v>
                </c:pt>
                <c:pt idx="1969">
                  <c:v>-16.323</c:v>
                </c:pt>
                <c:pt idx="1970">
                  <c:v>-16.411999999999999</c:v>
                </c:pt>
                <c:pt idx="1971">
                  <c:v>-16.474</c:v>
                </c:pt>
                <c:pt idx="1972">
                  <c:v>-16.5</c:v>
                </c:pt>
                <c:pt idx="1973">
                  <c:v>-16.533999999999999</c:v>
                </c:pt>
                <c:pt idx="1974">
                  <c:v>-16.550999999999998</c:v>
                </c:pt>
                <c:pt idx="1975">
                  <c:v>-16.571999999999999</c:v>
                </c:pt>
                <c:pt idx="1976">
                  <c:v>-16.603000000000002</c:v>
                </c:pt>
                <c:pt idx="1977">
                  <c:v>-16.648</c:v>
                </c:pt>
                <c:pt idx="1978">
                  <c:v>-16.696999999999999</c:v>
                </c:pt>
                <c:pt idx="1979">
                  <c:v>-16.751999999999999</c:v>
                </c:pt>
                <c:pt idx="1980">
                  <c:v>-16.794</c:v>
                </c:pt>
                <c:pt idx="1981">
                  <c:v>-16.800999999999998</c:v>
                </c:pt>
                <c:pt idx="1982">
                  <c:v>-16.774999999999999</c:v>
                </c:pt>
                <c:pt idx="1983">
                  <c:v>-16.738</c:v>
                </c:pt>
                <c:pt idx="1984">
                  <c:v>-16.748999999999999</c:v>
                </c:pt>
                <c:pt idx="1985">
                  <c:v>-16.757999999999999</c:v>
                </c:pt>
                <c:pt idx="1986">
                  <c:v>-16.802</c:v>
                </c:pt>
                <c:pt idx="1987">
                  <c:v>-16.858000000000001</c:v>
                </c:pt>
                <c:pt idx="1988">
                  <c:v>-16.925999999999998</c:v>
                </c:pt>
                <c:pt idx="1989">
                  <c:v>-16.975999999999999</c:v>
                </c:pt>
                <c:pt idx="1990">
                  <c:v>-17.021999999999998</c:v>
                </c:pt>
                <c:pt idx="1991">
                  <c:v>-17.052</c:v>
                </c:pt>
                <c:pt idx="1992">
                  <c:v>-17.082999999999998</c:v>
                </c:pt>
                <c:pt idx="1993">
                  <c:v>-17.094000000000001</c:v>
                </c:pt>
                <c:pt idx="1994">
                  <c:v>-17.128</c:v>
                </c:pt>
                <c:pt idx="1995">
                  <c:v>-17.148</c:v>
                </c:pt>
                <c:pt idx="1996">
                  <c:v>-17.169</c:v>
                </c:pt>
                <c:pt idx="1997">
                  <c:v>-17.204000000000001</c:v>
                </c:pt>
                <c:pt idx="1998">
                  <c:v>-17.239000000000001</c:v>
                </c:pt>
                <c:pt idx="1999">
                  <c:v>-17.265000000000001</c:v>
                </c:pt>
                <c:pt idx="2000">
                  <c:v>-17.3</c:v>
                </c:pt>
                <c:pt idx="2001">
                  <c:v>-17.343</c:v>
                </c:pt>
                <c:pt idx="2002">
                  <c:v>-17.343</c:v>
                </c:pt>
                <c:pt idx="2003">
                  <c:v>-17.366</c:v>
                </c:pt>
                <c:pt idx="2004">
                  <c:v>-17.388000000000002</c:v>
                </c:pt>
                <c:pt idx="2005">
                  <c:v>-17.404</c:v>
                </c:pt>
                <c:pt idx="2006">
                  <c:v>-17.399000000000001</c:v>
                </c:pt>
                <c:pt idx="2007">
                  <c:v>-17.407</c:v>
                </c:pt>
                <c:pt idx="2008">
                  <c:v>-17.440999999999999</c:v>
                </c:pt>
                <c:pt idx="2009">
                  <c:v>-17.488</c:v>
                </c:pt>
                <c:pt idx="2010">
                  <c:v>-17.533000000000001</c:v>
                </c:pt>
                <c:pt idx="2011">
                  <c:v>-17.577000000000002</c:v>
                </c:pt>
                <c:pt idx="2012">
                  <c:v>-17.613</c:v>
                </c:pt>
                <c:pt idx="2013">
                  <c:v>-17.626999999999999</c:v>
                </c:pt>
                <c:pt idx="2014">
                  <c:v>-17.638000000000002</c:v>
                </c:pt>
                <c:pt idx="2015">
                  <c:v>-17.648</c:v>
                </c:pt>
                <c:pt idx="2016">
                  <c:v>-17.670999999999999</c:v>
                </c:pt>
                <c:pt idx="2017">
                  <c:v>-17.696999999999999</c:v>
                </c:pt>
                <c:pt idx="2018">
                  <c:v>-17.721</c:v>
                </c:pt>
                <c:pt idx="2019">
                  <c:v>-17.736999999999998</c:v>
                </c:pt>
                <c:pt idx="2020">
                  <c:v>-17.734999999999999</c:v>
                </c:pt>
                <c:pt idx="2021">
                  <c:v>-17.725000000000001</c:v>
                </c:pt>
                <c:pt idx="2022">
                  <c:v>-17.725999999999999</c:v>
                </c:pt>
                <c:pt idx="2023">
                  <c:v>-17.724</c:v>
                </c:pt>
                <c:pt idx="2024">
                  <c:v>-17.742999999999999</c:v>
                </c:pt>
                <c:pt idx="2025">
                  <c:v>-17.774999999999999</c:v>
                </c:pt>
                <c:pt idx="2026">
                  <c:v>-17.814</c:v>
                </c:pt>
                <c:pt idx="2027">
                  <c:v>-17.844000000000001</c:v>
                </c:pt>
                <c:pt idx="2028">
                  <c:v>-17.861000000000001</c:v>
                </c:pt>
                <c:pt idx="2029">
                  <c:v>-17.859000000000002</c:v>
                </c:pt>
                <c:pt idx="2030">
                  <c:v>-17.844000000000001</c:v>
                </c:pt>
                <c:pt idx="2031">
                  <c:v>-17.829999999999998</c:v>
                </c:pt>
                <c:pt idx="2032">
                  <c:v>-17.824999999999999</c:v>
                </c:pt>
                <c:pt idx="2033">
                  <c:v>-17.803000000000001</c:v>
                </c:pt>
                <c:pt idx="2034">
                  <c:v>-17.794</c:v>
                </c:pt>
                <c:pt idx="2035">
                  <c:v>-17.779</c:v>
                </c:pt>
                <c:pt idx="2036">
                  <c:v>-17.780999999999999</c:v>
                </c:pt>
                <c:pt idx="2037">
                  <c:v>-17.763000000000002</c:v>
                </c:pt>
                <c:pt idx="2038">
                  <c:v>-17.754000000000001</c:v>
                </c:pt>
                <c:pt idx="2039">
                  <c:v>-17.736000000000001</c:v>
                </c:pt>
                <c:pt idx="2040">
                  <c:v>-17.684999999999999</c:v>
                </c:pt>
                <c:pt idx="2041">
                  <c:v>-17.651</c:v>
                </c:pt>
                <c:pt idx="2042">
                  <c:v>-17.641999999999999</c:v>
                </c:pt>
                <c:pt idx="2043">
                  <c:v>-17.577999999999999</c:v>
                </c:pt>
                <c:pt idx="2044">
                  <c:v>-17.527000000000001</c:v>
                </c:pt>
                <c:pt idx="2045">
                  <c:v>-17.491</c:v>
                </c:pt>
                <c:pt idx="2046">
                  <c:v>-17.439</c:v>
                </c:pt>
                <c:pt idx="2047">
                  <c:v>-17.361999999999998</c:v>
                </c:pt>
                <c:pt idx="2048">
                  <c:v>-17.260000000000002</c:v>
                </c:pt>
                <c:pt idx="2049">
                  <c:v>-17.170999999999999</c:v>
                </c:pt>
                <c:pt idx="2050">
                  <c:v>-17.061</c:v>
                </c:pt>
                <c:pt idx="2051">
                  <c:v>-16.940999999999999</c:v>
                </c:pt>
                <c:pt idx="2052">
                  <c:v>-16.788</c:v>
                </c:pt>
                <c:pt idx="2053">
                  <c:v>-16.614000000000001</c:v>
                </c:pt>
                <c:pt idx="2054">
                  <c:v>-16.405999999999999</c:v>
                </c:pt>
                <c:pt idx="2055">
                  <c:v>-16.146000000000001</c:v>
                </c:pt>
                <c:pt idx="2056">
                  <c:v>-15.855</c:v>
                </c:pt>
                <c:pt idx="2057">
                  <c:v>-15.503</c:v>
                </c:pt>
                <c:pt idx="2058">
                  <c:v>-15.19</c:v>
                </c:pt>
                <c:pt idx="2059">
                  <c:v>-14.904999999999999</c:v>
                </c:pt>
                <c:pt idx="2060">
                  <c:v>-14.589</c:v>
                </c:pt>
                <c:pt idx="2061">
                  <c:v>-14.307</c:v>
                </c:pt>
                <c:pt idx="2062">
                  <c:v>-14.02</c:v>
                </c:pt>
                <c:pt idx="2063">
                  <c:v>-13.661</c:v>
                </c:pt>
                <c:pt idx="2064">
                  <c:v>-13.253</c:v>
                </c:pt>
                <c:pt idx="2065">
                  <c:v>-12.852</c:v>
                </c:pt>
                <c:pt idx="2066">
                  <c:v>-12.49</c:v>
                </c:pt>
                <c:pt idx="2067">
                  <c:v>-12.114000000000001</c:v>
                </c:pt>
                <c:pt idx="2068">
                  <c:v>-11.712999999999999</c:v>
                </c:pt>
                <c:pt idx="2069">
                  <c:v>-11.33</c:v>
                </c:pt>
                <c:pt idx="2070">
                  <c:v>-11.023999999999999</c:v>
                </c:pt>
                <c:pt idx="2071">
                  <c:v>-10.769</c:v>
                </c:pt>
                <c:pt idx="2072">
                  <c:v>-10.577999999999999</c:v>
                </c:pt>
                <c:pt idx="2073">
                  <c:v>-10.365</c:v>
                </c:pt>
                <c:pt idx="2074">
                  <c:v>-10.115</c:v>
                </c:pt>
                <c:pt idx="2075">
                  <c:v>-9.8765000000000001</c:v>
                </c:pt>
                <c:pt idx="2076">
                  <c:v>-9.6277000000000008</c:v>
                </c:pt>
                <c:pt idx="2077">
                  <c:v>-9.3397000000000006</c:v>
                </c:pt>
                <c:pt idx="2078">
                  <c:v>-9.0350999999999999</c:v>
                </c:pt>
                <c:pt idx="2079">
                  <c:v>-8.7345000000000006</c:v>
                </c:pt>
                <c:pt idx="2080">
                  <c:v>-8.4111999999999991</c:v>
                </c:pt>
                <c:pt idx="2081">
                  <c:v>-8.0587999999999997</c:v>
                </c:pt>
                <c:pt idx="2082">
                  <c:v>-7.7196999999999996</c:v>
                </c:pt>
                <c:pt idx="2083">
                  <c:v>-7.3985000000000003</c:v>
                </c:pt>
                <c:pt idx="2084">
                  <c:v>-7.0997000000000003</c:v>
                </c:pt>
                <c:pt idx="2085">
                  <c:v>-6.7781000000000002</c:v>
                </c:pt>
                <c:pt idx="2086">
                  <c:v>-6.4260999999999999</c:v>
                </c:pt>
                <c:pt idx="2087">
                  <c:v>-6.0842000000000001</c:v>
                </c:pt>
                <c:pt idx="2088">
                  <c:v>-5.7156000000000002</c:v>
                </c:pt>
                <c:pt idx="2089">
                  <c:v>-5.3609999999999998</c:v>
                </c:pt>
                <c:pt idx="2090">
                  <c:v>-4.9932999999999996</c:v>
                </c:pt>
                <c:pt idx="2091">
                  <c:v>-4.6017000000000001</c:v>
                </c:pt>
                <c:pt idx="2092">
                  <c:v>-4.1974</c:v>
                </c:pt>
                <c:pt idx="2093">
                  <c:v>-3.7991000000000001</c:v>
                </c:pt>
                <c:pt idx="2094">
                  <c:v>-3.4013</c:v>
                </c:pt>
                <c:pt idx="2095">
                  <c:v>-3.0419999999999998</c:v>
                </c:pt>
                <c:pt idx="2096">
                  <c:v>-2.6261999999999999</c:v>
                </c:pt>
                <c:pt idx="2097">
                  <c:v>-2.2088999999999999</c:v>
                </c:pt>
                <c:pt idx="2098">
                  <c:v>-1.825</c:v>
                </c:pt>
                <c:pt idx="2099">
                  <c:v>-1.4766999999999999</c:v>
                </c:pt>
                <c:pt idx="2100">
                  <c:v>-1.1383000000000001</c:v>
                </c:pt>
                <c:pt idx="2101">
                  <c:v>-0.76283000000000001</c:v>
                </c:pt>
                <c:pt idx="2102">
                  <c:v>-0.40161999999999998</c:v>
                </c:pt>
                <c:pt idx="2103">
                  <c:v>-5.4167E-2</c:v>
                </c:pt>
                <c:pt idx="2104">
                  <c:v>0.26744000000000001</c:v>
                </c:pt>
                <c:pt idx="2105">
                  <c:v>0.60409999999999997</c:v>
                </c:pt>
                <c:pt idx="2106">
                  <c:v>0.93389</c:v>
                </c:pt>
                <c:pt idx="2107">
                  <c:v>1.2706</c:v>
                </c:pt>
                <c:pt idx="2108">
                  <c:v>1.5951</c:v>
                </c:pt>
                <c:pt idx="2109">
                  <c:v>1.8885000000000001</c:v>
                </c:pt>
                <c:pt idx="2110">
                  <c:v>2.1909000000000001</c:v>
                </c:pt>
                <c:pt idx="2111">
                  <c:v>2.5463</c:v>
                </c:pt>
                <c:pt idx="2112">
                  <c:v>2.8847999999999998</c:v>
                </c:pt>
                <c:pt idx="2113">
                  <c:v>3.1229</c:v>
                </c:pt>
                <c:pt idx="2114">
                  <c:v>3.3584000000000001</c:v>
                </c:pt>
                <c:pt idx="2115">
                  <c:v>3.6343999999999999</c:v>
                </c:pt>
                <c:pt idx="2116">
                  <c:v>3.8828</c:v>
                </c:pt>
                <c:pt idx="2117">
                  <c:v>4.0823</c:v>
                </c:pt>
                <c:pt idx="2118">
                  <c:v>4.226</c:v>
                </c:pt>
                <c:pt idx="2119">
                  <c:v>4.3960999999999997</c:v>
                </c:pt>
                <c:pt idx="2120">
                  <c:v>4.5438000000000001</c:v>
                </c:pt>
                <c:pt idx="2121">
                  <c:v>4.6528999999999998</c:v>
                </c:pt>
                <c:pt idx="2122">
                  <c:v>4.7713999999999999</c:v>
                </c:pt>
                <c:pt idx="2123">
                  <c:v>4.8893000000000004</c:v>
                </c:pt>
                <c:pt idx="2124">
                  <c:v>5.0331000000000001</c:v>
                </c:pt>
                <c:pt idx="2125">
                  <c:v>5.1826999999999996</c:v>
                </c:pt>
                <c:pt idx="2126">
                  <c:v>5.3250999999999999</c:v>
                </c:pt>
                <c:pt idx="2127">
                  <c:v>5.4634</c:v>
                </c:pt>
                <c:pt idx="2128">
                  <c:v>5.6405000000000003</c:v>
                </c:pt>
                <c:pt idx="2129">
                  <c:v>5.8441000000000001</c:v>
                </c:pt>
                <c:pt idx="2130">
                  <c:v>6.0571000000000002</c:v>
                </c:pt>
                <c:pt idx="2131">
                  <c:v>6.2812000000000001</c:v>
                </c:pt>
                <c:pt idx="2132">
                  <c:v>6.4687999999999999</c:v>
                </c:pt>
                <c:pt idx="2133">
                  <c:v>6.6768000000000001</c:v>
                </c:pt>
                <c:pt idx="2134">
                  <c:v>6.9054000000000002</c:v>
                </c:pt>
                <c:pt idx="2135">
                  <c:v>7.1516000000000002</c:v>
                </c:pt>
                <c:pt idx="2136">
                  <c:v>7.4081000000000001</c:v>
                </c:pt>
                <c:pt idx="2137">
                  <c:v>7.6475999999999997</c:v>
                </c:pt>
                <c:pt idx="2138">
                  <c:v>7.9359999999999999</c:v>
                </c:pt>
                <c:pt idx="2139">
                  <c:v>8.2295999999999996</c:v>
                </c:pt>
                <c:pt idx="2140">
                  <c:v>8.5441000000000003</c:v>
                </c:pt>
                <c:pt idx="2141">
                  <c:v>8.8566000000000003</c:v>
                </c:pt>
                <c:pt idx="2142">
                  <c:v>9.1409000000000002</c:v>
                </c:pt>
                <c:pt idx="2143">
                  <c:v>9.4274000000000004</c:v>
                </c:pt>
                <c:pt idx="2144">
                  <c:v>9.7341999999999995</c:v>
                </c:pt>
                <c:pt idx="2145">
                  <c:v>10.021000000000001</c:v>
                </c:pt>
                <c:pt idx="2146">
                  <c:v>10.291</c:v>
                </c:pt>
                <c:pt idx="2147">
                  <c:v>10.538</c:v>
                </c:pt>
                <c:pt idx="2148">
                  <c:v>10.78</c:v>
                </c:pt>
                <c:pt idx="2149">
                  <c:v>11.013</c:v>
                </c:pt>
                <c:pt idx="2150">
                  <c:v>11.241</c:v>
                </c:pt>
                <c:pt idx="2151">
                  <c:v>11.476000000000001</c:v>
                </c:pt>
                <c:pt idx="2152">
                  <c:v>11.68</c:v>
                </c:pt>
                <c:pt idx="2153">
                  <c:v>11.846</c:v>
                </c:pt>
                <c:pt idx="2154">
                  <c:v>12.004</c:v>
                </c:pt>
                <c:pt idx="2155">
                  <c:v>12.154</c:v>
                </c:pt>
                <c:pt idx="2156">
                  <c:v>12.324999999999999</c:v>
                </c:pt>
                <c:pt idx="2157">
                  <c:v>12.505000000000001</c:v>
                </c:pt>
                <c:pt idx="2158">
                  <c:v>12.677</c:v>
                </c:pt>
                <c:pt idx="2159">
                  <c:v>12.879</c:v>
                </c:pt>
                <c:pt idx="2160">
                  <c:v>13.102</c:v>
                </c:pt>
                <c:pt idx="2161">
                  <c:v>13.327</c:v>
                </c:pt>
                <c:pt idx="2162">
                  <c:v>13.553000000000001</c:v>
                </c:pt>
                <c:pt idx="2163">
                  <c:v>13.773</c:v>
                </c:pt>
                <c:pt idx="2164">
                  <c:v>14.042</c:v>
                </c:pt>
                <c:pt idx="2165">
                  <c:v>14.317</c:v>
                </c:pt>
                <c:pt idx="2166">
                  <c:v>14.497</c:v>
                </c:pt>
                <c:pt idx="2167">
                  <c:v>14.705</c:v>
                </c:pt>
                <c:pt idx="2168">
                  <c:v>14.943</c:v>
                </c:pt>
                <c:pt idx="2169">
                  <c:v>15.127000000000001</c:v>
                </c:pt>
                <c:pt idx="2170">
                  <c:v>15.33</c:v>
                </c:pt>
                <c:pt idx="2171">
                  <c:v>15.61</c:v>
                </c:pt>
                <c:pt idx="2172">
                  <c:v>15.885</c:v>
                </c:pt>
                <c:pt idx="2173">
                  <c:v>16.084</c:v>
                </c:pt>
                <c:pt idx="2174">
                  <c:v>16.251999999999999</c:v>
                </c:pt>
                <c:pt idx="2175">
                  <c:v>16.478999999999999</c:v>
                </c:pt>
                <c:pt idx="2176">
                  <c:v>16.762</c:v>
                </c:pt>
                <c:pt idx="2177">
                  <c:v>17.047999999999998</c:v>
                </c:pt>
                <c:pt idx="2178">
                  <c:v>17.29</c:v>
                </c:pt>
                <c:pt idx="2179">
                  <c:v>17.515000000000001</c:v>
                </c:pt>
                <c:pt idx="2180">
                  <c:v>17.751999999999999</c:v>
                </c:pt>
                <c:pt idx="2181">
                  <c:v>17.966999999999999</c:v>
                </c:pt>
                <c:pt idx="2182">
                  <c:v>18.184999999999999</c:v>
                </c:pt>
                <c:pt idx="2183">
                  <c:v>18.373000000000001</c:v>
                </c:pt>
                <c:pt idx="2184">
                  <c:v>18.553999999999998</c:v>
                </c:pt>
                <c:pt idx="2185">
                  <c:v>18.734000000000002</c:v>
                </c:pt>
                <c:pt idx="2186">
                  <c:v>18.878</c:v>
                </c:pt>
                <c:pt idx="2187">
                  <c:v>19.023</c:v>
                </c:pt>
                <c:pt idx="2188">
                  <c:v>19.161000000000001</c:v>
                </c:pt>
                <c:pt idx="2189">
                  <c:v>19.303999999999998</c:v>
                </c:pt>
                <c:pt idx="2190">
                  <c:v>19.474</c:v>
                </c:pt>
                <c:pt idx="2191">
                  <c:v>19.631</c:v>
                </c:pt>
                <c:pt idx="2192">
                  <c:v>19.777999999999999</c:v>
                </c:pt>
                <c:pt idx="2193">
                  <c:v>19.925999999999998</c:v>
                </c:pt>
                <c:pt idx="2194">
                  <c:v>20.027999999999999</c:v>
                </c:pt>
                <c:pt idx="2195">
                  <c:v>20.131</c:v>
                </c:pt>
                <c:pt idx="2196">
                  <c:v>20.23</c:v>
                </c:pt>
                <c:pt idx="2197">
                  <c:v>20.309000000000001</c:v>
                </c:pt>
                <c:pt idx="2198">
                  <c:v>20.361000000000001</c:v>
                </c:pt>
                <c:pt idx="2199">
                  <c:v>20.431000000000001</c:v>
                </c:pt>
                <c:pt idx="2200">
                  <c:v>20.539000000000001</c:v>
                </c:pt>
                <c:pt idx="2201">
                  <c:v>20.658000000000001</c:v>
                </c:pt>
                <c:pt idx="2202">
                  <c:v>20.8</c:v>
                </c:pt>
                <c:pt idx="2203">
                  <c:v>20.945</c:v>
                </c:pt>
                <c:pt idx="2204">
                  <c:v>21.065999999999999</c:v>
                </c:pt>
                <c:pt idx="2205">
                  <c:v>21.163</c:v>
                </c:pt>
                <c:pt idx="2206">
                  <c:v>21.289000000000001</c:v>
                </c:pt>
                <c:pt idx="2207">
                  <c:v>21.388000000000002</c:v>
                </c:pt>
                <c:pt idx="2208">
                  <c:v>21.428999999999998</c:v>
                </c:pt>
                <c:pt idx="2209">
                  <c:v>21.456</c:v>
                </c:pt>
                <c:pt idx="2210">
                  <c:v>21.492999999999999</c:v>
                </c:pt>
                <c:pt idx="2211">
                  <c:v>21.539000000000001</c:v>
                </c:pt>
                <c:pt idx="2212">
                  <c:v>21.582999999999998</c:v>
                </c:pt>
                <c:pt idx="2213">
                  <c:v>21.626999999999999</c:v>
                </c:pt>
                <c:pt idx="2214">
                  <c:v>21.678999999999998</c:v>
                </c:pt>
                <c:pt idx="2215">
                  <c:v>21.736999999999998</c:v>
                </c:pt>
                <c:pt idx="2216">
                  <c:v>21.81</c:v>
                </c:pt>
                <c:pt idx="2217">
                  <c:v>21.899000000000001</c:v>
                </c:pt>
                <c:pt idx="2218">
                  <c:v>22.004000000000001</c:v>
                </c:pt>
                <c:pt idx="2219">
                  <c:v>22.067</c:v>
                </c:pt>
                <c:pt idx="2220">
                  <c:v>22.116</c:v>
                </c:pt>
                <c:pt idx="2221">
                  <c:v>22.15</c:v>
                </c:pt>
                <c:pt idx="2222">
                  <c:v>22.198</c:v>
                </c:pt>
                <c:pt idx="2223">
                  <c:v>22.262</c:v>
                </c:pt>
                <c:pt idx="2224">
                  <c:v>22.303999999999998</c:v>
                </c:pt>
                <c:pt idx="2225">
                  <c:v>22.361000000000001</c:v>
                </c:pt>
                <c:pt idx="2226">
                  <c:v>22.413</c:v>
                </c:pt>
                <c:pt idx="2227">
                  <c:v>22.49</c:v>
                </c:pt>
                <c:pt idx="2228">
                  <c:v>22.555</c:v>
                </c:pt>
                <c:pt idx="2229">
                  <c:v>22.635999999999999</c:v>
                </c:pt>
                <c:pt idx="2230">
                  <c:v>22.719000000000001</c:v>
                </c:pt>
                <c:pt idx="2231">
                  <c:v>22.785</c:v>
                </c:pt>
                <c:pt idx="2232">
                  <c:v>22.847000000000001</c:v>
                </c:pt>
                <c:pt idx="2233">
                  <c:v>22.861000000000001</c:v>
                </c:pt>
                <c:pt idx="2234">
                  <c:v>22.882999999999999</c:v>
                </c:pt>
                <c:pt idx="2235">
                  <c:v>22.93</c:v>
                </c:pt>
                <c:pt idx="2236">
                  <c:v>22.971</c:v>
                </c:pt>
                <c:pt idx="2237">
                  <c:v>23.015999999999998</c:v>
                </c:pt>
                <c:pt idx="2238">
                  <c:v>23.084</c:v>
                </c:pt>
                <c:pt idx="2239">
                  <c:v>23.187999999999999</c:v>
                </c:pt>
                <c:pt idx="2240">
                  <c:v>23.265999999999998</c:v>
                </c:pt>
                <c:pt idx="2241">
                  <c:v>23.332999999999998</c:v>
                </c:pt>
                <c:pt idx="2242">
                  <c:v>23.376000000000001</c:v>
                </c:pt>
                <c:pt idx="2243">
                  <c:v>23.382999999999999</c:v>
                </c:pt>
                <c:pt idx="2244">
                  <c:v>23.373000000000001</c:v>
                </c:pt>
                <c:pt idx="2245">
                  <c:v>23.370999999999999</c:v>
                </c:pt>
                <c:pt idx="2246">
                  <c:v>23.388999999999999</c:v>
                </c:pt>
                <c:pt idx="2247">
                  <c:v>23.46</c:v>
                </c:pt>
                <c:pt idx="2248">
                  <c:v>23.532</c:v>
                </c:pt>
                <c:pt idx="2249">
                  <c:v>23.588000000000001</c:v>
                </c:pt>
                <c:pt idx="2250">
                  <c:v>23.643000000000001</c:v>
                </c:pt>
                <c:pt idx="2251">
                  <c:v>23.699000000000002</c:v>
                </c:pt>
                <c:pt idx="2252">
                  <c:v>23.712</c:v>
                </c:pt>
                <c:pt idx="2253">
                  <c:v>23.704000000000001</c:v>
                </c:pt>
                <c:pt idx="2254">
                  <c:v>23.68</c:v>
                </c:pt>
                <c:pt idx="2255">
                  <c:v>23.632999999999999</c:v>
                </c:pt>
                <c:pt idx="2256">
                  <c:v>23.62</c:v>
                </c:pt>
                <c:pt idx="2257">
                  <c:v>23.632000000000001</c:v>
                </c:pt>
                <c:pt idx="2258">
                  <c:v>23.651</c:v>
                </c:pt>
                <c:pt idx="2259">
                  <c:v>23.7</c:v>
                </c:pt>
                <c:pt idx="2260">
                  <c:v>23.771999999999998</c:v>
                </c:pt>
                <c:pt idx="2261">
                  <c:v>23.815999999999999</c:v>
                </c:pt>
                <c:pt idx="2262">
                  <c:v>23.869</c:v>
                </c:pt>
                <c:pt idx="2263">
                  <c:v>23.879000000000001</c:v>
                </c:pt>
                <c:pt idx="2264">
                  <c:v>23.867000000000001</c:v>
                </c:pt>
                <c:pt idx="2265">
                  <c:v>23.817</c:v>
                </c:pt>
                <c:pt idx="2266">
                  <c:v>23.8</c:v>
                </c:pt>
                <c:pt idx="2267">
                  <c:v>23.82</c:v>
                </c:pt>
                <c:pt idx="2268">
                  <c:v>23.867999999999999</c:v>
                </c:pt>
                <c:pt idx="2269">
                  <c:v>23.928000000000001</c:v>
                </c:pt>
                <c:pt idx="2270">
                  <c:v>23.965</c:v>
                </c:pt>
                <c:pt idx="2271">
                  <c:v>23.972999999999999</c:v>
                </c:pt>
                <c:pt idx="2272">
                  <c:v>23.951000000000001</c:v>
                </c:pt>
                <c:pt idx="2273">
                  <c:v>23.905999999999999</c:v>
                </c:pt>
                <c:pt idx="2274">
                  <c:v>23.844999999999999</c:v>
                </c:pt>
                <c:pt idx="2275">
                  <c:v>23.82</c:v>
                </c:pt>
                <c:pt idx="2276">
                  <c:v>23.844999999999999</c:v>
                </c:pt>
                <c:pt idx="2277">
                  <c:v>23.879000000000001</c:v>
                </c:pt>
                <c:pt idx="2278">
                  <c:v>23.907</c:v>
                </c:pt>
                <c:pt idx="2279">
                  <c:v>23.902999999999999</c:v>
                </c:pt>
                <c:pt idx="2280">
                  <c:v>23.879000000000001</c:v>
                </c:pt>
                <c:pt idx="2281">
                  <c:v>23.861000000000001</c:v>
                </c:pt>
                <c:pt idx="2282">
                  <c:v>23.826000000000001</c:v>
                </c:pt>
                <c:pt idx="2283">
                  <c:v>23.808</c:v>
                </c:pt>
                <c:pt idx="2284">
                  <c:v>23.794</c:v>
                </c:pt>
                <c:pt idx="2285">
                  <c:v>23.78</c:v>
                </c:pt>
                <c:pt idx="2286">
                  <c:v>23.794</c:v>
                </c:pt>
                <c:pt idx="2287">
                  <c:v>23.795999999999999</c:v>
                </c:pt>
                <c:pt idx="2288">
                  <c:v>23.762</c:v>
                </c:pt>
                <c:pt idx="2289">
                  <c:v>23.696000000000002</c:v>
                </c:pt>
                <c:pt idx="2290">
                  <c:v>23.64</c:v>
                </c:pt>
                <c:pt idx="2291">
                  <c:v>23.573</c:v>
                </c:pt>
                <c:pt idx="2292">
                  <c:v>23.513999999999999</c:v>
                </c:pt>
                <c:pt idx="2293">
                  <c:v>23.46</c:v>
                </c:pt>
                <c:pt idx="2294">
                  <c:v>23.411999999999999</c:v>
                </c:pt>
                <c:pt idx="2295">
                  <c:v>23.341000000000001</c:v>
                </c:pt>
                <c:pt idx="2296">
                  <c:v>23.238</c:v>
                </c:pt>
                <c:pt idx="2297">
                  <c:v>23.1</c:v>
                </c:pt>
                <c:pt idx="2298">
                  <c:v>22.949000000000002</c:v>
                </c:pt>
                <c:pt idx="2299">
                  <c:v>22.786000000000001</c:v>
                </c:pt>
                <c:pt idx="2300">
                  <c:v>22.600999999999999</c:v>
                </c:pt>
                <c:pt idx="2301">
                  <c:v>22.414999999999999</c:v>
                </c:pt>
                <c:pt idx="2302">
                  <c:v>22.236000000000001</c:v>
                </c:pt>
                <c:pt idx="2303">
                  <c:v>22.029</c:v>
                </c:pt>
                <c:pt idx="2304">
                  <c:v>21.734000000000002</c:v>
                </c:pt>
                <c:pt idx="2305">
                  <c:v>21.456</c:v>
                </c:pt>
                <c:pt idx="2306">
                  <c:v>21.177</c:v>
                </c:pt>
                <c:pt idx="2307">
                  <c:v>20.84</c:v>
                </c:pt>
                <c:pt idx="2308">
                  <c:v>20.524000000000001</c:v>
                </c:pt>
                <c:pt idx="2309">
                  <c:v>20.204000000000001</c:v>
                </c:pt>
                <c:pt idx="2310">
                  <c:v>19.881</c:v>
                </c:pt>
                <c:pt idx="2311">
                  <c:v>19.582999999999998</c:v>
                </c:pt>
                <c:pt idx="2312">
                  <c:v>19.329000000000001</c:v>
                </c:pt>
                <c:pt idx="2313">
                  <c:v>19.085000000000001</c:v>
                </c:pt>
                <c:pt idx="2314">
                  <c:v>18.792999999999999</c:v>
                </c:pt>
                <c:pt idx="2315">
                  <c:v>18.486000000000001</c:v>
                </c:pt>
                <c:pt idx="2316">
                  <c:v>18.202000000000002</c:v>
                </c:pt>
                <c:pt idx="2317">
                  <c:v>17.884</c:v>
                </c:pt>
                <c:pt idx="2318">
                  <c:v>17.498999999999999</c:v>
                </c:pt>
                <c:pt idx="2319">
                  <c:v>17.132000000000001</c:v>
                </c:pt>
                <c:pt idx="2320">
                  <c:v>16.832000000000001</c:v>
                </c:pt>
                <c:pt idx="2321">
                  <c:v>16.603000000000002</c:v>
                </c:pt>
                <c:pt idx="2322">
                  <c:v>16.405000000000001</c:v>
                </c:pt>
                <c:pt idx="2323">
                  <c:v>16.152999999999999</c:v>
                </c:pt>
                <c:pt idx="2324">
                  <c:v>15.855</c:v>
                </c:pt>
                <c:pt idx="2325">
                  <c:v>15.612</c:v>
                </c:pt>
                <c:pt idx="2326">
                  <c:v>15.433</c:v>
                </c:pt>
                <c:pt idx="2327">
                  <c:v>15.167</c:v>
                </c:pt>
                <c:pt idx="2328">
                  <c:v>14.893000000000001</c:v>
                </c:pt>
                <c:pt idx="2329">
                  <c:v>14.638999999999999</c:v>
                </c:pt>
                <c:pt idx="2330">
                  <c:v>14.423999999999999</c:v>
                </c:pt>
                <c:pt idx="2331">
                  <c:v>14.227</c:v>
                </c:pt>
                <c:pt idx="2332">
                  <c:v>14.022</c:v>
                </c:pt>
                <c:pt idx="2333">
                  <c:v>13.808</c:v>
                </c:pt>
                <c:pt idx="2334">
                  <c:v>13.638</c:v>
                </c:pt>
                <c:pt idx="2335">
                  <c:v>13.507</c:v>
                </c:pt>
                <c:pt idx="2336">
                  <c:v>13.332000000000001</c:v>
                </c:pt>
                <c:pt idx="2337">
                  <c:v>13.098000000000001</c:v>
                </c:pt>
                <c:pt idx="2338">
                  <c:v>12.927</c:v>
                </c:pt>
                <c:pt idx="2339">
                  <c:v>12.771000000000001</c:v>
                </c:pt>
                <c:pt idx="2340">
                  <c:v>12.516</c:v>
                </c:pt>
                <c:pt idx="2341">
                  <c:v>12.227</c:v>
                </c:pt>
                <c:pt idx="2342">
                  <c:v>12.009</c:v>
                </c:pt>
                <c:pt idx="2343">
                  <c:v>11.82</c:v>
                </c:pt>
                <c:pt idx="2344">
                  <c:v>11.585000000000001</c:v>
                </c:pt>
                <c:pt idx="2345">
                  <c:v>11.359</c:v>
                </c:pt>
                <c:pt idx="2346">
                  <c:v>11.166</c:v>
                </c:pt>
                <c:pt idx="2347">
                  <c:v>10.99</c:v>
                </c:pt>
                <c:pt idx="2348">
                  <c:v>10.782</c:v>
                </c:pt>
                <c:pt idx="2349">
                  <c:v>10.528</c:v>
                </c:pt>
                <c:pt idx="2350">
                  <c:v>10.231999999999999</c:v>
                </c:pt>
                <c:pt idx="2351">
                  <c:v>9.9090000000000007</c:v>
                </c:pt>
                <c:pt idx="2352">
                  <c:v>9.5823</c:v>
                </c:pt>
                <c:pt idx="2353">
                  <c:v>9.2283000000000008</c:v>
                </c:pt>
                <c:pt idx="2354">
                  <c:v>8.8209999999999997</c:v>
                </c:pt>
                <c:pt idx="2355">
                  <c:v>8.4286999999999992</c:v>
                </c:pt>
                <c:pt idx="2356">
                  <c:v>8.0060000000000002</c:v>
                </c:pt>
                <c:pt idx="2357">
                  <c:v>7.5583</c:v>
                </c:pt>
                <c:pt idx="2358">
                  <c:v>7.1195000000000004</c:v>
                </c:pt>
                <c:pt idx="2359">
                  <c:v>6.6364000000000001</c:v>
                </c:pt>
                <c:pt idx="2360">
                  <c:v>6.1314000000000002</c:v>
                </c:pt>
                <c:pt idx="2361">
                  <c:v>5.6067999999999998</c:v>
                </c:pt>
                <c:pt idx="2362">
                  <c:v>5.1134000000000004</c:v>
                </c:pt>
                <c:pt idx="2363">
                  <c:v>4.6510999999999996</c:v>
                </c:pt>
                <c:pt idx="2364">
                  <c:v>4.1683000000000003</c:v>
                </c:pt>
                <c:pt idx="2365">
                  <c:v>3.6787999999999998</c:v>
                </c:pt>
                <c:pt idx="2366">
                  <c:v>3.1781000000000001</c:v>
                </c:pt>
                <c:pt idx="2367">
                  <c:v>2.6714000000000002</c:v>
                </c:pt>
                <c:pt idx="2368">
                  <c:v>2.1775000000000002</c:v>
                </c:pt>
                <c:pt idx="2369">
                  <c:v>1.6438999999999999</c:v>
                </c:pt>
                <c:pt idx="2370">
                  <c:v>1.0834999999999999</c:v>
                </c:pt>
                <c:pt idx="2371">
                  <c:v>0.57616999999999996</c:v>
                </c:pt>
                <c:pt idx="2372">
                  <c:v>0.10614</c:v>
                </c:pt>
                <c:pt idx="2373">
                  <c:v>-0.43325999999999998</c:v>
                </c:pt>
                <c:pt idx="2374">
                  <c:v>-0.96647000000000005</c:v>
                </c:pt>
                <c:pt idx="2375">
                  <c:v>-1.4541999999999999</c:v>
                </c:pt>
                <c:pt idx="2376">
                  <c:v>-1.9658</c:v>
                </c:pt>
                <c:pt idx="2377">
                  <c:v>-2.4771000000000001</c:v>
                </c:pt>
                <c:pt idx="2378">
                  <c:v>-2.9853999999999998</c:v>
                </c:pt>
                <c:pt idx="2379">
                  <c:v>-3.5116000000000001</c:v>
                </c:pt>
                <c:pt idx="2380">
                  <c:v>-4.0639000000000003</c:v>
                </c:pt>
                <c:pt idx="2381">
                  <c:v>-4.5789</c:v>
                </c:pt>
                <c:pt idx="2382">
                  <c:v>-5.1428000000000003</c:v>
                </c:pt>
                <c:pt idx="2383">
                  <c:v>-5.7834000000000003</c:v>
                </c:pt>
                <c:pt idx="2384">
                  <c:v>-6.3959000000000001</c:v>
                </c:pt>
                <c:pt idx="2385">
                  <c:v>-6.99</c:v>
                </c:pt>
                <c:pt idx="2386">
                  <c:v>-7.5989000000000004</c:v>
                </c:pt>
                <c:pt idx="2387">
                  <c:v>-8.1384000000000007</c:v>
                </c:pt>
                <c:pt idx="2388">
                  <c:v>-8.6057000000000006</c:v>
                </c:pt>
                <c:pt idx="2389">
                  <c:v>-9.0472000000000001</c:v>
                </c:pt>
                <c:pt idx="2390">
                  <c:v>-9.4076000000000004</c:v>
                </c:pt>
                <c:pt idx="2391">
                  <c:v>-9.7205999999999992</c:v>
                </c:pt>
                <c:pt idx="2392">
                  <c:v>-10.021000000000001</c:v>
                </c:pt>
                <c:pt idx="2393">
                  <c:v>-10.295</c:v>
                </c:pt>
                <c:pt idx="2394">
                  <c:v>-10.561999999999999</c:v>
                </c:pt>
                <c:pt idx="2395">
                  <c:v>-10.807</c:v>
                </c:pt>
                <c:pt idx="2396">
                  <c:v>-11.04</c:v>
                </c:pt>
                <c:pt idx="2397">
                  <c:v>-11.288</c:v>
                </c:pt>
                <c:pt idx="2398">
                  <c:v>-11.52</c:v>
                </c:pt>
                <c:pt idx="2399">
                  <c:v>-11.794</c:v>
                </c:pt>
                <c:pt idx="2400">
                  <c:v>-12.090999999999999</c:v>
                </c:pt>
                <c:pt idx="2401">
                  <c:v>-12.393000000000001</c:v>
                </c:pt>
                <c:pt idx="2402">
                  <c:v>-12.692</c:v>
                </c:pt>
                <c:pt idx="2403">
                  <c:v>-13.019</c:v>
                </c:pt>
                <c:pt idx="2404">
                  <c:v>-13.340999999999999</c:v>
                </c:pt>
                <c:pt idx="2405">
                  <c:v>-13.696999999999999</c:v>
                </c:pt>
                <c:pt idx="2406">
                  <c:v>-14.028</c:v>
                </c:pt>
                <c:pt idx="2407">
                  <c:v>-14.331</c:v>
                </c:pt>
                <c:pt idx="2408">
                  <c:v>-14.587</c:v>
                </c:pt>
                <c:pt idx="2409">
                  <c:v>-14.824</c:v>
                </c:pt>
                <c:pt idx="2410">
                  <c:v>-15.022</c:v>
                </c:pt>
                <c:pt idx="2411">
                  <c:v>-15.17</c:v>
                </c:pt>
                <c:pt idx="2412">
                  <c:v>-15.311999999999999</c:v>
                </c:pt>
                <c:pt idx="2413">
                  <c:v>-15.42</c:v>
                </c:pt>
                <c:pt idx="2414">
                  <c:v>-15.513999999999999</c:v>
                </c:pt>
                <c:pt idx="2415">
                  <c:v>-15.635999999999999</c:v>
                </c:pt>
                <c:pt idx="2416">
                  <c:v>-15.787000000000001</c:v>
                </c:pt>
                <c:pt idx="2417">
                  <c:v>-15.973000000000001</c:v>
                </c:pt>
                <c:pt idx="2418">
                  <c:v>-16.158000000000001</c:v>
                </c:pt>
                <c:pt idx="2419">
                  <c:v>-16.318000000000001</c:v>
                </c:pt>
                <c:pt idx="2420">
                  <c:v>-16.48</c:v>
                </c:pt>
                <c:pt idx="2421">
                  <c:v>-16.62</c:v>
                </c:pt>
                <c:pt idx="2422">
                  <c:v>-16.731999999999999</c:v>
                </c:pt>
                <c:pt idx="2423">
                  <c:v>-16.853000000000002</c:v>
                </c:pt>
                <c:pt idx="2424">
                  <c:v>-16.957999999999998</c:v>
                </c:pt>
                <c:pt idx="2425">
                  <c:v>-17.033999999999999</c:v>
                </c:pt>
                <c:pt idx="2426">
                  <c:v>-17.120999999999999</c:v>
                </c:pt>
                <c:pt idx="2427">
                  <c:v>-17.221</c:v>
                </c:pt>
                <c:pt idx="2428">
                  <c:v>-17.317</c:v>
                </c:pt>
                <c:pt idx="2429">
                  <c:v>-17.419</c:v>
                </c:pt>
                <c:pt idx="2430">
                  <c:v>-17.541</c:v>
                </c:pt>
                <c:pt idx="2431">
                  <c:v>-17.641999999999999</c:v>
                </c:pt>
                <c:pt idx="2432">
                  <c:v>-17.736999999999998</c:v>
                </c:pt>
                <c:pt idx="2433">
                  <c:v>-17.802</c:v>
                </c:pt>
                <c:pt idx="2434">
                  <c:v>-17.856999999999999</c:v>
                </c:pt>
                <c:pt idx="2435">
                  <c:v>-17.917999999999999</c:v>
                </c:pt>
                <c:pt idx="2436">
                  <c:v>-17.945</c:v>
                </c:pt>
                <c:pt idx="2437">
                  <c:v>-18.007000000000001</c:v>
                </c:pt>
                <c:pt idx="2438">
                  <c:v>-18.105</c:v>
                </c:pt>
                <c:pt idx="2439">
                  <c:v>-18.227</c:v>
                </c:pt>
                <c:pt idx="2440">
                  <c:v>-18.363</c:v>
                </c:pt>
                <c:pt idx="2441">
                  <c:v>-18.452000000000002</c:v>
                </c:pt>
                <c:pt idx="2442">
                  <c:v>-18.510000000000002</c:v>
                </c:pt>
                <c:pt idx="2443">
                  <c:v>-18.552</c:v>
                </c:pt>
                <c:pt idx="2444">
                  <c:v>-18.594999999999999</c:v>
                </c:pt>
                <c:pt idx="2445">
                  <c:v>-18.619</c:v>
                </c:pt>
                <c:pt idx="2446">
                  <c:v>-18.640999999999998</c:v>
                </c:pt>
                <c:pt idx="2447">
                  <c:v>-18.687999999999999</c:v>
                </c:pt>
                <c:pt idx="2448">
                  <c:v>-18.760000000000002</c:v>
                </c:pt>
                <c:pt idx="2449">
                  <c:v>-18.863</c:v>
                </c:pt>
                <c:pt idx="2450">
                  <c:v>-18.95</c:v>
                </c:pt>
                <c:pt idx="2451">
                  <c:v>-19.026</c:v>
                </c:pt>
                <c:pt idx="2452">
                  <c:v>-19.103000000000002</c:v>
                </c:pt>
                <c:pt idx="2453">
                  <c:v>-19.164999999999999</c:v>
                </c:pt>
                <c:pt idx="2454">
                  <c:v>-19.228999999999999</c:v>
                </c:pt>
                <c:pt idx="2455">
                  <c:v>-19.251000000000001</c:v>
                </c:pt>
                <c:pt idx="2456">
                  <c:v>-19.271999999999998</c:v>
                </c:pt>
                <c:pt idx="2457">
                  <c:v>-19.3</c:v>
                </c:pt>
                <c:pt idx="2458">
                  <c:v>-19.338000000000001</c:v>
                </c:pt>
                <c:pt idx="2459">
                  <c:v>-19.373999999999999</c:v>
                </c:pt>
                <c:pt idx="2460">
                  <c:v>-19.428999999999998</c:v>
                </c:pt>
                <c:pt idx="2461">
                  <c:v>-19.481999999999999</c:v>
                </c:pt>
                <c:pt idx="2462">
                  <c:v>-19.553000000000001</c:v>
                </c:pt>
                <c:pt idx="2463">
                  <c:v>-19.603000000000002</c:v>
                </c:pt>
                <c:pt idx="2464">
                  <c:v>-19.622</c:v>
                </c:pt>
                <c:pt idx="2465">
                  <c:v>-19.661999999999999</c:v>
                </c:pt>
                <c:pt idx="2466">
                  <c:v>-19.7</c:v>
                </c:pt>
                <c:pt idx="2467">
                  <c:v>-19.728999999999999</c:v>
                </c:pt>
                <c:pt idx="2468">
                  <c:v>-19.786999999999999</c:v>
                </c:pt>
                <c:pt idx="2469">
                  <c:v>-19.849</c:v>
                </c:pt>
                <c:pt idx="2470">
                  <c:v>-19.913</c:v>
                </c:pt>
                <c:pt idx="2471">
                  <c:v>-19.971</c:v>
                </c:pt>
                <c:pt idx="2472">
                  <c:v>-20.016999999999999</c:v>
                </c:pt>
                <c:pt idx="2473">
                  <c:v>-20.039000000000001</c:v>
                </c:pt>
                <c:pt idx="2474">
                  <c:v>-20.056999999999999</c:v>
                </c:pt>
                <c:pt idx="2475">
                  <c:v>-20.061</c:v>
                </c:pt>
                <c:pt idx="2476">
                  <c:v>-20.071000000000002</c:v>
                </c:pt>
                <c:pt idx="2477">
                  <c:v>-20.109000000000002</c:v>
                </c:pt>
                <c:pt idx="2478">
                  <c:v>-20.161000000000001</c:v>
                </c:pt>
                <c:pt idx="2479">
                  <c:v>-20.193000000000001</c:v>
                </c:pt>
                <c:pt idx="2480">
                  <c:v>-20.23</c:v>
                </c:pt>
                <c:pt idx="2481">
                  <c:v>-20.277999999999999</c:v>
                </c:pt>
                <c:pt idx="2482">
                  <c:v>-20.276</c:v>
                </c:pt>
                <c:pt idx="2483">
                  <c:v>-20.292999999999999</c:v>
                </c:pt>
                <c:pt idx="2484">
                  <c:v>-20.312999999999999</c:v>
                </c:pt>
                <c:pt idx="2485">
                  <c:v>-20.36</c:v>
                </c:pt>
                <c:pt idx="2486">
                  <c:v>-20.382999999999999</c:v>
                </c:pt>
                <c:pt idx="2487">
                  <c:v>-20.402999999999999</c:v>
                </c:pt>
                <c:pt idx="2488">
                  <c:v>-20.408000000000001</c:v>
                </c:pt>
                <c:pt idx="2489">
                  <c:v>-20.408000000000001</c:v>
                </c:pt>
                <c:pt idx="2490">
                  <c:v>-20.388000000000002</c:v>
                </c:pt>
                <c:pt idx="2491">
                  <c:v>-20.39</c:v>
                </c:pt>
                <c:pt idx="2492">
                  <c:v>-20.405000000000001</c:v>
                </c:pt>
                <c:pt idx="2493">
                  <c:v>-20.422000000000001</c:v>
                </c:pt>
                <c:pt idx="2494">
                  <c:v>-20.440000000000001</c:v>
                </c:pt>
                <c:pt idx="2495">
                  <c:v>-20.46</c:v>
                </c:pt>
                <c:pt idx="2496">
                  <c:v>-20.459</c:v>
                </c:pt>
                <c:pt idx="2497">
                  <c:v>-20.437999999999999</c:v>
                </c:pt>
                <c:pt idx="2498">
                  <c:v>-20.448</c:v>
                </c:pt>
                <c:pt idx="2499">
                  <c:v>-20.457000000000001</c:v>
                </c:pt>
                <c:pt idx="2500">
                  <c:v>-20.436</c:v>
                </c:pt>
                <c:pt idx="2501">
                  <c:v>-20.422999999999998</c:v>
                </c:pt>
                <c:pt idx="2502">
                  <c:v>-20.414999999999999</c:v>
                </c:pt>
                <c:pt idx="2503">
                  <c:v>-20.375</c:v>
                </c:pt>
                <c:pt idx="2504">
                  <c:v>-20.308</c:v>
                </c:pt>
                <c:pt idx="2505">
                  <c:v>-20.247</c:v>
                </c:pt>
                <c:pt idx="2506">
                  <c:v>-20.170000000000002</c:v>
                </c:pt>
                <c:pt idx="2507">
                  <c:v>-20.103999999999999</c:v>
                </c:pt>
                <c:pt idx="2508">
                  <c:v>-20</c:v>
                </c:pt>
                <c:pt idx="2509">
                  <c:v>-19.882999999999999</c:v>
                </c:pt>
                <c:pt idx="2510">
                  <c:v>-19.744</c:v>
                </c:pt>
                <c:pt idx="2511">
                  <c:v>-19.565000000000001</c:v>
                </c:pt>
                <c:pt idx="2512">
                  <c:v>-19.318999999999999</c:v>
                </c:pt>
                <c:pt idx="2513">
                  <c:v>-19.045000000000002</c:v>
                </c:pt>
                <c:pt idx="2514">
                  <c:v>-18.774000000000001</c:v>
                </c:pt>
                <c:pt idx="2515">
                  <c:v>-18.48</c:v>
                </c:pt>
                <c:pt idx="2516">
                  <c:v>-18.148</c:v>
                </c:pt>
                <c:pt idx="2517">
                  <c:v>-17.795000000000002</c:v>
                </c:pt>
                <c:pt idx="2518">
                  <c:v>-17.456</c:v>
                </c:pt>
                <c:pt idx="2519">
                  <c:v>-17.09</c:v>
                </c:pt>
                <c:pt idx="2520">
                  <c:v>-16.704000000000001</c:v>
                </c:pt>
                <c:pt idx="2521">
                  <c:v>-16.315999999999999</c:v>
                </c:pt>
                <c:pt idx="2522">
                  <c:v>-15.965999999999999</c:v>
                </c:pt>
                <c:pt idx="2523">
                  <c:v>-15.6</c:v>
                </c:pt>
                <c:pt idx="2524">
                  <c:v>-15.225</c:v>
                </c:pt>
                <c:pt idx="2525">
                  <c:v>-14.831</c:v>
                </c:pt>
                <c:pt idx="2526">
                  <c:v>-14.452</c:v>
                </c:pt>
                <c:pt idx="2527">
                  <c:v>-14.08</c:v>
                </c:pt>
                <c:pt idx="2528">
                  <c:v>-13.702999999999999</c:v>
                </c:pt>
                <c:pt idx="2529">
                  <c:v>-13.308</c:v>
                </c:pt>
                <c:pt idx="2530">
                  <c:v>-12.914</c:v>
                </c:pt>
                <c:pt idx="2531">
                  <c:v>-12.494999999999999</c:v>
                </c:pt>
                <c:pt idx="2532">
                  <c:v>-12.093</c:v>
                </c:pt>
                <c:pt idx="2533">
                  <c:v>-11.771000000000001</c:v>
                </c:pt>
                <c:pt idx="2534">
                  <c:v>-11.496</c:v>
                </c:pt>
                <c:pt idx="2535">
                  <c:v>-11.236000000000001</c:v>
                </c:pt>
                <c:pt idx="2536">
                  <c:v>-11.026999999999999</c:v>
                </c:pt>
                <c:pt idx="2537">
                  <c:v>-10.798999999999999</c:v>
                </c:pt>
                <c:pt idx="2538">
                  <c:v>-10.63</c:v>
                </c:pt>
                <c:pt idx="2539">
                  <c:v>-10.422000000000001</c:v>
                </c:pt>
                <c:pt idx="2540">
                  <c:v>-10.188000000000001</c:v>
                </c:pt>
                <c:pt idx="2541">
                  <c:v>-9.9101999999999997</c:v>
                </c:pt>
                <c:pt idx="2542">
                  <c:v>-9.5798000000000005</c:v>
                </c:pt>
                <c:pt idx="2543">
                  <c:v>-9.2035</c:v>
                </c:pt>
                <c:pt idx="2544">
                  <c:v>-8.7622</c:v>
                </c:pt>
                <c:pt idx="2545">
                  <c:v>-8.3109000000000002</c:v>
                </c:pt>
                <c:pt idx="2546">
                  <c:v>-7.8512000000000004</c:v>
                </c:pt>
                <c:pt idx="2547">
                  <c:v>-7.4234</c:v>
                </c:pt>
                <c:pt idx="2548">
                  <c:v>-6.9734999999999996</c:v>
                </c:pt>
                <c:pt idx="2549">
                  <c:v>-6.5670000000000002</c:v>
                </c:pt>
                <c:pt idx="2550">
                  <c:v>-6.1908000000000003</c:v>
                </c:pt>
                <c:pt idx="2551">
                  <c:v>-5.8479999999999999</c:v>
                </c:pt>
                <c:pt idx="2552">
                  <c:v>-5.5366</c:v>
                </c:pt>
                <c:pt idx="2553">
                  <c:v>-5.2305999999999999</c:v>
                </c:pt>
                <c:pt idx="2554">
                  <c:v>-4.9484000000000004</c:v>
                </c:pt>
                <c:pt idx="2555">
                  <c:v>-4.6704999999999997</c:v>
                </c:pt>
                <c:pt idx="2556">
                  <c:v>-4.3982000000000001</c:v>
                </c:pt>
                <c:pt idx="2557">
                  <c:v>-4.1268000000000002</c:v>
                </c:pt>
                <c:pt idx="2558">
                  <c:v>-3.8605</c:v>
                </c:pt>
                <c:pt idx="2559">
                  <c:v>-3.6665999999999999</c:v>
                </c:pt>
                <c:pt idx="2560">
                  <c:v>-3.4950000000000001</c:v>
                </c:pt>
                <c:pt idx="2561">
                  <c:v>-3.2778999999999998</c:v>
                </c:pt>
                <c:pt idx="2562">
                  <c:v>-3.0377999999999998</c:v>
                </c:pt>
                <c:pt idx="2563">
                  <c:v>-2.7972000000000001</c:v>
                </c:pt>
                <c:pt idx="2564">
                  <c:v>-2.5415999999999999</c:v>
                </c:pt>
                <c:pt idx="2565">
                  <c:v>-2.2965</c:v>
                </c:pt>
                <c:pt idx="2566">
                  <c:v>-2.0291999999999999</c:v>
                </c:pt>
                <c:pt idx="2567">
                  <c:v>-1.7326999999999999</c:v>
                </c:pt>
                <c:pt idx="2568">
                  <c:v>-1.4282999999999999</c:v>
                </c:pt>
                <c:pt idx="2569">
                  <c:v>-1.1041000000000001</c:v>
                </c:pt>
                <c:pt idx="2570">
                  <c:v>-0.75044999999999995</c:v>
                </c:pt>
                <c:pt idx="2571">
                  <c:v>-0.39007999999999998</c:v>
                </c:pt>
                <c:pt idx="2572">
                  <c:v>-4.4486999999999999E-2</c:v>
                </c:pt>
                <c:pt idx="2573">
                  <c:v>0.26715</c:v>
                </c:pt>
                <c:pt idx="2574">
                  <c:v>0.57791000000000003</c:v>
                </c:pt>
                <c:pt idx="2575">
                  <c:v>0.88668999999999998</c:v>
                </c:pt>
                <c:pt idx="2576">
                  <c:v>1.2321</c:v>
                </c:pt>
                <c:pt idx="2577">
                  <c:v>1.5544</c:v>
                </c:pt>
                <c:pt idx="2578">
                  <c:v>1.8071999999999999</c:v>
                </c:pt>
                <c:pt idx="2579">
                  <c:v>2.0592999999999999</c:v>
                </c:pt>
                <c:pt idx="2580">
                  <c:v>2.3146</c:v>
                </c:pt>
                <c:pt idx="2581">
                  <c:v>2.6069</c:v>
                </c:pt>
                <c:pt idx="2582">
                  <c:v>2.9028999999999998</c:v>
                </c:pt>
                <c:pt idx="2583">
                  <c:v>3.2031000000000001</c:v>
                </c:pt>
                <c:pt idx="2584">
                  <c:v>3.4864000000000002</c:v>
                </c:pt>
                <c:pt idx="2585">
                  <c:v>3.7925</c:v>
                </c:pt>
                <c:pt idx="2586">
                  <c:v>4.1532</c:v>
                </c:pt>
                <c:pt idx="2587">
                  <c:v>4.5332999999999997</c:v>
                </c:pt>
                <c:pt idx="2588">
                  <c:v>4.9417999999999997</c:v>
                </c:pt>
                <c:pt idx="2589">
                  <c:v>5.3605999999999998</c:v>
                </c:pt>
                <c:pt idx="2590">
                  <c:v>5.7709999999999999</c:v>
                </c:pt>
                <c:pt idx="2591">
                  <c:v>6.1929999999999996</c:v>
                </c:pt>
                <c:pt idx="2592">
                  <c:v>6.6711999999999998</c:v>
                </c:pt>
                <c:pt idx="2593">
                  <c:v>7.1565000000000003</c:v>
                </c:pt>
                <c:pt idx="2594">
                  <c:v>7.6112000000000002</c:v>
                </c:pt>
                <c:pt idx="2595">
                  <c:v>8.0417000000000005</c:v>
                </c:pt>
                <c:pt idx="2596">
                  <c:v>8.4291</c:v>
                </c:pt>
                <c:pt idx="2597">
                  <c:v>8.7666000000000004</c:v>
                </c:pt>
                <c:pt idx="2598">
                  <c:v>9.0488999999999997</c:v>
                </c:pt>
                <c:pt idx="2599">
                  <c:v>9.2824000000000009</c:v>
                </c:pt>
                <c:pt idx="2600">
                  <c:v>9.5036000000000005</c:v>
                </c:pt>
                <c:pt idx="2601">
                  <c:v>9.7072000000000003</c:v>
                </c:pt>
                <c:pt idx="2602">
                  <c:v>9.8727999999999998</c:v>
                </c:pt>
                <c:pt idx="2603">
                  <c:v>10.003</c:v>
                </c:pt>
                <c:pt idx="2604">
                  <c:v>10.122999999999999</c:v>
                </c:pt>
                <c:pt idx="2605">
                  <c:v>10.234</c:v>
                </c:pt>
                <c:pt idx="2606">
                  <c:v>10.337999999999999</c:v>
                </c:pt>
                <c:pt idx="2607">
                  <c:v>10.478</c:v>
                </c:pt>
                <c:pt idx="2608">
                  <c:v>10.622999999999999</c:v>
                </c:pt>
                <c:pt idx="2609">
                  <c:v>10.773</c:v>
                </c:pt>
                <c:pt idx="2610">
                  <c:v>10.944000000000001</c:v>
                </c:pt>
                <c:pt idx="2611">
                  <c:v>11.111000000000001</c:v>
                </c:pt>
                <c:pt idx="2612">
                  <c:v>11.276</c:v>
                </c:pt>
                <c:pt idx="2613">
                  <c:v>11.423</c:v>
                </c:pt>
                <c:pt idx="2614">
                  <c:v>11.57</c:v>
                </c:pt>
                <c:pt idx="2615">
                  <c:v>11.728</c:v>
                </c:pt>
                <c:pt idx="2616">
                  <c:v>11.891999999999999</c:v>
                </c:pt>
                <c:pt idx="2617">
                  <c:v>12.04</c:v>
                </c:pt>
                <c:pt idx="2618">
                  <c:v>12.177</c:v>
                </c:pt>
                <c:pt idx="2619">
                  <c:v>12.286</c:v>
                </c:pt>
                <c:pt idx="2620">
                  <c:v>12.4</c:v>
                </c:pt>
                <c:pt idx="2621">
                  <c:v>12.539</c:v>
                </c:pt>
                <c:pt idx="2622">
                  <c:v>12.688000000000001</c:v>
                </c:pt>
                <c:pt idx="2623">
                  <c:v>12.832000000000001</c:v>
                </c:pt>
                <c:pt idx="2624">
                  <c:v>12.996</c:v>
                </c:pt>
                <c:pt idx="2625">
                  <c:v>13.164999999999999</c:v>
                </c:pt>
                <c:pt idx="2626">
                  <c:v>13.305</c:v>
                </c:pt>
                <c:pt idx="2627">
                  <c:v>13.436</c:v>
                </c:pt>
                <c:pt idx="2628">
                  <c:v>13.564</c:v>
                </c:pt>
                <c:pt idx="2629">
                  <c:v>13.686999999999999</c:v>
                </c:pt>
                <c:pt idx="2630">
                  <c:v>13.823</c:v>
                </c:pt>
                <c:pt idx="2631">
                  <c:v>13.929</c:v>
                </c:pt>
                <c:pt idx="2632">
                  <c:v>14.064</c:v>
                </c:pt>
                <c:pt idx="2633">
                  <c:v>14.25</c:v>
                </c:pt>
                <c:pt idx="2634">
                  <c:v>14.455</c:v>
                </c:pt>
                <c:pt idx="2635">
                  <c:v>14.651</c:v>
                </c:pt>
                <c:pt idx="2636">
                  <c:v>14.821</c:v>
                </c:pt>
                <c:pt idx="2637">
                  <c:v>14.978</c:v>
                </c:pt>
                <c:pt idx="2638">
                  <c:v>15.148999999999999</c:v>
                </c:pt>
                <c:pt idx="2639">
                  <c:v>15.327</c:v>
                </c:pt>
                <c:pt idx="2640">
                  <c:v>15.516999999999999</c:v>
                </c:pt>
                <c:pt idx="2641">
                  <c:v>15.701000000000001</c:v>
                </c:pt>
                <c:pt idx="2642">
                  <c:v>15.875</c:v>
                </c:pt>
                <c:pt idx="2643">
                  <c:v>16.062000000000001</c:v>
                </c:pt>
                <c:pt idx="2644">
                  <c:v>16.260000000000002</c:v>
                </c:pt>
                <c:pt idx="2645">
                  <c:v>16.431999999999999</c:v>
                </c:pt>
                <c:pt idx="2646">
                  <c:v>16.582000000000001</c:v>
                </c:pt>
                <c:pt idx="2647">
                  <c:v>16.73</c:v>
                </c:pt>
                <c:pt idx="2648">
                  <c:v>16.87</c:v>
                </c:pt>
                <c:pt idx="2649">
                  <c:v>17.030999999999999</c:v>
                </c:pt>
                <c:pt idx="2650">
                  <c:v>17.201000000000001</c:v>
                </c:pt>
                <c:pt idx="2651">
                  <c:v>17.341999999999999</c:v>
                </c:pt>
                <c:pt idx="2652">
                  <c:v>17.475000000000001</c:v>
                </c:pt>
                <c:pt idx="2653">
                  <c:v>17.603000000000002</c:v>
                </c:pt>
                <c:pt idx="2654">
                  <c:v>17.71</c:v>
                </c:pt>
                <c:pt idx="2655">
                  <c:v>17.821000000000002</c:v>
                </c:pt>
                <c:pt idx="2656">
                  <c:v>17.914000000000001</c:v>
                </c:pt>
                <c:pt idx="2657">
                  <c:v>18.026</c:v>
                </c:pt>
                <c:pt idx="2658">
                  <c:v>18.134</c:v>
                </c:pt>
                <c:pt idx="2659">
                  <c:v>18.239000000000001</c:v>
                </c:pt>
                <c:pt idx="2660">
                  <c:v>18.364000000000001</c:v>
                </c:pt>
                <c:pt idx="2661">
                  <c:v>18.468</c:v>
                </c:pt>
                <c:pt idx="2662">
                  <c:v>18.545999999999999</c:v>
                </c:pt>
                <c:pt idx="2663">
                  <c:v>18.632000000000001</c:v>
                </c:pt>
                <c:pt idx="2664">
                  <c:v>18.722000000000001</c:v>
                </c:pt>
                <c:pt idx="2665">
                  <c:v>18.809999999999999</c:v>
                </c:pt>
                <c:pt idx="2666">
                  <c:v>18.882000000000001</c:v>
                </c:pt>
                <c:pt idx="2667">
                  <c:v>18.934999999999999</c:v>
                </c:pt>
                <c:pt idx="2668">
                  <c:v>18.995000000000001</c:v>
                </c:pt>
                <c:pt idx="2669">
                  <c:v>19.05</c:v>
                </c:pt>
                <c:pt idx="2670">
                  <c:v>19.131</c:v>
                </c:pt>
                <c:pt idx="2671">
                  <c:v>19.248000000000001</c:v>
                </c:pt>
                <c:pt idx="2672">
                  <c:v>19.347000000000001</c:v>
                </c:pt>
                <c:pt idx="2673">
                  <c:v>19.437999999999999</c:v>
                </c:pt>
                <c:pt idx="2674">
                  <c:v>19.553999999999998</c:v>
                </c:pt>
                <c:pt idx="2675">
                  <c:v>19.675000000000001</c:v>
                </c:pt>
                <c:pt idx="2676">
                  <c:v>19.786000000000001</c:v>
                </c:pt>
                <c:pt idx="2677">
                  <c:v>19.878</c:v>
                </c:pt>
                <c:pt idx="2678">
                  <c:v>19.937000000000001</c:v>
                </c:pt>
                <c:pt idx="2679">
                  <c:v>20</c:v>
                </c:pt>
                <c:pt idx="2680">
                  <c:v>20.052</c:v>
                </c:pt>
                <c:pt idx="2681">
                  <c:v>20.093</c:v>
                </c:pt>
                <c:pt idx="2682">
                  <c:v>20.134</c:v>
                </c:pt>
                <c:pt idx="2683">
                  <c:v>20.167999999999999</c:v>
                </c:pt>
                <c:pt idx="2684">
                  <c:v>20.216000000000001</c:v>
                </c:pt>
                <c:pt idx="2685">
                  <c:v>20.277999999999999</c:v>
                </c:pt>
                <c:pt idx="2686">
                  <c:v>20.326000000000001</c:v>
                </c:pt>
                <c:pt idx="2687">
                  <c:v>20.370999999999999</c:v>
                </c:pt>
                <c:pt idx="2688">
                  <c:v>20.422999999999998</c:v>
                </c:pt>
                <c:pt idx="2689">
                  <c:v>20.460999999999999</c:v>
                </c:pt>
                <c:pt idx="2690">
                  <c:v>20.521999999999998</c:v>
                </c:pt>
                <c:pt idx="2691">
                  <c:v>20.588999999999999</c:v>
                </c:pt>
                <c:pt idx="2692">
                  <c:v>20.66</c:v>
                </c:pt>
                <c:pt idx="2693">
                  <c:v>20.724</c:v>
                </c:pt>
                <c:pt idx="2694">
                  <c:v>20.783999999999999</c:v>
                </c:pt>
                <c:pt idx="2695">
                  <c:v>20.867999999999999</c:v>
                </c:pt>
                <c:pt idx="2696">
                  <c:v>20.952999999999999</c:v>
                </c:pt>
                <c:pt idx="2697">
                  <c:v>21.024000000000001</c:v>
                </c:pt>
                <c:pt idx="2698">
                  <c:v>21.094000000000001</c:v>
                </c:pt>
                <c:pt idx="2699">
                  <c:v>21.164000000000001</c:v>
                </c:pt>
                <c:pt idx="2700">
                  <c:v>21.225000000000001</c:v>
                </c:pt>
                <c:pt idx="2701">
                  <c:v>21.276</c:v>
                </c:pt>
                <c:pt idx="2702">
                  <c:v>21.315999999999999</c:v>
                </c:pt>
                <c:pt idx="2703">
                  <c:v>21.372</c:v>
                </c:pt>
                <c:pt idx="2704">
                  <c:v>21.45</c:v>
                </c:pt>
                <c:pt idx="2705">
                  <c:v>21.562999999999999</c:v>
                </c:pt>
                <c:pt idx="2706">
                  <c:v>21.664000000000001</c:v>
                </c:pt>
                <c:pt idx="2707">
                  <c:v>21.74</c:v>
                </c:pt>
                <c:pt idx="2708">
                  <c:v>21.789000000000001</c:v>
                </c:pt>
                <c:pt idx="2709">
                  <c:v>21.821999999999999</c:v>
                </c:pt>
                <c:pt idx="2710">
                  <c:v>21.811</c:v>
                </c:pt>
                <c:pt idx="2711">
                  <c:v>21.815000000000001</c:v>
                </c:pt>
                <c:pt idx="2712">
                  <c:v>21.852</c:v>
                </c:pt>
                <c:pt idx="2713">
                  <c:v>21.902000000000001</c:v>
                </c:pt>
                <c:pt idx="2714">
                  <c:v>21.952000000000002</c:v>
                </c:pt>
                <c:pt idx="2715">
                  <c:v>21.988</c:v>
                </c:pt>
                <c:pt idx="2716">
                  <c:v>22.045000000000002</c:v>
                </c:pt>
                <c:pt idx="2717">
                  <c:v>22.096</c:v>
                </c:pt>
                <c:pt idx="2718">
                  <c:v>22.13</c:v>
                </c:pt>
                <c:pt idx="2719">
                  <c:v>22.166</c:v>
                </c:pt>
                <c:pt idx="2720">
                  <c:v>22.207999999999998</c:v>
                </c:pt>
                <c:pt idx="2721">
                  <c:v>22.265999999999998</c:v>
                </c:pt>
                <c:pt idx="2722">
                  <c:v>22.294</c:v>
                </c:pt>
                <c:pt idx="2723">
                  <c:v>22.327000000000002</c:v>
                </c:pt>
                <c:pt idx="2724">
                  <c:v>22.387</c:v>
                </c:pt>
                <c:pt idx="2725">
                  <c:v>22.457999999999998</c:v>
                </c:pt>
                <c:pt idx="2726">
                  <c:v>22.510999999999999</c:v>
                </c:pt>
                <c:pt idx="2727">
                  <c:v>22.55</c:v>
                </c:pt>
                <c:pt idx="2728">
                  <c:v>22.57</c:v>
                </c:pt>
                <c:pt idx="2729">
                  <c:v>22.582999999999998</c:v>
                </c:pt>
                <c:pt idx="2730">
                  <c:v>22.577999999999999</c:v>
                </c:pt>
                <c:pt idx="2731">
                  <c:v>22.577000000000002</c:v>
                </c:pt>
                <c:pt idx="2732">
                  <c:v>22.61</c:v>
                </c:pt>
                <c:pt idx="2733">
                  <c:v>22.65</c:v>
                </c:pt>
                <c:pt idx="2734">
                  <c:v>22.646999999999998</c:v>
                </c:pt>
                <c:pt idx="2735">
                  <c:v>22.609000000000002</c:v>
                </c:pt>
                <c:pt idx="2736">
                  <c:v>22.571999999999999</c:v>
                </c:pt>
                <c:pt idx="2737">
                  <c:v>22.532</c:v>
                </c:pt>
                <c:pt idx="2738">
                  <c:v>22.509</c:v>
                </c:pt>
                <c:pt idx="2739">
                  <c:v>22.492000000000001</c:v>
                </c:pt>
                <c:pt idx="2740">
                  <c:v>22.454999999999998</c:v>
                </c:pt>
                <c:pt idx="2741">
                  <c:v>22.414999999999999</c:v>
                </c:pt>
                <c:pt idx="2742">
                  <c:v>22.338999999999999</c:v>
                </c:pt>
                <c:pt idx="2743">
                  <c:v>22.239000000000001</c:v>
                </c:pt>
                <c:pt idx="2744">
                  <c:v>22.141999999999999</c:v>
                </c:pt>
                <c:pt idx="2745">
                  <c:v>22.018999999999998</c:v>
                </c:pt>
                <c:pt idx="2746">
                  <c:v>21.873000000000001</c:v>
                </c:pt>
                <c:pt idx="2747">
                  <c:v>21.693999999999999</c:v>
                </c:pt>
                <c:pt idx="2748">
                  <c:v>21.452999999999999</c:v>
                </c:pt>
                <c:pt idx="2749">
                  <c:v>21.154</c:v>
                </c:pt>
                <c:pt idx="2750">
                  <c:v>20.844999999999999</c:v>
                </c:pt>
                <c:pt idx="2751">
                  <c:v>20.555</c:v>
                </c:pt>
                <c:pt idx="2752">
                  <c:v>20.209</c:v>
                </c:pt>
                <c:pt idx="2753">
                  <c:v>19.859000000000002</c:v>
                </c:pt>
                <c:pt idx="2754">
                  <c:v>19.472000000000001</c:v>
                </c:pt>
                <c:pt idx="2755">
                  <c:v>19.045999999999999</c:v>
                </c:pt>
                <c:pt idx="2756">
                  <c:v>18.702999999999999</c:v>
                </c:pt>
                <c:pt idx="2757">
                  <c:v>18.376000000000001</c:v>
                </c:pt>
                <c:pt idx="2758">
                  <c:v>18.047000000000001</c:v>
                </c:pt>
                <c:pt idx="2759">
                  <c:v>17.713999999999999</c:v>
                </c:pt>
                <c:pt idx="2760">
                  <c:v>17.378</c:v>
                </c:pt>
                <c:pt idx="2761">
                  <c:v>17.018000000000001</c:v>
                </c:pt>
                <c:pt idx="2762">
                  <c:v>16.63</c:v>
                </c:pt>
                <c:pt idx="2763">
                  <c:v>16.27</c:v>
                </c:pt>
                <c:pt idx="2764">
                  <c:v>15.974</c:v>
                </c:pt>
                <c:pt idx="2765">
                  <c:v>15.686999999999999</c:v>
                </c:pt>
                <c:pt idx="2766">
                  <c:v>15.366</c:v>
                </c:pt>
                <c:pt idx="2767">
                  <c:v>15.007</c:v>
                </c:pt>
                <c:pt idx="2768">
                  <c:v>14.699</c:v>
                </c:pt>
                <c:pt idx="2769">
                  <c:v>14.459</c:v>
                </c:pt>
                <c:pt idx="2770">
                  <c:v>14.242000000000001</c:v>
                </c:pt>
                <c:pt idx="2771">
                  <c:v>14.047000000000001</c:v>
                </c:pt>
                <c:pt idx="2772">
                  <c:v>13.874000000000001</c:v>
                </c:pt>
                <c:pt idx="2773">
                  <c:v>13.675000000000001</c:v>
                </c:pt>
                <c:pt idx="2774">
                  <c:v>13.451000000000001</c:v>
                </c:pt>
                <c:pt idx="2775">
                  <c:v>13.208</c:v>
                </c:pt>
                <c:pt idx="2776">
                  <c:v>12.964</c:v>
                </c:pt>
                <c:pt idx="2777">
                  <c:v>12.714</c:v>
                </c:pt>
                <c:pt idx="2778">
                  <c:v>12.430999999999999</c:v>
                </c:pt>
                <c:pt idx="2779">
                  <c:v>12.113</c:v>
                </c:pt>
                <c:pt idx="2780">
                  <c:v>11.804</c:v>
                </c:pt>
                <c:pt idx="2781">
                  <c:v>11.48</c:v>
                </c:pt>
                <c:pt idx="2782">
                  <c:v>11.159000000000001</c:v>
                </c:pt>
                <c:pt idx="2783">
                  <c:v>10.885</c:v>
                </c:pt>
                <c:pt idx="2784">
                  <c:v>10.569000000000001</c:v>
                </c:pt>
                <c:pt idx="2785">
                  <c:v>10.242000000000001</c:v>
                </c:pt>
                <c:pt idx="2786">
                  <c:v>9.9243000000000006</c:v>
                </c:pt>
                <c:pt idx="2787">
                  <c:v>9.5580999999999996</c:v>
                </c:pt>
                <c:pt idx="2788">
                  <c:v>9.2247000000000003</c:v>
                </c:pt>
                <c:pt idx="2789">
                  <c:v>8.8353999999999999</c:v>
                </c:pt>
                <c:pt idx="2790">
                  <c:v>8.4234000000000009</c:v>
                </c:pt>
                <c:pt idx="2791">
                  <c:v>8.0166000000000004</c:v>
                </c:pt>
                <c:pt idx="2792">
                  <c:v>7.5694999999999997</c:v>
                </c:pt>
                <c:pt idx="2793">
                  <c:v>7.09</c:v>
                </c:pt>
                <c:pt idx="2794">
                  <c:v>6.6059000000000001</c:v>
                </c:pt>
                <c:pt idx="2795">
                  <c:v>6.1135999999999999</c:v>
                </c:pt>
                <c:pt idx="2796">
                  <c:v>5.6257000000000001</c:v>
                </c:pt>
                <c:pt idx="2797">
                  <c:v>5.1086999999999998</c:v>
                </c:pt>
                <c:pt idx="2798">
                  <c:v>4.5894000000000004</c:v>
                </c:pt>
                <c:pt idx="2799">
                  <c:v>4.0776000000000003</c:v>
                </c:pt>
                <c:pt idx="2800">
                  <c:v>3.5968</c:v>
                </c:pt>
                <c:pt idx="2801">
                  <c:v>3.145</c:v>
                </c:pt>
                <c:pt idx="2802">
                  <c:v>2.7313999999999998</c:v>
                </c:pt>
                <c:pt idx="2803">
                  <c:v>2.3075999999999999</c:v>
                </c:pt>
                <c:pt idx="2804">
                  <c:v>1.8935999999999999</c:v>
                </c:pt>
                <c:pt idx="2805">
                  <c:v>1.4685999999999999</c:v>
                </c:pt>
                <c:pt idx="2806">
                  <c:v>1.0169999999999999</c:v>
                </c:pt>
                <c:pt idx="2807">
                  <c:v>0.56255999999999995</c:v>
                </c:pt>
                <c:pt idx="2808">
                  <c:v>0.10507</c:v>
                </c:pt>
                <c:pt idx="2809">
                  <c:v>-0.36126000000000003</c:v>
                </c:pt>
                <c:pt idx="2810">
                  <c:v>-0.82984000000000002</c:v>
                </c:pt>
                <c:pt idx="2811">
                  <c:v>-1.3416999999999999</c:v>
                </c:pt>
                <c:pt idx="2812">
                  <c:v>-1.8891</c:v>
                </c:pt>
                <c:pt idx="2813">
                  <c:v>-2.4255</c:v>
                </c:pt>
                <c:pt idx="2814">
                  <c:v>-2.9969000000000001</c:v>
                </c:pt>
                <c:pt idx="2815">
                  <c:v>-3.5750999999999999</c:v>
                </c:pt>
                <c:pt idx="2816">
                  <c:v>-4.1547999999999998</c:v>
                </c:pt>
                <c:pt idx="2817">
                  <c:v>-4.7361000000000004</c:v>
                </c:pt>
                <c:pt idx="2818">
                  <c:v>-5.2610999999999999</c:v>
                </c:pt>
                <c:pt idx="2819">
                  <c:v>-5.7944000000000004</c:v>
                </c:pt>
                <c:pt idx="2820">
                  <c:v>-6.3102</c:v>
                </c:pt>
                <c:pt idx="2821">
                  <c:v>-6.7648000000000001</c:v>
                </c:pt>
                <c:pt idx="2822">
                  <c:v>-7.2275999999999998</c:v>
                </c:pt>
                <c:pt idx="2823">
                  <c:v>-7.6547000000000001</c:v>
                </c:pt>
                <c:pt idx="2824">
                  <c:v>-7.9973999999999998</c:v>
                </c:pt>
                <c:pt idx="2825">
                  <c:v>-8.3398000000000003</c:v>
                </c:pt>
                <c:pt idx="2826">
                  <c:v>-8.6531000000000002</c:v>
                </c:pt>
                <c:pt idx="2827">
                  <c:v>-8.9344000000000001</c:v>
                </c:pt>
                <c:pt idx="2828">
                  <c:v>-9.1620000000000008</c:v>
                </c:pt>
                <c:pt idx="2829">
                  <c:v>-9.4245000000000001</c:v>
                </c:pt>
                <c:pt idx="2830">
                  <c:v>-9.6491000000000007</c:v>
                </c:pt>
                <c:pt idx="2831">
                  <c:v>-9.8943999999999992</c:v>
                </c:pt>
                <c:pt idx="2832">
                  <c:v>-10.169</c:v>
                </c:pt>
                <c:pt idx="2833">
                  <c:v>-10.465999999999999</c:v>
                </c:pt>
                <c:pt idx="2834">
                  <c:v>-10.772</c:v>
                </c:pt>
                <c:pt idx="2835">
                  <c:v>-11.064</c:v>
                </c:pt>
                <c:pt idx="2836">
                  <c:v>-11.41</c:v>
                </c:pt>
                <c:pt idx="2837">
                  <c:v>-11.718999999999999</c:v>
                </c:pt>
                <c:pt idx="2838">
                  <c:v>-12.053000000000001</c:v>
                </c:pt>
                <c:pt idx="2839">
                  <c:v>-12.395</c:v>
                </c:pt>
                <c:pt idx="2840">
                  <c:v>-12.682</c:v>
                </c:pt>
                <c:pt idx="2841">
                  <c:v>-12.945</c:v>
                </c:pt>
                <c:pt idx="2842">
                  <c:v>-13.191000000000001</c:v>
                </c:pt>
                <c:pt idx="2843">
                  <c:v>-13.427</c:v>
                </c:pt>
                <c:pt idx="2844">
                  <c:v>-13.632999999999999</c:v>
                </c:pt>
                <c:pt idx="2845">
                  <c:v>-13.819000000000001</c:v>
                </c:pt>
                <c:pt idx="2846">
                  <c:v>-14.02</c:v>
                </c:pt>
                <c:pt idx="2847">
                  <c:v>-14.223000000000001</c:v>
                </c:pt>
                <c:pt idx="2848">
                  <c:v>-14.438000000000001</c:v>
                </c:pt>
                <c:pt idx="2849">
                  <c:v>-14.625999999999999</c:v>
                </c:pt>
                <c:pt idx="2850">
                  <c:v>-14.821</c:v>
                </c:pt>
                <c:pt idx="2851">
                  <c:v>-15.044</c:v>
                </c:pt>
                <c:pt idx="2852">
                  <c:v>-15.263</c:v>
                </c:pt>
                <c:pt idx="2853">
                  <c:v>-15.446</c:v>
                </c:pt>
                <c:pt idx="2854">
                  <c:v>-15.647</c:v>
                </c:pt>
                <c:pt idx="2855">
                  <c:v>-15.89</c:v>
                </c:pt>
                <c:pt idx="2856">
                  <c:v>-16.170999999999999</c:v>
                </c:pt>
                <c:pt idx="2857">
                  <c:v>-16.439</c:v>
                </c:pt>
                <c:pt idx="2858">
                  <c:v>-16.66</c:v>
                </c:pt>
                <c:pt idx="2859">
                  <c:v>-16.869</c:v>
                </c:pt>
                <c:pt idx="2860">
                  <c:v>-17.13</c:v>
                </c:pt>
                <c:pt idx="2861">
                  <c:v>-17.372</c:v>
                </c:pt>
                <c:pt idx="2862">
                  <c:v>-17.509</c:v>
                </c:pt>
                <c:pt idx="2863">
                  <c:v>-17.625</c:v>
                </c:pt>
                <c:pt idx="2864">
                  <c:v>-17.786999999999999</c:v>
                </c:pt>
                <c:pt idx="2865">
                  <c:v>-17.97</c:v>
                </c:pt>
                <c:pt idx="2866">
                  <c:v>-18.128</c:v>
                </c:pt>
                <c:pt idx="2867">
                  <c:v>-18.297000000000001</c:v>
                </c:pt>
                <c:pt idx="2868">
                  <c:v>-18.45</c:v>
                </c:pt>
                <c:pt idx="2869">
                  <c:v>-18.585999999999999</c:v>
                </c:pt>
                <c:pt idx="2870">
                  <c:v>-18.695</c:v>
                </c:pt>
                <c:pt idx="2871">
                  <c:v>-18.814</c:v>
                </c:pt>
                <c:pt idx="2872">
                  <c:v>-18.923999999999999</c:v>
                </c:pt>
                <c:pt idx="2873">
                  <c:v>-18.989999999999998</c:v>
                </c:pt>
                <c:pt idx="2874">
                  <c:v>-19.061</c:v>
                </c:pt>
                <c:pt idx="2875">
                  <c:v>-19.126000000000001</c:v>
                </c:pt>
                <c:pt idx="2876">
                  <c:v>-19.178999999999998</c:v>
                </c:pt>
                <c:pt idx="2877">
                  <c:v>-19.262</c:v>
                </c:pt>
                <c:pt idx="2878">
                  <c:v>-19.352</c:v>
                </c:pt>
                <c:pt idx="2879">
                  <c:v>-19.436</c:v>
                </c:pt>
                <c:pt idx="2880">
                  <c:v>-19.507000000000001</c:v>
                </c:pt>
                <c:pt idx="2881">
                  <c:v>-19.561</c:v>
                </c:pt>
                <c:pt idx="2882">
                  <c:v>-19.59</c:v>
                </c:pt>
                <c:pt idx="2883">
                  <c:v>-19.617000000000001</c:v>
                </c:pt>
                <c:pt idx="2884">
                  <c:v>-19.646999999999998</c:v>
                </c:pt>
                <c:pt idx="2885">
                  <c:v>-19.696999999999999</c:v>
                </c:pt>
                <c:pt idx="2886">
                  <c:v>-19.779</c:v>
                </c:pt>
                <c:pt idx="2887">
                  <c:v>-19.882000000000001</c:v>
                </c:pt>
                <c:pt idx="2888">
                  <c:v>-20.007000000000001</c:v>
                </c:pt>
                <c:pt idx="2889">
                  <c:v>-20.12</c:v>
                </c:pt>
                <c:pt idx="2890">
                  <c:v>-20.202999999999999</c:v>
                </c:pt>
                <c:pt idx="2891">
                  <c:v>-20.279</c:v>
                </c:pt>
                <c:pt idx="2892">
                  <c:v>-20.329999999999998</c:v>
                </c:pt>
                <c:pt idx="2893">
                  <c:v>-20.369</c:v>
                </c:pt>
                <c:pt idx="2894">
                  <c:v>-20.402000000000001</c:v>
                </c:pt>
                <c:pt idx="2895">
                  <c:v>-20.452000000000002</c:v>
                </c:pt>
                <c:pt idx="2896">
                  <c:v>-20.555</c:v>
                </c:pt>
                <c:pt idx="2897">
                  <c:v>-20.698</c:v>
                </c:pt>
                <c:pt idx="2898">
                  <c:v>-20.791</c:v>
                </c:pt>
                <c:pt idx="2899">
                  <c:v>-20.859000000000002</c:v>
                </c:pt>
                <c:pt idx="2900">
                  <c:v>-20.920999999999999</c:v>
                </c:pt>
                <c:pt idx="2901">
                  <c:v>-20.937000000000001</c:v>
                </c:pt>
                <c:pt idx="2902">
                  <c:v>-20.963999999999999</c:v>
                </c:pt>
                <c:pt idx="2903">
                  <c:v>-20.995999999999999</c:v>
                </c:pt>
                <c:pt idx="2904">
                  <c:v>-21.012</c:v>
                </c:pt>
                <c:pt idx="2905">
                  <c:v>-21.065000000000001</c:v>
                </c:pt>
                <c:pt idx="2906">
                  <c:v>-21.117000000000001</c:v>
                </c:pt>
                <c:pt idx="2907">
                  <c:v>-21.173999999999999</c:v>
                </c:pt>
                <c:pt idx="2908">
                  <c:v>-21.245000000000001</c:v>
                </c:pt>
                <c:pt idx="2909">
                  <c:v>-21.31</c:v>
                </c:pt>
                <c:pt idx="2910">
                  <c:v>-21.382999999999999</c:v>
                </c:pt>
                <c:pt idx="2911">
                  <c:v>-21.449000000000002</c:v>
                </c:pt>
                <c:pt idx="2912">
                  <c:v>-21.477</c:v>
                </c:pt>
                <c:pt idx="2913">
                  <c:v>-21.527000000000001</c:v>
                </c:pt>
                <c:pt idx="2914">
                  <c:v>-21.565999999999999</c:v>
                </c:pt>
                <c:pt idx="2915">
                  <c:v>-21.588999999999999</c:v>
                </c:pt>
                <c:pt idx="2916">
                  <c:v>-21.637</c:v>
                </c:pt>
                <c:pt idx="2917">
                  <c:v>-21.678999999999998</c:v>
                </c:pt>
                <c:pt idx="2918">
                  <c:v>-21.741</c:v>
                </c:pt>
                <c:pt idx="2919">
                  <c:v>-21.812999999999999</c:v>
                </c:pt>
                <c:pt idx="2920">
                  <c:v>-21.873000000000001</c:v>
                </c:pt>
                <c:pt idx="2921">
                  <c:v>-21.914999999999999</c:v>
                </c:pt>
                <c:pt idx="2922">
                  <c:v>-21.939</c:v>
                </c:pt>
                <c:pt idx="2923">
                  <c:v>-21.95</c:v>
                </c:pt>
                <c:pt idx="2924">
                  <c:v>-21.946999999999999</c:v>
                </c:pt>
                <c:pt idx="2925">
                  <c:v>-21.939</c:v>
                </c:pt>
                <c:pt idx="2926">
                  <c:v>-21.946000000000002</c:v>
                </c:pt>
                <c:pt idx="2927">
                  <c:v>-21.974</c:v>
                </c:pt>
                <c:pt idx="2928">
                  <c:v>-21.99</c:v>
                </c:pt>
                <c:pt idx="2929">
                  <c:v>-22.004000000000001</c:v>
                </c:pt>
                <c:pt idx="2930">
                  <c:v>-22.033000000000001</c:v>
                </c:pt>
                <c:pt idx="2931">
                  <c:v>-22.084</c:v>
                </c:pt>
                <c:pt idx="2932">
                  <c:v>-22.126999999999999</c:v>
                </c:pt>
                <c:pt idx="2933">
                  <c:v>-22.135000000000002</c:v>
                </c:pt>
                <c:pt idx="2934">
                  <c:v>-22.122</c:v>
                </c:pt>
                <c:pt idx="2935">
                  <c:v>-22.125</c:v>
                </c:pt>
                <c:pt idx="2936">
                  <c:v>-22.132000000000001</c:v>
                </c:pt>
                <c:pt idx="2937">
                  <c:v>-22.154</c:v>
                </c:pt>
                <c:pt idx="2938">
                  <c:v>-22.16</c:v>
                </c:pt>
                <c:pt idx="2939">
                  <c:v>-22.126999999999999</c:v>
                </c:pt>
                <c:pt idx="2940">
                  <c:v>-22.07</c:v>
                </c:pt>
                <c:pt idx="2941">
                  <c:v>-22.007999999999999</c:v>
                </c:pt>
                <c:pt idx="2942">
                  <c:v>-21.943000000000001</c:v>
                </c:pt>
                <c:pt idx="2943">
                  <c:v>-21.911000000000001</c:v>
                </c:pt>
                <c:pt idx="2944">
                  <c:v>-21.902000000000001</c:v>
                </c:pt>
                <c:pt idx="2945">
                  <c:v>-21.891999999999999</c:v>
                </c:pt>
                <c:pt idx="2946">
                  <c:v>-21.884</c:v>
                </c:pt>
                <c:pt idx="2947">
                  <c:v>-21.873000000000001</c:v>
                </c:pt>
                <c:pt idx="2948">
                  <c:v>-21.873000000000001</c:v>
                </c:pt>
                <c:pt idx="2949">
                  <c:v>-21.87</c:v>
                </c:pt>
                <c:pt idx="2950">
                  <c:v>-21.837</c:v>
                </c:pt>
                <c:pt idx="2951">
                  <c:v>-21.795999999999999</c:v>
                </c:pt>
                <c:pt idx="2952">
                  <c:v>-21.722000000000001</c:v>
                </c:pt>
                <c:pt idx="2953">
                  <c:v>-21.603999999999999</c:v>
                </c:pt>
                <c:pt idx="2954">
                  <c:v>-21.483000000000001</c:v>
                </c:pt>
                <c:pt idx="2955">
                  <c:v>-21.367999999999999</c:v>
                </c:pt>
                <c:pt idx="2956">
                  <c:v>-21.225999999999999</c:v>
                </c:pt>
                <c:pt idx="2957">
                  <c:v>-21.015000000000001</c:v>
                </c:pt>
                <c:pt idx="2958">
                  <c:v>-20.731999999999999</c:v>
                </c:pt>
                <c:pt idx="2959">
                  <c:v>-20.396999999999998</c:v>
                </c:pt>
                <c:pt idx="2960">
                  <c:v>-20.068999999999999</c:v>
                </c:pt>
                <c:pt idx="2961">
                  <c:v>-19.786000000000001</c:v>
                </c:pt>
                <c:pt idx="2962">
                  <c:v>-19.440000000000001</c:v>
                </c:pt>
                <c:pt idx="2963">
                  <c:v>-19.04</c:v>
                </c:pt>
                <c:pt idx="2964">
                  <c:v>-18.616</c:v>
                </c:pt>
                <c:pt idx="2965">
                  <c:v>-18.198</c:v>
                </c:pt>
                <c:pt idx="2966">
                  <c:v>-17.754000000000001</c:v>
                </c:pt>
                <c:pt idx="2967">
                  <c:v>-17.303000000000001</c:v>
                </c:pt>
                <c:pt idx="2968">
                  <c:v>-16.902000000000001</c:v>
                </c:pt>
                <c:pt idx="2969">
                  <c:v>-16.523</c:v>
                </c:pt>
                <c:pt idx="2970">
                  <c:v>-16.134</c:v>
                </c:pt>
                <c:pt idx="2971">
                  <c:v>-15.754</c:v>
                </c:pt>
                <c:pt idx="2972">
                  <c:v>-15.364000000000001</c:v>
                </c:pt>
                <c:pt idx="2973">
                  <c:v>-14.958</c:v>
                </c:pt>
                <c:pt idx="2974">
                  <c:v>-14.538</c:v>
                </c:pt>
                <c:pt idx="2975">
                  <c:v>-14.132999999999999</c:v>
                </c:pt>
                <c:pt idx="2976">
                  <c:v>-13.757999999999999</c:v>
                </c:pt>
                <c:pt idx="2977">
                  <c:v>-13.398999999999999</c:v>
                </c:pt>
                <c:pt idx="2978">
                  <c:v>-13.05</c:v>
                </c:pt>
                <c:pt idx="2979">
                  <c:v>-12.746</c:v>
                </c:pt>
                <c:pt idx="2980">
                  <c:v>-12.452</c:v>
                </c:pt>
                <c:pt idx="2981">
                  <c:v>-12.137</c:v>
                </c:pt>
                <c:pt idx="2982">
                  <c:v>-11.801</c:v>
                </c:pt>
                <c:pt idx="2983">
                  <c:v>-11.491</c:v>
                </c:pt>
                <c:pt idx="2984">
                  <c:v>-11.169</c:v>
                </c:pt>
                <c:pt idx="2985">
                  <c:v>-10.821999999999999</c:v>
                </c:pt>
                <c:pt idx="2986">
                  <c:v>-10.496</c:v>
                </c:pt>
                <c:pt idx="2987">
                  <c:v>-10.18</c:v>
                </c:pt>
                <c:pt idx="2988">
                  <c:v>-9.8454999999999995</c:v>
                </c:pt>
                <c:pt idx="2989">
                  <c:v>-9.5007000000000001</c:v>
                </c:pt>
                <c:pt idx="2990">
                  <c:v>-9.1465999999999994</c:v>
                </c:pt>
                <c:pt idx="2991">
                  <c:v>-8.8459000000000003</c:v>
                </c:pt>
                <c:pt idx="2992">
                  <c:v>-8.5725999999999996</c:v>
                </c:pt>
                <c:pt idx="2993">
                  <c:v>-8.2810000000000006</c:v>
                </c:pt>
                <c:pt idx="2994">
                  <c:v>-7.9198000000000004</c:v>
                </c:pt>
                <c:pt idx="2995">
                  <c:v>-7.5118999999999998</c:v>
                </c:pt>
                <c:pt idx="2996">
                  <c:v>-7.0765000000000002</c:v>
                </c:pt>
                <c:pt idx="2997">
                  <c:v>-6.5823</c:v>
                </c:pt>
                <c:pt idx="2998">
                  <c:v>-6.0701000000000001</c:v>
                </c:pt>
                <c:pt idx="2999">
                  <c:v>-5.5225</c:v>
                </c:pt>
                <c:pt idx="3000">
                  <c:v>-4.9789000000000003</c:v>
                </c:pt>
                <c:pt idx="3001">
                  <c:v>-4.4317000000000002</c:v>
                </c:pt>
                <c:pt idx="3002">
                  <c:v>-3.8935</c:v>
                </c:pt>
                <c:pt idx="3003">
                  <c:v>-3.3136999999999999</c:v>
                </c:pt>
                <c:pt idx="3004">
                  <c:v>-2.7353000000000001</c:v>
                </c:pt>
                <c:pt idx="3005">
                  <c:v>-2.2345000000000002</c:v>
                </c:pt>
                <c:pt idx="3006">
                  <c:v>-1.7963</c:v>
                </c:pt>
                <c:pt idx="3007">
                  <c:v>-1.3858999999999999</c:v>
                </c:pt>
                <c:pt idx="3008">
                  <c:v>-1.0156000000000001</c:v>
                </c:pt>
                <c:pt idx="3009">
                  <c:v>-0.68357999999999997</c:v>
                </c:pt>
                <c:pt idx="3010">
                  <c:v>-0.34876000000000001</c:v>
                </c:pt>
                <c:pt idx="3011">
                  <c:v>-5.7419999999999999E-2</c:v>
                </c:pt>
                <c:pt idx="3012">
                  <c:v>0.19450999999999999</c:v>
                </c:pt>
                <c:pt idx="3013">
                  <c:v>0.41514000000000001</c:v>
                </c:pt>
                <c:pt idx="3014">
                  <c:v>0.64449999999999996</c:v>
                </c:pt>
                <c:pt idx="3015">
                  <c:v>0.88173000000000001</c:v>
                </c:pt>
                <c:pt idx="3016">
                  <c:v>1.1324000000000001</c:v>
                </c:pt>
                <c:pt idx="3017">
                  <c:v>1.3596999999999999</c:v>
                </c:pt>
                <c:pt idx="3018">
                  <c:v>1.6076999999999999</c:v>
                </c:pt>
                <c:pt idx="3019">
                  <c:v>1.8946000000000001</c:v>
                </c:pt>
                <c:pt idx="3020">
                  <c:v>2.2121</c:v>
                </c:pt>
                <c:pt idx="3021">
                  <c:v>2.5099</c:v>
                </c:pt>
                <c:pt idx="3022">
                  <c:v>2.7841</c:v>
                </c:pt>
                <c:pt idx="3023">
                  <c:v>3.0535000000000001</c:v>
                </c:pt>
                <c:pt idx="3024">
                  <c:v>3.3018000000000001</c:v>
                </c:pt>
                <c:pt idx="3025">
                  <c:v>3.5419999999999998</c:v>
                </c:pt>
                <c:pt idx="3026">
                  <c:v>3.7827999999999999</c:v>
                </c:pt>
                <c:pt idx="3027">
                  <c:v>4.0510000000000002</c:v>
                </c:pt>
                <c:pt idx="3028">
                  <c:v>4.2622</c:v>
                </c:pt>
                <c:pt idx="3029">
                  <c:v>4.4804000000000004</c:v>
                </c:pt>
                <c:pt idx="3030">
                  <c:v>4.7427999999999999</c:v>
                </c:pt>
                <c:pt idx="3031">
                  <c:v>4.9996</c:v>
                </c:pt>
                <c:pt idx="3032">
                  <c:v>5.3066000000000004</c:v>
                </c:pt>
                <c:pt idx="3033">
                  <c:v>5.6586999999999996</c:v>
                </c:pt>
                <c:pt idx="3034">
                  <c:v>6.0088999999999997</c:v>
                </c:pt>
                <c:pt idx="3035">
                  <c:v>6.3141999999999996</c:v>
                </c:pt>
                <c:pt idx="3036">
                  <c:v>6.6055999999999999</c:v>
                </c:pt>
                <c:pt idx="3037">
                  <c:v>6.8421000000000003</c:v>
                </c:pt>
                <c:pt idx="3038">
                  <c:v>6.9847999999999999</c:v>
                </c:pt>
                <c:pt idx="3039">
                  <c:v>7.0793999999999997</c:v>
                </c:pt>
                <c:pt idx="3040">
                  <c:v>7.1147</c:v>
                </c:pt>
                <c:pt idx="3041">
                  <c:v>7.1024000000000003</c:v>
                </c:pt>
                <c:pt idx="3042">
                  <c:v>7.0587</c:v>
                </c:pt>
                <c:pt idx="3043">
                  <c:v>7.0176999999999996</c:v>
                </c:pt>
                <c:pt idx="3044">
                  <c:v>6.9892000000000003</c:v>
                </c:pt>
                <c:pt idx="3045">
                  <c:v>6.9691999999999998</c:v>
                </c:pt>
                <c:pt idx="3046">
                  <c:v>6.9747000000000003</c:v>
                </c:pt>
                <c:pt idx="3047">
                  <c:v>7.0095999999999998</c:v>
                </c:pt>
                <c:pt idx="3048">
                  <c:v>7.0899000000000001</c:v>
                </c:pt>
                <c:pt idx="3049">
                  <c:v>7.1885000000000003</c:v>
                </c:pt>
                <c:pt idx="3050">
                  <c:v>7.3169000000000004</c:v>
                </c:pt>
                <c:pt idx="3051">
                  <c:v>7.4730999999999996</c:v>
                </c:pt>
                <c:pt idx="3052">
                  <c:v>7.6210000000000004</c:v>
                </c:pt>
                <c:pt idx="3053">
                  <c:v>7.7735000000000003</c:v>
                </c:pt>
                <c:pt idx="3054">
                  <c:v>7.9211</c:v>
                </c:pt>
                <c:pt idx="3055">
                  <c:v>8.0739000000000001</c:v>
                </c:pt>
                <c:pt idx="3056">
                  <c:v>8.2539999999999996</c:v>
                </c:pt>
                <c:pt idx="3057">
                  <c:v>8.4528999999999996</c:v>
                </c:pt>
                <c:pt idx="3058">
                  <c:v>8.6586999999999996</c:v>
                </c:pt>
                <c:pt idx="3059">
                  <c:v>8.8719999999999999</c:v>
                </c:pt>
                <c:pt idx="3060">
                  <c:v>9.0854999999999997</c:v>
                </c:pt>
                <c:pt idx="3061">
                  <c:v>9.2879000000000005</c:v>
                </c:pt>
                <c:pt idx="3062">
                  <c:v>9.4940999999999995</c:v>
                </c:pt>
                <c:pt idx="3063">
                  <c:v>9.7243999999999993</c:v>
                </c:pt>
                <c:pt idx="3064">
                  <c:v>9.9497</c:v>
                </c:pt>
                <c:pt idx="3065">
                  <c:v>10.118</c:v>
                </c:pt>
                <c:pt idx="3066">
                  <c:v>10.249000000000001</c:v>
                </c:pt>
                <c:pt idx="3067">
                  <c:v>10.372999999999999</c:v>
                </c:pt>
                <c:pt idx="3068">
                  <c:v>10.51</c:v>
                </c:pt>
                <c:pt idx="3069">
                  <c:v>10.659000000000001</c:v>
                </c:pt>
                <c:pt idx="3070">
                  <c:v>10.824999999999999</c:v>
                </c:pt>
                <c:pt idx="3071">
                  <c:v>10.988</c:v>
                </c:pt>
                <c:pt idx="3072">
                  <c:v>11.138</c:v>
                </c:pt>
                <c:pt idx="3073">
                  <c:v>11.297000000000001</c:v>
                </c:pt>
                <c:pt idx="3074">
                  <c:v>11.449</c:v>
                </c:pt>
                <c:pt idx="3075">
                  <c:v>11.595000000000001</c:v>
                </c:pt>
                <c:pt idx="3076">
                  <c:v>11.749000000000001</c:v>
                </c:pt>
                <c:pt idx="3077">
                  <c:v>11.916</c:v>
                </c:pt>
                <c:pt idx="3078">
                  <c:v>12.101000000000001</c:v>
                </c:pt>
                <c:pt idx="3079">
                  <c:v>12.317</c:v>
                </c:pt>
                <c:pt idx="3080">
                  <c:v>12.523999999999999</c:v>
                </c:pt>
                <c:pt idx="3081">
                  <c:v>12.705</c:v>
                </c:pt>
                <c:pt idx="3082">
                  <c:v>12.907</c:v>
                </c:pt>
                <c:pt idx="3083">
                  <c:v>13.113</c:v>
                </c:pt>
                <c:pt idx="3084">
                  <c:v>13.28</c:v>
                </c:pt>
                <c:pt idx="3085">
                  <c:v>13.452999999999999</c:v>
                </c:pt>
                <c:pt idx="3086">
                  <c:v>13.65</c:v>
                </c:pt>
                <c:pt idx="3087">
                  <c:v>13.829000000000001</c:v>
                </c:pt>
                <c:pt idx="3088">
                  <c:v>13.994</c:v>
                </c:pt>
                <c:pt idx="3089">
                  <c:v>14.151</c:v>
                </c:pt>
                <c:pt idx="3090">
                  <c:v>14.327999999999999</c:v>
                </c:pt>
                <c:pt idx="3091">
                  <c:v>14.568</c:v>
                </c:pt>
                <c:pt idx="3092">
                  <c:v>14.821999999999999</c:v>
                </c:pt>
                <c:pt idx="3093">
                  <c:v>15.065</c:v>
                </c:pt>
                <c:pt idx="3094">
                  <c:v>15.304</c:v>
                </c:pt>
                <c:pt idx="3095">
                  <c:v>15.534000000000001</c:v>
                </c:pt>
                <c:pt idx="3096">
                  <c:v>15.772</c:v>
                </c:pt>
                <c:pt idx="3097">
                  <c:v>16.036000000000001</c:v>
                </c:pt>
                <c:pt idx="3098">
                  <c:v>16.291</c:v>
                </c:pt>
                <c:pt idx="3099">
                  <c:v>16.478000000000002</c:v>
                </c:pt>
                <c:pt idx="3100">
                  <c:v>16.632999999999999</c:v>
                </c:pt>
                <c:pt idx="3101">
                  <c:v>16.795000000000002</c:v>
                </c:pt>
                <c:pt idx="3102">
                  <c:v>16.975000000000001</c:v>
                </c:pt>
                <c:pt idx="3103">
                  <c:v>17.12</c:v>
                </c:pt>
                <c:pt idx="3104">
                  <c:v>17.251999999999999</c:v>
                </c:pt>
                <c:pt idx="3105">
                  <c:v>17.364000000000001</c:v>
                </c:pt>
                <c:pt idx="3106">
                  <c:v>17.478999999999999</c:v>
                </c:pt>
                <c:pt idx="3107">
                  <c:v>17.59</c:v>
                </c:pt>
                <c:pt idx="3108">
                  <c:v>17.693000000000001</c:v>
                </c:pt>
                <c:pt idx="3109">
                  <c:v>17.827000000000002</c:v>
                </c:pt>
                <c:pt idx="3110">
                  <c:v>18.024999999999999</c:v>
                </c:pt>
                <c:pt idx="3111">
                  <c:v>18.231000000000002</c:v>
                </c:pt>
                <c:pt idx="3112">
                  <c:v>18.393000000000001</c:v>
                </c:pt>
                <c:pt idx="3113">
                  <c:v>18.53</c:v>
                </c:pt>
                <c:pt idx="3114">
                  <c:v>18.646999999999998</c:v>
                </c:pt>
                <c:pt idx="3115">
                  <c:v>18.736999999999998</c:v>
                </c:pt>
                <c:pt idx="3116">
                  <c:v>18.838000000000001</c:v>
                </c:pt>
                <c:pt idx="3117">
                  <c:v>18.95</c:v>
                </c:pt>
                <c:pt idx="3118">
                  <c:v>19.062999999999999</c:v>
                </c:pt>
                <c:pt idx="3119">
                  <c:v>19.154</c:v>
                </c:pt>
                <c:pt idx="3120">
                  <c:v>19.234000000000002</c:v>
                </c:pt>
                <c:pt idx="3121">
                  <c:v>19.356000000000002</c:v>
                </c:pt>
                <c:pt idx="3122">
                  <c:v>19.518000000000001</c:v>
                </c:pt>
                <c:pt idx="3123">
                  <c:v>19.672999999999998</c:v>
                </c:pt>
                <c:pt idx="3124">
                  <c:v>19.794</c:v>
                </c:pt>
                <c:pt idx="3125">
                  <c:v>19.887</c:v>
                </c:pt>
                <c:pt idx="3126">
                  <c:v>19.963999999999999</c:v>
                </c:pt>
                <c:pt idx="3127">
                  <c:v>20.03</c:v>
                </c:pt>
                <c:pt idx="3128">
                  <c:v>20.113</c:v>
                </c:pt>
                <c:pt idx="3129">
                  <c:v>20.198</c:v>
                </c:pt>
                <c:pt idx="3130">
                  <c:v>20.265999999999998</c:v>
                </c:pt>
                <c:pt idx="3131">
                  <c:v>20.363</c:v>
                </c:pt>
                <c:pt idx="3132">
                  <c:v>20.463999999999999</c:v>
                </c:pt>
                <c:pt idx="3133">
                  <c:v>20.556999999999999</c:v>
                </c:pt>
                <c:pt idx="3134">
                  <c:v>20.648</c:v>
                </c:pt>
                <c:pt idx="3135">
                  <c:v>20.716999999999999</c:v>
                </c:pt>
                <c:pt idx="3136">
                  <c:v>20.774000000000001</c:v>
                </c:pt>
                <c:pt idx="3137">
                  <c:v>20.818999999999999</c:v>
                </c:pt>
                <c:pt idx="3138">
                  <c:v>20.873000000000001</c:v>
                </c:pt>
                <c:pt idx="3139">
                  <c:v>20.945</c:v>
                </c:pt>
                <c:pt idx="3140">
                  <c:v>21.009</c:v>
                </c:pt>
                <c:pt idx="3141">
                  <c:v>21.099</c:v>
                </c:pt>
                <c:pt idx="3142">
                  <c:v>21.177</c:v>
                </c:pt>
                <c:pt idx="3143">
                  <c:v>21.233000000000001</c:v>
                </c:pt>
                <c:pt idx="3144">
                  <c:v>21.303000000000001</c:v>
                </c:pt>
                <c:pt idx="3145">
                  <c:v>21.36</c:v>
                </c:pt>
                <c:pt idx="3146">
                  <c:v>21.419</c:v>
                </c:pt>
                <c:pt idx="3147">
                  <c:v>21.495000000000001</c:v>
                </c:pt>
                <c:pt idx="3148">
                  <c:v>21.584</c:v>
                </c:pt>
                <c:pt idx="3149">
                  <c:v>21.655000000000001</c:v>
                </c:pt>
                <c:pt idx="3150">
                  <c:v>21.702999999999999</c:v>
                </c:pt>
                <c:pt idx="3151">
                  <c:v>21.734999999999999</c:v>
                </c:pt>
                <c:pt idx="3152">
                  <c:v>21.797000000000001</c:v>
                </c:pt>
                <c:pt idx="3153">
                  <c:v>21.867000000000001</c:v>
                </c:pt>
                <c:pt idx="3154">
                  <c:v>21.928000000000001</c:v>
                </c:pt>
                <c:pt idx="3155">
                  <c:v>21.962</c:v>
                </c:pt>
                <c:pt idx="3156">
                  <c:v>21.978000000000002</c:v>
                </c:pt>
                <c:pt idx="3157">
                  <c:v>21.984000000000002</c:v>
                </c:pt>
                <c:pt idx="3158">
                  <c:v>21.974</c:v>
                </c:pt>
                <c:pt idx="3159">
                  <c:v>21.945</c:v>
                </c:pt>
                <c:pt idx="3160">
                  <c:v>21.954000000000001</c:v>
                </c:pt>
                <c:pt idx="3161">
                  <c:v>21.992000000000001</c:v>
                </c:pt>
                <c:pt idx="3162">
                  <c:v>22.026</c:v>
                </c:pt>
                <c:pt idx="3163">
                  <c:v>22.052</c:v>
                </c:pt>
                <c:pt idx="3164">
                  <c:v>22.041</c:v>
                </c:pt>
                <c:pt idx="3165">
                  <c:v>22.030999999999999</c:v>
                </c:pt>
                <c:pt idx="3166">
                  <c:v>22.029</c:v>
                </c:pt>
                <c:pt idx="3167">
                  <c:v>22.021000000000001</c:v>
                </c:pt>
                <c:pt idx="3168">
                  <c:v>22.047999999999998</c:v>
                </c:pt>
                <c:pt idx="3169">
                  <c:v>22.097000000000001</c:v>
                </c:pt>
                <c:pt idx="3170">
                  <c:v>22.114999999999998</c:v>
                </c:pt>
                <c:pt idx="3171">
                  <c:v>22.113</c:v>
                </c:pt>
                <c:pt idx="3172">
                  <c:v>22.097999999999999</c:v>
                </c:pt>
                <c:pt idx="3173">
                  <c:v>22.055</c:v>
                </c:pt>
                <c:pt idx="3174">
                  <c:v>22.001000000000001</c:v>
                </c:pt>
                <c:pt idx="3175">
                  <c:v>21.943000000000001</c:v>
                </c:pt>
                <c:pt idx="3176">
                  <c:v>21.864999999999998</c:v>
                </c:pt>
                <c:pt idx="3177">
                  <c:v>21.71</c:v>
                </c:pt>
                <c:pt idx="3178">
                  <c:v>21.501000000000001</c:v>
                </c:pt>
                <c:pt idx="3179">
                  <c:v>21.297000000000001</c:v>
                </c:pt>
                <c:pt idx="3180">
                  <c:v>21.106999999999999</c:v>
                </c:pt>
                <c:pt idx="3181">
                  <c:v>20.878</c:v>
                </c:pt>
                <c:pt idx="3182">
                  <c:v>20.594000000000001</c:v>
                </c:pt>
                <c:pt idx="3183">
                  <c:v>20.274000000000001</c:v>
                </c:pt>
                <c:pt idx="3184">
                  <c:v>19.920000000000002</c:v>
                </c:pt>
                <c:pt idx="3185">
                  <c:v>19.536999999999999</c:v>
                </c:pt>
                <c:pt idx="3186">
                  <c:v>19.152000000000001</c:v>
                </c:pt>
                <c:pt idx="3187">
                  <c:v>18.731999999999999</c:v>
                </c:pt>
                <c:pt idx="3188">
                  <c:v>18.302</c:v>
                </c:pt>
                <c:pt idx="3189">
                  <c:v>17.895</c:v>
                </c:pt>
                <c:pt idx="3190">
                  <c:v>17.481000000000002</c:v>
                </c:pt>
                <c:pt idx="3191">
                  <c:v>17.081</c:v>
                </c:pt>
                <c:pt idx="3192">
                  <c:v>16.693000000000001</c:v>
                </c:pt>
                <c:pt idx="3193">
                  <c:v>16.341999999999999</c:v>
                </c:pt>
                <c:pt idx="3194">
                  <c:v>15.974</c:v>
                </c:pt>
                <c:pt idx="3195">
                  <c:v>15.585000000000001</c:v>
                </c:pt>
                <c:pt idx="3196">
                  <c:v>15.212999999999999</c:v>
                </c:pt>
                <c:pt idx="3197">
                  <c:v>14.859</c:v>
                </c:pt>
                <c:pt idx="3198">
                  <c:v>14.531000000000001</c:v>
                </c:pt>
                <c:pt idx="3199">
                  <c:v>14.204000000000001</c:v>
                </c:pt>
                <c:pt idx="3200">
                  <c:v>13.864000000000001</c:v>
                </c:pt>
                <c:pt idx="3201">
                  <c:v>13.526</c:v>
                </c:pt>
                <c:pt idx="3202">
                  <c:v>13.247999999999999</c:v>
                </c:pt>
                <c:pt idx="3203">
                  <c:v>13.002000000000001</c:v>
                </c:pt>
                <c:pt idx="3204">
                  <c:v>12.747999999999999</c:v>
                </c:pt>
                <c:pt idx="3205">
                  <c:v>12.471</c:v>
                </c:pt>
                <c:pt idx="3206">
                  <c:v>12.222</c:v>
                </c:pt>
                <c:pt idx="3207">
                  <c:v>11.993</c:v>
                </c:pt>
                <c:pt idx="3208">
                  <c:v>11.78</c:v>
                </c:pt>
                <c:pt idx="3209">
                  <c:v>11.605</c:v>
                </c:pt>
                <c:pt idx="3210">
                  <c:v>11.372999999999999</c:v>
                </c:pt>
                <c:pt idx="3211">
                  <c:v>11.115</c:v>
                </c:pt>
                <c:pt idx="3212">
                  <c:v>10.920999999999999</c:v>
                </c:pt>
                <c:pt idx="3213">
                  <c:v>10.694000000000001</c:v>
                </c:pt>
                <c:pt idx="3214">
                  <c:v>10.417999999999999</c:v>
                </c:pt>
                <c:pt idx="3215">
                  <c:v>10.134</c:v>
                </c:pt>
                <c:pt idx="3216">
                  <c:v>9.8023000000000007</c:v>
                </c:pt>
                <c:pt idx="3217">
                  <c:v>9.4055999999999997</c:v>
                </c:pt>
                <c:pt idx="3218">
                  <c:v>8.9722000000000008</c:v>
                </c:pt>
                <c:pt idx="3219">
                  <c:v>8.5542999999999996</c:v>
                </c:pt>
                <c:pt idx="3220">
                  <c:v>8.0749999999999993</c:v>
                </c:pt>
                <c:pt idx="3221">
                  <c:v>7.6097999999999999</c:v>
                </c:pt>
                <c:pt idx="3222">
                  <c:v>7.1447000000000003</c:v>
                </c:pt>
                <c:pt idx="3223">
                  <c:v>6.6375000000000002</c:v>
                </c:pt>
                <c:pt idx="3224">
                  <c:v>6.1430999999999996</c:v>
                </c:pt>
                <c:pt idx="3225">
                  <c:v>5.6623999999999999</c:v>
                </c:pt>
                <c:pt idx="3226">
                  <c:v>5.1741999999999999</c:v>
                </c:pt>
                <c:pt idx="3227">
                  <c:v>4.7329999999999997</c:v>
                </c:pt>
                <c:pt idx="3228">
                  <c:v>4.3250000000000002</c:v>
                </c:pt>
                <c:pt idx="3229">
                  <c:v>3.9154</c:v>
                </c:pt>
                <c:pt idx="3230">
                  <c:v>3.4815999999999998</c:v>
                </c:pt>
                <c:pt idx="3231">
                  <c:v>3.0583999999999998</c:v>
                </c:pt>
                <c:pt idx="3232">
                  <c:v>2.6566999999999998</c:v>
                </c:pt>
                <c:pt idx="3233">
                  <c:v>2.2709000000000001</c:v>
                </c:pt>
                <c:pt idx="3234">
                  <c:v>1.8491</c:v>
                </c:pt>
                <c:pt idx="3235">
                  <c:v>1.4537</c:v>
                </c:pt>
                <c:pt idx="3236">
                  <c:v>1.0968</c:v>
                </c:pt>
                <c:pt idx="3237">
                  <c:v>0.73921999999999999</c:v>
                </c:pt>
                <c:pt idx="3238">
                  <c:v>0.36165999999999998</c:v>
                </c:pt>
                <c:pt idx="3239">
                  <c:v>-2.1706E-2</c:v>
                </c:pt>
                <c:pt idx="3240">
                  <c:v>-0.40898000000000001</c:v>
                </c:pt>
                <c:pt idx="3241">
                  <c:v>-0.81942999999999999</c:v>
                </c:pt>
                <c:pt idx="3242">
                  <c:v>-1.2137</c:v>
                </c:pt>
                <c:pt idx="3243">
                  <c:v>-1.6371</c:v>
                </c:pt>
                <c:pt idx="3244">
                  <c:v>-2.0956999999999999</c:v>
                </c:pt>
                <c:pt idx="3245">
                  <c:v>-2.5703</c:v>
                </c:pt>
                <c:pt idx="3246">
                  <c:v>-3.0958999999999999</c:v>
                </c:pt>
                <c:pt idx="3247">
                  <c:v>-3.6457999999999999</c:v>
                </c:pt>
                <c:pt idx="3248">
                  <c:v>-4.2264999999999997</c:v>
                </c:pt>
                <c:pt idx="3249">
                  <c:v>-4.8162000000000003</c:v>
                </c:pt>
                <c:pt idx="3250">
                  <c:v>-5.3879999999999999</c:v>
                </c:pt>
                <c:pt idx="3251">
                  <c:v>-5.9448999999999996</c:v>
                </c:pt>
                <c:pt idx="3252">
                  <c:v>-6.5053000000000001</c:v>
                </c:pt>
                <c:pt idx="3253">
                  <c:v>-7.0487000000000002</c:v>
                </c:pt>
                <c:pt idx="3254">
                  <c:v>-7.5437000000000003</c:v>
                </c:pt>
                <c:pt idx="3255">
                  <c:v>-8.0587999999999997</c:v>
                </c:pt>
                <c:pt idx="3256">
                  <c:v>-8.4837000000000007</c:v>
                </c:pt>
                <c:pt idx="3257">
                  <c:v>-8.8916000000000004</c:v>
                </c:pt>
                <c:pt idx="3258">
                  <c:v>-9.3125999999999998</c:v>
                </c:pt>
                <c:pt idx="3259">
                  <c:v>-9.6456999999999997</c:v>
                </c:pt>
                <c:pt idx="3260">
                  <c:v>-9.9356000000000009</c:v>
                </c:pt>
                <c:pt idx="3261">
                  <c:v>-10.210000000000001</c:v>
                </c:pt>
                <c:pt idx="3262">
                  <c:v>-10.456</c:v>
                </c:pt>
                <c:pt idx="3263">
                  <c:v>-10.708</c:v>
                </c:pt>
                <c:pt idx="3264">
                  <c:v>-10.948</c:v>
                </c:pt>
                <c:pt idx="3265">
                  <c:v>-11.172000000000001</c:v>
                </c:pt>
                <c:pt idx="3266">
                  <c:v>-11.379</c:v>
                </c:pt>
                <c:pt idx="3267">
                  <c:v>-11.553000000000001</c:v>
                </c:pt>
                <c:pt idx="3268">
                  <c:v>-11.776</c:v>
                </c:pt>
                <c:pt idx="3269">
                  <c:v>-11.92</c:v>
                </c:pt>
                <c:pt idx="3270">
                  <c:v>-12.287000000000001</c:v>
                </c:pt>
                <c:pt idx="3271">
                  <c:v>-12.561999999999999</c:v>
                </c:pt>
                <c:pt idx="3272">
                  <c:v>-12.877000000000001</c:v>
                </c:pt>
                <c:pt idx="3273">
                  <c:v>-13.153</c:v>
                </c:pt>
                <c:pt idx="3274">
                  <c:v>-13.461</c:v>
                </c:pt>
                <c:pt idx="3275">
                  <c:v>-13.803000000000001</c:v>
                </c:pt>
                <c:pt idx="3276">
                  <c:v>-14.103</c:v>
                </c:pt>
                <c:pt idx="3277">
                  <c:v>-14.359</c:v>
                </c:pt>
                <c:pt idx="3278">
                  <c:v>-14.6</c:v>
                </c:pt>
                <c:pt idx="3279">
                  <c:v>-14.802</c:v>
                </c:pt>
                <c:pt idx="3280">
                  <c:v>-14.99</c:v>
                </c:pt>
                <c:pt idx="3281">
                  <c:v>-15.186</c:v>
                </c:pt>
                <c:pt idx="3282">
                  <c:v>-15.406000000000001</c:v>
                </c:pt>
                <c:pt idx="3283">
                  <c:v>-15.616</c:v>
                </c:pt>
                <c:pt idx="3284">
                  <c:v>-15.81</c:v>
                </c:pt>
                <c:pt idx="3285">
                  <c:v>-16.001999999999999</c:v>
                </c:pt>
                <c:pt idx="3286">
                  <c:v>-16.187999999999999</c:v>
                </c:pt>
                <c:pt idx="3287">
                  <c:v>-16.385000000000002</c:v>
                </c:pt>
                <c:pt idx="3288">
                  <c:v>-16.574000000000002</c:v>
                </c:pt>
                <c:pt idx="3289">
                  <c:v>-16.725000000000001</c:v>
                </c:pt>
                <c:pt idx="3290">
                  <c:v>-16.873999999999999</c:v>
                </c:pt>
                <c:pt idx="3291">
                  <c:v>-17.032</c:v>
                </c:pt>
                <c:pt idx="3292">
                  <c:v>-17.201000000000001</c:v>
                </c:pt>
                <c:pt idx="3293">
                  <c:v>-17.43</c:v>
                </c:pt>
                <c:pt idx="3294">
                  <c:v>-17.664999999999999</c:v>
                </c:pt>
                <c:pt idx="3295">
                  <c:v>-17.843</c:v>
                </c:pt>
                <c:pt idx="3296">
                  <c:v>-17.969000000000001</c:v>
                </c:pt>
                <c:pt idx="3297">
                  <c:v>-18.085999999999999</c:v>
                </c:pt>
                <c:pt idx="3298">
                  <c:v>-18.209</c:v>
                </c:pt>
                <c:pt idx="3299">
                  <c:v>-18.324000000000002</c:v>
                </c:pt>
                <c:pt idx="3300">
                  <c:v>-18.454999999999998</c:v>
                </c:pt>
                <c:pt idx="3301">
                  <c:v>-18.594000000000001</c:v>
                </c:pt>
                <c:pt idx="3302">
                  <c:v>-18.704000000000001</c:v>
                </c:pt>
                <c:pt idx="3303">
                  <c:v>-18.817</c:v>
                </c:pt>
                <c:pt idx="3304">
                  <c:v>-18.928000000000001</c:v>
                </c:pt>
                <c:pt idx="3305">
                  <c:v>-19.047000000000001</c:v>
                </c:pt>
                <c:pt idx="3306">
                  <c:v>-19.151</c:v>
                </c:pt>
                <c:pt idx="3307">
                  <c:v>-19.225999999999999</c:v>
                </c:pt>
                <c:pt idx="3308">
                  <c:v>-19.306000000000001</c:v>
                </c:pt>
                <c:pt idx="3309">
                  <c:v>-19.376000000000001</c:v>
                </c:pt>
                <c:pt idx="3310">
                  <c:v>-19.457000000000001</c:v>
                </c:pt>
                <c:pt idx="3311">
                  <c:v>-19.550999999999998</c:v>
                </c:pt>
                <c:pt idx="3312">
                  <c:v>-19.658999999999999</c:v>
                </c:pt>
                <c:pt idx="3313">
                  <c:v>-19.759</c:v>
                </c:pt>
                <c:pt idx="3314">
                  <c:v>-19.850999999999999</c:v>
                </c:pt>
                <c:pt idx="3315">
                  <c:v>-19.933</c:v>
                </c:pt>
                <c:pt idx="3316">
                  <c:v>-19.988</c:v>
                </c:pt>
                <c:pt idx="3317">
                  <c:v>-20.038</c:v>
                </c:pt>
                <c:pt idx="3318">
                  <c:v>-20.077000000000002</c:v>
                </c:pt>
                <c:pt idx="3319">
                  <c:v>-20.143999999999998</c:v>
                </c:pt>
                <c:pt idx="3320">
                  <c:v>-20.222999999999999</c:v>
                </c:pt>
                <c:pt idx="3321">
                  <c:v>-20.323</c:v>
                </c:pt>
                <c:pt idx="3322">
                  <c:v>-20.434999999999999</c:v>
                </c:pt>
                <c:pt idx="3323">
                  <c:v>-20.521000000000001</c:v>
                </c:pt>
                <c:pt idx="3324">
                  <c:v>-20.602</c:v>
                </c:pt>
                <c:pt idx="3325">
                  <c:v>-20.663</c:v>
                </c:pt>
                <c:pt idx="3326">
                  <c:v>-20.716000000000001</c:v>
                </c:pt>
                <c:pt idx="3327">
                  <c:v>-20.776</c:v>
                </c:pt>
                <c:pt idx="3328">
                  <c:v>-20.832000000000001</c:v>
                </c:pt>
                <c:pt idx="3329">
                  <c:v>-20.876000000000001</c:v>
                </c:pt>
                <c:pt idx="3330">
                  <c:v>-20.919</c:v>
                </c:pt>
                <c:pt idx="3331">
                  <c:v>-20.968</c:v>
                </c:pt>
                <c:pt idx="3332">
                  <c:v>-21.055</c:v>
                </c:pt>
                <c:pt idx="3333">
                  <c:v>-21.123000000000001</c:v>
                </c:pt>
                <c:pt idx="3334">
                  <c:v>-21.207999999999998</c:v>
                </c:pt>
                <c:pt idx="3335">
                  <c:v>-21.282</c:v>
                </c:pt>
                <c:pt idx="3336">
                  <c:v>-21.34</c:v>
                </c:pt>
                <c:pt idx="3337">
                  <c:v>-21.388999999999999</c:v>
                </c:pt>
                <c:pt idx="3338">
                  <c:v>-21.434000000000001</c:v>
                </c:pt>
                <c:pt idx="3339">
                  <c:v>-21.478000000000002</c:v>
                </c:pt>
                <c:pt idx="3340">
                  <c:v>-21.523</c:v>
                </c:pt>
                <c:pt idx="3341">
                  <c:v>-21.562000000000001</c:v>
                </c:pt>
                <c:pt idx="3342">
                  <c:v>-21.625</c:v>
                </c:pt>
                <c:pt idx="3343">
                  <c:v>-21.675999999999998</c:v>
                </c:pt>
                <c:pt idx="3344">
                  <c:v>-21.722999999999999</c:v>
                </c:pt>
                <c:pt idx="3345">
                  <c:v>-21.765000000000001</c:v>
                </c:pt>
                <c:pt idx="3346">
                  <c:v>-21.815999999999999</c:v>
                </c:pt>
                <c:pt idx="3347">
                  <c:v>-21.858000000000001</c:v>
                </c:pt>
                <c:pt idx="3348">
                  <c:v>-21.885999999999999</c:v>
                </c:pt>
                <c:pt idx="3349">
                  <c:v>-21.904</c:v>
                </c:pt>
                <c:pt idx="3350">
                  <c:v>-21.952000000000002</c:v>
                </c:pt>
                <c:pt idx="3351">
                  <c:v>-21.995999999999999</c:v>
                </c:pt>
                <c:pt idx="3352">
                  <c:v>-22.056999999999999</c:v>
                </c:pt>
                <c:pt idx="3353">
                  <c:v>-22.111999999999998</c:v>
                </c:pt>
                <c:pt idx="3354">
                  <c:v>-22.155000000000001</c:v>
                </c:pt>
                <c:pt idx="3355">
                  <c:v>-22.183</c:v>
                </c:pt>
                <c:pt idx="3356">
                  <c:v>-22.195</c:v>
                </c:pt>
                <c:pt idx="3357">
                  <c:v>-22.190999999999999</c:v>
                </c:pt>
                <c:pt idx="3358">
                  <c:v>-22.192</c:v>
                </c:pt>
                <c:pt idx="3359">
                  <c:v>-22.222000000000001</c:v>
                </c:pt>
                <c:pt idx="3360">
                  <c:v>-22.254999999999999</c:v>
                </c:pt>
                <c:pt idx="3361">
                  <c:v>-22.295999999999999</c:v>
                </c:pt>
                <c:pt idx="3362">
                  <c:v>-22.347999999999999</c:v>
                </c:pt>
                <c:pt idx="3363">
                  <c:v>-22.4</c:v>
                </c:pt>
                <c:pt idx="3364">
                  <c:v>-22.428000000000001</c:v>
                </c:pt>
                <c:pt idx="3365">
                  <c:v>-22.445</c:v>
                </c:pt>
                <c:pt idx="3366">
                  <c:v>-22.469000000000001</c:v>
                </c:pt>
                <c:pt idx="3367">
                  <c:v>-22.484000000000002</c:v>
                </c:pt>
                <c:pt idx="3368">
                  <c:v>-22.498000000000001</c:v>
                </c:pt>
                <c:pt idx="3369">
                  <c:v>-22.527999999999999</c:v>
                </c:pt>
                <c:pt idx="3370">
                  <c:v>-22.553000000000001</c:v>
                </c:pt>
                <c:pt idx="3371">
                  <c:v>-22.564</c:v>
                </c:pt>
                <c:pt idx="3372">
                  <c:v>-22.565000000000001</c:v>
                </c:pt>
                <c:pt idx="3373">
                  <c:v>-22.562999999999999</c:v>
                </c:pt>
                <c:pt idx="3374">
                  <c:v>-22.573</c:v>
                </c:pt>
                <c:pt idx="3375">
                  <c:v>-22.593</c:v>
                </c:pt>
                <c:pt idx="3376">
                  <c:v>-22.626000000000001</c:v>
                </c:pt>
                <c:pt idx="3377">
                  <c:v>-22.664999999999999</c:v>
                </c:pt>
                <c:pt idx="3378">
                  <c:v>-22.695</c:v>
                </c:pt>
                <c:pt idx="3379">
                  <c:v>-22.683</c:v>
                </c:pt>
                <c:pt idx="3380">
                  <c:v>-22.649000000000001</c:v>
                </c:pt>
                <c:pt idx="3381">
                  <c:v>-22.602</c:v>
                </c:pt>
                <c:pt idx="3382">
                  <c:v>-22.533999999999999</c:v>
                </c:pt>
                <c:pt idx="3383">
                  <c:v>-22.463000000000001</c:v>
                </c:pt>
                <c:pt idx="3384">
                  <c:v>-22.399000000000001</c:v>
                </c:pt>
                <c:pt idx="3385">
                  <c:v>-22.356000000000002</c:v>
                </c:pt>
                <c:pt idx="3386">
                  <c:v>-22.309000000000001</c:v>
                </c:pt>
                <c:pt idx="3387">
                  <c:v>-22.228999999999999</c:v>
                </c:pt>
                <c:pt idx="3388">
                  <c:v>-22.082000000000001</c:v>
                </c:pt>
                <c:pt idx="3389">
                  <c:v>-21.914999999999999</c:v>
                </c:pt>
                <c:pt idx="3390">
                  <c:v>-21.763999999999999</c:v>
                </c:pt>
                <c:pt idx="3391">
                  <c:v>-21.613</c:v>
                </c:pt>
                <c:pt idx="3392">
                  <c:v>-21.417000000000002</c:v>
                </c:pt>
                <c:pt idx="3393">
                  <c:v>-21.178999999999998</c:v>
                </c:pt>
                <c:pt idx="3394">
                  <c:v>-20.920999999999999</c:v>
                </c:pt>
                <c:pt idx="3395">
                  <c:v>-20.645</c:v>
                </c:pt>
                <c:pt idx="3396">
                  <c:v>-20.356000000000002</c:v>
                </c:pt>
                <c:pt idx="3397">
                  <c:v>-20.016999999999999</c:v>
                </c:pt>
                <c:pt idx="3398">
                  <c:v>-19.693000000000001</c:v>
                </c:pt>
                <c:pt idx="3399">
                  <c:v>-19.401</c:v>
                </c:pt>
                <c:pt idx="3400">
                  <c:v>-19.067</c:v>
                </c:pt>
                <c:pt idx="3401">
                  <c:v>-18.672000000000001</c:v>
                </c:pt>
                <c:pt idx="3402">
                  <c:v>-18.280999999999999</c:v>
                </c:pt>
                <c:pt idx="3403">
                  <c:v>-17.878</c:v>
                </c:pt>
                <c:pt idx="3404">
                  <c:v>-17.408000000000001</c:v>
                </c:pt>
                <c:pt idx="3405">
                  <c:v>-16.968</c:v>
                </c:pt>
                <c:pt idx="3406">
                  <c:v>-16.567</c:v>
                </c:pt>
                <c:pt idx="3407">
                  <c:v>-16.143000000000001</c:v>
                </c:pt>
                <c:pt idx="3408">
                  <c:v>-15.712999999999999</c:v>
                </c:pt>
                <c:pt idx="3409">
                  <c:v>-15.375</c:v>
                </c:pt>
                <c:pt idx="3410">
                  <c:v>-15.105</c:v>
                </c:pt>
                <c:pt idx="3411">
                  <c:v>-14.847</c:v>
                </c:pt>
                <c:pt idx="3412">
                  <c:v>-14.589</c:v>
                </c:pt>
                <c:pt idx="3413">
                  <c:v>-14.343</c:v>
                </c:pt>
                <c:pt idx="3414">
                  <c:v>-14.065</c:v>
                </c:pt>
                <c:pt idx="3415">
                  <c:v>-13.728</c:v>
                </c:pt>
                <c:pt idx="3416">
                  <c:v>-13.38</c:v>
                </c:pt>
                <c:pt idx="3417">
                  <c:v>-13.066000000000001</c:v>
                </c:pt>
                <c:pt idx="3418">
                  <c:v>-12.766</c:v>
                </c:pt>
                <c:pt idx="3419">
                  <c:v>-12.451000000000001</c:v>
                </c:pt>
                <c:pt idx="3420">
                  <c:v>-12.151</c:v>
                </c:pt>
                <c:pt idx="3421">
                  <c:v>-11.885999999999999</c:v>
                </c:pt>
                <c:pt idx="3422">
                  <c:v>-11.661</c:v>
                </c:pt>
                <c:pt idx="3423">
                  <c:v>-11.42</c:v>
                </c:pt>
                <c:pt idx="3424">
                  <c:v>-11.156000000000001</c:v>
                </c:pt>
                <c:pt idx="3425">
                  <c:v>-10.846</c:v>
                </c:pt>
                <c:pt idx="3426">
                  <c:v>-10.510999999999999</c:v>
                </c:pt>
                <c:pt idx="3427">
                  <c:v>-10.177</c:v>
                </c:pt>
                <c:pt idx="3428">
                  <c:v>-9.8173999999999992</c:v>
                </c:pt>
                <c:pt idx="3429">
                  <c:v>-9.4550999999999998</c:v>
                </c:pt>
                <c:pt idx="3430">
                  <c:v>-9.1507000000000005</c:v>
                </c:pt>
                <c:pt idx="3431">
                  <c:v>-8.8065999999999995</c:v>
                </c:pt>
                <c:pt idx="3432">
                  <c:v>-8.4507999999999992</c:v>
                </c:pt>
                <c:pt idx="3433">
                  <c:v>-8.1369000000000007</c:v>
                </c:pt>
                <c:pt idx="3434">
                  <c:v>-7.7790999999999997</c:v>
                </c:pt>
                <c:pt idx="3435">
                  <c:v>-7.4108999999999998</c:v>
                </c:pt>
                <c:pt idx="3436">
                  <c:v>-7.0137</c:v>
                </c:pt>
                <c:pt idx="3437">
                  <c:v>-6.5473999999999997</c:v>
                </c:pt>
                <c:pt idx="3438">
                  <c:v>-6.0208000000000004</c:v>
                </c:pt>
                <c:pt idx="3439">
                  <c:v>-5.5010000000000003</c:v>
                </c:pt>
                <c:pt idx="3440">
                  <c:v>-4.9252000000000002</c:v>
                </c:pt>
                <c:pt idx="3441">
                  <c:v>-4.3410000000000002</c:v>
                </c:pt>
                <c:pt idx="3442">
                  <c:v>-3.74</c:v>
                </c:pt>
                <c:pt idx="3443">
                  <c:v>-3.1352000000000002</c:v>
                </c:pt>
                <c:pt idx="3444">
                  <c:v>-2.5251999999999999</c:v>
                </c:pt>
                <c:pt idx="3445">
                  <c:v>-1.8517999999999999</c:v>
                </c:pt>
                <c:pt idx="3446">
                  <c:v>-1.1386000000000001</c:v>
                </c:pt>
                <c:pt idx="3447">
                  <c:v>-0.4395</c:v>
                </c:pt>
                <c:pt idx="3448">
                  <c:v>0.26968999999999999</c:v>
                </c:pt>
                <c:pt idx="3449">
                  <c:v>0.93496999999999997</c:v>
                </c:pt>
                <c:pt idx="3450">
                  <c:v>1.575</c:v>
                </c:pt>
                <c:pt idx="3451">
                  <c:v>2.206</c:v>
                </c:pt>
                <c:pt idx="3452">
                  <c:v>2.8317999999999999</c:v>
                </c:pt>
                <c:pt idx="3453">
                  <c:v>3.4283000000000001</c:v>
                </c:pt>
                <c:pt idx="3454">
                  <c:v>3.9937999999999998</c:v>
                </c:pt>
                <c:pt idx="3455">
                  <c:v>4.5522</c:v>
                </c:pt>
                <c:pt idx="3456">
                  <c:v>5.1059999999999999</c:v>
                </c:pt>
                <c:pt idx="3457">
                  <c:v>5.6463999999999999</c:v>
                </c:pt>
                <c:pt idx="3458">
                  <c:v>6.1433</c:v>
                </c:pt>
                <c:pt idx="3459">
                  <c:v>6.6028000000000002</c:v>
                </c:pt>
                <c:pt idx="3460">
                  <c:v>7.0224000000000002</c:v>
                </c:pt>
                <c:pt idx="3461">
                  <c:v>7.4612999999999996</c:v>
                </c:pt>
                <c:pt idx="3462">
                  <c:v>7.8853999999999997</c:v>
                </c:pt>
                <c:pt idx="3463">
                  <c:v>8.2647999999999993</c:v>
                </c:pt>
                <c:pt idx="3464">
                  <c:v>8.6364000000000001</c:v>
                </c:pt>
                <c:pt idx="3465">
                  <c:v>8.9426000000000005</c:v>
                </c:pt>
                <c:pt idx="3466">
                  <c:v>9.3140999999999998</c:v>
                </c:pt>
                <c:pt idx="3467">
                  <c:v>9.6281999999999996</c:v>
                </c:pt>
                <c:pt idx="3468">
                  <c:v>9.9197000000000006</c:v>
                </c:pt>
                <c:pt idx="3469">
                  <c:v>10.186999999999999</c:v>
                </c:pt>
                <c:pt idx="3470">
                  <c:v>10.432</c:v>
                </c:pt>
                <c:pt idx="3471">
                  <c:v>10.645</c:v>
                </c:pt>
                <c:pt idx="3472">
                  <c:v>10.853999999999999</c:v>
                </c:pt>
                <c:pt idx="3473">
                  <c:v>11.053000000000001</c:v>
                </c:pt>
                <c:pt idx="3474">
                  <c:v>11.244</c:v>
                </c:pt>
                <c:pt idx="3475">
                  <c:v>11.435</c:v>
                </c:pt>
                <c:pt idx="3476">
                  <c:v>11.647</c:v>
                </c:pt>
                <c:pt idx="3477">
                  <c:v>11.891</c:v>
                </c:pt>
                <c:pt idx="3478">
                  <c:v>12.135</c:v>
                </c:pt>
                <c:pt idx="3479">
                  <c:v>12.372</c:v>
                </c:pt>
                <c:pt idx="3480">
                  <c:v>12.619</c:v>
                </c:pt>
                <c:pt idx="3481">
                  <c:v>12.85</c:v>
                </c:pt>
                <c:pt idx="3482">
                  <c:v>13.068</c:v>
                </c:pt>
                <c:pt idx="3483">
                  <c:v>13.304</c:v>
                </c:pt>
                <c:pt idx="3484">
                  <c:v>13.532999999999999</c:v>
                </c:pt>
                <c:pt idx="3485">
                  <c:v>13.734</c:v>
                </c:pt>
                <c:pt idx="3486">
                  <c:v>13.926</c:v>
                </c:pt>
                <c:pt idx="3487">
                  <c:v>14.106999999999999</c:v>
                </c:pt>
                <c:pt idx="3488">
                  <c:v>14.272</c:v>
                </c:pt>
                <c:pt idx="3489">
                  <c:v>14.444000000000001</c:v>
                </c:pt>
                <c:pt idx="3490">
                  <c:v>14.67</c:v>
                </c:pt>
                <c:pt idx="3491">
                  <c:v>14.917999999999999</c:v>
                </c:pt>
                <c:pt idx="3492">
                  <c:v>15.122</c:v>
                </c:pt>
                <c:pt idx="3493">
                  <c:v>15.316000000000001</c:v>
                </c:pt>
                <c:pt idx="3494">
                  <c:v>15.513</c:v>
                </c:pt>
                <c:pt idx="3495">
                  <c:v>15.686</c:v>
                </c:pt>
                <c:pt idx="3496">
                  <c:v>15.802</c:v>
                </c:pt>
                <c:pt idx="3497">
                  <c:v>15.913</c:v>
                </c:pt>
                <c:pt idx="3498">
                  <c:v>16.038</c:v>
                </c:pt>
                <c:pt idx="3499">
                  <c:v>16.149000000000001</c:v>
                </c:pt>
                <c:pt idx="3500">
                  <c:v>16.256</c:v>
                </c:pt>
                <c:pt idx="3501">
                  <c:v>16.39</c:v>
                </c:pt>
                <c:pt idx="3502">
                  <c:v>16.53</c:v>
                </c:pt>
                <c:pt idx="3503">
                  <c:v>16.661000000000001</c:v>
                </c:pt>
                <c:pt idx="3504">
                  <c:v>16.783000000000001</c:v>
                </c:pt>
                <c:pt idx="3505">
                  <c:v>16.911000000000001</c:v>
                </c:pt>
                <c:pt idx="3506">
                  <c:v>17.027999999999999</c:v>
                </c:pt>
                <c:pt idx="3507">
                  <c:v>17.134</c:v>
                </c:pt>
                <c:pt idx="3508">
                  <c:v>17.213000000000001</c:v>
                </c:pt>
                <c:pt idx="3509">
                  <c:v>17.282</c:v>
                </c:pt>
                <c:pt idx="3510">
                  <c:v>17.369</c:v>
                </c:pt>
                <c:pt idx="3511">
                  <c:v>17.452000000000002</c:v>
                </c:pt>
                <c:pt idx="3512">
                  <c:v>17.544</c:v>
                </c:pt>
                <c:pt idx="3513">
                  <c:v>17.661000000000001</c:v>
                </c:pt>
                <c:pt idx="3514">
                  <c:v>17.760000000000002</c:v>
                </c:pt>
                <c:pt idx="3515">
                  <c:v>17.864999999999998</c:v>
                </c:pt>
                <c:pt idx="3516">
                  <c:v>17.962</c:v>
                </c:pt>
                <c:pt idx="3517">
                  <c:v>18.03</c:v>
                </c:pt>
                <c:pt idx="3518">
                  <c:v>18.088000000000001</c:v>
                </c:pt>
                <c:pt idx="3519">
                  <c:v>18.167000000000002</c:v>
                </c:pt>
                <c:pt idx="3520">
                  <c:v>18.222999999999999</c:v>
                </c:pt>
                <c:pt idx="3521">
                  <c:v>18.300999999999998</c:v>
                </c:pt>
                <c:pt idx="3522">
                  <c:v>18.393000000000001</c:v>
                </c:pt>
                <c:pt idx="3523">
                  <c:v>18.498000000000001</c:v>
                </c:pt>
                <c:pt idx="3524">
                  <c:v>18.582000000000001</c:v>
                </c:pt>
                <c:pt idx="3525">
                  <c:v>18.649000000000001</c:v>
                </c:pt>
                <c:pt idx="3526">
                  <c:v>18.704000000000001</c:v>
                </c:pt>
                <c:pt idx="3527">
                  <c:v>18.759</c:v>
                </c:pt>
                <c:pt idx="3528">
                  <c:v>18.795999999999999</c:v>
                </c:pt>
                <c:pt idx="3529">
                  <c:v>18.835999999999999</c:v>
                </c:pt>
                <c:pt idx="3530">
                  <c:v>18.870999999999999</c:v>
                </c:pt>
                <c:pt idx="3531">
                  <c:v>18.908000000000001</c:v>
                </c:pt>
                <c:pt idx="3532">
                  <c:v>18.936</c:v>
                </c:pt>
                <c:pt idx="3533">
                  <c:v>18.984999999999999</c:v>
                </c:pt>
                <c:pt idx="3534">
                  <c:v>19.013999999999999</c:v>
                </c:pt>
                <c:pt idx="3535">
                  <c:v>19.045000000000002</c:v>
                </c:pt>
                <c:pt idx="3536">
                  <c:v>19.084</c:v>
                </c:pt>
                <c:pt idx="3537">
                  <c:v>19.119</c:v>
                </c:pt>
                <c:pt idx="3538">
                  <c:v>19.151</c:v>
                </c:pt>
                <c:pt idx="3539">
                  <c:v>19.222999999999999</c:v>
                </c:pt>
                <c:pt idx="3540">
                  <c:v>19.298999999999999</c:v>
                </c:pt>
                <c:pt idx="3541">
                  <c:v>19.364000000000001</c:v>
                </c:pt>
                <c:pt idx="3542">
                  <c:v>19.45</c:v>
                </c:pt>
                <c:pt idx="3543">
                  <c:v>19.536999999999999</c:v>
                </c:pt>
                <c:pt idx="3544">
                  <c:v>19.591000000000001</c:v>
                </c:pt>
                <c:pt idx="3545">
                  <c:v>19.649000000000001</c:v>
                </c:pt>
                <c:pt idx="3546">
                  <c:v>19.698</c:v>
                </c:pt>
                <c:pt idx="3547">
                  <c:v>19.736999999999998</c:v>
                </c:pt>
                <c:pt idx="3548">
                  <c:v>19.777000000000001</c:v>
                </c:pt>
                <c:pt idx="3549">
                  <c:v>19.809000000000001</c:v>
                </c:pt>
                <c:pt idx="3550">
                  <c:v>19.849</c:v>
                </c:pt>
                <c:pt idx="3551">
                  <c:v>19.885999999999999</c:v>
                </c:pt>
                <c:pt idx="3552">
                  <c:v>19.931000000000001</c:v>
                </c:pt>
                <c:pt idx="3553">
                  <c:v>19.986000000000001</c:v>
                </c:pt>
                <c:pt idx="3554">
                  <c:v>20.048999999999999</c:v>
                </c:pt>
                <c:pt idx="3555">
                  <c:v>20.097999999999999</c:v>
                </c:pt>
                <c:pt idx="3556">
                  <c:v>20.12</c:v>
                </c:pt>
                <c:pt idx="3557">
                  <c:v>20.152999999999999</c:v>
                </c:pt>
                <c:pt idx="3558">
                  <c:v>20.172000000000001</c:v>
                </c:pt>
                <c:pt idx="3559">
                  <c:v>20.196999999999999</c:v>
                </c:pt>
                <c:pt idx="3560">
                  <c:v>20.242000000000001</c:v>
                </c:pt>
                <c:pt idx="3561">
                  <c:v>20.297999999999998</c:v>
                </c:pt>
                <c:pt idx="3562">
                  <c:v>20.350000000000001</c:v>
                </c:pt>
                <c:pt idx="3563">
                  <c:v>20.388000000000002</c:v>
                </c:pt>
                <c:pt idx="3564">
                  <c:v>20.436</c:v>
                </c:pt>
                <c:pt idx="3565">
                  <c:v>20.474</c:v>
                </c:pt>
                <c:pt idx="3566">
                  <c:v>20.492999999999999</c:v>
                </c:pt>
                <c:pt idx="3567">
                  <c:v>20.536999999999999</c:v>
                </c:pt>
                <c:pt idx="3568">
                  <c:v>20.600999999999999</c:v>
                </c:pt>
                <c:pt idx="3569">
                  <c:v>20.661000000000001</c:v>
                </c:pt>
                <c:pt idx="3570">
                  <c:v>20.702999999999999</c:v>
                </c:pt>
                <c:pt idx="3571">
                  <c:v>20.738</c:v>
                </c:pt>
                <c:pt idx="3572">
                  <c:v>20.757999999999999</c:v>
                </c:pt>
                <c:pt idx="3573">
                  <c:v>20.776</c:v>
                </c:pt>
                <c:pt idx="3574">
                  <c:v>20.805</c:v>
                </c:pt>
                <c:pt idx="3575">
                  <c:v>20.824000000000002</c:v>
                </c:pt>
                <c:pt idx="3576">
                  <c:v>20.853999999999999</c:v>
                </c:pt>
                <c:pt idx="3577">
                  <c:v>20.873000000000001</c:v>
                </c:pt>
                <c:pt idx="3578">
                  <c:v>20.882000000000001</c:v>
                </c:pt>
                <c:pt idx="3579">
                  <c:v>20.907</c:v>
                </c:pt>
                <c:pt idx="3580">
                  <c:v>20.92</c:v>
                </c:pt>
                <c:pt idx="3581">
                  <c:v>20.937999999999999</c:v>
                </c:pt>
                <c:pt idx="3582">
                  <c:v>20.957000000000001</c:v>
                </c:pt>
                <c:pt idx="3583">
                  <c:v>20.983000000000001</c:v>
                </c:pt>
                <c:pt idx="3584">
                  <c:v>21.036999999999999</c:v>
                </c:pt>
                <c:pt idx="3585">
                  <c:v>21.079000000000001</c:v>
                </c:pt>
                <c:pt idx="3586">
                  <c:v>21.108000000000001</c:v>
                </c:pt>
                <c:pt idx="3587">
                  <c:v>21.145</c:v>
                </c:pt>
                <c:pt idx="3588">
                  <c:v>21.166</c:v>
                </c:pt>
                <c:pt idx="3589">
                  <c:v>21.158000000000001</c:v>
                </c:pt>
                <c:pt idx="3590">
                  <c:v>21.163</c:v>
                </c:pt>
                <c:pt idx="3591">
                  <c:v>21.16</c:v>
                </c:pt>
                <c:pt idx="3592">
                  <c:v>21.154</c:v>
                </c:pt>
                <c:pt idx="3593">
                  <c:v>21.14</c:v>
                </c:pt>
                <c:pt idx="3594">
                  <c:v>21.138000000000002</c:v>
                </c:pt>
                <c:pt idx="3595">
                  <c:v>21.13</c:v>
                </c:pt>
                <c:pt idx="3596">
                  <c:v>21.126000000000001</c:v>
                </c:pt>
                <c:pt idx="3597">
                  <c:v>21.114999999999998</c:v>
                </c:pt>
                <c:pt idx="3598">
                  <c:v>21.071999999999999</c:v>
                </c:pt>
                <c:pt idx="3599">
                  <c:v>20.978000000000002</c:v>
                </c:pt>
                <c:pt idx="3600">
                  <c:v>20.844999999999999</c:v>
                </c:pt>
                <c:pt idx="3601">
                  <c:v>20.722000000000001</c:v>
                </c:pt>
                <c:pt idx="3602">
                  <c:v>20.614000000000001</c:v>
                </c:pt>
                <c:pt idx="3603">
                  <c:v>20.454000000000001</c:v>
                </c:pt>
                <c:pt idx="3604">
                  <c:v>20.241</c:v>
                </c:pt>
                <c:pt idx="3605">
                  <c:v>20.013999999999999</c:v>
                </c:pt>
                <c:pt idx="3606">
                  <c:v>19.745999999999999</c:v>
                </c:pt>
                <c:pt idx="3607">
                  <c:v>19.486000000000001</c:v>
                </c:pt>
                <c:pt idx="3608">
                  <c:v>19.212</c:v>
                </c:pt>
                <c:pt idx="3609">
                  <c:v>18.879000000000001</c:v>
                </c:pt>
                <c:pt idx="3610">
                  <c:v>18.536000000000001</c:v>
                </c:pt>
                <c:pt idx="3611">
                  <c:v>18.195</c:v>
                </c:pt>
                <c:pt idx="3612">
                  <c:v>17.838999999999999</c:v>
                </c:pt>
                <c:pt idx="3613">
                  <c:v>17.454000000000001</c:v>
                </c:pt>
                <c:pt idx="3614">
                  <c:v>17.081</c:v>
                </c:pt>
                <c:pt idx="3615">
                  <c:v>16.754000000000001</c:v>
                </c:pt>
                <c:pt idx="3616">
                  <c:v>16.402999999999999</c:v>
                </c:pt>
                <c:pt idx="3617">
                  <c:v>16.041</c:v>
                </c:pt>
                <c:pt idx="3618">
                  <c:v>15.741</c:v>
                </c:pt>
                <c:pt idx="3619">
                  <c:v>15.449</c:v>
                </c:pt>
                <c:pt idx="3620">
                  <c:v>15.093</c:v>
                </c:pt>
                <c:pt idx="3621">
                  <c:v>14.711</c:v>
                </c:pt>
                <c:pt idx="3622">
                  <c:v>14.314</c:v>
                </c:pt>
                <c:pt idx="3623">
                  <c:v>13.95</c:v>
                </c:pt>
                <c:pt idx="3624">
                  <c:v>13.587</c:v>
                </c:pt>
                <c:pt idx="3625">
                  <c:v>13.226000000000001</c:v>
                </c:pt>
                <c:pt idx="3626">
                  <c:v>12.88</c:v>
                </c:pt>
                <c:pt idx="3627">
                  <c:v>12.547000000000001</c:v>
                </c:pt>
                <c:pt idx="3628">
                  <c:v>12.205</c:v>
                </c:pt>
                <c:pt idx="3629">
                  <c:v>11.871</c:v>
                </c:pt>
                <c:pt idx="3630">
                  <c:v>11.558</c:v>
                </c:pt>
                <c:pt idx="3631">
                  <c:v>11.262</c:v>
                </c:pt>
                <c:pt idx="3632">
                  <c:v>11.005000000000001</c:v>
                </c:pt>
                <c:pt idx="3633">
                  <c:v>10.742000000000001</c:v>
                </c:pt>
                <c:pt idx="3634">
                  <c:v>10.451000000000001</c:v>
                </c:pt>
                <c:pt idx="3635">
                  <c:v>10.185</c:v>
                </c:pt>
                <c:pt idx="3636">
                  <c:v>9.9029000000000007</c:v>
                </c:pt>
                <c:pt idx="3637">
                  <c:v>9.5800999999999998</c:v>
                </c:pt>
                <c:pt idx="3638">
                  <c:v>9.2241999999999997</c:v>
                </c:pt>
                <c:pt idx="3639">
                  <c:v>8.8257999999999992</c:v>
                </c:pt>
                <c:pt idx="3640">
                  <c:v>8.4381000000000004</c:v>
                </c:pt>
                <c:pt idx="3641">
                  <c:v>7.9939</c:v>
                </c:pt>
                <c:pt idx="3642">
                  <c:v>7.4794</c:v>
                </c:pt>
                <c:pt idx="3643">
                  <c:v>6.9965999999999999</c:v>
                </c:pt>
                <c:pt idx="3644">
                  <c:v>6.4932999999999996</c:v>
                </c:pt>
                <c:pt idx="3645">
                  <c:v>5.9542000000000002</c:v>
                </c:pt>
                <c:pt idx="3646">
                  <c:v>5.4574999999999996</c:v>
                </c:pt>
                <c:pt idx="3647">
                  <c:v>5.0002000000000004</c:v>
                </c:pt>
                <c:pt idx="3648">
                  <c:v>4.5391000000000004</c:v>
                </c:pt>
                <c:pt idx="3649">
                  <c:v>4.0857000000000001</c:v>
                </c:pt>
                <c:pt idx="3650">
                  <c:v>3.6495000000000002</c:v>
                </c:pt>
                <c:pt idx="3651">
                  <c:v>3.2395999999999998</c:v>
                </c:pt>
                <c:pt idx="3652">
                  <c:v>2.8136999999999999</c:v>
                </c:pt>
                <c:pt idx="3653">
                  <c:v>2.3902000000000001</c:v>
                </c:pt>
                <c:pt idx="3654">
                  <c:v>1.9519</c:v>
                </c:pt>
                <c:pt idx="3655">
                  <c:v>1.5037</c:v>
                </c:pt>
                <c:pt idx="3656">
                  <c:v>1.0309999999999999</c:v>
                </c:pt>
                <c:pt idx="3657">
                  <c:v>0.58331999999999995</c:v>
                </c:pt>
                <c:pt idx="3658">
                  <c:v>0.11207</c:v>
                </c:pt>
                <c:pt idx="3659">
                  <c:v>-0.40286</c:v>
                </c:pt>
                <c:pt idx="3660">
                  <c:v>-0.90314000000000005</c:v>
                </c:pt>
                <c:pt idx="3661">
                  <c:v>-1.4066000000000001</c:v>
                </c:pt>
                <c:pt idx="3662">
                  <c:v>-1.9276</c:v>
                </c:pt>
                <c:pt idx="3663">
                  <c:v>-2.4474</c:v>
                </c:pt>
                <c:pt idx="3664">
                  <c:v>-2.9403999999999999</c:v>
                </c:pt>
                <c:pt idx="3665">
                  <c:v>-3.4415</c:v>
                </c:pt>
                <c:pt idx="3666">
                  <c:v>-3.9744999999999999</c:v>
                </c:pt>
                <c:pt idx="3667">
                  <c:v>-4.4996999999999998</c:v>
                </c:pt>
                <c:pt idx="3668">
                  <c:v>-5.0113000000000003</c:v>
                </c:pt>
                <c:pt idx="3669">
                  <c:v>-5.4945000000000004</c:v>
                </c:pt>
                <c:pt idx="3670">
                  <c:v>-5.9911000000000003</c:v>
                </c:pt>
                <c:pt idx="3671">
                  <c:v>-6.4519000000000002</c:v>
                </c:pt>
                <c:pt idx="3672">
                  <c:v>-6.8997999999999999</c:v>
                </c:pt>
                <c:pt idx="3673">
                  <c:v>-7.3539000000000003</c:v>
                </c:pt>
                <c:pt idx="3674">
                  <c:v>-7.8212999999999999</c:v>
                </c:pt>
                <c:pt idx="3675">
                  <c:v>-8.3069000000000006</c:v>
                </c:pt>
                <c:pt idx="3676">
                  <c:v>-8.7646999999999995</c:v>
                </c:pt>
                <c:pt idx="3677">
                  <c:v>-9.2082999999999995</c:v>
                </c:pt>
                <c:pt idx="3678">
                  <c:v>-9.6714000000000002</c:v>
                </c:pt>
                <c:pt idx="3679">
                  <c:v>-10.122999999999999</c:v>
                </c:pt>
                <c:pt idx="3680">
                  <c:v>-10.509</c:v>
                </c:pt>
                <c:pt idx="3681">
                  <c:v>-10.847</c:v>
                </c:pt>
                <c:pt idx="3682">
                  <c:v>-11.186</c:v>
                </c:pt>
                <c:pt idx="3683">
                  <c:v>-11.529</c:v>
                </c:pt>
                <c:pt idx="3684">
                  <c:v>-11.837999999999999</c:v>
                </c:pt>
                <c:pt idx="3685">
                  <c:v>-12.108000000000001</c:v>
                </c:pt>
                <c:pt idx="3686">
                  <c:v>-12.352</c:v>
                </c:pt>
                <c:pt idx="3687">
                  <c:v>-12.606999999999999</c:v>
                </c:pt>
                <c:pt idx="3688">
                  <c:v>-12.891</c:v>
                </c:pt>
                <c:pt idx="3689">
                  <c:v>-13.16</c:v>
                </c:pt>
                <c:pt idx="3690">
                  <c:v>-13.414999999999999</c:v>
                </c:pt>
                <c:pt idx="3691">
                  <c:v>-13.670999999999999</c:v>
                </c:pt>
                <c:pt idx="3692">
                  <c:v>-13.904</c:v>
                </c:pt>
                <c:pt idx="3693">
                  <c:v>-14.132999999999999</c:v>
                </c:pt>
                <c:pt idx="3694">
                  <c:v>-14.37</c:v>
                </c:pt>
                <c:pt idx="3695">
                  <c:v>-14.619</c:v>
                </c:pt>
                <c:pt idx="3696">
                  <c:v>-14.856</c:v>
                </c:pt>
                <c:pt idx="3697">
                  <c:v>-15.135999999999999</c:v>
                </c:pt>
                <c:pt idx="3698">
                  <c:v>-15.451000000000001</c:v>
                </c:pt>
                <c:pt idx="3699">
                  <c:v>-15.669</c:v>
                </c:pt>
                <c:pt idx="3700">
                  <c:v>-15.846</c:v>
                </c:pt>
                <c:pt idx="3701">
                  <c:v>-16.074000000000002</c:v>
                </c:pt>
                <c:pt idx="3702">
                  <c:v>-16.335999999999999</c:v>
                </c:pt>
                <c:pt idx="3703">
                  <c:v>-16.594000000000001</c:v>
                </c:pt>
                <c:pt idx="3704">
                  <c:v>-16.791</c:v>
                </c:pt>
                <c:pt idx="3705">
                  <c:v>-16.945</c:v>
                </c:pt>
                <c:pt idx="3706">
                  <c:v>-17.076000000000001</c:v>
                </c:pt>
                <c:pt idx="3707">
                  <c:v>-17.204999999999998</c:v>
                </c:pt>
                <c:pt idx="3708">
                  <c:v>-17.331</c:v>
                </c:pt>
                <c:pt idx="3709">
                  <c:v>-17.47</c:v>
                </c:pt>
                <c:pt idx="3710">
                  <c:v>-17.608000000000001</c:v>
                </c:pt>
                <c:pt idx="3711">
                  <c:v>-17.763999999999999</c:v>
                </c:pt>
                <c:pt idx="3712">
                  <c:v>-17.914000000000001</c:v>
                </c:pt>
                <c:pt idx="3713">
                  <c:v>-18.041</c:v>
                </c:pt>
                <c:pt idx="3714">
                  <c:v>-18.161000000000001</c:v>
                </c:pt>
                <c:pt idx="3715">
                  <c:v>-18.265000000000001</c:v>
                </c:pt>
                <c:pt idx="3716">
                  <c:v>-18.32</c:v>
                </c:pt>
                <c:pt idx="3717">
                  <c:v>-18.363</c:v>
                </c:pt>
                <c:pt idx="3718">
                  <c:v>-18.396999999999998</c:v>
                </c:pt>
                <c:pt idx="3719">
                  <c:v>-18.434000000000001</c:v>
                </c:pt>
                <c:pt idx="3720">
                  <c:v>-18.510999999999999</c:v>
                </c:pt>
                <c:pt idx="3721">
                  <c:v>-18.622</c:v>
                </c:pt>
                <c:pt idx="3722">
                  <c:v>-18.745999999999999</c:v>
                </c:pt>
                <c:pt idx="3723">
                  <c:v>-18.861999999999998</c:v>
                </c:pt>
                <c:pt idx="3724">
                  <c:v>-18.995000000000001</c:v>
                </c:pt>
                <c:pt idx="3725">
                  <c:v>-19.128</c:v>
                </c:pt>
                <c:pt idx="3726">
                  <c:v>-19.231999999999999</c:v>
                </c:pt>
                <c:pt idx="3727">
                  <c:v>-19.323</c:v>
                </c:pt>
                <c:pt idx="3728">
                  <c:v>-19.384</c:v>
                </c:pt>
                <c:pt idx="3729">
                  <c:v>-19.462</c:v>
                </c:pt>
                <c:pt idx="3730">
                  <c:v>-19.544</c:v>
                </c:pt>
                <c:pt idx="3731">
                  <c:v>-19.632999999999999</c:v>
                </c:pt>
                <c:pt idx="3732">
                  <c:v>-19.725000000000001</c:v>
                </c:pt>
                <c:pt idx="3733">
                  <c:v>-19.800999999999998</c:v>
                </c:pt>
                <c:pt idx="3734">
                  <c:v>-19.873000000000001</c:v>
                </c:pt>
                <c:pt idx="3735">
                  <c:v>-19.943999999999999</c:v>
                </c:pt>
                <c:pt idx="3736">
                  <c:v>-20.036000000000001</c:v>
                </c:pt>
                <c:pt idx="3737">
                  <c:v>-20.109000000000002</c:v>
                </c:pt>
                <c:pt idx="3738">
                  <c:v>-20.169</c:v>
                </c:pt>
                <c:pt idx="3739">
                  <c:v>-20.206</c:v>
                </c:pt>
                <c:pt idx="3740">
                  <c:v>-20.242000000000001</c:v>
                </c:pt>
                <c:pt idx="3741">
                  <c:v>-20.251000000000001</c:v>
                </c:pt>
                <c:pt idx="3742">
                  <c:v>-20.254999999999999</c:v>
                </c:pt>
                <c:pt idx="3743">
                  <c:v>-20.297999999999998</c:v>
                </c:pt>
                <c:pt idx="3744">
                  <c:v>-20.382000000000001</c:v>
                </c:pt>
                <c:pt idx="3745">
                  <c:v>-20.5</c:v>
                </c:pt>
                <c:pt idx="3746">
                  <c:v>-20.593</c:v>
                </c:pt>
                <c:pt idx="3747">
                  <c:v>-20.677</c:v>
                </c:pt>
                <c:pt idx="3748">
                  <c:v>-20.738</c:v>
                </c:pt>
                <c:pt idx="3749">
                  <c:v>-20.780999999999999</c:v>
                </c:pt>
                <c:pt idx="3750">
                  <c:v>-20.823</c:v>
                </c:pt>
                <c:pt idx="3751">
                  <c:v>-20.873999999999999</c:v>
                </c:pt>
                <c:pt idx="3752">
                  <c:v>-20.922000000000001</c:v>
                </c:pt>
                <c:pt idx="3753">
                  <c:v>-20.975000000000001</c:v>
                </c:pt>
                <c:pt idx="3754">
                  <c:v>-21.030999999999999</c:v>
                </c:pt>
                <c:pt idx="3755">
                  <c:v>-21.047999999999998</c:v>
                </c:pt>
                <c:pt idx="3756">
                  <c:v>-21.052</c:v>
                </c:pt>
                <c:pt idx="3757">
                  <c:v>-21.065999999999999</c:v>
                </c:pt>
                <c:pt idx="3758">
                  <c:v>-21.094000000000001</c:v>
                </c:pt>
                <c:pt idx="3759">
                  <c:v>-21.123999999999999</c:v>
                </c:pt>
                <c:pt idx="3760">
                  <c:v>-21.158999999999999</c:v>
                </c:pt>
                <c:pt idx="3761">
                  <c:v>-21.212</c:v>
                </c:pt>
                <c:pt idx="3762">
                  <c:v>-21.268999999999998</c:v>
                </c:pt>
                <c:pt idx="3763">
                  <c:v>-21.324999999999999</c:v>
                </c:pt>
                <c:pt idx="3764">
                  <c:v>-21.37</c:v>
                </c:pt>
                <c:pt idx="3765">
                  <c:v>-21.425000000000001</c:v>
                </c:pt>
                <c:pt idx="3766">
                  <c:v>-21.503</c:v>
                </c:pt>
                <c:pt idx="3767">
                  <c:v>-21.573</c:v>
                </c:pt>
                <c:pt idx="3768">
                  <c:v>-21.640999999999998</c:v>
                </c:pt>
                <c:pt idx="3769">
                  <c:v>-21.72</c:v>
                </c:pt>
                <c:pt idx="3770">
                  <c:v>-21.791</c:v>
                </c:pt>
                <c:pt idx="3771">
                  <c:v>-21.835999999999999</c:v>
                </c:pt>
                <c:pt idx="3772">
                  <c:v>-21.847999999999999</c:v>
                </c:pt>
                <c:pt idx="3773">
                  <c:v>-21.861999999999998</c:v>
                </c:pt>
                <c:pt idx="3774">
                  <c:v>-21.879000000000001</c:v>
                </c:pt>
                <c:pt idx="3775">
                  <c:v>-21.885000000000002</c:v>
                </c:pt>
                <c:pt idx="3776">
                  <c:v>-21.882000000000001</c:v>
                </c:pt>
                <c:pt idx="3777">
                  <c:v>-21.898</c:v>
                </c:pt>
                <c:pt idx="3778">
                  <c:v>-21.928999999999998</c:v>
                </c:pt>
                <c:pt idx="3779">
                  <c:v>-21.952999999999999</c:v>
                </c:pt>
                <c:pt idx="3780">
                  <c:v>-21.981999999999999</c:v>
                </c:pt>
                <c:pt idx="3781">
                  <c:v>-22.007999999999999</c:v>
                </c:pt>
                <c:pt idx="3782">
                  <c:v>-22.029</c:v>
                </c:pt>
                <c:pt idx="3783">
                  <c:v>-22.044</c:v>
                </c:pt>
                <c:pt idx="3784">
                  <c:v>-22.029</c:v>
                </c:pt>
                <c:pt idx="3785">
                  <c:v>-22.018999999999998</c:v>
                </c:pt>
                <c:pt idx="3786">
                  <c:v>-22.039000000000001</c:v>
                </c:pt>
                <c:pt idx="3787">
                  <c:v>-22.06</c:v>
                </c:pt>
                <c:pt idx="3788">
                  <c:v>-22.094999999999999</c:v>
                </c:pt>
                <c:pt idx="3789">
                  <c:v>-22.135000000000002</c:v>
                </c:pt>
                <c:pt idx="3790">
                  <c:v>-22.155000000000001</c:v>
                </c:pt>
                <c:pt idx="3791">
                  <c:v>-22.164999999999999</c:v>
                </c:pt>
                <c:pt idx="3792">
                  <c:v>-22.163</c:v>
                </c:pt>
                <c:pt idx="3793">
                  <c:v>-22.154</c:v>
                </c:pt>
                <c:pt idx="3794">
                  <c:v>-22.14</c:v>
                </c:pt>
                <c:pt idx="3795">
                  <c:v>-22.152999999999999</c:v>
                </c:pt>
                <c:pt idx="3796">
                  <c:v>-22.129000000000001</c:v>
                </c:pt>
                <c:pt idx="3797">
                  <c:v>-22.123000000000001</c:v>
                </c:pt>
                <c:pt idx="3798">
                  <c:v>-22.126999999999999</c:v>
                </c:pt>
                <c:pt idx="3799">
                  <c:v>-22.114999999999998</c:v>
                </c:pt>
                <c:pt idx="3800">
                  <c:v>-22.077999999999999</c:v>
                </c:pt>
                <c:pt idx="3801">
                  <c:v>-22.027000000000001</c:v>
                </c:pt>
                <c:pt idx="3802">
                  <c:v>-21.978999999999999</c:v>
                </c:pt>
                <c:pt idx="3803">
                  <c:v>-21.936</c:v>
                </c:pt>
                <c:pt idx="3804">
                  <c:v>-21.896999999999998</c:v>
                </c:pt>
                <c:pt idx="3805">
                  <c:v>-21.843</c:v>
                </c:pt>
                <c:pt idx="3806">
                  <c:v>-21.774000000000001</c:v>
                </c:pt>
                <c:pt idx="3807">
                  <c:v>-21.675999999999998</c:v>
                </c:pt>
                <c:pt idx="3808">
                  <c:v>-21.559000000000001</c:v>
                </c:pt>
                <c:pt idx="3809">
                  <c:v>-21.413</c:v>
                </c:pt>
                <c:pt idx="3810">
                  <c:v>-21.242999999999999</c:v>
                </c:pt>
                <c:pt idx="3811">
                  <c:v>-21.044</c:v>
                </c:pt>
                <c:pt idx="3812">
                  <c:v>-20.812000000000001</c:v>
                </c:pt>
                <c:pt idx="3813">
                  <c:v>-20.558</c:v>
                </c:pt>
                <c:pt idx="3814">
                  <c:v>-20.294</c:v>
                </c:pt>
                <c:pt idx="3815">
                  <c:v>-20.018000000000001</c:v>
                </c:pt>
                <c:pt idx="3816">
                  <c:v>-19.716000000000001</c:v>
                </c:pt>
                <c:pt idx="3817">
                  <c:v>-19.399000000000001</c:v>
                </c:pt>
                <c:pt idx="3818">
                  <c:v>-19.073</c:v>
                </c:pt>
                <c:pt idx="3819">
                  <c:v>-18.741</c:v>
                </c:pt>
                <c:pt idx="3820">
                  <c:v>-18.375</c:v>
                </c:pt>
                <c:pt idx="3821">
                  <c:v>-17.984000000000002</c:v>
                </c:pt>
                <c:pt idx="3822">
                  <c:v>-17.605</c:v>
                </c:pt>
                <c:pt idx="3823">
                  <c:v>-17.245000000000001</c:v>
                </c:pt>
                <c:pt idx="3824">
                  <c:v>-16.911999999999999</c:v>
                </c:pt>
                <c:pt idx="3825">
                  <c:v>-16.617999999999999</c:v>
                </c:pt>
                <c:pt idx="3826">
                  <c:v>-16.295999999999999</c:v>
                </c:pt>
                <c:pt idx="3827">
                  <c:v>-15.962</c:v>
                </c:pt>
                <c:pt idx="3828">
                  <c:v>-15.616</c:v>
                </c:pt>
                <c:pt idx="3829">
                  <c:v>-15.244999999999999</c:v>
                </c:pt>
                <c:pt idx="3830">
                  <c:v>-14.867000000000001</c:v>
                </c:pt>
                <c:pt idx="3831">
                  <c:v>-14.446999999999999</c:v>
                </c:pt>
                <c:pt idx="3832">
                  <c:v>-14.045999999999999</c:v>
                </c:pt>
                <c:pt idx="3833">
                  <c:v>-13.7</c:v>
                </c:pt>
                <c:pt idx="3834">
                  <c:v>-13.359</c:v>
                </c:pt>
                <c:pt idx="3835">
                  <c:v>-13.016</c:v>
                </c:pt>
                <c:pt idx="3836">
                  <c:v>-12.712</c:v>
                </c:pt>
                <c:pt idx="3837">
                  <c:v>-12.464</c:v>
                </c:pt>
                <c:pt idx="3838">
                  <c:v>-12.196</c:v>
                </c:pt>
                <c:pt idx="3839">
                  <c:v>-11.933999999999999</c:v>
                </c:pt>
                <c:pt idx="3840">
                  <c:v>-11.680999999999999</c:v>
                </c:pt>
                <c:pt idx="3841">
                  <c:v>-11.398</c:v>
                </c:pt>
                <c:pt idx="3842">
                  <c:v>-11.099</c:v>
                </c:pt>
                <c:pt idx="3843">
                  <c:v>-10.821999999999999</c:v>
                </c:pt>
                <c:pt idx="3844">
                  <c:v>-10.561999999999999</c:v>
                </c:pt>
                <c:pt idx="3845">
                  <c:v>-10.227</c:v>
                </c:pt>
                <c:pt idx="3846">
                  <c:v>-9.9284999999999997</c:v>
                </c:pt>
                <c:pt idx="3847">
                  <c:v>-9.61</c:v>
                </c:pt>
                <c:pt idx="3848">
                  <c:v>-9.2507999999999999</c:v>
                </c:pt>
                <c:pt idx="3849">
                  <c:v>-8.9083000000000006</c:v>
                </c:pt>
                <c:pt idx="3850">
                  <c:v>-8.5336999999999996</c:v>
                </c:pt>
                <c:pt idx="3851">
                  <c:v>-8.1424000000000003</c:v>
                </c:pt>
                <c:pt idx="3852">
                  <c:v>-7.7371999999999996</c:v>
                </c:pt>
                <c:pt idx="3853">
                  <c:v>-7.3385999999999996</c:v>
                </c:pt>
                <c:pt idx="3854">
                  <c:v>-6.9233000000000002</c:v>
                </c:pt>
                <c:pt idx="3855">
                  <c:v>-6.5476000000000001</c:v>
                </c:pt>
                <c:pt idx="3856">
                  <c:v>-6.1677999999999997</c:v>
                </c:pt>
                <c:pt idx="3857">
                  <c:v>-5.7503000000000002</c:v>
                </c:pt>
                <c:pt idx="3858">
                  <c:v>-5.3754</c:v>
                </c:pt>
                <c:pt idx="3859">
                  <c:v>-4.9886999999999997</c:v>
                </c:pt>
                <c:pt idx="3860">
                  <c:v>-4.5326000000000004</c:v>
                </c:pt>
                <c:pt idx="3861">
                  <c:v>-4.0918999999999999</c:v>
                </c:pt>
                <c:pt idx="3862">
                  <c:v>-3.6252</c:v>
                </c:pt>
                <c:pt idx="3863">
                  <c:v>-3.1427999999999998</c:v>
                </c:pt>
                <c:pt idx="3864">
                  <c:v>-2.6501000000000001</c:v>
                </c:pt>
                <c:pt idx="3865">
                  <c:v>-2.1305999999999998</c:v>
                </c:pt>
                <c:pt idx="3866">
                  <c:v>-1.6066</c:v>
                </c:pt>
                <c:pt idx="3867">
                  <c:v>-1.0654999999999999</c:v>
                </c:pt>
                <c:pt idx="3868">
                  <c:v>-0.56013000000000002</c:v>
                </c:pt>
                <c:pt idx="3869">
                  <c:v>-7.0565000000000003E-2</c:v>
                </c:pt>
                <c:pt idx="3870">
                  <c:v>0.42333999999999999</c:v>
                </c:pt>
                <c:pt idx="3871">
                  <c:v>0.88305</c:v>
                </c:pt>
                <c:pt idx="3872">
                  <c:v>1.3505</c:v>
                </c:pt>
                <c:pt idx="3873">
                  <c:v>1.8111999999999999</c:v>
                </c:pt>
                <c:pt idx="3874">
                  <c:v>2.2660999999999998</c:v>
                </c:pt>
                <c:pt idx="3875">
                  <c:v>2.7031000000000001</c:v>
                </c:pt>
                <c:pt idx="3876">
                  <c:v>3.1147999999999998</c:v>
                </c:pt>
                <c:pt idx="3877">
                  <c:v>3.5081000000000002</c:v>
                </c:pt>
                <c:pt idx="3878">
                  <c:v>3.8477000000000001</c:v>
                </c:pt>
                <c:pt idx="3879">
                  <c:v>4.1616999999999997</c:v>
                </c:pt>
                <c:pt idx="3880">
                  <c:v>4.5037000000000003</c:v>
                </c:pt>
                <c:pt idx="3881">
                  <c:v>4.8284000000000002</c:v>
                </c:pt>
                <c:pt idx="3882">
                  <c:v>5.1102999999999996</c:v>
                </c:pt>
                <c:pt idx="3883">
                  <c:v>5.3647</c:v>
                </c:pt>
                <c:pt idx="3884">
                  <c:v>5.6223000000000001</c:v>
                </c:pt>
                <c:pt idx="3885">
                  <c:v>5.8543000000000003</c:v>
                </c:pt>
                <c:pt idx="3886">
                  <c:v>6.0472999999999999</c:v>
                </c:pt>
                <c:pt idx="3887">
                  <c:v>6.2497999999999996</c:v>
                </c:pt>
                <c:pt idx="3888">
                  <c:v>6.4610000000000003</c:v>
                </c:pt>
                <c:pt idx="3889">
                  <c:v>6.6650999999999998</c:v>
                </c:pt>
                <c:pt idx="3890">
                  <c:v>6.8535000000000004</c:v>
                </c:pt>
                <c:pt idx="3891">
                  <c:v>7.0227000000000004</c:v>
                </c:pt>
                <c:pt idx="3892">
                  <c:v>7.2076000000000002</c:v>
                </c:pt>
                <c:pt idx="3893">
                  <c:v>7.4024999999999999</c:v>
                </c:pt>
                <c:pt idx="3894">
                  <c:v>7.6059999999999999</c:v>
                </c:pt>
                <c:pt idx="3895">
                  <c:v>7.8250000000000002</c:v>
                </c:pt>
                <c:pt idx="3896">
                  <c:v>8.0078999999999994</c:v>
                </c:pt>
                <c:pt idx="3897">
                  <c:v>8.1304999999999996</c:v>
                </c:pt>
                <c:pt idx="3898">
                  <c:v>8.2611000000000008</c:v>
                </c:pt>
                <c:pt idx="3899">
                  <c:v>8.4490999999999996</c:v>
                </c:pt>
                <c:pt idx="3900">
                  <c:v>8.6483000000000008</c:v>
                </c:pt>
                <c:pt idx="3901">
                  <c:v>8.8259000000000007</c:v>
                </c:pt>
                <c:pt idx="3902">
                  <c:v>8.9799000000000007</c:v>
                </c:pt>
                <c:pt idx="3903">
                  <c:v>9.1212999999999997</c:v>
                </c:pt>
                <c:pt idx="3904">
                  <c:v>9.2779000000000007</c:v>
                </c:pt>
                <c:pt idx="3905">
                  <c:v>9.4464000000000006</c:v>
                </c:pt>
                <c:pt idx="3906">
                  <c:v>9.6022999999999996</c:v>
                </c:pt>
                <c:pt idx="3907">
                  <c:v>9.7562999999999995</c:v>
                </c:pt>
                <c:pt idx="3908">
                  <c:v>9.907</c:v>
                </c:pt>
                <c:pt idx="3909">
                  <c:v>10.071</c:v>
                </c:pt>
                <c:pt idx="3910">
                  <c:v>10.208</c:v>
                </c:pt>
                <c:pt idx="3911">
                  <c:v>10.329000000000001</c:v>
                </c:pt>
                <c:pt idx="3912">
                  <c:v>10.422000000000001</c:v>
                </c:pt>
                <c:pt idx="3913">
                  <c:v>10.515000000000001</c:v>
                </c:pt>
                <c:pt idx="3914">
                  <c:v>10.619</c:v>
                </c:pt>
                <c:pt idx="3915">
                  <c:v>10.717000000000001</c:v>
                </c:pt>
                <c:pt idx="3916">
                  <c:v>10.814</c:v>
                </c:pt>
                <c:pt idx="3917">
                  <c:v>10.904999999999999</c:v>
                </c:pt>
                <c:pt idx="3918">
                  <c:v>10.993</c:v>
                </c:pt>
                <c:pt idx="3919">
                  <c:v>11.071999999999999</c:v>
                </c:pt>
                <c:pt idx="3920">
                  <c:v>11.148</c:v>
                </c:pt>
                <c:pt idx="3921">
                  <c:v>11.263999999999999</c:v>
                </c:pt>
                <c:pt idx="3922">
                  <c:v>11.362</c:v>
                </c:pt>
                <c:pt idx="3923">
                  <c:v>11.414</c:v>
                </c:pt>
                <c:pt idx="3924">
                  <c:v>11.457000000000001</c:v>
                </c:pt>
                <c:pt idx="3925">
                  <c:v>11.56</c:v>
                </c:pt>
                <c:pt idx="3926">
                  <c:v>11.689</c:v>
                </c:pt>
                <c:pt idx="3927">
                  <c:v>11.782999999999999</c:v>
                </c:pt>
                <c:pt idx="3928">
                  <c:v>11.88</c:v>
                </c:pt>
                <c:pt idx="3929">
                  <c:v>12.005000000000001</c:v>
                </c:pt>
                <c:pt idx="3930">
                  <c:v>12.103</c:v>
                </c:pt>
                <c:pt idx="3931">
                  <c:v>12.21</c:v>
                </c:pt>
                <c:pt idx="3932">
                  <c:v>12.292</c:v>
                </c:pt>
                <c:pt idx="3933">
                  <c:v>12.391</c:v>
                </c:pt>
                <c:pt idx="3934">
                  <c:v>12.502000000000001</c:v>
                </c:pt>
                <c:pt idx="3935">
                  <c:v>12.599</c:v>
                </c:pt>
                <c:pt idx="3936">
                  <c:v>12.683</c:v>
                </c:pt>
                <c:pt idx="3937">
                  <c:v>12.788</c:v>
                </c:pt>
                <c:pt idx="3938">
                  <c:v>12.914999999999999</c:v>
                </c:pt>
                <c:pt idx="3939">
                  <c:v>13.034000000000001</c:v>
                </c:pt>
                <c:pt idx="3940">
                  <c:v>13.112</c:v>
                </c:pt>
                <c:pt idx="3941">
                  <c:v>13.208</c:v>
                </c:pt>
                <c:pt idx="3942">
                  <c:v>13.327</c:v>
                </c:pt>
                <c:pt idx="3943">
                  <c:v>13.439</c:v>
                </c:pt>
                <c:pt idx="3944">
                  <c:v>13.576000000000001</c:v>
                </c:pt>
                <c:pt idx="3945">
                  <c:v>13.744</c:v>
                </c:pt>
                <c:pt idx="3946">
                  <c:v>13.94</c:v>
                </c:pt>
                <c:pt idx="3947">
                  <c:v>14.105</c:v>
                </c:pt>
                <c:pt idx="3948">
                  <c:v>14.212999999999999</c:v>
                </c:pt>
                <c:pt idx="3949">
                  <c:v>14.3</c:v>
                </c:pt>
                <c:pt idx="3950">
                  <c:v>14.416</c:v>
                </c:pt>
                <c:pt idx="3951">
                  <c:v>14.531000000000001</c:v>
                </c:pt>
                <c:pt idx="3952">
                  <c:v>14.628</c:v>
                </c:pt>
                <c:pt idx="3953">
                  <c:v>14.753</c:v>
                </c:pt>
                <c:pt idx="3954">
                  <c:v>14.904999999999999</c:v>
                </c:pt>
                <c:pt idx="3955">
                  <c:v>15.057</c:v>
                </c:pt>
                <c:pt idx="3956">
                  <c:v>15.172000000000001</c:v>
                </c:pt>
                <c:pt idx="3957">
                  <c:v>15.249000000000001</c:v>
                </c:pt>
                <c:pt idx="3958">
                  <c:v>15.353999999999999</c:v>
                </c:pt>
                <c:pt idx="3959">
                  <c:v>15.515000000000001</c:v>
                </c:pt>
                <c:pt idx="3960">
                  <c:v>15.663</c:v>
                </c:pt>
                <c:pt idx="3961">
                  <c:v>15.753</c:v>
                </c:pt>
                <c:pt idx="3962">
                  <c:v>15.840999999999999</c:v>
                </c:pt>
                <c:pt idx="3963">
                  <c:v>15.961</c:v>
                </c:pt>
                <c:pt idx="3964">
                  <c:v>16.094000000000001</c:v>
                </c:pt>
                <c:pt idx="3965">
                  <c:v>16.215</c:v>
                </c:pt>
                <c:pt idx="3966">
                  <c:v>16.326000000000001</c:v>
                </c:pt>
                <c:pt idx="3967">
                  <c:v>16.452999999999999</c:v>
                </c:pt>
                <c:pt idx="3968">
                  <c:v>16.567</c:v>
                </c:pt>
                <c:pt idx="3969">
                  <c:v>16.68</c:v>
                </c:pt>
                <c:pt idx="3970">
                  <c:v>16.815999999999999</c:v>
                </c:pt>
                <c:pt idx="3971">
                  <c:v>16.920999999999999</c:v>
                </c:pt>
                <c:pt idx="3972">
                  <c:v>17.006</c:v>
                </c:pt>
                <c:pt idx="3973">
                  <c:v>17.077999999999999</c:v>
                </c:pt>
                <c:pt idx="3974">
                  <c:v>17.137</c:v>
                </c:pt>
                <c:pt idx="3975">
                  <c:v>17.212</c:v>
                </c:pt>
                <c:pt idx="3976">
                  <c:v>17.277999999999999</c:v>
                </c:pt>
                <c:pt idx="3977">
                  <c:v>17.364000000000001</c:v>
                </c:pt>
                <c:pt idx="3978">
                  <c:v>17.465</c:v>
                </c:pt>
                <c:pt idx="3979">
                  <c:v>17.547999999999998</c:v>
                </c:pt>
                <c:pt idx="3980">
                  <c:v>17.638999999999999</c:v>
                </c:pt>
                <c:pt idx="3981">
                  <c:v>17.733000000000001</c:v>
                </c:pt>
                <c:pt idx="3982">
                  <c:v>17.835999999999999</c:v>
                </c:pt>
                <c:pt idx="3983">
                  <c:v>17.943000000000001</c:v>
                </c:pt>
                <c:pt idx="3984">
                  <c:v>18.055</c:v>
                </c:pt>
                <c:pt idx="3985">
                  <c:v>18.140999999999998</c:v>
                </c:pt>
                <c:pt idx="3986">
                  <c:v>18.204000000000001</c:v>
                </c:pt>
                <c:pt idx="3987">
                  <c:v>18.242000000000001</c:v>
                </c:pt>
                <c:pt idx="3988">
                  <c:v>18.295000000000002</c:v>
                </c:pt>
                <c:pt idx="3989">
                  <c:v>18.338999999999999</c:v>
                </c:pt>
                <c:pt idx="3990">
                  <c:v>18.378</c:v>
                </c:pt>
                <c:pt idx="3991">
                  <c:v>18.423999999999999</c:v>
                </c:pt>
                <c:pt idx="3992">
                  <c:v>18.452000000000002</c:v>
                </c:pt>
                <c:pt idx="3993">
                  <c:v>18.495000000000001</c:v>
                </c:pt>
                <c:pt idx="3994">
                  <c:v>18.582000000000001</c:v>
                </c:pt>
                <c:pt idx="3995">
                  <c:v>18.672000000000001</c:v>
                </c:pt>
                <c:pt idx="3996">
                  <c:v>18.768999999999998</c:v>
                </c:pt>
                <c:pt idx="3997">
                  <c:v>18.885000000000002</c:v>
                </c:pt>
                <c:pt idx="3998">
                  <c:v>18.992000000000001</c:v>
                </c:pt>
                <c:pt idx="3999">
                  <c:v>19.091999999999999</c:v>
                </c:pt>
                <c:pt idx="4000">
                  <c:v>19.187000000000001</c:v>
                </c:pt>
                <c:pt idx="4001">
                  <c:v>19.273</c:v>
                </c:pt>
                <c:pt idx="4002">
                  <c:v>19.338000000000001</c:v>
                </c:pt>
                <c:pt idx="4003">
                  <c:v>19.370999999999999</c:v>
                </c:pt>
                <c:pt idx="4004">
                  <c:v>19.402999999999999</c:v>
                </c:pt>
                <c:pt idx="4005">
                  <c:v>19.443000000000001</c:v>
                </c:pt>
                <c:pt idx="4006">
                  <c:v>19.481999999999999</c:v>
                </c:pt>
                <c:pt idx="4007">
                  <c:v>19.523</c:v>
                </c:pt>
                <c:pt idx="4008">
                  <c:v>19.599</c:v>
                </c:pt>
                <c:pt idx="4009">
                  <c:v>19.681999999999999</c:v>
                </c:pt>
                <c:pt idx="4010">
                  <c:v>19.72</c:v>
                </c:pt>
                <c:pt idx="4011">
                  <c:v>19.72</c:v>
                </c:pt>
                <c:pt idx="4012">
                  <c:v>19.696999999999999</c:v>
                </c:pt>
                <c:pt idx="4013">
                  <c:v>19.677</c:v>
                </c:pt>
                <c:pt idx="4014">
                  <c:v>19.672999999999998</c:v>
                </c:pt>
                <c:pt idx="4015">
                  <c:v>19.689</c:v>
                </c:pt>
                <c:pt idx="4016">
                  <c:v>19.73</c:v>
                </c:pt>
                <c:pt idx="4017">
                  <c:v>19.777999999999999</c:v>
                </c:pt>
                <c:pt idx="4018">
                  <c:v>19.821000000000002</c:v>
                </c:pt>
                <c:pt idx="4019">
                  <c:v>19.841999999999999</c:v>
                </c:pt>
                <c:pt idx="4020">
                  <c:v>19.86</c:v>
                </c:pt>
                <c:pt idx="4021">
                  <c:v>19.89</c:v>
                </c:pt>
                <c:pt idx="4022">
                  <c:v>19.916</c:v>
                </c:pt>
                <c:pt idx="4023">
                  <c:v>19.93</c:v>
                </c:pt>
                <c:pt idx="4024">
                  <c:v>19.928000000000001</c:v>
                </c:pt>
                <c:pt idx="4025">
                  <c:v>19.916</c:v>
                </c:pt>
                <c:pt idx="4026">
                  <c:v>19.888999999999999</c:v>
                </c:pt>
                <c:pt idx="4027">
                  <c:v>19.844999999999999</c:v>
                </c:pt>
                <c:pt idx="4028">
                  <c:v>19.824000000000002</c:v>
                </c:pt>
                <c:pt idx="4029">
                  <c:v>19.82</c:v>
                </c:pt>
                <c:pt idx="4030">
                  <c:v>19.808</c:v>
                </c:pt>
                <c:pt idx="4031">
                  <c:v>19.780999999999999</c:v>
                </c:pt>
                <c:pt idx="4032">
                  <c:v>19.739999999999998</c:v>
                </c:pt>
                <c:pt idx="4033">
                  <c:v>19.687000000000001</c:v>
                </c:pt>
                <c:pt idx="4034">
                  <c:v>19.626000000000001</c:v>
                </c:pt>
                <c:pt idx="4035">
                  <c:v>19.515999999999998</c:v>
                </c:pt>
                <c:pt idx="4036">
                  <c:v>19.391999999999999</c:v>
                </c:pt>
                <c:pt idx="4037">
                  <c:v>19.285</c:v>
                </c:pt>
                <c:pt idx="4038">
                  <c:v>19.187999999999999</c:v>
                </c:pt>
                <c:pt idx="4039">
                  <c:v>19.021999999999998</c:v>
                </c:pt>
                <c:pt idx="4040">
                  <c:v>18.788</c:v>
                </c:pt>
                <c:pt idx="4041">
                  <c:v>18.571000000000002</c:v>
                </c:pt>
                <c:pt idx="4042">
                  <c:v>18.372</c:v>
                </c:pt>
                <c:pt idx="4043">
                  <c:v>18.141999999999999</c:v>
                </c:pt>
                <c:pt idx="4044">
                  <c:v>17.849</c:v>
                </c:pt>
                <c:pt idx="4045">
                  <c:v>17.492000000000001</c:v>
                </c:pt>
                <c:pt idx="4046">
                  <c:v>17.100999999999999</c:v>
                </c:pt>
                <c:pt idx="4047">
                  <c:v>16.690000000000001</c:v>
                </c:pt>
                <c:pt idx="4048">
                  <c:v>16.294</c:v>
                </c:pt>
                <c:pt idx="4049">
                  <c:v>15.909000000000001</c:v>
                </c:pt>
                <c:pt idx="4050">
                  <c:v>15.525</c:v>
                </c:pt>
                <c:pt idx="4051">
                  <c:v>15.135</c:v>
                </c:pt>
                <c:pt idx="4052">
                  <c:v>14.76</c:v>
                </c:pt>
                <c:pt idx="4053">
                  <c:v>14.401999999999999</c:v>
                </c:pt>
                <c:pt idx="4054">
                  <c:v>14.071</c:v>
                </c:pt>
                <c:pt idx="4055">
                  <c:v>13.721</c:v>
                </c:pt>
                <c:pt idx="4056">
                  <c:v>13.353999999999999</c:v>
                </c:pt>
                <c:pt idx="4057">
                  <c:v>12.991</c:v>
                </c:pt>
                <c:pt idx="4058">
                  <c:v>12.6</c:v>
                </c:pt>
                <c:pt idx="4059">
                  <c:v>12.23</c:v>
                </c:pt>
                <c:pt idx="4060">
                  <c:v>11.855</c:v>
                </c:pt>
                <c:pt idx="4061">
                  <c:v>11.481999999999999</c:v>
                </c:pt>
                <c:pt idx="4062">
                  <c:v>11.124000000000001</c:v>
                </c:pt>
                <c:pt idx="4063">
                  <c:v>10.8</c:v>
                </c:pt>
                <c:pt idx="4064">
                  <c:v>10.507999999999999</c:v>
                </c:pt>
                <c:pt idx="4065">
                  <c:v>10.226000000000001</c:v>
                </c:pt>
                <c:pt idx="4066">
                  <c:v>9.9582999999999995</c:v>
                </c:pt>
                <c:pt idx="4067">
                  <c:v>9.7371999999999996</c:v>
                </c:pt>
                <c:pt idx="4068">
                  <c:v>9.5315999999999992</c:v>
                </c:pt>
                <c:pt idx="4069">
                  <c:v>9.3102999999999998</c:v>
                </c:pt>
                <c:pt idx="4070">
                  <c:v>9.1008999999999993</c:v>
                </c:pt>
                <c:pt idx="4071">
                  <c:v>8.8827999999999996</c:v>
                </c:pt>
                <c:pt idx="4072">
                  <c:v>8.5607000000000006</c:v>
                </c:pt>
                <c:pt idx="4073">
                  <c:v>8.1951999999999998</c:v>
                </c:pt>
                <c:pt idx="4074">
                  <c:v>7.7965</c:v>
                </c:pt>
                <c:pt idx="4075">
                  <c:v>7.3483000000000001</c:v>
                </c:pt>
                <c:pt idx="4076">
                  <c:v>6.9139999999999997</c:v>
                </c:pt>
                <c:pt idx="4077">
                  <c:v>6.4162999999999997</c:v>
                </c:pt>
                <c:pt idx="4078">
                  <c:v>5.9223999999999997</c:v>
                </c:pt>
                <c:pt idx="4079">
                  <c:v>5.4488000000000003</c:v>
                </c:pt>
                <c:pt idx="4080">
                  <c:v>4.9371999999999998</c:v>
                </c:pt>
                <c:pt idx="4081">
                  <c:v>4.4208999999999996</c:v>
                </c:pt>
                <c:pt idx="4082">
                  <c:v>3.8967000000000001</c:v>
                </c:pt>
                <c:pt idx="4083">
                  <c:v>3.3498000000000001</c:v>
                </c:pt>
                <c:pt idx="4084">
                  <c:v>2.8037999999999998</c:v>
                </c:pt>
                <c:pt idx="4085">
                  <c:v>2.3033999999999999</c:v>
                </c:pt>
                <c:pt idx="4086">
                  <c:v>1.8123</c:v>
                </c:pt>
                <c:pt idx="4087">
                  <c:v>1.3119000000000001</c:v>
                </c:pt>
                <c:pt idx="4088">
                  <c:v>0.81052000000000002</c:v>
                </c:pt>
                <c:pt idx="4089">
                  <c:v>0.32117000000000001</c:v>
                </c:pt>
                <c:pt idx="4090">
                  <c:v>-0.16517999999999999</c:v>
                </c:pt>
                <c:pt idx="4091">
                  <c:v>-0.65151999999999999</c:v>
                </c:pt>
                <c:pt idx="4092">
                  <c:v>-1.1366000000000001</c:v>
                </c:pt>
                <c:pt idx="4093">
                  <c:v>-1.5903</c:v>
                </c:pt>
                <c:pt idx="4094">
                  <c:v>-2.0230999999999999</c:v>
                </c:pt>
                <c:pt idx="4095">
                  <c:v>-2.4626000000000001</c:v>
                </c:pt>
                <c:pt idx="4096">
                  <c:v>-2.9430000000000001</c:v>
                </c:pt>
                <c:pt idx="4097">
                  <c:v>-3.4773000000000001</c:v>
                </c:pt>
                <c:pt idx="4098">
                  <c:v>-4.0292000000000003</c:v>
                </c:pt>
                <c:pt idx="4099">
                  <c:v>-4.5965999999999996</c:v>
                </c:pt>
                <c:pt idx="4100">
                  <c:v>-5.1849999999999996</c:v>
                </c:pt>
                <c:pt idx="4101">
                  <c:v>-5.843</c:v>
                </c:pt>
                <c:pt idx="4102">
                  <c:v>-6.5202999999999998</c:v>
                </c:pt>
                <c:pt idx="4103">
                  <c:v>-7.1684000000000001</c:v>
                </c:pt>
                <c:pt idx="4104">
                  <c:v>-7.8517000000000001</c:v>
                </c:pt>
                <c:pt idx="4105">
                  <c:v>-8.5258000000000003</c:v>
                </c:pt>
                <c:pt idx="4106">
                  <c:v>-9.1568000000000005</c:v>
                </c:pt>
                <c:pt idx="4107">
                  <c:v>-9.8160000000000007</c:v>
                </c:pt>
                <c:pt idx="4108">
                  <c:v>-10.445</c:v>
                </c:pt>
                <c:pt idx="4109">
                  <c:v>-11.010999999999999</c:v>
                </c:pt>
                <c:pt idx="4110">
                  <c:v>-11.542999999999999</c:v>
                </c:pt>
                <c:pt idx="4111">
                  <c:v>-12.06</c:v>
                </c:pt>
                <c:pt idx="4112">
                  <c:v>-12.507999999999999</c:v>
                </c:pt>
                <c:pt idx="4113">
                  <c:v>-12.866</c:v>
                </c:pt>
                <c:pt idx="4114">
                  <c:v>-13.143000000000001</c:v>
                </c:pt>
                <c:pt idx="4115">
                  <c:v>-13.426</c:v>
                </c:pt>
                <c:pt idx="4116">
                  <c:v>-13.693</c:v>
                </c:pt>
                <c:pt idx="4117">
                  <c:v>-13.941000000000001</c:v>
                </c:pt>
                <c:pt idx="4118">
                  <c:v>-14.138999999999999</c:v>
                </c:pt>
                <c:pt idx="4119">
                  <c:v>-14.266</c:v>
                </c:pt>
                <c:pt idx="4120">
                  <c:v>-14.372999999999999</c:v>
                </c:pt>
                <c:pt idx="4121">
                  <c:v>-14.489000000000001</c:v>
                </c:pt>
                <c:pt idx="4122">
                  <c:v>-14.644</c:v>
                </c:pt>
                <c:pt idx="4123">
                  <c:v>-14.827999999999999</c:v>
                </c:pt>
                <c:pt idx="4124">
                  <c:v>-15.021000000000001</c:v>
                </c:pt>
                <c:pt idx="4125">
                  <c:v>-15.202</c:v>
                </c:pt>
                <c:pt idx="4126">
                  <c:v>-15.4</c:v>
                </c:pt>
                <c:pt idx="4127">
                  <c:v>-15.659000000000001</c:v>
                </c:pt>
                <c:pt idx="4128">
                  <c:v>-15.95</c:v>
                </c:pt>
                <c:pt idx="4129">
                  <c:v>-16.222000000000001</c:v>
                </c:pt>
                <c:pt idx="4130">
                  <c:v>-16.433</c:v>
                </c:pt>
                <c:pt idx="4131">
                  <c:v>-16.626999999999999</c:v>
                </c:pt>
                <c:pt idx="4132">
                  <c:v>-16.838999999999999</c:v>
                </c:pt>
                <c:pt idx="4133">
                  <c:v>-17.053999999999998</c:v>
                </c:pt>
                <c:pt idx="4134">
                  <c:v>-17.242999999999999</c:v>
                </c:pt>
                <c:pt idx="4135">
                  <c:v>-17.405000000000001</c:v>
                </c:pt>
                <c:pt idx="4136">
                  <c:v>-17.600000000000001</c:v>
                </c:pt>
                <c:pt idx="4137">
                  <c:v>-17.815999999999999</c:v>
                </c:pt>
                <c:pt idx="4138">
                  <c:v>-18</c:v>
                </c:pt>
                <c:pt idx="4139">
                  <c:v>-18.146000000000001</c:v>
                </c:pt>
                <c:pt idx="4140">
                  <c:v>-18.276</c:v>
                </c:pt>
                <c:pt idx="4141">
                  <c:v>-18.408000000000001</c:v>
                </c:pt>
                <c:pt idx="4142">
                  <c:v>-18.521999999999998</c:v>
                </c:pt>
                <c:pt idx="4143">
                  <c:v>-18.629000000000001</c:v>
                </c:pt>
                <c:pt idx="4144">
                  <c:v>-18.718</c:v>
                </c:pt>
                <c:pt idx="4145">
                  <c:v>-18.809000000000001</c:v>
                </c:pt>
                <c:pt idx="4146">
                  <c:v>-18.913</c:v>
                </c:pt>
                <c:pt idx="4147">
                  <c:v>-19.045999999999999</c:v>
                </c:pt>
                <c:pt idx="4148">
                  <c:v>-19.251000000000001</c:v>
                </c:pt>
                <c:pt idx="4149">
                  <c:v>-19.489000000000001</c:v>
                </c:pt>
                <c:pt idx="4150">
                  <c:v>-19.710999999999999</c:v>
                </c:pt>
                <c:pt idx="4151">
                  <c:v>-19.916</c:v>
                </c:pt>
                <c:pt idx="4152">
                  <c:v>-20.071000000000002</c:v>
                </c:pt>
                <c:pt idx="4153">
                  <c:v>-20.187999999999999</c:v>
                </c:pt>
                <c:pt idx="4154">
                  <c:v>-20.292000000000002</c:v>
                </c:pt>
                <c:pt idx="4155">
                  <c:v>-20.417999999999999</c:v>
                </c:pt>
                <c:pt idx="4156">
                  <c:v>-20.542999999999999</c:v>
                </c:pt>
                <c:pt idx="4157">
                  <c:v>-20.646000000000001</c:v>
                </c:pt>
                <c:pt idx="4158">
                  <c:v>-20.718</c:v>
                </c:pt>
                <c:pt idx="4159">
                  <c:v>-20.777999999999999</c:v>
                </c:pt>
                <c:pt idx="4160">
                  <c:v>-20.85</c:v>
                </c:pt>
                <c:pt idx="4161">
                  <c:v>-20.919</c:v>
                </c:pt>
                <c:pt idx="4162">
                  <c:v>-21</c:v>
                </c:pt>
                <c:pt idx="4163">
                  <c:v>-21.096</c:v>
                </c:pt>
                <c:pt idx="4164">
                  <c:v>-21.213999999999999</c:v>
                </c:pt>
                <c:pt idx="4165">
                  <c:v>-21.329000000000001</c:v>
                </c:pt>
                <c:pt idx="4166">
                  <c:v>-21.44</c:v>
                </c:pt>
                <c:pt idx="4167">
                  <c:v>-21.544</c:v>
                </c:pt>
                <c:pt idx="4168">
                  <c:v>-21.641999999999999</c:v>
                </c:pt>
                <c:pt idx="4169">
                  <c:v>-21.725999999999999</c:v>
                </c:pt>
                <c:pt idx="4170">
                  <c:v>-21.786000000000001</c:v>
                </c:pt>
                <c:pt idx="4171">
                  <c:v>-21.824999999999999</c:v>
                </c:pt>
                <c:pt idx="4172">
                  <c:v>-21.850999999999999</c:v>
                </c:pt>
                <c:pt idx="4173">
                  <c:v>-21.896000000000001</c:v>
                </c:pt>
                <c:pt idx="4174">
                  <c:v>-21.960999999999999</c:v>
                </c:pt>
                <c:pt idx="4175">
                  <c:v>-22.029</c:v>
                </c:pt>
                <c:pt idx="4176">
                  <c:v>-22.126000000000001</c:v>
                </c:pt>
                <c:pt idx="4177">
                  <c:v>-22.253</c:v>
                </c:pt>
                <c:pt idx="4178">
                  <c:v>-22.364999999999998</c:v>
                </c:pt>
                <c:pt idx="4179">
                  <c:v>-22.451000000000001</c:v>
                </c:pt>
                <c:pt idx="4180">
                  <c:v>-22.507999999999999</c:v>
                </c:pt>
                <c:pt idx="4181">
                  <c:v>-22.548999999999999</c:v>
                </c:pt>
                <c:pt idx="4182">
                  <c:v>-22.562999999999999</c:v>
                </c:pt>
                <c:pt idx="4183">
                  <c:v>-22.577999999999999</c:v>
                </c:pt>
                <c:pt idx="4184">
                  <c:v>-22.626000000000001</c:v>
                </c:pt>
                <c:pt idx="4185">
                  <c:v>-22.683</c:v>
                </c:pt>
                <c:pt idx="4186">
                  <c:v>-22.757999999999999</c:v>
                </c:pt>
                <c:pt idx="4187">
                  <c:v>-22.853999999999999</c:v>
                </c:pt>
                <c:pt idx="4188">
                  <c:v>-22.94</c:v>
                </c:pt>
                <c:pt idx="4189">
                  <c:v>-23.009</c:v>
                </c:pt>
                <c:pt idx="4190">
                  <c:v>-23.077999999999999</c:v>
                </c:pt>
                <c:pt idx="4191">
                  <c:v>-23.111999999999998</c:v>
                </c:pt>
                <c:pt idx="4192">
                  <c:v>-23.117000000000001</c:v>
                </c:pt>
                <c:pt idx="4193">
                  <c:v>-23.137</c:v>
                </c:pt>
                <c:pt idx="4194">
                  <c:v>-23.172000000000001</c:v>
                </c:pt>
                <c:pt idx="4195">
                  <c:v>-23.213999999999999</c:v>
                </c:pt>
                <c:pt idx="4196">
                  <c:v>-23.277999999999999</c:v>
                </c:pt>
                <c:pt idx="4197">
                  <c:v>-23.352</c:v>
                </c:pt>
                <c:pt idx="4198">
                  <c:v>-23.42</c:v>
                </c:pt>
                <c:pt idx="4199">
                  <c:v>-23.472000000000001</c:v>
                </c:pt>
                <c:pt idx="4200">
                  <c:v>-23.515999999999998</c:v>
                </c:pt>
                <c:pt idx="4201">
                  <c:v>-23.568000000000001</c:v>
                </c:pt>
                <c:pt idx="4202">
                  <c:v>-23.606999999999999</c:v>
                </c:pt>
                <c:pt idx="4203">
                  <c:v>-23.603000000000002</c:v>
                </c:pt>
                <c:pt idx="4204">
                  <c:v>-23.651</c:v>
                </c:pt>
                <c:pt idx="4205">
                  <c:v>-23.722000000000001</c:v>
                </c:pt>
                <c:pt idx="4206">
                  <c:v>-23.766999999999999</c:v>
                </c:pt>
                <c:pt idx="4207">
                  <c:v>-23.809000000000001</c:v>
                </c:pt>
                <c:pt idx="4208">
                  <c:v>-23.826000000000001</c:v>
                </c:pt>
                <c:pt idx="4209">
                  <c:v>-23.847000000000001</c:v>
                </c:pt>
                <c:pt idx="4210">
                  <c:v>-23.89</c:v>
                </c:pt>
                <c:pt idx="4211">
                  <c:v>-23.95</c:v>
                </c:pt>
                <c:pt idx="4212">
                  <c:v>-24.012</c:v>
                </c:pt>
                <c:pt idx="4213">
                  <c:v>-24.056999999999999</c:v>
                </c:pt>
                <c:pt idx="4214">
                  <c:v>-24.1</c:v>
                </c:pt>
                <c:pt idx="4215">
                  <c:v>-24.126999999999999</c:v>
                </c:pt>
                <c:pt idx="4216">
                  <c:v>-24.126000000000001</c:v>
                </c:pt>
                <c:pt idx="4217">
                  <c:v>-24.12</c:v>
                </c:pt>
                <c:pt idx="4218">
                  <c:v>-24.116</c:v>
                </c:pt>
                <c:pt idx="4219">
                  <c:v>-24.120999999999999</c:v>
                </c:pt>
                <c:pt idx="4220">
                  <c:v>-24.155999999999999</c:v>
                </c:pt>
                <c:pt idx="4221">
                  <c:v>-24.215</c:v>
                </c:pt>
                <c:pt idx="4222">
                  <c:v>-24.285</c:v>
                </c:pt>
                <c:pt idx="4223">
                  <c:v>-24.355</c:v>
                </c:pt>
                <c:pt idx="4224">
                  <c:v>-24.385999999999999</c:v>
                </c:pt>
                <c:pt idx="4225">
                  <c:v>-24.388999999999999</c:v>
                </c:pt>
                <c:pt idx="4226">
                  <c:v>-24.393000000000001</c:v>
                </c:pt>
                <c:pt idx="4227">
                  <c:v>-24.422000000000001</c:v>
                </c:pt>
                <c:pt idx="4228">
                  <c:v>-24.446000000000002</c:v>
                </c:pt>
                <c:pt idx="4229">
                  <c:v>-24.47</c:v>
                </c:pt>
                <c:pt idx="4230">
                  <c:v>-24.494</c:v>
                </c:pt>
                <c:pt idx="4231">
                  <c:v>-24.495999999999999</c:v>
                </c:pt>
                <c:pt idx="4232">
                  <c:v>-24.503</c:v>
                </c:pt>
                <c:pt idx="4233">
                  <c:v>-24.533999999999999</c:v>
                </c:pt>
                <c:pt idx="4234">
                  <c:v>-24.579000000000001</c:v>
                </c:pt>
                <c:pt idx="4235">
                  <c:v>-24.634</c:v>
                </c:pt>
                <c:pt idx="4236">
                  <c:v>-24.646999999999998</c:v>
                </c:pt>
                <c:pt idx="4237">
                  <c:v>-24.628</c:v>
                </c:pt>
                <c:pt idx="4238">
                  <c:v>-24.622</c:v>
                </c:pt>
                <c:pt idx="4239">
                  <c:v>-24.616</c:v>
                </c:pt>
                <c:pt idx="4240">
                  <c:v>-24.623999999999999</c:v>
                </c:pt>
                <c:pt idx="4241">
                  <c:v>-24.646000000000001</c:v>
                </c:pt>
                <c:pt idx="4242">
                  <c:v>-24.667999999999999</c:v>
                </c:pt>
                <c:pt idx="4243">
                  <c:v>-24.670999999999999</c:v>
                </c:pt>
                <c:pt idx="4244">
                  <c:v>-24.66</c:v>
                </c:pt>
                <c:pt idx="4245">
                  <c:v>-24.635000000000002</c:v>
                </c:pt>
                <c:pt idx="4246">
                  <c:v>-24.606000000000002</c:v>
                </c:pt>
                <c:pt idx="4247">
                  <c:v>-24.573</c:v>
                </c:pt>
                <c:pt idx="4248">
                  <c:v>-24.550999999999998</c:v>
                </c:pt>
                <c:pt idx="4249">
                  <c:v>-24.526</c:v>
                </c:pt>
                <c:pt idx="4250">
                  <c:v>-24.483000000000001</c:v>
                </c:pt>
                <c:pt idx="4251">
                  <c:v>-24.417000000000002</c:v>
                </c:pt>
                <c:pt idx="4252">
                  <c:v>-24.347999999999999</c:v>
                </c:pt>
                <c:pt idx="4253">
                  <c:v>-24.265999999999998</c:v>
                </c:pt>
                <c:pt idx="4254">
                  <c:v>-24.15</c:v>
                </c:pt>
                <c:pt idx="4255">
                  <c:v>-24.013999999999999</c:v>
                </c:pt>
                <c:pt idx="4256">
                  <c:v>-23.841999999999999</c:v>
                </c:pt>
                <c:pt idx="4257">
                  <c:v>-23.663</c:v>
                </c:pt>
                <c:pt idx="4258">
                  <c:v>-23.47</c:v>
                </c:pt>
                <c:pt idx="4259">
                  <c:v>-23.285</c:v>
                </c:pt>
                <c:pt idx="4260">
                  <c:v>-23.091000000000001</c:v>
                </c:pt>
                <c:pt idx="4261">
                  <c:v>-22.863</c:v>
                </c:pt>
                <c:pt idx="4262">
                  <c:v>-22.585000000000001</c:v>
                </c:pt>
                <c:pt idx="4263">
                  <c:v>-22.260999999999999</c:v>
                </c:pt>
                <c:pt idx="4264">
                  <c:v>-21.91</c:v>
                </c:pt>
                <c:pt idx="4265">
                  <c:v>-21.509</c:v>
                </c:pt>
                <c:pt idx="4266">
                  <c:v>-21.067</c:v>
                </c:pt>
                <c:pt idx="4267">
                  <c:v>-20.658000000000001</c:v>
                </c:pt>
                <c:pt idx="4268">
                  <c:v>-20.245999999999999</c:v>
                </c:pt>
                <c:pt idx="4269">
                  <c:v>-19.895</c:v>
                </c:pt>
                <c:pt idx="4270">
                  <c:v>-19.591000000000001</c:v>
                </c:pt>
                <c:pt idx="4271">
                  <c:v>-19.260999999999999</c:v>
                </c:pt>
                <c:pt idx="4272">
                  <c:v>-18.939</c:v>
                </c:pt>
                <c:pt idx="4273">
                  <c:v>-18.600000000000001</c:v>
                </c:pt>
                <c:pt idx="4274">
                  <c:v>-18.201000000000001</c:v>
                </c:pt>
                <c:pt idx="4275">
                  <c:v>-17.763999999999999</c:v>
                </c:pt>
                <c:pt idx="4276">
                  <c:v>-17.341000000000001</c:v>
                </c:pt>
                <c:pt idx="4277">
                  <c:v>-16.905000000000001</c:v>
                </c:pt>
                <c:pt idx="4278">
                  <c:v>-16.516999999999999</c:v>
                </c:pt>
                <c:pt idx="4279">
                  <c:v>-16.154</c:v>
                </c:pt>
                <c:pt idx="4280">
                  <c:v>-15.802</c:v>
                </c:pt>
                <c:pt idx="4281">
                  <c:v>-15.465999999999999</c:v>
                </c:pt>
                <c:pt idx="4282">
                  <c:v>-15.103</c:v>
                </c:pt>
                <c:pt idx="4283">
                  <c:v>-14.750999999999999</c:v>
                </c:pt>
                <c:pt idx="4284">
                  <c:v>-14.406000000000001</c:v>
                </c:pt>
                <c:pt idx="4285">
                  <c:v>-14.058999999999999</c:v>
                </c:pt>
                <c:pt idx="4286">
                  <c:v>-13.736000000000001</c:v>
                </c:pt>
                <c:pt idx="4287">
                  <c:v>-13.44</c:v>
                </c:pt>
                <c:pt idx="4288">
                  <c:v>-13.175000000000001</c:v>
                </c:pt>
                <c:pt idx="4289">
                  <c:v>-12.936</c:v>
                </c:pt>
                <c:pt idx="4290">
                  <c:v>-12.696999999999999</c:v>
                </c:pt>
                <c:pt idx="4291">
                  <c:v>-12.42</c:v>
                </c:pt>
                <c:pt idx="4292">
                  <c:v>-12.087999999999999</c:v>
                </c:pt>
                <c:pt idx="4293">
                  <c:v>-11.702</c:v>
                </c:pt>
                <c:pt idx="4294">
                  <c:v>-11.236000000000001</c:v>
                </c:pt>
                <c:pt idx="4295">
                  <c:v>-10.704000000000001</c:v>
                </c:pt>
                <c:pt idx="4296">
                  <c:v>-10.143000000000001</c:v>
                </c:pt>
                <c:pt idx="4297">
                  <c:v>-9.5478000000000005</c:v>
                </c:pt>
                <c:pt idx="4298">
                  <c:v>-8.8725000000000005</c:v>
                </c:pt>
                <c:pt idx="4299">
                  <c:v>-8.1570999999999998</c:v>
                </c:pt>
                <c:pt idx="4300">
                  <c:v>-7.4508000000000001</c:v>
                </c:pt>
                <c:pt idx="4301">
                  <c:v>-6.7599</c:v>
                </c:pt>
                <c:pt idx="4302">
                  <c:v>-6.0568</c:v>
                </c:pt>
                <c:pt idx="4303">
                  <c:v>-5.3590999999999998</c:v>
                </c:pt>
                <c:pt idx="4304">
                  <c:v>-4.6612999999999998</c:v>
                </c:pt>
                <c:pt idx="4305">
                  <c:v>-3.9579</c:v>
                </c:pt>
                <c:pt idx="4306">
                  <c:v>-3.2627999999999999</c:v>
                </c:pt>
                <c:pt idx="4307">
                  <c:v>-2.6172</c:v>
                </c:pt>
                <c:pt idx="4308">
                  <c:v>-2.0024000000000002</c:v>
                </c:pt>
                <c:pt idx="4309">
                  <c:v>-1.4263999999999999</c:v>
                </c:pt>
                <c:pt idx="4310">
                  <c:v>-0.87773999999999996</c:v>
                </c:pt>
                <c:pt idx="4311">
                  <c:v>-0.37483</c:v>
                </c:pt>
                <c:pt idx="4312">
                  <c:v>0.12003</c:v>
                </c:pt>
                <c:pt idx="4313">
                  <c:v>0.57587999999999995</c:v>
                </c:pt>
                <c:pt idx="4314">
                  <c:v>0.99446000000000001</c:v>
                </c:pt>
                <c:pt idx="4315">
                  <c:v>1.4457</c:v>
                </c:pt>
                <c:pt idx="4316">
                  <c:v>1.8807</c:v>
                </c:pt>
                <c:pt idx="4317">
                  <c:v>2.2890999999999999</c:v>
                </c:pt>
                <c:pt idx="4318">
                  <c:v>2.6917</c:v>
                </c:pt>
                <c:pt idx="4319">
                  <c:v>3.0884</c:v>
                </c:pt>
                <c:pt idx="4320">
                  <c:v>3.4517000000000002</c:v>
                </c:pt>
                <c:pt idx="4321">
                  <c:v>3.782</c:v>
                </c:pt>
                <c:pt idx="4322">
                  <c:v>4.1105</c:v>
                </c:pt>
                <c:pt idx="4323">
                  <c:v>4.4067999999999996</c:v>
                </c:pt>
                <c:pt idx="4324">
                  <c:v>4.6707999999999998</c:v>
                </c:pt>
                <c:pt idx="4325">
                  <c:v>4.9263000000000003</c:v>
                </c:pt>
                <c:pt idx="4326">
                  <c:v>5.1759000000000004</c:v>
                </c:pt>
                <c:pt idx="4327">
                  <c:v>5.4181999999999997</c:v>
                </c:pt>
                <c:pt idx="4328">
                  <c:v>5.6608000000000001</c:v>
                </c:pt>
                <c:pt idx="4329">
                  <c:v>5.9054000000000002</c:v>
                </c:pt>
                <c:pt idx="4330">
                  <c:v>6.1736000000000004</c:v>
                </c:pt>
                <c:pt idx="4331">
                  <c:v>6.4287999999999998</c:v>
                </c:pt>
                <c:pt idx="4332">
                  <c:v>6.6440999999999999</c:v>
                </c:pt>
                <c:pt idx="4333">
                  <c:v>6.8479999999999999</c:v>
                </c:pt>
                <c:pt idx="4334">
                  <c:v>7.0465</c:v>
                </c:pt>
                <c:pt idx="4335">
                  <c:v>7.2312000000000003</c:v>
                </c:pt>
                <c:pt idx="4336">
                  <c:v>7.4016000000000002</c:v>
                </c:pt>
                <c:pt idx="4337">
                  <c:v>7.5674000000000001</c:v>
                </c:pt>
                <c:pt idx="4338">
                  <c:v>7.7294</c:v>
                </c:pt>
                <c:pt idx="4339">
                  <c:v>7.89</c:v>
                </c:pt>
                <c:pt idx="4340">
                  <c:v>8.0397999999999996</c:v>
                </c:pt>
                <c:pt idx="4341">
                  <c:v>8.1731999999999996</c:v>
                </c:pt>
                <c:pt idx="4342">
                  <c:v>8.2847000000000008</c:v>
                </c:pt>
                <c:pt idx="4343">
                  <c:v>8.3848000000000003</c:v>
                </c:pt>
                <c:pt idx="4344">
                  <c:v>8.4870000000000001</c:v>
                </c:pt>
                <c:pt idx="4345">
                  <c:v>8.5730000000000004</c:v>
                </c:pt>
                <c:pt idx="4346">
                  <c:v>8.6484000000000005</c:v>
                </c:pt>
                <c:pt idx="4347">
                  <c:v>8.7279999999999998</c:v>
                </c:pt>
                <c:pt idx="4348">
                  <c:v>8.8389000000000006</c:v>
                </c:pt>
                <c:pt idx="4349">
                  <c:v>8.9728999999999992</c:v>
                </c:pt>
                <c:pt idx="4350">
                  <c:v>9.1112000000000002</c:v>
                </c:pt>
                <c:pt idx="4351">
                  <c:v>9.2451000000000008</c:v>
                </c:pt>
                <c:pt idx="4352">
                  <c:v>9.3770000000000007</c:v>
                </c:pt>
                <c:pt idx="4353">
                  <c:v>9.5091000000000001</c:v>
                </c:pt>
                <c:pt idx="4354">
                  <c:v>9.6545000000000005</c:v>
                </c:pt>
                <c:pt idx="4355">
                  <c:v>9.7942999999999998</c:v>
                </c:pt>
                <c:pt idx="4356">
                  <c:v>9.9368999999999996</c:v>
                </c:pt>
                <c:pt idx="4357">
                  <c:v>10.081</c:v>
                </c:pt>
                <c:pt idx="4358">
                  <c:v>10.231999999999999</c:v>
                </c:pt>
                <c:pt idx="4359">
                  <c:v>10.387</c:v>
                </c:pt>
                <c:pt idx="4360">
                  <c:v>10.542999999999999</c:v>
                </c:pt>
                <c:pt idx="4361">
                  <c:v>10.734999999999999</c:v>
                </c:pt>
                <c:pt idx="4362">
                  <c:v>10.989000000000001</c:v>
                </c:pt>
                <c:pt idx="4363">
                  <c:v>11.249000000000001</c:v>
                </c:pt>
                <c:pt idx="4364">
                  <c:v>11.49</c:v>
                </c:pt>
                <c:pt idx="4365">
                  <c:v>11.72</c:v>
                </c:pt>
                <c:pt idx="4366">
                  <c:v>11.927</c:v>
                </c:pt>
                <c:pt idx="4367">
                  <c:v>12.124000000000001</c:v>
                </c:pt>
                <c:pt idx="4368">
                  <c:v>12.336</c:v>
                </c:pt>
                <c:pt idx="4369">
                  <c:v>12.535</c:v>
                </c:pt>
                <c:pt idx="4370">
                  <c:v>12.757</c:v>
                </c:pt>
                <c:pt idx="4371">
                  <c:v>12.976000000000001</c:v>
                </c:pt>
                <c:pt idx="4372">
                  <c:v>13.148</c:v>
                </c:pt>
                <c:pt idx="4373">
                  <c:v>13.311999999999999</c:v>
                </c:pt>
                <c:pt idx="4374">
                  <c:v>13.462</c:v>
                </c:pt>
                <c:pt idx="4375">
                  <c:v>13.608000000000001</c:v>
                </c:pt>
                <c:pt idx="4376">
                  <c:v>13.731999999999999</c:v>
                </c:pt>
                <c:pt idx="4377">
                  <c:v>13.843999999999999</c:v>
                </c:pt>
                <c:pt idx="4378">
                  <c:v>13.991</c:v>
                </c:pt>
                <c:pt idx="4379">
                  <c:v>14.153</c:v>
                </c:pt>
                <c:pt idx="4380">
                  <c:v>14.318</c:v>
                </c:pt>
                <c:pt idx="4381">
                  <c:v>14.481999999999999</c:v>
                </c:pt>
                <c:pt idx="4382">
                  <c:v>14.661</c:v>
                </c:pt>
                <c:pt idx="4383">
                  <c:v>14.817</c:v>
                </c:pt>
                <c:pt idx="4384">
                  <c:v>14.929</c:v>
                </c:pt>
                <c:pt idx="4385">
                  <c:v>15.051</c:v>
                </c:pt>
                <c:pt idx="4386">
                  <c:v>15.175000000000001</c:v>
                </c:pt>
                <c:pt idx="4387">
                  <c:v>15.294</c:v>
                </c:pt>
                <c:pt idx="4388">
                  <c:v>15.363</c:v>
                </c:pt>
                <c:pt idx="4389">
                  <c:v>15.409000000000001</c:v>
                </c:pt>
                <c:pt idx="4390">
                  <c:v>15.449</c:v>
                </c:pt>
                <c:pt idx="4391">
                  <c:v>15.502000000000001</c:v>
                </c:pt>
                <c:pt idx="4392">
                  <c:v>15.569000000000001</c:v>
                </c:pt>
                <c:pt idx="4393">
                  <c:v>15.641</c:v>
                </c:pt>
                <c:pt idx="4394">
                  <c:v>15.734</c:v>
                </c:pt>
                <c:pt idx="4395">
                  <c:v>15.823</c:v>
                </c:pt>
                <c:pt idx="4396">
                  <c:v>15.914</c:v>
                </c:pt>
                <c:pt idx="4397">
                  <c:v>15.993</c:v>
                </c:pt>
                <c:pt idx="4398">
                  <c:v>16.07</c:v>
                </c:pt>
                <c:pt idx="4399">
                  <c:v>16.148</c:v>
                </c:pt>
                <c:pt idx="4400">
                  <c:v>16.201000000000001</c:v>
                </c:pt>
                <c:pt idx="4401">
                  <c:v>16.308</c:v>
                </c:pt>
                <c:pt idx="4402">
                  <c:v>16.384</c:v>
                </c:pt>
                <c:pt idx="4403">
                  <c:v>16.47</c:v>
                </c:pt>
                <c:pt idx="4404">
                  <c:v>16.562999999999999</c:v>
                </c:pt>
                <c:pt idx="4405">
                  <c:v>16.614999999999998</c:v>
                </c:pt>
                <c:pt idx="4406">
                  <c:v>16.655000000000001</c:v>
                </c:pt>
                <c:pt idx="4407">
                  <c:v>16.683</c:v>
                </c:pt>
                <c:pt idx="4408">
                  <c:v>16.71</c:v>
                </c:pt>
                <c:pt idx="4409">
                  <c:v>16.724</c:v>
                </c:pt>
                <c:pt idx="4410">
                  <c:v>16.760000000000002</c:v>
                </c:pt>
                <c:pt idx="4411">
                  <c:v>16.806999999999999</c:v>
                </c:pt>
                <c:pt idx="4412">
                  <c:v>16.867999999999999</c:v>
                </c:pt>
                <c:pt idx="4413">
                  <c:v>16.925000000000001</c:v>
                </c:pt>
                <c:pt idx="4414">
                  <c:v>16.992000000000001</c:v>
                </c:pt>
                <c:pt idx="4415">
                  <c:v>17.053000000000001</c:v>
                </c:pt>
                <c:pt idx="4416">
                  <c:v>17.100999999999999</c:v>
                </c:pt>
                <c:pt idx="4417">
                  <c:v>17.129000000000001</c:v>
                </c:pt>
                <c:pt idx="4418">
                  <c:v>17.155999999999999</c:v>
                </c:pt>
                <c:pt idx="4419">
                  <c:v>17.192</c:v>
                </c:pt>
                <c:pt idx="4420">
                  <c:v>17.247</c:v>
                </c:pt>
                <c:pt idx="4421">
                  <c:v>17.286000000000001</c:v>
                </c:pt>
                <c:pt idx="4422">
                  <c:v>17.323</c:v>
                </c:pt>
                <c:pt idx="4423">
                  <c:v>17.353999999999999</c:v>
                </c:pt>
                <c:pt idx="4424">
                  <c:v>17.372</c:v>
                </c:pt>
                <c:pt idx="4425">
                  <c:v>17.387</c:v>
                </c:pt>
                <c:pt idx="4426">
                  <c:v>17.416</c:v>
                </c:pt>
                <c:pt idx="4427">
                  <c:v>17.449000000000002</c:v>
                </c:pt>
                <c:pt idx="4428">
                  <c:v>17.507999999999999</c:v>
                </c:pt>
                <c:pt idx="4429">
                  <c:v>17.558</c:v>
                </c:pt>
                <c:pt idx="4430">
                  <c:v>17.606999999999999</c:v>
                </c:pt>
                <c:pt idx="4431">
                  <c:v>17.664999999999999</c:v>
                </c:pt>
                <c:pt idx="4432">
                  <c:v>17.693000000000001</c:v>
                </c:pt>
                <c:pt idx="4433">
                  <c:v>17.739000000000001</c:v>
                </c:pt>
                <c:pt idx="4434">
                  <c:v>17.762</c:v>
                </c:pt>
                <c:pt idx="4435">
                  <c:v>17.783999999999999</c:v>
                </c:pt>
                <c:pt idx="4436">
                  <c:v>17.805</c:v>
                </c:pt>
                <c:pt idx="4437">
                  <c:v>17.803000000000001</c:v>
                </c:pt>
                <c:pt idx="4438">
                  <c:v>17.800999999999998</c:v>
                </c:pt>
                <c:pt idx="4439">
                  <c:v>17.806000000000001</c:v>
                </c:pt>
                <c:pt idx="4440">
                  <c:v>17.821000000000002</c:v>
                </c:pt>
                <c:pt idx="4441">
                  <c:v>17.846</c:v>
                </c:pt>
                <c:pt idx="4442">
                  <c:v>17.876000000000001</c:v>
                </c:pt>
                <c:pt idx="4443">
                  <c:v>17.91</c:v>
                </c:pt>
                <c:pt idx="4444">
                  <c:v>17.959</c:v>
                </c:pt>
                <c:pt idx="4445">
                  <c:v>17.984999999999999</c:v>
                </c:pt>
                <c:pt idx="4446">
                  <c:v>17.981999999999999</c:v>
                </c:pt>
                <c:pt idx="4447">
                  <c:v>17.974</c:v>
                </c:pt>
                <c:pt idx="4448">
                  <c:v>17.972000000000001</c:v>
                </c:pt>
                <c:pt idx="4449">
                  <c:v>17.966999999999999</c:v>
                </c:pt>
                <c:pt idx="4450">
                  <c:v>17.972000000000001</c:v>
                </c:pt>
                <c:pt idx="4451">
                  <c:v>17.986000000000001</c:v>
                </c:pt>
                <c:pt idx="4452">
                  <c:v>18</c:v>
                </c:pt>
                <c:pt idx="4453">
                  <c:v>18.035</c:v>
                </c:pt>
                <c:pt idx="4454">
                  <c:v>18.07</c:v>
                </c:pt>
                <c:pt idx="4455">
                  <c:v>18.071999999999999</c:v>
                </c:pt>
                <c:pt idx="4456">
                  <c:v>18.082000000000001</c:v>
                </c:pt>
                <c:pt idx="4457">
                  <c:v>18.100999999999999</c:v>
                </c:pt>
                <c:pt idx="4458">
                  <c:v>18.132999999999999</c:v>
                </c:pt>
                <c:pt idx="4459">
                  <c:v>18.187999999999999</c:v>
                </c:pt>
                <c:pt idx="4460">
                  <c:v>18.242000000000001</c:v>
                </c:pt>
                <c:pt idx="4461">
                  <c:v>18.289000000000001</c:v>
                </c:pt>
                <c:pt idx="4462">
                  <c:v>18.315000000000001</c:v>
                </c:pt>
                <c:pt idx="4463">
                  <c:v>18.321000000000002</c:v>
                </c:pt>
                <c:pt idx="4464">
                  <c:v>18.318000000000001</c:v>
                </c:pt>
                <c:pt idx="4465">
                  <c:v>18.318000000000001</c:v>
                </c:pt>
                <c:pt idx="4466">
                  <c:v>18.318999999999999</c:v>
                </c:pt>
                <c:pt idx="4467">
                  <c:v>18.297000000000001</c:v>
                </c:pt>
                <c:pt idx="4468">
                  <c:v>18.27</c:v>
                </c:pt>
                <c:pt idx="4469">
                  <c:v>18.245999999999999</c:v>
                </c:pt>
                <c:pt idx="4470">
                  <c:v>18.216000000000001</c:v>
                </c:pt>
                <c:pt idx="4471">
                  <c:v>18.187999999999999</c:v>
                </c:pt>
                <c:pt idx="4472">
                  <c:v>18.157</c:v>
                </c:pt>
                <c:pt idx="4473">
                  <c:v>18.13</c:v>
                </c:pt>
                <c:pt idx="4474">
                  <c:v>18.079000000000001</c:v>
                </c:pt>
                <c:pt idx="4475">
                  <c:v>17.983000000000001</c:v>
                </c:pt>
                <c:pt idx="4476">
                  <c:v>17.817</c:v>
                </c:pt>
                <c:pt idx="4477">
                  <c:v>17.637</c:v>
                </c:pt>
                <c:pt idx="4478">
                  <c:v>17.414000000000001</c:v>
                </c:pt>
                <c:pt idx="4479">
                  <c:v>17.170999999999999</c:v>
                </c:pt>
                <c:pt idx="4480">
                  <c:v>16.904</c:v>
                </c:pt>
                <c:pt idx="4481">
                  <c:v>16.605</c:v>
                </c:pt>
                <c:pt idx="4482">
                  <c:v>16.277999999999999</c:v>
                </c:pt>
                <c:pt idx="4483">
                  <c:v>15.928000000000001</c:v>
                </c:pt>
                <c:pt idx="4484">
                  <c:v>15.526999999999999</c:v>
                </c:pt>
                <c:pt idx="4485">
                  <c:v>15.101000000000001</c:v>
                </c:pt>
                <c:pt idx="4486">
                  <c:v>14.71</c:v>
                </c:pt>
                <c:pt idx="4487">
                  <c:v>14.295</c:v>
                </c:pt>
                <c:pt idx="4488">
                  <c:v>13.837999999999999</c:v>
                </c:pt>
                <c:pt idx="4489">
                  <c:v>13.423</c:v>
                </c:pt>
                <c:pt idx="4490">
                  <c:v>13.055999999999999</c:v>
                </c:pt>
                <c:pt idx="4491">
                  <c:v>12.661</c:v>
                </c:pt>
                <c:pt idx="4492">
                  <c:v>12.269</c:v>
                </c:pt>
                <c:pt idx="4493">
                  <c:v>11.894</c:v>
                </c:pt>
                <c:pt idx="4494">
                  <c:v>11.476000000000001</c:v>
                </c:pt>
                <c:pt idx="4495">
                  <c:v>10.972</c:v>
                </c:pt>
                <c:pt idx="4496">
                  <c:v>10.455</c:v>
                </c:pt>
                <c:pt idx="4497">
                  <c:v>9.99</c:v>
                </c:pt>
                <c:pt idx="4498">
                  <c:v>9.5363000000000007</c:v>
                </c:pt>
                <c:pt idx="4499">
                  <c:v>9.1102000000000007</c:v>
                </c:pt>
                <c:pt idx="4500">
                  <c:v>8.7125000000000004</c:v>
                </c:pt>
                <c:pt idx="4501">
                  <c:v>8.2929999999999993</c:v>
                </c:pt>
                <c:pt idx="4502">
                  <c:v>7.9610000000000003</c:v>
                </c:pt>
                <c:pt idx="4503">
                  <c:v>7.6775000000000002</c:v>
                </c:pt>
                <c:pt idx="4504">
                  <c:v>7.3663999999999996</c:v>
                </c:pt>
                <c:pt idx="4505">
                  <c:v>7.0964</c:v>
                </c:pt>
                <c:pt idx="4506">
                  <c:v>6.8331</c:v>
                </c:pt>
                <c:pt idx="4507">
                  <c:v>6.5697999999999999</c:v>
                </c:pt>
                <c:pt idx="4508">
                  <c:v>6.3148999999999997</c:v>
                </c:pt>
                <c:pt idx="4509">
                  <c:v>6.0324999999999998</c:v>
                </c:pt>
                <c:pt idx="4510">
                  <c:v>5.7004999999999999</c:v>
                </c:pt>
                <c:pt idx="4511">
                  <c:v>5.3158000000000003</c:v>
                </c:pt>
                <c:pt idx="4512">
                  <c:v>4.8962000000000003</c:v>
                </c:pt>
                <c:pt idx="4513">
                  <c:v>4.4664000000000001</c:v>
                </c:pt>
                <c:pt idx="4514">
                  <c:v>4.0266999999999999</c:v>
                </c:pt>
                <c:pt idx="4515">
                  <c:v>3.6200999999999999</c:v>
                </c:pt>
                <c:pt idx="4516">
                  <c:v>3.2326000000000001</c:v>
                </c:pt>
                <c:pt idx="4517">
                  <c:v>2.8755999999999999</c:v>
                </c:pt>
                <c:pt idx="4518">
                  <c:v>2.5182000000000002</c:v>
                </c:pt>
                <c:pt idx="4519">
                  <c:v>2.1739999999999999</c:v>
                </c:pt>
                <c:pt idx="4520">
                  <c:v>1.8327</c:v>
                </c:pt>
                <c:pt idx="4521">
                  <c:v>1.4684999999999999</c:v>
                </c:pt>
                <c:pt idx="4522">
                  <c:v>1.0738000000000001</c:v>
                </c:pt>
                <c:pt idx="4523">
                  <c:v>0.66744999999999999</c:v>
                </c:pt>
                <c:pt idx="4524">
                  <c:v>0.26708999999999999</c:v>
                </c:pt>
                <c:pt idx="4525">
                  <c:v>-0.15484000000000001</c:v>
                </c:pt>
                <c:pt idx="4526">
                  <c:v>-0.62289000000000005</c:v>
                </c:pt>
                <c:pt idx="4527">
                  <c:v>-1.1194</c:v>
                </c:pt>
                <c:pt idx="4528">
                  <c:v>-1.6213</c:v>
                </c:pt>
                <c:pt idx="4529">
                  <c:v>-2.1661000000000001</c:v>
                </c:pt>
                <c:pt idx="4530">
                  <c:v>-2.7469999999999999</c:v>
                </c:pt>
                <c:pt idx="4531">
                  <c:v>-3.3296000000000001</c:v>
                </c:pt>
                <c:pt idx="4532">
                  <c:v>-3.8833000000000002</c:v>
                </c:pt>
                <c:pt idx="4533">
                  <c:v>-4.4398999999999997</c:v>
                </c:pt>
                <c:pt idx="4534">
                  <c:v>-5.0262000000000002</c:v>
                </c:pt>
                <c:pt idx="4535">
                  <c:v>-5.6211000000000002</c:v>
                </c:pt>
                <c:pt idx="4536">
                  <c:v>-6.2069999999999999</c:v>
                </c:pt>
                <c:pt idx="4537">
                  <c:v>-6.7836999999999996</c:v>
                </c:pt>
                <c:pt idx="4538">
                  <c:v>-7.4051</c:v>
                </c:pt>
                <c:pt idx="4539">
                  <c:v>-8.0502000000000002</c:v>
                </c:pt>
                <c:pt idx="4540">
                  <c:v>-8.6753999999999998</c:v>
                </c:pt>
                <c:pt idx="4541">
                  <c:v>-9.2987000000000002</c:v>
                </c:pt>
                <c:pt idx="4542">
                  <c:v>-9.9712999999999994</c:v>
                </c:pt>
                <c:pt idx="4543">
                  <c:v>-10.678000000000001</c:v>
                </c:pt>
                <c:pt idx="4544">
                  <c:v>-11.34</c:v>
                </c:pt>
                <c:pt idx="4545">
                  <c:v>-11.949</c:v>
                </c:pt>
                <c:pt idx="4546">
                  <c:v>-12.598000000000001</c:v>
                </c:pt>
                <c:pt idx="4547">
                  <c:v>-13.263</c:v>
                </c:pt>
                <c:pt idx="4548">
                  <c:v>-13.904999999999999</c:v>
                </c:pt>
                <c:pt idx="4549">
                  <c:v>-14.542999999999999</c:v>
                </c:pt>
                <c:pt idx="4550">
                  <c:v>-15.146000000000001</c:v>
                </c:pt>
                <c:pt idx="4551">
                  <c:v>-15.752000000000001</c:v>
                </c:pt>
                <c:pt idx="4552">
                  <c:v>-16.350999999999999</c:v>
                </c:pt>
                <c:pt idx="4553">
                  <c:v>-16.887</c:v>
                </c:pt>
                <c:pt idx="4554">
                  <c:v>-17.359000000000002</c:v>
                </c:pt>
                <c:pt idx="4555">
                  <c:v>-17.757999999999999</c:v>
                </c:pt>
                <c:pt idx="4556">
                  <c:v>-18.097000000000001</c:v>
                </c:pt>
                <c:pt idx="4557">
                  <c:v>-18.361000000000001</c:v>
                </c:pt>
                <c:pt idx="4558">
                  <c:v>-18.564</c:v>
                </c:pt>
                <c:pt idx="4559">
                  <c:v>-18.745000000000001</c:v>
                </c:pt>
                <c:pt idx="4560">
                  <c:v>-18.920000000000002</c:v>
                </c:pt>
                <c:pt idx="4561">
                  <c:v>-19.096</c:v>
                </c:pt>
                <c:pt idx="4562">
                  <c:v>-19.263000000000002</c:v>
                </c:pt>
                <c:pt idx="4563">
                  <c:v>-19.443000000000001</c:v>
                </c:pt>
                <c:pt idx="4564">
                  <c:v>-19.663</c:v>
                </c:pt>
                <c:pt idx="4565">
                  <c:v>-19.920999999999999</c:v>
                </c:pt>
                <c:pt idx="4566">
                  <c:v>-20.18</c:v>
                </c:pt>
                <c:pt idx="4567">
                  <c:v>-20.443000000000001</c:v>
                </c:pt>
                <c:pt idx="4568">
                  <c:v>-20.695</c:v>
                </c:pt>
                <c:pt idx="4569">
                  <c:v>-20.913</c:v>
                </c:pt>
                <c:pt idx="4570">
                  <c:v>-21.079000000000001</c:v>
                </c:pt>
                <c:pt idx="4571">
                  <c:v>-21.227</c:v>
                </c:pt>
                <c:pt idx="4572">
                  <c:v>-21.373999999999999</c:v>
                </c:pt>
                <c:pt idx="4573">
                  <c:v>-21.492999999999999</c:v>
                </c:pt>
                <c:pt idx="4574">
                  <c:v>-21.617999999999999</c:v>
                </c:pt>
                <c:pt idx="4575">
                  <c:v>-21.753</c:v>
                </c:pt>
                <c:pt idx="4576">
                  <c:v>-21.882000000000001</c:v>
                </c:pt>
                <c:pt idx="4577">
                  <c:v>-22.018999999999998</c:v>
                </c:pt>
                <c:pt idx="4578">
                  <c:v>-22.141999999999999</c:v>
                </c:pt>
                <c:pt idx="4579">
                  <c:v>-22.271999999999998</c:v>
                </c:pt>
                <c:pt idx="4580">
                  <c:v>-22.396000000000001</c:v>
                </c:pt>
                <c:pt idx="4581">
                  <c:v>-22.504000000000001</c:v>
                </c:pt>
                <c:pt idx="4582">
                  <c:v>-22.622</c:v>
                </c:pt>
                <c:pt idx="4583">
                  <c:v>-22.745000000000001</c:v>
                </c:pt>
                <c:pt idx="4584">
                  <c:v>-22.855</c:v>
                </c:pt>
                <c:pt idx="4585">
                  <c:v>-22.971</c:v>
                </c:pt>
                <c:pt idx="4586">
                  <c:v>-23.099</c:v>
                </c:pt>
                <c:pt idx="4587">
                  <c:v>-23.215</c:v>
                </c:pt>
                <c:pt idx="4588">
                  <c:v>-23.300999999999998</c:v>
                </c:pt>
                <c:pt idx="4589">
                  <c:v>-23.387</c:v>
                </c:pt>
                <c:pt idx="4590">
                  <c:v>-23.443999999999999</c:v>
                </c:pt>
                <c:pt idx="4591">
                  <c:v>-23.513000000000002</c:v>
                </c:pt>
                <c:pt idx="4592">
                  <c:v>-23.597000000000001</c:v>
                </c:pt>
                <c:pt idx="4593">
                  <c:v>-23.683</c:v>
                </c:pt>
                <c:pt idx="4594">
                  <c:v>-23.773</c:v>
                </c:pt>
                <c:pt idx="4595">
                  <c:v>-23.867000000000001</c:v>
                </c:pt>
                <c:pt idx="4596">
                  <c:v>-23.975999999999999</c:v>
                </c:pt>
                <c:pt idx="4597">
                  <c:v>-24.084</c:v>
                </c:pt>
                <c:pt idx="4598">
                  <c:v>-24.18</c:v>
                </c:pt>
                <c:pt idx="4599">
                  <c:v>-24.248999999999999</c:v>
                </c:pt>
                <c:pt idx="4600">
                  <c:v>-24.326000000000001</c:v>
                </c:pt>
                <c:pt idx="4601">
                  <c:v>-24.408000000000001</c:v>
                </c:pt>
                <c:pt idx="4602">
                  <c:v>-24.486999999999998</c:v>
                </c:pt>
                <c:pt idx="4603">
                  <c:v>-24.568000000000001</c:v>
                </c:pt>
                <c:pt idx="4604">
                  <c:v>-24.658999999999999</c:v>
                </c:pt>
                <c:pt idx="4605">
                  <c:v>-24.747</c:v>
                </c:pt>
                <c:pt idx="4606">
                  <c:v>-24.795000000000002</c:v>
                </c:pt>
                <c:pt idx="4607">
                  <c:v>-24.83</c:v>
                </c:pt>
                <c:pt idx="4608">
                  <c:v>-24.856000000000002</c:v>
                </c:pt>
                <c:pt idx="4609">
                  <c:v>-24.888999999999999</c:v>
                </c:pt>
                <c:pt idx="4610">
                  <c:v>-24.927</c:v>
                </c:pt>
                <c:pt idx="4611">
                  <c:v>-24.971</c:v>
                </c:pt>
                <c:pt idx="4612">
                  <c:v>-25.041</c:v>
                </c:pt>
                <c:pt idx="4613">
                  <c:v>-25.131</c:v>
                </c:pt>
                <c:pt idx="4614">
                  <c:v>-25.222999999999999</c:v>
                </c:pt>
                <c:pt idx="4615">
                  <c:v>-25.286999999999999</c:v>
                </c:pt>
                <c:pt idx="4616">
                  <c:v>-25.343</c:v>
                </c:pt>
                <c:pt idx="4617">
                  <c:v>-25.41</c:v>
                </c:pt>
                <c:pt idx="4618">
                  <c:v>-25.46</c:v>
                </c:pt>
                <c:pt idx="4619">
                  <c:v>-25.49</c:v>
                </c:pt>
                <c:pt idx="4620">
                  <c:v>-25.536000000000001</c:v>
                </c:pt>
                <c:pt idx="4621">
                  <c:v>-25.594000000000001</c:v>
                </c:pt>
                <c:pt idx="4622">
                  <c:v>-25.649000000000001</c:v>
                </c:pt>
                <c:pt idx="4623">
                  <c:v>-25.722000000000001</c:v>
                </c:pt>
                <c:pt idx="4624">
                  <c:v>-25.792000000000002</c:v>
                </c:pt>
                <c:pt idx="4625">
                  <c:v>-25.85</c:v>
                </c:pt>
                <c:pt idx="4626">
                  <c:v>-25.888000000000002</c:v>
                </c:pt>
                <c:pt idx="4627">
                  <c:v>-25.925000000000001</c:v>
                </c:pt>
                <c:pt idx="4628">
                  <c:v>-25.943000000000001</c:v>
                </c:pt>
                <c:pt idx="4629">
                  <c:v>-25.957999999999998</c:v>
                </c:pt>
                <c:pt idx="4630">
                  <c:v>-25.995000000000001</c:v>
                </c:pt>
                <c:pt idx="4631">
                  <c:v>-26.033999999999999</c:v>
                </c:pt>
                <c:pt idx="4632">
                  <c:v>-26.074999999999999</c:v>
                </c:pt>
                <c:pt idx="4633">
                  <c:v>-26.100999999999999</c:v>
                </c:pt>
                <c:pt idx="4634">
                  <c:v>-26.146999999999998</c:v>
                </c:pt>
                <c:pt idx="4635">
                  <c:v>-26.181999999999999</c:v>
                </c:pt>
                <c:pt idx="4636">
                  <c:v>-26.202999999999999</c:v>
                </c:pt>
                <c:pt idx="4637">
                  <c:v>-26.242999999999999</c:v>
                </c:pt>
                <c:pt idx="4638">
                  <c:v>-26.3</c:v>
                </c:pt>
                <c:pt idx="4639">
                  <c:v>-26.364000000000001</c:v>
                </c:pt>
                <c:pt idx="4640">
                  <c:v>-26.414000000000001</c:v>
                </c:pt>
                <c:pt idx="4641">
                  <c:v>-26.448</c:v>
                </c:pt>
                <c:pt idx="4642">
                  <c:v>-26.446999999999999</c:v>
                </c:pt>
                <c:pt idx="4643">
                  <c:v>-26.449000000000002</c:v>
                </c:pt>
                <c:pt idx="4644">
                  <c:v>-26.472000000000001</c:v>
                </c:pt>
                <c:pt idx="4645">
                  <c:v>-26.518000000000001</c:v>
                </c:pt>
                <c:pt idx="4646">
                  <c:v>-26.613</c:v>
                </c:pt>
                <c:pt idx="4647">
                  <c:v>-26.690999999999999</c:v>
                </c:pt>
                <c:pt idx="4648">
                  <c:v>-26.748999999999999</c:v>
                </c:pt>
                <c:pt idx="4649">
                  <c:v>-26.79</c:v>
                </c:pt>
                <c:pt idx="4650">
                  <c:v>-26.8</c:v>
                </c:pt>
                <c:pt idx="4651">
                  <c:v>-26.815999999999999</c:v>
                </c:pt>
                <c:pt idx="4652">
                  <c:v>-26.847000000000001</c:v>
                </c:pt>
                <c:pt idx="4653">
                  <c:v>-26.872</c:v>
                </c:pt>
                <c:pt idx="4654">
                  <c:v>-26.893000000000001</c:v>
                </c:pt>
                <c:pt idx="4655">
                  <c:v>-26.902000000000001</c:v>
                </c:pt>
                <c:pt idx="4656">
                  <c:v>-26.911999999999999</c:v>
                </c:pt>
                <c:pt idx="4657">
                  <c:v>-26.905000000000001</c:v>
                </c:pt>
                <c:pt idx="4658">
                  <c:v>-26.905000000000001</c:v>
                </c:pt>
                <c:pt idx="4659">
                  <c:v>-26.914000000000001</c:v>
                </c:pt>
                <c:pt idx="4660">
                  <c:v>-26.914000000000001</c:v>
                </c:pt>
                <c:pt idx="4661">
                  <c:v>-26.902999999999999</c:v>
                </c:pt>
                <c:pt idx="4662">
                  <c:v>-26.873000000000001</c:v>
                </c:pt>
                <c:pt idx="4663">
                  <c:v>-26.853000000000002</c:v>
                </c:pt>
                <c:pt idx="4664">
                  <c:v>-26.859000000000002</c:v>
                </c:pt>
                <c:pt idx="4665">
                  <c:v>-26.881</c:v>
                </c:pt>
                <c:pt idx="4666">
                  <c:v>-26.890999999999998</c:v>
                </c:pt>
                <c:pt idx="4667">
                  <c:v>-26.91</c:v>
                </c:pt>
                <c:pt idx="4668">
                  <c:v>-26.905000000000001</c:v>
                </c:pt>
                <c:pt idx="4669">
                  <c:v>-26.867999999999999</c:v>
                </c:pt>
                <c:pt idx="4670">
                  <c:v>-26.792999999999999</c:v>
                </c:pt>
                <c:pt idx="4671">
                  <c:v>-26.696000000000002</c:v>
                </c:pt>
                <c:pt idx="4672">
                  <c:v>-26.594000000000001</c:v>
                </c:pt>
                <c:pt idx="4673">
                  <c:v>-26.466000000000001</c:v>
                </c:pt>
                <c:pt idx="4674">
                  <c:v>-26.327999999999999</c:v>
                </c:pt>
                <c:pt idx="4675">
                  <c:v>-26.175000000000001</c:v>
                </c:pt>
                <c:pt idx="4676">
                  <c:v>-25.978999999999999</c:v>
                </c:pt>
                <c:pt idx="4677">
                  <c:v>-25.742999999999999</c:v>
                </c:pt>
                <c:pt idx="4678">
                  <c:v>-25.468</c:v>
                </c:pt>
                <c:pt idx="4679">
                  <c:v>-25.164000000000001</c:v>
                </c:pt>
                <c:pt idx="4680">
                  <c:v>-24.832999999999998</c:v>
                </c:pt>
                <c:pt idx="4681">
                  <c:v>-24.501999999999999</c:v>
                </c:pt>
                <c:pt idx="4682">
                  <c:v>-24.187000000000001</c:v>
                </c:pt>
                <c:pt idx="4683">
                  <c:v>-23.856000000000002</c:v>
                </c:pt>
                <c:pt idx="4684">
                  <c:v>-23.535</c:v>
                </c:pt>
                <c:pt idx="4685">
                  <c:v>-23.231999999999999</c:v>
                </c:pt>
                <c:pt idx="4686">
                  <c:v>-22.902999999999999</c:v>
                </c:pt>
                <c:pt idx="4687">
                  <c:v>-22.574999999999999</c:v>
                </c:pt>
                <c:pt idx="4688">
                  <c:v>-22.196999999999999</c:v>
                </c:pt>
                <c:pt idx="4689">
                  <c:v>-21.782</c:v>
                </c:pt>
                <c:pt idx="4690">
                  <c:v>-21.317</c:v>
                </c:pt>
                <c:pt idx="4691">
                  <c:v>-20.85</c:v>
                </c:pt>
                <c:pt idx="4692">
                  <c:v>-20.408999999999999</c:v>
                </c:pt>
                <c:pt idx="4693">
                  <c:v>-20.010000000000002</c:v>
                </c:pt>
                <c:pt idx="4694">
                  <c:v>-19.681999999999999</c:v>
                </c:pt>
                <c:pt idx="4695">
                  <c:v>-19.419</c:v>
                </c:pt>
                <c:pt idx="4696">
                  <c:v>-19.184999999999999</c:v>
                </c:pt>
                <c:pt idx="4697">
                  <c:v>-18.966000000000001</c:v>
                </c:pt>
                <c:pt idx="4698">
                  <c:v>-18.724</c:v>
                </c:pt>
                <c:pt idx="4699">
                  <c:v>-18.423999999999999</c:v>
                </c:pt>
                <c:pt idx="4700">
                  <c:v>-18.074999999999999</c:v>
                </c:pt>
                <c:pt idx="4701">
                  <c:v>-17.716999999999999</c:v>
                </c:pt>
                <c:pt idx="4702">
                  <c:v>-17.274999999999999</c:v>
                </c:pt>
                <c:pt idx="4703">
                  <c:v>-16.744</c:v>
                </c:pt>
                <c:pt idx="4704">
                  <c:v>-16.204999999999998</c:v>
                </c:pt>
                <c:pt idx="4705">
                  <c:v>-15.669</c:v>
                </c:pt>
                <c:pt idx="4706">
                  <c:v>-15.109</c:v>
                </c:pt>
                <c:pt idx="4707">
                  <c:v>-14.505000000000001</c:v>
                </c:pt>
                <c:pt idx="4708">
                  <c:v>-13.882999999999999</c:v>
                </c:pt>
                <c:pt idx="4709">
                  <c:v>-13.298</c:v>
                </c:pt>
                <c:pt idx="4710">
                  <c:v>-12.709</c:v>
                </c:pt>
                <c:pt idx="4711">
                  <c:v>-12.042999999999999</c:v>
                </c:pt>
                <c:pt idx="4712">
                  <c:v>-11.311</c:v>
                </c:pt>
                <c:pt idx="4713">
                  <c:v>-10.561999999999999</c:v>
                </c:pt>
                <c:pt idx="4714">
                  <c:v>-9.8099000000000007</c:v>
                </c:pt>
                <c:pt idx="4715">
                  <c:v>-8.9794</c:v>
                </c:pt>
                <c:pt idx="4716">
                  <c:v>-8.0565999999999995</c:v>
                </c:pt>
                <c:pt idx="4717">
                  <c:v>-7.0953999999999997</c:v>
                </c:pt>
                <c:pt idx="4718">
                  <c:v>-6.0937999999999999</c:v>
                </c:pt>
                <c:pt idx="4719">
                  <c:v>-5.0987999999999998</c:v>
                </c:pt>
                <c:pt idx="4720">
                  <c:v>-4.1013999999999999</c:v>
                </c:pt>
                <c:pt idx="4721">
                  <c:v>-3.1337000000000002</c:v>
                </c:pt>
                <c:pt idx="4722">
                  <c:v>-2.2299000000000002</c:v>
                </c:pt>
                <c:pt idx="4723">
                  <c:v>-1.3809</c:v>
                </c:pt>
                <c:pt idx="4724">
                  <c:v>-0.59157000000000004</c:v>
                </c:pt>
                <c:pt idx="4725">
                  <c:v>9.8132999999999998E-2</c:v>
                </c:pt>
                <c:pt idx="4726">
                  <c:v>0.69330000000000003</c:v>
                </c:pt>
                <c:pt idx="4727">
                  <c:v>1.2337</c:v>
                </c:pt>
                <c:pt idx="4728">
                  <c:v>1.6655</c:v>
                </c:pt>
                <c:pt idx="4729">
                  <c:v>1.9895</c:v>
                </c:pt>
                <c:pt idx="4730">
                  <c:v>2.2810000000000001</c:v>
                </c:pt>
                <c:pt idx="4731">
                  <c:v>2.5194000000000001</c:v>
                </c:pt>
                <c:pt idx="4732">
                  <c:v>2.6936</c:v>
                </c:pt>
                <c:pt idx="4733">
                  <c:v>2.8298000000000001</c:v>
                </c:pt>
                <c:pt idx="4734">
                  <c:v>2.9657</c:v>
                </c:pt>
                <c:pt idx="4735">
                  <c:v>3.1452</c:v>
                </c:pt>
                <c:pt idx="4736">
                  <c:v>3.3441999999999998</c:v>
                </c:pt>
                <c:pt idx="4737">
                  <c:v>3.5687000000000002</c:v>
                </c:pt>
                <c:pt idx="4738">
                  <c:v>3.7869000000000002</c:v>
                </c:pt>
                <c:pt idx="4739">
                  <c:v>4.0126999999999997</c:v>
                </c:pt>
                <c:pt idx="4740">
                  <c:v>4.2713999999999999</c:v>
                </c:pt>
                <c:pt idx="4741">
                  <c:v>4.5655999999999999</c:v>
                </c:pt>
                <c:pt idx="4742">
                  <c:v>4.8678999999999997</c:v>
                </c:pt>
                <c:pt idx="4743">
                  <c:v>5.1383000000000001</c:v>
                </c:pt>
                <c:pt idx="4744">
                  <c:v>5.3780999999999999</c:v>
                </c:pt>
                <c:pt idx="4745">
                  <c:v>5.5963000000000003</c:v>
                </c:pt>
                <c:pt idx="4746">
                  <c:v>5.7979000000000003</c:v>
                </c:pt>
                <c:pt idx="4747">
                  <c:v>5.9821999999999997</c:v>
                </c:pt>
                <c:pt idx="4748">
                  <c:v>6.1351000000000004</c:v>
                </c:pt>
                <c:pt idx="4749">
                  <c:v>6.2789999999999999</c:v>
                </c:pt>
                <c:pt idx="4750">
                  <c:v>6.4200999999999997</c:v>
                </c:pt>
                <c:pt idx="4751">
                  <c:v>6.5571999999999999</c:v>
                </c:pt>
                <c:pt idx="4752">
                  <c:v>6.6779000000000002</c:v>
                </c:pt>
                <c:pt idx="4753">
                  <c:v>6.7834000000000003</c:v>
                </c:pt>
                <c:pt idx="4754">
                  <c:v>6.8832000000000004</c:v>
                </c:pt>
                <c:pt idx="4755">
                  <c:v>6.9804000000000004</c:v>
                </c:pt>
                <c:pt idx="4756">
                  <c:v>7.0850999999999997</c:v>
                </c:pt>
                <c:pt idx="4757">
                  <c:v>7.1776</c:v>
                </c:pt>
                <c:pt idx="4758">
                  <c:v>7.2713999999999999</c:v>
                </c:pt>
                <c:pt idx="4759">
                  <c:v>7.3851000000000004</c:v>
                </c:pt>
                <c:pt idx="4760">
                  <c:v>7.5044000000000004</c:v>
                </c:pt>
                <c:pt idx="4761">
                  <c:v>7.6211000000000002</c:v>
                </c:pt>
                <c:pt idx="4762">
                  <c:v>7.7435999999999998</c:v>
                </c:pt>
                <c:pt idx="4763">
                  <c:v>7.8613</c:v>
                </c:pt>
                <c:pt idx="4764">
                  <c:v>7.9588000000000001</c:v>
                </c:pt>
                <c:pt idx="4765">
                  <c:v>8.0195000000000007</c:v>
                </c:pt>
                <c:pt idx="4766">
                  <c:v>8.0509000000000004</c:v>
                </c:pt>
                <c:pt idx="4767">
                  <c:v>8.0555000000000003</c:v>
                </c:pt>
                <c:pt idx="4768">
                  <c:v>8.0631000000000004</c:v>
                </c:pt>
                <c:pt idx="4769">
                  <c:v>8.0785</c:v>
                </c:pt>
                <c:pt idx="4770">
                  <c:v>8.1220999999999997</c:v>
                </c:pt>
                <c:pt idx="4771">
                  <c:v>8.2045999999999992</c:v>
                </c:pt>
                <c:pt idx="4772">
                  <c:v>8.3064999999999998</c:v>
                </c:pt>
                <c:pt idx="4773">
                  <c:v>8.4329000000000001</c:v>
                </c:pt>
                <c:pt idx="4774">
                  <c:v>8.5604999999999993</c:v>
                </c:pt>
                <c:pt idx="4775">
                  <c:v>8.6843000000000004</c:v>
                </c:pt>
                <c:pt idx="4776">
                  <c:v>8.7910000000000004</c:v>
                </c:pt>
                <c:pt idx="4777">
                  <c:v>8.8732000000000006</c:v>
                </c:pt>
                <c:pt idx="4778">
                  <c:v>8.9111999999999991</c:v>
                </c:pt>
                <c:pt idx="4779">
                  <c:v>8.9327000000000005</c:v>
                </c:pt>
                <c:pt idx="4780">
                  <c:v>8.9604999999999997</c:v>
                </c:pt>
                <c:pt idx="4781">
                  <c:v>9.0001999999999995</c:v>
                </c:pt>
                <c:pt idx="4782">
                  <c:v>9.0473999999999997</c:v>
                </c:pt>
                <c:pt idx="4783">
                  <c:v>9.1707000000000001</c:v>
                </c:pt>
                <c:pt idx="4784">
                  <c:v>9.3118999999999996</c:v>
                </c:pt>
                <c:pt idx="4785">
                  <c:v>9.4414999999999996</c:v>
                </c:pt>
                <c:pt idx="4786">
                  <c:v>9.6006</c:v>
                </c:pt>
                <c:pt idx="4787">
                  <c:v>9.7522000000000002</c:v>
                </c:pt>
                <c:pt idx="4788">
                  <c:v>9.8747000000000007</c:v>
                </c:pt>
                <c:pt idx="4789">
                  <c:v>9.9794</c:v>
                </c:pt>
                <c:pt idx="4790">
                  <c:v>10.076000000000001</c:v>
                </c:pt>
                <c:pt idx="4791">
                  <c:v>10.196</c:v>
                </c:pt>
                <c:pt idx="4792">
                  <c:v>10.32</c:v>
                </c:pt>
                <c:pt idx="4793">
                  <c:v>10.443</c:v>
                </c:pt>
                <c:pt idx="4794">
                  <c:v>10.565</c:v>
                </c:pt>
                <c:pt idx="4795">
                  <c:v>10.67</c:v>
                </c:pt>
                <c:pt idx="4796">
                  <c:v>10.801</c:v>
                </c:pt>
                <c:pt idx="4797">
                  <c:v>10.952</c:v>
                </c:pt>
                <c:pt idx="4798">
                  <c:v>11.073</c:v>
                </c:pt>
                <c:pt idx="4799">
                  <c:v>11.167</c:v>
                </c:pt>
                <c:pt idx="4800">
                  <c:v>11.257999999999999</c:v>
                </c:pt>
                <c:pt idx="4801">
                  <c:v>11.351000000000001</c:v>
                </c:pt>
                <c:pt idx="4802">
                  <c:v>11.465999999999999</c:v>
                </c:pt>
                <c:pt idx="4803">
                  <c:v>11.627000000000001</c:v>
                </c:pt>
                <c:pt idx="4804">
                  <c:v>11.798</c:v>
                </c:pt>
                <c:pt idx="4805">
                  <c:v>11.941000000000001</c:v>
                </c:pt>
                <c:pt idx="4806">
                  <c:v>12.117000000000001</c:v>
                </c:pt>
                <c:pt idx="4807">
                  <c:v>12.305</c:v>
                </c:pt>
                <c:pt idx="4808">
                  <c:v>12.455</c:v>
                </c:pt>
                <c:pt idx="4809">
                  <c:v>12.563000000000001</c:v>
                </c:pt>
                <c:pt idx="4810">
                  <c:v>12.635999999999999</c:v>
                </c:pt>
                <c:pt idx="4811">
                  <c:v>12.691000000000001</c:v>
                </c:pt>
                <c:pt idx="4812">
                  <c:v>12.742000000000001</c:v>
                </c:pt>
                <c:pt idx="4813">
                  <c:v>12.81</c:v>
                </c:pt>
                <c:pt idx="4814">
                  <c:v>12.91</c:v>
                </c:pt>
                <c:pt idx="4815">
                  <c:v>13.035</c:v>
                </c:pt>
                <c:pt idx="4816">
                  <c:v>13.169</c:v>
                </c:pt>
                <c:pt idx="4817">
                  <c:v>13.324999999999999</c:v>
                </c:pt>
                <c:pt idx="4818">
                  <c:v>13.488</c:v>
                </c:pt>
                <c:pt idx="4819">
                  <c:v>13.606999999999999</c:v>
                </c:pt>
                <c:pt idx="4820">
                  <c:v>13.698</c:v>
                </c:pt>
                <c:pt idx="4821">
                  <c:v>13.801</c:v>
                </c:pt>
                <c:pt idx="4822">
                  <c:v>13.891</c:v>
                </c:pt>
                <c:pt idx="4823">
                  <c:v>13.989000000000001</c:v>
                </c:pt>
                <c:pt idx="4824">
                  <c:v>14.103999999999999</c:v>
                </c:pt>
                <c:pt idx="4825">
                  <c:v>14.215999999999999</c:v>
                </c:pt>
                <c:pt idx="4826">
                  <c:v>14.303000000000001</c:v>
                </c:pt>
                <c:pt idx="4827">
                  <c:v>14.403</c:v>
                </c:pt>
                <c:pt idx="4828">
                  <c:v>14.510999999999999</c:v>
                </c:pt>
                <c:pt idx="4829">
                  <c:v>14.617000000000001</c:v>
                </c:pt>
                <c:pt idx="4830">
                  <c:v>14.692</c:v>
                </c:pt>
                <c:pt idx="4831">
                  <c:v>14.747999999999999</c:v>
                </c:pt>
                <c:pt idx="4832">
                  <c:v>14.808</c:v>
                </c:pt>
                <c:pt idx="4833">
                  <c:v>14.864000000000001</c:v>
                </c:pt>
                <c:pt idx="4834">
                  <c:v>14.939</c:v>
                </c:pt>
                <c:pt idx="4835">
                  <c:v>15.032</c:v>
                </c:pt>
                <c:pt idx="4836">
                  <c:v>15.129</c:v>
                </c:pt>
                <c:pt idx="4837">
                  <c:v>15.236000000000001</c:v>
                </c:pt>
                <c:pt idx="4838">
                  <c:v>15.308</c:v>
                </c:pt>
                <c:pt idx="4839">
                  <c:v>15.37</c:v>
                </c:pt>
                <c:pt idx="4840">
                  <c:v>15.433</c:v>
                </c:pt>
                <c:pt idx="4841">
                  <c:v>15.484999999999999</c:v>
                </c:pt>
                <c:pt idx="4842">
                  <c:v>15.545</c:v>
                </c:pt>
                <c:pt idx="4843">
                  <c:v>15.615</c:v>
                </c:pt>
                <c:pt idx="4844">
                  <c:v>15.689</c:v>
                </c:pt>
                <c:pt idx="4845">
                  <c:v>15.753</c:v>
                </c:pt>
                <c:pt idx="4846">
                  <c:v>15.821999999999999</c:v>
                </c:pt>
                <c:pt idx="4847">
                  <c:v>15.884</c:v>
                </c:pt>
                <c:pt idx="4848">
                  <c:v>15.93</c:v>
                </c:pt>
                <c:pt idx="4849">
                  <c:v>15.97</c:v>
                </c:pt>
                <c:pt idx="4850">
                  <c:v>15.997999999999999</c:v>
                </c:pt>
                <c:pt idx="4851">
                  <c:v>16.021000000000001</c:v>
                </c:pt>
                <c:pt idx="4852">
                  <c:v>16.071000000000002</c:v>
                </c:pt>
                <c:pt idx="4853">
                  <c:v>16.123000000000001</c:v>
                </c:pt>
                <c:pt idx="4854">
                  <c:v>16.172000000000001</c:v>
                </c:pt>
                <c:pt idx="4855">
                  <c:v>16.215</c:v>
                </c:pt>
                <c:pt idx="4856">
                  <c:v>16.27</c:v>
                </c:pt>
                <c:pt idx="4857">
                  <c:v>16.315000000000001</c:v>
                </c:pt>
                <c:pt idx="4858">
                  <c:v>16.358000000000001</c:v>
                </c:pt>
                <c:pt idx="4859">
                  <c:v>16.391999999999999</c:v>
                </c:pt>
                <c:pt idx="4860">
                  <c:v>16.407</c:v>
                </c:pt>
                <c:pt idx="4861">
                  <c:v>16.433</c:v>
                </c:pt>
                <c:pt idx="4862">
                  <c:v>16.46</c:v>
                </c:pt>
                <c:pt idx="4863">
                  <c:v>16.492999999999999</c:v>
                </c:pt>
                <c:pt idx="4864">
                  <c:v>16.548999999999999</c:v>
                </c:pt>
                <c:pt idx="4865">
                  <c:v>16.562000000000001</c:v>
                </c:pt>
                <c:pt idx="4866">
                  <c:v>16.555</c:v>
                </c:pt>
                <c:pt idx="4867">
                  <c:v>16.564</c:v>
                </c:pt>
                <c:pt idx="4868">
                  <c:v>16.577000000000002</c:v>
                </c:pt>
                <c:pt idx="4869">
                  <c:v>16.611000000000001</c:v>
                </c:pt>
                <c:pt idx="4870">
                  <c:v>16.646000000000001</c:v>
                </c:pt>
                <c:pt idx="4871">
                  <c:v>16.681999999999999</c:v>
                </c:pt>
                <c:pt idx="4872">
                  <c:v>16.73</c:v>
                </c:pt>
                <c:pt idx="4873">
                  <c:v>16.763999999999999</c:v>
                </c:pt>
                <c:pt idx="4874">
                  <c:v>16.786999999999999</c:v>
                </c:pt>
                <c:pt idx="4875">
                  <c:v>16.79</c:v>
                </c:pt>
                <c:pt idx="4876">
                  <c:v>16.780999999999999</c:v>
                </c:pt>
                <c:pt idx="4877">
                  <c:v>16.774000000000001</c:v>
                </c:pt>
                <c:pt idx="4878">
                  <c:v>16.765999999999998</c:v>
                </c:pt>
                <c:pt idx="4879">
                  <c:v>16.759</c:v>
                </c:pt>
                <c:pt idx="4880">
                  <c:v>16.766999999999999</c:v>
                </c:pt>
                <c:pt idx="4881">
                  <c:v>16.77</c:v>
                </c:pt>
                <c:pt idx="4882">
                  <c:v>16.757999999999999</c:v>
                </c:pt>
                <c:pt idx="4883">
                  <c:v>16.738</c:v>
                </c:pt>
                <c:pt idx="4884">
                  <c:v>16.734999999999999</c:v>
                </c:pt>
                <c:pt idx="4885">
                  <c:v>16.733000000000001</c:v>
                </c:pt>
                <c:pt idx="4886">
                  <c:v>16.709</c:v>
                </c:pt>
                <c:pt idx="4887">
                  <c:v>16.678999999999998</c:v>
                </c:pt>
                <c:pt idx="4888">
                  <c:v>16.646999999999998</c:v>
                </c:pt>
                <c:pt idx="4889">
                  <c:v>16.622</c:v>
                </c:pt>
                <c:pt idx="4890">
                  <c:v>16.591000000000001</c:v>
                </c:pt>
                <c:pt idx="4891">
                  <c:v>16.486000000000001</c:v>
                </c:pt>
                <c:pt idx="4892">
                  <c:v>16.355</c:v>
                </c:pt>
                <c:pt idx="4893">
                  <c:v>16.244</c:v>
                </c:pt>
                <c:pt idx="4894">
                  <c:v>16.102</c:v>
                </c:pt>
                <c:pt idx="4895">
                  <c:v>15.916</c:v>
                </c:pt>
                <c:pt idx="4896">
                  <c:v>15.738</c:v>
                </c:pt>
                <c:pt idx="4897">
                  <c:v>15.547000000000001</c:v>
                </c:pt>
                <c:pt idx="4898">
                  <c:v>15.326000000000001</c:v>
                </c:pt>
                <c:pt idx="4899">
                  <c:v>15.055</c:v>
                </c:pt>
                <c:pt idx="4900">
                  <c:v>14.785</c:v>
                </c:pt>
                <c:pt idx="4901">
                  <c:v>14.477</c:v>
                </c:pt>
                <c:pt idx="4902">
                  <c:v>14.169</c:v>
                </c:pt>
                <c:pt idx="4903">
                  <c:v>13.866</c:v>
                </c:pt>
                <c:pt idx="4904">
                  <c:v>13.545999999999999</c:v>
                </c:pt>
                <c:pt idx="4905">
                  <c:v>13.263999999999999</c:v>
                </c:pt>
                <c:pt idx="4906">
                  <c:v>12.987</c:v>
                </c:pt>
                <c:pt idx="4907">
                  <c:v>12.683999999999999</c:v>
                </c:pt>
                <c:pt idx="4908">
                  <c:v>12.414999999999999</c:v>
                </c:pt>
                <c:pt idx="4909">
                  <c:v>12.159000000000001</c:v>
                </c:pt>
                <c:pt idx="4910">
                  <c:v>11.901</c:v>
                </c:pt>
                <c:pt idx="4911">
                  <c:v>11.612</c:v>
                </c:pt>
                <c:pt idx="4912">
                  <c:v>11.304</c:v>
                </c:pt>
                <c:pt idx="4913">
                  <c:v>10.978</c:v>
                </c:pt>
                <c:pt idx="4914">
                  <c:v>10.641999999999999</c:v>
                </c:pt>
                <c:pt idx="4915">
                  <c:v>10.291</c:v>
                </c:pt>
                <c:pt idx="4916">
                  <c:v>9.9398</c:v>
                </c:pt>
                <c:pt idx="4917">
                  <c:v>9.6262000000000008</c:v>
                </c:pt>
                <c:pt idx="4918">
                  <c:v>9.3416999999999994</c:v>
                </c:pt>
                <c:pt idx="4919">
                  <c:v>9.0256000000000007</c:v>
                </c:pt>
                <c:pt idx="4920">
                  <c:v>8.6998999999999995</c:v>
                </c:pt>
                <c:pt idx="4921">
                  <c:v>8.4100999999999999</c:v>
                </c:pt>
                <c:pt idx="4922">
                  <c:v>8.1640999999999995</c:v>
                </c:pt>
                <c:pt idx="4923">
                  <c:v>7.9432999999999998</c:v>
                </c:pt>
                <c:pt idx="4924">
                  <c:v>7.7401</c:v>
                </c:pt>
                <c:pt idx="4925">
                  <c:v>7.5484</c:v>
                </c:pt>
                <c:pt idx="4926">
                  <c:v>7.3292999999999999</c:v>
                </c:pt>
                <c:pt idx="4927">
                  <c:v>7.0932000000000004</c:v>
                </c:pt>
                <c:pt idx="4928">
                  <c:v>6.8353999999999999</c:v>
                </c:pt>
                <c:pt idx="4929">
                  <c:v>6.5605000000000002</c:v>
                </c:pt>
                <c:pt idx="4930">
                  <c:v>6.2747000000000002</c:v>
                </c:pt>
                <c:pt idx="4931">
                  <c:v>5.9555999999999996</c:v>
                </c:pt>
                <c:pt idx="4932">
                  <c:v>5.5991999999999997</c:v>
                </c:pt>
                <c:pt idx="4933">
                  <c:v>5.2285000000000004</c:v>
                </c:pt>
                <c:pt idx="4934">
                  <c:v>4.8502999999999998</c:v>
                </c:pt>
                <c:pt idx="4935">
                  <c:v>4.4610000000000003</c:v>
                </c:pt>
                <c:pt idx="4936">
                  <c:v>4.0910000000000002</c:v>
                </c:pt>
                <c:pt idx="4937">
                  <c:v>3.7284000000000002</c:v>
                </c:pt>
                <c:pt idx="4938">
                  <c:v>3.3203999999999998</c:v>
                </c:pt>
                <c:pt idx="4939">
                  <c:v>2.9035000000000002</c:v>
                </c:pt>
                <c:pt idx="4940">
                  <c:v>2.4891000000000001</c:v>
                </c:pt>
                <c:pt idx="4941">
                  <c:v>2.0937999999999999</c:v>
                </c:pt>
                <c:pt idx="4942">
                  <c:v>1.7114</c:v>
                </c:pt>
                <c:pt idx="4943">
                  <c:v>1.2988</c:v>
                </c:pt>
                <c:pt idx="4944">
                  <c:v>0.87682000000000004</c:v>
                </c:pt>
                <c:pt idx="4945">
                  <c:v>0.46683000000000002</c:v>
                </c:pt>
                <c:pt idx="4946">
                  <c:v>7.4172000000000002E-2</c:v>
                </c:pt>
                <c:pt idx="4947">
                  <c:v>-0.33401999999999998</c:v>
                </c:pt>
                <c:pt idx="4948">
                  <c:v>-0.72411999999999999</c:v>
                </c:pt>
                <c:pt idx="4949">
                  <c:v>-1.0734999999999999</c:v>
                </c:pt>
                <c:pt idx="4950">
                  <c:v>-1.4473</c:v>
                </c:pt>
                <c:pt idx="4951">
                  <c:v>-1.8501000000000001</c:v>
                </c:pt>
                <c:pt idx="4952">
                  <c:v>-2.2534999999999998</c:v>
                </c:pt>
                <c:pt idx="4953">
                  <c:v>-2.6413000000000002</c:v>
                </c:pt>
                <c:pt idx="4954">
                  <c:v>-3.0577999999999999</c:v>
                </c:pt>
                <c:pt idx="4955">
                  <c:v>-3.5186000000000002</c:v>
                </c:pt>
                <c:pt idx="4956">
                  <c:v>-3.9752000000000001</c:v>
                </c:pt>
                <c:pt idx="4957">
                  <c:v>-4.4170999999999996</c:v>
                </c:pt>
                <c:pt idx="4958">
                  <c:v>-4.8781999999999996</c:v>
                </c:pt>
                <c:pt idx="4959">
                  <c:v>-5.3680000000000003</c:v>
                </c:pt>
                <c:pt idx="4960">
                  <c:v>-5.8851000000000004</c:v>
                </c:pt>
                <c:pt idx="4961">
                  <c:v>-6.4305000000000003</c:v>
                </c:pt>
                <c:pt idx="4962">
                  <c:v>-6.9657999999999998</c:v>
                </c:pt>
                <c:pt idx="4963">
                  <c:v>-7.5259</c:v>
                </c:pt>
                <c:pt idx="4964">
                  <c:v>-8.1417999999999999</c:v>
                </c:pt>
                <c:pt idx="4965">
                  <c:v>-8.7902000000000005</c:v>
                </c:pt>
                <c:pt idx="4966">
                  <c:v>-9.4405000000000001</c:v>
                </c:pt>
                <c:pt idx="4967">
                  <c:v>-10.11</c:v>
                </c:pt>
                <c:pt idx="4968">
                  <c:v>-10.811999999999999</c:v>
                </c:pt>
                <c:pt idx="4969">
                  <c:v>-11.569000000000001</c:v>
                </c:pt>
                <c:pt idx="4970">
                  <c:v>-12.34</c:v>
                </c:pt>
                <c:pt idx="4971">
                  <c:v>-13.1</c:v>
                </c:pt>
                <c:pt idx="4972">
                  <c:v>-13.878</c:v>
                </c:pt>
                <c:pt idx="4973">
                  <c:v>-14.657</c:v>
                </c:pt>
                <c:pt idx="4974">
                  <c:v>-15.37</c:v>
                </c:pt>
                <c:pt idx="4975">
                  <c:v>-16.029</c:v>
                </c:pt>
                <c:pt idx="4976">
                  <c:v>-16.632000000000001</c:v>
                </c:pt>
                <c:pt idx="4977">
                  <c:v>-17.192</c:v>
                </c:pt>
                <c:pt idx="4978">
                  <c:v>-17.683</c:v>
                </c:pt>
                <c:pt idx="4979">
                  <c:v>-18.087</c:v>
                </c:pt>
                <c:pt idx="4980">
                  <c:v>-18.437000000000001</c:v>
                </c:pt>
                <c:pt idx="4981">
                  <c:v>-18.738</c:v>
                </c:pt>
                <c:pt idx="4982">
                  <c:v>-19.013999999999999</c:v>
                </c:pt>
                <c:pt idx="4983">
                  <c:v>-19.228000000000002</c:v>
                </c:pt>
                <c:pt idx="4984">
                  <c:v>-19.388999999999999</c:v>
                </c:pt>
                <c:pt idx="4985">
                  <c:v>-19.521999999999998</c:v>
                </c:pt>
                <c:pt idx="4986">
                  <c:v>-19.643999999999998</c:v>
                </c:pt>
                <c:pt idx="4987">
                  <c:v>-19.782</c:v>
                </c:pt>
                <c:pt idx="4988">
                  <c:v>-19.942</c:v>
                </c:pt>
                <c:pt idx="4989">
                  <c:v>-20.141999999999999</c:v>
                </c:pt>
                <c:pt idx="4990">
                  <c:v>-20.396000000000001</c:v>
                </c:pt>
                <c:pt idx="4991">
                  <c:v>-20.661000000000001</c:v>
                </c:pt>
                <c:pt idx="4992">
                  <c:v>-20.92</c:v>
                </c:pt>
                <c:pt idx="4993">
                  <c:v>-21.183</c:v>
                </c:pt>
                <c:pt idx="4994">
                  <c:v>-21.443999999999999</c:v>
                </c:pt>
                <c:pt idx="4995">
                  <c:v>-21.687999999999999</c:v>
                </c:pt>
                <c:pt idx="4996">
                  <c:v>-21.879000000000001</c:v>
                </c:pt>
                <c:pt idx="4997">
                  <c:v>-22.067</c:v>
                </c:pt>
                <c:pt idx="4998">
                  <c:v>-22.25</c:v>
                </c:pt>
                <c:pt idx="4999">
                  <c:v>-22.427</c:v>
                </c:pt>
                <c:pt idx="5000">
                  <c:v>-22.603999999999999</c:v>
                </c:pt>
                <c:pt idx="5001">
                  <c:v>-22.763999999999999</c:v>
                </c:pt>
                <c:pt idx="5002">
                  <c:v>-22.911999999999999</c:v>
                </c:pt>
                <c:pt idx="5003">
                  <c:v>-23.067</c:v>
                </c:pt>
                <c:pt idx="5004">
                  <c:v>-23.225999999999999</c:v>
                </c:pt>
                <c:pt idx="5005">
                  <c:v>-23.385999999999999</c:v>
                </c:pt>
                <c:pt idx="5006">
                  <c:v>-23.56</c:v>
                </c:pt>
                <c:pt idx="5007">
                  <c:v>-23.745999999999999</c:v>
                </c:pt>
                <c:pt idx="5008">
                  <c:v>-23.928000000000001</c:v>
                </c:pt>
                <c:pt idx="5009">
                  <c:v>-24.106999999999999</c:v>
                </c:pt>
                <c:pt idx="5010">
                  <c:v>-24.257999999999999</c:v>
                </c:pt>
                <c:pt idx="5011">
                  <c:v>-24.391999999999999</c:v>
                </c:pt>
                <c:pt idx="5012">
                  <c:v>-24.504000000000001</c:v>
                </c:pt>
                <c:pt idx="5013">
                  <c:v>-24.622</c:v>
                </c:pt>
                <c:pt idx="5014">
                  <c:v>-24.748999999999999</c:v>
                </c:pt>
                <c:pt idx="5015">
                  <c:v>-24.885000000000002</c:v>
                </c:pt>
                <c:pt idx="5016">
                  <c:v>-25.042000000000002</c:v>
                </c:pt>
                <c:pt idx="5017">
                  <c:v>-25.201000000000001</c:v>
                </c:pt>
                <c:pt idx="5018">
                  <c:v>-25.356000000000002</c:v>
                </c:pt>
                <c:pt idx="5019">
                  <c:v>-25.512</c:v>
                </c:pt>
                <c:pt idx="5020">
                  <c:v>-25.652000000000001</c:v>
                </c:pt>
                <c:pt idx="5021">
                  <c:v>-25.776</c:v>
                </c:pt>
                <c:pt idx="5022">
                  <c:v>-25.88</c:v>
                </c:pt>
                <c:pt idx="5023">
                  <c:v>-25.992999999999999</c:v>
                </c:pt>
                <c:pt idx="5024">
                  <c:v>-26.103999999999999</c:v>
                </c:pt>
                <c:pt idx="5025">
                  <c:v>-26.198</c:v>
                </c:pt>
                <c:pt idx="5026">
                  <c:v>-26.268000000000001</c:v>
                </c:pt>
                <c:pt idx="5027">
                  <c:v>-26.331</c:v>
                </c:pt>
                <c:pt idx="5028">
                  <c:v>-26.413</c:v>
                </c:pt>
                <c:pt idx="5029">
                  <c:v>-26.492000000000001</c:v>
                </c:pt>
                <c:pt idx="5030">
                  <c:v>-26.565000000000001</c:v>
                </c:pt>
                <c:pt idx="5031">
                  <c:v>-26.643000000000001</c:v>
                </c:pt>
                <c:pt idx="5032">
                  <c:v>-26.734000000000002</c:v>
                </c:pt>
                <c:pt idx="5033">
                  <c:v>-26.8</c:v>
                </c:pt>
                <c:pt idx="5034">
                  <c:v>-26.859000000000002</c:v>
                </c:pt>
                <c:pt idx="5035">
                  <c:v>-26.9</c:v>
                </c:pt>
                <c:pt idx="5036">
                  <c:v>-26.939</c:v>
                </c:pt>
                <c:pt idx="5037">
                  <c:v>-26.991</c:v>
                </c:pt>
                <c:pt idx="5038">
                  <c:v>-27.042000000000002</c:v>
                </c:pt>
                <c:pt idx="5039">
                  <c:v>-27.102</c:v>
                </c:pt>
                <c:pt idx="5040">
                  <c:v>-27.158999999999999</c:v>
                </c:pt>
                <c:pt idx="5041">
                  <c:v>-27.216000000000001</c:v>
                </c:pt>
                <c:pt idx="5042">
                  <c:v>-27.27</c:v>
                </c:pt>
                <c:pt idx="5043">
                  <c:v>-27.321000000000002</c:v>
                </c:pt>
                <c:pt idx="5044">
                  <c:v>-27.372</c:v>
                </c:pt>
                <c:pt idx="5045">
                  <c:v>-27.404</c:v>
                </c:pt>
                <c:pt idx="5046">
                  <c:v>-27.449000000000002</c:v>
                </c:pt>
                <c:pt idx="5047">
                  <c:v>-27.478999999999999</c:v>
                </c:pt>
                <c:pt idx="5048">
                  <c:v>-27.497</c:v>
                </c:pt>
                <c:pt idx="5049">
                  <c:v>-27.523</c:v>
                </c:pt>
                <c:pt idx="5050">
                  <c:v>-27.539000000000001</c:v>
                </c:pt>
                <c:pt idx="5051">
                  <c:v>-27.571000000000002</c:v>
                </c:pt>
                <c:pt idx="5052">
                  <c:v>-27.603000000000002</c:v>
                </c:pt>
                <c:pt idx="5053">
                  <c:v>-27.619</c:v>
                </c:pt>
                <c:pt idx="5054">
                  <c:v>-27.623999999999999</c:v>
                </c:pt>
                <c:pt idx="5055">
                  <c:v>-27.602</c:v>
                </c:pt>
                <c:pt idx="5056">
                  <c:v>-27.587</c:v>
                </c:pt>
                <c:pt idx="5057">
                  <c:v>-27.614999999999998</c:v>
                </c:pt>
                <c:pt idx="5058">
                  <c:v>-27.667000000000002</c:v>
                </c:pt>
                <c:pt idx="5059">
                  <c:v>-27.725000000000001</c:v>
                </c:pt>
                <c:pt idx="5060">
                  <c:v>-27.768000000000001</c:v>
                </c:pt>
                <c:pt idx="5061">
                  <c:v>-27.803000000000001</c:v>
                </c:pt>
                <c:pt idx="5062">
                  <c:v>-27.835000000000001</c:v>
                </c:pt>
                <c:pt idx="5063">
                  <c:v>-27.856999999999999</c:v>
                </c:pt>
                <c:pt idx="5064">
                  <c:v>-27.891999999999999</c:v>
                </c:pt>
                <c:pt idx="5065">
                  <c:v>-27.914000000000001</c:v>
                </c:pt>
                <c:pt idx="5066">
                  <c:v>-27.925000000000001</c:v>
                </c:pt>
                <c:pt idx="5067">
                  <c:v>-27.93</c:v>
                </c:pt>
                <c:pt idx="5068">
                  <c:v>-27.913</c:v>
                </c:pt>
                <c:pt idx="5069">
                  <c:v>-27.896000000000001</c:v>
                </c:pt>
                <c:pt idx="5070">
                  <c:v>-27.895</c:v>
                </c:pt>
                <c:pt idx="5071">
                  <c:v>-27.882000000000001</c:v>
                </c:pt>
                <c:pt idx="5072">
                  <c:v>-27.882999999999999</c:v>
                </c:pt>
                <c:pt idx="5073">
                  <c:v>-27.853999999999999</c:v>
                </c:pt>
                <c:pt idx="5074">
                  <c:v>-27.795000000000002</c:v>
                </c:pt>
                <c:pt idx="5075">
                  <c:v>-27.741</c:v>
                </c:pt>
                <c:pt idx="5076">
                  <c:v>-27.648</c:v>
                </c:pt>
                <c:pt idx="5077">
                  <c:v>-27.527000000000001</c:v>
                </c:pt>
                <c:pt idx="5078">
                  <c:v>-27.416</c:v>
                </c:pt>
                <c:pt idx="5079">
                  <c:v>-27.302</c:v>
                </c:pt>
                <c:pt idx="5080">
                  <c:v>-27.143999999999998</c:v>
                </c:pt>
                <c:pt idx="5081">
                  <c:v>-26.934999999999999</c:v>
                </c:pt>
                <c:pt idx="5082">
                  <c:v>-26.713000000000001</c:v>
                </c:pt>
                <c:pt idx="5083">
                  <c:v>-26.483000000000001</c:v>
                </c:pt>
                <c:pt idx="5084">
                  <c:v>-26.253</c:v>
                </c:pt>
                <c:pt idx="5085">
                  <c:v>-26.041</c:v>
                </c:pt>
                <c:pt idx="5086">
                  <c:v>-25.859000000000002</c:v>
                </c:pt>
                <c:pt idx="5087">
                  <c:v>-25.673999999999999</c:v>
                </c:pt>
                <c:pt idx="5088">
                  <c:v>-25.44</c:v>
                </c:pt>
                <c:pt idx="5089">
                  <c:v>-25.17</c:v>
                </c:pt>
                <c:pt idx="5090">
                  <c:v>-24.870999999999999</c:v>
                </c:pt>
                <c:pt idx="5091">
                  <c:v>-24.555</c:v>
                </c:pt>
                <c:pt idx="5092">
                  <c:v>-24.234000000000002</c:v>
                </c:pt>
                <c:pt idx="5093">
                  <c:v>-23.922999999999998</c:v>
                </c:pt>
                <c:pt idx="5094">
                  <c:v>-23.588999999999999</c:v>
                </c:pt>
                <c:pt idx="5095">
                  <c:v>-23.288</c:v>
                </c:pt>
                <c:pt idx="5096">
                  <c:v>-23.056000000000001</c:v>
                </c:pt>
                <c:pt idx="5097">
                  <c:v>-22.815999999999999</c:v>
                </c:pt>
                <c:pt idx="5098">
                  <c:v>-22.574999999999999</c:v>
                </c:pt>
                <c:pt idx="5099">
                  <c:v>-22.344000000000001</c:v>
                </c:pt>
                <c:pt idx="5100">
                  <c:v>-22.135999999999999</c:v>
                </c:pt>
                <c:pt idx="5101">
                  <c:v>-21.937000000000001</c:v>
                </c:pt>
                <c:pt idx="5102">
                  <c:v>-21.741</c:v>
                </c:pt>
                <c:pt idx="5103">
                  <c:v>-21.542999999999999</c:v>
                </c:pt>
                <c:pt idx="5104">
                  <c:v>-21.364000000000001</c:v>
                </c:pt>
                <c:pt idx="5105">
                  <c:v>-21.204000000000001</c:v>
                </c:pt>
                <c:pt idx="5106">
                  <c:v>-21.059000000000001</c:v>
                </c:pt>
                <c:pt idx="5107">
                  <c:v>-20.882999999999999</c:v>
                </c:pt>
                <c:pt idx="5108">
                  <c:v>-20.696999999999999</c:v>
                </c:pt>
                <c:pt idx="5109">
                  <c:v>-20.477</c:v>
                </c:pt>
                <c:pt idx="5110">
                  <c:v>-20.193999999999999</c:v>
                </c:pt>
                <c:pt idx="5111">
                  <c:v>-19.864999999999998</c:v>
                </c:pt>
                <c:pt idx="5112">
                  <c:v>-19.507000000000001</c:v>
                </c:pt>
                <c:pt idx="5113">
                  <c:v>-19.132000000000001</c:v>
                </c:pt>
                <c:pt idx="5114">
                  <c:v>-18.707999999999998</c:v>
                </c:pt>
                <c:pt idx="5115">
                  <c:v>-18.236999999999998</c:v>
                </c:pt>
                <c:pt idx="5116">
                  <c:v>-17.731999999999999</c:v>
                </c:pt>
                <c:pt idx="5117">
                  <c:v>-17.210999999999999</c:v>
                </c:pt>
                <c:pt idx="5118">
                  <c:v>-16.666</c:v>
                </c:pt>
                <c:pt idx="5119">
                  <c:v>-16.091000000000001</c:v>
                </c:pt>
                <c:pt idx="5120">
                  <c:v>-15.443</c:v>
                </c:pt>
                <c:pt idx="5121">
                  <c:v>-14.724</c:v>
                </c:pt>
                <c:pt idx="5122">
                  <c:v>-13.936999999999999</c:v>
                </c:pt>
                <c:pt idx="5123">
                  <c:v>-13.074999999999999</c:v>
                </c:pt>
                <c:pt idx="5124">
                  <c:v>-12.154999999999999</c:v>
                </c:pt>
                <c:pt idx="5125">
                  <c:v>-11.226000000000001</c:v>
                </c:pt>
                <c:pt idx="5126">
                  <c:v>-10.298999999999999</c:v>
                </c:pt>
                <c:pt idx="5127">
                  <c:v>-9.4161999999999999</c:v>
                </c:pt>
                <c:pt idx="5128">
                  <c:v>-8.6189</c:v>
                </c:pt>
                <c:pt idx="5129">
                  <c:v>-7.8437999999999999</c:v>
                </c:pt>
                <c:pt idx="5130">
                  <c:v>-7.1345000000000001</c:v>
                </c:pt>
                <c:pt idx="5131">
                  <c:v>-6.4945000000000004</c:v>
                </c:pt>
                <c:pt idx="5132">
                  <c:v>-5.8754</c:v>
                </c:pt>
                <c:pt idx="5133">
                  <c:v>-5.2807000000000004</c:v>
                </c:pt>
                <c:pt idx="5134">
                  <c:v>-4.7332000000000001</c:v>
                </c:pt>
                <c:pt idx="5135">
                  <c:v>-4.2319000000000004</c:v>
                </c:pt>
                <c:pt idx="5136">
                  <c:v>-3.7919999999999998</c:v>
                </c:pt>
                <c:pt idx="5137">
                  <c:v>-3.3662000000000001</c:v>
                </c:pt>
                <c:pt idx="5138">
                  <c:v>-2.9841000000000002</c:v>
                </c:pt>
                <c:pt idx="5139">
                  <c:v>-2.7033999999999998</c:v>
                </c:pt>
                <c:pt idx="5140">
                  <c:v>-2.4411999999999998</c:v>
                </c:pt>
                <c:pt idx="5141">
                  <c:v>-2.1861000000000002</c:v>
                </c:pt>
                <c:pt idx="5142">
                  <c:v>-1.9540999999999999</c:v>
                </c:pt>
                <c:pt idx="5143">
                  <c:v>-1.7208000000000001</c:v>
                </c:pt>
                <c:pt idx="5144">
                  <c:v>-1.4859</c:v>
                </c:pt>
                <c:pt idx="5145">
                  <c:v>-1.232</c:v>
                </c:pt>
                <c:pt idx="5146">
                  <c:v>-0.92461000000000004</c:v>
                </c:pt>
                <c:pt idx="5147">
                  <c:v>-0.58865999999999996</c:v>
                </c:pt>
                <c:pt idx="5148">
                  <c:v>-0.22961999999999999</c:v>
                </c:pt>
                <c:pt idx="5149">
                  <c:v>0.16877</c:v>
                </c:pt>
                <c:pt idx="5150">
                  <c:v>0.56676000000000004</c:v>
                </c:pt>
                <c:pt idx="5151">
                  <c:v>0.97401000000000004</c:v>
                </c:pt>
                <c:pt idx="5152">
                  <c:v>1.4318</c:v>
                </c:pt>
                <c:pt idx="5153">
                  <c:v>1.8925000000000001</c:v>
                </c:pt>
                <c:pt idx="5154">
                  <c:v>2.3119999999999998</c:v>
                </c:pt>
                <c:pt idx="5155">
                  <c:v>2.6878000000000002</c:v>
                </c:pt>
                <c:pt idx="5156">
                  <c:v>3.0038999999999998</c:v>
                </c:pt>
                <c:pt idx="5157">
                  <c:v>3.2475999999999998</c:v>
                </c:pt>
                <c:pt idx="5158">
                  <c:v>3.4552</c:v>
                </c:pt>
                <c:pt idx="5159">
                  <c:v>3.6448</c:v>
                </c:pt>
                <c:pt idx="5160">
                  <c:v>3.8090000000000002</c:v>
                </c:pt>
                <c:pt idx="5161">
                  <c:v>3.9449999999999998</c:v>
                </c:pt>
                <c:pt idx="5162">
                  <c:v>4.0697000000000001</c:v>
                </c:pt>
                <c:pt idx="5163">
                  <c:v>4.2324000000000002</c:v>
                </c:pt>
                <c:pt idx="5164">
                  <c:v>4.4043999999999999</c:v>
                </c:pt>
                <c:pt idx="5165">
                  <c:v>4.5888999999999998</c:v>
                </c:pt>
                <c:pt idx="5166">
                  <c:v>4.7828999999999997</c:v>
                </c:pt>
                <c:pt idx="5167">
                  <c:v>4.9652000000000003</c:v>
                </c:pt>
                <c:pt idx="5168">
                  <c:v>5.1543999999999999</c:v>
                </c:pt>
                <c:pt idx="5169">
                  <c:v>5.3564999999999996</c:v>
                </c:pt>
                <c:pt idx="5170">
                  <c:v>5.5614999999999997</c:v>
                </c:pt>
                <c:pt idx="5171">
                  <c:v>5.7545000000000002</c:v>
                </c:pt>
                <c:pt idx="5172">
                  <c:v>5.9324000000000003</c:v>
                </c:pt>
                <c:pt idx="5173">
                  <c:v>6.0639000000000003</c:v>
                </c:pt>
                <c:pt idx="5174">
                  <c:v>6.1744000000000003</c:v>
                </c:pt>
                <c:pt idx="5175">
                  <c:v>6.2906000000000004</c:v>
                </c:pt>
                <c:pt idx="5176">
                  <c:v>6.4260000000000002</c:v>
                </c:pt>
                <c:pt idx="5177">
                  <c:v>6.5754000000000001</c:v>
                </c:pt>
                <c:pt idx="5178">
                  <c:v>6.7268999999999997</c:v>
                </c:pt>
                <c:pt idx="5179">
                  <c:v>6.899</c:v>
                </c:pt>
                <c:pt idx="5180">
                  <c:v>7.0848000000000004</c:v>
                </c:pt>
                <c:pt idx="5181">
                  <c:v>7.2561</c:v>
                </c:pt>
                <c:pt idx="5182">
                  <c:v>7.4142000000000001</c:v>
                </c:pt>
                <c:pt idx="5183">
                  <c:v>7.5740999999999996</c:v>
                </c:pt>
                <c:pt idx="5184">
                  <c:v>7.7240000000000002</c:v>
                </c:pt>
                <c:pt idx="5185">
                  <c:v>7.8486000000000002</c:v>
                </c:pt>
                <c:pt idx="5186">
                  <c:v>7.9692999999999996</c:v>
                </c:pt>
                <c:pt idx="5187">
                  <c:v>8.1363000000000003</c:v>
                </c:pt>
                <c:pt idx="5188">
                  <c:v>8.3440999999999992</c:v>
                </c:pt>
                <c:pt idx="5189">
                  <c:v>8.5801999999999996</c:v>
                </c:pt>
                <c:pt idx="5190">
                  <c:v>8.8123000000000005</c:v>
                </c:pt>
                <c:pt idx="5191">
                  <c:v>8.9969000000000001</c:v>
                </c:pt>
                <c:pt idx="5192">
                  <c:v>9.1507000000000005</c:v>
                </c:pt>
                <c:pt idx="5193">
                  <c:v>9.3290000000000006</c:v>
                </c:pt>
                <c:pt idx="5194">
                  <c:v>9.5396000000000001</c:v>
                </c:pt>
                <c:pt idx="5195">
                  <c:v>9.7550000000000008</c:v>
                </c:pt>
                <c:pt idx="5196">
                  <c:v>9.9681999999999995</c:v>
                </c:pt>
                <c:pt idx="5197">
                  <c:v>10.157999999999999</c:v>
                </c:pt>
                <c:pt idx="5198">
                  <c:v>10.337999999999999</c:v>
                </c:pt>
                <c:pt idx="5199">
                  <c:v>10.532</c:v>
                </c:pt>
                <c:pt idx="5200">
                  <c:v>10.715999999999999</c:v>
                </c:pt>
                <c:pt idx="5201">
                  <c:v>10.86</c:v>
                </c:pt>
                <c:pt idx="5202">
                  <c:v>10.983000000000001</c:v>
                </c:pt>
                <c:pt idx="5203">
                  <c:v>11.112</c:v>
                </c:pt>
                <c:pt idx="5204">
                  <c:v>11.234999999999999</c:v>
                </c:pt>
                <c:pt idx="5205">
                  <c:v>11.372</c:v>
                </c:pt>
                <c:pt idx="5206">
                  <c:v>11.505000000000001</c:v>
                </c:pt>
                <c:pt idx="5207">
                  <c:v>11.635</c:v>
                </c:pt>
                <c:pt idx="5208">
                  <c:v>11.771000000000001</c:v>
                </c:pt>
                <c:pt idx="5209">
                  <c:v>11.907</c:v>
                </c:pt>
                <c:pt idx="5210">
                  <c:v>12.003</c:v>
                </c:pt>
                <c:pt idx="5211">
                  <c:v>12.039</c:v>
                </c:pt>
                <c:pt idx="5212">
                  <c:v>12.087999999999999</c:v>
                </c:pt>
                <c:pt idx="5213">
                  <c:v>12.173</c:v>
                </c:pt>
                <c:pt idx="5214">
                  <c:v>12.249000000000001</c:v>
                </c:pt>
                <c:pt idx="5215">
                  <c:v>12.313000000000001</c:v>
                </c:pt>
                <c:pt idx="5216">
                  <c:v>12.385</c:v>
                </c:pt>
                <c:pt idx="5217">
                  <c:v>12.457000000000001</c:v>
                </c:pt>
                <c:pt idx="5218">
                  <c:v>12.542999999999999</c:v>
                </c:pt>
                <c:pt idx="5219">
                  <c:v>12.606</c:v>
                </c:pt>
                <c:pt idx="5220">
                  <c:v>12.661</c:v>
                </c:pt>
                <c:pt idx="5221">
                  <c:v>12.759</c:v>
                </c:pt>
                <c:pt idx="5222">
                  <c:v>12.855</c:v>
                </c:pt>
                <c:pt idx="5223">
                  <c:v>12.946999999999999</c:v>
                </c:pt>
                <c:pt idx="5224">
                  <c:v>13.029</c:v>
                </c:pt>
                <c:pt idx="5225">
                  <c:v>13.106999999999999</c:v>
                </c:pt>
                <c:pt idx="5226">
                  <c:v>13.193</c:v>
                </c:pt>
                <c:pt idx="5227">
                  <c:v>13.268000000000001</c:v>
                </c:pt>
                <c:pt idx="5228">
                  <c:v>13.324</c:v>
                </c:pt>
                <c:pt idx="5229">
                  <c:v>13.37</c:v>
                </c:pt>
                <c:pt idx="5230">
                  <c:v>13.425000000000001</c:v>
                </c:pt>
                <c:pt idx="5231">
                  <c:v>13.457000000000001</c:v>
                </c:pt>
                <c:pt idx="5232">
                  <c:v>13.494</c:v>
                </c:pt>
                <c:pt idx="5233">
                  <c:v>13.573</c:v>
                </c:pt>
                <c:pt idx="5234">
                  <c:v>13.661</c:v>
                </c:pt>
                <c:pt idx="5235">
                  <c:v>13.731</c:v>
                </c:pt>
                <c:pt idx="5236">
                  <c:v>13.798999999999999</c:v>
                </c:pt>
                <c:pt idx="5237">
                  <c:v>13.840999999999999</c:v>
                </c:pt>
                <c:pt idx="5238">
                  <c:v>13.884</c:v>
                </c:pt>
                <c:pt idx="5239">
                  <c:v>13.929</c:v>
                </c:pt>
                <c:pt idx="5240">
                  <c:v>13.965</c:v>
                </c:pt>
                <c:pt idx="5241">
                  <c:v>14.003</c:v>
                </c:pt>
                <c:pt idx="5242">
                  <c:v>14.042</c:v>
                </c:pt>
                <c:pt idx="5243">
                  <c:v>14.08</c:v>
                </c:pt>
                <c:pt idx="5244">
                  <c:v>14.093</c:v>
                </c:pt>
                <c:pt idx="5245">
                  <c:v>14.087999999999999</c:v>
                </c:pt>
                <c:pt idx="5246">
                  <c:v>14.092000000000001</c:v>
                </c:pt>
                <c:pt idx="5247">
                  <c:v>14.11</c:v>
                </c:pt>
                <c:pt idx="5248">
                  <c:v>14.151</c:v>
                </c:pt>
                <c:pt idx="5249">
                  <c:v>14.215999999999999</c:v>
                </c:pt>
                <c:pt idx="5250">
                  <c:v>14.276</c:v>
                </c:pt>
                <c:pt idx="5251">
                  <c:v>14.334</c:v>
                </c:pt>
                <c:pt idx="5252">
                  <c:v>14.369</c:v>
                </c:pt>
                <c:pt idx="5253">
                  <c:v>14.374000000000001</c:v>
                </c:pt>
                <c:pt idx="5254">
                  <c:v>14.377000000000001</c:v>
                </c:pt>
                <c:pt idx="5255">
                  <c:v>14.397</c:v>
                </c:pt>
                <c:pt idx="5256">
                  <c:v>14.417999999999999</c:v>
                </c:pt>
                <c:pt idx="5257">
                  <c:v>14.448</c:v>
                </c:pt>
                <c:pt idx="5258">
                  <c:v>14.467000000000001</c:v>
                </c:pt>
                <c:pt idx="5259">
                  <c:v>14.484</c:v>
                </c:pt>
                <c:pt idx="5260">
                  <c:v>14.5</c:v>
                </c:pt>
                <c:pt idx="5261">
                  <c:v>14.510999999999999</c:v>
                </c:pt>
                <c:pt idx="5262">
                  <c:v>14.525</c:v>
                </c:pt>
                <c:pt idx="5263">
                  <c:v>14.548999999999999</c:v>
                </c:pt>
                <c:pt idx="5264">
                  <c:v>14.574999999999999</c:v>
                </c:pt>
                <c:pt idx="5265">
                  <c:v>14.608000000000001</c:v>
                </c:pt>
                <c:pt idx="5266">
                  <c:v>14.644</c:v>
                </c:pt>
                <c:pt idx="5267">
                  <c:v>14.676</c:v>
                </c:pt>
                <c:pt idx="5268">
                  <c:v>14.706</c:v>
                </c:pt>
                <c:pt idx="5269">
                  <c:v>14.726000000000001</c:v>
                </c:pt>
                <c:pt idx="5270">
                  <c:v>14.742000000000001</c:v>
                </c:pt>
                <c:pt idx="5271">
                  <c:v>14.772</c:v>
                </c:pt>
                <c:pt idx="5272">
                  <c:v>14.813000000000001</c:v>
                </c:pt>
                <c:pt idx="5273">
                  <c:v>14.853999999999999</c:v>
                </c:pt>
                <c:pt idx="5274">
                  <c:v>14.879</c:v>
                </c:pt>
                <c:pt idx="5275">
                  <c:v>14.912000000000001</c:v>
                </c:pt>
                <c:pt idx="5276">
                  <c:v>14.936</c:v>
                </c:pt>
                <c:pt idx="5277">
                  <c:v>14.956</c:v>
                </c:pt>
                <c:pt idx="5278">
                  <c:v>14.976000000000001</c:v>
                </c:pt>
                <c:pt idx="5279">
                  <c:v>15.012</c:v>
                </c:pt>
                <c:pt idx="5280">
                  <c:v>15.039</c:v>
                </c:pt>
                <c:pt idx="5281">
                  <c:v>15.047000000000001</c:v>
                </c:pt>
                <c:pt idx="5282">
                  <c:v>15.054</c:v>
                </c:pt>
                <c:pt idx="5283">
                  <c:v>15.067</c:v>
                </c:pt>
                <c:pt idx="5284">
                  <c:v>15.077999999999999</c:v>
                </c:pt>
                <c:pt idx="5285">
                  <c:v>15.108000000000001</c:v>
                </c:pt>
                <c:pt idx="5286">
                  <c:v>15.134</c:v>
                </c:pt>
                <c:pt idx="5287">
                  <c:v>15.182</c:v>
                </c:pt>
                <c:pt idx="5288">
                  <c:v>15.23</c:v>
                </c:pt>
                <c:pt idx="5289">
                  <c:v>15.266</c:v>
                </c:pt>
                <c:pt idx="5290">
                  <c:v>15.265000000000001</c:v>
                </c:pt>
                <c:pt idx="5291">
                  <c:v>15.262</c:v>
                </c:pt>
                <c:pt idx="5292">
                  <c:v>15.246</c:v>
                </c:pt>
                <c:pt idx="5293">
                  <c:v>15.252000000000001</c:v>
                </c:pt>
                <c:pt idx="5294">
                  <c:v>15.292999999999999</c:v>
                </c:pt>
                <c:pt idx="5295">
                  <c:v>15.331</c:v>
                </c:pt>
                <c:pt idx="5296">
                  <c:v>15.365</c:v>
                </c:pt>
                <c:pt idx="5297">
                  <c:v>15.374000000000001</c:v>
                </c:pt>
                <c:pt idx="5298">
                  <c:v>15.355</c:v>
                </c:pt>
                <c:pt idx="5299">
                  <c:v>15.327</c:v>
                </c:pt>
                <c:pt idx="5300">
                  <c:v>15.323</c:v>
                </c:pt>
                <c:pt idx="5301">
                  <c:v>15.36</c:v>
                </c:pt>
                <c:pt idx="5302">
                  <c:v>15.433999999999999</c:v>
                </c:pt>
                <c:pt idx="5303">
                  <c:v>15.496</c:v>
                </c:pt>
                <c:pt idx="5304">
                  <c:v>15.526</c:v>
                </c:pt>
                <c:pt idx="5305">
                  <c:v>15.537000000000001</c:v>
                </c:pt>
                <c:pt idx="5306">
                  <c:v>15.52</c:v>
                </c:pt>
                <c:pt idx="5307">
                  <c:v>15.512</c:v>
                </c:pt>
                <c:pt idx="5308">
                  <c:v>15.512</c:v>
                </c:pt>
                <c:pt idx="5309">
                  <c:v>15.536</c:v>
                </c:pt>
                <c:pt idx="5310">
                  <c:v>15.534000000000001</c:v>
                </c:pt>
                <c:pt idx="5311">
                  <c:v>15.497</c:v>
                </c:pt>
                <c:pt idx="5312">
                  <c:v>15.43</c:v>
                </c:pt>
                <c:pt idx="5313">
                  <c:v>15.311999999999999</c:v>
                </c:pt>
                <c:pt idx="5314">
                  <c:v>15.13</c:v>
                </c:pt>
                <c:pt idx="5315">
                  <c:v>14.927</c:v>
                </c:pt>
                <c:pt idx="5316">
                  <c:v>14.712999999999999</c:v>
                </c:pt>
                <c:pt idx="5317">
                  <c:v>14.47</c:v>
                </c:pt>
                <c:pt idx="5318">
                  <c:v>14.191000000000001</c:v>
                </c:pt>
                <c:pt idx="5319">
                  <c:v>13.888999999999999</c:v>
                </c:pt>
                <c:pt idx="5320">
                  <c:v>13.558999999999999</c:v>
                </c:pt>
                <c:pt idx="5321">
                  <c:v>13.255000000000001</c:v>
                </c:pt>
                <c:pt idx="5322">
                  <c:v>12.986000000000001</c:v>
                </c:pt>
                <c:pt idx="5323">
                  <c:v>12.659000000000001</c:v>
                </c:pt>
                <c:pt idx="5324">
                  <c:v>12.311</c:v>
                </c:pt>
                <c:pt idx="5325">
                  <c:v>12.006</c:v>
                </c:pt>
                <c:pt idx="5326">
                  <c:v>11.666</c:v>
                </c:pt>
                <c:pt idx="5327">
                  <c:v>11.209</c:v>
                </c:pt>
                <c:pt idx="5328">
                  <c:v>10.759</c:v>
                </c:pt>
                <c:pt idx="5329">
                  <c:v>10.343</c:v>
                </c:pt>
                <c:pt idx="5330">
                  <c:v>9.8414999999999999</c:v>
                </c:pt>
                <c:pt idx="5331">
                  <c:v>9.3005999999999993</c:v>
                </c:pt>
                <c:pt idx="5332">
                  <c:v>8.8628</c:v>
                </c:pt>
                <c:pt idx="5333">
                  <c:v>8.4530999999999992</c:v>
                </c:pt>
                <c:pt idx="5334">
                  <c:v>8.0261999999999993</c:v>
                </c:pt>
                <c:pt idx="5335">
                  <c:v>7.5837000000000003</c:v>
                </c:pt>
                <c:pt idx="5336">
                  <c:v>7.1814</c:v>
                </c:pt>
                <c:pt idx="5337">
                  <c:v>6.8186999999999998</c:v>
                </c:pt>
                <c:pt idx="5338">
                  <c:v>6.4431000000000003</c:v>
                </c:pt>
                <c:pt idx="5339">
                  <c:v>6.0777000000000001</c:v>
                </c:pt>
                <c:pt idx="5340">
                  <c:v>5.7131999999999996</c:v>
                </c:pt>
                <c:pt idx="5341">
                  <c:v>5.3281000000000001</c:v>
                </c:pt>
                <c:pt idx="5342">
                  <c:v>4.8597000000000001</c:v>
                </c:pt>
                <c:pt idx="5343">
                  <c:v>4.3883999999999999</c:v>
                </c:pt>
                <c:pt idx="5344">
                  <c:v>3.8628</c:v>
                </c:pt>
                <c:pt idx="5345">
                  <c:v>3.1964999999999999</c:v>
                </c:pt>
                <c:pt idx="5346">
                  <c:v>2.4975000000000001</c:v>
                </c:pt>
                <c:pt idx="5347">
                  <c:v>1.8047</c:v>
                </c:pt>
                <c:pt idx="5348">
                  <c:v>1.1168</c:v>
                </c:pt>
                <c:pt idx="5349">
                  <c:v>0.38918999999999998</c:v>
                </c:pt>
                <c:pt idx="5350">
                  <c:v>-0.32317000000000001</c:v>
                </c:pt>
                <c:pt idx="5351">
                  <c:v>-1.0038</c:v>
                </c:pt>
                <c:pt idx="5352">
                  <c:v>-1.6891</c:v>
                </c:pt>
                <c:pt idx="5353">
                  <c:v>-2.3296999999999999</c:v>
                </c:pt>
                <c:pt idx="5354">
                  <c:v>-2.9167000000000001</c:v>
                </c:pt>
                <c:pt idx="5355">
                  <c:v>-3.5062000000000002</c:v>
                </c:pt>
                <c:pt idx="5356">
                  <c:v>-4.0968999999999998</c:v>
                </c:pt>
                <c:pt idx="5357">
                  <c:v>-4.6398999999999999</c:v>
                </c:pt>
                <c:pt idx="5358">
                  <c:v>-5.2005999999999997</c:v>
                </c:pt>
                <c:pt idx="5359">
                  <c:v>-5.7637</c:v>
                </c:pt>
                <c:pt idx="5360">
                  <c:v>-6.3891999999999998</c:v>
                </c:pt>
                <c:pt idx="5361">
                  <c:v>-7.0570000000000004</c:v>
                </c:pt>
                <c:pt idx="5362">
                  <c:v>-7.7220000000000004</c:v>
                </c:pt>
                <c:pt idx="5363">
                  <c:v>-8.4304000000000006</c:v>
                </c:pt>
                <c:pt idx="5364">
                  <c:v>-9.1629000000000005</c:v>
                </c:pt>
                <c:pt idx="5365">
                  <c:v>-9.8742000000000001</c:v>
                </c:pt>
                <c:pt idx="5366">
                  <c:v>-10.55</c:v>
                </c:pt>
                <c:pt idx="5367">
                  <c:v>-11.266</c:v>
                </c:pt>
                <c:pt idx="5368">
                  <c:v>-12.055</c:v>
                </c:pt>
                <c:pt idx="5369">
                  <c:v>-12.853</c:v>
                </c:pt>
                <c:pt idx="5370">
                  <c:v>-13.648999999999999</c:v>
                </c:pt>
                <c:pt idx="5371">
                  <c:v>-14.388</c:v>
                </c:pt>
                <c:pt idx="5372">
                  <c:v>-15.111000000000001</c:v>
                </c:pt>
                <c:pt idx="5373">
                  <c:v>-15.837999999999999</c:v>
                </c:pt>
                <c:pt idx="5374">
                  <c:v>-16.523</c:v>
                </c:pt>
                <c:pt idx="5375">
                  <c:v>-17.213999999999999</c:v>
                </c:pt>
                <c:pt idx="5376">
                  <c:v>-17.917000000000002</c:v>
                </c:pt>
                <c:pt idx="5377">
                  <c:v>-18.577000000000002</c:v>
                </c:pt>
                <c:pt idx="5378">
                  <c:v>-19.169</c:v>
                </c:pt>
                <c:pt idx="5379">
                  <c:v>-19.712</c:v>
                </c:pt>
                <c:pt idx="5380">
                  <c:v>-20.186</c:v>
                </c:pt>
                <c:pt idx="5381">
                  <c:v>-20.588000000000001</c:v>
                </c:pt>
                <c:pt idx="5382">
                  <c:v>-20.931000000000001</c:v>
                </c:pt>
                <c:pt idx="5383">
                  <c:v>-21.195</c:v>
                </c:pt>
                <c:pt idx="5384">
                  <c:v>-21.417000000000002</c:v>
                </c:pt>
                <c:pt idx="5385">
                  <c:v>-21.611999999999998</c:v>
                </c:pt>
                <c:pt idx="5386">
                  <c:v>-21.78</c:v>
                </c:pt>
                <c:pt idx="5387">
                  <c:v>-21.913</c:v>
                </c:pt>
                <c:pt idx="5388">
                  <c:v>-22.044</c:v>
                </c:pt>
                <c:pt idx="5389">
                  <c:v>-22.224</c:v>
                </c:pt>
                <c:pt idx="5390">
                  <c:v>-22.396999999999998</c:v>
                </c:pt>
                <c:pt idx="5391">
                  <c:v>-22.567</c:v>
                </c:pt>
                <c:pt idx="5392">
                  <c:v>-22.779</c:v>
                </c:pt>
                <c:pt idx="5393">
                  <c:v>-22.992999999999999</c:v>
                </c:pt>
                <c:pt idx="5394">
                  <c:v>-23.213000000000001</c:v>
                </c:pt>
                <c:pt idx="5395">
                  <c:v>-23.43</c:v>
                </c:pt>
                <c:pt idx="5396">
                  <c:v>-23.63</c:v>
                </c:pt>
                <c:pt idx="5397">
                  <c:v>-23.843</c:v>
                </c:pt>
                <c:pt idx="5398">
                  <c:v>-24.04</c:v>
                </c:pt>
                <c:pt idx="5399">
                  <c:v>-24.239000000000001</c:v>
                </c:pt>
                <c:pt idx="5400">
                  <c:v>-24.437000000000001</c:v>
                </c:pt>
                <c:pt idx="5401">
                  <c:v>-24.628</c:v>
                </c:pt>
                <c:pt idx="5402">
                  <c:v>-24.794</c:v>
                </c:pt>
                <c:pt idx="5403">
                  <c:v>-24.928999999999998</c:v>
                </c:pt>
                <c:pt idx="5404">
                  <c:v>-25.079000000000001</c:v>
                </c:pt>
                <c:pt idx="5405">
                  <c:v>-25.238</c:v>
                </c:pt>
                <c:pt idx="5406">
                  <c:v>-25.398</c:v>
                </c:pt>
                <c:pt idx="5407">
                  <c:v>-25.565000000000001</c:v>
                </c:pt>
                <c:pt idx="5408">
                  <c:v>-25.713999999999999</c:v>
                </c:pt>
                <c:pt idx="5409">
                  <c:v>-25.864000000000001</c:v>
                </c:pt>
                <c:pt idx="5410">
                  <c:v>-26.021999999999998</c:v>
                </c:pt>
                <c:pt idx="5411">
                  <c:v>-26.15</c:v>
                </c:pt>
                <c:pt idx="5412">
                  <c:v>-26.244</c:v>
                </c:pt>
                <c:pt idx="5413">
                  <c:v>-26.331</c:v>
                </c:pt>
                <c:pt idx="5414">
                  <c:v>-26.431999999999999</c:v>
                </c:pt>
                <c:pt idx="5415">
                  <c:v>-26.545999999999999</c:v>
                </c:pt>
                <c:pt idx="5416">
                  <c:v>-26.673999999999999</c:v>
                </c:pt>
                <c:pt idx="5417">
                  <c:v>-26.827999999999999</c:v>
                </c:pt>
                <c:pt idx="5418">
                  <c:v>-27.009</c:v>
                </c:pt>
                <c:pt idx="5419">
                  <c:v>-27.187999999999999</c:v>
                </c:pt>
                <c:pt idx="5420">
                  <c:v>-27.344999999999999</c:v>
                </c:pt>
                <c:pt idx="5421">
                  <c:v>-27.472999999999999</c:v>
                </c:pt>
                <c:pt idx="5422">
                  <c:v>-27.556999999999999</c:v>
                </c:pt>
                <c:pt idx="5423">
                  <c:v>-27.620999999999999</c:v>
                </c:pt>
                <c:pt idx="5424">
                  <c:v>-27.693999999999999</c:v>
                </c:pt>
                <c:pt idx="5425">
                  <c:v>-27.818999999999999</c:v>
                </c:pt>
                <c:pt idx="5426">
                  <c:v>-27.954999999999998</c:v>
                </c:pt>
                <c:pt idx="5427">
                  <c:v>-28.05</c:v>
                </c:pt>
                <c:pt idx="5428">
                  <c:v>-28.117999999999999</c:v>
                </c:pt>
                <c:pt idx="5429">
                  <c:v>-28.173999999999999</c:v>
                </c:pt>
                <c:pt idx="5430">
                  <c:v>-28.199000000000002</c:v>
                </c:pt>
                <c:pt idx="5431">
                  <c:v>-28.248000000000001</c:v>
                </c:pt>
                <c:pt idx="5432">
                  <c:v>-28.33</c:v>
                </c:pt>
                <c:pt idx="5433">
                  <c:v>-28.423999999999999</c:v>
                </c:pt>
                <c:pt idx="5434">
                  <c:v>-28.532</c:v>
                </c:pt>
                <c:pt idx="5435">
                  <c:v>-28.655999999999999</c:v>
                </c:pt>
                <c:pt idx="5436">
                  <c:v>-28.753</c:v>
                </c:pt>
                <c:pt idx="5437">
                  <c:v>-28.806999999999999</c:v>
                </c:pt>
                <c:pt idx="5438">
                  <c:v>-28.83</c:v>
                </c:pt>
                <c:pt idx="5439">
                  <c:v>-28.867999999999999</c:v>
                </c:pt>
                <c:pt idx="5440">
                  <c:v>-28.914000000000001</c:v>
                </c:pt>
                <c:pt idx="5441">
                  <c:v>-28.95</c:v>
                </c:pt>
                <c:pt idx="5442">
                  <c:v>-28.988</c:v>
                </c:pt>
                <c:pt idx="5443">
                  <c:v>-29.038</c:v>
                </c:pt>
                <c:pt idx="5444">
                  <c:v>-29.067</c:v>
                </c:pt>
                <c:pt idx="5445">
                  <c:v>-29.091999999999999</c:v>
                </c:pt>
                <c:pt idx="5446">
                  <c:v>-29.111000000000001</c:v>
                </c:pt>
                <c:pt idx="5447">
                  <c:v>-29.122</c:v>
                </c:pt>
                <c:pt idx="5448">
                  <c:v>-29.161000000000001</c:v>
                </c:pt>
                <c:pt idx="5449">
                  <c:v>-29.206</c:v>
                </c:pt>
                <c:pt idx="5450">
                  <c:v>-29.247</c:v>
                </c:pt>
                <c:pt idx="5451">
                  <c:v>-29.288</c:v>
                </c:pt>
                <c:pt idx="5452">
                  <c:v>-29.303999999999998</c:v>
                </c:pt>
                <c:pt idx="5453">
                  <c:v>-29.300999999999998</c:v>
                </c:pt>
                <c:pt idx="5454">
                  <c:v>-29.306000000000001</c:v>
                </c:pt>
                <c:pt idx="5455">
                  <c:v>-29.334</c:v>
                </c:pt>
                <c:pt idx="5456">
                  <c:v>-29.367999999999999</c:v>
                </c:pt>
                <c:pt idx="5457">
                  <c:v>-29.408999999999999</c:v>
                </c:pt>
                <c:pt idx="5458">
                  <c:v>-29.451000000000001</c:v>
                </c:pt>
                <c:pt idx="5459">
                  <c:v>-29.498000000000001</c:v>
                </c:pt>
                <c:pt idx="5460">
                  <c:v>-29.530999999999999</c:v>
                </c:pt>
                <c:pt idx="5461">
                  <c:v>-29.562999999999999</c:v>
                </c:pt>
                <c:pt idx="5462">
                  <c:v>-29.588000000000001</c:v>
                </c:pt>
                <c:pt idx="5463">
                  <c:v>-29.620999999999999</c:v>
                </c:pt>
                <c:pt idx="5464">
                  <c:v>-29.652000000000001</c:v>
                </c:pt>
                <c:pt idx="5465">
                  <c:v>-29.702000000000002</c:v>
                </c:pt>
                <c:pt idx="5466">
                  <c:v>-29.748000000000001</c:v>
                </c:pt>
                <c:pt idx="5467">
                  <c:v>-29.785</c:v>
                </c:pt>
                <c:pt idx="5468">
                  <c:v>-29.798999999999999</c:v>
                </c:pt>
                <c:pt idx="5469">
                  <c:v>-29.815000000000001</c:v>
                </c:pt>
                <c:pt idx="5470">
                  <c:v>-29.826000000000001</c:v>
                </c:pt>
                <c:pt idx="5471">
                  <c:v>-29.823</c:v>
                </c:pt>
                <c:pt idx="5472">
                  <c:v>-29.829000000000001</c:v>
                </c:pt>
                <c:pt idx="5473">
                  <c:v>-29.831</c:v>
                </c:pt>
                <c:pt idx="5474">
                  <c:v>-29.81</c:v>
                </c:pt>
                <c:pt idx="5475">
                  <c:v>-29.797000000000001</c:v>
                </c:pt>
                <c:pt idx="5476">
                  <c:v>-29.795000000000002</c:v>
                </c:pt>
                <c:pt idx="5477">
                  <c:v>-29.815999999999999</c:v>
                </c:pt>
                <c:pt idx="5478">
                  <c:v>-29.861000000000001</c:v>
                </c:pt>
                <c:pt idx="5479">
                  <c:v>-29.9</c:v>
                </c:pt>
                <c:pt idx="5480">
                  <c:v>-29.943999999999999</c:v>
                </c:pt>
                <c:pt idx="5481">
                  <c:v>-29.983000000000001</c:v>
                </c:pt>
                <c:pt idx="5482">
                  <c:v>-29.983000000000001</c:v>
                </c:pt>
                <c:pt idx="5483">
                  <c:v>-29.972999999999999</c:v>
                </c:pt>
                <c:pt idx="5484">
                  <c:v>-29.946999999999999</c:v>
                </c:pt>
                <c:pt idx="5485">
                  <c:v>-29.93</c:v>
                </c:pt>
                <c:pt idx="5486">
                  <c:v>-29.928999999999998</c:v>
                </c:pt>
                <c:pt idx="5487">
                  <c:v>-29.943999999999999</c:v>
                </c:pt>
                <c:pt idx="5488">
                  <c:v>-29.956</c:v>
                </c:pt>
                <c:pt idx="5489">
                  <c:v>-29.934000000000001</c:v>
                </c:pt>
                <c:pt idx="5490">
                  <c:v>-29.88</c:v>
                </c:pt>
                <c:pt idx="5491">
                  <c:v>-29.841999999999999</c:v>
                </c:pt>
                <c:pt idx="5492">
                  <c:v>-29.782</c:v>
                </c:pt>
                <c:pt idx="5493">
                  <c:v>-29.707000000000001</c:v>
                </c:pt>
                <c:pt idx="5494">
                  <c:v>-29.648</c:v>
                </c:pt>
                <c:pt idx="5495">
                  <c:v>-29.565999999999999</c:v>
                </c:pt>
                <c:pt idx="5496">
                  <c:v>-29.465</c:v>
                </c:pt>
                <c:pt idx="5497">
                  <c:v>-29.321000000000002</c:v>
                </c:pt>
                <c:pt idx="5498">
                  <c:v>-29.143000000000001</c:v>
                </c:pt>
                <c:pt idx="5499">
                  <c:v>-28.952000000000002</c:v>
                </c:pt>
                <c:pt idx="5500">
                  <c:v>-28.753</c:v>
                </c:pt>
                <c:pt idx="5501">
                  <c:v>-28.555</c:v>
                </c:pt>
                <c:pt idx="5502">
                  <c:v>-28.387</c:v>
                </c:pt>
                <c:pt idx="5503">
                  <c:v>-28.22</c:v>
                </c:pt>
                <c:pt idx="5504">
                  <c:v>-28.013000000000002</c:v>
                </c:pt>
                <c:pt idx="5505">
                  <c:v>-27.745000000000001</c:v>
                </c:pt>
                <c:pt idx="5506">
                  <c:v>-27.390999999999998</c:v>
                </c:pt>
                <c:pt idx="5507">
                  <c:v>-27.01</c:v>
                </c:pt>
                <c:pt idx="5508">
                  <c:v>-26.678999999999998</c:v>
                </c:pt>
                <c:pt idx="5509">
                  <c:v>-26.346</c:v>
                </c:pt>
                <c:pt idx="5510">
                  <c:v>-25.995999999999999</c:v>
                </c:pt>
                <c:pt idx="5511">
                  <c:v>-25.66</c:v>
                </c:pt>
                <c:pt idx="5512">
                  <c:v>-25.373999999999999</c:v>
                </c:pt>
                <c:pt idx="5513">
                  <c:v>-25.146999999999998</c:v>
                </c:pt>
                <c:pt idx="5514">
                  <c:v>-24.908000000000001</c:v>
                </c:pt>
                <c:pt idx="5515">
                  <c:v>-24.637</c:v>
                </c:pt>
                <c:pt idx="5516">
                  <c:v>-24.323</c:v>
                </c:pt>
                <c:pt idx="5517">
                  <c:v>-23.943999999999999</c:v>
                </c:pt>
                <c:pt idx="5518">
                  <c:v>-23.477</c:v>
                </c:pt>
                <c:pt idx="5519">
                  <c:v>-22.983000000000001</c:v>
                </c:pt>
                <c:pt idx="5520">
                  <c:v>-22.475000000000001</c:v>
                </c:pt>
                <c:pt idx="5521">
                  <c:v>-21.946000000000002</c:v>
                </c:pt>
                <c:pt idx="5522">
                  <c:v>-21.448</c:v>
                </c:pt>
                <c:pt idx="5523">
                  <c:v>-20.968</c:v>
                </c:pt>
                <c:pt idx="5524">
                  <c:v>-20.48</c:v>
                </c:pt>
                <c:pt idx="5525">
                  <c:v>-20.001999999999999</c:v>
                </c:pt>
                <c:pt idx="5526">
                  <c:v>-19.518999999999998</c:v>
                </c:pt>
                <c:pt idx="5527">
                  <c:v>-18.975999999999999</c:v>
                </c:pt>
                <c:pt idx="5528">
                  <c:v>-18.388999999999999</c:v>
                </c:pt>
                <c:pt idx="5529">
                  <c:v>-17.748999999999999</c:v>
                </c:pt>
                <c:pt idx="5530">
                  <c:v>-17.065999999999999</c:v>
                </c:pt>
                <c:pt idx="5531">
                  <c:v>-16.321999999999999</c:v>
                </c:pt>
                <c:pt idx="5532">
                  <c:v>-15.52</c:v>
                </c:pt>
                <c:pt idx="5533">
                  <c:v>-14.614000000000001</c:v>
                </c:pt>
                <c:pt idx="5534">
                  <c:v>-13.602</c:v>
                </c:pt>
                <c:pt idx="5535">
                  <c:v>-12.532999999999999</c:v>
                </c:pt>
                <c:pt idx="5536">
                  <c:v>-11.433</c:v>
                </c:pt>
                <c:pt idx="5537">
                  <c:v>-10.272</c:v>
                </c:pt>
                <c:pt idx="5538">
                  <c:v>-9.0330999999999992</c:v>
                </c:pt>
                <c:pt idx="5539">
                  <c:v>-7.8215000000000003</c:v>
                </c:pt>
                <c:pt idx="5540">
                  <c:v>-6.6596000000000002</c:v>
                </c:pt>
                <c:pt idx="5541">
                  <c:v>-5.5137</c:v>
                </c:pt>
                <c:pt idx="5542">
                  <c:v>-4.4043000000000001</c:v>
                </c:pt>
                <c:pt idx="5543">
                  <c:v>-3.4213</c:v>
                </c:pt>
                <c:pt idx="5544">
                  <c:v>-2.5398000000000001</c:v>
                </c:pt>
                <c:pt idx="5545">
                  <c:v>-1.6927000000000001</c:v>
                </c:pt>
                <c:pt idx="5546">
                  <c:v>-0.98816999999999999</c:v>
                </c:pt>
                <c:pt idx="5547">
                  <c:v>-0.38917000000000002</c:v>
                </c:pt>
                <c:pt idx="5548">
                  <c:v>9.0305999999999997E-2</c:v>
                </c:pt>
                <c:pt idx="5549">
                  <c:v>0.43857000000000002</c:v>
                </c:pt>
                <c:pt idx="5550">
                  <c:v>0.7026</c:v>
                </c:pt>
                <c:pt idx="5551">
                  <c:v>0.89227000000000001</c:v>
                </c:pt>
                <c:pt idx="5552">
                  <c:v>1.0617000000000001</c:v>
                </c:pt>
                <c:pt idx="5553">
                  <c:v>1.2471000000000001</c:v>
                </c:pt>
                <c:pt idx="5554">
                  <c:v>1.4278999999999999</c:v>
                </c:pt>
                <c:pt idx="5555">
                  <c:v>1.6274</c:v>
                </c:pt>
                <c:pt idx="5556">
                  <c:v>1.8495999999999999</c:v>
                </c:pt>
                <c:pt idx="5557">
                  <c:v>2.1025</c:v>
                </c:pt>
                <c:pt idx="5558">
                  <c:v>2.4316</c:v>
                </c:pt>
                <c:pt idx="5559">
                  <c:v>2.8056999999999999</c:v>
                </c:pt>
                <c:pt idx="5560">
                  <c:v>3.1918000000000002</c:v>
                </c:pt>
                <c:pt idx="5561">
                  <c:v>3.5739000000000001</c:v>
                </c:pt>
                <c:pt idx="5562">
                  <c:v>3.9108999999999998</c:v>
                </c:pt>
                <c:pt idx="5563">
                  <c:v>4.2023000000000001</c:v>
                </c:pt>
                <c:pt idx="5564">
                  <c:v>4.4432999999999998</c:v>
                </c:pt>
                <c:pt idx="5565">
                  <c:v>4.6403999999999996</c:v>
                </c:pt>
                <c:pt idx="5566">
                  <c:v>4.8098999999999998</c:v>
                </c:pt>
                <c:pt idx="5567">
                  <c:v>4.9587000000000003</c:v>
                </c:pt>
                <c:pt idx="5568">
                  <c:v>5.0603999999999996</c:v>
                </c:pt>
                <c:pt idx="5569">
                  <c:v>5.1467999999999998</c:v>
                </c:pt>
                <c:pt idx="5570">
                  <c:v>5.2648999999999999</c:v>
                </c:pt>
                <c:pt idx="5571">
                  <c:v>5.4272999999999998</c:v>
                </c:pt>
                <c:pt idx="5572">
                  <c:v>5.6284999999999998</c:v>
                </c:pt>
                <c:pt idx="5573">
                  <c:v>5.8701999999999996</c:v>
                </c:pt>
                <c:pt idx="5574">
                  <c:v>6.1074999999999999</c:v>
                </c:pt>
                <c:pt idx="5575">
                  <c:v>6.3479000000000001</c:v>
                </c:pt>
                <c:pt idx="5576">
                  <c:v>6.5792000000000002</c:v>
                </c:pt>
                <c:pt idx="5577">
                  <c:v>6.782</c:v>
                </c:pt>
                <c:pt idx="5578">
                  <c:v>6.9730999999999996</c:v>
                </c:pt>
                <c:pt idx="5579">
                  <c:v>7.1565000000000003</c:v>
                </c:pt>
                <c:pt idx="5580">
                  <c:v>7.3076999999999996</c:v>
                </c:pt>
                <c:pt idx="5581">
                  <c:v>7.4467999999999996</c:v>
                </c:pt>
                <c:pt idx="5582">
                  <c:v>7.6017000000000001</c:v>
                </c:pt>
                <c:pt idx="5583">
                  <c:v>7.7847999999999997</c:v>
                </c:pt>
                <c:pt idx="5584">
                  <c:v>8.0183</c:v>
                </c:pt>
                <c:pt idx="5585">
                  <c:v>8.2600999999999996</c:v>
                </c:pt>
                <c:pt idx="5586">
                  <c:v>8.5173000000000005</c:v>
                </c:pt>
                <c:pt idx="5587">
                  <c:v>8.7647999999999993</c:v>
                </c:pt>
                <c:pt idx="5588">
                  <c:v>9.0146999999999995</c:v>
                </c:pt>
                <c:pt idx="5589">
                  <c:v>9.2772000000000006</c:v>
                </c:pt>
                <c:pt idx="5590">
                  <c:v>9.5250000000000004</c:v>
                </c:pt>
                <c:pt idx="5591">
                  <c:v>9.7329000000000008</c:v>
                </c:pt>
                <c:pt idx="5592">
                  <c:v>9.9268999999999998</c:v>
                </c:pt>
                <c:pt idx="5593">
                  <c:v>10.144</c:v>
                </c:pt>
                <c:pt idx="5594">
                  <c:v>10.349</c:v>
                </c:pt>
                <c:pt idx="5595">
                  <c:v>10.505000000000001</c:v>
                </c:pt>
                <c:pt idx="5596">
                  <c:v>10.641</c:v>
                </c:pt>
                <c:pt idx="5597">
                  <c:v>10.776999999999999</c:v>
                </c:pt>
                <c:pt idx="5598">
                  <c:v>10.945</c:v>
                </c:pt>
                <c:pt idx="5599">
                  <c:v>11.11</c:v>
                </c:pt>
                <c:pt idx="5600">
                  <c:v>11.271000000000001</c:v>
                </c:pt>
                <c:pt idx="5601">
                  <c:v>11.429</c:v>
                </c:pt>
                <c:pt idx="5602">
                  <c:v>11.565</c:v>
                </c:pt>
                <c:pt idx="5603">
                  <c:v>11.664</c:v>
                </c:pt>
                <c:pt idx="5604">
                  <c:v>11.765000000000001</c:v>
                </c:pt>
                <c:pt idx="5605">
                  <c:v>11.861000000000001</c:v>
                </c:pt>
                <c:pt idx="5606">
                  <c:v>11.975</c:v>
                </c:pt>
                <c:pt idx="5607">
                  <c:v>12.086</c:v>
                </c:pt>
                <c:pt idx="5608">
                  <c:v>12.202</c:v>
                </c:pt>
                <c:pt idx="5609">
                  <c:v>12.327999999999999</c:v>
                </c:pt>
                <c:pt idx="5610">
                  <c:v>12.429</c:v>
                </c:pt>
                <c:pt idx="5611">
                  <c:v>12.532</c:v>
                </c:pt>
                <c:pt idx="5612">
                  <c:v>12.637</c:v>
                </c:pt>
                <c:pt idx="5613">
                  <c:v>12.698</c:v>
                </c:pt>
                <c:pt idx="5614">
                  <c:v>12.763999999999999</c:v>
                </c:pt>
                <c:pt idx="5615">
                  <c:v>12.848000000000001</c:v>
                </c:pt>
                <c:pt idx="5616">
                  <c:v>12.912000000000001</c:v>
                </c:pt>
                <c:pt idx="5617">
                  <c:v>12.968</c:v>
                </c:pt>
                <c:pt idx="5618">
                  <c:v>13.032</c:v>
                </c:pt>
                <c:pt idx="5619">
                  <c:v>13.103999999999999</c:v>
                </c:pt>
                <c:pt idx="5620">
                  <c:v>13.17</c:v>
                </c:pt>
                <c:pt idx="5621">
                  <c:v>13.225</c:v>
                </c:pt>
                <c:pt idx="5622">
                  <c:v>13.273</c:v>
                </c:pt>
                <c:pt idx="5623">
                  <c:v>13.321</c:v>
                </c:pt>
                <c:pt idx="5624">
                  <c:v>13.365</c:v>
                </c:pt>
                <c:pt idx="5625">
                  <c:v>13.427</c:v>
                </c:pt>
                <c:pt idx="5626">
                  <c:v>13.49</c:v>
                </c:pt>
                <c:pt idx="5627">
                  <c:v>13.547000000000001</c:v>
                </c:pt>
                <c:pt idx="5628">
                  <c:v>13.599</c:v>
                </c:pt>
                <c:pt idx="5629">
                  <c:v>13.657999999999999</c:v>
                </c:pt>
                <c:pt idx="5630">
                  <c:v>13.689</c:v>
                </c:pt>
                <c:pt idx="5631">
                  <c:v>13.714</c:v>
                </c:pt>
                <c:pt idx="5632">
                  <c:v>13.757999999999999</c:v>
                </c:pt>
                <c:pt idx="5633">
                  <c:v>13.798</c:v>
                </c:pt>
                <c:pt idx="5634">
                  <c:v>13.829000000000001</c:v>
                </c:pt>
                <c:pt idx="5635">
                  <c:v>13.875</c:v>
                </c:pt>
                <c:pt idx="5636">
                  <c:v>13.912000000000001</c:v>
                </c:pt>
                <c:pt idx="5637">
                  <c:v>13.952</c:v>
                </c:pt>
                <c:pt idx="5638">
                  <c:v>13.991</c:v>
                </c:pt>
                <c:pt idx="5639">
                  <c:v>14.025</c:v>
                </c:pt>
                <c:pt idx="5640">
                  <c:v>14.068</c:v>
                </c:pt>
                <c:pt idx="5641">
                  <c:v>14.106999999999999</c:v>
                </c:pt>
                <c:pt idx="5642">
                  <c:v>14.161</c:v>
                </c:pt>
                <c:pt idx="5643">
                  <c:v>14.206</c:v>
                </c:pt>
                <c:pt idx="5644">
                  <c:v>14.215999999999999</c:v>
                </c:pt>
                <c:pt idx="5645">
                  <c:v>14.226000000000001</c:v>
                </c:pt>
                <c:pt idx="5646">
                  <c:v>14.250999999999999</c:v>
                </c:pt>
                <c:pt idx="5647">
                  <c:v>14.301</c:v>
                </c:pt>
                <c:pt idx="5648">
                  <c:v>14.375999999999999</c:v>
                </c:pt>
                <c:pt idx="5649">
                  <c:v>14.472</c:v>
                </c:pt>
                <c:pt idx="5650">
                  <c:v>14.555999999999999</c:v>
                </c:pt>
                <c:pt idx="5651">
                  <c:v>14.6</c:v>
                </c:pt>
                <c:pt idx="5652">
                  <c:v>14.61</c:v>
                </c:pt>
                <c:pt idx="5653">
                  <c:v>14.63</c:v>
                </c:pt>
                <c:pt idx="5654">
                  <c:v>14.64</c:v>
                </c:pt>
                <c:pt idx="5655">
                  <c:v>14.66</c:v>
                </c:pt>
                <c:pt idx="5656">
                  <c:v>14.704000000000001</c:v>
                </c:pt>
                <c:pt idx="5657">
                  <c:v>14.744</c:v>
                </c:pt>
                <c:pt idx="5658">
                  <c:v>14.775</c:v>
                </c:pt>
                <c:pt idx="5659">
                  <c:v>14.797000000000001</c:v>
                </c:pt>
                <c:pt idx="5660">
                  <c:v>14.803000000000001</c:v>
                </c:pt>
                <c:pt idx="5661">
                  <c:v>14.794</c:v>
                </c:pt>
                <c:pt idx="5662">
                  <c:v>14.795</c:v>
                </c:pt>
                <c:pt idx="5663">
                  <c:v>14.798</c:v>
                </c:pt>
                <c:pt idx="5664">
                  <c:v>14.819000000000001</c:v>
                </c:pt>
                <c:pt idx="5665">
                  <c:v>14.834</c:v>
                </c:pt>
                <c:pt idx="5666">
                  <c:v>14.858000000000001</c:v>
                </c:pt>
                <c:pt idx="5667">
                  <c:v>14.901</c:v>
                </c:pt>
                <c:pt idx="5668">
                  <c:v>14.933</c:v>
                </c:pt>
                <c:pt idx="5669">
                  <c:v>14.97</c:v>
                </c:pt>
                <c:pt idx="5670">
                  <c:v>14.994999999999999</c:v>
                </c:pt>
                <c:pt idx="5671">
                  <c:v>15.01</c:v>
                </c:pt>
                <c:pt idx="5672">
                  <c:v>15.013999999999999</c:v>
                </c:pt>
                <c:pt idx="5673">
                  <c:v>15.026</c:v>
                </c:pt>
                <c:pt idx="5674">
                  <c:v>15.045999999999999</c:v>
                </c:pt>
                <c:pt idx="5675">
                  <c:v>15.069000000000001</c:v>
                </c:pt>
                <c:pt idx="5676">
                  <c:v>15.087</c:v>
                </c:pt>
                <c:pt idx="5677">
                  <c:v>15.098000000000001</c:v>
                </c:pt>
                <c:pt idx="5678">
                  <c:v>15.106</c:v>
                </c:pt>
                <c:pt idx="5679">
                  <c:v>15.125999999999999</c:v>
                </c:pt>
                <c:pt idx="5680">
                  <c:v>15.145</c:v>
                </c:pt>
                <c:pt idx="5681">
                  <c:v>15.169</c:v>
                </c:pt>
                <c:pt idx="5682">
                  <c:v>15.226000000000001</c:v>
                </c:pt>
                <c:pt idx="5683">
                  <c:v>15.266</c:v>
                </c:pt>
                <c:pt idx="5684">
                  <c:v>15.259</c:v>
                </c:pt>
                <c:pt idx="5685">
                  <c:v>15.234</c:v>
                </c:pt>
                <c:pt idx="5686">
                  <c:v>15.227</c:v>
                </c:pt>
                <c:pt idx="5687">
                  <c:v>15.209</c:v>
                </c:pt>
                <c:pt idx="5688">
                  <c:v>15.191000000000001</c:v>
                </c:pt>
                <c:pt idx="5689">
                  <c:v>15.178000000000001</c:v>
                </c:pt>
                <c:pt idx="5690">
                  <c:v>15.192</c:v>
                </c:pt>
                <c:pt idx="5691">
                  <c:v>15.178000000000001</c:v>
                </c:pt>
                <c:pt idx="5692">
                  <c:v>15.131</c:v>
                </c:pt>
                <c:pt idx="5693">
                  <c:v>15.092000000000001</c:v>
                </c:pt>
                <c:pt idx="5694">
                  <c:v>15.036</c:v>
                </c:pt>
                <c:pt idx="5695">
                  <c:v>14.973000000000001</c:v>
                </c:pt>
                <c:pt idx="5696">
                  <c:v>14.898999999999999</c:v>
                </c:pt>
                <c:pt idx="5697">
                  <c:v>14.826000000000001</c:v>
                </c:pt>
                <c:pt idx="5698">
                  <c:v>14.750999999999999</c:v>
                </c:pt>
                <c:pt idx="5699">
                  <c:v>14.654</c:v>
                </c:pt>
                <c:pt idx="5700">
                  <c:v>14.539</c:v>
                </c:pt>
                <c:pt idx="5701">
                  <c:v>14.407999999999999</c:v>
                </c:pt>
                <c:pt idx="5702">
                  <c:v>14.263999999999999</c:v>
                </c:pt>
                <c:pt idx="5703">
                  <c:v>14.058999999999999</c:v>
                </c:pt>
                <c:pt idx="5704">
                  <c:v>13.811999999999999</c:v>
                </c:pt>
                <c:pt idx="5705">
                  <c:v>13.587999999999999</c:v>
                </c:pt>
                <c:pt idx="5706">
                  <c:v>13.398999999999999</c:v>
                </c:pt>
                <c:pt idx="5707">
                  <c:v>13.172000000000001</c:v>
                </c:pt>
                <c:pt idx="5708">
                  <c:v>12.933999999999999</c:v>
                </c:pt>
                <c:pt idx="5709">
                  <c:v>12.715999999999999</c:v>
                </c:pt>
                <c:pt idx="5710">
                  <c:v>12.496</c:v>
                </c:pt>
                <c:pt idx="5711">
                  <c:v>12.268000000000001</c:v>
                </c:pt>
                <c:pt idx="5712">
                  <c:v>12.013999999999999</c:v>
                </c:pt>
                <c:pt idx="5713">
                  <c:v>11.759</c:v>
                </c:pt>
                <c:pt idx="5714">
                  <c:v>11.483000000000001</c:v>
                </c:pt>
                <c:pt idx="5715">
                  <c:v>11.183</c:v>
                </c:pt>
                <c:pt idx="5716">
                  <c:v>10.885999999999999</c:v>
                </c:pt>
                <c:pt idx="5717">
                  <c:v>10.566000000000001</c:v>
                </c:pt>
                <c:pt idx="5718">
                  <c:v>10.217000000000001</c:v>
                </c:pt>
                <c:pt idx="5719">
                  <c:v>9.9115000000000002</c:v>
                </c:pt>
                <c:pt idx="5720">
                  <c:v>9.6194000000000006</c:v>
                </c:pt>
                <c:pt idx="5721">
                  <c:v>9.2911999999999999</c:v>
                </c:pt>
                <c:pt idx="5722">
                  <c:v>8.9517000000000007</c:v>
                </c:pt>
                <c:pt idx="5723">
                  <c:v>8.6047999999999991</c:v>
                </c:pt>
                <c:pt idx="5724">
                  <c:v>8.2972000000000001</c:v>
                </c:pt>
                <c:pt idx="5725">
                  <c:v>8.0054999999999996</c:v>
                </c:pt>
                <c:pt idx="5726">
                  <c:v>7.6909999999999998</c:v>
                </c:pt>
                <c:pt idx="5727">
                  <c:v>7.4109999999999996</c:v>
                </c:pt>
                <c:pt idx="5728">
                  <c:v>7.1234999999999999</c:v>
                </c:pt>
                <c:pt idx="5729">
                  <c:v>6.8289999999999997</c:v>
                </c:pt>
                <c:pt idx="5730">
                  <c:v>6.5643000000000002</c:v>
                </c:pt>
                <c:pt idx="5731">
                  <c:v>6.3304</c:v>
                </c:pt>
                <c:pt idx="5732">
                  <c:v>6.0597000000000003</c:v>
                </c:pt>
                <c:pt idx="5733">
                  <c:v>5.7393999999999998</c:v>
                </c:pt>
                <c:pt idx="5734">
                  <c:v>5.3775000000000004</c:v>
                </c:pt>
                <c:pt idx="5735">
                  <c:v>5.0247000000000002</c:v>
                </c:pt>
                <c:pt idx="5736">
                  <c:v>4.7046999999999999</c:v>
                </c:pt>
                <c:pt idx="5737">
                  <c:v>4.3339999999999996</c:v>
                </c:pt>
                <c:pt idx="5738">
                  <c:v>3.9540999999999999</c:v>
                </c:pt>
                <c:pt idx="5739">
                  <c:v>3.5129000000000001</c:v>
                </c:pt>
                <c:pt idx="5740">
                  <c:v>3.0871</c:v>
                </c:pt>
                <c:pt idx="5741">
                  <c:v>2.6606999999999998</c:v>
                </c:pt>
                <c:pt idx="5742">
                  <c:v>2.1947000000000001</c:v>
                </c:pt>
                <c:pt idx="5743">
                  <c:v>1.7532000000000001</c:v>
                </c:pt>
                <c:pt idx="5744">
                  <c:v>1.2945</c:v>
                </c:pt>
                <c:pt idx="5745">
                  <c:v>0.84672000000000003</c:v>
                </c:pt>
                <c:pt idx="5746">
                  <c:v>0.38191999999999998</c:v>
                </c:pt>
                <c:pt idx="5747">
                  <c:v>-7.3053000000000007E-2</c:v>
                </c:pt>
                <c:pt idx="5748">
                  <c:v>-0.53342000000000001</c:v>
                </c:pt>
                <c:pt idx="5749">
                  <c:v>-1.0350999999999999</c:v>
                </c:pt>
                <c:pt idx="5750">
                  <c:v>-1.5328999999999999</c:v>
                </c:pt>
                <c:pt idx="5751">
                  <c:v>-2.0306999999999999</c:v>
                </c:pt>
                <c:pt idx="5752">
                  <c:v>-2.5916999999999999</c:v>
                </c:pt>
                <c:pt idx="5753">
                  <c:v>-3.1629999999999998</c:v>
                </c:pt>
                <c:pt idx="5754">
                  <c:v>-3.7079</c:v>
                </c:pt>
                <c:pt idx="5755">
                  <c:v>-4.2790999999999997</c:v>
                </c:pt>
                <c:pt idx="5756">
                  <c:v>-4.8712999999999997</c:v>
                </c:pt>
                <c:pt idx="5757">
                  <c:v>-5.4504999999999999</c:v>
                </c:pt>
                <c:pt idx="5758">
                  <c:v>-5.9846000000000004</c:v>
                </c:pt>
                <c:pt idx="5759">
                  <c:v>-6.5303000000000004</c:v>
                </c:pt>
                <c:pt idx="5760">
                  <c:v>-7.0979000000000001</c:v>
                </c:pt>
                <c:pt idx="5761">
                  <c:v>-7.6665999999999999</c:v>
                </c:pt>
                <c:pt idx="5762">
                  <c:v>-8.2579999999999991</c:v>
                </c:pt>
                <c:pt idx="5763">
                  <c:v>-8.8813999999999993</c:v>
                </c:pt>
                <c:pt idx="5764">
                  <c:v>-9.4837000000000007</c:v>
                </c:pt>
                <c:pt idx="5765">
                  <c:v>-10.086</c:v>
                </c:pt>
                <c:pt idx="5766">
                  <c:v>-10.74</c:v>
                </c:pt>
                <c:pt idx="5767">
                  <c:v>-11.416</c:v>
                </c:pt>
                <c:pt idx="5768">
                  <c:v>-12.103999999999999</c:v>
                </c:pt>
                <c:pt idx="5769">
                  <c:v>-12.755000000000001</c:v>
                </c:pt>
                <c:pt idx="5770">
                  <c:v>-13.385999999999999</c:v>
                </c:pt>
                <c:pt idx="5771">
                  <c:v>-13.991</c:v>
                </c:pt>
                <c:pt idx="5772">
                  <c:v>-14.584</c:v>
                </c:pt>
                <c:pt idx="5773">
                  <c:v>-15.145</c:v>
                </c:pt>
                <c:pt idx="5774">
                  <c:v>-15.641999999999999</c:v>
                </c:pt>
                <c:pt idx="5775">
                  <c:v>-16.119</c:v>
                </c:pt>
                <c:pt idx="5776">
                  <c:v>-16.515000000000001</c:v>
                </c:pt>
                <c:pt idx="5777">
                  <c:v>-16.817</c:v>
                </c:pt>
                <c:pt idx="5778">
                  <c:v>-17.038</c:v>
                </c:pt>
                <c:pt idx="5779">
                  <c:v>-17.213000000000001</c:v>
                </c:pt>
                <c:pt idx="5780">
                  <c:v>-17.361000000000001</c:v>
                </c:pt>
                <c:pt idx="5781">
                  <c:v>-17.489000000000001</c:v>
                </c:pt>
                <c:pt idx="5782">
                  <c:v>-17.611000000000001</c:v>
                </c:pt>
                <c:pt idx="5783">
                  <c:v>-17.734999999999999</c:v>
                </c:pt>
                <c:pt idx="5784">
                  <c:v>-17.864000000000001</c:v>
                </c:pt>
                <c:pt idx="5785">
                  <c:v>-18.006</c:v>
                </c:pt>
                <c:pt idx="5786">
                  <c:v>-18.202000000000002</c:v>
                </c:pt>
                <c:pt idx="5787">
                  <c:v>-18.452999999999999</c:v>
                </c:pt>
                <c:pt idx="5788">
                  <c:v>-18.748000000000001</c:v>
                </c:pt>
                <c:pt idx="5789">
                  <c:v>-19.055</c:v>
                </c:pt>
                <c:pt idx="5790">
                  <c:v>-19.344000000000001</c:v>
                </c:pt>
                <c:pt idx="5791">
                  <c:v>-19.611000000000001</c:v>
                </c:pt>
                <c:pt idx="5792">
                  <c:v>-19.837</c:v>
                </c:pt>
                <c:pt idx="5793">
                  <c:v>-20.038</c:v>
                </c:pt>
                <c:pt idx="5794">
                  <c:v>-20.196000000000002</c:v>
                </c:pt>
                <c:pt idx="5795">
                  <c:v>-20.331</c:v>
                </c:pt>
                <c:pt idx="5796">
                  <c:v>-20.460999999999999</c:v>
                </c:pt>
                <c:pt idx="5797">
                  <c:v>-20.631</c:v>
                </c:pt>
                <c:pt idx="5798">
                  <c:v>-20.858000000000001</c:v>
                </c:pt>
                <c:pt idx="5799">
                  <c:v>-21.123000000000001</c:v>
                </c:pt>
                <c:pt idx="5800">
                  <c:v>-21.414999999999999</c:v>
                </c:pt>
                <c:pt idx="5801">
                  <c:v>-21.681999999999999</c:v>
                </c:pt>
                <c:pt idx="5802">
                  <c:v>-21.914999999999999</c:v>
                </c:pt>
                <c:pt idx="5803">
                  <c:v>-22.116</c:v>
                </c:pt>
                <c:pt idx="5804">
                  <c:v>-22.28</c:v>
                </c:pt>
                <c:pt idx="5805">
                  <c:v>-22.437999999999999</c:v>
                </c:pt>
                <c:pt idx="5806">
                  <c:v>-22.577999999999999</c:v>
                </c:pt>
                <c:pt idx="5807">
                  <c:v>-22.722000000000001</c:v>
                </c:pt>
                <c:pt idx="5808">
                  <c:v>-22.866</c:v>
                </c:pt>
                <c:pt idx="5809">
                  <c:v>-23.007999999999999</c:v>
                </c:pt>
                <c:pt idx="5810">
                  <c:v>-23.138999999999999</c:v>
                </c:pt>
                <c:pt idx="5811">
                  <c:v>-23.239000000000001</c:v>
                </c:pt>
                <c:pt idx="5812">
                  <c:v>-23.315000000000001</c:v>
                </c:pt>
                <c:pt idx="5813">
                  <c:v>-23.381</c:v>
                </c:pt>
                <c:pt idx="5814">
                  <c:v>-23.462</c:v>
                </c:pt>
                <c:pt idx="5815">
                  <c:v>-23.535</c:v>
                </c:pt>
                <c:pt idx="5816">
                  <c:v>-23.620999999999999</c:v>
                </c:pt>
                <c:pt idx="5817">
                  <c:v>-23.741</c:v>
                </c:pt>
                <c:pt idx="5818">
                  <c:v>-23.87</c:v>
                </c:pt>
                <c:pt idx="5819">
                  <c:v>-24.021000000000001</c:v>
                </c:pt>
                <c:pt idx="5820">
                  <c:v>-24.175999999999998</c:v>
                </c:pt>
                <c:pt idx="5821">
                  <c:v>-24.335000000000001</c:v>
                </c:pt>
                <c:pt idx="5822">
                  <c:v>-24.492000000000001</c:v>
                </c:pt>
                <c:pt idx="5823">
                  <c:v>-24.616</c:v>
                </c:pt>
                <c:pt idx="5824">
                  <c:v>-24.722000000000001</c:v>
                </c:pt>
                <c:pt idx="5825">
                  <c:v>-24.832000000000001</c:v>
                </c:pt>
                <c:pt idx="5826">
                  <c:v>-24.940999999999999</c:v>
                </c:pt>
                <c:pt idx="5827">
                  <c:v>-25.02</c:v>
                </c:pt>
                <c:pt idx="5828">
                  <c:v>-25.116</c:v>
                </c:pt>
                <c:pt idx="5829">
                  <c:v>-25.239000000000001</c:v>
                </c:pt>
                <c:pt idx="5830">
                  <c:v>-25.356999999999999</c:v>
                </c:pt>
                <c:pt idx="5831">
                  <c:v>-25.434000000000001</c:v>
                </c:pt>
                <c:pt idx="5832">
                  <c:v>-25.503</c:v>
                </c:pt>
                <c:pt idx="5833">
                  <c:v>-25.56</c:v>
                </c:pt>
                <c:pt idx="5834">
                  <c:v>-25.609000000000002</c:v>
                </c:pt>
                <c:pt idx="5835">
                  <c:v>-25.643999999999998</c:v>
                </c:pt>
                <c:pt idx="5836">
                  <c:v>-25.690999999999999</c:v>
                </c:pt>
                <c:pt idx="5837">
                  <c:v>-25.748999999999999</c:v>
                </c:pt>
                <c:pt idx="5838">
                  <c:v>-25.824000000000002</c:v>
                </c:pt>
                <c:pt idx="5839">
                  <c:v>-25.89</c:v>
                </c:pt>
                <c:pt idx="5840">
                  <c:v>-25.975999999999999</c:v>
                </c:pt>
                <c:pt idx="5841">
                  <c:v>-26.064</c:v>
                </c:pt>
                <c:pt idx="5842">
                  <c:v>-26.164000000000001</c:v>
                </c:pt>
                <c:pt idx="5843">
                  <c:v>-26.241</c:v>
                </c:pt>
                <c:pt idx="5844">
                  <c:v>-26.292999999999999</c:v>
                </c:pt>
                <c:pt idx="5845">
                  <c:v>-26.341000000000001</c:v>
                </c:pt>
                <c:pt idx="5846">
                  <c:v>-26.396000000000001</c:v>
                </c:pt>
                <c:pt idx="5847">
                  <c:v>-26.457999999999998</c:v>
                </c:pt>
                <c:pt idx="5848">
                  <c:v>-26.538</c:v>
                </c:pt>
                <c:pt idx="5849">
                  <c:v>-26.626000000000001</c:v>
                </c:pt>
                <c:pt idx="5850">
                  <c:v>-26.709</c:v>
                </c:pt>
                <c:pt idx="5851">
                  <c:v>-26.765999999999998</c:v>
                </c:pt>
                <c:pt idx="5852">
                  <c:v>-26.81</c:v>
                </c:pt>
                <c:pt idx="5853">
                  <c:v>-26.841000000000001</c:v>
                </c:pt>
                <c:pt idx="5854">
                  <c:v>-26.879000000000001</c:v>
                </c:pt>
                <c:pt idx="5855">
                  <c:v>-26.916</c:v>
                </c:pt>
                <c:pt idx="5856">
                  <c:v>-26.965</c:v>
                </c:pt>
                <c:pt idx="5857">
                  <c:v>-27.012</c:v>
                </c:pt>
                <c:pt idx="5858">
                  <c:v>-27.064</c:v>
                </c:pt>
                <c:pt idx="5859">
                  <c:v>-27.119</c:v>
                </c:pt>
                <c:pt idx="5860">
                  <c:v>-27.163</c:v>
                </c:pt>
                <c:pt idx="5861">
                  <c:v>-27.192</c:v>
                </c:pt>
                <c:pt idx="5862">
                  <c:v>-27.222000000000001</c:v>
                </c:pt>
                <c:pt idx="5863">
                  <c:v>-27.253</c:v>
                </c:pt>
                <c:pt idx="5864">
                  <c:v>-27.274999999999999</c:v>
                </c:pt>
                <c:pt idx="5865">
                  <c:v>-27.309000000000001</c:v>
                </c:pt>
                <c:pt idx="5866">
                  <c:v>-27.321999999999999</c:v>
                </c:pt>
                <c:pt idx="5867">
                  <c:v>-27.329000000000001</c:v>
                </c:pt>
                <c:pt idx="5868">
                  <c:v>-27.356999999999999</c:v>
                </c:pt>
                <c:pt idx="5869">
                  <c:v>-27.363</c:v>
                </c:pt>
                <c:pt idx="5870">
                  <c:v>-27.399000000000001</c:v>
                </c:pt>
                <c:pt idx="5871">
                  <c:v>-27.454000000000001</c:v>
                </c:pt>
                <c:pt idx="5872">
                  <c:v>-27.462</c:v>
                </c:pt>
                <c:pt idx="5873">
                  <c:v>-27.443999999999999</c:v>
                </c:pt>
                <c:pt idx="5874">
                  <c:v>-27.414000000000001</c:v>
                </c:pt>
                <c:pt idx="5875">
                  <c:v>-27.382999999999999</c:v>
                </c:pt>
                <c:pt idx="5876">
                  <c:v>-27.321000000000002</c:v>
                </c:pt>
                <c:pt idx="5877">
                  <c:v>-27.228999999999999</c:v>
                </c:pt>
                <c:pt idx="5878">
                  <c:v>-27.138000000000002</c:v>
                </c:pt>
                <c:pt idx="5879">
                  <c:v>-27.065000000000001</c:v>
                </c:pt>
                <c:pt idx="5880">
                  <c:v>-26.969000000000001</c:v>
                </c:pt>
                <c:pt idx="5881">
                  <c:v>-26.837</c:v>
                </c:pt>
                <c:pt idx="5882">
                  <c:v>-26.678999999999998</c:v>
                </c:pt>
                <c:pt idx="5883">
                  <c:v>-26.466999999999999</c:v>
                </c:pt>
                <c:pt idx="5884">
                  <c:v>-26.187000000000001</c:v>
                </c:pt>
                <c:pt idx="5885">
                  <c:v>-25.837</c:v>
                </c:pt>
                <c:pt idx="5886">
                  <c:v>-25.478000000000002</c:v>
                </c:pt>
                <c:pt idx="5887">
                  <c:v>-25.138999999999999</c:v>
                </c:pt>
                <c:pt idx="5888">
                  <c:v>-24.827999999999999</c:v>
                </c:pt>
                <c:pt idx="5889">
                  <c:v>-24.538</c:v>
                </c:pt>
                <c:pt idx="5890">
                  <c:v>-24.273</c:v>
                </c:pt>
                <c:pt idx="5891">
                  <c:v>-24.036000000000001</c:v>
                </c:pt>
                <c:pt idx="5892">
                  <c:v>-23.777999999999999</c:v>
                </c:pt>
                <c:pt idx="5893">
                  <c:v>-23.445</c:v>
                </c:pt>
                <c:pt idx="5894">
                  <c:v>-23.047000000000001</c:v>
                </c:pt>
                <c:pt idx="5895">
                  <c:v>-22.606999999999999</c:v>
                </c:pt>
                <c:pt idx="5896">
                  <c:v>-22.152000000000001</c:v>
                </c:pt>
                <c:pt idx="5897">
                  <c:v>-21.731000000000002</c:v>
                </c:pt>
                <c:pt idx="5898">
                  <c:v>-21.347999999999999</c:v>
                </c:pt>
                <c:pt idx="5899">
                  <c:v>-21.004000000000001</c:v>
                </c:pt>
                <c:pt idx="5900">
                  <c:v>-20.706</c:v>
                </c:pt>
                <c:pt idx="5901">
                  <c:v>-20.457999999999998</c:v>
                </c:pt>
                <c:pt idx="5902">
                  <c:v>-20.219000000000001</c:v>
                </c:pt>
                <c:pt idx="5903">
                  <c:v>-19.974</c:v>
                </c:pt>
                <c:pt idx="5904">
                  <c:v>-19.702999999999999</c:v>
                </c:pt>
                <c:pt idx="5905">
                  <c:v>-19.382000000000001</c:v>
                </c:pt>
                <c:pt idx="5906">
                  <c:v>-19.016999999999999</c:v>
                </c:pt>
                <c:pt idx="5907">
                  <c:v>-18.585999999999999</c:v>
                </c:pt>
                <c:pt idx="5908">
                  <c:v>-18.096</c:v>
                </c:pt>
                <c:pt idx="5909">
                  <c:v>-17.565000000000001</c:v>
                </c:pt>
                <c:pt idx="5910">
                  <c:v>-17.001999999999999</c:v>
                </c:pt>
                <c:pt idx="5911">
                  <c:v>-16.434000000000001</c:v>
                </c:pt>
                <c:pt idx="5912">
                  <c:v>-15.897</c:v>
                </c:pt>
                <c:pt idx="5913">
                  <c:v>-15.329000000000001</c:v>
                </c:pt>
                <c:pt idx="5914">
                  <c:v>-14.724</c:v>
                </c:pt>
                <c:pt idx="5915">
                  <c:v>-14.081</c:v>
                </c:pt>
                <c:pt idx="5916">
                  <c:v>-13.417999999999999</c:v>
                </c:pt>
                <c:pt idx="5917">
                  <c:v>-12.741</c:v>
                </c:pt>
                <c:pt idx="5918">
                  <c:v>-12.054</c:v>
                </c:pt>
                <c:pt idx="5919">
                  <c:v>-11.324</c:v>
                </c:pt>
                <c:pt idx="5920">
                  <c:v>-10.537000000000001</c:v>
                </c:pt>
                <c:pt idx="5921">
                  <c:v>-9.7186000000000003</c:v>
                </c:pt>
                <c:pt idx="5922">
                  <c:v>-8.9052000000000007</c:v>
                </c:pt>
                <c:pt idx="5923">
                  <c:v>-8.0991999999999997</c:v>
                </c:pt>
                <c:pt idx="5924">
                  <c:v>-7.3228</c:v>
                </c:pt>
                <c:pt idx="5925">
                  <c:v>-6.5324999999999998</c:v>
                </c:pt>
                <c:pt idx="5926">
                  <c:v>-5.7346000000000004</c:v>
                </c:pt>
                <c:pt idx="5927">
                  <c:v>-4.9501999999999997</c:v>
                </c:pt>
                <c:pt idx="5928">
                  <c:v>-4.1886999999999999</c:v>
                </c:pt>
                <c:pt idx="5929">
                  <c:v>-3.4411</c:v>
                </c:pt>
                <c:pt idx="5930">
                  <c:v>-2.7416999999999998</c:v>
                </c:pt>
                <c:pt idx="5931">
                  <c:v>-2.0587</c:v>
                </c:pt>
                <c:pt idx="5932">
                  <c:v>-1.4120999999999999</c:v>
                </c:pt>
                <c:pt idx="5933">
                  <c:v>-0.81835999999999998</c:v>
                </c:pt>
                <c:pt idx="5934">
                  <c:v>-0.25309999999999999</c:v>
                </c:pt>
                <c:pt idx="5935">
                  <c:v>0.26415</c:v>
                </c:pt>
                <c:pt idx="5936">
                  <c:v>0.76180999999999999</c:v>
                </c:pt>
                <c:pt idx="5937">
                  <c:v>1.1934</c:v>
                </c:pt>
                <c:pt idx="5938">
                  <c:v>1.5418000000000001</c:v>
                </c:pt>
                <c:pt idx="5939">
                  <c:v>1.9121999999999999</c:v>
                </c:pt>
                <c:pt idx="5940">
                  <c:v>2.2595999999999998</c:v>
                </c:pt>
                <c:pt idx="5941">
                  <c:v>2.5813000000000001</c:v>
                </c:pt>
                <c:pt idx="5942">
                  <c:v>2.9115000000000002</c:v>
                </c:pt>
                <c:pt idx="5943">
                  <c:v>3.2027999999999999</c:v>
                </c:pt>
                <c:pt idx="5944">
                  <c:v>3.5044</c:v>
                </c:pt>
                <c:pt idx="5945">
                  <c:v>3.8306</c:v>
                </c:pt>
                <c:pt idx="5946">
                  <c:v>4.1380999999999997</c:v>
                </c:pt>
                <c:pt idx="5947">
                  <c:v>4.4436999999999998</c:v>
                </c:pt>
                <c:pt idx="5948">
                  <c:v>4.7736000000000001</c:v>
                </c:pt>
                <c:pt idx="5949">
                  <c:v>5.1346999999999996</c:v>
                </c:pt>
                <c:pt idx="5950">
                  <c:v>5.5301999999999998</c:v>
                </c:pt>
                <c:pt idx="5951">
                  <c:v>5.9035000000000002</c:v>
                </c:pt>
                <c:pt idx="5952">
                  <c:v>6.2586000000000004</c:v>
                </c:pt>
                <c:pt idx="5953">
                  <c:v>6.5986000000000002</c:v>
                </c:pt>
                <c:pt idx="5954">
                  <c:v>6.8822999999999999</c:v>
                </c:pt>
                <c:pt idx="5955">
                  <c:v>7.1153000000000004</c:v>
                </c:pt>
                <c:pt idx="5956">
                  <c:v>7.2922000000000002</c:v>
                </c:pt>
                <c:pt idx="5957">
                  <c:v>7.4124999999999996</c:v>
                </c:pt>
                <c:pt idx="5958">
                  <c:v>7.5103</c:v>
                </c:pt>
                <c:pt idx="5959">
                  <c:v>7.6052999999999997</c:v>
                </c:pt>
                <c:pt idx="5960">
                  <c:v>7.7047999999999996</c:v>
                </c:pt>
                <c:pt idx="5961">
                  <c:v>7.8262999999999998</c:v>
                </c:pt>
                <c:pt idx="5962">
                  <c:v>7.9863999999999997</c:v>
                </c:pt>
                <c:pt idx="5963">
                  <c:v>8.1980000000000004</c:v>
                </c:pt>
                <c:pt idx="5964">
                  <c:v>8.4168000000000003</c:v>
                </c:pt>
                <c:pt idx="5965">
                  <c:v>8.6339000000000006</c:v>
                </c:pt>
                <c:pt idx="5966">
                  <c:v>8.8590999999999998</c:v>
                </c:pt>
                <c:pt idx="5967">
                  <c:v>9.0542999999999996</c:v>
                </c:pt>
                <c:pt idx="5968">
                  <c:v>9.2592999999999996</c:v>
                </c:pt>
                <c:pt idx="5969">
                  <c:v>9.4530999999999992</c:v>
                </c:pt>
                <c:pt idx="5970">
                  <c:v>9.6367999999999991</c:v>
                </c:pt>
                <c:pt idx="5971">
                  <c:v>9.8203999999999994</c:v>
                </c:pt>
                <c:pt idx="5972">
                  <c:v>9.9983000000000004</c:v>
                </c:pt>
                <c:pt idx="5973">
                  <c:v>10.183999999999999</c:v>
                </c:pt>
                <c:pt idx="5974">
                  <c:v>10.371</c:v>
                </c:pt>
                <c:pt idx="5975">
                  <c:v>10.553000000000001</c:v>
                </c:pt>
                <c:pt idx="5976">
                  <c:v>10.737</c:v>
                </c:pt>
                <c:pt idx="5977">
                  <c:v>10.938000000000001</c:v>
                </c:pt>
                <c:pt idx="5978">
                  <c:v>11.14</c:v>
                </c:pt>
                <c:pt idx="5979">
                  <c:v>11.337999999999999</c:v>
                </c:pt>
                <c:pt idx="5980">
                  <c:v>11.555</c:v>
                </c:pt>
                <c:pt idx="5981">
                  <c:v>11.797000000000001</c:v>
                </c:pt>
                <c:pt idx="5982">
                  <c:v>12.007999999999999</c:v>
                </c:pt>
                <c:pt idx="5983">
                  <c:v>12.196</c:v>
                </c:pt>
                <c:pt idx="5984">
                  <c:v>12.403</c:v>
                </c:pt>
                <c:pt idx="5985">
                  <c:v>12.605</c:v>
                </c:pt>
                <c:pt idx="5986">
                  <c:v>12.769</c:v>
                </c:pt>
                <c:pt idx="5987">
                  <c:v>12.916</c:v>
                </c:pt>
                <c:pt idx="5988">
                  <c:v>13.051</c:v>
                </c:pt>
                <c:pt idx="5989">
                  <c:v>13.202</c:v>
                </c:pt>
                <c:pt idx="5990">
                  <c:v>13.349</c:v>
                </c:pt>
                <c:pt idx="5991">
                  <c:v>13.472</c:v>
                </c:pt>
                <c:pt idx="5992">
                  <c:v>13.571</c:v>
                </c:pt>
                <c:pt idx="5993">
                  <c:v>13.672000000000001</c:v>
                </c:pt>
                <c:pt idx="5994">
                  <c:v>13.782</c:v>
                </c:pt>
                <c:pt idx="5995">
                  <c:v>13.914999999999999</c:v>
                </c:pt>
                <c:pt idx="5996">
                  <c:v>14.051</c:v>
                </c:pt>
                <c:pt idx="5997">
                  <c:v>14.179</c:v>
                </c:pt>
                <c:pt idx="5998">
                  <c:v>14.304</c:v>
                </c:pt>
                <c:pt idx="5999">
                  <c:v>14.422000000000001</c:v>
                </c:pt>
                <c:pt idx="6000">
                  <c:v>14.536</c:v>
                </c:pt>
                <c:pt idx="6001">
                  <c:v>14.661</c:v>
                </c:pt>
                <c:pt idx="6002">
                  <c:v>14.787000000000001</c:v>
                </c:pt>
                <c:pt idx="6003">
                  <c:v>14.901</c:v>
                </c:pt>
                <c:pt idx="6004">
                  <c:v>15.025</c:v>
                </c:pt>
                <c:pt idx="6005">
                  <c:v>15.154</c:v>
                </c:pt>
                <c:pt idx="6006">
                  <c:v>15.286</c:v>
                </c:pt>
                <c:pt idx="6007">
                  <c:v>15.411</c:v>
                </c:pt>
                <c:pt idx="6008">
                  <c:v>15.52</c:v>
                </c:pt>
                <c:pt idx="6009">
                  <c:v>15.614000000000001</c:v>
                </c:pt>
                <c:pt idx="6010">
                  <c:v>15.689</c:v>
                </c:pt>
                <c:pt idx="6011">
                  <c:v>15.75</c:v>
                </c:pt>
                <c:pt idx="6012">
                  <c:v>15.8</c:v>
                </c:pt>
                <c:pt idx="6013">
                  <c:v>15.859</c:v>
                </c:pt>
                <c:pt idx="6014">
                  <c:v>15.914999999999999</c:v>
                </c:pt>
                <c:pt idx="6015">
                  <c:v>15.987</c:v>
                </c:pt>
                <c:pt idx="6016">
                  <c:v>16.062999999999999</c:v>
                </c:pt>
                <c:pt idx="6017">
                  <c:v>16.126000000000001</c:v>
                </c:pt>
                <c:pt idx="6018">
                  <c:v>16.202999999999999</c:v>
                </c:pt>
                <c:pt idx="6019">
                  <c:v>16.259</c:v>
                </c:pt>
                <c:pt idx="6020">
                  <c:v>16.312999999999999</c:v>
                </c:pt>
                <c:pt idx="6021">
                  <c:v>16.382999999999999</c:v>
                </c:pt>
                <c:pt idx="6022">
                  <c:v>16.457999999999998</c:v>
                </c:pt>
                <c:pt idx="6023">
                  <c:v>16.509</c:v>
                </c:pt>
                <c:pt idx="6024">
                  <c:v>16.552</c:v>
                </c:pt>
                <c:pt idx="6025">
                  <c:v>16.608000000000001</c:v>
                </c:pt>
                <c:pt idx="6026">
                  <c:v>16.649000000000001</c:v>
                </c:pt>
                <c:pt idx="6027">
                  <c:v>16.684000000000001</c:v>
                </c:pt>
                <c:pt idx="6028">
                  <c:v>16.707000000000001</c:v>
                </c:pt>
                <c:pt idx="6029">
                  <c:v>16.734999999999999</c:v>
                </c:pt>
                <c:pt idx="6030">
                  <c:v>16.745999999999999</c:v>
                </c:pt>
                <c:pt idx="6031">
                  <c:v>16.773</c:v>
                </c:pt>
                <c:pt idx="6032">
                  <c:v>16.802</c:v>
                </c:pt>
                <c:pt idx="6033">
                  <c:v>16.850000000000001</c:v>
                </c:pt>
                <c:pt idx="6034">
                  <c:v>16.895</c:v>
                </c:pt>
                <c:pt idx="6035">
                  <c:v>16.945</c:v>
                </c:pt>
                <c:pt idx="6036">
                  <c:v>16.994</c:v>
                </c:pt>
                <c:pt idx="6037">
                  <c:v>17.029</c:v>
                </c:pt>
                <c:pt idx="6038">
                  <c:v>17.071000000000002</c:v>
                </c:pt>
                <c:pt idx="6039">
                  <c:v>17.143999999999998</c:v>
                </c:pt>
                <c:pt idx="6040">
                  <c:v>17.221</c:v>
                </c:pt>
                <c:pt idx="6041">
                  <c:v>17.306000000000001</c:v>
                </c:pt>
                <c:pt idx="6042">
                  <c:v>17.385000000000002</c:v>
                </c:pt>
                <c:pt idx="6043">
                  <c:v>17.457999999999998</c:v>
                </c:pt>
                <c:pt idx="6044">
                  <c:v>17.5</c:v>
                </c:pt>
                <c:pt idx="6045">
                  <c:v>17.545999999999999</c:v>
                </c:pt>
                <c:pt idx="6046">
                  <c:v>17.585999999999999</c:v>
                </c:pt>
                <c:pt idx="6047">
                  <c:v>17.593</c:v>
                </c:pt>
                <c:pt idx="6048">
                  <c:v>17.577000000000002</c:v>
                </c:pt>
                <c:pt idx="6049">
                  <c:v>17.565999999999999</c:v>
                </c:pt>
                <c:pt idx="6050">
                  <c:v>17.555</c:v>
                </c:pt>
                <c:pt idx="6051">
                  <c:v>17.553000000000001</c:v>
                </c:pt>
                <c:pt idx="6052">
                  <c:v>17.571000000000002</c:v>
                </c:pt>
                <c:pt idx="6053">
                  <c:v>17.606999999999999</c:v>
                </c:pt>
                <c:pt idx="6054">
                  <c:v>17.628</c:v>
                </c:pt>
                <c:pt idx="6055">
                  <c:v>17.613</c:v>
                </c:pt>
                <c:pt idx="6056">
                  <c:v>17.588999999999999</c:v>
                </c:pt>
                <c:pt idx="6057">
                  <c:v>17.587</c:v>
                </c:pt>
                <c:pt idx="6058">
                  <c:v>17.608000000000001</c:v>
                </c:pt>
                <c:pt idx="6059">
                  <c:v>17.616</c:v>
                </c:pt>
                <c:pt idx="6060">
                  <c:v>17.588999999999999</c:v>
                </c:pt>
                <c:pt idx="6061">
                  <c:v>17.542999999999999</c:v>
                </c:pt>
                <c:pt idx="6062">
                  <c:v>17.486000000000001</c:v>
                </c:pt>
                <c:pt idx="6063">
                  <c:v>17.422000000000001</c:v>
                </c:pt>
                <c:pt idx="6064">
                  <c:v>17.36</c:v>
                </c:pt>
                <c:pt idx="6065">
                  <c:v>17.297000000000001</c:v>
                </c:pt>
                <c:pt idx="6066">
                  <c:v>17.207999999999998</c:v>
                </c:pt>
                <c:pt idx="6067">
                  <c:v>17.117000000000001</c:v>
                </c:pt>
                <c:pt idx="6068">
                  <c:v>16.998999999999999</c:v>
                </c:pt>
                <c:pt idx="6069">
                  <c:v>16.849</c:v>
                </c:pt>
                <c:pt idx="6070">
                  <c:v>16.693999999999999</c:v>
                </c:pt>
                <c:pt idx="6071">
                  <c:v>16.52</c:v>
                </c:pt>
                <c:pt idx="6072">
                  <c:v>16.331</c:v>
                </c:pt>
                <c:pt idx="6073">
                  <c:v>16.11</c:v>
                </c:pt>
                <c:pt idx="6074">
                  <c:v>15.83</c:v>
                </c:pt>
                <c:pt idx="6075">
                  <c:v>15.536</c:v>
                </c:pt>
                <c:pt idx="6076">
                  <c:v>15.231</c:v>
                </c:pt>
                <c:pt idx="6077">
                  <c:v>14.907</c:v>
                </c:pt>
                <c:pt idx="6078">
                  <c:v>14.599</c:v>
                </c:pt>
                <c:pt idx="6079">
                  <c:v>14.298999999999999</c:v>
                </c:pt>
                <c:pt idx="6080">
                  <c:v>14.01</c:v>
                </c:pt>
                <c:pt idx="6081">
                  <c:v>13.692</c:v>
                </c:pt>
                <c:pt idx="6082">
                  <c:v>13.347</c:v>
                </c:pt>
                <c:pt idx="6083">
                  <c:v>13.01</c:v>
                </c:pt>
                <c:pt idx="6084">
                  <c:v>12.723000000000001</c:v>
                </c:pt>
                <c:pt idx="6085">
                  <c:v>12.429</c:v>
                </c:pt>
                <c:pt idx="6086">
                  <c:v>12.106</c:v>
                </c:pt>
                <c:pt idx="6087">
                  <c:v>11.795999999999999</c:v>
                </c:pt>
                <c:pt idx="6088">
                  <c:v>11.454000000000001</c:v>
                </c:pt>
                <c:pt idx="6089">
                  <c:v>11.106</c:v>
                </c:pt>
                <c:pt idx="6090">
                  <c:v>10.743</c:v>
                </c:pt>
                <c:pt idx="6091">
                  <c:v>10.326000000000001</c:v>
                </c:pt>
                <c:pt idx="6092">
                  <c:v>9.9298000000000002</c:v>
                </c:pt>
                <c:pt idx="6093">
                  <c:v>9.5791000000000004</c:v>
                </c:pt>
                <c:pt idx="6094">
                  <c:v>9.2416999999999998</c:v>
                </c:pt>
                <c:pt idx="6095">
                  <c:v>8.9184999999999999</c:v>
                </c:pt>
                <c:pt idx="6096">
                  <c:v>8.6682000000000006</c:v>
                </c:pt>
                <c:pt idx="6097">
                  <c:v>8.4183000000000003</c:v>
                </c:pt>
                <c:pt idx="6098">
                  <c:v>8.1934000000000005</c:v>
                </c:pt>
                <c:pt idx="6099">
                  <c:v>7.9592999999999998</c:v>
                </c:pt>
                <c:pt idx="6100">
                  <c:v>7.6932</c:v>
                </c:pt>
                <c:pt idx="6101">
                  <c:v>7.4330999999999996</c:v>
                </c:pt>
                <c:pt idx="6102">
                  <c:v>7.1253000000000002</c:v>
                </c:pt>
                <c:pt idx="6103">
                  <c:v>6.82</c:v>
                </c:pt>
                <c:pt idx="6104">
                  <c:v>6.4930000000000003</c:v>
                </c:pt>
                <c:pt idx="6105">
                  <c:v>6.1567999999999996</c:v>
                </c:pt>
                <c:pt idx="6106">
                  <c:v>5.7912999999999997</c:v>
                </c:pt>
                <c:pt idx="6107">
                  <c:v>5.3590999999999998</c:v>
                </c:pt>
                <c:pt idx="6108">
                  <c:v>4.9443000000000001</c:v>
                </c:pt>
                <c:pt idx="6109">
                  <c:v>4.5536000000000003</c:v>
                </c:pt>
                <c:pt idx="6110">
                  <c:v>4.1962000000000002</c:v>
                </c:pt>
                <c:pt idx="6111">
                  <c:v>3.8174999999999999</c:v>
                </c:pt>
                <c:pt idx="6112">
                  <c:v>3.3936999999999999</c:v>
                </c:pt>
                <c:pt idx="6113">
                  <c:v>2.9832999999999998</c:v>
                </c:pt>
                <c:pt idx="6114">
                  <c:v>2.6023999999999998</c:v>
                </c:pt>
                <c:pt idx="6115">
                  <c:v>2.194</c:v>
                </c:pt>
                <c:pt idx="6116">
                  <c:v>1.7904</c:v>
                </c:pt>
                <c:pt idx="6117">
                  <c:v>1.3615999999999999</c:v>
                </c:pt>
                <c:pt idx="6118">
                  <c:v>0.88834000000000002</c:v>
                </c:pt>
                <c:pt idx="6119">
                  <c:v>0.3926</c:v>
                </c:pt>
                <c:pt idx="6120">
                  <c:v>-0.1072</c:v>
                </c:pt>
                <c:pt idx="6121">
                  <c:v>-0.61199000000000003</c:v>
                </c:pt>
                <c:pt idx="6122">
                  <c:v>-1.1617999999999999</c:v>
                </c:pt>
                <c:pt idx="6123">
                  <c:v>-1.7513000000000001</c:v>
                </c:pt>
                <c:pt idx="6124">
                  <c:v>-2.3618999999999999</c:v>
                </c:pt>
                <c:pt idx="6125">
                  <c:v>-2.9603000000000002</c:v>
                </c:pt>
                <c:pt idx="6126">
                  <c:v>-3.5722</c:v>
                </c:pt>
                <c:pt idx="6127">
                  <c:v>-4.2356999999999996</c:v>
                </c:pt>
                <c:pt idx="6128">
                  <c:v>-4.9416000000000002</c:v>
                </c:pt>
                <c:pt idx="6129">
                  <c:v>-5.6451000000000002</c:v>
                </c:pt>
                <c:pt idx="6130">
                  <c:v>-6.3417000000000003</c:v>
                </c:pt>
                <c:pt idx="6131">
                  <c:v>-7.0716999999999999</c:v>
                </c:pt>
                <c:pt idx="6132">
                  <c:v>-7.8007999999999997</c:v>
                </c:pt>
                <c:pt idx="6133">
                  <c:v>-8.5059000000000005</c:v>
                </c:pt>
                <c:pt idx="6134">
                  <c:v>-9.2055000000000007</c:v>
                </c:pt>
                <c:pt idx="6135">
                  <c:v>-9.9265000000000008</c:v>
                </c:pt>
                <c:pt idx="6136">
                  <c:v>-10.673999999999999</c:v>
                </c:pt>
                <c:pt idx="6137">
                  <c:v>-11.425000000000001</c:v>
                </c:pt>
                <c:pt idx="6138">
                  <c:v>-12.131</c:v>
                </c:pt>
                <c:pt idx="6139">
                  <c:v>-12.771000000000001</c:v>
                </c:pt>
                <c:pt idx="6140">
                  <c:v>-13.362</c:v>
                </c:pt>
                <c:pt idx="6141">
                  <c:v>-13.885</c:v>
                </c:pt>
                <c:pt idx="6142">
                  <c:v>-14.334</c:v>
                </c:pt>
                <c:pt idx="6143">
                  <c:v>-14.704000000000001</c:v>
                </c:pt>
                <c:pt idx="6144">
                  <c:v>-15.013999999999999</c:v>
                </c:pt>
                <c:pt idx="6145">
                  <c:v>-15.249000000000001</c:v>
                </c:pt>
                <c:pt idx="6146">
                  <c:v>-15.4</c:v>
                </c:pt>
                <c:pt idx="6147">
                  <c:v>-15.497999999999999</c:v>
                </c:pt>
                <c:pt idx="6148">
                  <c:v>-15.6</c:v>
                </c:pt>
                <c:pt idx="6149">
                  <c:v>-15.689</c:v>
                </c:pt>
                <c:pt idx="6150">
                  <c:v>-15.781000000000001</c:v>
                </c:pt>
                <c:pt idx="6151">
                  <c:v>-15.914999999999999</c:v>
                </c:pt>
                <c:pt idx="6152">
                  <c:v>-16.094999999999999</c:v>
                </c:pt>
                <c:pt idx="6153">
                  <c:v>-16.297999999999998</c:v>
                </c:pt>
                <c:pt idx="6154">
                  <c:v>-16.533999999999999</c:v>
                </c:pt>
                <c:pt idx="6155">
                  <c:v>-16.777000000000001</c:v>
                </c:pt>
                <c:pt idx="6156">
                  <c:v>-17.009</c:v>
                </c:pt>
                <c:pt idx="6157">
                  <c:v>-17.239000000000001</c:v>
                </c:pt>
                <c:pt idx="6158">
                  <c:v>-17.463000000000001</c:v>
                </c:pt>
                <c:pt idx="6159">
                  <c:v>-17.649000000000001</c:v>
                </c:pt>
                <c:pt idx="6160">
                  <c:v>-17.829000000000001</c:v>
                </c:pt>
                <c:pt idx="6161">
                  <c:v>-18.032</c:v>
                </c:pt>
                <c:pt idx="6162">
                  <c:v>-18.283000000000001</c:v>
                </c:pt>
                <c:pt idx="6163">
                  <c:v>-18.516999999999999</c:v>
                </c:pt>
                <c:pt idx="6164">
                  <c:v>-18.715</c:v>
                </c:pt>
                <c:pt idx="6165">
                  <c:v>-18.89</c:v>
                </c:pt>
                <c:pt idx="6166">
                  <c:v>-19.056999999999999</c:v>
                </c:pt>
                <c:pt idx="6167">
                  <c:v>-19.213999999999999</c:v>
                </c:pt>
                <c:pt idx="6168">
                  <c:v>-19.343</c:v>
                </c:pt>
                <c:pt idx="6169">
                  <c:v>-19.472000000000001</c:v>
                </c:pt>
                <c:pt idx="6170">
                  <c:v>-19.623999999999999</c:v>
                </c:pt>
                <c:pt idx="6171">
                  <c:v>-19.782</c:v>
                </c:pt>
                <c:pt idx="6172">
                  <c:v>-19.937000000000001</c:v>
                </c:pt>
                <c:pt idx="6173">
                  <c:v>-20.088000000000001</c:v>
                </c:pt>
                <c:pt idx="6174">
                  <c:v>-20.225999999999999</c:v>
                </c:pt>
                <c:pt idx="6175">
                  <c:v>-20.350999999999999</c:v>
                </c:pt>
                <c:pt idx="6176">
                  <c:v>-20.463999999999999</c:v>
                </c:pt>
                <c:pt idx="6177">
                  <c:v>-20.565000000000001</c:v>
                </c:pt>
                <c:pt idx="6178">
                  <c:v>-20.695</c:v>
                </c:pt>
                <c:pt idx="6179">
                  <c:v>-20.837</c:v>
                </c:pt>
                <c:pt idx="6180">
                  <c:v>-20.971</c:v>
                </c:pt>
                <c:pt idx="6181">
                  <c:v>-21.108000000000001</c:v>
                </c:pt>
                <c:pt idx="6182">
                  <c:v>-21.24</c:v>
                </c:pt>
                <c:pt idx="6183">
                  <c:v>-21.373999999999999</c:v>
                </c:pt>
                <c:pt idx="6184">
                  <c:v>-21.503</c:v>
                </c:pt>
                <c:pt idx="6185">
                  <c:v>-21.634</c:v>
                </c:pt>
                <c:pt idx="6186">
                  <c:v>-21.74</c:v>
                </c:pt>
                <c:pt idx="6187">
                  <c:v>-21.843</c:v>
                </c:pt>
                <c:pt idx="6188">
                  <c:v>-21.966000000000001</c:v>
                </c:pt>
                <c:pt idx="6189">
                  <c:v>-22.082999999999998</c:v>
                </c:pt>
                <c:pt idx="6190">
                  <c:v>-22.202000000000002</c:v>
                </c:pt>
                <c:pt idx="6191">
                  <c:v>-22.315000000000001</c:v>
                </c:pt>
                <c:pt idx="6192">
                  <c:v>-22.422000000000001</c:v>
                </c:pt>
                <c:pt idx="6193">
                  <c:v>-22.527000000000001</c:v>
                </c:pt>
                <c:pt idx="6194">
                  <c:v>-22.638000000000002</c:v>
                </c:pt>
                <c:pt idx="6195">
                  <c:v>-22.754999999999999</c:v>
                </c:pt>
                <c:pt idx="6196">
                  <c:v>-22.869</c:v>
                </c:pt>
                <c:pt idx="6197">
                  <c:v>-22.981999999999999</c:v>
                </c:pt>
                <c:pt idx="6198">
                  <c:v>-23.058</c:v>
                </c:pt>
                <c:pt idx="6199">
                  <c:v>-23.114000000000001</c:v>
                </c:pt>
                <c:pt idx="6200">
                  <c:v>-23.170999999999999</c:v>
                </c:pt>
                <c:pt idx="6201">
                  <c:v>-23.215</c:v>
                </c:pt>
                <c:pt idx="6202">
                  <c:v>-23.259</c:v>
                </c:pt>
                <c:pt idx="6203">
                  <c:v>-23.324000000000002</c:v>
                </c:pt>
                <c:pt idx="6204">
                  <c:v>-23.4</c:v>
                </c:pt>
                <c:pt idx="6205">
                  <c:v>-23.477</c:v>
                </c:pt>
                <c:pt idx="6206">
                  <c:v>-23.555</c:v>
                </c:pt>
                <c:pt idx="6207">
                  <c:v>-23.620999999999999</c:v>
                </c:pt>
                <c:pt idx="6208">
                  <c:v>-23.675999999999998</c:v>
                </c:pt>
                <c:pt idx="6209">
                  <c:v>-23.734999999999999</c:v>
                </c:pt>
                <c:pt idx="6210">
                  <c:v>-23.789000000000001</c:v>
                </c:pt>
                <c:pt idx="6211">
                  <c:v>-23.861999999999998</c:v>
                </c:pt>
                <c:pt idx="6212">
                  <c:v>-23.917000000000002</c:v>
                </c:pt>
                <c:pt idx="6213">
                  <c:v>-23.954999999999998</c:v>
                </c:pt>
                <c:pt idx="6214">
                  <c:v>-23.986999999999998</c:v>
                </c:pt>
                <c:pt idx="6215">
                  <c:v>-24.024999999999999</c:v>
                </c:pt>
                <c:pt idx="6216">
                  <c:v>-24.061</c:v>
                </c:pt>
                <c:pt idx="6217">
                  <c:v>-24.111999999999998</c:v>
                </c:pt>
                <c:pt idx="6218">
                  <c:v>-24.149000000000001</c:v>
                </c:pt>
                <c:pt idx="6219">
                  <c:v>-24.213999999999999</c:v>
                </c:pt>
                <c:pt idx="6220">
                  <c:v>-24.286000000000001</c:v>
                </c:pt>
                <c:pt idx="6221">
                  <c:v>-24.332000000000001</c:v>
                </c:pt>
                <c:pt idx="6222">
                  <c:v>-24.373999999999999</c:v>
                </c:pt>
                <c:pt idx="6223">
                  <c:v>-24.416</c:v>
                </c:pt>
                <c:pt idx="6224">
                  <c:v>-24.454999999999998</c:v>
                </c:pt>
                <c:pt idx="6225">
                  <c:v>-24.495999999999999</c:v>
                </c:pt>
                <c:pt idx="6226">
                  <c:v>-24.536000000000001</c:v>
                </c:pt>
                <c:pt idx="6227">
                  <c:v>-24.568000000000001</c:v>
                </c:pt>
                <c:pt idx="6228">
                  <c:v>-24.606000000000002</c:v>
                </c:pt>
                <c:pt idx="6229">
                  <c:v>-24.664999999999999</c:v>
                </c:pt>
                <c:pt idx="6230">
                  <c:v>-24.715</c:v>
                </c:pt>
                <c:pt idx="6231">
                  <c:v>-24.777999999999999</c:v>
                </c:pt>
                <c:pt idx="6232">
                  <c:v>-24.843</c:v>
                </c:pt>
                <c:pt idx="6233">
                  <c:v>-24.896999999999998</c:v>
                </c:pt>
                <c:pt idx="6234">
                  <c:v>-24.928999999999998</c:v>
                </c:pt>
                <c:pt idx="6235">
                  <c:v>-24.957000000000001</c:v>
                </c:pt>
                <c:pt idx="6236">
                  <c:v>-25.007000000000001</c:v>
                </c:pt>
                <c:pt idx="6237">
                  <c:v>-25.06</c:v>
                </c:pt>
                <c:pt idx="6238">
                  <c:v>-25.102</c:v>
                </c:pt>
                <c:pt idx="6239">
                  <c:v>-25.108000000000001</c:v>
                </c:pt>
                <c:pt idx="6240">
                  <c:v>-25.134</c:v>
                </c:pt>
                <c:pt idx="6241">
                  <c:v>-25.187999999999999</c:v>
                </c:pt>
                <c:pt idx="6242">
                  <c:v>-25.259</c:v>
                </c:pt>
                <c:pt idx="6243">
                  <c:v>-25.332000000000001</c:v>
                </c:pt>
                <c:pt idx="6244">
                  <c:v>-25.395</c:v>
                </c:pt>
                <c:pt idx="6245">
                  <c:v>-25.448</c:v>
                </c:pt>
                <c:pt idx="6246">
                  <c:v>-25.486000000000001</c:v>
                </c:pt>
                <c:pt idx="6247">
                  <c:v>-25.53</c:v>
                </c:pt>
                <c:pt idx="6248">
                  <c:v>-25.579000000000001</c:v>
                </c:pt>
                <c:pt idx="6249">
                  <c:v>-25.643000000000001</c:v>
                </c:pt>
                <c:pt idx="6250">
                  <c:v>-25.690999999999999</c:v>
                </c:pt>
                <c:pt idx="6251">
                  <c:v>-25.736999999999998</c:v>
                </c:pt>
                <c:pt idx="6252">
                  <c:v>-25.757999999999999</c:v>
                </c:pt>
                <c:pt idx="6253">
                  <c:v>-25.753</c:v>
                </c:pt>
                <c:pt idx="6254">
                  <c:v>-25.747</c:v>
                </c:pt>
                <c:pt idx="6255">
                  <c:v>-25.745999999999999</c:v>
                </c:pt>
                <c:pt idx="6256">
                  <c:v>-25.756</c:v>
                </c:pt>
                <c:pt idx="6257">
                  <c:v>-25.81</c:v>
                </c:pt>
                <c:pt idx="6258">
                  <c:v>-25.841000000000001</c:v>
                </c:pt>
                <c:pt idx="6259">
                  <c:v>-25.873999999999999</c:v>
                </c:pt>
                <c:pt idx="6260">
                  <c:v>-25.891999999999999</c:v>
                </c:pt>
                <c:pt idx="6261">
                  <c:v>-25.87</c:v>
                </c:pt>
                <c:pt idx="6262">
                  <c:v>-25.847999999999999</c:v>
                </c:pt>
                <c:pt idx="6263">
                  <c:v>-25.841999999999999</c:v>
                </c:pt>
                <c:pt idx="6264">
                  <c:v>-25.867000000000001</c:v>
                </c:pt>
                <c:pt idx="6265">
                  <c:v>-25.902999999999999</c:v>
                </c:pt>
                <c:pt idx="6266">
                  <c:v>-25.919</c:v>
                </c:pt>
                <c:pt idx="6267">
                  <c:v>-25.940999999999999</c:v>
                </c:pt>
                <c:pt idx="6268">
                  <c:v>-25.971</c:v>
                </c:pt>
                <c:pt idx="6269">
                  <c:v>-25.952000000000002</c:v>
                </c:pt>
                <c:pt idx="6270">
                  <c:v>-25.875</c:v>
                </c:pt>
                <c:pt idx="6271">
                  <c:v>-25.774000000000001</c:v>
                </c:pt>
                <c:pt idx="6272">
                  <c:v>-25.672999999999998</c:v>
                </c:pt>
                <c:pt idx="6273">
                  <c:v>-25.597999999999999</c:v>
                </c:pt>
                <c:pt idx="6274">
                  <c:v>-25.536999999999999</c:v>
                </c:pt>
                <c:pt idx="6275">
                  <c:v>-25.454999999999998</c:v>
                </c:pt>
                <c:pt idx="6276">
                  <c:v>-25.33</c:v>
                </c:pt>
                <c:pt idx="6277">
                  <c:v>-25.164999999999999</c:v>
                </c:pt>
                <c:pt idx="6278">
                  <c:v>-24.957999999999998</c:v>
                </c:pt>
                <c:pt idx="6279">
                  <c:v>-24.713000000000001</c:v>
                </c:pt>
                <c:pt idx="6280">
                  <c:v>-24.44</c:v>
                </c:pt>
                <c:pt idx="6281">
                  <c:v>-24.148</c:v>
                </c:pt>
                <c:pt idx="6282">
                  <c:v>-23.864999999999998</c:v>
                </c:pt>
                <c:pt idx="6283">
                  <c:v>-23.585999999999999</c:v>
                </c:pt>
                <c:pt idx="6284">
                  <c:v>-23.285</c:v>
                </c:pt>
                <c:pt idx="6285">
                  <c:v>-22.978999999999999</c:v>
                </c:pt>
                <c:pt idx="6286">
                  <c:v>-22.658999999999999</c:v>
                </c:pt>
                <c:pt idx="6287">
                  <c:v>-22.308</c:v>
                </c:pt>
                <c:pt idx="6288">
                  <c:v>-21.984000000000002</c:v>
                </c:pt>
                <c:pt idx="6289">
                  <c:v>-21.637</c:v>
                </c:pt>
                <c:pt idx="6290">
                  <c:v>-21.285</c:v>
                </c:pt>
                <c:pt idx="6291">
                  <c:v>-20.954999999999998</c:v>
                </c:pt>
                <c:pt idx="6292">
                  <c:v>-20.605</c:v>
                </c:pt>
                <c:pt idx="6293">
                  <c:v>-20.245999999999999</c:v>
                </c:pt>
                <c:pt idx="6294">
                  <c:v>-19.911000000000001</c:v>
                </c:pt>
                <c:pt idx="6295">
                  <c:v>-19.585000000000001</c:v>
                </c:pt>
                <c:pt idx="6296">
                  <c:v>-19.251999999999999</c:v>
                </c:pt>
                <c:pt idx="6297">
                  <c:v>-18.899999999999999</c:v>
                </c:pt>
                <c:pt idx="6298">
                  <c:v>-18.542000000000002</c:v>
                </c:pt>
                <c:pt idx="6299">
                  <c:v>-18.175000000000001</c:v>
                </c:pt>
                <c:pt idx="6300">
                  <c:v>-17.814</c:v>
                </c:pt>
                <c:pt idx="6301">
                  <c:v>-17.41</c:v>
                </c:pt>
                <c:pt idx="6302">
                  <c:v>-17.001999999999999</c:v>
                </c:pt>
                <c:pt idx="6303">
                  <c:v>-16.645</c:v>
                </c:pt>
                <c:pt idx="6304">
                  <c:v>-16.324000000000002</c:v>
                </c:pt>
                <c:pt idx="6305">
                  <c:v>-16.015000000000001</c:v>
                </c:pt>
                <c:pt idx="6306">
                  <c:v>-15.692</c:v>
                </c:pt>
                <c:pt idx="6307">
                  <c:v>-15.39</c:v>
                </c:pt>
                <c:pt idx="6308">
                  <c:v>-15.114000000000001</c:v>
                </c:pt>
                <c:pt idx="6309">
                  <c:v>-14.794</c:v>
                </c:pt>
                <c:pt idx="6310">
                  <c:v>-14.442</c:v>
                </c:pt>
                <c:pt idx="6311">
                  <c:v>-14.036</c:v>
                </c:pt>
                <c:pt idx="6312">
                  <c:v>-13.536</c:v>
                </c:pt>
                <c:pt idx="6313">
                  <c:v>-12.978999999999999</c:v>
                </c:pt>
                <c:pt idx="6314">
                  <c:v>-12.388999999999999</c:v>
                </c:pt>
                <c:pt idx="6315">
                  <c:v>-11.811</c:v>
                </c:pt>
                <c:pt idx="6316">
                  <c:v>-11.223000000000001</c:v>
                </c:pt>
                <c:pt idx="6317">
                  <c:v>-10.614000000000001</c:v>
                </c:pt>
                <c:pt idx="6318">
                  <c:v>-9.9777000000000005</c:v>
                </c:pt>
                <c:pt idx="6319">
                  <c:v>-9.3003999999999998</c:v>
                </c:pt>
                <c:pt idx="6320">
                  <c:v>-8.6608000000000001</c:v>
                </c:pt>
                <c:pt idx="6321">
                  <c:v>-7.8952</c:v>
                </c:pt>
                <c:pt idx="6322">
                  <c:v>-7.1462000000000003</c:v>
                </c:pt>
                <c:pt idx="6323">
                  <c:v>-6.4096000000000002</c:v>
                </c:pt>
                <c:pt idx="6324">
                  <c:v>-5.7032999999999996</c:v>
                </c:pt>
                <c:pt idx="6325">
                  <c:v>-4.9888000000000003</c:v>
                </c:pt>
                <c:pt idx="6326">
                  <c:v>-4.2742000000000004</c:v>
                </c:pt>
                <c:pt idx="6327">
                  <c:v>-3.5670999999999999</c:v>
                </c:pt>
                <c:pt idx="6328">
                  <c:v>-2.8439999999999999</c:v>
                </c:pt>
                <c:pt idx="6329">
                  <c:v>-2.1202999999999999</c:v>
                </c:pt>
                <c:pt idx="6330">
                  <c:v>-1.4474</c:v>
                </c:pt>
                <c:pt idx="6331">
                  <c:v>-0.81511999999999996</c:v>
                </c:pt>
                <c:pt idx="6332">
                  <c:v>-0.18487000000000001</c:v>
                </c:pt>
                <c:pt idx="6333">
                  <c:v>0.39269999999999999</c:v>
                </c:pt>
                <c:pt idx="6334">
                  <c:v>0.90410999999999997</c:v>
                </c:pt>
                <c:pt idx="6335">
                  <c:v>1.3481000000000001</c:v>
                </c:pt>
                <c:pt idx="6336">
                  <c:v>1.7612000000000001</c:v>
                </c:pt>
                <c:pt idx="6337">
                  <c:v>2.1627000000000001</c:v>
                </c:pt>
                <c:pt idx="6338">
                  <c:v>2.5194999999999999</c:v>
                </c:pt>
                <c:pt idx="6339">
                  <c:v>2.8540999999999999</c:v>
                </c:pt>
                <c:pt idx="6340">
                  <c:v>3.1928999999999998</c:v>
                </c:pt>
                <c:pt idx="6341">
                  <c:v>3.5409000000000002</c:v>
                </c:pt>
                <c:pt idx="6342">
                  <c:v>3.8812000000000002</c:v>
                </c:pt>
                <c:pt idx="6343">
                  <c:v>4.2202999999999999</c:v>
                </c:pt>
                <c:pt idx="6344">
                  <c:v>4.5574000000000003</c:v>
                </c:pt>
                <c:pt idx="6345">
                  <c:v>4.9000000000000004</c:v>
                </c:pt>
                <c:pt idx="6346">
                  <c:v>5.2572000000000001</c:v>
                </c:pt>
                <c:pt idx="6347">
                  <c:v>5.5937000000000001</c:v>
                </c:pt>
                <c:pt idx="6348">
                  <c:v>5.9389000000000003</c:v>
                </c:pt>
                <c:pt idx="6349">
                  <c:v>6.2892000000000001</c:v>
                </c:pt>
                <c:pt idx="6350">
                  <c:v>6.6201999999999996</c:v>
                </c:pt>
                <c:pt idx="6351">
                  <c:v>6.9766000000000004</c:v>
                </c:pt>
                <c:pt idx="6352">
                  <c:v>7.3314000000000004</c:v>
                </c:pt>
                <c:pt idx="6353">
                  <c:v>7.6413000000000002</c:v>
                </c:pt>
                <c:pt idx="6354">
                  <c:v>7.9160000000000004</c:v>
                </c:pt>
                <c:pt idx="6355">
                  <c:v>8.1317000000000004</c:v>
                </c:pt>
                <c:pt idx="6356">
                  <c:v>8.3054000000000006</c:v>
                </c:pt>
                <c:pt idx="6357">
                  <c:v>8.4366000000000003</c:v>
                </c:pt>
                <c:pt idx="6358">
                  <c:v>8.5675000000000008</c:v>
                </c:pt>
                <c:pt idx="6359">
                  <c:v>8.702</c:v>
                </c:pt>
                <c:pt idx="6360">
                  <c:v>8.8411000000000008</c:v>
                </c:pt>
                <c:pt idx="6361">
                  <c:v>8.9788999999999994</c:v>
                </c:pt>
                <c:pt idx="6362">
                  <c:v>9.1285000000000007</c:v>
                </c:pt>
                <c:pt idx="6363">
                  <c:v>9.3047000000000004</c:v>
                </c:pt>
                <c:pt idx="6364">
                  <c:v>9.4789999999999992</c:v>
                </c:pt>
                <c:pt idx="6365">
                  <c:v>9.6318999999999999</c:v>
                </c:pt>
                <c:pt idx="6366">
                  <c:v>9.7784999999999993</c:v>
                </c:pt>
                <c:pt idx="6367">
                  <c:v>9.9443000000000001</c:v>
                </c:pt>
                <c:pt idx="6368">
                  <c:v>10.105</c:v>
                </c:pt>
                <c:pt idx="6369">
                  <c:v>10.294</c:v>
                </c:pt>
                <c:pt idx="6370">
                  <c:v>10.484999999999999</c:v>
                </c:pt>
                <c:pt idx="6371">
                  <c:v>10.672000000000001</c:v>
                </c:pt>
                <c:pt idx="6372">
                  <c:v>10.888</c:v>
                </c:pt>
                <c:pt idx="6373">
                  <c:v>11.093999999999999</c:v>
                </c:pt>
                <c:pt idx="6374">
                  <c:v>11.27</c:v>
                </c:pt>
                <c:pt idx="6375">
                  <c:v>11.452999999999999</c:v>
                </c:pt>
                <c:pt idx="6376">
                  <c:v>11.654</c:v>
                </c:pt>
                <c:pt idx="6377">
                  <c:v>11.847</c:v>
                </c:pt>
                <c:pt idx="6378">
                  <c:v>12.042</c:v>
                </c:pt>
                <c:pt idx="6379">
                  <c:v>12.269</c:v>
                </c:pt>
                <c:pt idx="6380">
                  <c:v>12.5</c:v>
                </c:pt>
                <c:pt idx="6381">
                  <c:v>12.701000000000001</c:v>
                </c:pt>
                <c:pt idx="6382">
                  <c:v>12.863</c:v>
                </c:pt>
                <c:pt idx="6383">
                  <c:v>13.018000000000001</c:v>
                </c:pt>
                <c:pt idx="6384">
                  <c:v>13.21</c:v>
                </c:pt>
                <c:pt idx="6385">
                  <c:v>13.423</c:v>
                </c:pt>
                <c:pt idx="6386">
                  <c:v>13.616</c:v>
                </c:pt>
                <c:pt idx="6387">
                  <c:v>13.83</c:v>
                </c:pt>
                <c:pt idx="6388">
                  <c:v>14.068</c:v>
                </c:pt>
                <c:pt idx="6389">
                  <c:v>14.275</c:v>
                </c:pt>
                <c:pt idx="6390">
                  <c:v>14.423</c:v>
                </c:pt>
                <c:pt idx="6391">
                  <c:v>14.56</c:v>
                </c:pt>
                <c:pt idx="6392">
                  <c:v>14.7</c:v>
                </c:pt>
                <c:pt idx="6393">
                  <c:v>14.843999999999999</c:v>
                </c:pt>
                <c:pt idx="6394">
                  <c:v>15.002000000000001</c:v>
                </c:pt>
                <c:pt idx="6395">
                  <c:v>15.154999999999999</c:v>
                </c:pt>
                <c:pt idx="6396">
                  <c:v>15.302</c:v>
                </c:pt>
                <c:pt idx="6397">
                  <c:v>15.414</c:v>
                </c:pt>
                <c:pt idx="6398">
                  <c:v>15.488</c:v>
                </c:pt>
                <c:pt idx="6399">
                  <c:v>15.569000000000001</c:v>
                </c:pt>
                <c:pt idx="6400">
                  <c:v>15.664</c:v>
                </c:pt>
                <c:pt idx="6401">
                  <c:v>15.742000000000001</c:v>
                </c:pt>
                <c:pt idx="6402">
                  <c:v>15.839</c:v>
                </c:pt>
                <c:pt idx="6403">
                  <c:v>15.957000000000001</c:v>
                </c:pt>
                <c:pt idx="6404">
                  <c:v>16.113</c:v>
                </c:pt>
                <c:pt idx="6405">
                  <c:v>16.28</c:v>
                </c:pt>
                <c:pt idx="6406">
                  <c:v>16.420000000000002</c:v>
                </c:pt>
                <c:pt idx="6407">
                  <c:v>16.515000000000001</c:v>
                </c:pt>
                <c:pt idx="6408">
                  <c:v>16.57</c:v>
                </c:pt>
                <c:pt idx="6409">
                  <c:v>16.626999999999999</c:v>
                </c:pt>
                <c:pt idx="6410">
                  <c:v>16.677</c:v>
                </c:pt>
                <c:pt idx="6411">
                  <c:v>16.739999999999998</c:v>
                </c:pt>
                <c:pt idx="6412">
                  <c:v>16.791</c:v>
                </c:pt>
                <c:pt idx="6413">
                  <c:v>16.856000000000002</c:v>
                </c:pt>
                <c:pt idx="6414">
                  <c:v>16.927</c:v>
                </c:pt>
                <c:pt idx="6415">
                  <c:v>16.975999999999999</c:v>
                </c:pt>
                <c:pt idx="6416">
                  <c:v>17.029</c:v>
                </c:pt>
                <c:pt idx="6417">
                  <c:v>17.085000000000001</c:v>
                </c:pt>
                <c:pt idx="6418">
                  <c:v>17.123999999999999</c:v>
                </c:pt>
                <c:pt idx="6419">
                  <c:v>17.161999999999999</c:v>
                </c:pt>
                <c:pt idx="6420">
                  <c:v>17.204000000000001</c:v>
                </c:pt>
                <c:pt idx="6421">
                  <c:v>17.248000000000001</c:v>
                </c:pt>
                <c:pt idx="6422">
                  <c:v>17.303999999999998</c:v>
                </c:pt>
                <c:pt idx="6423">
                  <c:v>17.361000000000001</c:v>
                </c:pt>
                <c:pt idx="6424">
                  <c:v>17.428999999999998</c:v>
                </c:pt>
                <c:pt idx="6425">
                  <c:v>17.509</c:v>
                </c:pt>
                <c:pt idx="6426">
                  <c:v>17.581</c:v>
                </c:pt>
                <c:pt idx="6427">
                  <c:v>17.66</c:v>
                </c:pt>
                <c:pt idx="6428">
                  <c:v>17.725999999999999</c:v>
                </c:pt>
                <c:pt idx="6429">
                  <c:v>17.774999999999999</c:v>
                </c:pt>
                <c:pt idx="6430">
                  <c:v>17.821999999999999</c:v>
                </c:pt>
                <c:pt idx="6431">
                  <c:v>17.861000000000001</c:v>
                </c:pt>
                <c:pt idx="6432">
                  <c:v>17.88</c:v>
                </c:pt>
                <c:pt idx="6433">
                  <c:v>17.896999999999998</c:v>
                </c:pt>
                <c:pt idx="6434">
                  <c:v>17.920999999999999</c:v>
                </c:pt>
                <c:pt idx="6435">
                  <c:v>17.940000000000001</c:v>
                </c:pt>
                <c:pt idx="6436">
                  <c:v>17.975999999999999</c:v>
                </c:pt>
                <c:pt idx="6437">
                  <c:v>18.018000000000001</c:v>
                </c:pt>
                <c:pt idx="6438">
                  <c:v>18.064</c:v>
                </c:pt>
                <c:pt idx="6439">
                  <c:v>18.097000000000001</c:v>
                </c:pt>
                <c:pt idx="6440">
                  <c:v>18.13</c:v>
                </c:pt>
                <c:pt idx="6441">
                  <c:v>18.164999999999999</c:v>
                </c:pt>
                <c:pt idx="6442">
                  <c:v>18.204000000000001</c:v>
                </c:pt>
                <c:pt idx="6443">
                  <c:v>18.248999999999999</c:v>
                </c:pt>
                <c:pt idx="6444">
                  <c:v>18.294</c:v>
                </c:pt>
                <c:pt idx="6445">
                  <c:v>18.338000000000001</c:v>
                </c:pt>
                <c:pt idx="6446">
                  <c:v>18.376000000000001</c:v>
                </c:pt>
                <c:pt idx="6447">
                  <c:v>18.405999999999999</c:v>
                </c:pt>
                <c:pt idx="6448">
                  <c:v>18.428000000000001</c:v>
                </c:pt>
                <c:pt idx="6449">
                  <c:v>18.457000000000001</c:v>
                </c:pt>
                <c:pt idx="6450">
                  <c:v>18.498000000000001</c:v>
                </c:pt>
                <c:pt idx="6451">
                  <c:v>18.530999999999999</c:v>
                </c:pt>
                <c:pt idx="6452">
                  <c:v>18.558</c:v>
                </c:pt>
                <c:pt idx="6453">
                  <c:v>18.585000000000001</c:v>
                </c:pt>
                <c:pt idx="6454">
                  <c:v>18.603000000000002</c:v>
                </c:pt>
                <c:pt idx="6455">
                  <c:v>18.619</c:v>
                </c:pt>
                <c:pt idx="6456">
                  <c:v>18.632000000000001</c:v>
                </c:pt>
                <c:pt idx="6457">
                  <c:v>18.64</c:v>
                </c:pt>
                <c:pt idx="6458">
                  <c:v>18.649999999999999</c:v>
                </c:pt>
                <c:pt idx="6459">
                  <c:v>18.643000000000001</c:v>
                </c:pt>
                <c:pt idx="6460">
                  <c:v>18.648</c:v>
                </c:pt>
                <c:pt idx="6461">
                  <c:v>18.663</c:v>
                </c:pt>
                <c:pt idx="6462">
                  <c:v>18.687999999999999</c:v>
                </c:pt>
                <c:pt idx="6463">
                  <c:v>18.71</c:v>
                </c:pt>
                <c:pt idx="6464">
                  <c:v>18.721</c:v>
                </c:pt>
                <c:pt idx="6465">
                  <c:v>18.739000000000001</c:v>
                </c:pt>
                <c:pt idx="6466">
                  <c:v>18.765000000000001</c:v>
                </c:pt>
                <c:pt idx="6467">
                  <c:v>18.809999999999999</c:v>
                </c:pt>
                <c:pt idx="6468">
                  <c:v>18.873999999999999</c:v>
                </c:pt>
                <c:pt idx="6469">
                  <c:v>18.922999999999998</c:v>
                </c:pt>
                <c:pt idx="6470">
                  <c:v>18.971</c:v>
                </c:pt>
                <c:pt idx="6471">
                  <c:v>18.984000000000002</c:v>
                </c:pt>
                <c:pt idx="6472">
                  <c:v>18.966999999999999</c:v>
                </c:pt>
                <c:pt idx="6473">
                  <c:v>18.917999999999999</c:v>
                </c:pt>
                <c:pt idx="6474">
                  <c:v>18.838999999999999</c:v>
                </c:pt>
                <c:pt idx="6475">
                  <c:v>18.797000000000001</c:v>
                </c:pt>
                <c:pt idx="6476">
                  <c:v>18.782</c:v>
                </c:pt>
                <c:pt idx="6477">
                  <c:v>18.802</c:v>
                </c:pt>
                <c:pt idx="6478">
                  <c:v>18.847999999999999</c:v>
                </c:pt>
                <c:pt idx="6479">
                  <c:v>18.872</c:v>
                </c:pt>
                <c:pt idx="6480">
                  <c:v>18.87</c:v>
                </c:pt>
                <c:pt idx="6481">
                  <c:v>18.829000000000001</c:v>
                </c:pt>
                <c:pt idx="6482">
                  <c:v>18.748999999999999</c:v>
                </c:pt>
                <c:pt idx="6483">
                  <c:v>18.658000000000001</c:v>
                </c:pt>
                <c:pt idx="6484">
                  <c:v>18.584</c:v>
                </c:pt>
                <c:pt idx="6485">
                  <c:v>18.512</c:v>
                </c:pt>
                <c:pt idx="6486">
                  <c:v>18.404</c:v>
                </c:pt>
                <c:pt idx="6487">
                  <c:v>18.288</c:v>
                </c:pt>
                <c:pt idx="6488">
                  <c:v>18.155999999999999</c:v>
                </c:pt>
                <c:pt idx="6489">
                  <c:v>18.006</c:v>
                </c:pt>
                <c:pt idx="6490">
                  <c:v>17.846</c:v>
                </c:pt>
                <c:pt idx="6491">
                  <c:v>17.634</c:v>
                </c:pt>
                <c:pt idx="6492">
                  <c:v>17.391999999999999</c:v>
                </c:pt>
                <c:pt idx="6493">
                  <c:v>17.094999999999999</c:v>
                </c:pt>
                <c:pt idx="6494">
                  <c:v>16.782</c:v>
                </c:pt>
                <c:pt idx="6495">
                  <c:v>16.433</c:v>
                </c:pt>
                <c:pt idx="6496">
                  <c:v>16.064</c:v>
                </c:pt>
                <c:pt idx="6497">
                  <c:v>15.691000000000001</c:v>
                </c:pt>
                <c:pt idx="6498">
                  <c:v>15.327</c:v>
                </c:pt>
                <c:pt idx="6499">
                  <c:v>14.955</c:v>
                </c:pt>
                <c:pt idx="6500">
                  <c:v>14.608000000000001</c:v>
                </c:pt>
                <c:pt idx="6501">
                  <c:v>14.288</c:v>
                </c:pt>
                <c:pt idx="6502">
                  <c:v>13.981</c:v>
                </c:pt>
                <c:pt idx="6503">
                  <c:v>13.664999999999999</c:v>
                </c:pt>
                <c:pt idx="6504">
                  <c:v>13.343999999999999</c:v>
                </c:pt>
                <c:pt idx="6505">
                  <c:v>13.042</c:v>
                </c:pt>
                <c:pt idx="6506">
                  <c:v>12.7</c:v>
                </c:pt>
                <c:pt idx="6507">
                  <c:v>12.297000000000001</c:v>
                </c:pt>
                <c:pt idx="6508">
                  <c:v>11.891</c:v>
                </c:pt>
                <c:pt idx="6509">
                  <c:v>11.541</c:v>
                </c:pt>
                <c:pt idx="6510">
                  <c:v>11.238</c:v>
                </c:pt>
                <c:pt idx="6511">
                  <c:v>10.997999999999999</c:v>
                </c:pt>
                <c:pt idx="6512">
                  <c:v>10.765000000000001</c:v>
                </c:pt>
                <c:pt idx="6513">
                  <c:v>10.5</c:v>
                </c:pt>
                <c:pt idx="6514">
                  <c:v>10.257999999999999</c:v>
                </c:pt>
                <c:pt idx="6515">
                  <c:v>10.012</c:v>
                </c:pt>
                <c:pt idx="6516">
                  <c:v>9.7437000000000005</c:v>
                </c:pt>
                <c:pt idx="6517">
                  <c:v>9.4967000000000006</c:v>
                </c:pt>
                <c:pt idx="6518">
                  <c:v>9.3051999999999992</c:v>
                </c:pt>
                <c:pt idx="6519">
                  <c:v>9.1227</c:v>
                </c:pt>
                <c:pt idx="6520">
                  <c:v>8.9821000000000009</c:v>
                </c:pt>
                <c:pt idx="6521">
                  <c:v>8.7911000000000001</c:v>
                </c:pt>
                <c:pt idx="6522">
                  <c:v>8.5375999999999994</c:v>
                </c:pt>
                <c:pt idx="6523">
                  <c:v>8.2901000000000007</c:v>
                </c:pt>
                <c:pt idx="6524">
                  <c:v>7.9981999999999998</c:v>
                </c:pt>
                <c:pt idx="6525">
                  <c:v>7.6958000000000002</c:v>
                </c:pt>
                <c:pt idx="6526">
                  <c:v>7.3994999999999997</c:v>
                </c:pt>
                <c:pt idx="6527">
                  <c:v>7.1059999999999999</c:v>
                </c:pt>
                <c:pt idx="6528">
                  <c:v>6.7873000000000001</c:v>
                </c:pt>
                <c:pt idx="6529">
                  <c:v>6.4066999999999998</c:v>
                </c:pt>
                <c:pt idx="6530">
                  <c:v>6.0773000000000001</c:v>
                </c:pt>
                <c:pt idx="6531">
                  <c:v>5.7366999999999999</c:v>
                </c:pt>
                <c:pt idx="6532">
                  <c:v>5.3559999999999999</c:v>
                </c:pt>
                <c:pt idx="6533">
                  <c:v>4.9741999999999997</c:v>
                </c:pt>
                <c:pt idx="6534">
                  <c:v>4.5781000000000001</c:v>
                </c:pt>
                <c:pt idx="6535">
                  <c:v>4.2107999999999999</c:v>
                </c:pt>
                <c:pt idx="6536">
                  <c:v>3.8307000000000002</c:v>
                </c:pt>
                <c:pt idx="6537">
                  <c:v>3.4291999999999998</c:v>
                </c:pt>
                <c:pt idx="6538">
                  <c:v>3.0188999999999999</c:v>
                </c:pt>
                <c:pt idx="6539">
                  <c:v>2.5710999999999999</c:v>
                </c:pt>
                <c:pt idx="6540">
                  <c:v>2.1779000000000002</c:v>
                </c:pt>
                <c:pt idx="6541">
                  <c:v>1.8315999999999999</c:v>
                </c:pt>
                <c:pt idx="6542">
                  <c:v>1.4803999999999999</c:v>
                </c:pt>
                <c:pt idx="6543">
                  <c:v>1.0851</c:v>
                </c:pt>
                <c:pt idx="6544">
                  <c:v>0.66068000000000005</c:v>
                </c:pt>
                <c:pt idx="6545">
                  <c:v>0.27095999999999998</c:v>
                </c:pt>
                <c:pt idx="6546">
                  <c:v>-0.12019000000000001</c:v>
                </c:pt>
                <c:pt idx="6547">
                  <c:v>-0.53295000000000003</c:v>
                </c:pt>
                <c:pt idx="6548">
                  <c:v>-0.96669000000000005</c:v>
                </c:pt>
                <c:pt idx="6549">
                  <c:v>-1.3975</c:v>
                </c:pt>
                <c:pt idx="6550">
                  <c:v>-1.8522000000000001</c:v>
                </c:pt>
                <c:pt idx="6551">
                  <c:v>-2.3397999999999999</c:v>
                </c:pt>
                <c:pt idx="6552">
                  <c:v>-2.8220000000000001</c:v>
                </c:pt>
                <c:pt idx="6553">
                  <c:v>-3.3151000000000002</c:v>
                </c:pt>
                <c:pt idx="6554">
                  <c:v>-3.8271999999999999</c:v>
                </c:pt>
                <c:pt idx="6555">
                  <c:v>-4.3478000000000003</c:v>
                </c:pt>
                <c:pt idx="6556">
                  <c:v>-4.8631000000000002</c:v>
                </c:pt>
                <c:pt idx="6557">
                  <c:v>-5.3642000000000003</c:v>
                </c:pt>
                <c:pt idx="6558">
                  <c:v>-5.8695000000000004</c:v>
                </c:pt>
                <c:pt idx="6559">
                  <c:v>-6.3841999999999999</c:v>
                </c:pt>
                <c:pt idx="6560">
                  <c:v>-6.8874000000000004</c:v>
                </c:pt>
                <c:pt idx="6561">
                  <c:v>-7.3933999999999997</c:v>
                </c:pt>
                <c:pt idx="6562">
                  <c:v>-7.9154999999999998</c:v>
                </c:pt>
                <c:pt idx="6563">
                  <c:v>-8.4694000000000003</c:v>
                </c:pt>
                <c:pt idx="6564">
                  <c:v>-9.0250000000000004</c:v>
                </c:pt>
                <c:pt idx="6565">
                  <c:v>-9.5616000000000003</c:v>
                </c:pt>
                <c:pt idx="6566">
                  <c:v>-10.084</c:v>
                </c:pt>
                <c:pt idx="6567">
                  <c:v>-10.592000000000001</c:v>
                </c:pt>
                <c:pt idx="6568">
                  <c:v>-11.068</c:v>
                </c:pt>
                <c:pt idx="6569">
                  <c:v>-11.494999999999999</c:v>
                </c:pt>
                <c:pt idx="6570">
                  <c:v>-11.903</c:v>
                </c:pt>
                <c:pt idx="6571">
                  <c:v>-12.304</c:v>
                </c:pt>
                <c:pt idx="6572">
                  <c:v>-12.676</c:v>
                </c:pt>
                <c:pt idx="6573">
                  <c:v>-13.013</c:v>
                </c:pt>
                <c:pt idx="6574">
                  <c:v>-13.332000000000001</c:v>
                </c:pt>
                <c:pt idx="6575">
                  <c:v>-13.613</c:v>
                </c:pt>
                <c:pt idx="6576">
                  <c:v>-13.864000000000001</c:v>
                </c:pt>
                <c:pt idx="6577">
                  <c:v>-14.118</c:v>
                </c:pt>
                <c:pt idx="6578">
                  <c:v>-14.37</c:v>
                </c:pt>
                <c:pt idx="6579">
                  <c:v>-14.614000000000001</c:v>
                </c:pt>
                <c:pt idx="6580">
                  <c:v>-14.858000000000001</c:v>
                </c:pt>
                <c:pt idx="6581">
                  <c:v>-15.125</c:v>
                </c:pt>
                <c:pt idx="6582">
                  <c:v>-15.409000000000001</c:v>
                </c:pt>
                <c:pt idx="6583">
                  <c:v>-15.709</c:v>
                </c:pt>
                <c:pt idx="6584">
                  <c:v>-16</c:v>
                </c:pt>
                <c:pt idx="6585">
                  <c:v>-16.285</c:v>
                </c:pt>
                <c:pt idx="6586">
                  <c:v>-16.556999999999999</c:v>
                </c:pt>
                <c:pt idx="6587">
                  <c:v>-16.803000000000001</c:v>
                </c:pt>
                <c:pt idx="6588">
                  <c:v>-17.033000000000001</c:v>
                </c:pt>
                <c:pt idx="6589">
                  <c:v>-17.271999999999998</c:v>
                </c:pt>
                <c:pt idx="6590">
                  <c:v>-17.524000000000001</c:v>
                </c:pt>
                <c:pt idx="6591">
                  <c:v>-17.762</c:v>
                </c:pt>
                <c:pt idx="6592">
                  <c:v>-18.015000000000001</c:v>
                </c:pt>
                <c:pt idx="6593">
                  <c:v>-18.317</c:v>
                </c:pt>
                <c:pt idx="6594">
                  <c:v>-18.628</c:v>
                </c:pt>
                <c:pt idx="6595">
                  <c:v>-18.917000000000002</c:v>
                </c:pt>
                <c:pt idx="6596">
                  <c:v>-19.178999999999998</c:v>
                </c:pt>
                <c:pt idx="6597">
                  <c:v>-19.433</c:v>
                </c:pt>
                <c:pt idx="6598">
                  <c:v>-19.693999999999999</c:v>
                </c:pt>
                <c:pt idx="6599">
                  <c:v>-19.943000000000001</c:v>
                </c:pt>
                <c:pt idx="6600">
                  <c:v>-20.155000000000001</c:v>
                </c:pt>
                <c:pt idx="6601">
                  <c:v>-20.332999999999998</c:v>
                </c:pt>
                <c:pt idx="6602">
                  <c:v>-20.484999999999999</c:v>
                </c:pt>
                <c:pt idx="6603">
                  <c:v>-20.632999999999999</c:v>
                </c:pt>
                <c:pt idx="6604">
                  <c:v>-20.753</c:v>
                </c:pt>
                <c:pt idx="6605">
                  <c:v>-20.873999999999999</c:v>
                </c:pt>
                <c:pt idx="6606">
                  <c:v>-21.012</c:v>
                </c:pt>
                <c:pt idx="6607">
                  <c:v>-21.120999999999999</c:v>
                </c:pt>
                <c:pt idx="6608">
                  <c:v>-21.23</c:v>
                </c:pt>
                <c:pt idx="6609">
                  <c:v>-21.335999999999999</c:v>
                </c:pt>
                <c:pt idx="6610">
                  <c:v>-21.431999999999999</c:v>
                </c:pt>
                <c:pt idx="6611">
                  <c:v>-21.55</c:v>
                </c:pt>
                <c:pt idx="6612">
                  <c:v>-21.654</c:v>
                </c:pt>
                <c:pt idx="6613">
                  <c:v>-21.75</c:v>
                </c:pt>
                <c:pt idx="6614">
                  <c:v>-21.846</c:v>
                </c:pt>
                <c:pt idx="6615">
                  <c:v>-21.949000000000002</c:v>
                </c:pt>
                <c:pt idx="6616">
                  <c:v>-22.041</c:v>
                </c:pt>
                <c:pt idx="6617">
                  <c:v>-22.122</c:v>
                </c:pt>
                <c:pt idx="6618">
                  <c:v>-22.206</c:v>
                </c:pt>
                <c:pt idx="6619">
                  <c:v>-22.302</c:v>
                </c:pt>
                <c:pt idx="6620">
                  <c:v>-22.390999999999998</c:v>
                </c:pt>
                <c:pt idx="6621">
                  <c:v>-22.501000000000001</c:v>
                </c:pt>
                <c:pt idx="6622">
                  <c:v>-22.59</c:v>
                </c:pt>
                <c:pt idx="6623">
                  <c:v>-22.65</c:v>
                </c:pt>
                <c:pt idx="6624">
                  <c:v>-22.707999999999998</c:v>
                </c:pt>
                <c:pt idx="6625">
                  <c:v>-22.756</c:v>
                </c:pt>
                <c:pt idx="6626">
                  <c:v>-22.806999999999999</c:v>
                </c:pt>
                <c:pt idx="6627">
                  <c:v>-22.859000000000002</c:v>
                </c:pt>
                <c:pt idx="6628">
                  <c:v>-22.919</c:v>
                </c:pt>
                <c:pt idx="6629">
                  <c:v>-22.997</c:v>
                </c:pt>
                <c:pt idx="6630">
                  <c:v>-23.116</c:v>
                </c:pt>
                <c:pt idx="6631">
                  <c:v>-23.242000000000001</c:v>
                </c:pt>
                <c:pt idx="6632">
                  <c:v>-23.36</c:v>
                </c:pt>
                <c:pt idx="6633">
                  <c:v>-23.46</c:v>
                </c:pt>
                <c:pt idx="6634">
                  <c:v>-23.526</c:v>
                </c:pt>
                <c:pt idx="6635">
                  <c:v>-23.556999999999999</c:v>
                </c:pt>
                <c:pt idx="6636">
                  <c:v>-23.577000000000002</c:v>
                </c:pt>
                <c:pt idx="6637">
                  <c:v>-23.611000000000001</c:v>
                </c:pt>
                <c:pt idx="6638">
                  <c:v>-23.669</c:v>
                </c:pt>
                <c:pt idx="6639">
                  <c:v>-23.75</c:v>
                </c:pt>
                <c:pt idx="6640">
                  <c:v>-23.82</c:v>
                </c:pt>
                <c:pt idx="6641">
                  <c:v>-23.853999999999999</c:v>
                </c:pt>
                <c:pt idx="6642">
                  <c:v>-23.89</c:v>
                </c:pt>
                <c:pt idx="6643">
                  <c:v>-23.916</c:v>
                </c:pt>
                <c:pt idx="6644">
                  <c:v>-23.95</c:v>
                </c:pt>
                <c:pt idx="6645">
                  <c:v>-24.01</c:v>
                </c:pt>
                <c:pt idx="6646">
                  <c:v>-24.059000000000001</c:v>
                </c:pt>
                <c:pt idx="6647">
                  <c:v>-24.120999999999999</c:v>
                </c:pt>
                <c:pt idx="6648">
                  <c:v>-24.202999999999999</c:v>
                </c:pt>
                <c:pt idx="6649">
                  <c:v>-24.251000000000001</c:v>
                </c:pt>
                <c:pt idx="6650">
                  <c:v>-24.277000000000001</c:v>
                </c:pt>
                <c:pt idx="6651">
                  <c:v>-24.302</c:v>
                </c:pt>
                <c:pt idx="6652">
                  <c:v>-24.332000000000001</c:v>
                </c:pt>
                <c:pt idx="6653">
                  <c:v>-24.370999999999999</c:v>
                </c:pt>
                <c:pt idx="6654">
                  <c:v>-24.420999999999999</c:v>
                </c:pt>
                <c:pt idx="6655">
                  <c:v>-24.481999999999999</c:v>
                </c:pt>
                <c:pt idx="6656">
                  <c:v>-24.550999999999998</c:v>
                </c:pt>
                <c:pt idx="6657">
                  <c:v>-24.594000000000001</c:v>
                </c:pt>
                <c:pt idx="6658">
                  <c:v>-24.626000000000001</c:v>
                </c:pt>
                <c:pt idx="6659">
                  <c:v>-24.652000000000001</c:v>
                </c:pt>
                <c:pt idx="6660">
                  <c:v>-24.661000000000001</c:v>
                </c:pt>
                <c:pt idx="6661">
                  <c:v>-24.684999999999999</c:v>
                </c:pt>
                <c:pt idx="6662">
                  <c:v>-24.7</c:v>
                </c:pt>
                <c:pt idx="6663">
                  <c:v>-24.721</c:v>
                </c:pt>
                <c:pt idx="6664">
                  <c:v>-24.748999999999999</c:v>
                </c:pt>
                <c:pt idx="6665">
                  <c:v>-24.773</c:v>
                </c:pt>
                <c:pt idx="6666">
                  <c:v>-24.800999999999998</c:v>
                </c:pt>
                <c:pt idx="6667">
                  <c:v>-24.821999999999999</c:v>
                </c:pt>
                <c:pt idx="6668">
                  <c:v>-24.844000000000001</c:v>
                </c:pt>
                <c:pt idx="6669">
                  <c:v>-24.852</c:v>
                </c:pt>
                <c:pt idx="6670">
                  <c:v>-24.852</c:v>
                </c:pt>
                <c:pt idx="6671">
                  <c:v>-24.87</c:v>
                </c:pt>
                <c:pt idx="6672">
                  <c:v>-24.882999999999999</c:v>
                </c:pt>
                <c:pt idx="6673">
                  <c:v>-24.891999999999999</c:v>
                </c:pt>
                <c:pt idx="6674">
                  <c:v>-24.89</c:v>
                </c:pt>
                <c:pt idx="6675">
                  <c:v>-24.873000000000001</c:v>
                </c:pt>
                <c:pt idx="6676">
                  <c:v>-24.817</c:v>
                </c:pt>
                <c:pt idx="6677">
                  <c:v>-24.722000000000001</c:v>
                </c:pt>
                <c:pt idx="6678">
                  <c:v>-24.606999999999999</c:v>
                </c:pt>
                <c:pt idx="6679">
                  <c:v>-24.460999999999999</c:v>
                </c:pt>
                <c:pt idx="6680">
                  <c:v>-24.28</c:v>
                </c:pt>
                <c:pt idx="6681">
                  <c:v>-24.076000000000001</c:v>
                </c:pt>
                <c:pt idx="6682">
                  <c:v>-23.849</c:v>
                </c:pt>
                <c:pt idx="6683">
                  <c:v>-23.600999999999999</c:v>
                </c:pt>
                <c:pt idx="6684">
                  <c:v>-23.356999999999999</c:v>
                </c:pt>
                <c:pt idx="6685">
                  <c:v>-23.135000000000002</c:v>
                </c:pt>
                <c:pt idx="6686">
                  <c:v>-22.913</c:v>
                </c:pt>
                <c:pt idx="6687">
                  <c:v>-22.641999999999999</c:v>
                </c:pt>
                <c:pt idx="6688">
                  <c:v>-22.327999999999999</c:v>
                </c:pt>
                <c:pt idx="6689">
                  <c:v>-22.007000000000001</c:v>
                </c:pt>
                <c:pt idx="6690">
                  <c:v>-21.684999999999999</c:v>
                </c:pt>
                <c:pt idx="6691">
                  <c:v>-21.321000000000002</c:v>
                </c:pt>
                <c:pt idx="6692">
                  <c:v>-20.925999999999998</c:v>
                </c:pt>
                <c:pt idx="6693">
                  <c:v>-20.565000000000001</c:v>
                </c:pt>
                <c:pt idx="6694">
                  <c:v>-20.193000000000001</c:v>
                </c:pt>
                <c:pt idx="6695">
                  <c:v>-19.794</c:v>
                </c:pt>
                <c:pt idx="6696">
                  <c:v>-19.449000000000002</c:v>
                </c:pt>
                <c:pt idx="6697">
                  <c:v>-19.093</c:v>
                </c:pt>
                <c:pt idx="6698">
                  <c:v>-18.704999999999998</c:v>
                </c:pt>
                <c:pt idx="6699">
                  <c:v>-18.276</c:v>
                </c:pt>
                <c:pt idx="6700">
                  <c:v>-17.84</c:v>
                </c:pt>
                <c:pt idx="6701">
                  <c:v>-17.452000000000002</c:v>
                </c:pt>
                <c:pt idx="6702">
                  <c:v>-17.071000000000002</c:v>
                </c:pt>
                <c:pt idx="6703">
                  <c:v>-16.669</c:v>
                </c:pt>
                <c:pt idx="6704">
                  <c:v>-16.260999999999999</c:v>
                </c:pt>
                <c:pt idx="6705">
                  <c:v>-15.872999999999999</c:v>
                </c:pt>
                <c:pt idx="6706">
                  <c:v>-15.503</c:v>
                </c:pt>
                <c:pt idx="6707">
                  <c:v>-15.183999999999999</c:v>
                </c:pt>
                <c:pt idx="6708">
                  <c:v>-14.887</c:v>
                </c:pt>
                <c:pt idx="6709">
                  <c:v>-14.536</c:v>
                </c:pt>
                <c:pt idx="6710">
                  <c:v>-14.134</c:v>
                </c:pt>
                <c:pt idx="6711">
                  <c:v>-13.714</c:v>
                </c:pt>
                <c:pt idx="6712">
                  <c:v>-13.305</c:v>
                </c:pt>
                <c:pt idx="6713">
                  <c:v>-12.863</c:v>
                </c:pt>
                <c:pt idx="6714">
                  <c:v>-12.372999999999999</c:v>
                </c:pt>
                <c:pt idx="6715">
                  <c:v>-11.922000000000001</c:v>
                </c:pt>
                <c:pt idx="6716">
                  <c:v>-11.471</c:v>
                </c:pt>
                <c:pt idx="6717">
                  <c:v>-10.959</c:v>
                </c:pt>
                <c:pt idx="6718">
                  <c:v>-10.436999999999999</c:v>
                </c:pt>
                <c:pt idx="6719">
                  <c:v>-9.9014000000000006</c:v>
                </c:pt>
                <c:pt idx="6720">
                  <c:v>-9.3492999999999995</c:v>
                </c:pt>
                <c:pt idx="6721">
                  <c:v>-8.7794000000000008</c:v>
                </c:pt>
                <c:pt idx="6722">
                  <c:v>-8.1294000000000004</c:v>
                </c:pt>
                <c:pt idx="6723">
                  <c:v>-7.5029000000000003</c:v>
                </c:pt>
                <c:pt idx="6724">
                  <c:v>-6.8734999999999999</c:v>
                </c:pt>
                <c:pt idx="6725">
                  <c:v>-6.2344999999999997</c:v>
                </c:pt>
                <c:pt idx="6726">
                  <c:v>-5.6311999999999998</c:v>
                </c:pt>
                <c:pt idx="6727">
                  <c:v>-4.99</c:v>
                </c:pt>
                <c:pt idx="6728">
                  <c:v>-4.3924000000000003</c:v>
                </c:pt>
                <c:pt idx="6729">
                  <c:v>-3.8008000000000002</c:v>
                </c:pt>
                <c:pt idx="6730">
                  <c:v>-3.1815000000000002</c:v>
                </c:pt>
                <c:pt idx="6731">
                  <c:v>-2.5537999999999998</c:v>
                </c:pt>
                <c:pt idx="6732">
                  <c:v>-1.9656</c:v>
                </c:pt>
                <c:pt idx="6733">
                  <c:v>-1.4359999999999999</c:v>
                </c:pt>
                <c:pt idx="6734">
                  <c:v>-0.95669999999999999</c:v>
                </c:pt>
                <c:pt idx="6735">
                  <c:v>-0.53564999999999996</c:v>
                </c:pt>
                <c:pt idx="6736">
                  <c:v>-0.14146</c:v>
                </c:pt>
                <c:pt idx="6737">
                  <c:v>0.21939</c:v>
                </c:pt>
                <c:pt idx="6738">
                  <c:v>0.54491000000000001</c:v>
                </c:pt>
                <c:pt idx="6739">
                  <c:v>0.84541999999999995</c:v>
                </c:pt>
                <c:pt idx="6740">
                  <c:v>1.1707000000000001</c:v>
                </c:pt>
                <c:pt idx="6741">
                  <c:v>1.4837</c:v>
                </c:pt>
                <c:pt idx="6742">
                  <c:v>1.794</c:v>
                </c:pt>
                <c:pt idx="6743">
                  <c:v>2.0966</c:v>
                </c:pt>
                <c:pt idx="6744">
                  <c:v>2.4283000000000001</c:v>
                </c:pt>
                <c:pt idx="6745">
                  <c:v>2.7587999999999999</c:v>
                </c:pt>
                <c:pt idx="6746">
                  <c:v>3.0735000000000001</c:v>
                </c:pt>
                <c:pt idx="6747">
                  <c:v>3.3980999999999999</c:v>
                </c:pt>
                <c:pt idx="6748">
                  <c:v>3.7323</c:v>
                </c:pt>
                <c:pt idx="6749">
                  <c:v>4.109</c:v>
                </c:pt>
                <c:pt idx="6750">
                  <c:v>4.5073999999999996</c:v>
                </c:pt>
                <c:pt idx="6751">
                  <c:v>4.9126000000000003</c:v>
                </c:pt>
                <c:pt idx="6752">
                  <c:v>5.3263999999999996</c:v>
                </c:pt>
                <c:pt idx="6753">
                  <c:v>5.7434000000000003</c:v>
                </c:pt>
                <c:pt idx="6754">
                  <c:v>6.1536</c:v>
                </c:pt>
                <c:pt idx="6755">
                  <c:v>6.5689000000000002</c:v>
                </c:pt>
                <c:pt idx="6756">
                  <c:v>6.9413</c:v>
                </c:pt>
                <c:pt idx="6757">
                  <c:v>7.2811000000000003</c:v>
                </c:pt>
                <c:pt idx="6758">
                  <c:v>7.6132999999999997</c:v>
                </c:pt>
                <c:pt idx="6759">
                  <c:v>7.9362000000000004</c:v>
                </c:pt>
                <c:pt idx="6760">
                  <c:v>8.2462999999999997</c:v>
                </c:pt>
                <c:pt idx="6761">
                  <c:v>8.5112000000000005</c:v>
                </c:pt>
                <c:pt idx="6762">
                  <c:v>8.6832999999999991</c:v>
                </c:pt>
                <c:pt idx="6763">
                  <c:v>8.8568999999999996</c:v>
                </c:pt>
                <c:pt idx="6764">
                  <c:v>9.0572999999999997</c:v>
                </c:pt>
                <c:pt idx="6765">
                  <c:v>9.2408000000000001</c:v>
                </c:pt>
                <c:pt idx="6766">
                  <c:v>9.4159000000000006</c:v>
                </c:pt>
                <c:pt idx="6767">
                  <c:v>9.5761000000000003</c:v>
                </c:pt>
                <c:pt idx="6768">
                  <c:v>9.7478999999999996</c:v>
                </c:pt>
                <c:pt idx="6769">
                  <c:v>9.9253</c:v>
                </c:pt>
                <c:pt idx="6770">
                  <c:v>10.098000000000001</c:v>
                </c:pt>
                <c:pt idx="6771">
                  <c:v>10.268000000000001</c:v>
                </c:pt>
                <c:pt idx="6772">
                  <c:v>10.462</c:v>
                </c:pt>
                <c:pt idx="6773">
                  <c:v>10.667</c:v>
                </c:pt>
                <c:pt idx="6774">
                  <c:v>10.901999999999999</c:v>
                </c:pt>
                <c:pt idx="6775">
                  <c:v>11.144</c:v>
                </c:pt>
                <c:pt idx="6776">
                  <c:v>11.404</c:v>
                </c:pt>
                <c:pt idx="6777">
                  <c:v>11.675000000000001</c:v>
                </c:pt>
                <c:pt idx="6778">
                  <c:v>11.926</c:v>
                </c:pt>
                <c:pt idx="6779">
                  <c:v>12.153</c:v>
                </c:pt>
                <c:pt idx="6780">
                  <c:v>12.397</c:v>
                </c:pt>
                <c:pt idx="6781">
                  <c:v>12.625999999999999</c:v>
                </c:pt>
                <c:pt idx="6782">
                  <c:v>12.855</c:v>
                </c:pt>
                <c:pt idx="6783">
                  <c:v>13.055999999999999</c:v>
                </c:pt>
                <c:pt idx="6784">
                  <c:v>13.231999999999999</c:v>
                </c:pt>
                <c:pt idx="6785">
                  <c:v>13.427</c:v>
                </c:pt>
                <c:pt idx="6786">
                  <c:v>13.63</c:v>
                </c:pt>
                <c:pt idx="6787">
                  <c:v>13.858000000000001</c:v>
                </c:pt>
                <c:pt idx="6788">
                  <c:v>14.116</c:v>
                </c:pt>
                <c:pt idx="6789">
                  <c:v>14.422000000000001</c:v>
                </c:pt>
                <c:pt idx="6790">
                  <c:v>14.715999999999999</c:v>
                </c:pt>
                <c:pt idx="6791">
                  <c:v>14.952999999999999</c:v>
                </c:pt>
                <c:pt idx="6792">
                  <c:v>15.145</c:v>
                </c:pt>
                <c:pt idx="6793">
                  <c:v>15.327</c:v>
                </c:pt>
                <c:pt idx="6794">
                  <c:v>15.507</c:v>
                </c:pt>
                <c:pt idx="6795">
                  <c:v>15.67</c:v>
                </c:pt>
                <c:pt idx="6796">
                  <c:v>15.824999999999999</c:v>
                </c:pt>
                <c:pt idx="6797">
                  <c:v>15.968999999999999</c:v>
                </c:pt>
                <c:pt idx="6798">
                  <c:v>16.135999999999999</c:v>
                </c:pt>
                <c:pt idx="6799">
                  <c:v>16.294</c:v>
                </c:pt>
                <c:pt idx="6800">
                  <c:v>16.440000000000001</c:v>
                </c:pt>
                <c:pt idx="6801">
                  <c:v>16.591000000000001</c:v>
                </c:pt>
                <c:pt idx="6802">
                  <c:v>16.739999999999998</c:v>
                </c:pt>
                <c:pt idx="6803">
                  <c:v>16.850999999999999</c:v>
                </c:pt>
                <c:pt idx="6804">
                  <c:v>16.937000000000001</c:v>
                </c:pt>
                <c:pt idx="6805">
                  <c:v>17.055</c:v>
                </c:pt>
                <c:pt idx="6806">
                  <c:v>17.146000000000001</c:v>
                </c:pt>
                <c:pt idx="6807">
                  <c:v>17.206</c:v>
                </c:pt>
                <c:pt idx="6808">
                  <c:v>17.268999999999998</c:v>
                </c:pt>
                <c:pt idx="6809">
                  <c:v>17.32</c:v>
                </c:pt>
                <c:pt idx="6810">
                  <c:v>17.382000000000001</c:v>
                </c:pt>
                <c:pt idx="6811">
                  <c:v>17.443999999999999</c:v>
                </c:pt>
                <c:pt idx="6812">
                  <c:v>17.516999999999999</c:v>
                </c:pt>
                <c:pt idx="6813">
                  <c:v>17.625</c:v>
                </c:pt>
                <c:pt idx="6814">
                  <c:v>17.734999999999999</c:v>
                </c:pt>
                <c:pt idx="6815">
                  <c:v>17.853000000000002</c:v>
                </c:pt>
                <c:pt idx="6816">
                  <c:v>17.971</c:v>
                </c:pt>
                <c:pt idx="6817">
                  <c:v>18.07</c:v>
                </c:pt>
                <c:pt idx="6818">
                  <c:v>18.123999999999999</c:v>
                </c:pt>
                <c:pt idx="6819">
                  <c:v>18.18</c:v>
                </c:pt>
                <c:pt idx="6820">
                  <c:v>18.213000000000001</c:v>
                </c:pt>
                <c:pt idx="6821">
                  <c:v>18.239000000000001</c:v>
                </c:pt>
                <c:pt idx="6822">
                  <c:v>18.263999999999999</c:v>
                </c:pt>
                <c:pt idx="6823">
                  <c:v>18.291</c:v>
                </c:pt>
                <c:pt idx="6824">
                  <c:v>18.329000000000001</c:v>
                </c:pt>
                <c:pt idx="6825">
                  <c:v>18.367999999999999</c:v>
                </c:pt>
                <c:pt idx="6826">
                  <c:v>18.419</c:v>
                </c:pt>
                <c:pt idx="6827">
                  <c:v>18.486999999999998</c:v>
                </c:pt>
                <c:pt idx="6828">
                  <c:v>18.545000000000002</c:v>
                </c:pt>
                <c:pt idx="6829">
                  <c:v>18.596</c:v>
                </c:pt>
                <c:pt idx="6830">
                  <c:v>18.649999999999999</c:v>
                </c:pt>
                <c:pt idx="6831">
                  <c:v>18.686</c:v>
                </c:pt>
                <c:pt idx="6832">
                  <c:v>18.7</c:v>
                </c:pt>
                <c:pt idx="6833">
                  <c:v>18.709</c:v>
                </c:pt>
                <c:pt idx="6834">
                  <c:v>18.753</c:v>
                </c:pt>
                <c:pt idx="6835">
                  <c:v>18.803000000000001</c:v>
                </c:pt>
                <c:pt idx="6836">
                  <c:v>18.84</c:v>
                </c:pt>
                <c:pt idx="6837">
                  <c:v>18.873000000000001</c:v>
                </c:pt>
                <c:pt idx="6838">
                  <c:v>18.911999999999999</c:v>
                </c:pt>
                <c:pt idx="6839">
                  <c:v>18.952999999999999</c:v>
                </c:pt>
                <c:pt idx="6840">
                  <c:v>19.004999999999999</c:v>
                </c:pt>
                <c:pt idx="6841">
                  <c:v>19.050999999999998</c:v>
                </c:pt>
                <c:pt idx="6842">
                  <c:v>19.087</c:v>
                </c:pt>
                <c:pt idx="6843">
                  <c:v>19.138000000000002</c:v>
                </c:pt>
                <c:pt idx="6844">
                  <c:v>19.2</c:v>
                </c:pt>
                <c:pt idx="6845">
                  <c:v>19.245999999999999</c:v>
                </c:pt>
                <c:pt idx="6846">
                  <c:v>19.286000000000001</c:v>
                </c:pt>
                <c:pt idx="6847">
                  <c:v>19.344000000000001</c:v>
                </c:pt>
                <c:pt idx="6848">
                  <c:v>19.413</c:v>
                </c:pt>
                <c:pt idx="6849">
                  <c:v>19.472999999999999</c:v>
                </c:pt>
                <c:pt idx="6850">
                  <c:v>19.533999999999999</c:v>
                </c:pt>
                <c:pt idx="6851">
                  <c:v>19.588000000000001</c:v>
                </c:pt>
                <c:pt idx="6852">
                  <c:v>19.643999999999998</c:v>
                </c:pt>
                <c:pt idx="6853">
                  <c:v>19.692</c:v>
                </c:pt>
                <c:pt idx="6854">
                  <c:v>19.724</c:v>
                </c:pt>
                <c:pt idx="6855">
                  <c:v>19.733000000000001</c:v>
                </c:pt>
                <c:pt idx="6856">
                  <c:v>19.742999999999999</c:v>
                </c:pt>
                <c:pt idx="6857">
                  <c:v>19.763000000000002</c:v>
                </c:pt>
                <c:pt idx="6858">
                  <c:v>19.795999999999999</c:v>
                </c:pt>
                <c:pt idx="6859">
                  <c:v>19.832999999999998</c:v>
                </c:pt>
                <c:pt idx="6860">
                  <c:v>19.864000000000001</c:v>
                </c:pt>
                <c:pt idx="6861">
                  <c:v>19.885000000000002</c:v>
                </c:pt>
                <c:pt idx="6862">
                  <c:v>19.902999999999999</c:v>
                </c:pt>
                <c:pt idx="6863">
                  <c:v>19.933</c:v>
                </c:pt>
                <c:pt idx="6864">
                  <c:v>19.975000000000001</c:v>
                </c:pt>
                <c:pt idx="6865">
                  <c:v>20.02</c:v>
                </c:pt>
                <c:pt idx="6866">
                  <c:v>20.059000000000001</c:v>
                </c:pt>
                <c:pt idx="6867">
                  <c:v>20.088000000000001</c:v>
                </c:pt>
                <c:pt idx="6868">
                  <c:v>20.114999999999998</c:v>
                </c:pt>
                <c:pt idx="6869">
                  <c:v>20.141999999999999</c:v>
                </c:pt>
                <c:pt idx="6870">
                  <c:v>20.140999999999998</c:v>
                </c:pt>
                <c:pt idx="6871">
                  <c:v>20.14</c:v>
                </c:pt>
                <c:pt idx="6872">
                  <c:v>20.131</c:v>
                </c:pt>
                <c:pt idx="6873">
                  <c:v>20.125</c:v>
                </c:pt>
                <c:pt idx="6874">
                  <c:v>20.108000000000001</c:v>
                </c:pt>
                <c:pt idx="6875">
                  <c:v>20.091999999999999</c:v>
                </c:pt>
                <c:pt idx="6876">
                  <c:v>20.113</c:v>
                </c:pt>
                <c:pt idx="6877">
                  <c:v>20.111999999999998</c:v>
                </c:pt>
                <c:pt idx="6878">
                  <c:v>20.106000000000002</c:v>
                </c:pt>
                <c:pt idx="6879">
                  <c:v>20.100000000000001</c:v>
                </c:pt>
                <c:pt idx="6880">
                  <c:v>20.081</c:v>
                </c:pt>
                <c:pt idx="6881">
                  <c:v>20.059000000000001</c:v>
                </c:pt>
                <c:pt idx="6882">
                  <c:v>20.013000000000002</c:v>
                </c:pt>
                <c:pt idx="6883">
                  <c:v>19.954999999999998</c:v>
                </c:pt>
                <c:pt idx="6884">
                  <c:v>19.911000000000001</c:v>
                </c:pt>
                <c:pt idx="6885">
                  <c:v>19.853000000000002</c:v>
                </c:pt>
                <c:pt idx="6886">
                  <c:v>19.773</c:v>
                </c:pt>
                <c:pt idx="6887">
                  <c:v>19.663</c:v>
                </c:pt>
                <c:pt idx="6888">
                  <c:v>19.47</c:v>
                </c:pt>
                <c:pt idx="6889">
                  <c:v>19.213999999999999</c:v>
                </c:pt>
                <c:pt idx="6890">
                  <c:v>18.869</c:v>
                </c:pt>
                <c:pt idx="6891">
                  <c:v>18.478999999999999</c:v>
                </c:pt>
                <c:pt idx="6892">
                  <c:v>18.041</c:v>
                </c:pt>
                <c:pt idx="6893">
                  <c:v>17.582000000000001</c:v>
                </c:pt>
                <c:pt idx="6894">
                  <c:v>17.129000000000001</c:v>
                </c:pt>
                <c:pt idx="6895">
                  <c:v>16.675999999999998</c:v>
                </c:pt>
                <c:pt idx="6896">
                  <c:v>16.251000000000001</c:v>
                </c:pt>
                <c:pt idx="6897">
                  <c:v>15.86</c:v>
                </c:pt>
                <c:pt idx="6898">
                  <c:v>15.47</c:v>
                </c:pt>
                <c:pt idx="6899">
                  <c:v>15.122</c:v>
                </c:pt>
                <c:pt idx="6900">
                  <c:v>14.755000000000001</c:v>
                </c:pt>
                <c:pt idx="6901">
                  <c:v>14.337999999999999</c:v>
                </c:pt>
                <c:pt idx="6902">
                  <c:v>13.962</c:v>
                </c:pt>
                <c:pt idx="6903">
                  <c:v>13.571</c:v>
                </c:pt>
                <c:pt idx="6904">
                  <c:v>13.12</c:v>
                </c:pt>
                <c:pt idx="6905">
                  <c:v>12.641</c:v>
                </c:pt>
                <c:pt idx="6906">
                  <c:v>12.183</c:v>
                </c:pt>
                <c:pt idx="6907">
                  <c:v>11.787000000000001</c:v>
                </c:pt>
                <c:pt idx="6908">
                  <c:v>11.403</c:v>
                </c:pt>
                <c:pt idx="6909">
                  <c:v>11.055</c:v>
                </c:pt>
                <c:pt idx="6910">
                  <c:v>10.744</c:v>
                </c:pt>
                <c:pt idx="6911">
                  <c:v>10.436999999999999</c:v>
                </c:pt>
                <c:pt idx="6912">
                  <c:v>10.154999999999999</c:v>
                </c:pt>
                <c:pt idx="6913">
                  <c:v>9.891</c:v>
                </c:pt>
                <c:pt idx="6914">
                  <c:v>9.6194000000000006</c:v>
                </c:pt>
                <c:pt idx="6915">
                  <c:v>9.3498000000000001</c:v>
                </c:pt>
                <c:pt idx="6916">
                  <c:v>9.0930999999999997</c:v>
                </c:pt>
                <c:pt idx="6917">
                  <c:v>8.8169000000000004</c:v>
                </c:pt>
                <c:pt idx="6918">
                  <c:v>8.5025999999999993</c:v>
                </c:pt>
                <c:pt idx="6919">
                  <c:v>8.1407000000000007</c:v>
                </c:pt>
                <c:pt idx="6920">
                  <c:v>7.7621000000000002</c:v>
                </c:pt>
                <c:pt idx="6921">
                  <c:v>7.4028999999999998</c:v>
                </c:pt>
                <c:pt idx="6922">
                  <c:v>7.0420999999999996</c:v>
                </c:pt>
                <c:pt idx="6923">
                  <c:v>6.6376999999999997</c:v>
                </c:pt>
                <c:pt idx="6924">
                  <c:v>6.2248999999999999</c:v>
                </c:pt>
                <c:pt idx="6925">
                  <c:v>5.8402000000000003</c:v>
                </c:pt>
                <c:pt idx="6926">
                  <c:v>5.4516</c:v>
                </c:pt>
                <c:pt idx="6927">
                  <c:v>5.0247999999999999</c:v>
                </c:pt>
                <c:pt idx="6928">
                  <c:v>4.5762999999999998</c:v>
                </c:pt>
                <c:pt idx="6929">
                  <c:v>4.1482999999999999</c:v>
                </c:pt>
                <c:pt idx="6930">
                  <c:v>3.7387000000000001</c:v>
                </c:pt>
                <c:pt idx="6931">
                  <c:v>3.3504</c:v>
                </c:pt>
                <c:pt idx="6932">
                  <c:v>2.9243999999999999</c:v>
                </c:pt>
                <c:pt idx="6933">
                  <c:v>2.4910999999999999</c:v>
                </c:pt>
                <c:pt idx="6934">
                  <c:v>2.0749</c:v>
                </c:pt>
                <c:pt idx="6935">
                  <c:v>1.6941999999999999</c:v>
                </c:pt>
                <c:pt idx="6936">
                  <c:v>1.3197000000000001</c:v>
                </c:pt>
                <c:pt idx="6937">
                  <c:v>0.93862000000000001</c:v>
                </c:pt>
                <c:pt idx="6938">
                  <c:v>0.57491999999999999</c:v>
                </c:pt>
                <c:pt idx="6939">
                  <c:v>0.25268000000000002</c:v>
                </c:pt>
                <c:pt idx="6940">
                  <c:v>-7.5436000000000003E-2</c:v>
                </c:pt>
                <c:pt idx="6941">
                  <c:v>-0.44305</c:v>
                </c:pt>
                <c:pt idx="6942">
                  <c:v>-0.79976999999999998</c:v>
                </c:pt>
                <c:pt idx="6943">
                  <c:v>-1.1860999999999999</c:v>
                </c:pt>
                <c:pt idx="6944">
                  <c:v>-1.5851</c:v>
                </c:pt>
                <c:pt idx="6945">
                  <c:v>-1.9682999999999999</c:v>
                </c:pt>
                <c:pt idx="6946">
                  <c:v>-2.3572000000000002</c:v>
                </c:pt>
                <c:pt idx="6947">
                  <c:v>-2.7440000000000002</c:v>
                </c:pt>
                <c:pt idx="6948">
                  <c:v>-3.1835</c:v>
                </c:pt>
                <c:pt idx="6949">
                  <c:v>-3.661</c:v>
                </c:pt>
                <c:pt idx="6950">
                  <c:v>-4.1406000000000001</c:v>
                </c:pt>
                <c:pt idx="6951">
                  <c:v>-4.6265000000000001</c:v>
                </c:pt>
                <c:pt idx="6952">
                  <c:v>-5.1086999999999998</c:v>
                </c:pt>
                <c:pt idx="6953">
                  <c:v>-5.5785999999999998</c:v>
                </c:pt>
                <c:pt idx="6954">
                  <c:v>-6.0365000000000002</c:v>
                </c:pt>
                <c:pt idx="6955">
                  <c:v>-6.4684999999999997</c:v>
                </c:pt>
                <c:pt idx="6956">
                  <c:v>-6.9138999999999999</c:v>
                </c:pt>
                <c:pt idx="6957">
                  <c:v>-7.3582999999999998</c:v>
                </c:pt>
                <c:pt idx="6958">
                  <c:v>-7.7944000000000004</c:v>
                </c:pt>
                <c:pt idx="6959">
                  <c:v>-8.2138000000000009</c:v>
                </c:pt>
                <c:pt idx="6960">
                  <c:v>-8.6266999999999996</c:v>
                </c:pt>
                <c:pt idx="6961">
                  <c:v>-9.0457000000000001</c:v>
                </c:pt>
                <c:pt idx="6962">
                  <c:v>-9.4849999999999994</c:v>
                </c:pt>
                <c:pt idx="6963">
                  <c:v>-9.9198000000000004</c:v>
                </c:pt>
                <c:pt idx="6964">
                  <c:v>-10.297000000000001</c:v>
                </c:pt>
                <c:pt idx="6965">
                  <c:v>-10.634</c:v>
                </c:pt>
                <c:pt idx="6966">
                  <c:v>-10.974</c:v>
                </c:pt>
                <c:pt idx="6967">
                  <c:v>-11.302</c:v>
                </c:pt>
                <c:pt idx="6968">
                  <c:v>-11.622</c:v>
                </c:pt>
                <c:pt idx="6969">
                  <c:v>-11.922000000000001</c:v>
                </c:pt>
                <c:pt idx="6970">
                  <c:v>-12.163</c:v>
                </c:pt>
                <c:pt idx="6971">
                  <c:v>-12.393000000000001</c:v>
                </c:pt>
                <c:pt idx="6972">
                  <c:v>-12.615</c:v>
                </c:pt>
                <c:pt idx="6973">
                  <c:v>-12.821</c:v>
                </c:pt>
                <c:pt idx="6974">
                  <c:v>-13.041</c:v>
                </c:pt>
                <c:pt idx="6975">
                  <c:v>-13.262</c:v>
                </c:pt>
                <c:pt idx="6976">
                  <c:v>-13.473000000000001</c:v>
                </c:pt>
                <c:pt idx="6977">
                  <c:v>-13.677</c:v>
                </c:pt>
                <c:pt idx="6978">
                  <c:v>-13.895</c:v>
                </c:pt>
                <c:pt idx="6979">
                  <c:v>-14.117000000000001</c:v>
                </c:pt>
                <c:pt idx="6980">
                  <c:v>-14.359</c:v>
                </c:pt>
                <c:pt idx="6981">
                  <c:v>-14.601000000000001</c:v>
                </c:pt>
                <c:pt idx="6982">
                  <c:v>-14.846</c:v>
                </c:pt>
                <c:pt idx="6983">
                  <c:v>-15.066000000000001</c:v>
                </c:pt>
                <c:pt idx="6984">
                  <c:v>-15.254</c:v>
                </c:pt>
                <c:pt idx="6985">
                  <c:v>-15.423999999999999</c:v>
                </c:pt>
                <c:pt idx="6986">
                  <c:v>-15.605</c:v>
                </c:pt>
                <c:pt idx="6987">
                  <c:v>-15.794</c:v>
                </c:pt>
                <c:pt idx="6988">
                  <c:v>-15.984</c:v>
                </c:pt>
                <c:pt idx="6989">
                  <c:v>-16.192</c:v>
                </c:pt>
                <c:pt idx="6990">
                  <c:v>-16.414999999999999</c:v>
                </c:pt>
                <c:pt idx="6991">
                  <c:v>-16.645</c:v>
                </c:pt>
                <c:pt idx="6992">
                  <c:v>-16.864999999999998</c:v>
                </c:pt>
                <c:pt idx="6993">
                  <c:v>-17.097999999999999</c:v>
                </c:pt>
                <c:pt idx="6994">
                  <c:v>-17.366</c:v>
                </c:pt>
                <c:pt idx="6995">
                  <c:v>-17.649999999999999</c:v>
                </c:pt>
                <c:pt idx="6996">
                  <c:v>-17.896999999999998</c:v>
                </c:pt>
                <c:pt idx="6997">
                  <c:v>-18.09</c:v>
                </c:pt>
                <c:pt idx="6998">
                  <c:v>-18.225000000000001</c:v>
                </c:pt>
                <c:pt idx="6999">
                  <c:v>-18.337</c:v>
                </c:pt>
                <c:pt idx="7000">
                  <c:v>-18.445</c:v>
                </c:pt>
                <c:pt idx="7001">
                  <c:v>-18.57</c:v>
                </c:pt>
                <c:pt idx="7002">
                  <c:v>-18.713000000000001</c:v>
                </c:pt>
                <c:pt idx="7003">
                  <c:v>-18.881</c:v>
                </c:pt>
                <c:pt idx="7004">
                  <c:v>-19.074999999999999</c:v>
                </c:pt>
                <c:pt idx="7005">
                  <c:v>-19.277000000000001</c:v>
                </c:pt>
                <c:pt idx="7006">
                  <c:v>-19.451000000000001</c:v>
                </c:pt>
                <c:pt idx="7007">
                  <c:v>-19.614999999999998</c:v>
                </c:pt>
                <c:pt idx="7008">
                  <c:v>-19.783999999999999</c:v>
                </c:pt>
                <c:pt idx="7009">
                  <c:v>-19.957000000000001</c:v>
                </c:pt>
                <c:pt idx="7010">
                  <c:v>-20.094999999999999</c:v>
                </c:pt>
                <c:pt idx="7011">
                  <c:v>-20.206</c:v>
                </c:pt>
                <c:pt idx="7012">
                  <c:v>-20.303000000000001</c:v>
                </c:pt>
                <c:pt idx="7013">
                  <c:v>-20.405999999999999</c:v>
                </c:pt>
                <c:pt idx="7014">
                  <c:v>-20.509</c:v>
                </c:pt>
                <c:pt idx="7015">
                  <c:v>-20.635000000000002</c:v>
                </c:pt>
                <c:pt idx="7016">
                  <c:v>-20.757000000000001</c:v>
                </c:pt>
                <c:pt idx="7017">
                  <c:v>-20.852</c:v>
                </c:pt>
                <c:pt idx="7018">
                  <c:v>-20.920999999999999</c:v>
                </c:pt>
                <c:pt idx="7019">
                  <c:v>-20.992000000000001</c:v>
                </c:pt>
                <c:pt idx="7020">
                  <c:v>-21.08</c:v>
                </c:pt>
                <c:pt idx="7021">
                  <c:v>-21.152999999999999</c:v>
                </c:pt>
                <c:pt idx="7022">
                  <c:v>-21.227</c:v>
                </c:pt>
                <c:pt idx="7023">
                  <c:v>-21.323</c:v>
                </c:pt>
                <c:pt idx="7024">
                  <c:v>-21.413</c:v>
                </c:pt>
                <c:pt idx="7025">
                  <c:v>-21.489000000000001</c:v>
                </c:pt>
                <c:pt idx="7026">
                  <c:v>-21.545999999999999</c:v>
                </c:pt>
                <c:pt idx="7027">
                  <c:v>-21.622</c:v>
                </c:pt>
                <c:pt idx="7028">
                  <c:v>-21.704999999999998</c:v>
                </c:pt>
                <c:pt idx="7029">
                  <c:v>-21.795000000000002</c:v>
                </c:pt>
                <c:pt idx="7030">
                  <c:v>-21.864000000000001</c:v>
                </c:pt>
                <c:pt idx="7031">
                  <c:v>-21.931999999999999</c:v>
                </c:pt>
                <c:pt idx="7032">
                  <c:v>-21.974</c:v>
                </c:pt>
                <c:pt idx="7033">
                  <c:v>-22.042000000000002</c:v>
                </c:pt>
                <c:pt idx="7034">
                  <c:v>-22.119</c:v>
                </c:pt>
                <c:pt idx="7035">
                  <c:v>-22.190999999999999</c:v>
                </c:pt>
                <c:pt idx="7036">
                  <c:v>-22.251999999999999</c:v>
                </c:pt>
                <c:pt idx="7037">
                  <c:v>-22.29</c:v>
                </c:pt>
                <c:pt idx="7038">
                  <c:v>-22.335000000000001</c:v>
                </c:pt>
                <c:pt idx="7039">
                  <c:v>-22.37</c:v>
                </c:pt>
                <c:pt idx="7040">
                  <c:v>-22.413</c:v>
                </c:pt>
                <c:pt idx="7041">
                  <c:v>-22.451000000000001</c:v>
                </c:pt>
                <c:pt idx="7042">
                  <c:v>-22.484000000000002</c:v>
                </c:pt>
                <c:pt idx="7043">
                  <c:v>-22.533999999999999</c:v>
                </c:pt>
                <c:pt idx="7044">
                  <c:v>-22.585999999999999</c:v>
                </c:pt>
                <c:pt idx="7045">
                  <c:v>-22.658000000000001</c:v>
                </c:pt>
                <c:pt idx="7046">
                  <c:v>-22.733000000000001</c:v>
                </c:pt>
                <c:pt idx="7047">
                  <c:v>-22.792000000000002</c:v>
                </c:pt>
                <c:pt idx="7048">
                  <c:v>-22.847000000000001</c:v>
                </c:pt>
                <c:pt idx="7049">
                  <c:v>-22.902000000000001</c:v>
                </c:pt>
                <c:pt idx="7050">
                  <c:v>-22.957000000000001</c:v>
                </c:pt>
                <c:pt idx="7051">
                  <c:v>-22.988</c:v>
                </c:pt>
                <c:pt idx="7052">
                  <c:v>-23.012</c:v>
                </c:pt>
                <c:pt idx="7053">
                  <c:v>-23.042000000000002</c:v>
                </c:pt>
                <c:pt idx="7054">
                  <c:v>-23.082000000000001</c:v>
                </c:pt>
                <c:pt idx="7055">
                  <c:v>-23.12</c:v>
                </c:pt>
                <c:pt idx="7056">
                  <c:v>-23.145</c:v>
                </c:pt>
                <c:pt idx="7057">
                  <c:v>-23.17</c:v>
                </c:pt>
                <c:pt idx="7058">
                  <c:v>-23.198</c:v>
                </c:pt>
                <c:pt idx="7059">
                  <c:v>-23.213999999999999</c:v>
                </c:pt>
                <c:pt idx="7060">
                  <c:v>-23.25</c:v>
                </c:pt>
                <c:pt idx="7061">
                  <c:v>-23.314</c:v>
                </c:pt>
                <c:pt idx="7062">
                  <c:v>-23.388999999999999</c:v>
                </c:pt>
                <c:pt idx="7063">
                  <c:v>-23.454999999999998</c:v>
                </c:pt>
                <c:pt idx="7064">
                  <c:v>-23.512</c:v>
                </c:pt>
                <c:pt idx="7065">
                  <c:v>-23.57</c:v>
                </c:pt>
                <c:pt idx="7066">
                  <c:v>-23.617000000000001</c:v>
                </c:pt>
                <c:pt idx="7067">
                  <c:v>-23.664000000000001</c:v>
                </c:pt>
                <c:pt idx="7068">
                  <c:v>-23.722999999999999</c:v>
                </c:pt>
                <c:pt idx="7069">
                  <c:v>-23.765999999999998</c:v>
                </c:pt>
                <c:pt idx="7070">
                  <c:v>-23.802</c:v>
                </c:pt>
                <c:pt idx="7071">
                  <c:v>-23.831</c:v>
                </c:pt>
                <c:pt idx="7072">
                  <c:v>-23.827999999999999</c:v>
                </c:pt>
                <c:pt idx="7073">
                  <c:v>-23.806000000000001</c:v>
                </c:pt>
                <c:pt idx="7074">
                  <c:v>-23.8</c:v>
                </c:pt>
                <c:pt idx="7075">
                  <c:v>-23.78</c:v>
                </c:pt>
                <c:pt idx="7076">
                  <c:v>-23.774999999999999</c:v>
                </c:pt>
                <c:pt idx="7077">
                  <c:v>-23.777999999999999</c:v>
                </c:pt>
                <c:pt idx="7078">
                  <c:v>-23.780999999999999</c:v>
                </c:pt>
                <c:pt idx="7079">
                  <c:v>-23.76</c:v>
                </c:pt>
                <c:pt idx="7080">
                  <c:v>-23.734000000000002</c:v>
                </c:pt>
                <c:pt idx="7081">
                  <c:v>-23.71</c:v>
                </c:pt>
                <c:pt idx="7082">
                  <c:v>-23.675000000000001</c:v>
                </c:pt>
                <c:pt idx="7083">
                  <c:v>-23.614000000000001</c:v>
                </c:pt>
                <c:pt idx="7084">
                  <c:v>-23.547000000000001</c:v>
                </c:pt>
                <c:pt idx="7085">
                  <c:v>-23.475000000000001</c:v>
                </c:pt>
                <c:pt idx="7086">
                  <c:v>-23.391999999999999</c:v>
                </c:pt>
                <c:pt idx="7087">
                  <c:v>-23.286000000000001</c:v>
                </c:pt>
                <c:pt idx="7088">
                  <c:v>-23.172000000000001</c:v>
                </c:pt>
                <c:pt idx="7089">
                  <c:v>-23.035</c:v>
                </c:pt>
                <c:pt idx="7090">
                  <c:v>-22.885000000000002</c:v>
                </c:pt>
                <c:pt idx="7091">
                  <c:v>-22.722999999999999</c:v>
                </c:pt>
                <c:pt idx="7092">
                  <c:v>-22.523</c:v>
                </c:pt>
                <c:pt idx="7093">
                  <c:v>-22.276</c:v>
                </c:pt>
                <c:pt idx="7094">
                  <c:v>-22.026</c:v>
                </c:pt>
                <c:pt idx="7095">
                  <c:v>-21.742999999999999</c:v>
                </c:pt>
                <c:pt idx="7096">
                  <c:v>-21.417000000000002</c:v>
                </c:pt>
                <c:pt idx="7097">
                  <c:v>-21.021000000000001</c:v>
                </c:pt>
                <c:pt idx="7098">
                  <c:v>-20.591999999999999</c:v>
                </c:pt>
                <c:pt idx="7099">
                  <c:v>-20.094999999999999</c:v>
                </c:pt>
                <c:pt idx="7100">
                  <c:v>-19.571999999999999</c:v>
                </c:pt>
                <c:pt idx="7101">
                  <c:v>-19.091999999999999</c:v>
                </c:pt>
                <c:pt idx="7102">
                  <c:v>-18.59</c:v>
                </c:pt>
                <c:pt idx="7103">
                  <c:v>-18.177</c:v>
                </c:pt>
                <c:pt idx="7104">
                  <c:v>-17.75</c:v>
                </c:pt>
                <c:pt idx="7105">
                  <c:v>-17.298999999999999</c:v>
                </c:pt>
                <c:pt idx="7106">
                  <c:v>-16.879000000000001</c:v>
                </c:pt>
                <c:pt idx="7107">
                  <c:v>-16.411000000000001</c:v>
                </c:pt>
                <c:pt idx="7108">
                  <c:v>-15.955</c:v>
                </c:pt>
                <c:pt idx="7109">
                  <c:v>-15.525</c:v>
                </c:pt>
                <c:pt idx="7110">
                  <c:v>-15.121</c:v>
                </c:pt>
                <c:pt idx="7111">
                  <c:v>-14.741</c:v>
                </c:pt>
                <c:pt idx="7112">
                  <c:v>-14.391999999999999</c:v>
                </c:pt>
                <c:pt idx="7113">
                  <c:v>-14.045999999999999</c:v>
                </c:pt>
                <c:pt idx="7114">
                  <c:v>-13.726000000000001</c:v>
                </c:pt>
                <c:pt idx="7115">
                  <c:v>-13.462999999999999</c:v>
                </c:pt>
                <c:pt idx="7116">
                  <c:v>-13.228999999999999</c:v>
                </c:pt>
                <c:pt idx="7117">
                  <c:v>-12.956</c:v>
                </c:pt>
                <c:pt idx="7118">
                  <c:v>-12.599</c:v>
                </c:pt>
                <c:pt idx="7119">
                  <c:v>-12.186</c:v>
                </c:pt>
                <c:pt idx="7120">
                  <c:v>-11.795</c:v>
                </c:pt>
                <c:pt idx="7121">
                  <c:v>-11.391999999999999</c:v>
                </c:pt>
                <c:pt idx="7122">
                  <c:v>-10.944000000000001</c:v>
                </c:pt>
                <c:pt idx="7123">
                  <c:v>-10.548999999999999</c:v>
                </c:pt>
                <c:pt idx="7124">
                  <c:v>-10.193</c:v>
                </c:pt>
                <c:pt idx="7125">
                  <c:v>-9.8242999999999991</c:v>
                </c:pt>
                <c:pt idx="7126">
                  <c:v>-9.4570000000000007</c:v>
                </c:pt>
                <c:pt idx="7127">
                  <c:v>-9.0914000000000001</c:v>
                </c:pt>
                <c:pt idx="7128">
                  <c:v>-8.7081</c:v>
                </c:pt>
                <c:pt idx="7129">
                  <c:v>-8.3053000000000008</c:v>
                </c:pt>
                <c:pt idx="7130">
                  <c:v>-7.8577000000000004</c:v>
                </c:pt>
                <c:pt idx="7131">
                  <c:v>-7.3829000000000002</c:v>
                </c:pt>
                <c:pt idx="7132">
                  <c:v>-6.9250999999999996</c:v>
                </c:pt>
                <c:pt idx="7133">
                  <c:v>-6.4443999999999999</c:v>
                </c:pt>
                <c:pt idx="7134">
                  <c:v>-5.9532999999999996</c:v>
                </c:pt>
                <c:pt idx="7135">
                  <c:v>-5.476</c:v>
                </c:pt>
                <c:pt idx="7136">
                  <c:v>-5.0064000000000002</c:v>
                </c:pt>
                <c:pt idx="7137">
                  <c:v>-4.5403000000000002</c:v>
                </c:pt>
                <c:pt idx="7138">
                  <c:v>-4.0766</c:v>
                </c:pt>
                <c:pt idx="7139">
                  <c:v>-3.5977000000000001</c:v>
                </c:pt>
                <c:pt idx="7140">
                  <c:v>-3.0899000000000001</c:v>
                </c:pt>
                <c:pt idx="7141">
                  <c:v>-2.5402999999999998</c:v>
                </c:pt>
                <c:pt idx="7142">
                  <c:v>-1.9843999999999999</c:v>
                </c:pt>
                <c:pt idx="7143">
                  <c:v>-1.4173</c:v>
                </c:pt>
                <c:pt idx="7144">
                  <c:v>-0.84599000000000002</c:v>
                </c:pt>
                <c:pt idx="7145">
                  <c:v>-0.27282000000000001</c:v>
                </c:pt>
                <c:pt idx="7146">
                  <c:v>0.27599000000000001</c:v>
                </c:pt>
                <c:pt idx="7147">
                  <c:v>0.82948</c:v>
                </c:pt>
                <c:pt idx="7148">
                  <c:v>1.3996999999999999</c:v>
                </c:pt>
                <c:pt idx="7149">
                  <c:v>1.9755</c:v>
                </c:pt>
                <c:pt idx="7150">
                  <c:v>2.4859</c:v>
                </c:pt>
                <c:pt idx="7151">
                  <c:v>2.9655999999999998</c:v>
                </c:pt>
                <c:pt idx="7152">
                  <c:v>3.4363000000000001</c:v>
                </c:pt>
                <c:pt idx="7153">
                  <c:v>3.9270999999999998</c:v>
                </c:pt>
                <c:pt idx="7154">
                  <c:v>4.4356999999999998</c:v>
                </c:pt>
                <c:pt idx="7155">
                  <c:v>4.9054000000000002</c:v>
                </c:pt>
                <c:pt idx="7156">
                  <c:v>5.3135000000000003</c:v>
                </c:pt>
                <c:pt idx="7157">
                  <c:v>5.7049000000000003</c:v>
                </c:pt>
                <c:pt idx="7158">
                  <c:v>6.1058000000000003</c:v>
                </c:pt>
                <c:pt idx="7159">
                  <c:v>6.5125000000000002</c:v>
                </c:pt>
                <c:pt idx="7160">
                  <c:v>6.9325000000000001</c:v>
                </c:pt>
                <c:pt idx="7161">
                  <c:v>7.3472</c:v>
                </c:pt>
                <c:pt idx="7162">
                  <c:v>7.7567000000000004</c:v>
                </c:pt>
                <c:pt idx="7163">
                  <c:v>8.1583000000000006</c:v>
                </c:pt>
                <c:pt idx="7164">
                  <c:v>8.5340000000000007</c:v>
                </c:pt>
                <c:pt idx="7165">
                  <c:v>8.9189000000000007</c:v>
                </c:pt>
                <c:pt idx="7166">
                  <c:v>9.2861999999999991</c:v>
                </c:pt>
                <c:pt idx="7167">
                  <c:v>9.6349999999999998</c:v>
                </c:pt>
                <c:pt idx="7168">
                  <c:v>9.9623000000000008</c:v>
                </c:pt>
                <c:pt idx="7169">
                  <c:v>10.247</c:v>
                </c:pt>
                <c:pt idx="7170">
                  <c:v>10.519</c:v>
                </c:pt>
                <c:pt idx="7171">
                  <c:v>10.760999999999999</c:v>
                </c:pt>
                <c:pt idx="7172">
                  <c:v>10.994</c:v>
                </c:pt>
                <c:pt idx="7173">
                  <c:v>11.202999999999999</c:v>
                </c:pt>
                <c:pt idx="7174">
                  <c:v>11.378</c:v>
                </c:pt>
                <c:pt idx="7175">
                  <c:v>11.552</c:v>
                </c:pt>
                <c:pt idx="7176">
                  <c:v>11.734999999999999</c:v>
                </c:pt>
                <c:pt idx="7177">
                  <c:v>11.914</c:v>
                </c:pt>
                <c:pt idx="7178">
                  <c:v>12.093999999999999</c:v>
                </c:pt>
                <c:pt idx="7179">
                  <c:v>12.284000000000001</c:v>
                </c:pt>
                <c:pt idx="7180">
                  <c:v>12.49</c:v>
                </c:pt>
                <c:pt idx="7181">
                  <c:v>12.707000000000001</c:v>
                </c:pt>
                <c:pt idx="7182">
                  <c:v>12.9</c:v>
                </c:pt>
                <c:pt idx="7183">
                  <c:v>13.108000000000001</c:v>
                </c:pt>
                <c:pt idx="7184">
                  <c:v>13.356</c:v>
                </c:pt>
                <c:pt idx="7185">
                  <c:v>13.599</c:v>
                </c:pt>
                <c:pt idx="7186">
                  <c:v>13.815</c:v>
                </c:pt>
                <c:pt idx="7187">
                  <c:v>14.02</c:v>
                </c:pt>
                <c:pt idx="7188">
                  <c:v>14.223000000000001</c:v>
                </c:pt>
                <c:pt idx="7189">
                  <c:v>14.397</c:v>
                </c:pt>
                <c:pt idx="7190">
                  <c:v>14.564</c:v>
                </c:pt>
                <c:pt idx="7191">
                  <c:v>14.712</c:v>
                </c:pt>
                <c:pt idx="7192">
                  <c:v>14.858000000000001</c:v>
                </c:pt>
                <c:pt idx="7193">
                  <c:v>15.010999999999999</c:v>
                </c:pt>
                <c:pt idx="7194">
                  <c:v>15.170999999999999</c:v>
                </c:pt>
                <c:pt idx="7195">
                  <c:v>15.346</c:v>
                </c:pt>
                <c:pt idx="7196">
                  <c:v>15.519</c:v>
                </c:pt>
                <c:pt idx="7197">
                  <c:v>15.696999999999999</c:v>
                </c:pt>
                <c:pt idx="7198">
                  <c:v>15.879</c:v>
                </c:pt>
                <c:pt idx="7199">
                  <c:v>16.094000000000001</c:v>
                </c:pt>
                <c:pt idx="7200">
                  <c:v>16.311</c:v>
                </c:pt>
                <c:pt idx="7201">
                  <c:v>16.477</c:v>
                </c:pt>
                <c:pt idx="7202">
                  <c:v>16.599</c:v>
                </c:pt>
                <c:pt idx="7203">
                  <c:v>16.693000000000001</c:v>
                </c:pt>
                <c:pt idx="7204">
                  <c:v>16.777000000000001</c:v>
                </c:pt>
                <c:pt idx="7205">
                  <c:v>16.864999999999998</c:v>
                </c:pt>
                <c:pt idx="7206">
                  <c:v>16.952000000000002</c:v>
                </c:pt>
                <c:pt idx="7207">
                  <c:v>17.04</c:v>
                </c:pt>
                <c:pt idx="7208">
                  <c:v>17.132000000000001</c:v>
                </c:pt>
                <c:pt idx="7209">
                  <c:v>17.227</c:v>
                </c:pt>
                <c:pt idx="7210">
                  <c:v>17.315999999999999</c:v>
                </c:pt>
                <c:pt idx="7211">
                  <c:v>17.425999999999998</c:v>
                </c:pt>
                <c:pt idx="7212">
                  <c:v>17.559999999999999</c:v>
                </c:pt>
                <c:pt idx="7213">
                  <c:v>17.71</c:v>
                </c:pt>
                <c:pt idx="7214">
                  <c:v>17.864000000000001</c:v>
                </c:pt>
                <c:pt idx="7215">
                  <c:v>18.013000000000002</c:v>
                </c:pt>
                <c:pt idx="7216">
                  <c:v>18.143000000000001</c:v>
                </c:pt>
                <c:pt idx="7217">
                  <c:v>18.241</c:v>
                </c:pt>
                <c:pt idx="7218">
                  <c:v>18.317</c:v>
                </c:pt>
                <c:pt idx="7219">
                  <c:v>18.399999999999999</c:v>
                </c:pt>
                <c:pt idx="7220">
                  <c:v>18.498999999999999</c:v>
                </c:pt>
                <c:pt idx="7221">
                  <c:v>18.606999999999999</c:v>
                </c:pt>
                <c:pt idx="7222">
                  <c:v>18.736000000000001</c:v>
                </c:pt>
                <c:pt idx="7223">
                  <c:v>18.876999999999999</c:v>
                </c:pt>
                <c:pt idx="7224">
                  <c:v>19.023</c:v>
                </c:pt>
                <c:pt idx="7225">
                  <c:v>19.148</c:v>
                </c:pt>
                <c:pt idx="7226">
                  <c:v>19.236999999999998</c:v>
                </c:pt>
                <c:pt idx="7227">
                  <c:v>19.297000000000001</c:v>
                </c:pt>
                <c:pt idx="7228">
                  <c:v>19.344000000000001</c:v>
                </c:pt>
                <c:pt idx="7229">
                  <c:v>19.402999999999999</c:v>
                </c:pt>
                <c:pt idx="7230">
                  <c:v>19.475999999999999</c:v>
                </c:pt>
                <c:pt idx="7231">
                  <c:v>19.545000000000002</c:v>
                </c:pt>
                <c:pt idx="7232">
                  <c:v>19.611000000000001</c:v>
                </c:pt>
                <c:pt idx="7233">
                  <c:v>19.689</c:v>
                </c:pt>
                <c:pt idx="7234">
                  <c:v>19.766999999999999</c:v>
                </c:pt>
                <c:pt idx="7235">
                  <c:v>19.821000000000002</c:v>
                </c:pt>
                <c:pt idx="7236">
                  <c:v>19.884</c:v>
                </c:pt>
                <c:pt idx="7237">
                  <c:v>19.95</c:v>
                </c:pt>
                <c:pt idx="7238">
                  <c:v>20.007000000000001</c:v>
                </c:pt>
                <c:pt idx="7239">
                  <c:v>20.079000000000001</c:v>
                </c:pt>
                <c:pt idx="7240">
                  <c:v>20.152000000000001</c:v>
                </c:pt>
                <c:pt idx="7241">
                  <c:v>20.227</c:v>
                </c:pt>
                <c:pt idx="7242">
                  <c:v>20.298999999999999</c:v>
                </c:pt>
                <c:pt idx="7243">
                  <c:v>20.361000000000001</c:v>
                </c:pt>
                <c:pt idx="7244">
                  <c:v>20.414999999999999</c:v>
                </c:pt>
                <c:pt idx="7245">
                  <c:v>20.460999999999999</c:v>
                </c:pt>
                <c:pt idx="7246">
                  <c:v>20.512</c:v>
                </c:pt>
                <c:pt idx="7247">
                  <c:v>20.564</c:v>
                </c:pt>
                <c:pt idx="7248">
                  <c:v>20.591999999999999</c:v>
                </c:pt>
                <c:pt idx="7249">
                  <c:v>20.626000000000001</c:v>
                </c:pt>
                <c:pt idx="7250">
                  <c:v>20.678999999999998</c:v>
                </c:pt>
                <c:pt idx="7251">
                  <c:v>20.725999999999999</c:v>
                </c:pt>
                <c:pt idx="7252">
                  <c:v>20.773</c:v>
                </c:pt>
                <c:pt idx="7253">
                  <c:v>20.824999999999999</c:v>
                </c:pt>
                <c:pt idx="7254">
                  <c:v>20.873999999999999</c:v>
                </c:pt>
                <c:pt idx="7255">
                  <c:v>20.904</c:v>
                </c:pt>
                <c:pt idx="7256">
                  <c:v>20.908999999999999</c:v>
                </c:pt>
                <c:pt idx="7257">
                  <c:v>20.931999999999999</c:v>
                </c:pt>
                <c:pt idx="7258">
                  <c:v>20.972999999999999</c:v>
                </c:pt>
                <c:pt idx="7259">
                  <c:v>21.013999999999999</c:v>
                </c:pt>
                <c:pt idx="7260">
                  <c:v>21.05</c:v>
                </c:pt>
                <c:pt idx="7261">
                  <c:v>21.094000000000001</c:v>
                </c:pt>
                <c:pt idx="7262">
                  <c:v>21.120999999999999</c:v>
                </c:pt>
                <c:pt idx="7263">
                  <c:v>21.128</c:v>
                </c:pt>
                <c:pt idx="7264">
                  <c:v>21.135000000000002</c:v>
                </c:pt>
                <c:pt idx="7265">
                  <c:v>21.135000000000002</c:v>
                </c:pt>
                <c:pt idx="7266">
                  <c:v>21.117999999999999</c:v>
                </c:pt>
                <c:pt idx="7267">
                  <c:v>21.094999999999999</c:v>
                </c:pt>
                <c:pt idx="7268">
                  <c:v>21.068999999999999</c:v>
                </c:pt>
                <c:pt idx="7269">
                  <c:v>21.006</c:v>
                </c:pt>
                <c:pt idx="7270">
                  <c:v>20.972000000000001</c:v>
                </c:pt>
                <c:pt idx="7271">
                  <c:v>20.925999999999998</c:v>
                </c:pt>
                <c:pt idx="7272">
                  <c:v>20.837</c:v>
                </c:pt>
                <c:pt idx="7273">
                  <c:v>20.763000000000002</c:v>
                </c:pt>
                <c:pt idx="7274">
                  <c:v>20.678999999999998</c:v>
                </c:pt>
                <c:pt idx="7275">
                  <c:v>20.594999999999999</c:v>
                </c:pt>
                <c:pt idx="7276">
                  <c:v>20.472999999999999</c:v>
                </c:pt>
                <c:pt idx="7277">
                  <c:v>20.288</c:v>
                </c:pt>
                <c:pt idx="7278">
                  <c:v>20.082999999999998</c:v>
                </c:pt>
                <c:pt idx="7279">
                  <c:v>19.876000000000001</c:v>
                </c:pt>
                <c:pt idx="7280">
                  <c:v>19.628</c:v>
                </c:pt>
                <c:pt idx="7281">
                  <c:v>19.369</c:v>
                </c:pt>
                <c:pt idx="7282">
                  <c:v>19.094000000000001</c:v>
                </c:pt>
                <c:pt idx="7283">
                  <c:v>18.776</c:v>
                </c:pt>
                <c:pt idx="7284">
                  <c:v>18.472999999999999</c:v>
                </c:pt>
                <c:pt idx="7285">
                  <c:v>18.202000000000002</c:v>
                </c:pt>
                <c:pt idx="7286">
                  <c:v>17.934000000000001</c:v>
                </c:pt>
                <c:pt idx="7287">
                  <c:v>17.673999999999999</c:v>
                </c:pt>
                <c:pt idx="7288">
                  <c:v>17.408999999999999</c:v>
                </c:pt>
                <c:pt idx="7289">
                  <c:v>17.149000000000001</c:v>
                </c:pt>
                <c:pt idx="7290">
                  <c:v>16.905000000000001</c:v>
                </c:pt>
                <c:pt idx="7291">
                  <c:v>16.670000000000002</c:v>
                </c:pt>
                <c:pt idx="7292">
                  <c:v>16.405999999999999</c:v>
                </c:pt>
                <c:pt idx="7293">
                  <c:v>16.148</c:v>
                </c:pt>
                <c:pt idx="7294">
                  <c:v>15.893000000000001</c:v>
                </c:pt>
                <c:pt idx="7295">
                  <c:v>15.632</c:v>
                </c:pt>
                <c:pt idx="7296">
                  <c:v>15.353999999999999</c:v>
                </c:pt>
                <c:pt idx="7297">
                  <c:v>15.058999999999999</c:v>
                </c:pt>
                <c:pt idx="7298">
                  <c:v>14.798</c:v>
                </c:pt>
                <c:pt idx="7299">
                  <c:v>14.568</c:v>
                </c:pt>
                <c:pt idx="7300">
                  <c:v>14.336</c:v>
                </c:pt>
                <c:pt idx="7301">
                  <c:v>14.103999999999999</c:v>
                </c:pt>
                <c:pt idx="7302">
                  <c:v>13.856</c:v>
                </c:pt>
                <c:pt idx="7303">
                  <c:v>13.625</c:v>
                </c:pt>
                <c:pt idx="7304">
                  <c:v>13.387</c:v>
                </c:pt>
                <c:pt idx="7305">
                  <c:v>13.138999999999999</c:v>
                </c:pt>
                <c:pt idx="7306">
                  <c:v>12.887</c:v>
                </c:pt>
                <c:pt idx="7307">
                  <c:v>12.641</c:v>
                </c:pt>
                <c:pt idx="7308">
                  <c:v>12.391999999999999</c:v>
                </c:pt>
                <c:pt idx="7309">
                  <c:v>12.151</c:v>
                </c:pt>
                <c:pt idx="7310">
                  <c:v>11.962999999999999</c:v>
                </c:pt>
                <c:pt idx="7311">
                  <c:v>11.798</c:v>
                </c:pt>
                <c:pt idx="7312">
                  <c:v>11.615</c:v>
                </c:pt>
                <c:pt idx="7313">
                  <c:v>11.426</c:v>
                </c:pt>
                <c:pt idx="7314">
                  <c:v>11.244</c:v>
                </c:pt>
                <c:pt idx="7315">
                  <c:v>11.06</c:v>
                </c:pt>
                <c:pt idx="7316">
                  <c:v>10.840999999999999</c:v>
                </c:pt>
                <c:pt idx="7317">
                  <c:v>10.590999999999999</c:v>
                </c:pt>
                <c:pt idx="7318">
                  <c:v>10.313000000000001</c:v>
                </c:pt>
                <c:pt idx="7319">
                  <c:v>9.9923999999999999</c:v>
                </c:pt>
                <c:pt idx="7320">
                  <c:v>9.7070000000000007</c:v>
                </c:pt>
                <c:pt idx="7321">
                  <c:v>9.4011999999999993</c:v>
                </c:pt>
                <c:pt idx="7322">
                  <c:v>9.0291999999999994</c:v>
                </c:pt>
                <c:pt idx="7323">
                  <c:v>8.7098999999999993</c:v>
                </c:pt>
                <c:pt idx="7324">
                  <c:v>8.4257000000000009</c:v>
                </c:pt>
                <c:pt idx="7325">
                  <c:v>8.1137999999999995</c:v>
                </c:pt>
                <c:pt idx="7326">
                  <c:v>7.8175999999999997</c:v>
                </c:pt>
                <c:pt idx="7327">
                  <c:v>7.5214999999999996</c:v>
                </c:pt>
                <c:pt idx="7328">
                  <c:v>7.2266000000000004</c:v>
                </c:pt>
                <c:pt idx="7329">
                  <c:v>6.9207999999999998</c:v>
                </c:pt>
                <c:pt idx="7330">
                  <c:v>6.5896999999999997</c:v>
                </c:pt>
                <c:pt idx="7331">
                  <c:v>6.2758000000000003</c:v>
                </c:pt>
                <c:pt idx="7332">
                  <c:v>5.9310999999999998</c:v>
                </c:pt>
                <c:pt idx="7333">
                  <c:v>5.5701999999999998</c:v>
                </c:pt>
                <c:pt idx="7334">
                  <c:v>5.2202999999999999</c:v>
                </c:pt>
                <c:pt idx="7335">
                  <c:v>4.8620999999999999</c:v>
                </c:pt>
                <c:pt idx="7336">
                  <c:v>4.4718999999999998</c:v>
                </c:pt>
                <c:pt idx="7337">
                  <c:v>4.1050000000000004</c:v>
                </c:pt>
                <c:pt idx="7338">
                  <c:v>3.7584</c:v>
                </c:pt>
                <c:pt idx="7339">
                  <c:v>3.3900999999999999</c:v>
                </c:pt>
                <c:pt idx="7340">
                  <c:v>3.0110999999999999</c:v>
                </c:pt>
                <c:pt idx="7341">
                  <c:v>2.6509999999999998</c:v>
                </c:pt>
                <c:pt idx="7342">
                  <c:v>2.3043999999999998</c:v>
                </c:pt>
                <c:pt idx="7343">
                  <c:v>1.9279999999999999</c:v>
                </c:pt>
                <c:pt idx="7344">
                  <c:v>1.5337000000000001</c:v>
                </c:pt>
                <c:pt idx="7345">
                  <c:v>1.1099000000000001</c:v>
                </c:pt>
                <c:pt idx="7346">
                  <c:v>0.69650000000000001</c:v>
                </c:pt>
                <c:pt idx="7347">
                  <c:v>0.28821999999999998</c:v>
                </c:pt>
                <c:pt idx="7348">
                  <c:v>-0.12623999999999999</c:v>
                </c:pt>
                <c:pt idx="7349">
                  <c:v>-0.53808999999999996</c:v>
                </c:pt>
                <c:pt idx="7350">
                  <c:v>-0.94896999999999998</c:v>
                </c:pt>
                <c:pt idx="7351">
                  <c:v>-1.3902000000000001</c:v>
                </c:pt>
                <c:pt idx="7352">
                  <c:v>-1.8363</c:v>
                </c:pt>
                <c:pt idx="7353">
                  <c:v>-2.2896999999999998</c:v>
                </c:pt>
                <c:pt idx="7354">
                  <c:v>-2.7524999999999999</c:v>
                </c:pt>
                <c:pt idx="7355">
                  <c:v>-3.2158000000000002</c:v>
                </c:pt>
                <c:pt idx="7356">
                  <c:v>-3.6999</c:v>
                </c:pt>
                <c:pt idx="7357">
                  <c:v>-4.2053000000000003</c:v>
                </c:pt>
                <c:pt idx="7358">
                  <c:v>-4.6722000000000001</c:v>
                </c:pt>
                <c:pt idx="7359">
                  <c:v>-5.1154000000000002</c:v>
                </c:pt>
                <c:pt idx="7360">
                  <c:v>-5.5903999999999998</c:v>
                </c:pt>
                <c:pt idx="7361">
                  <c:v>-6.0918999999999999</c:v>
                </c:pt>
                <c:pt idx="7362">
                  <c:v>-6.5465999999999998</c:v>
                </c:pt>
                <c:pt idx="7363">
                  <c:v>-6.9802999999999997</c:v>
                </c:pt>
                <c:pt idx="7364">
                  <c:v>-7.4272999999999998</c:v>
                </c:pt>
                <c:pt idx="7365">
                  <c:v>-7.8651</c:v>
                </c:pt>
                <c:pt idx="7366">
                  <c:v>-8.2570999999999994</c:v>
                </c:pt>
                <c:pt idx="7367">
                  <c:v>-8.7185000000000006</c:v>
                </c:pt>
                <c:pt idx="7368">
                  <c:v>-9.2059999999999995</c:v>
                </c:pt>
                <c:pt idx="7369">
                  <c:v>-9.5724999999999998</c:v>
                </c:pt>
                <c:pt idx="7370">
                  <c:v>-9.9057999999999993</c:v>
                </c:pt>
                <c:pt idx="7371">
                  <c:v>-10.285</c:v>
                </c:pt>
                <c:pt idx="7372">
                  <c:v>-10.648999999999999</c:v>
                </c:pt>
                <c:pt idx="7373">
                  <c:v>-10.943</c:v>
                </c:pt>
                <c:pt idx="7374">
                  <c:v>-11.222</c:v>
                </c:pt>
                <c:pt idx="7375">
                  <c:v>-11.499000000000001</c:v>
                </c:pt>
                <c:pt idx="7376">
                  <c:v>-11.757</c:v>
                </c:pt>
                <c:pt idx="7377">
                  <c:v>-12.023999999999999</c:v>
                </c:pt>
                <c:pt idx="7378">
                  <c:v>-12.34</c:v>
                </c:pt>
                <c:pt idx="7379">
                  <c:v>-12.667999999999999</c:v>
                </c:pt>
                <c:pt idx="7380">
                  <c:v>-13.007</c:v>
                </c:pt>
                <c:pt idx="7381">
                  <c:v>-13.314</c:v>
                </c:pt>
                <c:pt idx="7382">
                  <c:v>-13.577999999999999</c:v>
                </c:pt>
                <c:pt idx="7383">
                  <c:v>-13.872</c:v>
                </c:pt>
                <c:pt idx="7384">
                  <c:v>-14.194000000000001</c:v>
                </c:pt>
                <c:pt idx="7385">
                  <c:v>-14.507</c:v>
                </c:pt>
                <c:pt idx="7386">
                  <c:v>-14.789</c:v>
                </c:pt>
                <c:pt idx="7387">
                  <c:v>-15.071999999999999</c:v>
                </c:pt>
                <c:pt idx="7388">
                  <c:v>-15.358000000000001</c:v>
                </c:pt>
                <c:pt idx="7389">
                  <c:v>-15.616</c:v>
                </c:pt>
                <c:pt idx="7390">
                  <c:v>-15.853</c:v>
                </c:pt>
                <c:pt idx="7391">
                  <c:v>-16.077000000000002</c:v>
                </c:pt>
                <c:pt idx="7392">
                  <c:v>-16.331</c:v>
                </c:pt>
                <c:pt idx="7393">
                  <c:v>-16.588999999999999</c:v>
                </c:pt>
                <c:pt idx="7394">
                  <c:v>-16.875</c:v>
                </c:pt>
                <c:pt idx="7395">
                  <c:v>-17.190999999999999</c:v>
                </c:pt>
                <c:pt idx="7396">
                  <c:v>-17.483000000000001</c:v>
                </c:pt>
                <c:pt idx="7397">
                  <c:v>-17.704000000000001</c:v>
                </c:pt>
                <c:pt idx="7398">
                  <c:v>-17.899999999999999</c:v>
                </c:pt>
                <c:pt idx="7399">
                  <c:v>-18.103000000000002</c:v>
                </c:pt>
                <c:pt idx="7400">
                  <c:v>-18.292000000000002</c:v>
                </c:pt>
                <c:pt idx="7401">
                  <c:v>-18.417999999999999</c:v>
                </c:pt>
                <c:pt idx="7402">
                  <c:v>-18.530999999999999</c:v>
                </c:pt>
                <c:pt idx="7403">
                  <c:v>-18.638000000000002</c:v>
                </c:pt>
                <c:pt idx="7404">
                  <c:v>-18.77</c:v>
                </c:pt>
                <c:pt idx="7405">
                  <c:v>-18.914999999999999</c:v>
                </c:pt>
                <c:pt idx="7406">
                  <c:v>-19.073</c:v>
                </c:pt>
                <c:pt idx="7407">
                  <c:v>-19.204000000000001</c:v>
                </c:pt>
                <c:pt idx="7408">
                  <c:v>-19.32</c:v>
                </c:pt>
                <c:pt idx="7409">
                  <c:v>-19.439</c:v>
                </c:pt>
                <c:pt idx="7410">
                  <c:v>-19.535</c:v>
                </c:pt>
                <c:pt idx="7411">
                  <c:v>-19.622</c:v>
                </c:pt>
                <c:pt idx="7412">
                  <c:v>-19.693000000000001</c:v>
                </c:pt>
                <c:pt idx="7413">
                  <c:v>-19.771000000000001</c:v>
                </c:pt>
                <c:pt idx="7414">
                  <c:v>-19.863</c:v>
                </c:pt>
                <c:pt idx="7415">
                  <c:v>-19.968</c:v>
                </c:pt>
                <c:pt idx="7416">
                  <c:v>-20.084</c:v>
                </c:pt>
                <c:pt idx="7417">
                  <c:v>-20.221</c:v>
                </c:pt>
                <c:pt idx="7418">
                  <c:v>-20.37</c:v>
                </c:pt>
                <c:pt idx="7419">
                  <c:v>-20.501999999999999</c:v>
                </c:pt>
                <c:pt idx="7420">
                  <c:v>-20.606000000000002</c:v>
                </c:pt>
                <c:pt idx="7421">
                  <c:v>-20.693000000000001</c:v>
                </c:pt>
                <c:pt idx="7422">
                  <c:v>-20.742000000000001</c:v>
                </c:pt>
                <c:pt idx="7423">
                  <c:v>-20.786000000000001</c:v>
                </c:pt>
                <c:pt idx="7424">
                  <c:v>-20.844000000000001</c:v>
                </c:pt>
                <c:pt idx="7425">
                  <c:v>-20.927</c:v>
                </c:pt>
                <c:pt idx="7426">
                  <c:v>-21.006</c:v>
                </c:pt>
                <c:pt idx="7427">
                  <c:v>-21.097000000000001</c:v>
                </c:pt>
                <c:pt idx="7428">
                  <c:v>-21.173999999999999</c:v>
                </c:pt>
                <c:pt idx="7429">
                  <c:v>-21.274000000000001</c:v>
                </c:pt>
                <c:pt idx="7430">
                  <c:v>-21.35</c:v>
                </c:pt>
                <c:pt idx="7431">
                  <c:v>-21.41</c:v>
                </c:pt>
                <c:pt idx="7432">
                  <c:v>-21.466999999999999</c:v>
                </c:pt>
                <c:pt idx="7433">
                  <c:v>-21.515999999999998</c:v>
                </c:pt>
                <c:pt idx="7434">
                  <c:v>-21.577000000000002</c:v>
                </c:pt>
                <c:pt idx="7435">
                  <c:v>-21.623000000000001</c:v>
                </c:pt>
                <c:pt idx="7436">
                  <c:v>-21.673999999999999</c:v>
                </c:pt>
                <c:pt idx="7437">
                  <c:v>-21.765000000000001</c:v>
                </c:pt>
                <c:pt idx="7438">
                  <c:v>-21.89</c:v>
                </c:pt>
                <c:pt idx="7439">
                  <c:v>-22.038</c:v>
                </c:pt>
                <c:pt idx="7440">
                  <c:v>-22.161000000000001</c:v>
                </c:pt>
                <c:pt idx="7441">
                  <c:v>-22.26</c:v>
                </c:pt>
                <c:pt idx="7442">
                  <c:v>-22.324000000000002</c:v>
                </c:pt>
                <c:pt idx="7443">
                  <c:v>-22.353000000000002</c:v>
                </c:pt>
                <c:pt idx="7444">
                  <c:v>-22.361999999999998</c:v>
                </c:pt>
                <c:pt idx="7445">
                  <c:v>-22.37</c:v>
                </c:pt>
                <c:pt idx="7446">
                  <c:v>-22.388000000000002</c:v>
                </c:pt>
                <c:pt idx="7447">
                  <c:v>-22.439</c:v>
                </c:pt>
                <c:pt idx="7448">
                  <c:v>-22.516999999999999</c:v>
                </c:pt>
                <c:pt idx="7449">
                  <c:v>-22.591000000000001</c:v>
                </c:pt>
                <c:pt idx="7450">
                  <c:v>-22.641999999999999</c:v>
                </c:pt>
                <c:pt idx="7451">
                  <c:v>-22.695</c:v>
                </c:pt>
                <c:pt idx="7452">
                  <c:v>-22.738</c:v>
                </c:pt>
                <c:pt idx="7453">
                  <c:v>-22.783999999999999</c:v>
                </c:pt>
                <c:pt idx="7454">
                  <c:v>-22.837</c:v>
                </c:pt>
                <c:pt idx="7455">
                  <c:v>-22.881</c:v>
                </c:pt>
                <c:pt idx="7456">
                  <c:v>-22.908000000000001</c:v>
                </c:pt>
                <c:pt idx="7457">
                  <c:v>-22.931999999999999</c:v>
                </c:pt>
                <c:pt idx="7458">
                  <c:v>-22.952000000000002</c:v>
                </c:pt>
                <c:pt idx="7459">
                  <c:v>-22.966999999999999</c:v>
                </c:pt>
                <c:pt idx="7460">
                  <c:v>-22.965</c:v>
                </c:pt>
                <c:pt idx="7461">
                  <c:v>-22.959</c:v>
                </c:pt>
                <c:pt idx="7462">
                  <c:v>-22.975000000000001</c:v>
                </c:pt>
                <c:pt idx="7463">
                  <c:v>-22.99</c:v>
                </c:pt>
                <c:pt idx="7464">
                  <c:v>-23.010999999999999</c:v>
                </c:pt>
                <c:pt idx="7465">
                  <c:v>-23.06</c:v>
                </c:pt>
                <c:pt idx="7466">
                  <c:v>-23.091000000000001</c:v>
                </c:pt>
                <c:pt idx="7467">
                  <c:v>-23.122</c:v>
                </c:pt>
                <c:pt idx="7468">
                  <c:v>-23.135000000000002</c:v>
                </c:pt>
                <c:pt idx="7469">
                  <c:v>-23.166</c:v>
                </c:pt>
                <c:pt idx="7470">
                  <c:v>-23.206</c:v>
                </c:pt>
                <c:pt idx="7471">
                  <c:v>-23.251999999999999</c:v>
                </c:pt>
                <c:pt idx="7472">
                  <c:v>-23.286999999999999</c:v>
                </c:pt>
                <c:pt idx="7473">
                  <c:v>-23.331</c:v>
                </c:pt>
                <c:pt idx="7474">
                  <c:v>-23.353000000000002</c:v>
                </c:pt>
                <c:pt idx="7475">
                  <c:v>-23.356999999999999</c:v>
                </c:pt>
                <c:pt idx="7476">
                  <c:v>-23.338000000000001</c:v>
                </c:pt>
                <c:pt idx="7477">
                  <c:v>-23.291</c:v>
                </c:pt>
                <c:pt idx="7478">
                  <c:v>-23.26</c:v>
                </c:pt>
                <c:pt idx="7479">
                  <c:v>-23.24</c:v>
                </c:pt>
                <c:pt idx="7480">
                  <c:v>-23.245999999999999</c:v>
                </c:pt>
                <c:pt idx="7481">
                  <c:v>-23.26</c:v>
                </c:pt>
                <c:pt idx="7482">
                  <c:v>-23.244</c:v>
                </c:pt>
                <c:pt idx="7483">
                  <c:v>-23.207000000000001</c:v>
                </c:pt>
                <c:pt idx="7484">
                  <c:v>-23.152999999999999</c:v>
                </c:pt>
                <c:pt idx="7485">
                  <c:v>-23.081</c:v>
                </c:pt>
                <c:pt idx="7486">
                  <c:v>-22.965</c:v>
                </c:pt>
                <c:pt idx="7487">
                  <c:v>-22.837</c:v>
                </c:pt>
                <c:pt idx="7488">
                  <c:v>-22.695</c:v>
                </c:pt>
                <c:pt idx="7489">
                  <c:v>-22.555</c:v>
                </c:pt>
                <c:pt idx="7490">
                  <c:v>-22.388999999999999</c:v>
                </c:pt>
                <c:pt idx="7491">
                  <c:v>-22.201000000000001</c:v>
                </c:pt>
                <c:pt idx="7492">
                  <c:v>-21.928999999999998</c:v>
                </c:pt>
                <c:pt idx="7493">
                  <c:v>-21.571999999999999</c:v>
                </c:pt>
                <c:pt idx="7494">
                  <c:v>-21.251000000000001</c:v>
                </c:pt>
                <c:pt idx="7495">
                  <c:v>-20.986999999999998</c:v>
                </c:pt>
                <c:pt idx="7496">
                  <c:v>-20.715</c:v>
                </c:pt>
                <c:pt idx="7497">
                  <c:v>-20.481000000000002</c:v>
                </c:pt>
                <c:pt idx="7498">
                  <c:v>-20.276</c:v>
                </c:pt>
                <c:pt idx="7499">
                  <c:v>-20.053000000000001</c:v>
                </c:pt>
                <c:pt idx="7500">
                  <c:v>-19.8</c:v>
                </c:pt>
                <c:pt idx="7501">
                  <c:v>-19.436</c:v>
                </c:pt>
                <c:pt idx="7502">
                  <c:v>-19.047000000000001</c:v>
                </c:pt>
                <c:pt idx="7503">
                  <c:v>-18.689</c:v>
                </c:pt>
                <c:pt idx="7504">
                  <c:v>-18.317</c:v>
                </c:pt>
                <c:pt idx="7505">
                  <c:v>-17.899999999999999</c:v>
                </c:pt>
                <c:pt idx="7506">
                  <c:v>-17.443000000000001</c:v>
                </c:pt>
                <c:pt idx="7507">
                  <c:v>-17.047999999999998</c:v>
                </c:pt>
                <c:pt idx="7508">
                  <c:v>-16.689</c:v>
                </c:pt>
                <c:pt idx="7509">
                  <c:v>-16.366</c:v>
                </c:pt>
                <c:pt idx="7510">
                  <c:v>-16.097999999999999</c:v>
                </c:pt>
                <c:pt idx="7511">
                  <c:v>-15.811999999999999</c:v>
                </c:pt>
                <c:pt idx="7512">
                  <c:v>-15.525</c:v>
                </c:pt>
                <c:pt idx="7513">
                  <c:v>-15.266</c:v>
                </c:pt>
                <c:pt idx="7514">
                  <c:v>-15.012</c:v>
                </c:pt>
                <c:pt idx="7515">
                  <c:v>-14.755000000000001</c:v>
                </c:pt>
                <c:pt idx="7516">
                  <c:v>-14.497999999999999</c:v>
                </c:pt>
                <c:pt idx="7517">
                  <c:v>-14.212999999999999</c:v>
                </c:pt>
                <c:pt idx="7518">
                  <c:v>-13.907</c:v>
                </c:pt>
                <c:pt idx="7519">
                  <c:v>-13.625</c:v>
                </c:pt>
                <c:pt idx="7520">
                  <c:v>-13.365</c:v>
                </c:pt>
                <c:pt idx="7521">
                  <c:v>-13.058999999999999</c:v>
                </c:pt>
                <c:pt idx="7522">
                  <c:v>-12.709</c:v>
                </c:pt>
                <c:pt idx="7523">
                  <c:v>-12.39</c:v>
                </c:pt>
                <c:pt idx="7524">
                  <c:v>-12.028</c:v>
                </c:pt>
                <c:pt idx="7525">
                  <c:v>-11.571</c:v>
                </c:pt>
                <c:pt idx="7526">
                  <c:v>-11.131</c:v>
                </c:pt>
                <c:pt idx="7527">
                  <c:v>-10.67</c:v>
                </c:pt>
                <c:pt idx="7528">
                  <c:v>-10.199999999999999</c:v>
                </c:pt>
                <c:pt idx="7529">
                  <c:v>-9.7643000000000004</c:v>
                </c:pt>
                <c:pt idx="7530">
                  <c:v>-9.2715999999999994</c:v>
                </c:pt>
                <c:pt idx="7531">
                  <c:v>-8.7644000000000002</c:v>
                </c:pt>
                <c:pt idx="7532">
                  <c:v>-8.2483000000000004</c:v>
                </c:pt>
                <c:pt idx="7533">
                  <c:v>-7.7556000000000003</c:v>
                </c:pt>
                <c:pt idx="7534">
                  <c:v>-7.2388000000000003</c:v>
                </c:pt>
                <c:pt idx="7535">
                  <c:v>-6.6905999999999999</c:v>
                </c:pt>
                <c:pt idx="7536">
                  <c:v>-6.1242000000000001</c:v>
                </c:pt>
                <c:pt idx="7537">
                  <c:v>-5.5086000000000004</c:v>
                </c:pt>
                <c:pt idx="7538">
                  <c:v>-4.9592000000000001</c:v>
                </c:pt>
                <c:pt idx="7539">
                  <c:v>-4.4309000000000003</c:v>
                </c:pt>
                <c:pt idx="7540">
                  <c:v>-3.8782999999999999</c:v>
                </c:pt>
                <c:pt idx="7541">
                  <c:v>-3.3805999999999998</c:v>
                </c:pt>
                <c:pt idx="7542">
                  <c:v>-2.8083</c:v>
                </c:pt>
                <c:pt idx="7543">
                  <c:v>-2.2467999999999999</c:v>
                </c:pt>
                <c:pt idx="7544">
                  <c:v>-1.6940999999999999</c:v>
                </c:pt>
                <c:pt idx="7545">
                  <c:v>-1.1291</c:v>
                </c:pt>
                <c:pt idx="7546">
                  <c:v>-0.61</c:v>
                </c:pt>
                <c:pt idx="7547">
                  <c:v>-0.11122</c:v>
                </c:pt>
                <c:pt idx="7548">
                  <c:v>0.41127999999999998</c:v>
                </c:pt>
                <c:pt idx="7549">
                  <c:v>0.88619000000000003</c:v>
                </c:pt>
                <c:pt idx="7550">
                  <c:v>1.3663000000000001</c:v>
                </c:pt>
                <c:pt idx="7551">
                  <c:v>1.8217000000000001</c:v>
                </c:pt>
                <c:pt idx="7552">
                  <c:v>2.2633000000000001</c:v>
                </c:pt>
                <c:pt idx="7553">
                  <c:v>2.7117</c:v>
                </c:pt>
                <c:pt idx="7554">
                  <c:v>3.1625000000000001</c:v>
                </c:pt>
                <c:pt idx="7555">
                  <c:v>3.6648999999999998</c:v>
                </c:pt>
                <c:pt idx="7556">
                  <c:v>4.0968</c:v>
                </c:pt>
                <c:pt idx="7557">
                  <c:v>4.5244999999999997</c:v>
                </c:pt>
                <c:pt idx="7558">
                  <c:v>4.9764999999999997</c:v>
                </c:pt>
                <c:pt idx="7559">
                  <c:v>5.3464</c:v>
                </c:pt>
                <c:pt idx="7560">
                  <c:v>5.7504</c:v>
                </c:pt>
                <c:pt idx="7561">
                  <c:v>6.0976999999999997</c:v>
                </c:pt>
                <c:pt idx="7562">
                  <c:v>6.4577</c:v>
                </c:pt>
                <c:pt idx="7563">
                  <c:v>6.8071999999999999</c:v>
                </c:pt>
                <c:pt idx="7564">
                  <c:v>7.1105</c:v>
                </c:pt>
                <c:pt idx="7565">
                  <c:v>7.4253</c:v>
                </c:pt>
                <c:pt idx="7566">
                  <c:v>7.6673999999999998</c:v>
                </c:pt>
                <c:pt idx="7567">
                  <c:v>7.9550999999999998</c:v>
                </c:pt>
                <c:pt idx="7568">
                  <c:v>8.2111000000000001</c:v>
                </c:pt>
                <c:pt idx="7569">
                  <c:v>8.4557000000000002</c:v>
                </c:pt>
                <c:pt idx="7570">
                  <c:v>8.7068999999999992</c:v>
                </c:pt>
                <c:pt idx="7571">
                  <c:v>8.9297000000000004</c:v>
                </c:pt>
                <c:pt idx="7572">
                  <c:v>9.1984999999999992</c:v>
                </c:pt>
                <c:pt idx="7573">
                  <c:v>9.4918999999999993</c:v>
                </c:pt>
                <c:pt idx="7574">
                  <c:v>9.7387999999999995</c:v>
                </c:pt>
                <c:pt idx="7575">
                  <c:v>10.016999999999999</c:v>
                </c:pt>
                <c:pt idx="7576">
                  <c:v>10.302</c:v>
                </c:pt>
                <c:pt idx="7577">
                  <c:v>10.47</c:v>
                </c:pt>
                <c:pt idx="7578">
                  <c:v>10.663</c:v>
                </c:pt>
                <c:pt idx="7579">
                  <c:v>10.863</c:v>
                </c:pt>
                <c:pt idx="7580">
                  <c:v>11</c:v>
                </c:pt>
                <c:pt idx="7581">
                  <c:v>11.105</c:v>
                </c:pt>
                <c:pt idx="7582">
                  <c:v>11.238</c:v>
                </c:pt>
                <c:pt idx="7583">
                  <c:v>11.367000000000001</c:v>
                </c:pt>
                <c:pt idx="7584">
                  <c:v>11.478999999999999</c:v>
                </c:pt>
                <c:pt idx="7585">
                  <c:v>11.587</c:v>
                </c:pt>
                <c:pt idx="7586">
                  <c:v>11.704000000000001</c:v>
                </c:pt>
                <c:pt idx="7587">
                  <c:v>11.84</c:v>
                </c:pt>
                <c:pt idx="7588">
                  <c:v>11.99</c:v>
                </c:pt>
                <c:pt idx="7589">
                  <c:v>12.138999999999999</c:v>
                </c:pt>
                <c:pt idx="7590">
                  <c:v>12.342000000000001</c:v>
                </c:pt>
                <c:pt idx="7591">
                  <c:v>12.561999999999999</c:v>
                </c:pt>
                <c:pt idx="7592">
                  <c:v>12.760999999999999</c:v>
                </c:pt>
                <c:pt idx="7593">
                  <c:v>12.932</c:v>
                </c:pt>
                <c:pt idx="7594">
                  <c:v>13.109</c:v>
                </c:pt>
                <c:pt idx="7595">
                  <c:v>13.317</c:v>
                </c:pt>
                <c:pt idx="7596">
                  <c:v>13.539</c:v>
                </c:pt>
                <c:pt idx="7597">
                  <c:v>13.782</c:v>
                </c:pt>
                <c:pt idx="7598">
                  <c:v>14.038</c:v>
                </c:pt>
                <c:pt idx="7599">
                  <c:v>14.260999999999999</c:v>
                </c:pt>
                <c:pt idx="7600">
                  <c:v>14.435</c:v>
                </c:pt>
                <c:pt idx="7601">
                  <c:v>14.609</c:v>
                </c:pt>
                <c:pt idx="7602">
                  <c:v>14.804</c:v>
                </c:pt>
                <c:pt idx="7603">
                  <c:v>15.003</c:v>
                </c:pt>
                <c:pt idx="7604">
                  <c:v>15.182</c:v>
                </c:pt>
                <c:pt idx="7605">
                  <c:v>15.359</c:v>
                </c:pt>
                <c:pt idx="7606">
                  <c:v>15.510999999999999</c:v>
                </c:pt>
                <c:pt idx="7607">
                  <c:v>15.672000000000001</c:v>
                </c:pt>
                <c:pt idx="7608">
                  <c:v>15.832000000000001</c:v>
                </c:pt>
                <c:pt idx="7609">
                  <c:v>16.009</c:v>
                </c:pt>
                <c:pt idx="7610">
                  <c:v>16.149000000000001</c:v>
                </c:pt>
                <c:pt idx="7611">
                  <c:v>16.263000000000002</c:v>
                </c:pt>
                <c:pt idx="7612">
                  <c:v>16.388000000000002</c:v>
                </c:pt>
                <c:pt idx="7613">
                  <c:v>16.533000000000001</c:v>
                </c:pt>
                <c:pt idx="7614">
                  <c:v>16.7</c:v>
                </c:pt>
                <c:pt idx="7615">
                  <c:v>16.864000000000001</c:v>
                </c:pt>
                <c:pt idx="7616">
                  <c:v>17.023</c:v>
                </c:pt>
                <c:pt idx="7617">
                  <c:v>17.164999999999999</c:v>
                </c:pt>
                <c:pt idx="7618">
                  <c:v>17.300999999999998</c:v>
                </c:pt>
                <c:pt idx="7619">
                  <c:v>17.440000000000001</c:v>
                </c:pt>
                <c:pt idx="7620">
                  <c:v>17.608000000000001</c:v>
                </c:pt>
                <c:pt idx="7621">
                  <c:v>17.757999999999999</c:v>
                </c:pt>
                <c:pt idx="7622">
                  <c:v>17.908999999999999</c:v>
                </c:pt>
                <c:pt idx="7623">
                  <c:v>18.044</c:v>
                </c:pt>
                <c:pt idx="7624">
                  <c:v>18.134</c:v>
                </c:pt>
                <c:pt idx="7625">
                  <c:v>18.222999999999999</c:v>
                </c:pt>
                <c:pt idx="7626">
                  <c:v>18.338999999999999</c:v>
                </c:pt>
                <c:pt idx="7627">
                  <c:v>18.484999999999999</c:v>
                </c:pt>
                <c:pt idx="7628">
                  <c:v>18.652000000000001</c:v>
                </c:pt>
                <c:pt idx="7629">
                  <c:v>18.835000000000001</c:v>
                </c:pt>
                <c:pt idx="7630">
                  <c:v>19.007000000000001</c:v>
                </c:pt>
                <c:pt idx="7631">
                  <c:v>19.134</c:v>
                </c:pt>
                <c:pt idx="7632">
                  <c:v>19.260000000000002</c:v>
                </c:pt>
                <c:pt idx="7633">
                  <c:v>19.367000000000001</c:v>
                </c:pt>
                <c:pt idx="7634">
                  <c:v>19.448</c:v>
                </c:pt>
                <c:pt idx="7635">
                  <c:v>19.539000000000001</c:v>
                </c:pt>
                <c:pt idx="7636">
                  <c:v>19.643999999999998</c:v>
                </c:pt>
                <c:pt idx="7637">
                  <c:v>19.745000000000001</c:v>
                </c:pt>
                <c:pt idx="7638">
                  <c:v>19.815999999999999</c:v>
                </c:pt>
                <c:pt idx="7639">
                  <c:v>19.866</c:v>
                </c:pt>
                <c:pt idx="7640">
                  <c:v>19.920000000000002</c:v>
                </c:pt>
                <c:pt idx="7641">
                  <c:v>19.998000000000001</c:v>
                </c:pt>
                <c:pt idx="7642">
                  <c:v>20.091000000000001</c:v>
                </c:pt>
                <c:pt idx="7643">
                  <c:v>20.166</c:v>
                </c:pt>
                <c:pt idx="7644">
                  <c:v>20.241</c:v>
                </c:pt>
                <c:pt idx="7645">
                  <c:v>20.303000000000001</c:v>
                </c:pt>
                <c:pt idx="7646">
                  <c:v>20.375</c:v>
                </c:pt>
                <c:pt idx="7647">
                  <c:v>20.48</c:v>
                </c:pt>
                <c:pt idx="7648">
                  <c:v>20.59</c:v>
                </c:pt>
                <c:pt idx="7649">
                  <c:v>20.681999999999999</c:v>
                </c:pt>
                <c:pt idx="7650">
                  <c:v>20.75</c:v>
                </c:pt>
                <c:pt idx="7651">
                  <c:v>20.803000000000001</c:v>
                </c:pt>
                <c:pt idx="7652">
                  <c:v>20.850999999999999</c:v>
                </c:pt>
                <c:pt idx="7653">
                  <c:v>20.887</c:v>
                </c:pt>
                <c:pt idx="7654">
                  <c:v>20.9</c:v>
                </c:pt>
                <c:pt idx="7655">
                  <c:v>20.943999999999999</c:v>
                </c:pt>
                <c:pt idx="7656">
                  <c:v>20.986000000000001</c:v>
                </c:pt>
                <c:pt idx="7657">
                  <c:v>21.052</c:v>
                </c:pt>
                <c:pt idx="7658">
                  <c:v>21.106999999999999</c:v>
                </c:pt>
                <c:pt idx="7659">
                  <c:v>21.158000000000001</c:v>
                </c:pt>
                <c:pt idx="7660">
                  <c:v>21.207999999999998</c:v>
                </c:pt>
                <c:pt idx="7661">
                  <c:v>21.266999999999999</c:v>
                </c:pt>
                <c:pt idx="7662">
                  <c:v>21.323</c:v>
                </c:pt>
                <c:pt idx="7663">
                  <c:v>21.349</c:v>
                </c:pt>
                <c:pt idx="7664">
                  <c:v>21.361000000000001</c:v>
                </c:pt>
                <c:pt idx="7665">
                  <c:v>21.411000000000001</c:v>
                </c:pt>
                <c:pt idx="7666">
                  <c:v>21.472000000000001</c:v>
                </c:pt>
                <c:pt idx="7667">
                  <c:v>21.530999999999999</c:v>
                </c:pt>
                <c:pt idx="7668">
                  <c:v>21.585000000000001</c:v>
                </c:pt>
                <c:pt idx="7669">
                  <c:v>21.64</c:v>
                </c:pt>
                <c:pt idx="7670">
                  <c:v>21.684000000000001</c:v>
                </c:pt>
                <c:pt idx="7671">
                  <c:v>21.734999999999999</c:v>
                </c:pt>
                <c:pt idx="7672">
                  <c:v>21.771000000000001</c:v>
                </c:pt>
                <c:pt idx="7673">
                  <c:v>21.806999999999999</c:v>
                </c:pt>
                <c:pt idx="7674">
                  <c:v>21.856999999999999</c:v>
                </c:pt>
                <c:pt idx="7675">
                  <c:v>21.89</c:v>
                </c:pt>
                <c:pt idx="7676">
                  <c:v>21.928999999999998</c:v>
                </c:pt>
                <c:pt idx="7677">
                  <c:v>21.978999999999999</c:v>
                </c:pt>
                <c:pt idx="7678">
                  <c:v>22.012</c:v>
                </c:pt>
                <c:pt idx="7679">
                  <c:v>22.023</c:v>
                </c:pt>
                <c:pt idx="7680">
                  <c:v>22.044</c:v>
                </c:pt>
                <c:pt idx="7681">
                  <c:v>22.045000000000002</c:v>
                </c:pt>
                <c:pt idx="7682">
                  <c:v>22</c:v>
                </c:pt>
                <c:pt idx="7683">
                  <c:v>21.948</c:v>
                </c:pt>
                <c:pt idx="7684">
                  <c:v>21.914000000000001</c:v>
                </c:pt>
                <c:pt idx="7685">
                  <c:v>21.864000000000001</c:v>
                </c:pt>
                <c:pt idx="7686">
                  <c:v>21.82</c:v>
                </c:pt>
                <c:pt idx="7687">
                  <c:v>21.777999999999999</c:v>
                </c:pt>
                <c:pt idx="7688">
                  <c:v>21.74</c:v>
                </c:pt>
                <c:pt idx="7689">
                  <c:v>21.727</c:v>
                </c:pt>
                <c:pt idx="7690">
                  <c:v>21.692</c:v>
                </c:pt>
                <c:pt idx="7691">
                  <c:v>21.629000000000001</c:v>
                </c:pt>
                <c:pt idx="7692">
                  <c:v>21.556000000000001</c:v>
                </c:pt>
                <c:pt idx="7693">
                  <c:v>21.437000000000001</c:v>
                </c:pt>
                <c:pt idx="7694">
                  <c:v>21.239000000000001</c:v>
                </c:pt>
                <c:pt idx="7695">
                  <c:v>21.015999999999998</c:v>
                </c:pt>
                <c:pt idx="7696">
                  <c:v>20.795999999999999</c:v>
                </c:pt>
                <c:pt idx="7697">
                  <c:v>20.545999999999999</c:v>
                </c:pt>
                <c:pt idx="7698">
                  <c:v>20.228000000000002</c:v>
                </c:pt>
                <c:pt idx="7699">
                  <c:v>19.936</c:v>
                </c:pt>
                <c:pt idx="7700">
                  <c:v>19.619</c:v>
                </c:pt>
                <c:pt idx="7701">
                  <c:v>19.300999999999998</c:v>
                </c:pt>
                <c:pt idx="7702">
                  <c:v>19.036999999999999</c:v>
                </c:pt>
                <c:pt idx="7703">
                  <c:v>18.765000000000001</c:v>
                </c:pt>
                <c:pt idx="7704">
                  <c:v>18.47</c:v>
                </c:pt>
                <c:pt idx="7705">
                  <c:v>18.202000000000002</c:v>
                </c:pt>
                <c:pt idx="7706">
                  <c:v>17.948</c:v>
                </c:pt>
                <c:pt idx="7707">
                  <c:v>17.672000000000001</c:v>
                </c:pt>
                <c:pt idx="7708">
                  <c:v>17.390999999999998</c:v>
                </c:pt>
                <c:pt idx="7709">
                  <c:v>17.117000000000001</c:v>
                </c:pt>
                <c:pt idx="7710">
                  <c:v>16.814</c:v>
                </c:pt>
                <c:pt idx="7711">
                  <c:v>16.475000000000001</c:v>
                </c:pt>
                <c:pt idx="7712">
                  <c:v>16.126999999999999</c:v>
                </c:pt>
                <c:pt idx="7713">
                  <c:v>15.81</c:v>
                </c:pt>
                <c:pt idx="7714">
                  <c:v>15.496</c:v>
                </c:pt>
                <c:pt idx="7715">
                  <c:v>15.151999999999999</c:v>
                </c:pt>
                <c:pt idx="7716">
                  <c:v>14.829000000000001</c:v>
                </c:pt>
                <c:pt idx="7717">
                  <c:v>14.558</c:v>
                </c:pt>
                <c:pt idx="7718">
                  <c:v>14.281000000000001</c:v>
                </c:pt>
                <c:pt idx="7719">
                  <c:v>13.997</c:v>
                </c:pt>
                <c:pt idx="7720">
                  <c:v>13.763999999999999</c:v>
                </c:pt>
                <c:pt idx="7721">
                  <c:v>13.548</c:v>
                </c:pt>
                <c:pt idx="7722">
                  <c:v>13.337</c:v>
                </c:pt>
                <c:pt idx="7723">
                  <c:v>13.144</c:v>
                </c:pt>
                <c:pt idx="7724">
                  <c:v>12.957000000000001</c:v>
                </c:pt>
                <c:pt idx="7725">
                  <c:v>12.78</c:v>
                </c:pt>
                <c:pt idx="7726">
                  <c:v>12.611000000000001</c:v>
                </c:pt>
                <c:pt idx="7727">
                  <c:v>12.425000000000001</c:v>
                </c:pt>
                <c:pt idx="7728">
                  <c:v>12.23</c:v>
                </c:pt>
                <c:pt idx="7729">
                  <c:v>12.029</c:v>
                </c:pt>
                <c:pt idx="7730">
                  <c:v>11.804</c:v>
                </c:pt>
                <c:pt idx="7731">
                  <c:v>11.537000000000001</c:v>
                </c:pt>
                <c:pt idx="7732">
                  <c:v>11.275</c:v>
                </c:pt>
                <c:pt idx="7733">
                  <c:v>10.984999999999999</c:v>
                </c:pt>
                <c:pt idx="7734">
                  <c:v>10.657999999999999</c:v>
                </c:pt>
                <c:pt idx="7735">
                  <c:v>10.327999999999999</c:v>
                </c:pt>
                <c:pt idx="7736">
                  <c:v>10.005000000000001</c:v>
                </c:pt>
                <c:pt idx="7737">
                  <c:v>9.6729000000000003</c:v>
                </c:pt>
                <c:pt idx="7738">
                  <c:v>9.3330000000000002</c:v>
                </c:pt>
                <c:pt idx="7739">
                  <c:v>9.0336999999999996</c:v>
                </c:pt>
                <c:pt idx="7740">
                  <c:v>8.7484000000000002</c:v>
                </c:pt>
                <c:pt idx="7741">
                  <c:v>8.4153000000000002</c:v>
                </c:pt>
                <c:pt idx="7742">
                  <c:v>8.0524000000000004</c:v>
                </c:pt>
                <c:pt idx="7743">
                  <c:v>7.7233999999999998</c:v>
                </c:pt>
                <c:pt idx="7744">
                  <c:v>7.4120999999999997</c:v>
                </c:pt>
                <c:pt idx="7745">
                  <c:v>7.1041999999999996</c:v>
                </c:pt>
                <c:pt idx="7746">
                  <c:v>6.7918000000000003</c:v>
                </c:pt>
                <c:pt idx="7747">
                  <c:v>6.4320000000000004</c:v>
                </c:pt>
                <c:pt idx="7748">
                  <c:v>6.0579999999999998</c:v>
                </c:pt>
                <c:pt idx="7749">
                  <c:v>5.6623999999999999</c:v>
                </c:pt>
                <c:pt idx="7750">
                  <c:v>5.2413999999999996</c:v>
                </c:pt>
                <c:pt idx="7751">
                  <c:v>4.8037000000000001</c:v>
                </c:pt>
                <c:pt idx="7752">
                  <c:v>4.3943000000000003</c:v>
                </c:pt>
                <c:pt idx="7753">
                  <c:v>3.9363000000000001</c:v>
                </c:pt>
                <c:pt idx="7754">
                  <c:v>3.4628000000000001</c:v>
                </c:pt>
                <c:pt idx="7755">
                  <c:v>2.9939</c:v>
                </c:pt>
                <c:pt idx="7756">
                  <c:v>2.4847000000000001</c:v>
                </c:pt>
                <c:pt idx="7757">
                  <c:v>1.9471000000000001</c:v>
                </c:pt>
                <c:pt idx="7758">
                  <c:v>1.3965000000000001</c:v>
                </c:pt>
                <c:pt idx="7759">
                  <c:v>0.82374000000000003</c:v>
                </c:pt>
                <c:pt idx="7760">
                  <c:v>0.27637</c:v>
                </c:pt>
                <c:pt idx="7761">
                  <c:v>-0.27261999999999997</c:v>
                </c:pt>
                <c:pt idx="7762">
                  <c:v>-0.88261000000000001</c:v>
                </c:pt>
                <c:pt idx="7763">
                  <c:v>-1.4696</c:v>
                </c:pt>
                <c:pt idx="7764">
                  <c:v>-2.0065</c:v>
                </c:pt>
                <c:pt idx="7765">
                  <c:v>-2.5653999999999999</c:v>
                </c:pt>
                <c:pt idx="7766">
                  <c:v>-3.1061999999999999</c:v>
                </c:pt>
                <c:pt idx="7767">
                  <c:v>-3.6040000000000001</c:v>
                </c:pt>
                <c:pt idx="7768">
                  <c:v>-4.1452999999999998</c:v>
                </c:pt>
                <c:pt idx="7769">
                  <c:v>-4.6783999999999999</c:v>
                </c:pt>
                <c:pt idx="7770">
                  <c:v>-5.1512000000000002</c:v>
                </c:pt>
                <c:pt idx="7771">
                  <c:v>-5.6631999999999998</c:v>
                </c:pt>
                <c:pt idx="7772">
                  <c:v>-6.1694000000000004</c:v>
                </c:pt>
                <c:pt idx="7773">
                  <c:v>-6.6281999999999996</c:v>
                </c:pt>
                <c:pt idx="7774">
                  <c:v>-7.0827</c:v>
                </c:pt>
                <c:pt idx="7775">
                  <c:v>-7.5260999999999996</c:v>
                </c:pt>
                <c:pt idx="7776">
                  <c:v>-7.9207999999999998</c:v>
                </c:pt>
                <c:pt idx="7777">
                  <c:v>-8.2583000000000002</c:v>
                </c:pt>
                <c:pt idx="7778">
                  <c:v>-8.5995000000000008</c:v>
                </c:pt>
                <c:pt idx="7779">
                  <c:v>-8.9751999999999992</c:v>
                </c:pt>
                <c:pt idx="7780">
                  <c:v>-9.3232999999999997</c:v>
                </c:pt>
                <c:pt idx="7781">
                  <c:v>-9.6221999999999994</c:v>
                </c:pt>
                <c:pt idx="7782">
                  <c:v>-9.8919999999999995</c:v>
                </c:pt>
                <c:pt idx="7783">
                  <c:v>-10.135999999999999</c:v>
                </c:pt>
                <c:pt idx="7784">
                  <c:v>-10.384</c:v>
                </c:pt>
                <c:pt idx="7785">
                  <c:v>-10.605</c:v>
                </c:pt>
                <c:pt idx="7786">
                  <c:v>-10.835000000000001</c:v>
                </c:pt>
                <c:pt idx="7787">
                  <c:v>-11.026999999999999</c:v>
                </c:pt>
                <c:pt idx="7788">
                  <c:v>-11.185</c:v>
                </c:pt>
                <c:pt idx="7789">
                  <c:v>-11.35</c:v>
                </c:pt>
                <c:pt idx="7790">
                  <c:v>-11.502000000000001</c:v>
                </c:pt>
                <c:pt idx="7791">
                  <c:v>-11.656000000000001</c:v>
                </c:pt>
                <c:pt idx="7792">
                  <c:v>-11.811999999999999</c:v>
                </c:pt>
                <c:pt idx="7793">
                  <c:v>-11.974</c:v>
                </c:pt>
                <c:pt idx="7794">
                  <c:v>-12.122</c:v>
                </c:pt>
                <c:pt idx="7795">
                  <c:v>-12.288</c:v>
                </c:pt>
                <c:pt idx="7796">
                  <c:v>-12.456</c:v>
                </c:pt>
                <c:pt idx="7797">
                  <c:v>-12.648</c:v>
                </c:pt>
                <c:pt idx="7798">
                  <c:v>-12.856</c:v>
                </c:pt>
                <c:pt idx="7799">
                  <c:v>-13.064</c:v>
                </c:pt>
                <c:pt idx="7800">
                  <c:v>-13.268000000000001</c:v>
                </c:pt>
                <c:pt idx="7801">
                  <c:v>-13.461</c:v>
                </c:pt>
                <c:pt idx="7802">
                  <c:v>-13.641</c:v>
                </c:pt>
                <c:pt idx="7803">
                  <c:v>-13.829000000000001</c:v>
                </c:pt>
                <c:pt idx="7804">
                  <c:v>-13.991</c:v>
                </c:pt>
                <c:pt idx="7805">
                  <c:v>-14.169</c:v>
                </c:pt>
                <c:pt idx="7806">
                  <c:v>-14.384</c:v>
                </c:pt>
                <c:pt idx="7807">
                  <c:v>-14.584</c:v>
                </c:pt>
                <c:pt idx="7808">
                  <c:v>-14.762</c:v>
                </c:pt>
                <c:pt idx="7809">
                  <c:v>-14.952999999999999</c:v>
                </c:pt>
                <c:pt idx="7810">
                  <c:v>-15.186</c:v>
                </c:pt>
                <c:pt idx="7811">
                  <c:v>-15.44</c:v>
                </c:pt>
                <c:pt idx="7812">
                  <c:v>-15.67</c:v>
                </c:pt>
                <c:pt idx="7813">
                  <c:v>-15.957000000000001</c:v>
                </c:pt>
                <c:pt idx="7814">
                  <c:v>-16.29</c:v>
                </c:pt>
                <c:pt idx="7815">
                  <c:v>-16.556999999999999</c:v>
                </c:pt>
                <c:pt idx="7816">
                  <c:v>-16.795999999999999</c:v>
                </c:pt>
                <c:pt idx="7817">
                  <c:v>-17.007999999999999</c:v>
                </c:pt>
                <c:pt idx="7818">
                  <c:v>-17.213000000000001</c:v>
                </c:pt>
                <c:pt idx="7819">
                  <c:v>-17.419</c:v>
                </c:pt>
                <c:pt idx="7820">
                  <c:v>-17.603999999999999</c:v>
                </c:pt>
                <c:pt idx="7821">
                  <c:v>-17.779</c:v>
                </c:pt>
                <c:pt idx="7822">
                  <c:v>-17.914999999999999</c:v>
                </c:pt>
                <c:pt idx="7823">
                  <c:v>-18.033000000000001</c:v>
                </c:pt>
                <c:pt idx="7824">
                  <c:v>-18.167999999999999</c:v>
                </c:pt>
                <c:pt idx="7825">
                  <c:v>-18.297000000000001</c:v>
                </c:pt>
                <c:pt idx="7826">
                  <c:v>-18.428999999999998</c:v>
                </c:pt>
                <c:pt idx="7827">
                  <c:v>-18.552</c:v>
                </c:pt>
                <c:pt idx="7828">
                  <c:v>-18.628</c:v>
                </c:pt>
                <c:pt idx="7829">
                  <c:v>-18.71</c:v>
                </c:pt>
                <c:pt idx="7830">
                  <c:v>-18.783999999999999</c:v>
                </c:pt>
                <c:pt idx="7831">
                  <c:v>-18.841999999999999</c:v>
                </c:pt>
                <c:pt idx="7832">
                  <c:v>-18.937999999999999</c:v>
                </c:pt>
                <c:pt idx="7833">
                  <c:v>-19.041</c:v>
                </c:pt>
                <c:pt idx="7834">
                  <c:v>-19.152999999999999</c:v>
                </c:pt>
                <c:pt idx="7835">
                  <c:v>-19.260999999999999</c:v>
                </c:pt>
                <c:pt idx="7836">
                  <c:v>-19.36</c:v>
                </c:pt>
                <c:pt idx="7837">
                  <c:v>-19.423999999999999</c:v>
                </c:pt>
                <c:pt idx="7838">
                  <c:v>-19.509</c:v>
                </c:pt>
                <c:pt idx="7839">
                  <c:v>-19.626999999999999</c:v>
                </c:pt>
                <c:pt idx="7840">
                  <c:v>-19.736999999999998</c:v>
                </c:pt>
                <c:pt idx="7841">
                  <c:v>-19.847000000000001</c:v>
                </c:pt>
                <c:pt idx="7842">
                  <c:v>-19.966000000000001</c:v>
                </c:pt>
                <c:pt idx="7843">
                  <c:v>-20.061</c:v>
                </c:pt>
                <c:pt idx="7844">
                  <c:v>-20.149999999999999</c:v>
                </c:pt>
                <c:pt idx="7845">
                  <c:v>-20.251000000000001</c:v>
                </c:pt>
                <c:pt idx="7846">
                  <c:v>-20.308</c:v>
                </c:pt>
                <c:pt idx="7847">
                  <c:v>-20.364000000000001</c:v>
                </c:pt>
                <c:pt idx="7848">
                  <c:v>-20.414000000000001</c:v>
                </c:pt>
                <c:pt idx="7849">
                  <c:v>-20.48</c:v>
                </c:pt>
                <c:pt idx="7850">
                  <c:v>-20.532</c:v>
                </c:pt>
                <c:pt idx="7851">
                  <c:v>-20.599</c:v>
                </c:pt>
                <c:pt idx="7852">
                  <c:v>-20.684000000000001</c:v>
                </c:pt>
                <c:pt idx="7853">
                  <c:v>-20.79</c:v>
                </c:pt>
                <c:pt idx="7854">
                  <c:v>-20.901</c:v>
                </c:pt>
                <c:pt idx="7855">
                  <c:v>-20.986000000000001</c:v>
                </c:pt>
                <c:pt idx="7856">
                  <c:v>-21.06</c:v>
                </c:pt>
                <c:pt idx="7857">
                  <c:v>-21.123999999999999</c:v>
                </c:pt>
                <c:pt idx="7858">
                  <c:v>-21.161000000000001</c:v>
                </c:pt>
                <c:pt idx="7859">
                  <c:v>-21.216000000000001</c:v>
                </c:pt>
                <c:pt idx="7860">
                  <c:v>-21.274999999999999</c:v>
                </c:pt>
                <c:pt idx="7861">
                  <c:v>-21.33</c:v>
                </c:pt>
                <c:pt idx="7862">
                  <c:v>-21.373000000000001</c:v>
                </c:pt>
                <c:pt idx="7863">
                  <c:v>-21.411999999999999</c:v>
                </c:pt>
                <c:pt idx="7864">
                  <c:v>-21.469000000000001</c:v>
                </c:pt>
                <c:pt idx="7865">
                  <c:v>-21.541</c:v>
                </c:pt>
                <c:pt idx="7866">
                  <c:v>-21.613</c:v>
                </c:pt>
                <c:pt idx="7867">
                  <c:v>-21.702000000000002</c:v>
                </c:pt>
                <c:pt idx="7868">
                  <c:v>-21.786999999999999</c:v>
                </c:pt>
                <c:pt idx="7869">
                  <c:v>-21.861000000000001</c:v>
                </c:pt>
                <c:pt idx="7870">
                  <c:v>-21.904</c:v>
                </c:pt>
                <c:pt idx="7871">
                  <c:v>-21.905000000000001</c:v>
                </c:pt>
                <c:pt idx="7872">
                  <c:v>-21.923999999999999</c:v>
                </c:pt>
                <c:pt idx="7873">
                  <c:v>-21.952999999999999</c:v>
                </c:pt>
                <c:pt idx="7874">
                  <c:v>-21.998000000000001</c:v>
                </c:pt>
                <c:pt idx="7875">
                  <c:v>-22.048999999999999</c:v>
                </c:pt>
                <c:pt idx="7876">
                  <c:v>-22.11</c:v>
                </c:pt>
                <c:pt idx="7877">
                  <c:v>-22.181999999999999</c:v>
                </c:pt>
                <c:pt idx="7878">
                  <c:v>-22.263000000000002</c:v>
                </c:pt>
                <c:pt idx="7879">
                  <c:v>-22.312999999999999</c:v>
                </c:pt>
                <c:pt idx="7880">
                  <c:v>-22.359000000000002</c:v>
                </c:pt>
                <c:pt idx="7881">
                  <c:v>-22.391999999999999</c:v>
                </c:pt>
                <c:pt idx="7882">
                  <c:v>-22.41</c:v>
                </c:pt>
                <c:pt idx="7883">
                  <c:v>-22.425999999999998</c:v>
                </c:pt>
                <c:pt idx="7884">
                  <c:v>-22.463000000000001</c:v>
                </c:pt>
                <c:pt idx="7885">
                  <c:v>-22.518000000000001</c:v>
                </c:pt>
                <c:pt idx="7886">
                  <c:v>-22.59</c:v>
                </c:pt>
                <c:pt idx="7887">
                  <c:v>-22.661000000000001</c:v>
                </c:pt>
                <c:pt idx="7888">
                  <c:v>-22.725000000000001</c:v>
                </c:pt>
                <c:pt idx="7889">
                  <c:v>-22.765000000000001</c:v>
                </c:pt>
                <c:pt idx="7890">
                  <c:v>-22.77</c:v>
                </c:pt>
                <c:pt idx="7891">
                  <c:v>-22.760999999999999</c:v>
                </c:pt>
                <c:pt idx="7892">
                  <c:v>-22.766999999999999</c:v>
                </c:pt>
                <c:pt idx="7893">
                  <c:v>-22.774999999999999</c:v>
                </c:pt>
                <c:pt idx="7894">
                  <c:v>-22.777000000000001</c:v>
                </c:pt>
                <c:pt idx="7895">
                  <c:v>-22.812999999999999</c:v>
                </c:pt>
                <c:pt idx="7896">
                  <c:v>-22.824999999999999</c:v>
                </c:pt>
                <c:pt idx="7897">
                  <c:v>-22.844999999999999</c:v>
                </c:pt>
                <c:pt idx="7898">
                  <c:v>-22.844999999999999</c:v>
                </c:pt>
                <c:pt idx="7899">
                  <c:v>-22.835999999999999</c:v>
                </c:pt>
                <c:pt idx="7900">
                  <c:v>-22.82</c:v>
                </c:pt>
                <c:pt idx="7901">
                  <c:v>-22.798999999999999</c:v>
                </c:pt>
                <c:pt idx="7902">
                  <c:v>-22.773</c:v>
                </c:pt>
                <c:pt idx="7903">
                  <c:v>-22.725999999999999</c:v>
                </c:pt>
                <c:pt idx="7904">
                  <c:v>-22.649000000000001</c:v>
                </c:pt>
                <c:pt idx="7905">
                  <c:v>-22.562999999999999</c:v>
                </c:pt>
                <c:pt idx="7906">
                  <c:v>-22.483000000000001</c:v>
                </c:pt>
                <c:pt idx="7907">
                  <c:v>-22.367999999999999</c:v>
                </c:pt>
                <c:pt idx="7908">
                  <c:v>-22.231000000000002</c:v>
                </c:pt>
                <c:pt idx="7909">
                  <c:v>-22.04</c:v>
                </c:pt>
                <c:pt idx="7910">
                  <c:v>-21.788</c:v>
                </c:pt>
                <c:pt idx="7911">
                  <c:v>-21.507000000000001</c:v>
                </c:pt>
                <c:pt idx="7912">
                  <c:v>-21.102</c:v>
                </c:pt>
                <c:pt idx="7913">
                  <c:v>-20.664000000000001</c:v>
                </c:pt>
                <c:pt idx="7914">
                  <c:v>-20.225000000000001</c:v>
                </c:pt>
                <c:pt idx="7915">
                  <c:v>-19.78</c:v>
                </c:pt>
                <c:pt idx="7916">
                  <c:v>-19.254999999999999</c:v>
                </c:pt>
                <c:pt idx="7917">
                  <c:v>-18.783000000000001</c:v>
                </c:pt>
                <c:pt idx="7918">
                  <c:v>-18.327999999999999</c:v>
                </c:pt>
                <c:pt idx="7919">
                  <c:v>-17.777000000000001</c:v>
                </c:pt>
                <c:pt idx="7920">
                  <c:v>-17.248999999999999</c:v>
                </c:pt>
                <c:pt idx="7921">
                  <c:v>-16.707000000000001</c:v>
                </c:pt>
                <c:pt idx="7922">
                  <c:v>-16.170000000000002</c:v>
                </c:pt>
                <c:pt idx="7923">
                  <c:v>-15.65</c:v>
                </c:pt>
                <c:pt idx="7924">
                  <c:v>-15.169</c:v>
                </c:pt>
                <c:pt idx="7925">
                  <c:v>-14.680999999999999</c:v>
                </c:pt>
                <c:pt idx="7926">
                  <c:v>-14.265000000000001</c:v>
                </c:pt>
                <c:pt idx="7927">
                  <c:v>-13.848000000000001</c:v>
                </c:pt>
                <c:pt idx="7928">
                  <c:v>-13.433999999999999</c:v>
                </c:pt>
                <c:pt idx="7929">
                  <c:v>-13.058</c:v>
                </c:pt>
                <c:pt idx="7930">
                  <c:v>-12.706</c:v>
                </c:pt>
                <c:pt idx="7931">
                  <c:v>-12.316000000000001</c:v>
                </c:pt>
                <c:pt idx="7932">
                  <c:v>-11.865</c:v>
                </c:pt>
                <c:pt idx="7933">
                  <c:v>-11.428000000000001</c:v>
                </c:pt>
                <c:pt idx="7934">
                  <c:v>-11.032</c:v>
                </c:pt>
                <c:pt idx="7935">
                  <c:v>-10.605</c:v>
                </c:pt>
                <c:pt idx="7936">
                  <c:v>-10.192</c:v>
                </c:pt>
                <c:pt idx="7937">
                  <c:v>-9.8077000000000005</c:v>
                </c:pt>
                <c:pt idx="7938">
                  <c:v>-9.4535</c:v>
                </c:pt>
                <c:pt idx="7939">
                  <c:v>-9.0954999999999995</c:v>
                </c:pt>
                <c:pt idx="7940">
                  <c:v>-8.6951000000000001</c:v>
                </c:pt>
                <c:pt idx="7941">
                  <c:v>-8.2561999999999998</c:v>
                </c:pt>
                <c:pt idx="7942">
                  <c:v>-7.8053999999999997</c:v>
                </c:pt>
                <c:pt idx="7943">
                  <c:v>-7.2430000000000003</c:v>
                </c:pt>
                <c:pt idx="7944">
                  <c:v>-6.7154999999999996</c:v>
                </c:pt>
                <c:pt idx="7945">
                  <c:v>-6.1440000000000001</c:v>
                </c:pt>
                <c:pt idx="7946">
                  <c:v>-5.5834999999999999</c:v>
                </c:pt>
                <c:pt idx="7947">
                  <c:v>-5.0082000000000004</c:v>
                </c:pt>
                <c:pt idx="7948">
                  <c:v>-4.4499000000000004</c:v>
                </c:pt>
                <c:pt idx="7949">
                  <c:v>-3.8569</c:v>
                </c:pt>
                <c:pt idx="7950">
                  <c:v>-3.2229000000000001</c:v>
                </c:pt>
                <c:pt idx="7951">
                  <c:v>-2.5943999999999998</c:v>
                </c:pt>
                <c:pt idx="7952">
                  <c:v>-1.9928999999999999</c:v>
                </c:pt>
                <c:pt idx="7953">
                  <c:v>-1.3943000000000001</c:v>
                </c:pt>
                <c:pt idx="7954">
                  <c:v>-0.83213000000000004</c:v>
                </c:pt>
                <c:pt idx="7955">
                  <c:v>-0.25525999999999999</c:v>
                </c:pt>
                <c:pt idx="7956">
                  <c:v>0.30784</c:v>
                </c:pt>
                <c:pt idx="7957">
                  <c:v>0.86360999999999999</c:v>
                </c:pt>
                <c:pt idx="7958">
                  <c:v>1.4397</c:v>
                </c:pt>
                <c:pt idx="7959">
                  <c:v>1.9915</c:v>
                </c:pt>
                <c:pt idx="7960">
                  <c:v>2.5305</c:v>
                </c:pt>
                <c:pt idx="7961">
                  <c:v>3.0419</c:v>
                </c:pt>
                <c:pt idx="7962">
                  <c:v>3.5596000000000001</c:v>
                </c:pt>
                <c:pt idx="7963">
                  <c:v>4.0164</c:v>
                </c:pt>
                <c:pt idx="7964">
                  <c:v>4.4359000000000002</c:v>
                </c:pt>
                <c:pt idx="7965">
                  <c:v>4.9100999999999999</c:v>
                </c:pt>
                <c:pt idx="7966">
                  <c:v>5.3616999999999999</c:v>
                </c:pt>
                <c:pt idx="7967">
                  <c:v>5.8109000000000002</c:v>
                </c:pt>
                <c:pt idx="7968">
                  <c:v>6.2793999999999999</c:v>
                </c:pt>
                <c:pt idx="7969">
                  <c:v>6.7458999999999998</c:v>
                </c:pt>
                <c:pt idx="7970">
                  <c:v>7.1584000000000003</c:v>
                </c:pt>
                <c:pt idx="7971">
                  <c:v>7.6264000000000003</c:v>
                </c:pt>
                <c:pt idx="7972">
                  <c:v>8.1098999999999997</c:v>
                </c:pt>
                <c:pt idx="7973">
                  <c:v>8.4923999999999999</c:v>
                </c:pt>
                <c:pt idx="7974">
                  <c:v>8.8781999999999996</c:v>
                </c:pt>
                <c:pt idx="7975">
                  <c:v>9.2990999999999993</c:v>
                </c:pt>
                <c:pt idx="7976">
                  <c:v>9.6637000000000004</c:v>
                </c:pt>
                <c:pt idx="7977">
                  <c:v>10.02</c:v>
                </c:pt>
                <c:pt idx="7978">
                  <c:v>10.369</c:v>
                </c:pt>
                <c:pt idx="7979">
                  <c:v>10.731</c:v>
                </c:pt>
                <c:pt idx="7980">
                  <c:v>11.029</c:v>
                </c:pt>
                <c:pt idx="7981">
                  <c:v>11.286</c:v>
                </c:pt>
                <c:pt idx="7982">
                  <c:v>11.538</c:v>
                </c:pt>
                <c:pt idx="7983">
                  <c:v>11.727</c:v>
                </c:pt>
                <c:pt idx="7984">
                  <c:v>11.875</c:v>
                </c:pt>
                <c:pt idx="7985">
                  <c:v>11.997999999999999</c:v>
                </c:pt>
                <c:pt idx="7986">
                  <c:v>12.095000000000001</c:v>
                </c:pt>
                <c:pt idx="7987">
                  <c:v>12.207000000000001</c:v>
                </c:pt>
                <c:pt idx="7988">
                  <c:v>12.327999999999999</c:v>
                </c:pt>
                <c:pt idx="7989">
                  <c:v>12.449</c:v>
                </c:pt>
                <c:pt idx="7990">
                  <c:v>12.583</c:v>
                </c:pt>
                <c:pt idx="7991">
                  <c:v>12.738</c:v>
                </c:pt>
                <c:pt idx="7992">
                  <c:v>12.885</c:v>
                </c:pt>
                <c:pt idx="7993">
                  <c:v>13.079000000000001</c:v>
                </c:pt>
                <c:pt idx="7994">
                  <c:v>13.302</c:v>
                </c:pt>
                <c:pt idx="7995">
                  <c:v>13.503</c:v>
                </c:pt>
                <c:pt idx="7996">
                  <c:v>13.718</c:v>
                </c:pt>
                <c:pt idx="7997">
                  <c:v>13.94</c:v>
                </c:pt>
                <c:pt idx="7998">
                  <c:v>14.163</c:v>
                </c:pt>
                <c:pt idx="7999">
                  <c:v>14.378</c:v>
                </c:pt>
                <c:pt idx="8000">
                  <c:v>14.57</c:v>
                </c:pt>
                <c:pt idx="8001">
                  <c:v>14.74</c:v>
                </c:pt>
                <c:pt idx="8002">
                  <c:v>14.909000000000001</c:v>
                </c:pt>
                <c:pt idx="8003">
                  <c:v>15.048</c:v>
                </c:pt>
                <c:pt idx="8004">
                  <c:v>15.183</c:v>
                </c:pt>
                <c:pt idx="8005">
                  <c:v>15.314</c:v>
                </c:pt>
                <c:pt idx="8006">
                  <c:v>15.461</c:v>
                </c:pt>
                <c:pt idx="8007">
                  <c:v>15.631</c:v>
                </c:pt>
                <c:pt idx="8008">
                  <c:v>15.804</c:v>
                </c:pt>
                <c:pt idx="8009">
                  <c:v>15.978</c:v>
                </c:pt>
                <c:pt idx="8010">
                  <c:v>16.155999999999999</c:v>
                </c:pt>
                <c:pt idx="8011">
                  <c:v>16.338000000000001</c:v>
                </c:pt>
                <c:pt idx="8012">
                  <c:v>16.53</c:v>
                </c:pt>
                <c:pt idx="8013">
                  <c:v>16.707000000000001</c:v>
                </c:pt>
                <c:pt idx="8014">
                  <c:v>16.88</c:v>
                </c:pt>
                <c:pt idx="8015">
                  <c:v>17.077000000000002</c:v>
                </c:pt>
                <c:pt idx="8016">
                  <c:v>17.257000000000001</c:v>
                </c:pt>
                <c:pt idx="8017">
                  <c:v>17.393000000000001</c:v>
                </c:pt>
                <c:pt idx="8018">
                  <c:v>17.524000000000001</c:v>
                </c:pt>
                <c:pt idx="8019">
                  <c:v>17.657</c:v>
                </c:pt>
                <c:pt idx="8020">
                  <c:v>17.797999999999998</c:v>
                </c:pt>
                <c:pt idx="8021">
                  <c:v>17.943000000000001</c:v>
                </c:pt>
                <c:pt idx="8022">
                  <c:v>18.07</c:v>
                </c:pt>
                <c:pt idx="8023">
                  <c:v>18.206</c:v>
                </c:pt>
                <c:pt idx="8024">
                  <c:v>18.335999999999999</c:v>
                </c:pt>
                <c:pt idx="8025">
                  <c:v>18.491</c:v>
                </c:pt>
                <c:pt idx="8026">
                  <c:v>18.641999999999999</c:v>
                </c:pt>
                <c:pt idx="8027">
                  <c:v>18.771999999999998</c:v>
                </c:pt>
                <c:pt idx="8028">
                  <c:v>18.93</c:v>
                </c:pt>
                <c:pt idx="8029">
                  <c:v>19.062000000000001</c:v>
                </c:pt>
                <c:pt idx="8030">
                  <c:v>19.173999999999999</c:v>
                </c:pt>
                <c:pt idx="8031">
                  <c:v>19.273</c:v>
                </c:pt>
                <c:pt idx="8032">
                  <c:v>19.347000000000001</c:v>
                </c:pt>
                <c:pt idx="8033">
                  <c:v>19.431000000000001</c:v>
                </c:pt>
                <c:pt idx="8034">
                  <c:v>19.509</c:v>
                </c:pt>
                <c:pt idx="8035">
                  <c:v>19.581</c:v>
                </c:pt>
                <c:pt idx="8036">
                  <c:v>19.661000000000001</c:v>
                </c:pt>
                <c:pt idx="8037">
                  <c:v>19.753</c:v>
                </c:pt>
                <c:pt idx="8038">
                  <c:v>19.838999999999999</c:v>
                </c:pt>
                <c:pt idx="8039">
                  <c:v>19.931000000000001</c:v>
                </c:pt>
                <c:pt idx="8040">
                  <c:v>20.036000000000001</c:v>
                </c:pt>
                <c:pt idx="8041">
                  <c:v>20.119</c:v>
                </c:pt>
                <c:pt idx="8042">
                  <c:v>20.198</c:v>
                </c:pt>
                <c:pt idx="8043">
                  <c:v>20.285</c:v>
                </c:pt>
                <c:pt idx="8044">
                  <c:v>20.329000000000001</c:v>
                </c:pt>
                <c:pt idx="8045">
                  <c:v>20.363</c:v>
                </c:pt>
                <c:pt idx="8046">
                  <c:v>20.437000000000001</c:v>
                </c:pt>
                <c:pt idx="8047">
                  <c:v>20.524000000000001</c:v>
                </c:pt>
                <c:pt idx="8048">
                  <c:v>20.626999999999999</c:v>
                </c:pt>
                <c:pt idx="8049">
                  <c:v>20.728000000000002</c:v>
                </c:pt>
                <c:pt idx="8050">
                  <c:v>20.844000000000001</c:v>
                </c:pt>
                <c:pt idx="8051">
                  <c:v>20.963000000000001</c:v>
                </c:pt>
                <c:pt idx="8052">
                  <c:v>21.065999999999999</c:v>
                </c:pt>
                <c:pt idx="8053">
                  <c:v>21.146999999999998</c:v>
                </c:pt>
                <c:pt idx="8054">
                  <c:v>21.213000000000001</c:v>
                </c:pt>
                <c:pt idx="8055">
                  <c:v>21.263999999999999</c:v>
                </c:pt>
                <c:pt idx="8056">
                  <c:v>21.305</c:v>
                </c:pt>
                <c:pt idx="8057">
                  <c:v>21.347000000000001</c:v>
                </c:pt>
                <c:pt idx="8058">
                  <c:v>21.396000000000001</c:v>
                </c:pt>
                <c:pt idx="8059">
                  <c:v>21.434999999999999</c:v>
                </c:pt>
                <c:pt idx="8060">
                  <c:v>21.481000000000002</c:v>
                </c:pt>
                <c:pt idx="8061">
                  <c:v>21.552</c:v>
                </c:pt>
                <c:pt idx="8062">
                  <c:v>21.626999999999999</c:v>
                </c:pt>
                <c:pt idx="8063">
                  <c:v>21.702999999999999</c:v>
                </c:pt>
                <c:pt idx="8064">
                  <c:v>21.783999999999999</c:v>
                </c:pt>
                <c:pt idx="8065">
                  <c:v>21.869</c:v>
                </c:pt>
                <c:pt idx="8066">
                  <c:v>21.954999999999998</c:v>
                </c:pt>
                <c:pt idx="8067">
                  <c:v>22.045999999999999</c:v>
                </c:pt>
                <c:pt idx="8068">
                  <c:v>22.135999999999999</c:v>
                </c:pt>
                <c:pt idx="8069">
                  <c:v>22.187000000000001</c:v>
                </c:pt>
                <c:pt idx="8070">
                  <c:v>22.173999999999999</c:v>
                </c:pt>
                <c:pt idx="8071">
                  <c:v>22.149000000000001</c:v>
                </c:pt>
                <c:pt idx="8072">
                  <c:v>22.164999999999999</c:v>
                </c:pt>
                <c:pt idx="8073">
                  <c:v>22.22</c:v>
                </c:pt>
                <c:pt idx="8074">
                  <c:v>22.309000000000001</c:v>
                </c:pt>
                <c:pt idx="8075">
                  <c:v>22.401</c:v>
                </c:pt>
                <c:pt idx="8076">
                  <c:v>22.484000000000002</c:v>
                </c:pt>
                <c:pt idx="8077">
                  <c:v>22.547999999999998</c:v>
                </c:pt>
                <c:pt idx="8078">
                  <c:v>22.606999999999999</c:v>
                </c:pt>
                <c:pt idx="8079">
                  <c:v>22.623000000000001</c:v>
                </c:pt>
                <c:pt idx="8080">
                  <c:v>22.613</c:v>
                </c:pt>
                <c:pt idx="8081">
                  <c:v>22.605</c:v>
                </c:pt>
                <c:pt idx="8082">
                  <c:v>22.597999999999999</c:v>
                </c:pt>
                <c:pt idx="8083">
                  <c:v>22.58</c:v>
                </c:pt>
                <c:pt idx="8084">
                  <c:v>22.582000000000001</c:v>
                </c:pt>
                <c:pt idx="8085">
                  <c:v>22.613</c:v>
                </c:pt>
                <c:pt idx="8086">
                  <c:v>22.631</c:v>
                </c:pt>
                <c:pt idx="8087">
                  <c:v>22.667999999999999</c:v>
                </c:pt>
                <c:pt idx="8088">
                  <c:v>22.689</c:v>
                </c:pt>
                <c:pt idx="8089">
                  <c:v>22.702000000000002</c:v>
                </c:pt>
                <c:pt idx="8090">
                  <c:v>22.683</c:v>
                </c:pt>
                <c:pt idx="8091">
                  <c:v>22.625</c:v>
                </c:pt>
                <c:pt idx="8092">
                  <c:v>22.574000000000002</c:v>
                </c:pt>
                <c:pt idx="8093">
                  <c:v>22.515000000000001</c:v>
                </c:pt>
                <c:pt idx="8094">
                  <c:v>22.454000000000001</c:v>
                </c:pt>
                <c:pt idx="8095">
                  <c:v>22.404</c:v>
                </c:pt>
                <c:pt idx="8096">
                  <c:v>22.361000000000001</c:v>
                </c:pt>
                <c:pt idx="8097">
                  <c:v>22.332999999999998</c:v>
                </c:pt>
                <c:pt idx="8098">
                  <c:v>22.327000000000002</c:v>
                </c:pt>
                <c:pt idx="8099">
                  <c:v>22.314</c:v>
                </c:pt>
                <c:pt idx="8100">
                  <c:v>22.268000000000001</c:v>
                </c:pt>
                <c:pt idx="8101">
                  <c:v>22.201000000000001</c:v>
                </c:pt>
                <c:pt idx="8102">
                  <c:v>22.134</c:v>
                </c:pt>
                <c:pt idx="8103">
                  <c:v>22.073</c:v>
                </c:pt>
                <c:pt idx="8104">
                  <c:v>21.983000000000001</c:v>
                </c:pt>
                <c:pt idx="8105">
                  <c:v>21.876000000000001</c:v>
                </c:pt>
                <c:pt idx="8106">
                  <c:v>21.77</c:v>
                </c:pt>
                <c:pt idx="8107">
                  <c:v>21.68</c:v>
                </c:pt>
                <c:pt idx="8108">
                  <c:v>21.57</c:v>
                </c:pt>
                <c:pt idx="8109">
                  <c:v>21.443000000000001</c:v>
                </c:pt>
                <c:pt idx="8110">
                  <c:v>21.266999999999999</c:v>
                </c:pt>
                <c:pt idx="8111">
                  <c:v>21.015000000000001</c:v>
                </c:pt>
                <c:pt idx="8112">
                  <c:v>20.733000000000001</c:v>
                </c:pt>
                <c:pt idx="8113">
                  <c:v>20.425000000000001</c:v>
                </c:pt>
                <c:pt idx="8114">
                  <c:v>20.100999999999999</c:v>
                </c:pt>
                <c:pt idx="8115">
                  <c:v>19.797999999999998</c:v>
                </c:pt>
                <c:pt idx="8116">
                  <c:v>19.46</c:v>
                </c:pt>
                <c:pt idx="8117">
                  <c:v>19.062000000000001</c:v>
                </c:pt>
                <c:pt idx="8118">
                  <c:v>18.640999999999998</c:v>
                </c:pt>
                <c:pt idx="8119">
                  <c:v>18.282</c:v>
                </c:pt>
                <c:pt idx="8120">
                  <c:v>17.984000000000002</c:v>
                </c:pt>
                <c:pt idx="8121">
                  <c:v>17.645</c:v>
                </c:pt>
                <c:pt idx="8122">
                  <c:v>17.295999999999999</c:v>
                </c:pt>
                <c:pt idx="8123">
                  <c:v>16.995999999999999</c:v>
                </c:pt>
                <c:pt idx="8124">
                  <c:v>16.695</c:v>
                </c:pt>
                <c:pt idx="8125">
                  <c:v>16.359000000000002</c:v>
                </c:pt>
                <c:pt idx="8126">
                  <c:v>16.024999999999999</c:v>
                </c:pt>
                <c:pt idx="8127">
                  <c:v>15.715</c:v>
                </c:pt>
                <c:pt idx="8128">
                  <c:v>15.404</c:v>
                </c:pt>
                <c:pt idx="8129">
                  <c:v>15.082000000000001</c:v>
                </c:pt>
                <c:pt idx="8130">
                  <c:v>14.775</c:v>
                </c:pt>
                <c:pt idx="8131">
                  <c:v>14.499000000000001</c:v>
                </c:pt>
                <c:pt idx="8132">
                  <c:v>14.256</c:v>
                </c:pt>
                <c:pt idx="8133">
                  <c:v>13.991</c:v>
                </c:pt>
                <c:pt idx="8134">
                  <c:v>13.731</c:v>
                </c:pt>
                <c:pt idx="8135">
                  <c:v>13.531000000000001</c:v>
                </c:pt>
                <c:pt idx="8136">
                  <c:v>13.308999999999999</c:v>
                </c:pt>
                <c:pt idx="8137">
                  <c:v>13.095000000000001</c:v>
                </c:pt>
                <c:pt idx="8138">
                  <c:v>12.943</c:v>
                </c:pt>
                <c:pt idx="8139">
                  <c:v>12.779</c:v>
                </c:pt>
                <c:pt idx="8140">
                  <c:v>12.651</c:v>
                </c:pt>
                <c:pt idx="8141">
                  <c:v>12.368</c:v>
                </c:pt>
                <c:pt idx="8142">
                  <c:v>12.233000000000001</c:v>
                </c:pt>
                <c:pt idx="8143">
                  <c:v>12.031000000000001</c:v>
                </c:pt>
                <c:pt idx="8144">
                  <c:v>11.818</c:v>
                </c:pt>
                <c:pt idx="8145">
                  <c:v>11.576000000000001</c:v>
                </c:pt>
                <c:pt idx="8146">
                  <c:v>11.282</c:v>
                </c:pt>
                <c:pt idx="8147">
                  <c:v>10.971</c:v>
                </c:pt>
                <c:pt idx="8148">
                  <c:v>10.634</c:v>
                </c:pt>
                <c:pt idx="8149">
                  <c:v>10.305</c:v>
                </c:pt>
                <c:pt idx="8150">
                  <c:v>9.9501000000000008</c:v>
                </c:pt>
                <c:pt idx="8151">
                  <c:v>9.5538000000000007</c:v>
                </c:pt>
                <c:pt idx="8152">
                  <c:v>9.1533999999999995</c:v>
                </c:pt>
                <c:pt idx="8153">
                  <c:v>8.7628000000000004</c:v>
                </c:pt>
                <c:pt idx="8154">
                  <c:v>8.3329000000000004</c:v>
                </c:pt>
                <c:pt idx="8155">
                  <c:v>7.9149000000000003</c:v>
                </c:pt>
                <c:pt idx="8156">
                  <c:v>7.4973000000000001</c:v>
                </c:pt>
                <c:pt idx="8157">
                  <c:v>7.09</c:v>
                </c:pt>
                <c:pt idx="8158">
                  <c:v>6.6574</c:v>
                </c:pt>
                <c:pt idx="8159">
                  <c:v>6.1889000000000003</c:v>
                </c:pt>
                <c:pt idx="8160">
                  <c:v>5.7594000000000003</c:v>
                </c:pt>
                <c:pt idx="8161">
                  <c:v>5.3372000000000002</c:v>
                </c:pt>
                <c:pt idx="8162">
                  <c:v>4.8834999999999997</c:v>
                </c:pt>
                <c:pt idx="8163">
                  <c:v>4.4175000000000004</c:v>
                </c:pt>
                <c:pt idx="8164">
                  <c:v>3.9609999999999999</c:v>
                </c:pt>
                <c:pt idx="8165">
                  <c:v>3.4874999999999998</c:v>
                </c:pt>
                <c:pt idx="8166">
                  <c:v>2.9839000000000002</c:v>
                </c:pt>
                <c:pt idx="8167">
                  <c:v>2.4674</c:v>
                </c:pt>
                <c:pt idx="8168">
                  <c:v>1.9655</c:v>
                </c:pt>
                <c:pt idx="8169">
                  <c:v>1.4590000000000001</c:v>
                </c:pt>
                <c:pt idx="8170">
                  <c:v>0.89861999999999997</c:v>
                </c:pt>
                <c:pt idx="8171">
                  <c:v>0.34451999999999999</c:v>
                </c:pt>
                <c:pt idx="8172">
                  <c:v>-0.16492999999999999</c:v>
                </c:pt>
                <c:pt idx="8173">
                  <c:v>-0.73270999999999997</c:v>
                </c:pt>
                <c:pt idx="8174">
                  <c:v>-1.3661000000000001</c:v>
                </c:pt>
                <c:pt idx="8175">
                  <c:v>-1.9688000000000001</c:v>
                </c:pt>
                <c:pt idx="8176">
                  <c:v>-2.5508999999999999</c:v>
                </c:pt>
                <c:pt idx="8177">
                  <c:v>-3.1183000000000001</c:v>
                </c:pt>
                <c:pt idx="8178">
                  <c:v>-3.6806000000000001</c:v>
                </c:pt>
                <c:pt idx="8179">
                  <c:v>-4.2784000000000004</c:v>
                </c:pt>
                <c:pt idx="8180">
                  <c:v>-4.8868999999999998</c:v>
                </c:pt>
                <c:pt idx="8181">
                  <c:v>-5.4408000000000003</c:v>
                </c:pt>
                <c:pt idx="8182">
                  <c:v>-5.93</c:v>
                </c:pt>
                <c:pt idx="8183">
                  <c:v>-6.4908999999999999</c:v>
                </c:pt>
                <c:pt idx="8184">
                  <c:v>-6.9832999999999998</c:v>
                </c:pt>
                <c:pt idx="8185">
                  <c:v>-7.3602999999999996</c:v>
                </c:pt>
                <c:pt idx="8186">
                  <c:v>-7.7698</c:v>
                </c:pt>
                <c:pt idx="8187">
                  <c:v>-8.1819000000000006</c:v>
                </c:pt>
                <c:pt idx="8188">
                  <c:v>-8.5112000000000005</c:v>
                </c:pt>
                <c:pt idx="8189">
                  <c:v>-8.7873999999999999</c:v>
                </c:pt>
                <c:pt idx="8190">
                  <c:v>-9.0902999999999992</c:v>
                </c:pt>
                <c:pt idx="8191">
                  <c:v>-9.3961000000000006</c:v>
                </c:pt>
                <c:pt idx="8192">
                  <c:v>-9.6734000000000009</c:v>
                </c:pt>
                <c:pt idx="8193">
                  <c:v>-9.9197000000000006</c:v>
                </c:pt>
                <c:pt idx="8194">
                  <c:v>-10.138</c:v>
                </c:pt>
                <c:pt idx="8195">
                  <c:v>-10.363</c:v>
                </c:pt>
                <c:pt idx="8196">
                  <c:v>-10.545999999999999</c:v>
                </c:pt>
                <c:pt idx="8197">
                  <c:v>-10.683999999999999</c:v>
                </c:pt>
                <c:pt idx="8198">
                  <c:v>-10.801</c:v>
                </c:pt>
                <c:pt idx="8199">
                  <c:v>-10.923</c:v>
                </c:pt>
                <c:pt idx="8200">
                  <c:v>-11.077</c:v>
                </c:pt>
                <c:pt idx="8201">
                  <c:v>-11.255000000000001</c:v>
                </c:pt>
                <c:pt idx="8202">
                  <c:v>-11.454000000000001</c:v>
                </c:pt>
                <c:pt idx="8203">
                  <c:v>-11.662000000000001</c:v>
                </c:pt>
                <c:pt idx="8204">
                  <c:v>-11.877000000000001</c:v>
                </c:pt>
                <c:pt idx="8205">
                  <c:v>-12.093</c:v>
                </c:pt>
                <c:pt idx="8206">
                  <c:v>-12.311</c:v>
                </c:pt>
                <c:pt idx="8207">
                  <c:v>-12.518000000000001</c:v>
                </c:pt>
                <c:pt idx="8208">
                  <c:v>-12.738</c:v>
                </c:pt>
                <c:pt idx="8209">
                  <c:v>-13</c:v>
                </c:pt>
                <c:pt idx="8210">
                  <c:v>-13.273999999999999</c:v>
                </c:pt>
                <c:pt idx="8211">
                  <c:v>-13.538</c:v>
                </c:pt>
                <c:pt idx="8212">
                  <c:v>-13.827</c:v>
                </c:pt>
                <c:pt idx="8213">
                  <c:v>-14.12</c:v>
                </c:pt>
                <c:pt idx="8214">
                  <c:v>-14.37</c:v>
                </c:pt>
                <c:pt idx="8215">
                  <c:v>-14.592000000000001</c:v>
                </c:pt>
                <c:pt idx="8216">
                  <c:v>-14.784000000000001</c:v>
                </c:pt>
                <c:pt idx="8217">
                  <c:v>-14.972</c:v>
                </c:pt>
                <c:pt idx="8218">
                  <c:v>-15.163</c:v>
                </c:pt>
                <c:pt idx="8219">
                  <c:v>-15.352</c:v>
                </c:pt>
                <c:pt idx="8220">
                  <c:v>-15.567</c:v>
                </c:pt>
                <c:pt idx="8221">
                  <c:v>-15.813000000000001</c:v>
                </c:pt>
                <c:pt idx="8222">
                  <c:v>-16.091000000000001</c:v>
                </c:pt>
                <c:pt idx="8223">
                  <c:v>-16.344999999999999</c:v>
                </c:pt>
                <c:pt idx="8224">
                  <c:v>-16.568000000000001</c:v>
                </c:pt>
                <c:pt idx="8225">
                  <c:v>-16.765999999999998</c:v>
                </c:pt>
                <c:pt idx="8226">
                  <c:v>-16.93</c:v>
                </c:pt>
                <c:pt idx="8227">
                  <c:v>-17.094000000000001</c:v>
                </c:pt>
                <c:pt idx="8228">
                  <c:v>-17.257999999999999</c:v>
                </c:pt>
                <c:pt idx="8229">
                  <c:v>-17.420999999999999</c:v>
                </c:pt>
                <c:pt idx="8230">
                  <c:v>-17.599</c:v>
                </c:pt>
                <c:pt idx="8231">
                  <c:v>-17.753</c:v>
                </c:pt>
                <c:pt idx="8232">
                  <c:v>-17.898</c:v>
                </c:pt>
                <c:pt idx="8233">
                  <c:v>-18.007999999999999</c:v>
                </c:pt>
                <c:pt idx="8234">
                  <c:v>-18.103999999999999</c:v>
                </c:pt>
                <c:pt idx="8235">
                  <c:v>-18.204000000000001</c:v>
                </c:pt>
                <c:pt idx="8236">
                  <c:v>-18.297999999999998</c:v>
                </c:pt>
                <c:pt idx="8237">
                  <c:v>-18.417999999999999</c:v>
                </c:pt>
                <c:pt idx="8238">
                  <c:v>-18.544</c:v>
                </c:pt>
                <c:pt idx="8239">
                  <c:v>-18.663</c:v>
                </c:pt>
                <c:pt idx="8240">
                  <c:v>-18.779</c:v>
                </c:pt>
                <c:pt idx="8241">
                  <c:v>-18.899000000000001</c:v>
                </c:pt>
                <c:pt idx="8242">
                  <c:v>-19.02</c:v>
                </c:pt>
                <c:pt idx="8243">
                  <c:v>-19.132000000000001</c:v>
                </c:pt>
                <c:pt idx="8244">
                  <c:v>-19.222000000000001</c:v>
                </c:pt>
                <c:pt idx="8245">
                  <c:v>-19.323</c:v>
                </c:pt>
                <c:pt idx="8246">
                  <c:v>-19.413</c:v>
                </c:pt>
                <c:pt idx="8247">
                  <c:v>-19.503</c:v>
                </c:pt>
                <c:pt idx="8248">
                  <c:v>-19.562999999999999</c:v>
                </c:pt>
                <c:pt idx="8249">
                  <c:v>-19.623000000000001</c:v>
                </c:pt>
                <c:pt idx="8250">
                  <c:v>-19.704000000000001</c:v>
                </c:pt>
                <c:pt idx="8251">
                  <c:v>-19.776</c:v>
                </c:pt>
                <c:pt idx="8252">
                  <c:v>-19.852</c:v>
                </c:pt>
                <c:pt idx="8253">
                  <c:v>-19.943000000000001</c:v>
                </c:pt>
                <c:pt idx="8254">
                  <c:v>-20.02</c:v>
                </c:pt>
                <c:pt idx="8255">
                  <c:v>-20.093</c:v>
                </c:pt>
                <c:pt idx="8256">
                  <c:v>-20.155999999999999</c:v>
                </c:pt>
                <c:pt idx="8257">
                  <c:v>-20.216000000000001</c:v>
                </c:pt>
                <c:pt idx="8258">
                  <c:v>-20.279</c:v>
                </c:pt>
                <c:pt idx="8259">
                  <c:v>-20.344000000000001</c:v>
                </c:pt>
                <c:pt idx="8260">
                  <c:v>-20.420999999999999</c:v>
                </c:pt>
                <c:pt idx="8261">
                  <c:v>-20.521000000000001</c:v>
                </c:pt>
                <c:pt idx="8262">
                  <c:v>-20.611000000000001</c:v>
                </c:pt>
                <c:pt idx="8263">
                  <c:v>-20.7</c:v>
                </c:pt>
                <c:pt idx="8264">
                  <c:v>-20.777000000000001</c:v>
                </c:pt>
                <c:pt idx="8265">
                  <c:v>-20.826000000000001</c:v>
                </c:pt>
                <c:pt idx="8266">
                  <c:v>-20.876000000000001</c:v>
                </c:pt>
                <c:pt idx="8267">
                  <c:v>-20.914000000000001</c:v>
                </c:pt>
                <c:pt idx="8268">
                  <c:v>-20.920999999999999</c:v>
                </c:pt>
                <c:pt idx="8269">
                  <c:v>-20.919</c:v>
                </c:pt>
                <c:pt idx="8270">
                  <c:v>-20.959</c:v>
                </c:pt>
                <c:pt idx="8271">
                  <c:v>-21.006</c:v>
                </c:pt>
                <c:pt idx="8272">
                  <c:v>-21.030999999999999</c:v>
                </c:pt>
                <c:pt idx="8273">
                  <c:v>-21.068999999999999</c:v>
                </c:pt>
                <c:pt idx="8274">
                  <c:v>-21.126999999999999</c:v>
                </c:pt>
                <c:pt idx="8275">
                  <c:v>-21.190999999999999</c:v>
                </c:pt>
                <c:pt idx="8276">
                  <c:v>-21.263999999999999</c:v>
                </c:pt>
                <c:pt idx="8277">
                  <c:v>-21.326000000000001</c:v>
                </c:pt>
                <c:pt idx="8278">
                  <c:v>-21.398</c:v>
                </c:pt>
                <c:pt idx="8279">
                  <c:v>-21.475000000000001</c:v>
                </c:pt>
                <c:pt idx="8280">
                  <c:v>-21.513999999999999</c:v>
                </c:pt>
                <c:pt idx="8281">
                  <c:v>-21.533999999999999</c:v>
                </c:pt>
                <c:pt idx="8282">
                  <c:v>-21.539000000000001</c:v>
                </c:pt>
                <c:pt idx="8283">
                  <c:v>-21.579000000000001</c:v>
                </c:pt>
                <c:pt idx="8284">
                  <c:v>-21.600999999999999</c:v>
                </c:pt>
                <c:pt idx="8285">
                  <c:v>-21.620999999999999</c:v>
                </c:pt>
                <c:pt idx="8286">
                  <c:v>-21.655000000000001</c:v>
                </c:pt>
                <c:pt idx="8287">
                  <c:v>-21.716999999999999</c:v>
                </c:pt>
                <c:pt idx="8288">
                  <c:v>-21.765000000000001</c:v>
                </c:pt>
                <c:pt idx="8289">
                  <c:v>-21.78</c:v>
                </c:pt>
                <c:pt idx="8290">
                  <c:v>-21.812000000000001</c:v>
                </c:pt>
                <c:pt idx="8291">
                  <c:v>-21.846</c:v>
                </c:pt>
                <c:pt idx="8292">
                  <c:v>-21.876000000000001</c:v>
                </c:pt>
                <c:pt idx="8293">
                  <c:v>-21.919</c:v>
                </c:pt>
                <c:pt idx="8294">
                  <c:v>-21.954999999999998</c:v>
                </c:pt>
                <c:pt idx="8295">
                  <c:v>-21.998999999999999</c:v>
                </c:pt>
                <c:pt idx="8296">
                  <c:v>-22.021999999999998</c:v>
                </c:pt>
                <c:pt idx="8297">
                  <c:v>-22.042999999999999</c:v>
                </c:pt>
                <c:pt idx="8298">
                  <c:v>-22.071000000000002</c:v>
                </c:pt>
                <c:pt idx="8299">
                  <c:v>-22.108000000000001</c:v>
                </c:pt>
                <c:pt idx="8300">
                  <c:v>-22.132000000000001</c:v>
                </c:pt>
                <c:pt idx="8301">
                  <c:v>-22.141999999999999</c:v>
                </c:pt>
                <c:pt idx="8302">
                  <c:v>-22.146999999999998</c:v>
                </c:pt>
                <c:pt idx="8303">
                  <c:v>-22.152999999999999</c:v>
                </c:pt>
                <c:pt idx="8304">
                  <c:v>-22.122</c:v>
                </c:pt>
                <c:pt idx="8305">
                  <c:v>-22.105</c:v>
                </c:pt>
                <c:pt idx="8306">
                  <c:v>-22.09</c:v>
                </c:pt>
                <c:pt idx="8307">
                  <c:v>-22.047999999999998</c:v>
                </c:pt>
                <c:pt idx="8308">
                  <c:v>-21.988</c:v>
                </c:pt>
                <c:pt idx="8309">
                  <c:v>-21.919</c:v>
                </c:pt>
                <c:pt idx="8310">
                  <c:v>-21.811</c:v>
                </c:pt>
                <c:pt idx="8311">
                  <c:v>-21.684999999999999</c:v>
                </c:pt>
                <c:pt idx="8312">
                  <c:v>-21.588000000000001</c:v>
                </c:pt>
                <c:pt idx="8313">
                  <c:v>-21.510999999999999</c:v>
                </c:pt>
                <c:pt idx="8314">
                  <c:v>-21.411000000000001</c:v>
                </c:pt>
                <c:pt idx="8315">
                  <c:v>-21.291</c:v>
                </c:pt>
                <c:pt idx="8316">
                  <c:v>-21.128</c:v>
                </c:pt>
                <c:pt idx="8317">
                  <c:v>-20.928000000000001</c:v>
                </c:pt>
                <c:pt idx="8318">
                  <c:v>-20.702000000000002</c:v>
                </c:pt>
                <c:pt idx="8319">
                  <c:v>-20.466000000000001</c:v>
                </c:pt>
                <c:pt idx="8320">
                  <c:v>-20.187000000000001</c:v>
                </c:pt>
                <c:pt idx="8321">
                  <c:v>-19.856000000000002</c:v>
                </c:pt>
                <c:pt idx="8322">
                  <c:v>-19.515000000000001</c:v>
                </c:pt>
                <c:pt idx="8323">
                  <c:v>-19.141999999999999</c:v>
                </c:pt>
                <c:pt idx="8324">
                  <c:v>-18.713000000000001</c:v>
                </c:pt>
                <c:pt idx="8325">
                  <c:v>-18.263999999999999</c:v>
                </c:pt>
                <c:pt idx="8326">
                  <c:v>-17.79</c:v>
                </c:pt>
                <c:pt idx="8327">
                  <c:v>-17.283999999999999</c:v>
                </c:pt>
                <c:pt idx="8328">
                  <c:v>-16.808</c:v>
                </c:pt>
                <c:pt idx="8329">
                  <c:v>-16.262</c:v>
                </c:pt>
                <c:pt idx="8330">
                  <c:v>-15.704000000000001</c:v>
                </c:pt>
                <c:pt idx="8331">
                  <c:v>-15.157</c:v>
                </c:pt>
                <c:pt idx="8332">
                  <c:v>-14.51</c:v>
                </c:pt>
                <c:pt idx="8333">
                  <c:v>-13.885</c:v>
                </c:pt>
                <c:pt idx="8334">
                  <c:v>-13.351000000000001</c:v>
                </c:pt>
                <c:pt idx="8335">
                  <c:v>-12.86</c:v>
                </c:pt>
                <c:pt idx="8336">
                  <c:v>-12.413</c:v>
                </c:pt>
                <c:pt idx="8337">
                  <c:v>-11.952999999999999</c:v>
                </c:pt>
                <c:pt idx="8338">
                  <c:v>-11.523</c:v>
                </c:pt>
                <c:pt idx="8339">
                  <c:v>-11.098000000000001</c:v>
                </c:pt>
                <c:pt idx="8340">
                  <c:v>-10.71</c:v>
                </c:pt>
                <c:pt idx="8341">
                  <c:v>-10.334</c:v>
                </c:pt>
                <c:pt idx="8342">
                  <c:v>-9.9586000000000006</c:v>
                </c:pt>
                <c:pt idx="8343">
                  <c:v>-9.6151</c:v>
                </c:pt>
                <c:pt idx="8344">
                  <c:v>-9.2904999999999998</c:v>
                </c:pt>
                <c:pt idx="8345">
                  <c:v>-8.9833999999999996</c:v>
                </c:pt>
                <c:pt idx="8346">
                  <c:v>-8.6342999999999996</c:v>
                </c:pt>
                <c:pt idx="8347">
                  <c:v>-8.2457999999999991</c:v>
                </c:pt>
                <c:pt idx="8348">
                  <c:v>-7.8756000000000004</c:v>
                </c:pt>
                <c:pt idx="8349">
                  <c:v>-7.5415000000000001</c:v>
                </c:pt>
                <c:pt idx="8350">
                  <c:v>-7.1936</c:v>
                </c:pt>
                <c:pt idx="8351">
                  <c:v>-6.7813999999999997</c:v>
                </c:pt>
                <c:pt idx="8352">
                  <c:v>-6.3239999999999998</c:v>
                </c:pt>
                <c:pt idx="8353">
                  <c:v>-5.8672000000000004</c:v>
                </c:pt>
                <c:pt idx="8354">
                  <c:v>-5.3552999999999997</c:v>
                </c:pt>
                <c:pt idx="8355">
                  <c:v>-4.7746000000000004</c:v>
                </c:pt>
                <c:pt idx="8356">
                  <c:v>-4.1471</c:v>
                </c:pt>
                <c:pt idx="8357">
                  <c:v>-3.5036</c:v>
                </c:pt>
                <c:pt idx="8358">
                  <c:v>-2.9119000000000002</c:v>
                </c:pt>
                <c:pt idx="8359">
                  <c:v>-2.3384999999999998</c:v>
                </c:pt>
                <c:pt idx="8360">
                  <c:v>-1.7095</c:v>
                </c:pt>
                <c:pt idx="8361">
                  <c:v>-1.0884</c:v>
                </c:pt>
                <c:pt idx="8362">
                  <c:v>-0.51781999999999995</c:v>
                </c:pt>
                <c:pt idx="8363">
                  <c:v>7.7577999999999994E-2</c:v>
                </c:pt>
                <c:pt idx="8364">
                  <c:v>0.67527999999999999</c:v>
                </c:pt>
                <c:pt idx="8365">
                  <c:v>1.2431000000000001</c:v>
                </c:pt>
                <c:pt idx="8366">
                  <c:v>1.8290999999999999</c:v>
                </c:pt>
                <c:pt idx="8367">
                  <c:v>2.4134000000000002</c:v>
                </c:pt>
                <c:pt idx="8368">
                  <c:v>2.9681999999999999</c:v>
                </c:pt>
                <c:pt idx="8369">
                  <c:v>3.5129999999999999</c:v>
                </c:pt>
                <c:pt idx="8370">
                  <c:v>4.0401999999999996</c:v>
                </c:pt>
                <c:pt idx="8371">
                  <c:v>4.5429000000000004</c:v>
                </c:pt>
                <c:pt idx="8372">
                  <c:v>5.0705</c:v>
                </c:pt>
                <c:pt idx="8373">
                  <c:v>5.5423999999999998</c:v>
                </c:pt>
                <c:pt idx="8374">
                  <c:v>6.0151000000000003</c:v>
                </c:pt>
                <c:pt idx="8375">
                  <c:v>6.4585999999999997</c:v>
                </c:pt>
                <c:pt idx="8376">
                  <c:v>6.9330999999999996</c:v>
                </c:pt>
                <c:pt idx="8377">
                  <c:v>7.3989000000000003</c:v>
                </c:pt>
                <c:pt idx="8378">
                  <c:v>7.8638000000000003</c:v>
                </c:pt>
                <c:pt idx="8379">
                  <c:v>8.3094000000000001</c:v>
                </c:pt>
                <c:pt idx="8380">
                  <c:v>8.7195999999999998</c:v>
                </c:pt>
                <c:pt idx="8381">
                  <c:v>9.1866000000000003</c:v>
                </c:pt>
                <c:pt idx="8382">
                  <c:v>9.6575000000000006</c:v>
                </c:pt>
                <c:pt idx="8383">
                  <c:v>10.038</c:v>
                </c:pt>
                <c:pt idx="8384">
                  <c:v>10.456</c:v>
                </c:pt>
                <c:pt idx="8385">
                  <c:v>10.795999999999999</c:v>
                </c:pt>
                <c:pt idx="8386">
                  <c:v>11.081</c:v>
                </c:pt>
                <c:pt idx="8387">
                  <c:v>11.398</c:v>
                </c:pt>
                <c:pt idx="8388">
                  <c:v>11.672000000000001</c:v>
                </c:pt>
                <c:pt idx="8389">
                  <c:v>11.923999999999999</c:v>
                </c:pt>
                <c:pt idx="8390">
                  <c:v>12.154999999999999</c:v>
                </c:pt>
                <c:pt idx="8391">
                  <c:v>12.35</c:v>
                </c:pt>
                <c:pt idx="8392">
                  <c:v>12.481</c:v>
                </c:pt>
                <c:pt idx="8393">
                  <c:v>12.590999999999999</c:v>
                </c:pt>
                <c:pt idx="8394">
                  <c:v>12.699</c:v>
                </c:pt>
                <c:pt idx="8395">
                  <c:v>12.877000000000001</c:v>
                </c:pt>
                <c:pt idx="8396">
                  <c:v>13.073</c:v>
                </c:pt>
                <c:pt idx="8397">
                  <c:v>13.228</c:v>
                </c:pt>
                <c:pt idx="8398">
                  <c:v>13.396000000000001</c:v>
                </c:pt>
                <c:pt idx="8399">
                  <c:v>13.597</c:v>
                </c:pt>
                <c:pt idx="8400">
                  <c:v>13.739000000000001</c:v>
                </c:pt>
                <c:pt idx="8401">
                  <c:v>13.898</c:v>
                </c:pt>
                <c:pt idx="8402">
                  <c:v>14.128</c:v>
                </c:pt>
                <c:pt idx="8403">
                  <c:v>14.311999999999999</c:v>
                </c:pt>
                <c:pt idx="8404">
                  <c:v>14.414</c:v>
                </c:pt>
                <c:pt idx="8405">
                  <c:v>14.513</c:v>
                </c:pt>
                <c:pt idx="8406">
                  <c:v>14.622999999999999</c:v>
                </c:pt>
                <c:pt idx="8407">
                  <c:v>14.715</c:v>
                </c:pt>
                <c:pt idx="8408">
                  <c:v>14.801</c:v>
                </c:pt>
                <c:pt idx="8409">
                  <c:v>14.881</c:v>
                </c:pt>
                <c:pt idx="8410">
                  <c:v>14.994</c:v>
                </c:pt>
                <c:pt idx="8411">
                  <c:v>15.129</c:v>
                </c:pt>
                <c:pt idx="8412">
                  <c:v>15.255000000000001</c:v>
                </c:pt>
                <c:pt idx="8413">
                  <c:v>15.375999999999999</c:v>
                </c:pt>
                <c:pt idx="8414">
                  <c:v>15.477</c:v>
                </c:pt>
                <c:pt idx="8415">
                  <c:v>15.641999999999999</c:v>
                </c:pt>
                <c:pt idx="8416">
                  <c:v>15.881</c:v>
                </c:pt>
                <c:pt idx="8417">
                  <c:v>16.106999999999999</c:v>
                </c:pt>
                <c:pt idx="8418">
                  <c:v>16.292000000000002</c:v>
                </c:pt>
                <c:pt idx="8419">
                  <c:v>16.443000000000001</c:v>
                </c:pt>
                <c:pt idx="8420">
                  <c:v>16.588000000000001</c:v>
                </c:pt>
                <c:pt idx="8421">
                  <c:v>16.744</c:v>
                </c:pt>
                <c:pt idx="8422">
                  <c:v>16.887</c:v>
                </c:pt>
                <c:pt idx="8423">
                  <c:v>17.036000000000001</c:v>
                </c:pt>
                <c:pt idx="8424">
                  <c:v>17.175000000000001</c:v>
                </c:pt>
                <c:pt idx="8425">
                  <c:v>17.338000000000001</c:v>
                </c:pt>
                <c:pt idx="8426">
                  <c:v>17.539000000000001</c:v>
                </c:pt>
                <c:pt idx="8427">
                  <c:v>17.719000000000001</c:v>
                </c:pt>
                <c:pt idx="8428">
                  <c:v>17.916</c:v>
                </c:pt>
                <c:pt idx="8429">
                  <c:v>18.151</c:v>
                </c:pt>
                <c:pt idx="8430">
                  <c:v>18.355</c:v>
                </c:pt>
                <c:pt idx="8431">
                  <c:v>18.501999999999999</c:v>
                </c:pt>
                <c:pt idx="8432">
                  <c:v>18.658000000000001</c:v>
                </c:pt>
                <c:pt idx="8433">
                  <c:v>18.853000000000002</c:v>
                </c:pt>
                <c:pt idx="8434">
                  <c:v>19.016999999999999</c:v>
                </c:pt>
                <c:pt idx="8435">
                  <c:v>19.126000000000001</c:v>
                </c:pt>
                <c:pt idx="8436">
                  <c:v>19.207000000000001</c:v>
                </c:pt>
                <c:pt idx="8437">
                  <c:v>19.291</c:v>
                </c:pt>
                <c:pt idx="8438">
                  <c:v>19.433</c:v>
                </c:pt>
                <c:pt idx="8439">
                  <c:v>19.588000000000001</c:v>
                </c:pt>
                <c:pt idx="8440">
                  <c:v>19.756</c:v>
                </c:pt>
                <c:pt idx="8441">
                  <c:v>19.896000000000001</c:v>
                </c:pt>
                <c:pt idx="8442">
                  <c:v>20.009</c:v>
                </c:pt>
                <c:pt idx="8443">
                  <c:v>20.122</c:v>
                </c:pt>
                <c:pt idx="8444">
                  <c:v>20.227</c:v>
                </c:pt>
                <c:pt idx="8445">
                  <c:v>20.326000000000001</c:v>
                </c:pt>
                <c:pt idx="8446">
                  <c:v>20.408000000000001</c:v>
                </c:pt>
                <c:pt idx="8447">
                  <c:v>20.504999999999999</c:v>
                </c:pt>
                <c:pt idx="8448">
                  <c:v>20.594000000000001</c:v>
                </c:pt>
                <c:pt idx="8449">
                  <c:v>20.693000000000001</c:v>
                </c:pt>
                <c:pt idx="8450">
                  <c:v>20.803000000000001</c:v>
                </c:pt>
                <c:pt idx="8451">
                  <c:v>20.922000000000001</c:v>
                </c:pt>
                <c:pt idx="8452">
                  <c:v>21.027999999999999</c:v>
                </c:pt>
                <c:pt idx="8453">
                  <c:v>21.122</c:v>
                </c:pt>
                <c:pt idx="8454">
                  <c:v>21.209</c:v>
                </c:pt>
                <c:pt idx="8455">
                  <c:v>21.29</c:v>
                </c:pt>
                <c:pt idx="8456">
                  <c:v>21.346</c:v>
                </c:pt>
                <c:pt idx="8457">
                  <c:v>21.402999999999999</c:v>
                </c:pt>
                <c:pt idx="8458">
                  <c:v>21.472000000000001</c:v>
                </c:pt>
                <c:pt idx="8459">
                  <c:v>21.54</c:v>
                </c:pt>
                <c:pt idx="8460">
                  <c:v>21.614999999999998</c:v>
                </c:pt>
                <c:pt idx="8461">
                  <c:v>21.695</c:v>
                </c:pt>
                <c:pt idx="8462">
                  <c:v>21.760999999999999</c:v>
                </c:pt>
                <c:pt idx="8463">
                  <c:v>21.835999999999999</c:v>
                </c:pt>
                <c:pt idx="8464">
                  <c:v>21.913</c:v>
                </c:pt>
                <c:pt idx="8465">
                  <c:v>21.984999999999999</c:v>
                </c:pt>
                <c:pt idx="8466">
                  <c:v>22.056999999999999</c:v>
                </c:pt>
                <c:pt idx="8467">
                  <c:v>22.134</c:v>
                </c:pt>
                <c:pt idx="8468">
                  <c:v>22.22</c:v>
                </c:pt>
                <c:pt idx="8469">
                  <c:v>22.294</c:v>
                </c:pt>
                <c:pt idx="8470">
                  <c:v>22.36</c:v>
                </c:pt>
                <c:pt idx="8471">
                  <c:v>22.4</c:v>
                </c:pt>
                <c:pt idx="8472">
                  <c:v>22.427</c:v>
                </c:pt>
                <c:pt idx="8473">
                  <c:v>22.452000000000002</c:v>
                </c:pt>
                <c:pt idx="8474">
                  <c:v>22.47</c:v>
                </c:pt>
                <c:pt idx="8475">
                  <c:v>22.488</c:v>
                </c:pt>
                <c:pt idx="8476">
                  <c:v>22.544</c:v>
                </c:pt>
                <c:pt idx="8477">
                  <c:v>22.637</c:v>
                </c:pt>
                <c:pt idx="8478">
                  <c:v>22.713999999999999</c:v>
                </c:pt>
                <c:pt idx="8479">
                  <c:v>22.815999999999999</c:v>
                </c:pt>
                <c:pt idx="8480">
                  <c:v>22.88</c:v>
                </c:pt>
                <c:pt idx="8481">
                  <c:v>22.911000000000001</c:v>
                </c:pt>
                <c:pt idx="8482">
                  <c:v>22.928999999999998</c:v>
                </c:pt>
                <c:pt idx="8483">
                  <c:v>22.974</c:v>
                </c:pt>
                <c:pt idx="8484">
                  <c:v>23.015999999999998</c:v>
                </c:pt>
                <c:pt idx="8485">
                  <c:v>23.024000000000001</c:v>
                </c:pt>
                <c:pt idx="8486">
                  <c:v>23.05</c:v>
                </c:pt>
                <c:pt idx="8487">
                  <c:v>23.07</c:v>
                </c:pt>
                <c:pt idx="8488">
                  <c:v>23.082000000000001</c:v>
                </c:pt>
                <c:pt idx="8489">
                  <c:v>23.102</c:v>
                </c:pt>
                <c:pt idx="8490">
                  <c:v>23.116</c:v>
                </c:pt>
                <c:pt idx="8491">
                  <c:v>23.149000000000001</c:v>
                </c:pt>
                <c:pt idx="8492">
                  <c:v>23.195</c:v>
                </c:pt>
                <c:pt idx="8493">
                  <c:v>23.236999999999998</c:v>
                </c:pt>
                <c:pt idx="8494">
                  <c:v>23.259</c:v>
                </c:pt>
                <c:pt idx="8495">
                  <c:v>23.283000000000001</c:v>
                </c:pt>
                <c:pt idx="8496">
                  <c:v>23.323</c:v>
                </c:pt>
                <c:pt idx="8497">
                  <c:v>23.36</c:v>
                </c:pt>
                <c:pt idx="8498">
                  <c:v>23.413</c:v>
                </c:pt>
                <c:pt idx="8499">
                  <c:v>23.507999999999999</c:v>
                </c:pt>
                <c:pt idx="8500">
                  <c:v>23.606999999999999</c:v>
                </c:pt>
                <c:pt idx="8501">
                  <c:v>23.7</c:v>
                </c:pt>
                <c:pt idx="8502">
                  <c:v>23.742000000000001</c:v>
                </c:pt>
                <c:pt idx="8503">
                  <c:v>23.782</c:v>
                </c:pt>
                <c:pt idx="8504">
                  <c:v>23.79</c:v>
                </c:pt>
                <c:pt idx="8505">
                  <c:v>23.763999999999999</c:v>
                </c:pt>
                <c:pt idx="8506">
                  <c:v>23.739000000000001</c:v>
                </c:pt>
                <c:pt idx="8507">
                  <c:v>23.727</c:v>
                </c:pt>
                <c:pt idx="8508">
                  <c:v>23.727</c:v>
                </c:pt>
                <c:pt idx="8509">
                  <c:v>23.718</c:v>
                </c:pt>
                <c:pt idx="8510">
                  <c:v>23.728000000000002</c:v>
                </c:pt>
                <c:pt idx="8511">
                  <c:v>23.728999999999999</c:v>
                </c:pt>
                <c:pt idx="8512">
                  <c:v>23.751000000000001</c:v>
                </c:pt>
                <c:pt idx="8513">
                  <c:v>23.771999999999998</c:v>
                </c:pt>
                <c:pt idx="8514">
                  <c:v>23.782</c:v>
                </c:pt>
                <c:pt idx="8515">
                  <c:v>23.788</c:v>
                </c:pt>
                <c:pt idx="8516">
                  <c:v>23.794</c:v>
                </c:pt>
                <c:pt idx="8517">
                  <c:v>23.797999999999998</c:v>
                </c:pt>
                <c:pt idx="8518">
                  <c:v>23.78</c:v>
                </c:pt>
                <c:pt idx="8519">
                  <c:v>23.776</c:v>
                </c:pt>
                <c:pt idx="8520">
                  <c:v>23.765999999999998</c:v>
                </c:pt>
                <c:pt idx="8521">
                  <c:v>23.776</c:v>
                </c:pt>
                <c:pt idx="8522">
                  <c:v>23.789000000000001</c:v>
                </c:pt>
                <c:pt idx="8523">
                  <c:v>23.773</c:v>
                </c:pt>
                <c:pt idx="8524">
                  <c:v>23.763999999999999</c:v>
                </c:pt>
                <c:pt idx="8525">
                  <c:v>23.759</c:v>
                </c:pt>
                <c:pt idx="8526">
                  <c:v>23.721</c:v>
                </c:pt>
                <c:pt idx="8527">
                  <c:v>23.655000000000001</c:v>
                </c:pt>
                <c:pt idx="8528">
                  <c:v>23.611000000000001</c:v>
                </c:pt>
                <c:pt idx="8529">
                  <c:v>23.565000000000001</c:v>
                </c:pt>
                <c:pt idx="8530">
                  <c:v>23.513999999999999</c:v>
                </c:pt>
                <c:pt idx="8531">
                  <c:v>23.457000000000001</c:v>
                </c:pt>
                <c:pt idx="8532">
                  <c:v>23.367000000000001</c:v>
                </c:pt>
                <c:pt idx="8533">
                  <c:v>23.268999999999998</c:v>
                </c:pt>
                <c:pt idx="8534">
                  <c:v>23.154</c:v>
                </c:pt>
                <c:pt idx="8535">
                  <c:v>22.991</c:v>
                </c:pt>
                <c:pt idx="8536">
                  <c:v>22.797999999999998</c:v>
                </c:pt>
                <c:pt idx="8537">
                  <c:v>22.594000000000001</c:v>
                </c:pt>
                <c:pt idx="8538">
                  <c:v>22.332999999999998</c:v>
                </c:pt>
                <c:pt idx="8539">
                  <c:v>22.074999999999999</c:v>
                </c:pt>
                <c:pt idx="8540">
                  <c:v>21.81</c:v>
                </c:pt>
                <c:pt idx="8541">
                  <c:v>21.568999999999999</c:v>
                </c:pt>
                <c:pt idx="8542">
                  <c:v>21.352</c:v>
                </c:pt>
                <c:pt idx="8543">
                  <c:v>21.084</c:v>
                </c:pt>
                <c:pt idx="8544">
                  <c:v>20.773</c:v>
                </c:pt>
                <c:pt idx="8545">
                  <c:v>20.472999999999999</c:v>
                </c:pt>
                <c:pt idx="8546">
                  <c:v>20.190999999999999</c:v>
                </c:pt>
                <c:pt idx="8547">
                  <c:v>19.893999999999998</c:v>
                </c:pt>
                <c:pt idx="8548">
                  <c:v>19.581</c:v>
                </c:pt>
                <c:pt idx="8549">
                  <c:v>19.212</c:v>
                </c:pt>
                <c:pt idx="8550">
                  <c:v>18.838000000000001</c:v>
                </c:pt>
                <c:pt idx="8551">
                  <c:v>18.459</c:v>
                </c:pt>
                <c:pt idx="8552">
                  <c:v>18.120999999999999</c:v>
                </c:pt>
                <c:pt idx="8553">
                  <c:v>17.777000000000001</c:v>
                </c:pt>
                <c:pt idx="8554">
                  <c:v>17.39</c:v>
                </c:pt>
                <c:pt idx="8555">
                  <c:v>17.001999999999999</c:v>
                </c:pt>
                <c:pt idx="8556">
                  <c:v>16.678999999999998</c:v>
                </c:pt>
                <c:pt idx="8557">
                  <c:v>16.422000000000001</c:v>
                </c:pt>
                <c:pt idx="8558">
                  <c:v>16.216000000000001</c:v>
                </c:pt>
                <c:pt idx="8559">
                  <c:v>15.961</c:v>
                </c:pt>
                <c:pt idx="8560">
                  <c:v>15.683</c:v>
                </c:pt>
                <c:pt idx="8561">
                  <c:v>15.409000000000001</c:v>
                </c:pt>
                <c:pt idx="8562">
                  <c:v>15.172000000000001</c:v>
                </c:pt>
                <c:pt idx="8563">
                  <c:v>14.946999999999999</c:v>
                </c:pt>
                <c:pt idx="8564">
                  <c:v>14.757</c:v>
                </c:pt>
                <c:pt idx="8565">
                  <c:v>14.573</c:v>
                </c:pt>
                <c:pt idx="8566">
                  <c:v>14.375999999999999</c:v>
                </c:pt>
                <c:pt idx="8567">
                  <c:v>14.172000000000001</c:v>
                </c:pt>
                <c:pt idx="8568">
                  <c:v>13.984</c:v>
                </c:pt>
                <c:pt idx="8569">
                  <c:v>13.851000000000001</c:v>
                </c:pt>
                <c:pt idx="8570">
                  <c:v>13.686999999999999</c:v>
                </c:pt>
                <c:pt idx="8571">
                  <c:v>13.476000000000001</c:v>
                </c:pt>
                <c:pt idx="8572">
                  <c:v>13.349</c:v>
                </c:pt>
                <c:pt idx="8573">
                  <c:v>13.227</c:v>
                </c:pt>
                <c:pt idx="8574">
                  <c:v>13.048999999999999</c:v>
                </c:pt>
                <c:pt idx="8575">
                  <c:v>12.861000000000001</c:v>
                </c:pt>
                <c:pt idx="8576">
                  <c:v>12.678000000000001</c:v>
                </c:pt>
                <c:pt idx="8577">
                  <c:v>12.465999999999999</c:v>
                </c:pt>
                <c:pt idx="8578">
                  <c:v>12.244</c:v>
                </c:pt>
                <c:pt idx="8579">
                  <c:v>12.093999999999999</c:v>
                </c:pt>
                <c:pt idx="8580">
                  <c:v>11.884</c:v>
                </c:pt>
                <c:pt idx="8581">
                  <c:v>11.686</c:v>
                </c:pt>
                <c:pt idx="8582">
                  <c:v>11.528</c:v>
                </c:pt>
                <c:pt idx="8583">
                  <c:v>11.303000000000001</c:v>
                </c:pt>
                <c:pt idx="8584">
                  <c:v>11.061999999999999</c:v>
                </c:pt>
                <c:pt idx="8585">
                  <c:v>10.831</c:v>
                </c:pt>
                <c:pt idx="8586">
                  <c:v>10.619</c:v>
                </c:pt>
                <c:pt idx="8587">
                  <c:v>10.401999999999999</c:v>
                </c:pt>
                <c:pt idx="8588">
                  <c:v>10.148999999999999</c:v>
                </c:pt>
                <c:pt idx="8589">
                  <c:v>9.9024999999999999</c:v>
                </c:pt>
                <c:pt idx="8590">
                  <c:v>9.7104999999999997</c:v>
                </c:pt>
                <c:pt idx="8591">
                  <c:v>9.4364000000000008</c:v>
                </c:pt>
                <c:pt idx="8592">
                  <c:v>9.1475000000000009</c:v>
                </c:pt>
                <c:pt idx="8593">
                  <c:v>8.8460000000000001</c:v>
                </c:pt>
                <c:pt idx="8594">
                  <c:v>8.5410000000000004</c:v>
                </c:pt>
                <c:pt idx="8595">
                  <c:v>8.2392000000000003</c:v>
                </c:pt>
                <c:pt idx="8596">
                  <c:v>7.8699000000000003</c:v>
                </c:pt>
                <c:pt idx="8597">
                  <c:v>7.4797000000000002</c:v>
                </c:pt>
                <c:pt idx="8598">
                  <c:v>7.0568999999999997</c:v>
                </c:pt>
                <c:pt idx="8599">
                  <c:v>6.6250999999999998</c:v>
                </c:pt>
                <c:pt idx="8600">
                  <c:v>6.18</c:v>
                </c:pt>
                <c:pt idx="8601">
                  <c:v>5.6913999999999998</c:v>
                </c:pt>
                <c:pt idx="8602">
                  <c:v>5.2282000000000002</c:v>
                </c:pt>
                <c:pt idx="8603">
                  <c:v>4.7468000000000004</c:v>
                </c:pt>
                <c:pt idx="8604">
                  <c:v>4.2701000000000002</c:v>
                </c:pt>
                <c:pt idx="8605">
                  <c:v>3.8094999999999999</c:v>
                </c:pt>
                <c:pt idx="8606">
                  <c:v>3.3654000000000002</c:v>
                </c:pt>
                <c:pt idx="8607">
                  <c:v>2.8868</c:v>
                </c:pt>
                <c:pt idx="8608">
                  <c:v>2.3967000000000001</c:v>
                </c:pt>
                <c:pt idx="8609">
                  <c:v>1.9366000000000001</c:v>
                </c:pt>
                <c:pt idx="8610">
                  <c:v>1.4859</c:v>
                </c:pt>
                <c:pt idx="8611">
                  <c:v>1.0207999999999999</c:v>
                </c:pt>
                <c:pt idx="8612">
                  <c:v>0.57235000000000003</c:v>
                </c:pt>
                <c:pt idx="8613">
                  <c:v>0.12917999999999999</c:v>
                </c:pt>
                <c:pt idx="8614">
                  <c:v>-0.32641999999999999</c:v>
                </c:pt>
                <c:pt idx="8615">
                  <c:v>-0.81455999999999995</c:v>
                </c:pt>
                <c:pt idx="8616">
                  <c:v>-1.3241000000000001</c:v>
                </c:pt>
                <c:pt idx="8617">
                  <c:v>-1.8220000000000001</c:v>
                </c:pt>
                <c:pt idx="8618">
                  <c:v>-2.2566999999999999</c:v>
                </c:pt>
                <c:pt idx="8619">
                  <c:v>-2.6894999999999998</c:v>
                </c:pt>
                <c:pt idx="8620">
                  <c:v>-3.1501999999999999</c:v>
                </c:pt>
                <c:pt idx="8621">
                  <c:v>-3.6524999999999999</c:v>
                </c:pt>
                <c:pt idx="8622">
                  <c:v>-4.1466000000000003</c:v>
                </c:pt>
                <c:pt idx="8623">
                  <c:v>-4.6246</c:v>
                </c:pt>
                <c:pt idx="8624">
                  <c:v>-5.0989000000000004</c:v>
                </c:pt>
                <c:pt idx="8625">
                  <c:v>-5.6303000000000001</c:v>
                </c:pt>
                <c:pt idx="8626">
                  <c:v>-6.1055999999999999</c:v>
                </c:pt>
                <c:pt idx="8627">
                  <c:v>-6.6440999999999999</c:v>
                </c:pt>
                <c:pt idx="8628">
                  <c:v>-7.1694000000000004</c:v>
                </c:pt>
                <c:pt idx="8629">
                  <c:v>-7.6291000000000002</c:v>
                </c:pt>
                <c:pt idx="8630">
                  <c:v>-8.0845000000000002</c:v>
                </c:pt>
                <c:pt idx="8631">
                  <c:v>-8.5251999999999999</c:v>
                </c:pt>
                <c:pt idx="8632">
                  <c:v>-8.8976000000000006</c:v>
                </c:pt>
                <c:pt idx="8633">
                  <c:v>-9.1952999999999996</c:v>
                </c:pt>
                <c:pt idx="8634">
                  <c:v>-9.5266000000000002</c:v>
                </c:pt>
                <c:pt idx="8635">
                  <c:v>-9.8332999999999995</c:v>
                </c:pt>
                <c:pt idx="8636">
                  <c:v>-10.103</c:v>
                </c:pt>
                <c:pt idx="8637">
                  <c:v>-10.31</c:v>
                </c:pt>
                <c:pt idx="8638">
                  <c:v>-10.499000000000001</c:v>
                </c:pt>
                <c:pt idx="8639">
                  <c:v>-10.68</c:v>
                </c:pt>
                <c:pt idx="8640">
                  <c:v>-10.849</c:v>
                </c:pt>
                <c:pt idx="8641">
                  <c:v>-11.018000000000001</c:v>
                </c:pt>
                <c:pt idx="8642">
                  <c:v>-11.222</c:v>
                </c:pt>
                <c:pt idx="8643">
                  <c:v>-11.439</c:v>
                </c:pt>
                <c:pt idx="8644">
                  <c:v>-11.68</c:v>
                </c:pt>
                <c:pt idx="8645">
                  <c:v>-11.936999999999999</c:v>
                </c:pt>
                <c:pt idx="8646">
                  <c:v>-12.183</c:v>
                </c:pt>
                <c:pt idx="8647">
                  <c:v>-12.464</c:v>
                </c:pt>
                <c:pt idx="8648">
                  <c:v>-12.775</c:v>
                </c:pt>
                <c:pt idx="8649">
                  <c:v>-13.06</c:v>
                </c:pt>
                <c:pt idx="8650">
                  <c:v>-13.331</c:v>
                </c:pt>
                <c:pt idx="8651">
                  <c:v>-13.641</c:v>
                </c:pt>
                <c:pt idx="8652">
                  <c:v>-13.896000000000001</c:v>
                </c:pt>
                <c:pt idx="8653">
                  <c:v>-14.087</c:v>
                </c:pt>
                <c:pt idx="8654">
                  <c:v>-14.24</c:v>
                </c:pt>
                <c:pt idx="8655">
                  <c:v>-14.385999999999999</c:v>
                </c:pt>
                <c:pt idx="8656">
                  <c:v>-14.516</c:v>
                </c:pt>
                <c:pt idx="8657">
                  <c:v>-14.66</c:v>
                </c:pt>
                <c:pt idx="8658">
                  <c:v>-14.804</c:v>
                </c:pt>
                <c:pt idx="8659">
                  <c:v>-14.971</c:v>
                </c:pt>
                <c:pt idx="8660">
                  <c:v>-15.151</c:v>
                </c:pt>
                <c:pt idx="8661">
                  <c:v>-15.331</c:v>
                </c:pt>
                <c:pt idx="8662">
                  <c:v>-15.500999999999999</c:v>
                </c:pt>
                <c:pt idx="8663">
                  <c:v>-15.638</c:v>
                </c:pt>
                <c:pt idx="8664">
                  <c:v>-15.768000000000001</c:v>
                </c:pt>
                <c:pt idx="8665">
                  <c:v>-15.901999999999999</c:v>
                </c:pt>
                <c:pt idx="8666">
                  <c:v>-16.036000000000001</c:v>
                </c:pt>
                <c:pt idx="8667">
                  <c:v>-16.187000000000001</c:v>
                </c:pt>
                <c:pt idx="8668">
                  <c:v>-16.335000000000001</c:v>
                </c:pt>
                <c:pt idx="8669">
                  <c:v>-16.466999999999999</c:v>
                </c:pt>
                <c:pt idx="8670">
                  <c:v>-16.567</c:v>
                </c:pt>
                <c:pt idx="8671">
                  <c:v>-16.664000000000001</c:v>
                </c:pt>
                <c:pt idx="8672">
                  <c:v>-16.741</c:v>
                </c:pt>
                <c:pt idx="8673">
                  <c:v>-16.837</c:v>
                </c:pt>
                <c:pt idx="8674">
                  <c:v>-16.934000000000001</c:v>
                </c:pt>
                <c:pt idx="8675">
                  <c:v>-17.024999999999999</c:v>
                </c:pt>
                <c:pt idx="8676">
                  <c:v>-17.14</c:v>
                </c:pt>
                <c:pt idx="8677">
                  <c:v>-17.222999999999999</c:v>
                </c:pt>
                <c:pt idx="8678">
                  <c:v>-17.268000000000001</c:v>
                </c:pt>
                <c:pt idx="8679">
                  <c:v>-17.338000000000001</c:v>
                </c:pt>
                <c:pt idx="8680">
                  <c:v>-17.414999999999999</c:v>
                </c:pt>
                <c:pt idx="8681">
                  <c:v>-17.5</c:v>
                </c:pt>
                <c:pt idx="8682">
                  <c:v>-17.599</c:v>
                </c:pt>
                <c:pt idx="8683">
                  <c:v>-17.687999999999999</c:v>
                </c:pt>
                <c:pt idx="8684">
                  <c:v>-17.768999999999998</c:v>
                </c:pt>
                <c:pt idx="8685">
                  <c:v>-17.835000000000001</c:v>
                </c:pt>
                <c:pt idx="8686">
                  <c:v>-17.896000000000001</c:v>
                </c:pt>
                <c:pt idx="8687">
                  <c:v>-17.971</c:v>
                </c:pt>
                <c:pt idx="8688">
                  <c:v>-18.077000000000002</c:v>
                </c:pt>
                <c:pt idx="8689">
                  <c:v>-18.169</c:v>
                </c:pt>
                <c:pt idx="8690">
                  <c:v>-18.228999999999999</c:v>
                </c:pt>
                <c:pt idx="8691">
                  <c:v>-18.268999999999998</c:v>
                </c:pt>
                <c:pt idx="8692">
                  <c:v>-18.292999999999999</c:v>
                </c:pt>
                <c:pt idx="8693">
                  <c:v>-18.367000000000001</c:v>
                </c:pt>
                <c:pt idx="8694">
                  <c:v>-18.475999999999999</c:v>
                </c:pt>
                <c:pt idx="8695">
                  <c:v>-18.603999999999999</c:v>
                </c:pt>
                <c:pt idx="8696">
                  <c:v>-18.706</c:v>
                </c:pt>
                <c:pt idx="8697">
                  <c:v>-18.753</c:v>
                </c:pt>
                <c:pt idx="8698">
                  <c:v>-18.780999999999999</c:v>
                </c:pt>
                <c:pt idx="8699">
                  <c:v>-18.812000000000001</c:v>
                </c:pt>
                <c:pt idx="8700">
                  <c:v>-18.835000000000001</c:v>
                </c:pt>
                <c:pt idx="8701">
                  <c:v>-18.864000000000001</c:v>
                </c:pt>
                <c:pt idx="8702">
                  <c:v>-18.914999999999999</c:v>
                </c:pt>
                <c:pt idx="8703">
                  <c:v>-18.963000000000001</c:v>
                </c:pt>
                <c:pt idx="8704">
                  <c:v>-19.024000000000001</c:v>
                </c:pt>
                <c:pt idx="8705">
                  <c:v>-19.097999999999999</c:v>
                </c:pt>
                <c:pt idx="8706">
                  <c:v>-19.161000000000001</c:v>
                </c:pt>
                <c:pt idx="8707">
                  <c:v>-19.206</c:v>
                </c:pt>
                <c:pt idx="8708">
                  <c:v>-19.234000000000002</c:v>
                </c:pt>
                <c:pt idx="8709">
                  <c:v>-19.265999999999998</c:v>
                </c:pt>
                <c:pt idx="8710">
                  <c:v>-19.3</c:v>
                </c:pt>
                <c:pt idx="8711">
                  <c:v>-19.338000000000001</c:v>
                </c:pt>
                <c:pt idx="8712">
                  <c:v>-19.366</c:v>
                </c:pt>
                <c:pt idx="8713">
                  <c:v>-19.411000000000001</c:v>
                </c:pt>
                <c:pt idx="8714">
                  <c:v>-19.498000000000001</c:v>
                </c:pt>
                <c:pt idx="8715">
                  <c:v>-19.565000000000001</c:v>
                </c:pt>
                <c:pt idx="8716">
                  <c:v>-19.646000000000001</c:v>
                </c:pt>
                <c:pt idx="8717">
                  <c:v>-19.713000000000001</c:v>
                </c:pt>
                <c:pt idx="8718">
                  <c:v>-19.757000000000001</c:v>
                </c:pt>
                <c:pt idx="8719">
                  <c:v>-19.818000000000001</c:v>
                </c:pt>
                <c:pt idx="8720">
                  <c:v>-19.902000000000001</c:v>
                </c:pt>
                <c:pt idx="8721">
                  <c:v>-20</c:v>
                </c:pt>
                <c:pt idx="8722">
                  <c:v>-20.07</c:v>
                </c:pt>
                <c:pt idx="8723">
                  <c:v>-20.137</c:v>
                </c:pt>
                <c:pt idx="8724">
                  <c:v>-20.184000000000001</c:v>
                </c:pt>
                <c:pt idx="8725">
                  <c:v>-20.204000000000001</c:v>
                </c:pt>
                <c:pt idx="8726">
                  <c:v>-20.225999999999999</c:v>
                </c:pt>
                <c:pt idx="8727">
                  <c:v>-20.228999999999999</c:v>
                </c:pt>
                <c:pt idx="8728">
                  <c:v>-20.212</c:v>
                </c:pt>
                <c:pt idx="8729">
                  <c:v>-20.21</c:v>
                </c:pt>
                <c:pt idx="8730">
                  <c:v>-20.238</c:v>
                </c:pt>
                <c:pt idx="8731">
                  <c:v>-20.271999999999998</c:v>
                </c:pt>
                <c:pt idx="8732">
                  <c:v>-20.321999999999999</c:v>
                </c:pt>
                <c:pt idx="8733">
                  <c:v>-20.364000000000001</c:v>
                </c:pt>
                <c:pt idx="8734">
                  <c:v>-20.396000000000001</c:v>
                </c:pt>
                <c:pt idx="8735">
                  <c:v>-20.408000000000001</c:v>
                </c:pt>
                <c:pt idx="8736">
                  <c:v>-20.411000000000001</c:v>
                </c:pt>
                <c:pt idx="8737">
                  <c:v>-20.428000000000001</c:v>
                </c:pt>
                <c:pt idx="8738">
                  <c:v>-20.420999999999999</c:v>
                </c:pt>
                <c:pt idx="8739">
                  <c:v>-20.434000000000001</c:v>
                </c:pt>
                <c:pt idx="8740">
                  <c:v>-20.446999999999999</c:v>
                </c:pt>
                <c:pt idx="8741">
                  <c:v>-20.459</c:v>
                </c:pt>
                <c:pt idx="8742">
                  <c:v>-20.495000000000001</c:v>
                </c:pt>
                <c:pt idx="8743">
                  <c:v>-20.523</c:v>
                </c:pt>
                <c:pt idx="8744">
                  <c:v>-20.553999999999998</c:v>
                </c:pt>
                <c:pt idx="8745">
                  <c:v>-20.588000000000001</c:v>
                </c:pt>
                <c:pt idx="8746">
                  <c:v>-20.611999999999998</c:v>
                </c:pt>
                <c:pt idx="8747">
                  <c:v>-20.617999999999999</c:v>
                </c:pt>
                <c:pt idx="8748">
                  <c:v>-20.611000000000001</c:v>
                </c:pt>
                <c:pt idx="8749">
                  <c:v>-20.582000000000001</c:v>
                </c:pt>
                <c:pt idx="8750">
                  <c:v>-20.545000000000002</c:v>
                </c:pt>
                <c:pt idx="8751">
                  <c:v>-20.529</c:v>
                </c:pt>
                <c:pt idx="8752">
                  <c:v>-20.501000000000001</c:v>
                </c:pt>
                <c:pt idx="8753">
                  <c:v>-20.457000000000001</c:v>
                </c:pt>
                <c:pt idx="8754">
                  <c:v>-20.395</c:v>
                </c:pt>
                <c:pt idx="8755">
                  <c:v>-20.288</c:v>
                </c:pt>
                <c:pt idx="8756">
                  <c:v>-20.137</c:v>
                </c:pt>
                <c:pt idx="8757">
                  <c:v>-19.977</c:v>
                </c:pt>
                <c:pt idx="8758">
                  <c:v>-19.795000000000002</c:v>
                </c:pt>
                <c:pt idx="8759">
                  <c:v>-19.631</c:v>
                </c:pt>
                <c:pt idx="8760">
                  <c:v>-19.46</c:v>
                </c:pt>
                <c:pt idx="8761">
                  <c:v>-19.256</c:v>
                </c:pt>
                <c:pt idx="8762">
                  <c:v>-19.013000000000002</c:v>
                </c:pt>
                <c:pt idx="8763">
                  <c:v>-18.722000000000001</c:v>
                </c:pt>
                <c:pt idx="8764">
                  <c:v>-18.434999999999999</c:v>
                </c:pt>
                <c:pt idx="8765">
                  <c:v>-18.134</c:v>
                </c:pt>
                <c:pt idx="8766">
                  <c:v>-17.809999999999999</c:v>
                </c:pt>
                <c:pt idx="8767">
                  <c:v>-17.47</c:v>
                </c:pt>
                <c:pt idx="8768">
                  <c:v>-17.164000000000001</c:v>
                </c:pt>
                <c:pt idx="8769">
                  <c:v>-16.887</c:v>
                </c:pt>
                <c:pt idx="8770">
                  <c:v>-16.562000000000001</c:v>
                </c:pt>
                <c:pt idx="8771">
                  <c:v>-16.263999999999999</c:v>
                </c:pt>
                <c:pt idx="8772">
                  <c:v>-15.988</c:v>
                </c:pt>
                <c:pt idx="8773">
                  <c:v>-15.705</c:v>
                </c:pt>
                <c:pt idx="8774">
                  <c:v>-15.406000000000001</c:v>
                </c:pt>
                <c:pt idx="8775">
                  <c:v>-15.16</c:v>
                </c:pt>
                <c:pt idx="8776">
                  <c:v>-14.92</c:v>
                </c:pt>
                <c:pt idx="8777">
                  <c:v>-14.64</c:v>
                </c:pt>
                <c:pt idx="8778">
                  <c:v>-14.42</c:v>
                </c:pt>
                <c:pt idx="8779">
                  <c:v>-14.224</c:v>
                </c:pt>
                <c:pt idx="8780">
                  <c:v>-14.021000000000001</c:v>
                </c:pt>
                <c:pt idx="8781">
                  <c:v>-13.811</c:v>
                </c:pt>
                <c:pt idx="8782">
                  <c:v>-13.606</c:v>
                </c:pt>
                <c:pt idx="8783">
                  <c:v>-13.387</c:v>
                </c:pt>
                <c:pt idx="8784">
                  <c:v>-13.122</c:v>
                </c:pt>
                <c:pt idx="8785">
                  <c:v>-12.859</c:v>
                </c:pt>
                <c:pt idx="8786">
                  <c:v>-12.625999999999999</c:v>
                </c:pt>
                <c:pt idx="8787">
                  <c:v>-12.362</c:v>
                </c:pt>
                <c:pt idx="8788">
                  <c:v>-12.037000000000001</c:v>
                </c:pt>
                <c:pt idx="8789">
                  <c:v>-11.746</c:v>
                </c:pt>
                <c:pt idx="8790">
                  <c:v>-11.441000000000001</c:v>
                </c:pt>
                <c:pt idx="8791">
                  <c:v>-11.1</c:v>
                </c:pt>
                <c:pt idx="8792">
                  <c:v>-10.752000000000001</c:v>
                </c:pt>
                <c:pt idx="8793">
                  <c:v>-10.43</c:v>
                </c:pt>
                <c:pt idx="8794">
                  <c:v>-10.055</c:v>
                </c:pt>
                <c:pt idx="8795">
                  <c:v>-9.6669</c:v>
                </c:pt>
                <c:pt idx="8796">
                  <c:v>-9.3001000000000005</c:v>
                </c:pt>
                <c:pt idx="8797">
                  <c:v>-8.9276</c:v>
                </c:pt>
                <c:pt idx="8798">
                  <c:v>-8.5695999999999994</c:v>
                </c:pt>
                <c:pt idx="8799">
                  <c:v>-8.1106999999999996</c:v>
                </c:pt>
                <c:pt idx="8800">
                  <c:v>-7.6551999999999998</c:v>
                </c:pt>
                <c:pt idx="8801">
                  <c:v>-7.1375000000000002</c:v>
                </c:pt>
                <c:pt idx="8802">
                  <c:v>-6.5171000000000001</c:v>
                </c:pt>
                <c:pt idx="8803">
                  <c:v>-5.9131</c:v>
                </c:pt>
                <c:pt idx="8804">
                  <c:v>-5.2838000000000003</c:v>
                </c:pt>
                <c:pt idx="8805">
                  <c:v>-4.6936999999999998</c:v>
                </c:pt>
                <c:pt idx="8806">
                  <c:v>-4.0460000000000003</c:v>
                </c:pt>
                <c:pt idx="8807">
                  <c:v>-3.3605</c:v>
                </c:pt>
                <c:pt idx="8808">
                  <c:v>-2.6985999999999999</c:v>
                </c:pt>
                <c:pt idx="8809">
                  <c:v>-2.0445000000000002</c:v>
                </c:pt>
                <c:pt idx="8810">
                  <c:v>-1.3431999999999999</c:v>
                </c:pt>
                <c:pt idx="8811">
                  <c:v>-0.59943000000000002</c:v>
                </c:pt>
                <c:pt idx="8812">
                  <c:v>0.13539000000000001</c:v>
                </c:pt>
                <c:pt idx="8813">
                  <c:v>0.85575999999999997</c:v>
                </c:pt>
                <c:pt idx="8814">
                  <c:v>1.5261</c:v>
                </c:pt>
                <c:pt idx="8815">
                  <c:v>2.2671000000000001</c:v>
                </c:pt>
                <c:pt idx="8816">
                  <c:v>3.0118999999999998</c:v>
                </c:pt>
                <c:pt idx="8817">
                  <c:v>3.6818</c:v>
                </c:pt>
                <c:pt idx="8818">
                  <c:v>4.3178000000000001</c:v>
                </c:pt>
                <c:pt idx="8819">
                  <c:v>4.9301000000000004</c:v>
                </c:pt>
                <c:pt idx="8820">
                  <c:v>5.5766999999999998</c:v>
                </c:pt>
                <c:pt idx="8821">
                  <c:v>6.2351999999999999</c:v>
                </c:pt>
                <c:pt idx="8822">
                  <c:v>6.8516000000000004</c:v>
                </c:pt>
                <c:pt idx="8823">
                  <c:v>7.4649999999999999</c:v>
                </c:pt>
                <c:pt idx="8824">
                  <c:v>8.0706000000000007</c:v>
                </c:pt>
                <c:pt idx="8825">
                  <c:v>8.6412999999999993</c:v>
                </c:pt>
                <c:pt idx="8826">
                  <c:v>9.1774000000000004</c:v>
                </c:pt>
                <c:pt idx="8827">
                  <c:v>9.6738</c:v>
                </c:pt>
                <c:pt idx="8828">
                  <c:v>10.178000000000001</c:v>
                </c:pt>
                <c:pt idx="8829">
                  <c:v>10.624000000000001</c:v>
                </c:pt>
                <c:pt idx="8830">
                  <c:v>11.005000000000001</c:v>
                </c:pt>
                <c:pt idx="8831">
                  <c:v>11.391999999999999</c:v>
                </c:pt>
                <c:pt idx="8832">
                  <c:v>11.706</c:v>
                </c:pt>
                <c:pt idx="8833">
                  <c:v>11.997</c:v>
                </c:pt>
                <c:pt idx="8834">
                  <c:v>12.24</c:v>
                </c:pt>
                <c:pt idx="8835">
                  <c:v>12.433</c:v>
                </c:pt>
                <c:pt idx="8836">
                  <c:v>12.601000000000001</c:v>
                </c:pt>
                <c:pt idx="8837">
                  <c:v>12.711</c:v>
                </c:pt>
                <c:pt idx="8838">
                  <c:v>12.795</c:v>
                </c:pt>
                <c:pt idx="8839">
                  <c:v>12.951000000000001</c:v>
                </c:pt>
                <c:pt idx="8840">
                  <c:v>13.038</c:v>
                </c:pt>
                <c:pt idx="8841">
                  <c:v>13.125999999999999</c:v>
                </c:pt>
                <c:pt idx="8842">
                  <c:v>13.289</c:v>
                </c:pt>
                <c:pt idx="8843">
                  <c:v>13.48</c:v>
                </c:pt>
                <c:pt idx="8844">
                  <c:v>13.667</c:v>
                </c:pt>
                <c:pt idx="8845">
                  <c:v>13.837999999999999</c:v>
                </c:pt>
                <c:pt idx="8846">
                  <c:v>14.031000000000001</c:v>
                </c:pt>
                <c:pt idx="8847">
                  <c:v>14.228</c:v>
                </c:pt>
                <c:pt idx="8848">
                  <c:v>14.387</c:v>
                </c:pt>
                <c:pt idx="8849">
                  <c:v>14.57</c:v>
                </c:pt>
                <c:pt idx="8850">
                  <c:v>14.731</c:v>
                </c:pt>
                <c:pt idx="8851">
                  <c:v>14.86</c:v>
                </c:pt>
                <c:pt idx="8852">
                  <c:v>15.007</c:v>
                </c:pt>
                <c:pt idx="8853">
                  <c:v>15.194000000000001</c:v>
                </c:pt>
                <c:pt idx="8854">
                  <c:v>15.345000000000001</c:v>
                </c:pt>
                <c:pt idx="8855">
                  <c:v>15.465</c:v>
                </c:pt>
                <c:pt idx="8856">
                  <c:v>15.6</c:v>
                </c:pt>
                <c:pt idx="8857">
                  <c:v>15.79</c:v>
                </c:pt>
                <c:pt idx="8858">
                  <c:v>16.010999999999999</c:v>
                </c:pt>
                <c:pt idx="8859">
                  <c:v>16.225000000000001</c:v>
                </c:pt>
                <c:pt idx="8860">
                  <c:v>16.388000000000002</c:v>
                </c:pt>
                <c:pt idx="8861">
                  <c:v>16.611999999999998</c:v>
                </c:pt>
                <c:pt idx="8862">
                  <c:v>16.863</c:v>
                </c:pt>
                <c:pt idx="8863">
                  <c:v>17.068000000000001</c:v>
                </c:pt>
                <c:pt idx="8864">
                  <c:v>17.227</c:v>
                </c:pt>
                <c:pt idx="8865">
                  <c:v>17.364999999999998</c:v>
                </c:pt>
                <c:pt idx="8866">
                  <c:v>17.504000000000001</c:v>
                </c:pt>
                <c:pt idx="8867">
                  <c:v>17.626999999999999</c:v>
                </c:pt>
                <c:pt idx="8868">
                  <c:v>17.75</c:v>
                </c:pt>
                <c:pt idx="8869">
                  <c:v>17.899999999999999</c:v>
                </c:pt>
                <c:pt idx="8870">
                  <c:v>18.007000000000001</c:v>
                </c:pt>
                <c:pt idx="8871">
                  <c:v>18.123000000000001</c:v>
                </c:pt>
                <c:pt idx="8872">
                  <c:v>18.300999999999998</c:v>
                </c:pt>
                <c:pt idx="8873">
                  <c:v>18.477</c:v>
                </c:pt>
                <c:pt idx="8874">
                  <c:v>18.655999999999999</c:v>
                </c:pt>
                <c:pt idx="8875">
                  <c:v>18.821999999999999</c:v>
                </c:pt>
                <c:pt idx="8876">
                  <c:v>18.975999999999999</c:v>
                </c:pt>
                <c:pt idx="8877">
                  <c:v>19.166</c:v>
                </c:pt>
                <c:pt idx="8878">
                  <c:v>19.327999999999999</c:v>
                </c:pt>
                <c:pt idx="8879">
                  <c:v>19.463000000000001</c:v>
                </c:pt>
                <c:pt idx="8880">
                  <c:v>19.581</c:v>
                </c:pt>
                <c:pt idx="8881">
                  <c:v>19.672999999999998</c:v>
                </c:pt>
                <c:pt idx="8882">
                  <c:v>19.748000000000001</c:v>
                </c:pt>
                <c:pt idx="8883">
                  <c:v>19.837</c:v>
                </c:pt>
                <c:pt idx="8884">
                  <c:v>19.923999999999999</c:v>
                </c:pt>
                <c:pt idx="8885">
                  <c:v>20.018999999999998</c:v>
                </c:pt>
                <c:pt idx="8886">
                  <c:v>20.11</c:v>
                </c:pt>
                <c:pt idx="8887">
                  <c:v>20.225999999999999</c:v>
                </c:pt>
                <c:pt idx="8888">
                  <c:v>20.370999999999999</c:v>
                </c:pt>
                <c:pt idx="8889">
                  <c:v>20.486000000000001</c:v>
                </c:pt>
                <c:pt idx="8890">
                  <c:v>20.559000000000001</c:v>
                </c:pt>
                <c:pt idx="8891">
                  <c:v>20.66</c:v>
                </c:pt>
                <c:pt idx="8892">
                  <c:v>20.742999999999999</c:v>
                </c:pt>
                <c:pt idx="8893">
                  <c:v>20.841000000000001</c:v>
                </c:pt>
                <c:pt idx="8894">
                  <c:v>20.946000000000002</c:v>
                </c:pt>
                <c:pt idx="8895">
                  <c:v>21.029</c:v>
                </c:pt>
                <c:pt idx="8896">
                  <c:v>21.09</c:v>
                </c:pt>
                <c:pt idx="8897">
                  <c:v>21.14</c:v>
                </c:pt>
                <c:pt idx="8898">
                  <c:v>21.196000000000002</c:v>
                </c:pt>
                <c:pt idx="8899">
                  <c:v>21.239000000000001</c:v>
                </c:pt>
                <c:pt idx="8900">
                  <c:v>21.294</c:v>
                </c:pt>
                <c:pt idx="8901">
                  <c:v>21.373000000000001</c:v>
                </c:pt>
                <c:pt idx="8902">
                  <c:v>21.457999999999998</c:v>
                </c:pt>
                <c:pt idx="8903">
                  <c:v>21.541</c:v>
                </c:pt>
                <c:pt idx="8904">
                  <c:v>21.614999999999998</c:v>
                </c:pt>
                <c:pt idx="8905">
                  <c:v>21.69</c:v>
                </c:pt>
                <c:pt idx="8906">
                  <c:v>21.765999999999998</c:v>
                </c:pt>
                <c:pt idx="8907">
                  <c:v>21.838999999999999</c:v>
                </c:pt>
                <c:pt idx="8908">
                  <c:v>21.898</c:v>
                </c:pt>
                <c:pt idx="8909">
                  <c:v>22.007000000000001</c:v>
                </c:pt>
                <c:pt idx="8910">
                  <c:v>22.1</c:v>
                </c:pt>
                <c:pt idx="8911">
                  <c:v>22.158000000000001</c:v>
                </c:pt>
                <c:pt idx="8912">
                  <c:v>22.207000000000001</c:v>
                </c:pt>
                <c:pt idx="8913">
                  <c:v>22.244</c:v>
                </c:pt>
                <c:pt idx="8914">
                  <c:v>22.298999999999999</c:v>
                </c:pt>
                <c:pt idx="8915">
                  <c:v>22.341000000000001</c:v>
                </c:pt>
                <c:pt idx="8916">
                  <c:v>22.407</c:v>
                </c:pt>
                <c:pt idx="8917">
                  <c:v>22.484000000000002</c:v>
                </c:pt>
                <c:pt idx="8918">
                  <c:v>22.544</c:v>
                </c:pt>
                <c:pt idx="8919">
                  <c:v>22.614999999999998</c:v>
                </c:pt>
                <c:pt idx="8920">
                  <c:v>22.72</c:v>
                </c:pt>
                <c:pt idx="8921">
                  <c:v>22.821000000000002</c:v>
                </c:pt>
                <c:pt idx="8922">
                  <c:v>22.913</c:v>
                </c:pt>
                <c:pt idx="8923">
                  <c:v>22.972999999999999</c:v>
                </c:pt>
                <c:pt idx="8924">
                  <c:v>23.036000000000001</c:v>
                </c:pt>
                <c:pt idx="8925">
                  <c:v>23.111000000000001</c:v>
                </c:pt>
                <c:pt idx="8926">
                  <c:v>23.146000000000001</c:v>
                </c:pt>
                <c:pt idx="8927">
                  <c:v>23.175000000000001</c:v>
                </c:pt>
                <c:pt idx="8928">
                  <c:v>23.206</c:v>
                </c:pt>
                <c:pt idx="8929">
                  <c:v>23.239000000000001</c:v>
                </c:pt>
                <c:pt idx="8930">
                  <c:v>23.265000000000001</c:v>
                </c:pt>
                <c:pt idx="8931">
                  <c:v>23.324000000000002</c:v>
                </c:pt>
                <c:pt idx="8932">
                  <c:v>23.396000000000001</c:v>
                </c:pt>
                <c:pt idx="8933">
                  <c:v>23.451000000000001</c:v>
                </c:pt>
                <c:pt idx="8934">
                  <c:v>23.486000000000001</c:v>
                </c:pt>
                <c:pt idx="8935">
                  <c:v>23.548999999999999</c:v>
                </c:pt>
                <c:pt idx="8936">
                  <c:v>23.62</c:v>
                </c:pt>
                <c:pt idx="8937">
                  <c:v>23.69</c:v>
                </c:pt>
                <c:pt idx="8938">
                  <c:v>23.748000000000001</c:v>
                </c:pt>
                <c:pt idx="8939">
                  <c:v>23.78</c:v>
                </c:pt>
                <c:pt idx="8940">
                  <c:v>23.806000000000001</c:v>
                </c:pt>
                <c:pt idx="8941">
                  <c:v>23.824000000000002</c:v>
                </c:pt>
                <c:pt idx="8942">
                  <c:v>23.835999999999999</c:v>
                </c:pt>
                <c:pt idx="8943">
                  <c:v>23.812999999999999</c:v>
                </c:pt>
                <c:pt idx="8944">
                  <c:v>23.797999999999998</c:v>
                </c:pt>
                <c:pt idx="8945">
                  <c:v>23.835999999999999</c:v>
                </c:pt>
                <c:pt idx="8946">
                  <c:v>23.888999999999999</c:v>
                </c:pt>
                <c:pt idx="8947">
                  <c:v>23.925000000000001</c:v>
                </c:pt>
                <c:pt idx="8948">
                  <c:v>23.981000000000002</c:v>
                </c:pt>
                <c:pt idx="8949">
                  <c:v>24</c:v>
                </c:pt>
                <c:pt idx="8950">
                  <c:v>24.024000000000001</c:v>
                </c:pt>
                <c:pt idx="8951">
                  <c:v>24.050999999999998</c:v>
                </c:pt>
                <c:pt idx="8952">
                  <c:v>24.081</c:v>
                </c:pt>
                <c:pt idx="8953">
                  <c:v>24.114999999999998</c:v>
                </c:pt>
                <c:pt idx="8954">
                  <c:v>24.151</c:v>
                </c:pt>
                <c:pt idx="8955">
                  <c:v>24.19</c:v>
                </c:pt>
                <c:pt idx="8956">
                  <c:v>24.225999999999999</c:v>
                </c:pt>
                <c:pt idx="8957">
                  <c:v>24.280999999999999</c:v>
                </c:pt>
                <c:pt idx="8958">
                  <c:v>24.359000000000002</c:v>
                </c:pt>
                <c:pt idx="8959">
                  <c:v>24.417999999999999</c:v>
                </c:pt>
                <c:pt idx="8960">
                  <c:v>24.472999999999999</c:v>
                </c:pt>
                <c:pt idx="8961">
                  <c:v>24.498000000000001</c:v>
                </c:pt>
                <c:pt idx="8962">
                  <c:v>24.518000000000001</c:v>
                </c:pt>
                <c:pt idx="8963">
                  <c:v>24.539000000000001</c:v>
                </c:pt>
                <c:pt idx="8964">
                  <c:v>24.565000000000001</c:v>
                </c:pt>
                <c:pt idx="8965">
                  <c:v>24.591999999999999</c:v>
                </c:pt>
                <c:pt idx="8966">
                  <c:v>24.614000000000001</c:v>
                </c:pt>
                <c:pt idx="8967">
                  <c:v>24.619</c:v>
                </c:pt>
                <c:pt idx="8968">
                  <c:v>24.617999999999999</c:v>
                </c:pt>
                <c:pt idx="8969">
                  <c:v>24.596</c:v>
                </c:pt>
                <c:pt idx="8970">
                  <c:v>24.614000000000001</c:v>
                </c:pt>
                <c:pt idx="8971">
                  <c:v>24.613</c:v>
                </c:pt>
                <c:pt idx="8972">
                  <c:v>24.609000000000002</c:v>
                </c:pt>
                <c:pt idx="8973">
                  <c:v>24.596</c:v>
                </c:pt>
                <c:pt idx="8974">
                  <c:v>24.577000000000002</c:v>
                </c:pt>
                <c:pt idx="8975">
                  <c:v>24.536999999999999</c:v>
                </c:pt>
                <c:pt idx="8976">
                  <c:v>24.495999999999999</c:v>
                </c:pt>
                <c:pt idx="8977">
                  <c:v>24.456</c:v>
                </c:pt>
                <c:pt idx="8978">
                  <c:v>24.402000000000001</c:v>
                </c:pt>
                <c:pt idx="8979">
                  <c:v>24.315000000000001</c:v>
                </c:pt>
                <c:pt idx="8980">
                  <c:v>24.236999999999998</c:v>
                </c:pt>
                <c:pt idx="8981">
                  <c:v>24.138999999999999</c:v>
                </c:pt>
                <c:pt idx="8982">
                  <c:v>24.009</c:v>
                </c:pt>
                <c:pt idx="8983">
                  <c:v>23.856999999999999</c:v>
                </c:pt>
                <c:pt idx="8984">
                  <c:v>23.67</c:v>
                </c:pt>
                <c:pt idx="8985">
                  <c:v>23.437999999999999</c:v>
                </c:pt>
                <c:pt idx="8986">
                  <c:v>23.109000000000002</c:v>
                </c:pt>
                <c:pt idx="8987">
                  <c:v>22.768999999999998</c:v>
                </c:pt>
                <c:pt idx="8988">
                  <c:v>22.449000000000002</c:v>
                </c:pt>
                <c:pt idx="8989">
                  <c:v>22.102</c:v>
                </c:pt>
                <c:pt idx="8990">
                  <c:v>21.757000000000001</c:v>
                </c:pt>
                <c:pt idx="8991">
                  <c:v>21.457000000000001</c:v>
                </c:pt>
                <c:pt idx="8992">
                  <c:v>21.076000000000001</c:v>
                </c:pt>
                <c:pt idx="8993">
                  <c:v>20.629000000000001</c:v>
                </c:pt>
                <c:pt idx="8994">
                  <c:v>20.207000000000001</c:v>
                </c:pt>
                <c:pt idx="8995">
                  <c:v>19.866</c:v>
                </c:pt>
                <c:pt idx="8996">
                  <c:v>19.579999999999998</c:v>
                </c:pt>
                <c:pt idx="8997">
                  <c:v>19.234999999999999</c:v>
                </c:pt>
                <c:pt idx="8998">
                  <c:v>18.783000000000001</c:v>
                </c:pt>
                <c:pt idx="8999">
                  <c:v>18.335999999999999</c:v>
                </c:pt>
              </c:numCache>
            </c:numRef>
          </c:val>
          <c:smooth val="0"/>
          <c:extLst>
            <c:ext xmlns:c16="http://schemas.microsoft.com/office/drawing/2014/chart" uri="{C3380CC4-5D6E-409C-BE32-E72D297353CC}">
              <c16:uniqueId val="{00000001-B266-4E7C-9D35-07DE54FF18A0}"/>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IE rotation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1833568880813"/>
          <c:y val="0.15856237583561722"/>
          <c:w val="0.75034490880947569"/>
          <c:h val="0.79828830788416638"/>
        </c:manualLayout>
      </c:layout>
      <c:lineChart>
        <c:grouping val="standard"/>
        <c:varyColors val="0"/>
        <c:ser>
          <c:idx val="0"/>
          <c:order val="0"/>
          <c:tx>
            <c:strRef>
              <c:f>DU02_INTACT_KE_AP!$A$1</c:f>
              <c:strCache>
                <c:ptCount val="1"/>
                <c:pt idx="0">
                  <c:v>TF FE (deg)</c:v>
                </c:pt>
              </c:strCache>
            </c:strRef>
          </c:tx>
          <c:spPr>
            <a:ln w="28575" cap="rnd">
              <a:solidFill>
                <a:schemeClr val="accent1"/>
              </a:solidFill>
              <a:round/>
            </a:ln>
            <a:effectLst/>
          </c:spPr>
          <c:marker>
            <c:symbol val="none"/>
          </c:marker>
          <c:val>
            <c:numRef>
              <c:f>DU02_INTACT_KE_AP!$A$2:$A$9001</c:f>
              <c:numCache>
                <c:formatCode>General</c:formatCode>
                <c:ptCount val="9000"/>
                <c:pt idx="0">
                  <c:v>8.3016000000000005</c:v>
                </c:pt>
                <c:pt idx="1">
                  <c:v>8.3012999999999995</c:v>
                </c:pt>
                <c:pt idx="2">
                  <c:v>8.3027999999999995</c:v>
                </c:pt>
                <c:pt idx="3">
                  <c:v>8.3036999999999992</c:v>
                </c:pt>
                <c:pt idx="4">
                  <c:v>8.3045000000000009</c:v>
                </c:pt>
                <c:pt idx="5">
                  <c:v>8.3111999999999995</c:v>
                </c:pt>
                <c:pt idx="6">
                  <c:v>8.3160000000000007</c:v>
                </c:pt>
                <c:pt idx="7">
                  <c:v>8.3222000000000005</c:v>
                </c:pt>
                <c:pt idx="8">
                  <c:v>8.3285</c:v>
                </c:pt>
                <c:pt idx="9">
                  <c:v>8.3398000000000003</c:v>
                </c:pt>
                <c:pt idx="10">
                  <c:v>8.3550000000000004</c:v>
                </c:pt>
                <c:pt idx="11">
                  <c:v>8.3663000000000007</c:v>
                </c:pt>
                <c:pt idx="12">
                  <c:v>8.3774999999999995</c:v>
                </c:pt>
                <c:pt idx="13">
                  <c:v>8.3886000000000003</c:v>
                </c:pt>
                <c:pt idx="14">
                  <c:v>8.4008000000000003</c:v>
                </c:pt>
                <c:pt idx="15">
                  <c:v>8.4183000000000003</c:v>
                </c:pt>
                <c:pt idx="16">
                  <c:v>8.4417000000000009</c:v>
                </c:pt>
                <c:pt idx="17">
                  <c:v>8.4649000000000001</c:v>
                </c:pt>
                <c:pt idx="18">
                  <c:v>8.4918999999999993</c:v>
                </c:pt>
                <c:pt idx="19">
                  <c:v>8.5212000000000003</c:v>
                </c:pt>
                <c:pt idx="20">
                  <c:v>8.5490999999999993</c:v>
                </c:pt>
                <c:pt idx="21">
                  <c:v>8.5784000000000002</c:v>
                </c:pt>
                <c:pt idx="22">
                  <c:v>8.6164000000000005</c:v>
                </c:pt>
                <c:pt idx="23">
                  <c:v>8.6584000000000003</c:v>
                </c:pt>
                <c:pt idx="24">
                  <c:v>8.6995000000000005</c:v>
                </c:pt>
                <c:pt idx="25">
                  <c:v>8.7308000000000003</c:v>
                </c:pt>
                <c:pt idx="26">
                  <c:v>8.7574000000000005</c:v>
                </c:pt>
                <c:pt idx="27">
                  <c:v>8.7789000000000001</c:v>
                </c:pt>
                <c:pt idx="28">
                  <c:v>8.7940000000000005</c:v>
                </c:pt>
                <c:pt idx="29">
                  <c:v>8.8002000000000002</c:v>
                </c:pt>
                <c:pt idx="30">
                  <c:v>8.8005999999999993</c:v>
                </c:pt>
                <c:pt idx="31">
                  <c:v>8.7929999999999993</c:v>
                </c:pt>
                <c:pt idx="32">
                  <c:v>8.7789999999999999</c:v>
                </c:pt>
                <c:pt idx="33">
                  <c:v>8.7611000000000008</c:v>
                </c:pt>
                <c:pt idx="34">
                  <c:v>8.7375000000000007</c:v>
                </c:pt>
                <c:pt idx="35">
                  <c:v>8.7117000000000004</c:v>
                </c:pt>
                <c:pt idx="36">
                  <c:v>8.6910000000000007</c:v>
                </c:pt>
                <c:pt idx="37">
                  <c:v>8.6683000000000003</c:v>
                </c:pt>
                <c:pt idx="38">
                  <c:v>8.6453000000000007</c:v>
                </c:pt>
                <c:pt idx="39">
                  <c:v>8.6205999999999996</c:v>
                </c:pt>
                <c:pt idx="40">
                  <c:v>8.5902999999999992</c:v>
                </c:pt>
                <c:pt idx="41">
                  <c:v>8.5579999999999998</c:v>
                </c:pt>
                <c:pt idx="42">
                  <c:v>8.5348000000000006</c:v>
                </c:pt>
                <c:pt idx="43">
                  <c:v>8.5207999999999995</c:v>
                </c:pt>
                <c:pt idx="44">
                  <c:v>8.5093999999999994</c:v>
                </c:pt>
                <c:pt idx="45">
                  <c:v>8.5001999999999995</c:v>
                </c:pt>
                <c:pt idx="46">
                  <c:v>8.4924999999999997</c:v>
                </c:pt>
                <c:pt idx="47">
                  <c:v>8.4811999999999994</c:v>
                </c:pt>
                <c:pt idx="48">
                  <c:v>8.4713999999999992</c:v>
                </c:pt>
                <c:pt idx="49">
                  <c:v>8.4600000000000009</c:v>
                </c:pt>
                <c:pt idx="50">
                  <c:v>8.4482999999999997</c:v>
                </c:pt>
                <c:pt idx="51">
                  <c:v>8.4362999999999992</c:v>
                </c:pt>
                <c:pt idx="52">
                  <c:v>8.4225999999999992</c:v>
                </c:pt>
                <c:pt idx="53">
                  <c:v>8.4067000000000007</c:v>
                </c:pt>
                <c:pt idx="54">
                  <c:v>8.3872</c:v>
                </c:pt>
                <c:pt idx="55">
                  <c:v>8.3695000000000004</c:v>
                </c:pt>
                <c:pt idx="56">
                  <c:v>8.3480000000000008</c:v>
                </c:pt>
                <c:pt idx="57">
                  <c:v>8.3268000000000004</c:v>
                </c:pt>
                <c:pt idx="58">
                  <c:v>8.3089999999999993</c:v>
                </c:pt>
                <c:pt idx="59">
                  <c:v>8.2903000000000002</c:v>
                </c:pt>
                <c:pt idx="60">
                  <c:v>8.2714999999999996</c:v>
                </c:pt>
                <c:pt idx="61">
                  <c:v>8.2540999999999993</c:v>
                </c:pt>
                <c:pt idx="62">
                  <c:v>8.2402999999999995</c:v>
                </c:pt>
                <c:pt idx="63">
                  <c:v>8.2311999999999994</c:v>
                </c:pt>
                <c:pt idx="64">
                  <c:v>8.2331000000000003</c:v>
                </c:pt>
                <c:pt idx="65">
                  <c:v>8.2421000000000006</c:v>
                </c:pt>
                <c:pt idx="66">
                  <c:v>8.2512000000000008</c:v>
                </c:pt>
                <c:pt idx="67">
                  <c:v>8.2639999999999993</c:v>
                </c:pt>
                <c:pt idx="68">
                  <c:v>8.2786000000000008</c:v>
                </c:pt>
                <c:pt idx="69">
                  <c:v>8.2873000000000001</c:v>
                </c:pt>
                <c:pt idx="70">
                  <c:v>8.2962000000000007</c:v>
                </c:pt>
                <c:pt idx="71">
                  <c:v>8.3064</c:v>
                </c:pt>
                <c:pt idx="72">
                  <c:v>8.3175000000000008</c:v>
                </c:pt>
                <c:pt idx="73">
                  <c:v>8.3369999999999997</c:v>
                </c:pt>
                <c:pt idx="74">
                  <c:v>8.3596000000000004</c:v>
                </c:pt>
                <c:pt idx="75">
                  <c:v>8.3782999999999994</c:v>
                </c:pt>
                <c:pt idx="76">
                  <c:v>8.3932000000000002</c:v>
                </c:pt>
                <c:pt idx="77">
                  <c:v>8.407</c:v>
                </c:pt>
                <c:pt idx="78">
                  <c:v>8.4189000000000007</c:v>
                </c:pt>
                <c:pt idx="79">
                  <c:v>8.4281000000000006</c:v>
                </c:pt>
                <c:pt idx="80">
                  <c:v>8.4390999999999998</c:v>
                </c:pt>
                <c:pt idx="81">
                  <c:v>8.4491999999999994</c:v>
                </c:pt>
                <c:pt idx="82">
                  <c:v>8.4574999999999996</c:v>
                </c:pt>
                <c:pt idx="83">
                  <c:v>8.4649999999999999</c:v>
                </c:pt>
                <c:pt idx="84">
                  <c:v>8.4777000000000005</c:v>
                </c:pt>
                <c:pt idx="85">
                  <c:v>8.4962999999999997</c:v>
                </c:pt>
                <c:pt idx="86">
                  <c:v>8.5190999999999999</c:v>
                </c:pt>
                <c:pt idx="87">
                  <c:v>8.5403000000000002</c:v>
                </c:pt>
                <c:pt idx="88">
                  <c:v>8.5632000000000001</c:v>
                </c:pt>
                <c:pt idx="89">
                  <c:v>8.5855999999999995</c:v>
                </c:pt>
                <c:pt idx="90">
                  <c:v>8.6056000000000008</c:v>
                </c:pt>
                <c:pt idx="91">
                  <c:v>8.6250999999999998</c:v>
                </c:pt>
                <c:pt idx="92">
                  <c:v>8.6460000000000008</c:v>
                </c:pt>
                <c:pt idx="93">
                  <c:v>8.6713000000000005</c:v>
                </c:pt>
                <c:pt idx="94">
                  <c:v>8.6981000000000002</c:v>
                </c:pt>
                <c:pt idx="95">
                  <c:v>8.7187999999999999</c:v>
                </c:pt>
                <c:pt idx="96">
                  <c:v>8.7370999999999999</c:v>
                </c:pt>
                <c:pt idx="97">
                  <c:v>8.7504000000000008</c:v>
                </c:pt>
                <c:pt idx="98">
                  <c:v>8.7634000000000007</c:v>
                </c:pt>
                <c:pt idx="99">
                  <c:v>8.7819000000000003</c:v>
                </c:pt>
                <c:pt idx="100">
                  <c:v>8.8027999999999995</c:v>
                </c:pt>
                <c:pt idx="101">
                  <c:v>8.8225999999999996</c:v>
                </c:pt>
                <c:pt idx="102">
                  <c:v>8.8369</c:v>
                </c:pt>
                <c:pt idx="103">
                  <c:v>8.8459000000000003</c:v>
                </c:pt>
                <c:pt idx="104">
                  <c:v>8.8474000000000004</c:v>
                </c:pt>
                <c:pt idx="105">
                  <c:v>8.8371999999999993</c:v>
                </c:pt>
                <c:pt idx="106">
                  <c:v>8.8063000000000002</c:v>
                </c:pt>
                <c:pt idx="107">
                  <c:v>8.7634000000000007</c:v>
                </c:pt>
                <c:pt idx="108">
                  <c:v>8.7119</c:v>
                </c:pt>
                <c:pt idx="109">
                  <c:v>8.6571999999999996</c:v>
                </c:pt>
                <c:pt idx="110">
                  <c:v>8.5876000000000001</c:v>
                </c:pt>
                <c:pt idx="111">
                  <c:v>8.5099</c:v>
                </c:pt>
                <c:pt idx="112">
                  <c:v>8.4276</c:v>
                </c:pt>
                <c:pt idx="113">
                  <c:v>8.3322000000000003</c:v>
                </c:pt>
                <c:pt idx="114">
                  <c:v>8.2324000000000002</c:v>
                </c:pt>
                <c:pt idx="115">
                  <c:v>8.1165000000000003</c:v>
                </c:pt>
                <c:pt idx="116">
                  <c:v>7.9954000000000001</c:v>
                </c:pt>
                <c:pt idx="117">
                  <c:v>7.8619000000000003</c:v>
                </c:pt>
                <c:pt idx="118">
                  <c:v>7.7207999999999997</c:v>
                </c:pt>
                <c:pt idx="119">
                  <c:v>7.5827999999999998</c:v>
                </c:pt>
                <c:pt idx="120">
                  <c:v>7.4469000000000003</c:v>
                </c:pt>
                <c:pt idx="121">
                  <c:v>7.3127000000000004</c:v>
                </c:pt>
                <c:pt idx="122">
                  <c:v>7.1840999999999999</c:v>
                </c:pt>
                <c:pt idx="123">
                  <c:v>7.0627000000000004</c:v>
                </c:pt>
                <c:pt idx="124">
                  <c:v>6.9471999999999996</c:v>
                </c:pt>
                <c:pt idx="125">
                  <c:v>6.8352000000000004</c:v>
                </c:pt>
                <c:pt idx="126">
                  <c:v>6.7327000000000004</c:v>
                </c:pt>
                <c:pt idx="127">
                  <c:v>6.6333000000000002</c:v>
                </c:pt>
                <c:pt idx="128">
                  <c:v>6.5327999999999999</c:v>
                </c:pt>
                <c:pt idx="129">
                  <c:v>6.4413999999999998</c:v>
                </c:pt>
                <c:pt idx="130">
                  <c:v>6.3474000000000004</c:v>
                </c:pt>
                <c:pt idx="131">
                  <c:v>6.2477999999999998</c:v>
                </c:pt>
                <c:pt idx="132">
                  <c:v>6.1504000000000003</c:v>
                </c:pt>
                <c:pt idx="133">
                  <c:v>6.0465</c:v>
                </c:pt>
                <c:pt idx="134">
                  <c:v>5.9428000000000001</c:v>
                </c:pt>
                <c:pt idx="135">
                  <c:v>5.8402000000000003</c:v>
                </c:pt>
                <c:pt idx="136">
                  <c:v>5.7342000000000004</c:v>
                </c:pt>
                <c:pt idx="137">
                  <c:v>5.6245000000000003</c:v>
                </c:pt>
                <c:pt idx="138">
                  <c:v>5.5174000000000003</c:v>
                </c:pt>
                <c:pt idx="139">
                  <c:v>5.4115000000000002</c:v>
                </c:pt>
                <c:pt idx="140">
                  <c:v>5.3091999999999997</c:v>
                </c:pt>
                <c:pt idx="141">
                  <c:v>5.2123999999999997</c:v>
                </c:pt>
                <c:pt idx="142">
                  <c:v>5.1105999999999998</c:v>
                </c:pt>
                <c:pt idx="143">
                  <c:v>5.0109000000000004</c:v>
                </c:pt>
                <c:pt idx="144">
                  <c:v>4.9123999999999999</c:v>
                </c:pt>
                <c:pt idx="145">
                  <c:v>4.8151000000000002</c:v>
                </c:pt>
                <c:pt idx="146">
                  <c:v>4.7222999999999997</c:v>
                </c:pt>
                <c:pt idx="147">
                  <c:v>4.6345000000000001</c:v>
                </c:pt>
                <c:pt idx="148">
                  <c:v>4.5544000000000002</c:v>
                </c:pt>
                <c:pt idx="149">
                  <c:v>4.4739000000000004</c:v>
                </c:pt>
                <c:pt idx="150">
                  <c:v>4.4016999999999999</c:v>
                </c:pt>
                <c:pt idx="151">
                  <c:v>4.3413000000000004</c:v>
                </c:pt>
                <c:pt idx="152">
                  <c:v>4.2877999999999998</c:v>
                </c:pt>
                <c:pt idx="153">
                  <c:v>4.2366999999999999</c:v>
                </c:pt>
                <c:pt idx="154">
                  <c:v>4.1894999999999998</c:v>
                </c:pt>
                <c:pt idx="155">
                  <c:v>4.1483999999999996</c:v>
                </c:pt>
                <c:pt idx="156">
                  <c:v>4.1094999999999997</c:v>
                </c:pt>
                <c:pt idx="157">
                  <c:v>4.0713999999999997</c:v>
                </c:pt>
                <c:pt idx="158">
                  <c:v>4.0345000000000004</c:v>
                </c:pt>
                <c:pt idx="159">
                  <c:v>4.0042999999999997</c:v>
                </c:pt>
                <c:pt idx="160">
                  <c:v>3.9775999999999998</c:v>
                </c:pt>
                <c:pt idx="161">
                  <c:v>3.9531999999999998</c:v>
                </c:pt>
                <c:pt idx="162">
                  <c:v>3.9346999999999999</c:v>
                </c:pt>
                <c:pt idx="163">
                  <c:v>3.9213</c:v>
                </c:pt>
                <c:pt idx="164">
                  <c:v>3.9133</c:v>
                </c:pt>
                <c:pt idx="165">
                  <c:v>3.9138000000000002</c:v>
                </c:pt>
                <c:pt idx="166">
                  <c:v>3.9247999999999998</c:v>
                </c:pt>
                <c:pt idx="167">
                  <c:v>3.9394</c:v>
                </c:pt>
                <c:pt idx="168">
                  <c:v>3.9565000000000001</c:v>
                </c:pt>
                <c:pt idx="169">
                  <c:v>3.9742000000000002</c:v>
                </c:pt>
                <c:pt idx="170">
                  <c:v>3.996</c:v>
                </c:pt>
                <c:pt idx="171">
                  <c:v>4.0183</c:v>
                </c:pt>
                <c:pt idx="172">
                  <c:v>4.0423</c:v>
                </c:pt>
                <c:pt idx="173">
                  <c:v>4.069</c:v>
                </c:pt>
                <c:pt idx="174">
                  <c:v>4.0891000000000002</c:v>
                </c:pt>
                <c:pt idx="175">
                  <c:v>4.1043000000000003</c:v>
                </c:pt>
                <c:pt idx="176">
                  <c:v>4.1155999999999997</c:v>
                </c:pt>
                <c:pt idx="177">
                  <c:v>4.1154000000000002</c:v>
                </c:pt>
                <c:pt idx="178">
                  <c:v>4.1036999999999999</c:v>
                </c:pt>
                <c:pt idx="179">
                  <c:v>4.0833000000000004</c:v>
                </c:pt>
                <c:pt idx="180">
                  <c:v>4.0521000000000003</c:v>
                </c:pt>
                <c:pt idx="181">
                  <c:v>4.0174000000000003</c:v>
                </c:pt>
                <c:pt idx="182">
                  <c:v>3.9775999999999998</c:v>
                </c:pt>
                <c:pt idx="183">
                  <c:v>3.9356</c:v>
                </c:pt>
                <c:pt idx="184">
                  <c:v>3.8932000000000002</c:v>
                </c:pt>
                <c:pt idx="185">
                  <c:v>3.8544</c:v>
                </c:pt>
                <c:pt idx="186">
                  <c:v>3.8176000000000001</c:v>
                </c:pt>
                <c:pt idx="187">
                  <c:v>3.7728000000000002</c:v>
                </c:pt>
                <c:pt idx="188">
                  <c:v>3.7246999999999999</c:v>
                </c:pt>
                <c:pt idx="189">
                  <c:v>3.6749000000000001</c:v>
                </c:pt>
                <c:pt idx="190">
                  <c:v>3.6208999999999998</c:v>
                </c:pt>
                <c:pt idx="191">
                  <c:v>3.569</c:v>
                </c:pt>
                <c:pt idx="192">
                  <c:v>3.5129999999999999</c:v>
                </c:pt>
                <c:pt idx="193">
                  <c:v>3.4651000000000001</c:v>
                </c:pt>
                <c:pt idx="194">
                  <c:v>3.4186999999999999</c:v>
                </c:pt>
                <c:pt idx="195">
                  <c:v>3.3767</c:v>
                </c:pt>
                <c:pt idx="196">
                  <c:v>3.3435000000000001</c:v>
                </c:pt>
                <c:pt idx="197">
                  <c:v>3.3098000000000001</c:v>
                </c:pt>
                <c:pt idx="198">
                  <c:v>3.2787000000000002</c:v>
                </c:pt>
                <c:pt idx="199">
                  <c:v>3.2507999999999999</c:v>
                </c:pt>
                <c:pt idx="200">
                  <c:v>3.2294</c:v>
                </c:pt>
                <c:pt idx="201">
                  <c:v>3.2031000000000001</c:v>
                </c:pt>
                <c:pt idx="202">
                  <c:v>3.1648000000000001</c:v>
                </c:pt>
                <c:pt idx="203">
                  <c:v>3.1333000000000002</c:v>
                </c:pt>
                <c:pt idx="204">
                  <c:v>3.1032000000000002</c:v>
                </c:pt>
                <c:pt idx="205">
                  <c:v>3.0615000000000001</c:v>
                </c:pt>
                <c:pt idx="206">
                  <c:v>3.0215999999999998</c:v>
                </c:pt>
                <c:pt idx="207">
                  <c:v>2.9973000000000001</c:v>
                </c:pt>
                <c:pt idx="208">
                  <c:v>2.9744000000000002</c:v>
                </c:pt>
                <c:pt idx="209">
                  <c:v>2.9558</c:v>
                </c:pt>
                <c:pt idx="210">
                  <c:v>2.9369000000000001</c:v>
                </c:pt>
                <c:pt idx="211">
                  <c:v>2.9281999999999999</c:v>
                </c:pt>
                <c:pt idx="212">
                  <c:v>2.9258999999999999</c:v>
                </c:pt>
                <c:pt idx="213">
                  <c:v>2.9380999999999999</c:v>
                </c:pt>
                <c:pt idx="214">
                  <c:v>2.9691000000000001</c:v>
                </c:pt>
                <c:pt idx="215">
                  <c:v>3.0257999999999998</c:v>
                </c:pt>
                <c:pt idx="216">
                  <c:v>3.1128999999999998</c:v>
                </c:pt>
                <c:pt idx="217">
                  <c:v>3.2153999999999998</c:v>
                </c:pt>
                <c:pt idx="218">
                  <c:v>3.3187000000000002</c:v>
                </c:pt>
                <c:pt idx="219">
                  <c:v>3.4293</c:v>
                </c:pt>
                <c:pt idx="220">
                  <c:v>3.5495000000000001</c:v>
                </c:pt>
                <c:pt idx="221">
                  <c:v>3.6764999999999999</c:v>
                </c:pt>
                <c:pt idx="222">
                  <c:v>3.8182</c:v>
                </c:pt>
                <c:pt idx="223">
                  <c:v>3.9453999999999998</c:v>
                </c:pt>
                <c:pt idx="224">
                  <c:v>4.0548000000000002</c:v>
                </c:pt>
                <c:pt idx="225">
                  <c:v>4.1421999999999999</c:v>
                </c:pt>
                <c:pt idx="226">
                  <c:v>4.2070999999999996</c:v>
                </c:pt>
                <c:pt idx="227">
                  <c:v>4.2625999999999999</c:v>
                </c:pt>
                <c:pt idx="228">
                  <c:v>4.3083999999999998</c:v>
                </c:pt>
                <c:pt idx="229">
                  <c:v>4.3449999999999998</c:v>
                </c:pt>
                <c:pt idx="230">
                  <c:v>4.3685</c:v>
                </c:pt>
                <c:pt idx="231">
                  <c:v>4.3613999999999997</c:v>
                </c:pt>
                <c:pt idx="232">
                  <c:v>4.3356000000000003</c:v>
                </c:pt>
                <c:pt idx="233">
                  <c:v>4.3087</c:v>
                </c:pt>
                <c:pt idx="234">
                  <c:v>4.2839999999999998</c:v>
                </c:pt>
                <c:pt idx="235">
                  <c:v>4.2676999999999996</c:v>
                </c:pt>
                <c:pt idx="236">
                  <c:v>4.2539999999999996</c:v>
                </c:pt>
                <c:pt idx="237">
                  <c:v>4.2423000000000002</c:v>
                </c:pt>
                <c:pt idx="238">
                  <c:v>4.2348999999999997</c:v>
                </c:pt>
                <c:pt idx="239">
                  <c:v>4.2301000000000002</c:v>
                </c:pt>
                <c:pt idx="240">
                  <c:v>4.2324999999999999</c:v>
                </c:pt>
                <c:pt idx="241">
                  <c:v>4.2403000000000004</c:v>
                </c:pt>
                <c:pt idx="242">
                  <c:v>4.2431000000000001</c:v>
                </c:pt>
                <c:pt idx="243">
                  <c:v>4.2491000000000003</c:v>
                </c:pt>
                <c:pt idx="244">
                  <c:v>4.2624000000000004</c:v>
                </c:pt>
                <c:pt idx="245">
                  <c:v>4.2877000000000001</c:v>
                </c:pt>
                <c:pt idx="246">
                  <c:v>4.3273999999999999</c:v>
                </c:pt>
                <c:pt idx="247">
                  <c:v>4.3787000000000003</c:v>
                </c:pt>
                <c:pt idx="248">
                  <c:v>4.4402999999999997</c:v>
                </c:pt>
                <c:pt idx="249">
                  <c:v>4.4999000000000002</c:v>
                </c:pt>
                <c:pt idx="250">
                  <c:v>4.5590000000000002</c:v>
                </c:pt>
                <c:pt idx="251">
                  <c:v>4.6154999999999999</c:v>
                </c:pt>
                <c:pt idx="252">
                  <c:v>4.6580000000000004</c:v>
                </c:pt>
                <c:pt idx="253">
                  <c:v>4.6924000000000001</c:v>
                </c:pt>
                <c:pt idx="254">
                  <c:v>4.7164000000000001</c:v>
                </c:pt>
                <c:pt idx="255">
                  <c:v>4.7370000000000001</c:v>
                </c:pt>
                <c:pt idx="256">
                  <c:v>4.7565</c:v>
                </c:pt>
                <c:pt idx="257">
                  <c:v>4.7786</c:v>
                </c:pt>
                <c:pt idx="258">
                  <c:v>4.8102</c:v>
                </c:pt>
                <c:pt idx="259">
                  <c:v>4.8441999999999998</c:v>
                </c:pt>
                <c:pt idx="260">
                  <c:v>4.8838999999999997</c:v>
                </c:pt>
                <c:pt idx="261">
                  <c:v>4.9237000000000002</c:v>
                </c:pt>
                <c:pt idx="262">
                  <c:v>4.9659000000000004</c:v>
                </c:pt>
                <c:pt idx="263">
                  <c:v>5.008</c:v>
                </c:pt>
                <c:pt idx="264">
                  <c:v>5.0522999999999998</c:v>
                </c:pt>
                <c:pt idx="265">
                  <c:v>5.0987999999999998</c:v>
                </c:pt>
                <c:pt idx="266">
                  <c:v>5.1524000000000001</c:v>
                </c:pt>
                <c:pt idx="267">
                  <c:v>5.2027999999999999</c:v>
                </c:pt>
                <c:pt idx="268">
                  <c:v>5.2476000000000003</c:v>
                </c:pt>
                <c:pt idx="269">
                  <c:v>5.3011999999999997</c:v>
                </c:pt>
                <c:pt idx="270">
                  <c:v>5.3627000000000002</c:v>
                </c:pt>
                <c:pt idx="271">
                  <c:v>5.4222000000000001</c:v>
                </c:pt>
                <c:pt idx="272">
                  <c:v>5.4741</c:v>
                </c:pt>
                <c:pt idx="273">
                  <c:v>5.5122999999999998</c:v>
                </c:pt>
                <c:pt idx="274">
                  <c:v>5.5366</c:v>
                </c:pt>
                <c:pt idx="275">
                  <c:v>5.5574000000000003</c:v>
                </c:pt>
                <c:pt idx="276">
                  <c:v>5.5732999999999997</c:v>
                </c:pt>
                <c:pt idx="277">
                  <c:v>5.577</c:v>
                </c:pt>
                <c:pt idx="278">
                  <c:v>5.5701000000000001</c:v>
                </c:pt>
                <c:pt idx="279">
                  <c:v>5.5637999999999996</c:v>
                </c:pt>
                <c:pt idx="280">
                  <c:v>5.5617999999999999</c:v>
                </c:pt>
                <c:pt idx="281">
                  <c:v>5.5629999999999997</c:v>
                </c:pt>
                <c:pt idx="282">
                  <c:v>5.5644</c:v>
                </c:pt>
                <c:pt idx="283">
                  <c:v>5.5656999999999996</c:v>
                </c:pt>
                <c:pt idx="284">
                  <c:v>5.5682999999999998</c:v>
                </c:pt>
                <c:pt idx="285">
                  <c:v>5.57</c:v>
                </c:pt>
                <c:pt idx="286">
                  <c:v>5.5685000000000002</c:v>
                </c:pt>
                <c:pt idx="287">
                  <c:v>5.5629</c:v>
                </c:pt>
                <c:pt idx="288">
                  <c:v>5.5522</c:v>
                </c:pt>
                <c:pt idx="289">
                  <c:v>5.5430000000000001</c:v>
                </c:pt>
                <c:pt idx="290">
                  <c:v>5.5502000000000002</c:v>
                </c:pt>
                <c:pt idx="291">
                  <c:v>5.5606</c:v>
                </c:pt>
                <c:pt idx="292">
                  <c:v>5.5705999999999998</c:v>
                </c:pt>
                <c:pt idx="293">
                  <c:v>5.5894000000000004</c:v>
                </c:pt>
                <c:pt idx="294">
                  <c:v>5.6140999999999996</c:v>
                </c:pt>
                <c:pt idx="295">
                  <c:v>5.6387</c:v>
                </c:pt>
                <c:pt idx="296">
                  <c:v>5.6582999999999997</c:v>
                </c:pt>
                <c:pt idx="297">
                  <c:v>5.6630000000000003</c:v>
                </c:pt>
                <c:pt idx="298">
                  <c:v>5.6585999999999999</c:v>
                </c:pt>
                <c:pt idx="299">
                  <c:v>5.6395</c:v>
                </c:pt>
                <c:pt idx="300">
                  <c:v>5.6116999999999999</c:v>
                </c:pt>
                <c:pt idx="301">
                  <c:v>5.5765000000000002</c:v>
                </c:pt>
                <c:pt idx="302">
                  <c:v>5.5414000000000003</c:v>
                </c:pt>
                <c:pt idx="303">
                  <c:v>5.5153999999999996</c:v>
                </c:pt>
                <c:pt idx="304">
                  <c:v>5.5063000000000004</c:v>
                </c:pt>
                <c:pt idx="305">
                  <c:v>5.5039999999999996</c:v>
                </c:pt>
                <c:pt idx="306">
                  <c:v>5.5026999999999999</c:v>
                </c:pt>
                <c:pt idx="307">
                  <c:v>5.5049999999999999</c:v>
                </c:pt>
                <c:pt idx="308">
                  <c:v>5.5049000000000001</c:v>
                </c:pt>
                <c:pt idx="309">
                  <c:v>5.5086000000000004</c:v>
                </c:pt>
                <c:pt idx="310">
                  <c:v>5.5183999999999997</c:v>
                </c:pt>
                <c:pt idx="311">
                  <c:v>5.5216000000000003</c:v>
                </c:pt>
                <c:pt idx="312">
                  <c:v>5.5148999999999999</c:v>
                </c:pt>
                <c:pt idx="313">
                  <c:v>5.4989999999999997</c:v>
                </c:pt>
                <c:pt idx="314">
                  <c:v>5.4828000000000001</c:v>
                </c:pt>
                <c:pt idx="315">
                  <c:v>5.4690000000000003</c:v>
                </c:pt>
                <c:pt idx="316">
                  <c:v>5.4644000000000004</c:v>
                </c:pt>
                <c:pt idx="317">
                  <c:v>5.4705000000000004</c:v>
                </c:pt>
                <c:pt idx="318">
                  <c:v>5.4823000000000004</c:v>
                </c:pt>
                <c:pt idx="319">
                  <c:v>5.4991000000000003</c:v>
                </c:pt>
                <c:pt idx="320">
                  <c:v>5.5270000000000001</c:v>
                </c:pt>
                <c:pt idx="321">
                  <c:v>5.5662000000000003</c:v>
                </c:pt>
                <c:pt idx="322">
                  <c:v>5.6071</c:v>
                </c:pt>
                <c:pt idx="323">
                  <c:v>5.6454000000000004</c:v>
                </c:pt>
                <c:pt idx="324">
                  <c:v>5.6734999999999998</c:v>
                </c:pt>
                <c:pt idx="325">
                  <c:v>5.6814</c:v>
                </c:pt>
                <c:pt idx="326">
                  <c:v>5.6684000000000001</c:v>
                </c:pt>
                <c:pt idx="327">
                  <c:v>5.6239999999999997</c:v>
                </c:pt>
                <c:pt idx="328">
                  <c:v>5.5622999999999996</c:v>
                </c:pt>
                <c:pt idx="329">
                  <c:v>5.4756</c:v>
                </c:pt>
                <c:pt idx="330">
                  <c:v>5.3631000000000002</c:v>
                </c:pt>
                <c:pt idx="331">
                  <c:v>5.2332999999999998</c:v>
                </c:pt>
                <c:pt idx="332">
                  <c:v>5.0937000000000001</c:v>
                </c:pt>
                <c:pt idx="333">
                  <c:v>4.9425999999999997</c:v>
                </c:pt>
                <c:pt idx="334">
                  <c:v>4.7839</c:v>
                </c:pt>
                <c:pt idx="335">
                  <c:v>4.6272000000000002</c:v>
                </c:pt>
                <c:pt idx="336">
                  <c:v>4.4877000000000002</c:v>
                </c:pt>
                <c:pt idx="337">
                  <c:v>4.3611000000000004</c:v>
                </c:pt>
                <c:pt idx="338">
                  <c:v>4.2386999999999997</c:v>
                </c:pt>
                <c:pt idx="339">
                  <c:v>4.1348000000000003</c:v>
                </c:pt>
                <c:pt idx="340">
                  <c:v>4.05</c:v>
                </c:pt>
                <c:pt idx="341">
                  <c:v>3.9769999999999999</c:v>
                </c:pt>
                <c:pt idx="342">
                  <c:v>3.9241000000000001</c:v>
                </c:pt>
                <c:pt idx="343">
                  <c:v>3.8965999999999998</c:v>
                </c:pt>
                <c:pt idx="344">
                  <c:v>3.8921999999999999</c:v>
                </c:pt>
                <c:pt idx="345">
                  <c:v>3.9144999999999999</c:v>
                </c:pt>
                <c:pt idx="346">
                  <c:v>3.9603000000000002</c:v>
                </c:pt>
                <c:pt idx="347">
                  <c:v>4.0164999999999997</c:v>
                </c:pt>
                <c:pt idx="348">
                  <c:v>4.0898000000000003</c:v>
                </c:pt>
                <c:pt idx="349">
                  <c:v>4.1920000000000002</c:v>
                </c:pt>
                <c:pt idx="350">
                  <c:v>4.3121</c:v>
                </c:pt>
                <c:pt idx="351">
                  <c:v>4.4466999999999999</c:v>
                </c:pt>
                <c:pt idx="352">
                  <c:v>4.5864000000000003</c:v>
                </c:pt>
                <c:pt idx="353">
                  <c:v>4.7214</c:v>
                </c:pt>
                <c:pt idx="354">
                  <c:v>4.8331999999999997</c:v>
                </c:pt>
                <c:pt idx="355">
                  <c:v>4.9050000000000002</c:v>
                </c:pt>
                <c:pt idx="356">
                  <c:v>4.9439000000000002</c:v>
                </c:pt>
                <c:pt idx="357">
                  <c:v>4.9617000000000004</c:v>
                </c:pt>
                <c:pt idx="358">
                  <c:v>4.9516999999999998</c:v>
                </c:pt>
                <c:pt idx="359">
                  <c:v>4.9207000000000001</c:v>
                </c:pt>
                <c:pt idx="360">
                  <c:v>4.8869999999999996</c:v>
                </c:pt>
                <c:pt idx="361">
                  <c:v>4.8686999999999996</c:v>
                </c:pt>
                <c:pt idx="362">
                  <c:v>4.8758999999999997</c:v>
                </c:pt>
                <c:pt idx="363">
                  <c:v>4.8917999999999999</c:v>
                </c:pt>
                <c:pt idx="364">
                  <c:v>4.9184999999999999</c:v>
                </c:pt>
                <c:pt idx="365">
                  <c:v>4.9603000000000002</c:v>
                </c:pt>
                <c:pt idx="366">
                  <c:v>5.0034999999999998</c:v>
                </c:pt>
                <c:pt idx="367">
                  <c:v>5.0423999999999998</c:v>
                </c:pt>
                <c:pt idx="368">
                  <c:v>5.0777000000000001</c:v>
                </c:pt>
                <c:pt idx="369">
                  <c:v>5.1092000000000004</c:v>
                </c:pt>
                <c:pt idx="370">
                  <c:v>5.1337999999999999</c:v>
                </c:pt>
                <c:pt idx="371">
                  <c:v>5.1527000000000003</c:v>
                </c:pt>
                <c:pt idx="372">
                  <c:v>5.1651999999999996</c:v>
                </c:pt>
                <c:pt idx="373">
                  <c:v>5.1757</c:v>
                </c:pt>
                <c:pt idx="374">
                  <c:v>5.1924999999999999</c:v>
                </c:pt>
                <c:pt idx="375">
                  <c:v>5.2115</c:v>
                </c:pt>
                <c:pt idx="376">
                  <c:v>5.2335000000000003</c:v>
                </c:pt>
                <c:pt idx="377">
                  <c:v>5.2607999999999997</c:v>
                </c:pt>
                <c:pt idx="378">
                  <c:v>5.2880000000000003</c:v>
                </c:pt>
                <c:pt idx="379">
                  <c:v>5.3159000000000001</c:v>
                </c:pt>
                <c:pt idx="380">
                  <c:v>5.3403</c:v>
                </c:pt>
                <c:pt idx="381">
                  <c:v>5.3639000000000001</c:v>
                </c:pt>
                <c:pt idx="382">
                  <c:v>5.3948</c:v>
                </c:pt>
                <c:pt idx="383">
                  <c:v>5.4255000000000004</c:v>
                </c:pt>
                <c:pt idx="384">
                  <c:v>5.4444999999999997</c:v>
                </c:pt>
                <c:pt idx="385">
                  <c:v>5.4516999999999998</c:v>
                </c:pt>
                <c:pt idx="386">
                  <c:v>5.4497</c:v>
                </c:pt>
                <c:pt idx="387">
                  <c:v>5.4405000000000001</c:v>
                </c:pt>
                <c:pt idx="388">
                  <c:v>5.4322999999999997</c:v>
                </c:pt>
                <c:pt idx="389">
                  <c:v>5.4256000000000002</c:v>
                </c:pt>
                <c:pt idx="390">
                  <c:v>5.4302000000000001</c:v>
                </c:pt>
                <c:pt idx="391">
                  <c:v>5.4429999999999996</c:v>
                </c:pt>
                <c:pt idx="392">
                  <c:v>5.4607000000000001</c:v>
                </c:pt>
                <c:pt idx="393">
                  <c:v>5.4816000000000003</c:v>
                </c:pt>
                <c:pt idx="394">
                  <c:v>5.5026999999999999</c:v>
                </c:pt>
                <c:pt idx="395">
                  <c:v>5.5239000000000003</c:v>
                </c:pt>
                <c:pt idx="396">
                  <c:v>5.5346000000000002</c:v>
                </c:pt>
                <c:pt idx="397">
                  <c:v>5.5387000000000004</c:v>
                </c:pt>
                <c:pt idx="398">
                  <c:v>5.5346000000000002</c:v>
                </c:pt>
                <c:pt idx="399">
                  <c:v>5.5220000000000002</c:v>
                </c:pt>
                <c:pt idx="400">
                  <c:v>5.5105000000000004</c:v>
                </c:pt>
                <c:pt idx="401">
                  <c:v>5.5094000000000003</c:v>
                </c:pt>
                <c:pt idx="402">
                  <c:v>5.52</c:v>
                </c:pt>
                <c:pt idx="403">
                  <c:v>5.5382999999999996</c:v>
                </c:pt>
                <c:pt idx="404">
                  <c:v>5.5621</c:v>
                </c:pt>
                <c:pt idx="405">
                  <c:v>5.5884</c:v>
                </c:pt>
                <c:pt idx="406">
                  <c:v>5.6082000000000001</c:v>
                </c:pt>
                <c:pt idx="407">
                  <c:v>5.6096000000000004</c:v>
                </c:pt>
                <c:pt idx="408">
                  <c:v>5.5895999999999999</c:v>
                </c:pt>
                <c:pt idx="409">
                  <c:v>5.5522999999999998</c:v>
                </c:pt>
                <c:pt idx="410">
                  <c:v>5.5063000000000004</c:v>
                </c:pt>
                <c:pt idx="411">
                  <c:v>5.4527000000000001</c:v>
                </c:pt>
                <c:pt idx="412">
                  <c:v>5.3875000000000002</c:v>
                </c:pt>
                <c:pt idx="413">
                  <c:v>5.3148999999999997</c:v>
                </c:pt>
                <c:pt idx="414">
                  <c:v>5.2355999999999998</c:v>
                </c:pt>
                <c:pt idx="415">
                  <c:v>5.1590999999999996</c:v>
                </c:pt>
                <c:pt idx="416">
                  <c:v>5.0856000000000003</c:v>
                </c:pt>
                <c:pt idx="417">
                  <c:v>5.0057999999999998</c:v>
                </c:pt>
                <c:pt idx="418">
                  <c:v>4.9332000000000003</c:v>
                </c:pt>
                <c:pt idx="419">
                  <c:v>4.8761999999999999</c:v>
                </c:pt>
                <c:pt idx="420">
                  <c:v>4.8330000000000002</c:v>
                </c:pt>
                <c:pt idx="421">
                  <c:v>4.8000999999999996</c:v>
                </c:pt>
                <c:pt idx="422">
                  <c:v>4.7751999999999999</c:v>
                </c:pt>
                <c:pt idx="423">
                  <c:v>4.7640000000000002</c:v>
                </c:pt>
                <c:pt idx="424">
                  <c:v>4.7709000000000001</c:v>
                </c:pt>
                <c:pt idx="425">
                  <c:v>4.7870999999999997</c:v>
                </c:pt>
                <c:pt idx="426">
                  <c:v>4.8079999999999998</c:v>
                </c:pt>
                <c:pt idx="427">
                  <c:v>4.8205999999999998</c:v>
                </c:pt>
                <c:pt idx="428">
                  <c:v>4.8354999999999997</c:v>
                </c:pt>
                <c:pt idx="429">
                  <c:v>4.8513000000000002</c:v>
                </c:pt>
                <c:pt idx="430">
                  <c:v>4.8601000000000001</c:v>
                </c:pt>
                <c:pt idx="431">
                  <c:v>4.8605999999999998</c:v>
                </c:pt>
                <c:pt idx="432">
                  <c:v>4.8528000000000002</c:v>
                </c:pt>
                <c:pt idx="433">
                  <c:v>4.8480999999999996</c:v>
                </c:pt>
                <c:pt idx="434">
                  <c:v>4.8512000000000004</c:v>
                </c:pt>
                <c:pt idx="435">
                  <c:v>4.8583999999999996</c:v>
                </c:pt>
                <c:pt idx="436">
                  <c:v>4.8780000000000001</c:v>
                </c:pt>
                <c:pt idx="437">
                  <c:v>4.8994999999999997</c:v>
                </c:pt>
                <c:pt idx="438">
                  <c:v>4.9226000000000001</c:v>
                </c:pt>
                <c:pt idx="439">
                  <c:v>4.9438000000000004</c:v>
                </c:pt>
                <c:pt idx="440">
                  <c:v>4.9554</c:v>
                </c:pt>
                <c:pt idx="441">
                  <c:v>4.9626999999999999</c:v>
                </c:pt>
                <c:pt idx="442">
                  <c:v>4.9706999999999999</c:v>
                </c:pt>
                <c:pt idx="443">
                  <c:v>4.9786999999999999</c:v>
                </c:pt>
                <c:pt idx="444">
                  <c:v>4.9893000000000001</c:v>
                </c:pt>
                <c:pt idx="445">
                  <c:v>4.9991000000000003</c:v>
                </c:pt>
                <c:pt idx="446">
                  <c:v>5.0133000000000001</c:v>
                </c:pt>
                <c:pt idx="447">
                  <c:v>5.0315000000000003</c:v>
                </c:pt>
                <c:pt idx="448">
                  <c:v>5.0583999999999998</c:v>
                </c:pt>
                <c:pt idx="449">
                  <c:v>5.0801999999999996</c:v>
                </c:pt>
                <c:pt idx="450">
                  <c:v>5.0970000000000004</c:v>
                </c:pt>
                <c:pt idx="451">
                  <c:v>5.1056999999999997</c:v>
                </c:pt>
                <c:pt idx="452">
                  <c:v>5.1063000000000001</c:v>
                </c:pt>
                <c:pt idx="453">
                  <c:v>5.0990000000000002</c:v>
                </c:pt>
                <c:pt idx="454">
                  <c:v>5.0837000000000003</c:v>
                </c:pt>
                <c:pt idx="455">
                  <c:v>5.0632999999999999</c:v>
                </c:pt>
                <c:pt idx="456">
                  <c:v>5.0388999999999999</c:v>
                </c:pt>
                <c:pt idx="457">
                  <c:v>5.0091999999999999</c:v>
                </c:pt>
                <c:pt idx="458">
                  <c:v>4.9675000000000002</c:v>
                </c:pt>
                <c:pt idx="459">
                  <c:v>4.9286000000000003</c:v>
                </c:pt>
                <c:pt idx="460">
                  <c:v>4.8918999999999997</c:v>
                </c:pt>
                <c:pt idx="461">
                  <c:v>4.8581000000000003</c:v>
                </c:pt>
                <c:pt idx="462">
                  <c:v>4.8307000000000002</c:v>
                </c:pt>
                <c:pt idx="463">
                  <c:v>4.8086000000000002</c:v>
                </c:pt>
                <c:pt idx="464">
                  <c:v>4.7984999999999998</c:v>
                </c:pt>
                <c:pt idx="465">
                  <c:v>4.8028000000000004</c:v>
                </c:pt>
                <c:pt idx="466">
                  <c:v>4.8159000000000001</c:v>
                </c:pt>
                <c:pt idx="467">
                  <c:v>4.8396999999999997</c:v>
                </c:pt>
                <c:pt idx="468">
                  <c:v>4.8822000000000001</c:v>
                </c:pt>
                <c:pt idx="469">
                  <c:v>4.9344000000000001</c:v>
                </c:pt>
                <c:pt idx="470">
                  <c:v>4.9934000000000003</c:v>
                </c:pt>
                <c:pt idx="471">
                  <c:v>5.0603999999999996</c:v>
                </c:pt>
                <c:pt idx="472">
                  <c:v>5.1346999999999996</c:v>
                </c:pt>
                <c:pt idx="473">
                  <c:v>5.2154999999999996</c:v>
                </c:pt>
                <c:pt idx="474">
                  <c:v>5.2971000000000004</c:v>
                </c:pt>
                <c:pt idx="475">
                  <c:v>5.367</c:v>
                </c:pt>
                <c:pt idx="476">
                  <c:v>5.4264999999999999</c:v>
                </c:pt>
                <c:pt idx="477">
                  <c:v>5.4775</c:v>
                </c:pt>
                <c:pt idx="478">
                  <c:v>5.5213000000000001</c:v>
                </c:pt>
                <c:pt idx="479">
                  <c:v>5.5662000000000003</c:v>
                </c:pt>
                <c:pt idx="480">
                  <c:v>5.6086999999999998</c:v>
                </c:pt>
                <c:pt idx="481">
                  <c:v>5.6481000000000003</c:v>
                </c:pt>
                <c:pt idx="482">
                  <c:v>5.6718999999999999</c:v>
                </c:pt>
                <c:pt idx="483">
                  <c:v>5.6776</c:v>
                </c:pt>
                <c:pt idx="484">
                  <c:v>5.6771000000000003</c:v>
                </c:pt>
                <c:pt idx="485">
                  <c:v>5.6738999999999997</c:v>
                </c:pt>
                <c:pt idx="486">
                  <c:v>5.6553000000000004</c:v>
                </c:pt>
                <c:pt idx="487">
                  <c:v>5.6420000000000003</c:v>
                </c:pt>
                <c:pt idx="488">
                  <c:v>5.6315</c:v>
                </c:pt>
                <c:pt idx="489">
                  <c:v>5.6227</c:v>
                </c:pt>
                <c:pt idx="490">
                  <c:v>5.6268000000000002</c:v>
                </c:pt>
                <c:pt idx="491">
                  <c:v>5.6433</c:v>
                </c:pt>
                <c:pt idx="492">
                  <c:v>5.6749999999999998</c:v>
                </c:pt>
                <c:pt idx="493">
                  <c:v>5.7206000000000001</c:v>
                </c:pt>
                <c:pt idx="494">
                  <c:v>5.7792000000000003</c:v>
                </c:pt>
                <c:pt idx="495">
                  <c:v>5.8433999999999999</c:v>
                </c:pt>
                <c:pt idx="496">
                  <c:v>5.9038000000000004</c:v>
                </c:pt>
                <c:pt idx="497">
                  <c:v>5.9572000000000003</c:v>
                </c:pt>
                <c:pt idx="498">
                  <c:v>6.0101000000000004</c:v>
                </c:pt>
                <c:pt idx="499">
                  <c:v>6.0579999999999998</c:v>
                </c:pt>
                <c:pt idx="500">
                  <c:v>6.1066000000000003</c:v>
                </c:pt>
                <c:pt idx="501">
                  <c:v>6.1536</c:v>
                </c:pt>
                <c:pt idx="502">
                  <c:v>6.1966000000000001</c:v>
                </c:pt>
                <c:pt idx="503">
                  <c:v>6.2355999999999998</c:v>
                </c:pt>
                <c:pt idx="504">
                  <c:v>6.2690999999999999</c:v>
                </c:pt>
                <c:pt idx="505">
                  <c:v>6.2942</c:v>
                </c:pt>
                <c:pt idx="506">
                  <c:v>6.3182</c:v>
                </c:pt>
                <c:pt idx="507">
                  <c:v>6.3452999999999999</c:v>
                </c:pt>
                <c:pt idx="508">
                  <c:v>6.3682999999999996</c:v>
                </c:pt>
                <c:pt idx="509">
                  <c:v>6.4005000000000001</c:v>
                </c:pt>
                <c:pt idx="510">
                  <c:v>6.4367000000000001</c:v>
                </c:pt>
                <c:pt idx="511">
                  <c:v>6.4775999999999998</c:v>
                </c:pt>
                <c:pt idx="512">
                  <c:v>6.5180999999999996</c:v>
                </c:pt>
                <c:pt idx="513">
                  <c:v>6.5503</c:v>
                </c:pt>
                <c:pt idx="514">
                  <c:v>6.5759999999999996</c:v>
                </c:pt>
                <c:pt idx="515">
                  <c:v>6.5891000000000002</c:v>
                </c:pt>
                <c:pt idx="516">
                  <c:v>6.5955000000000004</c:v>
                </c:pt>
                <c:pt idx="517">
                  <c:v>6.6035000000000004</c:v>
                </c:pt>
                <c:pt idx="518">
                  <c:v>6.6216999999999997</c:v>
                </c:pt>
                <c:pt idx="519">
                  <c:v>6.6459000000000001</c:v>
                </c:pt>
                <c:pt idx="520">
                  <c:v>6.6736000000000004</c:v>
                </c:pt>
                <c:pt idx="521">
                  <c:v>6.7058</c:v>
                </c:pt>
                <c:pt idx="522">
                  <c:v>6.7508999999999997</c:v>
                </c:pt>
                <c:pt idx="523">
                  <c:v>6.8098999999999998</c:v>
                </c:pt>
                <c:pt idx="524">
                  <c:v>6.8761999999999999</c:v>
                </c:pt>
                <c:pt idx="525">
                  <c:v>6.9478999999999997</c:v>
                </c:pt>
                <c:pt idx="526">
                  <c:v>7.0255000000000001</c:v>
                </c:pt>
                <c:pt idx="527">
                  <c:v>7.1043000000000003</c:v>
                </c:pt>
                <c:pt idx="528">
                  <c:v>7.1792999999999996</c:v>
                </c:pt>
                <c:pt idx="529">
                  <c:v>7.2527999999999997</c:v>
                </c:pt>
                <c:pt idx="530">
                  <c:v>7.3217999999999996</c:v>
                </c:pt>
                <c:pt idx="531">
                  <c:v>7.3859000000000004</c:v>
                </c:pt>
                <c:pt idx="532">
                  <c:v>7.4488000000000003</c:v>
                </c:pt>
                <c:pt idx="533">
                  <c:v>7.5115999999999996</c:v>
                </c:pt>
                <c:pt idx="534">
                  <c:v>7.5746000000000002</c:v>
                </c:pt>
                <c:pt idx="535">
                  <c:v>7.6376999999999997</c:v>
                </c:pt>
                <c:pt idx="536">
                  <c:v>7.7050999999999998</c:v>
                </c:pt>
                <c:pt idx="537">
                  <c:v>7.7709999999999999</c:v>
                </c:pt>
                <c:pt idx="538">
                  <c:v>7.8354999999999997</c:v>
                </c:pt>
                <c:pt idx="539">
                  <c:v>7.8897000000000004</c:v>
                </c:pt>
                <c:pt idx="540">
                  <c:v>7.9268000000000001</c:v>
                </c:pt>
                <c:pt idx="541">
                  <c:v>7.9471999999999996</c:v>
                </c:pt>
                <c:pt idx="542">
                  <c:v>7.9539</c:v>
                </c:pt>
                <c:pt idx="543">
                  <c:v>7.9551999999999996</c:v>
                </c:pt>
                <c:pt idx="544">
                  <c:v>7.9573999999999998</c:v>
                </c:pt>
                <c:pt idx="545">
                  <c:v>7.9646999999999997</c:v>
                </c:pt>
                <c:pt idx="546">
                  <c:v>7.9878999999999998</c:v>
                </c:pt>
                <c:pt idx="547">
                  <c:v>8.0220000000000002</c:v>
                </c:pt>
                <c:pt idx="548">
                  <c:v>8.0599000000000007</c:v>
                </c:pt>
                <c:pt idx="549">
                  <c:v>8.0988000000000007</c:v>
                </c:pt>
                <c:pt idx="550">
                  <c:v>8.1349999999999998</c:v>
                </c:pt>
                <c:pt idx="551">
                  <c:v>8.1664999999999992</c:v>
                </c:pt>
                <c:pt idx="552">
                  <c:v>8.1936</c:v>
                </c:pt>
                <c:pt idx="553">
                  <c:v>8.2138000000000009</c:v>
                </c:pt>
                <c:pt idx="554">
                  <c:v>8.2269000000000005</c:v>
                </c:pt>
                <c:pt idx="555">
                  <c:v>8.2408000000000001</c:v>
                </c:pt>
                <c:pt idx="556">
                  <c:v>8.2568999999999999</c:v>
                </c:pt>
                <c:pt idx="557">
                  <c:v>8.2744</c:v>
                </c:pt>
                <c:pt idx="558">
                  <c:v>8.2910000000000004</c:v>
                </c:pt>
                <c:pt idx="559">
                  <c:v>8.2977000000000007</c:v>
                </c:pt>
                <c:pt idx="560">
                  <c:v>8.2934000000000001</c:v>
                </c:pt>
                <c:pt idx="561">
                  <c:v>8.2811000000000003</c:v>
                </c:pt>
                <c:pt idx="562">
                  <c:v>8.2598000000000003</c:v>
                </c:pt>
                <c:pt idx="563">
                  <c:v>8.2279</c:v>
                </c:pt>
                <c:pt idx="564">
                  <c:v>8.2003000000000004</c:v>
                </c:pt>
                <c:pt idx="565">
                  <c:v>8.1816999999999993</c:v>
                </c:pt>
                <c:pt idx="566">
                  <c:v>8.1678999999999995</c:v>
                </c:pt>
                <c:pt idx="567">
                  <c:v>8.1672999999999991</c:v>
                </c:pt>
                <c:pt idx="568">
                  <c:v>8.1743000000000006</c:v>
                </c:pt>
                <c:pt idx="569">
                  <c:v>8.1867999999999999</c:v>
                </c:pt>
                <c:pt idx="570">
                  <c:v>8.2001000000000008</c:v>
                </c:pt>
                <c:pt idx="571">
                  <c:v>8.2148000000000003</c:v>
                </c:pt>
                <c:pt idx="572">
                  <c:v>8.2315000000000005</c:v>
                </c:pt>
                <c:pt idx="573">
                  <c:v>8.2500999999999998</c:v>
                </c:pt>
                <c:pt idx="574">
                  <c:v>8.2706</c:v>
                </c:pt>
                <c:pt idx="575">
                  <c:v>8.2986000000000004</c:v>
                </c:pt>
                <c:pt idx="576">
                  <c:v>8.3347999999999995</c:v>
                </c:pt>
                <c:pt idx="577">
                  <c:v>8.3704000000000001</c:v>
                </c:pt>
                <c:pt idx="578">
                  <c:v>8.3987999999999996</c:v>
                </c:pt>
                <c:pt idx="579">
                  <c:v>8.4306999999999999</c:v>
                </c:pt>
                <c:pt idx="580">
                  <c:v>8.4784000000000006</c:v>
                </c:pt>
                <c:pt idx="581">
                  <c:v>8.5307999999999993</c:v>
                </c:pt>
                <c:pt idx="582">
                  <c:v>8.5896000000000008</c:v>
                </c:pt>
                <c:pt idx="583">
                  <c:v>8.6524999999999999</c:v>
                </c:pt>
                <c:pt idx="584">
                  <c:v>8.7197999999999993</c:v>
                </c:pt>
                <c:pt idx="585">
                  <c:v>8.7963000000000005</c:v>
                </c:pt>
                <c:pt idx="586">
                  <c:v>8.8742999999999999</c:v>
                </c:pt>
                <c:pt idx="587">
                  <c:v>8.9548000000000005</c:v>
                </c:pt>
                <c:pt idx="588">
                  <c:v>9.0413999999999994</c:v>
                </c:pt>
                <c:pt idx="589">
                  <c:v>9.1260999999999992</c:v>
                </c:pt>
                <c:pt idx="590">
                  <c:v>9.2192000000000007</c:v>
                </c:pt>
                <c:pt idx="591">
                  <c:v>9.3110999999999997</c:v>
                </c:pt>
                <c:pt idx="592">
                  <c:v>9.3794000000000004</c:v>
                </c:pt>
                <c:pt idx="593">
                  <c:v>9.4328000000000003</c:v>
                </c:pt>
                <c:pt idx="594">
                  <c:v>9.4785000000000004</c:v>
                </c:pt>
                <c:pt idx="595">
                  <c:v>9.5037000000000003</c:v>
                </c:pt>
                <c:pt idx="596">
                  <c:v>9.5115999999999996</c:v>
                </c:pt>
                <c:pt idx="597">
                  <c:v>9.5103000000000009</c:v>
                </c:pt>
                <c:pt idx="598">
                  <c:v>9.5061999999999998</c:v>
                </c:pt>
                <c:pt idx="599">
                  <c:v>9.5093999999999994</c:v>
                </c:pt>
                <c:pt idx="600">
                  <c:v>9.5212000000000003</c:v>
                </c:pt>
                <c:pt idx="601">
                  <c:v>9.5419</c:v>
                </c:pt>
                <c:pt idx="602">
                  <c:v>9.5631000000000004</c:v>
                </c:pt>
                <c:pt idx="603">
                  <c:v>9.5767000000000007</c:v>
                </c:pt>
                <c:pt idx="604">
                  <c:v>9.5888000000000009</c:v>
                </c:pt>
                <c:pt idx="605">
                  <c:v>9.6013999999999999</c:v>
                </c:pt>
                <c:pt idx="606">
                  <c:v>9.6198999999999995</c:v>
                </c:pt>
                <c:pt idx="607">
                  <c:v>9.6340000000000003</c:v>
                </c:pt>
                <c:pt idx="608">
                  <c:v>9.6469000000000005</c:v>
                </c:pt>
                <c:pt idx="609">
                  <c:v>9.6597000000000008</c:v>
                </c:pt>
                <c:pt idx="610">
                  <c:v>9.6661000000000001</c:v>
                </c:pt>
                <c:pt idx="611">
                  <c:v>9.6671999999999993</c:v>
                </c:pt>
                <c:pt idx="612">
                  <c:v>9.6694999999999993</c:v>
                </c:pt>
                <c:pt idx="613">
                  <c:v>9.6682000000000006</c:v>
                </c:pt>
                <c:pt idx="614">
                  <c:v>9.6638000000000002</c:v>
                </c:pt>
                <c:pt idx="615">
                  <c:v>9.6515000000000004</c:v>
                </c:pt>
                <c:pt idx="616">
                  <c:v>9.625</c:v>
                </c:pt>
                <c:pt idx="617">
                  <c:v>9.5902999999999992</c:v>
                </c:pt>
                <c:pt idx="618">
                  <c:v>9.5557999999999996</c:v>
                </c:pt>
                <c:pt idx="619">
                  <c:v>9.5220000000000002</c:v>
                </c:pt>
                <c:pt idx="620">
                  <c:v>9.4951000000000008</c:v>
                </c:pt>
                <c:pt idx="621">
                  <c:v>9.4697999999999993</c:v>
                </c:pt>
                <c:pt idx="622">
                  <c:v>9.4452999999999996</c:v>
                </c:pt>
                <c:pt idx="623">
                  <c:v>9.4146999999999998</c:v>
                </c:pt>
                <c:pt idx="624">
                  <c:v>9.3709000000000007</c:v>
                </c:pt>
                <c:pt idx="625">
                  <c:v>9.3125999999999998</c:v>
                </c:pt>
                <c:pt idx="626">
                  <c:v>9.2393000000000001</c:v>
                </c:pt>
                <c:pt idx="627">
                  <c:v>9.1530000000000005</c:v>
                </c:pt>
                <c:pt idx="628">
                  <c:v>9.0678000000000001</c:v>
                </c:pt>
                <c:pt idx="629">
                  <c:v>8.9940999999999995</c:v>
                </c:pt>
                <c:pt idx="630">
                  <c:v>8.9295000000000009</c:v>
                </c:pt>
                <c:pt idx="631">
                  <c:v>8.8752999999999993</c:v>
                </c:pt>
                <c:pt idx="632">
                  <c:v>8.8086000000000002</c:v>
                </c:pt>
                <c:pt idx="633">
                  <c:v>8.7367000000000008</c:v>
                </c:pt>
                <c:pt idx="634">
                  <c:v>8.6602999999999994</c:v>
                </c:pt>
                <c:pt idx="635">
                  <c:v>8.5940999999999992</c:v>
                </c:pt>
                <c:pt idx="636">
                  <c:v>8.5484000000000009</c:v>
                </c:pt>
                <c:pt idx="637">
                  <c:v>8.5188000000000006</c:v>
                </c:pt>
                <c:pt idx="638">
                  <c:v>8.4994999999999994</c:v>
                </c:pt>
                <c:pt idx="639">
                  <c:v>8.4884000000000004</c:v>
                </c:pt>
                <c:pt idx="640">
                  <c:v>8.4817</c:v>
                </c:pt>
                <c:pt idx="641">
                  <c:v>8.4774999999999991</c:v>
                </c:pt>
                <c:pt idx="642">
                  <c:v>8.4741</c:v>
                </c:pt>
                <c:pt idx="643">
                  <c:v>8.4763000000000002</c:v>
                </c:pt>
                <c:pt idx="644">
                  <c:v>8.4870000000000001</c:v>
                </c:pt>
                <c:pt idx="645">
                  <c:v>8.5004000000000008</c:v>
                </c:pt>
                <c:pt idx="646">
                  <c:v>8.4967000000000006</c:v>
                </c:pt>
                <c:pt idx="647">
                  <c:v>8.4687999999999999</c:v>
                </c:pt>
                <c:pt idx="648">
                  <c:v>8.4172999999999991</c:v>
                </c:pt>
                <c:pt idx="649">
                  <c:v>8.3491</c:v>
                </c:pt>
                <c:pt idx="650">
                  <c:v>8.2775999999999996</c:v>
                </c:pt>
                <c:pt idx="651">
                  <c:v>8.2111999999999998</c:v>
                </c:pt>
                <c:pt idx="652">
                  <c:v>8.1405999999999992</c:v>
                </c:pt>
                <c:pt idx="653">
                  <c:v>8.0798000000000005</c:v>
                </c:pt>
                <c:pt idx="654">
                  <c:v>8.0342000000000002</c:v>
                </c:pt>
                <c:pt idx="655">
                  <c:v>7.9908000000000001</c:v>
                </c:pt>
                <c:pt idx="656">
                  <c:v>7.9515000000000002</c:v>
                </c:pt>
                <c:pt idx="657">
                  <c:v>7.9181999999999997</c:v>
                </c:pt>
                <c:pt idx="658">
                  <c:v>7.8875999999999999</c:v>
                </c:pt>
                <c:pt idx="659">
                  <c:v>7.8587999999999996</c:v>
                </c:pt>
                <c:pt idx="660">
                  <c:v>7.8293999999999997</c:v>
                </c:pt>
                <c:pt idx="661">
                  <c:v>7.8085000000000004</c:v>
                </c:pt>
                <c:pt idx="662">
                  <c:v>7.7986000000000004</c:v>
                </c:pt>
                <c:pt idx="663">
                  <c:v>7.7847999999999997</c:v>
                </c:pt>
                <c:pt idx="664">
                  <c:v>7.7675999999999998</c:v>
                </c:pt>
                <c:pt idx="665">
                  <c:v>7.7535999999999996</c:v>
                </c:pt>
                <c:pt idx="666">
                  <c:v>7.7404000000000002</c:v>
                </c:pt>
                <c:pt idx="667">
                  <c:v>7.7255000000000003</c:v>
                </c:pt>
                <c:pt idx="668">
                  <c:v>7.7043999999999997</c:v>
                </c:pt>
                <c:pt idx="669">
                  <c:v>7.6818</c:v>
                </c:pt>
                <c:pt idx="670">
                  <c:v>7.6672000000000002</c:v>
                </c:pt>
                <c:pt idx="671">
                  <c:v>7.6725000000000003</c:v>
                </c:pt>
                <c:pt idx="672">
                  <c:v>7.6885000000000003</c:v>
                </c:pt>
                <c:pt idx="673">
                  <c:v>7.7085999999999997</c:v>
                </c:pt>
                <c:pt idx="674">
                  <c:v>7.7401</c:v>
                </c:pt>
                <c:pt idx="675">
                  <c:v>7.7736999999999998</c:v>
                </c:pt>
                <c:pt idx="676">
                  <c:v>7.7923999999999998</c:v>
                </c:pt>
                <c:pt idx="677">
                  <c:v>7.7923</c:v>
                </c:pt>
                <c:pt idx="678">
                  <c:v>7.7873000000000001</c:v>
                </c:pt>
                <c:pt idx="679">
                  <c:v>7.7817999999999996</c:v>
                </c:pt>
                <c:pt idx="680">
                  <c:v>7.7663000000000002</c:v>
                </c:pt>
                <c:pt idx="681">
                  <c:v>7.7466999999999997</c:v>
                </c:pt>
                <c:pt idx="682">
                  <c:v>7.7404000000000002</c:v>
                </c:pt>
                <c:pt idx="683">
                  <c:v>7.742</c:v>
                </c:pt>
                <c:pt idx="684">
                  <c:v>7.7558999999999996</c:v>
                </c:pt>
                <c:pt idx="685">
                  <c:v>7.7789999999999999</c:v>
                </c:pt>
                <c:pt idx="686">
                  <c:v>7.7968999999999999</c:v>
                </c:pt>
                <c:pt idx="687">
                  <c:v>7.8137999999999996</c:v>
                </c:pt>
                <c:pt idx="688">
                  <c:v>7.8175999999999997</c:v>
                </c:pt>
                <c:pt idx="689">
                  <c:v>7.8030999999999997</c:v>
                </c:pt>
                <c:pt idx="690">
                  <c:v>7.7713000000000001</c:v>
                </c:pt>
                <c:pt idx="691">
                  <c:v>7.7310999999999996</c:v>
                </c:pt>
                <c:pt idx="692">
                  <c:v>7.6760000000000002</c:v>
                </c:pt>
                <c:pt idx="693">
                  <c:v>7.6124000000000001</c:v>
                </c:pt>
                <c:pt idx="694">
                  <c:v>7.5479000000000003</c:v>
                </c:pt>
                <c:pt idx="695">
                  <c:v>7.4969000000000001</c:v>
                </c:pt>
                <c:pt idx="696">
                  <c:v>7.4703999999999997</c:v>
                </c:pt>
                <c:pt idx="697">
                  <c:v>7.4768999999999997</c:v>
                </c:pt>
                <c:pt idx="698">
                  <c:v>7.5030000000000001</c:v>
                </c:pt>
                <c:pt idx="699">
                  <c:v>7.5410000000000004</c:v>
                </c:pt>
                <c:pt idx="700">
                  <c:v>7.5932000000000004</c:v>
                </c:pt>
                <c:pt idx="701">
                  <c:v>7.6534000000000004</c:v>
                </c:pt>
                <c:pt idx="702">
                  <c:v>7.7127999999999997</c:v>
                </c:pt>
                <c:pt idx="703">
                  <c:v>7.7615999999999996</c:v>
                </c:pt>
                <c:pt idx="704">
                  <c:v>7.7998000000000003</c:v>
                </c:pt>
                <c:pt idx="705">
                  <c:v>7.8259999999999996</c:v>
                </c:pt>
                <c:pt idx="706">
                  <c:v>7.8365</c:v>
                </c:pt>
                <c:pt idx="707">
                  <c:v>7.8372000000000002</c:v>
                </c:pt>
                <c:pt idx="708">
                  <c:v>7.8320999999999996</c:v>
                </c:pt>
                <c:pt idx="709">
                  <c:v>7.8281999999999998</c:v>
                </c:pt>
                <c:pt idx="710">
                  <c:v>7.8293999999999997</c:v>
                </c:pt>
                <c:pt idx="711">
                  <c:v>7.8428000000000004</c:v>
                </c:pt>
                <c:pt idx="712">
                  <c:v>7.8642000000000003</c:v>
                </c:pt>
                <c:pt idx="713">
                  <c:v>7.8863000000000003</c:v>
                </c:pt>
                <c:pt idx="714">
                  <c:v>7.9109999999999996</c:v>
                </c:pt>
                <c:pt idx="715">
                  <c:v>7.9402999999999997</c:v>
                </c:pt>
                <c:pt idx="716">
                  <c:v>7.9744000000000002</c:v>
                </c:pt>
                <c:pt idx="717">
                  <c:v>8.0079999999999991</c:v>
                </c:pt>
                <c:pt idx="718">
                  <c:v>8.0429999999999993</c:v>
                </c:pt>
                <c:pt idx="719">
                  <c:v>8.0777000000000001</c:v>
                </c:pt>
                <c:pt idx="720">
                  <c:v>8.1302000000000003</c:v>
                </c:pt>
                <c:pt idx="721">
                  <c:v>8.1858000000000004</c:v>
                </c:pt>
                <c:pt idx="722">
                  <c:v>8.2377000000000002</c:v>
                </c:pt>
                <c:pt idx="723">
                  <c:v>8.2927</c:v>
                </c:pt>
                <c:pt idx="724">
                  <c:v>8.3465000000000007</c:v>
                </c:pt>
                <c:pt idx="725">
                  <c:v>8.3901000000000003</c:v>
                </c:pt>
                <c:pt idx="726">
                  <c:v>8.4206000000000003</c:v>
                </c:pt>
                <c:pt idx="727">
                  <c:v>8.4351000000000003</c:v>
                </c:pt>
                <c:pt idx="728">
                  <c:v>8.4419000000000004</c:v>
                </c:pt>
                <c:pt idx="729">
                  <c:v>8.4461999999999993</c:v>
                </c:pt>
                <c:pt idx="730">
                  <c:v>8.4467999999999996</c:v>
                </c:pt>
                <c:pt idx="731">
                  <c:v>8.4464000000000006</c:v>
                </c:pt>
                <c:pt idx="732">
                  <c:v>8.4488000000000003</c:v>
                </c:pt>
                <c:pt idx="733">
                  <c:v>8.4504999999999999</c:v>
                </c:pt>
                <c:pt idx="734">
                  <c:v>8.4491999999999994</c:v>
                </c:pt>
                <c:pt idx="735">
                  <c:v>8.4506999999999994</c:v>
                </c:pt>
                <c:pt idx="736">
                  <c:v>8.4467999999999996</c:v>
                </c:pt>
                <c:pt idx="737">
                  <c:v>8.4457000000000004</c:v>
                </c:pt>
                <c:pt idx="738">
                  <c:v>8.4445999999999994</c:v>
                </c:pt>
                <c:pt idx="739">
                  <c:v>8.4422999999999995</c:v>
                </c:pt>
                <c:pt idx="740">
                  <c:v>8.4431999999999992</c:v>
                </c:pt>
                <c:pt idx="741">
                  <c:v>8.4482999999999997</c:v>
                </c:pt>
                <c:pt idx="742">
                  <c:v>8.4570000000000007</c:v>
                </c:pt>
                <c:pt idx="743">
                  <c:v>8.4716000000000005</c:v>
                </c:pt>
                <c:pt idx="744">
                  <c:v>8.4844000000000008</c:v>
                </c:pt>
                <c:pt idx="745">
                  <c:v>8.4969000000000001</c:v>
                </c:pt>
                <c:pt idx="746">
                  <c:v>8.5058000000000007</c:v>
                </c:pt>
                <c:pt idx="747">
                  <c:v>8.5013000000000005</c:v>
                </c:pt>
                <c:pt idx="748">
                  <c:v>8.4773999999999994</c:v>
                </c:pt>
                <c:pt idx="749">
                  <c:v>8.4443000000000001</c:v>
                </c:pt>
                <c:pt idx="750">
                  <c:v>8.4100999999999999</c:v>
                </c:pt>
                <c:pt idx="751">
                  <c:v>8.3836999999999993</c:v>
                </c:pt>
                <c:pt idx="752">
                  <c:v>8.3646999999999991</c:v>
                </c:pt>
                <c:pt idx="753">
                  <c:v>8.3482000000000003</c:v>
                </c:pt>
                <c:pt idx="754">
                  <c:v>8.3346999999999998</c:v>
                </c:pt>
                <c:pt idx="755">
                  <c:v>8.3267000000000007</c:v>
                </c:pt>
                <c:pt idx="756">
                  <c:v>8.3214000000000006</c:v>
                </c:pt>
                <c:pt idx="757">
                  <c:v>8.3167000000000009</c:v>
                </c:pt>
                <c:pt idx="758">
                  <c:v>8.3142999999999994</c:v>
                </c:pt>
                <c:pt idx="759">
                  <c:v>8.3095999999999997</c:v>
                </c:pt>
                <c:pt idx="760">
                  <c:v>8.2935999999999996</c:v>
                </c:pt>
                <c:pt idx="761">
                  <c:v>8.2695000000000007</c:v>
                </c:pt>
                <c:pt idx="762">
                  <c:v>8.2401</c:v>
                </c:pt>
                <c:pt idx="763">
                  <c:v>8.2044999999999995</c:v>
                </c:pt>
                <c:pt idx="764">
                  <c:v>8.1690000000000005</c:v>
                </c:pt>
                <c:pt idx="765">
                  <c:v>8.1351999999999993</c:v>
                </c:pt>
                <c:pt idx="766">
                  <c:v>8.1047999999999991</c:v>
                </c:pt>
                <c:pt idx="767">
                  <c:v>8.0749999999999993</c:v>
                </c:pt>
                <c:pt idx="768">
                  <c:v>8.0454000000000008</c:v>
                </c:pt>
                <c:pt idx="769">
                  <c:v>8.0161999999999995</c:v>
                </c:pt>
                <c:pt idx="770">
                  <c:v>7.9884000000000004</c:v>
                </c:pt>
                <c:pt idx="771">
                  <c:v>7.9661</c:v>
                </c:pt>
                <c:pt idx="772">
                  <c:v>7.9466000000000001</c:v>
                </c:pt>
                <c:pt idx="773">
                  <c:v>7.9273999999999996</c:v>
                </c:pt>
                <c:pt idx="774">
                  <c:v>7.9103000000000003</c:v>
                </c:pt>
                <c:pt idx="775">
                  <c:v>7.9047000000000001</c:v>
                </c:pt>
                <c:pt idx="776">
                  <c:v>7.9057000000000004</c:v>
                </c:pt>
                <c:pt idx="777">
                  <c:v>7.9160000000000004</c:v>
                </c:pt>
                <c:pt idx="778">
                  <c:v>7.9288999999999996</c:v>
                </c:pt>
                <c:pt idx="779">
                  <c:v>7.9436</c:v>
                </c:pt>
                <c:pt idx="780">
                  <c:v>7.9557000000000002</c:v>
                </c:pt>
                <c:pt idx="781">
                  <c:v>7.9698000000000002</c:v>
                </c:pt>
                <c:pt idx="782">
                  <c:v>7.9904000000000002</c:v>
                </c:pt>
                <c:pt idx="783">
                  <c:v>8.0084</c:v>
                </c:pt>
                <c:pt idx="784">
                  <c:v>8.0190000000000001</c:v>
                </c:pt>
                <c:pt idx="785">
                  <c:v>8.0077999999999996</c:v>
                </c:pt>
                <c:pt idx="786">
                  <c:v>7.9786000000000001</c:v>
                </c:pt>
                <c:pt idx="787">
                  <c:v>7.9499000000000004</c:v>
                </c:pt>
                <c:pt idx="788">
                  <c:v>7.9302999999999999</c:v>
                </c:pt>
                <c:pt idx="789">
                  <c:v>7.9298000000000002</c:v>
                </c:pt>
                <c:pt idx="790">
                  <c:v>7.9431000000000003</c:v>
                </c:pt>
                <c:pt idx="791">
                  <c:v>7.9421999999999997</c:v>
                </c:pt>
                <c:pt idx="792">
                  <c:v>7.9153000000000002</c:v>
                </c:pt>
                <c:pt idx="793">
                  <c:v>7.8757000000000001</c:v>
                </c:pt>
                <c:pt idx="794">
                  <c:v>7.8319999999999999</c:v>
                </c:pt>
                <c:pt idx="795">
                  <c:v>7.7874999999999996</c:v>
                </c:pt>
                <c:pt idx="796">
                  <c:v>7.7476000000000003</c:v>
                </c:pt>
                <c:pt idx="797">
                  <c:v>7.7024999999999997</c:v>
                </c:pt>
                <c:pt idx="798">
                  <c:v>7.6445999999999996</c:v>
                </c:pt>
                <c:pt idx="799">
                  <c:v>7.5812999999999997</c:v>
                </c:pt>
                <c:pt idx="800">
                  <c:v>7.5178000000000003</c:v>
                </c:pt>
                <c:pt idx="801">
                  <c:v>7.4734999999999996</c:v>
                </c:pt>
                <c:pt idx="802">
                  <c:v>7.4580000000000002</c:v>
                </c:pt>
                <c:pt idx="803">
                  <c:v>7.4622000000000002</c:v>
                </c:pt>
                <c:pt idx="804">
                  <c:v>7.4729000000000001</c:v>
                </c:pt>
                <c:pt idx="805">
                  <c:v>7.4785000000000004</c:v>
                </c:pt>
                <c:pt idx="806">
                  <c:v>7.4768999999999997</c:v>
                </c:pt>
                <c:pt idx="807">
                  <c:v>7.4657999999999998</c:v>
                </c:pt>
                <c:pt idx="808">
                  <c:v>7.4499000000000004</c:v>
                </c:pt>
                <c:pt idx="809">
                  <c:v>7.4257</c:v>
                </c:pt>
                <c:pt idx="810">
                  <c:v>7.3941999999999997</c:v>
                </c:pt>
                <c:pt idx="811">
                  <c:v>7.3513999999999999</c:v>
                </c:pt>
                <c:pt idx="812">
                  <c:v>7.3061999999999996</c:v>
                </c:pt>
                <c:pt idx="813">
                  <c:v>7.2507000000000001</c:v>
                </c:pt>
                <c:pt idx="814">
                  <c:v>7.1932999999999998</c:v>
                </c:pt>
                <c:pt idx="815">
                  <c:v>7.1462000000000003</c:v>
                </c:pt>
                <c:pt idx="816">
                  <c:v>7.1089000000000002</c:v>
                </c:pt>
                <c:pt idx="817">
                  <c:v>7.0735999999999999</c:v>
                </c:pt>
                <c:pt idx="818">
                  <c:v>7.0404</c:v>
                </c:pt>
                <c:pt idx="819">
                  <c:v>7.0166000000000004</c:v>
                </c:pt>
                <c:pt idx="820">
                  <c:v>7.0118</c:v>
                </c:pt>
                <c:pt idx="821">
                  <c:v>7.0255999999999998</c:v>
                </c:pt>
                <c:pt idx="822">
                  <c:v>7.0468999999999999</c:v>
                </c:pt>
                <c:pt idx="823">
                  <c:v>7.0679999999999996</c:v>
                </c:pt>
                <c:pt idx="824">
                  <c:v>7.0846</c:v>
                </c:pt>
                <c:pt idx="825">
                  <c:v>7.0993000000000004</c:v>
                </c:pt>
                <c:pt idx="826">
                  <c:v>7.1151</c:v>
                </c:pt>
                <c:pt idx="827">
                  <c:v>7.1247999999999996</c:v>
                </c:pt>
                <c:pt idx="828">
                  <c:v>7.1219000000000001</c:v>
                </c:pt>
                <c:pt idx="829">
                  <c:v>7.1006</c:v>
                </c:pt>
                <c:pt idx="830">
                  <c:v>7.0616000000000003</c:v>
                </c:pt>
                <c:pt idx="831">
                  <c:v>7.0134999999999996</c:v>
                </c:pt>
                <c:pt idx="832">
                  <c:v>6.9661999999999997</c:v>
                </c:pt>
                <c:pt idx="833">
                  <c:v>6.9321000000000002</c:v>
                </c:pt>
                <c:pt idx="834">
                  <c:v>6.9127999999999998</c:v>
                </c:pt>
                <c:pt idx="835">
                  <c:v>6.8874000000000004</c:v>
                </c:pt>
                <c:pt idx="836">
                  <c:v>6.8456999999999999</c:v>
                </c:pt>
                <c:pt idx="837">
                  <c:v>6.7998000000000003</c:v>
                </c:pt>
                <c:pt idx="838">
                  <c:v>6.7667999999999999</c:v>
                </c:pt>
                <c:pt idx="839">
                  <c:v>6.7465999999999999</c:v>
                </c:pt>
                <c:pt idx="840">
                  <c:v>6.7310999999999996</c:v>
                </c:pt>
                <c:pt idx="841">
                  <c:v>6.7175000000000002</c:v>
                </c:pt>
                <c:pt idx="842">
                  <c:v>6.7031000000000001</c:v>
                </c:pt>
                <c:pt idx="843">
                  <c:v>6.6894</c:v>
                </c:pt>
                <c:pt idx="844">
                  <c:v>6.6867999999999999</c:v>
                </c:pt>
                <c:pt idx="845">
                  <c:v>6.6985999999999999</c:v>
                </c:pt>
                <c:pt idx="846">
                  <c:v>6.7222</c:v>
                </c:pt>
                <c:pt idx="847">
                  <c:v>6.7441000000000004</c:v>
                </c:pt>
                <c:pt idx="848">
                  <c:v>6.7508999999999997</c:v>
                </c:pt>
                <c:pt idx="849">
                  <c:v>6.7346000000000004</c:v>
                </c:pt>
                <c:pt idx="850">
                  <c:v>6.7050999999999998</c:v>
                </c:pt>
                <c:pt idx="851">
                  <c:v>6.6814999999999998</c:v>
                </c:pt>
                <c:pt idx="852">
                  <c:v>6.6755000000000004</c:v>
                </c:pt>
                <c:pt idx="853">
                  <c:v>6.6863999999999999</c:v>
                </c:pt>
                <c:pt idx="854">
                  <c:v>6.7098000000000004</c:v>
                </c:pt>
                <c:pt idx="855">
                  <c:v>6.7404000000000002</c:v>
                </c:pt>
                <c:pt idx="856">
                  <c:v>6.7771999999999997</c:v>
                </c:pt>
                <c:pt idx="857">
                  <c:v>6.8216999999999999</c:v>
                </c:pt>
                <c:pt idx="858">
                  <c:v>6.8741000000000003</c:v>
                </c:pt>
                <c:pt idx="859">
                  <c:v>6.9259000000000004</c:v>
                </c:pt>
                <c:pt idx="860">
                  <c:v>6.9832999999999998</c:v>
                </c:pt>
                <c:pt idx="861">
                  <c:v>7.0404999999999998</c:v>
                </c:pt>
                <c:pt idx="862">
                  <c:v>7.0907999999999998</c:v>
                </c:pt>
                <c:pt idx="863">
                  <c:v>7.1330999999999998</c:v>
                </c:pt>
                <c:pt idx="864">
                  <c:v>7.1645000000000003</c:v>
                </c:pt>
                <c:pt idx="865">
                  <c:v>7.1914999999999996</c:v>
                </c:pt>
                <c:pt idx="866">
                  <c:v>7.2237</c:v>
                </c:pt>
                <c:pt idx="867">
                  <c:v>7.2572999999999999</c:v>
                </c:pt>
                <c:pt idx="868">
                  <c:v>7.3003999999999998</c:v>
                </c:pt>
                <c:pt idx="869">
                  <c:v>7.3531000000000004</c:v>
                </c:pt>
                <c:pt idx="870">
                  <c:v>7.4185999999999996</c:v>
                </c:pt>
                <c:pt idx="871">
                  <c:v>7.4869000000000003</c:v>
                </c:pt>
                <c:pt idx="872">
                  <c:v>7.5479000000000003</c:v>
                </c:pt>
                <c:pt idx="873">
                  <c:v>7.5928000000000004</c:v>
                </c:pt>
                <c:pt idx="874">
                  <c:v>7.6071</c:v>
                </c:pt>
                <c:pt idx="875">
                  <c:v>7.5987</c:v>
                </c:pt>
                <c:pt idx="876">
                  <c:v>7.5566000000000004</c:v>
                </c:pt>
                <c:pt idx="877">
                  <c:v>7.4932999999999996</c:v>
                </c:pt>
                <c:pt idx="878">
                  <c:v>7.4321999999999999</c:v>
                </c:pt>
                <c:pt idx="879">
                  <c:v>7.3771000000000004</c:v>
                </c:pt>
                <c:pt idx="880">
                  <c:v>7.3338000000000001</c:v>
                </c:pt>
                <c:pt idx="881">
                  <c:v>7.3202999999999996</c:v>
                </c:pt>
                <c:pt idx="882">
                  <c:v>7.3391999999999999</c:v>
                </c:pt>
                <c:pt idx="883">
                  <c:v>7.3819999999999997</c:v>
                </c:pt>
                <c:pt idx="884">
                  <c:v>7.4401999999999999</c:v>
                </c:pt>
                <c:pt idx="885">
                  <c:v>7.5004</c:v>
                </c:pt>
                <c:pt idx="886">
                  <c:v>7.5602999999999998</c:v>
                </c:pt>
                <c:pt idx="887">
                  <c:v>7.6334</c:v>
                </c:pt>
                <c:pt idx="888">
                  <c:v>7.7031999999999998</c:v>
                </c:pt>
                <c:pt idx="889">
                  <c:v>7.7592999999999996</c:v>
                </c:pt>
                <c:pt idx="890">
                  <c:v>7.8116000000000003</c:v>
                </c:pt>
                <c:pt idx="891">
                  <c:v>7.8674999999999997</c:v>
                </c:pt>
                <c:pt idx="892">
                  <c:v>7.9234999999999998</c:v>
                </c:pt>
                <c:pt idx="893">
                  <c:v>7.9759000000000002</c:v>
                </c:pt>
                <c:pt idx="894">
                  <c:v>8.0337999999999994</c:v>
                </c:pt>
                <c:pt idx="895">
                  <c:v>8.0919000000000008</c:v>
                </c:pt>
                <c:pt idx="896">
                  <c:v>8.1521000000000008</c:v>
                </c:pt>
                <c:pt idx="897">
                  <c:v>8.2110000000000003</c:v>
                </c:pt>
                <c:pt idx="898">
                  <c:v>8.2700999999999993</c:v>
                </c:pt>
                <c:pt idx="899">
                  <c:v>8.3178999999999998</c:v>
                </c:pt>
                <c:pt idx="900">
                  <c:v>8.3575999999999997</c:v>
                </c:pt>
                <c:pt idx="901">
                  <c:v>8.3949999999999996</c:v>
                </c:pt>
                <c:pt idx="902">
                  <c:v>8.4308999999999994</c:v>
                </c:pt>
                <c:pt idx="903">
                  <c:v>8.4633000000000003</c:v>
                </c:pt>
                <c:pt idx="904">
                  <c:v>8.4925999999999995</c:v>
                </c:pt>
                <c:pt idx="905">
                  <c:v>8.5210000000000008</c:v>
                </c:pt>
                <c:pt idx="906">
                  <c:v>8.5504999999999995</c:v>
                </c:pt>
                <c:pt idx="907">
                  <c:v>8.5756999999999994</c:v>
                </c:pt>
                <c:pt idx="908">
                  <c:v>8.5929000000000002</c:v>
                </c:pt>
                <c:pt idx="909">
                  <c:v>8.6013000000000002</c:v>
                </c:pt>
                <c:pt idx="910">
                  <c:v>8.6082999999999998</c:v>
                </c:pt>
                <c:pt idx="911">
                  <c:v>8.6187000000000005</c:v>
                </c:pt>
                <c:pt idx="912">
                  <c:v>8.6280000000000001</c:v>
                </c:pt>
                <c:pt idx="913">
                  <c:v>8.6359999999999992</c:v>
                </c:pt>
                <c:pt idx="914">
                  <c:v>8.6448</c:v>
                </c:pt>
                <c:pt idx="915">
                  <c:v>8.6622000000000003</c:v>
                </c:pt>
                <c:pt idx="916">
                  <c:v>8.6836000000000002</c:v>
                </c:pt>
                <c:pt idx="917">
                  <c:v>8.7012999999999998</c:v>
                </c:pt>
                <c:pt idx="918">
                  <c:v>8.7164999999999999</c:v>
                </c:pt>
                <c:pt idx="919">
                  <c:v>8.7308000000000003</c:v>
                </c:pt>
                <c:pt idx="920">
                  <c:v>8.7385000000000002</c:v>
                </c:pt>
                <c:pt idx="921">
                  <c:v>8.7418999999999993</c:v>
                </c:pt>
                <c:pt idx="922">
                  <c:v>8.7413000000000007</c:v>
                </c:pt>
                <c:pt idx="923">
                  <c:v>8.7354000000000003</c:v>
                </c:pt>
                <c:pt idx="924">
                  <c:v>8.7289999999999992</c:v>
                </c:pt>
                <c:pt idx="925">
                  <c:v>8.7236999999999991</c:v>
                </c:pt>
                <c:pt idx="926">
                  <c:v>8.7182999999999993</c:v>
                </c:pt>
                <c:pt idx="927">
                  <c:v>8.7110000000000003</c:v>
                </c:pt>
                <c:pt idx="928">
                  <c:v>8.7119999999999997</c:v>
                </c:pt>
                <c:pt idx="929">
                  <c:v>8.7270000000000003</c:v>
                </c:pt>
                <c:pt idx="930">
                  <c:v>8.7484999999999999</c:v>
                </c:pt>
                <c:pt idx="931">
                  <c:v>8.7781000000000002</c:v>
                </c:pt>
                <c:pt idx="932">
                  <c:v>8.8145000000000007</c:v>
                </c:pt>
                <c:pt idx="933">
                  <c:v>8.8493999999999993</c:v>
                </c:pt>
                <c:pt idx="934">
                  <c:v>8.8890999999999991</c:v>
                </c:pt>
                <c:pt idx="935">
                  <c:v>8.9301999999999992</c:v>
                </c:pt>
                <c:pt idx="936">
                  <c:v>8.9758999999999993</c:v>
                </c:pt>
                <c:pt idx="937">
                  <c:v>9.0248000000000008</c:v>
                </c:pt>
                <c:pt idx="938">
                  <c:v>9.0709999999999997</c:v>
                </c:pt>
                <c:pt idx="939">
                  <c:v>9.1148000000000007</c:v>
                </c:pt>
                <c:pt idx="940">
                  <c:v>9.1506000000000007</c:v>
                </c:pt>
                <c:pt idx="941">
                  <c:v>9.1773000000000007</c:v>
                </c:pt>
                <c:pt idx="942">
                  <c:v>9.1928999999999998</c:v>
                </c:pt>
                <c:pt idx="943">
                  <c:v>9.2018000000000004</c:v>
                </c:pt>
                <c:pt idx="944">
                  <c:v>9.1988000000000003</c:v>
                </c:pt>
                <c:pt idx="945">
                  <c:v>9.1852</c:v>
                </c:pt>
                <c:pt idx="946">
                  <c:v>9.1755999999999993</c:v>
                </c:pt>
                <c:pt idx="947">
                  <c:v>9.1747999999999994</c:v>
                </c:pt>
                <c:pt idx="948">
                  <c:v>9.1721000000000004</c:v>
                </c:pt>
                <c:pt idx="949">
                  <c:v>9.1675000000000004</c:v>
                </c:pt>
                <c:pt idx="950">
                  <c:v>9.1568000000000005</c:v>
                </c:pt>
                <c:pt idx="951">
                  <c:v>9.1389999999999993</c:v>
                </c:pt>
                <c:pt idx="952">
                  <c:v>9.1167999999999996</c:v>
                </c:pt>
                <c:pt idx="953">
                  <c:v>9.0882000000000005</c:v>
                </c:pt>
                <c:pt idx="954">
                  <c:v>9.0630000000000006</c:v>
                </c:pt>
                <c:pt idx="955">
                  <c:v>9.0509000000000004</c:v>
                </c:pt>
                <c:pt idx="956">
                  <c:v>9.0519999999999996</c:v>
                </c:pt>
                <c:pt idx="957">
                  <c:v>9.0702999999999996</c:v>
                </c:pt>
                <c:pt idx="958">
                  <c:v>9.0976999999999997</c:v>
                </c:pt>
                <c:pt idx="959">
                  <c:v>9.1265999999999998</c:v>
                </c:pt>
                <c:pt idx="960">
                  <c:v>9.1531000000000002</c:v>
                </c:pt>
                <c:pt idx="961">
                  <c:v>9.1735000000000007</c:v>
                </c:pt>
                <c:pt idx="962">
                  <c:v>9.1868999999999996</c:v>
                </c:pt>
                <c:pt idx="963">
                  <c:v>9.1896000000000004</c:v>
                </c:pt>
                <c:pt idx="964">
                  <c:v>9.1728000000000005</c:v>
                </c:pt>
                <c:pt idx="965">
                  <c:v>9.14</c:v>
                </c:pt>
                <c:pt idx="966">
                  <c:v>9.0978999999999992</c:v>
                </c:pt>
                <c:pt idx="967">
                  <c:v>9.0500000000000007</c:v>
                </c:pt>
                <c:pt idx="968">
                  <c:v>9.0061999999999998</c:v>
                </c:pt>
                <c:pt idx="969">
                  <c:v>8.9701000000000004</c:v>
                </c:pt>
                <c:pt idx="970">
                  <c:v>8.9365000000000006</c:v>
                </c:pt>
                <c:pt idx="971">
                  <c:v>8.8995999999999995</c:v>
                </c:pt>
                <c:pt idx="972">
                  <c:v>8.8681999999999999</c:v>
                </c:pt>
                <c:pt idx="973">
                  <c:v>8.8379999999999992</c:v>
                </c:pt>
                <c:pt idx="974">
                  <c:v>8.7982999999999993</c:v>
                </c:pt>
                <c:pt idx="975">
                  <c:v>8.7568000000000001</c:v>
                </c:pt>
                <c:pt idx="976">
                  <c:v>8.7247000000000003</c:v>
                </c:pt>
                <c:pt idx="977">
                  <c:v>8.7030999999999992</c:v>
                </c:pt>
                <c:pt idx="978">
                  <c:v>8.6826000000000008</c:v>
                </c:pt>
                <c:pt idx="979">
                  <c:v>8.6616</c:v>
                </c:pt>
                <c:pt idx="980">
                  <c:v>8.6379000000000001</c:v>
                </c:pt>
                <c:pt idx="981">
                  <c:v>8.6205999999999996</c:v>
                </c:pt>
                <c:pt idx="982">
                  <c:v>8.5960999999999999</c:v>
                </c:pt>
                <c:pt idx="983">
                  <c:v>8.5732999999999997</c:v>
                </c:pt>
                <c:pt idx="984">
                  <c:v>8.5526999999999997</c:v>
                </c:pt>
                <c:pt idx="985">
                  <c:v>8.5297999999999998</c:v>
                </c:pt>
                <c:pt idx="986">
                  <c:v>8.5068000000000001</c:v>
                </c:pt>
                <c:pt idx="987">
                  <c:v>8.4749999999999996</c:v>
                </c:pt>
                <c:pt idx="988">
                  <c:v>8.4380000000000006</c:v>
                </c:pt>
                <c:pt idx="989">
                  <c:v>8.4004999999999992</c:v>
                </c:pt>
                <c:pt idx="990">
                  <c:v>8.3703000000000003</c:v>
                </c:pt>
                <c:pt idx="991">
                  <c:v>8.3535000000000004</c:v>
                </c:pt>
                <c:pt idx="992">
                  <c:v>8.3407999999999998</c:v>
                </c:pt>
                <c:pt idx="993">
                  <c:v>8.3224</c:v>
                </c:pt>
                <c:pt idx="994">
                  <c:v>8.3016000000000005</c:v>
                </c:pt>
                <c:pt idx="995">
                  <c:v>8.282</c:v>
                </c:pt>
                <c:pt idx="996">
                  <c:v>8.2570999999999994</c:v>
                </c:pt>
                <c:pt idx="997">
                  <c:v>8.2338000000000005</c:v>
                </c:pt>
                <c:pt idx="998">
                  <c:v>8.2195999999999998</c:v>
                </c:pt>
                <c:pt idx="999">
                  <c:v>8.2142999999999997</c:v>
                </c:pt>
                <c:pt idx="1000">
                  <c:v>8.2172999999999998</c:v>
                </c:pt>
                <c:pt idx="1001">
                  <c:v>8.2270000000000003</c:v>
                </c:pt>
                <c:pt idx="1002">
                  <c:v>8.2384000000000004</c:v>
                </c:pt>
                <c:pt idx="1003">
                  <c:v>8.2530000000000001</c:v>
                </c:pt>
                <c:pt idx="1004">
                  <c:v>8.2632999999999992</c:v>
                </c:pt>
                <c:pt idx="1005">
                  <c:v>8.2721</c:v>
                </c:pt>
                <c:pt idx="1006">
                  <c:v>8.2832000000000008</c:v>
                </c:pt>
                <c:pt idx="1007">
                  <c:v>8.3023000000000007</c:v>
                </c:pt>
                <c:pt idx="1008">
                  <c:v>8.3226999999999993</c:v>
                </c:pt>
                <c:pt idx="1009">
                  <c:v>8.3467000000000002</c:v>
                </c:pt>
                <c:pt idx="1010">
                  <c:v>8.3729999999999993</c:v>
                </c:pt>
                <c:pt idx="1011">
                  <c:v>8.4013000000000009</c:v>
                </c:pt>
                <c:pt idx="1012">
                  <c:v>8.4245999999999999</c:v>
                </c:pt>
                <c:pt idx="1013">
                  <c:v>8.4383999999999997</c:v>
                </c:pt>
                <c:pt idx="1014">
                  <c:v>8.4353999999999996</c:v>
                </c:pt>
                <c:pt idx="1015">
                  <c:v>8.4138000000000002</c:v>
                </c:pt>
                <c:pt idx="1016">
                  <c:v>8.3720999999999997</c:v>
                </c:pt>
                <c:pt idx="1017">
                  <c:v>8.3265999999999991</c:v>
                </c:pt>
                <c:pt idx="1018">
                  <c:v>8.2911000000000001</c:v>
                </c:pt>
                <c:pt idx="1019">
                  <c:v>8.2688000000000006</c:v>
                </c:pt>
                <c:pt idx="1020">
                  <c:v>8.2599</c:v>
                </c:pt>
                <c:pt idx="1021">
                  <c:v>8.2588000000000008</c:v>
                </c:pt>
                <c:pt idx="1022">
                  <c:v>8.2607999999999997</c:v>
                </c:pt>
                <c:pt idx="1023">
                  <c:v>8.2642000000000007</c:v>
                </c:pt>
                <c:pt idx="1024">
                  <c:v>8.2723999999999993</c:v>
                </c:pt>
                <c:pt idx="1025">
                  <c:v>8.2860999999999994</c:v>
                </c:pt>
                <c:pt idx="1026">
                  <c:v>8.3010000000000002</c:v>
                </c:pt>
                <c:pt idx="1027">
                  <c:v>8.3123000000000005</c:v>
                </c:pt>
                <c:pt idx="1028">
                  <c:v>8.3232999999999997</c:v>
                </c:pt>
                <c:pt idx="1029">
                  <c:v>8.3285999999999998</c:v>
                </c:pt>
                <c:pt idx="1030">
                  <c:v>8.3230000000000004</c:v>
                </c:pt>
                <c:pt idx="1031">
                  <c:v>8.3153000000000006</c:v>
                </c:pt>
                <c:pt idx="1032">
                  <c:v>8.3167000000000009</c:v>
                </c:pt>
                <c:pt idx="1033">
                  <c:v>8.3389000000000006</c:v>
                </c:pt>
                <c:pt idx="1034">
                  <c:v>8.3741000000000003</c:v>
                </c:pt>
                <c:pt idx="1035">
                  <c:v>8.4257000000000009</c:v>
                </c:pt>
                <c:pt idx="1036">
                  <c:v>8.4953000000000003</c:v>
                </c:pt>
                <c:pt idx="1037">
                  <c:v>8.5661000000000005</c:v>
                </c:pt>
                <c:pt idx="1038">
                  <c:v>8.641</c:v>
                </c:pt>
                <c:pt idx="1039">
                  <c:v>8.7232000000000003</c:v>
                </c:pt>
                <c:pt idx="1040">
                  <c:v>8.8002000000000002</c:v>
                </c:pt>
                <c:pt idx="1041">
                  <c:v>8.8615999999999993</c:v>
                </c:pt>
                <c:pt idx="1042">
                  <c:v>8.8999000000000006</c:v>
                </c:pt>
                <c:pt idx="1043">
                  <c:v>8.9156999999999993</c:v>
                </c:pt>
                <c:pt idx="1044">
                  <c:v>8.9120000000000008</c:v>
                </c:pt>
                <c:pt idx="1045">
                  <c:v>8.8927999999999994</c:v>
                </c:pt>
                <c:pt idx="1046">
                  <c:v>8.8817000000000004</c:v>
                </c:pt>
                <c:pt idx="1047">
                  <c:v>8.8867999999999991</c:v>
                </c:pt>
                <c:pt idx="1048">
                  <c:v>8.9042999999999992</c:v>
                </c:pt>
                <c:pt idx="1049">
                  <c:v>8.9184000000000001</c:v>
                </c:pt>
                <c:pt idx="1050">
                  <c:v>8.9288000000000007</c:v>
                </c:pt>
                <c:pt idx="1051">
                  <c:v>8.9345999999999997</c:v>
                </c:pt>
                <c:pt idx="1052">
                  <c:v>8.9368999999999996</c:v>
                </c:pt>
                <c:pt idx="1053">
                  <c:v>8.9336000000000002</c:v>
                </c:pt>
                <c:pt idx="1054">
                  <c:v>8.9217999999999993</c:v>
                </c:pt>
                <c:pt idx="1055">
                  <c:v>8.9006000000000007</c:v>
                </c:pt>
                <c:pt idx="1056">
                  <c:v>8.8670000000000009</c:v>
                </c:pt>
                <c:pt idx="1057">
                  <c:v>8.8118999999999996</c:v>
                </c:pt>
                <c:pt idx="1058">
                  <c:v>8.7460000000000004</c:v>
                </c:pt>
                <c:pt idx="1059">
                  <c:v>8.6793999999999993</c:v>
                </c:pt>
                <c:pt idx="1060">
                  <c:v>8.6273</c:v>
                </c:pt>
                <c:pt idx="1061">
                  <c:v>8.5937000000000001</c:v>
                </c:pt>
                <c:pt idx="1062">
                  <c:v>8.5615000000000006</c:v>
                </c:pt>
                <c:pt idx="1063">
                  <c:v>8.5259</c:v>
                </c:pt>
                <c:pt idx="1064">
                  <c:v>8.4864999999999995</c:v>
                </c:pt>
                <c:pt idx="1065">
                  <c:v>8.4428000000000001</c:v>
                </c:pt>
                <c:pt idx="1066">
                  <c:v>8.3863000000000003</c:v>
                </c:pt>
                <c:pt idx="1067">
                  <c:v>8.3263999999999996</c:v>
                </c:pt>
                <c:pt idx="1068">
                  <c:v>8.2685999999999993</c:v>
                </c:pt>
                <c:pt idx="1069">
                  <c:v>8.2070000000000007</c:v>
                </c:pt>
                <c:pt idx="1070">
                  <c:v>8.1547999999999998</c:v>
                </c:pt>
                <c:pt idx="1071">
                  <c:v>8.1084999999999994</c:v>
                </c:pt>
                <c:pt idx="1072">
                  <c:v>8.0665999999999993</c:v>
                </c:pt>
                <c:pt idx="1073">
                  <c:v>8.0302000000000007</c:v>
                </c:pt>
                <c:pt idx="1074">
                  <c:v>7.9917999999999996</c:v>
                </c:pt>
                <c:pt idx="1075">
                  <c:v>7.9462000000000002</c:v>
                </c:pt>
                <c:pt idx="1076">
                  <c:v>7.907</c:v>
                </c:pt>
                <c:pt idx="1077">
                  <c:v>7.8663999999999996</c:v>
                </c:pt>
                <c:pt idx="1078">
                  <c:v>7.8022999999999998</c:v>
                </c:pt>
                <c:pt idx="1079">
                  <c:v>7.7356999999999996</c:v>
                </c:pt>
                <c:pt idx="1080">
                  <c:v>7.6726999999999999</c:v>
                </c:pt>
                <c:pt idx="1081">
                  <c:v>7.6006999999999998</c:v>
                </c:pt>
                <c:pt idx="1082">
                  <c:v>7.5209000000000001</c:v>
                </c:pt>
                <c:pt idx="1083">
                  <c:v>7.4428000000000001</c:v>
                </c:pt>
                <c:pt idx="1084">
                  <c:v>7.3676000000000004</c:v>
                </c:pt>
                <c:pt idx="1085">
                  <c:v>7.3164999999999996</c:v>
                </c:pt>
                <c:pt idx="1086">
                  <c:v>7.2835999999999999</c:v>
                </c:pt>
                <c:pt idx="1087">
                  <c:v>7.2619999999999996</c:v>
                </c:pt>
                <c:pt idx="1088">
                  <c:v>7.2657999999999996</c:v>
                </c:pt>
                <c:pt idx="1089">
                  <c:v>7.2774000000000001</c:v>
                </c:pt>
                <c:pt idx="1090">
                  <c:v>7.2987000000000002</c:v>
                </c:pt>
                <c:pt idx="1091">
                  <c:v>7.3342000000000001</c:v>
                </c:pt>
                <c:pt idx="1092">
                  <c:v>7.3876999999999997</c:v>
                </c:pt>
                <c:pt idx="1093">
                  <c:v>7.4501999999999997</c:v>
                </c:pt>
                <c:pt idx="1094">
                  <c:v>7.5115999999999996</c:v>
                </c:pt>
                <c:pt idx="1095">
                  <c:v>7.5814000000000004</c:v>
                </c:pt>
                <c:pt idx="1096">
                  <c:v>7.6482999999999999</c:v>
                </c:pt>
                <c:pt idx="1097">
                  <c:v>7.7108999999999996</c:v>
                </c:pt>
                <c:pt idx="1098">
                  <c:v>7.7683</c:v>
                </c:pt>
                <c:pt idx="1099">
                  <c:v>7.8291000000000004</c:v>
                </c:pt>
                <c:pt idx="1100">
                  <c:v>7.9012000000000002</c:v>
                </c:pt>
                <c:pt idx="1101">
                  <c:v>7.9827000000000004</c:v>
                </c:pt>
                <c:pt idx="1102">
                  <c:v>8.0890000000000004</c:v>
                </c:pt>
                <c:pt idx="1103">
                  <c:v>8.2195999999999998</c:v>
                </c:pt>
                <c:pt idx="1104">
                  <c:v>8.3653999999999993</c:v>
                </c:pt>
                <c:pt idx="1105">
                  <c:v>8.5286000000000008</c:v>
                </c:pt>
                <c:pt idx="1106">
                  <c:v>8.6991999999999994</c:v>
                </c:pt>
                <c:pt idx="1107">
                  <c:v>8.8767999999999994</c:v>
                </c:pt>
                <c:pt idx="1108">
                  <c:v>9.0559999999999992</c:v>
                </c:pt>
                <c:pt idx="1109">
                  <c:v>9.2302</c:v>
                </c:pt>
                <c:pt idx="1110">
                  <c:v>9.3984000000000005</c:v>
                </c:pt>
                <c:pt idx="1111">
                  <c:v>9.5566999999999993</c:v>
                </c:pt>
                <c:pt idx="1112">
                  <c:v>9.6969999999999992</c:v>
                </c:pt>
                <c:pt idx="1113">
                  <c:v>9.8353999999999999</c:v>
                </c:pt>
                <c:pt idx="1114">
                  <c:v>9.9718</c:v>
                </c:pt>
                <c:pt idx="1115">
                  <c:v>10.101000000000001</c:v>
                </c:pt>
                <c:pt idx="1116">
                  <c:v>10.215</c:v>
                </c:pt>
                <c:pt idx="1117">
                  <c:v>10.32</c:v>
                </c:pt>
                <c:pt idx="1118">
                  <c:v>10.420999999999999</c:v>
                </c:pt>
                <c:pt idx="1119">
                  <c:v>10.504</c:v>
                </c:pt>
                <c:pt idx="1120">
                  <c:v>10.58</c:v>
                </c:pt>
                <c:pt idx="1121">
                  <c:v>10.644</c:v>
                </c:pt>
                <c:pt idx="1122">
                  <c:v>10.692</c:v>
                </c:pt>
                <c:pt idx="1123">
                  <c:v>10.722</c:v>
                </c:pt>
                <c:pt idx="1124">
                  <c:v>10.741</c:v>
                </c:pt>
                <c:pt idx="1125">
                  <c:v>10.753</c:v>
                </c:pt>
                <c:pt idx="1126">
                  <c:v>10.766</c:v>
                </c:pt>
                <c:pt idx="1127">
                  <c:v>10.778</c:v>
                </c:pt>
                <c:pt idx="1128">
                  <c:v>10.795999999999999</c:v>
                </c:pt>
                <c:pt idx="1129">
                  <c:v>10.821</c:v>
                </c:pt>
                <c:pt idx="1130">
                  <c:v>10.852</c:v>
                </c:pt>
                <c:pt idx="1131">
                  <c:v>10.878</c:v>
                </c:pt>
                <c:pt idx="1132">
                  <c:v>10.898</c:v>
                </c:pt>
                <c:pt idx="1133">
                  <c:v>10.917</c:v>
                </c:pt>
                <c:pt idx="1134">
                  <c:v>10.941000000000001</c:v>
                </c:pt>
                <c:pt idx="1135">
                  <c:v>10.961</c:v>
                </c:pt>
                <c:pt idx="1136">
                  <c:v>10.978</c:v>
                </c:pt>
                <c:pt idx="1137">
                  <c:v>11.000999999999999</c:v>
                </c:pt>
                <c:pt idx="1138">
                  <c:v>11.031000000000001</c:v>
                </c:pt>
                <c:pt idx="1139">
                  <c:v>11.068</c:v>
                </c:pt>
                <c:pt idx="1140">
                  <c:v>11.098000000000001</c:v>
                </c:pt>
                <c:pt idx="1141">
                  <c:v>11.122999999999999</c:v>
                </c:pt>
                <c:pt idx="1142">
                  <c:v>11.151999999999999</c:v>
                </c:pt>
                <c:pt idx="1143">
                  <c:v>11.17</c:v>
                </c:pt>
                <c:pt idx="1144">
                  <c:v>11.182</c:v>
                </c:pt>
                <c:pt idx="1145">
                  <c:v>11.179</c:v>
                </c:pt>
                <c:pt idx="1146">
                  <c:v>11.164999999999999</c:v>
                </c:pt>
                <c:pt idx="1147">
                  <c:v>11.134</c:v>
                </c:pt>
                <c:pt idx="1148">
                  <c:v>11.096</c:v>
                </c:pt>
                <c:pt idx="1149">
                  <c:v>11.054</c:v>
                </c:pt>
                <c:pt idx="1150">
                  <c:v>11.013</c:v>
                </c:pt>
                <c:pt idx="1151">
                  <c:v>10.974</c:v>
                </c:pt>
                <c:pt idx="1152">
                  <c:v>10.942</c:v>
                </c:pt>
                <c:pt idx="1153">
                  <c:v>10.91</c:v>
                </c:pt>
                <c:pt idx="1154">
                  <c:v>10.879</c:v>
                </c:pt>
                <c:pt idx="1155">
                  <c:v>10.843999999999999</c:v>
                </c:pt>
                <c:pt idx="1156">
                  <c:v>10.804</c:v>
                </c:pt>
                <c:pt idx="1157">
                  <c:v>10.757</c:v>
                </c:pt>
                <c:pt idx="1158">
                  <c:v>10.702999999999999</c:v>
                </c:pt>
                <c:pt idx="1159">
                  <c:v>10.646000000000001</c:v>
                </c:pt>
                <c:pt idx="1160">
                  <c:v>10.595000000000001</c:v>
                </c:pt>
                <c:pt idx="1161">
                  <c:v>10.557</c:v>
                </c:pt>
                <c:pt idx="1162">
                  <c:v>10.523999999999999</c:v>
                </c:pt>
                <c:pt idx="1163">
                  <c:v>10.497</c:v>
                </c:pt>
                <c:pt idx="1164">
                  <c:v>10.481</c:v>
                </c:pt>
                <c:pt idx="1165">
                  <c:v>10.472</c:v>
                </c:pt>
                <c:pt idx="1166">
                  <c:v>10.458</c:v>
                </c:pt>
                <c:pt idx="1167">
                  <c:v>10.441000000000001</c:v>
                </c:pt>
                <c:pt idx="1168">
                  <c:v>10.416</c:v>
                </c:pt>
                <c:pt idx="1169">
                  <c:v>10.385</c:v>
                </c:pt>
                <c:pt idx="1170">
                  <c:v>10.359</c:v>
                </c:pt>
                <c:pt idx="1171">
                  <c:v>10.339</c:v>
                </c:pt>
                <c:pt idx="1172">
                  <c:v>10.327999999999999</c:v>
                </c:pt>
                <c:pt idx="1173">
                  <c:v>10.329000000000001</c:v>
                </c:pt>
                <c:pt idx="1174">
                  <c:v>10.333</c:v>
                </c:pt>
                <c:pt idx="1175">
                  <c:v>10.343</c:v>
                </c:pt>
                <c:pt idx="1176">
                  <c:v>10.37</c:v>
                </c:pt>
                <c:pt idx="1177">
                  <c:v>10.406000000000001</c:v>
                </c:pt>
                <c:pt idx="1178">
                  <c:v>10.433999999999999</c:v>
                </c:pt>
                <c:pt idx="1179">
                  <c:v>10.456</c:v>
                </c:pt>
                <c:pt idx="1180">
                  <c:v>10.478</c:v>
                </c:pt>
                <c:pt idx="1181">
                  <c:v>10.487</c:v>
                </c:pt>
                <c:pt idx="1182">
                  <c:v>10.481999999999999</c:v>
                </c:pt>
                <c:pt idx="1183">
                  <c:v>10.47</c:v>
                </c:pt>
                <c:pt idx="1184">
                  <c:v>10.45</c:v>
                </c:pt>
                <c:pt idx="1185">
                  <c:v>10.427</c:v>
                </c:pt>
                <c:pt idx="1186">
                  <c:v>10.406000000000001</c:v>
                </c:pt>
                <c:pt idx="1187">
                  <c:v>10.391999999999999</c:v>
                </c:pt>
                <c:pt idx="1188">
                  <c:v>10.374000000000001</c:v>
                </c:pt>
                <c:pt idx="1189">
                  <c:v>10.34</c:v>
                </c:pt>
                <c:pt idx="1190">
                  <c:v>10.285</c:v>
                </c:pt>
                <c:pt idx="1191">
                  <c:v>10.220000000000001</c:v>
                </c:pt>
                <c:pt idx="1192">
                  <c:v>10.153</c:v>
                </c:pt>
                <c:pt idx="1193">
                  <c:v>10.082000000000001</c:v>
                </c:pt>
                <c:pt idx="1194">
                  <c:v>10.023999999999999</c:v>
                </c:pt>
                <c:pt idx="1195">
                  <c:v>9.9819999999999993</c:v>
                </c:pt>
                <c:pt idx="1196">
                  <c:v>9.9566999999999997</c:v>
                </c:pt>
                <c:pt idx="1197">
                  <c:v>9.9472000000000005</c:v>
                </c:pt>
                <c:pt idx="1198">
                  <c:v>9.9586000000000006</c:v>
                </c:pt>
                <c:pt idx="1199">
                  <c:v>9.9885999999999999</c:v>
                </c:pt>
                <c:pt idx="1200">
                  <c:v>10.028</c:v>
                </c:pt>
                <c:pt idx="1201">
                  <c:v>10.058999999999999</c:v>
                </c:pt>
                <c:pt idx="1202">
                  <c:v>10.065</c:v>
                </c:pt>
                <c:pt idx="1203">
                  <c:v>10.048999999999999</c:v>
                </c:pt>
                <c:pt idx="1204">
                  <c:v>10.022</c:v>
                </c:pt>
                <c:pt idx="1205">
                  <c:v>9.9875000000000007</c:v>
                </c:pt>
                <c:pt idx="1206">
                  <c:v>9.9466000000000001</c:v>
                </c:pt>
                <c:pt idx="1207">
                  <c:v>9.8942999999999994</c:v>
                </c:pt>
                <c:pt idx="1208">
                  <c:v>9.8240999999999996</c:v>
                </c:pt>
                <c:pt idx="1209">
                  <c:v>9.7439999999999998</c:v>
                </c:pt>
                <c:pt idx="1210">
                  <c:v>9.6608000000000001</c:v>
                </c:pt>
                <c:pt idx="1211">
                  <c:v>9.5840999999999994</c:v>
                </c:pt>
                <c:pt idx="1212">
                  <c:v>9.5264000000000006</c:v>
                </c:pt>
                <c:pt idx="1213">
                  <c:v>9.4821000000000009</c:v>
                </c:pt>
                <c:pt idx="1214">
                  <c:v>9.4490999999999996</c:v>
                </c:pt>
                <c:pt idx="1215">
                  <c:v>9.4293999999999993</c:v>
                </c:pt>
                <c:pt idx="1216">
                  <c:v>9.4414999999999996</c:v>
                </c:pt>
                <c:pt idx="1217">
                  <c:v>9.5033999999999992</c:v>
                </c:pt>
                <c:pt idx="1218">
                  <c:v>9.5847999999999995</c:v>
                </c:pt>
                <c:pt idx="1219">
                  <c:v>9.6771999999999991</c:v>
                </c:pt>
                <c:pt idx="1220">
                  <c:v>9.7659000000000002</c:v>
                </c:pt>
                <c:pt idx="1221">
                  <c:v>9.8406000000000002</c:v>
                </c:pt>
                <c:pt idx="1222">
                  <c:v>9.8991000000000007</c:v>
                </c:pt>
                <c:pt idx="1223">
                  <c:v>9.9385999999999992</c:v>
                </c:pt>
                <c:pt idx="1224">
                  <c:v>9.9643999999999995</c:v>
                </c:pt>
                <c:pt idx="1225">
                  <c:v>9.9795999999999996</c:v>
                </c:pt>
                <c:pt idx="1226">
                  <c:v>9.9888999999999992</c:v>
                </c:pt>
                <c:pt idx="1227">
                  <c:v>9.9819999999999993</c:v>
                </c:pt>
                <c:pt idx="1228">
                  <c:v>9.9608000000000008</c:v>
                </c:pt>
                <c:pt idx="1229">
                  <c:v>9.9422999999999995</c:v>
                </c:pt>
                <c:pt idx="1230">
                  <c:v>9.9307999999999996</c:v>
                </c:pt>
                <c:pt idx="1231">
                  <c:v>9.9282000000000004</c:v>
                </c:pt>
                <c:pt idx="1232">
                  <c:v>9.9357000000000006</c:v>
                </c:pt>
                <c:pt idx="1233">
                  <c:v>9.9562000000000008</c:v>
                </c:pt>
                <c:pt idx="1234">
                  <c:v>9.9791000000000007</c:v>
                </c:pt>
                <c:pt idx="1235">
                  <c:v>10.010999999999999</c:v>
                </c:pt>
                <c:pt idx="1236">
                  <c:v>10.06</c:v>
                </c:pt>
                <c:pt idx="1237">
                  <c:v>10.122999999999999</c:v>
                </c:pt>
                <c:pt idx="1238">
                  <c:v>10.202999999999999</c:v>
                </c:pt>
                <c:pt idx="1239">
                  <c:v>10.297000000000001</c:v>
                </c:pt>
                <c:pt idx="1240">
                  <c:v>10.407999999999999</c:v>
                </c:pt>
                <c:pt idx="1241">
                  <c:v>10.525</c:v>
                </c:pt>
                <c:pt idx="1242">
                  <c:v>10.638999999999999</c:v>
                </c:pt>
                <c:pt idx="1243">
                  <c:v>10.733000000000001</c:v>
                </c:pt>
                <c:pt idx="1244">
                  <c:v>10.805999999999999</c:v>
                </c:pt>
                <c:pt idx="1245">
                  <c:v>10.862</c:v>
                </c:pt>
                <c:pt idx="1246">
                  <c:v>10.911</c:v>
                </c:pt>
                <c:pt idx="1247">
                  <c:v>10.958</c:v>
                </c:pt>
                <c:pt idx="1248">
                  <c:v>11.007</c:v>
                </c:pt>
                <c:pt idx="1249">
                  <c:v>11.058</c:v>
                </c:pt>
                <c:pt idx="1250">
                  <c:v>11.109</c:v>
                </c:pt>
                <c:pt idx="1251">
                  <c:v>11.15</c:v>
                </c:pt>
                <c:pt idx="1252">
                  <c:v>11.177</c:v>
                </c:pt>
                <c:pt idx="1253">
                  <c:v>11.19</c:v>
                </c:pt>
                <c:pt idx="1254">
                  <c:v>11.195</c:v>
                </c:pt>
                <c:pt idx="1255">
                  <c:v>11.191000000000001</c:v>
                </c:pt>
                <c:pt idx="1256">
                  <c:v>11.172000000000001</c:v>
                </c:pt>
                <c:pt idx="1257">
                  <c:v>11.147</c:v>
                </c:pt>
                <c:pt idx="1258">
                  <c:v>11.122999999999999</c:v>
                </c:pt>
                <c:pt idx="1259">
                  <c:v>11.109</c:v>
                </c:pt>
                <c:pt idx="1260">
                  <c:v>11.112</c:v>
                </c:pt>
                <c:pt idx="1261">
                  <c:v>11.131</c:v>
                </c:pt>
                <c:pt idx="1262">
                  <c:v>11.163</c:v>
                </c:pt>
                <c:pt idx="1263">
                  <c:v>11.211</c:v>
                </c:pt>
                <c:pt idx="1264">
                  <c:v>11.265000000000001</c:v>
                </c:pt>
                <c:pt idx="1265">
                  <c:v>11.311999999999999</c:v>
                </c:pt>
                <c:pt idx="1266">
                  <c:v>11.353</c:v>
                </c:pt>
                <c:pt idx="1267">
                  <c:v>11.385999999999999</c:v>
                </c:pt>
                <c:pt idx="1268">
                  <c:v>11.416</c:v>
                </c:pt>
                <c:pt idx="1269">
                  <c:v>11.45</c:v>
                </c:pt>
                <c:pt idx="1270">
                  <c:v>11.506</c:v>
                </c:pt>
                <c:pt idx="1271">
                  <c:v>11.523999999999999</c:v>
                </c:pt>
                <c:pt idx="1272">
                  <c:v>11.557</c:v>
                </c:pt>
                <c:pt idx="1273">
                  <c:v>11.582000000000001</c:v>
                </c:pt>
                <c:pt idx="1274">
                  <c:v>11.608000000000001</c:v>
                </c:pt>
                <c:pt idx="1275">
                  <c:v>11.629</c:v>
                </c:pt>
                <c:pt idx="1276">
                  <c:v>11.645</c:v>
                </c:pt>
                <c:pt idx="1277">
                  <c:v>11.663</c:v>
                </c:pt>
                <c:pt idx="1278">
                  <c:v>11.682</c:v>
                </c:pt>
                <c:pt idx="1279">
                  <c:v>11.696999999999999</c:v>
                </c:pt>
                <c:pt idx="1280">
                  <c:v>11.714</c:v>
                </c:pt>
                <c:pt idx="1281">
                  <c:v>11.726000000000001</c:v>
                </c:pt>
                <c:pt idx="1282">
                  <c:v>11.728999999999999</c:v>
                </c:pt>
                <c:pt idx="1283">
                  <c:v>11.728999999999999</c:v>
                </c:pt>
                <c:pt idx="1284">
                  <c:v>11.733000000000001</c:v>
                </c:pt>
                <c:pt idx="1285">
                  <c:v>11.739000000000001</c:v>
                </c:pt>
                <c:pt idx="1286">
                  <c:v>11.746</c:v>
                </c:pt>
                <c:pt idx="1287">
                  <c:v>11.760999999999999</c:v>
                </c:pt>
                <c:pt idx="1288">
                  <c:v>11.786</c:v>
                </c:pt>
                <c:pt idx="1289">
                  <c:v>11.82</c:v>
                </c:pt>
                <c:pt idx="1290">
                  <c:v>11.871</c:v>
                </c:pt>
                <c:pt idx="1291">
                  <c:v>11.936</c:v>
                </c:pt>
                <c:pt idx="1292">
                  <c:v>12.005000000000001</c:v>
                </c:pt>
                <c:pt idx="1293">
                  <c:v>12.08</c:v>
                </c:pt>
                <c:pt idx="1294">
                  <c:v>12.170999999999999</c:v>
                </c:pt>
                <c:pt idx="1295">
                  <c:v>12.272</c:v>
                </c:pt>
                <c:pt idx="1296">
                  <c:v>12.377000000000001</c:v>
                </c:pt>
                <c:pt idx="1297">
                  <c:v>12.476000000000001</c:v>
                </c:pt>
                <c:pt idx="1298">
                  <c:v>12.568</c:v>
                </c:pt>
                <c:pt idx="1299">
                  <c:v>12.66</c:v>
                </c:pt>
                <c:pt idx="1300">
                  <c:v>12.757999999999999</c:v>
                </c:pt>
                <c:pt idx="1301">
                  <c:v>12.865</c:v>
                </c:pt>
                <c:pt idx="1302">
                  <c:v>12.978999999999999</c:v>
                </c:pt>
                <c:pt idx="1303">
                  <c:v>13.1</c:v>
                </c:pt>
                <c:pt idx="1304">
                  <c:v>13.231</c:v>
                </c:pt>
                <c:pt idx="1305">
                  <c:v>13.367000000000001</c:v>
                </c:pt>
                <c:pt idx="1306">
                  <c:v>13.502000000000001</c:v>
                </c:pt>
                <c:pt idx="1307">
                  <c:v>13.627000000000001</c:v>
                </c:pt>
                <c:pt idx="1308">
                  <c:v>13.737</c:v>
                </c:pt>
                <c:pt idx="1309">
                  <c:v>13.84</c:v>
                </c:pt>
                <c:pt idx="1310">
                  <c:v>13.943</c:v>
                </c:pt>
                <c:pt idx="1311">
                  <c:v>14.031000000000001</c:v>
                </c:pt>
                <c:pt idx="1312">
                  <c:v>14.101000000000001</c:v>
                </c:pt>
                <c:pt idx="1313">
                  <c:v>14.156000000000001</c:v>
                </c:pt>
                <c:pt idx="1314">
                  <c:v>14.196999999999999</c:v>
                </c:pt>
                <c:pt idx="1315">
                  <c:v>14.233000000000001</c:v>
                </c:pt>
                <c:pt idx="1316">
                  <c:v>14.266</c:v>
                </c:pt>
                <c:pt idx="1317">
                  <c:v>14.294</c:v>
                </c:pt>
                <c:pt idx="1318">
                  <c:v>14.304</c:v>
                </c:pt>
                <c:pt idx="1319">
                  <c:v>14.302</c:v>
                </c:pt>
                <c:pt idx="1320">
                  <c:v>14.288</c:v>
                </c:pt>
                <c:pt idx="1321">
                  <c:v>14.265000000000001</c:v>
                </c:pt>
                <c:pt idx="1322">
                  <c:v>14.25</c:v>
                </c:pt>
                <c:pt idx="1323">
                  <c:v>14.242000000000001</c:v>
                </c:pt>
                <c:pt idx="1324">
                  <c:v>14.24</c:v>
                </c:pt>
                <c:pt idx="1325">
                  <c:v>14.25</c:v>
                </c:pt>
                <c:pt idx="1326">
                  <c:v>14.265000000000001</c:v>
                </c:pt>
                <c:pt idx="1327">
                  <c:v>14.292</c:v>
                </c:pt>
                <c:pt idx="1328">
                  <c:v>14.311</c:v>
                </c:pt>
                <c:pt idx="1329">
                  <c:v>14.307</c:v>
                </c:pt>
                <c:pt idx="1330">
                  <c:v>14.286</c:v>
                </c:pt>
                <c:pt idx="1331">
                  <c:v>14.247999999999999</c:v>
                </c:pt>
                <c:pt idx="1332">
                  <c:v>14.2</c:v>
                </c:pt>
                <c:pt idx="1333">
                  <c:v>14.138999999999999</c:v>
                </c:pt>
                <c:pt idx="1334">
                  <c:v>14.064</c:v>
                </c:pt>
                <c:pt idx="1335">
                  <c:v>13.98</c:v>
                </c:pt>
                <c:pt idx="1336">
                  <c:v>13.888999999999999</c:v>
                </c:pt>
                <c:pt idx="1337">
                  <c:v>13.785</c:v>
                </c:pt>
                <c:pt idx="1338">
                  <c:v>13.677</c:v>
                </c:pt>
                <c:pt idx="1339">
                  <c:v>13.571</c:v>
                </c:pt>
                <c:pt idx="1340">
                  <c:v>13.47</c:v>
                </c:pt>
                <c:pt idx="1341">
                  <c:v>13.374000000000001</c:v>
                </c:pt>
                <c:pt idx="1342">
                  <c:v>13.292</c:v>
                </c:pt>
                <c:pt idx="1343">
                  <c:v>13.217000000000001</c:v>
                </c:pt>
                <c:pt idx="1344">
                  <c:v>13.138</c:v>
                </c:pt>
                <c:pt idx="1345">
                  <c:v>13.058</c:v>
                </c:pt>
                <c:pt idx="1346">
                  <c:v>12.97</c:v>
                </c:pt>
                <c:pt idx="1347">
                  <c:v>12.888999999999999</c:v>
                </c:pt>
                <c:pt idx="1348">
                  <c:v>12.811999999999999</c:v>
                </c:pt>
                <c:pt idx="1349">
                  <c:v>12.741</c:v>
                </c:pt>
                <c:pt idx="1350">
                  <c:v>12.67</c:v>
                </c:pt>
                <c:pt idx="1351">
                  <c:v>12.605</c:v>
                </c:pt>
                <c:pt idx="1352">
                  <c:v>12.542</c:v>
                </c:pt>
                <c:pt idx="1353">
                  <c:v>12.473000000000001</c:v>
                </c:pt>
                <c:pt idx="1354">
                  <c:v>12.420999999999999</c:v>
                </c:pt>
                <c:pt idx="1355">
                  <c:v>12.385999999999999</c:v>
                </c:pt>
                <c:pt idx="1356">
                  <c:v>12.352</c:v>
                </c:pt>
                <c:pt idx="1357">
                  <c:v>12.307</c:v>
                </c:pt>
                <c:pt idx="1358">
                  <c:v>12.256</c:v>
                </c:pt>
                <c:pt idx="1359">
                  <c:v>12.196999999999999</c:v>
                </c:pt>
                <c:pt idx="1360">
                  <c:v>12.12</c:v>
                </c:pt>
                <c:pt idx="1361">
                  <c:v>12.05</c:v>
                </c:pt>
                <c:pt idx="1362">
                  <c:v>11.986000000000001</c:v>
                </c:pt>
                <c:pt idx="1363">
                  <c:v>11.922000000000001</c:v>
                </c:pt>
                <c:pt idx="1364">
                  <c:v>11.881</c:v>
                </c:pt>
                <c:pt idx="1365">
                  <c:v>11.867000000000001</c:v>
                </c:pt>
                <c:pt idx="1366">
                  <c:v>11.866</c:v>
                </c:pt>
                <c:pt idx="1367">
                  <c:v>11.866</c:v>
                </c:pt>
                <c:pt idx="1368">
                  <c:v>11.86</c:v>
                </c:pt>
                <c:pt idx="1369">
                  <c:v>11.843999999999999</c:v>
                </c:pt>
                <c:pt idx="1370">
                  <c:v>11.818</c:v>
                </c:pt>
                <c:pt idx="1371">
                  <c:v>11.785</c:v>
                </c:pt>
                <c:pt idx="1372">
                  <c:v>11.752000000000001</c:v>
                </c:pt>
                <c:pt idx="1373">
                  <c:v>11.726000000000001</c:v>
                </c:pt>
                <c:pt idx="1374">
                  <c:v>11.71</c:v>
                </c:pt>
                <c:pt idx="1375">
                  <c:v>11.702999999999999</c:v>
                </c:pt>
                <c:pt idx="1376">
                  <c:v>11.701000000000001</c:v>
                </c:pt>
                <c:pt idx="1377">
                  <c:v>11.696999999999999</c:v>
                </c:pt>
                <c:pt idx="1378">
                  <c:v>11.688000000000001</c:v>
                </c:pt>
                <c:pt idx="1379">
                  <c:v>11.675000000000001</c:v>
                </c:pt>
                <c:pt idx="1380">
                  <c:v>11.669</c:v>
                </c:pt>
                <c:pt idx="1381">
                  <c:v>11.667999999999999</c:v>
                </c:pt>
                <c:pt idx="1382">
                  <c:v>11.657999999999999</c:v>
                </c:pt>
                <c:pt idx="1383">
                  <c:v>11.657</c:v>
                </c:pt>
                <c:pt idx="1384">
                  <c:v>11.666</c:v>
                </c:pt>
                <c:pt idx="1385">
                  <c:v>11.678000000000001</c:v>
                </c:pt>
                <c:pt idx="1386">
                  <c:v>11.696999999999999</c:v>
                </c:pt>
                <c:pt idx="1387">
                  <c:v>11.724</c:v>
                </c:pt>
                <c:pt idx="1388">
                  <c:v>11.752000000000001</c:v>
                </c:pt>
                <c:pt idx="1389">
                  <c:v>11.79</c:v>
                </c:pt>
                <c:pt idx="1390">
                  <c:v>11.840999999999999</c:v>
                </c:pt>
                <c:pt idx="1391">
                  <c:v>11.9</c:v>
                </c:pt>
                <c:pt idx="1392">
                  <c:v>11.965999999999999</c:v>
                </c:pt>
                <c:pt idx="1393">
                  <c:v>12.034000000000001</c:v>
                </c:pt>
                <c:pt idx="1394">
                  <c:v>12.101000000000001</c:v>
                </c:pt>
                <c:pt idx="1395">
                  <c:v>12.166</c:v>
                </c:pt>
                <c:pt idx="1396">
                  <c:v>12.234999999999999</c:v>
                </c:pt>
                <c:pt idx="1397">
                  <c:v>12.29</c:v>
                </c:pt>
                <c:pt idx="1398">
                  <c:v>12.327</c:v>
                </c:pt>
                <c:pt idx="1399">
                  <c:v>12.359</c:v>
                </c:pt>
                <c:pt idx="1400">
                  <c:v>12.391999999999999</c:v>
                </c:pt>
                <c:pt idx="1401">
                  <c:v>12.429</c:v>
                </c:pt>
                <c:pt idx="1402">
                  <c:v>12.481999999999999</c:v>
                </c:pt>
                <c:pt idx="1403">
                  <c:v>12.552</c:v>
                </c:pt>
                <c:pt idx="1404">
                  <c:v>12.632999999999999</c:v>
                </c:pt>
                <c:pt idx="1405">
                  <c:v>12.73</c:v>
                </c:pt>
                <c:pt idx="1406">
                  <c:v>12.840999999999999</c:v>
                </c:pt>
                <c:pt idx="1407">
                  <c:v>12.965</c:v>
                </c:pt>
                <c:pt idx="1408">
                  <c:v>13.095000000000001</c:v>
                </c:pt>
                <c:pt idx="1409">
                  <c:v>13.223000000000001</c:v>
                </c:pt>
                <c:pt idx="1410">
                  <c:v>13.340999999999999</c:v>
                </c:pt>
                <c:pt idx="1411">
                  <c:v>13.457000000000001</c:v>
                </c:pt>
                <c:pt idx="1412">
                  <c:v>13.574999999999999</c:v>
                </c:pt>
                <c:pt idx="1413">
                  <c:v>13.683999999999999</c:v>
                </c:pt>
                <c:pt idx="1414">
                  <c:v>13.791</c:v>
                </c:pt>
                <c:pt idx="1415">
                  <c:v>13.898999999999999</c:v>
                </c:pt>
                <c:pt idx="1416">
                  <c:v>14.009</c:v>
                </c:pt>
                <c:pt idx="1417">
                  <c:v>14.122999999999999</c:v>
                </c:pt>
                <c:pt idx="1418">
                  <c:v>14.242000000000001</c:v>
                </c:pt>
                <c:pt idx="1419">
                  <c:v>14.366</c:v>
                </c:pt>
                <c:pt idx="1420">
                  <c:v>14.499000000000001</c:v>
                </c:pt>
                <c:pt idx="1421">
                  <c:v>14.64</c:v>
                </c:pt>
                <c:pt idx="1422">
                  <c:v>14.791</c:v>
                </c:pt>
                <c:pt idx="1423">
                  <c:v>14.952999999999999</c:v>
                </c:pt>
                <c:pt idx="1424">
                  <c:v>15.12</c:v>
                </c:pt>
                <c:pt idx="1425">
                  <c:v>15.295</c:v>
                </c:pt>
                <c:pt idx="1426">
                  <c:v>15.483000000000001</c:v>
                </c:pt>
                <c:pt idx="1427">
                  <c:v>15.680999999999999</c:v>
                </c:pt>
                <c:pt idx="1428">
                  <c:v>15.89</c:v>
                </c:pt>
                <c:pt idx="1429">
                  <c:v>16.100000000000001</c:v>
                </c:pt>
                <c:pt idx="1430">
                  <c:v>16.318999999999999</c:v>
                </c:pt>
                <c:pt idx="1431">
                  <c:v>16.541</c:v>
                </c:pt>
                <c:pt idx="1432">
                  <c:v>16.763999999999999</c:v>
                </c:pt>
                <c:pt idx="1433">
                  <c:v>16.986999999999998</c:v>
                </c:pt>
                <c:pt idx="1434">
                  <c:v>17.212</c:v>
                </c:pt>
                <c:pt idx="1435">
                  <c:v>17.434999999999999</c:v>
                </c:pt>
                <c:pt idx="1436">
                  <c:v>17.655000000000001</c:v>
                </c:pt>
                <c:pt idx="1437">
                  <c:v>17.881</c:v>
                </c:pt>
                <c:pt idx="1438">
                  <c:v>18.099</c:v>
                </c:pt>
                <c:pt idx="1439">
                  <c:v>18.309999999999999</c:v>
                </c:pt>
                <c:pt idx="1440">
                  <c:v>18.527999999999999</c:v>
                </c:pt>
                <c:pt idx="1441">
                  <c:v>18.748999999999999</c:v>
                </c:pt>
                <c:pt idx="1442">
                  <c:v>18.965</c:v>
                </c:pt>
                <c:pt idx="1443">
                  <c:v>19.183</c:v>
                </c:pt>
                <c:pt idx="1444">
                  <c:v>19.402000000000001</c:v>
                </c:pt>
                <c:pt idx="1445">
                  <c:v>19.623000000000001</c:v>
                </c:pt>
                <c:pt idx="1446">
                  <c:v>19.847000000000001</c:v>
                </c:pt>
                <c:pt idx="1447">
                  <c:v>20.067</c:v>
                </c:pt>
                <c:pt idx="1448">
                  <c:v>20.280999999999999</c:v>
                </c:pt>
                <c:pt idx="1449">
                  <c:v>20.501999999999999</c:v>
                </c:pt>
                <c:pt idx="1450">
                  <c:v>20.72</c:v>
                </c:pt>
                <c:pt idx="1451">
                  <c:v>20.927</c:v>
                </c:pt>
                <c:pt idx="1452">
                  <c:v>21.117999999999999</c:v>
                </c:pt>
                <c:pt idx="1453">
                  <c:v>21.298999999999999</c:v>
                </c:pt>
                <c:pt idx="1454">
                  <c:v>21.478999999999999</c:v>
                </c:pt>
                <c:pt idx="1455">
                  <c:v>21.646000000000001</c:v>
                </c:pt>
                <c:pt idx="1456">
                  <c:v>21.815000000000001</c:v>
                </c:pt>
                <c:pt idx="1457">
                  <c:v>21.986000000000001</c:v>
                </c:pt>
                <c:pt idx="1458">
                  <c:v>22.145</c:v>
                </c:pt>
                <c:pt idx="1459">
                  <c:v>22.295000000000002</c:v>
                </c:pt>
                <c:pt idx="1460">
                  <c:v>22.454999999999998</c:v>
                </c:pt>
                <c:pt idx="1461">
                  <c:v>22.611999999999998</c:v>
                </c:pt>
                <c:pt idx="1462">
                  <c:v>22.745999999999999</c:v>
                </c:pt>
                <c:pt idx="1463">
                  <c:v>22.872</c:v>
                </c:pt>
                <c:pt idx="1464">
                  <c:v>22.99</c:v>
                </c:pt>
                <c:pt idx="1465">
                  <c:v>23.091000000000001</c:v>
                </c:pt>
                <c:pt idx="1466">
                  <c:v>23.189</c:v>
                </c:pt>
                <c:pt idx="1467">
                  <c:v>23.282</c:v>
                </c:pt>
                <c:pt idx="1468">
                  <c:v>23.364999999999998</c:v>
                </c:pt>
                <c:pt idx="1469">
                  <c:v>23.446000000000002</c:v>
                </c:pt>
                <c:pt idx="1470">
                  <c:v>23.513000000000002</c:v>
                </c:pt>
                <c:pt idx="1471">
                  <c:v>23.577000000000002</c:v>
                </c:pt>
                <c:pt idx="1472">
                  <c:v>23.626999999999999</c:v>
                </c:pt>
                <c:pt idx="1473">
                  <c:v>23.664000000000001</c:v>
                </c:pt>
                <c:pt idx="1474">
                  <c:v>23.693000000000001</c:v>
                </c:pt>
                <c:pt idx="1475">
                  <c:v>23.7</c:v>
                </c:pt>
                <c:pt idx="1476">
                  <c:v>23.683</c:v>
                </c:pt>
                <c:pt idx="1477">
                  <c:v>23.649000000000001</c:v>
                </c:pt>
                <c:pt idx="1478">
                  <c:v>23.600999999999999</c:v>
                </c:pt>
                <c:pt idx="1479">
                  <c:v>23.538</c:v>
                </c:pt>
                <c:pt idx="1480">
                  <c:v>23.463000000000001</c:v>
                </c:pt>
                <c:pt idx="1481">
                  <c:v>23.39</c:v>
                </c:pt>
                <c:pt idx="1482">
                  <c:v>23.329000000000001</c:v>
                </c:pt>
                <c:pt idx="1483">
                  <c:v>23.288</c:v>
                </c:pt>
                <c:pt idx="1484">
                  <c:v>23.268000000000001</c:v>
                </c:pt>
                <c:pt idx="1485">
                  <c:v>23.274999999999999</c:v>
                </c:pt>
                <c:pt idx="1486">
                  <c:v>23.311</c:v>
                </c:pt>
                <c:pt idx="1487">
                  <c:v>23.373000000000001</c:v>
                </c:pt>
                <c:pt idx="1488">
                  <c:v>23.446000000000002</c:v>
                </c:pt>
                <c:pt idx="1489">
                  <c:v>23.53</c:v>
                </c:pt>
                <c:pt idx="1490">
                  <c:v>23.626000000000001</c:v>
                </c:pt>
                <c:pt idx="1491">
                  <c:v>23.728999999999999</c:v>
                </c:pt>
                <c:pt idx="1492">
                  <c:v>23.855</c:v>
                </c:pt>
                <c:pt idx="1493">
                  <c:v>23.998000000000001</c:v>
                </c:pt>
                <c:pt idx="1494">
                  <c:v>24.158999999999999</c:v>
                </c:pt>
                <c:pt idx="1495">
                  <c:v>24.327000000000002</c:v>
                </c:pt>
                <c:pt idx="1496">
                  <c:v>24.5</c:v>
                </c:pt>
                <c:pt idx="1497">
                  <c:v>24.672000000000001</c:v>
                </c:pt>
                <c:pt idx="1498">
                  <c:v>24.843</c:v>
                </c:pt>
                <c:pt idx="1499">
                  <c:v>25.007999999999999</c:v>
                </c:pt>
                <c:pt idx="1500">
                  <c:v>25.146000000000001</c:v>
                </c:pt>
                <c:pt idx="1501">
                  <c:v>25.251000000000001</c:v>
                </c:pt>
                <c:pt idx="1502">
                  <c:v>25.334</c:v>
                </c:pt>
                <c:pt idx="1503">
                  <c:v>25.393999999999998</c:v>
                </c:pt>
                <c:pt idx="1504">
                  <c:v>25.433</c:v>
                </c:pt>
                <c:pt idx="1505">
                  <c:v>25.463999999999999</c:v>
                </c:pt>
                <c:pt idx="1506">
                  <c:v>25.475000000000001</c:v>
                </c:pt>
                <c:pt idx="1507">
                  <c:v>25.48</c:v>
                </c:pt>
                <c:pt idx="1508">
                  <c:v>25.481999999999999</c:v>
                </c:pt>
                <c:pt idx="1509">
                  <c:v>25.48</c:v>
                </c:pt>
                <c:pt idx="1510">
                  <c:v>25.483000000000001</c:v>
                </c:pt>
                <c:pt idx="1511">
                  <c:v>25.498000000000001</c:v>
                </c:pt>
                <c:pt idx="1512">
                  <c:v>25.536000000000001</c:v>
                </c:pt>
                <c:pt idx="1513">
                  <c:v>25.588000000000001</c:v>
                </c:pt>
                <c:pt idx="1514">
                  <c:v>25.651</c:v>
                </c:pt>
                <c:pt idx="1515">
                  <c:v>25.73</c:v>
                </c:pt>
                <c:pt idx="1516">
                  <c:v>25.803999999999998</c:v>
                </c:pt>
                <c:pt idx="1517">
                  <c:v>25.863</c:v>
                </c:pt>
                <c:pt idx="1518">
                  <c:v>25.899000000000001</c:v>
                </c:pt>
                <c:pt idx="1519">
                  <c:v>25.914999999999999</c:v>
                </c:pt>
                <c:pt idx="1520">
                  <c:v>25.905000000000001</c:v>
                </c:pt>
                <c:pt idx="1521">
                  <c:v>25.867000000000001</c:v>
                </c:pt>
                <c:pt idx="1522">
                  <c:v>25.803999999999998</c:v>
                </c:pt>
                <c:pt idx="1523">
                  <c:v>25.727</c:v>
                </c:pt>
                <c:pt idx="1524">
                  <c:v>25.654</c:v>
                </c:pt>
                <c:pt idx="1525">
                  <c:v>25.591999999999999</c:v>
                </c:pt>
                <c:pt idx="1526">
                  <c:v>25.544</c:v>
                </c:pt>
                <c:pt idx="1527">
                  <c:v>25.516999999999999</c:v>
                </c:pt>
                <c:pt idx="1528">
                  <c:v>25.495999999999999</c:v>
                </c:pt>
                <c:pt idx="1529">
                  <c:v>25.457000000000001</c:v>
                </c:pt>
                <c:pt idx="1530">
                  <c:v>25.395</c:v>
                </c:pt>
                <c:pt idx="1531">
                  <c:v>25.33</c:v>
                </c:pt>
                <c:pt idx="1532">
                  <c:v>25.271999999999998</c:v>
                </c:pt>
                <c:pt idx="1533">
                  <c:v>25.241</c:v>
                </c:pt>
                <c:pt idx="1534">
                  <c:v>25.241</c:v>
                </c:pt>
                <c:pt idx="1535">
                  <c:v>25.27</c:v>
                </c:pt>
                <c:pt idx="1536">
                  <c:v>25.324000000000002</c:v>
                </c:pt>
                <c:pt idx="1537">
                  <c:v>25.388000000000002</c:v>
                </c:pt>
                <c:pt idx="1538">
                  <c:v>25.456</c:v>
                </c:pt>
                <c:pt idx="1539">
                  <c:v>25.53</c:v>
                </c:pt>
                <c:pt idx="1540">
                  <c:v>25.588999999999999</c:v>
                </c:pt>
                <c:pt idx="1541">
                  <c:v>25.619</c:v>
                </c:pt>
                <c:pt idx="1542">
                  <c:v>25.634</c:v>
                </c:pt>
                <c:pt idx="1543">
                  <c:v>25.634</c:v>
                </c:pt>
                <c:pt idx="1544">
                  <c:v>25.622</c:v>
                </c:pt>
                <c:pt idx="1545">
                  <c:v>25.594000000000001</c:v>
                </c:pt>
                <c:pt idx="1546">
                  <c:v>25.555</c:v>
                </c:pt>
                <c:pt idx="1547">
                  <c:v>25.518999999999998</c:v>
                </c:pt>
                <c:pt idx="1548">
                  <c:v>25.49</c:v>
                </c:pt>
                <c:pt idx="1549">
                  <c:v>25.466000000000001</c:v>
                </c:pt>
                <c:pt idx="1550">
                  <c:v>25.446000000000002</c:v>
                </c:pt>
                <c:pt idx="1551">
                  <c:v>25.422999999999998</c:v>
                </c:pt>
                <c:pt idx="1552">
                  <c:v>25.401</c:v>
                </c:pt>
                <c:pt idx="1553">
                  <c:v>25.378</c:v>
                </c:pt>
                <c:pt idx="1554">
                  <c:v>25.358000000000001</c:v>
                </c:pt>
                <c:pt idx="1555">
                  <c:v>25.358000000000001</c:v>
                </c:pt>
                <c:pt idx="1556">
                  <c:v>25.379000000000001</c:v>
                </c:pt>
                <c:pt idx="1557">
                  <c:v>25.411000000000001</c:v>
                </c:pt>
                <c:pt idx="1558">
                  <c:v>25.452999999999999</c:v>
                </c:pt>
                <c:pt idx="1559">
                  <c:v>25.501000000000001</c:v>
                </c:pt>
                <c:pt idx="1560">
                  <c:v>25.550999999999998</c:v>
                </c:pt>
                <c:pt idx="1561">
                  <c:v>25.594000000000001</c:v>
                </c:pt>
                <c:pt idx="1562">
                  <c:v>25.625</c:v>
                </c:pt>
                <c:pt idx="1563">
                  <c:v>25.646999999999998</c:v>
                </c:pt>
                <c:pt idx="1564">
                  <c:v>25.657</c:v>
                </c:pt>
                <c:pt idx="1565">
                  <c:v>25.652999999999999</c:v>
                </c:pt>
                <c:pt idx="1566">
                  <c:v>25.634</c:v>
                </c:pt>
                <c:pt idx="1567">
                  <c:v>25.613</c:v>
                </c:pt>
                <c:pt idx="1568">
                  <c:v>25.594999999999999</c:v>
                </c:pt>
                <c:pt idx="1569">
                  <c:v>25.587</c:v>
                </c:pt>
                <c:pt idx="1570">
                  <c:v>25.587</c:v>
                </c:pt>
                <c:pt idx="1571">
                  <c:v>25.600999999999999</c:v>
                </c:pt>
                <c:pt idx="1572">
                  <c:v>25.64</c:v>
                </c:pt>
                <c:pt idx="1573">
                  <c:v>25.690999999999999</c:v>
                </c:pt>
                <c:pt idx="1574">
                  <c:v>25.747</c:v>
                </c:pt>
                <c:pt idx="1575">
                  <c:v>25.814</c:v>
                </c:pt>
                <c:pt idx="1576">
                  <c:v>25.896999999999998</c:v>
                </c:pt>
                <c:pt idx="1577">
                  <c:v>25.995000000000001</c:v>
                </c:pt>
                <c:pt idx="1578">
                  <c:v>26.111000000000001</c:v>
                </c:pt>
                <c:pt idx="1579">
                  <c:v>26.234999999999999</c:v>
                </c:pt>
                <c:pt idx="1580">
                  <c:v>26.341999999999999</c:v>
                </c:pt>
                <c:pt idx="1581">
                  <c:v>26.416</c:v>
                </c:pt>
                <c:pt idx="1582">
                  <c:v>26.45</c:v>
                </c:pt>
                <c:pt idx="1583">
                  <c:v>26.434999999999999</c:v>
                </c:pt>
                <c:pt idx="1584">
                  <c:v>26.37</c:v>
                </c:pt>
                <c:pt idx="1585">
                  <c:v>26.26</c:v>
                </c:pt>
                <c:pt idx="1586">
                  <c:v>26.117999999999999</c:v>
                </c:pt>
                <c:pt idx="1587">
                  <c:v>25.960999999999999</c:v>
                </c:pt>
                <c:pt idx="1588">
                  <c:v>25.798999999999999</c:v>
                </c:pt>
                <c:pt idx="1589">
                  <c:v>25.638999999999999</c:v>
                </c:pt>
                <c:pt idx="1590">
                  <c:v>25.492000000000001</c:v>
                </c:pt>
                <c:pt idx="1591">
                  <c:v>25.369</c:v>
                </c:pt>
                <c:pt idx="1592">
                  <c:v>25.277000000000001</c:v>
                </c:pt>
                <c:pt idx="1593">
                  <c:v>25.204000000000001</c:v>
                </c:pt>
                <c:pt idx="1594">
                  <c:v>25.148</c:v>
                </c:pt>
                <c:pt idx="1595">
                  <c:v>25.114000000000001</c:v>
                </c:pt>
                <c:pt idx="1596">
                  <c:v>25.106999999999999</c:v>
                </c:pt>
                <c:pt idx="1597">
                  <c:v>25.122</c:v>
                </c:pt>
                <c:pt idx="1598">
                  <c:v>25.152999999999999</c:v>
                </c:pt>
                <c:pt idx="1599">
                  <c:v>25.199000000000002</c:v>
                </c:pt>
                <c:pt idx="1600">
                  <c:v>25.263999999999999</c:v>
                </c:pt>
                <c:pt idx="1601">
                  <c:v>25.344000000000001</c:v>
                </c:pt>
                <c:pt idx="1602">
                  <c:v>25.434000000000001</c:v>
                </c:pt>
                <c:pt idx="1603">
                  <c:v>25.535</c:v>
                </c:pt>
                <c:pt idx="1604">
                  <c:v>25.628</c:v>
                </c:pt>
                <c:pt idx="1605">
                  <c:v>25.725999999999999</c:v>
                </c:pt>
                <c:pt idx="1606">
                  <c:v>25.82</c:v>
                </c:pt>
                <c:pt idx="1607">
                  <c:v>25.91</c:v>
                </c:pt>
                <c:pt idx="1608">
                  <c:v>26</c:v>
                </c:pt>
                <c:pt idx="1609">
                  <c:v>26.084</c:v>
                </c:pt>
                <c:pt idx="1610">
                  <c:v>26.158000000000001</c:v>
                </c:pt>
                <c:pt idx="1611">
                  <c:v>26.213999999999999</c:v>
                </c:pt>
                <c:pt idx="1612">
                  <c:v>26.260999999999999</c:v>
                </c:pt>
                <c:pt idx="1613">
                  <c:v>26.291</c:v>
                </c:pt>
                <c:pt idx="1614">
                  <c:v>26.308</c:v>
                </c:pt>
                <c:pt idx="1615">
                  <c:v>26.311</c:v>
                </c:pt>
                <c:pt idx="1616">
                  <c:v>26.3</c:v>
                </c:pt>
                <c:pt idx="1617">
                  <c:v>26.279</c:v>
                </c:pt>
                <c:pt idx="1618">
                  <c:v>26.245999999999999</c:v>
                </c:pt>
                <c:pt idx="1619">
                  <c:v>26.207000000000001</c:v>
                </c:pt>
                <c:pt idx="1620">
                  <c:v>26.166</c:v>
                </c:pt>
                <c:pt idx="1621">
                  <c:v>26.13</c:v>
                </c:pt>
                <c:pt idx="1622">
                  <c:v>26.1</c:v>
                </c:pt>
                <c:pt idx="1623">
                  <c:v>26.082999999999998</c:v>
                </c:pt>
                <c:pt idx="1624">
                  <c:v>26.08</c:v>
                </c:pt>
                <c:pt idx="1625">
                  <c:v>26.08</c:v>
                </c:pt>
                <c:pt idx="1626">
                  <c:v>26.091000000000001</c:v>
                </c:pt>
                <c:pt idx="1627">
                  <c:v>26.114000000000001</c:v>
                </c:pt>
                <c:pt idx="1628">
                  <c:v>26.141999999999999</c:v>
                </c:pt>
                <c:pt idx="1629">
                  <c:v>26.173999999999999</c:v>
                </c:pt>
                <c:pt idx="1630">
                  <c:v>26.202999999999999</c:v>
                </c:pt>
                <c:pt idx="1631">
                  <c:v>26.225000000000001</c:v>
                </c:pt>
                <c:pt idx="1632">
                  <c:v>26.248999999999999</c:v>
                </c:pt>
                <c:pt idx="1633">
                  <c:v>26.273</c:v>
                </c:pt>
                <c:pt idx="1634">
                  <c:v>26.3</c:v>
                </c:pt>
                <c:pt idx="1635">
                  <c:v>26.334</c:v>
                </c:pt>
                <c:pt idx="1636">
                  <c:v>26.38</c:v>
                </c:pt>
                <c:pt idx="1637">
                  <c:v>26.436</c:v>
                </c:pt>
                <c:pt idx="1638">
                  <c:v>26.495000000000001</c:v>
                </c:pt>
                <c:pt idx="1639">
                  <c:v>26.559000000000001</c:v>
                </c:pt>
                <c:pt idx="1640">
                  <c:v>26.622</c:v>
                </c:pt>
                <c:pt idx="1641">
                  <c:v>26.675000000000001</c:v>
                </c:pt>
                <c:pt idx="1642">
                  <c:v>26.718</c:v>
                </c:pt>
                <c:pt idx="1643">
                  <c:v>26.75</c:v>
                </c:pt>
                <c:pt idx="1644">
                  <c:v>26.779</c:v>
                </c:pt>
                <c:pt idx="1645">
                  <c:v>26.798999999999999</c:v>
                </c:pt>
                <c:pt idx="1646">
                  <c:v>26.812999999999999</c:v>
                </c:pt>
                <c:pt idx="1647">
                  <c:v>26.821999999999999</c:v>
                </c:pt>
                <c:pt idx="1648">
                  <c:v>26.823</c:v>
                </c:pt>
                <c:pt idx="1649">
                  <c:v>26.808</c:v>
                </c:pt>
                <c:pt idx="1650">
                  <c:v>26.783000000000001</c:v>
                </c:pt>
                <c:pt idx="1651">
                  <c:v>26.748000000000001</c:v>
                </c:pt>
                <c:pt idx="1652">
                  <c:v>26.701000000000001</c:v>
                </c:pt>
                <c:pt idx="1653">
                  <c:v>26.643999999999998</c:v>
                </c:pt>
                <c:pt idx="1654">
                  <c:v>26.585999999999999</c:v>
                </c:pt>
                <c:pt idx="1655">
                  <c:v>26.532</c:v>
                </c:pt>
                <c:pt idx="1656">
                  <c:v>26.483000000000001</c:v>
                </c:pt>
                <c:pt idx="1657">
                  <c:v>26.44</c:v>
                </c:pt>
                <c:pt idx="1658">
                  <c:v>26.411999999999999</c:v>
                </c:pt>
                <c:pt idx="1659">
                  <c:v>26.396999999999998</c:v>
                </c:pt>
                <c:pt idx="1660">
                  <c:v>26.390999999999998</c:v>
                </c:pt>
                <c:pt idx="1661">
                  <c:v>26.388999999999999</c:v>
                </c:pt>
                <c:pt idx="1662">
                  <c:v>26.39</c:v>
                </c:pt>
                <c:pt idx="1663">
                  <c:v>26.393000000000001</c:v>
                </c:pt>
                <c:pt idx="1664">
                  <c:v>26.396999999999998</c:v>
                </c:pt>
                <c:pt idx="1665">
                  <c:v>26.39</c:v>
                </c:pt>
                <c:pt idx="1666">
                  <c:v>26.37</c:v>
                </c:pt>
                <c:pt idx="1667">
                  <c:v>26.346</c:v>
                </c:pt>
                <c:pt idx="1668">
                  <c:v>26.308</c:v>
                </c:pt>
                <c:pt idx="1669">
                  <c:v>26.253</c:v>
                </c:pt>
                <c:pt idx="1670">
                  <c:v>26.175999999999998</c:v>
                </c:pt>
                <c:pt idx="1671">
                  <c:v>26.096</c:v>
                </c:pt>
                <c:pt idx="1672">
                  <c:v>26.009</c:v>
                </c:pt>
                <c:pt idx="1673">
                  <c:v>25.913</c:v>
                </c:pt>
                <c:pt idx="1674">
                  <c:v>25.824999999999999</c:v>
                </c:pt>
                <c:pt idx="1675">
                  <c:v>25.748999999999999</c:v>
                </c:pt>
                <c:pt idx="1676">
                  <c:v>25.673999999999999</c:v>
                </c:pt>
                <c:pt idx="1677">
                  <c:v>25.6</c:v>
                </c:pt>
                <c:pt idx="1678">
                  <c:v>25.533999999999999</c:v>
                </c:pt>
                <c:pt idx="1679">
                  <c:v>25.466000000000001</c:v>
                </c:pt>
                <c:pt idx="1680">
                  <c:v>25.395</c:v>
                </c:pt>
                <c:pt idx="1681">
                  <c:v>25.321999999999999</c:v>
                </c:pt>
                <c:pt idx="1682">
                  <c:v>25.24</c:v>
                </c:pt>
                <c:pt idx="1683">
                  <c:v>25.172000000000001</c:v>
                </c:pt>
                <c:pt idx="1684">
                  <c:v>25.114999999999998</c:v>
                </c:pt>
                <c:pt idx="1685">
                  <c:v>25.065000000000001</c:v>
                </c:pt>
                <c:pt idx="1686">
                  <c:v>25.033000000000001</c:v>
                </c:pt>
                <c:pt idx="1687">
                  <c:v>25.007999999999999</c:v>
                </c:pt>
                <c:pt idx="1688">
                  <c:v>24.989000000000001</c:v>
                </c:pt>
                <c:pt idx="1689">
                  <c:v>24.981999999999999</c:v>
                </c:pt>
                <c:pt idx="1690">
                  <c:v>24.974</c:v>
                </c:pt>
                <c:pt idx="1691">
                  <c:v>24.957000000000001</c:v>
                </c:pt>
                <c:pt idx="1692">
                  <c:v>24.934000000000001</c:v>
                </c:pt>
                <c:pt idx="1693">
                  <c:v>24.902000000000001</c:v>
                </c:pt>
                <c:pt idx="1694">
                  <c:v>24.861999999999998</c:v>
                </c:pt>
                <c:pt idx="1695">
                  <c:v>24.817</c:v>
                </c:pt>
                <c:pt idx="1696">
                  <c:v>24.771000000000001</c:v>
                </c:pt>
                <c:pt idx="1697">
                  <c:v>24.722999999999999</c:v>
                </c:pt>
                <c:pt idx="1698">
                  <c:v>24.681000000000001</c:v>
                </c:pt>
                <c:pt idx="1699">
                  <c:v>24.643000000000001</c:v>
                </c:pt>
                <c:pt idx="1700">
                  <c:v>24.619</c:v>
                </c:pt>
                <c:pt idx="1701">
                  <c:v>24.606999999999999</c:v>
                </c:pt>
                <c:pt idx="1702">
                  <c:v>24.597999999999999</c:v>
                </c:pt>
                <c:pt idx="1703">
                  <c:v>24.591999999999999</c:v>
                </c:pt>
                <c:pt idx="1704">
                  <c:v>24.579000000000001</c:v>
                </c:pt>
                <c:pt idx="1705">
                  <c:v>24.559000000000001</c:v>
                </c:pt>
                <c:pt idx="1706">
                  <c:v>24.536000000000001</c:v>
                </c:pt>
                <c:pt idx="1707">
                  <c:v>24.51</c:v>
                </c:pt>
                <c:pt idx="1708">
                  <c:v>24.481000000000002</c:v>
                </c:pt>
                <c:pt idx="1709">
                  <c:v>24.463999999999999</c:v>
                </c:pt>
                <c:pt idx="1710">
                  <c:v>24.457000000000001</c:v>
                </c:pt>
                <c:pt idx="1711">
                  <c:v>24.452000000000002</c:v>
                </c:pt>
                <c:pt idx="1712">
                  <c:v>24.434999999999999</c:v>
                </c:pt>
                <c:pt idx="1713">
                  <c:v>24.408999999999999</c:v>
                </c:pt>
                <c:pt idx="1714">
                  <c:v>24.37</c:v>
                </c:pt>
                <c:pt idx="1715">
                  <c:v>24.306999999999999</c:v>
                </c:pt>
                <c:pt idx="1716">
                  <c:v>24.218</c:v>
                </c:pt>
                <c:pt idx="1717">
                  <c:v>24.111000000000001</c:v>
                </c:pt>
                <c:pt idx="1718">
                  <c:v>24</c:v>
                </c:pt>
                <c:pt idx="1719">
                  <c:v>23.888999999999999</c:v>
                </c:pt>
                <c:pt idx="1720">
                  <c:v>23.792000000000002</c:v>
                </c:pt>
                <c:pt idx="1721">
                  <c:v>23.715</c:v>
                </c:pt>
                <c:pt idx="1722">
                  <c:v>23.655000000000001</c:v>
                </c:pt>
                <c:pt idx="1723">
                  <c:v>23.603000000000002</c:v>
                </c:pt>
                <c:pt idx="1724">
                  <c:v>23.550999999999998</c:v>
                </c:pt>
                <c:pt idx="1725">
                  <c:v>23.489000000000001</c:v>
                </c:pt>
                <c:pt idx="1726">
                  <c:v>23.42</c:v>
                </c:pt>
                <c:pt idx="1727">
                  <c:v>23.346</c:v>
                </c:pt>
                <c:pt idx="1728">
                  <c:v>23.257999999999999</c:v>
                </c:pt>
                <c:pt idx="1729">
                  <c:v>23.149000000000001</c:v>
                </c:pt>
                <c:pt idx="1730">
                  <c:v>23.042999999999999</c:v>
                </c:pt>
                <c:pt idx="1731">
                  <c:v>22.943999999999999</c:v>
                </c:pt>
                <c:pt idx="1732">
                  <c:v>22.86</c:v>
                </c:pt>
                <c:pt idx="1733">
                  <c:v>22.79</c:v>
                </c:pt>
                <c:pt idx="1734">
                  <c:v>22.722000000000001</c:v>
                </c:pt>
                <c:pt idx="1735">
                  <c:v>22.657</c:v>
                </c:pt>
                <c:pt idx="1736">
                  <c:v>22.600999999999999</c:v>
                </c:pt>
                <c:pt idx="1737">
                  <c:v>22.547999999999998</c:v>
                </c:pt>
                <c:pt idx="1738">
                  <c:v>22.488</c:v>
                </c:pt>
                <c:pt idx="1739">
                  <c:v>22.425999999999998</c:v>
                </c:pt>
                <c:pt idx="1740">
                  <c:v>22.352</c:v>
                </c:pt>
                <c:pt idx="1741">
                  <c:v>22.286999999999999</c:v>
                </c:pt>
                <c:pt idx="1742">
                  <c:v>22.23</c:v>
                </c:pt>
                <c:pt idx="1743">
                  <c:v>22.183</c:v>
                </c:pt>
                <c:pt idx="1744">
                  <c:v>22.148</c:v>
                </c:pt>
                <c:pt idx="1745">
                  <c:v>22.12</c:v>
                </c:pt>
                <c:pt idx="1746">
                  <c:v>22.093</c:v>
                </c:pt>
                <c:pt idx="1747">
                  <c:v>22.077999999999999</c:v>
                </c:pt>
                <c:pt idx="1748">
                  <c:v>22.073</c:v>
                </c:pt>
                <c:pt idx="1749">
                  <c:v>22.068000000000001</c:v>
                </c:pt>
                <c:pt idx="1750">
                  <c:v>22.062000000000001</c:v>
                </c:pt>
                <c:pt idx="1751">
                  <c:v>22.064</c:v>
                </c:pt>
                <c:pt idx="1752">
                  <c:v>22.065999999999999</c:v>
                </c:pt>
                <c:pt idx="1753">
                  <c:v>22.08</c:v>
                </c:pt>
                <c:pt idx="1754">
                  <c:v>22.109000000000002</c:v>
                </c:pt>
                <c:pt idx="1755">
                  <c:v>22.148</c:v>
                </c:pt>
                <c:pt idx="1756">
                  <c:v>22.192</c:v>
                </c:pt>
                <c:pt idx="1757">
                  <c:v>22.233000000000001</c:v>
                </c:pt>
                <c:pt idx="1758">
                  <c:v>22.265000000000001</c:v>
                </c:pt>
                <c:pt idx="1759">
                  <c:v>22.286999999999999</c:v>
                </c:pt>
                <c:pt idx="1760">
                  <c:v>22.303000000000001</c:v>
                </c:pt>
                <c:pt idx="1761">
                  <c:v>22.311</c:v>
                </c:pt>
                <c:pt idx="1762">
                  <c:v>22.312999999999999</c:v>
                </c:pt>
                <c:pt idx="1763">
                  <c:v>22.314</c:v>
                </c:pt>
                <c:pt idx="1764">
                  <c:v>22.315999999999999</c:v>
                </c:pt>
                <c:pt idx="1765">
                  <c:v>22.314</c:v>
                </c:pt>
                <c:pt idx="1766">
                  <c:v>22.311</c:v>
                </c:pt>
                <c:pt idx="1767">
                  <c:v>22.308</c:v>
                </c:pt>
                <c:pt idx="1768">
                  <c:v>22.306000000000001</c:v>
                </c:pt>
                <c:pt idx="1769">
                  <c:v>22.298999999999999</c:v>
                </c:pt>
                <c:pt idx="1770">
                  <c:v>22.283999999999999</c:v>
                </c:pt>
                <c:pt idx="1771">
                  <c:v>22.265000000000001</c:v>
                </c:pt>
                <c:pt idx="1772">
                  <c:v>22.248999999999999</c:v>
                </c:pt>
                <c:pt idx="1773">
                  <c:v>22.238</c:v>
                </c:pt>
                <c:pt idx="1774">
                  <c:v>22.233000000000001</c:v>
                </c:pt>
                <c:pt idx="1775">
                  <c:v>22.241</c:v>
                </c:pt>
                <c:pt idx="1776">
                  <c:v>22.265999999999998</c:v>
                </c:pt>
                <c:pt idx="1777">
                  <c:v>22.303000000000001</c:v>
                </c:pt>
                <c:pt idx="1778">
                  <c:v>22.352</c:v>
                </c:pt>
                <c:pt idx="1779">
                  <c:v>22.411000000000001</c:v>
                </c:pt>
                <c:pt idx="1780">
                  <c:v>22.481999999999999</c:v>
                </c:pt>
                <c:pt idx="1781">
                  <c:v>22.547999999999998</c:v>
                </c:pt>
                <c:pt idx="1782">
                  <c:v>22.6</c:v>
                </c:pt>
                <c:pt idx="1783">
                  <c:v>22.646999999999998</c:v>
                </c:pt>
                <c:pt idx="1784">
                  <c:v>22.698</c:v>
                </c:pt>
                <c:pt idx="1785">
                  <c:v>22.754000000000001</c:v>
                </c:pt>
                <c:pt idx="1786">
                  <c:v>22.802</c:v>
                </c:pt>
                <c:pt idx="1787">
                  <c:v>22.847999999999999</c:v>
                </c:pt>
                <c:pt idx="1788">
                  <c:v>22.905999999999999</c:v>
                </c:pt>
                <c:pt idx="1789">
                  <c:v>22.975000000000001</c:v>
                </c:pt>
                <c:pt idx="1790">
                  <c:v>23.050999999999998</c:v>
                </c:pt>
                <c:pt idx="1791">
                  <c:v>23.134</c:v>
                </c:pt>
                <c:pt idx="1792">
                  <c:v>23.225000000000001</c:v>
                </c:pt>
                <c:pt idx="1793">
                  <c:v>23.327000000000002</c:v>
                </c:pt>
                <c:pt idx="1794">
                  <c:v>23.431000000000001</c:v>
                </c:pt>
                <c:pt idx="1795">
                  <c:v>23.54</c:v>
                </c:pt>
                <c:pt idx="1796">
                  <c:v>23.654</c:v>
                </c:pt>
                <c:pt idx="1797">
                  <c:v>23.771999999999998</c:v>
                </c:pt>
                <c:pt idx="1798">
                  <c:v>23.898</c:v>
                </c:pt>
                <c:pt idx="1799">
                  <c:v>24.03</c:v>
                </c:pt>
                <c:pt idx="1800">
                  <c:v>24.163</c:v>
                </c:pt>
                <c:pt idx="1801">
                  <c:v>24.295999999999999</c:v>
                </c:pt>
                <c:pt idx="1802">
                  <c:v>24.443000000000001</c:v>
                </c:pt>
                <c:pt idx="1803">
                  <c:v>24.591999999999999</c:v>
                </c:pt>
                <c:pt idx="1804">
                  <c:v>24.744</c:v>
                </c:pt>
                <c:pt idx="1805">
                  <c:v>24.901</c:v>
                </c:pt>
                <c:pt idx="1806">
                  <c:v>25.04</c:v>
                </c:pt>
                <c:pt idx="1807">
                  <c:v>25.167000000000002</c:v>
                </c:pt>
                <c:pt idx="1808">
                  <c:v>25.283000000000001</c:v>
                </c:pt>
                <c:pt idx="1809">
                  <c:v>25.382000000000001</c:v>
                </c:pt>
                <c:pt idx="1810">
                  <c:v>25.466999999999999</c:v>
                </c:pt>
                <c:pt idx="1811">
                  <c:v>25.536000000000001</c:v>
                </c:pt>
                <c:pt idx="1812">
                  <c:v>25.597999999999999</c:v>
                </c:pt>
                <c:pt idx="1813">
                  <c:v>25.652999999999999</c:v>
                </c:pt>
                <c:pt idx="1814">
                  <c:v>25.698</c:v>
                </c:pt>
                <c:pt idx="1815">
                  <c:v>25.731999999999999</c:v>
                </c:pt>
                <c:pt idx="1816">
                  <c:v>25.753</c:v>
                </c:pt>
                <c:pt idx="1817">
                  <c:v>25.765000000000001</c:v>
                </c:pt>
                <c:pt idx="1818">
                  <c:v>25.763999999999999</c:v>
                </c:pt>
                <c:pt idx="1819">
                  <c:v>25.757999999999999</c:v>
                </c:pt>
                <c:pt idx="1820">
                  <c:v>25.75</c:v>
                </c:pt>
                <c:pt idx="1821">
                  <c:v>25.738</c:v>
                </c:pt>
                <c:pt idx="1822">
                  <c:v>25.722000000000001</c:v>
                </c:pt>
                <c:pt idx="1823">
                  <c:v>25.695</c:v>
                </c:pt>
                <c:pt idx="1824">
                  <c:v>25.664999999999999</c:v>
                </c:pt>
                <c:pt idx="1825">
                  <c:v>25.634</c:v>
                </c:pt>
                <c:pt idx="1826">
                  <c:v>25.603999999999999</c:v>
                </c:pt>
                <c:pt idx="1827">
                  <c:v>25.576000000000001</c:v>
                </c:pt>
                <c:pt idx="1828">
                  <c:v>25.544</c:v>
                </c:pt>
                <c:pt idx="1829">
                  <c:v>25.515000000000001</c:v>
                </c:pt>
                <c:pt idx="1830">
                  <c:v>25.491</c:v>
                </c:pt>
                <c:pt idx="1831">
                  <c:v>25.469000000000001</c:v>
                </c:pt>
                <c:pt idx="1832">
                  <c:v>25.457000000000001</c:v>
                </c:pt>
                <c:pt idx="1833">
                  <c:v>25.454999999999998</c:v>
                </c:pt>
                <c:pt idx="1834">
                  <c:v>25.457999999999998</c:v>
                </c:pt>
                <c:pt idx="1835">
                  <c:v>25.47</c:v>
                </c:pt>
                <c:pt idx="1836">
                  <c:v>25.491</c:v>
                </c:pt>
                <c:pt idx="1837">
                  <c:v>25.523</c:v>
                </c:pt>
                <c:pt idx="1838">
                  <c:v>25.567</c:v>
                </c:pt>
                <c:pt idx="1839">
                  <c:v>25.619</c:v>
                </c:pt>
                <c:pt idx="1840">
                  <c:v>25.684999999999999</c:v>
                </c:pt>
                <c:pt idx="1841">
                  <c:v>25.754000000000001</c:v>
                </c:pt>
                <c:pt idx="1842">
                  <c:v>25.827999999999999</c:v>
                </c:pt>
                <c:pt idx="1843">
                  <c:v>25.905999999999999</c:v>
                </c:pt>
                <c:pt idx="1844">
                  <c:v>25.981000000000002</c:v>
                </c:pt>
                <c:pt idx="1845">
                  <c:v>26.058</c:v>
                </c:pt>
                <c:pt idx="1846">
                  <c:v>26.135000000000002</c:v>
                </c:pt>
                <c:pt idx="1847">
                  <c:v>26.199000000000002</c:v>
                </c:pt>
                <c:pt idx="1848">
                  <c:v>26.257000000000001</c:v>
                </c:pt>
                <c:pt idx="1849">
                  <c:v>26.317</c:v>
                </c:pt>
                <c:pt idx="1850">
                  <c:v>26.378</c:v>
                </c:pt>
                <c:pt idx="1851">
                  <c:v>26.44</c:v>
                </c:pt>
                <c:pt idx="1852">
                  <c:v>26.497</c:v>
                </c:pt>
                <c:pt idx="1853">
                  <c:v>26.547999999999998</c:v>
                </c:pt>
                <c:pt idx="1854">
                  <c:v>26.603999999999999</c:v>
                </c:pt>
                <c:pt idx="1855">
                  <c:v>26.646999999999998</c:v>
                </c:pt>
                <c:pt idx="1856">
                  <c:v>26.672999999999998</c:v>
                </c:pt>
                <c:pt idx="1857">
                  <c:v>26.696000000000002</c:v>
                </c:pt>
                <c:pt idx="1858">
                  <c:v>26.712</c:v>
                </c:pt>
                <c:pt idx="1859">
                  <c:v>26.712</c:v>
                </c:pt>
                <c:pt idx="1860">
                  <c:v>26.702999999999999</c:v>
                </c:pt>
                <c:pt idx="1861">
                  <c:v>26.69</c:v>
                </c:pt>
                <c:pt idx="1862">
                  <c:v>26.672999999999998</c:v>
                </c:pt>
                <c:pt idx="1863">
                  <c:v>26.649000000000001</c:v>
                </c:pt>
                <c:pt idx="1864">
                  <c:v>26.608000000000001</c:v>
                </c:pt>
                <c:pt idx="1865">
                  <c:v>26.552</c:v>
                </c:pt>
                <c:pt idx="1866">
                  <c:v>26.486000000000001</c:v>
                </c:pt>
                <c:pt idx="1867">
                  <c:v>26.414999999999999</c:v>
                </c:pt>
                <c:pt idx="1868">
                  <c:v>26.335999999999999</c:v>
                </c:pt>
                <c:pt idx="1869">
                  <c:v>26.247</c:v>
                </c:pt>
                <c:pt idx="1870">
                  <c:v>26.16</c:v>
                </c:pt>
                <c:pt idx="1871">
                  <c:v>26.091999999999999</c:v>
                </c:pt>
                <c:pt idx="1872">
                  <c:v>26.033999999999999</c:v>
                </c:pt>
                <c:pt idx="1873">
                  <c:v>25.984999999999999</c:v>
                </c:pt>
                <c:pt idx="1874">
                  <c:v>25.95</c:v>
                </c:pt>
                <c:pt idx="1875">
                  <c:v>25.925999999999998</c:v>
                </c:pt>
                <c:pt idx="1876">
                  <c:v>25.913</c:v>
                </c:pt>
                <c:pt idx="1877">
                  <c:v>25.914999999999999</c:v>
                </c:pt>
                <c:pt idx="1878">
                  <c:v>25.919</c:v>
                </c:pt>
                <c:pt idx="1879">
                  <c:v>25.923999999999999</c:v>
                </c:pt>
                <c:pt idx="1880">
                  <c:v>25.917000000000002</c:v>
                </c:pt>
                <c:pt idx="1881">
                  <c:v>25.902999999999999</c:v>
                </c:pt>
                <c:pt idx="1882">
                  <c:v>25.887</c:v>
                </c:pt>
                <c:pt idx="1883">
                  <c:v>25.876999999999999</c:v>
                </c:pt>
                <c:pt idx="1884">
                  <c:v>25.867999999999999</c:v>
                </c:pt>
                <c:pt idx="1885">
                  <c:v>25.866</c:v>
                </c:pt>
                <c:pt idx="1886">
                  <c:v>25.873000000000001</c:v>
                </c:pt>
                <c:pt idx="1887">
                  <c:v>25.885999999999999</c:v>
                </c:pt>
                <c:pt idx="1888">
                  <c:v>25.911999999999999</c:v>
                </c:pt>
                <c:pt idx="1889">
                  <c:v>25.956</c:v>
                </c:pt>
                <c:pt idx="1890">
                  <c:v>26.004000000000001</c:v>
                </c:pt>
                <c:pt idx="1891">
                  <c:v>26.045999999999999</c:v>
                </c:pt>
                <c:pt idx="1892">
                  <c:v>26.09</c:v>
                </c:pt>
                <c:pt idx="1893">
                  <c:v>26.14</c:v>
                </c:pt>
                <c:pt idx="1894">
                  <c:v>26.181999999999999</c:v>
                </c:pt>
                <c:pt idx="1895">
                  <c:v>26.221</c:v>
                </c:pt>
                <c:pt idx="1896">
                  <c:v>26.25</c:v>
                </c:pt>
                <c:pt idx="1897">
                  <c:v>26.271000000000001</c:v>
                </c:pt>
                <c:pt idx="1898">
                  <c:v>26.292000000000002</c:v>
                </c:pt>
                <c:pt idx="1899">
                  <c:v>26.308</c:v>
                </c:pt>
                <c:pt idx="1900">
                  <c:v>26.318999999999999</c:v>
                </c:pt>
                <c:pt idx="1901">
                  <c:v>26.327000000000002</c:v>
                </c:pt>
                <c:pt idx="1902">
                  <c:v>26.338000000000001</c:v>
                </c:pt>
                <c:pt idx="1903">
                  <c:v>26.364000000000001</c:v>
                </c:pt>
                <c:pt idx="1904">
                  <c:v>26.408999999999999</c:v>
                </c:pt>
                <c:pt idx="1905">
                  <c:v>26.460999999999999</c:v>
                </c:pt>
                <c:pt idx="1906">
                  <c:v>26.524999999999999</c:v>
                </c:pt>
                <c:pt idx="1907">
                  <c:v>26.594000000000001</c:v>
                </c:pt>
                <c:pt idx="1908">
                  <c:v>26.661999999999999</c:v>
                </c:pt>
                <c:pt idx="1909">
                  <c:v>26.728000000000002</c:v>
                </c:pt>
                <c:pt idx="1910">
                  <c:v>26.78</c:v>
                </c:pt>
                <c:pt idx="1911">
                  <c:v>26.82</c:v>
                </c:pt>
                <c:pt idx="1912">
                  <c:v>26.85</c:v>
                </c:pt>
                <c:pt idx="1913">
                  <c:v>26.869</c:v>
                </c:pt>
                <c:pt idx="1914">
                  <c:v>26.882000000000001</c:v>
                </c:pt>
                <c:pt idx="1915">
                  <c:v>26.893999999999998</c:v>
                </c:pt>
                <c:pt idx="1916">
                  <c:v>26.902999999999999</c:v>
                </c:pt>
                <c:pt idx="1917">
                  <c:v>26.902000000000001</c:v>
                </c:pt>
                <c:pt idx="1918">
                  <c:v>26.896000000000001</c:v>
                </c:pt>
                <c:pt idx="1919">
                  <c:v>26.879000000000001</c:v>
                </c:pt>
                <c:pt idx="1920">
                  <c:v>26.856999999999999</c:v>
                </c:pt>
                <c:pt idx="1921">
                  <c:v>26.835999999999999</c:v>
                </c:pt>
                <c:pt idx="1922">
                  <c:v>26.821000000000002</c:v>
                </c:pt>
                <c:pt idx="1923">
                  <c:v>26.818999999999999</c:v>
                </c:pt>
                <c:pt idx="1924">
                  <c:v>26.818000000000001</c:v>
                </c:pt>
                <c:pt idx="1925">
                  <c:v>26.82</c:v>
                </c:pt>
                <c:pt idx="1926">
                  <c:v>26.827999999999999</c:v>
                </c:pt>
                <c:pt idx="1927">
                  <c:v>26.853999999999999</c:v>
                </c:pt>
                <c:pt idx="1928">
                  <c:v>26.898</c:v>
                </c:pt>
                <c:pt idx="1929">
                  <c:v>26.946999999999999</c:v>
                </c:pt>
                <c:pt idx="1930">
                  <c:v>27.001000000000001</c:v>
                </c:pt>
                <c:pt idx="1931">
                  <c:v>27.05</c:v>
                </c:pt>
                <c:pt idx="1932">
                  <c:v>27.094000000000001</c:v>
                </c:pt>
                <c:pt idx="1933">
                  <c:v>27.134</c:v>
                </c:pt>
                <c:pt idx="1934">
                  <c:v>27.161999999999999</c:v>
                </c:pt>
                <c:pt idx="1935">
                  <c:v>27.175000000000001</c:v>
                </c:pt>
                <c:pt idx="1936">
                  <c:v>27.175000000000001</c:v>
                </c:pt>
                <c:pt idx="1937">
                  <c:v>27.169</c:v>
                </c:pt>
                <c:pt idx="1938">
                  <c:v>27.161000000000001</c:v>
                </c:pt>
                <c:pt idx="1939">
                  <c:v>27.145</c:v>
                </c:pt>
                <c:pt idx="1940">
                  <c:v>27.123000000000001</c:v>
                </c:pt>
                <c:pt idx="1941">
                  <c:v>27.094999999999999</c:v>
                </c:pt>
                <c:pt idx="1942">
                  <c:v>27.065999999999999</c:v>
                </c:pt>
                <c:pt idx="1943">
                  <c:v>27.041</c:v>
                </c:pt>
                <c:pt idx="1944">
                  <c:v>27.021999999999998</c:v>
                </c:pt>
                <c:pt idx="1945">
                  <c:v>27.009</c:v>
                </c:pt>
                <c:pt idx="1946">
                  <c:v>27.010999999999999</c:v>
                </c:pt>
                <c:pt idx="1947">
                  <c:v>27.026</c:v>
                </c:pt>
                <c:pt idx="1948">
                  <c:v>27.047999999999998</c:v>
                </c:pt>
                <c:pt idx="1949">
                  <c:v>27.068999999999999</c:v>
                </c:pt>
                <c:pt idx="1950">
                  <c:v>27.1</c:v>
                </c:pt>
                <c:pt idx="1951">
                  <c:v>27.143999999999998</c:v>
                </c:pt>
                <c:pt idx="1952">
                  <c:v>27.207999999999998</c:v>
                </c:pt>
                <c:pt idx="1953">
                  <c:v>27.294</c:v>
                </c:pt>
                <c:pt idx="1954">
                  <c:v>27.407</c:v>
                </c:pt>
                <c:pt idx="1955">
                  <c:v>27.553000000000001</c:v>
                </c:pt>
                <c:pt idx="1956">
                  <c:v>27.721</c:v>
                </c:pt>
                <c:pt idx="1957">
                  <c:v>27.890999999999998</c:v>
                </c:pt>
                <c:pt idx="1958">
                  <c:v>28.056999999999999</c:v>
                </c:pt>
                <c:pt idx="1959">
                  <c:v>28.204999999999998</c:v>
                </c:pt>
                <c:pt idx="1960">
                  <c:v>28.33</c:v>
                </c:pt>
                <c:pt idx="1961">
                  <c:v>28.437999999999999</c:v>
                </c:pt>
                <c:pt idx="1962">
                  <c:v>28.518999999999998</c:v>
                </c:pt>
                <c:pt idx="1963">
                  <c:v>28.573</c:v>
                </c:pt>
                <c:pt idx="1964">
                  <c:v>28.609000000000002</c:v>
                </c:pt>
                <c:pt idx="1965">
                  <c:v>28.634</c:v>
                </c:pt>
                <c:pt idx="1966">
                  <c:v>28.658000000000001</c:v>
                </c:pt>
                <c:pt idx="1967">
                  <c:v>28.684999999999999</c:v>
                </c:pt>
                <c:pt idx="1968">
                  <c:v>28.71</c:v>
                </c:pt>
                <c:pt idx="1969">
                  <c:v>28.738</c:v>
                </c:pt>
                <c:pt idx="1970">
                  <c:v>28.77</c:v>
                </c:pt>
                <c:pt idx="1971">
                  <c:v>28.815999999999999</c:v>
                </c:pt>
                <c:pt idx="1972">
                  <c:v>28.875</c:v>
                </c:pt>
                <c:pt idx="1973">
                  <c:v>28.940999999999999</c:v>
                </c:pt>
                <c:pt idx="1974">
                  <c:v>29.02</c:v>
                </c:pt>
                <c:pt idx="1975">
                  <c:v>29.111000000000001</c:v>
                </c:pt>
                <c:pt idx="1976">
                  <c:v>29.207000000000001</c:v>
                </c:pt>
                <c:pt idx="1977">
                  <c:v>29.306999999999999</c:v>
                </c:pt>
                <c:pt idx="1978">
                  <c:v>29.420999999999999</c:v>
                </c:pt>
                <c:pt idx="1979">
                  <c:v>29.544</c:v>
                </c:pt>
                <c:pt idx="1980">
                  <c:v>29.667999999999999</c:v>
                </c:pt>
                <c:pt idx="1981">
                  <c:v>29.803999999999998</c:v>
                </c:pt>
                <c:pt idx="1982">
                  <c:v>29.943000000000001</c:v>
                </c:pt>
                <c:pt idx="1983">
                  <c:v>30.079000000000001</c:v>
                </c:pt>
                <c:pt idx="1984">
                  <c:v>30.216999999999999</c:v>
                </c:pt>
                <c:pt idx="1985">
                  <c:v>30.361000000000001</c:v>
                </c:pt>
                <c:pt idx="1986">
                  <c:v>30.5</c:v>
                </c:pt>
                <c:pt idx="1987">
                  <c:v>30.640999999999998</c:v>
                </c:pt>
                <c:pt idx="1988">
                  <c:v>30.788</c:v>
                </c:pt>
                <c:pt idx="1989">
                  <c:v>30.934000000000001</c:v>
                </c:pt>
                <c:pt idx="1990">
                  <c:v>31.087</c:v>
                </c:pt>
                <c:pt idx="1991">
                  <c:v>31.25</c:v>
                </c:pt>
                <c:pt idx="1992">
                  <c:v>31.405999999999999</c:v>
                </c:pt>
                <c:pt idx="1993">
                  <c:v>31.562999999999999</c:v>
                </c:pt>
                <c:pt idx="1994">
                  <c:v>31.725999999999999</c:v>
                </c:pt>
                <c:pt idx="1995">
                  <c:v>31.864999999999998</c:v>
                </c:pt>
                <c:pt idx="1996">
                  <c:v>31.992999999999999</c:v>
                </c:pt>
                <c:pt idx="1997">
                  <c:v>32.093000000000004</c:v>
                </c:pt>
                <c:pt idx="1998">
                  <c:v>32.18</c:v>
                </c:pt>
                <c:pt idx="1999">
                  <c:v>32.262999999999998</c:v>
                </c:pt>
                <c:pt idx="2000">
                  <c:v>32.331000000000003</c:v>
                </c:pt>
                <c:pt idx="2001">
                  <c:v>32.395000000000003</c:v>
                </c:pt>
                <c:pt idx="2002">
                  <c:v>32.457000000000001</c:v>
                </c:pt>
                <c:pt idx="2003">
                  <c:v>32.51</c:v>
                </c:pt>
                <c:pt idx="2004">
                  <c:v>32.548999999999999</c:v>
                </c:pt>
                <c:pt idx="2005">
                  <c:v>32.58</c:v>
                </c:pt>
                <c:pt idx="2006">
                  <c:v>32.591999999999999</c:v>
                </c:pt>
                <c:pt idx="2007">
                  <c:v>32.581000000000003</c:v>
                </c:pt>
                <c:pt idx="2008">
                  <c:v>32.524000000000001</c:v>
                </c:pt>
                <c:pt idx="2009">
                  <c:v>32.433999999999997</c:v>
                </c:pt>
                <c:pt idx="2010">
                  <c:v>32.335000000000001</c:v>
                </c:pt>
                <c:pt idx="2011">
                  <c:v>32.235999999999997</c:v>
                </c:pt>
                <c:pt idx="2012">
                  <c:v>32.137999999999998</c:v>
                </c:pt>
                <c:pt idx="2013">
                  <c:v>32.045999999999999</c:v>
                </c:pt>
                <c:pt idx="2014">
                  <c:v>31.954999999999998</c:v>
                </c:pt>
                <c:pt idx="2015">
                  <c:v>31.86</c:v>
                </c:pt>
                <c:pt idx="2016">
                  <c:v>31.763000000000002</c:v>
                </c:pt>
                <c:pt idx="2017">
                  <c:v>31.658999999999999</c:v>
                </c:pt>
                <c:pt idx="2018">
                  <c:v>31.553000000000001</c:v>
                </c:pt>
                <c:pt idx="2019">
                  <c:v>31.443999999999999</c:v>
                </c:pt>
                <c:pt idx="2020">
                  <c:v>31.33</c:v>
                </c:pt>
                <c:pt idx="2021">
                  <c:v>31.222999999999999</c:v>
                </c:pt>
                <c:pt idx="2022">
                  <c:v>31.131</c:v>
                </c:pt>
                <c:pt idx="2023">
                  <c:v>31.050999999999998</c:v>
                </c:pt>
                <c:pt idx="2024">
                  <c:v>30.975999999999999</c:v>
                </c:pt>
                <c:pt idx="2025">
                  <c:v>30.908999999999999</c:v>
                </c:pt>
                <c:pt idx="2026">
                  <c:v>30.849</c:v>
                </c:pt>
                <c:pt idx="2027">
                  <c:v>30.788</c:v>
                </c:pt>
                <c:pt idx="2028">
                  <c:v>30.725000000000001</c:v>
                </c:pt>
                <c:pt idx="2029">
                  <c:v>30.658999999999999</c:v>
                </c:pt>
                <c:pt idx="2030">
                  <c:v>30.585000000000001</c:v>
                </c:pt>
                <c:pt idx="2031">
                  <c:v>30.52</c:v>
                </c:pt>
                <c:pt idx="2032">
                  <c:v>30.477</c:v>
                </c:pt>
                <c:pt idx="2033">
                  <c:v>30.454999999999998</c:v>
                </c:pt>
                <c:pt idx="2034">
                  <c:v>30.443999999999999</c:v>
                </c:pt>
                <c:pt idx="2035">
                  <c:v>30.449000000000002</c:v>
                </c:pt>
                <c:pt idx="2036">
                  <c:v>30.472000000000001</c:v>
                </c:pt>
                <c:pt idx="2037">
                  <c:v>30.509</c:v>
                </c:pt>
                <c:pt idx="2038">
                  <c:v>30.56</c:v>
                </c:pt>
                <c:pt idx="2039">
                  <c:v>30.628</c:v>
                </c:pt>
                <c:pt idx="2040">
                  <c:v>30.71</c:v>
                </c:pt>
                <c:pt idx="2041">
                  <c:v>30.812000000000001</c:v>
                </c:pt>
                <c:pt idx="2042">
                  <c:v>30.919</c:v>
                </c:pt>
                <c:pt idx="2043">
                  <c:v>31.033000000000001</c:v>
                </c:pt>
                <c:pt idx="2044">
                  <c:v>31.158999999999999</c:v>
                </c:pt>
                <c:pt idx="2045">
                  <c:v>31.279</c:v>
                </c:pt>
                <c:pt idx="2046">
                  <c:v>31.398</c:v>
                </c:pt>
                <c:pt idx="2047">
                  <c:v>31.524000000000001</c:v>
                </c:pt>
                <c:pt idx="2048">
                  <c:v>31.641999999999999</c:v>
                </c:pt>
                <c:pt idx="2049">
                  <c:v>31.754000000000001</c:v>
                </c:pt>
                <c:pt idx="2050">
                  <c:v>31.841000000000001</c:v>
                </c:pt>
                <c:pt idx="2051">
                  <c:v>31.908000000000001</c:v>
                </c:pt>
                <c:pt idx="2052">
                  <c:v>31.966000000000001</c:v>
                </c:pt>
                <c:pt idx="2053">
                  <c:v>32.014000000000003</c:v>
                </c:pt>
                <c:pt idx="2054">
                  <c:v>32.064999999999998</c:v>
                </c:pt>
                <c:pt idx="2055">
                  <c:v>32.121000000000002</c:v>
                </c:pt>
                <c:pt idx="2056">
                  <c:v>32.177999999999997</c:v>
                </c:pt>
                <c:pt idx="2057">
                  <c:v>32.250999999999998</c:v>
                </c:pt>
                <c:pt idx="2058">
                  <c:v>32.335999999999999</c:v>
                </c:pt>
                <c:pt idx="2059">
                  <c:v>32.408000000000001</c:v>
                </c:pt>
                <c:pt idx="2060">
                  <c:v>32.47</c:v>
                </c:pt>
                <c:pt idx="2061">
                  <c:v>32.517000000000003</c:v>
                </c:pt>
                <c:pt idx="2062">
                  <c:v>32.555999999999997</c:v>
                </c:pt>
                <c:pt idx="2063">
                  <c:v>32.598999999999997</c:v>
                </c:pt>
                <c:pt idx="2064">
                  <c:v>32.649000000000001</c:v>
                </c:pt>
                <c:pt idx="2065">
                  <c:v>32.703000000000003</c:v>
                </c:pt>
                <c:pt idx="2066">
                  <c:v>32.755000000000003</c:v>
                </c:pt>
                <c:pt idx="2067">
                  <c:v>32.811999999999998</c:v>
                </c:pt>
                <c:pt idx="2068">
                  <c:v>32.875999999999998</c:v>
                </c:pt>
                <c:pt idx="2069">
                  <c:v>32.944000000000003</c:v>
                </c:pt>
                <c:pt idx="2070">
                  <c:v>33.018999999999998</c:v>
                </c:pt>
                <c:pt idx="2071">
                  <c:v>33.091000000000001</c:v>
                </c:pt>
                <c:pt idx="2072">
                  <c:v>33.152999999999999</c:v>
                </c:pt>
                <c:pt idx="2073">
                  <c:v>33.222000000000001</c:v>
                </c:pt>
                <c:pt idx="2074">
                  <c:v>33.301000000000002</c:v>
                </c:pt>
                <c:pt idx="2075">
                  <c:v>33.374000000000002</c:v>
                </c:pt>
                <c:pt idx="2076">
                  <c:v>33.44</c:v>
                </c:pt>
                <c:pt idx="2077">
                  <c:v>33.511000000000003</c:v>
                </c:pt>
                <c:pt idx="2078">
                  <c:v>33.572000000000003</c:v>
                </c:pt>
                <c:pt idx="2079">
                  <c:v>33.615000000000002</c:v>
                </c:pt>
                <c:pt idx="2080">
                  <c:v>33.648000000000003</c:v>
                </c:pt>
                <c:pt idx="2081">
                  <c:v>33.682000000000002</c:v>
                </c:pt>
                <c:pt idx="2082">
                  <c:v>33.718000000000004</c:v>
                </c:pt>
                <c:pt idx="2083">
                  <c:v>33.76</c:v>
                </c:pt>
                <c:pt idx="2084">
                  <c:v>33.817999999999998</c:v>
                </c:pt>
                <c:pt idx="2085">
                  <c:v>33.896999999999998</c:v>
                </c:pt>
                <c:pt idx="2086">
                  <c:v>33.988</c:v>
                </c:pt>
                <c:pt idx="2087">
                  <c:v>34.064999999999998</c:v>
                </c:pt>
                <c:pt idx="2088">
                  <c:v>34.130000000000003</c:v>
                </c:pt>
                <c:pt idx="2089">
                  <c:v>34.191000000000003</c:v>
                </c:pt>
                <c:pt idx="2090">
                  <c:v>34.238999999999997</c:v>
                </c:pt>
                <c:pt idx="2091">
                  <c:v>34.28</c:v>
                </c:pt>
                <c:pt idx="2092">
                  <c:v>34.323</c:v>
                </c:pt>
                <c:pt idx="2093">
                  <c:v>34.365000000000002</c:v>
                </c:pt>
                <c:pt idx="2094">
                  <c:v>34.402000000000001</c:v>
                </c:pt>
                <c:pt idx="2095">
                  <c:v>34.435000000000002</c:v>
                </c:pt>
                <c:pt idx="2096">
                  <c:v>34.472000000000001</c:v>
                </c:pt>
                <c:pt idx="2097">
                  <c:v>34.514000000000003</c:v>
                </c:pt>
                <c:pt idx="2098">
                  <c:v>34.564</c:v>
                </c:pt>
                <c:pt idx="2099">
                  <c:v>34.621000000000002</c:v>
                </c:pt>
                <c:pt idx="2100">
                  <c:v>34.673000000000002</c:v>
                </c:pt>
                <c:pt idx="2101">
                  <c:v>34.722999999999999</c:v>
                </c:pt>
                <c:pt idx="2102">
                  <c:v>34.779000000000003</c:v>
                </c:pt>
                <c:pt idx="2103">
                  <c:v>34.847000000000001</c:v>
                </c:pt>
                <c:pt idx="2104">
                  <c:v>34.920999999999999</c:v>
                </c:pt>
                <c:pt idx="2105">
                  <c:v>35.000999999999998</c:v>
                </c:pt>
                <c:pt idx="2106">
                  <c:v>35.08</c:v>
                </c:pt>
                <c:pt idx="2107">
                  <c:v>35.155999999999999</c:v>
                </c:pt>
                <c:pt idx="2108">
                  <c:v>35.238999999999997</c:v>
                </c:pt>
                <c:pt idx="2109">
                  <c:v>35.323999999999998</c:v>
                </c:pt>
                <c:pt idx="2110">
                  <c:v>35.398000000000003</c:v>
                </c:pt>
                <c:pt idx="2111">
                  <c:v>35.476999999999997</c:v>
                </c:pt>
                <c:pt idx="2112">
                  <c:v>35.567</c:v>
                </c:pt>
                <c:pt idx="2113">
                  <c:v>35.668999999999997</c:v>
                </c:pt>
                <c:pt idx="2114">
                  <c:v>35.78</c:v>
                </c:pt>
                <c:pt idx="2115">
                  <c:v>35.909999999999997</c:v>
                </c:pt>
                <c:pt idx="2116">
                  <c:v>36.052999999999997</c:v>
                </c:pt>
                <c:pt idx="2117">
                  <c:v>36.19</c:v>
                </c:pt>
                <c:pt idx="2118">
                  <c:v>36.314999999999998</c:v>
                </c:pt>
                <c:pt idx="2119">
                  <c:v>36.445999999999998</c:v>
                </c:pt>
                <c:pt idx="2120">
                  <c:v>36.584000000000003</c:v>
                </c:pt>
                <c:pt idx="2121">
                  <c:v>36.731000000000002</c:v>
                </c:pt>
                <c:pt idx="2122">
                  <c:v>36.893000000000001</c:v>
                </c:pt>
                <c:pt idx="2123">
                  <c:v>37.069000000000003</c:v>
                </c:pt>
                <c:pt idx="2124">
                  <c:v>37.249000000000002</c:v>
                </c:pt>
                <c:pt idx="2125">
                  <c:v>37.442999999999998</c:v>
                </c:pt>
                <c:pt idx="2126">
                  <c:v>37.656999999999996</c:v>
                </c:pt>
                <c:pt idx="2127">
                  <c:v>37.856000000000002</c:v>
                </c:pt>
                <c:pt idx="2128">
                  <c:v>38.04</c:v>
                </c:pt>
                <c:pt idx="2129">
                  <c:v>38.222000000000001</c:v>
                </c:pt>
                <c:pt idx="2130">
                  <c:v>38.393000000000001</c:v>
                </c:pt>
                <c:pt idx="2131">
                  <c:v>38.536999999999999</c:v>
                </c:pt>
                <c:pt idx="2132">
                  <c:v>38.670999999999999</c:v>
                </c:pt>
                <c:pt idx="2133">
                  <c:v>38.814</c:v>
                </c:pt>
                <c:pt idx="2134">
                  <c:v>38.969000000000001</c:v>
                </c:pt>
                <c:pt idx="2135">
                  <c:v>39.137999999999998</c:v>
                </c:pt>
                <c:pt idx="2136">
                  <c:v>39.307000000000002</c:v>
                </c:pt>
                <c:pt idx="2137">
                  <c:v>39.457000000000001</c:v>
                </c:pt>
                <c:pt idx="2138">
                  <c:v>39.597000000000001</c:v>
                </c:pt>
                <c:pt idx="2139">
                  <c:v>39.734999999999999</c:v>
                </c:pt>
                <c:pt idx="2140">
                  <c:v>39.854999999999997</c:v>
                </c:pt>
                <c:pt idx="2141">
                  <c:v>39.957999999999998</c:v>
                </c:pt>
                <c:pt idx="2142">
                  <c:v>40.06</c:v>
                </c:pt>
                <c:pt idx="2143">
                  <c:v>40.161999999999999</c:v>
                </c:pt>
                <c:pt idx="2144">
                  <c:v>40.253</c:v>
                </c:pt>
                <c:pt idx="2145">
                  <c:v>40.33</c:v>
                </c:pt>
                <c:pt idx="2146">
                  <c:v>40.4</c:v>
                </c:pt>
                <c:pt idx="2147">
                  <c:v>40.457999999999998</c:v>
                </c:pt>
                <c:pt idx="2148">
                  <c:v>40.514000000000003</c:v>
                </c:pt>
                <c:pt idx="2149">
                  <c:v>40.561</c:v>
                </c:pt>
                <c:pt idx="2150">
                  <c:v>40.585999999999999</c:v>
                </c:pt>
                <c:pt idx="2151">
                  <c:v>40.600999999999999</c:v>
                </c:pt>
                <c:pt idx="2152">
                  <c:v>40.613999999999997</c:v>
                </c:pt>
                <c:pt idx="2153">
                  <c:v>40.627000000000002</c:v>
                </c:pt>
                <c:pt idx="2154">
                  <c:v>40.631</c:v>
                </c:pt>
                <c:pt idx="2155">
                  <c:v>40.624000000000002</c:v>
                </c:pt>
                <c:pt idx="2156">
                  <c:v>40.613</c:v>
                </c:pt>
                <c:pt idx="2157">
                  <c:v>40.6</c:v>
                </c:pt>
                <c:pt idx="2158">
                  <c:v>40.590000000000003</c:v>
                </c:pt>
                <c:pt idx="2159">
                  <c:v>40.572000000000003</c:v>
                </c:pt>
                <c:pt idx="2160">
                  <c:v>40.552</c:v>
                </c:pt>
                <c:pt idx="2161">
                  <c:v>40.530999999999999</c:v>
                </c:pt>
                <c:pt idx="2162">
                  <c:v>40.514000000000003</c:v>
                </c:pt>
                <c:pt idx="2163">
                  <c:v>40.496000000000002</c:v>
                </c:pt>
                <c:pt idx="2164">
                  <c:v>40.469000000000001</c:v>
                </c:pt>
                <c:pt idx="2165">
                  <c:v>40.432000000000002</c:v>
                </c:pt>
                <c:pt idx="2166">
                  <c:v>40.395000000000003</c:v>
                </c:pt>
                <c:pt idx="2167">
                  <c:v>40.366</c:v>
                </c:pt>
                <c:pt idx="2168">
                  <c:v>40.347000000000001</c:v>
                </c:pt>
                <c:pt idx="2169">
                  <c:v>40.326999999999998</c:v>
                </c:pt>
                <c:pt idx="2170">
                  <c:v>40.302</c:v>
                </c:pt>
                <c:pt idx="2171">
                  <c:v>40.274999999999999</c:v>
                </c:pt>
                <c:pt idx="2172">
                  <c:v>40.241999999999997</c:v>
                </c:pt>
                <c:pt idx="2173">
                  <c:v>40.203000000000003</c:v>
                </c:pt>
                <c:pt idx="2174">
                  <c:v>40.158999999999999</c:v>
                </c:pt>
                <c:pt idx="2175">
                  <c:v>40.116</c:v>
                </c:pt>
                <c:pt idx="2176">
                  <c:v>40.073999999999998</c:v>
                </c:pt>
                <c:pt idx="2177">
                  <c:v>40.029000000000003</c:v>
                </c:pt>
                <c:pt idx="2178">
                  <c:v>39.988999999999997</c:v>
                </c:pt>
                <c:pt idx="2179">
                  <c:v>39.948999999999998</c:v>
                </c:pt>
                <c:pt idx="2180">
                  <c:v>39.912999999999997</c:v>
                </c:pt>
                <c:pt idx="2181">
                  <c:v>39.881999999999998</c:v>
                </c:pt>
                <c:pt idx="2182">
                  <c:v>39.851999999999997</c:v>
                </c:pt>
                <c:pt idx="2183">
                  <c:v>39.822000000000003</c:v>
                </c:pt>
                <c:pt idx="2184">
                  <c:v>39.795000000000002</c:v>
                </c:pt>
                <c:pt idx="2185">
                  <c:v>39.779000000000003</c:v>
                </c:pt>
                <c:pt idx="2186">
                  <c:v>39.765999999999998</c:v>
                </c:pt>
                <c:pt idx="2187">
                  <c:v>39.758000000000003</c:v>
                </c:pt>
                <c:pt idx="2188">
                  <c:v>39.756999999999998</c:v>
                </c:pt>
                <c:pt idx="2189">
                  <c:v>39.758000000000003</c:v>
                </c:pt>
                <c:pt idx="2190">
                  <c:v>39.768000000000001</c:v>
                </c:pt>
                <c:pt idx="2191">
                  <c:v>39.787999999999997</c:v>
                </c:pt>
                <c:pt idx="2192">
                  <c:v>39.816000000000003</c:v>
                </c:pt>
                <c:pt idx="2193">
                  <c:v>39.845999999999997</c:v>
                </c:pt>
                <c:pt idx="2194">
                  <c:v>39.872</c:v>
                </c:pt>
                <c:pt idx="2195">
                  <c:v>39.902999999999999</c:v>
                </c:pt>
                <c:pt idx="2196">
                  <c:v>39.954999999999998</c:v>
                </c:pt>
                <c:pt idx="2197">
                  <c:v>40.000999999999998</c:v>
                </c:pt>
                <c:pt idx="2198">
                  <c:v>40.040999999999997</c:v>
                </c:pt>
                <c:pt idx="2199">
                  <c:v>40.091000000000001</c:v>
                </c:pt>
                <c:pt idx="2200">
                  <c:v>40.136000000000003</c:v>
                </c:pt>
                <c:pt idx="2201">
                  <c:v>40.173999999999999</c:v>
                </c:pt>
                <c:pt idx="2202">
                  <c:v>40.204000000000001</c:v>
                </c:pt>
                <c:pt idx="2203">
                  <c:v>40.225999999999999</c:v>
                </c:pt>
                <c:pt idx="2204">
                  <c:v>40.247</c:v>
                </c:pt>
                <c:pt idx="2205">
                  <c:v>40.268999999999998</c:v>
                </c:pt>
                <c:pt idx="2206">
                  <c:v>40.289000000000001</c:v>
                </c:pt>
                <c:pt idx="2207">
                  <c:v>40.308</c:v>
                </c:pt>
                <c:pt idx="2208">
                  <c:v>40.323999999999998</c:v>
                </c:pt>
                <c:pt idx="2209">
                  <c:v>40.338000000000001</c:v>
                </c:pt>
                <c:pt idx="2210">
                  <c:v>40.353999999999999</c:v>
                </c:pt>
                <c:pt idx="2211">
                  <c:v>40.366</c:v>
                </c:pt>
                <c:pt idx="2212">
                  <c:v>40.372999999999998</c:v>
                </c:pt>
                <c:pt idx="2213">
                  <c:v>40.380000000000003</c:v>
                </c:pt>
                <c:pt idx="2214">
                  <c:v>40.387</c:v>
                </c:pt>
                <c:pt idx="2215">
                  <c:v>40.393000000000001</c:v>
                </c:pt>
                <c:pt idx="2216">
                  <c:v>40.398000000000003</c:v>
                </c:pt>
                <c:pt idx="2217">
                  <c:v>40.405999999999999</c:v>
                </c:pt>
                <c:pt idx="2218">
                  <c:v>40.415999999999997</c:v>
                </c:pt>
                <c:pt idx="2219">
                  <c:v>40.42</c:v>
                </c:pt>
                <c:pt idx="2220">
                  <c:v>40.420999999999999</c:v>
                </c:pt>
                <c:pt idx="2221">
                  <c:v>40.426000000000002</c:v>
                </c:pt>
                <c:pt idx="2222">
                  <c:v>40.424999999999997</c:v>
                </c:pt>
                <c:pt idx="2223">
                  <c:v>40.414999999999999</c:v>
                </c:pt>
                <c:pt idx="2224">
                  <c:v>40.405000000000001</c:v>
                </c:pt>
                <c:pt idx="2225">
                  <c:v>40.395000000000003</c:v>
                </c:pt>
                <c:pt idx="2226">
                  <c:v>40.380000000000003</c:v>
                </c:pt>
                <c:pt idx="2227">
                  <c:v>40.363999999999997</c:v>
                </c:pt>
                <c:pt idx="2228">
                  <c:v>40.341000000000001</c:v>
                </c:pt>
                <c:pt idx="2229">
                  <c:v>40.317</c:v>
                </c:pt>
                <c:pt idx="2230">
                  <c:v>40.299999999999997</c:v>
                </c:pt>
                <c:pt idx="2231">
                  <c:v>40.283999999999999</c:v>
                </c:pt>
                <c:pt idx="2232">
                  <c:v>40.265000000000001</c:v>
                </c:pt>
                <c:pt idx="2233">
                  <c:v>40.247999999999998</c:v>
                </c:pt>
                <c:pt idx="2234">
                  <c:v>40.231999999999999</c:v>
                </c:pt>
                <c:pt idx="2235">
                  <c:v>40.210999999999999</c:v>
                </c:pt>
                <c:pt idx="2236">
                  <c:v>40.188000000000002</c:v>
                </c:pt>
                <c:pt idx="2237">
                  <c:v>40.17</c:v>
                </c:pt>
                <c:pt idx="2238">
                  <c:v>40.155999999999999</c:v>
                </c:pt>
                <c:pt idx="2239">
                  <c:v>40.145000000000003</c:v>
                </c:pt>
                <c:pt idx="2240">
                  <c:v>40.143000000000001</c:v>
                </c:pt>
                <c:pt idx="2241">
                  <c:v>40.14</c:v>
                </c:pt>
                <c:pt idx="2242">
                  <c:v>40.146999999999998</c:v>
                </c:pt>
                <c:pt idx="2243">
                  <c:v>40.164999999999999</c:v>
                </c:pt>
                <c:pt idx="2244">
                  <c:v>40.186</c:v>
                </c:pt>
                <c:pt idx="2245">
                  <c:v>40.22</c:v>
                </c:pt>
                <c:pt idx="2246">
                  <c:v>40.259</c:v>
                </c:pt>
                <c:pt idx="2247">
                  <c:v>40.296999999999997</c:v>
                </c:pt>
                <c:pt idx="2248">
                  <c:v>40.344999999999999</c:v>
                </c:pt>
                <c:pt idx="2249">
                  <c:v>40.401000000000003</c:v>
                </c:pt>
                <c:pt idx="2250">
                  <c:v>40.462000000000003</c:v>
                </c:pt>
                <c:pt idx="2251">
                  <c:v>40.529000000000003</c:v>
                </c:pt>
                <c:pt idx="2252">
                  <c:v>40.601999999999997</c:v>
                </c:pt>
                <c:pt idx="2253">
                  <c:v>40.683</c:v>
                </c:pt>
                <c:pt idx="2254">
                  <c:v>40.773000000000003</c:v>
                </c:pt>
                <c:pt idx="2255">
                  <c:v>40.863</c:v>
                </c:pt>
                <c:pt idx="2256">
                  <c:v>40.957000000000001</c:v>
                </c:pt>
                <c:pt idx="2257">
                  <c:v>41.040999999999997</c:v>
                </c:pt>
                <c:pt idx="2258">
                  <c:v>41.131999999999998</c:v>
                </c:pt>
                <c:pt idx="2259">
                  <c:v>41.238</c:v>
                </c:pt>
                <c:pt idx="2260">
                  <c:v>41.335000000000001</c:v>
                </c:pt>
                <c:pt idx="2261">
                  <c:v>41.427999999999997</c:v>
                </c:pt>
                <c:pt idx="2262">
                  <c:v>41.533999999999999</c:v>
                </c:pt>
                <c:pt idx="2263">
                  <c:v>41.646000000000001</c:v>
                </c:pt>
                <c:pt idx="2264">
                  <c:v>41.758000000000003</c:v>
                </c:pt>
                <c:pt idx="2265">
                  <c:v>41.865000000000002</c:v>
                </c:pt>
                <c:pt idx="2266">
                  <c:v>41.963999999999999</c:v>
                </c:pt>
                <c:pt idx="2267">
                  <c:v>42.039000000000001</c:v>
                </c:pt>
                <c:pt idx="2268">
                  <c:v>42.088999999999999</c:v>
                </c:pt>
                <c:pt idx="2269">
                  <c:v>42.125999999999998</c:v>
                </c:pt>
                <c:pt idx="2270">
                  <c:v>42.151000000000003</c:v>
                </c:pt>
                <c:pt idx="2271">
                  <c:v>42.155999999999999</c:v>
                </c:pt>
                <c:pt idx="2272">
                  <c:v>42.139000000000003</c:v>
                </c:pt>
                <c:pt idx="2273">
                  <c:v>42.110999999999997</c:v>
                </c:pt>
                <c:pt idx="2274">
                  <c:v>42.064</c:v>
                </c:pt>
                <c:pt idx="2275">
                  <c:v>41.994999999999997</c:v>
                </c:pt>
                <c:pt idx="2276">
                  <c:v>41.918999999999997</c:v>
                </c:pt>
                <c:pt idx="2277">
                  <c:v>41.819000000000003</c:v>
                </c:pt>
                <c:pt idx="2278">
                  <c:v>41.692999999999998</c:v>
                </c:pt>
                <c:pt idx="2279">
                  <c:v>41.564999999999998</c:v>
                </c:pt>
                <c:pt idx="2280">
                  <c:v>41.445999999999998</c:v>
                </c:pt>
                <c:pt idx="2281">
                  <c:v>41.320999999999998</c:v>
                </c:pt>
                <c:pt idx="2282">
                  <c:v>41.2</c:v>
                </c:pt>
                <c:pt idx="2283">
                  <c:v>41.091999999999999</c:v>
                </c:pt>
                <c:pt idx="2284">
                  <c:v>40.963999999999999</c:v>
                </c:pt>
                <c:pt idx="2285">
                  <c:v>40.832000000000001</c:v>
                </c:pt>
                <c:pt idx="2286">
                  <c:v>40.709000000000003</c:v>
                </c:pt>
                <c:pt idx="2287">
                  <c:v>40.582000000000001</c:v>
                </c:pt>
                <c:pt idx="2288">
                  <c:v>40.456000000000003</c:v>
                </c:pt>
                <c:pt idx="2289">
                  <c:v>40.350999999999999</c:v>
                </c:pt>
                <c:pt idx="2290">
                  <c:v>40.268999999999998</c:v>
                </c:pt>
                <c:pt idx="2291">
                  <c:v>40.210999999999999</c:v>
                </c:pt>
                <c:pt idx="2292">
                  <c:v>40.173999999999999</c:v>
                </c:pt>
                <c:pt idx="2293">
                  <c:v>40.146999999999998</c:v>
                </c:pt>
                <c:pt idx="2294">
                  <c:v>40.119999999999997</c:v>
                </c:pt>
                <c:pt idx="2295">
                  <c:v>40.091999999999999</c:v>
                </c:pt>
                <c:pt idx="2296">
                  <c:v>40.072000000000003</c:v>
                </c:pt>
                <c:pt idx="2297">
                  <c:v>40.06</c:v>
                </c:pt>
                <c:pt idx="2298">
                  <c:v>40.049999999999997</c:v>
                </c:pt>
                <c:pt idx="2299">
                  <c:v>40.052999999999997</c:v>
                </c:pt>
                <c:pt idx="2300">
                  <c:v>40.076000000000001</c:v>
                </c:pt>
                <c:pt idx="2301">
                  <c:v>40.109000000000002</c:v>
                </c:pt>
                <c:pt idx="2302">
                  <c:v>40.148000000000003</c:v>
                </c:pt>
                <c:pt idx="2303">
                  <c:v>40.188000000000002</c:v>
                </c:pt>
                <c:pt idx="2304">
                  <c:v>40.226999999999997</c:v>
                </c:pt>
                <c:pt idx="2305">
                  <c:v>40.249000000000002</c:v>
                </c:pt>
                <c:pt idx="2306">
                  <c:v>40.261000000000003</c:v>
                </c:pt>
                <c:pt idx="2307">
                  <c:v>40.271999999999998</c:v>
                </c:pt>
                <c:pt idx="2308">
                  <c:v>40.277999999999999</c:v>
                </c:pt>
                <c:pt idx="2309">
                  <c:v>40.289000000000001</c:v>
                </c:pt>
                <c:pt idx="2310">
                  <c:v>40.31</c:v>
                </c:pt>
                <c:pt idx="2311">
                  <c:v>40.345999999999997</c:v>
                </c:pt>
                <c:pt idx="2312">
                  <c:v>40.392000000000003</c:v>
                </c:pt>
                <c:pt idx="2313">
                  <c:v>40.442999999999998</c:v>
                </c:pt>
                <c:pt idx="2314">
                  <c:v>40.503999999999998</c:v>
                </c:pt>
                <c:pt idx="2315">
                  <c:v>40.573</c:v>
                </c:pt>
                <c:pt idx="2316">
                  <c:v>40.64</c:v>
                </c:pt>
                <c:pt idx="2317">
                  <c:v>40.697000000000003</c:v>
                </c:pt>
                <c:pt idx="2318">
                  <c:v>40.726999999999997</c:v>
                </c:pt>
                <c:pt idx="2319">
                  <c:v>40.729999999999997</c:v>
                </c:pt>
                <c:pt idx="2320">
                  <c:v>40.715000000000003</c:v>
                </c:pt>
                <c:pt idx="2321">
                  <c:v>40.698999999999998</c:v>
                </c:pt>
                <c:pt idx="2322">
                  <c:v>40.688000000000002</c:v>
                </c:pt>
                <c:pt idx="2323">
                  <c:v>40.677</c:v>
                </c:pt>
                <c:pt idx="2324">
                  <c:v>40.67</c:v>
                </c:pt>
                <c:pt idx="2325">
                  <c:v>40.667000000000002</c:v>
                </c:pt>
                <c:pt idx="2326">
                  <c:v>40.667000000000002</c:v>
                </c:pt>
                <c:pt idx="2327">
                  <c:v>40.661000000000001</c:v>
                </c:pt>
                <c:pt idx="2328">
                  <c:v>40.640999999999998</c:v>
                </c:pt>
                <c:pt idx="2329">
                  <c:v>40.610999999999997</c:v>
                </c:pt>
                <c:pt idx="2330">
                  <c:v>40.587000000000003</c:v>
                </c:pt>
                <c:pt idx="2331">
                  <c:v>40.582999999999998</c:v>
                </c:pt>
                <c:pt idx="2332">
                  <c:v>40.621000000000002</c:v>
                </c:pt>
                <c:pt idx="2333">
                  <c:v>40.658000000000001</c:v>
                </c:pt>
                <c:pt idx="2334">
                  <c:v>40.674999999999997</c:v>
                </c:pt>
                <c:pt idx="2335">
                  <c:v>40.679000000000002</c:v>
                </c:pt>
                <c:pt idx="2336">
                  <c:v>40.67</c:v>
                </c:pt>
                <c:pt idx="2337">
                  <c:v>40.643000000000001</c:v>
                </c:pt>
                <c:pt idx="2338">
                  <c:v>40.603999999999999</c:v>
                </c:pt>
                <c:pt idx="2339">
                  <c:v>40.546999999999997</c:v>
                </c:pt>
                <c:pt idx="2340">
                  <c:v>40.485999999999997</c:v>
                </c:pt>
                <c:pt idx="2341">
                  <c:v>40.427999999999997</c:v>
                </c:pt>
                <c:pt idx="2342">
                  <c:v>40.374000000000002</c:v>
                </c:pt>
                <c:pt idx="2343">
                  <c:v>40.347000000000001</c:v>
                </c:pt>
                <c:pt idx="2344">
                  <c:v>40.337000000000003</c:v>
                </c:pt>
                <c:pt idx="2345">
                  <c:v>40.338000000000001</c:v>
                </c:pt>
                <c:pt idx="2346">
                  <c:v>40.369</c:v>
                </c:pt>
                <c:pt idx="2347">
                  <c:v>40.430999999999997</c:v>
                </c:pt>
                <c:pt idx="2348">
                  <c:v>40.505000000000003</c:v>
                </c:pt>
                <c:pt idx="2349">
                  <c:v>40.603000000000002</c:v>
                </c:pt>
                <c:pt idx="2350">
                  <c:v>40.722999999999999</c:v>
                </c:pt>
                <c:pt idx="2351">
                  <c:v>40.841000000000001</c:v>
                </c:pt>
                <c:pt idx="2352">
                  <c:v>40.950000000000003</c:v>
                </c:pt>
                <c:pt idx="2353">
                  <c:v>41.058</c:v>
                </c:pt>
                <c:pt idx="2354">
                  <c:v>41.161000000000001</c:v>
                </c:pt>
                <c:pt idx="2355">
                  <c:v>41.231000000000002</c:v>
                </c:pt>
                <c:pt idx="2356">
                  <c:v>41.271000000000001</c:v>
                </c:pt>
                <c:pt idx="2357">
                  <c:v>41.311999999999998</c:v>
                </c:pt>
                <c:pt idx="2358">
                  <c:v>41.35</c:v>
                </c:pt>
                <c:pt idx="2359">
                  <c:v>41.375999999999998</c:v>
                </c:pt>
                <c:pt idx="2360">
                  <c:v>41.399000000000001</c:v>
                </c:pt>
                <c:pt idx="2361">
                  <c:v>41.423000000000002</c:v>
                </c:pt>
                <c:pt idx="2362">
                  <c:v>41.448999999999998</c:v>
                </c:pt>
                <c:pt idx="2363">
                  <c:v>41.466999999999999</c:v>
                </c:pt>
                <c:pt idx="2364">
                  <c:v>41.491</c:v>
                </c:pt>
                <c:pt idx="2365">
                  <c:v>41.521000000000001</c:v>
                </c:pt>
                <c:pt idx="2366">
                  <c:v>41.548000000000002</c:v>
                </c:pt>
                <c:pt idx="2367">
                  <c:v>41.566000000000003</c:v>
                </c:pt>
                <c:pt idx="2368">
                  <c:v>41.575000000000003</c:v>
                </c:pt>
                <c:pt idx="2369">
                  <c:v>41.576000000000001</c:v>
                </c:pt>
                <c:pt idx="2370">
                  <c:v>41.584000000000003</c:v>
                </c:pt>
                <c:pt idx="2371">
                  <c:v>41.606000000000002</c:v>
                </c:pt>
                <c:pt idx="2372">
                  <c:v>41.633000000000003</c:v>
                </c:pt>
                <c:pt idx="2373">
                  <c:v>41.664999999999999</c:v>
                </c:pt>
                <c:pt idx="2374">
                  <c:v>41.697000000000003</c:v>
                </c:pt>
                <c:pt idx="2375">
                  <c:v>41.731000000000002</c:v>
                </c:pt>
                <c:pt idx="2376">
                  <c:v>41.773000000000003</c:v>
                </c:pt>
                <c:pt idx="2377">
                  <c:v>41.841999999999999</c:v>
                </c:pt>
                <c:pt idx="2378">
                  <c:v>41.924999999999997</c:v>
                </c:pt>
                <c:pt idx="2379">
                  <c:v>42.012</c:v>
                </c:pt>
                <c:pt idx="2380">
                  <c:v>42.100999999999999</c:v>
                </c:pt>
                <c:pt idx="2381">
                  <c:v>42.162999999999997</c:v>
                </c:pt>
                <c:pt idx="2382">
                  <c:v>42.204999999999998</c:v>
                </c:pt>
                <c:pt idx="2383">
                  <c:v>42.231000000000002</c:v>
                </c:pt>
                <c:pt idx="2384">
                  <c:v>42.234999999999999</c:v>
                </c:pt>
                <c:pt idx="2385">
                  <c:v>42.228000000000002</c:v>
                </c:pt>
                <c:pt idx="2386">
                  <c:v>42.212000000000003</c:v>
                </c:pt>
                <c:pt idx="2387">
                  <c:v>42.186</c:v>
                </c:pt>
                <c:pt idx="2388">
                  <c:v>42.156999999999996</c:v>
                </c:pt>
                <c:pt idx="2389">
                  <c:v>42.128</c:v>
                </c:pt>
                <c:pt idx="2390">
                  <c:v>42.1</c:v>
                </c:pt>
                <c:pt idx="2391">
                  <c:v>42.078000000000003</c:v>
                </c:pt>
                <c:pt idx="2392">
                  <c:v>42.048000000000002</c:v>
                </c:pt>
                <c:pt idx="2393">
                  <c:v>42.026000000000003</c:v>
                </c:pt>
                <c:pt idx="2394">
                  <c:v>42.005000000000003</c:v>
                </c:pt>
                <c:pt idx="2395">
                  <c:v>41.978000000000002</c:v>
                </c:pt>
                <c:pt idx="2396">
                  <c:v>41.953000000000003</c:v>
                </c:pt>
                <c:pt idx="2397">
                  <c:v>41.915999999999997</c:v>
                </c:pt>
                <c:pt idx="2398">
                  <c:v>41.862000000000002</c:v>
                </c:pt>
                <c:pt idx="2399">
                  <c:v>41.811999999999998</c:v>
                </c:pt>
                <c:pt idx="2400">
                  <c:v>41.761000000000003</c:v>
                </c:pt>
                <c:pt idx="2401">
                  <c:v>41.694000000000003</c:v>
                </c:pt>
                <c:pt idx="2402">
                  <c:v>41.604999999999997</c:v>
                </c:pt>
                <c:pt idx="2403">
                  <c:v>41.500999999999998</c:v>
                </c:pt>
                <c:pt idx="2404">
                  <c:v>41.371000000000002</c:v>
                </c:pt>
                <c:pt idx="2405">
                  <c:v>41.198</c:v>
                </c:pt>
                <c:pt idx="2406">
                  <c:v>41.018000000000001</c:v>
                </c:pt>
                <c:pt idx="2407">
                  <c:v>40.869999999999997</c:v>
                </c:pt>
                <c:pt idx="2408">
                  <c:v>40.776000000000003</c:v>
                </c:pt>
                <c:pt idx="2409">
                  <c:v>40.734000000000002</c:v>
                </c:pt>
                <c:pt idx="2410">
                  <c:v>40.726999999999997</c:v>
                </c:pt>
                <c:pt idx="2411">
                  <c:v>40.749000000000002</c:v>
                </c:pt>
                <c:pt idx="2412">
                  <c:v>40.795000000000002</c:v>
                </c:pt>
                <c:pt idx="2413">
                  <c:v>40.843000000000004</c:v>
                </c:pt>
                <c:pt idx="2414">
                  <c:v>40.880000000000003</c:v>
                </c:pt>
                <c:pt idx="2415">
                  <c:v>40.923999999999999</c:v>
                </c:pt>
                <c:pt idx="2416">
                  <c:v>40.978000000000002</c:v>
                </c:pt>
                <c:pt idx="2417">
                  <c:v>41.052</c:v>
                </c:pt>
                <c:pt idx="2418">
                  <c:v>41.152000000000001</c:v>
                </c:pt>
                <c:pt idx="2419">
                  <c:v>41.250999999999998</c:v>
                </c:pt>
                <c:pt idx="2420">
                  <c:v>41.368000000000002</c:v>
                </c:pt>
                <c:pt idx="2421">
                  <c:v>41.518000000000001</c:v>
                </c:pt>
                <c:pt idx="2422">
                  <c:v>41.686</c:v>
                </c:pt>
                <c:pt idx="2423">
                  <c:v>41.863999999999997</c:v>
                </c:pt>
                <c:pt idx="2424">
                  <c:v>42.033000000000001</c:v>
                </c:pt>
                <c:pt idx="2425">
                  <c:v>42.188000000000002</c:v>
                </c:pt>
                <c:pt idx="2426">
                  <c:v>42.35</c:v>
                </c:pt>
                <c:pt idx="2427">
                  <c:v>42.514000000000003</c:v>
                </c:pt>
                <c:pt idx="2428">
                  <c:v>42.667000000000002</c:v>
                </c:pt>
                <c:pt idx="2429">
                  <c:v>42.808</c:v>
                </c:pt>
                <c:pt idx="2430">
                  <c:v>42.948999999999998</c:v>
                </c:pt>
                <c:pt idx="2431">
                  <c:v>43.091999999999999</c:v>
                </c:pt>
                <c:pt idx="2432">
                  <c:v>43.212000000000003</c:v>
                </c:pt>
                <c:pt idx="2433">
                  <c:v>43.314</c:v>
                </c:pt>
                <c:pt idx="2434">
                  <c:v>43.417000000000002</c:v>
                </c:pt>
                <c:pt idx="2435">
                  <c:v>43.518000000000001</c:v>
                </c:pt>
                <c:pt idx="2436">
                  <c:v>43.618000000000002</c:v>
                </c:pt>
                <c:pt idx="2437">
                  <c:v>43.71</c:v>
                </c:pt>
                <c:pt idx="2438">
                  <c:v>43.784999999999997</c:v>
                </c:pt>
                <c:pt idx="2439">
                  <c:v>43.847000000000001</c:v>
                </c:pt>
                <c:pt idx="2440">
                  <c:v>43.893000000000001</c:v>
                </c:pt>
                <c:pt idx="2441">
                  <c:v>43.93</c:v>
                </c:pt>
                <c:pt idx="2442">
                  <c:v>43.95</c:v>
                </c:pt>
                <c:pt idx="2443">
                  <c:v>43.962000000000003</c:v>
                </c:pt>
                <c:pt idx="2444">
                  <c:v>43.962000000000003</c:v>
                </c:pt>
                <c:pt idx="2445">
                  <c:v>43.957999999999998</c:v>
                </c:pt>
                <c:pt idx="2446">
                  <c:v>43.954999999999998</c:v>
                </c:pt>
                <c:pt idx="2447">
                  <c:v>43.953000000000003</c:v>
                </c:pt>
                <c:pt idx="2448">
                  <c:v>43.951000000000001</c:v>
                </c:pt>
                <c:pt idx="2449">
                  <c:v>43.944000000000003</c:v>
                </c:pt>
                <c:pt idx="2450">
                  <c:v>43.920999999999999</c:v>
                </c:pt>
                <c:pt idx="2451">
                  <c:v>43.887</c:v>
                </c:pt>
                <c:pt idx="2452">
                  <c:v>43.845999999999997</c:v>
                </c:pt>
                <c:pt idx="2453">
                  <c:v>43.802</c:v>
                </c:pt>
                <c:pt idx="2454">
                  <c:v>43.761000000000003</c:v>
                </c:pt>
                <c:pt idx="2455">
                  <c:v>43.719000000000001</c:v>
                </c:pt>
                <c:pt idx="2456">
                  <c:v>43.688000000000002</c:v>
                </c:pt>
                <c:pt idx="2457">
                  <c:v>43.66</c:v>
                </c:pt>
                <c:pt idx="2458">
                  <c:v>43.634999999999998</c:v>
                </c:pt>
                <c:pt idx="2459">
                  <c:v>43.616</c:v>
                </c:pt>
                <c:pt idx="2460">
                  <c:v>43.601999999999997</c:v>
                </c:pt>
                <c:pt idx="2461">
                  <c:v>43.59</c:v>
                </c:pt>
                <c:pt idx="2462">
                  <c:v>43.579000000000001</c:v>
                </c:pt>
                <c:pt idx="2463">
                  <c:v>43.573999999999998</c:v>
                </c:pt>
                <c:pt idx="2464">
                  <c:v>43.570999999999998</c:v>
                </c:pt>
                <c:pt idx="2465">
                  <c:v>43.57</c:v>
                </c:pt>
                <c:pt idx="2466">
                  <c:v>43.581000000000003</c:v>
                </c:pt>
                <c:pt idx="2467">
                  <c:v>43.597999999999999</c:v>
                </c:pt>
                <c:pt idx="2468">
                  <c:v>43.616</c:v>
                </c:pt>
                <c:pt idx="2469">
                  <c:v>43.637</c:v>
                </c:pt>
                <c:pt idx="2470">
                  <c:v>43.658000000000001</c:v>
                </c:pt>
                <c:pt idx="2471">
                  <c:v>43.679000000000002</c:v>
                </c:pt>
                <c:pt idx="2472">
                  <c:v>43.698999999999998</c:v>
                </c:pt>
                <c:pt idx="2473">
                  <c:v>43.713999999999999</c:v>
                </c:pt>
                <c:pt idx="2474">
                  <c:v>43.722999999999999</c:v>
                </c:pt>
                <c:pt idx="2475">
                  <c:v>43.725999999999999</c:v>
                </c:pt>
                <c:pt idx="2476">
                  <c:v>43.732999999999997</c:v>
                </c:pt>
                <c:pt idx="2477">
                  <c:v>43.747</c:v>
                </c:pt>
                <c:pt idx="2478">
                  <c:v>43.773000000000003</c:v>
                </c:pt>
                <c:pt idx="2479">
                  <c:v>43.811999999999998</c:v>
                </c:pt>
                <c:pt idx="2480">
                  <c:v>43.854999999999997</c:v>
                </c:pt>
                <c:pt idx="2481">
                  <c:v>43.905000000000001</c:v>
                </c:pt>
                <c:pt idx="2482">
                  <c:v>43.956000000000003</c:v>
                </c:pt>
                <c:pt idx="2483">
                  <c:v>44.006999999999998</c:v>
                </c:pt>
                <c:pt idx="2484">
                  <c:v>44.058999999999997</c:v>
                </c:pt>
                <c:pt idx="2485">
                  <c:v>44.109000000000002</c:v>
                </c:pt>
                <c:pt idx="2486">
                  <c:v>44.143000000000001</c:v>
                </c:pt>
                <c:pt idx="2487">
                  <c:v>44.179000000000002</c:v>
                </c:pt>
                <c:pt idx="2488">
                  <c:v>44.225999999999999</c:v>
                </c:pt>
                <c:pt idx="2489">
                  <c:v>44.268000000000001</c:v>
                </c:pt>
                <c:pt idx="2490">
                  <c:v>44.308</c:v>
                </c:pt>
                <c:pt idx="2491">
                  <c:v>44.343000000000004</c:v>
                </c:pt>
                <c:pt idx="2492">
                  <c:v>44.374000000000002</c:v>
                </c:pt>
                <c:pt idx="2493">
                  <c:v>44.405999999999999</c:v>
                </c:pt>
                <c:pt idx="2494">
                  <c:v>44.436999999999998</c:v>
                </c:pt>
                <c:pt idx="2495">
                  <c:v>44.475000000000001</c:v>
                </c:pt>
                <c:pt idx="2496">
                  <c:v>44.515000000000001</c:v>
                </c:pt>
                <c:pt idx="2497">
                  <c:v>44.55</c:v>
                </c:pt>
                <c:pt idx="2498">
                  <c:v>44.588000000000001</c:v>
                </c:pt>
                <c:pt idx="2499">
                  <c:v>44.628</c:v>
                </c:pt>
                <c:pt idx="2500">
                  <c:v>44.665999999999997</c:v>
                </c:pt>
                <c:pt idx="2501">
                  <c:v>44.704000000000001</c:v>
                </c:pt>
                <c:pt idx="2502">
                  <c:v>44.74</c:v>
                </c:pt>
                <c:pt idx="2503">
                  <c:v>44.764000000000003</c:v>
                </c:pt>
                <c:pt idx="2504">
                  <c:v>44.789000000000001</c:v>
                </c:pt>
                <c:pt idx="2505">
                  <c:v>44.814999999999998</c:v>
                </c:pt>
                <c:pt idx="2506">
                  <c:v>44.847000000000001</c:v>
                </c:pt>
                <c:pt idx="2507">
                  <c:v>44.874000000000002</c:v>
                </c:pt>
                <c:pt idx="2508">
                  <c:v>44.898000000000003</c:v>
                </c:pt>
                <c:pt idx="2509">
                  <c:v>44.924999999999997</c:v>
                </c:pt>
                <c:pt idx="2510">
                  <c:v>44.95</c:v>
                </c:pt>
                <c:pt idx="2511">
                  <c:v>44.970999999999997</c:v>
                </c:pt>
                <c:pt idx="2512">
                  <c:v>44.997</c:v>
                </c:pt>
                <c:pt idx="2513">
                  <c:v>45.030999999999999</c:v>
                </c:pt>
                <c:pt idx="2514">
                  <c:v>45.064</c:v>
                </c:pt>
                <c:pt idx="2515">
                  <c:v>45.098999999999997</c:v>
                </c:pt>
                <c:pt idx="2516">
                  <c:v>45.140999999999998</c:v>
                </c:pt>
                <c:pt idx="2517">
                  <c:v>45.183</c:v>
                </c:pt>
                <c:pt idx="2518">
                  <c:v>45.223999999999997</c:v>
                </c:pt>
                <c:pt idx="2519">
                  <c:v>45.267000000000003</c:v>
                </c:pt>
                <c:pt idx="2520">
                  <c:v>45.302999999999997</c:v>
                </c:pt>
                <c:pt idx="2521">
                  <c:v>45.332999999999998</c:v>
                </c:pt>
                <c:pt idx="2522">
                  <c:v>45.362000000000002</c:v>
                </c:pt>
                <c:pt idx="2523">
                  <c:v>45.392000000000003</c:v>
                </c:pt>
                <c:pt idx="2524">
                  <c:v>45.423000000000002</c:v>
                </c:pt>
                <c:pt idx="2525">
                  <c:v>45.454999999999998</c:v>
                </c:pt>
                <c:pt idx="2526">
                  <c:v>45.49</c:v>
                </c:pt>
                <c:pt idx="2527">
                  <c:v>45.527000000000001</c:v>
                </c:pt>
                <c:pt idx="2528">
                  <c:v>45.555</c:v>
                </c:pt>
                <c:pt idx="2529">
                  <c:v>45.582999999999998</c:v>
                </c:pt>
                <c:pt idx="2530">
                  <c:v>45.613</c:v>
                </c:pt>
                <c:pt idx="2531">
                  <c:v>45.637</c:v>
                </c:pt>
                <c:pt idx="2532">
                  <c:v>45.652999999999999</c:v>
                </c:pt>
                <c:pt idx="2533">
                  <c:v>45.667999999999999</c:v>
                </c:pt>
                <c:pt idx="2534">
                  <c:v>45.686</c:v>
                </c:pt>
                <c:pt idx="2535">
                  <c:v>45.704000000000001</c:v>
                </c:pt>
                <c:pt idx="2536">
                  <c:v>45.72</c:v>
                </c:pt>
                <c:pt idx="2537">
                  <c:v>45.74</c:v>
                </c:pt>
                <c:pt idx="2538">
                  <c:v>45.761000000000003</c:v>
                </c:pt>
                <c:pt idx="2539">
                  <c:v>45.774999999999999</c:v>
                </c:pt>
                <c:pt idx="2540">
                  <c:v>45.789000000000001</c:v>
                </c:pt>
                <c:pt idx="2541">
                  <c:v>45.792999999999999</c:v>
                </c:pt>
                <c:pt idx="2542">
                  <c:v>45.795000000000002</c:v>
                </c:pt>
                <c:pt idx="2543">
                  <c:v>45.790999999999997</c:v>
                </c:pt>
                <c:pt idx="2544">
                  <c:v>45.78</c:v>
                </c:pt>
                <c:pt idx="2545">
                  <c:v>45.768000000000001</c:v>
                </c:pt>
                <c:pt idx="2546">
                  <c:v>45.75</c:v>
                </c:pt>
                <c:pt idx="2547">
                  <c:v>45.734000000000002</c:v>
                </c:pt>
                <c:pt idx="2548">
                  <c:v>45.720999999999997</c:v>
                </c:pt>
                <c:pt idx="2549">
                  <c:v>45.704000000000001</c:v>
                </c:pt>
                <c:pt idx="2550">
                  <c:v>45.683</c:v>
                </c:pt>
                <c:pt idx="2551">
                  <c:v>45.667999999999999</c:v>
                </c:pt>
                <c:pt idx="2552">
                  <c:v>45.655000000000001</c:v>
                </c:pt>
                <c:pt idx="2553">
                  <c:v>45.637</c:v>
                </c:pt>
                <c:pt idx="2554">
                  <c:v>45.621000000000002</c:v>
                </c:pt>
                <c:pt idx="2555">
                  <c:v>45.603999999999999</c:v>
                </c:pt>
                <c:pt idx="2556">
                  <c:v>45.594000000000001</c:v>
                </c:pt>
                <c:pt idx="2557">
                  <c:v>45.588999999999999</c:v>
                </c:pt>
                <c:pt idx="2558">
                  <c:v>45.591000000000001</c:v>
                </c:pt>
                <c:pt idx="2559">
                  <c:v>45.607999999999997</c:v>
                </c:pt>
                <c:pt idx="2560">
                  <c:v>45.63</c:v>
                </c:pt>
                <c:pt idx="2561">
                  <c:v>45.652999999999999</c:v>
                </c:pt>
                <c:pt idx="2562">
                  <c:v>45.679000000000002</c:v>
                </c:pt>
                <c:pt idx="2563">
                  <c:v>45.698</c:v>
                </c:pt>
                <c:pt idx="2564">
                  <c:v>45.709000000000003</c:v>
                </c:pt>
                <c:pt idx="2565">
                  <c:v>45.719000000000001</c:v>
                </c:pt>
                <c:pt idx="2566">
                  <c:v>45.726999999999997</c:v>
                </c:pt>
                <c:pt idx="2567">
                  <c:v>45.746000000000002</c:v>
                </c:pt>
                <c:pt idx="2568">
                  <c:v>45.790999999999997</c:v>
                </c:pt>
                <c:pt idx="2569">
                  <c:v>45.853999999999999</c:v>
                </c:pt>
                <c:pt idx="2570">
                  <c:v>45.924999999999997</c:v>
                </c:pt>
                <c:pt idx="2571">
                  <c:v>45.981000000000002</c:v>
                </c:pt>
                <c:pt idx="2572">
                  <c:v>46.03</c:v>
                </c:pt>
                <c:pt idx="2573">
                  <c:v>46.088999999999999</c:v>
                </c:pt>
                <c:pt idx="2574">
                  <c:v>46.148000000000003</c:v>
                </c:pt>
                <c:pt idx="2575">
                  <c:v>46.2</c:v>
                </c:pt>
                <c:pt idx="2576">
                  <c:v>46.243000000000002</c:v>
                </c:pt>
                <c:pt idx="2577">
                  <c:v>46.277999999999999</c:v>
                </c:pt>
                <c:pt idx="2578">
                  <c:v>46.305999999999997</c:v>
                </c:pt>
                <c:pt idx="2579">
                  <c:v>46.328000000000003</c:v>
                </c:pt>
                <c:pt idx="2580">
                  <c:v>46.347000000000001</c:v>
                </c:pt>
                <c:pt idx="2581">
                  <c:v>46.368000000000002</c:v>
                </c:pt>
                <c:pt idx="2582">
                  <c:v>46.395000000000003</c:v>
                </c:pt>
                <c:pt idx="2583">
                  <c:v>46.43</c:v>
                </c:pt>
                <c:pt idx="2584">
                  <c:v>46.470999999999997</c:v>
                </c:pt>
                <c:pt idx="2585">
                  <c:v>46.517000000000003</c:v>
                </c:pt>
                <c:pt idx="2586">
                  <c:v>46.561999999999998</c:v>
                </c:pt>
                <c:pt idx="2587">
                  <c:v>46.600999999999999</c:v>
                </c:pt>
                <c:pt idx="2588">
                  <c:v>46.636000000000003</c:v>
                </c:pt>
                <c:pt idx="2589">
                  <c:v>46.662999999999997</c:v>
                </c:pt>
                <c:pt idx="2590">
                  <c:v>46.680999999999997</c:v>
                </c:pt>
                <c:pt idx="2591">
                  <c:v>46.695999999999998</c:v>
                </c:pt>
                <c:pt idx="2592">
                  <c:v>46.710999999999999</c:v>
                </c:pt>
                <c:pt idx="2593">
                  <c:v>46.731000000000002</c:v>
                </c:pt>
                <c:pt idx="2594">
                  <c:v>46.762999999999998</c:v>
                </c:pt>
                <c:pt idx="2595">
                  <c:v>46.795999999999999</c:v>
                </c:pt>
                <c:pt idx="2596">
                  <c:v>46.837000000000003</c:v>
                </c:pt>
                <c:pt idx="2597">
                  <c:v>46.865000000000002</c:v>
                </c:pt>
                <c:pt idx="2598">
                  <c:v>46.887999999999998</c:v>
                </c:pt>
                <c:pt idx="2599">
                  <c:v>46.905999999999999</c:v>
                </c:pt>
                <c:pt idx="2600">
                  <c:v>46.921999999999997</c:v>
                </c:pt>
                <c:pt idx="2601">
                  <c:v>46.933</c:v>
                </c:pt>
                <c:pt idx="2602">
                  <c:v>46.935000000000002</c:v>
                </c:pt>
                <c:pt idx="2603">
                  <c:v>46.93</c:v>
                </c:pt>
                <c:pt idx="2604">
                  <c:v>46.92</c:v>
                </c:pt>
                <c:pt idx="2605">
                  <c:v>46.908999999999999</c:v>
                </c:pt>
                <c:pt idx="2606">
                  <c:v>46.905999999999999</c:v>
                </c:pt>
                <c:pt idx="2607">
                  <c:v>46.905999999999999</c:v>
                </c:pt>
                <c:pt idx="2608">
                  <c:v>46.91</c:v>
                </c:pt>
                <c:pt idx="2609">
                  <c:v>46.908999999999999</c:v>
                </c:pt>
                <c:pt idx="2610">
                  <c:v>46.91</c:v>
                </c:pt>
                <c:pt idx="2611">
                  <c:v>46.911999999999999</c:v>
                </c:pt>
                <c:pt idx="2612">
                  <c:v>46.908999999999999</c:v>
                </c:pt>
                <c:pt idx="2613">
                  <c:v>46.906999999999996</c:v>
                </c:pt>
                <c:pt idx="2614">
                  <c:v>46.914000000000001</c:v>
                </c:pt>
                <c:pt idx="2615">
                  <c:v>46.921999999999997</c:v>
                </c:pt>
                <c:pt idx="2616">
                  <c:v>46.93</c:v>
                </c:pt>
                <c:pt idx="2617">
                  <c:v>46.936999999999998</c:v>
                </c:pt>
                <c:pt idx="2618">
                  <c:v>46.945</c:v>
                </c:pt>
                <c:pt idx="2619">
                  <c:v>46.959000000000003</c:v>
                </c:pt>
                <c:pt idx="2620">
                  <c:v>46.972000000000001</c:v>
                </c:pt>
                <c:pt idx="2621">
                  <c:v>46.982999999999997</c:v>
                </c:pt>
                <c:pt idx="2622">
                  <c:v>46.997</c:v>
                </c:pt>
                <c:pt idx="2623">
                  <c:v>47.01</c:v>
                </c:pt>
                <c:pt idx="2624">
                  <c:v>47.021999999999998</c:v>
                </c:pt>
                <c:pt idx="2625">
                  <c:v>47.033000000000001</c:v>
                </c:pt>
                <c:pt idx="2626">
                  <c:v>47.042999999999999</c:v>
                </c:pt>
                <c:pt idx="2627">
                  <c:v>47.045999999999999</c:v>
                </c:pt>
                <c:pt idx="2628">
                  <c:v>47.043999999999997</c:v>
                </c:pt>
                <c:pt idx="2629">
                  <c:v>47.036999999999999</c:v>
                </c:pt>
                <c:pt idx="2630">
                  <c:v>47.031999999999996</c:v>
                </c:pt>
                <c:pt idx="2631">
                  <c:v>47.036000000000001</c:v>
                </c:pt>
                <c:pt idx="2632">
                  <c:v>47.039000000000001</c:v>
                </c:pt>
                <c:pt idx="2633">
                  <c:v>47.037999999999997</c:v>
                </c:pt>
                <c:pt idx="2634">
                  <c:v>47.033999999999999</c:v>
                </c:pt>
                <c:pt idx="2635">
                  <c:v>47.021999999999998</c:v>
                </c:pt>
                <c:pt idx="2636">
                  <c:v>47.006999999999998</c:v>
                </c:pt>
                <c:pt idx="2637">
                  <c:v>46.997</c:v>
                </c:pt>
                <c:pt idx="2638">
                  <c:v>46.993000000000002</c:v>
                </c:pt>
                <c:pt idx="2639">
                  <c:v>46.991999999999997</c:v>
                </c:pt>
                <c:pt idx="2640">
                  <c:v>46.988999999999997</c:v>
                </c:pt>
                <c:pt idx="2641">
                  <c:v>46.987000000000002</c:v>
                </c:pt>
                <c:pt idx="2642">
                  <c:v>46.981000000000002</c:v>
                </c:pt>
                <c:pt idx="2643">
                  <c:v>46.976999999999997</c:v>
                </c:pt>
                <c:pt idx="2644">
                  <c:v>46.970999999999997</c:v>
                </c:pt>
                <c:pt idx="2645">
                  <c:v>46.966999999999999</c:v>
                </c:pt>
                <c:pt idx="2646">
                  <c:v>46.965000000000003</c:v>
                </c:pt>
                <c:pt idx="2647">
                  <c:v>46.957000000000001</c:v>
                </c:pt>
                <c:pt idx="2648">
                  <c:v>46.948999999999998</c:v>
                </c:pt>
                <c:pt idx="2649">
                  <c:v>46.94</c:v>
                </c:pt>
                <c:pt idx="2650">
                  <c:v>46.927999999999997</c:v>
                </c:pt>
                <c:pt idx="2651">
                  <c:v>46.914000000000001</c:v>
                </c:pt>
                <c:pt idx="2652">
                  <c:v>46.890999999999998</c:v>
                </c:pt>
                <c:pt idx="2653">
                  <c:v>46.859000000000002</c:v>
                </c:pt>
                <c:pt idx="2654">
                  <c:v>46.822000000000003</c:v>
                </c:pt>
                <c:pt idx="2655">
                  <c:v>46.790999999999997</c:v>
                </c:pt>
                <c:pt idx="2656">
                  <c:v>46.764000000000003</c:v>
                </c:pt>
                <c:pt idx="2657">
                  <c:v>46.731000000000002</c:v>
                </c:pt>
                <c:pt idx="2658">
                  <c:v>46.697000000000003</c:v>
                </c:pt>
                <c:pt idx="2659">
                  <c:v>46.667000000000002</c:v>
                </c:pt>
                <c:pt idx="2660">
                  <c:v>46.640999999999998</c:v>
                </c:pt>
                <c:pt idx="2661">
                  <c:v>46.619</c:v>
                </c:pt>
                <c:pt idx="2662">
                  <c:v>46.595999999999997</c:v>
                </c:pt>
                <c:pt idx="2663">
                  <c:v>46.584000000000003</c:v>
                </c:pt>
                <c:pt idx="2664">
                  <c:v>46.578000000000003</c:v>
                </c:pt>
                <c:pt idx="2665">
                  <c:v>46.573999999999998</c:v>
                </c:pt>
                <c:pt idx="2666">
                  <c:v>46.569000000000003</c:v>
                </c:pt>
                <c:pt idx="2667">
                  <c:v>46.564999999999998</c:v>
                </c:pt>
                <c:pt idx="2668">
                  <c:v>46.557000000000002</c:v>
                </c:pt>
                <c:pt idx="2669">
                  <c:v>46.551000000000002</c:v>
                </c:pt>
                <c:pt idx="2670">
                  <c:v>46.545999999999999</c:v>
                </c:pt>
                <c:pt idx="2671">
                  <c:v>46.546999999999997</c:v>
                </c:pt>
                <c:pt idx="2672">
                  <c:v>46.552</c:v>
                </c:pt>
                <c:pt idx="2673">
                  <c:v>46.564</c:v>
                </c:pt>
                <c:pt idx="2674">
                  <c:v>46.573</c:v>
                </c:pt>
                <c:pt idx="2675">
                  <c:v>46.570999999999998</c:v>
                </c:pt>
                <c:pt idx="2676">
                  <c:v>46.558</c:v>
                </c:pt>
                <c:pt idx="2677">
                  <c:v>46.536000000000001</c:v>
                </c:pt>
                <c:pt idx="2678">
                  <c:v>46.515000000000001</c:v>
                </c:pt>
                <c:pt idx="2679">
                  <c:v>46.503</c:v>
                </c:pt>
                <c:pt idx="2680">
                  <c:v>46.506999999999998</c:v>
                </c:pt>
                <c:pt idx="2681">
                  <c:v>46.514000000000003</c:v>
                </c:pt>
                <c:pt idx="2682">
                  <c:v>46.524000000000001</c:v>
                </c:pt>
                <c:pt idx="2683">
                  <c:v>46.53</c:v>
                </c:pt>
                <c:pt idx="2684">
                  <c:v>46.539000000000001</c:v>
                </c:pt>
                <c:pt idx="2685">
                  <c:v>46.54</c:v>
                </c:pt>
                <c:pt idx="2686">
                  <c:v>46.533999999999999</c:v>
                </c:pt>
                <c:pt idx="2687">
                  <c:v>46.53</c:v>
                </c:pt>
                <c:pt idx="2688">
                  <c:v>46.530999999999999</c:v>
                </c:pt>
                <c:pt idx="2689">
                  <c:v>46.533000000000001</c:v>
                </c:pt>
                <c:pt idx="2690">
                  <c:v>46.533999999999999</c:v>
                </c:pt>
                <c:pt idx="2691">
                  <c:v>46.539000000000001</c:v>
                </c:pt>
                <c:pt idx="2692">
                  <c:v>46.542000000000002</c:v>
                </c:pt>
                <c:pt idx="2693">
                  <c:v>46.564999999999998</c:v>
                </c:pt>
                <c:pt idx="2694">
                  <c:v>46.622</c:v>
                </c:pt>
                <c:pt idx="2695">
                  <c:v>46.7</c:v>
                </c:pt>
                <c:pt idx="2696">
                  <c:v>46.798999999999999</c:v>
                </c:pt>
                <c:pt idx="2697">
                  <c:v>46.939</c:v>
                </c:pt>
                <c:pt idx="2698">
                  <c:v>47.095999999999997</c:v>
                </c:pt>
                <c:pt idx="2699">
                  <c:v>47.268999999999998</c:v>
                </c:pt>
                <c:pt idx="2700">
                  <c:v>47.448999999999998</c:v>
                </c:pt>
                <c:pt idx="2701">
                  <c:v>47.625</c:v>
                </c:pt>
                <c:pt idx="2702">
                  <c:v>47.817</c:v>
                </c:pt>
                <c:pt idx="2703">
                  <c:v>47.994</c:v>
                </c:pt>
                <c:pt idx="2704">
                  <c:v>48.131999999999998</c:v>
                </c:pt>
                <c:pt idx="2705">
                  <c:v>48.25</c:v>
                </c:pt>
                <c:pt idx="2706">
                  <c:v>48.35</c:v>
                </c:pt>
                <c:pt idx="2707">
                  <c:v>48.444000000000003</c:v>
                </c:pt>
                <c:pt idx="2708">
                  <c:v>48.524000000000001</c:v>
                </c:pt>
                <c:pt idx="2709">
                  <c:v>48.587000000000003</c:v>
                </c:pt>
                <c:pt idx="2710">
                  <c:v>48.667000000000002</c:v>
                </c:pt>
                <c:pt idx="2711">
                  <c:v>48.756999999999998</c:v>
                </c:pt>
                <c:pt idx="2712">
                  <c:v>48.841999999999999</c:v>
                </c:pt>
                <c:pt idx="2713">
                  <c:v>48.927</c:v>
                </c:pt>
                <c:pt idx="2714">
                  <c:v>49.012999999999998</c:v>
                </c:pt>
                <c:pt idx="2715">
                  <c:v>49.103999999999999</c:v>
                </c:pt>
                <c:pt idx="2716">
                  <c:v>49.198</c:v>
                </c:pt>
                <c:pt idx="2717">
                  <c:v>49.287999999999997</c:v>
                </c:pt>
                <c:pt idx="2718">
                  <c:v>49.39</c:v>
                </c:pt>
                <c:pt idx="2719">
                  <c:v>49.499000000000002</c:v>
                </c:pt>
                <c:pt idx="2720">
                  <c:v>49.612000000000002</c:v>
                </c:pt>
                <c:pt idx="2721">
                  <c:v>49.744</c:v>
                </c:pt>
                <c:pt idx="2722">
                  <c:v>49.875999999999998</c:v>
                </c:pt>
                <c:pt idx="2723">
                  <c:v>50.030999999999999</c:v>
                </c:pt>
                <c:pt idx="2724">
                  <c:v>50.194000000000003</c:v>
                </c:pt>
                <c:pt idx="2725">
                  <c:v>50.35</c:v>
                </c:pt>
                <c:pt idx="2726">
                  <c:v>50.503</c:v>
                </c:pt>
                <c:pt idx="2727">
                  <c:v>50.668999999999997</c:v>
                </c:pt>
                <c:pt idx="2728">
                  <c:v>50.838000000000001</c:v>
                </c:pt>
                <c:pt idx="2729">
                  <c:v>50.978999999999999</c:v>
                </c:pt>
                <c:pt idx="2730">
                  <c:v>51.122999999999998</c:v>
                </c:pt>
                <c:pt idx="2731">
                  <c:v>51.262</c:v>
                </c:pt>
                <c:pt idx="2732">
                  <c:v>51.38</c:v>
                </c:pt>
                <c:pt idx="2733">
                  <c:v>51.48</c:v>
                </c:pt>
                <c:pt idx="2734">
                  <c:v>51.578000000000003</c:v>
                </c:pt>
                <c:pt idx="2735">
                  <c:v>51.691000000000003</c:v>
                </c:pt>
                <c:pt idx="2736">
                  <c:v>51.793999999999997</c:v>
                </c:pt>
                <c:pt idx="2737">
                  <c:v>51.902999999999999</c:v>
                </c:pt>
                <c:pt idx="2738">
                  <c:v>52.027999999999999</c:v>
                </c:pt>
                <c:pt idx="2739">
                  <c:v>52.162999999999997</c:v>
                </c:pt>
                <c:pt idx="2740">
                  <c:v>52.305</c:v>
                </c:pt>
                <c:pt idx="2741">
                  <c:v>52.442999999999998</c:v>
                </c:pt>
                <c:pt idx="2742">
                  <c:v>52.564999999999998</c:v>
                </c:pt>
                <c:pt idx="2743">
                  <c:v>52.698</c:v>
                </c:pt>
                <c:pt idx="2744">
                  <c:v>52.831000000000003</c:v>
                </c:pt>
                <c:pt idx="2745">
                  <c:v>52.941000000000003</c:v>
                </c:pt>
                <c:pt idx="2746">
                  <c:v>53.033000000000001</c:v>
                </c:pt>
                <c:pt idx="2747">
                  <c:v>53.122999999999998</c:v>
                </c:pt>
                <c:pt idx="2748">
                  <c:v>53.234999999999999</c:v>
                </c:pt>
                <c:pt idx="2749">
                  <c:v>53.322000000000003</c:v>
                </c:pt>
                <c:pt idx="2750">
                  <c:v>53.390999999999998</c:v>
                </c:pt>
                <c:pt idx="2751">
                  <c:v>53.468000000000004</c:v>
                </c:pt>
                <c:pt idx="2752">
                  <c:v>53.546999999999997</c:v>
                </c:pt>
                <c:pt idx="2753">
                  <c:v>53.622999999999998</c:v>
                </c:pt>
                <c:pt idx="2754">
                  <c:v>53.701000000000001</c:v>
                </c:pt>
                <c:pt idx="2755">
                  <c:v>53.767000000000003</c:v>
                </c:pt>
                <c:pt idx="2756">
                  <c:v>53.823999999999998</c:v>
                </c:pt>
                <c:pt idx="2757">
                  <c:v>53.875</c:v>
                </c:pt>
                <c:pt idx="2758">
                  <c:v>53.923999999999999</c:v>
                </c:pt>
                <c:pt idx="2759">
                  <c:v>53.978999999999999</c:v>
                </c:pt>
                <c:pt idx="2760">
                  <c:v>54.030999999999999</c:v>
                </c:pt>
                <c:pt idx="2761">
                  <c:v>54.082000000000001</c:v>
                </c:pt>
                <c:pt idx="2762">
                  <c:v>54.137</c:v>
                </c:pt>
                <c:pt idx="2763">
                  <c:v>54.191000000000003</c:v>
                </c:pt>
                <c:pt idx="2764">
                  <c:v>54.244999999999997</c:v>
                </c:pt>
                <c:pt idx="2765">
                  <c:v>54.307000000000002</c:v>
                </c:pt>
                <c:pt idx="2766">
                  <c:v>54.378</c:v>
                </c:pt>
                <c:pt idx="2767">
                  <c:v>54.451999999999998</c:v>
                </c:pt>
                <c:pt idx="2768">
                  <c:v>54.531999999999996</c:v>
                </c:pt>
                <c:pt idx="2769">
                  <c:v>54.610999999999997</c:v>
                </c:pt>
                <c:pt idx="2770">
                  <c:v>54.694000000000003</c:v>
                </c:pt>
                <c:pt idx="2771">
                  <c:v>54.783000000000001</c:v>
                </c:pt>
                <c:pt idx="2772">
                  <c:v>54.860999999999997</c:v>
                </c:pt>
                <c:pt idx="2773">
                  <c:v>54.92</c:v>
                </c:pt>
                <c:pt idx="2774">
                  <c:v>54.945999999999998</c:v>
                </c:pt>
                <c:pt idx="2775">
                  <c:v>54.954000000000001</c:v>
                </c:pt>
                <c:pt idx="2776">
                  <c:v>54.956000000000003</c:v>
                </c:pt>
                <c:pt idx="2777">
                  <c:v>54.954999999999998</c:v>
                </c:pt>
                <c:pt idx="2778">
                  <c:v>54.953000000000003</c:v>
                </c:pt>
                <c:pt idx="2779">
                  <c:v>54.951000000000001</c:v>
                </c:pt>
                <c:pt idx="2780">
                  <c:v>54.945</c:v>
                </c:pt>
                <c:pt idx="2781">
                  <c:v>54.948999999999998</c:v>
                </c:pt>
                <c:pt idx="2782">
                  <c:v>54.96</c:v>
                </c:pt>
                <c:pt idx="2783">
                  <c:v>54.959000000000003</c:v>
                </c:pt>
                <c:pt idx="2784">
                  <c:v>54.930999999999997</c:v>
                </c:pt>
                <c:pt idx="2785">
                  <c:v>54.887999999999998</c:v>
                </c:pt>
                <c:pt idx="2786">
                  <c:v>54.844000000000001</c:v>
                </c:pt>
                <c:pt idx="2787">
                  <c:v>54.793999999999997</c:v>
                </c:pt>
                <c:pt idx="2788">
                  <c:v>54.747999999999998</c:v>
                </c:pt>
                <c:pt idx="2789">
                  <c:v>54.71</c:v>
                </c:pt>
                <c:pt idx="2790">
                  <c:v>54.68</c:v>
                </c:pt>
                <c:pt idx="2791">
                  <c:v>54.661000000000001</c:v>
                </c:pt>
                <c:pt idx="2792">
                  <c:v>54.654000000000003</c:v>
                </c:pt>
                <c:pt idx="2793">
                  <c:v>54.652999999999999</c:v>
                </c:pt>
                <c:pt idx="2794">
                  <c:v>54.652000000000001</c:v>
                </c:pt>
                <c:pt idx="2795">
                  <c:v>54.649000000000001</c:v>
                </c:pt>
                <c:pt idx="2796">
                  <c:v>54.648000000000003</c:v>
                </c:pt>
                <c:pt idx="2797">
                  <c:v>54.652999999999999</c:v>
                </c:pt>
                <c:pt idx="2798">
                  <c:v>54.658999999999999</c:v>
                </c:pt>
                <c:pt idx="2799">
                  <c:v>54.665999999999997</c:v>
                </c:pt>
                <c:pt idx="2800">
                  <c:v>54.668999999999997</c:v>
                </c:pt>
                <c:pt idx="2801">
                  <c:v>54.671999999999997</c:v>
                </c:pt>
                <c:pt idx="2802">
                  <c:v>54.670999999999999</c:v>
                </c:pt>
                <c:pt idx="2803">
                  <c:v>54.658000000000001</c:v>
                </c:pt>
                <c:pt idx="2804">
                  <c:v>54.624000000000002</c:v>
                </c:pt>
                <c:pt idx="2805">
                  <c:v>54.588999999999999</c:v>
                </c:pt>
                <c:pt idx="2806">
                  <c:v>54.552</c:v>
                </c:pt>
                <c:pt idx="2807">
                  <c:v>54.503</c:v>
                </c:pt>
                <c:pt idx="2808">
                  <c:v>54.463999999999999</c:v>
                </c:pt>
                <c:pt idx="2809">
                  <c:v>54.435000000000002</c:v>
                </c:pt>
                <c:pt idx="2810">
                  <c:v>54.405000000000001</c:v>
                </c:pt>
                <c:pt idx="2811">
                  <c:v>54.384</c:v>
                </c:pt>
                <c:pt idx="2812">
                  <c:v>54.375999999999998</c:v>
                </c:pt>
                <c:pt idx="2813">
                  <c:v>54.372999999999998</c:v>
                </c:pt>
                <c:pt idx="2814">
                  <c:v>54.378</c:v>
                </c:pt>
                <c:pt idx="2815">
                  <c:v>54.378999999999998</c:v>
                </c:pt>
                <c:pt idx="2816">
                  <c:v>54.368000000000002</c:v>
                </c:pt>
                <c:pt idx="2817">
                  <c:v>54.334000000000003</c:v>
                </c:pt>
                <c:pt idx="2818">
                  <c:v>54.273000000000003</c:v>
                </c:pt>
                <c:pt idx="2819">
                  <c:v>54.204999999999998</c:v>
                </c:pt>
                <c:pt idx="2820">
                  <c:v>54.140999999999998</c:v>
                </c:pt>
                <c:pt idx="2821">
                  <c:v>54.076000000000001</c:v>
                </c:pt>
                <c:pt idx="2822">
                  <c:v>54.026000000000003</c:v>
                </c:pt>
                <c:pt idx="2823">
                  <c:v>53.984999999999999</c:v>
                </c:pt>
                <c:pt idx="2824">
                  <c:v>53.94</c:v>
                </c:pt>
                <c:pt idx="2825">
                  <c:v>53.911999999999999</c:v>
                </c:pt>
                <c:pt idx="2826">
                  <c:v>53.906999999999996</c:v>
                </c:pt>
                <c:pt idx="2827">
                  <c:v>53.927</c:v>
                </c:pt>
                <c:pt idx="2828">
                  <c:v>53.960999999999999</c:v>
                </c:pt>
                <c:pt idx="2829">
                  <c:v>54.002000000000002</c:v>
                </c:pt>
                <c:pt idx="2830">
                  <c:v>54.064</c:v>
                </c:pt>
                <c:pt idx="2831">
                  <c:v>54.137</c:v>
                </c:pt>
                <c:pt idx="2832">
                  <c:v>54.204999999999998</c:v>
                </c:pt>
                <c:pt idx="2833">
                  <c:v>54.283999999999999</c:v>
                </c:pt>
                <c:pt idx="2834">
                  <c:v>54.371000000000002</c:v>
                </c:pt>
                <c:pt idx="2835">
                  <c:v>54.453000000000003</c:v>
                </c:pt>
                <c:pt idx="2836">
                  <c:v>54.545000000000002</c:v>
                </c:pt>
                <c:pt idx="2837">
                  <c:v>54.648000000000003</c:v>
                </c:pt>
                <c:pt idx="2838">
                  <c:v>54.75</c:v>
                </c:pt>
                <c:pt idx="2839">
                  <c:v>54.868000000000002</c:v>
                </c:pt>
                <c:pt idx="2840">
                  <c:v>54.984999999999999</c:v>
                </c:pt>
                <c:pt idx="2841">
                  <c:v>55.101999999999997</c:v>
                </c:pt>
                <c:pt idx="2842">
                  <c:v>55.201000000000001</c:v>
                </c:pt>
                <c:pt idx="2843">
                  <c:v>55.283999999999999</c:v>
                </c:pt>
                <c:pt idx="2844">
                  <c:v>55.363</c:v>
                </c:pt>
                <c:pt idx="2845">
                  <c:v>55.430999999999997</c:v>
                </c:pt>
                <c:pt idx="2846">
                  <c:v>55.48</c:v>
                </c:pt>
                <c:pt idx="2847">
                  <c:v>55.542000000000002</c:v>
                </c:pt>
                <c:pt idx="2848">
                  <c:v>55.600999999999999</c:v>
                </c:pt>
                <c:pt idx="2849">
                  <c:v>55.645000000000003</c:v>
                </c:pt>
                <c:pt idx="2850">
                  <c:v>55.704999999999998</c:v>
                </c:pt>
                <c:pt idx="2851">
                  <c:v>55.783999999999999</c:v>
                </c:pt>
                <c:pt idx="2852">
                  <c:v>55.856999999999999</c:v>
                </c:pt>
                <c:pt idx="2853">
                  <c:v>55.908000000000001</c:v>
                </c:pt>
                <c:pt idx="2854">
                  <c:v>55.938000000000002</c:v>
                </c:pt>
                <c:pt idx="2855">
                  <c:v>55.963000000000001</c:v>
                </c:pt>
                <c:pt idx="2856">
                  <c:v>55.996000000000002</c:v>
                </c:pt>
                <c:pt idx="2857">
                  <c:v>56.024999999999999</c:v>
                </c:pt>
                <c:pt idx="2858">
                  <c:v>56.037999999999997</c:v>
                </c:pt>
                <c:pt idx="2859">
                  <c:v>56.046999999999997</c:v>
                </c:pt>
                <c:pt idx="2860">
                  <c:v>56.058999999999997</c:v>
                </c:pt>
                <c:pt idx="2861">
                  <c:v>56.073999999999998</c:v>
                </c:pt>
                <c:pt idx="2862">
                  <c:v>56.1</c:v>
                </c:pt>
                <c:pt idx="2863">
                  <c:v>56.143999999999998</c:v>
                </c:pt>
                <c:pt idx="2864">
                  <c:v>56.207000000000001</c:v>
                </c:pt>
                <c:pt idx="2865">
                  <c:v>56.276000000000003</c:v>
                </c:pt>
                <c:pt idx="2866">
                  <c:v>56.332000000000001</c:v>
                </c:pt>
                <c:pt idx="2867">
                  <c:v>56.384999999999998</c:v>
                </c:pt>
                <c:pt idx="2868">
                  <c:v>56.432000000000002</c:v>
                </c:pt>
                <c:pt idx="2869">
                  <c:v>56.468000000000004</c:v>
                </c:pt>
                <c:pt idx="2870">
                  <c:v>56.499000000000002</c:v>
                </c:pt>
                <c:pt idx="2871">
                  <c:v>56.533999999999999</c:v>
                </c:pt>
                <c:pt idx="2872">
                  <c:v>56.57</c:v>
                </c:pt>
                <c:pt idx="2873">
                  <c:v>56.603000000000002</c:v>
                </c:pt>
                <c:pt idx="2874">
                  <c:v>56.639000000000003</c:v>
                </c:pt>
                <c:pt idx="2875">
                  <c:v>56.680999999999997</c:v>
                </c:pt>
                <c:pt idx="2876">
                  <c:v>56.725000000000001</c:v>
                </c:pt>
                <c:pt idx="2877">
                  <c:v>56.776000000000003</c:v>
                </c:pt>
                <c:pt idx="2878">
                  <c:v>56.832000000000001</c:v>
                </c:pt>
                <c:pt idx="2879">
                  <c:v>56.883000000000003</c:v>
                </c:pt>
                <c:pt idx="2880">
                  <c:v>56.920999999999999</c:v>
                </c:pt>
                <c:pt idx="2881">
                  <c:v>56.95</c:v>
                </c:pt>
                <c:pt idx="2882">
                  <c:v>56.976999999999997</c:v>
                </c:pt>
                <c:pt idx="2883">
                  <c:v>57.003999999999998</c:v>
                </c:pt>
                <c:pt idx="2884">
                  <c:v>57.027999999999999</c:v>
                </c:pt>
                <c:pt idx="2885">
                  <c:v>57.048999999999999</c:v>
                </c:pt>
                <c:pt idx="2886">
                  <c:v>57.078000000000003</c:v>
                </c:pt>
                <c:pt idx="2887">
                  <c:v>57.124000000000002</c:v>
                </c:pt>
                <c:pt idx="2888">
                  <c:v>57.18</c:v>
                </c:pt>
                <c:pt idx="2889">
                  <c:v>57.244999999999997</c:v>
                </c:pt>
                <c:pt idx="2890">
                  <c:v>57.323</c:v>
                </c:pt>
                <c:pt idx="2891">
                  <c:v>57.4</c:v>
                </c:pt>
                <c:pt idx="2892">
                  <c:v>57.472000000000001</c:v>
                </c:pt>
                <c:pt idx="2893">
                  <c:v>57.543999999999997</c:v>
                </c:pt>
                <c:pt idx="2894">
                  <c:v>57.612000000000002</c:v>
                </c:pt>
                <c:pt idx="2895">
                  <c:v>57.680999999999997</c:v>
                </c:pt>
                <c:pt idx="2896">
                  <c:v>57.758000000000003</c:v>
                </c:pt>
                <c:pt idx="2897">
                  <c:v>57.832000000000001</c:v>
                </c:pt>
                <c:pt idx="2898">
                  <c:v>57.905000000000001</c:v>
                </c:pt>
                <c:pt idx="2899">
                  <c:v>58</c:v>
                </c:pt>
                <c:pt idx="2900">
                  <c:v>58.091999999999999</c:v>
                </c:pt>
                <c:pt idx="2901">
                  <c:v>58.15</c:v>
                </c:pt>
                <c:pt idx="2902">
                  <c:v>58.192999999999998</c:v>
                </c:pt>
                <c:pt idx="2903">
                  <c:v>58.231000000000002</c:v>
                </c:pt>
                <c:pt idx="2904">
                  <c:v>58.265000000000001</c:v>
                </c:pt>
                <c:pt idx="2905">
                  <c:v>58.298000000000002</c:v>
                </c:pt>
                <c:pt idx="2906">
                  <c:v>58.322000000000003</c:v>
                </c:pt>
                <c:pt idx="2907">
                  <c:v>58.33</c:v>
                </c:pt>
                <c:pt idx="2908">
                  <c:v>58.322000000000003</c:v>
                </c:pt>
                <c:pt idx="2909">
                  <c:v>58.311</c:v>
                </c:pt>
                <c:pt idx="2910">
                  <c:v>58.305</c:v>
                </c:pt>
                <c:pt idx="2911">
                  <c:v>58.308999999999997</c:v>
                </c:pt>
                <c:pt idx="2912">
                  <c:v>58.323</c:v>
                </c:pt>
                <c:pt idx="2913">
                  <c:v>58.345999999999997</c:v>
                </c:pt>
                <c:pt idx="2914">
                  <c:v>58.387999999999998</c:v>
                </c:pt>
                <c:pt idx="2915">
                  <c:v>58.447000000000003</c:v>
                </c:pt>
                <c:pt idx="2916">
                  <c:v>58.529000000000003</c:v>
                </c:pt>
                <c:pt idx="2917">
                  <c:v>58.652000000000001</c:v>
                </c:pt>
                <c:pt idx="2918">
                  <c:v>58.780999999999999</c:v>
                </c:pt>
                <c:pt idx="2919">
                  <c:v>58.924999999999997</c:v>
                </c:pt>
                <c:pt idx="2920">
                  <c:v>59.103999999999999</c:v>
                </c:pt>
                <c:pt idx="2921">
                  <c:v>59.286000000000001</c:v>
                </c:pt>
                <c:pt idx="2922">
                  <c:v>59.43</c:v>
                </c:pt>
                <c:pt idx="2923">
                  <c:v>59.554000000000002</c:v>
                </c:pt>
                <c:pt idx="2924">
                  <c:v>59.680999999999997</c:v>
                </c:pt>
                <c:pt idx="2925">
                  <c:v>59.79</c:v>
                </c:pt>
                <c:pt idx="2926">
                  <c:v>59.878</c:v>
                </c:pt>
                <c:pt idx="2927">
                  <c:v>59.948999999999998</c:v>
                </c:pt>
                <c:pt idx="2928">
                  <c:v>60.011000000000003</c:v>
                </c:pt>
                <c:pt idx="2929">
                  <c:v>60.061999999999998</c:v>
                </c:pt>
                <c:pt idx="2930">
                  <c:v>60.103000000000002</c:v>
                </c:pt>
                <c:pt idx="2931">
                  <c:v>60.131</c:v>
                </c:pt>
                <c:pt idx="2932">
                  <c:v>60.143999999999998</c:v>
                </c:pt>
                <c:pt idx="2933">
                  <c:v>60.151000000000003</c:v>
                </c:pt>
                <c:pt idx="2934">
                  <c:v>60.156999999999996</c:v>
                </c:pt>
                <c:pt idx="2935">
                  <c:v>60.154000000000003</c:v>
                </c:pt>
                <c:pt idx="2936">
                  <c:v>60.152000000000001</c:v>
                </c:pt>
                <c:pt idx="2937">
                  <c:v>60.158999999999999</c:v>
                </c:pt>
                <c:pt idx="2938">
                  <c:v>60.162999999999997</c:v>
                </c:pt>
                <c:pt idx="2939">
                  <c:v>60.164000000000001</c:v>
                </c:pt>
                <c:pt idx="2940">
                  <c:v>60.18</c:v>
                </c:pt>
                <c:pt idx="2941">
                  <c:v>60.207999999999998</c:v>
                </c:pt>
                <c:pt idx="2942">
                  <c:v>60.241999999999997</c:v>
                </c:pt>
                <c:pt idx="2943">
                  <c:v>60.277000000000001</c:v>
                </c:pt>
                <c:pt idx="2944">
                  <c:v>60.316000000000003</c:v>
                </c:pt>
                <c:pt idx="2945">
                  <c:v>60.378</c:v>
                </c:pt>
                <c:pt idx="2946">
                  <c:v>60.456000000000003</c:v>
                </c:pt>
                <c:pt idx="2947">
                  <c:v>60.521999999999998</c:v>
                </c:pt>
                <c:pt idx="2948">
                  <c:v>60.582000000000001</c:v>
                </c:pt>
                <c:pt idx="2949">
                  <c:v>60.64</c:v>
                </c:pt>
                <c:pt idx="2950">
                  <c:v>60.680999999999997</c:v>
                </c:pt>
                <c:pt idx="2951">
                  <c:v>60.726999999999997</c:v>
                </c:pt>
                <c:pt idx="2952">
                  <c:v>60.779000000000003</c:v>
                </c:pt>
                <c:pt idx="2953">
                  <c:v>60.82</c:v>
                </c:pt>
                <c:pt idx="2954">
                  <c:v>60.837000000000003</c:v>
                </c:pt>
                <c:pt idx="2955">
                  <c:v>60.835000000000001</c:v>
                </c:pt>
                <c:pt idx="2956">
                  <c:v>60.826999999999998</c:v>
                </c:pt>
                <c:pt idx="2957">
                  <c:v>60.802</c:v>
                </c:pt>
                <c:pt idx="2958">
                  <c:v>60.768000000000001</c:v>
                </c:pt>
                <c:pt idx="2959">
                  <c:v>60.728999999999999</c:v>
                </c:pt>
                <c:pt idx="2960">
                  <c:v>60.691000000000003</c:v>
                </c:pt>
                <c:pt idx="2961">
                  <c:v>60.658999999999999</c:v>
                </c:pt>
                <c:pt idx="2962">
                  <c:v>60.615000000000002</c:v>
                </c:pt>
                <c:pt idx="2963">
                  <c:v>60.56</c:v>
                </c:pt>
                <c:pt idx="2964">
                  <c:v>60.494999999999997</c:v>
                </c:pt>
                <c:pt idx="2965">
                  <c:v>60.44</c:v>
                </c:pt>
                <c:pt idx="2966">
                  <c:v>60.406999999999996</c:v>
                </c:pt>
                <c:pt idx="2967">
                  <c:v>60.401000000000003</c:v>
                </c:pt>
                <c:pt idx="2968">
                  <c:v>60.408999999999999</c:v>
                </c:pt>
                <c:pt idx="2969">
                  <c:v>60.43</c:v>
                </c:pt>
                <c:pt idx="2970">
                  <c:v>60.463999999999999</c:v>
                </c:pt>
                <c:pt idx="2971">
                  <c:v>60.503</c:v>
                </c:pt>
                <c:pt idx="2972">
                  <c:v>60.537999999999997</c:v>
                </c:pt>
                <c:pt idx="2973">
                  <c:v>60.567</c:v>
                </c:pt>
                <c:pt idx="2974">
                  <c:v>60.588000000000001</c:v>
                </c:pt>
                <c:pt idx="2975">
                  <c:v>60.609000000000002</c:v>
                </c:pt>
                <c:pt idx="2976">
                  <c:v>60.616999999999997</c:v>
                </c:pt>
                <c:pt idx="2977">
                  <c:v>60.606999999999999</c:v>
                </c:pt>
                <c:pt idx="2978">
                  <c:v>60.576999999999998</c:v>
                </c:pt>
                <c:pt idx="2979">
                  <c:v>60.54</c:v>
                </c:pt>
                <c:pt idx="2980">
                  <c:v>60.503</c:v>
                </c:pt>
                <c:pt idx="2981">
                  <c:v>60.454999999999998</c:v>
                </c:pt>
                <c:pt idx="2982">
                  <c:v>60.401000000000003</c:v>
                </c:pt>
                <c:pt idx="2983">
                  <c:v>60.338999999999999</c:v>
                </c:pt>
                <c:pt idx="2984">
                  <c:v>60.268999999999998</c:v>
                </c:pt>
                <c:pt idx="2985">
                  <c:v>60.186</c:v>
                </c:pt>
                <c:pt idx="2986">
                  <c:v>60.093000000000004</c:v>
                </c:pt>
                <c:pt idx="2987">
                  <c:v>59.987000000000002</c:v>
                </c:pt>
                <c:pt idx="2988">
                  <c:v>59.874000000000002</c:v>
                </c:pt>
                <c:pt idx="2989">
                  <c:v>59.759</c:v>
                </c:pt>
                <c:pt idx="2990">
                  <c:v>59.625</c:v>
                </c:pt>
                <c:pt idx="2991">
                  <c:v>59.484999999999999</c:v>
                </c:pt>
                <c:pt idx="2992">
                  <c:v>59.372</c:v>
                </c:pt>
                <c:pt idx="2993">
                  <c:v>59.273000000000003</c:v>
                </c:pt>
                <c:pt idx="2994">
                  <c:v>59.174999999999997</c:v>
                </c:pt>
                <c:pt idx="2995">
                  <c:v>59.051000000000002</c:v>
                </c:pt>
                <c:pt idx="2996">
                  <c:v>58.918999999999997</c:v>
                </c:pt>
                <c:pt idx="2997">
                  <c:v>58.78</c:v>
                </c:pt>
                <c:pt idx="2998">
                  <c:v>58.606999999999999</c:v>
                </c:pt>
                <c:pt idx="2999">
                  <c:v>58.436</c:v>
                </c:pt>
                <c:pt idx="3000">
                  <c:v>58.326000000000001</c:v>
                </c:pt>
                <c:pt idx="3001">
                  <c:v>58.279000000000003</c:v>
                </c:pt>
                <c:pt idx="3002">
                  <c:v>58.262999999999998</c:v>
                </c:pt>
                <c:pt idx="3003">
                  <c:v>58.244</c:v>
                </c:pt>
                <c:pt idx="3004">
                  <c:v>58.225000000000001</c:v>
                </c:pt>
                <c:pt idx="3005">
                  <c:v>58.21</c:v>
                </c:pt>
                <c:pt idx="3006">
                  <c:v>58.216999999999999</c:v>
                </c:pt>
                <c:pt idx="3007">
                  <c:v>58.268000000000001</c:v>
                </c:pt>
                <c:pt idx="3008">
                  <c:v>58.325000000000003</c:v>
                </c:pt>
                <c:pt idx="3009">
                  <c:v>58.363</c:v>
                </c:pt>
                <c:pt idx="3010">
                  <c:v>58.411000000000001</c:v>
                </c:pt>
                <c:pt idx="3011">
                  <c:v>58.478999999999999</c:v>
                </c:pt>
                <c:pt idx="3012">
                  <c:v>58.545000000000002</c:v>
                </c:pt>
                <c:pt idx="3013">
                  <c:v>58.62</c:v>
                </c:pt>
                <c:pt idx="3014">
                  <c:v>58.698</c:v>
                </c:pt>
                <c:pt idx="3015">
                  <c:v>58.792999999999999</c:v>
                </c:pt>
                <c:pt idx="3016">
                  <c:v>58.896999999999998</c:v>
                </c:pt>
                <c:pt idx="3017">
                  <c:v>59</c:v>
                </c:pt>
                <c:pt idx="3018">
                  <c:v>59.127000000000002</c:v>
                </c:pt>
                <c:pt idx="3019">
                  <c:v>59.235999999999997</c:v>
                </c:pt>
                <c:pt idx="3020">
                  <c:v>59.338000000000001</c:v>
                </c:pt>
                <c:pt idx="3021">
                  <c:v>59.436999999999998</c:v>
                </c:pt>
                <c:pt idx="3022">
                  <c:v>59.534999999999997</c:v>
                </c:pt>
                <c:pt idx="3023">
                  <c:v>59.618000000000002</c:v>
                </c:pt>
                <c:pt idx="3024">
                  <c:v>59.71</c:v>
                </c:pt>
                <c:pt idx="3025">
                  <c:v>59.796999999999997</c:v>
                </c:pt>
                <c:pt idx="3026">
                  <c:v>59.884</c:v>
                </c:pt>
                <c:pt idx="3027">
                  <c:v>59.966999999999999</c:v>
                </c:pt>
                <c:pt idx="3028">
                  <c:v>60.043999999999997</c:v>
                </c:pt>
                <c:pt idx="3029">
                  <c:v>60.124000000000002</c:v>
                </c:pt>
                <c:pt idx="3030">
                  <c:v>60.192999999999998</c:v>
                </c:pt>
                <c:pt idx="3031">
                  <c:v>60.250999999999998</c:v>
                </c:pt>
                <c:pt idx="3032">
                  <c:v>60.307000000000002</c:v>
                </c:pt>
                <c:pt idx="3033">
                  <c:v>60.366999999999997</c:v>
                </c:pt>
                <c:pt idx="3034">
                  <c:v>60.41</c:v>
                </c:pt>
                <c:pt idx="3035">
                  <c:v>60.444000000000003</c:v>
                </c:pt>
                <c:pt idx="3036">
                  <c:v>60.487000000000002</c:v>
                </c:pt>
                <c:pt idx="3037">
                  <c:v>60.536000000000001</c:v>
                </c:pt>
                <c:pt idx="3038">
                  <c:v>60.581000000000003</c:v>
                </c:pt>
                <c:pt idx="3039">
                  <c:v>60.618000000000002</c:v>
                </c:pt>
                <c:pt idx="3040">
                  <c:v>60.649000000000001</c:v>
                </c:pt>
                <c:pt idx="3041">
                  <c:v>60.68</c:v>
                </c:pt>
                <c:pt idx="3042">
                  <c:v>60.726999999999997</c:v>
                </c:pt>
                <c:pt idx="3043">
                  <c:v>60.786999999999999</c:v>
                </c:pt>
                <c:pt idx="3044">
                  <c:v>60.848999999999997</c:v>
                </c:pt>
                <c:pt idx="3045">
                  <c:v>60.914000000000001</c:v>
                </c:pt>
                <c:pt idx="3046">
                  <c:v>60.96</c:v>
                </c:pt>
                <c:pt idx="3047">
                  <c:v>60.996000000000002</c:v>
                </c:pt>
                <c:pt idx="3048">
                  <c:v>61.045999999999999</c:v>
                </c:pt>
                <c:pt idx="3049">
                  <c:v>61.101999999999997</c:v>
                </c:pt>
                <c:pt idx="3050">
                  <c:v>61.164999999999999</c:v>
                </c:pt>
                <c:pt idx="3051">
                  <c:v>61.231000000000002</c:v>
                </c:pt>
                <c:pt idx="3052">
                  <c:v>61.289000000000001</c:v>
                </c:pt>
                <c:pt idx="3053">
                  <c:v>61.365000000000002</c:v>
                </c:pt>
                <c:pt idx="3054">
                  <c:v>61.445999999999998</c:v>
                </c:pt>
                <c:pt idx="3055">
                  <c:v>61.517000000000003</c:v>
                </c:pt>
                <c:pt idx="3056">
                  <c:v>61.593000000000004</c:v>
                </c:pt>
                <c:pt idx="3057">
                  <c:v>61.677999999999997</c:v>
                </c:pt>
                <c:pt idx="3058">
                  <c:v>61.75</c:v>
                </c:pt>
                <c:pt idx="3059">
                  <c:v>61.796999999999997</c:v>
                </c:pt>
                <c:pt idx="3060">
                  <c:v>61.844999999999999</c:v>
                </c:pt>
                <c:pt idx="3061">
                  <c:v>61.893999999999998</c:v>
                </c:pt>
                <c:pt idx="3062">
                  <c:v>61.942999999999998</c:v>
                </c:pt>
                <c:pt idx="3063">
                  <c:v>61.991</c:v>
                </c:pt>
                <c:pt idx="3064">
                  <c:v>62.04</c:v>
                </c:pt>
                <c:pt idx="3065">
                  <c:v>62.091999999999999</c:v>
                </c:pt>
                <c:pt idx="3066">
                  <c:v>62.146000000000001</c:v>
                </c:pt>
                <c:pt idx="3067">
                  <c:v>62.195999999999998</c:v>
                </c:pt>
                <c:pt idx="3068">
                  <c:v>62.246000000000002</c:v>
                </c:pt>
                <c:pt idx="3069">
                  <c:v>62.304000000000002</c:v>
                </c:pt>
                <c:pt idx="3070">
                  <c:v>62.366</c:v>
                </c:pt>
                <c:pt idx="3071">
                  <c:v>62.418999999999997</c:v>
                </c:pt>
                <c:pt idx="3072">
                  <c:v>62.454999999999998</c:v>
                </c:pt>
                <c:pt idx="3073">
                  <c:v>62.48</c:v>
                </c:pt>
                <c:pt idx="3074">
                  <c:v>62.5</c:v>
                </c:pt>
                <c:pt idx="3075">
                  <c:v>62.518999999999998</c:v>
                </c:pt>
                <c:pt idx="3076">
                  <c:v>62.534999999999997</c:v>
                </c:pt>
                <c:pt idx="3077">
                  <c:v>62.555999999999997</c:v>
                </c:pt>
                <c:pt idx="3078">
                  <c:v>62.578000000000003</c:v>
                </c:pt>
                <c:pt idx="3079">
                  <c:v>62.591999999999999</c:v>
                </c:pt>
                <c:pt idx="3080">
                  <c:v>62.6</c:v>
                </c:pt>
                <c:pt idx="3081">
                  <c:v>62.609000000000002</c:v>
                </c:pt>
                <c:pt idx="3082">
                  <c:v>62.606000000000002</c:v>
                </c:pt>
                <c:pt idx="3083">
                  <c:v>62.593000000000004</c:v>
                </c:pt>
                <c:pt idx="3084">
                  <c:v>62.573999999999998</c:v>
                </c:pt>
                <c:pt idx="3085">
                  <c:v>62.548999999999999</c:v>
                </c:pt>
                <c:pt idx="3086">
                  <c:v>62.521999999999998</c:v>
                </c:pt>
                <c:pt idx="3087">
                  <c:v>62.496000000000002</c:v>
                </c:pt>
                <c:pt idx="3088">
                  <c:v>62.466999999999999</c:v>
                </c:pt>
                <c:pt idx="3089">
                  <c:v>62.432000000000002</c:v>
                </c:pt>
                <c:pt idx="3090">
                  <c:v>62.396999999999998</c:v>
                </c:pt>
                <c:pt idx="3091">
                  <c:v>62.363</c:v>
                </c:pt>
                <c:pt idx="3092">
                  <c:v>62.343000000000004</c:v>
                </c:pt>
                <c:pt idx="3093">
                  <c:v>62.345999999999997</c:v>
                </c:pt>
                <c:pt idx="3094">
                  <c:v>62.350999999999999</c:v>
                </c:pt>
                <c:pt idx="3095">
                  <c:v>62.351999999999997</c:v>
                </c:pt>
                <c:pt idx="3096">
                  <c:v>62.35</c:v>
                </c:pt>
                <c:pt idx="3097">
                  <c:v>62.34</c:v>
                </c:pt>
                <c:pt idx="3098">
                  <c:v>62.33</c:v>
                </c:pt>
                <c:pt idx="3099">
                  <c:v>62.302</c:v>
                </c:pt>
                <c:pt idx="3100">
                  <c:v>62.247999999999998</c:v>
                </c:pt>
                <c:pt idx="3101">
                  <c:v>62.192</c:v>
                </c:pt>
                <c:pt idx="3102">
                  <c:v>62.134</c:v>
                </c:pt>
                <c:pt idx="3103">
                  <c:v>62.057000000000002</c:v>
                </c:pt>
                <c:pt idx="3104">
                  <c:v>62</c:v>
                </c:pt>
                <c:pt idx="3105">
                  <c:v>61.948999999999998</c:v>
                </c:pt>
                <c:pt idx="3106">
                  <c:v>61.887</c:v>
                </c:pt>
                <c:pt idx="3107">
                  <c:v>61.826999999999998</c:v>
                </c:pt>
                <c:pt idx="3108">
                  <c:v>61.786999999999999</c:v>
                </c:pt>
                <c:pt idx="3109">
                  <c:v>61.747</c:v>
                </c:pt>
                <c:pt idx="3110">
                  <c:v>61.703000000000003</c:v>
                </c:pt>
                <c:pt idx="3111">
                  <c:v>61.671999999999997</c:v>
                </c:pt>
                <c:pt idx="3112">
                  <c:v>61.643999999999998</c:v>
                </c:pt>
                <c:pt idx="3113">
                  <c:v>61.613999999999997</c:v>
                </c:pt>
                <c:pt idx="3114">
                  <c:v>61.587000000000003</c:v>
                </c:pt>
                <c:pt idx="3115">
                  <c:v>61.576000000000001</c:v>
                </c:pt>
                <c:pt idx="3116">
                  <c:v>61.573999999999998</c:v>
                </c:pt>
                <c:pt idx="3117">
                  <c:v>61.582999999999998</c:v>
                </c:pt>
                <c:pt idx="3118">
                  <c:v>61.601999999999997</c:v>
                </c:pt>
                <c:pt idx="3119">
                  <c:v>61.633000000000003</c:v>
                </c:pt>
                <c:pt idx="3120">
                  <c:v>61.67</c:v>
                </c:pt>
                <c:pt idx="3121">
                  <c:v>61.71</c:v>
                </c:pt>
                <c:pt idx="3122">
                  <c:v>61.756</c:v>
                </c:pt>
                <c:pt idx="3123">
                  <c:v>61.805</c:v>
                </c:pt>
                <c:pt idx="3124">
                  <c:v>61.854999999999997</c:v>
                </c:pt>
                <c:pt idx="3125">
                  <c:v>61.905000000000001</c:v>
                </c:pt>
                <c:pt idx="3126">
                  <c:v>61.954000000000001</c:v>
                </c:pt>
                <c:pt idx="3127">
                  <c:v>62.003</c:v>
                </c:pt>
                <c:pt idx="3128">
                  <c:v>62.042999999999999</c:v>
                </c:pt>
                <c:pt idx="3129">
                  <c:v>62.076000000000001</c:v>
                </c:pt>
                <c:pt idx="3130">
                  <c:v>62.12</c:v>
                </c:pt>
                <c:pt idx="3131">
                  <c:v>62.167999999999999</c:v>
                </c:pt>
                <c:pt idx="3132">
                  <c:v>62.204999999999998</c:v>
                </c:pt>
                <c:pt idx="3133">
                  <c:v>62.244999999999997</c:v>
                </c:pt>
                <c:pt idx="3134">
                  <c:v>62.286999999999999</c:v>
                </c:pt>
                <c:pt idx="3135">
                  <c:v>62.323999999999998</c:v>
                </c:pt>
                <c:pt idx="3136">
                  <c:v>62.353999999999999</c:v>
                </c:pt>
                <c:pt idx="3137">
                  <c:v>62.372</c:v>
                </c:pt>
                <c:pt idx="3138">
                  <c:v>62.377000000000002</c:v>
                </c:pt>
                <c:pt idx="3139">
                  <c:v>62.371000000000002</c:v>
                </c:pt>
                <c:pt idx="3140">
                  <c:v>62.36</c:v>
                </c:pt>
                <c:pt idx="3141">
                  <c:v>62.345999999999997</c:v>
                </c:pt>
                <c:pt idx="3142">
                  <c:v>62.325000000000003</c:v>
                </c:pt>
                <c:pt idx="3143">
                  <c:v>62.296999999999997</c:v>
                </c:pt>
                <c:pt idx="3144">
                  <c:v>62.264000000000003</c:v>
                </c:pt>
                <c:pt idx="3145">
                  <c:v>62.225000000000001</c:v>
                </c:pt>
                <c:pt idx="3146">
                  <c:v>62.195</c:v>
                </c:pt>
                <c:pt idx="3147">
                  <c:v>62.170999999999999</c:v>
                </c:pt>
                <c:pt idx="3148">
                  <c:v>62.151000000000003</c:v>
                </c:pt>
                <c:pt idx="3149">
                  <c:v>62.131</c:v>
                </c:pt>
                <c:pt idx="3150">
                  <c:v>62.104999999999997</c:v>
                </c:pt>
                <c:pt idx="3151">
                  <c:v>62.076000000000001</c:v>
                </c:pt>
                <c:pt idx="3152">
                  <c:v>62.061999999999998</c:v>
                </c:pt>
                <c:pt idx="3153">
                  <c:v>62.070999999999998</c:v>
                </c:pt>
                <c:pt idx="3154">
                  <c:v>62.091999999999999</c:v>
                </c:pt>
                <c:pt idx="3155">
                  <c:v>62.125</c:v>
                </c:pt>
                <c:pt idx="3156">
                  <c:v>62.155999999999999</c:v>
                </c:pt>
                <c:pt idx="3157">
                  <c:v>62.170999999999999</c:v>
                </c:pt>
                <c:pt idx="3158">
                  <c:v>62.185000000000002</c:v>
                </c:pt>
                <c:pt idx="3159">
                  <c:v>62.206000000000003</c:v>
                </c:pt>
                <c:pt idx="3160">
                  <c:v>62.225999999999999</c:v>
                </c:pt>
                <c:pt idx="3161">
                  <c:v>62.246000000000002</c:v>
                </c:pt>
                <c:pt idx="3162">
                  <c:v>62.259</c:v>
                </c:pt>
                <c:pt idx="3163">
                  <c:v>62.268999999999998</c:v>
                </c:pt>
                <c:pt idx="3164">
                  <c:v>62.277999999999999</c:v>
                </c:pt>
                <c:pt idx="3165">
                  <c:v>62.283000000000001</c:v>
                </c:pt>
                <c:pt idx="3166">
                  <c:v>62.284999999999997</c:v>
                </c:pt>
                <c:pt idx="3167">
                  <c:v>62.28</c:v>
                </c:pt>
                <c:pt idx="3168">
                  <c:v>62.271000000000001</c:v>
                </c:pt>
                <c:pt idx="3169">
                  <c:v>62.253</c:v>
                </c:pt>
                <c:pt idx="3170">
                  <c:v>62.225999999999999</c:v>
                </c:pt>
                <c:pt idx="3171">
                  <c:v>62.194000000000003</c:v>
                </c:pt>
                <c:pt idx="3172">
                  <c:v>62.158999999999999</c:v>
                </c:pt>
                <c:pt idx="3173">
                  <c:v>62.13</c:v>
                </c:pt>
                <c:pt idx="3174">
                  <c:v>62.106000000000002</c:v>
                </c:pt>
                <c:pt idx="3175">
                  <c:v>62.084000000000003</c:v>
                </c:pt>
                <c:pt idx="3176">
                  <c:v>62.058999999999997</c:v>
                </c:pt>
                <c:pt idx="3177">
                  <c:v>62.033999999999999</c:v>
                </c:pt>
                <c:pt idx="3178">
                  <c:v>62.01</c:v>
                </c:pt>
                <c:pt idx="3179">
                  <c:v>61.988999999999997</c:v>
                </c:pt>
                <c:pt idx="3180">
                  <c:v>61.978000000000002</c:v>
                </c:pt>
                <c:pt idx="3181">
                  <c:v>61.970999999999997</c:v>
                </c:pt>
                <c:pt idx="3182">
                  <c:v>61.965000000000003</c:v>
                </c:pt>
                <c:pt idx="3183">
                  <c:v>61.963000000000001</c:v>
                </c:pt>
                <c:pt idx="3184">
                  <c:v>61.965000000000003</c:v>
                </c:pt>
                <c:pt idx="3185">
                  <c:v>61.969000000000001</c:v>
                </c:pt>
                <c:pt idx="3186">
                  <c:v>61.973999999999997</c:v>
                </c:pt>
                <c:pt idx="3187">
                  <c:v>61.976999999999997</c:v>
                </c:pt>
                <c:pt idx="3188">
                  <c:v>61.97</c:v>
                </c:pt>
                <c:pt idx="3189">
                  <c:v>61.96</c:v>
                </c:pt>
                <c:pt idx="3190">
                  <c:v>61.945</c:v>
                </c:pt>
                <c:pt idx="3191">
                  <c:v>61.923000000000002</c:v>
                </c:pt>
                <c:pt idx="3192">
                  <c:v>61.895000000000003</c:v>
                </c:pt>
                <c:pt idx="3193">
                  <c:v>61.87</c:v>
                </c:pt>
                <c:pt idx="3194">
                  <c:v>61.847999999999999</c:v>
                </c:pt>
                <c:pt idx="3195">
                  <c:v>61.826000000000001</c:v>
                </c:pt>
                <c:pt idx="3196">
                  <c:v>61.808</c:v>
                </c:pt>
                <c:pt idx="3197">
                  <c:v>61.795000000000002</c:v>
                </c:pt>
                <c:pt idx="3198">
                  <c:v>61.777999999999999</c:v>
                </c:pt>
                <c:pt idx="3199">
                  <c:v>61.758000000000003</c:v>
                </c:pt>
                <c:pt idx="3200">
                  <c:v>61.743000000000002</c:v>
                </c:pt>
                <c:pt idx="3201">
                  <c:v>61.732999999999997</c:v>
                </c:pt>
                <c:pt idx="3202">
                  <c:v>61.722000000000001</c:v>
                </c:pt>
                <c:pt idx="3203">
                  <c:v>61.707999999999998</c:v>
                </c:pt>
                <c:pt idx="3204">
                  <c:v>61.704999999999998</c:v>
                </c:pt>
                <c:pt idx="3205">
                  <c:v>61.701999999999998</c:v>
                </c:pt>
                <c:pt idx="3206">
                  <c:v>61.701000000000001</c:v>
                </c:pt>
                <c:pt idx="3207">
                  <c:v>61.712000000000003</c:v>
                </c:pt>
                <c:pt idx="3208">
                  <c:v>61.723999999999997</c:v>
                </c:pt>
                <c:pt idx="3209">
                  <c:v>61.741</c:v>
                </c:pt>
                <c:pt idx="3210">
                  <c:v>61.762999999999998</c:v>
                </c:pt>
                <c:pt idx="3211">
                  <c:v>61.792000000000002</c:v>
                </c:pt>
                <c:pt idx="3212">
                  <c:v>61.825000000000003</c:v>
                </c:pt>
                <c:pt idx="3213">
                  <c:v>61.844999999999999</c:v>
                </c:pt>
                <c:pt idx="3214">
                  <c:v>61.865000000000002</c:v>
                </c:pt>
                <c:pt idx="3215">
                  <c:v>61.886000000000003</c:v>
                </c:pt>
                <c:pt idx="3216">
                  <c:v>61.906999999999996</c:v>
                </c:pt>
                <c:pt idx="3217">
                  <c:v>61.933</c:v>
                </c:pt>
                <c:pt idx="3218">
                  <c:v>61.973999999999997</c:v>
                </c:pt>
                <c:pt idx="3219">
                  <c:v>62.02</c:v>
                </c:pt>
                <c:pt idx="3220">
                  <c:v>62.070999999999998</c:v>
                </c:pt>
                <c:pt idx="3221">
                  <c:v>62.107999999999997</c:v>
                </c:pt>
                <c:pt idx="3222">
                  <c:v>62.127000000000002</c:v>
                </c:pt>
                <c:pt idx="3223">
                  <c:v>62.139000000000003</c:v>
                </c:pt>
                <c:pt idx="3224">
                  <c:v>62.146999999999998</c:v>
                </c:pt>
                <c:pt idx="3225">
                  <c:v>62.161999999999999</c:v>
                </c:pt>
                <c:pt idx="3226">
                  <c:v>62.177</c:v>
                </c:pt>
                <c:pt idx="3227">
                  <c:v>62.186999999999998</c:v>
                </c:pt>
                <c:pt idx="3228">
                  <c:v>62.201000000000001</c:v>
                </c:pt>
                <c:pt idx="3229">
                  <c:v>62.222999999999999</c:v>
                </c:pt>
                <c:pt idx="3230">
                  <c:v>62.262</c:v>
                </c:pt>
                <c:pt idx="3231">
                  <c:v>62.316000000000003</c:v>
                </c:pt>
                <c:pt idx="3232">
                  <c:v>62.374000000000002</c:v>
                </c:pt>
                <c:pt idx="3233">
                  <c:v>62.427</c:v>
                </c:pt>
                <c:pt idx="3234">
                  <c:v>62.481000000000002</c:v>
                </c:pt>
                <c:pt idx="3235">
                  <c:v>62.527000000000001</c:v>
                </c:pt>
                <c:pt idx="3236">
                  <c:v>62.582000000000001</c:v>
                </c:pt>
                <c:pt idx="3237">
                  <c:v>62.643000000000001</c:v>
                </c:pt>
                <c:pt idx="3238">
                  <c:v>62.692999999999998</c:v>
                </c:pt>
                <c:pt idx="3239">
                  <c:v>62.744</c:v>
                </c:pt>
                <c:pt idx="3240">
                  <c:v>62.798999999999999</c:v>
                </c:pt>
                <c:pt idx="3241">
                  <c:v>62.869</c:v>
                </c:pt>
                <c:pt idx="3242">
                  <c:v>62.951000000000001</c:v>
                </c:pt>
                <c:pt idx="3243">
                  <c:v>63.034999999999997</c:v>
                </c:pt>
                <c:pt idx="3244">
                  <c:v>63.122</c:v>
                </c:pt>
                <c:pt idx="3245">
                  <c:v>63.226999999999997</c:v>
                </c:pt>
                <c:pt idx="3246">
                  <c:v>63.343000000000004</c:v>
                </c:pt>
                <c:pt idx="3247">
                  <c:v>63.451000000000001</c:v>
                </c:pt>
                <c:pt idx="3248">
                  <c:v>63.56</c:v>
                </c:pt>
                <c:pt idx="3249">
                  <c:v>63.662999999999997</c:v>
                </c:pt>
                <c:pt idx="3250">
                  <c:v>63.756</c:v>
                </c:pt>
                <c:pt idx="3251">
                  <c:v>63.865000000000002</c:v>
                </c:pt>
                <c:pt idx="3252">
                  <c:v>63.972000000000001</c:v>
                </c:pt>
                <c:pt idx="3253">
                  <c:v>64.06</c:v>
                </c:pt>
                <c:pt idx="3254">
                  <c:v>64.146000000000001</c:v>
                </c:pt>
                <c:pt idx="3255">
                  <c:v>64.245000000000005</c:v>
                </c:pt>
                <c:pt idx="3256">
                  <c:v>64.344999999999999</c:v>
                </c:pt>
                <c:pt idx="3257">
                  <c:v>64.426000000000002</c:v>
                </c:pt>
                <c:pt idx="3258">
                  <c:v>64.503</c:v>
                </c:pt>
                <c:pt idx="3259">
                  <c:v>64.578000000000003</c:v>
                </c:pt>
                <c:pt idx="3260">
                  <c:v>64.641000000000005</c:v>
                </c:pt>
                <c:pt idx="3261">
                  <c:v>64.712999999999994</c:v>
                </c:pt>
                <c:pt idx="3262">
                  <c:v>64.786000000000001</c:v>
                </c:pt>
                <c:pt idx="3263">
                  <c:v>64.858000000000004</c:v>
                </c:pt>
                <c:pt idx="3264">
                  <c:v>64.923000000000002</c:v>
                </c:pt>
                <c:pt idx="3265">
                  <c:v>64.986999999999995</c:v>
                </c:pt>
                <c:pt idx="3266">
                  <c:v>65.057000000000002</c:v>
                </c:pt>
                <c:pt idx="3267">
                  <c:v>65.134</c:v>
                </c:pt>
                <c:pt idx="3268">
                  <c:v>65.215000000000003</c:v>
                </c:pt>
                <c:pt idx="3269">
                  <c:v>65.292000000000002</c:v>
                </c:pt>
                <c:pt idx="3270">
                  <c:v>65.373000000000005</c:v>
                </c:pt>
                <c:pt idx="3271">
                  <c:v>65.480999999999995</c:v>
                </c:pt>
                <c:pt idx="3272">
                  <c:v>65.584999999999994</c:v>
                </c:pt>
                <c:pt idx="3273">
                  <c:v>65.677999999999997</c:v>
                </c:pt>
                <c:pt idx="3274">
                  <c:v>65.784999999999997</c:v>
                </c:pt>
                <c:pt idx="3275">
                  <c:v>65.908000000000001</c:v>
                </c:pt>
                <c:pt idx="3276">
                  <c:v>66.013999999999996</c:v>
                </c:pt>
                <c:pt idx="3277">
                  <c:v>66.096000000000004</c:v>
                </c:pt>
                <c:pt idx="3278">
                  <c:v>66.174000000000007</c:v>
                </c:pt>
                <c:pt idx="3279">
                  <c:v>66.257999999999996</c:v>
                </c:pt>
                <c:pt idx="3280">
                  <c:v>66.346999999999994</c:v>
                </c:pt>
                <c:pt idx="3281">
                  <c:v>66.432000000000002</c:v>
                </c:pt>
                <c:pt idx="3282">
                  <c:v>66.516000000000005</c:v>
                </c:pt>
                <c:pt idx="3283">
                  <c:v>66.593999999999994</c:v>
                </c:pt>
                <c:pt idx="3284">
                  <c:v>66.665000000000006</c:v>
                </c:pt>
                <c:pt idx="3285">
                  <c:v>66.742000000000004</c:v>
                </c:pt>
                <c:pt idx="3286">
                  <c:v>66.816999999999993</c:v>
                </c:pt>
                <c:pt idx="3287">
                  <c:v>66.878</c:v>
                </c:pt>
                <c:pt idx="3288">
                  <c:v>66.930999999999997</c:v>
                </c:pt>
                <c:pt idx="3289">
                  <c:v>66.998999999999995</c:v>
                </c:pt>
                <c:pt idx="3290">
                  <c:v>67.076999999999998</c:v>
                </c:pt>
                <c:pt idx="3291">
                  <c:v>67.144000000000005</c:v>
                </c:pt>
                <c:pt idx="3292">
                  <c:v>67.213999999999999</c:v>
                </c:pt>
                <c:pt idx="3293">
                  <c:v>67.298000000000002</c:v>
                </c:pt>
                <c:pt idx="3294">
                  <c:v>67.38</c:v>
                </c:pt>
                <c:pt idx="3295">
                  <c:v>67.441000000000003</c:v>
                </c:pt>
                <c:pt idx="3296">
                  <c:v>67.489000000000004</c:v>
                </c:pt>
                <c:pt idx="3297">
                  <c:v>67.540000000000006</c:v>
                </c:pt>
                <c:pt idx="3298">
                  <c:v>67.599000000000004</c:v>
                </c:pt>
                <c:pt idx="3299">
                  <c:v>67.668999999999997</c:v>
                </c:pt>
                <c:pt idx="3300">
                  <c:v>67.754000000000005</c:v>
                </c:pt>
                <c:pt idx="3301">
                  <c:v>67.84</c:v>
                </c:pt>
                <c:pt idx="3302">
                  <c:v>67.92</c:v>
                </c:pt>
                <c:pt idx="3303">
                  <c:v>68</c:v>
                </c:pt>
                <c:pt idx="3304">
                  <c:v>68.09</c:v>
                </c:pt>
                <c:pt idx="3305">
                  <c:v>68.177000000000007</c:v>
                </c:pt>
                <c:pt idx="3306">
                  <c:v>68.242000000000004</c:v>
                </c:pt>
                <c:pt idx="3307">
                  <c:v>68.298000000000002</c:v>
                </c:pt>
                <c:pt idx="3308">
                  <c:v>68.358999999999995</c:v>
                </c:pt>
                <c:pt idx="3309">
                  <c:v>68.424999999999997</c:v>
                </c:pt>
                <c:pt idx="3310">
                  <c:v>68.474000000000004</c:v>
                </c:pt>
                <c:pt idx="3311">
                  <c:v>68.503</c:v>
                </c:pt>
                <c:pt idx="3312">
                  <c:v>68.52</c:v>
                </c:pt>
                <c:pt idx="3313">
                  <c:v>68.534000000000006</c:v>
                </c:pt>
                <c:pt idx="3314">
                  <c:v>68.546999999999997</c:v>
                </c:pt>
                <c:pt idx="3315">
                  <c:v>68.555999999999997</c:v>
                </c:pt>
                <c:pt idx="3316">
                  <c:v>68.563000000000002</c:v>
                </c:pt>
                <c:pt idx="3317">
                  <c:v>68.566000000000003</c:v>
                </c:pt>
                <c:pt idx="3318">
                  <c:v>68.570999999999998</c:v>
                </c:pt>
                <c:pt idx="3319">
                  <c:v>68.578000000000003</c:v>
                </c:pt>
                <c:pt idx="3320">
                  <c:v>68.582999999999998</c:v>
                </c:pt>
                <c:pt idx="3321">
                  <c:v>68.59</c:v>
                </c:pt>
                <c:pt idx="3322">
                  <c:v>68.614999999999995</c:v>
                </c:pt>
                <c:pt idx="3323">
                  <c:v>68.658000000000001</c:v>
                </c:pt>
                <c:pt idx="3324">
                  <c:v>68.694000000000003</c:v>
                </c:pt>
                <c:pt idx="3325">
                  <c:v>68.730999999999995</c:v>
                </c:pt>
                <c:pt idx="3326">
                  <c:v>68.787999999999997</c:v>
                </c:pt>
                <c:pt idx="3327">
                  <c:v>68.838999999999999</c:v>
                </c:pt>
                <c:pt idx="3328">
                  <c:v>68.912999999999997</c:v>
                </c:pt>
                <c:pt idx="3329">
                  <c:v>69.010999999999996</c:v>
                </c:pt>
                <c:pt idx="3330">
                  <c:v>69.111999999999995</c:v>
                </c:pt>
                <c:pt idx="3331">
                  <c:v>69.215999999999994</c:v>
                </c:pt>
                <c:pt idx="3332">
                  <c:v>69.334000000000003</c:v>
                </c:pt>
                <c:pt idx="3333">
                  <c:v>69.47</c:v>
                </c:pt>
                <c:pt idx="3334">
                  <c:v>69.625</c:v>
                </c:pt>
                <c:pt idx="3335">
                  <c:v>69.787000000000006</c:v>
                </c:pt>
                <c:pt idx="3336">
                  <c:v>69.930000000000007</c:v>
                </c:pt>
                <c:pt idx="3337">
                  <c:v>70.066000000000003</c:v>
                </c:pt>
                <c:pt idx="3338">
                  <c:v>70.195999999999998</c:v>
                </c:pt>
                <c:pt idx="3339">
                  <c:v>70.302999999999997</c:v>
                </c:pt>
                <c:pt idx="3340">
                  <c:v>70.394000000000005</c:v>
                </c:pt>
                <c:pt idx="3341">
                  <c:v>70.468999999999994</c:v>
                </c:pt>
                <c:pt idx="3342">
                  <c:v>70.501999999999995</c:v>
                </c:pt>
                <c:pt idx="3343">
                  <c:v>70.510000000000005</c:v>
                </c:pt>
                <c:pt idx="3344">
                  <c:v>70.519000000000005</c:v>
                </c:pt>
                <c:pt idx="3345">
                  <c:v>70.509</c:v>
                </c:pt>
                <c:pt idx="3346">
                  <c:v>70.48</c:v>
                </c:pt>
                <c:pt idx="3347">
                  <c:v>70.453999999999994</c:v>
                </c:pt>
                <c:pt idx="3348">
                  <c:v>70.418000000000006</c:v>
                </c:pt>
                <c:pt idx="3349">
                  <c:v>70.369</c:v>
                </c:pt>
                <c:pt idx="3350">
                  <c:v>70.320999999999998</c:v>
                </c:pt>
                <c:pt idx="3351">
                  <c:v>70.274000000000001</c:v>
                </c:pt>
                <c:pt idx="3352">
                  <c:v>70.228999999999999</c:v>
                </c:pt>
                <c:pt idx="3353">
                  <c:v>70.198999999999998</c:v>
                </c:pt>
                <c:pt idx="3354">
                  <c:v>70.192999999999998</c:v>
                </c:pt>
                <c:pt idx="3355">
                  <c:v>70.207999999999998</c:v>
                </c:pt>
                <c:pt idx="3356">
                  <c:v>70.233999999999995</c:v>
                </c:pt>
                <c:pt idx="3357">
                  <c:v>70.260000000000005</c:v>
                </c:pt>
                <c:pt idx="3358">
                  <c:v>70.293000000000006</c:v>
                </c:pt>
                <c:pt idx="3359">
                  <c:v>70.332999999999998</c:v>
                </c:pt>
                <c:pt idx="3360">
                  <c:v>70.367000000000004</c:v>
                </c:pt>
                <c:pt idx="3361">
                  <c:v>70.388000000000005</c:v>
                </c:pt>
                <c:pt idx="3362">
                  <c:v>70.406000000000006</c:v>
                </c:pt>
                <c:pt idx="3363">
                  <c:v>70.436999999999998</c:v>
                </c:pt>
                <c:pt idx="3364">
                  <c:v>70.474000000000004</c:v>
                </c:pt>
                <c:pt idx="3365">
                  <c:v>70.507999999999996</c:v>
                </c:pt>
                <c:pt idx="3366">
                  <c:v>70.542000000000002</c:v>
                </c:pt>
                <c:pt idx="3367">
                  <c:v>70.575000000000003</c:v>
                </c:pt>
                <c:pt idx="3368">
                  <c:v>70.608000000000004</c:v>
                </c:pt>
                <c:pt idx="3369">
                  <c:v>70.631</c:v>
                </c:pt>
                <c:pt idx="3370">
                  <c:v>70.652000000000001</c:v>
                </c:pt>
                <c:pt idx="3371">
                  <c:v>70.688000000000002</c:v>
                </c:pt>
                <c:pt idx="3372">
                  <c:v>70.725999999999999</c:v>
                </c:pt>
                <c:pt idx="3373">
                  <c:v>70.756</c:v>
                </c:pt>
                <c:pt idx="3374">
                  <c:v>70.798000000000002</c:v>
                </c:pt>
                <c:pt idx="3375">
                  <c:v>70.849999999999994</c:v>
                </c:pt>
                <c:pt idx="3376">
                  <c:v>70.894000000000005</c:v>
                </c:pt>
                <c:pt idx="3377">
                  <c:v>70.954999999999998</c:v>
                </c:pt>
                <c:pt idx="3378">
                  <c:v>71.02</c:v>
                </c:pt>
                <c:pt idx="3379">
                  <c:v>71.075000000000003</c:v>
                </c:pt>
                <c:pt idx="3380">
                  <c:v>71.141999999999996</c:v>
                </c:pt>
                <c:pt idx="3381">
                  <c:v>71.222999999999999</c:v>
                </c:pt>
                <c:pt idx="3382">
                  <c:v>71.316000000000003</c:v>
                </c:pt>
                <c:pt idx="3383">
                  <c:v>71.414000000000001</c:v>
                </c:pt>
                <c:pt idx="3384">
                  <c:v>71.509</c:v>
                </c:pt>
                <c:pt idx="3385">
                  <c:v>71.614000000000004</c:v>
                </c:pt>
                <c:pt idx="3386">
                  <c:v>71.722999999999999</c:v>
                </c:pt>
                <c:pt idx="3387">
                  <c:v>71.831000000000003</c:v>
                </c:pt>
                <c:pt idx="3388">
                  <c:v>71.926000000000002</c:v>
                </c:pt>
                <c:pt idx="3389">
                  <c:v>72.001999999999995</c:v>
                </c:pt>
                <c:pt idx="3390">
                  <c:v>72.069999999999993</c:v>
                </c:pt>
                <c:pt idx="3391">
                  <c:v>72.132999999999996</c:v>
                </c:pt>
                <c:pt idx="3392">
                  <c:v>72.188999999999993</c:v>
                </c:pt>
                <c:pt idx="3393">
                  <c:v>72.241</c:v>
                </c:pt>
                <c:pt idx="3394">
                  <c:v>72.278000000000006</c:v>
                </c:pt>
                <c:pt idx="3395">
                  <c:v>72.302000000000007</c:v>
                </c:pt>
                <c:pt idx="3396">
                  <c:v>72.323999999999998</c:v>
                </c:pt>
                <c:pt idx="3397">
                  <c:v>72.352999999999994</c:v>
                </c:pt>
                <c:pt idx="3398">
                  <c:v>72.388000000000005</c:v>
                </c:pt>
                <c:pt idx="3399">
                  <c:v>72.427999999999997</c:v>
                </c:pt>
                <c:pt idx="3400">
                  <c:v>72.484999999999999</c:v>
                </c:pt>
                <c:pt idx="3401">
                  <c:v>72.55</c:v>
                </c:pt>
                <c:pt idx="3402">
                  <c:v>72.608999999999995</c:v>
                </c:pt>
                <c:pt idx="3403">
                  <c:v>72.671999999999997</c:v>
                </c:pt>
                <c:pt idx="3404">
                  <c:v>72.748000000000005</c:v>
                </c:pt>
                <c:pt idx="3405">
                  <c:v>72.819000000000003</c:v>
                </c:pt>
                <c:pt idx="3406">
                  <c:v>72.882999999999996</c:v>
                </c:pt>
                <c:pt idx="3407">
                  <c:v>72.974000000000004</c:v>
                </c:pt>
                <c:pt idx="3408">
                  <c:v>73.066000000000003</c:v>
                </c:pt>
                <c:pt idx="3409">
                  <c:v>73.143000000000001</c:v>
                </c:pt>
                <c:pt idx="3410">
                  <c:v>73.236000000000004</c:v>
                </c:pt>
                <c:pt idx="3411">
                  <c:v>73.326999999999998</c:v>
                </c:pt>
                <c:pt idx="3412">
                  <c:v>73.397000000000006</c:v>
                </c:pt>
                <c:pt idx="3413">
                  <c:v>73.459999999999994</c:v>
                </c:pt>
                <c:pt idx="3414">
                  <c:v>73.521000000000001</c:v>
                </c:pt>
                <c:pt idx="3415">
                  <c:v>73.584000000000003</c:v>
                </c:pt>
                <c:pt idx="3416">
                  <c:v>73.647000000000006</c:v>
                </c:pt>
                <c:pt idx="3417">
                  <c:v>73.697999999999993</c:v>
                </c:pt>
                <c:pt idx="3418">
                  <c:v>73.733000000000004</c:v>
                </c:pt>
                <c:pt idx="3419">
                  <c:v>73.751999999999995</c:v>
                </c:pt>
                <c:pt idx="3420">
                  <c:v>73.766999999999996</c:v>
                </c:pt>
                <c:pt idx="3421">
                  <c:v>73.784999999999997</c:v>
                </c:pt>
                <c:pt idx="3422">
                  <c:v>73.798000000000002</c:v>
                </c:pt>
                <c:pt idx="3423">
                  <c:v>73.808999999999997</c:v>
                </c:pt>
                <c:pt idx="3424">
                  <c:v>73.813999999999993</c:v>
                </c:pt>
                <c:pt idx="3425">
                  <c:v>73.808999999999997</c:v>
                </c:pt>
                <c:pt idx="3426">
                  <c:v>73.790000000000006</c:v>
                </c:pt>
                <c:pt idx="3427">
                  <c:v>73.766000000000005</c:v>
                </c:pt>
                <c:pt idx="3428">
                  <c:v>73.748000000000005</c:v>
                </c:pt>
                <c:pt idx="3429">
                  <c:v>73.727000000000004</c:v>
                </c:pt>
                <c:pt idx="3430">
                  <c:v>73.7</c:v>
                </c:pt>
                <c:pt idx="3431">
                  <c:v>73.665999999999997</c:v>
                </c:pt>
                <c:pt idx="3432">
                  <c:v>73.626000000000005</c:v>
                </c:pt>
                <c:pt idx="3433">
                  <c:v>73.561000000000007</c:v>
                </c:pt>
                <c:pt idx="3434">
                  <c:v>73.460999999999999</c:v>
                </c:pt>
                <c:pt idx="3435">
                  <c:v>73.361000000000004</c:v>
                </c:pt>
                <c:pt idx="3436">
                  <c:v>73.253</c:v>
                </c:pt>
                <c:pt idx="3437">
                  <c:v>73.135000000000005</c:v>
                </c:pt>
                <c:pt idx="3438">
                  <c:v>72.977000000000004</c:v>
                </c:pt>
                <c:pt idx="3439">
                  <c:v>72.784999999999997</c:v>
                </c:pt>
                <c:pt idx="3440">
                  <c:v>72.548000000000002</c:v>
                </c:pt>
                <c:pt idx="3441">
                  <c:v>72.278999999999996</c:v>
                </c:pt>
                <c:pt idx="3442">
                  <c:v>72.034999999999997</c:v>
                </c:pt>
                <c:pt idx="3443">
                  <c:v>71.825000000000003</c:v>
                </c:pt>
                <c:pt idx="3444">
                  <c:v>71.653999999999996</c:v>
                </c:pt>
                <c:pt idx="3445">
                  <c:v>71.510999999999996</c:v>
                </c:pt>
                <c:pt idx="3446">
                  <c:v>71.415000000000006</c:v>
                </c:pt>
                <c:pt idx="3447">
                  <c:v>71.325999999999993</c:v>
                </c:pt>
                <c:pt idx="3448">
                  <c:v>71.239999999999995</c:v>
                </c:pt>
                <c:pt idx="3449">
                  <c:v>71.165999999999997</c:v>
                </c:pt>
                <c:pt idx="3450">
                  <c:v>71.078000000000003</c:v>
                </c:pt>
                <c:pt idx="3451">
                  <c:v>70.959999999999994</c:v>
                </c:pt>
                <c:pt idx="3452">
                  <c:v>70.843000000000004</c:v>
                </c:pt>
                <c:pt idx="3453">
                  <c:v>70.721000000000004</c:v>
                </c:pt>
                <c:pt idx="3454">
                  <c:v>70.593000000000004</c:v>
                </c:pt>
                <c:pt idx="3455">
                  <c:v>70.480999999999995</c:v>
                </c:pt>
                <c:pt idx="3456">
                  <c:v>70.373000000000005</c:v>
                </c:pt>
                <c:pt idx="3457">
                  <c:v>70.317999999999998</c:v>
                </c:pt>
                <c:pt idx="3458">
                  <c:v>70.308000000000007</c:v>
                </c:pt>
                <c:pt idx="3459">
                  <c:v>70.320999999999998</c:v>
                </c:pt>
                <c:pt idx="3460">
                  <c:v>70.364000000000004</c:v>
                </c:pt>
                <c:pt idx="3461">
                  <c:v>70.427000000000007</c:v>
                </c:pt>
                <c:pt idx="3462">
                  <c:v>70.495000000000005</c:v>
                </c:pt>
                <c:pt idx="3463">
                  <c:v>70.58</c:v>
                </c:pt>
                <c:pt idx="3464">
                  <c:v>70.676000000000002</c:v>
                </c:pt>
                <c:pt idx="3465">
                  <c:v>70.756</c:v>
                </c:pt>
                <c:pt idx="3466">
                  <c:v>70.846999999999994</c:v>
                </c:pt>
                <c:pt idx="3467">
                  <c:v>70.918999999999997</c:v>
                </c:pt>
                <c:pt idx="3468">
                  <c:v>70.983999999999995</c:v>
                </c:pt>
                <c:pt idx="3469">
                  <c:v>71.058000000000007</c:v>
                </c:pt>
                <c:pt idx="3470">
                  <c:v>71.117999999999995</c:v>
                </c:pt>
                <c:pt idx="3471">
                  <c:v>71.176000000000002</c:v>
                </c:pt>
                <c:pt idx="3472">
                  <c:v>71.227999999999994</c:v>
                </c:pt>
                <c:pt idx="3473">
                  <c:v>71.263999999999996</c:v>
                </c:pt>
                <c:pt idx="3474">
                  <c:v>71.287999999999997</c:v>
                </c:pt>
                <c:pt idx="3475">
                  <c:v>71.302000000000007</c:v>
                </c:pt>
                <c:pt idx="3476">
                  <c:v>71.307000000000002</c:v>
                </c:pt>
                <c:pt idx="3477">
                  <c:v>71.304000000000002</c:v>
                </c:pt>
                <c:pt idx="3478">
                  <c:v>71.293000000000006</c:v>
                </c:pt>
                <c:pt idx="3479">
                  <c:v>71.268000000000001</c:v>
                </c:pt>
                <c:pt idx="3480">
                  <c:v>71.239000000000004</c:v>
                </c:pt>
                <c:pt idx="3481">
                  <c:v>71.206000000000003</c:v>
                </c:pt>
                <c:pt idx="3482">
                  <c:v>71.155000000000001</c:v>
                </c:pt>
                <c:pt idx="3483">
                  <c:v>71.094999999999999</c:v>
                </c:pt>
                <c:pt idx="3484">
                  <c:v>71.040000000000006</c:v>
                </c:pt>
                <c:pt idx="3485">
                  <c:v>70.992000000000004</c:v>
                </c:pt>
                <c:pt idx="3486">
                  <c:v>70.938000000000002</c:v>
                </c:pt>
                <c:pt idx="3487">
                  <c:v>70.864000000000004</c:v>
                </c:pt>
                <c:pt idx="3488">
                  <c:v>70.802999999999997</c:v>
                </c:pt>
                <c:pt idx="3489">
                  <c:v>70.757000000000005</c:v>
                </c:pt>
                <c:pt idx="3490">
                  <c:v>70.698999999999998</c:v>
                </c:pt>
                <c:pt idx="3491">
                  <c:v>70.641000000000005</c:v>
                </c:pt>
                <c:pt idx="3492">
                  <c:v>70.596999999999994</c:v>
                </c:pt>
                <c:pt idx="3493">
                  <c:v>70.546999999999997</c:v>
                </c:pt>
                <c:pt idx="3494">
                  <c:v>70.497</c:v>
                </c:pt>
                <c:pt idx="3495">
                  <c:v>70.454999999999998</c:v>
                </c:pt>
                <c:pt idx="3496">
                  <c:v>70.412999999999997</c:v>
                </c:pt>
                <c:pt idx="3497">
                  <c:v>70.370999999999995</c:v>
                </c:pt>
                <c:pt idx="3498">
                  <c:v>70.319000000000003</c:v>
                </c:pt>
                <c:pt idx="3499">
                  <c:v>70.256</c:v>
                </c:pt>
                <c:pt idx="3500">
                  <c:v>70.19</c:v>
                </c:pt>
                <c:pt idx="3501">
                  <c:v>70.129000000000005</c:v>
                </c:pt>
                <c:pt idx="3502">
                  <c:v>70.072999999999993</c:v>
                </c:pt>
                <c:pt idx="3503">
                  <c:v>70.019000000000005</c:v>
                </c:pt>
                <c:pt idx="3504">
                  <c:v>69.968999999999994</c:v>
                </c:pt>
                <c:pt idx="3505">
                  <c:v>69.915999999999997</c:v>
                </c:pt>
                <c:pt idx="3506">
                  <c:v>69.846000000000004</c:v>
                </c:pt>
                <c:pt idx="3507">
                  <c:v>69.781000000000006</c:v>
                </c:pt>
                <c:pt idx="3508">
                  <c:v>69.736000000000004</c:v>
                </c:pt>
                <c:pt idx="3509">
                  <c:v>69.697000000000003</c:v>
                </c:pt>
                <c:pt idx="3510">
                  <c:v>69.650000000000006</c:v>
                </c:pt>
                <c:pt idx="3511">
                  <c:v>69.599999999999994</c:v>
                </c:pt>
                <c:pt idx="3512">
                  <c:v>69.540000000000006</c:v>
                </c:pt>
                <c:pt idx="3513">
                  <c:v>69.47</c:v>
                </c:pt>
                <c:pt idx="3514">
                  <c:v>69.418999999999997</c:v>
                </c:pt>
                <c:pt idx="3515">
                  <c:v>69.393000000000001</c:v>
                </c:pt>
                <c:pt idx="3516">
                  <c:v>69.364000000000004</c:v>
                </c:pt>
                <c:pt idx="3517">
                  <c:v>69.328999999999994</c:v>
                </c:pt>
                <c:pt idx="3518">
                  <c:v>69.296000000000006</c:v>
                </c:pt>
                <c:pt idx="3519">
                  <c:v>69.262</c:v>
                </c:pt>
                <c:pt idx="3520">
                  <c:v>69.231999999999999</c:v>
                </c:pt>
                <c:pt idx="3521">
                  <c:v>69.207999999999998</c:v>
                </c:pt>
                <c:pt idx="3522">
                  <c:v>69.192999999999998</c:v>
                </c:pt>
                <c:pt idx="3523">
                  <c:v>69.183000000000007</c:v>
                </c:pt>
                <c:pt idx="3524">
                  <c:v>69.176000000000002</c:v>
                </c:pt>
                <c:pt idx="3525">
                  <c:v>69.168999999999997</c:v>
                </c:pt>
                <c:pt idx="3526">
                  <c:v>69.162000000000006</c:v>
                </c:pt>
                <c:pt idx="3527">
                  <c:v>69.153999999999996</c:v>
                </c:pt>
                <c:pt idx="3528">
                  <c:v>69.149000000000001</c:v>
                </c:pt>
                <c:pt idx="3529">
                  <c:v>69.137</c:v>
                </c:pt>
                <c:pt idx="3530">
                  <c:v>69.106999999999999</c:v>
                </c:pt>
                <c:pt idx="3531">
                  <c:v>69.073999999999998</c:v>
                </c:pt>
                <c:pt idx="3532">
                  <c:v>69.051000000000002</c:v>
                </c:pt>
                <c:pt idx="3533">
                  <c:v>69.031999999999996</c:v>
                </c:pt>
                <c:pt idx="3534">
                  <c:v>69.007000000000005</c:v>
                </c:pt>
                <c:pt idx="3535">
                  <c:v>68.975999999999999</c:v>
                </c:pt>
                <c:pt idx="3536">
                  <c:v>68.941999999999993</c:v>
                </c:pt>
                <c:pt idx="3537">
                  <c:v>68.915999999999997</c:v>
                </c:pt>
                <c:pt idx="3538">
                  <c:v>68.897000000000006</c:v>
                </c:pt>
                <c:pt idx="3539">
                  <c:v>68.87</c:v>
                </c:pt>
                <c:pt idx="3540">
                  <c:v>68.83</c:v>
                </c:pt>
                <c:pt idx="3541">
                  <c:v>68.798000000000002</c:v>
                </c:pt>
                <c:pt idx="3542">
                  <c:v>68.784999999999997</c:v>
                </c:pt>
                <c:pt idx="3543">
                  <c:v>68.768000000000001</c:v>
                </c:pt>
                <c:pt idx="3544">
                  <c:v>68.730999999999995</c:v>
                </c:pt>
                <c:pt idx="3545">
                  <c:v>68.692999999999998</c:v>
                </c:pt>
                <c:pt idx="3546">
                  <c:v>68.665000000000006</c:v>
                </c:pt>
                <c:pt idx="3547">
                  <c:v>68.626999999999995</c:v>
                </c:pt>
                <c:pt idx="3548">
                  <c:v>68.575999999999993</c:v>
                </c:pt>
                <c:pt idx="3549">
                  <c:v>68.518000000000001</c:v>
                </c:pt>
                <c:pt idx="3550">
                  <c:v>68.466999999999999</c:v>
                </c:pt>
                <c:pt idx="3551">
                  <c:v>68.433000000000007</c:v>
                </c:pt>
                <c:pt idx="3552">
                  <c:v>68.409000000000006</c:v>
                </c:pt>
                <c:pt idx="3553">
                  <c:v>68.394999999999996</c:v>
                </c:pt>
                <c:pt idx="3554">
                  <c:v>68.403999999999996</c:v>
                </c:pt>
                <c:pt idx="3555">
                  <c:v>68.423000000000002</c:v>
                </c:pt>
                <c:pt idx="3556">
                  <c:v>68.433000000000007</c:v>
                </c:pt>
                <c:pt idx="3557">
                  <c:v>68.44</c:v>
                </c:pt>
                <c:pt idx="3558">
                  <c:v>68.453000000000003</c:v>
                </c:pt>
                <c:pt idx="3559">
                  <c:v>68.465999999999994</c:v>
                </c:pt>
                <c:pt idx="3560">
                  <c:v>68.477999999999994</c:v>
                </c:pt>
                <c:pt idx="3561">
                  <c:v>68.491</c:v>
                </c:pt>
                <c:pt idx="3562">
                  <c:v>68.504999999999995</c:v>
                </c:pt>
                <c:pt idx="3563">
                  <c:v>68.528999999999996</c:v>
                </c:pt>
                <c:pt idx="3564">
                  <c:v>68.573999999999998</c:v>
                </c:pt>
                <c:pt idx="3565">
                  <c:v>68.637</c:v>
                </c:pt>
                <c:pt idx="3566">
                  <c:v>68.694999999999993</c:v>
                </c:pt>
                <c:pt idx="3567">
                  <c:v>68.744</c:v>
                </c:pt>
                <c:pt idx="3568">
                  <c:v>68.789000000000001</c:v>
                </c:pt>
                <c:pt idx="3569">
                  <c:v>68.831999999999994</c:v>
                </c:pt>
                <c:pt idx="3570">
                  <c:v>68.878</c:v>
                </c:pt>
                <c:pt idx="3571">
                  <c:v>68.92</c:v>
                </c:pt>
                <c:pt idx="3572">
                  <c:v>68.953000000000003</c:v>
                </c:pt>
                <c:pt idx="3573">
                  <c:v>68.984999999999999</c:v>
                </c:pt>
                <c:pt idx="3574">
                  <c:v>69.013000000000005</c:v>
                </c:pt>
                <c:pt idx="3575">
                  <c:v>69.031999999999996</c:v>
                </c:pt>
                <c:pt idx="3576">
                  <c:v>69.05</c:v>
                </c:pt>
                <c:pt idx="3577">
                  <c:v>69.069999999999993</c:v>
                </c:pt>
                <c:pt idx="3578">
                  <c:v>69.091999999999999</c:v>
                </c:pt>
                <c:pt idx="3579">
                  <c:v>69.103999999999999</c:v>
                </c:pt>
                <c:pt idx="3580">
                  <c:v>69.117999999999995</c:v>
                </c:pt>
                <c:pt idx="3581">
                  <c:v>69.13</c:v>
                </c:pt>
                <c:pt idx="3582">
                  <c:v>69.144999999999996</c:v>
                </c:pt>
                <c:pt idx="3583">
                  <c:v>69.162999999999997</c:v>
                </c:pt>
                <c:pt idx="3584">
                  <c:v>69.180999999999997</c:v>
                </c:pt>
                <c:pt idx="3585">
                  <c:v>69.192999999999998</c:v>
                </c:pt>
                <c:pt idx="3586">
                  <c:v>69.203000000000003</c:v>
                </c:pt>
                <c:pt idx="3587">
                  <c:v>69.206999999999994</c:v>
                </c:pt>
                <c:pt idx="3588">
                  <c:v>69.204999999999998</c:v>
                </c:pt>
                <c:pt idx="3589">
                  <c:v>69.194999999999993</c:v>
                </c:pt>
                <c:pt idx="3590">
                  <c:v>69.188000000000002</c:v>
                </c:pt>
                <c:pt idx="3591">
                  <c:v>69.195999999999998</c:v>
                </c:pt>
                <c:pt idx="3592">
                  <c:v>69.197999999999993</c:v>
                </c:pt>
                <c:pt idx="3593">
                  <c:v>69.198999999999998</c:v>
                </c:pt>
                <c:pt idx="3594">
                  <c:v>69.203000000000003</c:v>
                </c:pt>
                <c:pt idx="3595">
                  <c:v>69.209000000000003</c:v>
                </c:pt>
                <c:pt idx="3596">
                  <c:v>69.213999999999999</c:v>
                </c:pt>
                <c:pt idx="3597">
                  <c:v>69.213999999999999</c:v>
                </c:pt>
                <c:pt idx="3598">
                  <c:v>69.209999999999994</c:v>
                </c:pt>
                <c:pt idx="3599">
                  <c:v>69.204999999999998</c:v>
                </c:pt>
                <c:pt idx="3600">
                  <c:v>69.2</c:v>
                </c:pt>
                <c:pt idx="3601">
                  <c:v>69.186999999999998</c:v>
                </c:pt>
                <c:pt idx="3602">
                  <c:v>69.174000000000007</c:v>
                </c:pt>
                <c:pt idx="3603">
                  <c:v>69.167000000000002</c:v>
                </c:pt>
                <c:pt idx="3604">
                  <c:v>69.159000000000006</c:v>
                </c:pt>
                <c:pt idx="3605">
                  <c:v>69.146000000000001</c:v>
                </c:pt>
                <c:pt idx="3606">
                  <c:v>69.125</c:v>
                </c:pt>
                <c:pt idx="3607">
                  <c:v>69.102000000000004</c:v>
                </c:pt>
                <c:pt idx="3608">
                  <c:v>69.084000000000003</c:v>
                </c:pt>
                <c:pt idx="3609">
                  <c:v>69.069999999999993</c:v>
                </c:pt>
                <c:pt idx="3610">
                  <c:v>69.063000000000002</c:v>
                </c:pt>
                <c:pt idx="3611">
                  <c:v>69.061000000000007</c:v>
                </c:pt>
                <c:pt idx="3612">
                  <c:v>69.055999999999997</c:v>
                </c:pt>
                <c:pt idx="3613">
                  <c:v>69.046999999999997</c:v>
                </c:pt>
                <c:pt idx="3614">
                  <c:v>69.036000000000001</c:v>
                </c:pt>
                <c:pt idx="3615">
                  <c:v>69.021000000000001</c:v>
                </c:pt>
                <c:pt idx="3616">
                  <c:v>69.006</c:v>
                </c:pt>
                <c:pt idx="3617">
                  <c:v>68.984999999999999</c:v>
                </c:pt>
                <c:pt idx="3618">
                  <c:v>68.953999999999994</c:v>
                </c:pt>
                <c:pt idx="3619">
                  <c:v>68.926000000000002</c:v>
                </c:pt>
                <c:pt idx="3620">
                  <c:v>68.900999999999996</c:v>
                </c:pt>
                <c:pt idx="3621">
                  <c:v>68.885999999999996</c:v>
                </c:pt>
                <c:pt idx="3622">
                  <c:v>68.867999999999995</c:v>
                </c:pt>
                <c:pt idx="3623">
                  <c:v>68.847999999999999</c:v>
                </c:pt>
                <c:pt idx="3624">
                  <c:v>68.834000000000003</c:v>
                </c:pt>
                <c:pt idx="3625">
                  <c:v>68.826999999999998</c:v>
                </c:pt>
                <c:pt idx="3626">
                  <c:v>68.817999999999998</c:v>
                </c:pt>
                <c:pt idx="3627">
                  <c:v>68.808000000000007</c:v>
                </c:pt>
                <c:pt idx="3628">
                  <c:v>68.808000000000007</c:v>
                </c:pt>
                <c:pt idx="3629">
                  <c:v>68.811999999999998</c:v>
                </c:pt>
                <c:pt idx="3630">
                  <c:v>68.811999999999998</c:v>
                </c:pt>
                <c:pt idx="3631">
                  <c:v>68.819999999999993</c:v>
                </c:pt>
                <c:pt idx="3632">
                  <c:v>68.826999999999998</c:v>
                </c:pt>
                <c:pt idx="3633">
                  <c:v>68.828999999999994</c:v>
                </c:pt>
                <c:pt idx="3634">
                  <c:v>68.835999999999999</c:v>
                </c:pt>
                <c:pt idx="3635">
                  <c:v>68.849000000000004</c:v>
                </c:pt>
                <c:pt idx="3636">
                  <c:v>68.866</c:v>
                </c:pt>
                <c:pt idx="3637">
                  <c:v>68.89</c:v>
                </c:pt>
                <c:pt idx="3638">
                  <c:v>68.915999999999997</c:v>
                </c:pt>
                <c:pt idx="3639">
                  <c:v>68.936999999999998</c:v>
                </c:pt>
                <c:pt idx="3640">
                  <c:v>68.95</c:v>
                </c:pt>
                <c:pt idx="3641">
                  <c:v>68.962999999999994</c:v>
                </c:pt>
                <c:pt idx="3642">
                  <c:v>68.988</c:v>
                </c:pt>
                <c:pt idx="3643">
                  <c:v>69.022000000000006</c:v>
                </c:pt>
                <c:pt idx="3644">
                  <c:v>69.066000000000003</c:v>
                </c:pt>
                <c:pt idx="3645">
                  <c:v>69.117999999999995</c:v>
                </c:pt>
                <c:pt idx="3646">
                  <c:v>69.168999999999997</c:v>
                </c:pt>
                <c:pt idx="3647">
                  <c:v>69.23</c:v>
                </c:pt>
                <c:pt idx="3648">
                  <c:v>69.305000000000007</c:v>
                </c:pt>
                <c:pt idx="3649">
                  <c:v>69.403999999999996</c:v>
                </c:pt>
                <c:pt idx="3650">
                  <c:v>69.525000000000006</c:v>
                </c:pt>
                <c:pt idx="3651">
                  <c:v>69.671000000000006</c:v>
                </c:pt>
                <c:pt idx="3652">
                  <c:v>69.847999999999999</c:v>
                </c:pt>
                <c:pt idx="3653">
                  <c:v>70.031000000000006</c:v>
                </c:pt>
                <c:pt idx="3654">
                  <c:v>70.228999999999999</c:v>
                </c:pt>
                <c:pt idx="3655">
                  <c:v>70.44</c:v>
                </c:pt>
                <c:pt idx="3656">
                  <c:v>70.64</c:v>
                </c:pt>
                <c:pt idx="3657">
                  <c:v>70.831999999999994</c:v>
                </c:pt>
                <c:pt idx="3658">
                  <c:v>71.019000000000005</c:v>
                </c:pt>
                <c:pt idx="3659">
                  <c:v>71.222999999999999</c:v>
                </c:pt>
                <c:pt idx="3660">
                  <c:v>71.411000000000001</c:v>
                </c:pt>
                <c:pt idx="3661">
                  <c:v>71.581999999999994</c:v>
                </c:pt>
                <c:pt idx="3662">
                  <c:v>71.742999999999995</c:v>
                </c:pt>
                <c:pt idx="3663">
                  <c:v>71.903999999999996</c:v>
                </c:pt>
                <c:pt idx="3664">
                  <c:v>72.058999999999997</c:v>
                </c:pt>
                <c:pt idx="3665">
                  <c:v>72.215000000000003</c:v>
                </c:pt>
                <c:pt idx="3666">
                  <c:v>72.372</c:v>
                </c:pt>
                <c:pt idx="3667">
                  <c:v>72.525000000000006</c:v>
                </c:pt>
                <c:pt idx="3668">
                  <c:v>72.679000000000002</c:v>
                </c:pt>
                <c:pt idx="3669">
                  <c:v>72.825999999999993</c:v>
                </c:pt>
                <c:pt idx="3670">
                  <c:v>72.959000000000003</c:v>
                </c:pt>
                <c:pt idx="3671">
                  <c:v>73.093000000000004</c:v>
                </c:pt>
                <c:pt idx="3672">
                  <c:v>73.228999999999999</c:v>
                </c:pt>
                <c:pt idx="3673">
                  <c:v>73.366</c:v>
                </c:pt>
                <c:pt idx="3674">
                  <c:v>73.512</c:v>
                </c:pt>
                <c:pt idx="3675">
                  <c:v>73.667000000000002</c:v>
                </c:pt>
                <c:pt idx="3676">
                  <c:v>73.819000000000003</c:v>
                </c:pt>
                <c:pt idx="3677">
                  <c:v>73.974999999999994</c:v>
                </c:pt>
                <c:pt idx="3678">
                  <c:v>74.13</c:v>
                </c:pt>
                <c:pt idx="3679">
                  <c:v>74.295000000000002</c:v>
                </c:pt>
                <c:pt idx="3680">
                  <c:v>74.465999999999994</c:v>
                </c:pt>
                <c:pt idx="3681">
                  <c:v>74.643000000000001</c:v>
                </c:pt>
                <c:pt idx="3682">
                  <c:v>74.813000000000002</c:v>
                </c:pt>
                <c:pt idx="3683">
                  <c:v>74.975999999999999</c:v>
                </c:pt>
                <c:pt idx="3684">
                  <c:v>75.131</c:v>
                </c:pt>
                <c:pt idx="3685">
                  <c:v>75.283000000000001</c:v>
                </c:pt>
                <c:pt idx="3686">
                  <c:v>75.438000000000002</c:v>
                </c:pt>
                <c:pt idx="3687">
                  <c:v>75.599999999999994</c:v>
                </c:pt>
                <c:pt idx="3688">
                  <c:v>75.766000000000005</c:v>
                </c:pt>
                <c:pt idx="3689">
                  <c:v>75.921000000000006</c:v>
                </c:pt>
                <c:pt idx="3690">
                  <c:v>76.066000000000003</c:v>
                </c:pt>
                <c:pt idx="3691">
                  <c:v>76.203000000000003</c:v>
                </c:pt>
                <c:pt idx="3692">
                  <c:v>76.332999999999998</c:v>
                </c:pt>
                <c:pt idx="3693">
                  <c:v>76.471999999999994</c:v>
                </c:pt>
                <c:pt idx="3694">
                  <c:v>76.597999999999999</c:v>
                </c:pt>
                <c:pt idx="3695">
                  <c:v>76.709999999999994</c:v>
                </c:pt>
                <c:pt idx="3696">
                  <c:v>76.814999999999998</c:v>
                </c:pt>
                <c:pt idx="3697">
                  <c:v>76.921000000000006</c:v>
                </c:pt>
                <c:pt idx="3698">
                  <c:v>77.004000000000005</c:v>
                </c:pt>
                <c:pt idx="3699">
                  <c:v>77.069999999999993</c:v>
                </c:pt>
                <c:pt idx="3700">
                  <c:v>77.141000000000005</c:v>
                </c:pt>
                <c:pt idx="3701">
                  <c:v>77.204999999999998</c:v>
                </c:pt>
                <c:pt idx="3702">
                  <c:v>77.245999999999995</c:v>
                </c:pt>
                <c:pt idx="3703">
                  <c:v>77.275000000000006</c:v>
                </c:pt>
                <c:pt idx="3704">
                  <c:v>77.295000000000002</c:v>
                </c:pt>
                <c:pt idx="3705">
                  <c:v>77.314999999999998</c:v>
                </c:pt>
                <c:pt idx="3706">
                  <c:v>77.332999999999998</c:v>
                </c:pt>
                <c:pt idx="3707">
                  <c:v>77.349999999999994</c:v>
                </c:pt>
                <c:pt idx="3708">
                  <c:v>77.37</c:v>
                </c:pt>
                <c:pt idx="3709">
                  <c:v>77.388999999999996</c:v>
                </c:pt>
                <c:pt idx="3710">
                  <c:v>77.41</c:v>
                </c:pt>
                <c:pt idx="3711">
                  <c:v>77.423000000000002</c:v>
                </c:pt>
                <c:pt idx="3712">
                  <c:v>77.426000000000002</c:v>
                </c:pt>
                <c:pt idx="3713">
                  <c:v>77.42</c:v>
                </c:pt>
                <c:pt idx="3714">
                  <c:v>77.400999999999996</c:v>
                </c:pt>
                <c:pt idx="3715">
                  <c:v>77.384</c:v>
                </c:pt>
                <c:pt idx="3716">
                  <c:v>77.366</c:v>
                </c:pt>
                <c:pt idx="3717">
                  <c:v>77.343999999999994</c:v>
                </c:pt>
                <c:pt idx="3718">
                  <c:v>77.308000000000007</c:v>
                </c:pt>
                <c:pt idx="3719">
                  <c:v>77.287000000000006</c:v>
                </c:pt>
                <c:pt idx="3720">
                  <c:v>77.278000000000006</c:v>
                </c:pt>
                <c:pt idx="3721">
                  <c:v>77.263999999999996</c:v>
                </c:pt>
                <c:pt idx="3722">
                  <c:v>77.245000000000005</c:v>
                </c:pt>
                <c:pt idx="3723">
                  <c:v>77.228999999999999</c:v>
                </c:pt>
                <c:pt idx="3724">
                  <c:v>77.215999999999994</c:v>
                </c:pt>
                <c:pt idx="3725">
                  <c:v>77.212999999999994</c:v>
                </c:pt>
                <c:pt idx="3726">
                  <c:v>77.207999999999998</c:v>
                </c:pt>
                <c:pt idx="3727">
                  <c:v>77.2</c:v>
                </c:pt>
                <c:pt idx="3728">
                  <c:v>77.206000000000003</c:v>
                </c:pt>
                <c:pt idx="3729">
                  <c:v>77.224999999999994</c:v>
                </c:pt>
                <c:pt idx="3730">
                  <c:v>77.248999999999995</c:v>
                </c:pt>
                <c:pt idx="3731">
                  <c:v>77.272000000000006</c:v>
                </c:pt>
                <c:pt idx="3732">
                  <c:v>77.293999999999997</c:v>
                </c:pt>
                <c:pt idx="3733">
                  <c:v>77.317999999999998</c:v>
                </c:pt>
                <c:pt idx="3734">
                  <c:v>77.337999999999994</c:v>
                </c:pt>
                <c:pt idx="3735">
                  <c:v>77.367999999999995</c:v>
                </c:pt>
                <c:pt idx="3736">
                  <c:v>77.417000000000002</c:v>
                </c:pt>
                <c:pt idx="3737">
                  <c:v>77.472999999999999</c:v>
                </c:pt>
                <c:pt idx="3738">
                  <c:v>77.540000000000006</c:v>
                </c:pt>
                <c:pt idx="3739">
                  <c:v>77.616</c:v>
                </c:pt>
                <c:pt idx="3740">
                  <c:v>77.679000000000002</c:v>
                </c:pt>
                <c:pt idx="3741">
                  <c:v>77.745999999999995</c:v>
                </c:pt>
                <c:pt idx="3742">
                  <c:v>77.804000000000002</c:v>
                </c:pt>
                <c:pt idx="3743">
                  <c:v>77.858999999999995</c:v>
                </c:pt>
                <c:pt idx="3744">
                  <c:v>77.917000000000002</c:v>
                </c:pt>
                <c:pt idx="3745">
                  <c:v>77.974000000000004</c:v>
                </c:pt>
                <c:pt idx="3746">
                  <c:v>78.019000000000005</c:v>
                </c:pt>
                <c:pt idx="3747">
                  <c:v>78.046999999999997</c:v>
                </c:pt>
                <c:pt idx="3748">
                  <c:v>78.08</c:v>
                </c:pt>
                <c:pt idx="3749">
                  <c:v>78.120999999999995</c:v>
                </c:pt>
                <c:pt idx="3750">
                  <c:v>78.159000000000006</c:v>
                </c:pt>
                <c:pt idx="3751">
                  <c:v>78.204999999999998</c:v>
                </c:pt>
                <c:pt idx="3752">
                  <c:v>78.245999999999995</c:v>
                </c:pt>
                <c:pt idx="3753">
                  <c:v>78.28</c:v>
                </c:pt>
                <c:pt idx="3754">
                  <c:v>78.305999999999997</c:v>
                </c:pt>
                <c:pt idx="3755">
                  <c:v>78.325999999999993</c:v>
                </c:pt>
                <c:pt idx="3756">
                  <c:v>78.344999999999999</c:v>
                </c:pt>
                <c:pt idx="3757">
                  <c:v>78.372</c:v>
                </c:pt>
                <c:pt idx="3758">
                  <c:v>78.41</c:v>
                </c:pt>
                <c:pt idx="3759">
                  <c:v>78.47</c:v>
                </c:pt>
                <c:pt idx="3760">
                  <c:v>78.549000000000007</c:v>
                </c:pt>
                <c:pt idx="3761">
                  <c:v>78.643000000000001</c:v>
                </c:pt>
                <c:pt idx="3762">
                  <c:v>78.741</c:v>
                </c:pt>
                <c:pt idx="3763">
                  <c:v>78.852000000000004</c:v>
                </c:pt>
                <c:pt idx="3764">
                  <c:v>78.977000000000004</c:v>
                </c:pt>
                <c:pt idx="3765">
                  <c:v>79.106999999999999</c:v>
                </c:pt>
                <c:pt idx="3766">
                  <c:v>79.231999999999999</c:v>
                </c:pt>
                <c:pt idx="3767">
                  <c:v>79.350999999999999</c:v>
                </c:pt>
                <c:pt idx="3768">
                  <c:v>79.483000000000004</c:v>
                </c:pt>
                <c:pt idx="3769">
                  <c:v>79.616</c:v>
                </c:pt>
                <c:pt idx="3770">
                  <c:v>79.747</c:v>
                </c:pt>
                <c:pt idx="3771">
                  <c:v>79.846999999999994</c:v>
                </c:pt>
                <c:pt idx="3772">
                  <c:v>79.926000000000002</c:v>
                </c:pt>
                <c:pt idx="3773">
                  <c:v>79.989000000000004</c:v>
                </c:pt>
                <c:pt idx="3774">
                  <c:v>80.034999999999997</c:v>
                </c:pt>
                <c:pt idx="3775">
                  <c:v>80.063999999999993</c:v>
                </c:pt>
                <c:pt idx="3776">
                  <c:v>80.066000000000003</c:v>
                </c:pt>
                <c:pt idx="3777">
                  <c:v>80.039000000000001</c:v>
                </c:pt>
                <c:pt idx="3778">
                  <c:v>79.989000000000004</c:v>
                </c:pt>
                <c:pt idx="3779">
                  <c:v>79.900000000000006</c:v>
                </c:pt>
                <c:pt idx="3780">
                  <c:v>79.801000000000002</c:v>
                </c:pt>
                <c:pt idx="3781">
                  <c:v>79.679000000000002</c:v>
                </c:pt>
                <c:pt idx="3782">
                  <c:v>79.528000000000006</c:v>
                </c:pt>
                <c:pt idx="3783">
                  <c:v>79.402000000000001</c:v>
                </c:pt>
                <c:pt idx="3784">
                  <c:v>79.260000000000005</c:v>
                </c:pt>
                <c:pt idx="3785">
                  <c:v>79.120999999999995</c:v>
                </c:pt>
                <c:pt idx="3786">
                  <c:v>79.004000000000005</c:v>
                </c:pt>
                <c:pt idx="3787">
                  <c:v>78.932000000000002</c:v>
                </c:pt>
                <c:pt idx="3788">
                  <c:v>78.914000000000001</c:v>
                </c:pt>
                <c:pt idx="3789">
                  <c:v>78.941000000000003</c:v>
                </c:pt>
                <c:pt idx="3790">
                  <c:v>79.004999999999995</c:v>
                </c:pt>
                <c:pt idx="3791">
                  <c:v>79.105999999999995</c:v>
                </c:pt>
                <c:pt idx="3792">
                  <c:v>79.236000000000004</c:v>
                </c:pt>
                <c:pt idx="3793">
                  <c:v>79.358999999999995</c:v>
                </c:pt>
                <c:pt idx="3794">
                  <c:v>79.471999999999994</c:v>
                </c:pt>
                <c:pt idx="3795">
                  <c:v>79.581999999999994</c:v>
                </c:pt>
                <c:pt idx="3796">
                  <c:v>79.668000000000006</c:v>
                </c:pt>
                <c:pt idx="3797">
                  <c:v>79.739999999999995</c:v>
                </c:pt>
                <c:pt idx="3798">
                  <c:v>79.802000000000007</c:v>
                </c:pt>
                <c:pt idx="3799">
                  <c:v>79.856999999999999</c:v>
                </c:pt>
                <c:pt idx="3800">
                  <c:v>79.891999999999996</c:v>
                </c:pt>
                <c:pt idx="3801">
                  <c:v>79.900999999999996</c:v>
                </c:pt>
                <c:pt idx="3802">
                  <c:v>79.906999999999996</c:v>
                </c:pt>
                <c:pt idx="3803">
                  <c:v>79.908000000000001</c:v>
                </c:pt>
                <c:pt idx="3804">
                  <c:v>79.903999999999996</c:v>
                </c:pt>
                <c:pt idx="3805">
                  <c:v>79.893000000000001</c:v>
                </c:pt>
                <c:pt idx="3806">
                  <c:v>79.882999999999996</c:v>
                </c:pt>
                <c:pt idx="3807">
                  <c:v>79.875</c:v>
                </c:pt>
                <c:pt idx="3808">
                  <c:v>79.858000000000004</c:v>
                </c:pt>
                <c:pt idx="3809">
                  <c:v>79.834000000000003</c:v>
                </c:pt>
                <c:pt idx="3810">
                  <c:v>79.811000000000007</c:v>
                </c:pt>
                <c:pt idx="3811">
                  <c:v>79.799000000000007</c:v>
                </c:pt>
                <c:pt idx="3812">
                  <c:v>79.798000000000002</c:v>
                </c:pt>
                <c:pt idx="3813">
                  <c:v>79.802999999999997</c:v>
                </c:pt>
                <c:pt idx="3814">
                  <c:v>79.801000000000002</c:v>
                </c:pt>
                <c:pt idx="3815">
                  <c:v>79.802999999999997</c:v>
                </c:pt>
                <c:pt idx="3816">
                  <c:v>79.808999999999997</c:v>
                </c:pt>
                <c:pt idx="3817">
                  <c:v>79.822000000000003</c:v>
                </c:pt>
                <c:pt idx="3818">
                  <c:v>79.840999999999994</c:v>
                </c:pt>
                <c:pt idx="3819">
                  <c:v>79.870999999999995</c:v>
                </c:pt>
                <c:pt idx="3820">
                  <c:v>79.903000000000006</c:v>
                </c:pt>
                <c:pt idx="3821">
                  <c:v>79.950999999999993</c:v>
                </c:pt>
                <c:pt idx="3822">
                  <c:v>80.016999999999996</c:v>
                </c:pt>
                <c:pt idx="3823">
                  <c:v>80.069999999999993</c:v>
                </c:pt>
                <c:pt idx="3824">
                  <c:v>80.096999999999994</c:v>
                </c:pt>
                <c:pt idx="3825">
                  <c:v>80.114000000000004</c:v>
                </c:pt>
                <c:pt idx="3826">
                  <c:v>80.116</c:v>
                </c:pt>
                <c:pt idx="3827">
                  <c:v>80.100999999999999</c:v>
                </c:pt>
                <c:pt idx="3828">
                  <c:v>80.072999999999993</c:v>
                </c:pt>
                <c:pt idx="3829">
                  <c:v>80.034999999999997</c:v>
                </c:pt>
                <c:pt idx="3830">
                  <c:v>79.995999999999995</c:v>
                </c:pt>
                <c:pt idx="3831">
                  <c:v>79.960999999999999</c:v>
                </c:pt>
                <c:pt idx="3832">
                  <c:v>79.941000000000003</c:v>
                </c:pt>
                <c:pt idx="3833">
                  <c:v>79.936000000000007</c:v>
                </c:pt>
                <c:pt idx="3834">
                  <c:v>79.933999999999997</c:v>
                </c:pt>
                <c:pt idx="3835">
                  <c:v>79.926000000000002</c:v>
                </c:pt>
                <c:pt idx="3836">
                  <c:v>79.914000000000001</c:v>
                </c:pt>
                <c:pt idx="3837">
                  <c:v>79.900000000000006</c:v>
                </c:pt>
                <c:pt idx="3838">
                  <c:v>79.876000000000005</c:v>
                </c:pt>
                <c:pt idx="3839">
                  <c:v>79.840999999999994</c:v>
                </c:pt>
                <c:pt idx="3840">
                  <c:v>79.813000000000002</c:v>
                </c:pt>
                <c:pt idx="3841">
                  <c:v>79.789000000000001</c:v>
                </c:pt>
                <c:pt idx="3842">
                  <c:v>79.748000000000005</c:v>
                </c:pt>
                <c:pt idx="3843">
                  <c:v>79.713999999999999</c:v>
                </c:pt>
                <c:pt idx="3844">
                  <c:v>79.682000000000002</c:v>
                </c:pt>
                <c:pt idx="3845">
                  <c:v>79.632000000000005</c:v>
                </c:pt>
                <c:pt idx="3846">
                  <c:v>79.575999999999993</c:v>
                </c:pt>
                <c:pt idx="3847">
                  <c:v>79.504000000000005</c:v>
                </c:pt>
                <c:pt idx="3848">
                  <c:v>79.394999999999996</c:v>
                </c:pt>
                <c:pt idx="3849">
                  <c:v>79.260999999999996</c:v>
                </c:pt>
                <c:pt idx="3850">
                  <c:v>79.114000000000004</c:v>
                </c:pt>
                <c:pt idx="3851">
                  <c:v>78.957999999999998</c:v>
                </c:pt>
                <c:pt idx="3852">
                  <c:v>78.796000000000006</c:v>
                </c:pt>
                <c:pt idx="3853">
                  <c:v>78.646000000000001</c:v>
                </c:pt>
                <c:pt idx="3854">
                  <c:v>78.524000000000001</c:v>
                </c:pt>
                <c:pt idx="3855">
                  <c:v>78.415000000000006</c:v>
                </c:pt>
                <c:pt idx="3856">
                  <c:v>78.322000000000003</c:v>
                </c:pt>
                <c:pt idx="3857">
                  <c:v>78.25</c:v>
                </c:pt>
                <c:pt idx="3858">
                  <c:v>78.201999999999998</c:v>
                </c:pt>
                <c:pt idx="3859">
                  <c:v>78.171000000000006</c:v>
                </c:pt>
                <c:pt idx="3860">
                  <c:v>78.152000000000001</c:v>
                </c:pt>
                <c:pt idx="3861">
                  <c:v>78.138999999999996</c:v>
                </c:pt>
                <c:pt idx="3862">
                  <c:v>78.137</c:v>
                </c:pt>
                <c:pt idx="3863">
                  <c:v>78.147000000000006</c:v>
                </c:pt>
                <c:pt idx="3864">
                  <c:v>78.174000000000007</c:v>
                </c:pt>
                <c:pt idx="3865">
                  <c:v>78.209999999999994</c:v>
                </c:pt>
                <c:pt idx="3866">
                  <c:v>78.25</c:v>
                </c:pt>
                <c:pt idx="3867">
                  <c:v>78.293999999999997</c:v>
                </c:pt>
                <c:pt idx="3868">
                  <c:v>78.352999999999994</c:v>
                </c:pt>
                <c:pt idx="3869">
                  <c:v>78.423000000000002</c:v>
                </c:pt>
                <c:pt idx="3870">
                  <c:v>78.495000000000005</c:v>
                </c:pt>
                <c:pt idx="3871">
                  <c:v>78.561999999999998</c:v>
                </c:pt>
                <c:pt idx="3872">
                  <c:v>78.626000000000005</c:v>
                </c:pt>
                <c:pt idx="3873">
                  <c:v>78.683999999999997</c:v>
                </c:pt>
                <c:pt idx="3874">
                  <c:v>78.739000000000004</c:v>
                </c:pt>
                <c:pt idx="3875">
                  <c:v>78.799000000000007</c:v>
                </c:pt>
                <c:pt idx="3876">
                  <c:v>78.855000000000004</c:v>
                </c:pt>
                <c:pt idx="3877">
                  <c:v>78.912999999999997</c:v>
                </c:pt>
                <c:pt idx="3878">
                  <c:v>78.975999999999999</c:v>
                </c:pt>
                <c:pt idx="3879">
                  <c:v>79.043999999999997</c:v>
                </c:pt>
                <c:pt idx="3880">
                  <c:v>79.105000000000004</c:v>
                </c:pt>
                <c:pt idx="3881">
                  <c:v>79.149000000000001</c:v>
                </c:pt>
                <c:pt idx="3882">
                  <c:v>79.192999999999998</c:v>
                </c:pt>
                <c:pt idx="3883">
                  <c:v>79.231999999999999</c:v>
                </c:pt>
                <c:pt idx="3884">
                  <c:v>79.259</c:v>
                </c:pt>
                <c:pt idx="3885">
                  <c:v>79.277000000000001</c:v>
                </c:pt>
                <c:pt idx="3886">
                  <c:v>79.292000000000002</c:v>
                </c:pt>
                <c:pt idx="3887">
                  <c:v>79.295000000000002</c:v>
                </c:pt>
                <c:pt idx="3888">
                  <c:v>79.295000000000002</c:v>
                </c:pt>
                <c:pt idx="3889">
                  <c:v>79.301000000000002</c:v>
                </c:pt>
                <c:pt idx="3890">
                  <c:v>79.292000000000002</c:v>
                </c:pt>
                <c:pt idx="3891">
                  <c:v>79.27</c:v>
                </c:pt>
                <c:pt idx="3892">
                  <c:v>79.248999999999995</c:v>
                </c:pt>
                <c:pt idx="3893">
                  <c:v>79.222999999999999</c:v>
                </c:pt>
                <c:pt idx="3894">
                  <c:v>79.195999999999998</c:v>
                </c:pt>
                <c:pt idx="3895">
                  <c:v>79.167000000000002</c:v>
                </c:pt>
                <c:pt idx="3896">
                  <c:v>79.143000000000001</c:v>
                </c:pt>
                <c:pt idx="3897">
                  <c:v>79.123000000000005</c:v>
                </c:pt>
                <c:pt idx="3898">
                  <c:v>79.097999999999999</c:v>
                </c:pt>
                <c:pt idx="3899">
                  <c:v>79.072000000000003</c:v>
                </c:pt>
                <c:pt idx="3900">
                  <c:v>79.048000000000002</c:v>
                </c:pt>
                <c:pt idx="3901">
                  <c:v>79.021000000000001</c:v>
                </c:pt>
                <c:pt idx="3902">
                  <c:v>78.980999999999995</c:v>
                </c:pt>
                <c:pt idx="3903">
                  <c:v>78.930999999999997</c:v>
                </c:pt>
                <c:pt idx="3904">
                  <c:v>78.887</c:v>
                </c:pt>
                <c:pt idx="3905">
                  <c:v>78.846000000000004</c:v>
                </c:pt>
                <c:pt idx="3906">
                  <c:v>78.804000000000002</c:v>
                </c:pt>
                <c:pt idx="3907">
                  <c:v>78.762</c:v>
                </c:pt>
                <c:pt idx="3908">
                  <c:v>78.72</c:v>
                </c:pt>
                <c:pt idx="3909">
                  <c:v>78.680999999999997</c:v>
                </c:pt>
                <c:pt idx="3910">
                  <c:v>78.650000000000006</c:v>
                </c:pt>
                <c:pt idx="3911">
                  <c:v>78.625</c:v>
                </c:pt>
                <c:pt idx="3912">
                  <c:v>78.602000000000004</c:v>
                </c:pt>
                <c:pt idx="3913">
                  <c:v>78.585999999999999</c:v>
                </c:pt>
                <c:pt idx="3914">
                  <c:v>78.578999999999994</c:v>
                </c:pt>
                <c:pt idx="3915">
                  <c:v>78.572000000000003</c:v>
                </c:pt>
                <c:pt idx="3916">
                  <c:v>78.563000000000002</c:v>
                </c:pt>
                <c:pt idx="3917">
                  <c:v>78.549000000000007</c:v>
                </c:pt>
                <c:pt idx="3918">
                  <c:v>78.537000000000006</c:v>
                </c:pt>
                <c:pt idx="3919">
                  <c:v>78.531999999999996</c:v>
                </c:pt>
                <c:pt idx="3920">
                  <c:v>78.524000000000001</c:v>
                </c:pt>
                <c:pt idx="3921">
                  <c:v>78.507999999999996</c:v>
                </c:pt>
                <c:pt idx="3922">
                  <c:v>78.486999999999995</c:v>
                </c:pt>
                <c:pt idx="3923">
                  <c:v>78.463999999999999</c:v>
                </c:pt>
                <c:pt idx="3924">
                  <c:v>78.438000000000002</c:v>
                </c:pt>
                <c:pt idx="3925">
                  <c:v>78.397000000000006</c:v>
                </c:pt>
                <c:pt idx="3926">
                  <c:v>78.34</c:v>
                </c:pt>
                <c:pt idx="3927">
                  <c:v>78.277000000000001</c:v>
                </c:pt>
                <c:pt idx="3928">
                  <c:v>78.203000000000003</c:v>
                </c:pt>
                <c:pt idx="3929">
                  <c:v>78.116</c:v>
                </c:pt>
                <c:pt idx="3930">
                  <c:v>78.007999999999996</c:v>
                </c:pt>
                <c:pt idx="3931">
                  <c:v>77.891999999999996</c:v>
                </c:pt>
                <c:pt idx="3932">
                  <c:v>77.756</c:v>
                </c:pt>
                <c:pt idx="3933">
                  <c:v>77.608999999999995</c:v>
                </c:pt>
                <c:pt idx="3934">
                  <c:v>77.451999999999998</c:v>
                </c:pt>
                <c:pt idx="3935">
                  <c:v>77.290000000000006</c:v>
                </c:pt>
                <c:pt idx="3936">
                  <c:v>77.120999999999995</c:v>
                </c:pt>
                <c:pt idx="3937">
                  <c:v>76.953000000000003</c:v>
                </c:pt>
                <c:pt idx="3938">
                  <c:v>76.790999999999997</c:v>
                </c:pt>
                <c:pt idx="3939">
                  <c:v>76.634</c:v>
                </c:pt>
                <c:pt idx="3940">
                  <c:v>76.491</c:v>
                </c:pt>
                <c:pt idx="3941">
                  <c:v>76.367999999999995</c:v>
                </c:pt>
                <c:pt idx="3942">
                  <c:v>76.272000000000006</c:v>
                </c:pt>
                <c:pt idx="3943">
                  <c:v>76.186000000000007</c:v>
                </c:pt>
                <c:pt idx="3944">
                  <c:v>76.105999999999995</c:v>
                </c:pt>
                <c:pt idx="3945">
                  <c:v>76.016999999999996</c:v>
                </c:pt>
                <c:pt idx="3946">
                  <c:v>75.933000000000007</c:v>
                </c:pt>
                <c:pt idx="3947">
                  <c:v>75.841999999999999</c:v>
                </c:pt>
                <c:pt idx="3948">
                  <c:v>75.738</c:v>
                </c:pt>
                <c:pt idx="3949">
                  <c:v>75.634</c:v>
                </c:pt>
                <c:pt idx="3950">
                  <c:v>75.536000000000001</c:v>
                </c:pt>
                <c:pt idx="3951">
                  <c:v>75.438000000000002</c:v>
                </c:pt>
                <c:pt idx="3952">
                  <c:v>75.338999999999999</c:v>
                </c:pt>
                <c:pt idx="3953">
                  <c:v>75.247</c:v>
                </c:pt>
                <c:pt idx="3954">
                  <c:v>75.173000000000002</c:v>
                </c:pt>
                <c:pt idx="3955">
                  <c:v>75.099999999999994</c:v>
                </c:pt>
                <c:pt idx="3956">
                  <c:v>75.036000000000001</c:v>
                </c:pt>
                <c:pt idx="3957">
                  <c:v>74.971999999999994</c:v>
                </c:pt>
                <c:pt idx="3958">
                  <c:v>74.900000000000006</c:v>
                </c:pt>
                <c:pt idx="3959">
                  <c:v>74.849000000000004</c:v>
                </c:pt>
                <c:pt idx="3960">
                  <c:v>74.811999999999998</c:v>
                </c:pt>
                <c:pt idx="3961">
                  <c:v>74.778999999999996</c:v>
                </c:pt>
                <c:pt idx="3962">
                  <c:v>74.754999999999995</c:v>
                </c:pt>
                <c:pt idx="3963">
                  <c:v>74.725999999999999</c:v>
                </c:pt>
                <c:pt idx="3964">
                  <c:v>74.691000000000003</c:v>
                </c:pt>
                <c:pt idx="3965">
                  <c:v>74.661000000000001</c:v>
                </c:pt>
                <c:pt idx="3966">
                  <c:v>74.641000000000005</c:v>
                </c:pt>
                <c:pt idx="3967">
                  <c:v>74.620999999999995</c:v>
                </c:pt>
                <c:pt idx="3968">
                  <c:v>74.606999999999999</c:v>
                </c:pt>
                <c:pt idx="3969">
                  <c:v>74.593999999999994</c:v>
                </c:pt>
                <c:pt idx="3970">
                  <c:v>74.575999999999993</c:v>
                </c:pt>
                <c:pt idx="3971">
                  <c:v>74.56</c:v>
                </c:pt>
                <c:pt idx="3972">
                  <c:v>74.546999999999997</c:v>
                </c:pt>
                <c:pt idx="3973">
                  <c:v>74.536000000000001</c:v>
                </c:pt>
                <c:pt idx="3974">
                  <c:v>74.525999999999996</c:v>
                </c:pt>
                <c:pt idx="3975">
                  <c:v>74.513999999999996</c:v>
                </c:pt>
                <c:pt idx="3976">
                  <c:v>74.501000000000005</c:v>
                </c:pt>
                <c:pt idx="3977">
                  <c:v>74.471999999999994</c:v>
                </c:pt>
                <c:pt idx="3978">
                  <c:v>74.433000000000007</c:v>
                </c:pt>
                <c:pt idx="3979">
                  <c:v>74.387</c:v>
                </c:pt>
                <c:pt idx="3980">
                  <c:v>74.343000000000004</c:v>
                </c:pt>
                <c:pt idx="3981">
                  <c:v>74.302999999999997</c:v>
                </c:pt>
                <c:pt idx="3982">
                  <c:v>74.254000000000005</c:v>
                </c:pt>
                <c:pt idx="3983">
                  <c:v>74.206999999999994</c:v>
                </c:pt>
                <c:pt idx="3984">
                  <c:v>74.159000000000006</c:v>
                </c:pt>
                <c:pt idx="3985">
                  <c:v>74.114999999999995</c:v>
                </c:pt>
                <c:pt idx="3986">
                  <c:v>74.08</c:v>
                </c:pt>
                <c:pt idx="3987">
                  <c:v>74.057000000000002</c:v>
                </c:pt>
                <c:pt idx="3988">
                  <c:v>74.046999999999997</c:v>
                </c:pt>
                <c:pt idx="3989">
                  <c:v>74.037999999999997</c:v>
                </c:pt>
                <c:pt idx="3990">
                  <c:v>74.03</c:v>
                </c:pt>
                <c:pt idx="3991">
                  <c:v>74.024000000000001</c:v>
                </c:pt>
                <c:pt idx="3992">
                  <c:v>74.016000000000005</c:v>
                </c:pt>
                <c:pt idx="3993">
                  <c:v>74.009</c:v>
                </c:pt>
                <c:pt idx="3994">
                  <c:v>73.994</c:v>
                </c:pt>
                <c:pt idx="3995">
                  <c:v>73.959999999999994</c:v>
                </c:pt>
                <c:pt idx="3996">
                  <c:v>73.921999999999997</c:v>
                </c:pt>
                <c:pt idx="3997">
                  <c:v>73.882000000000005</c:v>
                </c:pt>
                <c:pt idx="3998">
                  <c:v>73.843999999999994</c:v>
                </c:pt>
                <c:pt idx="3999">
                  <c:v>73.805000000000007</c:v>
                </c:pt>
                <c:pt idx="4000">
                  <c:v>73.763000000000005</c:v>
                </c:pt>
                <c:pt idx="4001">
                  <c:v>73.718999999999994</c:v>
                </c:pt>
                <c:pt idx="4002">
                  <c:v>73.683999999999997</c:v>
                </c:pt>
                <c:pt idx="4003">
                  <c:v>73.656000000000006</c:v>
                </c:pt>
                <c:pt idx="4004">
                  <c:v>73.635999999999996</c:v>
                </c:pt>
                <c:pt idx="4005">
                  <c:v>73.62</c:v>
                </c:pt>
                <c:pt idx="4006">
                  <c:v>73.614000000000004</c:v>
                </c:pt>
                <c:pt idx="4007">
                  <c:v>73.608000000000004</c:v>
                </c:pt>
                <c:pt idx="4008">
                  <c:v>73.603999999999999</c:v>
                </c:pt>
                <c:pt idx="4009">
                  <c:v>73.605999999999995</c:v>
                </c:pt>
                <c:pt idx="4010">
                  <c:v>73.614999999999995</c:v>
                </c:pt>
                <c:pt idx="4011">
                  <c:v>73.620999999999995</c:v>
                </c:pt>
                <c:pt idx="4012">
                  <c:v>73.620999999999995</c:v>
                </c:pt>
                <c:pt idx="4013">
                  <c:v>73.620999999999995</c:v>
                </c:pt>
                <c:pt idx="4014">
                  <c:v>73.605000000000004</c:v>
                </c:pt>
                <c:pt idx="4015">
                  <c:v>73.576999999999998</c:v>
                </c:pt>
                <c:pt idx="4016">
                  <c:v>73.546999999999997</c:v>
                </c:pt>
                <c:pt idx="4017">
                  <c:v>73.516999999999996</c:v>
                </c:pt>
                <c:pt idx="4018">
                  <c:v>73.488</c:v>
                </c:pt>
                <c:pt idx="4019">
                  <c:v>73.459000000000003</c:v>
                </c:pt>
                <c:pt idx="4020">
                  <c:v>73.433000000000007</c:v>
                </c:pt>
                <c:pt idx="4021">
                  <c:v>73.408000000000001</c:v>
                </c:pt>
                <c:pt idx="4022">
                  <c:v>73.382999999999996</c:v>
                </c:pt>
                <c:pt idx="4023">
                  <c:v>73.355999999999995</c:v>
                </c:pt>
                <c:pt idx="4024">
                  <c:v>73.328000000000003</c:v>
                </c:pt>
                <c:pt idx="4025">
                  <c:v>73.307000000000002</c:v>
                </c:pt>
                <c:pt idx="4026">
                  <c:v>73.289000000000001</c:v>
                </c:pt>
                <c:pt idx="4027">
                  <c:v>73.278000000000006</c:v>
                </c:pt>
                <c:pt idx="4028">
                  <c:v>73.272999999999996</c:v>
                </c:pt>
                <c:pt idx="4029">
                  <c:v>73.275000000000006</c:v>
                </c:pt>
                <c:pt idx="4030">
                  <c:v>73.284000000000006</c:v>
                </c:pt>
                <c:pt idx="4031">
                  <c:v>73.296999999999997</c:v>
                </c:pt>
                <c:pt idx="4032">
                  <c:v>73.311000000000007</c:v>
                </c:pt>
                <c:pt idx="4033">
                  <c:v>73.331999999999994</c:v>
                </c:pt>
                <c:pt idx="4034">
                  <c:v>73.363</c:v>
                </c:pt>
                <c:pt idx="4035">
                  <c:v>73.406999999999996</c:v>
                </c:pt>
                <c:pt idx="4036">
                  <c:v>73.459000000000003</c:v>
                </c:pt>
                <c:pt idx="4037">
                  <c:v>73.525999999999996</c:v>
                </c:pt>
                <c:pt idx="4038">
                  <c:v>73.596000000000004</c:v>
                </c:pt>
                <c:pt idx="4039">
                  <c:v>73.686999999999998</c:v>
                </c:pt>
                <c:pt idx="4040">
                  <c:v>73.796000000000006</c:v>
                </c:pt>
                <c:pt idx="4041">
                  <c:v>73.899000000000001</c:v>
                </c:pt>
                <c:pt idx="4042">
                  <c:v>73.983999999999995</c:v>
                </c:pt>
                <c:pt idx="4043">
                  <c:v>74.087999999999994</c:v>
                </c:pt>
                <c:pt idx="4044">
                  <c:v>74.188000000000002</c:v>
                </c:pt>
                <c:pt idx="4045">
                  <c:v>74.292000000000002</c:v>
                </c:pt>
                <c:pt idx="4046">
                  <c:v>74.424000000000007</c:v>
                </c:pt>
                <c:pt idx="4047">
                  <c:v>74.570999999999998</c:v>
                </c:pt>
                <c:pt idx="4048">
                  <c:v>74.718000000000004</c:v>
                </c:pt>
                <c:pt idx="4049">
                  <c:v>74.872</c:v>
                </c:pt>
                <c:pt idx="4050">
                  <c:v>75.049000000000007</c:v>
                </c:pt>
                <c:pt idx="4051">
                  <c:v>75.234999999999999</c:v>
                </c:pt>
                <c:pt idx="4052">
                  <c:v>75.430999999999997</c:v>
                </c:pt>
                <c:pt idx="4053">
                  <c:v>75.637</c:v>
                </c:pt>
                <c:pt idx="4054">
                  <c:v>75.84</c:v>
                </c:pt>
                <c:pt idx="4055">
                  <c:v>76.046999999999997</c:v>
                </c:pt>
                <c:pt idx="4056">
                  <c:v>76.233000000000004</c:v>
                </c:pt>
                <c:pt idx="4057">
                  <c:v>76.406999999999996</c:v>
                </c:pt>
                <c:pt idx="4058">
                  <c:v>76.599999999999994</c:v>
                </c:pt>
                <c:pt idx="4059">
                  <c:v>76.801000000000002</c:v>
                </c:pt>
                <c:pt idx="4060">
                  <c:v>77.016999999999996</c:v>
                </c:pt>
                <c:pt idx="4061">
                  <c:v>77.245000000000005</c:v>
                </c:pt>
                <c:pt idx="4062">
                  <c:v>77.488</c:v>
                </c:pt>
                <c:pt idx="4063">
                  <c:v>77.759</c:v>
                </c:pt>
                <c:pt idx="4064">
                  <c:v>78.045000000000002</c:v>
                </c:pt>
                <c:pt idx="4065">
                  <c:v>78.334000000000003</c:v>
                </c:pt>
                <c:pt idx="4066">
                  <c:v>78.623000000000005</c:v>
                </c:pt>
                <c:pt idx="4067">
                  <c:v>78.915999999999997</c:v>
                </c:pt>
                <c:pt idx="4068">
                  <c:v>79.236999999999995</c:v>
                </c:pt>
                <c:pt idx="4069">
                  <c:v>79.564999999999998</c:v>
                </c:pt>
                <c:pt idx="4070">
                  <c:v>79.86</c:v>
                </c:pt>
                <c:pt idx="4071">
                  <c:v>80.138000000000005</c:v>
                </c:pt>
                <c:pt idx="4072">
                  <c:v>80.426000000000002</c:v>
                </c:pt>
                <c:pt idx="4073">
                  <c:v>80.713999999999999</c:v>
                </c:pt>
                <c:pt idx="4074">
                  <c:v>80.992000000000004</c:v>
                </c:pt>
                <c:pt idx="4075">
                  <c:v>81.262</c:v>
                </c:pt>
                <c:pt idx="4076">
                  <c:v>81.519000000000005</c:v>
                </c:pt>
                <c:pt idx="4077">
                  <c:v>81.778999999999996</c:v>
                </c:pt>
                <c:pt idx="4078">
                  <c:v>82.036000000000001</c:v>
                </c:pt>
                <c:pt idx="4079">
                  <c:v>82.287999999999997</c:v>
                </c:pt>
                <c:pt idx="4080">
                  <c:v>82.536000000000001</c:v>
                </c:pt>
                <c:pt idx="4081">
                  <c:v>82.775000000000006</c:v>
                </c:pt>
                <c:pt idx="4082">
                  <c:v>83.015000000000001</c:v>
                </c:pt>
                <c:pt idx="4083">
                  <c:v>83.26</c:v>
                </c:pt>
                <c:pt idx="4084">
                  <c:v>83.506</c:v>
                </c:pt>
                <c:pt idx="4085">
                  <c:v>83.753</c:v>
                </c:pt>
                <c:pt idx="4086">
                  <c:v>83.998999999999995</c:v>
                </c:pt>
                <c:pt idx="4087">
                  <c:v>84.230999999999995</c:v>
                </c:pt>
                <c:pt idx="4088">
                  <c:v>84.445999999999998</c:v>
                </c:pt>
                <c:pt idx="4089">
                  <c:v>84.656999999999996</c:v>
                </c:pt>
                <c:pt idx="4090">
                  <c:v>84.858999999999995</c:v>
                </c:pt>
                <c:pt idx="4091">
                  <c:v>85.05</c:v>
                </c:pt>
                <c:pt idx="4092">
                  <c:v>85.24</c:v>
                </c:pt>
                <c:pt idx="4093">
                  <c:v>85.429000000000002</c:v>
                </c:pt>
                <c:pt idx="4094">
                  <c:v>85.602000000000004</c:v>
                </c:pt>
                <c:pt idx="4095">
                  <c:v>85.772000000000006</c:v>
                </c:pt>
                <c:pt idx="4096">
                  <c:v>85.944999999999993</c:v>
                </c:pt>
                <c:pt idx="4097">
                  <c:v>86.108000000000004</c:v>
                </c:pt>
                <c:pt idx="4098">
                  <c:v>86.254000000000005</c:v>
                </c:pt>
                <c:pt idx="4099">
                  <c:v>86.38</c:v>
                </c:pt>
                <c:pt idx="4100">
                  <c:v>86.5</c:v>
                </c:pt>
                <c:pt idx="4101">
                  <c:v>86.593999999999994</c:v>
                </c:pt>
                <c:pt idx="4102">
                  <c:v>86.673000000000002</c:v>
                </c:pt>
                <c:pt idx="4103">
                  <c:v>86.757000000000005</c:v>
                </c:pt>
                <c:pt idx="4104">
                  <c:v>86.828999999999994</c:v>
                </c:pt>
                <c:pt idx="4105">
                  <c:v>86.894000000000005</c:v>
                </c:pt>
                <c:pt idx="4106">
                  <c:v>86.953000000000003</c:v>
                </c:pt>
                <c:pt idx="4107">
                  <c:v>87.019000000000005</c:v>
                </c:pt>
                <c:pt idx="4108">
                  <c:v>87.111000000000004</c:v>
                </c:pt>
                <c:pt idx="4109">
                  <c:v>87.195999999999998</c:v>
                </c:pt>
                <c:pt idx="4110">
                  <c:v>87.275999999999996</c:v>
                </c:pt>
                <c:pt idx="4111">
                  <c:v>87.355000000000004</c:v>
                </c:pt>
                <c:pt idx="4112">
                  <c:v>87.421000000000006</c:v>
                </c:pt>
                <c:pt idx="4113">
                  <c:v>87.47</c:v>
                </c:pt>
                <c:pt idx="4114">
                  <c:v>87.510999999999996</c:v>
                </c:pt>
                <c:pt idx="4115">
                  <c:v>87.552000000000007</c:v>
                </c:pt>
                <c:pt idx="4116">
                  <c:v>87.597999999999999</c:v>
                </c:pt>
                <c:pt idx="4117">
                  <c:v>87.637</c:v>
                </c:pt>
                <c:pt idx="4118">
                  <c:v>87.659000000000006</c:v>
                </c:pt>
                <c:pt idx="4119">
                  <c:v>87.677000000000007</c:v>
                </c:pt>
                <c:pt idx="4120">
                  <c:v>87.703000000000003</c:v>
                </c:pt>
                <c:pt idx="4121">
                  <c:v>87.727000000000004</c:v>
                </c:pt>
                <c:pt idx="4122">
                  <c:v>87.744</c:v>
                </c:pt>
                <c:pt idx="4123">
                  <c:v>87.763000000000005</c:v>
                </c:pt>
                <c:pt idx="4124">
                  <c:v>87.792000000000002</c:v>
                </c:pt>
                <c:pt idx="4125">
                  <c:v>87.802000000000007</c:v>
                </c:pt>
                <c:pt idx="4126">
                  <c:v>87.816000000000003</c:v>
                </c:pt>
                <c:pt idx="4127">
                  <c:v>87.820999999999998</c:v>
                </c:pt>
                <c:pt idx="4128">
                  <c:v>87.822000000000003</c:v>
                </c:pt>
                <c:pt idx="4129">
                  <c:v>87.823999999999998</c:v>
                </c:pt>
                <c:pt idx="4130">
                  <c:v>87.816000000000003</c:v>
                </c:pt>
                <c:pt idx="4131">
                  <c:v>87.808999999999997</c:v>
                </c:pt>
                <c:pt idx="4132">
                  <c:v>87.801000000000002</c:v>
                </c:pt>
                <c:pt idx="4133">
                  <c:v>87.8</c:v>
                </c:pt>
                <c:pt idx="4134">
                  <c:v>87.805999999999997</c:v>
                </c:pt>
                <c:pt idx="4135">
                  <c:v>87.816999999999993</c:v>
                </c:pt>
                <c:pt idx="4136">
                  <c:v>87.840999999999994</c:v>
                </c:pt>
                <c:pt idx="4137">
                  <c:v>87.89</c:v>
                </c:pt>
                <c:pt idx="4138">
                  <c:v>87.947000000000003</c:v>
                </c:pt>
                <c:pt idx="4139">
                  <c:v>87.998999999999995</c:v>
                </c:pt>
                <c:pt idx="4140">
                  <c:v>88.061999999999998</c:v>
                </c:pt>
                <c:pt idx="4141">
                  <c:v>88.13</c:v>
                </c:pt>
                <c:pt idx="4142">
                  <c:v>88.200999999999993</c:v>
                </c:pt>
                <c:pt idx="4143">
                  <c:v>88.284000000000006</c:v>
                </c:pt>
                <c:pt idx="4144">
                  <c:v>88.366</c:v>
                </c:pt>
                <c:pt idx="4145">
                  <c:v>88.444000000000003</c:v>
                </c:pt>
                <c:pt idx="4146">
                  <c:v>88.534999999999997</c:v>
                </c:pt>
                <c:pt idx="4147">
                  <c:v>88.623999999999995</c:v>
                </c:pt>
                <c:pt idx="4148">
                  <c:v>88.694999999999993</c:v>
                </c:pt>
                <c:pt idx="4149">
                  <c:v>88.774000000000001</c:v>
                </c:pt>
                <c:pt idx="4150">
                  <c:v>88.846999999999994</c:v>
                </c:pt>
                <c:pt idx="4151">
                  <c:v>88.921000000000006</c:v>
                </c:pt>
                <c:pt idx="4152">
                  <c:v>89.016000000000005</c:v>
                </c:pt>
                <c:pt idx="4153">
                  <c:v>89.105000000000004</c:v>
                </c:pt>
                <c:pt idx="4154">
                  <c:v>89.174999999999997</c:v>
                </c:pt>
                <c:pt idx="4155">
                  <c:v>89.257000000000005</c:v>
                </c:pt>
                <c:pt idx="4156">
                  <c:v>89.349000000000004</c:v>
                </c:pt>
                <c:pt idx="4157">
                  <c:v>89.436999999999998</c:v>
                </c:pt>
                <c:pt idx="4158">
                  <c:v>89.519000000000005</c:v>
                </c:pt>
                <c:pt idx="4159">
                  <c:v>89.611999999999995</c:v>
                </c:pt>
                <c:pt idx="4160">
                  <c:v>89.694999999999993</c:v>
                </c:pt>
                <c:pt idx="4161">
                  <c:v>89.763999999999996</c:v>
                </c:pt>
                <c:pt idx="4162">
                  <c:v>89.825000000000003</c:v>
                </c:pt>
                <c:pt idx="4163">
                  <c:v>89.873000000000005</c:v>
                </c:pt>
                <c:pt idx="4164">
                  <c:v>89.912000000000006</c:v>
                </c:pt>
                <c:pt idx="4165">
                  <c:v>89.936000000000007</c:v>
                </c:pt>
                <c:pt idx="4166">
                  <c:v>89.96</c:v>
                </c:pt>
                <c:pt idx="4167">
                  <c:v>89.986999999999995</c:v>
                </c:pt>
                <c:pt idx="4168">
                  <c:v>90.024000000000001</c:v>
                </c:pt>
                <c:pt idx="4169">
                  <c:v>90.061000000000007</c:v>
                </c:pt>
                <c:pt idx="4170">
                  <c:v>90.096999999999994</c:v>
                </c:pt>
                <c:pt idx="4171">
                  <c:v>90.123000000000005</c:v>
                </c:pt>
                <c:pt idx="4172">
                  <c:v>90.144000000000005</c:v>
                </c:pt>
                <c:pt idx="4173">
                  <c:v>90.16</c:v>
                </c:pt>
                <c:pt idx="4174">
                  <c:v>90.183999999999997</c:v>
                </c:pt>
                <c:pt idx="4175">
                  <c:v>90.215000000000003</c:v>
                </c:pt>
                <c:pt idx="4176">
                  <c:v>90.239000000000004</c:v>
                </c:pt>
                <c:pt idx="4177">
                  <c:v>90.268000000000001</c:v>
                </c:pt>
                <c:pt idx="4178">
                  <c:v>90.302000000000007</c:v>
                </c:pt>
                <c:pt idx="4179">
                  <c:v>90.337000000000003</c:v>
                </c:pt>
                <c:pt idx="4180">
                  <c:v>90.370999999999995</c:v>
                </c:pt>
                <c:pt idx="4181">
                  <c:v>90.417000000000002</c:v>
                </c:pt>
                <c:pt idx="4182">
                  <c:v>90.477999999999994</c:v>
                </c:pt>
                <c:pt idx="4183">
                  <c:v>90.546000000000006</c:v>
                </c:pt>
                <c:pt idx="4184">
                  <c:v>90.613</c:v>
                </c:pt>
                <c:pt idx="4185">
                  <c:v>90.694999999999993</c:v>
                </c:pt>
                <c:pt idx="4186">
                  <c:v>90.784999999999997</c:v>
                </c:pt>
                <c:pt idx="4187">
                  <c:v>90.864999999999995</c:v>
                </c:pt>
                <c:pt idx="4188">
                  <c:v>90.951999999999998</c:v>
                </c:pt>
                <c:pt idx="4189">
                  <c:v>91.037999999999997</c:v>
                </c:pt>
                <c:pt idx="4190">
                  <c:v>91.105999999999995</c:v>
                </c:pt>
                <c:pt idx="4191">
                  <c:v>91.164000000000001</c:v>
                </c:pt>
                <c:pt idx="4192">
                  <c:v>91.206000000000003</c:v>
                </c:pt>
                <c:pt idx="4193">
                  <c:v>91.241</c:v>
                </c:pt>
                <c:pt idx="4194">
                  <c:v>91.266000000000005</c:v>
                </c:pt>
                <c:pt idx="4195">
                  <c:v>91.290999999999997</c:v>
                </c:pt>
                <c:pt idx="4196">
                  <c:v>91.316999999999993</c:v>
                </c:pt>
                <c:pt idx="4197">
                  <c:v>91.332999999999998</c:v>
                </c:pt>
                <c:pt idx="4198">
                  <c:v>91.343000000000004</c:v>
                </c:pt>
                <c:pt idx="4199">
                  <c:v>91.346999999999994</c:v>
                </c:pt>
                <c:pt idx="4200">
                  <c:v>91.347999999999999</c:v>
                </c:pt>
                <c:pt idx="4201">
                  <c:v>91.352000000000004</c:v>
                </c:pt>
                <c:pt idx="4202">
                  <c:v>91.353999999999999</c:v>
                </c:pt>
                <c:pt idx="4203">
                  <c:v>91.343999999999994</c:v>
                </c:pt>
                <c:pt idx="4204">
                  <c:v>91.331999999999994</c:v>
                </c:pt>
                <c:pt idx="4205">
                  <c:v>91.32</c:v>
                </c:pt>
                <c:pt idx="4206">
                  <c:v>91.317999999999998</c:v>
                </c:pt>
                <c:pt idx="4207">
                  <c:v>91.319000000000003</c:v>
                </c:pt>
                <c:pt idx="4208">
                  <c:v>91.322000000000003</c:v>
                </c:pt>
                <c:pt idx="4209">
                  <c:v>91.340999999999994</c:v>
                </c:pt>
                <c:pt idx="4210">
                  <c:v>91.364999999999995</c:v>
                </c:pt>
                <c:pt idx="4211">
                  <c:v>91.391999999999996</c:v>
                </c:pt>
                <c:pt idx="4212">
                  <c:v>91.426000000000002</c:v>
                </c:pt>
                <c:pt idx="4213">
                  <c:v>91.456000000000003</c:v>
                </c:pt>
                <c:pt idx="4214">
                  <c:v>91.484999999999999</c:v>
                </c:pt>
                <c:pt idx="4215">
                  <c:v>91.528000000000006</c:v>
                </c:pt>
                <c:pt idx="4216">
                  <c:v>91.578000000000003</c:v>
                </c:pt>
                <c:pt idx="4217">
                  <c:v>91.623999999999995</c:v>
                </c:pt>
                <c:pt idx="4218">
                  <c:v>91.662000000000006</c:v>
                </c:pt>
                <c:pt idx="4219">
                  <c:v>91.698999999999998</c:v>
                </c:pt>
                <c:pt idx="4220">
                  <c:v>91.727999999999994</c:v>
                </c:pt>
                <c:pt idx="4221">
                  <c:v>91.769000000000005</c:v>
                </c:pt>
                <c:pt idx="4222">
                  <c:v>91.808999999999997</c:v>
                </c:pt>
                <c:pt idx="4223">
                  <c:v>91.831000000000003</c:v>
                </c:pt>
                <c:pt idx="4224">
                  <c:v>91.858000000000004</c:v>
                </c:pt>
                <c:pt idx="4225">
                  <c:v>91.884</c:v>
                </c:pt>
                <c:pt idx="4226">
                  <c:v>91.897999999999996</c:v>
                </c:pt>
                <c:pt idx="4227">
                  <c:v>91.909000000000006</c:v>
                </c:pt>
                <c:pt idx="4228">
                  <c:v>91.915999999999997</c:v>
                </c:pt>
                <c:pt idx="4229">
                  <c:v>91.921000000000006</c:v>
                </c:pt>
                <c:pt idx="4230">
                  <c:v>91.923000000000002</c:v>
                </c:pt>
                <c:pt idx="4231">
                  <c:v>91.912999999999997</c:v>
                </c:pt>
                <c:pt idx="4232">
                  <c:v>91.905000000000001</c:v>
                </c:pt>
                <c:pt idx="4233">
                  <c:v>91.891999999999996</c:v>
                </c:pt>
                <c:pt idx="4234">
                  <c:v>91.872</c:v>
                </c:pt>
                <c:pt idx="4235">
                  <c:v>91.843999999999994</c:v>
                </c:pt>
                <c:pt idx="4236">
                  <c:v>91.81</c:v>
                </c:pt>
                <c:pt idx="4237">
                  <c:v>91.762</c:v>
                </c:pt>
                <c:pt idx="4238">
                  <c:v>91.691999999999993</c:v>
                </c:pt>
                <c:pt idx="4239">
                  <c:v>91.597999999999999</c:v>
                </c:pt>
                <c:pt idx="4240">
                  <c:v>91.495000000000005</c:v>
                </c:pt>
                <c:pt idx="4241">
                  <c:v>91.366</c:v>
                </c:pt>
                <c:pt idx="4242">
                  <c:v>91.215000000000003</c:v>
                </c:pt>
                <c:pt idx="4243">
                  <c:v>91.066999999999993</c:v>
                </c:pt>
                <c:pt idx="4244">
                  <c:v>90.915999999999997</c:v>
                </c:pt>
                <c:pt idx="4245">
                  <c:v>90.765000000000001</c:v>
                </c:pt>
                <c:pt idx="4246">
                  <c:v>90.614000000000004</c:v>
                </c:pt>
                <c:pt idx="4247">
                  <c:v>90.462999999999994</c:v>
                </c:pt>
                <c:pt idx="4248">
                  <c:v>90.29</c:v>
                </c:pt>
                <c:pt idx="4249">
                  <c:v>90.096000000000004</c:v>
                </c:pt>
                <c:pt idx="4250">
                  <c:v>89.897999999999996</c:v>
                </c:pt>
                <c:pt idx="4251">
                  <c:v>89.694999999999993</c:v>
                </c:pt>
                <c:pt idx="4252">
                  <c:v>89.495999999999995</c:v>
                </c:pt>
                <c:pt idx="4253">
                  <c:v>89.31</c:v>
                </c:pt>
                <c:pt idx="4254">
                  <c:v>89.132999999999996</c:v>
                </c:pt>
                <c:pt idx="4255">
                  <c:v>88.951999999999998</c:v>
                </c:pt>
                <c:pt idx="4256">
                  <c:v>88.766000000000005</c:v>
                </c:pt>
                <c:pt idx="4257">
                  <c:v>88.575000000000003</c:v>
                </c:pt>
                <c:pt idx="4258">
                  <c:v>88.38</c:v>
                </c:pt>
                <c:pt idx="4259">
                  <c:v>88.185000000000002</c:v>
                </c:pt>
                <c:pt idx="4260">
                  <c:v>87.998000000000005</c:v>
                </c:pt>
                <c:pt idx="4261">
                  <c:v>87.813000000000002</c:v>
                </c:pt>
                <c:pt idx="4262">
                  <c:v>87.625</c:v>
                </c:pt>
                <c:pt idx="4263">
                  <c:v>87.432000000000002</c:v>
                </c:pt>
                <c:pt idx="4264">
                  <c:v>87.25</c:v>
                </c:pt>
                <c:pt idx="4265">
                  <c:v>87.096999999999994</c:v>
                </c:pt>
                <c:pt idx="4266">
                  <c:v>86.968000000000004</c:v>
                </c:pt>
                <c:pt idx="4267">
                  <c:v>86.852999999999994</c:v>
                </c:pt>
                <c:pt idx="4268">
                  <c:v>86.763999999999996</c:v>
                </c:pt>
                <c:pt idx="4269">
                  <c:v>86.706000000000003</c:v>
                </c:pt>
                <c:pt idx="4270">
                  <c:v>86.683000000000007</c:v>
                </c:pt>
                <c:pt idx="4271">
                  <c:v>86.692999999999998</c:v>
                </c:pt>
                <c:pt idx="4272">
                  <c:v>86.72</c:v>
                </c:pt>
                <c:pt idx="4273">
                  <c:v>86.753</c:v>
                </c:pt>
                <c:pt idx="4274">
                  <c:v>86.777000000000001</c:v>
                </c:pt>
                <c:pt idx="4275">
                  <c:v>86.787999999999997</c:v>
                </c:pt>
                <c:pt idx="4276">
                  <c:v>86.784999999999997</c:v>
                </c:pt>
                <c:pt idx="4277">
                  <c:v>86.757000000000005</c:v>
                </c:pt>
                <c:pt idx="4278">
                  <c:v>86.710999999999999</c:v>
                </c:pt>
                <c:pt idx="4279">
                  <c:v>86.641999999999996</c:v>
                </c:pt>
                <c:pt idx="4280">
                  <c:v>86.552999999999997</c:v>
                </c:pt>
                <c:pt idx="4281">
                  <c:v>86.460999999999999</c:v>
                </c:pt>
                <c:pt idx="4282">
                  <c:v>86.358000000000004</c:v>
                </c:pt>
                <c:pt idx="4283">
                  <c:v>86.251999999999995</c:v>
                </c:pt>
                <c:pt idx="4284">
                  <c:v>86.158000000000001</c:v>
                </c:pt>
                <c:pt idx="4285">
                  <c:v>86.066999999999993</c:v>
                </c:pt>
                <c:pt idx="4286">
                  <c:v>85.965000000000003</c:v>
                </c:pt>
                <c:pt idx="4287">
                  <c:v>85.876999999999995</c:v>
                </c:pt>
                <c:pt idx="4288">
                  <c:v>85.801000000000002</c:v>
                </c:pt>
                <c:pt idx="4289">
                  <c:v>85.731999999999999</c:v>
                </c:pt>
                <c:pt idx="4290">
                  <c:v>85.688000000000002</c:v>
                </c:pt>
                <c:pt idx="4291">
                  <c:v>85.662000000000006</c:v>
                </c:pt>
                <c:pt idx="4292">
                  <c:v>85.643000000000001</c:v>
                </c:pt>
                <c:pt idx="4293">
                  <c:v>85.620999999999995</c:v>
                </c:pt>
                <c:pt idx="4294">
                  <c:v>85.597999999999999</c:v>
                </c:pt>
                <c:pt idx="4295">
                  <c:v>85.584999999999994</c:v>
                </c:pt>
                <c:pt idx="4296">
                  <c:v>85.584000000000003</c:v>
                </c:pt>
                <c:pt idx="4297">
                  <c:v>85.588999999999999</c:v>
                </c:pt>
                <c:pt idx="4298">
                  <c:v>85.588999999999999</c:v>
                </c:pt>
                <c:pt idx="4299">
                  <c:v>85.575999999999993</c:v>
                </c:pt>
                <c:pt idx="4300">
                  <c:v>85.548000000000002</c:v>
                </c:pt>
                <c:pt idx="4301">
                  <c:v>85.498999999999995</c:v>
                </c:pt>
                <c:pt idx="4302">
                  <c:v>85.44</c:v>
                </c:pt>
                <c:pt idx="4303">
                  <c:v>85.373999999999995</c:v>
                </c:pt>
                <c:pt idx="4304">
                  <c:v>85.29</c:v>
                </c:pt>
                <c:pt idx="4305">
                  <c:v>85.192999999999998</c:v>
                </c:pt>
                <c:pt idx="4306">
                  <c:v>85.091999999999999</c:v>
                </c:pt>
                <c:pt idx="4307">
                  <c:v>84.998999999999995</c:v>
                </c:pt>
                <c:pt idx="4308">
                  <c:v>84.915999999999997</c:v>
                </c:pt>
                <c:pt idx="4309">
                  <c:v>84.832999999999998</c:v>
                </c:pt>
                <c:pt idx="4310">
                  <c:v>84.763000000000005</c:v>
                </c:pt>
                <c:pt idx="4311">
                  <c:v>84.721000000000004</c:v>
                </c:pt>
                <c:pt idx="4312">
                  <c:v>84.688000000000002</c:v>
                </c:pt>
                <c:pt idx="4313">
                  <c:v>84.66</c:v>
                </c:pt>
                <c:pt idx="4314">
                  <c:v>84.652000000000001</c:v>
                </c:pt>
                <c:pt idx="4315">
                  <c:v>84.662000000000006</c:v>
                </c:pt>
                <c:pt idx="4316">
                  <c:v>84.69</c:v>
                </c:pt>
                <c:pt idx="4317">
                  <c:v>84.742999999999995</c:v>
                </c:pt>
                <c:pt idx="4318">
                  <c:v>84.811000000000007</c:v>
                </c:pt>
                <c:pt idx="4319">
                  <c:v>84.900999999999996</c:v>
                </c:pt>
                <c:pt idx="4320">
                  <c:v>85.007000000000005</c:v>
                </c:pt>
                <c:pt idx="4321">
                  <c:v>85.138000000000005</c:v>
                </c:pt>
                <c:pt idx="4322">
                  <c:v>85.295000000000002</c:v>
                </c:pt>
                <c:pt idx="4323">
                  <c:v>85.465000000000003</c:v>
                </c:pt>
                <c:pt idx="4324">
                  <c:v>85.647999999999996</c:v>
                </c:pt>
                <c:pt idx="4325">
                  <c:v>85.835999999999999</c:v>
                </c:pt>
                <c:pt idx="4326">
                  <c:v>86.04</c:v>
                </c:pt>
                <c:pt idx="4327">
                  <c:v>86.245000000000005</c:v>
                </c:pt>
                <c:pt idx="4328">
                  <c:v>86.445999999999998</c:v>
                </c:pt>
                <c:pt idx="4329">
                  <c:v>86.653000000000006</c:v>
                </c:pt>
                <c:pt idx="4330">
                  <c:v>86.863</c:v>
                </c:pt>
                <c:pt idx="4331">
                  <c:v>87.064999999999998</c:v>
                </c:pt>
                <c:pt idx="4332">
                  <c:v>87.25</c:v>
                </c:pt>
                <c:pt idx="4333">
                  <c:v>87.424999999999997</c:v>
                </c:pt>
                <c:pt idx="4334">
                  <c:v>87.567999999999998</c:v>
                </c:pt>
                <c:pt idx="4335">
                  <c:v>87.683000000000007</c:v>
                </c:pt>
                <c:pt idx="4336">
                  <c:v>87.789000000000001</c:v>
                </c:pt>
                <c:pt idx="4337">
                  <c:v>87.876999999999995</c:v>
                </c:pt>
                <c:pt idx="4338">
                  <c:v>87.950999999999993</c:v>
                </c:pt>
                <c:pt idx="4339">
                  <c:v>88.021000000000001</c:v>
                </c:pt>
                <c:pt idx="4340">
                  <c:v>88.09</c:v>
                </c:pt>
                <c:pt idx="4341">
                  <c:v>88.146000000000001</c:v>
                </c:pt>
                <c:pt idx="4342">
                  <c:v>88.177999999999997</c:v>
                </c:pt>
                <c:pt idx="4343">
                  <c:v>88.186999999999998</c:v>
                </c:pt>
                <c:pt idx="4344">
                  <c:v>88.179000000000002</c:v>
                </c:pt>
                <c:pt idx="4345">
                  <c:v>88.162000000000006</c:v>
                </c:pt>
                <c:pt idx="4346">
                  <c:v>88.149000000000001</c:v>
                </c:pt>
                <c:pt idx="4347">
                  <c:v>88.137</c:v>
                </c:pt>
                <c:pt idx="4348">
                  <c:v>88.132000000000005</c:v>
                </c:pt>
                <c:pt idx="4349">
                  <c:v>88.138999999999996</c:v>
                </c:pt>
                <c:pt idx="4350">
                  <c:v>88.152000000000001</c:v>
                </c:pt>
                <c:pt idx="4351">
                  <c:v>88.179000000000002</c:v>
                </c:pt>
                <c:pt idx="4352">
                  <c:v>88.222999999999999</c:v>
                </c:pt>
                <c:pt idx="4353">
                  <c:v>88.302000000000007</c:v>
                </c:pt>
                <c:pt idx="4354">
                  <c:v>88.42</c:v>
                </c:pt>
                <c:pt idx="4355">
                  <c:v>88.563999999999993</c:v>
                </c:pt>
                <c:pt idx="4356">
                  <c:v>88.733000000000004</c:v>
                </c:pt>
                <c:pt idx="4357">
                  <c:v>88.94</c:v>
                </c:pt>
                <c:pt idx="4358">
                  <c:v>89.165000000000006</c:v>
                </c:pt>
                <c:pt idx="4359">
                  <c:v>89.393000000000001</c:v>
                </c:pt>
                <c:pt idx="4360">
                  <c:v>89.619</c:v>
                </c:pt>
                <c:pt idx="4361">
                  <c:v>89.846999999999994</c:v>
                </c:pt>
                <c:pt idx="4362">
                  <c:v>90.051000000000002</c:v>
                </c:pt>
                <c:pt idx="4363">
                  <c:v>90.244</c:v>
                </c:pt>
                <c:pt idx="4364">
                  <c:v>90.457999999999998</c:v>
                </c:pt>
                <c:pt idx="4365">
                  <c:v>90.650999999999996</c:v>
                </c:pt>
                <c:pt idx="4366">
                  <c:v>90.807000000000002</c:v>
                </c:pt>
                <c:pt idx="4367">
                  <c:v>90.936000000000007</c:v>
                </c:pt>
                <c:pt idx="4368">
                  <c:v>91.043999999999997</c:v>
                </c:pt>
                <c:pt idx="4369">
                  <c:v>91.13</c:v>
                </c:pt>
                <c:pt idx="4370">
                  <c:v>91.204999999999998</c:v>
                </c:pt>
                <c:pt idx="4371">
                  <c:v>91.26</c:v>
                </c:pt>
                <c:pt idx="4372">
                  <c:v>91.286000000000001</c:v>
                </c:pt>
                <c:pt idx="4373">
                  <c:v>91.281000000000006</c:v>
                </c:pt>
                <c:pt idx="4374">
                  <c:v>91.253</c:v>
                </c:pt>
                <c:pt idx="4375">
                  <c:v>91.200999999999993</c:v>
                </c:pt>
                <c:pt idx="4376">
                  <c:v>91.128</c:v>
                </c:pt>
                <c:pt idx="4377">
                  <c:v>91.03</c:v>
                </c:pt>
                <c:pt idx="4378">
                  <c:v>90.912000000000006</c:v>
                </c:pt>
                <c:pt idx="4379">
                  <c:v>90.792000000000002</c:v>
                </c:pt>
                <c:pt idx="4380">
                  <c:v>90.656000000000006</c:v>
                </c:pt>
                <c:pt idx="4381">
                  <c:v>90.509</c:v>
                </c:pt>
                <c:pt idx="4382">
                  <c:v>90.353999999999999</c:v>
                </c:pt>
                <c:pt idx="4383">
                  <c:v>90.2</c:v>
                </c:pt>
                <c:pt idx="4384">
                  <c:v>90.042000000000002</c:v>
                </c:pt>
                <c:pt idx="4385">
                  <c:v>89.866</c:v>
                </c:pt>
                <c:pt idx="4386">
                  <c:v>89.673000000000002</c:v>
                </c:pt>
                <c:pt idx="4387">
                  <c:v>89.478999999999999</c:v>
                </c:pt>
                <c:pt idx="4388">
                  <c:v>89.287999999999997</c:v>
                </c:pt>
                <c:pt idx="4389">
                  <c:v>89.106999999999999</c:v>
                </c:pt>
                <c:pt idx="4390">
                  <c:v>88.908000000000001</c:v>
                </c:pt>
                <c:pt idx="4391">
                  <c:v>88.698999999999998</c:v>
                </c:pt>
                <c:pt idx="4392">
                  <c:v>88.495000000000005</c:v>
                </c:pt>
                <c:pt idx="4393">
                  <c:v>88.29</c:v>
                </c:pt>
                <c:pt idx="4394">
                  <c:v>88.105000000000004</c:v>
                </c:pt>
                <c:pt idx="4395">
                  <c:v>87.94</c:v>
                </c:pt>
                <c:pt idx="4396">
                  <c:v>87.784999999999997</c:v>
                </c:pt>
                <c:pt idx="4397">
                  <c:v>87.658000000000001</c:v>
                </c:pt>
                <c:pt idx="4398">
                  <c:v>87.542000000000002</c:v>
                </c:pt>
                <c:pt idx="4399">
                  <c:v>87.433000000000007</c:v>
                </c:pt>
                <c:pt idx="4400">
                  <c:v>87.335999999999999</c:v>
                </c:pt>
                <c:pt idx="4401">
                  <c:v>87.259</c:v>
                </c:pt>
                <c:pt idx="4402">
                  <c:v>87.218000000000004</c:v>
                </c:pt>
                <c:pt idx="4403">
                  <c:v>87.194999999999993</c:v>
                </c:pt>
                <c:pt idx="4404">
                  <c:v>87.194000000000003</c:v>
                </c:pt>
                <c:pt idx="4405">
                  <c:v>87.233000000000004</c:v>
                </c:pt>
                <c:pt idx="4406">
                  <c:v>87.304000000000002</c:v>
                </c:pt>
                <c:pt idx="4407">
                  <c:v>87.393000000000001</c:v>
                </c:pt>
                <c:pt idx="4408">
                  <c:v>87.524000000000001</c:v>
                </c:pt>
                <c:pt idx="4409">
                  <c:v>87.676000000000002</c:v>
                </c:pt>
                <c:pt idx="4410">
                  <c:v>87.841999999999999</c:v>
                </c:pt>
                <c:pt idx="4411">
                  <c:v>88.031999999999996</c:v>
                </c:pt>
                <c:pt idx="4412">
                  <c:v>88.224999999999994</c:v>
                </c:pt>
                <c:pt idx="4413">
                  <c:v>88.426000000000002</c:v>
                </c:pt>
                <c:pt idx="4414">
                  <c:v>88.638000000000005</c:v>
                </c:pt>
                <c:pt idx="4415">
                  <c:v>88.861000000000004</c:v>
                </c:pt>
                <c:pt idx="4416">
                  <c:v>89.081000000000003</c:v>
                </c:pt>
                <c:pt idx="4417">
                  <c:v>89.287999999999997</c:v>
                </c:pt>
                <c:pt idx="4418">
                  <c:v>89.477000000000004</c:v>
                </c:pt>
                <c:pt idx="4419">
                  <c:v>89.656999999999996</c:v>
                </c:pt>
                <c:pt idx="4420">
                  <c:v>89.808999999999997</c:v>
                </c:pt>
                <c:pt idx="4421">
                  <c:v>89.94</c:v>
                </c:pt>
                <c:pt idx="4422">
                  <c:v>90.072999999999993</c:v>
                </c:pt>
                <c:pt idx="4423">
                  <c:v>90.191000000000003</c:v>
                </c:pt>
                <c:pt idx="4424">
                  <c:v>90.295000000000002</c:v>
                </c:pt>
                <c:pt idx="4425">
                  <c:v>90.394999999999996</c:v>
                </c:pt>
                <c:pt idx="4426">
                  <c:v>90.486000000000004</c:v>
                </c:pt>
                <c:pt idx="4427">
                  <c:v>90.564999999999998</c:v>
                </c:pt>
                <c:pt idx="4428">
                  <c:v>90.632999999999996</c:v>
                </c:pt>
                <c:pt idx="4429">
                  <c:v>90.691000000000003</c:v>
                </c:pt>
                <c:pt idx="4430">
                  <c:v>90.745000000000005</c:v>
                </c:pt>
                <c:pt idx="4431">
                  <c:v>90.790999999999997</c:v>
                </c:pt>
                <c:pt idx="4432">
                  <c:v>90.843999999999994</c:v>
                </c:pt>
                <c:pt idx="4433">
                  <c:v>90.906999999999996</c:v>
                </c:pt>
                <c:pt idx="4434">
                  <c:v>90.984999999999999</c:v>
                </c:pt>
                <c:pt idx="4435">
                  <c:v>91.066999999999993</c:v>
                </c:pt>
                <c:pt idx="4436">
                  <c:v>91.150999999999996</c:v>
                </c:pt>
                <c:pt idx="4437">
                  <c:v>91.241</c:v>
                </c:pt>
                <c:pt idx="4438">
                  <c:v>91.352000000000004</c:v>
                </c:pt>
                <c:pt idx="4439">
                  <c:v>91.481999999999999</c:v>
                </c:pt>
                <c:pt idx="4440">
                  <c:v>91.614000000000004</c:v>
                </c:pt>
                <c:pt idx="4441">
                  <c:v>91.759</c:v>
                </c:pt>
                <c:pt idx="4442">
                  <c:v>91.929000000000002</c:v>
                </c:pt>
                <c:pt idx="4443">
                  <c:v>92.114000000000004</c:v>
                </c:pt>
                <c:pt idx="4444">
                  <c:v>92.316000000000003</c:v>
                </c:pt>
                <c:pt idx="4445">
                  <c:v>92.518000000000001</c:v>
                </c:pt>
                <c:pt idx="4446">
                  <c:v>92.72</c:v>
                </c:pt>
                <c:pt idx="4447">
                  <c:v>92.906000000000006</c:v>
                </c:pt>
                <c:pt idx="4448">
                  <c:v>93.085999999999999</c:v>
                </c:pt>
                <c:pt idx="4449">
                  <c:v>93.265000000000001</c:v>
                </c:pt>
                <c:pt idx="4450">
                  <c:v>93.429000000000002</c:v>
                </c:pt>
                <c:pt idx="4451">
                  <c:v>93.6</c:v>
                </c:pt>
                <c:pt idx="4452">
                  <c:v>93.787999999999997</c:v>
                </c:pt>
                <c:pt idx="4453">
                  <c:v>93.971000000000004</c:v>
                </c:pt>
                <c:pt idx="4454">
                  <c:v>94.161000000000001</c:v>
                </c:pt>
                <c:pt idx="4455">
                  <c:v>94.361000000000004</c:v>
                </c:pt>
                <c:pt idx="4456">
                  <c:v>94.572000000000003</c:v>
                </c:pt>
                <c:pt idx="4457">
                  <c:v>94.793000000000006</c:v>
                </c:pt>
                <c:pt idx="4458">
                  <c:v>95.021000000000001</c:v>
                </c:pt>
                <c:pt idx="4459">
                  <c:v>95.26</c:v>
                </c:pt>
                <c:pt idx="4460">
                  <c:v>95.501999999999995</c:v>
                </c:pt>
                <c:pt idx="4461">
                  <c:v>95.725999999999999</c:v>
                </c:pt>
                <c:pt idx="4462">
                  <c:v>95.944999999999993</c:v>
                </c:pt>
                <c:pt idx="4463">
                  <c:v>96.14</c:v>
                </c:pt>
                <c:pt idx="4464">
                  <c:v>96.316000000000003</c:v>
                </c:pt>
                <c:pt idx="4465">
                  <c:v>96.471000000000004</c:v>
                </c:pt>
                <c:pt idx="4466">
                  <c:v>96.608999999999995</c:v>
                </c:pt>
                <c:pt idx="4467">
                  <c:v>96.727000000000004</c:v>
                </c:pt>
                <c:pt idx="4468">
                  <c:v>96.825000000000003</c:v>
                </c:pt>
                <c:pt idx="4469">
                  <c:v>96.908000000000001</c:v>
                </c:pt>
                <c:pt idx="4470">
                  <c:v>96.962000000000003</c:v>
                </c:pt>
                <c:pt idx="4471">
                  <c:v>97.004999999999995</c:v>
                </c:pt>
                <c:pt idx="4472">
                  <c:v>97.034999999999997</c:v>
                </c:pt>
                <c:pt idx="4473">
                  <c:v>97.051000000000002</c:v>
                </c:pt>
                <c:pt idx="4474">
                  <c:v>97.061999999999998</c:v>
                </c:pt>
                <c:pt idx="4475">
                  <c:v>97.075999999999993</c:v>
                </c:pt>
                <c:pt idx="4476">
                  <c:v>97.09</c:v>
                </c:pt>
                <c:pt idx="4477">
                  <c:v>97.11</c:v>
                </c:pt>
                <c:pt idx="4478">
                  <c:v>97.137</c:v>
                </c:pt>
                <c:pt idx="4479">
                  <c:v>97.168000000000006</c:v>
                </c:pt>
                <c:pt idx="4480">
                  <c:v>97.2</c:v>
                </c:pt>
                <c:pt idx="4481">
                  <c:v>97.236999999999995</c:v>
                </c:pt>
                <c:pt idx="4482">
                  <c:v>97.271000000000001</c:v>
                </c:pt>
                <c:pt idx="4483">
                  <c:v>97.296999999999997</c:v>
                </c:pt>
                <c:pt idx="4484">
                  <c:v>97.33</c:v>
                </c:pt>
                <c:pt idx="4485">
                  <c:v>97.366</c:v>
                </c:pt>
                <c:pt idx="4486">
                  <c:v>97.391000000000005</c:v>
                </c:pt>
                <c:pt idx="4487">
                  <c:v>97.402000000000001</c:v>
                </c:pt>
                <c:pt idx="4488">
                  <c:v>97.421999999999997</c:v>
                </c:pt>
                <c:pt idx="4489">
                  <c:v>97.451999999999998</c:v>
                </c:pt>
                <c:pt idx="4490">
                  <c:v>97.483000000000004</c:v>
                </c:pt>
                <c:pt idx="4491">
                  <c:v>97.519000000000005</c:v>
                </c:pt>
                <c:pt idx="4492">
                  <c:v>97.555000000000007</c:v>
                </c:pt>
                <c:pt idx="4493">
                  <c:v>97.591999999999999</c:v>
                </c:pt>
                <c:pt idx="4494">
                  <c:v>97.629000000000005</c:v>
                </c:pt>
                <c:pt idx="4495">
                  <c:v>97.656999999999996</c:v>
                </c:pt>
                <c:pt idx="4496">
                  <c:v>97.680999999999997</c:v>
                </c:pt>
                <c:pt idx="4497">
                  <c:v>97.706999999999994</c:v>
                </c:pt>
                <c:pt idx="4498">
                  <c:v>97.74</c:v>
                </c:pt>
                <c:pt idx="4499">
                  <c:v>97.778000000000006</c:v>
                </c:pt>
                <c:pt idx="4500">
                  <c:v>97.825000000000003</c:v>
                </c:pt>
                <c:pt idx="4501">
                  <c:v>97.864999999999995</c:v>
                </c:pt>
                <c:pt idx="4502">
                  <c:v>97.915999999999997</c:v>
                </c:pt>
                <c:pt idx="4503">
                  <c:v>97.963999999999999</c:v>
                </c:pt>
                <c:pt idx="4504">
                  <c:v>98.012</c:v>
                </c:pt>
                <c:pt idx="4505">
                  <c:v>98.066999999999993</c:v>
                </c:pt>
                <c:pt idx="4506">
                  <c:v>98.105999999999995</c:v>
                </c:pt>
                <c:pt idx="4507">
                  <c:v>98.13</c:v>
                </c:pt>
                <c:pt idx="4508">
                  <c:v>98.158000000000001</c:v>
                </c:pt>
                <c:pt idx="4509">
                  <c:v>98.188000000000002</c:v>
                </c:pt>
                <c:pt idx="4510">
                  <c:v>98.218999999999994</c:v>
                </c:pt>
                <c:pt idx="4511">
                  <c:v>98.26</c:v>
                </c:pt>
                <c:pt idx="4512">
                  <c:v>98.296000000000006</c:v>
                </c:pt>
                <c:pt idx="4513">
                  <c:v>98.34</c:v>
                </c:pt>
                <c:pt idx="4514">
                  <c:v>98.39</c:v>
                </c:pt>
                <c:pt idx="4515">
                  <c:v>98.432000000000002</c:v>
                </c:pt>
                <c:pt idx="4516">
                  <c:v>98.468000000000004</c:v>
                </c:pt>
                <c:pt idx="4517">
                  <c:v>98.495999999999995</c:v>
                </c:pt>
                <c:pt idx="4518">
                  <c:v>98.525000000000006</c:v>
                </c:pt>
                <c:pt idx="4519">
                  <c:v>98.563999999999993</c:v>
                </c:pt>
                <c:pt idx="4520">
                  <c:v>98.61</c:v>
                </c:pt>
                <c:pt idx="4521">
                  <c:v>98.656999999999996</c:v>
                </c:pt>
                <c:pt idx="4522">
                  <c:v>98.709000000000003</c:v>
                </c:pt>
                <c:pt idx="4523">
                  <c:v>98.778000000000006</c:v>
                </c:pt>
                <c:pt idx="4524">
                  <c:v>98.864000000000004</c:v>
                </c:pt>
                <c:pt idx="4525">
                  <c:v>98.966999999999999</c:v>
                </c:pt>
                <c:pt idx="4526">
                  <c:v>99.078000000000003</c:v>
                </c:pt>
                <c:pt idx="4527">
                  <c:v>99.18</c:v>
                </c:pt>
                <c:pt idx="4528">
                  <c:v>99.29</c:v>
                </c:pt>
                <c:pt idx="4529">
                  <c:v>99.397000000000006</c:v>
                </c:pt>
                <c:pt idx="4530">
                  <c:v>99.492000000000004</c:v>
                </c:pt>
                <c:pt idx="4531">
                  <c:v>99.575000000000003</c:v>
                </c:pt>
                <c:pt idx="4532">
                  <c:v>99.646000000000001</c:v>
                </c:pt>
                <c:pt idx="4533">
                  <c:v>99.7</c:v>
                </c:pt>
                <c:pt idx="4534">
                  <c:v>99.736999999999995</c:v>
                </c:pt>
                <c:pt idx="4535">
                  <c:v>99.762</c:v>
                </c:pt>
                <c:pt idx="4536">
                  <c:v>99.775999999999996</c:v>
                </c:pt>
                <c:pt idx="4537">
                  <c:v>99.781000000000006</c:v>
                </c:pt>
                <c:pt idx="4538">
                  <c:v>99.77</c:v>
                </c:pt>
                <c:pt idx="4539">
                  <c:v>99.751000000000005</c:v>
                </c:pt>
                <c:pt idx="4540">
                  <c:v>99.721999999999994</c:v>
                </c:pt>
                <c:pt idx="4541">
                  <c:v>99.691000000000003</c:v>
                </c:pt>
                <c:pt idx="4542">
                  <c:v>99.656000000000006</c:v>
                </c:pt>
                <c:pt idx="4543">
                  <c:v>99.626999999999995</c:v>
                </c:pt>
                <c:pt idx="4544">
                  <c:v>99.611000000000004</c:v>
                </c:pt>
                <c:pt idx="4545">
                  <c:v>99.606999999999999</c:v>
                </c:pt>
                <c:pt idx="4546">
                  <c:v>99.614999999999995</c:v>
                </c:pt>
                <c:pt idx="4547">
                  <c:v>99.632999999999996</c:v>
                </c:pt>
                <c:pt idx="4548">
                  <c:v>99.658000000000001</c:v>
                </c:pt>
                <c:pt idx="4549">
                  <c:v>99.691000000000003</c:v>
                </c:pt>
                <c:pt idx="4550">
                  <c:v>99.721999999999994</c:v>
                </c:pt>
                <c:pt idx="4551">
                  <c:v>99.75</c:v>
                </c:pt>
                <c:pt idx="4552">
                  <c:v>99.778999999999996</c:v>
                </c:pt>
                <c:pt idx="4553">
                  <c:v>99.805000000000007</c:v>
                </c:pt>
                <c:pt idx="4554">
                  <c:v>99.825000000000003</c:v>
                </c:pt>
                <c:pt idx="4555">
                  <c:v>99.841999999999999</c:v>
                </c:pt>
                <c:pt idx="4556">
                  <c:v>99.846999999999994</c:v>
                </c:pt>
                <c:pt idx="4557">
                  <c:v>99.847999999999999</c:v>
                </c:pt>
                <c:pt idx="4558">
                  <c:v>99.843999999999994</c:v>
                </c:pt>
                <c:pt idx="4559">
                  <c:v>99.838999999999999</c:v>
                </c:pt>
                <c:pt idx="4560">
                  <c:v>99.828000000000003</c:v>
                </c:pt>
                <c:pt idx="4561">
                  <c:v>99.802999999999997</c:v>
                </c:pt>
                <c:pt idx="4562">
                  <c:v>99.78</c:v>
                </c:pt>
                <c:pt idx="4563">
                  <c:v>99.772000000000006</c:v>
                </c:pt>
                <c:pt idx="4564">
                  <c:v>99.766000000000005</c:v>
                </c:pt>
                <c:pt idx="4565">
                  <c:v>99.757000000000005</c:v>
                </c:pt>
                <c:pt idx="4566">
                  <c:v>99.753</c:v>
                </c:pt>
                <c:pt idx="4567">
                  <c:v>99.763999999999996</c:v>
                </c:pt>
                <c:pt idx="4568">
                  <c:v>99.781000000000006</c:v>
                </c:pt>
                <c:pt idx="4569">
                  <c:v>99.798000000000002</c:v>
                </c:pt>
                <c:pt idx="4570">
                  <c:v>99.820999999999998</c:v>
                </c:pt>
                <c:pt idx="4571">
                  <c:v>99.840999999999994</c:v>
                </c:pt>
                <c:pt idx="4572">
                  <c:v>99.856999999999999</c:v>
                </c:pt>
                <c:pt idx="4573">
                  <c:v>99.869</c:v>
                </c:pt>
                <c:pt idx="4574">
                  <c:v>99.887</c:v>
                </c:pt>
                <c:pt idx="4575">
                  <c:v>99.912999999999997</c:v>
                </c:pt>
                <c:pt idx="4576">
                  <c:v>99.942999999999998</c:v>
                </c:pt>
                <c:pt idx="4577">
                  <c:v>99.965999999999994</c:v>
                </c:pt>
                <c:pt idx="4578">
                  <c:v>99.98</c:v>
                </c:pt>
                <c:pt idx="4579">
                  <c:v>99.975999999999999</c:v>
                </c:pt>
                <c:pt idx="4580">
                  <c:v>99.965999999999994</c:v>
                </c:pt>
                <c:pt idx="4581">
                  <c:v>99.956000000000003</c:v>
                </c:pt>
                <c:pt idx="4582">
                  <c:v>99.942999999999998</c:v>
                </c:pt>
                <c:pt idx="4583">
                  <c:v>99.927999999999997</c:v>
                </c:pt>
                <c:pt idx="4584">
                  <c:v>99.900999999999996</c:v>
                </c:pt>
                <c:pt idx="4585">
                  <c:v>99.878</c:v>
                </c:pt>
                <c:pt idx="4586">
                  <c:v>99.858999999999995</c:v>
                </c:pt>
                <c:pt idx="4587">
                  <c:v>99.825000000000003</c:v>
                </c:pt>
                <c:pt idx="4588">
                  <c:v>99.79</c:v>
                </c:pt>
                <c:pt idx="4589">
                  <c:v>99.768000000000001</c:v>
                </c:pt>
                <c:pt idx="4590">
                  <c:v>99.754000000000005</c:v>
                </c:pt>
                <c:pt idx="4591">
                  <c:v>99.742000000000004</c:v>
                </c:pt>
                <c:pt idx="4592">
                  <c:v>99.727000000000004</c:v>
                </c:pt>
                <c:pt idx="4593">
                  <c:v>99.718000000000004</c:v>
                </c:pt>
                <c:pt idx="4594">
                  <c:v>99.710999999999999</c:v>
                </c:pt>
                <c:pt idx="4595">
                  <c:v>99.71</c:v>
                </c:pt>
                <c:pt idx="4596">
                  <c:v>99.704999999999998</c:v>
                </c:pt>
                <c:pt idx="4597">
                  <c:v>99.692999999999998</c:v>
                </c:pt>
                <c:pt idx="4598">
                  <c:v>99.673000000000002</c:v>
                </c:pt>
                <c:pt idx="4599">
                  <c:v>99.653000000000006</c:v>
                </c:pt>
                <c:pt idx="4600">
                  <c:v>99.641999999999996</c:v>
                </c:pt>
                <c:pt idx="4601">
                  <c:v>99.623999999999995</c:v>
                </c:pt>
                <c:pt idx="4602">
                  <c:v>99.600999999999999</c:v>
                </c:pt>
                <c:pt idx="4603">
                  <c:v>99.555999999999997</c:v>
                </c:pt>
                <c:pt idx="4604">
                  <c:v>99.495999999999995</c:v>
                </c:pt>
                <c:pt idx="4605">
                  <c:v>99.427000000000007</c:v>
                </c:pt>
                <c:pt idx="4606">
                  <c:v>99.35</c:v>
                </c:pt>
                <c:pt idx="4607">
                  <c:v>99.275999999999996</c:v>
                </c:pt>
                <c:pt idx="4608">
                  <c:v>99.210999999999999</c:v>
                </c:pt>
                <c:pt idx="4609">
                  <c:v>99.134</c:v>
                </c:pt>
                <c:pt idx="4610">
                  <c:v>99.052999999999997</c:v>
                </c:pt>
                <c:pt idx="4611">
                  <c:v>98.968999999999994</c:v>
                </c:pt>
                <c:pt idx="4612">
                  <c:v>98.885999999999996</c:v>
                </c:pt>
                <c:pt idx="4613">
                  <c:v>98.804000000000002</c:v>
                </c:pt>
                <c:pt idx="4614">
                  <c:v>98.741</c:v>
                </c:pt>
                <c:pt idx="4615">
                  <c:v>98.685000000000002</c:v>
                </c:pt>
                <c:pt idx="4616">
                  <c:v>98.644999999999996</c:v>
                </c:pt>
                <c:pt idx="4617">
                  <c:v>98.608999999999995</c:v>
                </c:pt>
                <c:pt idx="4618">
                  <c:v>98.572000000000003</c:v>
                </c:pt>
                <c:pt idx="4619">
                  <c:v>98.543000000000006</c:v>
                </c:pt>
                <c:pt idx="4620">
                  <c:v>98.521000000000001</c:v>
                </c:pt>
                <c:pt idx="4621">
                  <c:v>98.506</c:v>
                </c:pt>
                <c:pt idx="4622">
                  <c:v>98.501000000000005</c:v>
                </c:pt>
                <c:pt idx="4623">
                  <c:v>98.495999999999995</c:v>
                </c:pt>
                <c:pt idx="4624">
                  <c:v>98.488</c:v>
                </c:pt>
                <c:pt idx="4625">
                  <c:v>98.472999999999999</c:v>
                </c:pt>
                <c:pt idx="4626">
                  <c:v>98.448999999999998</c:v>
                </c:pt>
                <c:pt idx="4627">
                  <c:v>98.415999999999997</c:v>
                </c:pt>
                <c:pt idx="4628">
                  <c:v>98.369</c:v>
                </c:pt>
                <c:pt idx="4629">
                  <c:v>98.32</c:v>
                </c:pt>
                <c:pt idx="4630">
                  <c:v>98.257999999999996</c:v>
                </c:pt>
                <c:pt idx="4631">
                  <c:v>98.197000000000003</c:v>
                </c:pt>
                <c:pt idx="4632">
                  <c:v>98.123999999999995</c:v>
                </c:pt>
                <c:pt idx="4633">
                  <c:v>98.037000000000006</c:v>
                </c:pt>
                <c:pt idx="4634">
                  <c:v>97.941999999999993</c:v>
                </c:pt>
                <c:pt idx="4635">
                  <c:v>97.846000000000004</c:v>
                </c:pt>
                <c:pt idx="4636">
                  <c:v>97.745999999999995</c:v>
                </c:pt>
                <c:pt idx="4637">
                  <c:v>97.643000000000001</c:v>
                </c:pt>
                <c:pt idx="4638">
                  <c:v>97.552000000000007</c:v>
                </c:pt>
                <c:pt idx="4639">
                  <c:v>97.474000000000004</c:v>
                </c:pt>
                <c:pt idx="4640">
                  <c:v>97.406999999999996</c:v>
                </c:pt>
                <c:pt idx="4641">
                  <c:v>97.35</c:v>
                </c:pt>
                <c:pt idx="4642">
                  <c:v>97.305999999999997</c:v>
                </c:pt>
                <c:pt idx="4643">
                  <c:v>97.277000000000001</c:v>
                </c:pt>
                <c:pt idx="4644">
                  <c:v>97.259</c:v>
                </c:pt>
                <c:pt idx="4645">
                  <c:v>97.257000000000005</c:v>
                </c:pt>
                <c:pt idx="4646">
                  <c:v>97.262</c:v>
                </c:pt>
                <c:pt idx="4647">
                  <c:v>97.274000000000001</c:v>
                </c:pt>
                <c:pt idx="4648">
                  <c:v>97.292000000000002</c:v>
                </c:pt>
                <c:pt idx="4649">
                  <c:v>97.311999999999998</c:v>
                </c:pt>
                <c:pt idx="4650">
                  <c:v>97.334000000000003</c:v>
                </c:pt>
                <c:pt idx="4651">
                  <c:v>97.363</c:v>
                </c:pt>
                <c:pt idx="4652">
                  <c:v>97.376000000000005</c:v>
                </c:pt>
                <c:pt idx="4653">
                  <c:v>97.403999999999996</c:v>
                </c:pt>
                <c:pt idx="4654">
                  <c:v>97.421000000000006</c:v>
                </c:pt>
                <c:pt idx="4655">
                  <c:v>97.421000000000006</c:v>
                </c:pt>
                <c:pt idx="4656">
                  <c:v>97.415999999999997</c:v>
                </c:pt>
                <c:pt idx="4657">
                  <c:v>97.415000000000006</c:v>
                </c:pt>
                <c:pt idx="4658">
                  <c:v>97.415000000000006</c:v>
                </c:pt>
                <c:pt idx="4659">
                  <c:v>97.418000000000006</c:v>
                </c:pt>
                <c:pt idx="4660">
                  <c:v>97.418000000000006</c:v>
                </c:pt>
                <c:pt idx="4661">
                  <c:v>97.415999999999997</c:v>
                </c:pt>
                <c:pt idx="4662">
                  <c:v>97.41</c:v>
                </c:pt>
                <c:pt idx="4663">
                  <c:v>97.394000000000005</c:v>
                </c:pt>
                <c:pt idx="4664">
                  <c:v>97.379000000000005</c:v>
                </c:pt>
                <c:pt idx="4665">
                  <c:v>97.367000000000004</c:v>
                </c:pt>
                <c:pt idx="4666">
                  <c:v>97.361000000000004</c:v>
                </c:pt>
                <c:pt idx="4667">
                  <c:v>97.361000000000004</c:v>
                </c:pt>
                <c:pt idx="4668">
                  <c:v>97.367999999999995</c:v>
                </c:pt>
                <c:pt idx="4669">
                  <c:v>97.378</c:v>
                </c:pt>
                <c:pt idx="4670">
                  <c:v>97.391000000000005</c:v>
                </c:pt>
                <c:pt idx="4671">
                  <c:v>97.41</c:v>
                </c:pt>
                <c:pt idx="4672">
                  <c:v>97.429000000000002</c:v>
                </c:pt>
                <c:pt idx="4673">
                  <c:v>97.436000000000007</c:v>
                </c:pt>
                <c:pt idx="4674">
                  <c:v>97.438000000000002</c:v>
                </c:pt>
                <c:pt idx="4675">
                  <c:v>97.441000000000003</c:v>
                </c:pt>
                <c:pt idx="4676">
                  <c:v>97.438999999999993</c:v>
                </c:pt>
                <c:pt idx="4677">
                  <c:v>97.433000000000007</c:v>
                </c:pt>
                <c:pt idx="4678">
                  <c:v>97.430999999999997</c:v>
                </c:pt>
                <c:pt idx="4679">
                  <c:v>97.427999999999997</c:v>
                </c:pt>
                <c:pt idx="4680">
                  <c:v>97.418000000000006</c:v>
                </c:pt>
                <c:pt idx="4681">
                  <c:v>97.400999999999996</c:v>
                </c:pt>
                <c:pt idx="4682">
                  <c:v>97.375</c:v>
                </c:pt>
                <c:pt idx="4683">
                  <c:v>97.334999999999994</c:v>
                </c:pt>
                <c:pt idx="4684">
                  <c:v>97.289000000000001</c:v>
                </c:pt>
                <c:pt idx="4685">
                  <c:v>97.233999999999995</c:v>
                </c:pt>
                <c:pt idx="4686">
                  <c:v>97.165999999999997</c:v>
                </c:pt>
                <c:pt idx="4687">
                  <c:v>97.093999999999994</c:v>
                </c:pt>
                <c:pt idx="4688">
                  <c:v>97.016999999999996</c:v>
                </c:pt>
                <c:pt idx="4689">
                  <c:v>96.947000000000003</c:v>
                </c:pt>
                <c:pt idx="4690">
                  <c:v>96.894999999999996</c:v>
                </c:pt>
                <c:pt idx="4691">
                  <c:v>96.847999999999999</c:v>
                </c:pt>
                <c:pt idx="4692">
                  <c:v>96.805999999999997</c:v>
                </c:pt>
                <c:pt idx="4693">
                  <c:v>96.77</c:v>
                </c:pt>
                <c:pt idx="4694">
                  <c:v>96.727000000000004</c:v>
                </c:pt>
                <c:pt idx="4695">
                  <c:v>96.671999999999997</c:v>
                </c:pt>
                <c:pt idx="4696">
                  <c:v>96.61</c:v>
                </c:pt>
                <c:pt idx="4697">
                  <c:v>96.546999999999997</c:v>
                </c:pt>
                <c:pt idx="4698">
                  <c:v>96.495999999999995</c:v>
                </c:pt>
                <c:pt idx="4699">
                  <c:v>96.459000000000003</c:v>
                </c:pt>
                <c:pt idx="4700">
                  <c:v>96.433999999999997</c:v>
                </c:pt>
                <c:pt idx="4701">
                  <c:v>96.427000000000007</c:v>
                </c:pt>
                <c:pt idx="4702">
                  <c:v>96.442999999999998</c:v>
                </c:pt>
                <c:pt idx="4703">
                  <c:v>96.472999999999999</c:v>
                </c:pt>
                <c:pt idx="4704">
                  <c:v>96.501000000000005</c:v>
                </c:pt>
                <c:pt idx="4705">
                  <c:v>96.534000000000006</c:v>
                </c:pt>
                <c:pt idx="4706">
                  <c:v>96.570999999999998</c:v>
                </c:pt>
                <c:pt idx="4707">
                  <c:v>96.597999999999999</c:v>
                </c:pt>
                <c:pt idx="4708">
                  <c:v>96.620999999999995</c:v>
                </c:pt>
                <c:pt idx="4709">
                  <c:v>96.620999999999995</c:v>
                </c:pt>
                <c:pt idx="4710">
                  <c:v>96.6</c:v>
                </c:pt>
                <c:pt idx="4711">
                  <c:v>96.563000000000002</c:v>
                </c:pt>
                <c:pt idx="4712">
                  <c:v>96.501999999999995</c:v>
                </c:pt>
                <c:pt idx="4713">
                  <c:v>96.415999999999997</c:v>
                </c:pt>
                <c:pt idx="4714">
                  <c:v>96.32</c:v>
                </c:pt>
                <c:pt idx="4715">
                  <c:v>96.2</c:v>
                </c:pt>
                <c:pt idx="4716">
                  <c:v>96.07</c:v>
                </c:pt>
                <c:pt idx="4717">
                  <c:v>95.936999999999998</c:v>
                </c:pt>
                <c:pt idx="4718">
                  <c:v>95.8</c:v>
                </c:pt>
                <c:pt idx="4719">
                  <c:v>95.643000000000001</c:v>
                </c:pt>
                <c:pt idx="4720">
                  <c:v>95.488</c:v>
                </c:pt>
                <c:pt idx="4721">
                  <c:v>95.394000000000005</c:v>
                </c:pt>
                <c:pt idx="4722">
                  <c:v>95.367999999999995</c:v>
                </c:pt>
                <c:pt idx="4723">
                  <c:v>95.391999999999996</c:v>
                </c:pt>
                <c:pt idx="4724">
                  <c:v>95.448999999999998</c:v>
                </c:pt>
                <c:pt idx="4725">
                  <c:v>95.515000000000001</c:v>
                </c:pt>
                <c:pt idx="4726">
                  <c:v>95.608999999999995</c:v>
                </c:pt>
                <c:pt idx="4727">
                  <c:v>95.721999999999994</c:v>
                </c:pt>
                <c:pt idx="4728">
                  <c:v>95.853999999999999</c:v>
                </c:pt>
                <c:pt idx="4729">
                  <c:v>96.003</c:v>
                </c:pt>
                <c:pt idx="4730">
                  <c:v>96.16</c:v>
                </c:pt>
                <c:pt idx="4731">
                  <c:v>96.325999999999993</c:v>
                </c:pt>
                <c:pt idx="4732">
                  <c:v>96.506</c:v>
                </c:pt>
                <c:pt idx="4733">
                  <c:v>96.701999999999998</c:v>
                </c:pt>
                <c:pt idx="4734">
                  <c:v>96.908000000000001</c:v>
                </c:pt>
                <c:pt idx="4735">
                  <c:v>97.113</c:v>
                </c:pt>
                <c:pt idx="4736">
                  <c:v>97.308000000000007</c:v>
                </c:pt>
                <c:pt idx="4737">
                  <c:v>97.489000000000004</c:v>
                </c:pt>
                <c:pt idx="4738">
                  <c:v>97.658000000000001</c:v>
                </c:pt>
                <c:pt idx="4739">
                  <c:v>97.822999999999993</c:v>
                </c:pt>
                <c:pt idx="4740">
                  <c:v>97.977000000000004</c:v>
                </c:pt>
                <c:pt idx="4741">
                  <c:v>98.114000000000004</c:v>
                </c:pt>
                <c:pt idx="4742">
                  <c:v>98.234999999999999</c:v>
                </c:pt>
                <c:pt idx="4743">
                  <c:v>98.328000000000003</c:v>
                </c:pt>
                <c:pt idx="4744">
                  <c:v>98.400999999999996</c:v>
                </c:pt>
                <c:pt idx="4745">
                  <c:v>98.456000000000003</c:v>
                </c:pt>
                <c:pt idx="4746">
                  <c:v>98.488</c:v>
                </c:pt>
                <c:pt idx="4747">
                  <c:v>98.507000000000005</c:v>
                </c:pt>
                <c:pt idx="4748">
                  <c:v>98.513999999999996</c:v>
                </c:pt>
                <c:pt idx="4749">
                  <c:v>98.509</c:v>
                </c:pt>
                <c:pt idx="4750">
                  <c:v>98.494</c:v>
                </c:pt>
                <c:pt idx="4751">
                  <c:v>98.471000000000004</c:v>
                </c:pt>
                <c:pt idx="4752">
                  <c:v>98.435000000000002</c:v>
                </c:pt>
                <c:pt idx="4753">
                  <c:v>98.388999999999996</c:v>
                </c:pt>
                <c:pt idx="4754">
                  <c:v>98.337999999999994</c:v>
                </c:pt>
                <c:pt idx="4755">
                  <c:v>98.281999999999996</c:v>
                </c:pt>
                <c:pt idx="4756">
                  <c:v>98.212999999999994</c:v>
                </c:pt>
                <c:pt idx="4757">
                  <c:v>98.144000000000005</c:v>
                </c:pt>
                <c:pt idx="4758">
                  <c:v>98.066999999999993</c:v>
                </c:pt>
                <c:pt idx="4759">
                  <c:v>97.992999999999995</c:v>
                </c:pt>
                <c:pt idx="4760">
                  <c:v>97.92</c:v>
                </c:pt>
                <c:pt idx="4761">
                  <c:v>97.856999999999999</c:v>
                </c:pt>
                <c:pt idx="4762">
                  <c:v>97.784000000000006</c:v>
                </c:pt>
                <c:pt idx="4763">
                  <c:v>97.718000000000004</c:v>
                </c:pt>
                <c:pt idx="4764">
                  <c:v>97.661000000000001</c:v>
                </c:pt>
                <c:pt idx="4765">
                  <c:v>97.6</c:v>
                </c:pt>
                <c:pt idx="4766">
                  <c:v>97.546000000000006</c:v>
                </c:pt>
                <c:pt idx="4767">
                  <c:v>97.492999999999995</c:v>
                </c:pt>
                <c:pt idx="4768">
                  <c:v>97.448999999999998</c:v>
                </c:pt>
                <c:pt idx="4769">
                  <c:v>97.421999999999997</c:v>
                </c:pt>
                <c:pt idx="4770">
                  <c:v>97.406999999999996</c:v>
                </c:pt>
                <c:pt idx="4771">
                  <c:v>97.391000000000005</c:v>
                </c:pt>
                <c:pt idx="4772">
                  <c:v>97.37</c:v>
                </c:pt>
                <c:pt idx="4773">
                  <c:v>97.356999999999999</c:v>
                </c:pt>
                <c:pt idx="4774">
                  <c:v>97.361000000000004</c:v>
                </c:pt>
                <c:pt idx="4775">
                  <c:v>97.352999999999994</c:v>
                </c:pt>
                <c:pt idx="4776">
                  <c:v>97.337999999999994</c:v>
                </c:pt>
                <c:pt idx="4777">
                  <c:v>97.334999999999994</c:v>
                </c:pt>
                <c:pt idx="4778">
                  <c:v>97.334999999999994</c:v>
                </c:pt>
                <c:pt idx="4779">
                  <c:v>97.337000000000003</c:v>
                </c:pt>
                <c:pt idx="4780">
                  <c:v>97.343999999999994</c:v>
                </c:pt>
                <c:pt idx="4781">
                  <c:v>97.355000000000004</c:v>
                </c:pt>
                <c:pt idx="4782">
                  <c:v>97.373000000000005</c:v>
                </c:pt>
                <c:pt idx="4783">
                  <c:v>97.408000000000001</c:v>
                </c:pt>
                <c:pt idx="4784">
                  <c:v>97.454999999999998</c:v>
                </c:pt>
                <c:pt idx="4785">
                  <c:v>97.513999999999996</c:v>
                </c:pt>
                <c:pt idx="4786">
                  <c:v>97.588999999999999</c:v>
                </c:pt>
                <c:pt idx="4787">
                  <c:v>97.682000000000002</c:v>
                </c:pt>
                <c:pt idx="4788">
                  <c:v>97.778000000000006</c:v>
                </c:pt>
                <c:pt idx="4789">
                  <c:v>97.888000000000005</c:v>
                </c:pt>
                <c:pt idx="4790">
                  <c:v>98.007999999999996</c:v>
                </c:pt>
                <c:pt idx="4791">
                  <c:v>98.132000000000005</c:v>
                </c:pt>
                <c:pt idx="4792">
                  <c:v>98.266999999999996</c:v>
                </c:pt>
                <c:pt idx="4793">
                  <c:v>98.397000000000006</c:v>
                </c:pt>
                <c:pt idx="4794">
                  <c:v>98.507999999999996</c:v>
                </c:pt>
                <c:pt idx="4795">
                  <c:v>98.594999999999999</c:v>
                </c:pt>
                <c:pt idx="4796">
                  <c:v>98.665999999999997</c:v>
                </c:pt>
                <c:pt idx="4797">
                  <c:v>98.727000000000004</c:v>
                </c:pt>
                <c:pt idx="4798">
                  <c:v>98.775999999999996</c:v>
                </c:pt>
                <c:pt idx="4799">
                  <c:v>98.808999999999997</c:v>
                </c:pt>
                <c:pt idx="4800">
                  <c:v>98.817999999999998</c:v>
                </c:pt>
                <c:pt idx="4801">
                  <c:v>98.793000000000006</c:v>
                </c:pt>
                <c:pt idx="4802">
                  <c:v>98.741</c:v>
                </c:pt>
                <c:pt idx="4803">
                  <c:v>98.671000000000006</c:v>
                </c:pt>
                <c:pt idx="4804">
                  <c:v>98.564999999999998</c:v>
                </c:pt>
                <c:pt idx="4805">
                  <c:v>98.442999999999998</c:v>
                </c:pt>
                <c:pt idx="4806">
                  <c:v>98.320999999999998</c:v>
                </c:pt>
                <c:pt idx="4807">
                  <c:v>98.171999999999997</c:v>
                </c:pt>
                <c:pt idx="4808">
                  <c:v>98.013999999999996</c:v>
                </c:pt>
                <c:pt idx="4809">
                  <c:v>97.867999999999995</c:v>
                </c:pt>
                <c:pt idx="4810">
                  <c:v>97.734999999999999</c:v>
                </c:pt>
                <c:pt idx="4811">
                  <c:v>97.608000000000004</c:v>
                </c:pt>
                <c:pt idx="4812">
                  <c:v>97.474999999999994</c:v>
                </c:pt>
                <c:pt idx="4813">
                  <c:v>97.35</c:v>
                </c:pt>
                <c:pt idx="4814">
                  <c:v>97.238</c:v>
                </c:pt>
                <c:pt idx="4815">
                  <c:v>97.155000000000001</c:v>
                </c:pt>
                <c:pt idx="4816">
                  <c:v>97.078000000000003</c:v>
                </c:pt>
                <c:pt idx="4817">
                  <c:v>97.006</c:v>
                </c:pt>
                <c:pt idx="4818">
                  <c:v>96.953999999999994</c:v>
                </c:pt>
                <c:pt idx="4819">
                  <c:v>96.915000000000006</c:v>
                </c:pt>
                <c:pt idx="4820">
                  <c:v>96.882000000000005</c:v>
                </c:pt>
                <c:pt idx="4821">
                  <c:v>96.852999999999994</c:v>
                </c:pt>
                <c:pt idx="4822">
                  <c:v>96.835999999999999</c:v>
                </c:pt>
                <c:pt idx="4823">
                  <c:v>96.823999999999998</c:v>
                </c:pt>
                <c:pt idx="4824">
                  <c:v>96.820999999999998</c:v>
                </c:pt>
                <c:pt idx="4825">
                  <c:v>96.82</c:v>
                </c:pt>
                <c:pt idx="4826">
                  <c:v>96.823999999999998</c:v>
                </c:pt>
                <c:pt idx="4827">
                  <c:v>96.837999999999994</c:v>
                </c:pt>
                <c:pt idx="4828">
                  <c:v>96.856999999999999</c:v>
                </c:pt>
                <c:pt idx="4829">
                  <c:v>96.873999999999995</c:v>
                </c:pt>
                <c:pt idx="4830">
                  <c:v>96.893000000000001</c:v>
                </c:pt>
                <c:pt idx="4831">
                  <c:v>96.914000000000001</c:v>
                </c:pt>
                <c:pt idx="4832">
                  <c:v>96.941000000000003</c:v>
                </c:pt>
                <c:pt idx="4833">
                  <c:v>96.966999999999999</c:v>
                </c:pt>
                <c:pt idx="4834">
                  <c:v>96.986999999999995</c:v>
                </c:pt>
                <c:pt idx="4835">
                  <c:v>97.001000000000005</c:v>
                </c:pt>
                <c:pt idx="4836">
                  <c:v>97.027000000000001</c:v>
                </c:pt>
                <c:pt idx="4837">
                  <c:v>97.046000000000006</c:v>
                </c:pt>
                <c:pt idx="4838">
                  <c:v>97.048000000000002</c:v>
                </c:pt>
                <c:pt idx="4839">
                  <c:v>97.061999999999998</c:v>
                </c:pt>
                <c:pt idx="4840">
                  <c:v>97.081999999999994</c:v>
                </c:pt>
                <c:pt idx="4841">
                  <c:v>97.096999999999994</c:v>
                </c:pt>
                <c:pt idx="4842">
                  <c:v>97.11</c:v>
                </c:pt>
                <c:pt idx="4843">
                  <c:v>97.134</c:v>
                </c:pt>
                <c:pt idx="4844">
                  <c:v>97.171999999999997</c:v>
                </c:pt>
                <c:pt idx="4845">
                  <c:v>97.212999999999994</c:v>
                </c:pt>
                <c:pt idx="4846">
                  <c:v>97.254999999999995</c:v>
                </c:pt>
                <c:pt idx="4847">
                  <c:v>97.292000000000002</c:v>
                </c:pt>
                <c:pt idx="4848">
                  <c:v>97.32</c:v>
                </c:pt>
                <c:pt idx="4849">
                  <c:v>97.340999999999994</c:v>
                </c:pt>
                <c:pt idx="4850">
                  <c:v>97.347999999999999</c:v>
                </c:pt>
                <c:pt idx="4851">
                  <c:v>97.344999999999999</c:v>
                </c:pt>
                <c:pt idx="4852">
                  <c:v>97.331999999999994</c:v>
                </c:pt>
                <c:pt idx="4853">
                  <c:v>97.305999999999997</c:v>
                </c:pt>
                <c:pt idx="4854">
                  <c:v>97.275000000000006</c:v>
                </c:pt>
                <c:pt idx="4855">
                  <c:v>97.242000000000004</c:v>
                </c:pt>
                <c:pt idx="4856">
                  <c:v>97.215000000000003</c:v>
                </c:pt>
                <c:pt idx="4857">
                  <c:v>97.197999999999993</c:v>
                </c:pt>
                <c:pt idx="4858">
                  <c:v>97.186999999999998</c:v>
                </c:pt>
                <c:pt idx="4859">
                  <c:v>97.180999999999997</c:v>
                </c:pt>
                <c:pt idx="4860">
                  <c:v>97.188999999999993</c:v>
                </c:pt>
                <c:pt idx="4861">
                  <c:v>97.206000000000003</c:v>
                </c:pt>
                <c:pt idx="4862">
                  <c:v>97.228999999999999</c:v>
                </c:pt>
                <c:pt idx="4863">
                  <c:v>97.260999999999996</c:v>
                </c:pt>
                <c:pt idx="4864">
                  <c:v>97.292000000000002</c:v>
                </c:pt>
                <c:pt idx="4865">
                  <c:v>97.332999999999998</c:v>
                </c:pt>
                <c:pt idx="4866">
                  <c:v>97.381</c:v>
                </c:pt>
                <c:pt idx="4867">
                  <c:v>97.453999999999994</c:v>
                </c:pt>
                <c:pt idx="4868">
                  <c:v>97.540999999999997</c:v>
                </c:pt>
                <c:pt idx="4869">
                  <c:v>97.647999999999996</c:v>
                </c:pt>
                <c:pt idx="4870">
                  <c:v>97.774000000000001</c:v>
                </c:pt>
                <c:pt idx="4871">
                  <c:v>97.911000000000001</c:v>
                </c:pt>
                <c:pt idx="4872">
                  <c:v>98.046000000000006</c:v>
                </c:pt>
                <c:pt idx="4873">
                  <c:v>98.177000000000007</c:v>
                </c:pt>
                <c:pt idx="4874">
                  <c:v>98.317999999999998</c:v>
                </c:pt>
                <c:pt idx="4875">
                  <c:v>98.459000000000003</c:v>
                </c:pt>
                <c:pt idx="4876">
                  <c:v>98.606999999999999</c:v>
                </c:pt>
                <c:pt idx="4877">
                  <c:v>98.751000000000005</c:v>
                </c:pt>
                <c:pt idx="4878">
                  <c:v>98.885000000000005</c:v>
                </c:pt>
                <c:pt idx="4879">
                  <c:v>99.025000000000006</c:v>
                </c:pt>
                <c:pt idx="4880">
                  <c:v>99.168999999999997</c:v>
                </c:pt>
                <c:pt idx="4881">
                  <c:v>99.32</c:v>
                </c:pt>
                <c:pt idx="4882">
                  <c:v>99.492000000000004</c:v>
                </c:pt>
                <c:pt idx="4883">
                  <c:v>99.683000000000007</c:v>
                </c:pt>
                <c:pt idx="4884">
                  <c:v>99.885000000000005</c:v>
                </c:pt>
                <c:pt idx="4885">
                  <c:v>100.09</c:v>
                </c:pt>
                <c:pt idx="4886">
                  <c:v>100.31</c:v>
                </c:pt>
                <c:pt idx="4887">
                  <c:v>100.54</c:v>
                </c:pt>
                <c:pt idx="4888">
                  <c:v>100.78</c:v>
                </c:pt>
                <c:pt idx="4889">
                  <c:v>101</c:v>
                </c:pt>
                <c:pt idx="4890">
                  <c:v>101.21</c:v>
                </c:pt>
                <c:pt idx="4891">
                  <c:v>101.42</c:v>
                </c:pt>
                <c:pt idx="4892">
                  <c:v>101.61</c:v>
                </c:pt>
                <c:pt idx="4893">
                  <c:v>101.82</c:v>
                </c:pt>
                <c:pt idx="4894">
                  <c:v>102.04</c:v>
                </c:pt>
                <c:pt idx="4895">
                  <c:v>102.26</c:v>
                </c:pt>
                <c:pt idx="4896">
                  <c:v>102.49</c:v>
                </c:pt>
                <c:pt idx="4897">
                  <c:v>102.71</c:v>
                </c:pt>
                <c:pt idx="4898">
                  <c:v>102.94</c:v>
                </c:pt>
                <c:pt idx="4899">
                  <c:v>103.15</c:v>
                </c:pt>
                <c:pt idx="4900">
                  <c:v>103.35</c:v>
                </c:pt>
                <c:pt idx="4901">
                  <c:v>103.56</c:v>
                </c:pt>
                <c:pt idx="4902">
                  <c:v>103.75</c:v>
                </c:pt>
                <c:pt idx="4903">
                  <c:v>103.95</c:v>
                </c:pt>
                <c:pt idx="4904">
                  <c:v>104.14</c:v>
                </c:pt>
                <c:pt idx="4905">
                  <c:v>104.32</c:v>
                </c:pt>
                <c:pt idx="4906">
                  <c:v>104.5</c:v>
                </c:pt>
                <c:pt idx="4907">
                  <c:v>104.7</c:v>
                </c:pt>
                <c:pt idx="4908">
                  <c:v>104.91</c:v>
                </c:pt>
                <c:pt idx="4909">
                  <c:v>105.13</c:v>
                </c:pt>
                <c:pt idx="4910">
                  <c:v>105.36</c:v>
                </c:pt>
                <c:pt idx="4911">
                  <c:v>105.59</c:v>
                </c:pt>
                <c:pt idx="4912">
                  <c:v>105.81</c:v>
                </c:pt>
                <c:pt idx="4913">
                  <c:v>106.05</c:v>
                </c:pt>
                <c:pt idx="4914">
                  <c:v>106.29</c:v>
                </c:pt>
                <c:pt idx="4915">
                  <c:v>106.52</c:v>
                </c:pt>
                <c:pt idx="4916">
                  <c:v>106.73</c:v>
                </c:pt>
                <c:pt idx="4917">
                  <c:v>106.95</c:v>
                </c:pt>
                <c:pt idx="4918">
                  <c:v>107.17</c:v>
                </c:pt>
                <c:pt idx="4919">
                  <c:v>107.39</c:v>
                </c:pt>
                <c:pt idx="4920">
                  <c:v>107.58</c:v>
                </c:pt>
                <c:pt idx="4921">
                  <c:v>107.75</c:v>
                </c:pt>
                <c:pt idx="4922">
                  <c:v>107.93</c:v>
                </c:pt>
                <c:pt idx="4923">
                  <c:v>108.09</c:v>
                </c:pt>
                <c:pt idx="4924">
                  <c:v>108.24</c:v>
                </c:pt>
                <c:pt idx="4925">
                  <c:v>108.37</c:v>
                </c:pt>
                <c:pt idx="4926">
                  <c:v>108.5</c:v>
                </c:pt>
                <c:pt idx="4927">
                  <c:v>108.62</c:v>
                </c:pt>
                <c:pt idx="4928">
                  <c:v>108.72</c:v>
                </c:pt>
                <c:pt idx="4929">
                  <c:v>108.81</c:v>
                </c:pt>
                <c:pt idx="4930">
                  <c:v>108.91</c:v>
                </c:pt>
                <c:pt idx="4931">
                  <c:v>108.98</c:v>
                </c:pt>
                <c:pt idx="4932">
                  <c:v>109.03</c:v>
                </c:pt>
                <c:pt idx="4933">
                  <c:v>109.09</c:v>
                </c:pt>
                <c:pt idx="4934">
                  <c:v>109.14</c:v>
                </c:pt>
                <c:pt idx="4935">
                  <c:v>109.18</c:v>
                </c:pt>
                <c:pt idx="4936">
                  <c:v>109.2</c:v>
                </c:pt>
                <c:pt idx="4937">
                  <c:v>109.21</c:v>
                </c:pt>
                <c:pt idx="4938">
                  <c:v>109.21</c:v>
                </c:pt>
                <c:pt idx="4939">
                  <c:v>109.22</c:v>
                </c:pt>
                <c:pt idx="4940">
                  <c:v>109.21</c:v>
                </c:pt>
                <c:pt idx="4941">
                  <c:v>109.2</c:v>
                </c:pt>
                <c:pt idx="4942">
                  <c:v>109.2</c:v>
                </c:pt>
                <c:pt idx="4943">
                  <c:v>109.19</c:v>
                </c:pt>
                <c:pt idx="4944">
                  <c:v>109.19</c:v>
                </c:pt>
                <c:pt idx="4945">
                  <c:v>109.18</c:v>
                </c:pt>
                <c:pt idx="4946">
                  <c:v>109.17</c:v>
                </c:pt>
                <c:pt idx="4947">
                  <c:v>109.15</c:v>
                </c:pt>
                <c:pt idx="4948">
                  <c:v>109.15</c:v>
                </c:pt>
                <c:pt idx="4949">
                  <c:v>109.16</c:v>
                </c:pt>
                <c:pt idx="4950">
                  <c:v>109.18</c:v>
                </c:pt>
                <c:pt idx="4951">
                  <c:v>109.21</c:v>
                </c:pt>
                <c:pt idx="4952">
                  <c:v>109.26</c:v>
                </c:pt>
                <c:pt idx="4953">
                  <c:v>109.3</c:v>
                </c:pt>
                <c:pt idx="4954">
                  <c:v>109.35</c:v>
                </c:pt>
                <c:pt idx="4955">
                  <c:v>109.4</c:v>
                </c:pt>
                <c:pt idx="4956">
                  <c:v>109.45</c:v>
                </c:pt>
                <c:pt idx="4957">
                  <c:v>109.5</c:v>
                </c:pt>
                <c:pt idx="4958">
                  <c:v>109.55</c:v>
                </c:pt>
                <c:pt idx="4959">
                  <c:v>109.58</c:v>
                </c:pt>
                <c:pt idx="4960">
                  <c:v>109.61</c:v>
                </c:pt>
                <c:pt idx="4961">
                  <c:v>109.62</c:v>
                </c:pt>
                <c:pt idx="4962">
                  <c:v>109.62</c:v>
                </c:pt>
                <c:pt idx="4963">
                  <c:v>109.62</c:v>
                </c:pt>
                <c:pt idx="4964">
                  <c:v>109.58</c:v>
                </c:pt>
                <c:pt idx="4965">
                  <c:v>109.54</c:v>
                </c:pt>
                <c:pt idx="4966">
                  <c:v>109.49</c:v>
                </c:pt>
                <c:pt idx="4967">
                  <c:v>109.44</c:v>
                </c:pt>
                <c:pt idx="4968">
                  <c:v>109.38</c:v>
                </c:pt>
                <c:pt idx="4969">
                  <c:v>109.32</c:v>
                </c:pt>
                <c:pt idx="4970">
                  <c:v>109.26</c:v>
                </c:pt>
                <c:pt idx="4971">
                  <c:v>109.2</c:v>
                </c:pt>
                <c:pt idx="4972">
                  <c:v>109.14</c:v>
                </c:pt>
                <c:pt idx="4973">
                  <c:v>109.08</c:v>
                </c:pt>
                <c:pt idx="4974">
                  <c:v>109.01</c:v>
                </c:pt>
                <c:pt idx="4975">
                  <c:v>108.95</c:v>
                </c:pt>
                <c:pt idx="4976">
                  <c:v>108.91</c:v>
                </c:pt>
                <c:pt idx="4977">
                  <c:v>108.86</c:v>
                </c:pt>
                <c:pt idx="4978">
                  <c:v>108.82</c:v>
                </c:pt>
                <c:pt idx="4979">
                  <c:v>108.78</c:v>
                </c:pt>
                <c:pt idx="4980">
                  <c:v>108.74</c:v>
                </c:pt>
                <c:pt idx="4981">
                  <c:v>108.69</c:v>
                </c:pt>
                <c:pt idx="4982">
                  <c:v>108.63</c:v>
                </c:pt>
                <c:pt idx="4983">
                  <c:v>108.57</c:v>
                </c:pt>
                <c:pt idx="4984">
                  <c:v>108.5</c:v>
                </c:pt>
                <c:pt idx="4985">
                  <c:v>108.42</c:v>
                </c:pt>
                <c:pt idx="4986">
                  <c:v>108.36</c:v>
                </c:pt>
                <c:pt idx="4987">
                  <c:v>108.29</c:v>
                </c:pt>
                <c:pt idx="4988">
                  <c:v>108.24</c:v>
                </c:pt>
                <c:pt idx="4989">
                  <c:v>108.19</c:v>
                </c:pt>
                <c:pt idx="4990">
                  <c:v>108.13</c:v>
                </c:pt>
                <c:pt idx="4991">
                  <c:v>108.07</c:v>
                </c:pt>
                <c:pt idx="4992">
                  <c:v>108.01</c:v>
                </c:pt>
                <c:pt idx="4993">
                  <c:v>107.95</c:v>
                </c:pt>
                <c:pt idx="4994">
                  <c:v>107.89</c:v>
                </c:pt>
                <c:pt idx="4995">
                  <c:v>107.84</c:v>
                </c:pt>
                <c:pt idx="4996">
                  <c:v>107.8</c:v>
                </c:pt>
                <c:pt idx="4997">
                  <c:v>107.79</c:v>
                </c:pt>
                <c:pt idx="4998">
                  <c:v>107.8</c:v>
                </c:pt>
                <c:pt idx="4999">
                  <c:v>107.82</c:v>
                </c:pt>
                <c:pt idx="5000">
                  <c:v>107.85</c:v>
                </c:pt>
                <c:pt idx="5001">
                  <c:v>107.91</c:v>
                </c:pt>
                <c:pt idx="5002">
                  <c:v>107.97</c:v>
                </c:pt>
                <c:pt idx="5003">
                  <c:v>108.03</c:v>
                </c:pt>
                <c:pt idx="5004">
                  <c:v>108.09</c:v>
                </c:pt>
                <c:pt idx="5005">
                  <c:v>108.16</c:v>
                </c:pt>
                <c:pt idx="5006">
                  <c:v>108.22</c:v>
                </c:pt>
                <c:pt idx="5007">
                  <c:v>108.28</c:v>
                </c:pt>
                <c:pt idx="5008">
                  <c:v>108.34</c:v>
                </c:pt>
                <c:pt idx="5009">
                  <c:v>108.42</c:v>
                </c:pt>
                <c:pt idx="5010">
                  <c:v>108.49</c:v>
                </c:pt>
                <c:pt idx="5011">
                  <c:v>108.54</c:v>
                </c:pt>
                <c:pt idx="5012">
                  <c:v>108.57</c:v>
                </c:pt>
                <c:pt idx="5013">
                  <c:v>108.6</c:v>
                </c:pt>
                <c:pt idx="5014">
                  <c:v>108.62</c:v>
                </c:pt>
                <c:pt idx="5015">
                  <c:v>108.6</c:v>
                </c:pt>
                <c:pt idx="5016">
                  <c:v>108.56</c:v>
                </c:pt>
                <c:pt idx="5017">
                  <c:v>108.5</c:v>
                </c:pt>
                <c:pt idx="5018">
                  <c:v>108.41</c:v>
                </c:pt>
                <c:pt idx="5019">
                  <c:v>108.32</c:v>
                </c:pt>
                <c:pt idx="5020">
                  <c:v>108.23</c:v>
                </c:pt>
                <c:pt idx="5021">
                  <c:v>108.14</c:v>
                </c:pt>
                <c:pt idx="5022">
                  <c:v>108.05</c:v>
                </c:pt>
                <c:pt idx="5023">
                  <c:v>107.97</c:v>
                </c:pt>
                <c:pt idx="5024">
                  <c:v>107.9</c:v>
                </c:pt>
                <c:pt idx="5025">
                  <c:v>107.82</c:v>
                </c:pt>
                <c:pt idx="5026">
                  <c:v>107.75</c:v>
                </c:pt>
                <c:pt idx="5027">
                  <c:v>107.68</c:v>
                </c:pt>
                <c:pt idx="5028">
                  <c:v>107.62</c:v>
                </c:pt>
                <c:pt idx="5029">
                  <c:v>107.57</c:v>
                </c:pt>
                <c:pt idx="5030">
                  <c:v>107.54</c:v>
                </c:pt>
                <c:pt idx="5031">
                  <c:v>107.52</c:v>
                </c:pt>
                <c:pt idx="5032">
                  <c:v>107.5</c:v>
                </c:pt>
                <c:pt idx="5033">
                  <c:v>107.47</c:v>
                </c:pt>
                <c:pt idx="5034">
                  <c:v>107.44</c:v>
                </c:pt>
                <c:pt idx="5035">
                  <c:v>107.4</c:v>
                </c:pt>
                <c:pt idx="5036">
                  <c:v>107.34</c:v>
                </c:pt>
                <c:pt idx="5037">
                  <c:v>107.28</c:v>
                </c:pt>
                <c:pt idx="5038">
                  <c:v>107.21</c:v>
                </c:pt>
                <c:pt idx="5039">
                  <c:v>107.13</c:v>
                </c:pt>
                <c:pt idx="5040">
                  <c:v>107.05</c:v>
                </c:pt>
                <c:pt idx="5041">
                  <c:v>106.98</c:v>
                </c:pt>
                <c:pt idx="5042">
                  <c:v>106.89</c:v>
                </c:pt>
                <c:pt idx="5043">
                  <c:v>106.81</c:v>
                </c:pt>
                <c:pt idx="5044">
                  <c:v>106.73</c:v>
                </c:pt>
                <c:pt idx="5045">
                  <c:v>106.67</c:v>
                </c:pt>
                <c:pt idx="5046">
                  <c:v>106.62</c:v>
                </c:pt>
                <c:pt idx="5047">
                  <c:v>106.57</c:v>
                </c:pt>
                <c:pt idx="5048">
                  <c:v>106.54</c:v>
                </c:pt>
                <c:pt idx="5049">
                  <c:v>106.52</c:v>
                </c:pt>
                <c:pt idx="5050">
                  <c:v>106.52</c:v>
                </c:pt>
                <c:pt idx="5051">
                  <c:v>106.53</c:v>
                </c:pt>
                <c:pt idx="5052">
                  <c:v>106.57</c:v>
                </c:pt>
                <c:pt idx="5053">
                  <c:v>106.62</c:v>
                </c:pt>
                <c:pt idx="5054">
                  <c:v>106.69</c:v>
                </c:pt>
                <c:pt idx="5055">
                  <c:v>106.75</c:v>
                </c:pt>
                <c:pt idx="5056">
                  <c:v>106.8</c:v>
                </c:pt>
                <c:pt idx="5057">
                  <c:v>106.84</c:v>
                </c:pt>
                <c:pt idx="5058">
                  <c:v>106.88</c:v>
                </c:pt>
                <c:pt idx="5059">
                  <c:v>106.92</c:v>
                </c:pt>
                <c:pt idx="5060">
                  <c:v>106.94</c:v>
                </c:pt>
                <c:pt idx="5061">
                  <c:v>106.97</c:v>
                </c:pt>
                <c:pt idx="5062">
                  <c:v>106.99</c:v>
                </c:pt>
                <c:pt idx="5063">
                  <c:v>107</c:v>
                </c:pt>
                <c:pt idx="5064">
                  <c:v>107</c:v>
                </c:pt>
                <c:pt idx="5065">
                  <c:v>107.01</c:v>
                </c:pt>
                <c:pt idx="5066">
                  <c:v>107</c:v>
                </c:pt>
                <c:pt idx="5067">
                  <c:v>106.99</c:v>
                </c:pt>
                <c:pt idx="5068">
                  <c:v>107</c:v>
                </c:pt>
                <c:pt idx="5069">
                  <c:v>107.01</c:v>
                </c:pt>
                <c:pt idx="5070">
                  <c:v>107.03</c:v>
                </c:pt>
                <c:pt idx="5071">
                  <c:v>107.07</c:v>
                </c:pt>
                <c:pt idx="5072">
                  <c:v>107.11</c:v>
                </c:pt>
                <c:pt idx="5073">
                  <c:v>107.16</c:v>
                </c:pt>
                <c:pt idx="5074">
                  <c:v>107.2</c:v>
                </c:pt>
                <c:pt idx="5075">
                  <c:v>107.25</c:v>
                </c:pt>
                <c:pt idx="5076">
                  <c:v>107.3</c:v>
                </c:pt>
                <c:pt idx="5077">
                  <c:v>107.35</c:v>
                </c:pt>
                <c:pt idx="5078">
                  <c:v>107.39</c:v>
                </c:pt>
                <c:pt idx="5079">
                  <c:v>107.45</c:v>
                </c:pt>
                <c:pt idx="5080">
                  <c:v>107.49</c:v>
                </c:pt>
                <c:pt idx="5081">
                  <c:v>107.53</c:v>
                </c:pt>
                <c:pt idx="5082">
                  <c:v>107.55</c:v>
                </c:pt>
                <c:pt idx="5083">
                  <c:v>107.54</c:v>
                </c:pt>
                <c:pt idx="5084">
                  <c:v>107.51</c:v>
                </c:pt>
                <c:pt idx="5085">
                  <c:v>107.47</c:v>
                </c:pt>
                <c:pt idx="5086">
                  <c:v>107.42</c:v>
                </c:pt>
                <c:pt idx="5087">
                  <c:v>107.36</c:v>
                </c:pt>
                <c:pt idx="5088">
                  <c:v>107.29</c:v>
                </c:pt>
                <c:pt idx="5089">
                  <c:v>107.23</c:v>
                </c:pt>
                <c:pt idx="5090">
                  <c:v>107.16</c:v>
                </c:pt>
                <c:pt idx="5091">
                  <c:v>107.09</c:v>
                </c:pt>
                <c:pt idx="5092">
                  <c:v>107.02</c:v>
                </c:pt>
                <c:pt idx="5093">
                  <c:v>106.95</c:v>
                </c:pt>
                <c:pt idx="5094">
                  <c:v>106.89</c:v>
                </c:pt>
                <c:pt idx="5095">
                  <c:v>106.85</c:v>
                </c:pt>
                <c:pt idx="5096">
                  <c:v>106.82</c:v>
                </c:pt>
                <c:pt idx="5097">
                  <c:v>106.8</c:v>
                </c:pt>
                <c:pt idx="5098">
                  <c:v>106.82</c:v>
                </c:pt>
                <c:pt idx="5099">
                  <c:v>106.85</c:v>
                </c:pt>
                <c:pt idx="5100">
                  <c:v>106.89</c:v>
                </c:pt>
                <c:pt idx="5101">
                  <c:v>106.95</c:v>
                </c:pt>
                <c:pt idx="5102">
                  <c:v>107.02</c:v>
                </c:pt>
                <c:pt idx="5103">
                  <c:v>107.11</c:v>
                </c:pt>
                <c:pt idx="5104">
                  <c:v>107.21</c:v>
                </c:pt>
                <c:pt idx="5105">
                  <c:v>107.32</c:v>
                </c:pt>
                <c:pt idx="5106">
                  <c:v>107.45</c:v>
                </c:pt>
                <c:pt idx="5107">
                  <c:v>107.59</c:v>
                </c:pt>
                <c:pt idx="5108">
                  <c:v>107.73</c:v>
                </c:pt>
                <c:pt idx="5109">
                  <c:v>107.87</c:v>
                </c:pt>
                <c:pt idx="5110">
                  <c:v>108.03</c:v>
                </c:pt>
                <c:pt idx="5111">
                  <c:v>108.19</c:v>
                </c:pt>
                <c:pt idx="5112">
                  <c:v>108.35</c:v>
                </c:pt>
                <c:pt idx="5113">
                  <c:v>108.48</c:v>
                </c:pt>
                <c:pt idx="5114">
                  <c:v>108.61</c:v>
                </c:pt>
                <c:pt idx="5115">
                  <c:v>108.72</c:v>
                </c:pt>
                <c:pt idx="5116">
                  <c:v>108.83</c:v>
                </c:pt>
                <c:pt idx="5117">
                  <c:v>108.92</c:v>
                </c:pt>
                <c:pt idx="5118">
                  <c:v>108.99</c:v>
                </c:pt>
                <c:pt idx="5119">
                  <c:v>109.05</c:v>
                </c:pt>
                <c:pt idx="5120">
                  <c:v>109.11</c:v>
                </c:pt>
                <c:pt idx="5121">
                  <c:v>109.15</c:v>
                </c:pt>
                <c:pt idx="5122">
                  <c:v>109.18</c:v>
                </c:pt>
                <c:pt idx="5123">
                  <c:v>109.2</c:v>
                </c:pt>
                <c:pt idx="5124">
                  <c:v>109.21</c:v>
                </c:pt>
                <c:pt idx="5125">
                  <c:v>109.22</c:v>
                </c:pt>
                <c:pt idx="5126">
                  <c:v>109.22</c:v>
                </c:pt>
                <c:pt idx="5127">
                  <c:v>109.21</c:v>
                </c:pt>
                <c:pt idx="5128">
                  <c:v>109.19</c:v>
                </c:pt>
                <c:pt idx="5129">
                  <c:v>109.18</c:v>
                </c:pt>
                <c:pt idx="5130">
                  <c:v>109.15</c:v>
                </c:pt>
                <c:pt idx="5131">
                  <c:v>109.12</c:v>
                </c:pt>
                <c:pt idx="5132">
                  <c:v>109.1</c:v>
                </c:pt>
                <c:pt idx="5133">
                  <c:v>109.06</c:v>
                </c:pt>
                <c:pt idx="5134">
                  <c:v>109.03</c:v>
                </c:pt>
                <c:pt idx="5135">
                  <c:v>109.01</c:v>
                </c:pt>
                <c:pt idx="5136">
                  <c:v>108.98</c:v>
                </c:pt>
                <c:pt idx="5137">
                  <c:v>108.95</c:v>
                </c:pt>
                <c:pt idx="5138">
                  <c:v>108.92</c:v>
                </c:pt>
                <c:pt idx="5139">
                  <c:v>108.89</c:v>
                </c:pt>
                <c:pt idx="5140">
                  <c:v>108.87</c:v>
                </c:pt>
                <c:pt idx="5141">
                  <c:v>108.86</c:v>
                </c:pt>
                <c:pt idx="5142">
                  <c:v>108.85</c:v>
                </c:pt>
                <c:pt idx="5143">
                  <c:v>108.85</c:v>
                </c:pt>
                <c:pt idx="5144">
                  <c:v>108.84</c:v>
                </c:pt>
                <c:pt idx="5145">
                  <c:v>108.83</c:v>
                </c:pt>
                <c:pt idx="5146">
                  <c:v>108.81</c:v>
                </c:pt>
                <c:pt idx="5147">
                  <c:v>108.79</c:v>
                </c:pt>
                <c:pt idx="5148">
                  <c:v>108.76</c:v>
                </c:pt>
                <c:pt idx="5149">
                  <c:v>108.73</c:v>
                </c:pt>
                <c:pt idx="5150">
                  <c:v>108.71</c:v>
                </c:pt>
                <c:pt idx="5151">
                  <c:v>108.68</c:v>
                </c:pt>
                <c:pt idx="5152">
                  <c:v>108.65</c:v>
                </c:pt>
                <c:pt idx="5153">
                  <c:v>108.62</c:v>
                </c:pt>
                <c:pt idx="5154">
                  <c:v>108.61</c:v>
                </c:pt>
                <c:pt idx="5155">
                  <c:v>108.59</c:v>
                </c:pt>
                <c:pt idx="5156">
                  <c:v>108.59</c:v>
                </c:pt>
                <c:pt idx="5157">
                  <c:v>108.6</c:v>
                </c:pt>
                <c:pt idx="5158">
                  <c:v>108.61</c:v>
                </c:pt>
                <c:pt idx="5159">
                  <c:v>108.63</c:v>
                </c:pt>
                <c:pt idx="5160">
                  <c:v>108.65</c:v>
                </c:pt>
                <c:pt idx="5161">
                  <c:v>108.67</c:v>
                </c:pt>
                <c:pt idx="5162">
                  <c:v>108.7</c:v>
                </c:pt>
                <c:pt idx="5163">
                  <c:v>108.74</c:v>
                </c:pt>
                <c:pt idx="5164">
                  <c:v>108.78</c:v>
                </c:pt>
                <c:pt idx="5165">
                  <c:v>108.82</c:v>
                </c:pt>
                <c:pt idx="5166">
                  <c:v>108.88</c:v>
                </c:pt>
                <c:pt idx="5167">
                  <c:v>108.94</c:v>
                </c:pt>
                <c:pt idx="5168">
                  <c:v>109.01</c:v>
                </c:pt>
                <c:pt idx="5169">
                  <c:v>109.08</c:v>
                </c:pt>
                <c:pt idx="5170">
                  <c:v>109.15</c:v>
                </c:pt>
                <c:pt idx="5171">
                  <c:v>109.23</c:v>
                </c:pt>
                <c:pt idx="5172">
                  <c:v>109.3</c:v>
                </c:pt>
                <c:pt idx="5173">
                  <c:v>109.37</c:v>
                </c:pt>
                <c:pt idx="5174">
                  <c:v>109.41</c:v>
                </c:pt>
                <c:pt idx="5175">
                  <c:v>109.46</c:v>
                </c:pt>
                <c:pt idx="5176">
                  <c:v>109.49</c:v>
                </c:pt>
                <c:pt idx="5177">
                  <c:v>109.52</c:v>
                </c:pt>
                <c:pt idx="5178">
                  <c:v>109.54</c:v>
                </c:pt>
                <c:pt idx="5179">
                  <c:v>109.56</c:v>
                </c:pt>
                <c:pt idx="5180">
                  <c:v>109.61</c:v>
                </c:pt>
                <c:pt idx="5181">
                  <c:v>109.66</c:v>
                </c:pt>
                <c:pt idx="5182">
                  <c:v>109.73</c:v>
                </c:pt>
                <c:pt idx="5183">
                  <c:v>109.81</c:v>
                </c:pt>
                <c:pt idx="5184">
                  <c:v>109.9</c:v>
                </c:pt>
                <c:pt idx="5185">
                  <c:v>110.01</c:v>
                </c:pt>
                <c:pt idx="5186">
                  <c:v>110.14</c:v>
                </c:pt>
                <c:pt idx="5187">
                  <c:v>110.26</c:v>
                </c:pt>
                <c:pt idx="5188">
                  <c:v>110.37</c:v>
                </c:pt>
                <c:pt idx="5189">
                  <c:v>110.49</c:v>
                </c:pt>
                <c:pt idx="5190">
                  <c:v>110.6</c:v>
                </c:pt>
                <c:pt idx="5191">
                  <c:v>110.72</c:v>
                </c:pt>
                <c:pt idx="5192">
                  <c:v>110.84</c:v>
                </c:pt>
                <c:pt idx="5193">
                  <c:v>110.96</c:v>
                </c:pt>
                <c:pt idx="5194">
                  <c:v>111.06</c:v>
                </c:pt>
                <c:pt idx="5195">
                  <c:v>111.17</c:v>
                </c:pt>
                <c:pt idx="5196">
                  <c:v>111.27</c:v>
                </c:pt>
                <c:pt idx="5197">
                  <c:v>111.38</c:v>
                </c:pt>
                <c:pt idx="5198">
                  <c:v>111.49</c:v>
                </c:pt>
                <c:pt idx="5199">
                  <c:v>111.6</c:v>
                </c:pt>
                <c:pt idx="5200">
                  <c:v>111.7</c:v>
                </c:pt>
                <c:pt idx="5201">
                  <c:v>111.79</c:v>
                </c:pt>
                <c:pt idx="5202">
                  <c:v>111.89</c:v>
                </c:pt>
                <c:pt idx="5203">
                  <c:v>111.97</c:v>
                </c:pt>
                <c:pt idx="5204">
                  <c:v>112.06</c:v>
                </c:pt>
                <c:pt idx="5205">
                  <c:v>112.14</c:v>
                </c:pt>
                <c:pt idx="5206">
                  <c:v>112.18</c:v>
                </c:pt>
                <c:pt idx="5207">
                  <c:v>112.22</c:v>
                </c:pt>
                <c:pt idx="5208">
                  <c:v>112.26</c:v>
                </c:pt>
                <c:pt idx="5209">
                  <c:v>112.29</c:v>
                </c:pt>
                <c:pt idx="5210">
                  <c:v>112.34</c:v>
                </c:pt>
                <c:pt idx="5211">
                  <c:v>112.39</c:v>
                </c:pt>
                <c:pt idx="5212">
                  <c:v>112.43</c:v>
                </c:pt>
                <c:pt idx="5213">
                  <c:v>112.45</c:v>
                </c:pt>
                <c:pt idx="5214">
                  <c:v>112.47</c:v>
                </c:pt>
                <c:pt idx="5215">
                  <c:v>112.48</c:v>
                </c:pt>
                <c:pt idx="5216">
                  <c:v>112.51</c:v>
                </c:pt>
                <c:pt idx="5217">
                  <c:v>112.53</c:v>
                </c:pt>
                <c:pt idx="5218">
                  <c:v>112.56</c:v>
                </c:pt>
                <c:pt idx="5219">
                  <c:v>112.58</c:v>
                </c:pt>
                <c:pt idx="5220">
                  <c:v>112.61</c:v>
                </c:pt>
                <c:pt idx="5221">
                  <c:v>112.64</c:v>
                </c:pt>
                <c:pt idx="5222">
                  <c:v>112.68</c:v>
                </c:pt>
                <c:pt idx="5223">
                  <c:v>112.73</c:v>
                </c:pt>
                <c:pt idx="5224">
                  <c:v>112.76</c:v>
                </c:pt>
                <c:pt idx="5225">
                  <c:v>112.8</c:v>
                </c:pt>
                <c:pt idx="5226">
                  <c:v>112.85</c:v>
                </c:pt>
                <c:pt idx="5227">
                  <c:v>112.9</c:v>
                </c:pt>
                <c:pt idx="5228">
                  <c:v>112.96</c:v>
                </c:pt>
                <c:pt idx="5229">
                  <c:v>113.01</c:v>
                </c:pt>
                <c:pt idx="5230">
                  <c:v>113.06</c:v>
                </c:pt>
                <c:pt idx="5231">
                  <c:v>113.12</c:v>
                </c:pt>
                <c:pt idx="5232">
                  <c:v>113.16</c:v>
                </c:pt>
                <c:pt idx="5233">
                  <c:v>113.19</c:v>
                </c:pt>
                <c:pt idx="5234">
                  <c:v>113.23</c:v>
                </c:pt>
                <c:pt idx="5235">
                  <c:v>113.29</c:v>
                </c:pt>
                <c:pt idx="5236">
                  <c:v>113.34</c:v>
                </c:pt>
                <c:pt idx="5237">
                  <c:v>113.38</c:v>
                </c:pt>
                <c:pt idx="5238">
                  <c:v>113.43</c:v>
                </c:pt>
                <c:pt idx="5239">
                  <c:v>113.47</c:v>
                </c:pt>
                <c:pt idx="5240">
                  <c:v>113.51</c:v>
                </c:pt>
                <c:pt idx="5241">
                  <c:v>113.56</c:v>
                </c:pt>
                <c:pt idx="5242">
                  <c:v>113.63</c:v>
                </c:pt>
                <c:pt idx="5243">
                  <c:v>113.69</c:v>
                </c:pt>
                <c:pt idx="5244">
                  <c:v>113.75</c:v>
                </c:pt>
                <c:pt idx="5245">
                  <c:v>113.8</c:v>
                </c:pt>
                <c:pt idx="5246">
                  <c:v>113.84</c:v>
                </c:pt>
                <c:pt idx="5247">
                  <c:v>113.87</c:v>
                </c:pt>
                <c:pt idx="5248">
                  <c:v>113.91</c:v>
                </c:pt>
                <c:pt idx="5249">
                  <c:v>113.94</c:v>
                </c:pt>
                <c:pt idx="5250">
                  <c:v>113.96</c:v>
                </c:pt>
                <c:pt idx="5251">
                  <c:v>113.98</c:v>
                </c:pt>
                <c:pt idx="5252">
                  <c:v>114.01</c:v>
                </c:pt>
                <c:pt idx="5253">
                  <c:v>114.03</c:v>
                </c:pt>
                <c:pt idx="5254">
                  <c:v>114.05</c:v>
                </c:pt>
                <c:pt idx="5255">
                  <c:v>114.06</c:v>
                </c:pt>
                <c:pt idx="5256">
                  <c:v>114.06</c:v>
                </c:pt>
                <c:pt idx="5257">
                  <c:v>114.05</c:v>
                </c:pt>
                <c:pt idx="5258">
                  <c:v>114.04</c:v>
                </c:pt>
                <c:pt idx="5259">
                  <c:v>114.03</c:v>
                </c:pt>
                <c:pt idx="5260">
                  <c:v>114</c:v>
                </c:pt>
                <c:pt idx="5261">
                  <c:v>113.96</c:v>
                </c:pt>
                <c:pt idx="5262">
                  <c:v>113.93</c:v>
                </c:pt>
                <c:pt idx="5263">
                  <c:v>113.89</c:v>
                </c:pt>
                <c:pt idx="5264">
                  <c:v>113.85</c:v>
                </c:pt>
                <c:pt idx="5265">
                  <c:v>113.83</c:v>
                </c:pt>
                <c:pt idx="5266">
                  <c:v>113.82</c:v>
                </c:pt>
                <c:pt idx="5267">
                  <c:v>113.81</c:v>
                </c:pt>
                <c:pt idx="5268">
                  <c:v>113.8</c:v>
                </c:pt>
                <c:pt idx="5269">
                  <c:v>113.78</c:v>
                </c:pt>
                <c:pt idx="5270">
                  <c:v>113.76</c:v>
                </c:pt>
                <c:pt idx="5271">
                  <c:v>113.74</c:v>
                </c:pt>
                <c:pt idx="5272">
                  <c:v>113.73</c:v>
                </c:pt>
                <c:pt idx="5273">
                  <c:v>113.73</c:v>
                </c:pt>
                <c:pt idx="5274">
                  <c:v>113.74</c:v>
                </c:pt>
                <c:pt idx="5275">
                  <c:v>113.77</c:v>
                </c:pt>
                <c:pt idx="5276">
                  <c:v>113.81</c:v>
                </c:pt>
                <c:pt idx="5277">
                  <c:v>113.86</c:v>
                </c:pt>
                <c:pt idx="5278">
                  <c:v>113.91</c:v>
                </c:pt>
                <c:pt idx="5279">
                  <c:v>113.94</c:v>
                </c:pt>
                <c:pt idx="5280">
                  <c:v>113.96</c:v>
                </c:pt>
                <c:pt idx="5281">
                  <c:v>113.97</c:v>
                </c:pt>
                <c:pt idx="5282">
                  <c:v>113.98</c:v>
                </c:pt>
                <c:pt idx="5283">
                  <c:v>113.97</c:v>
                </c:pt>
                <c:pt idx="5284">
                  <c:v>113.97</c:v>
                </c:pt>
                <c:pt idx="5285">
                  <c:v>113.96</c:v>
                </c:pt>
                <c:pt idx="5286">
                  <c:v>113.94</c:v>
                </c:pt>
                <c:pt idx="5287">
                  <c:v>113.93</c:v>
                </c:pt>
                <c:pt idx="5288">
                  <c:v>113.93</c:v>
                </c:pt>
                <c:pt idx="5289">
                  <c:v>113.94</c:v>
                </c:pt>
                <c:pt idx="5290">
                  <c:v>113.95</c:v>
                </c:pt>
                <c:pt idx="5291">
                  <c:v>113.94</c:v>
                </c:pt>
                <c:pt idx="5292">
                  <c:v>113.91</c:v>
                </c:pt>
                <c:pt idx="5293">
                  <c:v>113.87</c:v>
                </c:pt>
                <c:pt idx="5294">
                  <c:v>113.79</c:v>
                </c:pt>
                <c:pt idx="5295">
                  <c:v>113.69</c:v>
                </c:pt>
                <c:pt idx="5296">
                  <c:v>113.57</c:v>
                </c:pt>
                <c:pt idx="5297">
                  <c:v>113.44</c:v>
                </c:pt>
                <c:pt idx="5298">
                  <c:v>113.31</c:v>
                </c:pt>
                <c:pt idx="5299">
                  <c:v>113.18</c:v>
                </c:pt>
                <c:pt idx="5300">
                  <c:v>113.06</c:v>
                </c:pt>
                <c:pt idx="5301">
                  <c:v>112.95</c:v>
                </c:pt>
                <c:pt idx="5302">
                  <c:v>112.84</c:v>
                </c:pt>
                <c:pt idx="5303">
                  <c:v>112.72</c:v>
                </c:pt>
                <c:pt idx="5304">
                  <c:v>112.61</c:v>
                </c:pt>
                <c:pt idx="5305">
                  <c:v>112.49</c:v>
                </c:pt>
                <c:pt idx="5306">
                  <c:v>112.37</c:v>
                </c:pt>
                <c:pt idx="5307">
                  <c:v>112.26</c:v>
                </c:pt>
                <c:pt idx="5308">
                  <c:v>112.15</c:v>
                </c:pt>
                <c:pt idx="5309">
                  <c:v>112.06</c:v>
                </c:pt>
                <c:pt idx="5310">
                  <c:v>112</c:v>
                </c:pt>
                <c:pt idx="5311">
                  <c:v>111.95</c:v>
                </c:pt>
                <c:pt idx="5312">
                  <c:v>111.91</c:v>
                </c:pt>
                <c:pt idx="5313">
                  <c:v>111.9</c:v>
                </c:pt>
                <c:pt idx="5314">
                  <c:v>111.9</c:v>
                </c:pt>
                <c:pt idx="5315">
                  <c:v>111.92</c:v>
                </c:pt>
                <c:pt idx="5316">
                  <c:v>111.95</c:v>
                </c:pt>
                <c:pt idx="5317">
                  <c:v>112</c:v>
                </c:pt>
                <c:pt idx="5318">
                  <c:v>112.06</c:v>
                </c:pt>
                <c:pt idx="5319">
                  <c:v>112.12</c:v>
                </c:pt>
                <c:pt idx="5320">
                  <c:v>112.19</c:v>
                </c:pt>
                <c:pt idx="5321">
                  <c:v>112.26</c:v>
                </c:pt>
                <c:pt idx="5322">
                  <c:v>112.33</c:v>
                </c:pt>
                <c:pt idx="5323">
                  <c:v>112.4</c:v>
                </c:pt>
                <c:pt idx="5324">
                  <c:v>112.48</c:v>
                </c:pt>
                <c:pt idx="5325">
                  <c:v>112.56</c:v>
                </c:pt>
                <c:pt idx="5326">
                  <c:v>112.63</c:v>
                </c:pt>
                <c:pt idx="5327">
                  <c:v>112.7</c:v>
                </c:pt>
                <c:pt idx="5328">
                  <c:v>112.79</c:v>
                </c:pt>
                <c:pt idx="5329">
                  <c:v>112.88</c:v>
                </c:pt>
                <c:pt idx="5330">
                  <c:v>112.95</c:v>
                </c:pt>
                <c:pt idx="5331">
                  <c:v>113.04</c:v>
                </c:pt>
                <c:pt idx="5332">
                  <c:v>113.12</c:v>
                </c:pt>
                <c:pt idx="5333">
                  <c:v>113.19</c:v>
                </c:pt>
                <c:pt idx="5334">
                  <c:v>113.26</c:v>
                </c:pt>
                <c:pt idx="5335">
                  <c:v>113.31</c:v>
                </c:pt>
                <c:pt idx="5336">
                  <c:v>113.36</c:v>
                </c:pt>
                <c:pt idx="5337">
                  <c:v>113.4</c:v>
                </c:pt>
                <c:pt idx="5338">
                  <c:v>113.43</c:v>
                </c:pt>
                <c:pt idx="5339">
                  <c:v>113.45</c:v>
                </c:pt>
                <c:pt idx="5340">
                  <c:v>113.47</c:v>
                </c:pt>
                <c:pt idx="5341">
                  <c:v>113.48</c:v>
                </c:pt>
                <c:pt idx="5342">
                  <c:v>113.49</c:v>
                </c:pt>
                <c:pt idx="5343">
                  <c:v>113.5</c:v>
                </c:pt>
                <c:pt idx="5344">
                  <c:v>113.5</c:v>
                </c:pt>
                <c:pt idx="5345">
                  <c:v>113.51</c:v>
                </c:pt>
                <c:pt idx="5346">
                  <c:v>113.52</c:v>
                </c:pt>
                <c:pt idx="5347">
                  <c:v>113.53</c:v>
                </c:pt>
                <c:pt idx="5348">
                  <c:v>113.54</c:v>
                </c:pt>
                <c:pt idx="5349">
                  <c:v>113.55</c:v>
                </c:pt>
                <c:pt idx="5350">
                  <c:v>113.55</c:v>
                </c:pt>
                <c:pt idx="5351">
                  <c:v>113.56</c:v>
                </c:pt>
                <c:pt idx="5352">
                  <c:v>113.58</c:v>
                </c:pt>
                <c:pt idx="5353">
                  <c:v>113.59</c:v>
                </c:pt>
                <c:pt idx="5354">
                  <c:v>113.61</c:v>
                </c:pt>
                <c:pt idx="5355">
                  <c:v>113.64</c:v>
                </c:pt>
                <c:pt idx="5356">
                  <c:v>113.67</c:v>
                </c:pt>
                <c:pt idx="5357">
                  <c:v>113.7</c:v>
                </c:pt>
                <c:pt idx="5358">
                  <c:v>113.73</c:v>
                </c:pt>
                <c:pt idx="5359">
                  <c:v>113.76</c:v>
                </c:pt>
                <c:pt idx="5360">
                  <c:v>113.77</c:v>
                </c:pt>
                <c:pt idx="5361">
                  <c:v>113.78</c:v>
                </c:pt>
                <c:pt idx="5362">
                  <c:v>113.79</c:v>
                </c:pt>
                <c:pt idx="5363">
                  <c:v>113.8</c:v>
                </c:pt>
                <c:pt idx="5364">
                  <c:v>113.81</c:v>
                </c:pt>
                <c:pt idx="5365">
                  <c:v>113.82</c:v>
                </c:pt>
                <c:pt idx="5366">
                  <c:v>113.84</c:v>
                </c:pt>
                <c:pt idx="5367">
                  <c:v>113.88</c:v>
                </c:pt>
                <c:pt idx="5368">
                  <c:v>113.92</c:v>
                </c:pt>
                <c:pt idx="5369">
                  <c:v>113.96</c:v>
                </c:pt>
                <c:pt idx="5370">
                  <c:v>114.02</c:v>
                </c:pt>
                <c:pt idx="5371">
                  <c:v>114.08</c:v>
                </c:pt>
                <c:pt idx="5372">
                  <c:v>114.15</c:v>
                </c:pt>
                <c:pt idx="5373">
                  <c:v>114.21</c:v>
                </c:pt>
                <c:pt idx="5374">
                  <c:v>114.27</c:v>
                </c:pt>
                <c:pt idx="5375">
                  <c:v>114.34</c:v>
                </c:pt>
                <c:pt idx="5376">
                  <c:v>114.41</c:v>
                </c:pt>
                <c:pt idx="5377">
                  <c:v>114.49</c:v>
                </c:pt>
                <c:pt idx="5378">
                  <c:v>114.57</c:v>
                </c:pt>
                <c:pt idx="5379">
                  <c:v>114.64</c:v>
                </c:pt>
                <c:pt idx="5380">
                  <c:v>114.71</c:v>
                </c:pt>
                <c:pt idx="5381">
                  <c:v>114.77</c:v>
                </c:pt>
                <c:pt idx="5382">
                  <c:v>114.83</c:v>
                </c:pt>
                <c:pt idx="5383">
                  <c:v>114.88</c:v>
                </c:pt>
                <c:pt idx="5384">
                  <c:v>114.92</c:v>
                </c:pt>
                <c:pt idx="5385">
                  <c:v>114.94</c:v>
                </c:pt>
                <c:pt idx="5386">
                  <c:v>114.95</c:v>
                </c:pt>
                <c:pt idx="5387">
                  <c:v>114.95</c:v>
                </c:pt>
                <c:pt idx="5388">
                  <c:v>114.92</c:v>
                </c:pt>
                <c:pt idx="5389">
                  <c:v>114.87</c:v>
                </c:pt>
                <c:pt idx="5390">
                  <c:v>114.81</c:v>
                </c:pt>
                <c:pt idx="5391">
                  <c:v>114.75</c:v>
                </c:pt>
                <c:pt idx="5392">
                  <c:v>114.67</c:v>
                </c:pt>
                <c:pt idx="5393">
                  <c:v>114.59</c:v>
                </c:pt>
                <c:pt idx="5394">
                  <c:v>114.51</c:v>
                </c:pt>
                <c:pt idx="5395">
                  <c:v>114.43</c:v>
                </c:pt>
                <c:pt idx="5396">
                  <c:v>114.34</c:v>
                </c:pt>
                <c:pt idx="5397">
                  <c:v>114.24</c:v>
                </c:pt>
                <c:pt idx="5398">
                  <c:v>114.13</c:v>
                </c:pt>
                <c:pt idx="5399">
                  <c:v>114.03</c:v>
                </c:pt>
                <c:pt idx="5400">
                  <c:v>113.92</c:v>
                </c:pt>
                <c:pt idx="5401">
                  <c:v>113.82</c:v>
                </c:pt>
                <c:pt idx="5402">
                  <c:v>113.72</c:v>
                </c:pt>
                <c:pt idx="5403">
                  <c:v>113.63</c:v>
                </c:pt>
                <c:pt idx="5404">
                  <c:v>113.55</c:v>
                </c:pt>
                <c:pt idx="5405">
                  <c:v>113.48</c:v>
                </c:pt>
                <c:pt idx="5406">
                  <c:v>113.42</c:v>
                </c:pt>
                <c:pt idx="5407">
                  <c:v>113.37</c:v>
                </c:pt>
                <c:pt idx="5408">
                  <c:v>113.34</c:v>
                </c:pt>
                <c:pt idx="5409">
                  <c:v>113.32</c:v>
                </c:pt>
                <c:pt idx="5410">
                  <c:v>113.32</c:v>
                </c:pt>
                <c:pt idx="5411">
                  <c:v>113.34</c:v>
                </c:pt>
                <c:pt idx="5412">
                  <c:v>113.37</c:v>
                </c:pt>
                <c:pt idx="5413">
                  <c:v>113.41</c:v>
                </c:pt>
                <c:pt idx="5414">
                  <c:v>113.44</c:v>
                </c:pt>
                <c:pt idx="5415">
                  <c:v>113.49</c:v>
                </c:pt>
                <c:pt idx="5416">
                  <c:v>113.55</c:v>
                </c:pt>
                <c:pt idx="5417">
                  <c:v>113.61</c:v>
                </c:pt>
                <c:pt idx="5418">
                  <c:v>113.67</c:v>
                </c:pt>
                <c:pt idx="5419">
                  <c:v>113.73</c:v>
                </c:pt>
                <c:pt idx="5420">
                  <c:v>113.78</c:v>
                </c:pt>
                <c:pt idx="5421">
                  <c:v>113.84</c:v>
                </c:pt>
                <c:pt idx="5422">
                  <c:v>113.88</c:v>
                </c:pt>
                <c:pt idx="5423">
                  <c:v>113.92</c:v>
                </c:pt>
                <c:pt idx="5424">
                  <c:v>113.94</c:v>
                </c:pt>
                <c:pt idx="5425">
                  <c:v>113.94</c:v>
                </c:pt>
                <c:pt idx="5426">
                  <c:v>113.92</c:v>
                </c:pt>
                <c:pt idx="5427">
                  <c:v>113.89</c:v>
                </c:pt>
                <c:pt idx="5428">
                  <c:v>113.84</c:v>
                </c:pt>
                <c:pt idx="5429">
                  <c:v>113.77</c:v>
                </c:pt>
                <c:pt idx="5430">
                  <c:v>113.68</c:v>
                </c:pt>
                <c:pt idx="5431">
                  <c:v>113.58</c:v>
                </c:pt>
                <c:pt idx="5432">
                  <c:v>113.48</c:v>
                </c:pt>
                <c:pt idx="5433">
                  <c:v>113.38</c:v>
                </c:pt>
                <c:pt idx="5434">
                  <c:v>113.27</c:v>
                </c:pt>
                <c:pt idx="5435">
                  <c:v>113.18</c:v>
                </c:pt>
                <c:pt idx="5436">
                  <c:v>113.11</c:v>
                </c:pt>
                <c:pt idx="5437">
                  <c:v>113.06</c:v>
                </c:pt>
                <c:pt idx="5438">
                  <c:v>113.05</c:v>
                </c:pt>
                <c:pt idx="5439">
                  <c:v>113.04</c:v>
                </c:pt>
                <c:pt idx="5440">
                  <c:v>113.06</c:v>
                </c:pt>
                <c:pt idx="5441">
                  <c:v>113.08</c:v>
                </c:pt>
                <c:pt idx="5442">
                  <c:v>113.11</c:v>
                </c:pt>
                <c:pt idx="5443">
                  <c:v>113.12</c:v>
                </c:pt>
                <c:pt idx="5444">
                  <c:v>113.14</c:v>
                </c:pt>
                <c:pt idx="5445">
                  <c:v>113.16</c:v>
                </c:pt>
                <c:pt idx="5446">
                  <c:v>113.18</c:v>
                </c:pt>
                <c:pt idx="5447">
                  <c:v>113.21</c:v>
                </c:pt>
                <c:pt idx="5448">
                  <c:v>113.25</c:v>
                </c:pt>
                <c:pt idx="5449">
                  <c:v>113.28</c:v>
                </c:pt>
                <c:pt idx="5450">
                  <c:v>113.3</c:v>
                </c:pt>
                <c:pt idx="5451">
                  <c:v>113.29</c:v>
                </c:pt>
                <c:pt idx="5452">
                  <c:v>113.27</c:v>
                </c:pt>
                <c:pt idx="5453">
                  <c:v>113.22</c:v>
                </c:pt>
                <c:pt idx="5454">
                  <c:v>113.17</c:v>
                </c:pt>
                <c:pt idx="5455">
                  <c:v>113.13</c:v>
                </c:pt>
                <c:pt idx="5456">
                  <c:v>113.09</c:v>
                </c:pt>
                <c:pt idx="5457">
                  <c:v>113.05</c:v>
                </c:pt>
                <c:pt idx="5458">
                  <c:v>113.02</c:v>
                </c:pt>
                <c:pt idx="5459">
                  <c:v>112.98</c:v>
                </c:pt>
                <c:pt idx="5460">
                  <c:v>112.94</c:v>
                </c:pt>
                <c:pt idx="5461">
                  <c:v>112.9</c:v>
                </c:pt>
                <c:pt idx="5462">
                  <c:v>112.87</c:v>
                </c:pt>
                <c:pt idx="5463">
                  <c:v>112.84</c:v>
                </c:pt>
                <c:pt idx="5464">
                  <c:v>112.84</c:v>
                </c:pt>
                <c:pt idx="5465">
                  <c:v>112.86</c:v>
                </c:pt>
                <c:pt idx="5466">
                  <c:v>112.9</c:v>
                </c:pt>
                <c:pt idx="5467">
                  <c:v>112.94</c:v>
                </c:pt>
                <c:pt idx="5468">
                  <c:v>113</c:v>
                </c:pt>
                <c:pt idx="5469">
                  <c:v>113.06</c:v>
                </c:pt>
                <c:pt idx="5470">
                  <c:v>113.12</c:v>
                </c:pt>
                <c:pt idx="5471">
                  <c:v>113.19</c:v>
                </c:pt>
                <c:pt idx="5472">
                  <c:v>113.26</c:v>
                </c:pt>
                <c:pt idx="5473">
                  <c:v>113.31</c:v>
                </c:pt>
                <c:pt idx="5474">
                  <c:v>113.38</c:v>
                </c:pt>
                <c:pt idx="5475">
                  <c:v>113.44</c:v>
                </c:pt>
                <c:pt idx="5476">
                  <c:v>113.5</c:v>
                </c:pt>
                <c:pt idx="5477">
                  <c:v>113.54</c:v>
                </c:pt>
                <c:pt idx="5478">
                  <c:v>113.57</c:v>
                </c:pt>
                <c:pt idx="5479">
                  <c:v>113.59</c:v>
                </c:pt>
                <c:pt idx="5480">
                  <c:v>113.6</c:v>
                </c:pt>
                <c:pt idx="5481">
                  <c:v>113.6</c:v>
                </c:pt>
                <c:pt idx="5482">
                  <c:v>113.57</c:v>
                </c:pt>
                <c:pt idx="5483">
                  <c:v>113.55</c:v>
                </c:pt>
                <c:pt idx="5484">
                  <c:v>113.52</c:v>
                </c:pt>
                <c:pt idx="5485">
                  <c:v>113.49</c:v>
                </c:pt>
                <c:pt idx="5486">
                  <c:v>113.45</c:v>
                </c:pt>
                <c:pt idx="5487">
                  <c:v>113.39</c:v>
                </c:pt>
                <c:pt idx="5488">
                  <c:v>113.33</c:v>
                </c:pt>
                <c:pt idx="5489">
                  <c:v>113.26</c:v>
                </c:pt>
                <c:pt idx="5490">
                  <c:v>113.18</c:v>
                </c:pt>
                <c:pt idx="5491">
                  <c:v>113.08</c:v>
                </c:pt>
                <c:pt idx="5492">
                  <c:v>112.99</c:v>
                </c:pt>
                <c:pt idx="5493">
                  <c:v>112.91</c:v>
                </c:pt>
                <c:pt idx="5494">
                  <c:v>112.86</c:v>
                </c:pt>
                <c:pt idx="5495">
                  <c:v>112.84</c:v>
                </c:pt>
                <c:pt idx="5496">
                  <c:v>112.84</c:v>
                </c:pt>
                <c:pt idx="5497">
                  <c:v>112.86</c:v>
                </c:pt>
                <c:pt idx="5498">
                  <c:v>112.88</c:v>
                </c:pt>
                <c:pt idx="5499">
                  <c:v>112.91</c:v>
                </c:pt>
                <c:pt idx="5500">
                  <c:v>112.93</c:v>
                </c:pt>
                <c:pt idx="5501">
                  <c:v>112.96</c:v>
                </c:pt>
                <c:pt idx="5502">
                  <c:v>112.98</c:v>
                </c:pt>
                <c:pt idx="5503">
                  <c:v>113.01</c:v>
                </c:pt>
                <c:pt idx="5504">
                  <c:v>113.02</c:v>
                </c:pt>
                <c:pt idx="5505">
                  <c:v>113.03</c:v>
                </c:pt>
                <c:pt idx="5506">
                  <c:v>113.03</c:v>
                </c:pt>
                <c:pt idx="5507">
                  <c:v>113.02</c:v>
                </c:pt>
                <c:pt idx="5508">
                  <c:v>113.01</c:v>
                </c:pt>
                <c:pt idx="5509">
                  <c:v>113</c:v>
                </c:pt>
                <c:pt idx="5510">
                  <c:v>112.99</c:v>
                </c:pt>
                <c:pt idx="5511">
                  <c:v>112.99</c:v>
                </c:pt>
                <c:pt idx="5512">
                  <c:v>113</c:v>
                </c:pt>
                <c:pt idx="5513">
                  <c:v>112.99</c:v>
                </c:pt>
                <c:pt idx="5514">
                  <c:v>112.98</c:v>
                </c:pt>
                <c:pt idx="5515">
                  <c:v>112.94</c:v>
                </c:pt>
                <c:pt idx="5516">
                  <c:v>112.9</c:v>
                </c:pt>
                <c:pt idx="5517">
                  <c:v>112.83</c:v>
                </c:pt>
                <c:pt idx="5518">
                  <c:v>112.73</c:v>
                </c:pt>
                <c:pt idx="5519">
                  <c:v>112.65</c:v>
                </c:pt>
                <c:pt idx="5520">
                  <c:v>112.55</c:v>
                </c:pt>
                <c:pt idx="5521">
                  <c:v>112.42</c:v>
                </c:pt>
                <c:pt idx="5522">
                  <c:v>112.28</c:v>
                </c:pt>
                <c:pt idx="5523">
                  <c:v>112.14</c:v>
                </c:pt>
                <c:pt idx="5524">
                  <c:v>111.99</c:v>
                </c:pt>
                <c:pt idx="5525">
                  <c:v>111.82</c:v>
                </c:pt>
                <c:pt idx="5526">
                  <c:v>111.65</c:v>
                </c:pt>
                <c:pt idx="5527">
                  <c:v>111.5</c:v>
                </c:pt>
                <c:pt idx="5528">
                  <c:v>111.41</c:v>
                </c:pt>
                <c:pt idx="5529">
                  <c:v>111.39</c:v>
                </c:pt>
                <c:pt idx="5530">
                  <c:v>111.41</c:v>
                </c:pt>
                <c:pt idx="5531">
                  <c:v>111.47</c:v>
                </c:pt>
                <c:pt idx="5532">
                  <c:v>111.57</c:v>
                </c:pt>
                <c:pt idx="5533">
                  <c:v>111.68</c:v>
                </c:pt>
                <c:pt idx="5534">
                  <c:v>111.8</c:v>
                </c:pt>
                <c:pt idx="5535">
                  <c:v>111.93</c:v>
                </c:pt>
                <c:pt idx="5536">
                  <c:v>112.1</c:v>
                </c:pt>
                <c:pt idx="5537">
                  <c:v>112.29</c:v>
                </c:pt>
                <c:pt idx="5538">
                  <c:v>112.49</c:v>
                </c:pt>
                <c:pt idx="5539">
                  <c:v>112.71</c:v>
                </c:pt>
                <c:pt idx="5540">
                  <c:v>112.94</c:v>
                </c:pt>
                <c:pt idx="5541">
                  <c:v>113.16</c:v>
                </c:pt>
                <c:pt idx="5542">
                  <c:v>113.38</c:v>
                </c:pt>
                <c:pt idx="5543">
                  <c:v>113.59</c:v>
                </c:pt>
                <c:pt idx="5544">
                  <c:v>113.8</c:v>
                </c:pt>
                <c:pt idx="5545">
                  <c:v>113.99</c:v>
                </c:pt>
                <c:pt idx="5546">
                  <c:v>114.17</c:v>
                </c:pt>
                <c:pt idx="5547">
                  <c:v>114.32</c:v>
                </c:pt>
                <c:pt idx="5548">
                  <c:v>114.45</c:v>
                </c:pt>
                <c:pt idx="5549">
                  <c:v>114.57</c:v>
                </c:pt>
                <c:pt idx="5550">
                  <c:v>114.65</c:v>
                </c:pt>
                <c:pt idx="5551">
                  <c:v>114.71</c:v>
                </c:pt>
                <c:pt idx="5552">
                  <c:v>114.77</c:v>
                </c:pt>
                <c:pt idx="5553">
                  <c:v>114.8</c:v>
                </c:pt>
                <c:pt idx="5554">
                  <c:v>114.8</c:v>
                </c:pt>
                <c:pt idx="5555">
                  <c:v>114.8</c:v>
                </c:pt>
                <c:pt idx="5556">
                  <c:v>114.78</c:v>
                </c:pt>
                <c:pt idx="5557">
                  <c:v>114.75</c:v>
                </c:pt>
                <c:pt idx="5558">
                  <c:v>114.72</c:v>
                </c:pt>
                <c:pt idx="5559">
                  <c:v>114.68</c:v>
                </c:pt>
                <c:pt idx="5560">
                  <c:v>114.66</c:v>
                </c:pt>
                <c:pt idx="5561">
                  <c:v>114.64</c:v>
                </c:pt>
                <c:pt idx="5562">
                  <c:v>114.62</c:v>
                </c:pt>
                <c:pt idx="5563">
                  <c:v>114.6</c:v>
                </c:pt>
                <c:pt idx="5564">
                  <c:v>114.58</c:v>
                </c:pt>
                <c:pt idx="5565">
                  <c:v>114.56</c:v>
                </c:pt>
                <c:pt idx="5566">
                  <c:v>114.55</c:v>
                </c:pt>
                <c:pt idx="5567">
                  <c:v>114.54</c:v>
                </c:pt>
                <c:pt idx="5568">
                  <c:v>114.53</c:v>
                </c:pt>
                <c:pt idx="5569">
                  <c:v>114.52</c:v>
                </c:pt>
                <c:pt idx="5570">
                  <c:v>114.51</c:v>
                </c:pt>
                <c:pt idx="5571">
                  <c:v>114.49</c:v>
                </c:pt>
                <c:pt idx="5572">
                  <c:v>114.47</c:v>
                </c:pt>
                <c:pt idx="5573">
                  <c:v>114.45</c:v>
                </c:pt>
                <c:pt idx="5574">
                  <c:v>114.42</c:v>
                </c:pt>
                <c:pt idx="5575">
                  <c:v>114.4</c:v>
                </c:pt>
                <c:pt idx="5576">
                  <c:v>114.37</c:v>
                </c:pt>
                <c:pt idx="5577">
                  <c:v>114.34</c:v>
                </c:pt>
                <c:pt idx="5578">
                  <c:v>114.32</c:v>
                </c:pt>
                <c:pt idx="5579">
                  <c:v>114.29</c:v>
                </c:pt>
                <c:pt idx="5580">
                  <c:v>114.25</c:v>
                </c:pt>
                <c:pt idx="5581">
                  <c:v>114.22</c:v>
                </c:pt>
                <c:pt idx="5582">
                  <c:v>114.17</c:v>
                </c:pt>
                <c:pt idx="5583">
                  <c:v>114.13</c:v>
                </c:pt>
                <c:pt idx="5584">
                  <c:v>114.08</c:v>
                </c:pt>
                <c:pt idx="5585">
                  <c:v>114.03</c:v>
                </c:pt>
                <c:pt idx="5586">
                  <c:v>113.97</c:v>
                </c:pt>
                <c:pt idx="5587">
                  <c:v>113.9</c:v>
                </c:pt>
                <c:pt idx="5588">
                  <c:v>113.83</c:v>
                </c:pt>
                <c:pt idx="5589">
                  <c:v>113.76</c:v>
                </c:pt>
                <c:pt idx="5590">
                  <c:v>113.69</c:v>
                </c:pt>
                <c:pt idx="5591">
                  <c:v>113.61</c:v>
                </c:pt>
                <c:pt idx="5592">
                  <c:v>113.53</c:v>
                </c:pt>
                <c:pt idx="5593">
                  <c:v>113.45</c:v>
                </c:pt>
                <c:pt idx="5594">
                  <c:v>113.39</c:v>
                </c:pt>
                <c:pt idx="5595">
                  <c:v>113.34</c:v>
                </c:pt>
                <c:pt idx="5596">
                  <c:v>113.3</c:v>
                </c:pt>
                <c:pt idx="5597">
                  <c:v>113.25</c:v>
                </c:pt>
                <c:pt idx="5598">
                  <c:v>113.22</c:v>
                </c:pt>
                <c:pt idx="5599">
                  <c:v>113.19</c:v>
                </c:pt>
                <c:pt idx="5600">
                  <c:v>113.18</c:v>
                </c:pt>
                <c:pt idx="5601">
                  <c:v>113.15</c:v>
                </c:pt>
                <c:pt idx="5602">
                  <c:v>113.11</c:v>
                </c:pt>
                <c:pt idx="5603">
                  <c:v>113.08</c:v>
                </c:pt>
                <c:pt idx="5604">
                  <c:v>113.03</c:v>
                </c:pt>
                <c:pt idx="5605">
                  <c:v>113</c:v>
                </c:pt>
                <c:pt idx="5606">
                  <c:v>112.97</c:v>
                </c:pt>
                <c:pt idx="5607">
                  <c:v>112.95</c:v>
                </c:pt>
                <c:pt idx="5608">
                  <c:v>112.93</c:v>
                </c:pt>
                <c:pt idx="5609">
                  <c:v>112.91</c:v>
                </c:pt>
                <c:pt idx="5610">
                  <c:v>112.92</c:v>
                </c:pt>
                <c:pt idx="5611">
                  <c:v>112.93</c:v>
                </c:pt>
                <c:pt idx="5612">
                  <c:v>112.94</c:v>
                </c:pt>
                <c:pt idx="5613">
                  <c:v>112.94</c:v>
                </c:pt>
                <c:pt idx="5614">
                  <c:v>112.96</c:v>
                </c:pt>
                <c:pt idx="5615">
                  <c:v>112.97</c:v>
                </c:pt>
                <c:pt idx="5616">
                  <c:v>112.97</c:v>
                </c:pt>
                <c:pt idx="5617">
                  <c:v>112.99</c:v>
                </c:pt>
                <c:pt idx="5618">
                  <c:v>112.99</c:v>
                </c:pt>
                <c:pt idx="5619">
                  <c:v>112.99</c:v>
                </c:pt>
                <c:pt idx="5620">
                  <c:v>112.99</c:v>
                </c:pt>
                <c:pt idx="5621">
                  <c:v>113</c:v>
                </c:pt>
                <c:pt idx="5622">
                  <c:v>113.02</c:v>
                </c:pt>
                <c:pt idx="5623">
                  <c:v>113.07</c:v>
                </c:pt>
                <c:pt idx="5624">
                  <c:v>113.14</c:v>
                </c:pt>
                <c:pt idx="5625">
                  <c:v>113.2</c:v>
                </c:pt>
                <c:pt idx="5626">
                  <c:v>113.26</c:v>
                </c:pt>
                <c:pt idx="5627">
                  <c:v>113.32</c:v>
                </c:pt>
                <c:pt idx="5628">
                  <c:v>113.37</c:v>
                </c:pt>
                <c:pt idx="5629">
                  <c:v>113.39</c:v>
                </c:pt>
                <c:pt idx="5630">
                  <c:v>113.39</c:v>
                </c:pt>
                <c:pt idx="5631">
                  <c:v>113.39</c:v>
                </c:pt>
                <c:pt idx="5632">
                  <c:v>113.38</c:v>
                </c:pt>
                <c:pt idx="5633">
                  <c:v>113.36</c:v>
                </c:pt>
                <c:pt idx="5634">
                  <c:v>113.35</c:v>
                </c:pt>
                <c:pt idx="5635">
                  <c:v>113.34</c:v>
                </c:pt>
                <c:pt idx="5636">
                  <c:v>113.33</c:v>
                </c:pt>
                <c:pt idx="5637">
                  <c:v>113.33</c:v>
                </c:pt>
                <c:pt idx="5638">
                  <c:v>113.34</c:v>
                </c:pt>
                <c:pt idx="5639">
                  <c:v>113.35</c:v>
                </c:pt>
                <c:pt idx="5640">
                  <c:v>113.37</c:v>
                </c:pt>
                <c:pt idx="5641">
                  <c:v>113.39</c:v>
                </c:pt>
                <c:pt idx="5642">
                  <c:v>113.41</c:v>
                </c:pt>
                <c:pt idx="5643">
                  <c:v>113.43</c:v>
                </c:pt>
                <c:pt idx="5644">
                  <c:v>113.44</c:v>
                </c:pt>
                <c:pt idx="5645">
                  <c:v>113.47</c:v>
                </c:pt>
                <c:pt idx="5646">
                  <c:v>113.5</c:v>
                </c:pt>
                <c:pt idx="5647">
                  <c:v>113.53</c:v>
                </c:pt>
                <c:pt idx="5648">
                  <c:v>113.56</c:v>
                </c:pt>
                <c:pt idx="5649">
                  <c:v>113.58</c:v>
                </c:pt>
                <c:pt idx="5650">
                  <c:v>113.6</c:v>
                </c:pt>
                <c:pt idx="5651">
                  <c:v>113.63</c:v>
                </c:pt>
                <c:pt idx="5652">
                  <c:v>113.64</c:v>
                </c:pt>
                <c:pt idx="5653">
                  <c:v>113.66</c:v>
                </c:pt>
                <c:pt idx="5654">
                  <c:v>113.67</c:v>
                </c:pt>
                <c:pt idx="5655">
                  <c:v>113.68</c:v>
                </c:pt>
                <c:pt idx="5656">
                  <c:v>113.68</c:v>
                </c:pt>
                <c:pt idx="5657">
                  <c:v>113.69</c:v>
                </c:pt>
                <c:pt idx="5658">
                  <c:v>113.69</c:v>
                </c:pt>
                <c:pt idx="5659">
                  <c:v>113.7</c:v>
                </c:pt>
                <c:pt idx="5660">
                  <c:v>113.69</c:v>
                </c:pt>
                <c:pt idx="5661">
                  <c:v>113.69</c:v>
                </c:pt>
                <c:pt idx="5662">
                  <c:v>113.69</c:v>
                </c:pt>
                <c:pt idx="5663">
                  <c:v>113.71</c:v>
                </c:pt>
                <c:pt idx="5664">
                  <c:v>113.76</c:v>
                </c:pt>
                <c:pt idx="5665">
                  <c:v>113.8</c:v>
                </c:pt>
                <c:pt idx="5666">
                  <c:v>113.84</c:v>
                </c:pt>
                <c:pt idx="5667">
                  <c:v>113.88</c:v>
                </c:pt>
                <c:pt idx="5668">
                  <c:v>113.91</c:v>
                </c:pt>
                <c:pt idx="5669">
                  <c:v>113.92</c:v>
                </c:pt>
                <c:pt idx="5670">
                  <c:v>113.91</c:v>
                </c:pt>
                <c:pt idx="5671">
                  <c:v>113.89</c:v>
                </c:pt>
                <c:pt idx="5672">
                  <c:v>113.86</c:v>
                </c:pt>
                <c:pt idx="5673">
                  <c:v>113.81</c:v>
                </c:pt>
                <c:pt idx="5674">
                  <c:v>113.76</c:v>
                </c:pt>
                <c:pt idx="5675">
                  <c:v>113.72</c:v>
                </c:pt>
                <c:pt idx="5676">
                  <c:v>113.69</c:v>
                </c:pt>
                <c:pt idx="5677">
                  <c:v>113.66</c:v>
                </c:pt>
                <c:pt idx="5678">
                  <c:v>113.64</c:v>
                </c:pt>
                <c:pt idx="5679">
                  <c:v>113.6</c:v>
                </c:pt>
                <c:pt idx="5680">
                  <c:v>113.57</c:v>
                </c:pt>
                <c:pt idx="5681">
                  <c:v>113.53</c:v>
                </c:pt>
                <c:pt idx="5682">
                  <c:v>113.49</c:v>
                </c:pt>
                <c:pt idx="5683">
                  <c:v>113.45</c:v>
                </c:pt>
                <c:pt idx="5684">
                  <c:v>113.42</c:v>
                </c:pt>
                <c:pt idx="5685">
                  <c:v>113.38</c:v>
                </c:pt>
                <c:pt idx="5686">
                  <c:v>113.35</c:v>
                </c:pt>
                <c:pt idx="5687">
                  <c:v>113.3</c:v>
                </c:pt>
                <c:pt idx="5688">
                  <c:v>113.26</c:v>
                </c:pt>
                <c:pt idx="5689">
                  <c:v>113.22</c:v>
                </c:pt>
                <c:pt idx="5690">
                  <c:v>113.16</c:v>
                </c:pt>
                <c:pt idx="5691">
                  <c:v>113.12</c:v>
                </c:pt>
                <c:pt idx="5692">
                  <c:v>113.1</c:v>
                </c:pt>
                <c:pt idx="5693">
                  <c:v>113.08</c:v>
                </c:pt>
                <c:pt idx="5694">
                  <c:v>113.06</c:v>
                </c:pt>
                <c:pt idx="5695">
                  <c:v>113.05</c:v>
                </c:pt>
                <c:pt idx="5696">
                  <c:v>113.03</c:v>
                </c:pt>
                <c:pt idx="5697">
                  <c:v>113</c:v>
                </c:pt>
                <c:pt idx="5698">
                  <c:v>112.99</c:v>
                </c:pt>
                <c:pt idx="5699">
                  <c:v>112.97</c:v>
                </c:pt>
                <c:pt idx="5700">
                  <c:v>112.97</c:v>
                </c:pt>
                <c:pt idx="5701">
                  <c:v>112.97</c:v>
                </c:pt>
                <c:pt idx="5702">
                  <c:v>112.96</c:v>
                </c:pt>
                <c:pt idx="5703">
                  <c:v>112.95</c:v>
                </c:pt>
                <c:pt idx="5704">
                  <c:v>112.93</c:v>
                </c:pt>
                <c:pt idx="5705">
                  <c:v>112.91</c:v>
                </c:pt>
                <c:pt idx="5706">
                  <c:v>112.89</c:v>
                </c:pt>
                <c:pt idx="5707">
                  <c:v>112.89</c:v>
                </c:pt>
                <c:pt idx="5708">
                  <c:v>112.89</c:v>
                </c:pt>
                <c:pt idx="5709">
                  <c:v>112.9</c:v>
                </c:pt>
                <c:pt idx="5710">
                  <c:v>112.91</c:v>
                </c:pt>
                <c:pt idx="5711">
                  <c:v>112.93</c:v>
                </c:pt>
                <c:pt idx="5712">
                  <c:v>112.97</c:v>
                </c:pt>
                <c:pt idx="5713">
                  <c:v>113.02</c:v>
                </c:pt>
                <c:pt idx="5714">
                  <c:v>113.07</c:v>
                </c:pt>
                <c:pt idx="5715">
                  <c:v>113.14</c:v>
                </c:pt>
                <c:pt idx="5716">
                  <c:v>113.21</c:v>
                </c:pt>
                <c:pt idx="5717">
                  <c:v>113.27</c:v>
                </c:pt>
                <c:pt idx="5718">
                  <c:v>113.33</c:v>
                </c:pt>
                <c:pt idx="5719">
                  <c:v>113.41</c:v>
                </c:pt>
                <c:pt idx="5720">
                  <c:v>113.48</c:v>
                </c:pt>
                <c:pt idx="5721">
                  <c:v>113.53</c:v>
                </c:pt>
                <c:pt idx="5722">
                  <c:v>113.59</c:v>
                </c:pt>
                <c:pt idx="5723">
                  <c:v>113.64</c:v>
                </c:pt>
                <c:pt idx="5724">
                  <c:v>113.69</c:v>
                </c:pt>
                <c:pt idx="5725">
                  <c:v>113.73</c:v>
                </c:pt>
                <c:pt idx="5726">
                  <c:v>113.77</c:v>
                </c:pt>
                <c:pt idx="5727">
                  <c:v>113.83</c:v>
                </c:pt>
                <c:pt idx="5728">
                  <c:v>113.89</c:v>
                </c:pt>
                <c:pt idx="5729">
                  <c:v>113.95</c:v>
                </c:pt>
                <c:pt idx="5730">
                  <c:v>114</c:v>
                </c:pt>
                <c:pt idx="5731">
                  <c:v>114.04</c:v>
                </c:pt>
                <c:pt idx="5732">
                  <c:v>114.07</c:v>
                </c:pt>
                <c:pt idx="5733">
                  <c:v>114.09</c:v>
                </c:pt>
                <c:pt idx="5734">
                  <c:v>114.09</c:v>
                </c:pt>
                <c:pt idx="5735">
                  <c:v>114.09</c:v>
                </c:pt>
                <c:pt idx="5736">
                  <c:v>114.07</c:v>
                </c:pt>
                <c:pt idx="5737">
                  <c:v>114.04</c:v>
                </c:pt>
                <c:pt idx="5738">
                  <c:v>113.99</c:v>
                </c:pt>
                <c:pt idx="5739">
                  <c:v>113.94</c:v>
                </c:pt>
                <c:pt idx="5740">
                  <c:v>113.86</c:v>
                </c:pt>
                <c:pt idx="5741">
                  <c:v>113.77</c:v>
                </c:pt>
                <c:pt idx="5742">
                  <c:v>113.67</c:v>
                </c:pt>
                <c:pt idx="5743">
                  <c:v>113.55</c:v>
                </c:pt>
                <c:pt idx="5744">
                  <c:v>113.43</c:v>
                </c:pt>
                <c:pt idx="5745">
                  <c:v>113.31</c:v>
                </c:pt>
                <c:pt idx="5746">
                  <c:v>113.2</c:v>
                </c:pt>
                <c:pt idx="5747">
                  <c:v>113.1</c:v>
                </c:pt>
                <c:pt idx="5748">
                  <c:v>113.02</c:v>
                </c:pt>
                <c:pt idx="5749">
                  <c:v>112.96</c:v>
                </c:pt>
                <c:pt idx="5750">
                  <c:v>112.93</c:v>
                </c:pt>
                <c:pt idx="5751">
                  <c:v>112.92</c:v>
                </c:pt>
                <c:pt idx="5752">
                  <c:v>112.93</c:v>
                </c:pt>
                <c:pt idx="5753">
                  <c:v>112.96</c:v>
                </c:pt>
                <c:pt idx="5754">
                  <c:v>113</c:v>
                </c:pt>
                <c:pt idx="5755">
                  <c:v>113.05</c:v>
                </c:pt>
                <c:pt idx="5756">
                  <c:v>113.12</c:v>
                </c:pt>
                <c:pt idx="5757">
                  <c:v>113.2</c:v>
                </c:pt>
                <c:pt idx="5758">
                  <c:v>113.29</c:v>
                </c:pt>
                <c:pt idx="5759">
                  <c:v>113.4</c:v>
                </c:pt>
                <c:pt idx="5760">
                  <c:v>113.53</c:v>
                </c:pt>
                <c:pt idx="5761">
                  <c:v>113.66</c:v>
                </c:pt>
                <c:pt idx="5762">
                  <c:v>113.79</c:v>
                </c:pt>
                <c:pt idx="5763">
                  <c:v>113.93</c:v>
                </c:pt>
                <c:pt idx="5764">
                  <c:v>114.08</c:v>
                </c:pt>
                <c:pt idx="5765">
                  <c:v>114.23</c:v>
                </c:pt>
                <c:pt idx="5766">
                  <c:v>114.38</c:v>
                </c:pt>
                <c:pt idx="5767">
                  <c:v>114.52</c:v>
                </c:pt>
                <c:pt idx="5768">
                  <c:v>114.65</c:v>
                </c:pt>
                <c:pt idx="5769">
                  <c:v>114.77</c:v>
                </c:pt>
                <c:pt idx="5770">
                  <c:v>114.89</c:v>
                </c:pt>
                <c:pt idx="5771">
                  <c:v>115.01</c:v>
                </c:pt>
                <c:pt idx="5772">
                  <c:v>115.13</c:v>
                </c:pt>
                <c:pt idx="5773">
                  <c:v>115.25</c:v>
                </c:pt>
                <c:pt idx="5774">
                  <c:v>115.37</c:v>
                </c:pt>
                <c:pt idx="5775">
                  <c:v>115.49</c:v>
                </c:pt>
                <c:pt idx="5776">
                  <c:v>115.63</c:v>
                </c:pt>
                <c:pt idx="5777">
                  <c:v>115.76</c:v>
                </c:pt>
                <c:pt idx="5778">
                  <c:v>115.89</c:v>
                </c:pt>
                <c:pt idx="5779">
                  <c:v>116.02</c:v>
                </c:pt>
                <c:pt idx="5780">
                  <c:v>116.15</c:v>
                </c:pt>
                <c:pt idx="5781">
                  <c:v>116.26</c:v>
                </c:pt>
                <c:pt idx="5782">
                  <c:v>116.37</c:v>
                </c:pt>
                <c:pt idx="5783">
                  <c:v>116.46</c:v>
                </c:pt>
                <c:pt idx="5784">
                  <c:v>116.55</c:v>
                </c:pt>
                <c:pt idx="5785">
                  <c:v>116.64</c:v>
                </c:pt>
                <c:pt idx="5786">
                  <c:v>116.74</c:v>
                </c:pt>
                <c:pt idx="5787">
                  <c:v>116.87</c:v>
                </c:pt>
                <c:pt idx="5788">
                  <c:v>116.99</c:v>
                </c:pt>
                <c:pt idx="5789">
                  <c:v>117.1</c:v>
                </c:pt>
                <c:pt idx="5790">
                  <c:v>117.23</c:v>
                </c:pt>
                <c:pt idx="5791">
                  <c:v>117.36</c:v>
                </c:pt>
                <c:pt idx="5792">
                  <c:v>117.49</c:v>
                </c:pt>
                <c:pt idx="5793">
                  <c:v>117.61</c:v>
                </c:pt>
                <c:pt idx="5794">
                  <c:v>117.71</c:v>
                </c:pt>
                <c:pt idx="5795">
                  <c:v>117.79</c:v>
                </c:pt>
                <c:pt idx="5796">
                  <c:v>117.86</c:v>
                </c:pt>
                <c:pt idx="5797">
                  <c:v>117.9</c:v>
                </c:pt>
                <c:pt idx="5798">
                  <c:v>117.92</c:v>
                </c:pt>
                <c:pt idx="5799">
                  <c:v>117.93</c:v>
                </c:pt>
                <c:pt idx="5800">
                  <c:v>117.94</c:v>
                </c:pt>
                <c:pt idx="5801">
                  <c:v>117.94</c:v>
                </c:pt>
                <c:pt idx="5802">
                  <c:v>117.93</c:v>
                </c:pt>
                <c:pt idx="5803">
                  <c:v>117.91</c:v>
                </c:pt>
                <c:pt idx="5804">
                  <c:v>117.89</c:v>
                </c:pt>
                <c:pt idx="5805">
                  <c:v>117.87</c:v>
                </c:pt>
                <c:pt idx="5806">
                  <c:v>117.85</c:v>
                </c:pt>
                <c:pt idx="5807">
                  <c:v>117.84</c:v>
                </c:pt>
                <c:pt idx="5808">
                  <c:v>117.83</c:v>
                </c:pt>
                <c:pt idx="5809">
                  <c:v>117.82</c:v>
                </c:pt>
                <c:pt idx="5810">
                  <c:v>117.81</c:v>
                </c:pt>
                <c:pt idx="5811">
                  <c:v>117.79</c:v>
                </c:pt>
                <c:pt idx="5812">
                  <c:v>117.78</c:v>
                </c:pt>
                <c:pt idx="5813">
                  <c:v>117.76</c:v>
                </c:pt>
                <c:pt idx="5814">
                  <c:v>117.75</c:v>
                </c:pt>
                <c:pt idx="5815">
                  <c:v>117.75</c:v>
                </c:pt>
                <c:pt idx="5816">
                  <c:v>117.74</c:v>
                </c:pt>
                <c:pt idx="5817">
                  <c:v>117.72</c:v>
                </c:pt>
                <c:pt idx="5818">
                  <c:v>117.7</c:v>
                </c:pt>
                <c:pt idx="5819">
                  <c:v>117.68</c:v>
                </c:pt>
                <c:pt idx="5820">
                  <c:v>117.66</c:v>
                </c:pt>
                <c:pt idx="5821">
                  <c:v>117.65</c:v>
                </c:pt>
                <c:pt idx="5822">
                  <c:v>117.63</c:v>
                </c:pt>
                <c:pt idx="5823">
                  <c:v>117.61</c:v>
                </c:pt>
                <c:pt idx="5824">
                  <c:v>117.59</c:v>
                </c:pt>
                <c:pt idx="5825">
                  <c:v>117.56</c:v>
                </c:pt>
                <c:pt idx="5826">
                  <c:v>117.51</c:v>
                </c:pt>
                <c:pt idx="5827">
                  <c:v>117.45</c:v>
                </c:pt>
                <c:pt idx="5828">
                  <c:v>117.4</c:v>
                </c:pt>
                <c:pt idx="5829">
                  <c:v>117.35</c:v>
                </c:pt>
                <c:pt idx="5830">
                  <c:v>117.31</c:v>
                </c:pt>
                <c:pt idx="5831">
                  <c:v>117.28</c:v>
                </c:pt>
                <c:pt idx="5832">
                  <c:v>117.24</c:v>
                </c:pt>
                <c:pt idx="5833">
                  <c:v>117.22</c:v>
                </c:pt>
                <c:pt idx="5834">
                  <c:v>117.2</c:v>
                </c:pt>
                <c:pt idx="5835">
                  <c:v>117.17</c:v>
                </c:pt>
                <c:pt idx="5836">
                  <c:v>117.14</c:v>
                </c:pt>
                <c:pt idx="5837">
                  <c:v>117.1</c:v>
                </c:pt>
                <c:pt idx="5838">
                  <c:v>117.08</c:v>
                </c:pt>
                <c:pt idx="5839">
                  <c:v>117.05</c:v>
                </c:pt>
                <c:pt idx="5840">
                  <c:v>117.01</c:v>
                </c:pt>
                <c:pt idx="5841">
                  <c:v>116.96</c:v>
                </c:pt>
                <c:pt idx="5842">
                  <c:v>116.91</c:v>
                </c:pt>
                <c:pt idx="5843">
                  <c:v>116.85</c:v>
                </c:pt>
                <c:pt idx="5844">
                  <c:v>116.78</c:v>
                </c:pt>
                <c:pt idx="5845">
                  <c:v>116.71</c:v>
                </c:pt>
                <c:pt idx="5846">
                  <c:v>116.61</c:v>
                </c:pt>
                <c:pt idx="5847">
                  <c:v>116.5</c:v>
                </c:pt>
                <c:pt idx="5848">
                  <c:v>116.39</c:v>
                </c:pt>
                <c:pt idx="5849">
                  <c:v>116.26</c:v>
                </c:pt>
                <c:pt idx="5850">
                  <c:v>116.13</c:v>
                </c:pt>
                <c:pt idx="5851">
                  <c:v>116</c:v>
                </c:pt>
                <c:pt idx="5852">
                  <c:v>115.88</c:v>
                </c:pt>
                <c:pt idx="5853">
                  <c:v>115.78</c:v>
                </c:pt>
                <c:pt idx="5854">
                  <c:v>115.71</c:v>
                </c:pt>
                <c:pt idx="5855">
                  <c:v>115.63</c:v>
                </c:pt>
                <c:pt idx="5856">
                  <c:v>115.56</c:v>
                </c:pt>
                <c:pt idx="5857">
                  <c:v>115.49</c:v>
                </c:pt>
                <c:pt idx="5858">
                  <c:v>115.42</c:v>
                </c:pt>
                <c:pt idx="5859">
                  <c:v>115.35</c:v>
                </c:pt>
                <c:pt idx="5860">
                  <c:v>115.26</c:v>
                </c:pt>
                <c:pt idx="5861">
                  <c:v>115.19</c:v>
                </c:pt>
                <c:pt idx="5862">
                  <c:v>115.12</c:v>
                </c:pt>
                <c:pt idx="5863">
                  <c:v>115.06</c:v>
                </c:pt>
                <c:pt idx="5864">
                  <c:v>115.02</c:v>
                </c:pt>
                <c:pt idx="5865">
                  <c:v>114.98</c:v>
                </c:pt>
                <c:pt idx="5866">
                  <c:v>114.96</c:v>
                </c:pt>
                <c:pt idx="5867">
                  <c:v>114.96</c:v>
                </c:pt>
                <c:pt idx="5868">
                  <c:v>114.98</c:v>
                </c:pt>
                <c:pt idx="5869">
                  <c:v>114.99</c:v>
                </c:pt>
                <c:pt idx="5870">
                  <c:v>115.02</c:v>
                </c:pt>
                <c:pt idx="5871">
                  <c:v>115.06</c:v>
                </c:pt>
                <c:pt idx="5872">
                  <c:v>115.1</c:v>
                </c:pt>
                <c:pt idx="5873">
                  <c:v>115.14</c:v>
                </c:pt>
                <c:pt idx="5874">
                  <c:v>115.18</c:v>
                </c:pt>
                <c:pt idx="5875">
                  <c:v>115.21</c:v>
                </c:pt>
                <c:pt idx="5876">
                  <c:v>115.23</c:v>
                </c:pt>
                <c:pt idx="5877">
                  <c:v>115.23</c:v>
                </c:pt>
                <c:pt idx="5878">
                  <c:v>115.21</c:v>
                </c:pt>
                <c:pt idx="5879">
                  <c:v>115.19</c:v>
                </c:pt>
                <c:pt idx="5880">
                  <c:v>115.15</c:v>
                </c:pt>
                <c:pt idx="5881">
                  <c:v>115.11</c:v>
                </c:pt>
                <c:pt idx="5882">
                  <c:v>115.05</c:v>
                </c:pt>
                <c:pt idx="5883">
                  <c:v>114.98</c:v>
                </c:pt>
                <c:pt idx="5884">
                  <c:v>114.9</c:v>
                </c:pt>
                <c:pt idx="5885">
                  <c:v>114.82</c:v>
                </c:pt>
                <c:pt idx="5886">
                  <c:v>114.76</c:v>
                </c:pt>
                <c:pt idx="5887">
                  <c:v>114.7</c:v>
                </c:pt>
                <c:pt idx="5888">
                  <c:v>114.65</c:v>
                </c:pt>
                <c:pt idx="5889">
                  <c:v>114.6</c:v>
                </c:pt>
                <c:pt idx="5890">
                  <c:v>114.56</c:v>
                </c:pt>
                <c:pt idx="5891">
                  <c:v>114.54</c:v>
                </c:pt>
                <c:pt idx="5892">
                  <c:v>114.53</c:v>
                </c:pt>
                <c:pt idx="5893">
                  <c:v>114.52</c:v>
                </c:pt>
                <c:pt idx="5894">
                  <c:v>114.53</c:v>
                </c:pt>
                <c:pt idx="5895">
                  <c:v>114.54</c:v>
                </c:pt>
                <c:pt idx="5896">
                  <c:v>114.55</c:v>
                </c:pt>
                <c:pt idx="5897">
                  <c:v>114.57</c:v>
                </c:pt>
                <c:pt idx="5898">
                  <c:v>114.59</c:v>
                </c:pt>
                <c:pt idx="5899">
                  <c:v>114.62</c:v>
                </c:pt>
                <c:pt idx="5900">
                  <c:v>114.64</c:v>
                </c:pt>
                <c:pt idx="5901">
                  <c:v>114.67</c:v>
                </c:pt>
                <c:pt idx="5902">
                  <c:v>114.71</c:v>
                </c:pt>
                <c:pt idx="5903">
                  <c:v>114.76</c:v>
                </c:pt>
                <c:pt idx="5904">
                  <c:v>114.81</c:v>
                </c:pt>
                <c:pt idx="5905">
                  <c:v>114.87</c:v>
                </c:pt>
                <c:pt idx="5906">
                  <c:v>114.94</c:v>
                </c:pt>
                <c:pt idx="5907">
                  <c:v>115</c:v>
                </c:pt>
                <c:pt idx="5908">
                  <c:v>115.06</c:v>
                </c:pt>
                <c:pt idx="5909">
                  <c:v>115.1</c:v>
                </c:pt>
                <c:pt idx="5910">
                  <c:v>115.15</c:v>
                </c:pt>
                <c:pt idx="5911">
                  <c:v>115.19</c:v>
                </c:pt>
                <c:pt idx="5912">
                  <c:v>115.22</c:v>
                </c:pt>
                <c:pt idx="5913">
                  <c:v>115.24</c:v>
                </c:pt>
                <c:pt idx="5914">
                  <c:v>115.24</c:v>
                </c:pt>
                <c:pt idx="5915">
                  <c:v>115.23</c:v>
                </c:pt>
                <c:pt idx="5916">
                  <c:v>115.2</c:v>
                </c:pt>
                <c:pt idx="5917">
                  <c:v>115.17</c:v>
                </c:pt>
                <c:pt idx="5918">
                  <c:v>115.12</c:v>
                </c:pt>
                <c:pt idx="5919">
                  <c:v>115.07</c:v>
                </c:pt>
                <c:pt idx="5920">
                  <c:v>115.01</c:v>
                </c:pt>
                <c:pt idx="5921">
                  <c:v>114.95</c:v>
                </c:pt>
                <c:pt idx="5922">
                  <c:v>114.9</c:v>
                </c:pt>
                <c:pt idx="5923">
                  <c:v>114.85</c:v>
                </c:pt>
                <c:pt idx="5924">
                  <c:v>114.79</c:v>
                </c:pt>
                <c:pt idx="5925">
                  <c:v>114.72</c:v>
                </c:pt>
                <c:pt idx="5926">
                  <c:v>114.65</c:v>
                </c:pt>
                <c:pt idx="5927">
                  <c:v>114.57</c:v>
                </c:pt>
                <c:pt idx="5928">
                  <c:v>114.47</c:v>
                </c:pt>
                <c:pt idx="5929">
                  <c:v>114.35</c:v>
                </c:pt>
                <c:pt idx="5930">
                  <c:v>114.23</c:v>
                </c:pt>
                <c:pt idx="5931">
                  <c:v>114.09</c:v>
                </c:pt>
                <c:pt idx="5932">
                  <c:v>113.92</c:v>
                </c:pt>
                <c:pt idx="5933">
                  <c:v>113.75</c:v>
                </c:pt>
                <c:pt idx="5934">
                  <c:v>113.55</c:v>
                </c:pt>
                <c:pt idx="5935">
                  <c:v>113.34</c:v>
                </c:pt>
                <c:pt idx="5936">
                  <c:v>113.14</c:v>
                </c:pt>
                <c:pt idx="5937">
                  <c:v>112.95</c:v>
                </c:pt>
                <c:pt idx="5938">
                  <c:v>112.76</c:v>
                </c:pt>
                <c:pt idx="5939">
                  <c:v>112.59</c:v>
                </c:pt>
                <c:pt idx="5940">
                  <c:v>112.42</c:v>
                </c:pt>
                <c:pt idx="5941">
                  <c:v>112.24</c:v>
                </c:pt>
                <c:pt idx="5942">
                  <c:v>112.06</c:v>
                </c:pt>
                <c:pt idx="5943">
                  <c:v>111.89</c:v>
                </c:pt>
                <c:pt idx="5944">
                  <c:v>111.72</c:v>
                </c:pt>
                <c:pt idx="5945">
                  <c:v>111.54</c:v>
                </c:pt>
                <c:pt idx="5946">
                  <c:v>111.34</c:v>
                </c:pt>
                <c:pt idx="5947">
                  <c:v>111.14</c:v>
                </c:pt>
                <c:pt idx="5948">
                  <c:v>110.93</c:v>
                </c:pt>
                <c:pt idx="5949">
                  <c:v>110.72</c:v>
                </c:pt>
                <c:pt idx="5950">
                  <c:v>110.5</c:v>
                </c:pt>
                <c:pt idx="5951">
                  <c:v>110.28</c:v>
                </c:pt>
                <c:pt idx="5952">
                  <c:v>110.04</c:v>
                </c:pt>
                <c:pt idx="5953">
                  <c:v>109.81</c:v>
                </c:pt>
                <c:pt idx="5954">
                  <c:v>109.57</c:v>
                </c:pt>
                <c:pt idx="5955">
                  <c:v>109.32</c:v>
                </c:pt>
                <c:pt idx="5956">
                  <c:v>109.07</c:v>
                </c:pt>
                <c:pt idx="5957">
                  <c:v>108.81</c:v>
                </c:pt>
                <c:pt idx="5958">
                  <c:v>108.54</c:v>
                </c:pt>
                <c:pt idx="5959">
                  <c:v>108.27</c:v>
                </c:pt>
                <c:pt idx="5960">
                  <c:v>108</c:v>
                </c:pt>
                <c:pt idx="5961">
                  <c:v>107.74</c:v>
                </c:pt>
                <c:pt idx="5962">
                  <c:v>107.47</c:v>
                </c:pt>
                <c:pt idx="5963">
                  <c:v>107.22</c:v>
                </c:pt>
                <c:pt idx="5964">
                  <c:v>106.99</c:v>
                </c:pt>
                <c:pt idx="5965">
                  <c:v>106.76</c:v>
                </c:pt>
                <c:pt idx="5966">
                  <c:v>106.54</c:v>
                </c:pt>
                <c:pt idx="5967">
                  <c:v>106.31</c:v>
                </c:pt>
                <c:pt idx="5968">
                  <c:v>106.09</c:v>
                </c:pt>
                <c:pt idx="5969">
                  <c:v>105.86</c:v>
                </c:pt>
                <c:pt idx="5970">
                  <c:v>105.64</c:v>
                </c:pt>
                <c:pt idx="5971">
                  <c:v>105.41</c:v>
                </c:pt>
                <c:pt idx="5972">
                  <c:v>105.18</c:v>
                </c:pt>
                <c:pt idx="5973">
                  <c:v>104.96</c:v>
                </c:pt>
                <c:pt idx="5974">
                  <c:v>104.73</c:v>
                </c:pt>
                <c:pt idx="5975">
                  <c:v>104.51</c:v>
                </c:pt>
                <c:pt idx="5976">
                  <c:v>104.28</c:v>
                </c:pt>
                <c:pt idx="5977">
                  <c:v>104.06</c:v>
                </c:pt>
                <c:pt idx="5978">
                  <c:v>103.85</c:v>
                </c:pt>
                <c:pt idx="5979">
                  <c:v>103.64</c:v>
                </c:pt>
                <c:pt idx="5980">
                  <c:v>103.42</c:v>
                </c:pt>
                <c:pt idx="5981">
                  <c:v>103.22</c:v>
                </c:pt>
                <c:pt idx="5982">
                  <c:v>103.01</c:v>
                </c:pt>
                <c:pt idx="5983">
                  <c:v>102.82</c:v>
                </c:pt>
                <c:pt idx="5984">
                  <c:v>102.63</c:v>
                </c:pt>
                <c:pt idx="5985">
                  <c:v>102.45</c:v>
                </c:pt>
                <c:pt idx="5986">
                  <c:v>102.26</c:v>
                </c:pt>
                <c:pt idx="5987">
                  <c:v>102.09</c:v>
                </c:pt>
                <c:pt idx="5988">
                  <c:v>101.92</c:v>
                </c:pt>
                <c:pt idx="5989">
                  <c:v>101.76</c:v>
                </c:pt>
                <c:pt idx="5990">
                  <c:v>101.59</c:v>
                </c:pt>
                <c:pt idx="5991">
                  <c:v>101.43</c:v>
                </c:pt>
                <c:pt idx="5992">
                  <c:v>101.29</c:v>
                </c:pt>
                <c:pt idx="5993">
                  <c:v>101.14</c:v>
                </c:pt>
                <c:pt idx="5994">
                  <c:v>100.99</c:v>
                </c:pt>
                <c:pt idx="5995">
                  <c:v>100.85</c:v>
                </c:pt>
                <c:pt idx="5996">
                  <c:v>100.72</c:v>
                </c:pt>
                <c:pt idx="5997">
                  <c:v>100.58</c:v>
                </c:pt>
                <c:pt idx="5998">
                  <c:v>100.44</c:v>
                </c:pt>
                <c:pt idx="5999">
                  <c:v>100.3</c:v>
                </c:pt>
                <c:pt idx="6000">
                  <c:v>100.17</c:v>
                </c:pt>
                <c:pt idx="6001">
                  <c:v>100.04</c:v>
                </c:pt>
                <c:pt idx="6002">
                  <c:v>99.903999999999996</c:v>
                </c:pt>
                <c:pt idx="6003">
                  <c:v>99.781000000000006</c:v>
                </c:pt>
                <c:pt idx="6004">
                  <c:v>99.664000000000001</c:v>
                </c:pt>
                <c:pt idx="6005">
                  <c:v>99.540999999999997</c:v>
                </c:pt>
                <c:pt idx="6006">
                  <c:v>99.435000000000002</c:v>
                </c:pt>
                <c:pt idx="6007">
                  <c:v>99.334000000000003</c:v>
                </c:pt>
                <c:pt idx="6008">
                  <c:v>99.227999999999994</c:v>
                </c:pt>
                <c:pt idx="6009">
                  <c:v>99.135000000000005</c:v>
                </c:pt>
                <c:pt idx="6010">
                  <c:v>99.058000000000007</c:v>
                </c:pt>
                <c:pt idx="6011">
                  <c:v>98.98</c:v>
                </c:pt>
                <c:pt idx="6012">
                  <c:v>98.897000000000006</c:v>
                </c:pt>
                <c:pt idx="6013">
                  <c:v>98.831999999999994</c:v>
                </c:pt>
                <c:pt idx="6014">
                  <c:v>98.784999999999997</c:v>
                </c:pt>
                <c:pt idx="6015">
                  <c:v>98.733999999999995</c:v>
                </c:pt>
                <c:pt idx="6016">
                  <c:v>98.686000000000007</c:v>
                </c:pt>
                <c:pt idx="6017">
                  <c:v>98.643000000000001</c:v>
                </c:pt>
                <c:pt idx="6018">
                  <c:v>98.602999999999994</c:v>
                </c:pt>
                <c:pt idx="6019">
                  <c:v>98.567999999999998</c:v>
                </c:pt>
                <c:pt idx="6020">
                  <c:v>98.521000000000001</c:v>
                </c:pt>
                <c:pt idx="6021">
                  <c:v>98.47</c:v>
                </c:pt>
                <c:pt idx="6022">
                  <c:v>98.414000000000001</c:v>
                </c:pt>
                <c:pt idx="6023">
                  <c:v>98.353999999999999</c:v>
                </c:pt>
                <c:pt idx="6024">
                  <c:v>98.286000000000001</c:v>
                </c:pt>
                <c:pt idx="6025">
                  <c:v>98.221000000000004</c:v>
                </c:pt>
                <c:pt idx="6026">
                  <c:v>98.168999999999997</c:v>
                </c:pt>
                <c:pt idx="6027">
                  <c:v>98.126000000000005</c:v>
                </c:pt>
                <c:pt idx="6028">
                  <c:v>98.094999999999999</c:v>
                </c:pt>
                <c:pt idx="6029">
                  <c:v>98.076999999999998</c:v>
                </c:pt>
                <c:pt idx="6030">
                  <c:v>98.072000000000003</c:v>
                </c:pt>
                <c:pt idx="6031">
                  <c:v>98.072999999999993</c:v>
                </c:pt>
                <c:pt idx="6032">
                  <c:v>98.075000000000003</c:v>
                </c:pt>
                <c:pt idx="6033">
                  <c:v>98.075999999999993</c:v>
                </c:pt>
                <c:pt idx="6034">
                  <c:v>98.063000000000002</c:v>
                </c:pt>
                <c:pt idx="6035">
                  <c:v>98.045000000000002</c:v>
                </c:pt>
                <c:pt idx="6036">
                  <c:v>98.019000000000005</c:v>
                </c:pt>
                <c:pt idx="6037">
                  <c:v>97.986000000000004</c:v>
                </c:pt>
                <c:pt idx="6038">
                  <c:v>97.936000000000007</c:v>
                </c:pt>
                <c:pt idx="6039">
                  <c:v>97.878</c:v>
                </c:pt>
                <c:pt idx="6040">
                  <c:v>97.816000000000003</c:v>
                </c:pt>
                <c:pt idx="6041">
                  <c:v>97.748999999999995</c:v>
                </c:pt>
                <c:pt idx="6042">
                  <c:v>97.673000000000002</c:v>
                </c:pt>
                <c:pt idx="6043">
                  <c:v>97.590999999999994</c:v>
                </c:pt>
                <c:pt idx="6044">
                  <c:v>97.522000000000006</c:v>
                </c:pt>
                <c:pt idx="6045">
                  <c:v>97.468999999999994</c:v>
                </c:pt>
                <c:pt idx="6046">
                  <c:v>97.429000000000002</c:v>
                </c:pt>
                <c:pt idx="6047">
                  <c:v>97.382999999999996</c:v>
                </c:pt>
                <c:pt idx="6048">
                  <c:v>97.328999999999994</c:v>
                </c:pt>
                <c:pt idx="6049">
                  <c:v>97.289000000000001</c:v>
                </c:pt>
                <c:pt idx="6050">
                  <c:v>97.27</c:v>
                </c:pt>
                <c:pt idx="6051">
                  <c:v>97.257000000000005</c:v>
                </c:pt>
                <c:pt idx="6052">
                  <c:v>97.256</c:v>
                </c:pt>
                <c:pt idx="6053">
                  <c:v>97.262</c:v>
                </c:pt>
                <c:pt idx="6054">
                  <c:v>97.265000000000001</c:v>
                </c:pt>
                <c:pt idx="6055">
                  <c:v>97.277000000000001</c:v>
                </c:pt>
                <c:pt idx="6056">
                  <c:v>97.305999999999997</c:v>
                </c:pt>
                <c:pt idx="6057">
                  <c:v>97.334000000000003</c:v>
                </c:pt>
                <c:pt idx="6058">
                  <c:v>97.343999999999994</c:v>
                </c:pt>
                <c:pt idx="6059">
                  <c:v>97.337000000000003</c:v>
                </c:pt>
                <c:pt idx="6060">
                  <c:v>97.304000000000002</c:v>
                </c:pt>
                <c:pt idx="6061">
                  <c:v>97.247</c:v>
                </c:pt>
                <c:pt idx="6062">
                  <c:v>97.185000000000002</c:v>
                </c:pt>
                <c:pt idx="6063">
                  <c:v>97.117999999999995</c:v>
                </c:pt>
                <c:pt idx="6064">
                  <c:v>97.036000000000001</c:v>
                </c:pt>
                <c:pt idx="6065">
                  <c:v>96.947999999999993</c:v>
                </c:pt>
                <c:pt idx="6066">
                  <c:v>96.849000000000004</c:v>
                </c:pt>
                <c:pt idx="6067">
                  <c:v>96.748000000000005</c:v>
                </c:pt>
                <c:pt idx="6068">
                  <c:v>96.644999999999996</c:v>
                </c:pt>
                <c:pt idx="6069">
                  <c:v>96.563000000000002</c:v>
                </c:pt>
                <c:pt idx="6070">
                  <c:v>96.484999999999999</c:v>
                </c:pt>
                <c:pt idx="6071">
                  <c:v>96.399000000000001</c:v>
                </c:pt>
                <c:pt idx="6072">
                  <c:v>96.320999999999998</c:v>
                </c:pt>
                <c:pt idx="6073">
                  <c:v>96.236000000000004</c:v>
                </c:pt>
                <c:pt idx="6074">
                  <c:v>96.152000000000001</c:v>
                </c:pt>
                <c:pt idx="6075">
                  <c:v>96.097999999999999</c:v>
                </c:pt>
                <c:pt idx="6076">
                  <c:v>96.078000000000003</c:v>
                </c:pt>
                <c:pt idx="6077">
                  <c:v>96.084999999999994</c:v>
                </c:pt>
                <c:pt idx="6078">
                  <c:v>96.12</c:v>
                </c:pt>
                <c:pt idx="6079">
                  <c:v>96.179000000000002</c:v>
                </c:pt>
                <c:pt idx="6080">
                  <c:v>96.251999999999995</c:v>
                </c:pt>
                <c:pt idx="6081">
                  <c:v>96.328999999999994</c:v>
                </c:pt>
                <c:pt idx="6082">
                  <c:v>96.391000000000005</c:v>
                </c:pt>
                <c:pt idx="6083">
                  <c:v>96.43</c:v>
                </c:pt>
                <c:pt idx="6084">
                  <c:v>96.453000000000003</c:v>
                </c:pt>
                <c:pt idx="6085">
                  <c:v>96.459000000000003</c:v>
                </c:pt>
                <c:pt idx="6086">
                  <c:v>96.459000000000003</c:v>
                </c:pt>
                <c:pt idx="6087">
                  <c:v>96.453000000000003</c:v>
                </c:pt>
                <c:pt idx="6088">
                  <c:v>96.438000000000002</c:v>
                </c:pt>
                <c:pt idx="6089">
                  <c:v>96.415000000000006</c:v>
                </c:pt>
                <c:pt idx="6090">
                  <c:v>96.387</c:v>
                </c:pt>
                <c:pt idx="6091">
                  <c:v>96.356999999999999</c:v>
                </c:pt>
                <c:pt idx="6092">
                  <c:v>96.319000000000003</c:v>
                </c:pt>
                <c:pt idx="6093">
                  <c:v>96.272999999999996</c:v>
                </c:pt>
                <c:pt idx="6094">
                  <c:v>96.213999999999999</c:v>
                </c:pt>
                <c:pt idx="6095">
                  <c:v>96.147999999999996</c:v>
                </c:pt>
                <c:pt idx="6096">
                  <c:v>96.070999999999998</c:v>
                </c:pt>
                <c:pt idx="6097">
                  <c:v>95.98</c:v>
                </c:pt>
                <c:pt idx="6098">
                  <c:v>95.894000000000005</c:v>
                </c:pt>
                <c:pt idx="6099">
                  <c:v>95.820999999999998</c:v>
                </c:pt>
                <c:pt idx="6100">
                  <c:v>95.753</c:v>
                </c:pt>
                <c:pt idx="6101">
                  <c:v>95.706999999999994</c:v>
                </c:pt>
                <c:pt idx="6102">
                  <c:v>95.676000000000002</c:v>
                </c:pt>
                <c:pt idx="6103">
                  <c:v>95.650999999999996</c:v>
                </c:pt>
                <c:pt idx="6104">
                  <c:v>95.638000000000005</c:v>
                </c:pt>
                <c:pt idx="6105">
                  <c:v>95.629000000000005</c:v>
                </c:pt>
                <c:pt idx="6106">
                  <c:v>95.629000000000005</c:v>
                </c:pt>
                <c:pt idx="6107">
                  <c:v>95.641999999999996</c:v>
                </c:pt>
                <c:pt idx="6108">
                  <c:v>95.662999999999997</c:v>
                </c:pt>
                <c:pt idx="6109">
                  <c:v>95.691000000000003</c:v>
                </c:pt>
                <c:pt idx="6110">
                  <c:v>95.715000000000003</c:v>
                </c:pt>
                <c:pt idx="6111">
                  <c:v>95.736999999999995</c:v>
                </c:pt>
                <c:pt idx="6112">
                  <c:v>95.757000000000005</c:v>
                </c:pt>
                <c:pt idx="6113">
                  <c:v>95.778000000000006</c:v>
                </c:pt>
                <c:pt idx="6114">
                  <c:v>95.796999999999997</c:v>
                </c:pt>
                <c:pt idx="6115">
                  <c:v>95.807000000000002</c:v>
                </c:pt>
                <c:pt idx="6116">
                  <c:v>95.81</c:v>
                </c:pt>
                <c:pt idx="6117">
                  <c:v>95.8</c:v>
                </c:pt>
                <c:pt idx="6118">
                  <c:v>95.784000000000006</c:v>
                </c:pt>
                <c:pt idx="6119">
                  <c:v>95.768000000000001</c:v>
                </c:pt>
                <c:pt idx="6120">
                  <c:v>95.763000000000005</c:v>
                </c:pt>
                <c:pt idx="6121">
                  <c:v>95.774000000000001</c:v>
                </c:pt>
                <c:pt idx="6122">
                  <c:v>95.790999999999997</c:v>
                </c:pt>
                <c:pt idx="6123">
                  <c:v>95.802999999999997</c:v>
                </c:pt>
                <c:pt idx="6124">
                  <c:v>95.81</c:v>
                </c:pt>
                <c:pt idx="6125">
                  <c:v>95.817999999999998</c:v>
                </c:pt>
                <c:pt idx="6126">
                  <c:v>95.831000000000003</c:v>
                </c:pt>
                <c:pt idx="6127">
                  <c:v>95.847999999999999</c:v>
                </c:pt>
                <c:pt idx="6128">
                  <c:v>95.87</c:v>
                </c:pt>
                <c:pt idx="6129">
                  <c:v>95.894000000000005</c:v>
                </c:pt>
                <c:pt idx="6130">
                  <c:v>95.91</c:v>
                </c:pt>
                <c:pt idx="6131">
                  <c:v>95.91</c:v>
                </c:pt>
                <c:pt idx="6132">
                  <c:v>95.912000000000006</c:v>
                </c:pt>
                <c:pt idx="6133">
                  <c:v>95.92</c:v>
                </c:pt>
                <c:pt idx="6134">
                  <c:v>95.929000000000002</c:v>
                </c:pt>
                <c:pt idx="6135">
                  <c:v>95.93</c:v>
                </c:pt>
                <c:pt idx="6136">
                  <c:v>95.929000000000002</c:v>
                </c:pt>
                <c:pt idx="6137">
                  <c:v>95.933999999999997</c:v>
                </c:pt>
                <c:pt idx="6138">
                  <c:v>95.936999999999998</c:v>
                </c:pt>
                <c:pt idx="6139">
                  <c:v>95.932000000000002</c:v>
                </c:pt>
                <c:pt idx="6140">
                  <c:v>95.932000000000002</c:v>
                </c:pt>
                <c:pt idx="6141">
                  <c:v>95.960999999999999</c:v>
                </c:pt>
                <c:pt idx="6142">
                  <c:v>96.007999999999996</c:v>
                </c:pt>
                <c:pt idx="6143">
                  <c:v>96.055000000000007</c:v>
                </c:pt>
                <c:pt idx="6144">
                  <c:v>96.102000000000004</c:v>
                </c:pt>
                <c:pt idx="6145">
                  <c:v>96.153999999999996</c:v>
                </c:pt>
                <c:pt idx="6146">
                  <c:v>96.201999999999998</c:v>
                </c:pt>
                <c:pt idx="6147">
                  <c:v>96.227999999999994</c:v>
                </c:pt>
                <c:pt idx="6148">
                  <c:v>96.222999999999999</c:v>
                </c:pt>
                <c:pt idx="6149">
                  <c:v>96.194000000000003</c:v>
                </c:pt>
                <c:pt idx="6150">
                  <c:v>96.144999999999996</c:v>
                </c:pt>
                <c:pt idx="6151">
                  <c:v>96.08</c:v>
                </c:pt>
                <c:pt idx="6152">
                  <c:v>96.001999999999995</c:v>
                </c:pt>
                <c:pt idx="6153">
                  <c:v>95.905000000000001</c:v>
                </c:pt>
                <c:pt idx="6154">
                  <c:v>95.793999999999997</c:v>
                </c:pt>
                <c:pt idx="6155">
                  <c:v>95.665000000000006</c:v>
                </c:pt>
                <c:pt idx="6156">
                  <c:v>95.531000000000006</c:v>
                </c:pt>
                <c:pt idx="6157">
                  <c:v>95.379000000000005</c:v>
                </c:pt>
                <c:pt idx="6158">
                  <c:v>95.233999999999995</c:v>
                </c:pt>
                <c:pt idx="6159">
                  <c:v>95.102000000000004</c:v>
                </c:pt>
                <c:pt idx="6160">
                  <c:v>94.975999999999999</c:v>
                </c:pt>
                <c:pt idx="6161">
                  <c:v>94.847999999999999</c:v>
                </c:pt>
                <c:pt idx="6162">
                  <c:v>94.721999999999994</c:v>
                </c:pt>
                <c:pt idx="6163">
                  <c:v>94.611999999999995</c:v>
                </c:pt>
                <c:pt idx="6164">
                  <c:v>94.504999999999995</c:v>
                </c:pt>
                <c:pt idx="6165">
                  <c:v>94.400999999999996</c:v>
                </c:pt>
                <c:pt idx="6166">
                  <c:v>94.320999999999998</c:v>
                </c:pt>
                <c:pt idx="6167">
                  <c:v>94.253</c:v>
                </c:pt>
                <c:pt idx="6168">
                  <c:v>94.188999999999993</c:v>
                </c:pt>
                <c:pt idx="6169">
                  <c:v>94.132000000000005</c:v>
                </c:pt>
                <c:pt idx="6170">
                  <c:v>94.085999999999999</c:v>
                </c:pt>
                <c:pt idx="6171">
                  <c:v>94.058999999999997</c:v>
                </c:pt>
                <c:pt idx="6172">
                  <c:v>94.04</c:v>
                </c:pt>
                <c:pt idx="6173">
                  <c:v>94.024000000000001</c:v>
                </c:pt>
                <c:pt idx="6174">
                  <c:v>94.019000000000005</c:v>
                </c:pt>
                <c:pt idx="6175">
                  <c:v>94.022000000000006</c:v>
                </c:pt>
                <c:pt idx="6176">
                  <c:v>94.021000000000001</c:v>
                </c:pt>
                <c:pt idx="6177">
                  <c:v>94.022999999999996</c:v>
                </c:pt>
                <c:pt idx="6178">
                  <c:v>94.027000000000001</c:v>
                </c:pt>
                <c:pt idx="6179">
                  <c:v>94.036000000000001</c:v>
                </c:pt>
                <c:pt idx="6180">
                  <c:v>94.046999999999997</c:v>
                </c:pt>
                <c:pt idx="6181">
                  <c:v>94.055999999999997</c:v>
                </c:pt>
                <c:pt idx="6182">
                  <c:v>94.066000000000003</c:v>
                </c:pt>
                <c:pt idx="6183">
                  <c:v>94.072999999999993</c:v>
                </c:pt>
                <c:pt idx="6184">
                  <c:v>94.078000000000003</c:v>
                </c:pt>
                <c:pt idx="6185">
                  <c:v>94.078000000000003</c:v>
                </c:pt>
                <c:pt idx="6186">
                  <c:v>94.075000000000003</c:v>
                </c:pt>
                <c:pt idx="6187">
                  <c:v>94.072999999999993</c:v>
                </c:pt>
                <c:pt idx="6188">
                  <c:v>94.07</c:v>
                </c:pt>
                <c:pt idx="6189">
                  <c:v>94.061999999999998</c:v>
                </c:pt>
                <c:pt idx="6190">
                  <c:v>94.05</c:v>
                </c:pt>
                <c:pt idx="6191">
                  <c:v>94.037000000000006</c:v>
                </c:pt>
                <c:pt idx="6192">
                  <c:v>94.022999999999996</c:v>
                </c:pt>
                <c:pt idx="6193">
                  <c:v>94.010999999999996</c:v>
                </c:pt>
                <c:pt idx="6194">
                  <c:v>94.006</c:v>
                </c:pt>
                <c:pt idx="6195">
                  <c:v>93.998999999999995</c:v>
                </c:pt>
                <c:pt idx="6196">
                  <c:v>93.98</c:v>
                </c:pt>
                <c:pt idx="6197">
                  <c:v>93.956999999999994</c:v>
                </c:pt>
                <c:pt idx="6198">
                  <c:v>93.923000000000002</c:v>
                </c:pt>
                <c:pt idx="6199">
                  <c:v>93.882999999999996</c:v>
                </c:pt>
                <c:pt idx="6200">
                  <c:v>93.85</c:v>
                </c:pt>
                <c:pt idx="6201">
                  <c:v>93.819000000000003</c:v>
                </c:pt>
                <c:pt idx="6202">
                  <c:v>93.799000000000007</c:v>
                </c:pt>
                <c:pt idx="6203">
                  <c:v>93.783000000000001</c:v>
                </c:pt>
                <c:pt idx="6204">
                  <c:v>93.78</c:v>
                </c:pt>
                <c:pt idx="6205">
                  <c:v>93.787000000000006</c:v>
                </c:pt>
                <c:pt idx="6206">
                  <c:v>93.795000000000002</c:v>
                </c:pt>
                <c:pt idx="6207">
                  <c:v>93.802000000000007</c:v>
                </c:pt>
                <c:pt idx="6208">
                  <c:v>93.817999999999998</c:v>
                </c:pt>
                <c:pt idx="6209">
                  <c:v>93.843000000000004</c:v>
                </c:pt>
                <c:pt idx="6210">
                  <c:v>93.873000000000005</c:v>
                </c:pt>
                <c:pt idx="6211">
                  <c:v>93.897999999999996</c:v>
                </c:pt>
                <c:pt idx="6212">
                  <c:v>93.911000000000001</c:v>
                </c:pt>
                <c:pt idx="6213">
                  <c:v>93.915000000000006</c:v>
                </c:pt>
                <c:pt idx="6214">
                  <c:v>93.918999999999997</c:v>
                </c:pt>
                <c:pt idx="6215">
                  <c:v>93.941000000000003</c:v>
                </c:pt>
                <c:pt idx="6216">
                  <c:v>93.971000000000004</c:v>
                </c:pt>
                <c:pt idx="6217">
                  <c:v>93.998999999999995</c:v>
                </c:pt>
                <c:pt idx="6218">
                  <c:v>94.039000000000001</c:v>
                </c:pt>
                <c:pt idx="6219">
                  <c:v>94.087000000000003</c:v>
                </c:pt>
                <c:pt idx="6220">
                  <c:v>94.141999999999996</c:v>
                </c:pt>
                <c:pt idx="6221">
                  <c:v>94.210999999999999</c:v>
                </c:pt>
                <c:pt idx="6222">
                  <c:v>94.290999999999997</c:v>
                </c:pt>
                <c:pt idx="6223">
                  <c:v>94.363</c:v>
                </c:pt>
                <c:pt idx="6224">
                  <c:v>94.438999999999993</c:v>
                </c:pt>
                <c:pt idx="6225">
                  <c:v>94.510999999999996</c:v>
                </c:pt>
                <c:pt idx="6226">
                  <c:v>94.557000000000002</c:v>
                </c:pt>
                <c:pt idx="6227">
                  <c:v>94.578999999999994</c:v>
                </c:pt>
                <c:pt idx="6228">
                  <c:v>94.58</c:v>
                </c:pt>
                <c:pt idx="6229">
                  <c:v>94.557000000000002</c:v>
                </c:pt>
                <c:pt idx="6230">
                  <c:v>94.494</c:v>
                </c:pt>
                <c:pt idx="6231">
                  <c:v>94.418000000000006</c:v>
                </c:pt>
                <c:pt idx="6232">
                  <c:v>94.338999999999999</c:v>
                </c:pt>
                <c:pt idx="6233">
                  <c:v>94.253</c:v>
                </c:pt>
                <c:pt idx="6234">
                  <c:v>94.182000000000002</c:v>
                </c:pt>
                <c:pt idx="6235">
                  <c:v>94.111000000000004</c:v>
                </c:pt>
                <c:pt idx="6236">
                  <c:v>94.042000000000002</c:v>
                </c:pt>
                <c:pt idx="6237">
                  <c:v>93.962999999999994</c:v>
                </c:pt>
                <c:pt idx="6238">
                  <c:v>93.888999999999996</c:v>
                </c:pt>
                <c:pt idx="6239">
                  <c:v>93.822999999999993</c:v>
                </c:pt>
                <c:pt idx="6240">
                  <c:v>93.753</c:v>
                </c:pt>
                <c:pt idx="6241">
                  <c:v>93.677999999999997</c:v>
                </c:pt>
                <c:pt idx="6242">
                  <c:v>93.61</c:v>
                </c:pt>
                <c:pt idx="6243">
                  <c:v>93.551000000000002</c:v>
                </c:pt>
                <c:pt idx="6244">
                  <c:v>93.503</c:v>
                </c:pt>
                <c:pt idx="6245">
                  <c:v>93.468999999999994</c:v>
                </c:pt>
                <c:pt idx="6246">
                  <c:v>93.435000000000002</c:v>
                </c:pt>
                <c:pt idx="6247">
                  <c:v>93.409000000000006</c:v>
                </c:pt>
                <c:pt idx="6248">
                  <c:v>93.393000000000001</c:v>
                </c:pt>
                <c:pt idx="6249">
                  <c:v>93.385999999999996</c:v>
                </c:pt>
                <c:pt idx="6250">
                  <c:v>93.400999999999996</c:v>
                </c:pt>
                <c:pt idx="6251">
                  <c:v>93.429000000000002</c:v>
                </c:pt>
                <c:pt idx="6252">
                  <c:v>93.463999999999999</c:v>
                </c:pt>
                <c:pt idx="6253">
                  <c:v>93.492999999999995</c:v>
                </c:pt>
                <c:pt idx="6254">
                  <c:v>93.522999999999996</c:v>
                </c:pt>
                <c:pt idx="6255">
                  <c:v>93.555000000000007</c:v>
                </c:pt>
                <c:pt idx="6256">
                  <c:v>93.58</c:v>
                </c:pt>
                <c:pt idx="6257">
                  <c:v>93.599000000000004</c:v>
                </c:pt>
                <c:pt idx="6258">
                  <c:v>93.626999999999995</c:v>
                </c:pt>
                <c:pt idx="6259">
                  <c:v>93.644000000000005</c:v>
                </c:pt>
                <c:pt idx="6260">
                  <c:v>93.65</c:v>
                </c:pt>
                <c:pt idx="6261">
                  <c:v>93.631</c:v>
                </c:pt>
                <c:pt idx="6262">
                  <c:v>93.575000000000003</c:v>
                </c:pt>
                <c:pt idx="6263">
                  <c:v>93.509</c:v>
                </c:pt>
                <c:pt idx="6264">
                  <c:v>93.418999999999997</c:v>
                </c:pt>
                <c:pt idx="6265">
                  <c:v>93.334000000000003</c:v>
                </c:pt>
                <c:pt idx="6266">
                  <c:v>93.263999999999996</c:v>
                </c:pt>
                <c:pt idx="6267">
                  <c:v>93.192999999999998</c:v>
                </c:pt>
                <c:pt idx="6268">
                  <c:v>93.138000000000005</c:v>
                </c:pt>
                <c:pt idx="6269">
                  <c:v>93.099000000000004</c:v>
                </c:pt>
                <c:pt idx="6270">
                  <c:v>93.084000000000003</c:v>
                </c:pt>
                <c:pt idx="6271">
                  <c:v>93.093999999999994</c:v>
                </c:pt>
                <c:pt idx="6272">
                  <c:v>93.12</c:v>
                </c:pt>
                <c:pt idx="6273">
                  <c:v>93.156999999999996</c:v>
                </c:pt>
                <c:pt idx="6274">
                  <c:v>93.18</c:v>
                </c:pt>
                <c:pt idx="6275">
                  <c:v>93.177999999999997</c:v>
                </c:pt>
                <c:pt idx="6276">
                  <c:v>93.15</c:v>
                </c:pt>
                <c:pt idx="6277">
                  <c:v>93.090999999999994</c:v>
                </c:pt>
                <c:pt idx="6278">
                  <c:v>93.025000000000006</c:v>
                </c:pt>
                <c:pt idx="6279">
                  <c:v>92.956999999999994</c:v>
                </c:pt>
                <c:pt idx="6280">
                  <c:v>92.870999999999995</c:v>
                </c:pt>
                <c:pt idx="6281">
                  <c:v>92.781000000000006</c:v>
                </c:pt>
                <c:pt idx="6282">
                  <c:v>92.673000000000002</c:v>
                </c:pt>
                <c:pt idx="6283">
                  <c:v>92.549000000000007</c:v>
                </c:pt>
                <c:pt idx="6284">
                  <c:v>92.430999999999997</c:v>
                </c:pt>
                <c:pt idx="6285">
                  <c:v>92.308000000000007</c:v>
                </c:pt>
                <c:pt idx="6286">
                  <c:v>92.177999999999997</c:v>
                </c:pt>
                <c:pt idx="6287">
                  <c:v>92.067999999999998</c:v>
                </c:pt>
                <c:pt idx="6288">
                  <c:v>91.988</c:v>
                </c:pt>
                <c:pt idx="6289">
                  <c:v>91.935000000000002</c:v>
                </c:pt>
                <c:pt idx="6290">
                  <c:v>91.894000000000005</c:v>
                </c:pt>
                <c:pt idx="6291">
                  <c:v>91.863</c:v>
                </c:pt>
                <c:pt idx="6292">
                  <c:v>91.84</c:v>
                </c:pt>
                <c:pt idx="6293">
                  <c:v>91.823999999999998</c:v>
                </c:pt>
                <c:pt idx="6294">
                  <c:v>91.807000000000002</c:v>
                </c:pt>
                <c:pt idx="6295">
                  <c:v>91.796999999999997</c:v>
                </c:pt>
                <c:pt idx="6296">
                  <c:v>91.783000000000001</c:v>
                </c:pt>
                <c:pt idx="6297">
                  <c:v>91.759</c:v>
                </c:pt>
                <c:pt idx="6298">
                  <c:v>91.728999999999999</c:v>
                </c:pt>
                <c:pt idx="6299">
                  <c:v>91.694000000000003</c:v>
                </c:pt>
                <c:pt idx="6300">
                  <c:v>91.649000000000001</c:v>
                </c:pt>
                <c:pt idx="6301">
                  <c:v>91.597999999999999</c:v>
                </c:pt>
                <c:pt idx="6302">
                  <c:v>91.554000000000002</c:v>
                </c:pt>
                <c:pt idx="6303">
                  <c:v>91.49</c:v>
                </c:pt>
                <c:pt idx="6304">
                  <c:v>91.43</c:v>
                </c:pt>
                <c:pt idx="6305">
                  <c:v>91.385000000000005</c:v>
                </c:pt>
                <c:pt idx="6306">
                  <c:v>91.347999999999999</c:v>
                </c:pt>
                <c:pt idx="6307">
                  <c:v>91.323999999999998</c:v>
                </c:pt>
                <c:pt idx="6308">
                  <c:v>91.316000000000003</c:v>
                </c:pt>
                <c:pt idx="6309">
                  <c:v>91.32</c:v>
                </c:pt>
                <c:pt idx="6310">
                  <c:v>91.326999999999998</c:v>
                </c:pt>
                <c:pt idx="6311">
                  <c:v>91.331000000000003</c:v>
                </c:pt>
                <c:pt idx="6312">
                  <c:v>91.325000000000003</c:v>
                </c:pt>
                <c:pt idx="6313">
                  <c:v>91.313000000000002</c:v>
                </c:pt>
                <c:pt idx="6314">
                  <c:v>91.301000000000002</c:v>
                </c:pt>
                <c:pt idx="6315">
                  <c:v>91.292000000000002</c:v>
                </c:pt>
                <c:pt idx="6316">
                  <c:v>91.286000000000001</c:v>
                </c:pt>
                <c:pt idx="6317">
                  <c:v>91.28</c:v>
                </c:pt>
                <c:pt idx="6318">
                  <c:v>91.275000000000006</c:v>
                </c:pt>
                <c:pt idx="6319">
                  <c:v>91.272999999999996</c:v>
                </c:pt>
                <c:pt idx="6320">
                  <c:v>91.278999999999996</c:v>
                </c:pt>
                <c:pt idx="6321">
                  <c:v>91.287999999999997</c:v>
                </c:pt>
                <c:pt idx="6322">
                  <c:v>91.295000000000002</c:v>
                </c:pt>
                <c:pt idx="6323">
                  <c:v>91.308000000000007</c:v>
                </c:pt>
                <c:pt idx="6324">
                  <c:v>91.334999999999994</c:v>
                </c:pt>
                <c:pt idx="6325">
                  <c:v>91.373000000000005</c:v>
                </c:pt>
                <c:pt idx="6326">
                  <c:v>91.414000000000001</c:v>
                </c:pt>
                <c:pt idx="6327">
                  <c:v>91.444000000000003</c:v>
                </c:pt>
                <c:pt idx="6328">
                  <c:v>91.463999999999999</c:v>
                </c:pt>
                <c:pt idx="6329">
                  <c:v>91.507000000000005</c:v>
                </c:pt>
                <c:pt idx="6330">
                  <c:v>91.555999999999997</c:v>
                </c:pt>
                <c:pt idx="6331">
                  <c:v>91.584000000000003</c:v>
                </c:pt>
                <c:pt idx="6332">
                  <c:v>91.61</c:v>
                </c:pt>
                <c:pt idx="6333">
                  <c:v>91.653000000000006</c:v>
                </c:pt>
                <c:pt idx="6334">
                  <c:v>91.695999999999998</c:v>
                </c:pt>
                <c:pt idx="6335">
                  <c:v>91.728999999999999</c:v>
                </c:pt>
                <c:pt idx="6336">
                  <c:v>91.756</c:v>
                </c:pt>
                <c:pt idx="6337">
                  <c:v>91.775000000000006</c:v>
                </c:pt>
                <c:pt idx="6338">
                  <c:v>91.790999999999997</c:v>
                </c:pt>
                <c:pt idx="6339">
                  <c:v>91.784000000000006</c:v>
                </c:pt>
                <c:pt idx="6340">
                  <c:v>91.757000000000005</c:v>
                </c:pt>
                <c:pt idx="6341">
                  <c:v>91.727000000000004</c:v>
                </c:pt>
                <c:pt idx="6342">
                  <c:v>91.685000000000002</c:v>
                </c:pt>
                <c:pt idx="6343">
                  <c:v>91.631</c:v>
                </c:pt>
                <c:pt idx="6344">
                  <c:v>91.563999999999993</c:v>
                </c:pt>
                <c:pt idx="6345">
                  <c:v>91.484999999999999</c:v>
                </c:pt>
                <c:pt idx="6346">
                  <c:v>91.399000000000001</c:v>
                </c:pt>
                <c:pt idx="6347">
                  <c:v>91.311000000000007</c:v>
                </c:pt>
                <c:pt idx="6348">
                  <c:v>91.231999999999999</c:v>
                </c:pt>
                <c:pt idx="6349">
                  <c:v>91.180999999999997</c:v>
                </c:pt>
                <c:pt idx="6350">
                  <c:v>91.156000000000006</c:v>
                </c:pt>
                <c:pt idx="6351">
                  <c:v>91.138000000000005</c:v>
                </c:pt>
                <c:pt idx="6352">
                  <c:v>91.13</c:v>
                </c:pt>
                <c:pt idx="6353">
                  <c:v>91.141999999999996</c:v>
                </c:pt>
                <c:pt idx="6354">
                  <c:v>91.174000000000007</c:v>
                </c:pt>
                <c:pt idx="6355">
                  <c:v>91.212999999999994</c:v>
                </c:pt>
                <c:pt idx="6356">
                  <c:v>91.263999999999996</c:v>
                </c:pt>
                <c:pt idx="6357">
                  <c:v>91.316000000000003</c:v>
                </c:pt>
                <c:pt idx="6358">
                  <c:v>91.39</c:v>
                </c:pt>
                <c:pt idx="6359">
                  <c:v>91.486999999999995</c:v>
                </c:pt>
                <c:pt idx="6360">
                  <c:v>91.594999999999999</c:v>
                </c:pt>
                <c:pt idx="6361">
                  <c:v>91.706000000000003</c:v>
                </c:pt>
                <c:pt idx="6362">
                  <c:v>91.834999999999994</c:v>
                </c:pt>
                <c:pt idx="6363">
                  <c:v>91.989000000000004</c:v>
                </c:pt>
                <c:pt idx="6364">
                  <c:v>92.153999999999996</c:v>
                </c:pt>
                <c:pt idx="6365">
                  <c:v>92.317999999999998</c:v>
                </c:pt>
                <c:pt idx="6366">
                  <c:v>92.492000000000004</c:v>
                </c:pt>
                <c:pt idx="6367">
                  <c:v>92.674999999999997</c:v>
                </c:pt>
                <c:pt idx="6368">
                  <c:v>92.867000000000004</c:v>
                </c:pt>
                <c:pt idx="6369">
                  <c:v>93.078000000000003</c:v>
                </c:pt>
                <c:pt idx="6370">
                  <c:v>93.293999999999997</c:v>
                </c:pt>
                <c:pt idx="6371">
                  <c:v>93.486999999999995</c:v>
                </c:pt>
                <c:pt idx="6372">
                  <c:v>93.665999999999997</c:v>
                </c:pt>
                <c:pt idx="6373">
                  <c:v>93.85</c:v>
                </c:pt>
                <c:pt idx="6374">
                  <c:v>94.043999999999997</c:v>
                </c:pt>
                <c:pt idx="6375">
                  <c:v>94.224000000000004</c:v>
                </c:pt>
                <c:pt idx="6376">
                  <c:v>94.385000000000005</c:v>
                </c:pt>
                <c:pt idx="6377">
                  <c:v>94.537000000000006</c:v>
                </c:pt>
                <c:pt idx="6378">
                  <c:v>94.674999999999997</c:v>
                </c:pt>
                <c:pt idx="6379">
                  <c:v>94.79</c:v>
                </c:pt>
                <c:pt idx="6380">
                  <c:v>94.891999999999996</c:v>
                </c:pt>
                <c:pt idx="6381">
                  <c:v>94.971999999999994</c:v>
                </c:pt>
                <c:pt idx="6382">
                  <c:v>95.031000000000006</c:v>
                </c:pt>
                <c:pt idx="6383">
                  <c:v>95.075999999999993</c:v>
                </c:pt>
                <c:pt idx="6384">
                  <c:v>95.097999999999999</c:v>
                </c:pt>
                <c:pt idx="6385">
                  <c:v>95.11</c:v>
                </c:pt>
                <c:pt idx="6386">
                  <c:v>95.11</c:v>
                </c:pt>
                <c:pt idx="6387">
                  <c:v>95.100999999999999</c:v>
                </c:pt>
                <c:pt idx="6388">
                  <c:v>95.075999999999993</c:v>
                </c:pt>
                <c:pt idx="6389">
                  <c:v>95.058999999999997</c:v>
                </c:pt>
                <c:pt idx="6390">
                  <c:v>95.028999999999996</c:v>
                </c:pt>
                <c:pt idx="6391">
                  <c:v>94.992000000000004</c:v>
                </c:pt>
                <c:pt idx="6392">
                  <c:v>94.953000000000003</c:v>
                </c:pt>
                <c:pt idx="6393">
                  <c:v>94.906999999999996</c:v>
                </c:pt>
                <c:pt idx="6394">
                  <c:v>94.864000000000004</c:v>
                </c:pt>
                <c:pt idx="6395">
                  <c:v>94.823999999999998</c:v>
                </c:pt>
                <c:pt idx="6396">
                  <c:v>94.786000000000001</c:v>
                </c:pt>
                <c:pt idx="6397">
                  <c:v>94.748999999999995</c:v>
                </c:pt>
                <c:pt idx="6398">
                  <c:v>94.715000000000003</c:v>
                </c:pt>
                <c:pt idx="6399">
                  <c:v>94.694000000000003</c:v>
                </c:pt>
                <c:pt idx="6400">
                  <c:v>94.682000000000002</c:v>
                </c:pt>
                <c:pt idx="6401">
                  <c:v>94.679000000000002</c:v>
                </c:pt>
                <c:pt idx="6402">
                  <c:v>94.685000000000002</c:v>
                </c:pt>
                <c:pt idx="6403">
                  <c:v>94.691999999999993</c:v>
                </c:pt>
                <c:pt idx="6404">
                  <c:v>94.703999999999994</c:v>
                </c:pt>
                <c:pt idx="6405">
                  <c:v>94.721000000000004</c:v>
                </c:pt>
                <c:pt idx="6406">
                  <c:v>94.734999999999999</c:v>
                </c:pt>
                <c:pt idx="6407">
                  <c:v>94.745999999999995</c:v>
                </c:pt>
                <c:pt idx="6408">
                  <c:v>94.751999999999995</c:v>
                </c:pt>
                <c:pt idx="6409">
                  <c:v>94.748999999999995</c:v>
                </c:pt>
                <c:pt idx="6410">
                  <c:v>94.734999999999999</c:v>
                </c:pt>
                <c:pt idx="6411">
                  <c:v>94.707999999999998</c:v>
                </c:pt>
                <c:pt idx="6412">
                  <c:v>94.668999999999997</c:v>
                </c:pt>
                <c:pt idx="6413">
                  <c:v>94.611000000000004</c:v>
                </c:pt>
                <c:pt idx="6414">
                  <c:v>94.543999999999997</c:v>
                </c:pt>
                <c:pt idx="6415">
                  <c:v>94.462999999999994</c:v>
                </c:pt>
                <c:pt idx="6416">
                  <c:v>94.346999999999994</c:v>
                </c:pt>
                <c:pt idx="6417">
                  <c:v>94.215999999999994</c:v>
                </c:pt>
                <c:pt idx="6418">
                  <c:v>94.066000000000003</c:v>
                </c:pt>
                <c:pt idx="6419">
                  <c:v>93.911000000000001</c:v>
                </c:pt>
                <c:pt idx="6420">
                  <c:v>93.745999999999995</c:v>
                </c:pt>
                <c:pt idx="6421">
                  <c:v>93.575999999999993</c:v>
                </c:pt>
                <c:pt idx="6422">
                  <c:v>93.418000000000006</c:v>
                </c:pt>
                <c:pt idx="6423">
                  <c:v>93.257000000000005</c:v>
                </c:pt>
                <c:pt idx="6424">
                  <c:v>93.108000000000004</c:v>
                </c:pt>
                <c:pt idx="6425">
                  <c:v>92.968000000000004</c:v>
                </c:pt>
                <c:pt idx="6426">
                  <c:v>92.834000000000003</c:v>
                </c:pt>
                <c:pt idx="6427">
                  <c:v>92.706999999999994</c:v>
                </c:pt>
                <c:pt idx="6428">
                  <c:v>92.603999999999999</c:v>
                </c:pt>
                <c:pt idx="6429">
                  <c:v>92.516999999999996</c:v>
                </c:pt>
                <c:pt idx="6430">
                  <c:v>92.430999999999997</c:v>
                </c:pt>
                <c:pt idx="6431">
                  <c:v>92.364999999999995</c:v>
                </c:pt>
                <c:pt idx="6432">
                  <c:v>92.317999999999998</c:v>
                </c:pt>
                <c:pt idx="6433">
                  <c:v>92.278999999999996</c:v>
                </c:pt>
                <c:pt idx="6434">
                  <c:v>92.242999999999995</c:v>
                </c:pt>
                <c:pt idx="6435">
                  <c:v>92.210999999999999</c:v>
                </c:pt>
                <c:pt idx="6436">
                  <c:v>92.182000000000002</c:v>
                </c:pt>
                <c:pt idx="6437">
                  <c:v>92.162000000000006</c:v>
                </c:pt>
                <c:pt idx="6438">
                  <c:v>92.141000000000005</c:v>
                </c:pt>
                <c:pt idx="6439">
                  <c:v>92.113</c:v>
                </c:pt>
                <c:pt idx="6440">
                  <c:v>92.075999999999993</c:v>
                </c:pt>
                <c:pt idx="6441">
                  <c:v>92.034000000000006</c:v>
                </c:pt>
                <c:pt idx="6442">
                  <c:v>91.988</c:v>
                </c:pt>
                <c:pt idx="6443">
                  <c:v>91.915000000000006</c:v>
                </c:pt>
                <c:pt idx="6444">
                  <c:v>91.835999999999999</c:v>
                </c:pt>
                <c:pt idx="6445">
                  <c:v>91.76</c:v>
                </c:pt>
                <c:pt idx="6446">
                  <c:v>91.665999999999997</c:v>
                </c:pt>
                <c:pt idx="6447">
                  <c:v>91.576999999999998</c:v>
                </c:pt>
                <c:pt idx="6448">
                  <c:v>91.486000000000004</c:v>
                </c:pt>
                <c:pt idx="6449">
                  <c:v>91.393000000000001</c:v>
                </c:pt>
                <c:pt idx="6450">
                  <c:v>91.313000000000002</c:v>
                </c:pt>
                <c:pt idx="6451">
                  <c:v>91.233999999999995</c:v>
                </c:pt>
                <c:pt idx="6452">
                  <c:v>91.152000000000001</c:v>
                </c:pt>
                <c:pt idx="6453">
                  <c:v>91.075999999999993</c:v>
                </c:pt>
                <c:pt idx="6454">
                  <c:v>91.01</c:v>
                </c:pt>
                <c:pt idx="6455">
                  <c:v>90.942999999999998</c:v>
                </c:pt>
                <c:pt idx="6456">
                  <c:v>90.87</c:v>
                </c:pt>
                <c:pt idx="6457">
                  <c:v>90.799000000000007</c:v>
                </c:pt>
                <c:pt idx="6458">
                  <c:v>90.728999999999999</c:v>
                </c:pt>
                <c:pt idx="6459">
                  <c:v>90.653999999999996</c:v>
                </c:pt>
                <c:pt idx="6460">
                  <c:v>90.596000000000004</c:v>
                </c:pt>
                <c:pt idx="6461">
                  <c:v>90.552000000000007</c:v>
                </c:pt>
                <c:pt idx="6462">
                  <c:v>90.516000000000005</c:v>
                </c:pt>
                <c:pt idx="6463">
                  <c:v>90.491</c:v>
                </c:pt>
                <c:pt idx="6464">
                  <c:v>90.486000000000004</c:v>
                </c:pt>
                <c:pt idx="6465">
                  <c:v>90.504999999999995</c:v>
                </c:pt>
                <c:pt idx="6466">
                  <c:v>90.539000000000001</c:v>
                </c:pt>
                <c:pt idx="6467">
                  <c:v>90.570999999999998</c:v>
                </c:pt>
                <c:pt idx="6468">
                  <c:v>90.596999999999994</c:v>
                </c:pt>
                <c:pt idx="6469">
                  <c:v>90.614999999999995</c:v>
                </c:pt>
                <c:pt idx="6470">
                  <c:v>90.629000000000005</c:v>
                </c:pt>
                <c:pt idx="6471">
                  <c:v>90.64</c:v>
                </c:pt>
                <c:pt idx="6472">
                  <c:v>90.658000000000001</c:v>
                </c:pt>
                <c:pt idx="6473">
                  <c:v>90.686999999999998</c:v>
                </c:pt>
                <c:pt idx="6474">
                  <c:v>90.725999999999999</c:v>
                </c:pt>
                <c:pt idx="6475">
                  <c:v>90.75</c:v>
                </c:pt>
                <c:pt idx="6476">
                  <c:v>90.757000000000005</c:v>
                </c:pt>
                <c:pt idx="6477">
                  <c:v>90.742999999999995</c:v>
                </c:pt>
                <c:pt idx="6478">
                  <c:v>90.713999999999999</c:v>
                </c:pt>
                <c:pt idx="6479">
                  <c:v>90.673000000000002</c:v>
                </c:pt>
                <c:pt idx="6480">
                  <c:v>90.635999999999996</c:v>
                </c:pt>
                <c:pt idx="6481">
                  <c:v>90.594999999999999</c:v>
                </c:pt>
                <c:pt idx="6482">
                  <c:v>90.54</c:v>
                </c:pt>
                <c:pt idx="6483">
                  <c:v>90.503</c:v>
                </c:pt>
                <c:pt idx="6484">
                  <c:v>90.474999999999994</c:v>
                </c:pt>
                <c:pt idx="6485">
                  <c:v>90.436000000000007</c:v>
                </c:pt>
                <c:pt idx="6486">
                  <c:v>90.385000000000005</c:v>
                </c:pt>
                <c:pt idx="6487">
                  <c:v>90.349000000000004</c:v>
                </c:pt>
                <c:pt idx="6488">
                  <c:v>90.337999999999994</c:v>
                </c:pt>
                <c:pt idx="6489">
                  <c:v>90.337999999999994</c:v>
                </c:pt>
                <c:pt idx="6490">
                  <c:v>90.34</c:v>
                </c:pt>
                <c:pt idx="6491">
                  <c:v>90.347999999999999</c:v>
                </c:pt>
                <c:pt idx="6492">
                  <c:v>90.358000000000004</c:v>
                </c:pt>
                <c:pt idx="6493">
                  <c:v>90.361999999999995</c:v>
                </c:pt>
                <c:pt idx="6494">
                  <c:v>90.356999999999999</c:v>
                </c:pt>
                <c:pt idx="6495">
                  <c:v>90.36</c:v>
                </c:pt>
                <c:pt idx="6496">
                  <c:v>90.372</c:v>
                </c:pt>
                <c:pt idx="6497">
                  <c:v>90.388000000000005</c:v>
                </c:pt>
                <c:pt idx="6498">
                  <c:v>90.399000000000001</c:v>
                </c:pt>
                <c:pt idx="6499">
                  <c:v>90.403999999999996</c:v>
                </c:pt>
                <c:pt idx="6500">
                  <c:v>90.406000000000006</c:v>
                </c:pt>
                <c:pt idx="6501">
                  <c:v>90.403999999999996</c:v>
                </c:pt>
                <c:pt idx="6502">
                  <c:v>90.400999999999996</c:v>
                </c:pt>
                <c:pt idx="6503">
                  <c:v>90.406000000000006</c:v>
                </c:pt>
                <c:pt idx="6504">
                  <c:v>90.406000000000006</c:v>
                </c:pt>
                <c:pt idx="6505">
                  <c:v>90.403000000000006</c:v>
                </c:pt>
                <c:pt idx="6506">
                  <c:v>90.402000000000001</c:v>
                </c:pt>
                <c:pt idx="6507">
                  <c:v>90.4</c:v>
                </c:pt>
                <c:pt idx="6508">
                  <c:v>90.397999999999996</c:v>
                </c:pt>
                <c:pt idx="6509">
                  <c:v>90.396000000000001</c:v>
                </c:pt>
                <c:pt idx="6510">
                  <c:v>90.4</c:v>
                </c:pt>
                <c:pt idx="6511">
                  <c:v>90.408000000000001</c:v>
                </c:pt>
                <c:pt idx="6512">
                  <c:v>90.423000000000002</c:v>
                </c:pt>
                <c:pt idx="6513">
                  <c:v>90.444999999999993</c:v>
                </c:pt>
                <c:pt idx="6514">
                  <c:v>90.468000000000004</c:v>
                </c:pt>
                <c:pt idx="6515">
                  <c:v>90.489000000000004</c:v>
                </c:pt>
                <c:pt idx="6516">
                  <c:v>90.506</c:v>
                </c:pt>
                <c:pt idx="6517">
                  <c:v>90.518000000000001</c:v>
                </c:pt>
                <c:pt idx="6518">
                  <c:v>90.537000000000006</c:v>
                </c:pt>
                <c:pt idx="6519">
                  <c:v>90.564999999999998</c:v>
                </c:pt>
                <c:pt idx="6520">
                  <c:v>90.605999999999995</c:v>
                </c:pt>
                <c:pt idx="6521">
                  <c:v>90.656000000000006</c:v>
                </c:pt>
                <c:pt idx="6522">
                  <c:v>90.715000000000003</c:v>
                </c:pt>
                <c:pt idx="6523">
                  <c:v>90.772999999999996</c:v>
                </c:pt>
                <c:pt idx="6524">
                  <c:v>90.834999999999994</c:v>
                </c:pt>
                <c:pt idx="6525">
                  <c:v>90.882999999999996</c:v>
                </c:pt>
                <c:pt idx="6526">
                  <c:v>90.92</c:v>
                </c:pt>
                <c:pt idx="6527">
                  <c:v>90.951999999999998</c:v>
                </c:pt>
                <c:pt idx="6528">
                  <c:v>90.977000000000004</c:v>
                </c:pt>
                <c:pt idx="6529">
                  <c:v>90.988</c:v>
                </c:pt>
                <c:pt idx="6530">
                  <c:v>90.989000000000004</c:v>
                </c:pt>
                <c:pt idx="6531">
                  <c:v>90.992000000000004</c:v>
                </c:pt>
                <c:pt idx="6532">
                  <c:v>91</c:v>
                </c:pt>
                <c:pt idx="6533">
                  <c:v>91.013999999999996</c:v>
                </c:pt>
                <c:pt idx="6534">
                  <c:v>91.05</c:v>
                </c:pt>
                <c:pt idx="6535">
                  <c:v>91.108999999999995</c:v>
                </c:pt>
                <c:pt idx="6536">
                  <c:v>91.171999999999997</c:v>
                </c:pt>
                <c:pt idx="6537">
                  <c:v>91.227000000000004</c:v>
                </c:pt>
                <c:pt idx="6538">
                  <c:v>91.284999999999997</c:v>
                </c:pt>
                <c:pt idx="6539">
                  <c:v>91.337000000000003</c:v>
                </c:pt>
                <c:pt idx="6540">
                  <c:v>91.378</c:v>
                </c:pt>
                <c:pt idx="6541">
                  <c:v>91.418000000000006</c:v>
                </c:pt>
                <c:pt idx="6542">
                  <c:v>91.444999999999993</c:v>
                </c:pt>
                <c:pt idx="6543">
                  <c:v>91.445999999999998</c:v>
                </c:pt>
                <c:pt idx="6544">
                  <c:v>91.427999999999997</c:v>
                </c:pt>
                <c:pt idx="6545">
                  <c:v>91.408000000000001</c:v>
                </c:pt>
                <c:pt idx="6546">
                  <c:v>91.376000000000005</c:v>
                </c:pt>
                <c:pt idx="6547">
                  <c:v>91.325000000000003</c:v>
                </c:pt>
                <c:pt idx="6548">
                  <c:v>91.257000000000005</c:v>
                </c:pt>
                <c:pt idx="6549">
                  <c:v>91.186000000000007</c:v>
                </c:pt>
                <c:pt idx="6550">
                  <c:v>91.102999999999994</c:v>
                </c:pt>
                <c:pt idx="6551">
                  <c:v>91.003</c:v>
                </c:pt>
                <c:pt idx="6552">
                  <c:v>90.894000000000005</c:v>
                </c:pt>
                <c:pt idx="6553">
                  <c:v>90.78</c:v>
                </c:pt>
                <c:pt idx="6554">
                  <c:v>90.650999999999996</c:v>
                </c:pt>
                <c:pt idx="6555">
                  <c:v>90.516000000000005</c:v>
                </c:pt>
                <c:pt idx="6556">
                  <c:v>90.37</c:v>
                </c:pt>
                <c:pt idx="6557">
                  <c:v>90.197999999999993</c:v>
                </c:pt>
                <c:pt idx="6558">
                  <c:v>90.028999999999996</c:v>
                </c:pt>
                <c:pt idx="6559">
                  <c:v>89.87</c:v>
                </c:pt>
                <c:pt idx="6560">
                  <c:v>89.694000000000003</c:v>
                </c:pt>
                <c:pt idx="6561">
                  <c:v>89.5</c:v>
                </c:pt>
                <c:pt idx="6562">
                  <c:v>89.308000000000007</c:v>
                </c:pt>
                <c:pt idx="6563">
                  <c:v>89.096000000000004</c:v>
                </c:pt>
                <c:pt idx="6564">
                  <c:v>88.888999999999996</c:v>
                </c:pt>
                <c:pt idx="6565">
                  <c:v>88.697000000000003</c:v>
                </c:pt>
                <c:pt idx="6566">
                  <c:v>88.494</c:v>
                </c:pt>
                <c:pt idx="6567">
                  <c:v>88.302000000000007</c:v>
                </c:pt>
                <c:pt idx="6568">
                  <c:v>88.116</c:v>
                </c:pt>
                <c:pt idx="6569">
                  <c:v>87.944000000000003</c:v>
                </c:pt>
                <c:pt idx="6570">
                  <c:v>87.792000000000002</c:v>
                </c:pt>
                <c:pt idx="6571">
                  <c:v>87.643000000000001</c:v>
                </c:pt>
                <c:pt idx="6572">
                  <c:v>87.512</c:v>
                </c:pt>
                <c:pt idx="6573">
                  <c:v>87.402000000000001</c:v>
                </c:pt>
                <c:pt idx="6574">
                  <c:v>87.304000000000002</c:v>
                </c:pt>
                <c:pt idx="6575">
                  <c:v>87.222999999999999</c:v>
                </c:pt>
                <c:pt idx="6576">
                  <c:v>87.168000000000006</c:v>
                </c:pt>
                <c:pt idx="6577">
                  <c:v>87.138999999999996</c:v>
                </c:pt>
                <c:pt idx="6578">
                  <c:v>87.122</c:v>
                </c:pt>
                <c:pt idx="6579">
                  <c:v>87.119</c:v>
                </c:pt>
                <c:pt idx="6580">
                  <c:v>87.137</c:v>
                </c:pt>
                <c:pt idx="6581">
                  <c:v>87.17</c:v>
                </c:pt>
                <c:pt idx="6582">
                  <c:v>87.215000000000003</c:v>
                </c:pt>
                <c:pt idx="6583">
                  <c:v>87.277000000000001</c:v>
                </c:pt>
                <c:pt idx="6584">
                  <c:v>87.364999999999995</c:v>
                </c:pt>
                <c:pt idx="6585">
                  <c:v>87.478999999999999</c:v>
                </c:pt>
                <c:pt idx="6586">
                  <c:v>87.575999999999993</c:v>
                </c:pt>
                <c:pt idx="6587">
                  <c:v>87.700999999999993</c:v>
                </c:pt>
                <c:pt idx="6588">
                  <c:v>87.825999999999993</c:v>
                </c:pt>
                <c:pt idx="6589">
                  <c:v>87.956999999999994</c:v>
                </c:pt>
                <c:pt idx="6590">
                  <c:v>88.081000000000003</c:v>
                </c:pt>
                <c:pt idx="6591">
                  <c:v>88.195999999999998</c:v>
                </c:pt>
                <c:pt idx="6592">
                  <c:v>88.314999999999998</c:v>
                </c:pt>
                <c:pt idx="6593">
                  <c:v>88.424999999999997</c:v>
                </c:pt>
                <c:pt idx="6594">
                  <c:v>88.522000000000006</c:v>
                </c:pt>
                <c:pt idx="6595">
                  <c:v>88.602999999999994</c:v>
                </c:pt>
                <c:pt idx="6596">
                  <c:v>88.659000000000006</c:v>
                </c:pt>
                <c:pt idx="6597">
                  <c:v>88.691000000000003</c:v>
                </c:pt>
                <c:pt idx="6598">
                  <c:v>88.712000000000003</c:v>
                </c:pt>
                <c:pt idx="6599">
                  <c:v>88.725999999999999</c:v>
                </c:pt>
                <c:pt idx="6600">
                  <c:v>88.73</c:v>
                </c:pt>
                <c:pt idx="6601">
                  <c:v>88.733999999999995</c:v>
                </c:pt>
                <c:pt idx="6602">
                  <c:v>88.741</c:v>
                </c:pt>
                <c:pt idx="6603">
                  <c:v>88.745000000000005</c:v>
                </c:pt>
                <c:pt idx="6604">
                  <c:v>88.747</c:v>
                </c:pt>
                <c:pt idx="6605">
                  <c:v>88.753</c:v>
                </c:pt>
                <c:pt idx="6606">
                  <c:v>88.757999999999996</c:v>
                </c:pt>
                <c:pt idx="6607">
                  <c:v>88.763999999999996</c:v>
                </c:pt>
                <c:pt idx="6608">
                  <c:v>88.768000000000001</c:v>
                </c:pt>
                <c:pt idx="6609">
                  <c:v>88.768000000000001</c:v>
                </c:pt>
                <c:pt idx="6610">
                  <c:v>88.751000000000005</c:v>
                </c:pt>
                <c:pt idx="6611">
                  <c:v>88.724999999999994</c:v>
                </c:pt>
                <c:pt idx="6612">
                  <c:v>88.692999999999998</c:v>
                </c:pt>
                <c:pt idx="6613">
                  <c:v>88.653000000000006</c:v>
                </c:pt>
                <c:pt idx="6614">
                  <c:v>88.617999999999995</c:v>
                </c:pt>
                <c:pt idx="6615">
                  <c:v>88.575999999999993</c:v>
                </c:pt>
                <c:pt idx="6616">
                  <c:v>88.52</c:v>
                </c:pt>
                <c:pt idx="6617">
                  <c:v>88.466999999999999</c:v>
                </c:pt>
                <c:pt idx="6618">
                  <c:v>88.415999999999997</c:v>
                </c:pt>
                <c:pt idx="6619">
                  <c:v>88.382000000000005</c:v>
                </c:pt>
                <c:pt idx="6620">
                  <c:v>88.335999999999999</c:v>
                </c:pt>
                <c:pt idx="6621">
                  <c:v>88.295000000000002</c:v>
                </c:pt>
                <c:pt idx="6622">
                  <c:v>88.251999999999995</c:v>
                </c:pt>
                <c:pt idx="6623">
                  <c:v>88.197999999999993</c:v>
                </c:pt>
                <c:pt idx="6624">
                  <c:v>88.144000000000005</c:v>
                </c:pt>
                <c:pt idx="6625">
                  <c:v>88.073999999999998</c:v>
                </c:pt>
                <c:pt idx="6626">
                  <c:v>88.01</c:v>
                </c:pt>
                <c:pt idx="6627">
                  <c:v>87.962999999999994</c:v>
                </c:pt>
                <c:pt idx="6628">
                  <c:v>87.903999999999996</c:v>
                </c:pt>
                <c:pt idx="6629">
                  <c:v>87.853999999999999</c:v>
                </c:pt>
                <c:pt idx="6630">
                  <c:v>87.816999999999993</c:v>
                </c:pt>
                <c:pt idx="6631">
                  <c:v>87.766999999999996</c:v>
                </c:pt>
                <c:pt idx="6632">
                  <c:v>87.704999999999998</c:v>
                </c:pt>
                <c:pt idx="6633">
                  <c:v>87.647000000000006</c:v>
                </c:pt>
                <c:pt idx="6634">
                  <c:v>87.605000000000004</c:v>
                </c:pt>
                <c:pt idx="6635">
                  <c:v>87.584000000000003</c:v>
                </c:pt>
                <c:pt idx="6636">
                  <c:v>87.575999999999993</c:v>
                </c:pt>
                <c:pt idx="6637">
                  <c:v>87.582999999999998</c:v>
                </c:pt>
                <c:pt idx="6638">
                  <c:v>87.594999999999999</c:v>
                </c:pt>
                <c:pt idx="6639">
                  <c:v>87.608000000000004</c:v>
                </c:pt>
                <c:pt idx="6640">
                  <c:v>87.616</c:v>
                </c:pt>
                <c:pt idx="6641">
                  <c:v>87.625</c:v>
                </c:pt>
                <c:pt idx="6642">
                  <c:v>87.625</c:v>
                </c:pt>
                <c:pt idx="6643">
                  <c:v>87.606999999999999</c:v>
                </c:pt>
                <c:pt idx="6644">
                  <c:v>87.563999999999993</c:v>
                </c:pt>
                <c:pt idx="6645">
                  <c:v>87.497</c:v>
                </c:pt>
                <c:pt idx="6646">
                  <c:v>87.412000000000006</c:v>
                </c:pt>
                <c:pt idx="6647">
                  <c:v>87.31</c:v>
                </c:pt>
                <c:pt idx="6648">
                  <c:v>87.188000000000002</c:v>
                </c:pt>
                <c:pt idx="6649">
                  <c:v>87.051000000000002</c:v>
                </c:pt>
                <c:pt idx="6650">
                  <c:v>86.897999999999996</c:v>
                </c:pt>
                <c:pt idx="6651">
                  <c:v>86.754999999999995</c:v>
                </c:pt>
                <c:pt idx="6652">
                  <c:v>86.617000000000004</c:v>
                </c:pt>
                <c:pt idx="6653">
                  <c:v>86.457999999999998</c:v>
                </c:pt>
                <c:pt idx="6654">
                  <c:v>86.313999999999993</c:v>
                </c:pt>
                <c:pt idx="6655">
                  <c:v>86.19</c:v>
                </c:pt>
                <c:pt idx="6656">
                  <c:v>86.070999999999998</c:v>
                </c:pt>
                <c:pt idx="6657">
                  <c:v>85.953999999999994</c:v>
                </c:pt>
                <c:pt idx="6658">
                  <c:v>85.846000000000004</c:v>
                </c:pt>
                <c:pt idx="6659">
                  <c:v>85.766999999999996</c:v>
                </c:pt>
                <c:pt idx="6660">
                  <c:v>85.706999999999994</c:v>
                </c:pt>
                <c:pt idx="6661">
                  <c:v>85.649000000000001</c:v>
                </c:pt>
                <c:pt idx="6662">
                  <c:v>85.594999999999999</c:v>
                </c:pt>
                <c:pt idx="6663">
                  <c:v>85.540999999999997</c:v>
                </c:pt>
                <c:pt idx="6664">
                  <c:v>85.491</c:v>
                </c:pt>
                <c:pt idx="6665">
                  <c:v>85.453999999999994</c:v>
                </c:pt>
                <c:pt idx="6666">
                  <c:v>85.432000000000002</c:v>
                </c:pt>
                <c:pt idx="6667">
                  <c:v>85.423000000000002</c:v>
                </c:pt>
                <c:pt idx="6668">
                  <c:v>85.415000000000006</c:v>
                </c:pt>
                <c:pt idx="6669">
                  <c:v>85.408000000000001</c:v>
                </c:pt>
                <c:pt idx="6670">
                  <c:v>85.403999999999996</c:v>
                </c:pt>
                <c:pt idx="6671">
                  <c:v>85.400999999999996</c:v>
                </c:pt>
                <c:pt idx="6672">
                  <c:v>85.400999999999996</c:v>
                </c:pt>
                <c:pt idx="6673">
                  <c:v>85.405000000000001</c:v>
                </c:pt>
                <c:pt idx="6674">
                  <c:v>85.405000000000001</c:v>
                </c:pt>
                <c:pt idx="6675">
                  <c:v>85.385999999999996</c:v>
                </c:pt>
                <c:pt idx="6676">
                  <c:v>85.364000000000004</c:v>
                </c:pt>
                <c:pt idx="6677">
                  <c:v>85.325999999999993</c:v>
                </c:pt>
                <c:pt idx="6678">
                  <c:v>85.28</c:v>
                </c:pt>
                <c:pt idx="6679">
                  <c:v>85.236999999999995</c:v>
                </c:pt>
                <c:pt idx="6680">
                  <c:v>85.191000000000003</c:v>
                </c:pt>
                <c:pt idx="6681">
                  <c:v>85.14</c:v>
                </c:pt>
                <c:pt idx="6682">
                  <c:v>85.090999999999994</c:v>
                </c:pt>
                <c:pt idx="6683">
                  <c:v>85.054000000000002</c:v>
                </c:pt>
                <c:pt idx="6684">
                  <c:v>85.022000000000006</c:v>
                </c:pt>
                <c:pt idx="6685">
                  <c:v>84.988</c:v>
                </c:pt>
                <c:pt idx="6686">
                  <c:v>84.954999999999998</c:v>
                </c:pt>
                <c:pt idx="6687">
                  <c:v>84.935000000000002</c:v>
                </c:pt>
                <c:pt idx="6688">
                  <c:v>84.927999999999997</c:v>
                </c:pt>
                <c:pt idx="6689">
                  <c:v>84.933000000000007</c:v>
                </c:pt>
                <c:pt idx="6690">
                  <c:v>84.948999999999998</c:v>
                </c:pt>
                <c:pt idx="6691">
                  <c:v>84.981999999999999</c:v>
                </c:pt>
                <c:pt idx="6692">
                  <c:v>85.028000000000006</c:v>
                </c:pt>
                <c:pt idx="6693">
                  <c:v>85.069000000000003</c:v>
                </c:pt>
                <c:pt idx="6694">
                  <c:v>85.094999999999999</c:v>
                </c:pt>
                <c:pt idx="6695">
                  <c:v>85.102999999999994</c:v>
                </c:pt>
                <c:pt idx="6696">
                  <c:v>85.100999999999999</c:v>
                </c:pt>
                <c:pt idx="6697">
                  <c:v>85.102999999999994</c:v>
                </c:pt>
                <c:pt idx="6698">
                  <c:v>85.105000000000004</c:v>
                </c:pt>
                <c:pt idx="6699">
                  <c:v>85.102999999999994</c:v>
                </c:pt>
                <c:pt idx="6700">
                  <c:v>85.096000000000004</c:v>
                </c:pt>
                <c:pt idx="6701">
                  <c:v>85.078000000000003</c:v>
                </c:pt>
                <c:pt idx="6702">
                  <c:v>85.055999999999997</c:v>
                </c:pt>
                <c:pt idx="6703">
                  <c:v>85.033000000000001</c:v>
                </c:pt>
                <c:pt idx="6704">
                  <c:v>85.013000000000005</c:v>
                </c:pt>
                <c:pt idx="6705">
                  <c:v>84.995999999999995</c:v>
                </c:pt>
                <c:pt idx="6706">
                  <c:v>84.983999999999995</c:v>
                </c:pt>
                <c:pt idx="6707">
                  <c:v>84.974999999999994</c:v>
                </c:pt>
                <c:pt idx="6708">
                  <c:v>84.968999999999994</c:v>
                </c:pt>
                <c:pt idx="6709">
                  <c:v>84.971000000000004</c:v>
                </c:pt>
                <c:pt idx="6710">
                  <c:v>84.983000000000004</c:v>
                </c:pt>
                <c:pt idx="6711">
                  <c:v>85.006</c:v>
                </c:pt>
                <c:pt idx="6712">
                  <c:v>85.034000000000006</c:v>
                </c:pt>
                <c:pt idx="6713">
                  <c:v>85.064999999999998</c:v>
                </c:pt>
                <c:pt idx="6714">
                  <c:v>85.087999999999994</c:v>
                </c:pt>
                <c:pt idx="6715">
                  <c:v>85.105999999999995</c:v>
                </c:pt>
                <c:pt idx="6716">
                  <c:v>85.122</c:v>
                </c:pt>
                <c:pt idx="6717">
                  <c:v>85.135999999999996</c:v>
                </c:pt>
                <c:pt idx="6718">
                  <c:v>85.156000000000006</c:v>
                </c:pt>
                <c:pt idx="6719">
                  <c:v>85.183999999999997</c:v>
                </c:pt>
                <c:pt idx="6720">
                  <c:v>85.213999999999999</c:v>
                </c:pt>
                <c:pt idx="6721">
                  <c:v>85.25</c:v>
                </c:pt>
                <c:pt idx="6722">
                  <c:v>85.302000000000007</c:v>
                </c:pt>
                <c:pt idx="6723">
                  <c:v>85.344999999999999</c:v>
                </c:pt>
                <c:pt idx="6724">
                  <c:v>85.38</c:v>
                </c:pt>
                <c:pt idx="6725">
                  <c:v>85.430999999999997</c:v>
                </c:pt>
                <c:pt idx="6726">
                  <c:v>85.483999999999995</c:v>
                </c:pt>
                <c:pt idx="6727">
                  <c:v>85.521000000000001</c:v>
                </c:pt>
                <c:pt idx="6728">
                  <c:v>85.548000000000002</c:v>
                </c:pt>
                <c:pt idx="6729">
                  <c:v>85.563000000000002</c:v>
                </c:pt>
                <c:pt idx="6730">
                  <c:v>85.563999999999993</c:v>
                </c:pt>
                <c:pt idx="6731">
                  <c:v>85.552000000000007</c:v>
                </c:pt>
                <c:pt idx="6732">
                  <c:v>85.525999999999996</c:v>
                </c:pt>
                <c:pt idx="6733">
                  <c:v>85.495000000000005</c:v>
                </c:pt>
                <c:pt idx="6734">
                  <c:v>85.457999999999998</c:v>
                </c:pt>
                <c:pt idx="6735">
                  <c:v>85.412999999999997</c:v>
                </c:pt>
                <c:pt idx="6736">
                  <c:v>85.364000000000004</c:v>
                </c:pt>
                <c:pt idx="6737">
                  <c:v>85.319000000000003</c:v>
                </c:pt>
                <c:pt idx="6738">
                  <c:v>85.290999999999997</c:v>
                </c:pt>
                <c:pt idx="6739">
                  <c:v>85.287999999999997</c:v>
                </c:pt>
                <c:pt idx="6740">
                  <c:v>85.322000000000003</c:v>
                </c:pt>
                <c:pt idx="6741">
                  <c:v>85.385999999999996</c:v>
                </c:pt>
                <c:pt idx="6742">
                  <c:v>85.465000000000003</c:v>
                </c:pt>
                <c:pt idx="6743">
                  <c:v>85.525000000000006</c:v>
                </c:pt>
                <c:pt idx="6744">
                  <c:v>85.590999999999994</c:v>
                </c:pt>
                <c:pt idx="6745">
                  <c:v>85.67</c:v>
                </c:pt>
                <c:pt idx="6746">
                  <c:v>85.757999999999996</c:v>
                </c:pt>
                <c:pt idx="6747">
                  <c:v>85.864000000000004</c:v>
                </c:pt>
                <c:pt idx="6748">
                  <c:v>85.971999999999994</c:v>
                </c:pt>
                <c:pt idx="6749">
                  <c:v>86.091999999999999</c:v>
                </c:pt>
                <c:pt idx="6750">
                  <c:v>86.212999999999994</c:v>
                </c:pt>
                <c:pt idx="6751">
                  <c:v>86.334999999999994</c:v>
                </c:pt>
                <c:pt idx="6752">
                  <c:v>86.463999999999999</c:v>
                </c:pt>
                <c:pt idx="6753">
                  <c:v>86.59</c:v>
                </c:pt>
                <c:pt idx="6754">
                  <c:v>86.701999999999998</c:v>
                </c:pt>
                <c:pt idx="6755">
                  <c:v>86.813000000000002</c:v>
                </c:pt>
                <c:pt idx="6756">
                  <c:v>86.929000000000002</c:v>
                </c:pt>
                <c:pt idx="6757">
                  <c:v>87.05</c:v>
                </c:pt>
                <c:pt idx="6758">
                  <c:v>87.182000000000002</c:v>
                </c:pt>
                <c:pt idx="6759">
                  <c:v>87.322999999999993</c:v>
                </c:pt>
                <c:pt idx="6760">
                  <c:v>87.466999999999999</c:v>
                </c:pt>
                <c:pt idx="6761">
                  <c:v>87.599000000000004</c:v>
                </c:pt>
                <c:pt idx="6762">
                  <c:v>87.722999999999999</c:v>
                </c:pt>
                <c:pt idx="6763">
                  <c:v>87.837000000000003</c:v>
                </c:pt>
                <c:pt idx="6764">
                  <c:v>87.941000000000003</c:v>
                </c:pt>
                <c:pt idx="6765">
                  <c:v>88.028999999999996</c:v>
                </c:pt>
                <c:pt idx="6766">
                  <c:v>88.09</c:v>
                </c:pt>
                <c:pt idx="6767">
                  <c:v>88.149000000000001</c:v>
                </c:pt>
                <c:pt idx="6768">
                  <c:v>88.207999999999998</c:v>
                </c:pt>
                <c:pt idx="6769">
                  <c:v>88.227999999999994</c:v>
                </c:pt>
                <c:pt idx="6770">
                  <c:v>88.227000000000004</c:v>
                </c:pt>
                <c:pt idx="6771">
                  <c:v>88.218000000000004</c:v>
                </c:pt>
                <c:pt idx="6772">
                  <c:v>88.188999999999993</c:v>
                </c:pt>
                <c:pt idx="6773">
                  <c:v>88.138000000000005</c:v>
                </c:pt>
                <c:pt idx="6774">
                  <c:v>88.070999999999998</c:v>
                </c:pt>
                <c:pt idx="6775">
                  <c:v>87.984999999999999</c:v>
                </c:pt>
                <c:pt idx="6776">
                  <c:v>87.876000000000005</c:v>
                </c:pt>
                <c:pt idx="6777">
                  <c:v>87.748999999999995</c:v>
                </c:pt>
                <c:pt idx="6778">
                  <c:v>87.608999999999995</c:v>
                </c:pt>
                <c:pt idx="6779">
                  <c:v>87.471000000000004</c:v>
                </c:pt>
                <c:pt idx="6780">
                  <c:v>87.331000000000003</c:v>
                </c:pt>
                <c:pt idx="6781">
                  <c:v>87.186000000000007</c:v>
                </c:pt>
                <c:pt idx="6782">
                  <c:v>87.040999999999997</c:v>
                </c:pt>
                <c:pt idx="6783">
                  <c:v>86.91</c:v>
                </c:pt>
                <c:pt idx="6784">
                  <c:v>86.78</c:v>
                </c:pt>
                <c:pt idx="6785">
                  <c:v>86.662000000000006</c:v>
                </c:pt>
                <c:pt idx="6786">
                  <c:v>86.546000000000006</c:v>
                </c:pt>
                <c:pt idx="6787">
                  <c:v>86.433000000000007</c:v>
                </c:pt>
                <c:pt idx="6788">
                  <c:v>86.331999999999994</c:v>
                </c:pt>
                <c:pt idx="6789">
                  <c:v>86.227000000000004</c:v>
                </c:pt>
                <c:pt idx="6790">
                  <c:v>86.132000000000005</c:v>
                </c:pt>
                <c:pt idx="6791">
                  <c:v>86.058000000000007</c:v>
                </c:pt>
                <c:pt idx="6792">
                  <c:v>85.986000000000004</c:v>
                </c:pt>
                <c:pt idx="6793">
                  <c:v>85.921999999999997</c:v>
                </c:pt>
                <c:pt idx="6794">
                  <c:v>85.87</c:v>
                </c:pt>
                <c:pt idx="6795">
                  <c:v>85.819000000000003</c:v>
                </c:pt>
                <c:pt idx="6796">
                  <c:v>85.768000000000001</c:v>
                </c:pt>
                <c:pt idx="6797">
                  <c:v>85.715999999999994</c:v>
                </c:pt>
                <c:pt idx="6798">
                  <c:v>85.667000000000002</c:v>
                </c:pt>
                <c:pt idx="6799">
                  <c:v>85.625</c:v>
                </c:pt>
                <c:pt idx="6800">
                  <c:v>85.590999999999994</c:v>
                </c:pt>
                <c:pt idx="6801">
                  <c:v>85.567999999999998</c:v>
                </c:pt>
                <c:pt idx="6802">
                  <c:v>85.546000000000006</c:v>
                </c:pt>
                <c:pt idx="6803">
                  <c:v>85.531999999999996</c:v>
                </c:pt>
                <c:pt idx="6804">
                  <c:v>85.528000000000006</c:v>
                </c:pt>
                <c:pt idx="6805">
                  <c:v>85.537999999999997</c:v>
                </c:pt>
                <c:pt idx="6806">
                  <c:v>85.561000000000007</c:v>
                </c:pt>
                <c:pt idx="6807">
                  <c:v>85.594999999999999</c:v>
                </c:pt>
                <c:pt idx="6808">
                  <c:v>85.638999999999996</c:v>
                </c:pt>
                <c:pt idx="6809">
                  <c:v>85.686000000000007</c:v>
                </c:pt>
                <c:pt idx="6810">
                  <c:v>85.724999999999994</c:v>
                </c:pt>
                <c:pt idx="6811">
                  <c:v>85.77</c:v>
                </c:pt>
                <c:pt idx="6812">
                  <c:v>85.828999999999994</c:v>
                </c:pt>
                <c:pt idx="6813">
                  <c:v>85.876999999999995</c:v>
                </c:pt>
                <c:pt idx="6814">
                  <c:v>85.909000000000006</c:v>
                </c:pt>
                <c:pt idx="6815">
                  <c:v>85.951999999999998</c:v>
                </c:pt>
                <c:pt idx="6816">
                  <c:v>86.001999999999995</c:v>
                </c:pt>
                <c:pt idx="6817">
                  <c:v>86.055999999999997</c:v>
                </c:pt>
                <c:pt idx="6818">
                  <c:v>86.111999999999995</c:v>
                </c:pt>
                <c:pt idx="6819">
                  <c:v>86.165000000000006</c:v>
                </c:pt>
                <c:pt idx="6820">
                  <c:v>86.22</c:v>
                </c:pt>
                <c:pt idx="6821">
                  <c:v>86.27</c:v>
                </c:pt>
                <c:pt idx="6822">
                  <c:v>86.307000000000002</c:v>
                </c:pt>
                <c:pt idx="6823">
                  <c:v>86.337999999999994</c:v>
                </c:pt>
                <c:pt idx="6824">
                  <c:v>86.364000000000004</c:v>
                </c:pt>
                <c:pt idx="6825">
                  <c:v>86.41</c:v>
                </c:pt>
                <c:pt idx="6826">
                  <c:v>86.45</c:v>
                </c:pt>
                <c:pt idx="6827">
                  <c:v>86.48</c:v>
                </c:pt>
                <c:pt idx="6828">
                  <c:v>86.52</c:v>
                </c:pt>
                <c:pt idx="6829">
                  <c:v>86.564999999999998</c:v>
                </c:pt>
                <c:pt idx="6830">
                  <c:v>86.6</c:v>
                </c:pt>
                <c:pt idx="6831">
                  <c:v>86.635999999999996</c:v>
                </c:pt>
                <c:pt idx="6832">
                  <c:v>86.667000000000002</c:v>
                </c:pt>
                <c:pt idx="6833">
                  <c:v>86.697000000000003</c:v>
                </c:pt>
                <c:pt idx="6834">
                  <c:v>86.709000000000003</c:v>
                </c:pt>
                <c:pt idx="6835">
                  <c:v>86.697999999999993</c:v>
                </c:pt>
                <c:pt idx="6836">
                  <c:v>86.680999999999997</c:v>
                </c:pt>
                <c:pt idx="6837">
                  <c:v>86.647000000000006</c:v>
                </c:pt>
                <c:pt idx="6838">
                  <c:v>86.597999999999999</c:v>
                </c:pt>
                <c:pt idx="6839">
                  <c:v>86.534999999999997</c:v>
                </c:pt>
                <c:pt idx="6840">
                  <c:v>86.45</c:v>
                </c:pt>
                <c:pt idx="6841">
                  <c:v>86.356999999999999</c:v>
                </c:pt>
                <c:pt idx="6842">
                  <c:v>86.256</c:v>
                </c:pt>
                <c:pt idx="6843">
                  <c:v>86.147000000000006</c:v>
                </c:pt>
                <c:pt idx="6844">
                  <c:v>86.028000000000006</c:v>
                </c:pt>
                <c:pt idx="6845">
                  <c:v>85.899000000000001</c:v>
                </c:pt>
                <c:pt idx="6846">
                  <c:v>85.777000000000001</c:v>
                </c:pt>
                <c:pt idx="6847">
                  <c:v>85.647000000000006</c:v>
                </c:pt>
                <c:pt idx="6848">
                  <c:v>85.510999999999996</c:v>
                </c:pt>
                <c:pt idx="6849">
                  <c:v>85.39</c:v>
                </c:pt>
                <c:pt idx="6850">
                  <c:v>85.275999999999996</c:v>
                </c:pt>
                <c:pt idx="6851">
                  <c:v>85.183999999999997</c:v>
                </c:pt>
                <c:pt idx="6852">
                  <c:v>85.102000000000004</c:v>
                </c:pt>
                <c:pt idx="6853">
                  <c:v>85.012</c:v>
                </c:pt>
                <c:pt idx="6854">
                  <c:v>84.924999999999997</c:v>
                </c:pt>
                <c:pt idx="6855">
                  <c:v>84.86</c:v>
                </c:pt>
                <c:pt idx="6856">
                  <c:v>84.82</c:v>
                </c:pt>
                <c:pt idx="6857">
                  <c:v>84.795000000000002</c:v>
                </c:pt>
                <c:pt idx="6858">
                  <c:v>84.8</c:v>
                </c:pt>
                <c:pt idx="6859">
                  <c:v>84.825000000000003</c:v>
                </c:pt>
                <c:pt idx="6860">
                  <c:v>84.853999999999999</c:v>
                </c:pt>
                <c:pt idx="6861">
                  <c:v>84.891000000000005</c:v>
                </c:pt>
                <c:pt idx="6862">
                  <c:v>84.930999999999997</c:v>
                </c:pt>
                <c:pt idx="6863">
                  <c:v>84.975999999999999</c:v>
                </c:pt>
                <c:pt idx="6864">
                  <c:v>85.012</c:v>
                </c:pt>
                <c:pt idx="6865">
                  <c:v>85.036000000000001</c:v>
                </c:pt>
                <c:pt idx="6866">
                  <c:v>85.051000000000002</c:v>
                </c:pt>
                <c:pt idx="6867">
                  <c:v>85.052000000000007</c:v>
                </c:pt>
                <c:pt idx="6868">
                  <c:v>85.043000000000006</c:v>
                </c:pt>
                <c:pt idx="6869">
                  <c:v>85.025000000000006</c:v>
                </c:pt>
                <c:pt idx="6870">
                  <c:v>85.010999999999996</c:v>
                </c:pt>
                <c:pt idx="6871">
                  <c:v>84.992000000000004</c:v>
                </c:pt>
                <c:pt idx="6872">
                  <c:v>84.96</c:v>
                </c:pt>
                <c:pt idx="6873">
                  <c:v>84.917000000000002</c:v>
                </c:pt>
                <c:pt idx="6874">
                  <c:v>84.858000000000004</c:v>
                </c:pt>
                <c:pt idx="6875">
                  <c:v>84.786000000000001</c:v>
                </c:pt>
                <c:pt idx="6876">
                  <c:v>84.706999999999994</c:v>
                </c:pt>
                <c:pt idx="6877">
                  <c:v>84.617000000000004</c:v>
                </c:pt>
                <c:pt idx="6878">
                  <c:v>84.525999999999996</c:v>
                </c:pt>
                <c:pt idx="6879">
                  <c:v>84.438999999999993</c:v>
                </c:pt>
                <c:pt idx="6880">
                  <c:v>84.361999999999995</c:v>
                </c:pt>
                <c:pt idx="6881">
                  <c:v>84.301000000000002</c:v>
                </c:pt>
                <c:pt idx="6882">
                  <c:v>84.238</c:v>
                </c:pt>
                <c:pt idx="6883">
                  <c:v>84.197000000000003</c:v>
                </c:pt>
                <c:pt idx="6884">
                  <c:v>84.164000000000001</c:v>
                </c:pt>
                <c:pt idx="6885">
                  <c:v>84.117999999999995</c:v>
                </c:pt>
                <c:pt idx="6886">
                  <c:v>84.09</c:v>
                </c:pt>
                <c:pt idx="6887">
                  <c:v>84.067999999999998</c:v>
                </c:pt>
                <c:pt idx="6888">
                  <c:v>84.043000000000006</c:v>
                </c:pt>
                <c:pt idx="6889">
                  <c:v>84.019000000000005</c:v>
                </c:pt>
                <c:pt idx="6890">
                  <c:v>83.998000000000005</c:v>
                </c:pt>
                <c:pt idx="6891">
                  <c:v>83.974000000000004</c:v>
                </c:pt>
                <c:pt idx="6892">
                  <c:v>83.957999999999998</c:v>
                </c:pt>
                <c:pt idx="6893">
                  <c:v>83.945999999999998</c:v>
                </c:pt>
                <c:pt idx="6894">
                  <c:v>83.941000000000003</c:v>
                </c:pt>
                <c:pt idx="6895">
                  <c:v>83.950999999999993</c:v>
                </c:pt>
                <c:pt idx="6896">
                  <c:v>83.972999999999999</c:v>
                </c:pt>
                <c:pt idx="6897">
                  <c:v>84.001999999999995</c:v>
                </c:pt>
                <c:pt idx="6898">
                  <c:v>84.04</c:v>
                </c:pt>
                <c:pt idx="6899">
                  <c:v>84.072000000000003</c:v>
                </c:pt>
                <c:pt idx="6900">
                  <c:v>84.088999999999999</c:v>
                </c:pt>
                <c:pt idx="6901">
                  <c:v>84.082999999999998</c:v>
                </c:pt>
                <c:pt idx="6902">
                  <c:v>84.069000000000003</c:v>
                </c:pt>
                <c:pt idx="6903">
                  <c:v>84.051000000000002</c:v>
                </c:pt>
                <c:pt idx="6904">
                  <c:v>84.028000000000006</c:v>
                </c:pt>
                <c:pt idx="6905">
                  <c:v>83.997</c:v>
                </c:pt>
                <c:pt idx="6906">
                  <c:v>83.959000000000003</c:v>
                </c:pt>
                <c:pt idx="6907">
                  <c:v>83.924999999999997</c:v>
                </c:pt>
                <c:pt idx="6908">
                  <c:v>83.893000000000001</c:v>
                </c:pt>
                <c:pt idx="6909">
                  <c:v>83.869</c:v>
                </c:pt>
                <c:pt idx="6910">
                  <c:v>83.846999999999994</c:v>
                </c:pt>
                <c:pt idx="6911">
                  <c:v>83.822000000000003</c:v>
                </c:pt>
                <c:pt idx="6912">
                  <c:v>83.808999999999997</c:v>
                </c:pt>
                <c:pt idx="6913">
                  <c:v>83.793000000000006</c:v>
                </c:pt>
                <c:pt idx="6914">
                  <c:v>83.781999999999996</c:v>
                </c:pt>
                <c:pt idx="6915">
                  <c:v>83.774000000000001</c:v>
                </c:pt>
                <c:pt idx="6916">
                  <c:v>83.774000000000001</c:v>
                </c:pt>
                <c:pt idx="6917">
                  <c:v>83.781000000000006</c:v>
                </c:pt>
                <c:pt idx="6918">
                  <c:v>83.793999999999997</c:v>
                </c:pt>
                <c:pt idx="6919">
                  <c:v>83.805999999999997</c:v>
                </c:pt>
                <c:pt idx="6920">
                  <c:v>83.81</c:v>
                </c:pt>
                <c:pt idx="6921">
                  <c:v>83.81</c:v>
                </c:pt>
                <c:pt idx="6922">
                  <c:v>83.81</c:v>
                </c:pt>
                <c:pt idx="6923">
                  <c:v>83.808999999999997</c:v>
                </c:pt>
                <c:pt idx="6924">
                  <c:v>83.8</c:v>
                </c:pt>
                <c:pt idx="6925">
                  <c:v>83.787000000000006</c:v>
                </c:pt>
                <c:pt idx="6926">
                  <c:v>83.775999999999996</c:v>
                </c:pt>
                <c:pt idx="6927">
                  <c:v>83.760999999999996</c:v>
                </c:pt>
                <c:pt idx="6928">
                  <c:v>83.739000000000004</c:v>
                </c:pt>
                <c:pt idx="6929">
                  <c:v>83.715999999999994</c:v>
                </c:pt>
                <c:pt idx="6930">
                  <c:v>83.688000000000002</c:v>
                </c:pt>
                <c:pt idx="6931">
                  <c:v>83.653999999999996</c:v>
                </c:pt>
                <c:pt idx="6932">
                  <c:v>83.62</c:v>
                </c:pt>
                <c:pt idx="6933">
                  <c:v>83.581999999999994</c:v>
                </c:pt>
                <c:pt idx="6934">
                  <c:v>83.537000000000006</c:v>
                </c:pt>
                <c:pt idx="6935">
                  <c:v>83.494</c:v>
                </c:pt>
                <c:pt idx="6936">
                  <c:v>83.462999999999994</c:v>
                </c:pt>
                <c:pt idx="6937">
                  <c:v>83.441000000000003</c:v>
                </c:pt>
                <c:pt idx="6938">
                  <c:v>83.424999999999997</c:v>
                </c:pt>
                <c:pt idx="6939">
                  <c:v>83.415000000000006</c:v>
                </c:pt>
                <c:pt idx="6940">
                  <c:v>83.409000000000006</c:v>
                </c:pt>
                <c:pt idx="6941">
                  <c:v>83.406000000000006</c:v>
                </c:pt>
                <c:pt idx="6942">
                  <c:v>83.409000000000006</c:v>
                </c:pt>
                <c:pt idx="6943">
                  <c:v>83.415000000000006</c:v>
                </c:pt>
                <c:pt idx="6944">
                  <c:v>83.417000000000002</c:v>
                </c:pt>
                <c:pt idx="6945">
                  <c:v>83.423000000000002</c:v>
                </c:pt>
                <c:pt idx="6946">
                  <c:v>83.433000000000007</c:v>
                </c:pt>
                <c:pt idx="6947">
                  <c:v>83.447999999999993</c:v>
                </c:pt>
                <c:pt idx="6948">
                  <c:v>83.457999999999998</c:v>
                </c:pt>
                <c:pt idx="6949">
                  <c:v>83.465999999999994</c:v>
                </c:pt>
                <c:pt idx="6950">
                  <c:v>83.471999999999994</c:v>
                </c:pt>
                <c:pt idx="6951">
                  <c:v>83.468999999999994</c:v>
                </c:pt>
                <c:pt idx="6952">
                  <c:v>83.46</c:v>
                </c:pt>
                <c:pt idx="6953">
                  <c:v>83.447000000000003</c:v>
                </c:pt>
                <c:pt idx="6954">
                  <c:v>83.430999999999997</c:v>
                </c:pt>
                <c:pt idx="6955">
                  <c:v>83.417000000000002</c:v>
                </c:pt>
                <c:pt idx="6956">
                  <c:v>83.4</c:v>
                </c:pt>
                <c:pt idx="6957">
                  <c:v>83.384</c:v>
                </c:pt>
                <c:pt idx="6958">
                  <c:v>83.372</c:v>
                </c:pt>
                <c:pt idx="6959">
                  <c:v>83.366</c:v>
                </c:pt>
                <c:pt idx="6960">
                  <c:v>83.367000000000004</c:v>
                </c:pt>
                <c:pt idx="6961">
                  <c:v>83.373000000000005</c:v>
                </c:pt>
                <c:pt idx="6962">
                  <c:v>83.388999999999996</c:v>
                </c:pt>
                <c:pt idx="6963">
                  <c:v>83.411000000000001</c:v>
                </c:pt>
                <c:pt idx="6964">
                  <c:v>83.435000000000002</c:v>
                </c:pt>
                <c:pt idx="6965">
                  <c:v>83.450999999999993</c:v>
                </c:pt>
                <c:pt idx="6966">
                  <c:v>83.465000000000003</c:v>
                </c:pt>
                <c:pt idx="6967">
                  <c:v>83.472999999999999</c:v>
                </c:pt>
                <c:pt idx="6968">
                  <c:v>83.468000000000004</c:v>
                </c:pt>
                <c:pt idx="6969">
                  <c:v>83.462000000000003</c:v>
                </c:pt>
                <c:pt idx="6970">
                  <c:v>83.45</c:v>
                </c:pt>
                <c:pt idx="6971">
                  <c:v>83.429000000000002</c:v>
                </c:pt>
                <c:pt idx="6972">
                  <c:v>83.399000000000001</c:v>
                </c:pt>
                <c:pt idx="6973">
                  <c:v>83.36</c:v>
                </c:pt>
                <c:pt idx="6974">
                  <c:v>83.31</c:v>
                </c:pt>
                <c:pt idx="6975">
                  <c:v>83.265000000000001</c:v>
                </c:pt>
                <c:pt idx="6976">
                  <c:v>83.200999999999993</c:v>
                </c:pt>
                <c:pt idx="6977">
                  <c:v>83.132000000000005</c:v>
                </c:pt>
                <c:pt idx="6978">
                  <c:v>83.051000000000002</c:v>
                </c:pt>
                <c:pt idx="6979">
                  <c:v>82.950999999999993</c:v>
                </c:pt>
                <c:pt idx="6980">
                  <c:v>82.837000000000003</c:v>
                </c:pt>
                <c:pt idx="6981">
                  <c:v>82.712000000000003</c:v>
                </c:pt>
                <c:pt idx="6982">
                  <c:v>82.572999999999993</c:v>
                </c:pt>
                <c:pt idx="6983">
                  <c:v>82.412999999999997</c:v>
                </c:pt>
                <c:pt idx="6984">
                  <c:v>82.236000000000004</c:v>
                </c:pt>
                <c:pt idx="6985">
                  <c:v>82.052999999999997</c:v>
                </c:pt>
                <c:pt idx="6986">
                  <c:v>81.867999999999995</c:v>
                </c:pt>
                <c:pt idx="6987">
                  <c:v>81.688999999999993</c:v>
                </c:pt>
                <c:pt idx="6988">
                  <c:v>81.501000000000005</c:v>
                </c:pt>
                <c:pt idx="6989">
                  <c:v>81.311000000000007</c:v>
                </c:pt>
                <c:pt idx="6990">
                  <c:v>81.126999999999995</c:v>
                </c:pt>
                <c:pt idx="6991">
                  <c:v>80.947999999999993</c:v>
                </c:pt>
                <c:pt idx="6992">
                  <c:v>80.760999999999996</c:v>
                </c:pt>
                <c:pt idx="6993">
                  <c:v>80.564999999999998</c:v>
                </c:pt>
                <c:pt idx="6994">
                  <c:v>80.379000000000005</c:v>
                </c:pt>
                <c:pt idx="6995">
                  <c:v>80.183000000000007</c:v>
                </c:pt>
                <c:pt idx="6996">
                  <c:v>79.971999999999994</c:v>
                </c:pt>
                <c:pt idx="6997">
                  <c:v>79.768000000000001</c:v>
                </c:pt>
                <c:pt idx="6998">
                  <c:v>79.555000000000007</c:v>
                </c:pt>
                <c:pt idx="6999">
                  <c:v>79.338999999999999</c:v>
                </c:pt>
                <c:pt idx="7000">
                  <c:v>79.138999999999996</c:v>
                </c:pt>
                <c:pt idx="7001">
                  <c:v>78.95</c:v>
                </c:pt>
                <c:pt idx="7002">
                  <c:v>78.748999999999995</c:v>
                </c:pt>
                <c:pt idx="7003">
                  <c:v>78.555000000000007</c:v>
                </c:pt>
                <c:pt idx="7004">
                  <c:v>78.384</c:v>
                </c:pt>
                <c:pt idx="7005">
                  <c:v>78.218999999999994</c:v>
                </c:pt>
                <c:pt idx="7006">
                  <c:v>78.070999999999998</c:v>
                </c:pt>
                <c:pt idx="7007">
                  <c:v>77.95</c:v>
                </c:pt>
                <c:pt idx="7008">
                  <c:v>77.84</c:v>
                </c:pt>
                <c:pt idx="7009">
                  <c:v>77.747</c:v>
                </c:pt>
                <c:pt idx="7010">
                  <c:v>77.656000000000006</c:v>
                </c:pt>
                <c:pt idx="7011">
                  <c:v>77.570999999999998</c:v>
                </c:pt>
                <c:pt idx="7012">
                  <c:v>77.507000000000005</c:v>
                </c:pt>
                <c:pt idx="7013">
                  <c:v>77.457999999999998</c:v>
                </c:pt>
                <c:pt idx="7014">
                  <c:v>77.418000000000006</c:v>
                </c:pt>
                <c:pt idx="7015">
                  <c:v>77.39</c:v>
                </c:pt>
                <c:pt idx="7016">
                  <c:v>77.378</c:v>
                </c:pt>
                <c:pt idx="7017">
                  <c:v>77.379000000000005</c:v>
                </c:pt>
                <c:pt idx="7018">
                  <c:v>77.393000000000001</c:v>
                </c:pt>
                <c:pt idx="7019">
                  <c:v>77.421999999999997</c:v>
                </c:pt>
                <c:pt idx="7020">
                  <c:v>77.463999999999999</c:v>
                </c:pt>
                <c:pt idx="7021">
                  <c:v>77.504999999999995</c:v>
                </c:pt>
                <c:pt idx="7022">
                  <c:v>77.55</c:v>
                </c:pt>
                <c:pt idx="7023">
                  <c:v>77.608999999999995</c:v>
                </c:pt>
                <c:pt idx="7024">
                  <c:v>77.677000000000007</c:v>
                </c:pt>
                <c:pt idx="7025">
                  <c:v>77.756</c:v>
                </c:pt>
                <c:pt idx="7026">
                  <c:v>77.843000000000004</c:v>
                </c:pt>
                <c:pt idx="7027">
                  <c:v>77.927000000000007</c:v>
                </c:pt>
                <c:pt idx="7028">
                  <c:v>78.013999999999996</c:v>
                </c:pt>
                <c:pt idx="7029">
                  <c:v>78.099999999999994</c:v>
                </c:pt>
                <c:pt idx="7030">
                  <c:v>78.186000000000007</c:v>
                </c:pt>
                <c:pt idx="7031">
                  <c:v>78.272999999999996</c:v>
                </c:pt>
                <c:pt idx="7032">
                  <c:v>78.355000000000004</c:v>
                </c:pt>
                <c:pt idx="7033">
                  <c:v>78.433999999999997</c:v>
                </c:pt>
                <c:pt idx="7034">
                  <c:v>78.507999999999996</c:v>
                </c:pt>
                <c:pt idx="7035">
                  <c:v>78.573999999999998</c:v>
                </c:pt>
                <c:pt idx="7036">
                  <c:v>78.623000000000005</c:v>
                </c:pt>
                <c:pt idx="7037">
                  <c:v>78.673000000000002</c:v>
                </c:pt>
                <c:pt idx="7038">
                  <c:v>78.706000000000003</c:v>
                </c:pt>
                <c:pt idx="7039">
                  <c:v>78.733999999999995</c:v>
                </c:pt>
                <c:pt idx="7040">
                  <c:v>78.751000000000005</c:v>
                </c:pt>
                <c:pt idx="7041">
                  <c:v>78.766999999999996</c:v>
                </c:pt>
                <c:pt idx="7042">
                  <c:v>78.772000000000006</c:v>
                </c:pt>
                <c:pt idx="7043">
                  <c:v>78.769000000000005</c:v>
                </c:pt>
                <c:pt idx="7044">
                  <c:v>78.760000000000005</c:v>
                </c:pt>
                <c:pt idx="7045">
                  <c:v>78.751999999999995</c:v>
                </c:pt>
                <c:pt idx="7046">
                  <c:v>78.742000000000004</c:v>
                </c:pt>
                <c:pt idx="7047">
                  <c:v>78.727000000000004</c:v>
                </c:pt>
                <c:pt idx="7048">
                  <c:v>78.701999999999998</c:v>
                </c:pt>
                <c:pt idx="7049">
                  <c:v>78.674999999999997</c:v>
                </c:pt>
                <c:pt idx="7050">
                  <c:v>78.641000000000005</c:v>
                </c:pt>
                <c:pt idx="7051">
                  <c:v>78.61</c:v>
                </c:pt>
                <c:pt idx="7052">
                  <c:v>78.585999999999999</c:v>
                </c:pt>
                <c:pt idx="7053">
                  <c:v>78.572000000000003</c:v>
                </c:pt>
                <c:pt idx="7054">
                  <c:v>78.569000000000003</c:v>
                </c:pt>
                <c:pt idx="7055">
                  <c:v>78.581000000000003</c:v>
                </c:pt>
                <c:pt idx="7056">
                  <c:v>78.605000000000004</c:v>
                </c:pt>
                <c:pt idx="7057">
                  <c:v>78.628</c:v>
                </c:pt>
                <c:pt idx="7058">
                  <c:v>78.650999999999996</c:v>
                </c:pt>
                <c:pt idx="7059">
                  <c:v>78.676000000000002</c:v>
                </c:pt>
                <c:pt idx="7060">
                  <c:v>78.701999999999998</c:v>
                </c:pt>
                <c:pt idx="7061">
                  <c:v>78.716999999999999</c:v>
                </c:pt>
                <c:pt idx="7062">
                  <c:v>78.728999999999999</c:v>
                </c:pt>
                <c:pt idx="7063">
                  <c:v>78.751999999999995</c:v>
                </c:pt>
                <c:pt idx="7064">
                  <c:v>78.775000000000006</c:v>
                </c:pt>
                <c:pt idx="7065">
                  <c:v>78.801000000000002</c:v>
                </c:pt>
                <c:pt idx="7066">
                  <c:v>78.814999999999998</c:v>
                </c:pt>
                <c:pt idx="7067">
                  <c:v>78.823999999999998</c:v>
                </c:pt>
                <c:pt idx="7068">
                  <c:v>78.822999999999993</c:v>
                </c:pt>
                <c:pt idx="7069">
                  <c:v>78.799000000000007</c:v>
                </c:pt>
                <c:pt idx="7070">
                  <c:v>78.763999999999996</c:v>
                </c:pt>
                <c:pt idx="7071">
                  <c:v>78.701999999999998</c:v>
                </c:pt>
                <c:pt idx="7072">
                  <c:v>78.647000000000006</c:v>
                </c:pt>
                <c:pt idx="7073">
                  <c:v>78.584999999999994</c:v>
                </c:pt>
                <c:pt idx="7074">
                  <c:v>78.510999999999996</c:v>
                </c:pt>
                <c:pt idx="7075">
                  <c:v>78.44</c:v>
                </c:pt>
                <c:pt idx="7076">
                  <c:v>78.36</c:v>
                </c:pt>
                <c:pt idx="7077">
                  <c:v>78.274000000000001</c:v>
                </c:pt>
                <c:pt idx="7078">
                  <c:v>78.180000000000007</c:v>
                </c:pt>
                <c:pt idx="7079">
                  <c:v>78.078000000000003</c:v>
                </c:pt>
                <c:pt idx="7080">
                  <c:v>77.98</c:v>
                </c:pt>
                <c:pt idx="7081">
                  <c:v>77.881</c:v>
                </c:pt>
                <c:pt idx="7082">
                  <c:v>77.774000000000001</c:v>
                </c:pt>
                <c:pt idx="7083">
                  <c:v>77.685000000000002</c:v>
                </c:pt>
                <c:pt idx="7084">
                  <c:v>77.608999999999995</c:v>
                </c:pt>
                <c:pt idx="7085">
                  <c:v>77.522999999999996</c:v>
                </c:pt>
                <c:pt idx="7086">
                  <c:v>77.441999999999993</c:v>
                </c:pt>
                <c:pt idx="7087">
                  <c:v>77.367000000000004</c:v>
                </c:pt>
                <c:pt idx="7088">
                  <c:v>77.296999999999997</c:v>
                </c:pt>
                <c:pt idx="7089">
                  <c:v>77.239000000000004</c:v>
                </c:pt>
                <c:pt idx="7090">
                  <c:v>77.204999999999998</c:v>
                </c:pt>
                <c:pt idx="7091">
                  <c:v>77.176000000000002</c:v>
                </c:pt>
                <c:pt idx="7092">
                  <c:v>77.152000000000001</c:v>
                </c:pt>
                <c:pt idx="7093">
                  <c:v>77.14</c:v>
                </c:pt>
                <c:pt idx="7094">
                  <c:v>77.132000000000005</c:v>
                </c:pt>
                <c:pt idx="7095">
                  <c:v>77.126000000000005</c:v>
                </c:pt>
                <c:pt idx="7096">
                  <c:v>77.125</c:v>
                </c:pt>
                <c:pt idx="7097">
                  <c:v>77.120999999999995</c:v>
                </c:pt>
                <c:pt idx="7098">
                  <c:v>77.117999999999995</c:v>
                </c:pt>
                <c:pt idx="7099">
                  <c:v>77.120999999999995</c:v>
                </c:pt>
                <c:pt idx="7100">
                  <c:v>77.111000000000004</c:v>
                </c:pt>
                <c:pt idx="7101">
                  <c:v>77.084999999999994</c:v>
                </c:pt>
                <c:pt idx="7102">
                  <c:v>77.072999999999993</c:v>
                </c:pt>
                <c:pt idx="7103">
                  <c:v>77.06</c:v>
                </c:pt>
                <c:pt idx="7104">
                  <c:v>77.043999999999997</c:v>
                </c:pt>
                <c:pt idx="7105">
                  <c:v>77.031999999999996</c:v>
                </c:pt>
                <c:pt idx="7106">
                  <c:v>77.007000000000005</c:v>
                </c:pt>
                <c:pt idx="7107">
                  <c:v>76.953999999999994</c:v>
                </c:pt>
                <c:pt idx="7108">
                  <c:v>76.891999999999996</c:v>
                </c:pt>
                <c:pt idx="7109">
                  <c:v>76.831999999999994</c:v>
                </c:pt>
                <c:pt idx="7110">
                  <c:v>76.753</c:v>
                </c:pt>
                <c:pt idx="7111">
                  <c:v>76.671999999999997</c:v>
                </c:pt>
                <c:pt idx="7112">
                  <c:v>76.611999999999995</c:v>
                </c:pt>
                <c:pt idx="7113">
                  <c:v>76.569000000000003</c:v>
                </c:pt>
                <c:pt idx="7114">
                  <c:v>76.53</c:v>
                </c:pt>
                <c:pt idx="7115">
                  <c:v>76.507999999999996</c:v>
                </c:pt>
                <c:pt idx="7116">
                  <c:v>76.498999999999995</c:v>
                </c:pt>
                <c:pt idx="7117">
                  <c:v>76.503</c:v>
                </c:pt>
                <c:pt idx="7118">
                  <c:v>76.52</c:v>
                </c:pt>
                <c:pt idx="7119">
                  <c:v>76.548000000000002</c:v>
                </c:pt>
                <c:pt idx="7120">
                  <c:v>76.578000000000003</c:v>
                </c:pt>
                <c:pt idx="7121">
                  <c:v>76.611000000000004</c:v>
                </c:pt>
                <c:pt idx="7122">
                  <c:v>76.644000000000005</c:v>
                </c:pt>
                <c:pt idx="7123">
                  <c:v>76.667000000000002</c:v>
                </c:pt>
                <c:pt idx="7124">
                  <c:v>76.694999999999993</c:v>
                </c:pt>
                <c:pt idx="7125">
                  <c:v>76.715999999999994</c:v>
                </c:pt>
                <c:pt idx="7126">
                  <c:v>76.731999999999999</c:v>
                </c:pt>
                <c:pt idx="7127">
                  <c:v>76.742999999999995</c:v>
                </c:pt>
                <c:pt idx="7128">
                  <c:v>76.751000000000005</c:v>
                </c:pt>
                <c:pt idx="7129">
                  <c:v>76.766000000000005</c:v>
                </c:pt>
                <c:pt idx="7130">
                  <c:v>76.778000000000006</c:v>
                </c:pt>
                <c:pt idx="7131">
                  <c:v>76.777000000000001</c:v>
                </c:pt>
                <c:pt idx="7132">
                  <c:v>76.766000000000005</c:v>
                </c:pt>
                <c:pt idx="7133">
                  <c:v>76.745000000000005</c:v>
                </c:pt>
                <c:pt idx="7134">
                  <c:v>76.706000000000003</c:v>
                </c:pt>
                <c:pt idx="7135">
                  <c:v>76.650000000000006</c:v>
                </c:pt>
                <c:pt idx="7136">
                  <c:v>76.59</c:v>
                </c:pt>
                <c:pt idx="7137">
                  <c:v>76.55</c:v>
                </c:pt>
                <c:pt idx="7138">
                  <c:v>76.531999999999996</c:v>
                </c:pt>
                <c:pt idx="7139">
                  <c:v>76.534999999999997</c:v>
                </c:pt>
                <c:pt idx="7140">
                  <c:v>76.546999999999997</c:v>
                </c:pt>
                <c:pt idx="7141">
                  <c:v>76.561000000000007</c:v>
                </c:pt>
                <c:pt idx="7142">
                  <c:v>76.578000000000003</c:v>
                </c:pt>
                <c:pt idx="7143">
                  <c:v>76.602000000000004</c:v>
                </c:pt>
                <c:pt idx="7144">
                  <c:v>76.632999999999996</c:v>
                </c:pt>
                <c:pt idx="7145">
                  <c:v>76.671000000000006</c:v>
                </c:pt>
                <c:pt idx="7146">
                  <c:v>76.706999999999994</c:v>
                </c:pt>
                <c:pt idx="7147">
                  <c:v>76.741</c:v>
                </c:pt>
                <c:pt idx="7148">
                  <c:v>76.769000000000005</c:v>
                </c:pt>
                <c:pt idx="7149">
                  <c:v>76.796000000000006</c:v>
                </c:pt>
                <c:pt idx="7150">
                  <c:v>76.826999999999998</c:v>
                </c:pt>
                <c:pt idx="7151">
                  <c:v>76.858999999999995</c:v>
                </c:pt>
                <c:pt idx="7152">
                  <c:v>76.876000000000005</c:v>
                </c:pt>
                <c:pt idx="7153">
                  <c:v>76.885000000000005</c:v>
                </c:pt>
                <c:pt idx="7154">
                  <c:v>76.900999999999996</c:v>
                </c:pt>
                <c:pt idx="7155">
                  <c:v>76.903999999999996</c:v>
                </c:pt>
                <c:pt idx="7156">
                  <c:v>76.882000000000005</c:v>
                </c:pt>
                <c:pt idx="7157">
                  <c:v>76.849999999999994</c:v>
                </c:pt>
                <c:pt idx="7158">
                  <c:v>76.802999999999997</c:v>
                </c:pt>
                <c:pt idx="7159">
                  <c:v>76.739999999999995</c:v>
                </c:pt>
                <c:pt idx="7160">
                  <c:v>76.665000000000006</c:v>
                </c:pt>
                <c:pt idx="7161">
                  <c:v>76.582999999999998</c:v>
                </c:pt>
                <c:pt idx="7162">
                  <c:v>76.513999999999996</c:v>
                </c:pt>
                <c:pt idx="7163">
                  <c:v>76.468000000000004</c:v>
                </c:pt>
                <c:pt idx="7164">
                  <c:v>76.436999999999998</c:v>
                </c:pt>
                <c:pt idx="7165">
                  <c:v>76.418999999999997</c:v>
                </c:pt>
                <c:pt idx="7166">
                  <c:v>76.421000000000006</c:v>
                </c:pt>
                <c:pt idx="7167">
                  <c:v>76.433999999999997</c:v>
                </c:pt>
                <c:pt idx="7168">
                  <c:v>76.457999999999998</c:v>
                </c:pt>
                <c:pt idx="7169">
                  <c:v>76.472999999999999</c:v>
                </c:pt>
                <c:pt idx="7170">
                  <c:v>76.465999999999994</c:v>
                </c:pt>
                <c:pt idx="7171">
                  <c:v>76.459999999999994</c:v>
                </c:pt>
                <c:pt idx="7172">
                  <c:v>76.468999999999994</c:v>
                </c:pt>
                <c:pt idx="7173">
                  <c:v>76.481999999999999</c:v>
                </c:pt>
                <c:pt idx="7174">
                  <c:v>76.492999999999995</c:v>
                </c:pt>
                <c:pt idx="7175">
                  <c:v>76.495000000000005</c:v>
                </c:pt>
                <c:pt idx="7176">
                  <c:v>76.497</c:v>
                </c:pt>
                <c:pt idx="7177">
                  <c:v>76.495999999999995</c:v>
                </c:pt>
                <c:pt idx="7178">
                  <c:v>76.494</c:v>
                </c:pt>
                <c:pt idx="7179">
                  <c:v>76.488</c:v>
                </c:pt>
                <c:pt idx="7180">
                  <c:v>76.477000000000004</c:v>
                </c:pt>
                <c:pt idx="7181">
                  <c:v>76.468999999999994</c:v>
                </c:pt>
                <c:pt idx="7182">
                  <c:v>76.465999999999994</c:v>
                </c:pt>
                <c:pt idx="7183">
                  <c:v>76.459000000000003</c:v>
                </c:pt>
                <c:pt idx="7184">
                  <c:v>76.454999999999998</c:v>
                </c:pt>
                <c:pt idx="7185">
                  <c:v>76.453999999999994</c:v>
                </c:pt>
                <c:pt idx="7186">
                  <c:v>76.456999999999994</c:v>
                </c:pt>
                <c:pt idx="7187">
                  <c:v>76.459999999999994</c:v>
                </c:pt>
                <c:pt idx="7188">
                  <c:v>76.462999999999994</c:v>
                </c:pt>
                <c:pt idx="7189">
                  <c:v>76.465999999999994</c:v>
                </c:pt>
                <c:pt idx="7190">
                  <c:v>76.47</c:v>
                </c:pt>
                <c:pt idx="7191">
                  <c:v>76.465000000000003</c:v>
                </c:pt>
                <c:pt idx="7192">
                  <c:v>76.456000000000003</c:v>
                </c:pt>
                <c:pt idx="7193">
                  <c:v>76.447000000000003</c:v>
                </c:pt>
                <c:pt idx="7194">
                  <c:v>76.430999999999997</c:v>
                </c:pt>
                <c:pt idx="7195">
                  <c:v>76.412999999999997</c:v>
                </c:pt>
                <c:pt idx="7196">
                  <c:v>76.397000000000006</c:v>
                </c:pt>
                <c:pt idx="7197">
                  <c:v>76.379000000000005</c:v>
                </c:pt>
                <c:pt idx="7198">
                  <c:v>76.367000000000004</c:v>
                </c:pt>
                <c:pt idx="7199">
                  <c:v>76.36</c:v>
                </c:pt>
                <c:pt idx="7200">
                  <c:v>76.356999999999999</c:v>
                </c:pt>
                <c:pt idx="7201">
                  <c:v>76.358000000000004</c:v>
                </c:pt>
                <c:pt idx="7202">
                  <c:v>76.364000000000004</c:v>
                </c:pt>
                <c:pt idx="7203">
                  <c:v>76.373000000000005</c:v>
                </c:pt>
                <c:pt idx="7204">
                  <c:v>76.385999999999996</c:v>
                </c:pt>
                <c:pt idx="7205">
                  <c:v>76.411000000000001</c:v>
                </c:pt>
                <c:pt idx="7206">
                  <c:v>76.435000000000002</c:v>
                </c:pt>
                <c:pt idx="7207">
                  <c:v>76.459999999999994</c:v>
                </c:pt>
                <c:pt idx="7208">
                  <c:v>76.477000000000004</c:v>
                </c:pt>
                <c:pt idx="7209">
                  <c:v>76.486999999999995</c:v>
                </c:pt>
                <c:pt idx="7210">
                  <c:v>76.494</c:v>
                </c:pt>
                <c:pt idx="7211">
                  <c:v>76.498999999999995</c:v>
                </c:pt>
                <c:pt idx="7212">
                  <c:v>76.507999999999996</c:v>
                </c:pt>
                <c:pt idx="7213">
                  <c:v>76.516000000000005</c:v>
                </c:pt>
                <c:pt idx="7214">
                  <c:v>76.525999999999996</c:v>
                </c:pt>
                <c:pt idx="7215">
                  <c:v>76.540999999999997</c:v>
                </c:pt>
                <c:pt idx="7216">
                  <c:v>76.56</c:v>
                </c:pt>
                <c:pt idx="7217">
                  <c:v>76.58</c:v>
                </c:pt>
                <c:pt idx="7218">
                  <c:v>76.602999999999994</c:v>
                </c:pt>
                <c:pt idx="7219">
                  <c:v>76.623000000000005</c:v>
                </c:pt>
                <c:pt idx="7220">
                  <c:v>76.643000000000001</c:v>
                </c:pt>
                <c:pt idx="7221">
                  <c:v>76.656000000000006</c:v>
                </c:pt>
                <c:pt idx="7222">
                  <c:v>76.665000000000006</c:v>
                </c:pt>
                <c:pt idx="7223">
                  <c:v>76.679000000000002</c:v>
                </c:pt>
                <c:pt idx="7224">
                  <c:v>76.692999999999998</c:v>
                </c:pt>
                <c:pt idx="7225">
                  <c:v>76.713999999999999</c:v>
                </c:pt>
                <c:pt idx="7226">
                  <c:v>76.73</c:v>
                </c:pt>
                <c:pt idx="7227">
                  <c:v>76.742999999999995</c:v>
                </c:pt>
                <c:pt idx="7228">
                  <c:v>76.751999999999995</c:v>
                </c:pt>
                <c:pt idx="7229">
                  <c:v>76.757000000000005</c:v>
                </c:pt>
                <c:pt idx="7230">
                  <c:v>76.759</c:v>
                </c:pt>
                <c:pt idx="7231">
                  <c:v>76.751999999999995</c:v>
                </c:pt>
                <c:pt idx="7232">
                  <c:v>76.742999999999995</c:v>
                </c:pt>
                <c:pt idx="7233">
                  <c:v>76.734999999999999</c:v>
                </c:pt>
                <c:pt idx="7234">
                  <c:v>76.73</c:v>
                </c:pt>
                <c:pt idx="7235">
                  <c:v>76.721000000000004</c:v>
                </c:pt>
                <c:pt idx="7236">
                  <c:v>76.709999999999994</c:v>
                </c:pt>
                <c:pt idx="7237">
                  <c:v>76.698999999999998</c:v>
                </c:pt>
                <c:pt idx="7238">
                  <c:v>76.688999999999993</c:v>
                </c:pt>
                <c:pt idx="7239">
                  <c:v>76.679000000000002</c:v>
                </c:pt>
                <c:pt idx="7240">
                  <c:v>76.668000000000006</c:v>
                </c:pt>
                <c:pt idx="7241">
                  <c:v>76.656000000000006</c:v>
                </c:pt>
                <c:pt idx="7242">
                  <c:v>76.647000000000006</c:v>
                </c:pt>
                <c:pt idx="7243">
                  <c:v>76.637</c:v>
                </c:pt>
                <c:pt idx="7244">
                  <c:v>76.632999999999996</c:v>
                </c:pt>
                <c:pt idx="7245">
                  <c:v>76.628</c:v>
                </c:pt>
                <c:pt idx="7246">
                  <c:v>76.616</c:v>
                </c:pt>
                <c:pt idx="7247">
                  <c:v>76.608000000000004</c:v>
                </c:pt>
                <c:pt idx="7248">
                  <c:v>76.600999999999999</c:v>
                </c:pt>
                <c:pt idx="7249">
                  <c:v>76.597999999999999</c:v>
                </c:pt>
                <c:pt idx="7250">
                  <c:v>76.594999999999999</c:v>
                </c:pt>
                <c:pt idx="7251">
                  <c:v>76.596000000000004</c:v>
                </c:pt>
                <c:pt idx="7252">
                  <c:v>76.597999999999999</c:v>
                </c:pt>
                <c:pt idx="7253">
                  <c:v>76.600999999999999</c:v>
                </c:pt>
                <c:pt idx="7254">
                  <c:v>76.602000000000004</c:v>
                </c:pt>
                <c:pt idx="7255">
                  <c:v>76.603999999999999</c:v>
                </c:pt>
                <c:pt idx="7256">
                  <c:v>76.608999999999995</c:v>
                </c:pt>
                <c:pt idx="7257">
                  <c:v>76.614000000000004</c:v>
                </c:pt>
                <c:pt idx="7258">
                  <c:v>76.617999999999995</c:v>
                </c:pt>
                <c:pt idx="7259">
                  <c:v>76.629000000000005</c:v>
                </c:pt>
                <c:pt idx="7260">
                  <c:v>76.638999999999996</c:v>
                </c:pt>
                <c:pt idx="7261">
                  <c:v>76.650999999999996</c:v>
                </c:pt>
                <c:pt idx="7262">
                  <c:v>76.665999999999997</c:v>
                </c:pt>
                <c:pt idx="7263">
                  <c:v>76.679000000000002</c:v>
                </c:pt>
                <c:pt idx="7264">
                  <c:v>76.686000000000007</c:v>
                </c:pt>
                <c:pt idx="7265">
                  <c:v>76.692999999999998</c:v>
                </c:pt>
                <c:pt idx="7266">
                  <c:v>76.700999999999993</c:v>
                </c:pt>
                <c:pt idx="7267">
                  <c:v>76.703000000000003</c:v>
                </c:pt>
                <c:pt idx="7268">
                  <c:v>76.697999999999993</c:v>
                </c:pt>
                <c:pt idx="7269">
                  <c:v>76.692999999999998</c:v>
                </c:pt>
                <c:pt idx="7270">
                  <c:v>76.691999999999993</c:v>
                </c:pt>
                <c:pt idx="7271">
                  <c:v>76.694999999999993</c:v>
                </c:pt>
                <c:pt idx="7272">
                  <c:v>76.694999999999993</c:v>
                </c:pt>
                <c:pt idx="7273">
                  <c:v>76.680999999999997</c:v>
                </c:pt>
                <c:pt idx="7274">
                  <c:v>76.647000000000006</c:v>
                </c:pt>
                <c:pt idx="7275">
                  <c:v>76.608000000000004</c:v>
                </c:pt>
                <c:pt idx="7276">
                  <c:v>76.573999999999998</c:v>
                </c:pt>
                <c:pt idx="7277">
                  <c:v>76.53</c:v>
                </c:pt>
                <c:pt idx="7278">
                  <c:v>76.48</c:v>
                </c:pt>
                <c:pt idx="7279">
                  <c:v>76.433999999999997</c:v>
                </c:pt>
                <c:pt idx="7280">
                  <c:v>76.388999999999996</c:v>
                </c:pt>
                <c:pt idx="7281">
                  <c:v>76.332999999999998</c:v>
                </c:pt>
                <c:pt idx="7282">
                  <c:v>76.284000000000006</c:v>
                </c:pt>
                <c:pt idx="7283">
                  <c:v>76.234999999999999</c:v>
                </c:pt>
                <c:pt idx="7284">
                  <c:v>76.183999999999997</c:v>
                </c:pt>
                <c:pt idx="7285">
                  <c:v>76.156000000000006</c:v>
                </c:pt>
                <c:pt idx="7286">
                  <c:v>76.126000000000005</c:v>
                </c:pt>
                <c:pt idx="7287">
                  <c:v>76.084000000000003</c:v>
                </c:pt>
                <c:pt idx="7288">
                  <c:v>76.054000000000002</c:v>
                </c:pt>
                <c:pt idx="7289">
                  <c:v>76.033000000000001</c:v>
                </c:pt>
                <c:pt idx="7290">
                  <c:v>76.013000000000005</c:v>
                </c:pt>
                <c:pt idx="7291">
                  <c:v>76.001999999999995</c:v>
                </c:pt>
                <c:pt idx="7292">
                  <c:v>76.004000000000005</c:v>
                </c:pt>
                <c:pt idx="7293">
                  <c:v>76.016000000000005</c:v>
                </c:pt>
                <c:pt idx="7294">
                  <c:v>76.042000000000002</c:v>
                </c:pt>
                <c:pt idx="7295">
                  <c:v>76.081999999999994</c:v>
                </c:pt>
                <c:pt idx="7296">
                  <c:v>76.128</c:v>
                </c:pt>
                <c:pt idx="7297">
                  <c:v>76.174999999999997</c:v>
                </c:pt>
                <c:pt idx="7298">
                  <c:v>76.22</c:v>
                </c:pt>
                <c:pt idx="7299">
                  <c:v>76.277000000000001</c:v>
                </c:pt>
                <c:pt idx="7300">
                  <c:v>76.338999999999999</c:v>
                </c:pt>
                <c:pt idx="7301">
                  <c:v>76.393000000000001</c:v>
                </c:pt>
                <c:pt idx="7302">
                  <c:v>76.444000000000003</c:v>
                </c:pt>
                <c:pt idx="7303">
                  <c:v>76.498999999999995</c:v>
                </c:pt>
                <c:pt idx="7304">
                  <c:v>76.540999999999997</c:v>
                </c:pt>
                <c:pt idx="7305">
                  <c:v>76.563000000000002</c:v>
                </c:pt>
                <c:pt idx="7306">
                  <c:v>76.566999999999993</c:v>
                </c:pt>
                <c:pt idx="7307">
                  <c:v>76.557000000000002</c:v>
                </c:pt>
                <c:pt idx="7308">
                  <c:v>76.536000000000001</c:v>
                </c:pt>
                <c:pt idx="7309">
                  <c:v>76.507000000000005</c:v>
                </c:pt>
                <c:pt idx="7310">
                  <c:v>76.471000000000004</c:v>
                </c:pt>
                <c:pt idx="7311">
                  <c:v>76.429000000000002</c:v>
                </c:pt>
                <c:pt idx="7312">
                  <c:v>76.39</c:v>
                </c:pt>
                <c:pt idx="7313">
                  <c:v>76.334999999999994</c:v>
                </c:pt>
                <c:pt idx="7314">
                  <c:v>76.284999999999997</c:v>
                </c:pt>
                <c:pt idx="7315">
                  <c:v>76.228999999999999</c:v>
                </c:pt>
                <c:pt idx="7316">
                  <c:v>76.17</c:v>
                </c:pt>
                <c:pt idx="7317">
                  <c:v>76.132000000000005</c:v>
                </c:pt>
                <c:pt idx="7318">
                  <c:v>76.106999999999999</c:v>
                </c:pt>
                <c:pt idx="7319">
                  <c:v>76.090999999999994</c:v>
                </c:pt>
                <c:pt idx="7320">
                  <c:v>76.078999999999994</c:v>
                </c:pt>
                <c:pt idx="7321">
                  <c:v>76.069000000000003</c:v>
                </c:pt>
                <c:pt idx="7322">
                  <c:v>76.069000000000003</c:v>
                </c:pt>
                <c:pt idx="7323">
                  <c:v>76.064999999999998</c:v>
                </c:pt>
                <c:pt idx="7324">
                  <c:v>76.061999999999998</c:v>
                </c:pt>
                <c:pt idx="7325">
                  <c:v>76.058999999999997</c:v>
                </c:pt>
                <c:pt idx="7326">
                  <c:v>76.048000000000002</c:v>
                </c:pt>
                <c:pt idx="7327">
                  <c:v>76.040999999999997</c:v>
                </c:pt>
                <c:pt idx="7328">
                  <c:v>76.036000000000001</c:v>
                </c:pt>
                <c:pt idx="7329">
                  <c:v>76.021000000000001</c:v>
                </c:pt>
                <c:pt idx="7330">
                  <c:v>76.004999999999995</c:v>
                </c:pt>
                <c:pt idx="7331">
                  <c:v>75.983999999999995</c:v>
                </c:pt>
                <c:pt idx="7332">
                  <c:v>75.965000000000003</c:v>
                </c:pt>
                <c:pt idx="7333">
                  <c:v>75.941000000000003</c:v>
                </c:pt>
                <c:pt idx="7334">
                  <c:v>75.915999999999997</c:v>
                </c:pt>
                <c:pt idx="7335">
                  <c:v>75.894000000000005</c:v>
                </c:pt>
                <c:pt idx="7336">
                  <c:v>75.867999999999995</c:v>
                </c:pt>
                <c:pt idx="7337">
                  <c:v>75.838999999999999</c:v>
                </c:pt>
                <c:pt idx="7338">
                  <c:v>75.816999999999993</c:v>
                </c:pt>
                <c:pt idx="7339">
                  <c:v>75.796000000000006</c:v>
                </c:pt>
                <c:pt idx="7340">
                  <c:v>75.78</c:v>
                </c:pt>
                <c:pt idx="7341">
                  <c:v>75.766999999999996</c:v>
                </c:pt>
                <c:pt idx="7342">
                  <c:v>75.748000000000005</c:v>
                </c:pt>
                <c:pt idx="7343">
                  <c:v>75.727999999999994</c:v>
                </c:pt>
                <c:pt idx="7344">
                  <c:v>75.713999999999999</c:v>
                </c:pt>
                <c:pt idx="7345">
                  <c:v>75.710999999999999</c:v>
                </c:pt>
                <c:pt idx="7346">
                  <c:v>75.707999999999998</c:v>
                </c:pt>
                <c:pt idx="7347">
                  <c:v>75.709999999999994</c:v>
                </c:pt>
                <c:pt idx="7348">
                  <c:v>75.715999999999994</c:v>
                </c:pt>
                <c:pt idx="7349">
                  <c:v>75.718000000000004</c:v>
                </c:pt>
                <c:pt idx="7350">
                  <c:v>75.721999999999994</c:v>
                </c:pt>
                <c:pt idx="7351">
                  <c:v>75.725999999999999</c:v>
                </c:pt>
                <c:pt idx="7352">
                  <c:v>75.733000000000004</c:v>
                </c:pt>
                <c:pt idx="7353">
                  <c:v>75.739000000000004</c:v>
                </c:pt>
                <c:pt idx="7354">
                  <c:v>75.738</c:v>
                </c:pt>
                <c:pt idx="7355">
                  <c:v>75.733999999999995</c:v>
                </c:pt>
                <c:pt idx="7356">
                  <c:v>75.724000000000004</c:v>
                </c:pt>
                <c:pt idx="7357">
                  <c:v>75.721999999999994</c:v>
                </c:pt>
                <c:pt idx="7358">
                  <c:v>75.721000000000004</c:v>
                </c:pt>
                <c:pt idx="7359">
                  <c:v>75.724000000000004</c:v>
                </c:pt>
                <c:pt idx="7360">
                  <c:v>75.725999999999999</c:v>
                </c:pt>
                <c:pt idx="7361">
                  <c:v>75.727000000000004</c:v>
                </c:pt>
                <c:pt idx="7362">
                  <c:v>75.722999999999999</c:v>
                </c:pt>
                <c:pt idx="7363">
                  <c:v>75.715999999999994</c:v>
                </c:pt>
                <c:pt idx="7364">
                  <c:v>75.709999999999994</c:v>
                </c:pt>
                <c:pt idx="7365">
                  <c:v>75.706999999999994</c:v>
                </c:pt>
                <c:pt idx="7366">
                  <c:v>75.703000000000003</c:v>
                </c:pt>
                <c:pt idx="7367">
                  <c:v>75.695999999999998</c:v>
                </c:pt>
                <c:pt idx="7368">
                  <c:v>75.686000000000007</c:v>
                </c:pt>
                <c:pt idx="7369">
                  <c:v>75.676000000000002</c:v>
                </c:pt>
                <c:pt idx="7370">
                  <c:v>75.667000000000002</c:v>
                </c:pt>
                <c:pt idx="7371">
                  <c:v>75.662000000000006</c:v>
                </c:pt>
                <c:pt idx="7372">
                  <c:v>75.658000000000001</c:v>
                </c:pt>
                <c:pt idx="7373">
                  <c:v>75.656999999999996</c:v>
                </c:pt>
                <c:pt idx="7374">
                  <c:v>75.656999999999996</c:v>
                </c:pt>
                <c:pt idx="7375">
                  <c:v>75.652000000000001</c:v>
                </c:pt>
                <c:pt idx="7376">
                  <c:v>75.659000000000006</c:v>
                </c:pt>
                <c:pt idx="7377">
                  <c:v>75.668000000000006</c:v>
                </c:pt>
                <c:pt idx="7378">
                  <c:v>75.682000000000002</c:v>
                </c:pt>
                <c:pt idx="7379">
                  <c:v>75.7</c:v>
                </c:pt>
                <c:pt idx="7380">
                  <c:v>75.716999999999999</c:v>
                </c:pt>
                <c:pt idx="7381">
                  <c:v>75.725999999999999</c:v>
                </c:pt>
                <c:pt idx="7382">
                  <c:v>75.725999999999999</c:v>
                </c:pt>
                <c:pt idx="7383">
                  <c:v>75.721999999999994</c:v>
                </c:pt>
                <c:pt idx="7384">
                  <c:v>75.706999999999994</c:v>
                </c:pt>
                <c:pt idx="7385">
                  <c:v>75.680000000000007</c:v>
                </c:pt>
                <c:pt idx="7386">
                  <c:v>75.641000000000005</c:v>
                </c:pt>
                <c:pt idx="7387">
                  <c:v>75.596999999999994</c:v>
                </c:pt>
                <c:pt idx="7388">
                  <c:v>75.537999999999997</c:v>
                </c:pt>
                <c:pt idx="7389">
                  <c:v>75.453999999999994</c:v>
                </c:pt>
                <c:pt idx="7390">
                  <c:v>75.358000000000004</c:v>
                </c:pt>
                <c:pt idx="7391">
                  <c:v>75.256</c:v>
                </c:pt>
                <c:pt idx="7392">
                  <c:v>75.138000000000005</c:v>
                </c:pt>
                <c:pt idx="7393">
                  <c:v>75.009</c:v>
                </c:pt>
                <c:pt idx="7394">
                  <c:v>74.881</c:v>
                </c:pt>
                <c:pt idx="7395">
                  <c:v>74.739000000000004</c:v>
                </c:pt>
                <c:pt idx="7396">
                  <c:v>74.602999999999994</c:v>
                </c:pt>
                <c:pt idx="7397">
                  <c:v>74.462999999999994</c:v>
                </c:pt>
                <c:pt idx="7398">
                  <c:v>74.31</c:v>
                </c:pt>
                <c:pt idx="7399">
                  <c:v>74.144999999999996</c:v>
                </c:pt>
                <c:pt idx="7400">
                  <c:v>73.991</c:v>
                </c:pt>
                <c:pt idx="7401">
                  <c:v>73.835999999999999</c:v>
                </c:pt>
                <c:pt idx="7402">
                  <c:v>73.680000000000007</c:v>
                </c:pt>
                <c:pt idx="7403">
                  <c:v>73.516000000000005</c:v>
                </c:pt>
                <c:pt idx="7404">
                  <c:v>73.343999999999994</c:v>
                </c:pt>
                <c:pt idx="7405">
                  <c:v>73.17</c:v>
                </c:pt>
                <c:pt idx="7406">
                  <c:v>73.010999999999996</c:v>
                </c:pt>
                <c:pt idx="7407">
                  <c:v>72.849000000000004</c:v>
                </c:pt>
                <c:pt idx="7408">
                  <c:v>72.694000000000003</c:v>
                </c:pt>
                <c:pt idx="7409">
                  <c:v>72.546999999999997</c:v>
                </c:pt>
                <c:pt idx="7410">
                  <c:v>72.388000000000005</c:v>
                </c:pt>
                <c:pt idx="7411">
                  <c:v>72.227000000000004</c:v>
                </c:pt>
                <c:pt idx="7412">
                  <c:v>72.058000000000007</c:v>
                </c:pt>
                <c:pt idx="7413">
                  <c:v>71.894000000000005</c:v>
                </c:pt>
                <c:pt idx="7414">
                  <c:v>71.730999999999995</c:v>
                </c:pt>
                <c:pt idx="7415">
                  <c:v>71.558000000000007</c:v>
                </c:pt>
                <c:pt idx="7416">
                  <c:v>71.391999999999996</c:v>
                </c:pt>
                <c:pt idx="7417">
                  <c:v>71.238</c:v>
                </c:pt>
                <c:pt idx="7418">
                  <c:v>71.093999999999994</c:v>
                </c:pt>
                <c:pt idx="7419">
                  <c:v>70.924000000000007</c:v>
                </c:pt>
                <c:pt idx="7420">
                  <c:v>70.759</c:v>
                </c:pt>
                <c:pt idx="7421">
                  <c:v>70.611999999999995</c:v>
                </c:pt>
                <c:pt idx="7422">
                  <c:v>70.475999999999999</c:v>
                </c:pt>
                <c:pt idx="7423">
                  <c:v>70.34</c:v>
                </c:pt>
                <c:pt idx="7424">
                  <c:v>70.215000000000003</c:v>
                </c:pt>
                <c:pt idx="7425">
                  <c:v>70.096999999999994</c:v>
                </c:pt>
                <c:pt idx="7426">
                  <c:v>69.995999999999995</c:v>
                </c:pt>
                <c:pt idx="7427">
                  <c:v>69.905000000000001</c:v>
                </c:pt>
                <c:pt idx="7428">
                  <c:v>69.822000000000003</c:v>
                </c:pt>
                <c:pt idx="7429">
                  <c:v>69.747</c:v>
                </c:pt>
                <c:pt idx="7430">
                  <c:v>69.673000000000002</c:v>
                </c:pt>
                <c:pt idx="7431">
                  <c:v>69.616</c:v>
                </c:pt>
                <c:pt idx="7432">
                  <c:v>69.573999999999998</c:v>
                </c:pt>
                <c:pt idx="7433">
                  <c:v>69.552999999999997</c:v>
                </c:pt>
                <c:pt idx="7434">
                  <c:v>69.542000000000002</c:v>
                </c:pt>
                <c:pt idx="7435">
                  <c:v>69.531999999999996</c:v>
                </c:pt>
                <c:pt idx="7436">
                  <c:v>69.525999999999996</c:v>
                </c:pt>
                <c:pt idx="7437">
                  <c:v>69.527000000000001</c:v>
                </c:pt>
                <c:pt idx="7438">
                  <c:v>69.527000000000001</c:v>
                </c:pt>
                <c:pt idx="7439">
                  <c:v>69.525999999999996</c:v>
                </c:pt>
                <c:pt idx="7440">
                  <c:v>69.533000000000001</c:v>
                </c:pt>
                <c:pt idx="7441">
                  <c:v>69.545000000000002</c:v>
                </c:pt>
                <c:pt idx="7442">
                  <c:v>69.555999999999997</c:v>
                </c:pt>
                <c:pt idx="7443">
                  <c:v>69.575999999999993</c:v>
                </c:pt>
                <c:pt idx="7444">
                  <c:v>69.606999999999999</c:v>
                </c:pt>
                <c:pt idx="7445">
                  <c:v>69.646000000000001</c:v>
                </c:pt>
                <c:pt idx="7446">
                  <c:v>69.692999999999998</c:v>
                </c:pt>
                <c:pt idx="7447">
                  <c:v>69.725999999999999</c:v>
                </c:pt>
                <c:pt idx="7448">
                  <c:v>69.757000000000005</c:v>
                </c:pt>
                <c:pt idx="7449">
                  <c:v>69.789000000000001</c:v>
                </c:pt>
                <c:pt idx="7450">
                  <c:v>69.816999999999993</c:v>
                </c:pt>
                <c:pt idx="7451">
                  <c:v>69.84</c:v>
                </c:pt>
                <c:pt idx="7452">
                  <c:v>69.847999999999999</c:v>
                </c:pt>
                <c:pt idx="7453">
                  <c:v>69.838999999999999</c:v>
                </c:pt>
                <c:pt idx="7454">
                  <c:v>69.817999999999998</c:v>
                </c:pt>
                <c:pt idx="7455">
                  <c:v>69.796999999999997</c:v>
                </c:pt>
                <c:pt idx="7456">
                  <c:v>69.769000000000005</c:v>
                </c:pt>
                <c:pt idx="7457">
                  <c:v>69.725999999999999</c:v>
                </c:pt>
                <c:pt idx="7458">
                  <c:v>69.694999999999993</c:v>
                </c:pt>
                <c:pt idx="7459">
                  <c:v>69.673000000000002</c:v>
                </c:pt>
                <c:pt idx="7460">
                  <c:v>69.635000000000005</c:v>
                </c:pt>
                <c:pt idx="7461">
                  <c:v>69.581999999999994</c:v>
                </c:pt>
                <c:pt idx="7462">
                  <c:v>69.536000000000001</c:v>
                </c:pt>
                <c:pt idx="7463">
                  <c:v>69.504999999999995</c:v>
                </c:pt>
                <c:pt idx="7464">
                  <c:v>69.456999999999994</c:v>
                </c:pt>
                <c:pt idx="7465">
                  <c:v>69.41</c:v>
                </c:pt>
                <c:pt idx="7466">
                  <c:v>69.367999999999995</c:v>
                </c:pt>
                <c:pt idx="7467">
                  <c:v>69.325999999999993</c:v>
                </c:pt>
                <c:pt idx="7468">
                  <c:v>69.298000000000002</c:v>
                </c:pt>
                <c:pt idx="7469">
                  <c:v>69.290000000000006</c:v>
                </c:pt>
                <c:pt idx="7470">
                  <c:v>69.290999999999997</c:v>
                </c:pt>
                <c:pt idx="7471">
                  <c:v>69.296000000000006</c:v>
                </c:pt>
                <c:pt idx="7472">
                  <c:v>69.308999999999997</c:v>
                </c:pt>
                <c:pt idx="7473">
                  <c:v>69.325000000000003</c:v>
                </c:pt>
                <c:pt idx="7474">
                  <c:v>69.341999999999999</c:v>
                </c:pt>
                <c:pt idx="7475">
                  <c:v>69.367000000000004</c:v>
                </c:pt>
                <c:pt idx="7476">
                  <c:v>69.397999999999996</c:v>
                </c:pt>
                <c:pt idx="7477">
                  <c:v>69.438000000000002</c:v>
                </c:pt>
                <c:pt idx="7478">
                  <c:v>69.477000000000004</c:v>
                </c:pt>
                <c:pt idx="7479">
                  <c:v>69.518000000000001</c:v>
                </c:pt>
                <c:pt idx="7480">
                  <c:v>69.558999999999997</c:v>
                </c:pt>
                <c:pt idx="7481">
                  <c:v>69.59</c:v>
                </c:pt>
                <c:pt idx="7482">
                  <c:v>69.614000000000004</c:v>
                </c:pt>
                <c:pt idx="7483">
                  <c:v>69.634</c:v>
                </c:pt>
                <c:pt idx="7484">
                  <c:v>69.649000000000001</c:v>
                </c:pt>
                <c:pt idx="7485">
                  <c:v>69.649000000000001</c:v>
                </c:pt>
                <c:pt idx="7486">
                  <c:v>69.632000000000005</c:v>
                </c:pt>
                <c:pt idx="7487">
                  <c:v>69.599000000000004</c:v>
                </c:pt>
                <c:pt idx="7488">
                  <c:v>69.555000000000007</c:v>
                </c:pt>
                <c:pt idx="7489">
                  <c:v>69.510999999999996</c:v>
                </c:pt>
                <c:pt idx="7490">
                  <c:v>69.450999999999993</c:v>
                </c:pt>
                <c:pt idx="7491">
                  <c:v>69.378</c:v>
                </c:pt>
                <c:pt idx="7492">
                  <c:v>69.320999999999998</c:v>
                </c:pt>
                <c:pt idx="7493">
                  <c:v>69.272000000000006</c:v>
                </c:pt>
                <c:pt idx="7494">
                  <c:v>69.218000000000004</c:v>
                </c:pt>
                <c:pt idx="7495">
                  <c:v>69.161000000000001</c:v>
                </c:pt>
                <c:pt idx="7496">
                  <c:v>69.117000000000004</c:v>
                </c:pt>
                <c:pt idx="7497">
                  <c:v>69.087000000000003</c:v>
                </c:pt>
                <c:pt idx="7498">
                  <c:v>69.061000000000007</c:v>
                </c:pt>
                <c:pt idx="7499">
                  <c:v>69.043999999999997</c:v>
                </c:pt>
                <c:pt idx="7500">
                  <c:v>69.039000000000001</c:v>
                </c:pt>
                <c:pt idx="7501">
                  <c:v>69.046000000000006</c:v>
                </c:pt>
                <c:pt idx="7502">
                  <c:v>69.08</c:v>
                </c:pt>
                <c:pt idx="7503">
                  <c:v>69.128</c:v>
                </c:pt>
                <c:pt idx="7504">
                  <c:v>69.171999999999997</c:v>
                </c:pt>
                <c:pt idx="7505">
                  <c:v>69.209000000000003</c:v>
                </c:pt>
                <c:pt idx="7506">
                  <c:v>69.239999999999995</c:v>
                </c:pt>
                <c:pt idx="7507">
                  <c:v>69.27</c:v>
                </c:pt>
                <c:pt idx="7508">
                  <c:v>69.298000000000002</c:v>
                </c:pt>
                <c:pt idx="7509">
                  <c:v>69.334000000000003</c:v>
                </c:pt>
                <c:pt idx="7510">
                  <c:v>69.364999999999995</c:v>
                </c:pt>
                <c:pt idx="7511">
                  <c:v>69.388000000000005</c:v>
                </c:pt>
                <c:pt idx="7512">
                  <c:v>69.415999999999997</c:v>
                </c:pt>
                <c:pt idx="7513">
                  <c:v>69.444000000000003</c:v>
                </c:pt>
                <c:pt idx="7514">
                  <c:v>69.471000000000004</c:v>
                </c:pt>
                <c:pt idx="7515">
                  <c:v>69.495999999999995</c:v>
                </c:pt>
                <c:pt idx="7516">
                  <c:v>69.513000000000005</c:v>
                </c:pt>
                <c:pt idx="7517">
                  <c:v>69.527000000000001</c:v>
                </c:pt>
                <c:pt idx="7518">
                  <c:v>69.539000000000001</c:v>
                </c:pt>
                <c:pt idx="7519">
                  <c:v>69.552999999999997</c:v>
                </c:pt>
                <c:pt idx="7520">
                  <c:v>69.572000000000003</c:v>
                </c:pt>
                <c:pt idx="7521">
                  <c:v>69.600999999999999</c:v>
                </c:pt>
                <c:pt idx="7522">
                  <c:v>69.634</c:v>
                </c:pt>
                <c:pt idx="7523">
                  <c:v>69.673000000000002</c:v>
                </c:pt>
                <c:pt idx="7524">
                  <c:v>69.703999999999994</c:v>
                </c:pt>
                <c:pt idx="7525">
                  <c:v>69.727000000000004</c:v>
                </c:pt>
                <c:pt idx="7526">
                  <c:v>69.756</c:v>
                </c:pt>
                <c:pt idx="7527">
                  <c:v>69.787000000000006</c:v>
                </c:pt>
                <c:pt idx="7528">
                  <c:v>69.825999999999993</c:v>
                </c:pt>
                <c:pt idx="7529">
                  <c:v>69.873999999999995</c:v>
                </c:pt>
                <c:pt idx="7530">
                  <c:v>69.927000000000007</c:v>
                </c:pt>
                <c:pt idx="7531">
                  <c:v>69.978999999999999</c:v>
                </c:pt>
                <c:pt idx="7532">
                  <c:v>70.016999999999996</c:v>
                </c:pt>
                <c:pt idx="7533">
                  <c:v>70.052999999999997</c:v>
                </c:pt>
                <c:pt idx="7534">
                  <c:v>70.099000000000004</c:v>
                </c:pt>
                <c:pt idx="7535">
                  <c:v>70.143000000000001</c:v>
                </c:pt>
                <c:pt idx="7536">
                  <c:v>70.177999999999997</c:v>
                </c:pt>
                <c:pt idx="7537">
                  <c:v>70.209999999999994</c:v>
                </c:pt>
                <c:pt idx="7538">
                  <c:v>70.245000000000005</c:v>
                </c:pt>
                <c:pt idx="7539">
                  <c:v>70.290000000000006</c:v>
                </c:pt>
                <c:pt idx="7540">
                  <c:v>70.344999999999999</c:v>
                </c:pt>
                <c:pt idx="7541">
                  <c:v>70.400999999999996</c:v>
                </c:pt>
                <c:pt idx="7542">
                  <c:v>70.445999999999998</c:v>
                </c:pt>
                <c:pt idx="7543">
                  <c:v>70.484999999999999</c:v>
                </c:pt>
                <c:pt idx="7544">
                  <c:v>70.518000000000001</c:v>
                </c:pt>
                <c:pt idx="7545">
                  <c:v>70.546000000000006</c:v>
                </c:pt>
                <c:pt idx="7546">
                  <c:v>70.58</c:v>
                </c:pt>
                <c:pt idx="7547">
                  <c:v>70.635999999999996</c:v>
                </c:pt>
                <c:pt idx="7548">
                  <c:v>70.709000000000003</c:v>
                </c:pt>
                <c:pt idx="7549">
                  <c:v>70.757999999999996</c:v>
                </c:pt>
                <c:pt idx="7550">
                  <c:v>70.804000000000002</c:v>
                </c:pt>
                <c:pt idx="7551">
                  <c:v>70.86</c:v>
                </c:pt>
                <c:pt idx="7552">
                  <c:v>70.905000000000001</c:v>
                </c:pt>
                <c:pt idx="7553">
                  <c:v>70.957999999999998</c:v>
                </c:pt>
                <c:pt idx="7554">
                  <c:v>71.010999999999996</c:v>
                </c:pt>
                <c:pt idx="7555">
                  <c:v>71.055999999999997</c:v>
                </c:pt>
                <c:pt idx="7556">
                  <c:v>71.102999999999994</c:v>
                </c:pt>
                <c:pt idx="7557">
                  <c:v>71.147000000000006</c:v>
                </c:pt>
                <c:pt idx="7558">
                  <c:v>71.195999999999998</c:v>
                </c:pt>
                <c:pt idx="7559">
                  <c:v>71.227999999999994</c:v>
                </c:pt>
                <c:pt idx="7560">
                  <c:v>71.242000000000004</c:v>
                </c:pt>
                <c:pt idx="7561">
                  <c:v>71.278999999999996</c:v>
                </c:pt>
                <c:pt idx="7562">
                  <c:v>71.325999999999993</c:v>
                </c:pt>
                <c:pt idx="7563">
                  <c:v>71.358000000000004</c:v>
                </c:pt>
                <c:pt idx="7564">
                  <c:v>71.394000000000005</c:v>
                </c:pt>
                <c:pt idx="7565">
                  <c:v>71.438000000000002</c:v>
                </c:pt>
                <c:pt idx="7566">
                  <c:v>71.474000000000004</c:v>
                </c:pt>
                <c:pt idx="7567">
                  <c:v>71.504000000000005</c:v>
                </c:pt>
                <c:pt idx="7568">
                  <c:v>71.537000000000006</c:v>
                </c:pt>
                <c:pt idx="7569">
                  <c:v>71.578999999999994</c:v>
                </c:pt>
                <c:pt idx="7570">
                  <c:v>71.611000000000004</c:v>
                </c:pt>
                <c:pt idx="7571">
                  <c:v>71.62</c:v>
                </c:pt>
                <c:pt idx="7572">
                  <c:v>71.638999999999996</c:v>
                </c:pt>
                <c:pt idx="7573">
                  <c:v>71.66</c:v>
                </c:pt>
                <c:pt idx="7574">
                  <c:v>71.656000000000006</c:v>
                </c:pt>
                <c:pt idx="7575">
                  <c:v>71.656000000000006</c:v>
                </c:pt>
                <c:pt idx="7576">
                  <c:v>71.647999999999996</c:v>
                </c:pt>
                <c:pt idx="7577">
                  <c:v>71.600999999999999</c:v>
                </c:pt>
                <c:pt idx="7578">
                  <c:v>71.528999999999996</c:v>
                </c:pt>
                <c:pt idx="7579">
                  <c:v>71.445999999999998</c:v>
                </c:pt>
                <c:pt idx="7580">
                  <c:v>71.370999999999995</c:v>
                </c:pt>
                <c:pt idx="7581">
                  <c:v>71.289000000000001</c:v>
                </c:pt>
                <c:pt idx="7582">
                  <c:v>71.203999999999994</c:v>
                </c:pt>
                <c:pt idx="7583">
                  <c:v>71.122</c:v>
                </c:pt>
                <c:pt idx="7584">
                  <c:v>71.043000000000006</c:v>
                </c:pt>
                <c:pt idx="7585">
                  <c:v>70.977999999999994</c:v>
                </c:pt>
                <c:pt idx="7586">
                  <c:v>70.909000000000006</c:v>
                </c:pt>
                <c:pt idx="7587">
                  <c:v>70.841999999999999</c:v>
                </c:pt>
                <c:pt idx="7588">
                  <c:v>70.796999999999997</c:v>
                </c:pt>
                <c:pt idx="7589">
                  <c:v>70.756</c:v>
                </c:pt>
                <c:pt idx="7590">
                  <c:v>70.716999999999999</c:v>
                </c:pt>
                <c:pt idx="7591">
                  <c:v>70.686000000000007</c:v>
                </c:pt>
                <c:pt idx="7592">
                  <c:v>70.668999999999997</c:v>
                </c:pt>
                <c:pt idx="7593">
                  <c:v>70.67</c:v>
                </c:pt>
                <c:pt idx="7594">
                  <c:v>70.692999999999998</c:v>
                </c:pt>
                <c:pt idx="7595">
                  <c:v>70.721000000000004</c:v>
                </c:pt>
                <c:pt idx="7596">
                  <c:v>70.744</c:v>
                </c:pt>
                <c:pt idx="7597">
                  <c:v>70.763000000000005</c:v>
                </c:pt>
                <c:pt idx="7598">
                  <c:v>70.787000000000006</c:v>
                </c:pt>
                <c:pt idx="7599">
                  <c:v>70.805000000000007</c:v>
                </c:pt>
                <c:pt idx="7600">
                  <c:v>70.817999999999998</c:v>
                </c:pt>
                <c:pt idx="7601">
                  <c:v>70.835999999999999</c:v>
                </c:pt>
                <c:pt idx="7602">
                  <c:v>70.853999999999999</c:v>
                </c:pt>
                <c:pt idx="7603">
                  <c:v>70.869</c:v>
                </c:pt>
                <c:pt idx="7604">
                  <c:v>70.885999999999996</c:v>
                </c:pt>
                <c:pt idx="7605">
                  <c:v>70.899000000000001</c:v>
                </c:pt>
                <c:pt idx="7606">
                  <c:v>70.908000000000001</c:v>
                </c:pt>
                <c:pt idx="7607">
                  <c:v>70.91</c:v>
                </c:pt>
                <c:pt idx="7608">
                  <c:v>70.912000000000006</c:v>
                </c:pt>
                <c:pt idx="7609">
                  <c:v>70.915999999999997</c:v>
                </c:pt>
                <c:pt idx="7610">
                  <c:v>70.915000000000006</c:v>
                </c:pt>
                <c:pt idx="7611">
                  <c:v>70.914000000000001</c:v>
                </c:pt>
                <c:pt idx="7612">
                  <c:v>70.914000000000001</c:v>
                </c:pt>
                <c:pt idx="7613">
                  <c:v>70.912999999999997</c:v>
                </c:pt>
                <c:pt idx="7614">
                  <c:v>70.912999999999997</c:v>
                </c:pt>
                <c:pt idx="7615">
                  <c:v>70.912000000000006</c:v>
                </c:pt>
                <c:pt idx="7616">
                  <c:v>70.912000000000006</c:v>
                </c:pt>
                <c:pt idx="7617">
                  <c:v>70.906000000000006</c:v>
                </c:pt>
                <c:pt idx="7618">
                  <c:v>70.896000000000001</c:v>
                </c:pt>
                <c:pt idx="7619">
                  <c:v>70.884</c:v>
                </c:pt>
                <c:pt idx="7620">
                  <c:v>70.873000000000005</c:v>
                </c:pt>
                <c:pt idx="7621">
                  <c:v>70.867999999999995</c:v>
                </c:pt>
                <c:pt idx="7622">
                  <c:v>70.86</c:v>
                </c:pt>
                <c:pt idx="7623">
                  <c:v>70.847999999999999</c:v>
                </c:pt>
                <c:pt idx="7624">
                  <c:v>70.834000000000003</c:v>
                </c:pt>
                <c:pt idx="7625">
                  <c:v>70.816999999999993</c:v>
                </c:pt>
                <c:pt idx="7626">
                  <c:v>70.802999999999997</c:v>
                </c:pt>
                <c:pt idx="7627">
                  <c:v>70.784999999999997</c:v>
                </c:pt>
                <c:pt idx="7628">
                  <c:v>70.766000000000005</c:v>
                </c:pt>
                <c:pt idx="7629">
                  <c:v>70.744</c:v>
                </c:pt>
                <c:pt idx="7630">
                  <c:v>70.727000000000004</c:v>
                </c:pt>
                <c:pt idx="7631">
                  <c:v>70.710999999999999</c:v>
                </c:pt>
                <c:pt idx="7632">
                  <c:v>70.697999999999993</c:v>
                </c:pt>
                <c:pt idx="7633">
                  <c:v>70.692999999999998</c:v>
                </c:pt>
                <c:pt idx="7634">
                  <c:v>70.694999999999993</c:v>
                </c:pt>
                <c:pt idx="7635">
                  <c:v>70.703000000000003</c:v>
                </c:pt>
                <c:pt idx="7636">
                  <c:v>70.710999999999999</c:v>
                </c:pt>
                <c:pt idx="7637">
                  <c:v>70.718999999999994</c:v>
                </c:pt>
                <c:pt idx="7638">
                  <c:v>70.731999999999999</c:v>
                </c:pt>
                <c:pt idx="7639">
                  <c:v>70.748999999999995</c:v>
                </c:pt>
                <c:pt idx="7640">
                  <c:v>70.77</c:v>
                </c:pt>
                <c:pt idx="7641">
                  <c:v>70.784999999999997</c:v>
                </c:pt>
                <c:pt idx="7642">
                  <c:v>70.801000000000002</c:v>
                </c:pt>
                <c:pt idx="7643">
                  <c:v>70.822999999999993</c:v>
                </c:pt>
                <c:pt idx="7644">
                  <c:v>70.843999999999994</c:v>
                </c:pt>
                <c:pt idx="7645">
                  <c:v>70.867000000000004</c:v>
                </c:pt>
                <c:pt idx="7646">
                  <c:v>70.888000000000005</c:v>
                </c:pt>
                <c:pt idx="7647">
                  <c:v>70.902000000000001</c:v>
                </c:pt>
                <c:pt idx="7648">
                  <c:v>70.915000000000006</c:v>
                </c:pt>
                <c:pt idx="7649">
                  <c:v>70.923000000000002</c:v>
                </c:pt>
                <c:pt idx="7650">
                  <c:v>70.927000000000007</c:v>
                </c:pt>
                <c:pt idx="7651">
                  <c:v>70.932000000000002</c:v>
                </c:pt>
                <c:pt idx="7652">
                  <c:v>70.927000000000007</c:v>
                </c:pt>
                <c:pt idx="7653">
                  <c:v>70.921999999999997</c:v>
                </c:pt>
                <c:pt idx="7654">
                  <c:v>70.918999999999997</c:v>
                </c:pt>
                <c:pt idx="7655">
                  <c:v>70.918999999999997</c:v>
                </c:pt>
                <c:pt idx="7656">
                  <c:v>70.918999999999997</c:v>
                </c:pt>
                <c:pt idx="7657">
                  <c:v>70.923000000000002</c:v>
                </c:pt>
                <c:pt idx="7658">
                  <c:v>70.927000000000007</c:v>
                </c:pt>
                <c:pt idx="7659">
                  <c:v>70.938000000000002</c:v>
                </c:pt>
                <c:pt idx="7660">
                  <c:v>70.944999999999993</c:v>
                </c:pt>
                <c:pt idx="7661">
                  <c:v>70.95</c:v>
                </c:pt>
                <c:pt idx="7662">
                  <c:v>70.956999999999994</c:v>
                </c:pt>
                <c:pt idx="7663">
                  <c:v>70.962999999999994</c:v>
                </c:pt>
                <c:pt idx="7664">
                  <c:v>70.971000000000004</c:v>
                </c:pt>
                <c:pt idx="7665">
                  <c:v>70.986999999999995</c:v>
                </c:pt>
                <c:pt idx="7666">
                  <c:v>71.007000000000005</c:v>
                </c:pt>
                <c:pt idx="7667">
                  <c:v>71.028999999999996</c:v>
                </c:pt>
                <c:pt idx="7668">
                  <c:v>71.057000000000002</c:v>
                </c:pt>
                <c:pt idx="7669">
                  <c:v>71.087999999999994</c:v>
                </c:pt>
                <c:pt idx="7670">
                  <c:v>71.108000000000004</c:v>
                </c:pt>
                <c:pt idx="7671">
                  <c:v>71.120999999999995</c:v>
                </c:pt>
                <c:pt idx="7672">
                  <c:v>71.135000000000005</c:v>
                </c:pt>
                <c:pt idx="7673">
                  <c:v>71.135000000000005</c:v>
                </c:pt>
                <c:pt idx="7674">
                  <c:v>71.122</c:v>
                </c:pt>
                <c:pt idx="7675">
                  <c:v>71.105999999999995</c:v>
                </c:pt>
                <c:pt idx="7676">
                  <c:v>71.090999999999994</c:v>
                </c:pt>
                <c:pt idx="7677">
                  <c:v>71.087000000000003</c:v>
                </c:pt>
                <c:pt idx="7678">
                  <c:v>71.084999999999994</c:v>
                </c:pt>
                <c:pt idx="7679">
                  <c:v>71.078999999999994</c:v>
                </c:pt>
                <c:pt idx="7680">
                  <c:v>71.075000000000003</c:v>
                </c:pt>
                <c:pt idx="7681">
                  <c:v>71.078000000000003</c:v>
                </c:pt>
                <c:pt idx="7682">
                  <c:v>71.081999999999994</c:v>
                </c:pt>
                <c:pt idx="7683">
                  <c:v>71.087000000000003</c:v>
                </c:pt>
                <c:pt idx="7684">
                  <c:v>71.088999999999999</c:v>
                </c:pt>
                <c:pt idx="7685">
                  <c:v>71.09</c:v>
                </c:pt>
                <c:pt idx="7686">
                  <c:v>71.093000000000004</c:v>
                </c:pt>
                <c:pt idx="7687">
                  <c:v>71.099999999999994</c:v>
                </c:pt>
                <c:pt idx="7688">
                  <c:v>71.099999999999994</c:v>
                </c:pt>
                <c:pt idx="7689">
                  <c:v>71.106999999999999</c:v>
                </c:pt>
                <c:pt idx="7690">
                  <c:v>71.116</c:v>
                </c:pt>
                <c:pt idx="7691">
                  <c:v>71.128</c:v>
                </c:pt>
                <c:pt idx="7692">
                  <c:v>71.141000000000005</c:v>
                </c:pt>
                <c:pt idx="7693">
                  <c:v>71.156000000000006</c:v>
                </c:pt>
                <c:pt idx="7694">
                  <c:v>71.165000000000006</c:v>
                </c:pt>
                <c:pt idx="7695">
                  <c:v>71.165000000000006</c:v>
                </c:pt>
                <c:pt idx="7696">
                  <c:v>71.165999999999997</c:v>
                </c:pt>
                <c:pt idx="7697">
                  <c:v>71.16</c:v>
                </c:pt>
                <c:pt idx="7698">
                  <c:v>71.141000000000005</c:v>
                </c:pt>
                <c:pt idx="7699">
                  <c:v>71.114999999999995</c:v>
                </c:pt>
                <c:pt idx="7700">
                  <c:v>71.087000000000003</c:v>
                </c:pt>
                <c:pt idx="7701">
                  <c:v>71.061000000000007</c:v>
                </c:pt>
                <c:pt idx="7702">
                  <c:v>71.02</c:v>
                </c:pt>
                <c:pt idx="7703">
                  <c:v>70.956000000000003</c:v>
                </c:pt>
                <c:pt idx="7704">
                  <c:v>70.888000000000005</c:v>
                </c:pt>
                <c:pt idx="7705">
                  <c:v>70.825000000000003</c:v>
                </c:pt>
                <c:pt idx="7706">
                  <c:v>70.763000000000005</c:v>
                </c:pt>
                <c:pt idx="7707">
                  <c:v>70.698999999999998</c:v>
                </c:pt>
                <c:pt idx="7708">
                  <c:v>70.617000000000004</c:v>
                </c:pt>
                <c:pt idx="7709">
                  <c:v>70.537999999999997</c:v>
                </c:pt>
                <c:pt idx="7710">
                  <c:v>70.483999999999995</c:v>
                </c:pt>
                <c:pt idx="7711">
                  <c:v>70.433000000000007</c:v>
                </c:pt>
                <c:pt idx="7712">
                  <c:v>70.381</c:v>
                </c:pt>
                <c:pt idx="7713">
                  <c:v>70.349999999999994</c:v>
                </c:pt>
                <c:pt idx="7714">
                  <c:v>70.334999999999994</c:v>
                </c:pt>
                <c:pt idx="7715">
                  <c:v>70.322000000000003</c:v>
                </c:pt>
                <c:pt idx="7716">
                  <c:v>70.311999999999998</c:v>
                </c:pt>
                <c:pt idx="7717">
                  <c:v>70.314999999999998</c:v>
                </c:pt>
                <c:pt idx="7718">
                  <c:v>70.319999999999993</c:v>
                </c:pt>
                <c:pt idx="7719">
                  <c:v>70.326999999999998</c:v>
                </c:pt>
                <c:pt idx="7720">
                  <c:v>70.337999999999994</c:v>
                </c:pt>
                <c:pt idx="7721">
                  <c:v>70.350999999999999</c:v>
                </c:pt>
                <c:pt idx="7722">
                  <c:v>70.364999999999995</c:v>
                </c:pt>
                <c:pt idx="7723">
                  <c:v>70.38</c:v>
                </c:pt>
                <c:pt idx="7724">
                  <c:v>70.394000000000005</c:v>
                </c:pt>
                <c:pt idx="7725">
                  <c:v>70.402000000000001</c:v>
                </c:pt>
                <c:pt idx="7726">
                  <c:v>70.414000000000001</c:v>
                </c:pt>
                <c:pt idx="7727">
                  <c:v>70.429000000000002</c:v>
                </c:pt>
                <c:pt idx="7728">
                  <c:v>70.441999999999993</c:v>
                </c:pt>
                <c:pt idx="7729">
                  <c:v>70.448999999999998</c:v>
                </c:pt>
                <c:pt idx="7730">
                  <c:v>70.453999999999994</c:v>
                </c:pt>
                <c:pt idx="7731">
                  <c:v>70.453999999999994</c:v>
                </c:pt>
                <c:pt idx="7732">
                  <c:v>70.45</c:v>
                </c:pt>
                <c:pt idx="7733">
                  <c:v>70.441000000000003</c:v>
                </c:pt>
                <c:pt idx="7734">
                  <c:v>70.427000000000007</c:v>
                </c:pt>
                <c:pt idx="7735">
                  <c:v>70.406000000000006</c:v>
                </c:pt>
                <c:pt idx="7736">
                  <c:v>70.382000000000005</c:v>
                </c:pt>
                <c:pt idx="7737">
                  <c:v>70.355000000000004</c:v>
                </c:pt>
                <c:pt idx="7738">
                  <c:v>70.311999999999998</c:v>
                </c:pt>
                <c:pt idx="7739">
                  <c:v>70.251999999999995</c:v>
                </c:pt>
                <c:pt idx="7740">
                  <c:v>70.203000000000003</c:v>
                </c:pt>
                <c:pt idx="7741">
                  <c:v>70.174999999999997</c:v>
                </c:pt>
                <c:pt idx="7742">
                  <c:v>70.138999999999996</c:v>
                </c:pt>
                <c:pt idx="7743">
                  <c:v>70.091999999999999</c:v>
                </c:pt>
                <c:pt idx="7744">
                  <c:v>70.046999999999997</c:v>
                </c:pt>
                <c:pt idx="7745">
                  <c:v>70.024000000000001</c:v>
                </c:pt>
                <c:pt idx="7746">
                  <c:v>70.012</c:v>
                </c:pt>
                <c:pt idx="7747">
                  <c:v>69.997</c:v>
                </c:pt>
                <c:pt idx="7748">
                  <c:v>69.989999999999995</c:v>
                </c:pt>
                <c:pt idx="7749">
                  <c:v>69.991</c:v>
                </c:pt>
                <c:pt idx="7750">
                  <c:v>70.001999999999995</c:v>
                </c:pt>
                <c:pt idx="7751">
                  <c:v>70.022999999999996</c:v>
                </c:pt>
                <c:pt idx="7752">
                  <c:v>70.043000000000006</c:v>
                </c:pt>
                <c:pt idx="7753">
                  <c:v>70.064999999999998</c:v>
                </c:pt>
                <c:pt idx="7754">
                  <c:v>70.100999999999999</c:v>
                </c:pt>
                <c:pt idx="7755">
                  <c:v>70.152000000000001</c:v>
                </c:pt>
                <c:pt idx="7756">
                  <c:v>70.206000000000003</c:v>
                </c:pt>
                <c:pt idx="7757">
                  <c:v>70.242000000000004</c:v>
                </c:pt>
                <c:pt idx="7758">
                  <c:v>70.277000000000001</c:v>
                </c:pt>
                <c:pt idx="7759">
                  <c:v>70.322999999999993</c:v>
                </c:pt>
                <c:pt idx="7760">
                  <c:v>70.372</c:v>
                </c:pt>
                <c:pt idx="7761">
                  <c:v>70.408000000000001</c:v>
                </c:pt>
                <c:pt idx="7762">
                  <c:v>70.430000000000007</c:v>
                </c:pt>
                <c:pt idx="7763">
                  <c:v>70.453000000000003</c:v>
                </c:pt>
                <c:pt idx="7764">
                  <c:v>70.471000000000004</c:v>
                </c:pt>
                <c:pt idx="7765">
                  <c:v>70.481999999999999</c:v>
                </c:pt>
                <c:pt idx="7766">
                  <c:v>70.486999999999995</c:v>
                </c:pt>
                <c:pt idx="7767">
                  <c:v>70.483999999999995</c:v>
                </c:pt>
                <c:pt idx="7768">
                  <c:v>70.486000000000004</c:v>
                </c:pt>
                <c:pt idx="7769">
                  <c:v>70.486999999999995</c:v>
                </c:pt>
                <c:pt idx="7770">
                  <c:v>70.486000000000004</c:v>
                </c:pt>
                <c:pt idx="7771">
                  <c:v>70.494</c:v>
                </c:pt>
                <c:pt idx="7772">
                  <c:v>70.498000000000005</c:v>
                </c:pt>
                <c:pt idx="7773">
                  <c:v>70.504000000000005</c:v>
                </c:pt>
                <c:pt idx="7774">
                  <c:v>70.510000000000005</c:v>
                </c:pt>
                <c:pt idx="7775">
                  <c:v>70.516000000000005</c:v>
                </c:pt>
                <c:pt idx="7776">
                  <c:v>70.525999999999996</c:v>
                </c:pt>
                <c:pt idx="7777">
                  <c:v>70.537999999999997</c:v>
                </c:pt>
                <c:pt idx="7778">
                  <c:v>70.552000000000007</c:v>
                </c:pt>
                <c:pt idx="7779">
                  <c:v>70.566000000000003</c:v>
                </c:pt>
                <c:pt idx="7780">
                  <c:v>70.581000000000003</c:v>
                </c:pt>
                <c:pt idx="7781">
                  <c:v>70.587000000000003</c:v>
                </c:pt>
                <c:pt idx="7782">
                  <c:v>70.59</c:v>
                </c:pt>
                <c:pt idx="7783">
                  <c:v>70.584000000000003</c:v>
                </c:pt>
                <c:pt idx="7784">
                  <c:v>70.578999999999994</c:v>
                </c:pt>
                <c:pt idx="7785">
                  <c:v>70.582999999999998</c:v>
                </c:pt>
                <c:pt idx="7786">
                  <c:v>70.581999999999994</c:v>
                </c:pt>
                <c:pt idx="7787">
                  <c:v>70.552000000000007</c:v>
                </c:pt>
                <c:pt idx="7788">
                  <c:v>70.506</c:v>
                </c:pt>
                <c:pt idx="7789">
                  <c:v>70.456999999999994</c:v>
                </c:pt>
                <c:pt idx="7790">
                  <c:v>70.393000000000001</c:v>
                </c:pt>
                <c:pt idx="7791">
                  <c:v>70.317999999999998</c:v>
                </c:pt>
                <c:pt idx="7792">
                  <c:v>70.234999999999999</c:v>
                </c:pt>
                <c:pt idx="7793">
                  <c:v>70.134</c:v>
                </c:pt>
                <c:pt idx="7794">
                  <c:v>70.016000000000005</c:v>
                </c:pt>
                <c:pt idx="7795">
                  <c:v>69.894000000000005</c:v>
                </c:pt>
                <c:pt idx="7796">
                  <c:v>69.757999999999996</c:v>
                </c:pt>
                <c:pt idx="7797">
                  <c:v>69.606999999999999</c:v>
                </c:pt>
                <c:pt idx="7798">
                  <c:v>69.432000000000002</c:v>
                </c:pt>
                <c:pt idx="7799">
                  <c:v>69.254000000000005</c:v>
                </c:pt>
                <c:pt idx="7800">
                  <c:v>69.057000000000002</c:v>
                </c:pt>
                <c:pt idx="7801">
                  <c:v>68.853999999999999</c:v>
                </c:pt>
                <c:pt idx="7802">
                  <c:v>68.637</c:v>
                </c:pt>
                <c:pt idx="7803">
                  <c:v>68.421000000000006</c:v>
                </c:pt>
                <c:pt idx="7804">
                  <c:v>68.197000000000003</c:v>
                </c:pt>
                <c:pt idx="7805">
                  <c:v>67.944000000000003</c:v>
                </c:pt>
                <c:pt idx="7806">
                  <c:v>67.683999999999997</c:v>
                </c:pt>
                <c:pt idx="7807">
                  <c:v>67.415999999999997</c:v>
                </c:pt>
                <c:pt idx="7808">
                  <c:v>67.143000000000001</c:v>
                </c:pt>
                <c:pt idx="7809">
                  <c:v>66.843999999999994</c:v>
                </c:pt>
                <c:pt idx="7810">
                  <c:v>66.531000000000006</c:v>
                </c:pt>
                <c:pt idx="7811">
                  <c:v>66.227000000000004</c:v>
                </c:pt>
                <c:pt idx="7812">
                  <c:v>65.903999999999996</c:v>
                </c:pt>
                <c:pt idx="7813">
                  <c:v>65.587000000000003</c:v>
                </c:pt>
                <c:pt idx="7814">
                  <c:v>65.275000000000006</c:v>
                </c:pt>
                <c:pt idx="7815">
                  <c:v>64.957999999999998</c:v>
                </c:pt>
                <c:pt idx="7816">
                  <c:v>64.626999999999995</c:v>
                </c:pt>
                <c:pt idx="7817">
                  <c:v>64.301000000000002</c:v>
                </c:pt>
                <c:pt idx="7818">
                  <c:v>63.993000000000002</c:v>
                </c:pt>
                <c:pt idx="7819">
                  <c:v>63.677999999999997</c:v>
                </c:pt>
                <c:pt idx="7820">
                  <c:v>63.375</c:v>
                </c:pt>
                <c:pt idx="7821">
                  <c:v>63.094999999999999</c:v>
                </c:pt>
                <c:pt idx="7822">
                  <c:v>62.819000000000003</c:v>
                </c:pt>
                <c:pt idx="7823">
                  <c:v>62.552999999999997</c:v>
                </c:pt>
                <c:pt idx="7824">
                  <c:v>62.301000000000002</c:v>
                </c:pt>
                <c:pt idx="7825">
                  <c:v>62.057000000000002</c:v>
                </c:pt>
                <c:pt idx="7826">
                  <c:v>61.829000000000001</c:v>
                </c:pt>
                <c:pt idx="7827">
                  <c:v>61.616999999999997</c:v>
                </c:pt>
                <c:pt idx="7828">
                  <c:v>61.399000000000001</c:v>
                </c:pt>
                <c:pt idx="7829">
                  <c:v>61.197000000000003</c:v>
                </c:pt>
                <c:pt idx="7830">
                  <c:v>61.018000000000001</c:v>
                </c:pt>
                <c:pt idx="7831">
                  <c:v>60.848999999999997</c:v>
                </c:pt>
                <c:pt idx="7832">
                  <c:v>60.689</c:v>
                </c:pt>
                <c:pt idx="7833">
                  <c:v>60.545000000000002</c:v>
                </c:pt>
                <c:pt idx="7834">
                  <c:v>60.411000000000001</c:v>
                </c:pt>
                <c:pt idx="7835">
                  <c:v>60.290999999999997</c:v>
                </c:pt>
                <c:pt idx="7836">
                  <c:v>60.183999999999997</c:v>
                </c:pt>
                <c:pt idx="7837">
                  <c:v>60.101999999999997</c:v>
                </c:pt>
                <c:pt idx="7838">
                  <c:v>60.036000000000001</c:v>
                </c:pt>
                <c:pt idx="7839">
                  <c:v>59.975999999999999</c:v>
                </c:pt>
                <c:pt idx="7840">
                  <c:v>59.921999999999997</c:v>
                </c:pt>
                <c:pt idx="7841">
                  <c:v>59.874000000000002</c:v>
                </c:pt>
                <c:pt idx="7842">
                  <c:v>59.838000000000001</c:v>
                </c:pt>
                <c:pt idx="7843">
                  <c:v>59.820999999999998</c:v>
                </c:pt>
                <c:pt idx="7844">
                  <c:v>59.83</c:v>
                </c:pt>
                <c:pt idx="7845">
                  <c:v>59.851999999999997</c:v>
                </c:pt>
                <c:pt idx="7846">
                  <c:v>59.877000000000002</c:v>
                </c:pt>
                <c:pt idx="7847">
                  <c:v>59.908000000000001</c:v>
                </c:pt>
                <c:pt idx="7848">
                  <c:v>59.96</c:v>
                </c:pt>
                <c:pt idx="7849">
                  <c:v>60.015000000000001</c:v>
                </c:pt>
                <c:pt idx="7850">
                  <c:v>60.064</c:v>
                </c:pt>
                <c:pt idx="7851">
                  <c:v>60.145000000000003</c:v>
                </c:pt>
                <c:pt idx="7852">
                  <c:v>60.231000000000002</c:v>
                </c:pt>
                <c:pt idx="7853">
                  <c:v>60.311999999999998</c:v>
                </c:pt>
                <c:pt idx="7854">
                  <c:v>60.401000000000003</c:v>
                </c:pt>
                <c:pt idx="7855">
                  <c:v>60.482999999999997</c:v>
                </c:pt>
                <c:pt idx="7856">
                  <c:v>60.585999999999999</c:v>
                </c:pt>
                <c:pt idx="7857">
                  <c:v>60.706000000000003</c:v>
                </c:pt>
                <c:pt idx="7858">
                  <c:v>60.814</c:v>
                </c:pt>
                <c:pt idx="7859">
                  <c:v>60.927</c:v>
                </c:pt>
                <c:pt idx="7860">
                  <c:v>61.055999999999997</c:v>
                </c:pt>
                <c:pt idx="7861">
                  <c:v>61.16</c:v>
                </c:pt>
                <c:pt idx="7862">
                  <c:v>61.27</c:v>
                </c:pt>
                <c:pt idx="7863">
                  <c:v>61.406999999999996</c:v>
                </c:pt>
                <c:pt idx="7864">
                  <c:v>61.533000000000001</c:v>
                </c:pt>
                <c:pt idx="7865">
                  <c:v>61.639000000000003</c:v>
                </c:pt>
                <c:pt idx="7866">
                  <c:v>61.747</c:v>
                </c:pt>
                <c:pt idx="7867">
                  <c:v>61.838999999999999</c:v>
                </c:pt>
                <c:pt idx="7868">
                  <c:v>61.908999999999999</c:v>
                </c:pt>
                <c:pt idx="7869">
                  <c:v>61.99</c:v>
                </c:pt>
                <c:pt idx="7870">
                  <c:v>62.06</c:v>
                </c:pt>
                <c:pt idx="7871">
                  <c:v>62.103999999999999</c:v>
                </c:pt>
                <c:pt idx="7872">
                  <c:v>62.134</c:v>
                </c:pt>
                <c:pt idx="7873">
                  <c:v>62.173999999999999</c:v>
                </c:pt>
                <c:pt idx="7874">
                  <c:v>62.192</c:v>
                </c:pt>
                <c:pt idx="7875">
                  <c:v>62.21</c:v>
                </c:pt>
                <c:pt idx="7876">
                  <c:v>62.241</c:v>
                </c:pt>
                <c:pt idx="7877">
                  <c:v>62.25</c:v>
                </c:pt>
                <c:pt idx="7878">
                  <c:v>62.281999999999996</c:v>
                </c:pt>
                <c:pt idx="7879">
                  <c:v>62.314</c:v>
                </c:pt>
                <c:pt idx="7880">
                  <c:v>62.343000000000004</c:v>
                </c:pt>
                <c:pt idx="7881">
                  <c:v>62.383000000000003</c:v>
                </c:pt>
                <c:pt idx="7882">
                  <c:v>62.427</c:v>
                </c:pt>
                <c:pt idx="7883">
                  <c:v>62.485999999999997</c:v>
                </c:pt>
                <c:pt idx="7884">
                  <c:v>62.555</c:v>
                </c:pt>
                <c:pt idx="7885">
                  <c:v>62.648000000000003</c:v>
                </c:pt>
                <c:pt idx="7886">
                  <c:v>62.75</c:v>
                </c:pt>
                <c:pt idx="7887">
                  <c:v>62.845999999999997</c:v>
                </c:pt>
                <c:pt idx="7888">
                  <c:v>62.956000000000003</c:v>
                </c:pt>
                <c:pt idx="7889">
                  <c:v>63.072000000000003</c:v>
                </c:pt>
                <c:pt idx="7890">
                  <c:v>63.177999999999997</c:v>
                </c:pt>
                <c:pt idx="7891">
                  <c:v>63.271999999999998</c:v>
                </c:pt>
                <c:pt idx="7892">
                  <c:v>63.34</c:v>
                </c:pt>
                <c:pt idx="7893">
                  <c:v>63.412999999999997</c:v>
                </c:pt>
                <c:pt idx="7894">
                  <c:v>63.481000000000002</c:v>
                </c:pt>
                <c:pt idx="7895">
                  <c:v>63.527000000000001</c:v>
                </c:pt>
                <c:pt idx="7896">
                  <c:v>63.546999999999997</c:v>
                </c:pt>
                <c:pt idx="7897">
                  <c:v>63.534999999999997</c:v>
                </c:pt>
                <c:pt idx="7898">
                  <c:v>63.488999999999997</c:v>
                </c:pt>
                <c:pt idx="7899">
                  <c:v>63.426000000000002</c:v>
                </c:pt>
                <c:pt idx="7900">
                  <c:v>63.351999999999997</c:v>
                </c:pt>
                <c:pt idx="7901">
                  <c:v>63.252000000000002</c:v>
                </c:pt>
                <c:pt idx="7902">
                  <c:v>63.148000000000003</c:v>
                </c:pt>
                <c:pt idx="7903">
                  <c:v>63.045999999999999</c:v>
                </c:pt>
                <c:pt idx="7904">
                  <c:v>62.941000000000003</c:v>
                </c:pt>
                <c:pt idx="7905">
                  <c:v>62.83</c:v>
                </c:pt>
                <c:pt idx="7906">
                  <c:v>62.728999999999999</c:v>
                </c:pt>
                <c:pt idx="7907">
                  <c:v>62.622999999999998</c:v>
                </c:pt>
                <c:pt idx="7908">
                  <c:v>62.515999999999998</c:v>
                </c:pt>
                <c:pt idx="7909">
                  <c:v>62.424999999999997</c:v>
                </c:pt>
                <c:pt idx="7910">
                  <c:v>62.348999999999997</c:v>
                </c:pt>
                <c:pt idx="7911">
                  <c:v>62.296999999999997</c:v>
                </c:pt>
                <c:pt idx="7912">
                  <c:v>62.262999999999998</c:v>
                </c:pt>
                <c:pt idx="7913">
                  <c:v>62.246000000000002</c:v>
                </c:pt>
                <c:pt idx="7914">
                  <c:v>62.262999999999998</c:v>
                </c:pt>
                <c:pt idx="7915">
                  <c:v>62.311</c:v>
                </c:pt>
                <c:pt idx="7916">
                  <c:v>62.378</c:v>
                </c:pt>
                <c:pt idx="7917">
                  <c:v>62.448999999999998</c:v>
                </c:pt>
                <c:pt idx="7918">
                  <c:v>62.518000000000001</c:v>
                </c:pt>
                <c:pt idx="7919">
                  <c:v>62.593000000000004</c:v>
                </c:pt>
                <c:pt idx="7920">
                  <c:v>62.671999999999997</c:v>
                </c:pt>
                <c:pt idx="7921">
                  <c:v>62.747999999999998</c:v>
                </c:pt>
                <c:pt idx="7922">
                  <c:v>62.814999999999998</c:v>
                </c:pt>
                <c:pt idx="7923">
                  <c:v>62.881</c:v>
                </c:pt>
                <c:pt idx="7924">
                  <c:v>62.938000000000002</c:v>
                </c:pt>
                <c:pt idx="7925">
                  <c:v>62.973999999999997</c:v>
                </c:pt>
                <c:pt idx="7926">
                  <c:v>62.981999999999999</c:v>
                </c:pt>
                <c:pt idx="7927">
                  <c:v>62.960999999999999</c:v>
                </c:pt>
                <c:pt idx="7928">
                  <c:v>62.911999999999999</c:v>
                </c:pt>
                <c:pt idx="7929">
                  <c:v>62.863</c:v>
                </c:pt>
                <c:pt idx="7930">
                  <c:v>62.792000000000002</c:v>
                </c:pt>
                <c:pt idx="7931">
                  <c:v>62.677</c:v>
                </c:pt>
                <c:pt idx="7932">
                  <c:v>62.557000000000002</c:v>
                </c:pt>
                <c:pt idx="7933">
                  <c:v>62.429000000000002</c:v>
                </c:pt>
                <c:pt idx="7934">
                  <c:v>62.290999999999997</c:v>
                </c:pt>
                <c:pt idx="7935">
                  <c:v>62.170999999999999</c:v>
                </c:pt>
                <c:pt idx="7936">
                  <c:v>62.045000000000002</c:v>
                </c:pt>
                <c:pt idx="7937">
                  <c:v>61.926000000000002</c:v>
                </c:pt>
                <c:pt idx="7938">
                  <c:v>61.823</c:v>
                </c:pt>
                <c:pt idx="7939">
                  <c:v>61.741</c:v>
                </c:pt>
                <c:pt idx="7940">
                  <c:v>61.686999999999998</c:v>
                </c:pt>
                <c:pt idx="7941">
                  <c:v>61.645000000000003</c:v>
                </c:pt>
                <c:pt idx="7942">
                  <c:v>61.616</c:v>
                </c:pt>
                <c:pt idx="7943">
                  <c:v>61.594000000000001</c:v>
                </c:pt>
                <c:pt idx="7944">
                  <c:v>61.584000000000003</c:v>
                </c:pt>
                <c:pt idx="7945">
                  <c:v>61.587000000000003</c:v>
                </c:pt>
                <c:pt idx="7946">
                  <c:v>61.594000000000001</c:v>
                </c:pt>
                <c:pt idx="7947">
                  <c:v>61.61</c:v>
                </c:pt>
                <c:pt idx="7948">
                  <c:v>61.643000000000001</c:v>
                </c:pt>
                <c:pt idx="7949">
                  <c:v>61.686999999999998</c:v>
                </c:pt>
                <c:pt idx="7950">
                  <c:v>61.725000000000001</c:v>
                </c:pt>
                <c:pt idx="7951">
                  <c:v>61.753</c:v>
                </c:pt>
                <c:pt idx="7952">
                  <c:v>61.765000000000001</c:v>
                </c:pt>
                <c:pt idx="7953">
                  <c:v>61.771000000000001</c:v>
                </c:pt>
                <c:pt idx="7954">
                  <c:v>61.777000000000001</c:v>
                </c:pt>
                <c:pt idx="7955">
                  <c:v>61.777999999999999</c:v>
                </c:pt>
                <c:pt idx="7956">
                  <c:v>61.781999999999996</c:v>
                </c:pt>
                <c:pt idx="7957">
                  <c:v>61.795000000000002</c:v>
                </c:pt>
                <c:pt idx="7958">
                  <c:v>61.811999999999998</c:v>
                </c:pt>
                <c:pt idx="7959">
                  <c:v>61.834000000000003</c:v>
                </c:pt>
                <c:pt idx="7960">
                  <c:v>61.853000000000002</c:v>
                </c:pt>
                <c:pt idx="7961">
                  <c:v>61.863</c:v>
                </c:pt>
                <c:pt idx="7962">
                  <c:v>61.868000000000002</c:v>
                </c:pt>
                <c:pt idx="7963">
                  <c:v>61.872999999999998</c:v>
                </c:pt>
                <c:pt idx="7964">
                  <c:v>61.884999999999998</c:v>
                </c:pt>
                <c:pt idx="7965">
                  <c:v>61.911999999999999</c:v>
                </c:pt>
                <c:pt idx="7966">
                  <c:v>61.96</c:v>
                </c:pt>
                <c:pt idx="7967">
                  <c:v>62.02</c:v>
                </c:pt>
                <c:pt idx="7968">
                  <c:v>62.084000000000003</c:v>
                </c:pt>
                <c:pt idx="7969">
                  <c:v>62.151000000000003</c:v>
                </c:pt>
                <c:pt idx="7970">
                  <c:v>62.216000000000001</c:v>
                </c:pt>
                <c:pt idx="7971">
                  <c:v>62.265999999999998</c:v>
                </c:pt>
                <c:pt idx="7972">
                  <c:v>62.286000000000001</c:v>
                </c:pt>
                <c:pt idx="7973">
                  <c:v>62.302999999999997</c:v>
                </c:pt>
                <c:pt idx="7974">
                  <c:v>62.326999999999998</c:v>
                </c:pt>
                <c:pt idx="7975">
                  <c:v>62.356999999999999</c:v>
                </c:pt>
                <c:pt idx="7976">
                  <c:v>62.38</c:v>
                </c:pt>
                <c:pt idx="7977">
                  <c:v>62.398000000000003</c:v>
                </c:pt>
                <c:pt idx="7978">
                  <c:v>62.402999999999999</c:v>
                </c:pt>
                <c:pt idx="7979">
                  <c:v>62.402999999999999</c:v>
                </c:pt>
                <c:pt idx="7980">
                  <c:v>62.405000000000001</c:v>
                </c:pt>
                <c:pt idx="7981">
                  <c:v>62.405999999999999</c:v>
                </c:pt>
                <c:pt idx="7982">
                  <c:v>62.396000000000001</c:v>
                </c:pt>
                <c:pt idx="7983">
                  <c:v>62.389000000000003</c:v>
                </c:pt>
                <c:pt idx="7984">
                  <c:v>62.395000000000003</c:v>
                </c:pt>
                <c:pt idx="7985">
                  <c:v>62.405999999999999</c:v>
                </c:pt>
                <c:pt idx="7986">
                  <c:v>62.4</c:v>
                </c:pt>
                <c:pt idx="7987">
                  <c:v>62.37</c:v>
                </c:pt>
                <c:pt idx="7988">
                  <c:v>62.345999999999997</c:v>
                </c:pt>
                <c:pt idx="7989">
                  <c:v>62.307000000000002</c:v>
                </c:pt>
                <c:pt idx="7990">
                  <c:v>62.253</c:v>
                </c:pt>
                <c:pt idx="7991">
                  <c:v>62.216999999999999</c:v>
                </c:pt>
                <c:pt idx="7992">
                  <c:v>62.177999999999997</c:v>
                </c:pt>
                <c:pt idx="7993">
                  <c:v>62.161999999999999</c:v>
                </c:pt>
                <c:pt idx="7994">
                  <c:v>62.155999999999999</c:v>
                </c:pt>
                <c:pt idx="7995">
                  <c:v>62.134</c:v>
                </c:pt>
                <c:pt idx="7996">
                  <c:v>62.152999999999999</c:v>
                </c:pt>
                <c:pt idx="7997">
                  <c:v>62.188000000000002</c:v>
                </c:pt>
                <c:pt idx="7998">
                  <c:v>62.203000000000003</c:v>
                </c:pt>
                <c:pt idx="7999">
                  <c:v>62.243000000000002</c:v>
                </c:pt>
                <c:pt idx="8000">
                  <c:v>62.286000000000001</c:v>
                </c:pt>
                <c:pt idx="8001">
                  <c:v>62.335999999999999</c:v>
                </c:pt>
                <c:pt idx="8002">
                  <c:v>62.389000000000003</c:v>
                </c:pt>
                <c:pt idx="8003">
                  <c:v>62.454999999999998</c:v>
                </c:pt>
                <c:pt idx="8004">
                  <c:v>62.539000000000001</c:v>
                </c:pt>
                <c:pt idx="8005">
                  <c:v>62.625</c:v>
                </c:pt>
                <c:pt idx="8006">
                  <c:v>62.713000000000001</c:v>
                </c:pt>
                <c:pt idx="8007">
                  <c:v>62.81</c:v>
                </c:pt>
                <c:pt idx="8008">
                  <c:v>62.892000000000003</c:v>
                </c:pt>
                <c:pt idx="8009">
                  <c:v>62.988</c:v>
                </c:pt>
                <c:pt idx="8010">
                  <c:v>63.075000000000003</c:v>
                </c:pt>
                <c:pt idx="8011">
                  <c:v>63.158000000000001</c:v>
                </c:pt>
                <c:pt idx="8012">
                  <c:v>63.247999999999998</c:v>
                </c:pt>
                <c:pt idx="8013">
                  <c:v>63.34</c:v>
                </c:pt>
                <c:pt idx="8014">
                  <c:v>63.420999999999999</c:v>
                </c:pt>
                <c:pt idx="8015">
                  <c:v>63.500999999999998</c:v>
                </c:pt>
                <c:pt idx="8016">
                  <c:v>63.591999999999999</c:v>
                </c:pt>
                <c:pt idx="8017">
                  <c:v>63.658000000000001</c:v>
                </c:pt>
                <c:pt idx="8018">
                  <c:v>63.707000000000001</c:v>
                </c:pt>
                <c:pt idx="8019">
                  <c:v>63.747</c:v>
                </c:pt>
                <c:pt idx="8020">
                  <c:v>63.79</c:v>
                </c:pt>
                <c:pt idx="8021">
                  <c:v>63.826000000000001</c:v>
                </c:pt>
                <c:pt idx="8022">
                  <c:v>63.844999999999999</c:v>
                </c:pt>
                <c:pt idx="8023">
                  <c:v>63.853999999999999</c:v>
                </c:pt>
                <c:pt idx="8024">
                  <c:v>63.847000000000001</c:v>
                </c:pt>
                <c:pt idx="8025">
                  <c:v>63.826000000000001</c:v>
                </c:pt>
                <c:pt idx="8026">
                  <c:v>63.795999999999999</c:v>
                </c:pt>
                <c:pt idx="8027">
                  <c:v>63.753999999999998</c:v>
                </c:pt>
                <c:pt idx="8028">
                  <c:v>63.710999999999999</c:v>
                </c:pt>
                <c:pt idx="8029">
                  <c:v>63.667999999999999</c:v>
                </c:pt>
                <c:pt idx="8030">
                  <c:v>63.622</c:v>
                </c:pt>
                <c:pt idx="8031">
                  <c:v>63.566000000000003</c:v>
                </c:pt>
                <c:pt idx="8032">
                  <c:v>63.506999999999998</c:v>
                </c:pt>
                <c:pt idx="8033">
                  <c:v>63.457999999999998</c:v>
                </c:pt>
                <c:pt idx="8034">
                  <c:v>63.411999999999999</c:v>
                </c:pt>
                <c:pt idx="8035">
                  <c:v>63.354999999999997</c:v>
                </c:pt>
                <c:pt idx="8036">
                  <c:v>63.29</c:v>
                </c:pt>
                <c:pt idx="8037">
                  <c:v>63.231999999999999</c:v>
                </c:pt>
                <c:pt idx="8038">
                  <c:v>63.183999999999997</c:v>
                </c:pt>
                <c:pt idx="8039">
                  <c:v>63.146000000000001</c:v>
                </c:pt>
                <c:pt idx="8040">
                  <c:v>63.115000000000002</c:v>
                </c:pt>
                <c:pt idx="8041">
                  <c:v>63.067</c:v>
                </c:pt>
                <c:pt idx="8042">
                  <c:v>63.005000000000003</c:v>
                </c:pt>
                <c:pt idx="8043">
                  <c:v>62.939</c:v>
                </c:pt>
                <c:pt idx="8044">
                  <c:v>62.860999999999997</c:v>
                </c:pt>
                <c:pt idx="8045">
                  <c:v>62.786999999999999</c:v>
                </c:pt>
                <c:pt idx="8046">
                  <c:v>62.734999999999999</c:v>
                </c:pt>
                <c:pt idx="8047">
                  <c:v>62.686</c:v>
                </c:pt>
                <c:pt idx="8048">
                  <c:v>62.627000000000002</c:v>
                </c:pt>
                <c:pt idx="8049">
                  <c:v>62.585000000000001</c:v>
                </c:pt>
                <c:pt idx="8050">
                  <c:v>62.551000000000002</c:v>
                </c:pt>
                <c:pt idx="8051">
                  <c:v>62.521000000000001</c:v>
                </c:pt>
                <c:pt idx="8052">
                  <c:v>62.487000000000002</c:v>
                </c:pt>
                <c:pt idx="8053">
                  <c:v>62.454999999999998</c:v>
                </c:pt>
                <c:pt idx="8054">
                  <c:v>62.420999999999999</c:v>
                </c:pt>
                <c:pt idx="8055">
                  <c:v>62.387999999999998</c:v>
                </c:pt>
                <c:pt idx="8056">
                  <c:v>62.347999999999999</c:v>
                </c:pt>
                <c:pt idx="8057">
                  <c:v>62.302999999999997</c:v>
                </c:pt>
                <c:pt idx="8058">
                  <c:v>62.265999999999998</c:v>
                </c:pt>
                <c:pt idx="8059">
                  <c:v>62.238999999999997</c:v>
                </c:pt>
                <c:pt idx="8060">
                  <c:v>62.22</c:v>
                </c:pt>
                <c:pt idx="8061">
                  <c:v>62.210999999999999</c:v>
                </c:pt>
                <c:pt idx="8062">
                  <c:v>62.209000000000003</c:v>
                </c:pt>
                <c:pt idx="8063">
                  <c:v>62.210999999999999</c:v>
                </c:pt>
                <c:pt idx="8064">
                  <c:v>62.219000000000001</c:v>
                </c:pt>
                <c:pt idx="8065">
                  <c:v>62.234000000000002</c:v>
                </c:pt>
                <c:pt idx="8066">
                  <c:v>62.253</c:v>
                </c:pt>
                <c:pt idx="8067">
                  <c:v>62.267000000000003</c:v>
                </c:pt>
                <c:pt idx="8068">
                  <c:v>62.280999999999999</c:v>
                </c:pt>
                <c:pt idx="8069">
                  <c:v>62.298000000000002</c:v>
                </c:pt>
                <c:pt idx="8070">
                  <c:v>62.308</c:v>
                </c:pt>
                <c:pt idx="8071">
                  <c:v>62.32</c:v>
                </c:pt>
                <c:pt idx="8072">
                  <c:v>62.335000000000001</c:v>
                </c:pt>
                <c:pt idx="8073">
                  <c:v>62.347999999999999</c:v>
                </c:pt>
                <c:pt idx="8074">
                  <c:v>62.357999999999997</c:v>
                </c:pt>
                <c:pt idx="8075">
                  <c:v>62.37</c:v>
                </c:pt>
                <c:pt idx="8076">
                  <c:v>62.384999999999998</c:v>
                </c:pt>
                <c:pt idx="8077">
                  <c:v>62.4</c:v>
                </c:pt>
                <c:pt idx="8078">
                  <c:v>62.417000000000002</c:v>
                </c:pt>
                <c:pt idx="8079">
                  <c:v>62.43</c:v>
                </c:pt>
                <c:pt idx="8080">
                  <c:v>62.441000000000003</c:v>
                </c:pt>
                <c:pt idx="8081">
                  <c:v>62.454999999999998</c:v>
                </c:pt>
                <c:pt idx="8082">
                  <c:v>62.466999999999999</c:v>
                </c:pt>
                <c:pt idx="8083">
                  <c:v>62.478000000000002</c:v>
                </c:pt>
                <c:pt idx="8084">
                  <c:v>62.484999999999999</c:v>
                </c:pt>
                <c:pt idx="8085">
                  <c:v>62.484000000000002</c:v>
                </c:pt>
                <c:pt idx="8086">
                  <c:v>62.476999999999997</c:v>
                </c:pt>
                <c:pt idx="8087">
                  <c:v>62.463000000000001</c:v>
                </c:pt>
                <c:pt idx="8088">
                  <c:v>62.435000000000002</c:v>
                </c:pt>
                <c:pt idx="8089">
                  <c:v>62.398000000000003</c:v>
                </c:pt>
                <c:pt idx="8090">
                  <c:v>62.356999999999999</c:v>
                </c:pt>
                <c:pt idx="8091">
                  <c:v>62.319000000000003</c:v>
                </c:pt>
                <c:pt idx="8092">
                  <c:v>62.273000000000003</c:v>
                </c:pt>
                <c:pt idx="8093">
                  <c:v>62.24</c:v>
                </c:pt>
                <c:pt idx="8094">
                  <c:v>62.234000000000002</c:v>
                </c:pt>
                <c:pt idx="8095">
                  <c:v>62.204999999999998</c:v>
                </c:pt>
                <c:pt idx="8096">
                  <c:v>62.167000000000002</c:v>
                </c:pt>
                <c:pt idx="8097">
                  <c:v>62.149000000000001</c:v>
                </c:pt>
                <c:pt idx="8098">
                  <c:v>62.134</c:v>
                </c:pt>
                <c:pt idx="8099">
                  <c:v>62.112000000000002</c:v>
                </c:pt>
                <c:pt idx="8100">
                  <c:v>62.093000000000004</c:v>
                </c:pt>
                <c:pt idx="8101">
                  <c:v>62.073</c:v>
                </c:pt>
                <c:pt idx="8102">
                  <c:v>62.042999999999999</c:v>
                </c:pt>
                <c:pt idx="8103">
                  <c:v>62.008000000000003</c:v>
                </c:pt>
                <c:pt idx="8104">
                  <c:v>61.99</c:v>
                </c:pt>
                <c:pt idx="8105">
                  <c:v>61.975999999999999</c:v>
                </c:pt>
                <c:pt idx="8106">
                  <c:v>61.947000000000003</c:v>
                </c:pt>
                <c:pt idx="8107">
                  <c:v>61.914999999999999</c:v>
                </c:pt>
                <c:pt idx="8108">
                  <c:v>61.881999999999998</c:v>
                </c:pt>
                <c:pt idx="8109">
                  <c:v>61.845999999999997</c:v>
                </c:pt>
                <c:pt idx="8110">
                  <c:v>61.808999999999997</c:v>
                </c:pt>
                <c:pt idx="8111">
                  <c:v>61.764000000000003</c:v>
                </c:pt>
                <c:pt idx="8112">
                  <c:v>61.713999999999999</c:v>
                </c:pt>
                <c:pt idx="8113">
                  <c:v>61.674999999999997</c:v>
                </c:pt>
                <c:pt idx="8114">
                  <c:v>61.655000000000001</c:v>
                </c:pt>
                <c:pt idx="8115">
                  <c:v>61.637999999999998</c:v>
                </c:pt>
                <c:pt idx="8116">
                  <c:v>61.613999999999997</c:v>
                </c:pt>
                <c:pt idx="8117">
                  <c:v>61.594999999999999</c:v>
                </c:pt>
                <c:pt idx="8118">
                  <c:v>61.585000000000001</c:v>
                </c:pt>
                <c:pt idx="8119">
                  <c:v>61.58</c:v>
                </c:pt>
                <c:pt idx="8120">
                  <c:v>61.572000000000003</c:v>
                </c:pt>
                <c:pt idx="8121">
                  <c:v>61.576000000000001</c:v>
                </c:pt>
                <c:pt idx="8122">
                  <c:v>61.582999999999998</c:v>
                </c:pt>
                <c:pt idx="8123">
                  <c:v>61.598999999999997</c:v>
                </c:pt>
                <c:pt idx="8124">
                  <c:v>61.619</c:v>
                </c:pt>
                <c:pt idx="8125">
                  <c:v>61.634</c:v>
                </c:pt>
                <c:pt idx="8126">
                  <c:v>61.643000000000001</c:v>
                </c:pt>
                <c:pt idx="8127">
                  <c:v>61.652000000000001</c:v>
                </c:pt>
                <c:pt idx="8128">
                  <c:v>61.661999999999999</c:v>
                </c:pt>
                <c:pt idx="8129">
                  <c:v>61.671999999999997</c:v>
                </c:pt>
                <c:pt idx="8130">
                  <c:v>61.683999999999997</c:v>
                </c:pt>
                <c:pt idx="8131">
                  <c:v>61.689</c:v>
                </c:pt>
                <c:pt idx="8132">
                  <c:v>61.683999999999997</c:v>
                </c:pt>
                <c:pt idx="8133">
                  <c:v>61.682000000000002</c:v>
                </c:pt>
                <c:pt idx="8134">
                  <c:v>61.673999999999999</c:v>
                </c:pt>
                <c:pt idx="8135">
                  <c:v>61.664000000000001</c:v>
                </c:pt>
                <c:pt idx="8136">
                  <c:v>61.651000000000003</c:v>
                </c:pt>
                <c:pt idx="8137">
                  <c:v>61.637999999999998</c:v>
                </c:pt>
                <c:pt idx="8138">
                  <c:v>61.625</c:v>
                </c:pt>
                <c:pt idx="8139">
                  <c:v>61.619</c:v>
                </c:pt>
                <c:pt idx="8140">
                  <c:v>61.625</c:v>
                </c:pt>
                <c:pt idx="8141">
                  <c:v>61.639000000000003</c:v>
                </c:pt>
                <c:pt idx="8142">
                  <c:v>61.654000000000003</c:v>
                </c:pt>
                <c:pt idx="8143">
                  <c:v>61.667000000000002</c:v>
                </c:pt>
                <c:pt idx="8144">
                  <c:v>61.68</c:v>
                </c:pt>
                <c:pt idx="8145">
                  <c:v>61.688000000000002</c:v>
                </c:pt>
                <c:pt idx="8146">
                  <c:v>61.692</c:v>
                </c:pt>
                <c:pt idx="8147">
                  <c:v>61.692</c:v>
                </c:pt>
                <c:pt idx="8148">
                  <c:v>61.692</c:v>
                </c:pt>
                <c:pt idx="8149">
                  <c:v>61.698</c:v>
                </c:pt>
                <c:pt idx="8150">
                  <c:v>61.707999999999998</c:v>
                </c:pt>
                <c:pt idx="8151">
                  <c:v>61.725999999999999</c:v>
                </c:pt>
                <c:pt idx="8152">
                  <c:v>61.749000000000002</c:v>
                </c:pt>
                <c:pt idx="8153">
                  <c:v>61.773000000000003</c:v>
                </c:pt>
                <c:pt idx="8154">
                  <c:v>61.789000000000001</c:v>
                </c:pt>
                <c:pt idx="8155">
                  <c:v>61.793999999999997</c:v>
                </c:pt>
                <c:pt idx="8156">
                  <c:v>61.783000000000001</c:v>
                </c:pt>
                <c:pt idx="8157">
                  <c:v>61.767000000000003</c:v>
                </c:pt>
                <c:pt idx="8158">
                  <c:v>61.744</c:v>
                </c:pt>
                <c:pt idx="8159">
                  <c:v>61.725000000000001</c:v>
                </c:pt>
                <c:pt idx="8160">
                  <c:v>61.710999999999999</c:v>
                </c:pt>
                <c:pt idx="8161">
                  <c:v>61.7</c:v>
                </c:pt>
                <c:pt idx="8162">
                  <c:v>61.686999999999998</c:v>
                </c:pt>
                <c:pt idx="8163">
                  <c:v>61.674999999999997</c:v>
                </c:pt>
                <c:pt idx="8164">
                  <c:v>61.673999999999999</c:v>
                </c:pt>
                <c:pt idx="8165">
                  <c:v>61.682000000000002</c:v>
                </c:pt>
                <c:pt idx="8166">
                  <c:v>61.698</c:v>
                </c:pt>
                <c:pt idx="8167">
                  <c:v>61.719000000000001</c:v>
                </c:pt>
                <c:pt idx="8168">
                  <c:v>61.741</c:v>
                </c:pt>
                <c:pt idx="8169">
                  <c:v>61.76</c:v>
                </c:pt>
                <c:pt idx="8170">
                  <c:v>61.786000000000001</c:v>
                </c:pt>
                <c:pt idx="8171">
                  <c:v>61.814999999999998</c:v>
                </c:pt>
                <c:pt idx="8172">
                  <c:v>61.844999999999999</c:v>
                </c:pt>
                <c:pt idx="8173">
                  <c:v>61.872</c:v>
                </c:pt>
                <c:pt idx="8174">
                  <c:v>61.902999999999999</c:v>
                </c:pt>
                <c:pt idx="8175">
                  <c:v>61.942</c:v>
                </c:pt>
                <c:pt idx="8176">
                  <c:v>61.978000000000002</c:v>
                </c:pt>
                <c:pt idx="8177">
                  <c:v>62.000999999999998</c:v>
                </c:pt>
                <c:pt idx="8178">
                  <c:v>62.018000000000001</c:v>
                </c:pt>
                <c:pt idx="8179">
                  <c:v>62.033999999999999</c:v>
                </c:pt>
                <c:pt idx="8180">
                  <c:v>62.048999999999999</c:v>
                </c:pt>
                <c:pt idx="8181">
                  <c:v>62.061</c:v>
                </c:pt>
                <c:pt idx="8182">
                  <c:v>62.07</c:v>
                </c:pt>
                <c:pt idx="8183">
                  <c:v>62.075000000000003</c:v>
                </c:pt>
                <c:pt idx="8184">
                  <c:v>62.082000000000001</c:v>
                </c:pt>
                <c:pt idx="8185">
                  <c:v>62.087000000000003</c:v>
                </c:pt>
                <c:pt idx="8186">
                  <c:v>62.091000000000001</c:v>
                </c:pt>
                <c:pt idx="8187">
                  <c:v>62.097999999999999</c:v>
                </c:pt>
                <c:pt idx="8188">
                  <c:v>62.104999999999997</c:v>
                </c:pt>
                <c:pt idx="8189">
                  <c:v>62.103999999999999</c:v>
                </c:pt>
                <c:pt idx="8190">
                  <c:v>62.1</c:v>
                </c:pt>
                <c:pt idx="8191">
                  <c:v>62.094000000000001</c:v>
                </c:pt>
                <c:pt idx="8192">
                  <c:v>62.091000000000001</c:v>
                </c:pt>
                <c:pt idx="8193">
                  <c:v>62.094000000000001</c:v>
                </c:pt>
                <c:pt idx="8194">
                  <c:v>62.098999999999997</c:v>
                </c:pt>
                <c:pt idx="8195">
                  <c:v>62.100999999999999</c:v>
                </c:pt>
                <c:pt idx="8196">
                  <c:v>62.09</c:v>
                </c:pt>
                <c:pt idx="8197">
                  <c:v>62.058</c:v>
                </c:pt>
                <c:pt idx="8198">
                  <c:v>62.03</c:v>
                </c:pt>
                <c:pt idx="8199">
                  <c:v>62.006999999999998</c:v>
                </c:pt>
                <c:pt idx="8200">
                  <c:v>61.981999999999999</c:v>
                </c:pt>
                <c:pt idx="8201">
                  <c:v>61.953000000000003</c:v>
                </c:pt>
                <c:pt idx="8202">
                  <c:v>61.914000000000001</c:v>
                </c:pt>
                <c:pt idx="8203">
                  <c:v>61.868000000000002</c:v>
                </c:pt>
                <c:pt idx="8204">
                  <c:v>61.811999999999998</c:v>
                </c:pt>
                <c:pt idx="8205">
                  <c:v>61.750999999999998</c:v>
                </c:pt>
                <c:pt idx="8206">
                  <c:v>61.685000000000002</c:v>
                </c:pt>
                <c:pt idx="8207">
                  <c:v>61.595999999999997</c:v>
                </c:pt>
                <c:pt idx="8208">
                  <c:v>61.497</c:v>
                </c:pt>
                <c:pt idx="8209">
                  <c:v>61.39</c:v>
                </c:pt>
                <c:pt idx="8210">
                  <c:v>61.283000000000001</c:v>
                </c:pt>
                <c:pt idx="8211">
                  <c:v>61.177</c:v>
                </c:pt>
                <c:pt idx="8212">
                  <c:v>61.075000000000003</c:v>
                </c:pt>
                <c:pt idx="8213">
                  <c:v>60.965000000000003</c:v>
                </c:pt>
                <c:pt idx="8214">
                  <c:v>60.863</c:v>
                </c:pt>
                <c:pt idx="8215">
                  <c:v>60.777999999999999</c:v>
                </c:pt>
                <c:pt idx="8216">
                  <c:v>60.691000000000003</c:v>
                </c:pt>
                <c:pt idx="8217">
                  <c:v>60.588000000000001</c:v>
                </c:pt>
                <c:pt idx="8218">
                  <c:v>60.491999999999997</c:v>
                </c:pt>
                <c:pt idx="8219">
                  <c:v>60.415999999999997</c:v>
                </c:pt>
                <c:pt idx="8220">
                  <c:v>60.331000000000003</c:v>
                </c:pt>
                <c:pt idx="8221">
                  <c:v>60.23</c:v>
                </c:pt>
                <c:pt idx="8222">
                  <c:v>60.121000000000002</c:v>
                </c:pt>
                <c:pt idx="8223">
                  <c:v>60.018999999999998</c:v>
                </c:pt>
                <c:pt idx="8224">
                  <c:v>59.951999999999998</c:v>
                </c:pt>
                <c:pt idx="8225">
                  <c:v>59.881999999999998</c:v>
                </c:pt>
                <c:pt idx="8226">
                  <c:v>59.808</c:v>
                </c:pt>
                <c:pt idx="8227">
                  <c:v>59.73</c:v>
                </c:pt>
                <c:pt idx="8228">
                  <c:v>59.656999999999996</c:v>
                </c:pt>
                <c:pt idx="8229">
                  <c:v>59.597000000000001</c:v>
                </c:pt>
                <c:pt idx="8230">
                  <c:v>59.529000000000003</c:v>
                </c:pt>
                <c:pt idx="8231">
                  <c:v>59.451999999999998</c:v>
                </c:pt>
                <c:pt idx="8232">
                  <c:v>59.372999999999998</c:v>
                </c:pt>
                <c:pt idx="8233">
                  <c:v>59.317999999999998</c:v>
                </c:pt>
                <c:pt idx="8234">
                  <c:v>59.26</c:v>
                </c:pt>
                <c:pt idx="8235">
                  <c:v>59.183999999999997</c:v>
                </c:pt>
                <c:pt idx="8236">
                  <c:v>59.101999999999997</c:v>
                </c:pt>
                <c:pt idx="8237">
                  <c:v>59.003999999999998</c:v>
                </c:pt>
                <c:pt idx="8238">
                  <c:v>58.911999999999999</c:v>
                </c:pt>
                <c:pt idx="8239">
                  <c:v>58.832999999999998</c:v>
                </c:pt>
                <c:pt idx="8240">
                  <c:v>58.732999999999997</c:v>
                </c:pt>
                <c:pt idx="8241">
                  <c:v>58.625999999999998</c:v>
                </c:pt>
                <c:pt idx="8242">
                  <c:v>58.530999999999999</c:v>
                </c:pt>
                <c:pt idx="8243">
                  <c:v>58.424999999999997</c:v>
                </c:pt>
                <c:pt idx="8244">
                  <c:v>58.326000000000001</c:v>
                </c:pt>
                <c:pt idx="8245">
                  <c:v>58.238</c:v>
                </c:pt>
                <c:pt idx="8246">
                  <c:v>58.155999999999999</c:v>
                </c:pt>
                <c:pt idx="8247">
                  <c:v>58.073999999999998</c:v>
                </c:pt>
                <c:pt idx="8248">
                  <c:v>57.978000000000002</c:v>
                </c:pt>
                <c:pt idx="8249">
                  <c:v>57.902999999999999</c:v>
                </c:pt>
                <c:pt idx="8250">
                  <c:v>57.856000000000002</c:v>
                </c:pt>
                <c:pt idx="8251">
                  <c:v>57.817999999999998</c:v>
                </c:pt>
                <c:pt idx="8252">
                  <c:v>57.786999999999999</c:v>
                </c:pt>
                <c:pt idx="8253">
                  <c:v>57.765999999999998</c:v>
                </c:pt>
                <c:pt idx="8254">
                  <c:v>57.749000000000002</c:v>
                </c:pt>
                <c:pt idx="8255">
                  <c:v>57.738999999999997</c:v>
                </c:pt>
                <c:pt idx="8256">
                  <c:v>57.725999999999999</c:v>
                </c:pt>
                <c:pt idx="8257">
                  <c:v>57.713999999999999</c:v>
                </c:pt>
                <c:pt idx="8258">
                  <c:v>57.706000000000003</c:v>
                </c:pt>
                <c:pt idx="8259">
                  <c:v>57.694000000000003</c:v>
                </c:pt>
                <c:pt idx="8260">
                  <c:v>57.682000000000002</c:v>
                </c:pt>
                <c:pt idx="8261">
                  <c:v>57.671999999999997</c:v>
                </c:pt>
                <c:pt idx="8262">
                  <c:v>57.66</c:v>
                </c:pt>
                <c:pt idx="8263">
                  <c:v>57.646999999999998</c:v>
                </c:pt>
                <c:pt idx="8264">
                  <c:v>57.636000000000003</c:v>
                </c:pt>
                <c:pt idx="8265">
                  <c:v>57.622999999999998</c:v>
                </c:pt>
                <c:pt idx="8266">
                  <c:v>57.606000000000002</c:v>
                </c:pt>
                <c:pt idx="8267">
                  <c:v>57.585000000000001</c:v>
                </c:pt>
                <c:pt idx="8268">
                  <c:v>57.558</c:v>
                </c:pt>
                <c:pt idx="8269">
                  <c:v>57.524999999999999</c:v>
                </c:pt>
                <c:pt idx="8270">
                  <c:v>57.481999999999999</c:v>
                </c:pt>
                <c:pt idx="8271">
                  <c:v>57.415999999999997</c:v>
                </c:pt>
                <c:pt idx="8272">
                  <c:v>57.331000000000003</c:v>
                </c:pt>
                <c:pt idx="8273">
                  <c:v>57.238999999999997</c:v>
                </c:pt>
                <c:pt idx="8274">
                  <c:v>57.125</c:v>
                </c:pt>
                <c:pt idx="8275">
                  <c:v>57.024999999999999</c:v>
                </c:pt>
                <c:pt idx="8276">
                  <c:v>56.914000000000001</c:v>
                </c:pt>
                <c:pt idx="8277">
                  <c:v>56.780999999999999</c:v>
                </c:pt>
                <c:pt idx="8278">
                  <c:v>56.652000000000001</c:v>
                </c:pt>
                <c:pt idx="8279">
                  <c:v>56.512</c:v>
                </c:pt>
                <c:pt idx="8280">
                  <c:v>56.369</c:v>
                </c:pt>
                <c:pt idx="8281">
                  <c:v>56.219000000000001</c:v>
                </c:pt>
                <c:pt idx="8282">
                  <c:v>56.061999999999998</c:v>
                </c:pt>
                <c:pt idx="8283">
                  <c:v>55.878999999999998</c:v>
                </c:pt>
                <c:pt idx="8284">
                  <c:v>55.704999999999998</c:v>
                </c:pt>
                <c:pt idx="8285">
                  <c:v>55.527000000000001</c:v>
                </c:pt>
                <c:pt idx="8286">
                  <c:v>55.343000000000004</c:v>
                </c:pt>
                <c:pt idx="8287">
                  <c:v>55.182000000000002</c:v>
                </c:pt>
                <c:pt idx="8288">
                  <c:v>55.06</c:v>
                </c:pt>
                <c:pt idx="8289">
                  <c:v>54.963999999999999</c:v>
                </c:pt>
                <c:pt idx="8290">
                  <c:v>54.892000000000003</c:v>
                </c:pt>
                <c:pt idx="8291">
                  <c:v>54.841000000000001</c:v>
                </c:pt>
                <c:pt idx="8292">
                  <c:v>54.814</c:v>
                </c:pt>
                <c:pt idx="8293">
                  <c:v>54.819000000000003</c:v>
                </c:pt>
                <c:pt idx="8294">
                  <c:v>54.848999999999997</c:v>
                </c:pt>
                <c:pt idx="8295">
                  <c:v>54.895000000000003</c:v>
                </c:pt>
                <c:pt idx="8296">
                  <c:v>54.972000000000001</c:v>
                </c:pt>
                <c:pt idx="8297">
                  <c:v>55.064999999999998</c:v>
                </c:pt>
                <c:pt idx="8298">
                  <c:v>55.161000000000001</c:v>
                </c:pt>
                <c:pt idx="8299">
                  <c:v>55.274000000000001</c:v>
                </c:pt>
                <c:pt idx="8300">
                  <c:v>55.402000000000001</c:v>
                </c:pt>
                <c:pt idx="8301">
                  <c:v>55.536000000000001</c:v>
                </c:pt>
                <c:pt idx="8302">
                  <c:v>55.667999999999999</c:v>
                </c:pt>
                <c:pt idx="8303">
                  <c:v>55.802</c:v>
                </c:pt>
                <c:pt idx="8304">
                  <c:v>55.930999999999997</c:v>
                </c:pt>
                <c:pt idx="8305">
                  <c:v>56.05</c:v>
                </c:pt>
                <c:pt idx="8306">
                  <c:v>56.152000000000001</c:v>
                </c:pt>
                <c:pt idx="8307">
                  <c:v>56.231999999999999</c:v>
                </c:pt>
                <c:pt idx="8308">
                  <c:v>56.302</c:v>
                </c:pt>
                <c:pt idx="8309">
                  <c:v>56.365000000000002</c:v>
                </c:pt>
                <c:pt idx="8310">
                  <c:v>56.418999999999997</c:v>
                </c:pt>
                <c:pt idx="8311">
                  <c:v>56.45</c:v>
                </c:pt>
                <c:pt idx="8312">
                  <c:v>56.47</c:v>
                </c:pt>
                <c:pt idx="8313">
                  <c:v>56.488999999999997</c:v>
                </c:pt>
                <c:pt idx="8314">
                  <c:v>56.51</c:v>
                </c:pt>
                <c:pt idx="8315">
                  <c:v>56.536000000000001</c:v>
                </c:pt>
                <c:pt idx="8316">
                  <c:v>56.558999999999997</c:v>
                </c:pt>
                <c:pt idx="8317">
                  <c:v>56.576000000000001</c:v>
                </c:pt>
                <c:pt idx="8318">
                  <c:v>56.591999999999999</c:v>
                </c:pt>
                <c:pt idx="8319">
                  <c:v>56.61</c:v>
                </c:pt>
                <c:pt idx="8320">
                  <c:v>56.631999999999998</c:v>
                </c:pt>
                <c:pt idx="8321">
                  <c:v>56.658999999999999</c:v>
                </c:pt>
                <c:pt idx="8322">
                  <c:v>56.698</c:v>
                </c:pt>
                <c:pt idx="8323">
                  <c:v>56.744</c:v>
                </c:pt>
                <c:pt idx="8324">
                  <c:v>56.781999999999996</c:v>
                </c:pt>
                <c:pt idx="8325">
                  <c:v>56.816000000000003</c:v>
                </c:pt>
                <c:pt idx="8326">
                  <c:v>56.850999999999999</c:v>
                </c:pt>
                <c:pt idx="8327">
                  <c:v>56.887999999999998</c:v>
                </c:pt>
                <c:pt idx="8328">
                  <c:v>56.917000000000002</c:v>
                </c:pt>
                <c:pt idx="8329">
                  <c:v>56.947000000000003</c:v>
                </c:pt>
                <c:pt idx="8330">
                  <c:v>56.97</c:v>
                </c:pt>
                <c:pt idx="8331">
                  <c:v>56.991</c:v>
                </c:pt>
                <c:pt idx="8332">
                  <c:v>57.018999999999998</c:v>
                </c:pt>
                <c:pt idx="8333">
                  <c:v>57.040999999999997</c:v>
                </c:pt>
                <c:pt idx="8334">
                  <c:v>57.063000000000002</c:v>
                </c:pt>
                <c:pt idx="8335">
                  <c:v>57.087000000000003</c:v>
                </c:pt>
                <c:pt idx="8336">
                  <c:v>57.112000000000002</c:v>
                </c:pt>
                <c:pt idx="8337">
                  <c:v>57.137</c:v>
                </c:pt>
                <c:pt idx="8338">
                  <c:v>57.161000000000001</c:v>
                </c:pt>
                <c:pt idx="8339">
                  <c:v>57.188000000000002</c:v>
                </c:pt>
                <c:pt idx="8340">
                  <c:v>57.222999999999999</c:v>
                </c:pt>
                <c:pt idx="8341">
                  <c:v>57.253</c:v>
                </c:pt>
                <c:pt idx="8342">
                  <c:v>57.28</c:v>
                </c:pt>
                <c:pt idx="8343">
                  <c:v>57.305999999999997</c:v>
                </c:pt>
                <c:pt idx="8344">
                  <c:v>57.350999999999999</c:v>
                </c:pt>
                <c:pt idx="8345">
                  <c:v>57.396999999999998</c:v>
                </c:pt>
                <c:pt idx="8346">
                  <c:v>57.430999999999997</c:v>
                </c:pt>
                <c:pt idx="8347">
                  <c:v>57.460999999999999</c:v>
                </c:pt>
                <c:pt idx="8348">
                  <c:v>57.493000000000002</c:v>
                </c:pt>
                <c:pt idx="8349">
                  <c:v>57.529000000000003</c:v>
                </c:pt>
                <c:pt idx="8350">
                  <c:v>57.569000000000003</c:v>
                </c:pt>
                <c:pt idx="8351">
                  <c:v>57.61</c:v>
                </c:pt>
                <c:pt idx="8352">
                  <c:v>57.651000000000003</c:v>
                </c:pt>
                <c:pt idx="8353">
                  <c:v>57.692999999999998</c:v>
                </c:pt>
                <c:pt idx="8354">
                  <c:v>57.737000000000002</c:v>
                </c:pt>
                <c:pt idx="8355">
                  <c:v>57.777000000000001</c:v>
                </c:pt>
                <c:pt idx="8356">
                  <c:v>57.808999999999997</c:v>
                </c:pt>
                <c:pt idx="8357">
                  <c:v>57.835000000000001</c:v>
                </c:pt>
                <c:pt idx="8358">
                  <c:v>57.856000000000002</c:v>
                </c:pt>
                <c:pt idx="8359">
                  <c:v>57.881999999999998</c:v>
                </c:pt>
                <c:pt idx="8360">
                  <c:v>57.914999999999999</c:v>
                </c:pt>
                <c:pt idx="8361">
                  <c:v>57.939</c:v>
                </c:pt>
                <c:pt idx="8362">
                  <c:v>57.957000000000001</c:v>
                </c:pt>
                <c:pt idx="8363">
                  <c:v>57.975999999999999</c:v>
                </c:pt>
                <c:pt idx="8364">
                  <c:v>57.987000000000002</c:v>
                </c:pt>
                <c:pt idx="8365">
                  <c:v>57.997</c:v>
                </c:pt>
                <c:pt idx="8366">
                  <c:v>58.01</c:v>
                </c:pt>
                <c:pt idx="8367">
                  <c:v>58.036999999999999</c:v>
                </c:pt>
                <c:pt idx="8368">
                  <c:v>58.067</c:v>
                </c:pt>
                <c:pt idx="8369">
                  <c:v>58.094000000000001</c:v>
                </c:pt>
                <c:pt idx="8370">
                  <c:v>58.139000000000003</c:v>
                </c:pt>
                <c:pt idx="8371">
                  <c:v>58.192999999999998</c:v>
                </c:pt>
                <c:pt idx="8372">
                  <c:v>58.241999999999997</c:v>
                </c:pt>
                <c:pt idx="8373">
                  <c:v>58.277999999999999</c:v>
                </c:pt>
                <c:pt idx="8374">
                  <c:v>58.305999999999997</c:v>
                </c:pt>
                <c:pt idx="8375">
                  <c:v>58.335999999999999</c:v>
                </c:pt>
                <c:pt idx="8376">
                  <c:v>58.362000000000002</c:v>
                </c:pt>
                <c:pt idx="8377">
                  <c:v>58.387999999999998</c:v>
                </c:pt>
                <c:pt idx="8378">
                  <c:v>58.415999999999997</c:v>
                </c:pt>
                <c:pt idx="8379">
                  <c:v>58.435000000000002</c:v>
                </c:pt>
                <c:pt idx="8380">
                  <c:v>58.433999999999997</c:v>
                </c:pt>
                <c:pt idx="8381">
                  <c:v>58.426000000000002</c:v>
                </c:pt>
                <c:pt idx="8382">
                  <c:v>58.414999999999999</c:v>
                </c:pt>
                <c:pt idx="8383">
                  <c:v>58.4</c:v>
                </c:pt>
                <c:pt idx="8384">
                  <c:v>58.378</c:v>
                </c:pt>
                <c:pt idx="8385">
                  <c:v>58.347000000000001</c:v>
                </c:pt>
                <c:pt idx="8386">
                  <c:v>58.317999999999998</c:v>
                </c:pt>
                <c:pt idx="8387">
                  <c:v>58.29</c:v>
                </c:pt>
                <c:pt idx="8388">
                  <c:v>58.262</c:v>
                </c:pt>
                <c:pt idx="8389">
                  <c:v>58.234999999999999</c:v>
                </c:pt>
                <c:pt idx="8390">
                  <c:v>58.213000000000001</c:v>
                </c:pt>
                <c:pt idx="8391">
                  <c:v>58.206000000000003</c:v>
                </c:pt>
                <c:pt idx="8392">
                  <c:v>58.207000000000001</c:v>
                </c:pt>
                <c:pt idx="8393">
                  <c:v>58.21</c:v>
                </c:pt>
                <c:pt idx="8394">
                  <c:v>58.207999999999998</c:v>
                </c:pt>
                <c:pt idx="8395">
                  <c:v>58.198999999999998</c:v>
                </c:pt>
                <c:pt idx="8396">
                  <c:v>58.183999999999997</c:v>
                </c:pt>
                <c:pt idx="8397">
                  <c:v>58.152000000000001</c:v>
                </c:pt>
                <c:pt idx="8398">
                  <c:v>58.136000000000003</c:v>
                </c:pt>
                <c:pt idx="8399">
                  <c:v>58.128999999999998</c:v>
                </c:pt>
                <c:pt idx="8400">
                  <c:v>58.143999999999998</c:v>
                </c:pt>
                <c:pt idx="8401">
                  <c:v>58.216999999999999</c:v>
                </c:pt>
                <c:pt idx="8402">
                  <c:v>58.307000000000002</c:v>
                </c:pt>
                <c:pt idx="8403">
                  <c:v>58.387999999999998</c:v>
                </c:pt>
                <c:pt idx="8404">
                  <c:v>58.457999999999998</c:v>
                </c:pt>
                <c:pt idx="8405">
                  <c:v>58.540999999999997</c:v>
                </c:pt>
                <c:pt idx="8406">
                  <c:v>58.628999999999998</c:v>
                </c:pt>
                <c:pt idx="8407">
                  <c:v>58.701999999999998</c:v>
                </c:pt>
                <c:pt idx="8408">
                  <c:v>58.784999999999997</c:v>
                </c:pt>
                <c:pt idx="8409">
                  <c:v>58.860999999999997</c:v>
                </c:pt>
                <c:pt idx="8410">
                  <c:v>58.918999999999997</c:v>
                </c:pt>
                <c:pt idx="8411">
                  <c:v>58.981000000000002</c:v>
                </c:pt>
                <c:pt idx="8412">
                  <c:v>59.031999999999996</c:v>
                </c:pt>
                <c:pt idx="8413">
                  <c:v>59.076999999999998</c:v>
                </c:pt>
                <c:pt idx="8414">
                  <c:v>59.122999999999998</c:v>
                </c:pt>
                <c:pt idx="8415">
                  <c:v>59.151000000000003</c:v>
                </c:pt>
                <c:pt idx="8416">
                  <c:v>59.167999999999999</c:v>
                </c:pt>
                <c:pt idx="8417">
                  <c:v>59.171999999999997</c:v>
                </c:pt>
                <c:pt idx="8418">
                  <c:v>59.170999999999999</c:v>
                </c:pt>
                <c:pt idx="8419">
                  <c:v>59.167000000000002</c:v>
                </c:pt>
                <c:pt idx="8420">
                  <c:v>59.152999999999999</c:v>
                </c:pt>
                <c:pt idx="8421">
                  <c:v>59.121000000000002</c:v>
                </c:pt>
                <c:pt idx="8422">
                  <c:v>59.076000000000001</c:v>
                </c:pt>
                <c:pt idx="8423">
                  <c:v>59.029000000000003</c:v>
                </c:pt>
                <c:pt idx="8424">
                  <c:v>58.972000000000001</c:v>
                </c:pt>
                <c:pt idx="8425">
                  <c:v>58.901000000000003</c:v>
                </c:pt>
                <c:pt idx="8426">
                  <c:v>58.829000000000001</c:v>
                </c:pt>
                <c:pt idx="8427">
                  <c:v>58.737000000000002</c:v>
                </c:pt>
                <c:pt idx="8428">
                  <c:v>58.634999999999998</c:v>
                </c:pt>
                <c:pt idx="8429">
                  <c:v>58.53</c:v>
                </c:pt>
                <c:pt idx="8430">
                  <c:v>58.424999999999997</c:v>
                </c:pt>
                <c:pt idx="8431">
                  <c:v>58.313000000000002</c:v>
                </c:pt>
                <c:pt idx="8432">
                  <c:v>58.198</c:v>
                </c:pt>
                <c:pt idx="8433">
                  <c:v>58.079000000000001</c:v>
                </c:pt>
                <c:pt idx="8434">
                  <c:v>57.969000000000001</c:v>
                </c:pt>
                <c:pt idx="8435">
                  <c:v>57.859000000000002</c:v>
                </c:pt>
                <c:pt idx="8436">
                  <c:v>57.732999999999997</c:v>
                </c:pt>
                <c:pt idx="8437">
                  <c:v>57.621000000000002</c:v>
                </c:pt>
                <c:pt idx="8438">
                  <c:v>57.512999999999998</c:v>
                </c:pt>
                <c:pt idx="8439">
                  <c:v>57.405999999999999</c:v>
                </c:pt>
                <c:pt idx="8440">
                  <c:v>57.301000000000002</c:v>
                </c:pt>
                <c:pt idx="8441">
                  <c:v>57.19</c:v>
                </c:pt>
                <c:pt idx="8442">
                  <c:v>57.076000000000001</c:v>
                </c:pt>
                <c:pt idx="8443">
                  <c:v>56.96</c:v>
                </c:pt>
                <c:pt idx="8444">
                  <c:v>56.847999999999999</c:v>
                </c:pt>
                <c:pt idx="8445">
                  <c:v>56.732999999999997</c:v>
                </c:pt>
                <c:pt idx="8446">
                  <c:v>56.62</c:v>
                </c:pt>
                <c:pt idx="8447">
                  <c:v>56.515999999999998</c:v>
                </c:pt>
                <c:pt idx="8448">
                  <c:v>56.435000000000002</c:v>
                </c:pt>
                <c:pt idx="8449">
                  <c:v>56.34</c:v>
                </c:pt>
                <c:pt idx="8450">
                  <c:v>56.244999999999997</c:v>
                </c:pt>
                <c:pt idx="8451">
                  <c:v>56.164000000000001</c:v>
                </c:pt>
                <c:pt idx="8452">
                  <c:v>56.081000000000003</c:v>
                </c:pt>
                <c:pt idx="8453">
                  <c:v>56.003999999999998</c:v>
                </c:pt>
                <c:pt idx="8454">
                  <c:v>55.902000000000001</c:v>
                </c:pt>
                <c:pt idx="8455">
                  <c:v>55.807000000000002</c:v>
                </c:pt>
                <c:pt idx="8456">
                  <c:v>55.741</c:v>
                </c:pt>
                <c:pt idx="8457">
                  <c:v>55.677999999999997</c:v>
                </c:pt>
                <c:pt idx="8458">
                  <c:v>55.619</c:v>
                </c:pt>
                <c:pt idx="8459">
                  <c:v>55.576000000000001</c:v>
                </c:pt>
                <c:pt idx="8460">
                  <c:v>55.537999999999997</c:v>
                </c:pt>
                <c:pt idx="8461">
                  <c:v>55.5</c:v>
                </c:pt>
                <c:pt idx="8462">
                  <c:v>55.463000000000001</c:v>
                </c:pt>
                <c:pt idx="8463">
                  <c:v>55.429000000000002</c:v>
                </c:pt>
                <c:pt idx="8464">
                  <c:v>55.395000000000003</c:v>
                </c:pt>
                <c:pt idx="8465">
                  <c:v>55.372999999999998</c:v>
                </c:pt>
                <c:pt idx="8466">
                  <c:v>55.36</c:v>
                </c:pt>
                <c:pt idx="8467">
                  <c:v>55.359000000000002</c:v>
                </c:pt>
                <c:pt idx="8468">
                  <c:v>55.372</c:v>
                </c:pt>
                <c:pt idx="8469">
                  <c:v>55.393999999999998</c:v>
                </c:pt>
                <c:pt idx="8470">
                  <c:v>55.423000000000002</c:v>
                </c:pt>
                <c:pt idx="8471">
                  <c:v>55.466000000000001</c:v>
                </c:pt>
                <c:pt idx="8472">
                  <c:v>55.518000000000001</c:v>
                </c:pt>
                <c:pt idx="8473">
                  <c:v>55.573</c:v>
                </c:pt>
                <c:pt idx="8474">
                  <c:v>55.622</c:v>
                </c:pt>
                <c:pt idx="8475">
                  <c:v>55.658000000000001</c:v>
                </c:pt>
                <c:pt idx="8476">
                  <c:v>55.680999999999997</c:v>
                </c:pt>
                <c:pt idx="8477">
                  <c:v>55.698</c:v>
                </c:pt>
                <c:pt idx="8478">
                  <c:v>55.707999999999998</c:v>
                </c:pt>
                <c:pt idx="8479">
                  <c:v>55.712000000000003</c:v>
                </c:pt>
                <c:pt idx="8480">
                  <c:v>55.709000000000003</c:v>
                </c:pt>
                <c:pt idx="8481">
                  <c:v>55.707999999999998</c:v>
                </c:pt>
                <c:pt idx="8482">
                  <c:v>55.707999999999998</c:v>
                </c:pt>
                <c:pt idx="8483">
                  <c:v>55.712000000000003</c:v>
                </c:pt>
                <c:pt idx="8484">
                  <c:v>55.722999999999999</c:v>
                </c:pt>
                <c:pt idx="8485">
                  <c:v>55.746000000000002</c:v>
                </c:pt>
                <c:pt idx="8486">
                  <c:v>55.783000000000001</c:v>
                </c:pt>
                <c:pt idx="8487">
                  <c:v>55.82</c:v>
                </c:pt>
                <c:pt idx="8488">
                  <c:v>55.853000000000002</c:v>
                </c:pt>
                <c:pt idx="8489">
                  <c:v>55.878999999999998</c:v>
                </c:pt>
                <c:pt idx="8490">
                  <c:v>55.908000000000001</c:v>
                </c:pt>
                <c:pt idx="8491">
                  <c:v>55.956000000000003</c:v>
                </c:pt>
                <c:pt idx="8492">
                  <c:v>55.996000000000002</c:v>
                </c:pt>
                <c:pt idx="8493">
                  <c:v>56.036000000000001</c:v>
                </c:pt>
                <c:pt idx="8494">
                  <c:v>56.085999999999999</c:v>
                </c:pt>
                <c:pt idx="8495">
                  <c:v>56.139000000000003</c:v>
                </c:pt>
                <c:pt idx="8496">
                  <c:v>56.186999999999998</c:v>
                </c:pt>
                <c:pt idx="8497">
                  <c:v>56.222000000000001</c:v>
                </c:pt>
                <c:pt idx="8498">
                  <c:v>56.26</c:v>
                </c:pt>
                <c:pt idx="8499">
                  <c:v>56.293999999999997</c:v>
                </c:pt>
                <c:pt idx="8500">
                  <c:v>56.319000000000003</c:v>
                </c:pt>
                <c:pt idx="8501">
                  <c:v>56.326999999999998</c:v>
                </c:pt>
                <c:pt idx="8502">
                  <c:v>56.329000000000001</c:v>
                </c:pt>
                <c:pt idx="8503">
                  <c:v>56.331000000000003</c:v>
                </c:pt>
                <c:pt idx="8504">
                  <c:v>56.322000000000003</c:v>
                </c:pt>
                <c:pt idx="8505">
                  <c:v>56.356999999999999</c:v>
                </c:pt>
                <c:pt idx="8506">
                  <c:v>56.375999999999998</c:v>
                </c:pt>
                <c:pt idx="8507">
                  <c:v>56.395000000000003</c:v>
                </c:pt>
                <c:pt idx="8508">
                  <c:v>56.414000000000001</c:v>
                </c:pt>
                <c:pt idx="8509">
                  <c:v>56.436</c:v>
                </c:pt>
                <c:pt idx="8510">
                  <c:v>56.457000000000001</c:v>
                </c:pt>
                <c:pt idx="8511">
                  <c:v>56.475999999999999</c:v>
                </c:pt>
                <c:pt idx="8512">
                  <c:v>56.484000000000002</c:v>
                </c:pt>
                <c:pt idx="8513">
                  <c:v>56.481000000000002</c:v>
                </c:pt>
                <c:pt idx="8514">
                  <c:v>56.470999999999997</c:v>
                </c:pt>
                <c:pt idx="8515">
                  <c:v>56.46</c:v>
                </c:pt>
                <c:pt idx="8516">
                  <c:v>56.447000000000003</c:v>
                </c:pt>
                <c:pt idx="8517">
                  <c:v>56.427999999999997</c:v>
                </c:pt>
                <c:pt idx="8518">
                  <c:v>56.408000000000001</c:v>
                </c:pt>
                <c:pt idx="8519">
                  <c:v>56.39</c:v>
                </c:pt>
                <c:pt idx="8520">
                  <c:v>56.372999999999998</c:v>
                </c:pt>
                <c:pt idx="8521">
                  <c:v>56.35</c:v>
                </c:pt>
                <c:pt idx="8522">
                  <c:v>56.320999999999998</c:v>
                </c:pt>
                <c:pt idx="8523">
                  <c:v>56.286999999999999</c:v>
                </c:pt>
                <c:pt idx="8524">
                  <c:v>56.249000000000002</c:v>
                </c:pt>
                <c:pt idx="8525">
                  <c:v>56.216000000000001</c:v>
                </c:pt>
                <c:pt idx="8526">
                  <c:v>56.177</c:v>
                </c:pt>
                <c:pt idx="8527">
                  <c:v>56.131999999999998</c:v>
                </c:pt>
                <c:pt idx="8528">
                  <c:v>56.091999999999999</c:v>
                </c:pt>
                <c:pt idx="8529">
                  <c:v>56.054000000000002</c:v>
                </c:pt>
                <c:pt idx="8530">
                  <c:v>56.012999999999998</c:v>
                </c:pt>
                <c:pt idx="8531">
                  <c:v>55.973999999999997</c:v>
                </c:pt>
                <c:pt idx="8532">
                  <c:v>55.944000000000003</c:v>
                </c:pt>
                <c:pt idx="8533">
                  <c:v>55.924999999999997</c:v>
                </c:pt>
                <c:pt idx="8534">
                  <c:v>55.920999999999999</c:v>
                </c:pt>
                <c:pt idx="8535">
                  <c:v>55.92</c:v>
                </c:pt>
                <c:pt idx="8536">
                  <c:v>55.911000000000001</c:v>
                </c:pt>
                <c:pt idx="8537">
                  <c:v>55.899000000000001</c:v>
                </c:pt>
                <c:pt idx="8538">
                  <c:v>55.889000000000003</c:v>
                </c:pt>
                <c:pt idx="8539">
                  <c:v>55.875</c:v>
                </c:pt>
                <c:pt idx="8540">
                  <c:v>55.854999999999997</c:v>
                </c:pt>
                <c:pt idx="8541">
                  <c:v>55.838000000000001</c:v>
                </c:pt>
                <c:pt idx="8542">
                  <c:v>55.825000000000003</c:v>
                </c:pt>
                <c:pt idx="8543">
                  <c:v>55.817999999999998</c:v>
                </c:pt>
                <c:pt idx="8544">
                  <c:v>55.822000000000003</c:v>
                </c:pt>
                <c:pt idx="8545">
                  <c:v>55.826000000000001</c:v>
                </c:pt>
                <c:pt idx="8546">
                  <c:v>55.835999999999999</c:v>
                </c:pt>
                <c:pt idx="8547">
                  <c:v>55.850999999999999</c:v>
                </c:pt>
                <c:pt idx="8548">
                  <c:v>55.868000000000002</c:v>
                </c:pt>
                <c:pt idx="8549">
                  <c:v>55.881</c:v>
                </c:pt>
                <c:pt idx="8550">
                  <c:v>55.890999999999998</c:v>
                </c:pt>
                <c:pt idx="8551">
                  <c:v>55.893000000000001</c:v>
                </c:pt>
                <c:pt idx="8552">
                  <c:v>55.877000000000002</c:v>
                </c:pt>
                <c:pt idx="8553">
                  <c:v>55.832999999999998</c:v>
                </c:pt>
                <c:pt idx="8554">
                  <c:v>55.774000000000001</c:v>
                </c:pt>
                <c:pt idx="8555">
                  <c:v>55.718000000000004</c:v>
                </c:pt>
                <c:pt idx="8556">
                  <c:v>55.68</c:v>
                </c:pt>
                <c:pt idx="8557">
                  <c:v>55.621000000000002</c:v>
                </c:pt>
                <c:pt idx="8558">
                  <c:v>55.542000000000002</c:v>
                </c:pt>
                <c:pt idx="8559">
                  <c:v>55.478000000000002</c:v>
                </c:pt>
                <c:pt idx="8560">
                  <c:v>55.418999999999997</c:v>
                </c:pt>
                <c:pt idx="8561">
                  <c:v>55.323</c:v>
                </c:pt>
                <c:pt idx="8562">
                  <c:v>55.192999999999998</c:v>
                </c:pt>
                <c:pt idx="8563">
                  <c:v>55.03</c:v>
                </c:pt>
                <c:pt idx="8564">
                  <c:v>54.847999999999999</c:v>
                </c:pt>
                <c:pt idx="8565">
                  <c:v>54.658999999999999</c:v>
                </c:pt>
                <c:pt idx="8566">
                  <c:v>54.470999999999997</c:v>
                </c:pt>
                <c:pt idx="8567">
                  <c:v>54.277000000000001</c:v>
                </c:pt>
                <c:pt idx="8568">
                  <c:v>54.093000000000004</c:v>
                </c:pt>
                <c:pt idx="8569">
                  <c:v>53.914000000000001</c:v>
                </c:pt>
                <c:pt idx="8570">
                  <c:v>53.764000000000003</c:v>
                </c:pt>
                <c:pt idx="8571">
                  <c:v>53.65</c:v>
                </c:pt>
                <c:pt idx="8572">
                  <c:v>53.542999999999999</c:v>
                </c:pt>
                <c:pt idx="8573">
                  <c:v>53.454000000000001</c:v>
                </c:pt>
                <c:pt idx="8574">
                  <c:v>53.369</c:v>
                </c:pt>
                <c:pt idx="8575">
                  <c:v>53.283000000000001</c:v>
                </c:pt>
                <c:pt idx="8576">
                  <c:v>53.215000000000003</c:v>
                </c:pt>
                <c:pt idx="8577">
                  <c:v>53.155000000000001</c:v>
                </c:pt>
                <c:pt idx="8578">
                  <c:v>53.082999999999998</c:v>
                </c:pt>
                <c:pt idx="8579">
                  <c:v>53.000999999999998</c:v>
                </c:pt>
                <c:pt idx="8580">
                  <c:v>52.924999999999997</c:v>
                </c:pt>
                <c:pt idx="8581">
                  <c:v>52.859000000000002</c:v>
                </c:pt>
                <c:pt idx="8582">
                  <c:v>52.81</c:v>
                </c:pt>
                <c:pt idx="8583">
                  <c:v>52.767000000000003</c:v>
                </c:pt>
                <c:pt idx="8584">
                  <c:v>52.728000000000002</c:v>
                </c:pt>
                <c:pt idx="8585">
                  <c:v>52.689</c:v>
                </c:pt>
                <c:pt idx="8586">
                  <c:v>52.648000000000003</c:v>
                </c:pt>
                <c:pt idx="8587">
                  <c:v>52.607999999999997</c:v>
                </c:pt>
                <c:pt idx="8588">
                  <c:v>52.564999999999998</c:v>
                </c:pt>
                <c:pt idx="8589">
                  <c:v>52.526000000000003</c:v>
                </c:pt>
                <c:pt idx="8590">
                  <c:v>52.476999999999997</c:v>
                </c:pt>
                <c:pt idx="8591">
                  <c:v>52.414999999999999</c:v>
                </c:pt>
                <c:pt idx="8592">
                  <c:v>52.338000000000001</c:v>
                </c:pt>
                <c:pt idx="8593">
                  <c:v>52.241999999999997</c:v>
                </c:pt>
                <c:pt idx="8594">
                  <c:v>52.125999999999998</c:v>
                </c:pt>
                <c:pt idx="8595">
                  <c:v>51.99</c:v>
                </c:pt>
                <c:pt idx="8596">
                  <c:v>51.841999999999999</c:v>
                </c:pt>
                <c:pt idx="8597">
                  <c:v>51.664999999999999</c:v>
                </c:pt>
                <c:pt idx="8598">
                  <c:v>51.475000000000001</c:v>
                </c:pt>
                <c:pt idx="8599">
                  <c:v>51.268000000000001</c:v>
                </c:pt>
                <c:pt idx="8600">
                  <c:v>51.037999999999997</c:v>
                </c:pt>
                <c:pt idx="8601">
                  <c:v>50.802999999999997</c:v>
                </c:pt>
                <c:pt idx="8602">
                  <c:v>50.561999999999998</c:v>
                </c:pt>
                <c:pt idx="8603">
                  <c:v>50.308</c:v>
                </c:pt>
                <c:pt idx="8604">
                  <c:v>50.064</c:v>
                </c:pt>
                <c:pt idx="8605">
                  <c:v>49.814999999999998</c:v>
                </c:pt>
                <c:pt idx="8606">
                  <c:v>49.564</c:v>
                </c:pt>
                <c:pt idx="8607">
                  <c:v>49.326999999999998</c:v>
                </c:pt>
                <c:pt idx="8608">
                  <c:v>49.098999999999997</c:v>
                </c:pt>
                <c:pt idx="8609">
                  <c:v>48.863999999999997</c:v>
                </c:pt>
                <c:pt idx="8610">
                  <c:v>48.616999999999997</c:v>
                </c:pt>
                <c:pt idx="8611">
                  <c:v>48.363999999999997</c:v>
                </c:pt>
                <c:pt idx="8612">
                  <c:v>48.1</c:v>
                </c:pt>
                <c:pt idx="8613">
                  <c:v>47.817</c:v>
                </c:pt>
                <c:pt idx="8614">
                  <c:v>47.551000000000002</c:v>
                </c:pt>
                <c:pt idx="8615">
                  <c:v>47.298000000000002</c:v>
                </c:pt>
                <c:pt idx="8616">
                  <c:v>47.027999999999999</c:v>
                </c:pt>
                <c:pt idx="8617">
                  <c:v>46.758000000000003</c:v>
                </c:pt>
                <c:pt idx="8618">
                  <c:v>46.466000000000001</c:v>
                </c:pt>
                <c:pt idx="8619">
                  <c:v>46.168999999999997</c:v>
                </c:pt>
                <c:pt idx="8620">
                  <c:v>45.865000000000002</c:v>
                </c:pt>
                <c:pt idx="8621">
                  <c:v>45.552999999999997</c:v>
                </c:pt>
                <c:pt idx="8622">
                  <c:v>45.249000000000002</c:v>
                </c:pt>
                <c:pt idx="8623">
                  <c:v>44.963000000000001</c:v>
                </c:pt>
                <c:pt idx="8624">
                  <c:v>44.68</c:v>
                </c:pt>
                <c:pt idx="8625">
                  <c:v>44.401000000000003</c:v>
                </c:pt>
                <c:pt idx="8626">
                  <c:v>44.134</c:v>
                </c:pt>
                <c:pt idx="8627">
                  <c:v>43.86</c:v>
                </c:pt>
                <c:pt idx="8628">
                  <c:v>43.622999999999998</c:v>
                </c:pt>
                <c:pt idx="8629">
                  <c:v>43.42</c:v>
                </c:pt>
                <c:pt idx="8630">
                  <c:v>43.243000000000002</c:v>
                </c:pt>
                <c:pt idx="8631">
                  <c:v>43.094999999999999</c:v>
                </c:pt>
                <c:pt idx="8632">
                  <c:v>42.95</c:v>
                </c:pt>
                <c:pt idx="8633">
                  <c:v>42.817999999999998</c:v>
                </c:pt>
                <c:pt idx="8634">
                  <c:v>42.712000000000003</c:v>
                </c:pt>
                <c:pt idx="8635">
                  <c:v>42.606999999999999</c:v>
                </c:pt>
                <c:pt idx="8636">
                  <c:v>42.500999999999998</c:v>
                </c:pt>
                <c:pt idx="8637">
                  <c:v>42.390999999999998</c:v>
                </c:pt>
                <c:pt idx="8638">
                  <c:v>42.268000000000001</c:v>
                </c:pt>
                <c:pt idx="8639">
                  <c:v>42.136000000000003</c:v>
                </c:pt>
                <c:pt idx="8640">
                  <c:v>42.012</c:v>
                </c:pt>
                <c:pt idx="8641">
                  <c:v>41.902999999999999</c:v>
                </c:pt>
                <c:pt idx="8642">
                  <c:v>41.811</c:v>
                </c:pt>
                <c:pt idx="8643">
                  <c:v>41.73</c:v>
                </c:pt>
                <c:pt idx="8644">
                  <c:v>41.664999999999999</c:v>
                </c:pt>
                <c:pt idx="8645">
                  <c:v>41.622</c:v>
                </c:pt>
                <c:pt idx="8646">
                  <c:v>41.601999999999997</c:v>
                </c:pt>
                <c:pt idx="8647">
                  <c:v>41.6</c:v>
                </c:pt>
                <c:pt idx="8648">
                  <c:v>41.6</c:v>
                </c:pt>
                <c:pt idx="8649">
                  <c:v>41.598999999999997</c:v>
                </c:pt>
                <c:pt idx="8650">
                  <c:v>41.585999999999999</c:v>
                </c:pt>
                <c:pt idx="8651">
                  <c:v>41.581000000000003</c:v>
                </c:pt>
                <c:pt idx="8652">
                  <c:v>41.576000000000001</c:v>
                </c:pt>
                <c:pt idx="8653">
                  <c:v>41.56</c:v>
                </c:pt>
                <c:pt idx="8654">
                  <c:v>41.554000000000002</c:v>
                </c:pt>
                <c:pt idx="8655">
                  <c:v>41.564</c:v>
                </c:pt>
                <c:pt idx="8656">
                  <c:v>41.597000000000001</c:v>
                </c:pt>
                <c:pt idx="8657">
                  <c:v>41.652000000000001</c:v>
                </c:pt>
                <c:pt idx="8658">
                  <c:v>41.715000000000003</c:v>
                </c:pt>
                <c:pt idx="8659">
                  <c:v>41.777000000000001</c:v>
                </c:pt>
                <c:pt idx="8660">
                  <c:v>41.851999999999997</c:v>
                </c:pt>
                <c:pt idx="8661">
                  <c:v>41.929000000000002</c:v>
                </c:pt>
                <c:pt idx="8662">
                  <c:v>42.01</c:v>
                </c:pt>
                <c:pt idx="8663">
                  <c:v>42.1</c:v>
                </c:pt>
                <c:pt idx="8664">
                  <c:v>42.176000000000002</c:v>
                </c:pt>
                <c:pt idx="8665">
                  <c:v>42.238999999999997</c:v>
                </c:pt>
                <c:pt idx="8666">
                  <c:v>42.304000000000002</c:v>
                </c:pt>
                <c:pt idx="8667">
                  <c:v>42.365000000000002</c:v>
                </c:pt>
                <c:pt idx="8668">
                  <c:v>42.418999999999997</c:v>
                </c:pt>
                <c:pt idx="8669">
                  <c:v>42.465000000000003</c:v>
                </c:pt>
                <c:pt idx="8670">
                  <c:v>42.503</c:v>
                </c:pt>
                <c:pt idx="8671">
                  <c:v>42.53</c:v>
                </c:pt>
                <c:pt idx="8672">
                  <c:v>42.545999999999999</c:v>
                </c:pt>
                <c:pt idx="8673">
                  <c:v>42.548000000000002</c:v>
                </c:pt>
                <c:pt idx="8674">
                  <c:v>42.523000000000003</c:v>
                </c:pt>
                <c:pt idx="8675">
                  <c:v>42.497</c:v>
                </c:pt>
                <c:pt idx="8676">
                  <c:v>42.468000000000004</c:v>
                </c:pt>
                <c:pt idx="8677">
                  <c:v>42.41</c:v>
                </c:pt>
                <c:pt idx="8678">
                  <c:v>42.341000000000001</c:v>
                </c:pt>
                <c:pt idx="8679">
                  <c:v>42.256</c:v>
                </c:pt>
                <c:pt idx="8680">
                  <c:v>42.179000000000002</c:v>
                </c:pt>
                <c:pt idx="8681">
                  <c:v>42.100999999999999</c:v>
                </c:pt>
                <c:pt idx="8682">
                  <c:v>42.02</c:v>
                </c:pt>
                <c:pt idx="8683">
                  <c:v>41.933</c:v>
                </c:pt>
                <c:pt idx="8684">
                  <c:v>41.845999999999997</c:v>
                </c:pt>
                <c:pt idx="8685">
                  <c:v>41.762</c:v>
                </c:pt>
                <c:pt idx="8686">
                  <c:v>41.66</c:v>
                </c:pt>
                <c:pt idx="8687">
                  <c:v>41.557000000000002</c:v>
                </c:pt>
                <c:pt idx="8688">
                  <c:v>41.438000000000002</c:v>
                </c:pt>
                <c:pt idx="8689">
                  <c:v>41.323</c:v>
                </c:pt>
                <c:pt idx="8690">
                  <c:v>41.231999999999999</c:v>
                </c:pt>
                <c:pt idx="8691">
                  <c:v>41.15</c:v>
                </c:pt>
                <c:pt idx="8692">
                  <c:v>41.082999999999998</c:v>
                </c:pt>
                <c:pt idx="8693">
                  <c:v>41.040999999999997</c:v>
                </c:pt>
                <c:pt idx="8694">
                  <c:v>41.018000000000001</c:v>
                </c:pt>
                <c:pt idx="8695">
                  <c:v>41</c:v>
                </c:pt>
                <c:pt idx="8696">
                  <c:v>40.988999999999997</c:v>
                </c:pt>
                <c:pt idx="8697">
                  <c:v>40.991999999999997</c:v>
                </c:pt>
                <c:pt idx="8698">
                  <c:v>40.997</c:v>
                </c:pt>
                <c:pt idx="8699">
                  <c:v>41.005000000000003</c:v>
                </c:pt>
                <c:pt idx="8700">
                  <c:v>41.027000000000001</c:v>
                </c:pt>
                <c:pt idx="8701">
                  <c:v>41.061</c:v>
                </c:pt>
                <c:pt idx="8702">
                  <c:v>41.097999999999999</c:v>
                </c:pt>
                <c:pt idx="8703">
                  <c:v>41.131999999999998</c:v>
                </c:pt>
                <c:pt idx="8704">
                  <c:v>41.173999999999999</c:v>
                </c:pt>
                <c:pt idx="8705">
                  <c:v>41.220999999999997</c:v>
                </c:pt>
                <c:pt idx="8706">
                  <c:v>41.290999999999997</c:v>
                </c:pt>
                <c:pt idx="8707">
                  <c:v>41.371000000000002</c:v>
                </c:pt>
                <c:pt idx="8708">
                  <c:v>41.442999999999998</c:v>
                </c:pt>
                <c:pt idx="8709">
                  <c:v>41.526000000000003</c:v>
                </c:pt>
                <c:pt idx="8710">
                  <c:v>41.613</c:v>
                </c:pt>
                <c:pt idx="8711">
                  <c:v>41.712000000000003</c:v>
                </c:pt>
                <c:pt idx="8712">
                  <c:v>41.817</c:v>
                </c:pt>
                <c:pt idx="8713">
                  <c:v>41.926000000000002</c:v>
                </c:pt>
                <c:pt idx="8714">
                  <c:v>42.036000000000001</c:v>
                </c:pt>
                <c:pt idx="8715">
                  <c:v>42.158999999999999</c:v>
                </c:pt>
                <c:pt idx="8716">
                  <c:v>42.295000000000002</c:v>
                </c:pt>
                <c:pt idx="8717">
                  <c:v>42.427</c:v>
                </c:pt>
                <c:pt idx="8718">
                  <c:v>42.558999999999997</c:v>
                </c:pt>
                <c:pt idx="8719">
                  <c:v>42.68</c:v>
                </c:pt>
                <c:pt idx="8720">
                  <c:v>42.777000000000001</c:v>
                </c:pt>
                <c:pt idx="8721">
                  <c:v>42.866</c:v>
                </c:pt>
                <c:pt idx="8722">
                  <c:v>42.945999999999998</c:v>
                </c:pt>
                <c:pt idx="8723">
                  <c:v>43.01</c:v>
                </c:pt>
                <c:pt idx="8724">
                  <c:v>43.055999999999997</c:v>
                </c:pt>
                <c:pt idx="8725">
                  <c:v>43.087000000000003</c:v>
                </c:pt>
                <c:pt idx="8726">
                  <c:v>43.12</c:v>
                </c:pt>
                <c:pt idx="8727">
                  <c:v>43.151000000000003</c:v>
                </c:pt>
                <c:pt idx="8728">
                  <c:v>43.183999999999997</c:v>
                </c:pt>
                <c:pt idx="8729">
                  <c:v>43.225000000000001</c:v>
                </c:pt>
                <c:pt idx="8730">
                  <c:v>43.27</c:v>
                </c:pt>
                <c:pt idx="8731">
                  <c:v>43.317999999999998</c:v>
                </c:pt>
                <c:pt idx="8732">
                  <c:v>43.357999999999997</c:v>
                </c:pt>
                <c:pt idx="8733">
                  <c:v>43.384</c:v>
                </c:pt>
                <c:pt idx="8734">
                  <c:v>43.396000000000001</c:v>
                </c:pt>
                <c:pt idx="8735">
                  <c:v>43.387</c:v>
                </c:pt>
                <c:pt idx="8736">
                  <c:v>43.356999999999999</c:v>
                </c:pt>
                <c:pt idx="8737">
                  <c:v>43.320999999999998</c:v>
                </c:pt>
                <c:pt idx="8738">
                  <c:v>43.29</c:v>
                </c:pt>
                <c:pt idx="8739">
                  <c:v>43.250999999999998</c:v>
                </c:pt>
                <c:pt idx="8740">
                  <c:v>43.213000000000001</c:v>
                </c:pt>
                <c:pt idx="8741">
                  <c:v>43.158999999999999</c:v>
                </c:pt>
                <c:pt idx="8742">
                  <c:v>43.082000000000001</c:v>
                </c:pt>
                <c:pt idx="8743">
                  <c:v>43.009</c:v>
                </c:pt>
                <c:pt idx="8744">
                  <c:v>42.936999999999998</c:v>
                </c:pt>
                <c:pt idx="8745">
                  <c:v>42.860999999999997</c:v>
                </c:pt>
                <c:pt idx="8746">
                  <c:v>42.798999999999999</c:v>
                </c:pt>
                <c:pt idx="8747">
                  <c:v>42.741999999999997</c:v>
                </c:pt>
                <c:pt idx="8748">
                  <c:v>42.695</c:v>
                </c:pt>
                <c:pt idx="8749">
                  <c:v>42.668999999999997</c:v>
                </c:pt>
                <c:pt idx="8750">
                  <c:v>42.667999999999999</c:v>
                </c:pt>
                <c:pt idx="8751">
                  <c:v>42.69</c:v>
                </c:pt>
                <c:pt idx="8752">
                  <c:v>42.722999999999999</c:v>
                </c:pt>
                <c:pt idx="8753">
                  <c:v>42.753999999999998</c:v>
                </c:pt>
                <c:pt idx="8754">
                  <c:v>42.771000000000001</c:v>
                </c:pt>
                <c:pt idx="8755">
                  <c:v>42.765000000000001</c:v>
                </c:pt>
                <c:pt idx="8756">
                  <c:v>42.743000000000002</c:v>
                </c:pt>
                <c:pt idx="8757">
                  <c:v>42.722000000000001</c:v>
                </c:pt>
                <c:pt idx="8758">
                  <c:v>42.698999999999998</c:v>
                </c:pt>
                <c:pt idx="8759">
                  <c:v>42.673000000000002</c:v>
                </c:pt>
                <c:pt idx="8760">
                  <c:v>42.656999999999996</c:v>
                </c:pt>
                <c:pt idx="8761">
                  <c:v>42.634999999999998</c:v>
                </c:pt>
                <c:pt idx="8762">
                  <c:v>42.588999999999999</c:v>
                </c:pt>
                <c:pt idx="8763">
                  <c:v>42.521999999999998</c:v>
                </c:pt>
                <c:pt idx="8764">
                  <c:v>42.445999999999998</c:v>
                </c:pt>
                <c:pt idx="8765">
                  <c:v>42.363</c:v>
                </c:pt>
                <c:pt idx="8766">
                  <c:v>42.271000000000001</c:v>
                </c:pt>
                <c:pt idx="8767">
                  <c:v>42.185000000000002</c:v>
                </c:pt>
                <c:pt idx="8768">
                  <c:v>42.115000000000002</c:v>
                </c:pt>
                <c:pt idx="8769">
                  <c:v>42.07</c:v>
                </c:pt>
                <c:pt idx="8770">
                  <c:v>42.027000000000001</c:v>
                </c:pt>
                <c:pt idx="8771">
                  <c:v>41.987000000000002</c:v>
                </c:pt>
                <c:pt idx="8772">
                  <c:v>41.942</c:v>
                </c:pt>
                <c:pt idx="8773">
                  <c:v>41.887</c:v>
                </c:pt>
                <c:pt idx="8774">
                  <c:v>41.841000000000001</c:v>
                </c:pt>
                <c:pt idx="8775">
                  <c:v>41.793999999999997</c:v>
                </c:pt>
                <c:pt idx="8776">
                  <c:v>41.74</c:v>
                </c:pt>
                <c:pt idx="8777">
                  <c:v>41.691000000000003</c:v>
                </c:pt>
                <c:pt idx="8778">
                  <c:v>41.655000000000001</c:v>
                </c:pt>
                <c:pt idx="8779">
                  <c:v>41.631</c:v>
                </c:pt>
                <c:pt idx="8780">
                  <c:v>41.606999999999999</c:v>
                </c:pt>
                <c:pt idx="8781">
                  <c:v>41.573999999999998</c:v>
                </c:pt>
                <c:pt idx="8782">
                  <c:v>41.542000000000002</c:v>
                </c:pt>
                <c:pt idx="8783">
                  <c:v>41.506999999999998</c:v>
                </c:pt>
                <c:pt idx="8784">
                  <c:v>41.466000000000001</c:v>
                </c:pt>
                <c:pt idx="8785">
                  <c:v>41.423000000000002</c:v>
                </c:pt>
                <c:pt idx="8786">
                  <c:v>41.354999999999997</c:v>
                </c:pt>
                <c:pt idx="8787">
                  <c:v>41.261000000000003</c:v>
                </c:pt>
                <c:pt idx="8788">
                  <c:v>41.15</c:v>
                </c:pt>
                <c:pt idx="8789">
                  <c:v>41.021000000000001</c:v>
                </c:pt>
                <c:pt idx="8790">
                  <c:v>40.892000000000003</c:v>
                </c:pt>
                <c:pt idx="8791">
                  <c:v>40.765999999999998</c:v>
                </c:pt>
                <c:pt idx="8792">
                  <c:v>40.637</c:v>
                </c:pt>
                <c:pt idx="8793">
                  <c:v>40.49</c:v>
                </c:pt>
                <c:pt idx="8794">
                  <c:v>40.335000000000001</c:v>
                </c:pt>
                <c:pt idx="8795">
                  <c:v>40.180999999999997</c:v>
                </c:pt>
                <c:pt idx="8796">
                  <c:v>40.033000000000001</c:v>
                </c:pt>
                <c:pt idx="8797">
                  <c:v>39.881999999999998</c:v>
                </c:pt>
                <c:pt idx="8798">
                  <c:v>39.734000000000002</c:v>
                </c:pt>
                <c:pt idx="8799">
                  <c:v>39.587000000000003</c:v>
                </c:pt>
                <c:pt idx="8800">
                  <c:v>39.445</c:v>
                </c:pt>
                <c:pt idx="8801">
                  <c:v>39.302</c:v>
                </c:pt>
                <c:pt idx="8802">
                  <c:v>39.180999999999997</c:v>
                </c:pt>
                <c:pt idx="8803">
                  <c:v>39.097999999999999</c:v>
                </c:pt>
                <c:pt idx="8804">
                  <c:v>39.045000000000002</c:v>
                </c:pt>
                <c:pt idx="8805">
                  <c:v>39.024999999999999</c:v>
                </c:pt>
                <c:pt idx="8806">
                  <c:v>39.033999999999999</c:v>
                </c:pt>
                <c:pt idx="8807">
                  <c:v>39.058999999999997</c:v>
                </c:pt>
                <c:pt idx="8808">
                  <c:v>39.100999999999999</c:v>
                </c:pt>
                <c:pt idx="8809">
                  <c:v>39.158999999999999</c:v>
                </c:pt>
                <c:pt idx="8810">
                  <c:v>39.216000000000001</c:v>
                </c:pt>
                <c:pt idx="8811">
                  <c:v>39.271999999999998</c:v>
                </c:pt>
                <c:pt idx="8812">
                  <c:v>39.308</c:v>
                </c:pt>
                <c:pt idx="8813">
                  <c:v>39.323999999999998</c:v>
                </c:pt>
                <c:pt idx="8814">
                  <c:v>39.323</c:v>
                </c:pt>
                <c:pt idx="8815">
                  <c:v>39.295999999999999</c:v>
                </c:pt>
                <c:pt idx="8816">
                  <c:v>39.262</c:v>
                </c:pt>
                <c:pt idx="8817">
                  <c:v>39.218000000000004</c:v>
                </c:pt>
                <c:pt idx="8818">
                  <c:v>39.152000000000001</c:v>
                </c:pt>
                <c:pt idx="8819">
                  <c:v>39.063000000000002</c:v>
                </c:pt>
                <c:pt idx="8820">
                  <c:v>38.939</c:v>
                </c:pt>
                <c:pt idx="8821">
                  <c:v>38.799999999999997</c:v>
                </c:pt>
                <c:pt idx="8822">
                  <c:v>38.642000000000003</c:v>
                </c:pt>
                <c:pt idx="8823">
                  <c:v>38.472999999999999</c:v>
                </c:pt>
                <c:pt idx="8824">
                  <c:v>38.295000000000002</c:v>
                </c:pt>
                <c:pt idx="8825">
                  <c:v>38.112000000000002</c:v>
                </c:pt>
                <c:pt idx="8826">
                  <c:v>37.944000000000003</c:v>
                </c:pt>
                <c:pt idx="8827">
                  <c:v>37.784999999999997</c:v>
                </c:pt>
                <c:pt idx="8828">
                  <c:v>37.639000000000003</c:v>
                </c:pt>
                <c:pt idx="8829">
                  <c:v>37.506999999999998</c:v>
                </c:pt>
                <c:pt idx="8830">
                  <c:v>37.395000000000003</c:v>
                </c:pt>
                <c:pt idx="8831">
                  <c:v>37.319000000000003</c:v>
                </c:pt>
                <c:pt idx="8832">
                  <c:v>37.290999999999997</c:v>
                </c:pt>
                <c:pt idx="8833">
                  <c:v>37.298000000000002</c:v>
                </c:pt>
                <c:pt idx="8834">
                  <c:v>37.296999999999997</c:v>
                </c:pt>
                <c:pt idx="8835">
                  <c:v>37.28</c:v>
                </c:pt>
                <c:pt idx="8836">
                  <c:v>37.244999999999997</c:v>
                </c:pt>
                <c:pt idx="8837">
                  <c:v>37.186999999999998</c:v>
                </c:pt>
                <c:pt idx="8838">
                  <c:v>37.125</c:v>
                </c:pt>
                <c:pt idx="8839">
                  <c:v>37.067</c:v>
                </c:pt>
                <c:pt idx="8840">
                  <c:v>37.030999999999999</c:v>
                </c:pt>
                <c:pt idx="8841">
                  <c:v>37.027000000000001</c:v>
                </c:pt>
                <c:pt idx="8842">
                  <c:v>37.046999999999997</c:v>
                </c:pt>
                <c:pt idx="8843">
                  <c:v>37.097000000000001</c:v>
                </c:pt>
                <c:pt idx="8844">
                  <c:v>37.171999999999997</c:v>
                </c:pt>
                <c:pt idx="8845">
                  <c:v>37.252000000000002</c:v>
                </c:pt>
                <c:pt idx="8846">
                  <c:v>37.32</c:v>
                </c:pt>
                <c:pt idx="8847">
                  <c:v>37.356000000000002</c:v>
                </c:pt>
                <c:pt idx="8848">
                  <c:v>37.366999999999997</c:v>
                </c:pt>
                <c:pt idx="8849">
                  <c:v>37.356999999999999</c:v>
                </c:pt>
                <c:pt idx="8850">
                  <c:v>37.331000000000003</c:v>
                </c:pt>
                <c:pt idx="8851">
                  <c:v>37.289000000000001</c:v>
                </c:pt>
                <c:pt idx="8852">
                  <c:v>37.234999999999999</c:v>
                </c:pt>
                <c:pt idx="8853">
                  <c:v>37.161999999999999</c:v>
                </c:pt>
                <c:pt idx="8854">
                  <c:v>37.084000000000003</c:v>
                </c:pt>
                <c:pt idx="8855">
                  <c:v>37.015000000000001</c:v>
                </c:pt>
                <c:pt idx="8856">
                  <c:v>36.948</c:v>
                </c:pt>
                <c:pt idx="8857">
                  <c:v>36.874000000000002</c:v>
                </c:pt>
                <c:pt idx="8858">
                  <c:v>36.795000000000002</c:v>
                </c:pt>
                <c:pt idx="8859">
                  <c:v>36.722999999999999</c:v>
                </c:pt>
                <c:pt idx="8860">
                  <c:v>36.651000000000003</c:v>
                </c:pt>
                <c:pt idx="8861">
                  <c:v>36.57</c:v>
                </c:pt>
                <c:pt idx="8862">
                  <c:v>36.493000000000002</c:v>
                </c:pt>
                <c:pt idx="8863">
                  <c:v>36.42</c:v>
                </c:pt>
                <c:pt idx="8864">
                  <c:v>36.343000000000004</c:v>
                </c:pt>
                <c:pt idx="8865">
                  <c:v>36.274000000000001</c:v>
                </c:pt>
                <c:pt idx="8866">
                  <c:v>36.225999999999999</c:v>
                </c:pt>
                <c:pt idx="8867">
                  <c:v>36.204000000000001</c:v>
                </c:pt>
                <c:pt idx="8868">
                  <c:v>36.191000000000003</c:v>
                </c:pt>
                <c:pt idx="8869">
                  <c:v>36.216000000000001</c:v>
                </c:pt>
                <c:pt idx="8870">
                  <c:v>36.298999999999999</c:v>
                </c:pt>
                <c:pt idx="8871">
                  <c:v>36.405999999999999</c:v>
                </c:pt>
                <c:pt idx="8872">
                  <c:v>36.527999999999999</c:v>
                </c:pt>
                <c:pt idx="8873">
                  <c:v>36.648000000000003</c:v>
                </c:pt>
                <c:pt idx="8874">
                  <c:v>36.756</c:v>
                </c:pt>
                <c:pt idx="8875">
                  <c:v>36.850999999999999</c:v>
                </c:pt>
                <c:pt idx="8876">
                  <c:v>36.915999999999997</c:v>
                </c:pt>
                <c:pt idx="8877">
                  <c:v>36.936999999999998</c:v>
                </c:pt>
                <c:pt idx="8878">
                  <c:v>36.905999999999999</c:v>
                </c:pt>
                <c:pt idx="8879">
                  <c:v>36.832000000000001</c:v>
                </c:pt>
                <c:pt idx="8880">
                  <c:v>36.719000000000001</c:v>
                </c:pt>
                <c:pt idx="8881">
                  <c:v>36.569000000000003</c:v>
                </c:pt>
                <c:pt idx="8882">
                  <c:v>36.393999999999998</c:v>
                </c:pt>
                <c:pt idx="8883">
                  <c:v>36.218000000000004</c:v>
                </c:pt>
                <c:pt idx="8884">
                  <c:v>36.039000000000001</c:v>
                </c:pt>
                <c:pt idx="8885">
                  <c:v>35.856999999999999</c:v>
                </c:pt>
                <c:pt idx="8886">
                  <c:v>35.697000000000003</c:v>
                </c:pt>
                <c:pt idx="8887">
                  <c:v>35.575000000000003</c:v>
                </c:pt>
                <c:pt idx="8888">
                  <c:v>35.487000000000002</c:v>
                </c:pt>
                <c:pt idx="8889">
                  <c:v>35.439</c:v>
                </c:pt>
                <c:pt idx="8890">
                  <c:v>35.426000000000002</c:v>
                </c:pt>
                <c:pt idx="8891">
                  <c:v>35.445</c:v>
                </c:pt>
                <c:pt idx="8892">
                  <c:v>35.491999999999997</c:v>
                </c:pt>
                <c:pt idx="8893">
                  <c:v>35.564999999999998</c:v>
                </c:pt>
                <c:pt idx="8894">
                  <c:v>35.673999999999999</c:v>
                </c:pt>
                <c:pt idx="8895">
                  <c:v>35.790999999999997</c:v>
                </c:pt>
                <c:pt idx="8896">
                  <c:v>35.896999999999998</c:v>
                </c:pt>
                <c:pt idx="8897">
                  <c:v>36.023000000000003</c:v>
                </c:pt>
                <c:pt idx="8898">
                  <c:v>36.162999999999997</c:v>
                </c:pt>
                <c:pt idx="8899">
                  <c:v>36.299999999999997</c:v>
                </c:pt>
                <c:pt idx="8900">
                  <c:v>36.43</c:v>
                </c:pt>
                <c:pt idx="8901">
                  <c:v>36.542000000000002</c:v>
                </c:pt>
                <c:pt idx="8902">
                  <c:v>36.661000000000001</c:v>
                </c:pt>
                <c:pt idx="8903">
                  <c:v>36.764000000000003</c:v>
                </c:pt>
                <c:pt idx="8904">
                  <c:v>36.841999999999999</c:v>
                </c:pt>
                <c:pt idx="8905">
                  <c:v>36.911000000000001</c:v>
                </c:pt>
                <c:pt idx="8906">
                  <c:v>36.97</c:v>
                </c:pt>
                <c:pt idx="8907">
                  <c:v>37.015000000000001</c:v>
                </c:pt>
                <c:pt idx="8908">
                  <c:v>37.061999999999998</c:v>
                </c:pt>
                <c:pt idx="8909">
                  <c:v>37.113999999999997</c:v>
                </c:pt>
                <c:pt idx="8910">
                  <c:v>37.152000000000001</c:v>
                </c:pt>
                <c:pt idx="8911">
                  <c:v>37.171999999999997</c:v>
                </c:pt>
                <c:pt idx="8912">
                  <c:v>37.192</c:v>
                </c:pt>
                <c:pt idx="8913">
                  <c:v>37.194000000000003</c:v>
                </c:pt>
                <c:pt idx="8914">
                  <c:v>37.183</c:v>
                </c:pt>
                <c:pt idx="8915">
                  <c:v>37.180999999999997</c:v>
                </c:pt>
                <c:pt idx="8916">
                  <c:v>37.192</c:v>
                </c:pt>
                <c:pt idx="8917">
                  <c:v>37.21</c:v>
                </c:pt>
                <c:pt idx="8918">
                  <c:v>37.231000000000002</c:v>
                </c:pt>
                <c:pt idx="8919">
                  <c:v>37.253</c:v>
                </c:pt>
                <c:pt idx="8920">
                  <c:v>37.274999999999999</c:v>
                </c:pt>
                <c:pt idx="8921">
                  <c:v>37.301000000000002</c:v>
                </c:pt>
                <c:pt idx="8922">
                  <c:v>37.317</c:v>
                </c:pt>
                <c:pt idx="8923">
                  <c:v>37.326000000000001</c:v>
                </c:pt>
                <c:pt idx="8924">
                  <c:v>37.325000000000003</c:v>
                </c:pt>
                <c:pt idx="8925">
                  <c:v>37.319000000000003</c:v>
                </c:pt>
                <c:pt idx="8926">
                  <c:v>37.316000000000003</c:v>
                </c:pt>
                <c:pt idx="8927">
                  <c:v>37.32</c:v>
                </c:pt>
                <c:pt idx="8928">
                  <c:v>37.340000000000003</c:v>
                </c:pt>
                <c:pt idx="8929">
                  <c:v>37.375999999999998</c:v>
                </c:pt>
                <c:pt idx="8930">
                  <c:v>37.421999999999997</c:v>
                </c:pt>
                <c:pt idx="8931">
                  <c:v>37.479999999999997</c:v>
                </c:pt>
                <c:pt idx="8932">
                  <c:v>37.549999999999997</c:v>
                </c:pt>
                <c:pt idx="8933">
                  <c:v>37.630000000000003</c:v>
                </c:pt>
                <c:pt idx="8934">
                  <c:v>37.712000000000003</c:v>
                </c:pt>
                <c:pt idx="8935">
                  <c:v>37.787999999999997</c:v>
                </c:pt>
                <c:pt idx="8936">
                  <c:v>37.845999999999997</c:v>
                </c:pt>
                <c:pt idx="8937">
                  <c:v>37.904000000000003</c:v>
                </c:pt>
                <c:pt idx="8938">
                  <c:v>37.966000000000001</c:v>
                </c:pt>
                <c:pt idx="8939">
                  <c:v>38.034999999999997</c:v>
                </c:pt>
                <c:pt idx="8940">
                  <c:v>38.119999999999997</c:v>
                </c:pt>
                <c:pt idx="8941">
                  <c:v>38.207000000000001</c:v>
                </c:pt>
                <c:pt idx="8942">
                  <c:v>38.283999999999999</c:v>
                </c:pt>
                <c:pt idx="8943">
                  <c:v>38.362000000000002</c:v>
                </c:pt>
                <c:pt idx="8944">
                  <c:v>38.447000000000003</c:v>
                </c:pt>
                <c:pt idx="8945">
                  <c:v>38.540999999999997</c:v>
                </c:pt>
                <c:pt idx="8946">
                  <c:v>38.628</c:v>
                </c:pt>
                <c:pt idx="8947">
                  <c:v>38.704999999999998</c:v>
                </c:pt>
                <c:pt idx="8948">
                  <c:v>38.774000000000001</c:v>
                </c:pt>
                <c:pt idx="8949">
                  <c:v>38.832000000000001</c:v>
                </c:pt>
                <c:pt idx="8950">
                  <c:v>38.906999999999996</c:v>
                </c:pt>
                <c:pt idx="8951">
                  <c:v>38.99</c:v>
                </c:pt>
                <c:pt idx="8952">
                  <c:v>39.07</c:v>
                </c:pt>
                <c:pt idx="8953">
                  <c:v>39.162999999999997</c:v>
                </c:pt>
                <c:pt idx="8954">
                  <c:v>39.267000000000003</c:v>
                </c:pt>
                <c:pt idx="8955">
                  <c:v>39.362000000000002</c:v>
                </c:pt>
                <c:pt idx="8956">
                  <c:v>39.445999999999998</c:v>
                </c:pt>
                <c:pt idx="8957">
                  <c:v>39.533000000000001</c:v>
                </c:pt>
                <c:pt idx="8958">
                  <c:v>39.622999999999998</c:v>
                </c:pt>
                <c:pt idx="8959">
                  <c:v>39.726999999999997</c:v>
                </c:pt>
                <c:pt idx="8960">
                  <c:v>39.811999999999998</c:v>
                </c:pt>
                <c:pt idx="8961">
                  <c:v>39.884</c:v>
                </c:pt>
                <c:pt idx="8962">
                  <c:v>39.962000000000003</c:v>
                </c:pt>
                <c:pt idx="8963">
                  <c:v>40.011000000000003</c:v>
                </c:pt>
                <c:pt idx="8964">
                  <c:v>40.043999999999997</c:v>
                </c:pt>
                <c:pt idx="8965">
                  <c:v>40.064999999999998</c:v>
                </c:pt>
                <c:pt idx="8966">
                  <c:v>40.07</c:v>
                </c:pt>
                <c:pt idx="8967">
                  <c:v>40.063000000000002</c:v>
                </c:pt>
                <c:pt idx="8968">
                  <c:v>40.045000000000002</c:v>
                </c:pt>
                <c:pt idx="8969">
                  <c:v>40.024000000000001</c:v>
                </c:pt>
                <c:pt idx="8970">
                  <c:v>40.008000000000003</c:v>
                </c:pt>
                <c:pt idx="8971">
                  <c:v>39.996000000000002</c:v>
                </c:pt>
                <c:pt idx="8972">
                  <c:v>39.987000000000002</c:v>
                </c:pt>
                <c:pt idx="8973">
                  <c:v>39.984999999999999</c:v>
                </c:pt>
                <c:pt idx="8974">
                  <c:v>39.997</c:v>
                </c:pt>
                <c:pt idx="8975">
                  <c:v>40.024999999999999</c:v>
                </c:pt>
                <c:pt idx="8976">
                  <c:v>40.067999999999998</c:v>
                </c:pt>
                <c:pt idx="8977">
                  <c:v>40.112000000000002</c:v>
                </c:pt>
                <c:pt idx="8978">
                  <c:v>40.152999999999999</c:v>
                </c:pt>
                <c:pt idx="8979">
                  <c:v>40.197000000000003</c:v>
                </c:pt>
                <c:pt idx="8980">
                  <c:v>40.226999999999997</c:v>
                </c:pt>
                <c:pt idx="8981">
                  <c:v>40.246000000000002</c:v>
                </c:pt>
                <c:pt idx="8982">
                  <c:v>40.261000000000003</c:v>
                </c:pt>
                <c:pt idx="8983">
                  <c:v>40.273000000000003</c:v>
                </c:pt>
                <c:pt idx="8984">
                  <c:v>40.274000000000001</c:v>
                </c:pt>
                <c:pt idx="8985">
                  <c:v>40.26</c:v>
                </c:pt>
                <c:pt idx="8986">
                  <c:v>40.241999999999997</c:v>
                </c:pt>
                <c:pt idx="8987">
                  <c:v>40.225000000000001</c:v>
                </c:pt>
                <c:pt idx="8988">
                  <c:v>40.204999999999998</c:v>
                </c:pt>
                <c:pt idx="8989">
                  <c:v>40.182000000000002</c:v>
                </c:pt>
                <c:pt idx="8990">
                  <c:v>40.152999999999999</c:v>
                </c:pt>
                <c:pt idx="8991">
                  <c:v>40.118000000000002</c:v>
                </c:pt>
                <c:pt idx="8992">
                  <c:v>40.073999999999998</c:v>
                </c:pt>
                <c:pt idx="8993">
                  <c:v>40.029000000000003</c:v>
                </c:pt>
                <c:pt idx="8994">
                  <c:v>39.988999999999997</c:v>
                </c:pt>
                <c:pt idx="8995">
                  <c:v>39.962000000000003</c:v>
                </c:pt>
                <c:pt idx="8996">
                  <c:v>39.945</c:v>
                </c:pt>
                <c:pt idx="8997">
                  <c:v>39.938000000000002</c:v>
                </c:pt>
                <c:pt idx="8998">
                  <c:v>39.944000000000003</c:v>
                </c:pt>
                <c:pt idx="8999">
                  <c:v>39.962000000000003</c:v>
                </c:pt>
              </c:numCache>
            </c:numRef>
          </c:val>
          <c:smooth val="0"/>
          <c:extLst>
            <c:ext xmlns:c16="http://schemas.microsoft.com/office/drawing/2014/chart" uri="{C3380CC4-5D6E-409C-BE32-E72D297353CC}">
              <c16:uniqueId val="{00000000-F00F-430F-8EA0-3F1E5376533F}"/>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AP!$E$1</c:f>
              <c:strCache>
                <c:ptCount val="1"/>
                <c:pt idx="0">
                  <c:v>TF AP (mm)</c:v>
                </c:pt>
              </c:strCache>
            </c:strRef>
          </c:tx>
          <c:spPr>
            <a:ln w="28575" cap="rnd">
              <a:solidFill>
                <a:schemeClr val="accent2"/>
              </a:solidFill>
              <a:round/>
            </a:ln>
            <a:effectLst/>
          </c:spPr>
          <c:marker>
            <c:symbol val="none"/>
          </c:marker>
          <c:val>
            <c:numRef>
              <c:f>DU02_INTACT_KE_AP!$E$2:$E$9001</c:f>
              <c:numCache>
                <c:formatCode>General</c:formatCode>
                <c:ptCount val="9000"/>
                <c:pt idx="0">
                  <c:v>-14.827</c:v>
                </c:pt>
                <c:pt idx="1">
                  <c:v>-14.864000000000001</c:v>
                </c:pt>
                <c:pt idx="2">
                  <c:v>-14.914</c:v>
                </c:pt>
                <c:pt idx="3">
                  <c:v>-14.942</c:v>
                </c:pt>
                <c:pt idx="4">
                  <c:v>-14.952999999999999</c:v>
                </c:pt>
                <c:pt idx="5">
                  <c:v>-14.942</c:v>
                </c:pt>
                <c:pt idx="6">
                  <c:v>-14.996</c:v>
                </c:pt>
                <c:pt idx="7">
                  <c:v>-15.007</c:v>
                </c:pt>
                <c:pt idx="8">
                  <c:v>-14.96</c:v>
                </c:pt>
                <c:pt idx="9">
                  <c:v>-14.922000000000001</c:v>
                </c:pt>
                <c:pt idx="10">
                  <c:v>-14.917</c:v>
                </c:pt>
                <c:pt idx="11">
                  <c:v>-15.010999999999999</c:v>
                </c:pt>
                <c:pt idx="12">
                  <c:v>-14.978999999999999</c:v>
                </c:pt>
                <c:pt idx="13">
                  <c:v>-14.954000000000001</c:v>
                </c:pt>
                <c:pt idx="14">
                  <c:v>-14.904999999999999</c:v>
                </c:pt>
                <c:pt idx="15">
                  <c:v>-14.864000000000001</c:v>
                </c:pt>
                <c:pt idx="16">
                  <c:v>-14.895</c:v>
                </c:pt>
                <c:pt idx="17">
                  <c:v>-14.872999999999999</c:v>
                </c:pt>
                <c:pt idx="18">
                  <c:v>-14.84</c:v>
                </c:pt>
                <c:pt idx="19">
                  <c:v>-14.823</c:v>
                </c:pt>
                <c:pt idx="20">
                  <c:v>-14.827999999999999</c:v>
                </c:pt>
                <c:pt idx="21">
                  <c:v>-14.856</c:v>
                </c:pt>
                <c:pt idx="22">
                  <c:v>-14.85</c:v>
                </c:pt>
                <c:pt idx="23">
                  <c:v>-14.95</c:v>
                </c:pt>
                <c:pt idx="24">
                  <c:v>-15.005000000000001</c:v>
                </c:pt>
                <c:pt idx="25">
                  <c:v>-15.009</c:v>
                </c:pt>
                <c:pt idx="26">
                  <c:v>-15.048999999999999</c:v>
                </c:pt>
                <c:pt idx="27">
                  <c:v>-15.015000000000001</c:v>
                </c:pt>
                <c:pt idx="28">
                  <c:v>-14.999000000000001</c:v>
                </c:pt>
                <c:pt idx="29">
                  <c:v>-14.872</c:v>
                </c:pt>
                <c:pt idx="30">
                  <c:v>-14.907</c:v>
                </c:pt>
                <c:pt idx="31">
                  <c:v>-14.895</c:v>
                </c:pt>
                <c:pt idx="32">
                  <c:v>-14.845000000000001</c:v>
                </c:pt>
                <c:pt idx="33">
                  <c:v>-14.878</c:v>
                </c:pt>
                <c:pt idx="34">
                  <c:v>-14.881</c:v>
                </c:pt>
                <c:pt idx="35">
                  <c:v>-14.91</c:v>
                </c:pt>
                <c:pt idx="36">
                  <c:v>-14.949</c:v>
                </c:pt>
                <c:pt idx="37">
                  <c:v>-14.99</c:v>
                </c:pt>
                <c:pt idx="38">
                  <c:v>-14.983000000000001</c:v>
                </c:pt>
                <c:pt idx="39">
                  <c:v>-15</c:v>
                </c:pt>
                <c:pt idx="40">
                  <c:v>-15.087</c:v>
                </c:pt>
                <c:pt idx="41">
                  <c:v>-15.143000000000001</c:v>
                </c:pt>
                <c:pt idx="42">
                  <c:v>-15.172000000000001</c:v>
                </c:pt>
                <c:pt idx="43">
                  <c:v>-15.103</c:v>
                </c:pt>
                <c:pt idx="44">
                  <c:v>-15.061999999999999</c:v>
                </c:pt>
                <c:pt idx="45">
                  <c:v>-15</c:v>
                </c:pt>
                <c:pt idx="46">
                  <c:v>-14.933</c:v>
                </c:pt>
                <c:pt idx="47">
                  <c:v>-14.887</c:v>
                </c:pt>
                <c:pt idx="48">
                  <c:v>-14.882</c:v>
                </c:pt>
                <c:pt idx="49">
                  <c:v>-14.834</c:v>
                </c:pt>
                <c:pt idx="50">
                  <c:v>-14.858000000000001</c:v>
                </c:pt>
                <c:pt idx="51">
                  <c:v>-14.977</c:v>
                </c:pt>
                <c:pt idx="52">
                  <c:v>-14.956</c:v>
                </c:pt>
                <c:pt idx="53">
                  <c:v>-14.958</c:v>
                </c:pt>
                <c:pt idx="54">
                  <c:v>-14.84</c:v>
                </c:pt>
                <c:pt idx="55">
                  <c:v>-14.954000000000001</c:v>
                </c:pt>
                <c:pt idx="56">
                  <c:v>-14.941000000000001</c:v>
                </c:pt>
                <c:pt idx="57">
                  <c:v>-14.994999999999999</c:v>
                </c:pt>
                <c:pt idx="58">
                  <c:v>-14.968</c:v>
                </c:pt>
                <c:pt idx="59">
                  <c:v>-15.032</c:v>
                </c:pt>
                <c:pt idx="60">
                  <c:v>-15.066000000000001</c:v>
                </c:pt>
                <c:pt idx="61">
                  <c:v>-15.081</c:v>
                </c:pt>
                <c:pt idx="62">
                  <c:v>-15.026999999999999</c:v>
                </c:pt>
                <c:pt idx="63">
                  <c:v>-15.081</c:v>
                </c:pt>
                <c:pt idx="64">
                  <c:v>-15.108000000000001</c:v>
                </c:pt>
                <c:pt idx="65">
                  <c:v>-15.01</c:v>
                </c:pt>
                <c:pt idx="66">
                  <c:v>-14.957000000000001</c:v>
                </c:pt>
                <c:pt idx="67">
                  <c:v>-14.944000000000001</c:v>
                </c:pt>
                <c:pt idx="68">
                  <c:v>-15.090999999999999</c:v>
                </c:pt>
                <c:pt idx="69">
                  <c:v>-15.035</c:v>
                </c:pt>
                <c:pt idx="70">
                  <c:v>-15.007</c:v>
                </c:pt>
                <c:pt idx="71">
                  <c:v>-15.007</c:v>
                </c:pt>
                <c:pt idx="72">
                  <c:v>-14.981999999999999</c:v>
                </c:pt>
                <c:pt idx="73">
                  <c:v>-15.03</c:v>
                </c:pt>
                <c:pt idx="74">
                  <c:v>-15.077</c:v>
                </c:pt>
                <c:pt idx="75">
                  <c:v>-15.038</c:v>
                </c:pt>
                <c:pt idx="76">
                  <c:v>-15.071</c:v>
                </c:pt>
                <c:pt idx="77">
                  <c:v>-15.052</c:v>
                </c:pt>
                <c:pt idx="78">
                  <c:v>-15.025</c:v>
                </c:pt>
                <c:pt idx="79">
                  <c:v>-15.026999999999999</c:v>
                </c:pt>
                <c:pt idx="80">
                  <c:v>-15.03</c:v>
                </c:pt>
                <c:pt idx="81">
                  <c:v>-14.997999999999999</c:v>
                </c:pt>
                <c:pt idx="82">
                  <c:v>-15.03</c:v>
                </c:pt>
                <c:pt idx="83">
                  <c:v>-15.026</c:v>
                </c:pt>
                <c:pt idx="84">
                  <c:v>-15.057</c:v>
                </c:pt>
                <c:pt idx="85">
                  <c:v>-15.118</c:v>
                </c:pt>
                <c:pt idx="86">
                  <c:v>-15.166</c:v>
                </c:pt>
                <c:pt idx="87">
                  <c:v>-15.082000000000001</c:v>
                </c:pt>
                <c:pt idx="88">
                  <c:v>-15.08</c:v>
                </c:pt>
                <c:pt idx="89">
                  <c:v>-15.128</c:v>
                </c:pt>
                <c:pt idx="90">
                  <c:v>-15.177</c:v>
                </c:pt>
                <c:pt idx="91">
                  <c:v>-15.109</c:v>
                </c:pt>
                <c:pt idx="92">
                  <c:v>-15.069000000000001</c:v>
                </c:pt>
                <c:pt idx="93">
                  <c:v>-14.96</c:v>
                </c:pt>
                <c:pt idx="94">
                  <c:v>-14.901999999999999</c:v>
                </c:pt>
                <c:pt idx="95">
                  <c:v>-14.817</c:v>
                </c:pt>
                <c:pt idx="96">
                  <c:v>-14.805999999999999</c:v>
                </c:pt>
                <c:pt idx="97">
                  <c:v>-14.862</c:v>
                </c:pt>
                <c:pt idx="98">
                  <c:v>-14.904999999999999</c:v>
                </c:pt>
                <c:pt idx="99">
                  <c:v>-14.848000000000001</c:v>
                </c:pt>
                <c:pt idx="100">
                  <c:v>-14.942</c:v>
                </c:pt>
                <c:pt idx="101">
                  <c:v>-15.042</c:v>
                </c:pt>
                <c:pt idx="102">
                  <c:v>-15.067</c:v>
                </c:pt>
                <c:pt idx="103">
                  <c:v>-15.12</c:v>
                </c:pt>
                <c:pt idx="104">
                  <c:v>-15.066000000000001</c:v>
                </c:pt>
                <c:pt idx="105">
                  <c:v>-15.144</c:v>
                </c:pt>
                <c:pt idx="106">
                  <c:v>-15.031000000000001</c:v>
                </c:pt>
                <c:pt idx="107">
                  <c:v>-14.95</c:v>
                </c:pt>
                <c:pt idx="108">
                  <c:v>-15.015000000000001</c:v>
                </c:pt>
                <c:pt idx="109">
                  <c:v>-15</c:v>
                </c:pt>
                <c:pt idx="110">
                  <c:v>-14.946</c:v>
                </c:pt>
                <c:pt idx="111">
                  <c:v>-14.872</c:v>
                </c:pt>
                <c:pt idx="112">
                  <c:v>-14.930999999999999</c:v>
                </c:pt>
                <c:pt idx="113">
                  <c:v>-14.987</c:v>
                </c:pt>
                <c:pt idx="114">
                  <c:v>-15.051</c:v>
                </c:pt>
                <c:pt idx="115">
                  <c:v>-14.94</c:v>
                </c:pt>
                <c:pt idx="116">
                  <c:v>-14.975</c:v>
                </c:pt>
                <c:pt idx="117">
                  <c:v>-14.941000000000001</c:v>
                </c:pt>
                <c:pt idx="118">
                  <c:v>-14.954000000000001</c:v>
                </c:pt>
                <c:pt idx="119">
                  <c:v>-14.815</c:v>
                </c:pt>
                <c:pt idx="120">
                  <c:v>-14.603999999999999</c:v>
                </c:pt>
                <c:pt idx="121">
                  <c:v>-14.568</c:v>
                </c:pt>
                <c:pt idx="122">
                  <c:v>-14.643000000000001</c:v>
                </c:pt>
                <c:pt idx="123">
                  <c:v>-14.645</c:v>
                </c:pt>
                <c:pt idx="124">
                  <c:v>-14.561999999999999</c:v>
                </c:pt>
                <c:pt idx="125">
                  <c:v>-14.507</c:v>
                </c:pt>
                <c:pt idx="126">
                  <c:v>-14.491</c:v>
                </c:pt>
                <c:pt idx="127">
                  <c:v>-14.384</c:v>
                </c:pt>
                <c:pt idx="128">
                  <c:v>-14.327999999999999</c:v>
                </c:pt>
                <c:pt idx="129">
                  <c:v>-14.439</c:v>
                </c:pt>
                <c:pt idx="130">
                  <c:v>-14.327</c:v>
                </c:pt>
                <c:pt idx="131">
                  <c:v>-14.262</c:v>
                </c:pt>
                <c:pt idx="132">
                  <c:v>-14.382999999999999</c:v>
                </c:pt>
                <c:pt idx="133">
                  <c:v>-14.239000000000001</c:v>
                </c:pt>
                <c:pt idx="134">
                  <c:v>-14.22</c:v>
                </c:pt>
                <c:pt idx="135">
                  <c:v>-14.204000000000001</c:v>
                </c:pt>
                <c:pt idx="136">
                  <c:v>-14.291</c:v>
                </c:pt>
                <c:pt idx="137">
                  <c:v>-14.263999999999999</c:v>
                </c:pt>
                <c:pt idx="138">
                  <c:v>-14.247</c:v>
                </c:pt>
                <c:pt idx="139">
                  <c:v>-14.206</c:v>
                </c:pt>
                <c:pt idx="140">
                  <c:v>-14.22</c:v>
                </c:pt>
                <c:pt idx="141">
                  <c:v>-14.218</c:v>
                </c:pt>
                <c:pt idx="142">
                  <c:v>-14.113</c:v>
                </c:pt>
                <c:pt idx="143">
                  <c:v>-14.016999999999999</c:v>
                </c:pt>
                <c:pt idx="144">
                  <c:v>-14.079000000000001</c:v>
                </c:pt>
                <c:pt idx="145">
                  <c:v>-14.127000000000001</c:v>
                </c:pt>
                <c:pt idx="146">
                  <c:v>-14.034000000000001</c:v>
                </c:pt>
                <c:pt idx="147">
                  <c:v>-14.010999999999999</c:v>
                </c:pt>
                <c:pt idx="148">
                  <c:v>-14.023999999999999</c:v>
                </c:pt>
                <c:pt idx="149">
                  <c:v>-14.007</c:v>
                </c:pt>
                <c:pt idx="150">
                  <c:v>-14.029</c:v>
                </c:pt>
                <c:pt idx="151">
                  <c:v>-13.981999999999999</c:v>
                </c:pt>
                <c:pt idx="152">
                  <c:v>-13.984</c:v>
                </c:pt>
                <c:pt idx="153">
                  <c:v>-13.981</c:v>
                </c:pt>
                <c:pt idx="154">
                  <c:v>-13.829000000000001</c:v>
                </c:pt>
                <c:pt idx="155">
                  <c:v>-13.846</c:v>
                </c:pt>
                <c:pt idx="156">
                  <c:v>-13.888999999999999</c:v>
                </c:pt>
                <c:pt idx="157">
                  <c:v>-13.824</c:v>
                </c:pt>
                <c:pt idx="158">
                  <c:v>-13.853</c:v>
                </c:pt>
                <c:pt idx="159">
                  <c:v>-13.917</c:v>
                </c:pt>
                <c:pt idx="160">
                  <c:v>-13.831</c:v>
                </c:pt>
                <c:pt idx="161">
                  <c:v>-13.721</c:v>
                </c:pt>
                <c:pt idx="162">
                  <c:v>-13.737</c:v>
                </c:pt>
                <c:pt idx="163">
                  <c:v>-13.792</c:v>
                </c:pt>
                <c:pt idx="164">
                  <c:v>-13.771000000000001</c:v>
                </c:pt>
                <c:pt idx="165">
                  <c:v>-13.705</c:v>
                </c:pt>
                <c:pt idx="166">
                  <c:v>-13.760999999999999</c:v>
                </c:pt>
                <c:pt idx="167">
                  <c:v>-13.808999999999999</c:v>
                </c:pt>
                <c:pt idx="168">
                  <c:v>-13.856</c:v>
                </c:pt>
                <c:pt idx="169">
                  <c:v>-13.847</c:v>
                </c:pt>
                <c:pt idx="170">
                  <c:v>-13.891</c:v>
                </c:pt>
                <c:pt idx="171">
                  <c:v>-13.884</c:v>
                </c:pt>
                <c:pt idx="172">
                  <c:v>-13.903</c:v>
                </c:pt>
                <c:pt idx="173">
                  <c:v>-13.91</c:v>
                </c:pt>
                <c:pt idx="174">
                  <c:v>-13.753</c:v>
                </c:pt>
                <c:pt idx="175">
                  <c:v>-13.72</c:v>
                </c:pt>
                <c:pt idx="176">
                  <c:v>-13.826000000000001</c:v>
                </c:pt>
                <c:pt idx="177">
                  <c:v>-13.808999999999999</c:v>
                </c:pt>
                <c:pt idx="178">
                  <c:v>-13.771000000000001</c:v>
                </c:pt>
                <c:pt idx="179">
                  <c:v>-13.856</c:v>
                </c:pt>
                <c:pt idx="180">
                  <c:v>-13.898</c:v>
                </c:pt>
                <c:pt idx="181">
                  <c:v>-13.868</c:v>
                </c:pt>
                <c:pt idx="182">
                  <c:v>-13.692</c:v>
                </c:pt>
                <c:pt idx="183">
                  <c:v>-13.664999999999999</c:v>
                </c:pt>
                <c:pt idx="184">
                  <c:v>-13.69</c:v>
                </c:pt>
                <c:pt idx="185">
                  <c:v>-13.613</c:v>
                </c:pt>
                <c:pt idx="186">
                  <c:v>-13.587999999999999</c:v>
                </c:pt>
                <c:pt idx="187">
                  <c:v>-13.552</c:v>
                </c:pt>
                <c:pt idx="188">
                  <c:v>-13.555</c:v>
                </c:pt>
                <c:pt idx="189">
                  <c:v>-13.577999999999999</c:v>
                </c:pt>
                <c:pt idx="190">
                  <c:v>-13.462999999999999</c:v>
                </c:pt>
                <c:pt idx="191">
                  <c:v>-13.48</c:v>
                </c:pt>
                <c:pt idx="192">
                  <c:v>-13.41</c:v>
                </c:pt>
                <c:pt idx="193">
                  <c:v>-13.476000000000001</c:v>
                </c:pt>
                <c:pt idx="194">
                  <c:v>-13.385999999999999</c:v>
                </c:pt>
                <c:pt idx="195">
                  <c:v>-13.242000000000001</c:v>
                </c:pt>
                <c:pt idx="196">
                  <c:v>-13.161</c:v>
                </c:pt>
                <c:pt idx="197">
                  <c:v>-13.138</c:v>
                </c:pt>
                <c:pt idx="198">
                  <c:v>-13.193</c:v>
                </c:pt>
                <c:pt idx="199">
                  <c:v>-13.045</c:v>
                </c:pt>
                <c:pt idx="200">
                  <c:v>-12.972</c:v>
                </c:pt>
                <c:pt idx="201">
                  <c:v>-12.907999999999999</c:v>
                </c:pt>
                <c:pt idx="202">
                  <c:v>-12.848000000000001</c:v>
                </c:pt>
                <c:pt idx="203">
                  <c:v>-12.881</c:v>
                </c:pt>
                <c:pt idx="204">
                  <c:v>-12.776999999999999</c:v>
                </c:pt>
                <c:pt idx="205">
                  <c:v>-12.808</c:v>
                </c:pt>
                <c:pt idx="206">
                  <c:v>-12.731999999999999</c:v>
                </c:pt>
                <c:pt idx="207">
                  <c:v>-12.708</c:v>
                </c:pt>
                <c:pt idx="208">
                  <c:v>-12.76</c:v>
                </c:pt>
                <c:pt idx="209">
                  <c:v>-12.728999999999999</c:v>
                </c:pt>
                <c:pt idx="210">
                  <c:v>-12.689</c:v>
                </c:pt>
                <c:pt idx="211">
                  <c:v>-12.845000000000001</c:v>
                </c:pt>
                <c:pt idx="212">
                  <c:v>-12.856999999999999</c:v>
                </c:pt>
                <c:pt idx="213">
                  <c:v>-12.871</c:v>
                </c:pt>
                <c:pt idx="214">
                  <c:v>-12.853</c:v>
                </c:pt>
                <c:pt idx="215">
                  <c:v>-12.794</c:v>
                </c:pt>
                <c:pt idx="216">
                  <c:v>-12.656000000000001</c:v>
                </c:pt>
                <c:pt idx="217">
                  <c:v>-12.548999999999999</c:v>
                </c:pt>
                <c:pt idx="218">
                  <c:v>-12.586</c:v>
                </c:pt>
                <c:pt idx="219">
                  <c:v>-12.526999999999999</c:v>
                </c:pt>
                <c:pt idx="220">
                  <c:v>-12.461</c:v>
                </c:pt>
                <c:pt idx="221">
                  <c:v>-12.327999999999999</c:v>
                </c:pt>
                <c:pt idx="222">
                  <c:v>-12.337999999999999</c:v>
                </c:pt>
                <c:pt idx="223">
                  <c:v>-12.366</c:v>
                </c:pt>
                <c:pt idx="224">
                  <c:v>-12.484999999999999</c:v>
                </c:pt>
                <c:pt idx="225">
                  <c:v>-12.584</c:v>
                </c:pt>
                <c:pt idx="226">
                  <c:v>-12.526999999999999</c:v>
                </c:pt>
                <c:pt idx="227">
                  <c:v>-12.465999999999999</c:v>
                </c:pt>
                <c:pt idx="228">
                  <c:v>-12.414</c:v>
                </c:pt>
                <c:pt idx="229">
                  <c:v>-12.212999999999999</c:v>
                </c:pt>
                <c:pt idx="230">
                  <c:v>-12.273999999999999</c:v>
                </c:pt>
                <c:pt idx="231">
                  <c:v>-12.191000000000001</c:v>
                </c:pt>
                <c:pt idx="232">
                  <c:v>-11.97</c:v>
                </c:pt>
                <c:pt idx="233">
                  <c:v>-11.896000000000001</c:v>
                </c:pt>
                <c:pt idx="234">
                  <c:v>-11.666</c:v>
                </c:pt>
                <c:pt idx="235">
                  <c:v>-11.478</c:v>
                </c:pt>
                <c:pt idx="236">
                  <c:v>-11.318</c:v>
                </c:pt>
                <c:pt idx="237">
                  <c:v>-11.31</c:v>
                </c:pt>
                <c:pt idx="238">
                  <c:v>-11.366</c:v>
                </c:pt>
                <c:pt idx="239">
                  <c:v>-11.425000000000001</c:v>
                </c:pt>
                <c:pt idx="240">
                  <c:v>-11.619</c:v>
                </c:pt>
                <c:pt idx="241">
                  <c:v>-11.606</c:v>
                </c:pt>
                <c:pt idx="242">
                  <c:v>-11.61</c:v>
                </c:pt>
                <c:pt idx="243">
                  <c:v>-11.712</c:v>
                </c:pt>
                <c:pt idx="244">
                  <c:v>-11.801</c:v>
                </c:pt>
                <c:pt idx="245">
                  <c:v>-11.803000000000001</c:v>
                </c:pt>
                <c:pt idx="246">
                  <c:v>-11.731999999999999</c:v>
                </c:pt>
                <c:pt idx="247">
                  <c:v>-11.471</c:v>
                </c:pt>
                <c:pt idx="248">
                  <c:v>-11.382999999999999</c:v>
                </c:pt>
                <c:pt idx="249">
                  <c:v>-11.207000000000001</c:v>
                </c:pt>
                <c:pt idx="250">
                  <c:v>-11.081</c:v>
                </c:pt>
                <c:pt idx="251">
                  <c:v>-11.012</c:v>
                </c:pt>
                <c:pt idx="252">
                  <c:v>-10.898</c:v>
                </c:pt>
                <c:pt idx="253">
                  <c:v>-10.85</c:v>
                </c:pt>
                <c:pt idx="254">
                  <c:v>-10.922000000000001</c:v>
                </c:pt>
                <c:pt idx="255">
                  <c:v>-10.994999999999999</c:v>
                </c:pt>
                <c:pt idx="256">
                  <c:v>-10.949</c:v>
                </c:pt>
                <c:pt idx="257">
                  <c:v>-10.914999999999999</c:v>
                </c:pt>
                <c:pt idx="258">
                  <c:v>-10.948</c:v>
                </c:pt>
                <c:pt idx="259">
                  <c:v>-10.88</c:v>
                </c:pt>
                <c:pt idx="260">
                  <c:v>-10.856999999999999</c:v>
                </c:pt>
                <c:pt idx="261">
                  <c:v>-10.794</c:v>
                </c:pt>
                <c:pt idx="262">
                  <c:v>-10.808999999999999</c:v>
                </c:pt>
                <c:pt idx="263">
                  <c:v>-10.731</c:v>
                </c:pt>
                <c:pt idx="264">
                  <c:v>-10.811999999999999</c:v>
                </c:pt>
                <c:pt idx="265">
                  <c:v>-10.891999999999999</c:v>
                </c:pt>
                <c:pt idx="266">
                  <c:v>-11.029</c:v>
                </c:pt>
                <c:pt idx="267">
                  <c:v>-11.039</c:v>
                </c:pt>
                <c:pt idx="268">
                  <c:v>-11.071</c:v>
                </c:pt>
                <c:pt idx="269">
                  <c:v>-11.128</c:v>
                </c:pt>
                <c:pt idx="270">
                  <c:v>-11.15</c:v>
                </c:pt>
                <c:pt idx="271">
                  <c:v>-11.14</c:v>
                </c:pt>
                <c:pt idx="272">
                  <c:v>-11.154</c:v>
                </c:pt>
                <c:pt idx="273">
                  <c:v>-11.172000000000001</c:v>
                </c:pt>
                <c:pt idx="274">
                  <c:v>-11.166</c:v>
                </c:pt>
                <c:pt idx="275">
                  <c:v>-11.223000000000001</c:v>
                </c:pt>
                <c:pt idx="276">
                  <c:v>-11.342000000000001</c:v>
                </c:pt>
                <c:pt idx="277">
                  <c:v>-11.319000000000001</c:v>
                </c:pt>
                <c:pt idx="278">
                  <c:v>-11.234999999999999</c:v>
                </c:pt>
                <c:pt idx="279">
                  <c:v>-11.162000000000001</c:v>
                </c:pt>
                <c:pt idx="280">
                  <c:v>-11.191000000000001</c:v>
                </c:pt>
                <c:pt idx="281">
                  <c:v>-11.15</c:v>
                </c:pt>
                <c:pt idx="282">
                  <c:v>-11.019</c:v>
                </c:pt>
                <c:pt idx="283">
                  <c:v>-10.962999999999999</c:v>
                </c:pt>
                <c:pt idx="284">
                  <c:v>-10.919</c:v>
                </c:pt>
                <c:pt idx="285">
                  <c:v>-10.903</c:v>
                </c:pt>
                <c:pt idx="286">
                  <c:v>-10.925000000000001</c:v>
                </c:pt>
                <c:pt idx="287">
                  <c:v>-11.045999999999999</c:v>
                </c:pt>
                <c:pt idx="288">
                  <c:v>-11.129</c:v>
                </c:pt>
                <c:pt idx="289">
                  <c:v>-11.188000000000001</c:v>
                </c:pt>
                <c:pt idx="290">
                  <c:v>-11.234999999999999</c:v>
                </c:pt>
                <c:pt idx="291">
                  <c:v>-11.157</c:v>
                </c:pt>
                <c:pt idx="292">
                  <c:v>-11.032999999999999</c:v>
                </c:pt>
                <c:pt idx="293">
                  <c:v>-10.884</c:v>
                </c:pt>
                <c:pt idx="294">
                  <c:v>-10.746</c:v>
                </c:pt>
                <c:pt idx="295">
                  <c:v>-10.621</c:v>
                </c:pt>
                <c:pt idx="296">
                  <c:v>-10.625</c:v>
                </c:pt>
                <c:pt idx="297">
                  <c:v>-10.581</c:v>
                </c:pt>
                <c:pt idx="298">
                  <c:v>-10.659000000000001</c:v>
                </c:pt>
                <c:pt idx="299">
                  <c:v>-10.618</c:v>
                </c:pt>
                <c:pt idx="300">
                  <c:v>-10.613</c:v>
                </c:pt>
                <c:pt idx="301">
                  <c:v>-10.657</c:v>
                </c:pt>
                <c:pt idx="302">
                  <c:v>-10.641999999999999</c:v>
                </c:pt>
                <c:pt idx="303">
                  <c:v>-10.606</c:v>
                </c:pt>
                <c:pt idx="304">
                  <c:v>-10.555999999999999</c:v>
                </c:pt>
                <c:pt idx="305">
                  <c:v>-10.566000000000001</c:v>
                </c:pt>
                <c:pt idx="306">
                  <c:v>-10.505000000000001</c:v>
                </c:pt>
                <c:pt idx="307">
                  <c:v>-10.494</c:v>
                </c:pt>
                <c:pt idx="308">
                  <c:v>-10.476000000000001</c:v>
                </c:pt>
                <c:pt idx="309">
                  <c:v>-10.555</c:v>
                </c:pt>
                <c:pt idx="310">
                  <c:v>-10.542</c:v>
                </c:pt>
                <c:pt idx="311">
                  <c:v>-10.438000000000001</c:v>
                </c:pt>
                <c:pt idx="312">
                  <c:v>-10.384</c:v>
                </c:pt>
                <c:pt idx="313">
                  <c:v>-10.41</c:v>
                </c:pt>
                <c:pt idx="314">
                  <c:v>-10.462</c:v>
                </c:pt>
                <c:pt idx="315">
                  <c:v>-10.477</c:v>
                </c:pt>
                <c:pt idx="316">
                  <c:v>-10.629</c:v>
                </c:pt>
                <c:pt idx="317">
                  <c:v>-10.644</c:v>
                </c:pt>
                <c:pt idx="318">
                  <c:v>-10.621</c:v>
                </c:pt>
                <c:pt idx="319">
                  <c:v>-10.81</c:v>
                </c:pt>
                <c:pt idx="320">
                  <c:v>-11.077</c:v>
                </c:pt>
                <c:pt idx="321">
                  <c:v>-11.237</c:v>
                </c:pt>
                <c:pt idx="322">
                  <c:v>-11.178000000000001</c:v>
                </c:pt>
                <c:pt idx="323">
                  <c:v>-11.265000000000001</c:v>
                </c:pt>
                <c:pt idx="324">
                  <c:v>-11.464</c:v>
                </c:pt>
                <c:pt idx="325">
                  <c:v>-11.704000000000001</c:v>
                </c:pt>
                <c:pt idx="326">
                  <c:v>-11.981999999999999</c:v>
                </c:pt>
                <c:pt idx="327">
                  <c:v>-11.862</c:v>
                </c:pt>
                <c:pt idx="328">
                  <c:v>-11.624000000000001</c:v>
                </c:pt>
                <c:pt idx="329">
                  <c:v>-11.622999999999999</c:v>
                </c:pt>
                <c:pt idx="330">
                  <c:v>-12.042999999999999</c:v>
                </c:pt>
                <c:pt idx="331">
                  <c:v>-12.47</c:v>
                </c:pt>
                <c:pt idx="332">
                  <c:v>-12.657</c:v>
                </c:pt>
                <c:pt idx="333">
                  <c:v>-12.526</c:v>
                </c:pt>
                <c:pt idx="334">
                  <c:v>-12.492000000000001</c:v>
                </c:pt>
                <c:pt idx="335">
                  <c:v>-12.558999999999999</c:v>
                </c:pt>
                <c:pt idx="336">
                  <c:v>-13.055</c:v>
                </c:pt>
                <c:pt idx="337">
                  <c:v>-13.616</c:v>
                </c:pt>
                <c:pt idx="338">
                  <c:v>-13.608000000000001</c:v>
                </c:pt>
                <c:pt idx="339">
                  <c:v>-13.417</c:v>
                </c:pt>
                <c:pt idx="340">
                  <c:v>-13.289</c:v>
                </c:pt>
                <c:pt idx="341">
                  <c:v>-13.419</c:v>
                </c:pt>
                <c:pt idx="342">
                  <c:v>-13.609</c:v>
                </c:pt>
                <c:pt idx="343">
                  <c:v>-13.782999999999999</c:v>
                </c:pt>
                <c:pt idx="344">
                  <c:v>-13.898999999999999</c:v>
                </c:pt>
                <c:pt idx="345">
                  <c:v>-13.981999999999999</c:v>
                </c:pt>
                <c:pt idx="346">
                  <c:v>-14.11</c:v>
                </c:pt>
                <c:pt idx="347">
                  <c:v>-14.138</c:v>
                </c:pt>
                <c:pt idx="348">
                  <c:v>-14.010999999999999</c:v>
                </c:pt>
                <c:pt idx="349">
                  <c:v>-14.292</c:v>
                </c:pt>
                <c:pt idx="350">
                  <c:v>-14.471</c:v>
                </c:pt>
                <c:pt idx="351">
                  <c:v>-14.045</c:v>
                </c:pt>
                <c:pt idx="352">
                  <c:v>-13.93</c:v>
                </c:pt>
                <c:pt idx="353">
                  <c:v>-14.319000000000001</c:v>
                </c:pt>
                <c:pt idx="354">
                  <c:v>-14.37</c:v>
                </c:pt>
                <c:pt idx="355">
                  <c:v>-14.151999999999999</c:v>
                </c:pt>
                <c:pt idx="356">
                  <c:v>-13.993</c:v>
                </c:pt>
                <c:pt idx="357">
                  <c:v>-14.035</c:v>
                </c:pt>
                <c:pt idx="358">
                  <c:v>-14.333</c:v>
                </c:pt>
                <c:pt idx="359">
                  <c:v>-14.516</c:v>
                </c:pt>
                <c:pt idx="360">
                  <c:v>-14.426</c:v>
                </c:pt>
                <c:pt idx="361">
                  <c:v>-14.205</c:v>
                </c:pt>
                <c:pt idx="362">
                  <c:v>-14.055999999999999</c:v>
                </c:pt>
                <c:pt idx="363">
                  <c:v>-14.085000000000001</c:v>
                </c:pt>
                <c:pt idx="364">
                  <c:v>-14.103</c:v>
                </c:pt>
                <c:pt idx="365">
                  <c:v>-13.971</c:v>
                </c:pt>
                <c:pt idx="366">
                  <c:v>-13.917</c:v>
                </c:pt>
                <c:pt idx="367">
                  <c:v>-13.984</c:v>
                </c:pt>
                <c:pt idx="368">
                  <c:v>-14.053000000000001</c:v>
                </c:pt>
                <c:pt idx="369">
                  <c:v>-14.141</c:v>
                </c:pt>
                <c:pt idx="370">
                  <c:v>-14.231</c:v>
                </c:pt>
                <c:pt idx="371">
                  <c:v>-14.377000000000001</c:v>
                </c:pt>
                <c:pt idx="372">
                  <c:v>-14.455</c:v>
                </c:pt>
                <c:pt idx="373">
                  <c:v>-14.476000000000001</c:v>
                </c:pt>
                <c:pt idx="374">
                  <c:v>-14.675000000000001</c:v>
                </c:pt>
                <c:pt idx="375">
                  <c:v>-14.904</c:v>
                </c:pt>
                <c:pt idx="376">
                  <c:v>-15.016999999999999</c:v>
                </c:pt>
                <c:pt idx="377">
                  <c:v>-15.122999999999999</c:v>
                </c:pt>
                <c:pt idx="378">
                  <c:v>-15.092000000000001</c:v>
                </c:pt>
                <c:pt idx="379">
                  <c:v>-14.952999999999999</c:v>
                </c:pt>
                <c:pt idx="380">
                  <c:v>-14.797000000000001</c:v>
                </c:pt>
                <c:pt idx="381">
                  <c:v>-14.695</c:v>
                </c:pt>
                <c:pt idx="382">
                  <c:v>-14.64</c:v>
                </c:pt>
                <c:pt idx="383">
                  <c:v>-14.653</c:v>
                </c:pt>
                <c:pt idx="384">
                  <c:v>-14.724</c:v>
                </c:pt>
                <c:pt idx="385">
                  <c:v>-14.86</c:v>
                </c:pt>
                <c:pt idx="386">
                  <c:v>-15.019</c:v>
                </c:pt>
                <c:pt idx="387">
                  <c:v>-15.129</c:v>
                </c:pt>
                <c:pt idx="388">
                  <c:v>-15.298</c:v>
                </c:pt>
                <c:pt idx="389">
                  <c:v>-15.368</c:v>
                </c:pt>
                <c:pt idx="390">
                  <c:v>-15.352</c:v>
                </c:pt>
                <c:pt idx="391">
                  <c:v>-15.262</c:v>
                </c:pt>
                <c:pt idx="392">
                  <c:v>-15.08</c:v>
                </c:pt>
                <c:pt idx="393">
                  <c:v>-15.048999999999999</c:v>
                </c:pt>
                <c:pt idx="394">
                  <c:v>-15.177</c:v>
                </c:pt>
                <c:pt idx="395">
                  <c:v>-15.291</c:v>
                </c:pt>
                <c:pt idx="396">
                  <c:v>-15.268000000000001</c:v>
                </c:pt>
                <c:pt idx="397">
                  <c:v>-15.287000000000001</c:v>
                </c:pt>
                <c:pt idx="398">
                  <c:v>-15.307</c:v>
                </c:pt>
                <c:pt idx="399">
                  <c:v>-15.332000000000001</c:v>
                </c:pt>
                <c:pt idx="400">
                  <c:v>-15.422000000000001</c:v>
                </c:pt>
                <c:pt idx="401">
                  <c:v>-15.581</c:v>
                </c:pt>
                <c:pt idx="402">
                  <c:v>-15.754</c:v>
                </c:pt>
                <c:pt idx="403">
                  <c:v>-15.766999999999999</c:v>
                </c:pt>
                <c:pt idx="404">
                  <c:v>-15.622</c:v>
                </c:pt>
                <c:pt idx="405">
                  <c:v>-15.544</c:v>
                </c:pt>
                <c:pt idx="406">
                  <c:v>-15.576000000000001</c:v>
                </c:pt>
                <c:pt idx="407">
                  <c:v>-15.581</c:v>
                </c:pt>
                <c:pt idx="408">
                  <c:v>-15.677</c:v>
                </c:pt>
                <c:pt idx="409">
                  <c:v>-15.772</c:v>
                </c:pt>
                <c:pt idx="410">
                  <c:v>-15.887</c:v>
                </c:pt>
                <c:pt idx="411">
                  <c:v>-15.881</c:v>
                </c:pt>
                <c:pt idx="412">
                  <c:v>-15.916</c:v>
                </c:pt>
                <c:pt idx="413">
                  <c:v>-16.079999999999998</c:v>
                </c:pt>
                <c:pt idx="414">
                  <c:v>-16.064</c:v>
                </c:pt>
                <c:pt idx="415">
                  <c:v>-16.131</c:v>
                </c:pt>
                <c:pt idx="416">
                  <c:v>-16.181999999999999</c:v>
                </c:pt>
                <c:pt idx="417">
                  <c:v>-16.227</c:v>
                </c:pt>
                <c:pt idx="418">
                  <c:v>-16.341000000000001</c:v>
                </c:pt>
                <c:pt idx="419">
                  <c:v>-16.428000000000001</c:v>
                </c:pt>
                <c:pt idx="420">
                  <c:v>-16.478000000000002</c:v>
                </c:pt>
                <c:pt idx="421">
                  <c:v>-16.471</c:v>
                </c:pt>
                <c:pt idx="422">
                  <c:v>-16.457999999999998</c:v>
                </c:pt>
                <c:pt idx="423">
                  <c:v>-16.390999999999998</c:v>
                </c:pt>
                <c:pt idx="424">
                  <c:v>-16.344000000000001</c:v>
                </c:pt>
                <c:pt idx="425">
                  <c:v>-16.291</c:v>
                </c:pt>
                <c:pt idx="426">
                  <c:v>-16.326000000000001</c:v>
                </c:pt>
                <c:pt idx="427">
                  <c:v>-16.201000000000001</c:v>
                </c:pt>
                <c:pt idx="428">
                  <c:v>-16.167000000000002</c:v>
                </c:pt>
                <c:pt idx="429">
                  <c:v>-16.148</c:v>
                </c:pt>
                <c:pt idx="430">
                  <c:v>-16.067</c:v>
                </c:pt>
                <c:pt idx="431">
                  <c:v>-16.058</c:v>
                </c:pt>
                <c:pt idx="432">
                  <c:v>-15.958</c:v>
                </c:pt>
                <c:pt idx="433">
                  <c:v>-15.968</c:v>
                </c:pt>
                <c:pt idx="434">
                  <c:v>-16.087</c:v>
                </c:pt>
                <c:pt idx="435">
                  <c:v>-16.081</c:v>
                </c:pt>
                <c:pt idx="436">
                  <c:v>-16.117999999999999</c:v>
                </c:pt>
                <c:pt idx="437">
                  <c:v>-15.996</c:v>
                </c:pt>
                <c:pt idx="438">
                  <c:v>-15.98</c:v>
                </c:pt>
                <c:pt idx="439">
                  <c:v>-15.977</c:v>
                </c:pt>
                <c:pt idx="440">
                  <c:v>-16.027999999999999</c:v>
                </c:pt>
                <c:pt idx="441">
                  <c:v>-16.126000000000001</c:v>
                </c:pt>
                <c:pt idx="442">
                  <c:v>-16.241</c:v>
                </c:pt>
                <c:pt idx="443">
                  <c:v>-16.265999999999998</c:v>
                </c:pt>
                <c:pt idx="444">
                  <c:v>-16.285</c:v>
                </c:pt>
                <c:pt idx="445">
                  <c:v>-16.334</c:v>
                </c:pt>
                <c:pt idx="446">
                  <c:v>-16.478000000000002</c:v>
                </c:pt>
                <c:pt idx="447">
                  <c:v>-16.518999999999998</c:v>
                </c:pt>
                <c:pt idx="448">
                  <c:v>-16.684999999999999</c:v>
                </c:pt>
                <c:pt idx="449">
                  <c:v>-16.689</c:v>
                </c:pt>
                <c:pt idx="450">
                  <c:v>-16.695</c:v>
                </c:pt>
                <c:pt idx="451">
                  <c:v>-16.765000000000001</c:v>
                </c:pt>
                <c:pt idx="452">
                  <c:v>-16.859000000000002</c:v>
                </c:pt>
                <c:pt idx="453">
                  <c:v>-16.934000000000001</c:v>
                </c:pt>
                <c:pt idx="454">
                  <c:v>-16.803000000000001</c:v>
                </c:pt>
                <c:pt idx="455">
                  <c:v>-16.806999999999999</c:v>
                </c:pt>
                <c:pt idx="456">
                  <c:v>-16.872</c:v>
                </c:pt>
                <c:pt idx="457">
                  <c:v>-16.882999999999999</c:v>
                </c:pt>
                <c:pt idx="458">
                  <c:v>-16.783999999999999</c:v>
                </c:pt>
                <c:pt idx="459">
                  <c:v>-16.751000000000001</c:v>
                </c:pt>
                <c:pt idx="460">
                  <c:v>-16.704000000000001</c:v>
                </c:pt>
                <c:pt idx="461">
                  <c:v>-16.623000000000001</c:v>
                </c:pt>
                <c:pt idx="462">
                  <c:v>-16.652000000000001</c:v>
                </c:pt>
                <c:pt idx="463">
                  <c:v>-16.719000000000001</c:v>
                </c:pt>
                <c:pt idx="464">
                  <c:v>-16.715</c:v>
                </c:pt>
                <c:pt idx="465">
                  <c:v>-16.725000000000001</c:v>
                </c:pt>
                <c:pt idx="466">
                  <c:v>-16.748000000000001</c:v>
                </c:pt>
                <c:pt idx="467">
                  <c:v>-16.641999999999999</c:v>
                </c:pt>
                <c:pt idx="468">
                  <c:v>-16.576000000000001</c:v>
                </c:pt>
                <c:pt idx="469">
                  <c:v>-16.338000000000001</c:v>
                </c:pt>
                <c:pt idx="470">
                  <c:v>-16.003</c:v>
                </c:pt>
                <c:pt idx="471">
                  <c:v>-15.731</c:v>
                </c:pt>
                <c:pt idx="472">
                  <c:v>-15.589</c:v>
                </c:pt>
                <c:pt idx="473">
                  <c:v>-15.385</c:v>
                </c:pt>
                <c:pt idx="474">
                  <c:v>-15.266999999999999</c:v>
                </c:pt>
                <c:pt idx="475">
                  <c:v>-15.146000000000001</c:v>
                </c:pt>
                <c:pt idx="476">
                  <c:v>-15.209</c:v>
                </c:pt>
                <c:pt idx="477">
                  <c:v>-15.209</c:v>
                </c:pt>
                <c:pt idx="478">
                  <c:v>-15.095000000000001</c:v>
                </c:pt>
                <c:pt idx="479">
                  <c:v>-14.971</c:v>
                </c:pt>
                <c:pt idx="480">
                  <c:v>-14.724</c:v>
                </c:pt>
                <c:pt idx="481">
                  <c:v>-14.548999999999999</c:v>
                </c:pt>
                <c:pt idx="482">
                  <c:v>-14.372</c:v>
                </c:pt>
                <c:pt idx="483">
                  <c:v>-14.199</c:v>
                </c:pt>
                <c:pt idx="484">
                  <c:v>-14.121</c:v>
                </c:pt>
                <c:pt idx="485">
                  <c:v>-14.074</c:v>
                </c:pt>
                <c:pt idx="486">
                  <c:v>-14.013</c:v>
                </c:pt>
                <c:pt idx="487">
                  <c:v>-14.12</c:v>
                </c:pt>
                <c:pt idx="488">
                  <c:v>-14.262</c:v>
                </c:pt>
                <c:pt idx="489">
                  <c:v>-14.326000000000001</c:v>
                </c:pt>
                <c:pt idx="490">
                  <c:v>-14.26</c:v>
                </c:pt>
                <c:pt idx="491">
                  <c:v>-14.138999999999999</c:v>
                </c:pt>
                <c:pt idx="492">
                  <c:v>-14.082000000000001</c:v>
                </c:pt>
                <c:pt idx="493">
                  <c:v>-14.023</c:v>
                </c:pt>
                <c:pt idx="494">
                  <c:v>-13.99</c:v>
                </c:pt>
                <c:pt idx="495">
                  <c:v>-13.946</c:v>
                </c:pt>
                <c:pt idx="496">
                  <c:v>-13.904</c:v>
                </c:pt>
                <c:pt idx="497">
                  <c:v>-14.035</c:v>
                </c:pt>
                <c:pt idx="498">
                  <c:v>-14.084</c:v>
                </c:pt>
                <c:pt idx="499">
                  <c:v>-14.066000000000001</c:v>
                </c:pt>
                <c:pt idx="500">
                  <c:v>-14.021000000000001</c:v>
                </c:pt>
                <c:pt idx="501">
                  <c:v>-13.936</c:v>
                </c:pt>
                <c:pt idx="502">
                  <c:v>-13.907999999999999</c:v>
                </c:pt>
                <c:pt idx="503">
                  <c:v>-13.895</c:v>
                </c:pt>
                <c:pt idx="504">
                  <c:v>-13.920999999999999</c:v>
                </c:pt>
                <c:pt idx="505">
                  <c:v>-13.834</c:v>
                </c:pt>
                <c:pt idx="506">
                  <c:v>-13.865</c:v>
                </c:pt>
                <c:pt idx="507">
                  <c:v>-14</c:v>
                </c:pt>
                <c:pt idx="508">
                  <c:v>-13.926</c:v>
                </c:pt>
                <c:pt idx="509">
                  <c:v>-13.928000000000001</c:v>
                </c:pt>
                <c:pt idx="510">
                  <c:v>-13.895</c:v>
                </c:pt>
                <c:pt idx="511">
                  <c:v>-13.848000000000001</c:v>
                </c:pt>
                <c:pt idx="512">
                  <c:v>-13.885999999999999</c:v>
                </c:pt>
                <c:pt idx="513">
                  <c:v>-13.84</c:v>
                </c:pt>
                <c:pt idx="514">
                  <c:v>-13.750999999999999</c:v>
                </c:pt>
                <c:pt idx="515">
                  <c:v>-13.712999999999999</c:v>
                </c:pt>
                <c:pt idx="516">
                  <c:v>-13.64</c:v>
                </c:pt>
                <c:pt idx="517">
                  <c:v>-13.595000000000001</c:v>
                </c:pt>
                <c:pt idx="518">
                  <c:v>-13.567</c:v>
                </c:pt>
                <c:pt idx="519">
                  <c:v>-13.507</c:v>
                </c:pt>
                <c:pt idx="520">
                  <c:v>-13.45</c:v>
                </c:pt>
                <c:pt idx="521">
                  <c:v>-13.289</c:v>
                </c:pt>
                <c:pt idx="522">
                  <c:v>-13.207000000000001</c:v>
                </c:pt>
                <c:pt idx="523">
                  <c:v>-13.148</c:v>
                </c:pt>
                <c:pt idx="524">
                  <c:v>-12.955</c:v>
                </c:pt>
                <c:pt idx="525">
                  <c:v>-12.704000000000001</c:v>
                </c:pt>
                <c:pt idx="526">
                  <c:v>-12.516999999999999</c:v>
                </c:pt>
                <c:pt idx="527">
                  <c:v>-12.45</c:v>
                </c:pt>
                <c:pt idx="528">
                  <c:v>-12.321</c:v>
                </c:pt>
                <c:pt idx="529">
                  <c:v>-12.29</c:v>
                </c:pt>
                <c:pt idx="530">
                  <c:v>-12.377000000000001</c:v>
                </c:pt>
                <c:pt idx="531">
                  <c:v>-12.414999999999999</c:v>
                </c:pt>
                <c:pt idx="532">
                  <c:v>-12.436</c:v>
                </c:pt>
                <c:pt idx="533">
                  <c:v>-12.286</c:v>
                </c:pt>
                <c:pt idx="534">
                  <c:v>-12.189</c:v>
                </c:pt>
                <c:pt idx="535">
                  <c:v>-12.147</c:v>
                </c:pt>
                <c:pt idx="536">
                  <c:v>-12.085000000000001</c:v>
                </c:pt>
                <c:pt idx="537">
                  <c:v>-12.111000000000001</c:v>
                </c:pt>
                <c:pt idx="538">
                  <c:v>-12.292999999999999</c:v>
                </c:pt>
                <c:pt idx="539">
                  <c:v>-12.236000000000001</c:v>
                </c:pt>
                <c:pt idx="540">
                  <c:v>-12.098000000000001</c:v>
                </c:pt>
                <c:pt idx="541">
                  <c:v>-12.03</c:v>
                </c:pt>
                <c:pt idx="542">
                  <c:v>-11.962999999999999</c:v>
                </c:pt>
                <c:pt idx="543">
                  <c:v>-11.816000000000001</c:v>
                </c:pt>
                <c:pt idx="544">
                  <c:v>-11.869</c:v>
                </c:pt>
                <c:pt idx="545">
                  <c:v>-11.843999999999999</c:v>
                </c:pt>
                <c:pt idx="546">
                  <c:v>-11.768000000000001</c:v>
                </c:pt>
                <c:pt idx="547">
                  <c:v>-11.651999999999999</c:v>
                </c:pt>
                <c:pt idx="548">
                  <c:v>-11.497999999999999</c:v>
                </c:pt>
                <c:pt idx="549">
                  <c:v>-11.414</c:v>
                </c:pt>
                <c:pt idx="550">
                  <c:v>-11.41</c:v>
                </c:pt>
                <c:pt idx="551">
                  <c:v>-11.39</c:v>
                </c:pt>
                <c:pt idx="552">
                  <c:v>-11.327</c:v>
                </c:pt>
                <c:pt idx="553">
                  <c:v>-11.275</c:v>
                </c:pt>
                <c:pt idx="554">
                  <c:v>-11.218</c:v>
                </c:pt>
                <c:pt idx="555">
                  <c:v>-11.188000000000001</c:v>
                </c:pt>
                <c:pt idx="556">
                  <c:v>-11.099</c:v>
                </c:pt>
                <c:pt idx="557">
                  <c:v>-11.073</c:v>
                </c:pt>
                <c:pt idx="558">
                  <c:v>-11.04</c:v>
                </c:pt>
                <c:pt idx="559">
                  <c:v>-11.048</c:v>
                </c:pt>
                <c:pt idx="560">
                  <c:v>-10.959</c:v>
                </c:pt>
                <c:pt idx="561">
                  <c:v>-10.981999999999999</c:v>
                </c:pt>
                <c:pt idx="562">
                  <c:v>-11.042</c:v>
                </c:pt>
                <c:pt idx="563">
                  <c:v>-10.954000000000001</c:v>
                </c:pt>
                <c:pt idx="564">
                  <c:v>-10.955</c:v>
                </c:pt>
                <c:pt idx="565">
                  <c:v>-10.936999999999999</c:v>
                </c:pt>
                <c:pt idx="566">
                  <c:v>-10.948</c:v>
                </c:pt>
                <c:pt idx="567">
                  <c:v>-10.893000000000001</c:v>
                </c:pt>
                <c:pt idx="568">
                  <c:v>-10.815</c:v>
                </c:pt>
                <c:pt idx="569">
                  <c:v>-10.821999999999999</c:v>
                </c:pt>
                <c:pt idx="570">
                  <c:v>-10.737</c:v>
                </c:pt>
                <c:pt idx="571">
                  <c:v>-10.734</c:v>
                </c:pt>
                <c:pt idx="572">
                  <c:v>-10.688000000000001</c:v>
                </c:pt>
                <c:pt idx="573">
                  <c:v>-10.67</c:v>
                </c:pt>
                <c:pt idx="574">
                  <c:v>-10.715</c:v>
                </c:pt>
                <c:pt idx="575">
                  <c:v>-10.683999999999999</c:v>
                </c:pt>
                <c:pt idx="576">
                  <c:v>-10.663</c:v>
                </c:pt>
                <c:pt idx="577">
                  <c:v>-10.62</c:v>
                </c:pt>
                <c:pt idx="578">
                  <c:v>-10.725</c:v>
                </c:pt>
                <c:pt idx="579">
                  <c:v>-10.685</c:v>
                </c:pt>
                <c:pt idx="580">
                  <c:v>-10.689</c:v>
                </c:pt>
                <c:pt idx="581">
                  <c:v>-10.763</c:v>
                </c:pt>
                <c:pt idx="582">
                  <c:v>-10.757999999999999</c:v>
                </c:pt>
                <c:pt idx="583">
                  <c:v>-10.726000000000001</c:v>
                </c:pt>
                <c:pt idx="584">
                  <c:v>-10.701000000000001</c:v>
                </c:pt>
                <c:pt idx="585">
                  <c:v>-10.747</c:v>
                </c:pt>
                <c:pt idx="586">
                  <c:v>-10.659000000000001</c:v>
                </c:pt>
                <c:pt idx="587">
                  <c:v>-10.491</c:v>
                </c:pt>
                <c:pt idx="588">
                  <c:v>-10.391</c:v>
                </c:pt>
                <c:pt idx="589">
                  <c:v>-10.319000000000001</c:v>
                </c:pt>
                <c:pt idx="590">
                  <c:v>-10.28</c:v>
                </c:pt>
                <c:pt idx="591">
                  <c:v>-10.145</c:v>
                </c:pt>
                <c:pt idx="592">
                  <c:v>-9.9967000000000006</c:v>
                </c:pt>
                <c:pt idx="593">
                  <c:v>-10.007</c:v>
                </c:pt>
                <c:pt idx="594">
                  <c:v>-10.095000000000001</c:v>
                </c:pt>
                <c:pt idx="595">
                  <c:v>-10.132</c:v>
                </c:pt>
                <c:pt idx="596">
                  <c:v>-10.291</c:v>
                </c:pt>
                <c:pt idx="597">
                  <c:v>-10.275</c:v>
                </c:pt>
                <c:pt idx="598">
                  <c:v>-10.231999999999999</c:v>
                </c:pt>
                <c:pt idx="599">
                  <c:v>-10.276</c:v>
                </c:pt>
                <c:pt idx="600">
                  <c:v>-10.218999999999999</c:v>
                </c:pt>
                <c:pt idx="601">
                  <c:v>-10.116</c:v>
                </c:pt>
                <c:pt idx="602">
                  <c:v>-10.055999999999999</c:v>
                </c:pt>
                <c:pt idx="603">
                  <c:v>-9.9619</c:v>
                </c:pt>
                <c:pt idx="604">
                  <c:v>-10.055</c:v>
                </c:pt>
                <c:pt idx="605">
                  <c:v>-9.9701000000000004</c:v>
                </c:pt>
                <c:pt idx="606">
                  <c:v>-9.9414999999999996</c:v>
                </c:pt>
                <c:pt idx="607">
                  <c:v>-9.8979999999999997</c:v>
                </c:pt>
                <c:pt idx="608">
                  <c:v>-9.8491999999999997</c:v>
                </c:pt>
                <c:pt idx="609">
                  <c:v>-9.8809000000000005</c:v>
                </c:pt>
                <c:pt idx="610">
                  <c:v>-9.9214000000000002</c:v>
                </c:pt>
                <c:pt idx="611">
                  <c:v>-9.8310999999999993</c:v>
                </c:pt>
                <c:pt idx="612">
                  <c:v>-9.8401999999999994</c:v>
                </c:pt>
                <c:pt idx="613">
                  <c:v>-9.8179999999999996</c:v>
                </c:pt>
                <c:pt idx="614">
                  <c:v>-9.8504000000000005</c:v>
                </c:pt>
                <c:pt idx="615">
                  <c:v>-9.9385999999999992</c:v>
                </c:pt>
                <c:pt idx="616">
                  <c:v>-10.009</c:v>
                </c:pt>
                <c:pt idx="617">
                  <c:v>-10.005000000000001</c:v>
                </c:pt>
                <c:pt idx="618">
                  <c:v>-9.9999000000000002</c:v>
                </c:pt>
                <c:pt idx="619">
                  <c:v>-9.9242000000000008</c:v>
                </c:pt>
                <c:pt idx="620">
                  <c:v>-9.8391999999999999</c:v>
                </c:pt>
                <c:pt idx="621">
                  <c:v>-9.8478999999999992</c:v>
                </c:pt>
                <c:pt idx="622">
                  <c:v>-9.8764000000000003</c:v>
                </c:pt>
                <c:pt idx="623">
                  <c:v>-9.7065000000000001</c:v>
                </c:pt>
                <c:pt idx="624">
                  <c:v>-9.7123000000000008</c:v>
                </c:pt>
                <c:pt idx="625">
                  <c:v>-9.6637000000000004</c:v>
                </c:pt>
                <c:pt idx="626">
                  <c:v>-9.6927000000000003</c:v>
                </c:pt>
                <c:pt idx="627">
                  <c:v>-9.7507000000000001</c:v>
                </c:pt>
                <c:pt idx="628">
                  <c:v>-9.7775999999999996</c:v>
                </c:pt>
                <c:pt idx="629">
                  <c:v>-9.7518999999999991</c:v>
                </c:pt>
                <c:pt idx="630">
                  <c:v>-9.5829000000000004</c:v>
                </c:pt>
                <c:pt idx="631">
                  <c:v>-9.5640000000000001</c:v>
                </c:pt>
                <c:pt idx="632">
                  <c:v>-9.4895999999999994</c:v>
                </c:pt>
                <c:pt idx="633">
                  <c:v>-9.5241000000000007</c:v>
                </c:pt>
                <c:pt idx="634">
                  <c:v>-9.6268999999999991</c:v>
                </c:pt>
                <c:pt idx="635">
                  <c:v>-9.6783000000000001</c:v>
                </c:pt>
                <c:pt idx="636">
                  <c:v>-9.6507000000000005</c:v>
                </c:pt>
                <c:pt idx="637">
                  <c:v>-9.6267999999999994</c:v>
                </c:pt>
                <c:pt idx="638">
                  <c:v>-9.5167999999999999</c:v>
                </c:pt>
                <c:pt idx="639">
                  <c:v>-9.3604000000000003</c:v>
                </c:pt>
                <c:pt idx="640">
                  <c:v>-9.3179999999999996</c:v>
                </c:pt>
                <c:pt idx="641">
                  <c:v>-9.3659999999999997</c:v>
                </c:pt>
                <c:pt idx="642">
                  <c:v>-9.5472999999999999</c:v>
                </c:pt>
                <c:pt idx="643">
                  <c:v>-9.6610999999999994</c:v>
                </c:pt>
                <c:pt idx="644">
                  <c:v>-9.6897000000000002</c:v>
                </c:pt>
                <c:pt idx="645">
                  <c:v>-9.7134999999999998</c:v>
                </c:pt>
                <c:pt idx="646">
                  <c:v>-9.6382999999999992</c:v>
                </c:pt>
                <c:pt idx="647">
                  <c:v>-9.5138999999999996</c:v>
                </c:pt>
                <c:pt idx="648">
                  <c:v>-9.4032</c:v>
                </c:pt>
                <c:pt idx="649">
                  <c:v>-9.3934999999999995</c:v>
                </c:pt>
                <c:pt idx="650">
                  <c:v>-9.4982000000000006</c:v>
                </c:pt>
                <c:pt idx="651">
                  <c:v>-9.3472000000000008</c:v>
                </c:pt>
                <c:pt idx="652">
                  <c:v>-9.3630999999999993</c:v>
                </c:pt>
                <c:pt idx="653">
                  <c:v>-9.3919999999999995</c:v>
                </c:pt>
                <c:pt idx="654">
                  <c:v>-9.2645999999999997</c:v>
                </c:pt>
                <c:pt idx="655">
                  <c:v>-9.3678000000000008</c:v>
                </c:pt>
                <c:pt idx="656">
                  <c:v>-9.3969000000000005</c:v>
                </c:pt>
                <c:pt idx="657">
                  <c:v>-9.3949999999999996</c:v>
                </c:pt>
                <c:pt idx="658">
                  <c:v>-9.4641999999999999</c:v>
                </c:pt>
                <c:pt idx="659">
                  <c:v>-9.5068000000000001</c:v>
                </c:pt>
                <c:pt idx="660">
                  <c:v>-9.4344999999999999</c:v>
                </c:pt>
                <c:pt idx="661">
                  <c:v>-9.2468000000000004</c:v>
                </c:pt>
                <c:pt idx="662">
                  <c:v>-9.0815999999999999</c:v>
                </c:pt>
                <c:pt idx="663">
                  <c:v>-8.8903999999999996</c:v>
                </c:pt>
                <c:pt idx="664">
                  <c:v>-8.7767999999999997</c:v>
                </c:pt>
                <c:pt idx="665">
                  <c:v>-8.6922999999999995</c:v>
                </c:pt>
                <c:pt idx="666">
                  <c:v>-8.6964000000000006</c:v>
                </c:pt>
                <c:pt idx="667">
                  <c:v>-8.7393999999999998</c:v>
                </c:pt>
                <c:pt idx="668">
                  <c:v>-8.8841999999999999</c:v>
                </c:pt>
                <c:pt idx="669">
                  <c:v>-9.0455000000000005</c:v>
                </c:pt>
                <c:pt idx="670">
                  <c:v>-9.0686</c:v>
                </c:pt>
                <c:pt idx="671">
                  <c:v>-9.1144999999999996</c:v>
                </c:pt>
                <c:pt idx="672">
                  <c:v>-9.1427999999999994</c:v>
                </c:pt>
                <c:pt idx="673">
                  <c:v>-9.1159999999999997</c:v>
                </c:pt>
                <c:pt idx="674">
                  <c:v>-9.0798000000000005</c:v>
                </c:pt>
                <c:pt idx="675">
                  <c:v>-9.0549999999999997</c:v>
                </c:pt>
                <c:pt idx="676">
                  <c:v>-9.0028000000000006</c:v>
                </c:pt>
                <c:pt idx="677">
                  <c:v>-9.0837000000000003</c:v>
                </c:pt>
                <c:pt idx="678">
                  <c:v>-9.3793000000000006</c:v>
                </c:pt>
                <c:pt idx="679">
                  <c:v>-9.7395999999999994</c:v>
                </c:pt>
                <c:pt idx="680">
                  <c:v>-9.8193000000000001</c:v>
                </c:pt>
                <c:pt idx="681">
                  <c:v>-9.7359000000000009</c:v>
                </c:pt>
                <c:pt idx="682">
                  <c:v>-9.9527999999999999</c:v>
                </c:pt>
                <c:pt idx="683">
                  <c:v>-10.284000000000001</c:v>
                </c:pt>
                <c:pt idx="684">
                  <c:v>-10.664</c:v>
                </c:pt>
                <c:pt idx="685">
                  <c:v>-11.042999999999999</c:v>
                </c:pt>
                <c:pt idx="686">
                  <c:v>-11.173</c:v>
                </c:pt>
                <c:pt idx="687">
                  <c:v>-11.377000000000001</c:v>
                </c:pt>
                <c:pt idx="688">
                  <c:v>-11.465999999999999</c:v>
                </c:pt>
                <c:pt idx="689">
                  <c:v>-11.615</c:v>
                </c:pt>
                <c:pt idx="690">
                  <c:v>-11.618</c:v>
                </c:pt>
                <c:pt idx="691">
                  <c:v>-11.916</c:v>
                </c:pt>
                <c:pt idx="692">
                  <c:v>-12.217000000000001</c:v>
                </c:pt>
                <c:pt idx="693">
                  <c:v>-12.422000000000001</c:v>
                </c:pt>
                <c:pt idx="694">
                  <c:v>-12.834</c:v>
                </c:pt>
                <c:pt idx="695">
                  <c:v>-13.201000000000001</c:v>
                </c:pt>
                <c:pt idx="696">
                  <c:v>-13.38</c:v>
                </c:pt>
                <c:pt idx="697">
                  <c:v>-13.503</c:v>
                </c:pt>
                <c:pt idx="698">
                  <c:v>-13.494</c:v>
                </c:pt>
                <c:pt idx="699">
                  <c:v>-13.451000000000001</c:v>
                </c:pt>
                <c:pt idx="700">
                  <c:v>-13.571</c:v>
                </c:pt>
                <c:pt idx="701">
                  <c:v>-13.523</c:v>
                </c:pt>
                <c:pt idx="702">
                  <c:v>-13.555</c:v>
                </c:pt>
                <c:pt idx="703">
                  <c:v>-13.616</c:v>
                </c:pt>
                <c:pt idx="704">
                  <c:v>-13.675000000000001</c:v>
                </c:pt>
                <c:pt idx="705">
                  <c:v>-13.763</c:v>
                </c:pt>
                <c:pt idx="706">
                  <c:v>-13.847</c:v>
                </c:pt>
                <c:pt idx="707">
                  <c:v>-13.907</c:v>
                </c:pt>
                <c:pt idx="708">
                  <c:v>-13.923999999999999</c:v>
                </c:pt>
                <c:pt idx="709">
                  <c:v>-13.962999999999999</c:v>
                </c:pt>
                <c:pt idx="710">
                  <c:v>-13.95</c:v>
                </c:pt>
                <c:pt idx="711">
                  <c:v>-14.031000000000001</c:v>
                </c:pt>
                <c:pt idx="712">
                  <c:v>-14.167999999999999</c:v>
                </c:pt>
                <c:pt idx="713">
                  <c:v>-14.096</c:v>
                </c:pt>
                <c:pt idx="714">
                  <c:v>-14.039</c:v>
                </c:pt>
                <c:pt idx="715">
                  <c:v>-14.045999999999999</c:v>
                </c:pt>
                <c:pt idx="716">
                  <c:v>-14.18</c:v>
                </c:pt>
                <c:pt idx="717">
                  <c:v>-14.222</c:v>
                </c:pt>
                <c:pt idx="718">
                  <c:v>-14.250999999999999</c:v>
                </c:pt>
                <c:pt idx="719">
                  <c:v>-14.225</c:v>
                </c:pt>
                <c:pt idx="720">
                  <c:v>-14.311999999999999</c:v>
                </c:pt>
                <c:pt idx="721">
                  <c:v>-14.275</c:v>
                </c:pt>
                <c:pt idx="722">
                  <c:v>-14.257999999999999</c:v>
                </c:pt>
                <c:pt idx="723">
                  <c:v>-14.218</c:v>
                </c:pt>
                <c:pt idx="724">
                  <c:v>-14.253</c:v>
                </c:pt>
                <c:pt idx="725">
                  <c:v>-14.234</c:v>
                </c:pt>
                <c:pt idx="726">
                  <c:v>-14.285</c:v>
                </c:pt>
                <c:pt idx="727">
                  <c:v>-14.393000000000001</c:v>
                </c:pt>
                <c:pt idx="728">
                  <c:v>-14.397</c:v>
                </c:pt>
                <c:pt idx="729">
                  <c:v>-14.467000000000001</c:v>
                </c:pt>
                <c:pt idx="730">
                  <c:v>-14.49</c:v>
                </c:pt>
                <c:pt idx="731">
                  <c:v>-14.526</c:v>
                </c:pt>
                <c:pt idx="732">
                  <c:v>-14.621</c:v>
                </c:pt>
                <c:pt idx="733">
                  <c:v>-14.691000000000001</c:v>
                </c:pt>
                <c:pt idx="734">
                  <c:v>-14.773</c:v>
                </c:pt>
                <c:pt idx="735">
                  <c:v>-14.826000000000001</c:v>
                </c:pt>
                <c:pt idx="736">
                  <c:v>-14.843999999999999</c:v>
                </c:pt>
                <c:pt idx="737">
                  <c:v>-14.967000000000001</c:v>
                </c:pt>
                <c:pt idx="738">
                  <c:v>-15.064</c:v>
                </c:pt>
                <c:pt idx="739">
                  <c:v>-15.141</c:v>
                </c:pt>
                <c:pt idx="740">
                  <c:v>-15.279</c:v>
                </c:pt>
                <c:pt idx="741">
                  <c:v>-15.255000000000001</c:v>
                </c:pt>
                <c:pt idx="742">
                  <c:v>-15.321</c:v>
                </c:pt>
                <c:pt idx="743">
                  <c:v>-15.323</c:v>
                </c:pt>
                <c:pt idx="744">
                  <c:v>-15.271000000000001</c:v>
                </c:pt>
                <c:pt idx="745">
                  <c:v>-15.246</c:v>
                </c:pt>
                <c:pt idx="746">
                  <c:v>-15.273999999999999</c:v>
                </c:pt>
                <c:pt idx="747">
                  <c:v>-15.395</c:v>
                </c:pt>
                <c:pt idx="748">
                  <c:v>-15.519</c:v>
                </c:pt>
                <c:pt idx="749">
                  <c:v>-15.685</c:v>
                </c:pt>
                <c:pt idx="750">
                  <c:v>-15.763</c:v>
                </c:pt>
                <c:pt idx="751">
                  <c:v>-15.769</c:v>
                </c:pt>
                <c:pt idx="752">
                  <c:v>-15.842000000000001</c:v>
                </c:pt>
                <c:pt idx="753">
                  <c:v>-15.807</c:v>
                </c:pt>
                <c:pt idx="754">
                  <c:v>-15.917999999999999</c:v>
                </c:pt>
                <c:pt idx="755">
                  <c:v>-16.093</c:v>
                </c:pt>
                <c:pt idx="756">
                  <c:v>-16.154</c:v>
                </c:pt>
                <c:pt idx="757">
                  <c:v>-16.233000000000001</c:v>
                </c:pt>
                <c:pt idx="758">
                  <c:v>-16.36</c:v>
                </c:pt>
                <c:pt idx="759">
                  <c:v>-16.425000000000001</c:v>
                </c:pt>
                <c:pt idx="760">
                  <c:v>-16.498999999999999</c:v>
                </c:pt>
                <c:pt idx="761">
                  <c:v>-16.843</c:v>
                </c:pt>
                <c:pt idx="762">
                  <c:v>-17.196999999999999</c:v>
                </c:pt>
                <c:pt idx="763">
                  <c:v>-17.338999999999999</c:v>
                </c:pt>
                <c:pt idx="764">
                  <c:v>-17.477</c:v>
                </c:pt>
                <c:pt idx="765">
                  <c:v>-17.617000000000001</c:v>
                </c:pt>
                <c:pt idx="766">
                  <c:v>-17.614000000000001</c:v>
                </c:pt>
                <c:pt idx="767">
                  <c:v>-17.718</c:v>
                </c:pt>
                <c:pt idx="768">
                  <c:v>-17.791</c:v>
                </c:pt>
                <c:pt idx="769">
                  <c:v>-17.82</c:v>
                </c:pt>
                <c:pt idx="770">
                  <c:v>-17.84</c:v>
                </c:pt>
                <c:pt idx="771">
                  <c:v>-17.838999999999999</c:v>
                </c:pt>
                <c:pt idx="772">
                  <c:v>-17.878</c:v>
                </c:pt>
                <c:pt idx="773">
                  <c:v>-18.04</c:v>
                </c:pt>
                <c:pt idx="774">
                  <c:v>-17.972000000000001</c:v>
                </c:pt>
                <c:pt idx="775">
                  <c:v>-17.914999999999999</c:v>
                </c:pt>
                <c:pt idx="776">
                  <c:v>-17.736999999999998</c:v>
                </c:pt>
                <c:pt idx="777">
                  <c:v>-17.693000000000001</c:v>
                </c:pt>
                <c:pt idx="778">
                  <c:v>-17.728000000000002</c:v>
                </c:pt>
                <c:pt idx="779">
                  <c:v>-17.881</c:v>
                </c:pt>
                <c:pt idx="780">
                  <c:v>-18.059999999999999</c:v>
                </c:pt>
                <c:pt idx="781">
                  <c:v>-18.193999999999999</c:v>
                </c:pt>
                <c:pt idx="782">
                  <c:v>-18.222999999999999</c:v>
                </c:pt>
                <c:pt idx="783">
                  <c:v>-18.199000000000002</c:v>
                </c:pt>
                <c:pt idx="784">
                  <c:v>-18.291</c:v>
                </c:pt>
                <c:pt idx="785">
                  <c:v>-18.428000000000001</c:v>
                </c:pt>
                <c:pt idx="786">
                  <c:v>-18.657</c:v>
                </c:pt>
                <c:pt idx="787">
                  <c:v>-18.931000000000001</c:v>
                </c:pt>
                <c:pt idx="788">
                  <c:v>-18.786000000000001</c:v>
                </c:pt>
                <c:pt idx="789">
                  <c:v>-18.605</c:v>
                </c:pt>
                <c:pt idx="790">
                  <c:v>-18.512</c:v>
                </c:pt>
                <c:pt idx="791">
                  <c:v>-18.41</c:v>
                </c:pt>
                <c:pt idx="792">
                  <c:v>-18.274999999999999</c:v>
                </c:pt>
                <c:pt idx="793">
                  <c:v>-18.516999999999999</c:v>
                </c:pt>
                <c:pt idx="794">
                  <c:v>-18.747</c:v>
                </c:pt>
                <c:pt idx="795">
                  <c:v>-19.03</c:v>
                </c:pt>
                <c:pt idx="796">
                  <c:v>-19.175000000000001</c:v>
                </c:pt>
                <c:pt idx="797">
                  <c:v>-19.074999999999999</c:v>
                </c:pt>
                <c:pt idx="798">
                  <c:v>-19.071999999999999</c:v>
                </c:pt>
                <c:pt idx="799">
                  <c:v>-19.248000000000001</c:v>
                </c:pt>
                <c:pt idx="800">
                  <c:v>-19.439</c:v>
                </c:pt>
                <c:pt idx="801">
                  <c:v>-19.486000000000001</c:v>
                </c:pt>
                <c:pt idx="802">
                  <c:v>-19.388000000000002</c:v>
                </c:pt>
                <c:pt idx="803">
                  <c:v>-19.25</c:v>
                </c:pt>
                <c:pt idx="804">
                  <c:v>-19.154</c:v>
                </c:pt>
                <c:pt idx="805">
                  <c:v>-19.16</c:v>
                </c:pt>
                <c:pt idx="806">
                  <c:v>-19.154</c:v>
                </c:pt>
                <c:pt idx="807">
                  <c:v>-19.213999999999999</c:v>
                </c:pt>
                <c:pt idx="808">
                  <c:v>-19.260999999999999</c:v>
                </c:pt>
                <c:pt idx="809">
                  <c:v>-19.256</c:v>
                </c:pt>
                <c:pt idx="810">
                  <c:v>-19.172999999999998</c:v>
                </c:pt>
                <c:pt idx="811">
                  <c:v>-19.181000000000001</c:v>
                </c:pt>
                <c:pt idx="812">
                  <c:v>-19.245999999999999</c:v>
                </c:pt>
                <c:pt idx="813">
                  <c:v>-19.167000000000002</c:v>
                </c:pt>
                <c:pt idx="814">
                  <c:v>-19.100000000000001</c:v>
                </c:pt>
                <c:pt idx="815">
                  <c:v>-19.065000000000001</c:v>
                </c:pt>
                <c:pt idx="816">
                  <c:v>-19.125</c:v>
                </c:pt>
                <c:pt idx="817">
                  <c:v>-19.186</c:v>
                </c:pt>
                <c:pt idx="818">
                  <c:v>-19.262</c:v>
                </c:pt>
                <c:pt idx="819">
                  <c:v>-19.332000000000001</c:v>
                </c:pt>
                <c:pt idx="820">
                  <c:v>-19.393999999999998</c:v>
                </c:pt>
                <c:pt idx="821">
                  <c:v>-19.338999999999999</c:v>
                </c:pt>
                <c:pt idx="822">
                  <c:v>-19.23</c:v>
                </c:pt>
                <c:pt idx="823">
                  <c:v>-19.256</c:v>
                </c:pt>
                <c:pt idx="824">
                  <c:v>-19.321000000000002</c:v>
                </c:pt>
                <c:pt idx="825">
                  <c:v>-19.291</c:v>
                </c:pt>
                <c:pt idx="826">
                  <c:v>-19.611999999999998</c:v>
                </c:pt>
                <c:pt idx="827">
                  <c:v>-19.751000000000001</c:v>
                </c:pt>
                <c:pt idx="828">
                  <c:v>-19.707000000000001</c:v>
                </c:pt>
                <c:pt idx="829">
                  <c:v>-19.638999999999999</c:v>
                </c:pt>
                <c:pt idx="830">
                  <c:v>-19.721</c:v>
                </c:pt>
                <c:pt idx="831">
                  <c:v>-19.919</c:v>
                </c:pt>
                <c:pt idx="832">
                  <c:v>-20.036999999999999</c:v>
                </c:pt>
                <c:pt idx="833">
                  <c:v>-20.073</c:v>
                </c:pt>
                <c:pt idx="834">
                  <c:v>-19.937000000000001</c:v>
                </c:pt>
                <c:pt idx="835">
                  <c:v>-19.754000000000001</c:v>
                </c:pt>
                <c:pt idx="836">
                  <c:v>-19.683</c:v>
                </c:pt>
                <c:pt idx="837">
                  <c:v>-19.748999999999999</c:v>
                </c:pt>
                <c:pt idx="838">
                  <c:v>-19.884</c:v>
                </c:pt>
                <c:pt idx="839">
                  <c:v>-19.861000000000001</c:v>
                </c:pt>
                <c:pt idx="840">
                  <c:v>-19.846</c:v>
                </c:pt>
                <c:pt idx="841">
                  <c:v>-19.896999999999998</c:v>
                </c:pt>
                <c:pt idx="842">
                  <c:v>-19.998000000000001</c:v>
                </c:pt>
                <c:pt idx="843">
                  <c:v>-20.074000000000002</c:v>
                </c:pt>
                <c:pt idx="844">
                  <c:v>-20.196999999999999</c:v>
                </c:pt>
                <c:pt idx="845">
                  <c:v>-20.204000000000001</c:v>
                </c:pt>
                <c:pt idx="846">
                  <c:v>-20.125</c:v>
                </c:pt>
                <c:pt idx="847">
                  <c:v>-20.074000000000002</c:v>
                </c:pt>
                <c:pt idx="848">
                  <c:v>-20.048999999999999</c:v>
                </c:pt>
                <c:pt idx="849">
                  <c:v>-20.141999999999999</c:v>
                </c:pt>
                <c:pt idx="850">
                  <c:v>-20.236999999999998</c:v>
                </c:pt>
                <c:pt idx="851">
                  <c:v>-20.274000000000001</c:v>
                </c:pt>
                <c:pt idx="852">
                  <c:v>-20.222000000000001</c:v>
                </c:pt>
                <c:pt idx="853">
                  <c:v>-20.128</c:v>
                </c:pt>
                <c:pt idx="854">
                  <c:v>-20.071999999999999</c:v>
                </c:pt>
                <c:pt idx="855">
                  <c:v>-19.994</c:v>
                </c:pt>
                <c:pt idx="856">
                  <c:v>-19.896000000000001</c:v>
                </c:pt>
                <c:pt idx="857">
                  <c:v>-19.748999999999999</c:v>
                </c:pt>
                <c:pt idx="858">
                  <c:v>-19.510999999999999</c:v>
                </c:pt>
                <c:pt idx="859">
                  <c:v>-19.164000000000001</c:v>
                </c:pt>
                <c:pt idx="860">
                  <c:v>-18.815000000000001</c:v>
                </c:pt>
                <c:pt idx="861">
                  <c:v>-18.545000000000002</c:v>
                </c:pt>
                <c:pt idx="862">
                  <c:v>-18.518000000000001</c:v>
                </c:pt>
                <c:pt idx="863">
                  <c:v>-18.366</c:v>
                </c:pt>
                <c:pt idx="864">
                  <c:v>-17.891999999999999</c:v>
                </c:pt>
                <c:pt idx="865">
                  <c:v>-17.646999999999998</c:v>
                </c:pt>
                <c:pt idx="866">
                  <c:v>-17.510000000000002</c:v>
                </c:pt>
                <c:pt idx="867">
                  <c:v>-17.12</c:v>
                </c:pt>
                <c:pt idx="868">
                  <c:v>-16.728999999999999</c:v>
                </c:pt>
                <c:pt idx="869">
                  <c:v>-16.262</c:v>
                </c:pt>
                <c:pt idx="870">
                  <c:v>-15.955</c:v>
                </c:pt>
                <c:pt idx="871">
                  <c:v>-15.638999999999999</c:v>
                </c:pt>
                <c:pt idx="872">
                  <c:v>-15.307</c:v>
                </c:pt>
                <c:pt idx="873">
                  <c:v>-15.085000000000001</c:v>
                </c:pt>
                <c:pt idx="874">
                  <c:v>-14.673999999999999</c:v>
                </c:pt>
                <c:pt idx="875">
                  <c:v>-14.467000000000001</c:v>
                </c:pt>
                <c:pt idx="876">
                  <c:v>-14.436999999999999</c:v>
                </c:pt>
                <c:pt idx="877">
                  <c:v>-14.395</c:v>
                </c:pt>
                <c:pt idx="878">
                  <c:v>-14.404999999999999</c:v>
                </c:pt>
                <c:pt idx="879">
                  <c:v>-14.422000000000001</c:v>
                </c:pt>
                <c:pt idx="880">
                  <c:v>-14.518000000000001</c:v>
                </c:pt>
                <c:pt idx="881">
                  <c:v>-14.481999999999999</c:v>
                </c:pt>
                <c:pt idx="882">
                  <c:v>-14.494</c:v>
                </c:pt>
                <c:pt idx="883">
                  <c:v>-14.442</c:v>
                </c:pt>
                <c:pt idx="884">
                  <c:v>-14.327</c:v>
                </c:pt>
                <c:pt idx="885">
                  <c:v>-14.249000000000001</c:v>
                </c:pt>
                <c:pt idx="886">
                  <c:v>-14.196999999999999</c:v>
                </c:pt>
                <c:pt idx="887">
                  <c:v>-14.183</c:v>
                </c:pt>
                <c:pt idx="888">
                  <c:v>-14.196</c:v>
                </c:pt>
                <c:pt idx="889">
                  <c:v>-14.238</c:v>
                </c:pt>
                <c:pt idx="890">
                  <c:v>-14.368</c:v>
                </c:pt>
                <c:pt idx="891">
                  <c:v>-14.385</c:v>
                </c:pt>
                <c:pt idx="892">
                  <c:v>-14.355</c:v>
                </c:pt>
                <c:pt idx="893">
                  <c:v>-14.363</c:v>
                </c:pt>
                <c:pt idx="894">
                  <c:v>-14.467000000000001</c:v>
                </c:pt>
                <c:pt idx="895">
                  <c:v>-14.28</c:v>
                </c:pt>
                <c:pt idx="896">
                  <c:v>-14.368</c:v>
                </c:pt>
                <c:pt idx="897">
                  <c:v>-14.429</c:v>
                </c:pt>
                <c:pt idx="898">
                  <c:v>-14.425000000000001</c:v>
                </c:pt>
                <c:pt idx="899">
                  <c:v>-14.342000000000001</c:v>
                </c:pt>
                <c:pt idx="900">
                  <c:v>-14.334</c:v>
                </c:pt>
                <c:pt idx="901">
                  <c:v>-14.308999999999999</c:v>
                </c:pt>
                <c:pt idx="902">
                  <c:v>-14.256</c:v>
                </c:pt>
                <c:pt idx="903">
                  <c:v>-14.282</c:v>
                </c:pt>
                <c:pt idx="904">
                  <c:v>-14.298</c:v>
                </c:pt>
                <c:pt idx="905">
                  <c:v>-14.278</c:v>
                </c:pt>
                <c:pt idx="906">
                  <c:v>-14.363</c:v>
                </c:pt>
                <c:pt idx="907">
                  <c:v>-14.323</c:v>
                </c:pt>
                <c:pt idx="908">
                  <c:v>-14.255000000000001</c:v>
                </c:pt>
                <c:pt idx="909">
                  <c:v>-14.263</c:v>
                </c:pt>
                <c:pt idx="910">
                  <c:v>-14.343999999999999</c:v>
                </c:pt>
                <c:pt idx="911">
                  <c:v>-14.337</c:v>
                </c:pt>
                <c:pt idx="912">
                  <c:v>-14.323</c:v>
                </c:pt>
                <c:pt idx="913">
                  <c:v>-14.315</c:v>
                </c:pt>
                <c:pt idx="914">
                  <c:v>-14.199</c:v>
                </c:pt>
                <c:pt idx="915">
                  <c:v>-14.206</c:v>
                </c:pt>
                <c:pt idx="916">
                  <c:v>-14.179</c:v>
                </c:pt>
                <c:pt idx="917">
                  <c:v>-14.073</c:v>
                </c:pt>
                <c:pt idx="918">
                  <c:v>-13.958</c:v>
                </c:pt>
                <c:pt idx="919">
                  <c:v>-14.02</c:v>
                </c:pt>
                <c:pt idx="920">
                  <c:v>-13.888</c:v>
                </c:pt>
                <c:pt idx="921">
                  <c:v>-13.723000000000001</c:v>
                </c:pt>
                <c:pt idx="922">
                  <c:v>-13.715</c:v>
                </c:pt>
                <c:pt idx="923">
                  <c:v>-13.702999999999999</c:v>
                </c:pt>
                <c:pt idx="924">
                  <c:v>-13.58</c:v>
                </c:pt>
                <c:pt idx="925">
                  <c:v>-13.446999999999999</c:v>
                </c:pt>
                <c:pt idx="926">
                  <c:v>-13.443</c:v>
                </c:pt>
                <c:pt idx="927">
                  <c:v>-13.346</c:v>
                </c:pt>
                <c:pt idx="928">
                  <c:v>-13.196</c:v>
                </c:pt>
                <c:pt idx="929">
                  <c:v>-13.015000000000001</c:v>
                </c:pt>
                <c:pt idx="930">
                  <c:v>-12.893000000000001</c:v>
                </c:pt>
                <c:pt idx="931">
                  <c:v>-12.66</c:v>
                </c:pt>
                <c:pt idx="932">
                  <c:v>-12.521000000000001</c:v>
                </c:pt>
                <c:pt idx="933">
                  <c:v>-12.276</c:v>
                </c:pt>
                <c:pt idx="934">
                  <c:v>-12.157999999999999</c:v>
                </c:pt>
                <c:pt idx="935">
                  <c:v>-12.054</c:v>
                </c:pt>
                <c:pt idx="936">
                  <c:v>-11.925000000000001</c:v>
                </c:pt>
                <c:pt idx="937">
                  <c:v>-11.808999999999999</c:v>
                </c:pt>
                <c:pt idx="938">
                  <c:v>-11.73</c:v>
                </c:pt>
                <c:pt idx="939">
                  <c:v>-11.682</c:v>
                </c:pt>
                <c:pt idx="940">
                  <c:v>-11.635</c:v>
                </c:pt>
                <c:pt idx="941">
                  <c:v>-11.667</c:v>
                </c:pt>
                <c:pt idx="942">
                  <c:v>-11.625</c:v>
                </c:pt>
                <c:pt idx="943">
                  <c:v>-11.590999999999999</c:v>
                </c:pt>
                <c:pt idx="944">
                  <c:v>-11.571999999999999</c:v>
                </c:pt>
                <c:pt idx="945">
                  <c:v>-11.404</c:v>
                </c:pt>
                <c:pt idx="946">
                  <c:v>-11.202999999999999</c:v>
                </c:pt>
                <c:pt idx="947">
                  <c:v>-11.015000000000001</c:v>
                </c:pt>
                <c:pt idx="948">
                  <c:v>-10.819000000000001</c:v>
                </c:pt>
                <c:pt idx="949">
                  <c:v>-10.629</c:v>
                </c:pt>
                <c:pt idx="950">
                  <c:v>-10.593</c:v>
                </c:pt>
                <c:pt idx="951">
                  <c:v>-10.63</c:v>
                </c:pt>
                <c:pt idx="952">
                  <c:v>-10.497999999999999</c:v>
                </c:pt>
                <c:pt idx="953">
                  <c:v>-10.34</c:v>
                </c:pt>
                <c:pt idx="954">
                  <c:v>-10.246</c:v>
                </c:pt>
                <c:pt idx="955">
                  <c:v>-10.288</c:v>
                </c:pt>
                <c:pt idx="956">
                  <c:v>-10.148999999999999</c:v>
                </c:pt>
                <c:pt idx="957">
                  <c:v>-10.119</c:v>
                </c:pt>
                <c:pt idx="958">
                  <c:v>-10.179</c:v>
                </c:pt>
                <c:pt idx="959">
                  <c:v>-10.29</c:v>
                </c:pt>
                <c:pt idx="960">
                  <c:v>-10.238</c:v>
                </c:pt>
                <c:pt idx="961">
                  <c:v>-10.125</c:v>
                </c:pt>
                <c:pt idx="962">
                  <c:v>-10.029</c:v>
                </c:pt>
                <c:pt idx="963">
                  <c:v>-9.9929000000000006</c:v>
                </c:pt>
                <c:pt idx="964">
                  <c:v>-9.9198000000000004</c:v>
                </c:pt>
                <c:pt idx="965">
                  <c:v>-9.7723999999999993</c:v>
                </c:pt>
                <c:pt idx="966">
                  <c:v>-9.7173999999999996</c:v>
                </c:pt>
                <c:pt idx="967">
                  <c:v>-9.6758000000000006</c:v>
                </c:pt>
                <c:pt idx="968">
                  <c:v>-9.6477000000000004</c:v>
                </c:pt>
                <c:pt idx="969">
                  <c:v>-9.5045999999999999</c:v>
                </c:pt>
                <c:pt idx="970">
                  <c:v>-9.3285999999999998</c:v>
                </c:pt>
                <c:pt idx="971">
                  <c:v>-9.2438000000000002</c:v>
                </c:pt>
                <c:pt idx="972">
                  <c:v>-9.3118999999999996</c:v>
                </c:pt>
                <c:pt idx="973">
                  <c:v>-9.2522000000000002</c:v>
                </c:pt>
                <c:pt idx="974">
                  <c:v>-9.2324000000000002</c:v>
                </c:pt>
                <c:pt idx="975">
                  <c:v>-9.1631999999999998</c:v>
                </c:pt>
                <c:pt idx="976">
                  <c:v>-9.1369000000000007</c:v>
                </c:pt>
                <c:pt idx="977">
                  <c:v>-9.0538000000000007</c:v>
                </c:pt>
                <c:pt idx="978">
                  <c:v>-8.8401999999999994</c:v>
                </c:pt>
                <c:pt idx="979">
                  <c:v>-8.7944999999999993</c:v>
                </c:pt>
                <c:pt idx="980">
                  <c:v>-8.8917999999999999</c:v>
                </c:pt>
                <c:pt idx="981">
                  <c:v>-9.0538000000000007</c:v>
                </c:pt>
                <c:pt idx="982">
                  <c:v>-8.9902999999999995</c:v>
                </c:pt>
                <c:pt idx="983">
                  <c:v>-8.9468999999999994</c:v>
                </c:pt>
                <c:pt idx="984">
                  <c:v>-8.9389000000000003</c:v>
                </c:pt>
                <c:pt idx="985">
                  <c:v>-8.8772000000000002</c:v>
                </c:pt>
                <c:pt idx="986">
                  <c:v>-8.8553999999999995</c:v>
                </c:pt>
                <c:pt idx="987">
                  <c:v>-8.9895999999999994</c:v>
                </c:pt>
                <c:pt idx="988">
                  <c:v>-9.0770999999999997</c:v>
                </c:pt>
                <c:pt idx="989">
                  <c:v>-9.1859999999999999</c:v>
                </c:pt>
                <c:pt idx="990">
                  <c:v>-9.0909999999999993</c:v>
                </c:pt>
                <c:pt idx="991">
                  <c:v>-9.0341000000000005</c:v>
                </c:pt>
                <c:pt idx="992">
                  <c:v>-9.0785</c:v>
                </c:pt>
                <c:pt idx="993">
                  <c:v>-8.9946000000000002</c:v>
                </c:pt>
                <c:pt idx="994">
                  <c:v>-8.9358000000000004</c:v>
                </c:pt>
                <c:pt idx="995">
                  <c:v>-8.9025999999999996</c:v>
                </c:pt>
                <c:pt idx="996">
                  <c:v>-8.8139000000000003</c:v>
                </c:pt>
                <c:pt idx="997">
                  <c:v>-8.8110999999999997</c:v>
                </c:pt>
                <c:pt idx="998">
                  <c:v>-8.7802000000000007</c:v>
                </c:pt>
                <c:pt idx="999">
                  <c:v>-8.6869999999999994</c:v>
                </c:pt>
                <c:pt idx="1000">
                  <c:v>-8.6698000000000004</c:v>
                </c:pt>
                <c:pt idx="1001">
                  <c:v>-8.6784999999999997</c:v>
                </c:pt>
                <c:pt idx="1002">
                  <c:v>-8.6533999999999995</c:v>
                </c:pt>
                <c:pt idx="1003">
                  <c:v>-8.6014999999999997</c:v>
                </c:pt>
                <c:pt idx="1004">
                  <c:v>-8.6082000000000001</c:v>
                </c:pt>
                <c:pt idx="1005">
                  <c:v>-8.5823</c:v>
                </c:pt>
                <c:pt idx="1006">
                  <c:v>-8.5643999999999991</c:v>
                </c:pt>
                <c:pt idx="1007">
                  <c:v>-8.5283999999999995</c:v>
                </c:pt>
                <c:pt idx="1008">
                  <c:v>-8.4497</c:v>
                </c:pt>
                <c:pt idx="1009">
                  <c:v>-8.5109999999999992</c:v>
                </c:pt>
                <c:pt idx="1010">
                  <c:v>-8.5231999999999992</c:v>
                </c:pt>
                <c:pt idx="1011">
                  <c:v>-8.4018999999999995</c:v>
                </c:pt>
                <c:pt idx="1012">
                  <c:v>-8.3788999999999998</c:v>
                </c:pt>
                <c:pt idx="1013">
                  <c:v>-8.4445999999999994</c:v>
                </c:pt>
                <c:pt idx="1014">
                  <c:v>-8.4770000000000003</c:v>
                </c:pt>
                <c:pt idx="1015">
                  <c:v>-8.5555000000000003</c:v>
                </c:pt>
                <c:pt idx="1016">
                  <c:v>-8.6411999999999995</c:v>
                </c:pt>
                <c:pt idx="1017">
                  <c:v>-8.6850000000000005</c:v>
                </c:pt>
                <c:pt idx="1018">
                  <c:v>-8.6539999999999999</c:v>
                </c:pt>
                <c:pt idx="1019">
                  <c:v>-8.5001999999999995</c:v>
                </c:pt>
                <c:pt idx="1020">
                  <c:v>-8.4275000000000002</c:v>
                </c:pt>
                <c:pt idx="1021">
                  <c:v>-8.5132999999999992</c:v>
                </c:pt>
                <c:pt idx="1022">
                  <c:v>-8.6152999999999995</c:v>
                </c:pt>
                <c:pt idx="1023">
                  <c:v>-8.6481999999999992</c:v>
                </c:pt>
                <c:pt idx="1024">
                  <c:v>-8.5629000000000008</c:v>
                </c:pt>
                <c:pt idx="1025">
                  <c:v>-8.5351999999999997</c:v>
                </c:pt>
                <c:pt idx="1026">
                  <c:v>-8.5475999999999992</c:v>
                </c:pt>
                <c:pt idx="1027">
                  <c:v>-8.5053999999999998</c:v>
                </c:pt>
                <c:pt idx="1028">
                  <c:v>-8.4097000000000008</c:v>
                </c:pt>
                <c:pt idx="1029">
                  <c:v>-8.4192</c:v>
                </c:pt>
                <c:pt idx="1030">
                  <c:v>-8.4131999999999998</c:v>
                </c:pt>
                <c:pt idx="1031">
                  <c:v>-8.4116</c:v>
                </c:pt>
                <c:pt idx="1032">
                  <c:v>-8.4598999999999993</c:v>
                </c:pt>
                <c:pt idx="1033">
                  <c:v>-8.5175999999999998</c:v>
                </c:pt>
                <c:pt idx="1034">
                  <c:v>-8.5042000000000009</c:v>
                </c:pt>
                <c:pt idx="1035">
                  <c:v>-8.5167999999999999</c:v>
                </c:pt>
                <c:pt idx="1036">
                  <c:v>-8.5244</c:v>
                </c:pt>
                <c:pt idx="1037">
                  <c:v>-8.5291999999999994</c:v>
                </c:pt>
                <c:pt idx="1038">
                  <c:v>-8.4962</c:v>
                </c:pt>
                <c:pt idx="1039">
                  <c:v>-8.4807000000000006</c:v>
                </c:pt>
                <c:pt idx="1040">
                  <c:v>-8.4411000000000005</c:v>
                </c:pt>
                <c:pt idx="1041">
                  <c:v>-8.3589000000000002</c:v>
                </c:pt>
                <c:pt idx="1042">
                  <c:v>-8.2297999999999991</c:v>
                </c:pt>
                <c:pt idx="1043">
                  <c:v>-8.2088999999999999</c:v>
                </c:pt>
                <c:pt idx="1044">
                  <c:v>-8.3933</c:v>
                </c:pt>
                <c:pt idx="1045">
                  <c:v>-8.4903999999999993</c:v>
                </c:pt>
                <c:pt idx="1046">
                  <c:v>-8.5747999999999998</c:v>
                </c:pt>
                <c:pt idx="1047">
                  <c:v>-8.6044999999999998</c:v>
                </c:pt>
                <c:pt idx="1048">
                  <c:v>-8.6499000000000006</c:v>
                </c:pt>
                <c:pt idx="1049">
                  <c:v>-8.6303000000000001</c:v>
                </c:pt>
                <c:pt idx="1050">
                  <c:v>-8.6217000000000006</c:v>
                </c:pt>
                <c:pt idx="1051">
                  <c:v>-8.7521000000000004</c:v>
                </c:pt>
                <c:pt idx="1052">
                  <c:v>-8.7937999999999992</c:v>
                </c:pt>
                <c:pt idx="1053">
                  <c:v>-8.8108000000000004</c:v>
                </c:pt>
                <c:pt idx="1054">
                  <c:v>-8.8413000000000004</c:v>
                </c:pt>
                <c:pt idx="1055">
                  <c:v>-8.7874999999999996</c:v>
                </c:pt>
                <c:pt idx="1056">
                  <c:v>-8.8734000000000002</c:v>
                </c:pt>
                <c:pt idx="1057">
                  <c:v>-8.8607999999999993</c:v>
                </c:pt>
                <c:pt idx="1058">
                  <c:v>-8.9280000000000008</c:v>
                </c:pt>
                <c:pt idx="1059">
                  <c:v>-9.0187000000000008</c:v>
                </c:pt>
                <c:pt idx="1060">
                  <c:v>-9.0612999999999992</c:v>
                </c:pt>
                <c:pt idx="1061">
                  <c:v>-9.0606000000000009</c:v>
                </c:pt>
                <c:pt idx="1062">
                  <c:v>-8.9420000000000002</c:v>
                </c:pt>
                <c:pt idx="1063">
                  <c:v>-8.9834999999999994</c:v>
                </c:pt>
                <c:pt idx="1064">
                  <c:v>-8.9398</c:v>
                </c:pt>
                <c:pt idx="1065">
                  <c:v>-8.9213000000000005</c:v>
                </c:pt>
                <c:pt idx="1066">
                  <c:v>-8.9123999999999999</c:v>
                </c:pt>
                <c:pt idx="1067">
                  <c:v>-9.0030999999999999</c:v>
                </c:pt>
                <c:pt idx="1068">
                  <c:v>-9.0595999999999997</c:v>
                </c:pt>
                <c:pt idx="1069">
                  <c:v>-9.1753</c:v>
                </c:pt>
                <c:pt idx="1070">
                  <c:v>-9.3056999999999999</c:v>
                </c:pt>
                <c:pt idx="1071">
                  <c:v>-9.3063000000000002</c:v>
                </c:pt>
                <c:pt idx="1072">
                  <c:v>-9.3222000000000005</c:v>
                </c:pt>
                <c:pt idx="1073">
                  <c:v>-9.4517000000000007</c:v>
                </c:pt>
                <c:pt idx="1074">
                  <c:v>-9.4857999999999993</c:v>
                </c:pt>
                <c:pt idx="1075">
                  <c:v>-9.5914000000000001</c:v>
                </c:pt>
                <c:pt idx="1076">
                  <c:v>-9.6905000000000001</c:v>
                </c:pt>
                <c:pt idx="1077">
                  <c:v>-9.8928999999999991</c:v>
                </c:pt>
                <c:pt idx="1078">
                  <c:v>-10.026</c:v>
                </c:pt>
                <c:pt idx="1079">
                  <c:v>-10.183</c:v>
                </c:pt>
                <c:pt idx="1080">
                  <c:v>-10.414</c:v>
                </c:pt>
                <c:pt idx="1081">
                  <c:v>-10.792</c:v>
                </c:pt>
                <c:pt idx="1082">
                  <c:v>-11.071</c:v>
                </c:pt>
                <c:pt idx="1083">
                  <c:v>-11.25</c:v>
                </c:pt>
                <c:pt idx="1084">
                  <c:v>-11.262</c:v>
                </c:pt>
                <c:pt idx="1085">
                  <c:v>-11.452999999999999</c:v>
                </c:pt>
                <c:pt idx="1086">
                  <c:v>-11.629</c:v>
                </c:pt>
                <c:pt idx="1087">
                  <c:v>-11.968999999999999</c:v>
                </c:pt>
                <c:pt idx="1088">
                  <c:v>-12.319000000000001</c:v>
                </c:pt>
                <c:pt idx="1089">
                  <c:v>-12.522</c:v>
                </c:pt>
                <c:pt idx="1090">
                  <c:v>-12.654</c:v>
                </c:pt>
                <c:pt idx="1091">
                  <c:v>-12.701000000000001</c:v>
                </c:pt>
                <c:pt idx="1092">
                  <c:v>-12.686</c:v>
                </c:pt>
                <c:pt idx="1093">
                  <c:v>-12.785</c:v>
                </c:pt>
                <c:pt idx="1094">
                  <c:v>-12.874000000000001</c:v>
                </c:pt>
                <c:pt idx="1095">
                  <c:v>-13.018000000000001</c:v>
                </c:pt>
                <c:pt idx="1096">
                  <c:v>-13.13</c:v>
                </c:pt>
                <c:pt idx="1097">
                  <c:v>-13.159000000000001</c:v>
                </c:pt>
                <c:pt idx="1098">
                  <c:v>-13.302</c:v>
                </c:pt>
                <c:pt idx="1099">
                  <c:v>-13.427</c:v>
                </c:pt>
                <c:pt idx="1100">
                  <c:v>-13.622</c:v>
                </c:pt>
                <c:pt idx="1101">
                  <c:v>-13.901</c:v>
                </c:pt>
                <c:pt idx="1102">
                  <c:v>-14.071</c:v>
                </c:pt>
                <c:pt idx="1103">
                  <c:v>-14.148</c:v>
                </c:pt>
                <c:pt idx="1104">
                  <c:v>-14.19</c:v>
                </c:pt>
                <c:pt idx="1105">
                  <c:v>-14.286</c:v>
                </c:pt>
                <c:pt idx="1106">
                  <c:v>-14.332000000000001</c:v>
                </c:pt>
                <c:pt idx="1107">
                  <c:v>-14.23</c:v>
                </c:pt>
                <c:pt idx="1108">
                  <c:v>-14.284000000000001</c:v>
                </c:pt>
                <c:pt idx="1109">
                  <c:v>-14.393000000000001</c:v>
                </c:pt>
                <c:pt idx="1110">
                  <c:v>-14.372</c:v>
                </c:pt>
                <c:pt idx="1111">
                  <c:v>-14.486000000000001</c:v>
                </c:pt>
                <c:pt idx="1112">
                  <c:v>-14.577999999999999</c:v>
                </c:pt>
                <c:pt idx="1113">
                  <c:v>-14.739000000000001</c:v>
                </c:pt>
                <c:pt idx="1114">
                  <c:v>-14.85</c:v>
                </c:pt>
                <c:pt idx="1115">
                  <c:v>-14.877000000000001</c:v>
                </c:pt>
                <c:pt idx="1116">
                  <c:v>-14.904</c:v>
                </c:pt>
                <c:pt idx="1117">
                  <c:v>-14.869</c:v>
                </c:pt>
                <c:pt idx="1118">
                  <c:v>-14.837</c:v>
                </c:pt>
                <c:pt idx="1119">
                  <c:v>-14.776</c:v>
                </c:pt>
                <c:pt idx="1120">
                  <c:v>-14.834</c:v>
                </c:pt>
                <c:pt idx="1121">
                  <c:v>-14.84</c:v>
                </c:pt>
                <c:pt idx="1122">
                  <c:v>-14.821999999999999</c:v>
                </c:pt>
                <c:pt idx="1123">
                  <c:v>-14.853999999999999</c:v>
                </c:pt>
                <c:pt idx="1124">
                  <c:v>-14.973000000000001</c:v>
                </c:pt>
                <c:pt idx="1125">
                  <c:v>-14.948</c:v>
                </c:pt>
                <c:pt idx="1126">
                  <c:v>-14.99</c:v>
                </c:pt>
                <c:pt idx="1127">
                  <c:v>-14.948</c:v>
                </c:pt>
                <c:pt idx="1128">
                  <c:v>-14.904999999999999</c:v>
                </c:pt>
                <c:pt idx="1129">
                  <c:v>-14.9</c:v>
                </c:pt>
                <c:pt idx="1130">
                  <c:v>-14.935</c:v>
                </c:pt>
                <c:pt idx="1131">
                  <c:v>-14.861000000000001</c:v>
                </c:pt>
                <c:pt idx="1132">
                  <c:v>-14.923999999999999</c:v>
                </c:pt>
                <c:pt idx="1133">
                  <c:v>-15.074999999999999</c:v>
                </c:pt>
                <c:pt idx="1134">
                  <c:v>-15.164</c:v>
                </c:pt>
                <c:pt idx="1135">
                  <c:v>-15.118</c:v>
                </c:pt>
                <c:pt idx="1136">
                  <c:v>-15.148999999999999</c:v>
                </c:pt>
                <c:pt idx="1137">
                  <c:v>-15.233000000000001</c:v>
                </c:pt>
                <c:pt idx="1138">
                  <c:v>-15.212999999999999</c:v>
                </c:pt>
                <c:pt idx="1139">
                  <c:v>-15.272</c:v>
                </c:pt>
                <c:pt idx="1140">
                  <c:v>-15.297000000000001</c:v>
                </c:pt>
                <c:pt idx="1141">
                  <c:v>-15.368</c:v>
                </c:pt>
                <c:pt idx="1142">
                  <c:v>-15.333</c:v>
                </c:pt>
                <c:pt idx="1143">
                  <c:v>-15.361000000000001</c:v>
                </c:pt>
                <c:pt idx="1144">
                  <c:v>-15.401</c:v>
                </c:pt>
                <c:pt idx="1145">
                  <c:v>-15.513</c:v>
                </c:pt>
                <c:pt idx="1146">
                  <c:v>-15.645</c:v>
                </c:pt>
                <c:pt idx="1147">
                  <c:v>-15.669</c:v>
                </c:pt>
                <c:pt idx="1148">
                  <c:v>-15.794</c:v>
                </c:pt>
                <c:pt idx="1149">
                  <c:v>-15.871</c:v>
                </c:pt>
                <c:pt idx="1150">
                  <c:v>-15.978999999999999</c:v>
                </c:pt>
                <c:pt idx="1151">
                  <c:v>-16.065000000000001</c:v>
                </c:pt>
                <c:pt idx="1152">
                  <c:v>-16.274999999999999</c:v>
                </c:pt>
                <c:pt idx="1153">
                  <c:v>-16.411999999999999</c:v>
                </c:pt>
                <c:pt idx="1154">
                  <c:v>-16.515000000000001</c:v>
                </c:pt>
                <c:pt idx="1155">
                  <c:v>-16.577999999999999</c:v>
                </c:pt>
                <c:pt idx="1156">
                  <c:v>-16.681999999999999</c:v>
                </c:pt>
                <c:pt idx="1157">
                  <c:v>-16.884</c:v>
                </c:pt>
                <c:pt idx="1158">
                  <c:v>-16.991</c:v>
                </c:pt>
                <c:pt idx="1159">
                  <c:v>-16.995999999999999</c:v>
                </c:pt>
                <c:pt idx="1160">
                  <c:v>-17.062999999999999</c:v>
                </c:pt>
                <c:pt idx="1161">
                  <c:v>-17.134</c:v>
                </c:pt>
                <c:pt idx="1162">
                  <c:v>-17.289000000000001</c:v>
                </c:pt>
                <c:pt idx="1163">
                  <c:v>-17.443000000000001</c:v>
                </c:pt>
                <c:pt idx="1164">
                  <c:v>-17.510000000000002</c:v>
                </c:pt>
                <c:pt idx="1165">
                  <c:v>-17.510999999999999</c:v>
                </c:pt>
                <c:pt idx="1166">
                  <c:v>-17.413</c:v>
                </c:pt>
                <c:pt idx="1167">
                  <c:v>-17.436</c:v>
                </c:pt>
                <c:pt idx="1168">
                  <c:v>-17.52</c:v>
                </c:pt>
                <c:pt idx="1169">
                  <c:v>-17.614000000000001</c:v>
                </c:pt>
                <c:pt idx="1170">
                  <c:v>-17.789000000000001</c:v>
                </c:pt>
                <c:pt idx="1171">
                  <c:v>-17.856000000000002</c:v>
                </c:pt>
                <c:pt idx="1172">
                  <c:v>-17.940999999999999</c:v>
                </c:pt>
                <c:pt idx="1173">
                  <c:v>-18.033000000000001</c:v>
                </c:pt>
                <c:pt idx="1174">
                  <c:v>-18.117000000000001</c:v>
                </c:pt>
                <c:pt idx="1175">
                  <c:v>-18.204000000000001</c:v>
                </c:pt>
                <c:pt idx="1176">
                  <c:v>-18.277999999999999</c:v>
                </c:pt>
                <c:pt idx="1177">
                  <c:v>-18.401</c:v>
                </c:pt>
                <c:pt idx="1178">
                  <c:v>-18.382999999999999</c:v>
                </c:pt>
                <c:pt idx="1179">
                  <c:v>-18.494</c:v>
                </c:pt>
                <c:pt idx="1180">
                  <c:v>-18.628</c:v>
                </c:pt>
                <c:pt idx="1181">
                  <c:v>-18.728999999999999</c:v>
                </c:pt>
                <c:pt idx="1182">
                  <c:v>-18.86</c:v>
                </c:pt>
                <c:pt idx="1183">
                  <c:v>-18.963000000000001</c:v>
                </c:pt>
                <c:pt idx="1184">
                  <c:v>-19.071000000000002</c:v>
                </c:pt>
                <c:pt idx="1185">
                  <c:v>-19.106999999999999</c:v>
                </c:pt>
                <c:pt idx="1186">
                  <c:v>-19.119</c:v>
                </c:pt>
                <c:pt idx="1187">
                  <c:v>-19.071999999999999</c:v>
                </c:pt>
                <c:pt idx="1188">
                  <c:v>-19.084</c:v>
                </c:pt>
                <c:pt idx="1189">
                  <c:v>-19.12</c:v>
                </c:pt>
                <c:pt idx="1190">
                  <c:v>-19.295000000000002</c:v>
                </c:pt>
                <c:pt idx="1191">
                  <c:v>-19.422999999999998</c:v>
                </c:pt>
                <c:pt idx="1192">
                  <c:v>-19.459</c:v>
                </c:pt>
                <c:pt idx="1193">
                  <c:v>-19.463999999999999</c:v>
                </c:pt>
                <c:pt idx="1194">
                  <c:v>-19.626999999999999</c:v>
                </c:pt>
                <c:pt idx="1195">
                  <c:v>-19.614999999999998</c:v>
                </c:pt>
                <c:pt idx="1196">
                  <c:v>-19.71</c:v>
                </c:pt>
                <c:pt idx="1197">
                  <c:v>-19.706</c:v>
                </c:pt>
                <c:pt idx="1198">
                  <c:v>-19.638000000000002</c:v>
                </c:pt>
                <c:pt idx="1199">
                  <c:v>-19.541</c:v>
                </c:pt>
                <c:pt idx="1200">
                  <c:v>-19.463999999999999</c:v>
                </c:pt>
                <c:pt idx="1201">
                  <c:v>-19.506</c:v>
                </c:pt>
                <c:pt idx="1202">
                  <c:v>-19.478999999999999</c:v>
                </c:pt>
                <c:pt idx="1203">
                  <c:v>-19.515999999999998</c:v>
                </c:pt>
                <c:pt idx="1204">
                  <c:v>-19.495999999999999</c:v>
                </c:pt>
                <c:pt idx="1205">
                  <c:v>-19.53</c:v>
                </c:pt>
                <c:pt idx="1206">
                  <c:v>-19.532</c:v>
                </c:pt>
                <c:pt idx="1207">
                  <c:v>-19.475000000000001</c:v>
                </c:pt>
                <c:pt idx="1208">
                  <c:v>-19.478999999999999</c:v>
                </c:pt>
                <c:pt idx="1209">
                  <c:v>-19.594000000000001</c:v>
                </c:pt>
                <c:pt idx="1210">
                  <c:v>-19.670999999999999</c:v>
                </c:pt>
                <c:pt idx="1211">
                  <c:v>-19.677</c:v>
                </c:pt>
                <c:pt idx="1212">
                  <c:v>-19.744</c:v>
                </c:pt>
                <c:pt idx="1213">
                  <c:v>-19.731000000000002</c:v>
                </c:pt>
                <c:pt idx="1214">
                  <c:v>-19.754000000000001</c:v>
                </c:pt>
                <c:pt idx="1215">
                  <c:v>-19.870999999999999</c:v>
                </c:pt>
                <c:pt idx="1216">
                  <c:v>-20.013999999999999</c:v>
                </c:pt>
                <c:pt idx="1217">
                  <c:v>-20.081</c:v>
                </c:pt>
                <c:pt idx="1218">
                  <c:v>-20.067</c:v>
                </c:pt>
                <c:pt idx="1219">
                  <c:v>-19.928999999999998</c:v>
                </c:pt>
                <c:pt idx="1220">
                  <c:v>-19.835999999999999</c:v>
                </c:pt>
                <c:pt idx="1221">
                  <c:v>-19.881</c:v>
                </c:pt>
                <c:pt idx="1222">
                  <c:v>-19.954000000000001</c:v>
                </c:pt>
                <c:pt idx="1223">
                  <c:v>-20.094999999999999</c:v>
                </c:pt>
                <c:pt idx="1224">
                  <c:v>-20.177</c:v>
                </c:pt>
                <c:pt idx="1225">
                  <c:v>-20.016999999999999</c:v>
                </c:pt>
                <c:pt idx="1226">
                  <c:v>-20.047000000000001</c:v>
                </c:pt>
                <c:pt idx="1227">
                  <c:v>-20.05</c:v>
                </c:pt>
                <c:pt idx="1228">
                  <c:v>-20.085000000000001</c:v>
                </c:pt>
                <c:pt idx="1229">
                  <c:v>-20.187999999999999</c:v>
                </c:pt>
                <c:pt idx="1230">
                  <c:v>-20.295999999999999</c:v>
                </c:pt>
                <c:pt idx="1231">
                  <c:v>-20.181000000000001</c:v>
                </c:pt>
                <c:pt idx="1232">
                  <c:v>-19.928999999999998</c:v>
                </c:pt>
                <c:pt idx="1233">
                  <c:v>-19.881</c:v>
                </c:pt>
                <c:pt idx="1234">
                  <c:v>-19.82</c:v>
                </c:pt>
                <c:pt idx="1235">
                  <c:v>-19.806999999999999</c:v>
                </c:pt>
                <c:pt idx="1236">
                  <c:v>-19.754999999999999</c:v>
                </c:pt>
                <c:pt idx="1237">
                  <c:v>-19.521999999999998</c:v>
                </c:pt>
                <c:pt idx="1238">
                  <c:v>-19.459</c:v>
                </c:pt>
                <c:pt idx="1239">
                  <c:v>-19.349</c:v>
                </c:pt>
                <c:pt idx="1240">
                  <c:v>-19.126000000000001</c:v>
                </c:pt>
                <c:pt idx="1241">
                  <c:v>-18.954999999999998</c:v>
                </c:pt>
                <c:pt idx="1242">
                  <c:v>-18.757000000000001</c:v>
                </c:pt>
                <c:pt idx="1243">
                  <c:v>-18.564</c:v>
                </c:pt>
                <c:pt idx="1244">
                  <c:v>-18.335000000000001</c:v>
                </c:pt>
                <c:pt idx="1245">
                  <c:v>-17.952999999999999</c:v>
                </c:pt>
                <c:pt idx="1246">
                  <c:v>-17.649000000000001</c:v>
                </c:pt>
                <c:pt idx="1247">
                  <c:v>-17.22</c:v>
                </c:pt>
                <c:pt idx="1248">
                  <c:v>-16.835000000000001</c:v>
                </c:pt>
                <c:pt idx="1249">
                  <c:v>-16.725999999999999</c:v>
                </c:pt>
                <c:pt idx="1250">
                  <c:v>-16.533999999999999</c:v>
                </c:pt>
                <c:pt idx="1251">
                  <c:v>-16.210999999999999</c:v>
                </c:pt>
                <c:pt idx="1252">
                  <c:v>-15.939</c:v>
                </c:pt>
                <c:pt idx="1253">
                  <c:v>-15.541</c:v>
                </c:pt>
                <c:pt idx="1254">
                  <c:v>-15.337999999999999</c:v>
                </c:pt>
                <c:pt idx="1255">
                  <c:v>-15.266</c:v>
                </c:pt>
                <c:pt idx="1256">
                  <c:v>-15.233000000000001</c:v>
                </c:pt>
                <c:pt idx="1257">
                  <c:v>-15.343999999999999</c:v>
                </c:pt>
                <c:pt idx="1258">
                  <c:v>-15.568</c:v>
                </c:pt>
                <c:pt idx="1259">
                  <c:v>-15.614000000000001</c:v>
                </c:pt>
                <c:pt idx="1260">
                  <c:v>-15.603999999999999</c:v>
                </c:pt>
                <c:pt idx="1261">
                  <c:v>-15.558999999999999</c:v>
                </c:pt>
                <c:pt idx="1262">
                  <c:v>-15.422000000000001</c:v>
                </c:pt>
                <c:pt idx="1263">
                  <c:v>-15.34</c:v>
                </c:pt>
                <c:pt idx="1264">
                  <c:v>-15.212999999999999</c:v>
                </c:pt>
                <c:pt idx="1265">
                  <c:v>-15.169</c:v>
                </c:pt>
                <c:pt idx="1266">
                  <c:v>-15.012</c:v>
                </c:pt>
                <c:pt idx="1267">
                  <c:v>-14.984999999999999</c:v>
                </c:pt>
                <c:pt idx="1268">
                  <c:v>-14.948</c:v>
                </c:pt>
                <c:pt idx="1269">
                  <c:v>-15.037000000000001</c:v>
                </c:pt>
                <c:pt idx="1270">
                  <c:v>-14.816000000000001</c:v>
                </c:pt>
                <c:pt idx="1271">
                  <c:v>-15.105</c:v>
                </c:pt>
                <c:pt idx="1272">
                  <c:v>-15.178000000000001</c:v>
                </c:pt>
                <c:pt idx="1273">
                  <c:v>-15.151999999999999</c:v>
                </c:pt>
                <c:pt idx="1274">
                  <c:v>-15.183</c:v>
                </c:pt>
                <c:pt idx="1275">
                  <c:v>-15.164999999999999</c:v>
                </c:pt>
                <c:pt idx="1276">
                  <c:v>-15.144</c:v>
                </c:pt>
                <c:pt idx="1277">
                  <c:v>-15.06</c:v>
                </c:pt>
                <c:pt idx="1278">
                  <c:v>-14.933999999999999</c:v>
                </c:pt>
                <c:pt idx="1279">
                  <c:v>-14.955</c:v>
                </c:pt>
                <c:pt idx="1280">
                  <c:v>-15.005000000000001</c:v>
                </c:pt>
                <c:pt idx="1281">
                  <c:v>-15.003</c:v>
                </c:pt>
                <c:pt idx="1282">
                  <c:v>-14.87</c:v>
                </c:pt>
                <c:pt idx="1283">
                  <c:v>-14.769</c:v>
                </c:pt>
                <c:pt idx="1284">
                  <c:v>-14.763</c:v>
                </c:pt>
                <c:pt idx="1285">
                  <c:v>-14.773</c:v>
                </c:pt>
                <c:pt idx="1286">
                  <c:v>-14.621</c:v>
                </c:pt>
                <c:pt idx="1287">
                  <c:v>-14.428000000000001</c:v>
                </c:pt>
                <c:pt idx="1288">
                  <c:v>-14.337999999999999</c:v>
                </c:pt>
                <c:pt idx="1289">
                  <c:v>-14.269</c:v>
                </c:pt>
                <c:pt idx="1290">
                  <c:v>-14.250999999999999</c:v>
                </c:pt>
                <c:pt idx="1291">
                  <c:v>-14.217000000000001</c:v>
                </c:pt>
                <c:pt idx="1292">
                  <c:v>-14.209</c:v>
                </c:pt>
                <c:pt idx="1293">
                  <c:v>-14.087999999999999</c:v>
                </c:pt>
                <c:pt idx="1294">
                  <c:v>-13.882999999999999</c:v>
                </c:pt>
                <c:pt idx="1295">
                  <c:v>-13.632999999999999</c:v>
                </c:pt>
                <c:pt idx="1296">
                  <c:v>-13.42</c:v>
                </c:pt>
                <c:pt idx="1297">
                  <c:v>-13.212999999999999</c:v>
                </c:pt>
                <c:pt idx="1298">
                  <c:v>-13.051</c:v>
                </c:pt>
                <c:pt idx="1299">
                  <c:v>-12.927</c:v>
                </c:pt>
                <c:pt idx="1300">
                  <c:v>-12.789</c:v>
                </c:pt>
                <c:pt idx="1301">
                  <c:v>-12.756</c:v>
                </c:pt>
                <c:pt idx="1302">
                  <c:v>-12.597</c:v>
                </c:pt>
                <c:pt idx="1303">
                  <c:v>-12.407999999999999</c:v>
                </c:pt>
                <c:pt idx="1304">
                  <c:v>-12.305999999999999</c:v>
                </c:pt>
                <c:pt idx="1305">
                  <c:v>-12.202999999999999</c:v>
                </c:pt>
                <c:pt idx="1306">
                  <c:v>-12.15</c:v>
                </c:pt>
                <c:pt idx="1307">
                  <c:v>-12.092000000000001</c:v>
                </c:pt>
                <c:pt idx="1308">
                  <c:v>-12.004</c:v>
                </c:pt>
                <c:pt idx="1309">
                  <c:v>-11.792999999999999</c:v>
                </c:pt>
                <c:pt idx="1310">
                  <c:v>-11.590999999999999</c:v>
                </c:pt>
                <c:pt idx="1311">
                  <c:v>-11.452999999999999</c:v>
                </c:pt>
                <c:pt idx="1312">
                  <c:v>-11.307</c:v>
                </c:pt>
                <c:pt idx="1313">
                  <c:v>-11.257</c:v>
                </c:pt>
                <c:pt idx="1314">
                  <c:v>-11.211</c:v>
                </c:pt>
                <c:pt idx="1315">
                  <c:v>-11.167999999999999</c:v>
                </c:pt>
                <c:pt idx="1316">
                  <c:v>-11.157</c:v>
                </c:pt>
                <c:pt idx="1317">
                  <c:v>-11.09</c:v>
                </c:pt>
                <c:pt idx="1318">
                  <c:v>-11.042</c:v>
                </c:pt>
                <c:pt idx="1319">
                  <c:v>-11.069000000000001</c:v>
                </c:pt>
                <c:pt idx="1320">
                  <c:v>-11.164</c:v>
                </c:pt>
                <c:pt idx="1321">
                  <c:v>-11.089</c:v>
                </c:pt>
                <c:pt idx="1322">
                  <c:v>-10.961</c:v>
                </c:pt>
                <c:pt idx="1323">
                  <c:v>-10.958</c:v>
                </c:pt>
                <c:pt idx="1324">
                  <c:v>-10.859</c:v>
                </c:pt>
                <c:pt idx="1325">
                  <c:v>-10.784000000000001</c:v>
                </c:pt>
                <c:pt idx="1326">
                  <c:v>-10.685</c:v>
                </c:pt>
                <c:pt idx="1327">
                  <c:v>-10.57</c:v>
                </c:pt>
                <c:pt idx="1328">
                  <c:v>-10.505000000000001</c:v>
                </c:pt>
                <c:pt idx="1329">
                  <c:v>-10.342000000000001</c:v>
                </c:pt>
                <c:pt idx="1330">
                  <c:v>-10.263999999999999</c:v>
                </c:pt>
                <c:pt idx="1331">
                  <c:v>-10.166</c:v>
                </c:pt>
                <c:pt idx="1332">
                  <c:v>-10.148999999999999</c:v>
                </c:pt>
                <c:pt idx="1333">
                  <c:v>-10.032999999999999</c:v>
                </c:pt>
                <c:pt idx="1334">
                  <c:v>-10.042999999999999</c:v>
                </c:pt>
                <c:pt idx="1335">
                  <c:v>-10.02</c:v>
                </c:pt>
                <c:pt idx="1336">
                  <c:v>-9.9229000000000003</c:v>
                </c:pt>
                <c:pt idx="1337">
                  <c:v>-9.8996999999999993</c:v>
                </c:pt>
                <c:pt idx="1338">
                  <c:v>-9.8774999999999995</c:v>
                </c:pt>
                <c:pt idx="1339">
                  <c:v>-9.7903000000000002</c:v>
                </c:pt>
                <c:pt idx="1340">
                  <c:v>-9.7239000000000004</c:v>
                </c:pt>
                <c:pt idx="1341">
                  <c:v>-9.6340000000000003</c:v>
                </c:pt>
                <c:pt idx="1342">
                  <c:v>-9.4588999999999999</c:v>
                </c:pt>
                <c:pt idx="1343">
                  <c:v>-9.2408999999999999</c:v>
                </c:pt>
                <c:pt idx="1344">
                  <c:v>-9.2151999999999994</c:v>
                </c:pt>
                <c:pt idx="1345">
                  <c:v>-9.2338000000000005</c:v>
                </c:pt>
                <c:pt idx="1346">
                  <c:v>-9.3134999999999994</c:v>
                </c:pt>
                <c:pt idx="1347">
                  <c:v>-9.2716999999999992</c:v>
                </c:pt>
                <c:pt idx="1348">
                  <c:v>-9.2296999999999993</c:v>
                </c:pt>
                <c:pt idx="1349">
                  <c:v>-9.1731999999999996</c:v>
                </c:pt>
                <c:pt idx="1350">
                  <c:v>-9.1191999999999993</c:v>
                </c:pt>
                <c:pt idx="1351">
                  <c:v>-9.0799000000000003</c:v>
                </c:pt>
                <c:pt idx="1352">
                  <c:v>-9.0618999999999996</c:v>
                </c:pt>
                <c:pt idx="1353">
                  <c:v>-9.0127000000000006</c:v>
                </c:pt>
                <c:pt idx="1354">
                  <c:v>-8.9885000000000002</c:v>
                </c:pt>
                <c:pt idx="1355">
                  <c:v>-9.0281000000000002</c:v>
                </c:pt>
                <c:pt idx="1356">
                  <c:v>-8.9985999999999997</c:v>
                </c:pt>
                <c:pt idx="1357">
                  <c:v>-8.8192000000000004</c:v>
                </c:pt>
                <c:pt idx="1358">
                  <c:v>-8.7682000000000002</c:v>
                </c:pt>
                <c:pt idx="1359">
                  <c:v>-8.6710999999999991</c:v>
                </c:pt>
                <c:pt idx="1360">
                  <c:v>-8.4753000000000007</c:v>
                </c:pt>
                <c:pt idx="1361">
                  <c:v>-8.4810999999999996</c:v>
                </c:pt>
                <c:pt idx="1362">
                  <c:v>-8.4841999999999995</c:v>
                </c:pt>
                <c:pt idx="1363">
                  <c:v>-8.5111000000000008</c:v>
                </c:pt>
                <c:pt idx="1364">
                  <c:v>-8.4657999999999998</c:v>
                </c:pt>
                <c:pt idx="1365">
                  <c:v>-8.4883000000000006</c:v>
                </c:pt>
                <c:pt idx="1366">
                  <c:v>-8.4994999999999994</c:v>
                </c:pt>
                <c:pt idx="1367">
                  <c:v>-8.4921000000000006</c:v>
                </c:pt>
                <c:pt idx="1368">
                  <c:v>-8.4723000000000006</c:v>
                </c:pt>
                <c:pt idx="1369">
                  <c:v>-8.3673000000000002</c:v>
                </c:pt>
                <c:pt idx="1370">
                  <c:v>-8.2942</c:v>
                </c:pt>
                <c:pt idx="1371">
                  <c:v>-8.3779000000000003</c:v>
                </c:pt>
                <c:pt idx="1372">
                  <c:v>-8.4106000000000005</c:v>
                </c:pt>
                <c:pt idx="1373">
                  <c:v>-8.4260000000000002</c:v>
                </c:pt>
                <c:pt idx="1374">
                  <c:v>-8.4138000000000002</c:v>
                </c:pt>
                <c:pt idx="1375">
                  <c:v>-8.3444000000000003</c:v>
                </c:pt>
                <c:pt idx="1376">
                  <c:v>-8.3820999999999994</c:v>
                </c:pt>
                <c:pt idx="1377">
                  <c:v>-8.3847000000000005</c:v>
                </c:pt>
                <c:pt idx="1378">
                  <c:v>-8.4646000000000008</c:v>
                </c:pt>
                <c:pt idx="1379">
                  <c:v>-8.4945000000000004</c:v>
                </c:pt>
                <c:pt idx="1380">
                  <c:v>-8.6179000000000006</c:v>
                </c:pt>
                <c:pt idx="1381">
                  <c:v>-8.8071000000000002</c:v>
                </c:pt>
                <c:pt idx="1382">
                  <c:v>-8.9145000000000003</c:v>
                </c:pt>
                <c:pt idx="1383">
                  <c:v>-9.1628000000000007</c:v>
                </c:pt>
                <c:pt idx="1384">
                  <c:v>-9.4314</c:v>
                </c:pt>
                <c:pt idx="1385">
                  <c:v>-9.6936</c:v>
                </c:pt>
                <c:pt idx="1386">
                  <c:v>-10.039</c:v>
                </c:pt>
                <c:pt idx="1387">
                  <c:v>-10.356999999999999</c:v>
                </c:pt>
                <c:pt idx="1388">
                  <c:v>-10.577999999999999</c:v>
                </c:pt>
                <c:pt idx="1389">
                  <c:v>-10.742000000000001</c:v>
                </c:pt>
                <c:pt idx="1390">
                  <c:v>-10.941000000000001</c:v>
                </c:pt>
                <c:pt idx="1391">
                  <c:v>-11.192</c:v>
                </c:pt>
                <c:pt idx="1392">
                  <c:v>-11.433999999999999</c:v>
                </c:pt>
                <c:pt idx="1393">
                  <c:v>-11.621</c:v>
                </c:pt>
                <c:pt idx="1394">
                  <c:v>-11.792999999999999</c:v>
                </c:pt>
                <c:pt idx="1395">
                  <c:v>-12.012</c:v>
                </c:pt>
                <c:pt idx="1396">
                  <c:v>-12.209</c:v>
                </c:pt>
                <c:pt idx="1397">
                  <c:v>-12.432</c:v>
                </c:pt>
                <c:pt idx="1398">
                  <c:v>-12.544</c:v>
                </c:pt>
                <c:pt idx="1399">
                  <c:v>-12.629</c:v>
                </c:pt>
                <c:pt idx="1400">
                  <c:v>-12.644</c:v>
                </c:pt>
                <c:pt idx="1401">
                  <c:v>-12.888</c:v>
                </c:pt>
                <c:pt idx="1402">
                  <c:v>-13.085000000000001</c:v>
                </c:pt>
                <c:pt idx="1403">
                  <c:v>-13.355</c:v>
                </c:pt>
                <c:pt idx="1404">
                  <c:v>-13.536</c:v>
                </c:pt>
                <c:pt idx="1405">
                  <c:v>-13.750999999999999</c:v>
                </c:pt>
                <c:pt idx="1406">
                  <c:v>-13.92</c:v>
                </c:pt>
                <c:pt idx="1407">
                  <c:v>-14.003</c:v>
                </c:pt>
                <c:pt idx="1408">
                  <c:v>-13.967000000000001</c:v>
                </c:pt>
                <c:pt idx="1409">
                  <c:v>-14.013999999999999</c:v>
                </c:pt>
                <c:pt idx="1410">
                  <c:v>-14.13</c:v>
                </c:pt>
                <c:pt idx="1411">
                  <c:v>-14.175000000000001</c:v>
                </c:pt>
                <c:pt idx="1412">
                  <c:v>-14.15</c:v>
                </c:pt>
                <c:pt idx="1413">
                  <c:v>-14.242000000000001</c:v>
                </c:pt>
                <c:pt idx="1414">
                  <c:v>-14.297000000000001</c:v>
                </c:pt>
                <c:pt idx="1415">
                  <c:v>-14.47</c:v>
                </c:pt>
                <c:pt idx="1416">
                  <c:v>-14.536</c:v>
                </c:pt>
                <c:pt idx="1417">
                  <c:v>-14.567</c:v>
                </c:pt>
                <c:pt idx="1418">
                  <c:v>-14.728</c:v>
                </c:pt>
                <c:pt idx="1419">
                  <c:v>-14.744999999999999</c:v>
                </c:pt>
                <c:pt idx="1420">
                  <c:v>-14.84</c:v>
                </c:pt>
                <c:pt idx="1421">
                  <c:v>-14.922000000000001</c:v>
                </c:pt>
                <c:pt idx="1422">
                  <c:v>-14.958</c:v>
                </c:pt>
                <c:pt idx="1423">
                  <c:v>-15.119</c:v>
                </c:pt>
                <c:pt idx="1424">
                  <c:v>-15.234999999999999</c:v>
                </c:pt>
                <c:pt idx="1425">
                  <c:v>-15.385</c:v>
                </c:pt>
                <c:pt idx="1426">
                  <c:v>-15.462999999999999</c:v>
                </c:pt>
                <c:pt idx="1427">
                  <c:v>-15.425000000000001</c:v>
                </c:pt>
                <c:pt idx="1428">
                  <c:v>-15.46</c:v>
                </c:pt>
                <c:pt idx="1429">
                  <c:v>-15.41</c:v>
                </c:pt>
                <c:pt idx="1430">
                  <c:v>-15.459</c:v>
                </c:pt>
                <c:pt idx="1431">
                  <c:v>-15.507</c:v>
                </c:pt>
                <c:pt idx="1432">
                  <c:v>-15.622</c:v>
                </c:pt>
                <c:pt idx="1433">
                  <c:v>-15.648999999999999</c:v>
                </c:pt>
                <c:pt idx="1434">
                  <c:v>-15.689</c:v>
                </c:pt>
                <c:pt idx="1435">
                  <c:v>-15.835000000000001</c:v>
                </c:pt>
                <c:pt idx="1436">
                  <c:v>-15.943</c:v>
                </c:pt>
                <c:pt idx="1437">
                  <c:v>-15.945</c:v>
                </c:pt>
                <c:pt idx="1438">
                  <c:v>-16.012</c:v>
                </c:pt>
                <c:pt idx="1439">
                  <c:v>-16.18</c:v>
                </c:pt>
                <c:pt idx="1440">
                  <c:v>-16.274000000000001</c:v>
                </c:pt>
                <c:pt idx="1441">
                  <c:v>-16.414000000000001</c:v>
                </c:pt>
                <c:pt idx="1442">
                  <c:v>-16.545000000000002</c:v>
                </c:pt>
                <c:pt idx="1443">
                  <c:v>-16.66</c:v>
                </c:pt>
                <c:pt idx="1444">
                  <c:v>-16.756</c:v>
                </c:pt>
                <c:pt idx="1445">
                  <c:v>-16.809999999999999</c:v>
                </c:pt>
                <c:pt idx="1446">
                  <c:v>-16.905000000000001</c:v>
                </c:pt>
                <c:pt idx="1447">
                  <c:v>-16.981000000000002</c:v>
                </c:pt>
                <c:pt idx="1448">
                  <c:v>-17.003</c:v>
                </c:pt>
                <c:pt idx="1449">
                  <c:v>-16.978000000000002</c:v>
                </c:pt>
                <c:pt idx="1450">
                  <c:v>-17.044</c:v>
                </c:pt>
                <c:pt idx="1451">
                  <c:v>-17.297999999999998</c:v>
                </c:pt>
                <c:pt idx="1452">
                  <c:v>-17.498000000000001</c:v>
                </c:pt>
                <c:pt idx="1453">
                  <c:v>-17.553000000000001</c:v>
                </c:pt>
                <c:pt idx="1454">
                  <c:v>-17.579000000000001</c:v>
                </c:pt>
                <c:pt idx="1455">
                  <c:v>-17.562999999999999</c:v>
                </c:pt>
                <c:pt idx="1456">
                  <c:v>-17.581</c:v>
                </c:pt>
                <c:pt idx="1457">
                  <c:v>-17.562999999999999</c:v>
                </c:pt>
                <c:pt idx="1458">
                  <c:v>-17.64</c:v>
                </c:pt>
                <c:pt idx="1459">
                  <c:v>-17.669</c:v>
                </c:pt>
                <c:pt idx="1460">
                  <c:v>-17.725999999999999</c:v>
                </c:pt>
                <c:pt idx="1461">
                  <c:v>-17.783000000000001</c:v>
                </c:pt>
                <c:pt idx="1462">
                  <c:v>-17.792000000000002</c:v>
                </c:pt>
                <c:pt idx="1463">
                  <c:v>-17.797000000000001</c:v>
                </c:pt>
                <c:pt idx="1464">
                  <c:v>-17.856000000000002</c:v>
                </c:pt>
                <c:pt idx="1465">
                  <c:v>-17.841999999999999</c:v>
                </c:pt>
                <c:pt idx="1466">
                  <c:v>-17.803999999999998</c:v>
                </c:pt>
                <c:pt idx="1467">
                  <c:v>-18.015999999999998</c:v>
                </c:pt>
                <c:pt idx="1468">
                  <c:v>-18.167000000000002</c:v>
                </c:pt>
                <c:pt idx="1469">
                  <c:v>-18.305</c:v>
                </c:pt>
                <c:pt idx="1470">
                  <c:v>-18.324000000000002</c:v>
                </c:pt>
                <c:pt idx="1471">
                  <c:v>-18.376999999999999</c:v>
                </c:pt>
                <c:pt idx="1472">
                  <c:v>-18.402000000000001</c:v>
                </c:pt>
                <c:pt idx="1473">
                  <c:v>-18.27</c:v>
                </c:pt>
                <c:pt idx="1474">
                  <c:v>-18.253</c:v>
                </c:pt>
                <c:pt idx="1475">
                  <c:v>-18.231999999999999</c:v>
                </c:pt>
                <c:pt idx="1476">
                  <c:v>-18.326000000000001</c:v>
                </c:pt>
                <c:pt idx="1477">
                  <c:v>-18.449000000000002</c:v>
                </c:pt>
                <c:pt idx="1478">
                  <c:v>-18.597000000000001</c:v>
                </c:pt>
                <c:pt idx="1479">
                  <c:v>-18.8</c:v>
                </c:pt>
                <c:pt idx="1480">
                  <c:v>-18.997</c:v>
                </c:pt>
                <c:pt idx="1481">
                  <c:v>-19.262</c:v>
                </c:pt>
                <c:pt idx="1482">
                  <c:v>-19.544</c:v>
                </c:pt>
                <c:pt idx="1483">
                  <c:v>-19.716000000000001</c:v>
                </c:pt>
                <c:pt idx="1484">
                  <c:v>-19.742000000000001</c:v>
                </c:pt>
                <c:pt idx="1485">
                  <c:v>-19.844000000000001</c:v>
                </c:pt>
                <c:pt idx="1486">
                  <c:v>-19.986000000000001</c:v>
                </c:pt>
                <c:pt idx="1487">
                  <c:v>-20.094999999999999</c:v>
                </c:pt>
                <c:pt idx="1488">
                  <c:v>-20.126000000000001</c:v>
                </c:pt>
                <c:pt idx="1489">
                  <c:v>-20.196000000000002</c:v>
                </c:pt>
                <c:pt idx="1490">
                  <c:v>-20.068000000000001</c:v>
                </c:pt>
                <c:pt idx="1491">
                  <c:v>-19.989999999999998</c:v>
                </c:pt>
                <c:pt idx="1492">
                  <c:v>-19.911000000000001</c:v>
                </c:pt>
                <c:pt idx="1493">
                  <c:v>-19.917999999999999</c:v>
                </c:pt>
                <c:pt idx="1494">
                  <c:v>-19.946000000000002</c:v>
                </c:pt>
                <c:pt idx="1495">
                  <c:v>-19.995999999999999</c:v>
                </c:pt>
                <c:pt idx="1496">
                  <c:v>-20.056000000000001</c:v>
                </c:pt>
                <c:pt idx="1497">
                  <c:v>-20.114000000000001</c:v>
                </c:pt>
                <c:pt idx="1498">
                  <c:v>-20.125</c:v>
                </c:pt>
                <c:pt idx="1499">
                  <c:v>-20.041</c:v>
                </c:pt>
                <c:pt idx="1500">
                  <c:v>-20.189</c:v>
                </c:pt>
                <c:pt idx="1501">
                  <c:v>-20.459</c:v>
                </c:pt>
                <c:pt idx="1502">
                  <c:v>-20.54</c:v>
                </c:pt>
                <c:pt idx="1503">
                  <c:v>-20.718</c:v>
                </c:pt>
                <c:pt idx="1504">
                  <c:v>-20.806999999999999</c:v>
                </c:pt>
                <c:pt idx="1505">
                  <c:v>-20.997</c:v>
                </c:pt>
                <c:pt idx="1506">
                  <c:v>-20.998000000000001</c:v>
                </c:pt>
                <c:pt idx="1507">
                  <c:v>-21.062999999999999</c:v>
                </c:pt>
                <c:pt idx="1508">
                  <c:v>-21.187999999999999</c:v>
                </c:pt>
                <c:pt idx="1509">
                  <c:v>-21.262</c:v>
                </c:pt>
                <c:pt idx="1510">
                  <c:v>-21.431999999999999</c:v>
                </c:pt>
                <c:pt idx="1511">
                  <c:v>-21.483000000000001</c:v>
                </c:pt>
                <c:pt idx="1512">
                  <c:v>-21.504000000000001</c:v>
                </c:pt>
                <c:pt idx="1513">
                  <c:v>-21.477</c:v>
                </c:pt>
                <c:pt idx="1514">
                  <c:v>-21.472999999999999</c:v>
                </c:pt>
                <c:pt idx="1515">
                  <c:v>-21.495000000000001</c:v>
                </c:pt>
                <c:pt idx="1516">
                  <c:v>-21.523</c:v>
                </c:pt>
                <c:pt idx="1517">
                  <c:v>-21.545999999999999</c:v>
                </c:pt>
                <c:pt idx="1518">
                  <c:v>-21.626999999999999</c:v>
                </c:pt>
                <c:pt idx="1519">
                  <c:v>-21.756</c:v>
                </c:pt>
                <c:pt idx="1520">
                  <c:v>-21.728999999999999</c:v>
                </c:pt>
                <c:pt idx="1521">
                  <c:v>-21.693999999999999</c:v>
                </c:pt>
                <c:pt idx="1522">
                  <c:v>-21.492999999999999</c:v>
                </c:pt>
                <c:pt idx="1523">
                  <c:v>-21.349</c:v>
                </c:pt>
                <c:pt idx="1524">
                  <c:v>-21.31</c:v>
                </c:pt>
                <c:pt idx="1525">
                  <c:v>-21.33</c:v>
                </c:pt>
                <c:pt idx="1526">
                  <c:v>-21.323</c:v>
                </c:pt>
                <c:pt idx="1527">
                  <c:v>-21.478000000000002</c:v>
                </c:pt>
                <c:pt idx="1528">
                  <c:v>-21.637</c:v>
                </c:pt>
                <c:pt idx="1529">
                  <c:v>-21.678000000000001</c:v>
                </c:pt>
                <c:pt idx="1530">
                  <c:v>-21.734000000000002</c:v>
                </c:pt>
                <c:pt idx="1531">
                  <c:v>-21.725000000000001</c:v>
                </c:pt>
                <c:pt idx="1532">
                  <c:v>-21.573</c:v>
                </c:pt>
                <c:pt idx="1533">
                  <c:v>-21.678999999999998</c:v>
                </c:pt>
                <c:pt idx="1534">
                  <c:v>-21.687999999999999</c:v>
                </c:pt>
                <c:pt idx="1535">
                  <c:v>-21.667999999999999</c:v>
                </c:pt>
                <c:pt idx="1536">
                  <c:v>-21.675000000000001</c:v>
                </c:pt>
                <c:pt idx="1537">
                  <c:v>-21.72</c:v>
                </c:pt>
                <c:pt idx="1538">
                  <c:v>-21.675000000000001</c:v>
                </c:pt>
                <c:pt idx="1539">
                  <c:v>-21.637</c:v>
                </c:pt>
                <c:pt idx="1540">
                  <c:v>-21.696999999999999</c:v>
                </c:pt>
                <c:pt idx="1541">
                  <c:v>-21.683</c:v>
                </c:pt>
                <c:pt idx="1542">
                  <c:v>-21.709</c:v>
                </c:pt>
                <c:pt idx="1543">
                  <c:v>-21.75</c:v>
                </c:pt>
                <c:pt idx="1544">
                  <c:v>-21.777999999999999</c:v>
                </c:pt>
                <c:pt idx="1545">
                  <c:v>-21.692</c:v>
                </c:pt>
                <c:pt idx="1546">
                  <c:v>-21.66</c:v>
                </c:pt>
                <c:pt idx="1547">
                  <c:v>-21.742999999999999</c:v>
                </c:pt>
                <c:pt idx="1548">
                  <c:v>-21.779</c:v>
                </c:pt>
                <c:pt idx="1549">
                  <c:v>-21.802</c:v>
                </c:pt>
                <c:pt idx="1550">
                  <c:v>-21.859000000000002</c:v>
                </c:pt>
                <c:pt idx="1551">
                  <c:v>-21.884</c:v>
                </c:pt>
                <c:pt idx="1552">
                  <c:v>-22</c:v>
                </c:pt>
                <c:pt idx="1553">
                  <c:v>-22.079000000000001</c:v>
                </c:pt>
                <c:pt idx="1554">
                  <c:v>-22.076000000000001</c:v>
                </c:pt>
                <c:pt idx="1555">
                  <c:v>-21.998999999999999</c:v>
                </c:pt>
                <c:pt idx="1556">
                  <c:v>-22.038</c:v>
                </c:pt>
                <c:pt idx="1557">
                  <c:v>-21.988</c:v>
                </c:pt>
                <c:pt idx="1558">
                  <c:v>-21.919</c:v>
                </c:pt>
                <c:pt idx="1559">
                  <c:v>-21.92</c:v>
                </c:pt>
                <c:pt idx="1560">
                  <c:v>-21.977</c:v>
                </c:pt>
                <c:pt idx="1561">
                  <c:v>-21.867000000000001</c:v>
                </c:pt>
                <c:pt idx="1562">
                  <c:v>-21.713999999999999</c:v>
                </c:pt>
                <c:pt idx="1563">
                  <c:v>-21.614999999999998</c:v>
                </c:pt>
                <c:pt idx="1564">
                  <c:v>-21.582000000000001</c:v>
                </c:pt>
                <c:pt idx="1565">
                  <c:v>-21.556000000000001</c:v>
                </c:pt>
                <c:pt idx="1566">
                  <c:v>-21.512</c:v>
                </c:pt>
                <c:pt idx="1567">
                  <c:v>-21.492999999999999</c:v>
                </c:pt>
                <c:pt idx="1568">
                  <c:v>-21.45</c:v>
                </c:pt>
                <c:pt idx="1569">
                  <c:v>-21.344000000000001</c:v>
                </c:pt>
                <c:pt idx="1570">
                  <c:v>-21.42</c:v>
                </c:pt>
                <c:pt idx="1571">
                  <c:v>-21.385999999999999</c:v>
                </c:pt>
                <c:pt idx="1572">
                  <c:v>-21.469000000000001</c:v>
                </c:pt>
                <c:pt idx="1573">
                  <c:v>-21.526</c:v>
                </c:pt>
                <c:pt idx="1574">
                  <c:v>-21.452999999999999</c:v>
                </c:pt>
                <c:pt idx="1575">
                  <c:v>-21.37</c:v>
                </c:pt>
                <c:pt idx="1576">
                  <c:v>-21.274000000000001</c:v>
                </c:pt>
                <c:pt idx="1577">
                  <c:v>-21.004000000000001</c:v>
                </c:pt>
                <c:pt idx="1578">
                  <c:v>-20.695</c:v>
                </c:pt>
                <c:pt idx="1579">
                  <c:v>-20.318999999999999</c:v>
                </c:pt>
                <c:pt idx="1580">
                  <c:v>-19.867999999999999</c:v>
                </c:pt>
                <c:pt idx="1581">
                  <c:v>-19.742000000000001</c:v>
                </c:pt>
                <c:pt idx="1582">
                  <c:v>-19.725000000000001</c:v>
                </c:pt>
                <c:pt idx="1583">
                  <c:v>-19.675999999999998</c:v>
                </c:pt>
                <c:pt idx="1584">
                  <c:v>-19.588999999999999</c:v>
                </c:pt>
                <c:pt idx="1585">
                  <c:v>-19.305</c:v>
                </c:pt>
                <c:pt idx="1586">
                  <c:v>-19.114000000000001</c:v>
                </c:pt>
                <c:pt idx="1587">
                  <c:v>-18.984000000000002</c:v>
                </c:pt>
                <c:pt idx="1588">
                  <c:v>-18.908000000000001</c:v>
                </c:pt>
                <c:pt idx="1589">
                  <c:v>-18.91</c:v>
                </c:pt>
                <c:pt idx="1590">
                  <c:v>-18.98</c:v>
                </c:pt>
                <c:pt idx="1591">
                  <c:v>-19.030999999999999</c:v>
                </c:pt>
                <c:pt idx="1592">
                  <c:v>-18.838999999999999</c:v>
                </c:pt>
                <c:pt idx="1593">
                  <c:v>-18.739999999999998</c:v>
                </c:pt>
                <c:pt idx="1594">
                  <c:v>-18.707999999999998</c:v>
                </c:pt>
                <c:pt idx="1595">
                  <c:v>-18.585999999999999</c:v>
                </c:pt>
                <c:pt idx="1596">
                  <c:v>-18.521999999999998</c:v>
                </c:pt>
                <c:pt idx="1597">
                  <c:v>-18.445</c:v>
                </c:pt>
                <c:pt idx="1598">
                  <c:v>-18.449000000000002</c:v>
                </c:pt>
                <c:pt idx="1599">
                  <c:v>-18.489999999999998</c:v>
                </c:pt>
                <c:pt idx="1600">
                  <c:v>-18.414000000000001</c:v>
                </c:pt>
                <c:pt idx="1601">
                  <c:v>-18.431000000000001</c:v>
                </c:pt>
                <c:pt idx="1602">
                  <c:v>-18.434999999999999</c:v>
                </c:pt>
                <c:pt idx="1603">
                  <c:v>-18.38</c:v>
                </c:pt>
                <c:pt idx="1604">
                  <c:v>-18.295000000000002</c:v>
                </c:pt>
                <c:pt idx="1605">
                  <c:v>-18.257999999999999</c:v>
                </c:pt>
                <c:pt idx="1606">
                  <c:v>-18.213999999999999</c:v>
                </c:pt>
                <c:pt idx="1607">
                  <c:v>-18.146000000000001</c:v>
                </c:pt>
                <c:pt idx="1608">
                  <c:v>-18.198</c:v>
                </c:pt>
                <c:pt idx="1609">
                  <c:v>-18.207000000000001</c:v>
                </c:pt>
                <c:pt idx="1610">
                  <c:v>-18.213000000000001</c:v>
                </c:pt>
                <c:pt idx="1611">
                  <c:v>-18.25</c:v>
                </c:pt>
                <c:pt idx="1612">
                  <c:v>-18.172000000000001</c:v>
                </c:pt>
                <c:pt idx="1613">
                  <c:v>-18.045999999999999</c:v>
                </c:pt>
                <c:pt idx="1614">
                  <c:v>-18.106999999999999</c:v>
                </c:pt>
                <c:pt idx="1615">
                  <c:v>-18.172999999999998</c:v>
                </c:pt>
                <c:pt idx="1616">
                  <c:v>-18.091000000000001</c:v>
                </c:pt>
                <c:pt idx="1617">
                  <c:v>-18.155999999999999</c:v>
                </c:pt>
                <c:pt idx="1618">
                  <c:v>-18.143000000000001</c:v>
                </c:pt>
                <c:pt idx="1619">
                  <c:v>-18.178000000000001</c:v>
                </c:pt>
                <c:pt idx="1620">
                  <c:v>-18.157</c:v>
                </c:pt>
                <c:pt idx="1621">
                  <c:v>-18.181999999999999</c:v>
                </c:pt>
                <c:pt idx="1622">
                  <c:v>-18.120999999999999</c:v>
                </c:pt>
                <c:pt idx="1623">
                  <c:v>-18.109000000000002</c:v>
                </c:pt>
                <c:pt idx="1624">
                  <c:v>-18.117000000000001</c:v>
                </c:pt>
                <c:pt idx="1625">
                  <c:v>-18.129000000000001</c:v>
                </c:pt>
                <c:pt idx="1626">
                  <c:v>-18.007999999999999</c:v>
                </c:pt>
                <c:pt idx="1627">
                  <c:v>-17.901</c:v>
                </c:pt>
                <c:pt idx="1628">
                  <c:v>-17.783999999999999</c:v>
                </c:pt>
                <c:pt idx="1629">
                  <c:v>-17.550999999999998</c:v>
                </c:pt>
                <c:pt idx="1630">
                  <c:v>-17.407</c:v>
                </c:pt>
                <c:pt idx="1631">
                  <c:v>-17.251999999999999</c:v>
                </c:pt>
                <c:pt idx="1632">
                  <c:v>-17.073</c:v>
                </c:pt>
                <c:pt idx="1633">
                  <c:v>-16.940999999999999</c:v>
                </c:pt>
                <c:pt idx="1634">
                  <c:v>-16.824000000000002</c:v>
                </c:pt>
                <c:pt idx="1635">
                  <c:v>-16.504000000000001</c:v>
                </c:pt>
                <c:pt idx="1636">
                  <c:v>-16.215</c:v>
                </c:pt>
                <c:pt idx="1637">
                  <c:v>-15.872</c:v>
                </c:pt>
                <c:pt idx="1638">
                  <c:v>-15.590999999999999</c:v>
                </c:pt>
                <c:pt idx="1639">
                  <c:v>-15.282999999999999</c:v>
                </c:pt>
                <c:pt idx="1640">
                  <c:v>-15.085000000000001</c:v>
                </c:pt>
                <c:pt idx="1641">
                  <c:v>-14.923999999999999</c:v>
                </c:pt>
                <c:pt idx="1642">
                  <c:v>-14.776</c:v>
                </c:pt>
                <c:pt idx="1643">
                  <c:v>-14.709</c:v>
                </c:pt>
                <c:pt idx="1644">
                  <c:v>-14.552</c:v>
                </c:pt>
                <c:pt idx="1645">
                  <c:v>-14.346</c:v>
                </c:pt>
                <c:pt idx="1646">
                  <c:v>-14.278</c:v>
                </c:pt>
                <c:pt idx="1647">
                  <c:v>-14.102</c:v>
                </c:pt>
                <c:pt idx="1648">
                  <c:v>-13.901999999999999</c:v>
                </c:pt>
                <c:pt idx="1649">
                  <c:v>-13.801</c:v>
                </c:pt>
                <c:pt idx="1650">
                  <c:v>-13.577</c:v>
                </c:pt>
                <c:pt idx="1651">
                  <c:v>-13.38</c:v>
                </c:pt>
                <c:pt idx="1652">
                  <c:v>-13.315</c:v>
                </c:pt>
                <c:pt idx="1653">
                  <c:v>-13.316000000000001</c:v>
                </c:pt>
                <c:pt idx="1654">
                  <c:v>-13.214</c:v>
                </c:pt>
                <c:pt idx="1655">
                  <c:v>-13.019</c:v>
                </c:pt>
                <c:pt idx="1656">
                  <c:v>-12.99</c:v>
                </c:pt>
                <c:pt idx="1657">
                  <c:v>-12.923</c:v>
                </c:pt>
                <c:pt idx="1658">
                  <c:v>-12.923</c:v>
                </c:pt>
                <c:pt idx="1659">
                  <c:v>-12.935</c:v>
                </c:pt>
                <c:pt idx="1660">
                  <c:v>-12.874000000000001</c:v>
                </c:pt>
                <c:pt idx="1661">
                  <c:v>-12.727</c:v>
                </c:pt>
                <c:pt idx="1662">
                  <c:v>-12.667</c:v>
                </c:pt>
                <c:pt idx="1663">
                  <c:v>-12.516</c:v>
                </c:pt>
                <c:pt idx="1664">
                  <c:v>-12.42</c:v>
                </c:pt>
                <c:pt idx="1665">
                  <c:v>-12.372</c:v>
                </c:pt>
                <c:pt idx="1666">
                  <c:v>-12.340999999999999</c:v>
                </c:pt>
                <c:pt idx="1667">
                  <c:v>-12.343</c:v>
                </c:pt>
                <c:pt idx="1668">
                  <c:v>-12.416</c:v>
                </c:pt>
                <c:pt idx="1669">
                  <c:v>-12.377000000000001</c:v>
                </c:pt>
                <c:pt idx="1670">
                  <c:v>-12.32</c:v>
                </c:pt>
                <c:pt idx="1671">
                  <c:v>-12.358000000000001</c:v>
                </c:pt>
                <c:pt idx="1672">
                  <c:v>-12.287000000000001</c:v>
                </c:pt>
                <c:pt idx="1673">
                  <c:v>-12.214</c:v>
                </c:pt>
                <c:pt idx="1674">
                  <c:v>-12.13</c:v>
                </c:pt>
                <c:pt idx="1675">
                  <c:v>-12.076000000000001</c:v>
                </c:pt>
                <c:pt idx="1676">
                  <c:v>-12</c:v>
                </c:pt>
                <c:pt idx="1677">
                  <c:v>-11.839</c:v>
                </c:pt>
                <c:pt idx="1678">
                  <c:v>-11.709</c:v>
                </c:pt>
                <c:pt idx="1679">
                  <c:v>-11.627000000000001</c:v>
                </c:pt>
                <c:pt idx="1680">
                  <c:v>-11.643000000000001</c:v>
                </c:pt>
                <c:pt idx="1681">
                  <c:v>-11.656000000000001</c:v>
                </c:pt>
                <c:pt idx="1682">
                  <c:v>-11.648999999999999</c:v>
                </c:pt>
                <c:pt idx="1683">
                  <c:v>-11.638</c:v>
                </c:pt>
                <c:pt idx="1684">
                  <c:v>-11.57</c:v>
                </c:pt>
                <c:pt idx="1685">
                  <c:v>-11.523999999999999</c:v>
                </c:pt>
                <c:pt idx="1686">
                  <c:v>-11.483000000000001</c:v>
                </c:pt>
                <c:pt idx="1687">
                  <c:v>-11.397</c:v>
                </c:pt>
                <c:pt idx="1688">
                  <c:v>-11.329000000000001</c:v>
                </c:pt>
                <c:pt idx="1689">
                  <c:v>-11.321999999999999</c:v>
                </c:pt>
                <c:pt idx="1690">
                  <c:v>-11.375999999999999</c:v>
                </c:pt>
                <c:pt idx="1691">
                  <c:v>-11.281000000000001</c:v>
                </c:pt>
                <c:pt idx="1692">
                  <c:v>-11.192</c:v>
                </c:pt>
                <c:pt idx="1693">
                  <c:v>-11.238</c:v>
                </c:pt>
                <c:pt idx="1694">
                  <c:v>-11.238</c:v>
                </c:pt>
                <c:pt idx="1695">
                  <c:v>-11.257999999999999</c:v>
                </c:pt>
                <c:pt idx="1696">
                  <c:v>-11.374000000000001</c:v>
                </c:pt>
                <c:pt idx="1697">
                  <c:v>-11.228999999999999</c:v>
                </c:pt>
                <c:pt idx="1698">
                  <c:v>-11.14</c:v>
                </c:pt>
                <c:pt idx="1699">
                  <c:v>-11.077999999999999</c:v>
                </c:pt>
                <c:pt idx="1700">
                  <c:v>-11.090999999999999</c:v>
                </c:pt>
                <c:pt idx="1701">
                  <c:v>-11.196999999999999</c:v>
                </c:pt>
                <c:pt idx="1702">
                  <c:v>-11.250999999999999</c:v>
                </c:pt>
                <c:pt idx="1703">
                  <c:v>-11.278</c:v>
                </c:pt>
                <c:pt idx="1704">
                  <c:v>-11.273999999999999</c:v>
                </c:pt>
                <c:pt idx="1705">
                  <c:v>-11.263</c:v>
                </c:pt>
                <c:pt idx="1706">
                  <c:v>-11.382</c:v>
                </c:pt>
                <c:pt idx="1707">
                  <c:v>-11.429</c:v>
                </c:pt>
                <c:pt idx="1708">
                  <c:v>-11.263</c:v>
                </c:pt>
                <c:pt idx="1709">
                  <c:v>-11.206</c:v>
                </c:pt>
                <c:pt idx="1710">
                  <c:v>-11.262</c:v>
                </c:pt>
                <c:pt idx="1711">
                  <c:v>-11.194000000000001</c:v>
                </c:pt>
                <c:pt idx="1712">
                  <c:v>-11.093999999999999</c:v>
                </c:pt>
                <c:pt idx="1713">
                  <c:v>-11.13</c:v>
                </c:pt>
                <c:pt idx="1714">
                  <c:v>-11.228999999999999</c:v>
                </c:pt>
                <c:pt idx="1715">
                  <c:v>-11.208</c:v>
                </c:pt>
                <c:pt idx="1716">
                  <c:v>-11.189</c:v>
                </c:pt>
                <c:pt idx="1717">
                  <c:v>-11.234</c:v>
                </c:pt>
                <c:pt idx="1718">
                  <c:v>-11.194000000000001</c:v>
                </c:pt>
                <c:pt idx="1719">
                  <c:v>-11.186999999999999</c:v>
                </c:pt>
                <c:pt idx="1720">
                  <c:v>-11.170999999999999</c:v>
                </c:pt>
                <c:pt idx="1721">
                  <c:v>-11.066000000000001</c:v>
                </c:pt>
                <c:pt idx="1722">
                  <c:v>-10.955</c:v>
                </c:pt>
                <c:pt idx="1723">
                  <c:v>-10.936999999999999</c:v>
                </c:pt>
                <c:pt idx="1724">
                  <c:v>-10.944000000000001</c:v>
                </c:pt>
                <c:pt idx="1725">
                  <c:v>-10.897</c:v>
                </c:pt>
                <c:pt idx="1726">
                  <c:v>-10.898</c:v>
                </c:pt>
                <c:pt idx="1727">
                  <c:v>-10.888</c:v>
                </c:pt>
                <c:pt idx="1728">
                  <c:v>-10.816000000000001</c:v>
                </c:pt>
                <c:pt idx="1729">
                  <c:v>-10.911</c:v>
                </c:pt>
                <c:pt idx="1730">
                  <c:v>-10.914999999999999</c:v>
                </c:pt>
                <c:pt idx="1731">
                  <c:v>-10.843999999999999</c:v>
                </c:pt>
                <c:pt idx="1732">
                  <c:v>-10.888</c:v>
                </c:pt>
                <c:pt idx="1733">
                  <c:v>-10.904</c:v>
                </c:pt>
                <c:pt idx="1734">
                  <c:v>-10.879</c:v>
                </c:pt>
                <c:pt idx="1735">
                  <c:v>-10.882</c:v>
                </c:pt>
                <c:pt idx="1736">
                  <c:v>-10.933</c:v>
                </c:pt>
                <c:pt idx="1737">
                  <c:v>-10.959</c:v>
                </c:pt>
                <c:pt idx="1738">
                  <c:v>-10.93</c:v>
                </c:pt>
                <c:pt idx="1739">
                  <c:v>-10.973000000000001</c:v>
                </c:pt>
                <c:pt idx="1740">
                  <c:v>-10.996</c:v>
                </c:pt>
                <c:pt idx="1741">
                  <c:v>-11.002000000000001</c:v>
                </c:pt>
                <c:pt idx="1742">
                  <c:v>-11.039</c:v>
                </c:pt>
                <c:pt idx="1743">
                  <c:v>-11.018000000000001</c:v>
                </c:pt>
                <c:pt idx="1744">
                  <c:v>-11.031000000000001</c:v>
                </c:pt>
                <c:pt idx="1745">
                  <c:v>-11.057</c:v>
                </c:pt>
                <c:pt idx="1746">
                  <c:v>-11.1</c:v>
                </c:pt>
                <c:pt idx="1747">
                  <c:v>-11.086</c:v>
                </c:pt>
                <c:pt idx="1748">
                  <c:v>-11.1</c:v>
                </c:pt>
                <c:pt idx="1749">
                  <c:v>-11.058999999999999</c:v>
                </c:pt>
                <c:pt idx="1750">
                  <c:v>-10.968999999999999</c:v>
                </c:pt>
                <c:pt idx="1751">
                  <c:v>-10.907999999999999</c:v>
                </c:pt>
                <c:pt idx="1752">
                  <c:v>-10.872999999999999</c:v>
                </c:pt>
                <c:pt idx="1753">
                  <c:v>-10.922000000000001</c:v>
                </c:pt>
                <c:pt idx="1754">
                  <c:v>-11.016999999999999</c:v>
                </c:pt>
                <c:pt idx="1755">
                  <c:v>-11.013999999999999</c:v>
                </c:pt>
                <c:pt idx="1756">
                  <c:v>-10.987</c:v>
                </c:pt>
                <c:pt idx="1757">
                  <c:v>-10.856999999999999</c:v>
                </c:pt>
                <c:pt idx="1758">
                  <c:v>-10.895</c:v>
                </c:pt>
                <c:pt idx="1759">
                  <c:v>-10.86</c:v>
                </c:pt>
                <c:pt idx="1760">
                  <c:v>-10.816000000000001</c:v>
                </c:pt>
                <c:pt idx="1761">
                  <c:v>-10.76</c:v>
                </c:pt>
                <c:pt idx="1762">
                  <c:v>-10.723000000000001</c:v>
                </c:pt>
                <c:pt idx="1763">
                  <c:v>-10.67</c:v>
                </c:pt>
                <c:pt idx="1764">
                  <c:v>-10.571</c:v>
                </c:pt>
                <c:pt idx="1765">
                  <c:v>-10.542999999999999</c:v>
                </c:pt>
                <c:pt idx="1766">
                  <c:v>-10.535</c:v>
                </c:pt>
                <c:pt idx="1767">
                  <c:v>-10.581</c:v>
                </c:pt>
                <c:pt idx="1768">
                  <c:v>-10.637</c:v>
                </c:pt>
                <c:pt idx="1769">
                  <c:v>-10.657999999999999</c:v>
                </c:pt>
                <c:pt idx="1770">
                  <c:v>-10.678000000000001</c:v>
                </c:pt>
                <c:pt idx="1771">
                  <c:v>-10.715</c:v>
                </c:pt>
                <c:pt idx="1772">
                  <c:v>-10.728999999999999</c:v>
                </c:pt>
                <c:pt idx="1773">
                  <c:v>-10.765000000000001</c:v>
                </c:pt>
                <c:pt idx="1774">
                  <c:v>-10.798</c:v>
                </c:pt>
                <c:pt idx="1775">
                  <c:v>-10.906000000000001</c:v>
                </c:pt>
                <c:pt idx="1776">
                  <c:v>-11.131</c:v>
                </c:pt>
                <c:pt idx="1777">
                  <c:v>-11.343999999999999</c:v>
                </c:pt>
                <c:pt idx="1778">
                  <c:v>-11.62</c:v>
                </c:pt>
                <c:pt idx="1779">
                  <c:v>-11.804</c:v>
                </c:pt>
                <c:pt idx="1780">
                  <c:v>-12.044</c:v>
                </c:pt>
                <c:pt idx="1781">
                  <c:v>-12.247</c:v>
                </c:pt>
                <c:pt idx="1782">
                  <c:v>-12.477</c:v>
                </c:pt>
                <c:pt idx="1783">
                  <c:v>-12.707000000000001</c:v>
                </c:pt>
                <c:pt idx="1784">
                  <c:v>-12.958</c:v>
                </c:pt>
                <c:pt idx="1785">
                  <c:v>-13.260999999999999</c:v>
                </c:pt>
                <c:pt idx="1786">
                  <c:v>-13.554</c:v>
                </c:pt>
                <c:pt idx="1787">
                  <c:v>-13.673</c:v>
                </c:pt>
                <c:pt idx="1788">
                  <c:v>-13.789</c:v>
                </c:pt>
                <c:pt idx="1789">
                  <c:v>-14.035</c:v>
                </c:pt>
                <c:pt idx="1790">
                  <c:v>-14.202999999999999</c:v>
                </c:pt>
                <c:pt idx="1791">
                  <c:v>-14.499000000000001</c:v>
                </c:pt>
                <c:pt idx="1792">
                  <c:v>-14.757999999999999</c:v>
                </c:pt>
                <c:pt idx="1793">
                  <c:v>-15.035</c:v>
                </c:pt>
                <c:pt idx="1794">
                  <c:v>-15.31</c:v>
                </c:pt>
                <c:pt idx="1795">
                  <c:v>-15.548999999999999</c:v>
                </c:pt>
                <c:pt idx="1796">
                  <c:v>-15.589</c:v>
                </c:pt>
                <c:pt idx="1797">
                  <c:v>-15.741</c:v>
                </c:pt>
                <c:pt idx="1798">
                  <c:v>-15.930999999999999</c:v>
                </c:pt>
                <c:pt idx="1799">
                  <c:v>-16.032</c:v>
                </c:pt>
                <c:pt idx="1800">
                  <c:v>-16.175000000000001</c:v>
                </c:pt>
                <c:pt idx="1801">
                  <c:v>-16.420000000000002</c:v>
                </c:pt>
                <c:pt idx="1802">
                  <c:v>-16.637</c:v>
                </c:pt>
                <c:pt idx="1803">
                  <c:v>-16.783999999999999</c:v>
                </c:pt>
                <c:pt idx="1804">
                  <c:v>-16.917000000000002</c:v>
                </c:pt>
                <c:pt idx="1805">
                  <c:v>-17.033999999999999</c:v>
                </c:pt>
                <c:pt idx="1806">
                  <c:v>-17.152000000000001</c:v>
                </c:pt>
                <c:pt idx="1807">
                  <c:v>-17.242000000000001</c:v>
                </c:pt>
                <c:pt idx="1808">
                  <c:v>-17.260999999999999</c:v>
                </c:pt>
                <c:pt idx="1809">
                  <c:v>-17.373999999999999</c:v>
                </c:pt>
                <c:pt idx="1810">
                  <c:v>-17.47</c:v>
                </c:pt>
                <c:pt idx="1811">
                  <c:v>-17.521000000000001</c:v>
                </c:pt>
                <c:pt idx="1812">
                  <c:v>-17.558</c:v>
                </c:pt>
                <c:pt idx="1813">
                  <c:v>-17.658000000000001</c:v>
                </c:pt>
                <c:pt idx="1814">
                  <c:v>-17.594999999999999</c:v>
                </c:pt>
                <c:pt idx="1815">
                  <c:v>-17.571999999999999</c:v>
                </c:pt>
                <c:pt idx="1816">
                  <c:v>-17.605</c:v>
                </c:pt>
                <c:pt idx="1817">
                  <c:v>-17.61</c:v>
                </c:pt>
                <c:pt idx="1818">
                  <c:v>-17.582999999999998</c:v>
                </c:pt>
                <c:pt idx="1819">
                  <c:v>-17.623000000000001</c:v>
                </c:pt>
                <c:pt idx="1820">
                  <c:v>-17.687999999999999</c:v>
                </c:pt>
                <c:pt idx="1821">
                  <c:v>-17.623999999999999</c:v>
                </c:pt>
                <c:pt idx="1822">
                  <c:v>-17.631</c:v>
                </c:pt>
                <c:pt idx="1823">
                  <c:v>-17.686</c:v>
                </c:pt>
                <c:pt idx="1824">
                  <c:v>-17.687999999999999</c:v>
                </c:pt>
                <c:pt idx="1825">
                  <c:v>-17.706</c:v>
                </c:pt>
                <c:pt idx="1826">
                  <c:v>-17.664000000000001</c:v>
                </c:pt>
                <c:pt idx="1827">
                  <c:v>-17.724</c:v>
                </c:pt>
                <c:pt idx="1828">
                  <c:v>-17.797000000000001</c:v>
                </c:pt>
                <c:pt idx="1829">
                  <c:v>-17.713999999999999</c:v>
                </c:pt>
                <c:pt idx="1830">
                  <c:v>-17.681999999999999</c:v>
                </c:pt>
                <c:pt idx="1831">
                  <c:v>-17.745999999999999</c:v>
                </c:pt>
                <c:pt idx="1832">
                  <c:v>-17.776</c:v>
                </c:pt>
                <c:pt idx="1833">
                  <c:v>-17.742000000000001</c:v>
                </c:pt>
                <c:pt idx="1834">
                  <c:v>-17.721</c:v>
                </c:pt>
                <c:pt idx="1835">
                  <c:v>-17.795000000000002</c:v>
                </c:pt>
                <c:pt idx="1836">
                  <c:v>-17.878</c:v>
                </c:pt>
                <c:pt idx="1837">
                  <c:v>-17.841000000000001</c:v>
                </c:pt>
                <c:pt idx="1838">
                  <c:v>-17.872</c:v>
                </c:pt>
                <c:pt idx="1839">
                  <c:v>-17.914000000000001</c:v>
                </c:pt>
                <c:pt idx="1840">
                  <c:v>-17.942</c:v>
                </c:pt>
                <c:pt idx="1841">
                  <c:v>-17.849</c:v>
                </c:pt>
                <c:pt idx="1842">
                  <c:v>-17.896999999999998</c:v>
                </c:pt>
                <c:pt idx="1843">
                  <c:v>-17.916</c:v>
                </c:pt>
                <c:pt idx="1844">
                  <c:v>-17.965</c:v>
                </c:pt>
                <c:pt idx="1845">
                  <c:v>-18.007999999999999</c:v>
                </c:pt>
                <c:pt idx="1846">
                  <c:v>-18.023</c:v>
                </c:pt>
                <c:pt idx="1847">
                  <c:v>-18.148</c:v>
                </c:pt>
                <c:pt idx="1848">
                  <c:v>-18.108000000000001</c:v>
                </c:pt>
                <c:pt idx="1849">
                  <c:v>-17.992999999999999</c:v>
                </c:pt>
                <c:pt idx="1850">
                  <c:v>-18.056999999999999</c:v>
                </c:pt>
                <c:pt idx="1851">
                  <c:v>-18.084</c:v>
                </c:pt>
                <c:pt idx="1852">
                  <c:v>-18.103000000000002</c:v>
                </c:pt>
                <c:pt idx="1853">
                  <c:v>-18.106999999999999</c:v>
                </c:pt>
                <c:pt idx="1854">
                  <c:v>-18.181000000000001</c:v>
                </c:pt>
                <c:pt idx="1855">
                  <c:v>-18.291</c:v>
                </c:pt>
                <c:pt idx="1856">
                  <c:v>-18.411000000000001</c:v>
                </c:pt>
                <c:pt idx="1857">
                  <c:v>-18.468</c:v>
                </c:pt>
                <c:pt idx="1858">
                  <c:v>-18.631</c:v>
                </c:pt>
                <c:pt idx="1859">
                  <c:v>-18.785</c:v>
                </c:pt>
                <c:pt idx="1860">
                  <c:v>-18.96</c:v>
                </c:pt>
                <c:pt idx="1861">
                  <c:v>-19.087</c:v>
                </c:pt>
                <c:pt idx="1862">
                  <c:v>-18.998000000000001</c:v>
                </c:pt>
                <c:pt idx="1863">
                  <c:v>-19.029</c:v>
                </c:pt>
                <c:pt idx="1864">
                  <c:v>-19.084</c:v>
                </c:pt>
                <c:pt idx="1865">
                  <c:v>-19.14</c:v>
                </c:pt>
                <c:pt idx="1866">
                  <c:v>-19.16</c:v>
                </c:pt>
                <c:pt idx="1867">
                  <c:v>-19.234000000000002</c:v>
                </c:pt>
                <c:pt idx="1868">
                  <c:v>-19.372</c:v>
                </c:pt>
                <c:pt idx="1869">
                  <c:v>-19.552</c:v>
                </c:pt>
                <c:pt idx="1870">
                  <c:v>-19.669</c:v>
                </c:pt>
                <c:pt idx="1871">
                  <c:v>-19.704999999999998</c:v>
                </c:pt>
                <c:pt idx="1872">
                  <c:v>-19.771999999999998</c:v>
                </c:pt>
                <c:pt idx="1873">
                  <c:v>-19.934000000000001</c:v>
                </c:pt>
                <c:pt idx="1874">
                  <c:v>-19.940999999999999</c:v>
                </c:pt>
                <c:pt idx="1875">
                  <c:v>-19.844000000000001</c:v>
                </c:pt>
                <c:pt idx="1876">
                  <c:v>-19.867999999999999</c:v>
                </c:pt>
                <c:pt idx="1877">
                  <c:v>-19.844000000000001</c:v>
                </c:pt>
                <c:pt idx="1878">
                  <c:v>-19.768000000000001</c:v>
                </c:pt>
                <c:pt idx="1879">
                  <c:v>-19.803999999999998</c:v>
                </c:pt>
                <c:pt idx="1880">
                  <c:v>-19.891999999999999</c:v>
                </c:pt>
                <c:pt idx="1881">
                  <c:v>-20</c:v>
                </c:pt>
                <c:pt idx="1882">
                  <c:v>-20.074999999999999</c:v>
                </c:pt>
                <c:pt idx="1883">
                  <c:v>-20.071999999999999</c:v>
                </c:pt>
                <c:pt idx="1884">
                  <c:v>-19.962</c:v>
                </c:pt>
                <c:pt idx="1885">
                  <c:v>-19.940999999999999</c:v>
                </c:pt>
                <c:pt idx="1886">
                  <c:v>-20.077999999999999</c:v>
                </c:pt>
                <c:pt idx="1887">
                  <c:v>-20.3</c:v>
                </c:pt>
                <c:pt idx="1888">
                  <c:v>-20.395</c:v>
                </c:pt>
                <c:pt idx="1889">
                  <c:v>-20.436</c:v>
                </c:pt>
                <c:pt idx="1890">
                  <c:v>-20.486000000000001</c:v>
                </c:pt>
                <c:pt idx="1891">
                  <c:v>-20.591999999999999</c:v>
                </c:pt>
                <c:pt idx="1892">
                  <c:v>-20.648</c:v>
                </c:pt>
                <c:pt idx="1893">
                  <c:v>-20.722000000000001</c:v>
                </c:pt>
                <c:pt idx="1894">
                  <c:v>-20.858000000000001</c:v>
                </c:pt>
                <c:pt idx="1895">
                  <c:v>-21.003</c:v>
                </c:pt>
                <c:pt idx="1896">
                  <c:v>-21.164000000000001</c:v>
                </c:pt>
                <c:pt idx="1897">
                  <c:v>-21.172999999999998</c:v>
                </c:pt>
                <c:pt idx="1898">
                  <c:v>-21.28</c:v>
                </c:pt>
                <c:pt idx="1899">
                  <c:v>-21.312999999999999</c:v>
                </c:pt>
                <c:pt idx="1900">
                  <c:v>-21.385999999999999</c:v>
                </c:pt>
                <c:pt idx="1901">
                  <c:v>-21.436</c:v>
                </c:pt>
                <c:pt idx="1902">
                  <c:v>-21.454999999999998</c:v>
                </c:pt>
                <c:pt idx="1903">
                  <c:v>-21.445</c:v>
                </c:pt>
                <c:pt idx="1904">
                  <c:v>-21.521999999999998</c:v>
                </c:pt>
                <c:pt idx="1905">
                  <c:v>-21.434000000000001</c:v>
                </c:pt>
                <c:pt idx="1906">
                  <c:v>-21.49</c:v>
                </c:pt>
                <c:pt idx="1907">
                  <c:v>-21.603000000000002</c:v>
                </c:pt>
                <c:pt idx="1908">
                  <c:v>-21.626999999999999</c:v>
                </c:pt>
                <c:pt idx="1909">
                  <c:v>-21.658999999999999</c:v>
                </c:pt>
                <c:pt idx="1910">
                  <c:v>-21.597999999999999</c:v>
                </c:pt>
                <c:pt idx="1911">
                  <c:v>-21.562000000000001</c:v>
                </c:pt>
                <c:pt idx="1912">
                  <c:v>-21.535</c:v>
                </c:pt>
                <c:pt idx="1913">
                  <c:v>-21.56</c:v>
                </c:pt>
                <c:pt idx="1914">
                  <c:v>-21.617000000000001</c:v>
                </c:pt>
                <c:pt idx="1915">
                  <c:v>-21.641999999999999</c:v>
                </c:pt>
                <c:pt idx="1916">
                  <c:v>-21.731999999999999</c:v>
                </c:pt>
                <c:pt idx="1917">
                  <c:v>-21.696999999999999</c:v>
                </c:pt>
                <c:pt idx="1918">
                  <c:v>-21.681000000000001</c:v>
                </c:pt>
                <c:pt idx="1919">
                  <c:v>-21.838000000000001</c:v>
                </c:pt>
                <c:pt idx="1920">
                  <c:v>-21.815000000000001</c:v>
                </c:pt>
                <c:pt idx="1921">
                  <c:v>-21.856000000000002</c:v>
                </c:pt>
                <c:pt idx="1922">
                  <c:v>-21.802</c:v>
                </c:pt>
                <c:pt idx="1923">
                  <c:v>-21.794</c:v>
                </c:pt>
                <c:pt idx="1924">
                  <c:v>-21.753</c:v>
                </c:pt>
                <c:pt idx="1925">
                  <c:v>-21.733000000000001</c:v>
                </c:pt>
                <c:pt idx="1926">
                  <c:v>-21.812999999999999</c:v>
                </c:pt>
                <c:pt idx="1927">
                  <c:v>-21.863</c:v>
                </c:pt>
                <c:pt idx="1928">
                  <c:v>-21.844000000000001</c:v>
                </c:pt>
                <c:pt idx="1929">
                  <c:v>-21.788</c:v>
                </c:pt>
                <c:pt idx="1930">
                  <c:v>-21.765999999999998</c:v>
                </c:pt>
                <c:pt idx="1931">
                  <c:v>-21.797000000000001</c:v>
                </c:pt>
                <c:pt idx="1932">
                  <c:v>-21.87</c:v>
                </c:pt>
                <c:pt idx="1933">
                  <c:v>-21.931000000000001</c:v>
                </c:pt>
                <c:pt idx="1934">
                  <c:v>-21.904</c:v>
                </c:pt>
                <c:pt idx="1935">
                  <c:v>-21.937000000000001</c:v>
                </c:pt>
                <c:pt idx="1936">
                  <c:v>-21.864000000000001</c:v>
                </c:pt>
                <c:pt idx="1937">
                  <c:v>-21.811</c:v>
                </c:pt>
                <c:pt idx="1938">
                  <c:v>-21.861999999999998</c:v>
                </c:pt>
                <c:pt idx="1939">
                  <c:v>-21.960999999999999</c:v>
                </c:pt>
                <c:pt idx="1940">
                  <c:v>-21.988</c:v>
                </c:pt>
                <c:pt idx="1941">
                  <c:v>-21.908999999999999</c:v>
                </c:pt>
                <c:pt idx="1942">
                  <c:v>-21.876999999999999</c:v>
                </c:pt>
                <c:pt idx="1943">
                  <c:v>-21.823</c:v>
                </c:pt>
                <c:pt idx="1944">
                  <c:v>-21.794</c:v>
                </c:pt>
                <c:pt idx="1945">
                  <c:v>-21.81</c:v>
                </c:pt>
                <c:pt idx="1946">
                  <c:v>-21.934999999999999</c:v>
                </c:pt>
                <c:pt idx="1947">
                  <c:v>-21.968</c:v>
                </c:pt>
                <c:pt idx="1948">
                  <c:v>-21.992999999999999</c:v>
                </c:pt>
                <c:pt idx="1949">
                  <c:v>-22.009</c:v>
                </c:pt>
                <c:pt idx="1950">
                  <c:v>-22.013999999999999</c:v>
                </c:pt>
                <c:pt idx="1951">
                  <c:v>-21.827999999999999</c:v>
                </c:pt>
                <c:pt idx="1952">
                  <c:v>-21.753</c:v>
                </c:pt>
                <c:pt idx="1953">
                  <c:v>-21.733000000000001</c:v>
                </c:pt>
                <c:pt idx="1954">
                  <c:v>-21.757000000000001</c:v>
                </c:pt>
                <c:pt idx="1955">
                  <c:v>-21.728000000000002</c:v>
                </c:pt>
                <c:pt idx="1956">
                  <c:v>-21.652999999999999</c:v>
                </c:pt>
                <c:pt idx="1957">
                  <c:v>-21.347999999999999</c:v>
                </c:pt>
                <c:pt idx="1958">
                  <c:v>-20.946999999999999</c:v>
                </c:pt>
                <c:pt idx="1959">
                  <c:v>-20.495000000000001</c:v>
                </c:pt>
                <c:pt idx="1960">
                  <c:v>-20.251999999999999</c:v>
                </c:pt>
                <c:pt idx="1961">
                  <c:v>-20.187999999999999</c:v>
                </c:pt>
                <c:pt idx="1962">
                  <c:v>-20.16</c:v>
                </c:pt>
                <c:pt idx="1963">
                  <c:v>-20.045000000000002</c:v>
                </c:pt>
                <c:pt idx="1964">
                  <c:v>-19.795000000000002</c:v>
                </c:pt>
                <c:pt idx="1965">
                  <c:v>-19.635999999999999</c:v>
                </c:pt>
                <c:pt idx="1966">
                  <c:v>-19.518000000000001</c:v>
                </c:pt>
                <c:pt idx="1967">
                  <c:v>-19.491</c:v>
                </c:pt>
                <c:pt idx="1968">
                  <c:v>-19.437000000000001</c:v>
                </c:pt>
                <c:pt idx="1969">
                  <c:v>-19.420000000000002</c:v>
                </c:pt>
                <c:pt idx="1970">
                  <c:v>-19.440000000000001</c:v>
                </c:pt>
                <c:pt idx="1971">
                  <c:v>-19.367000000000001</c:v>
                </c:pt>
                <c:pt idx="1972">
                  <c:v>-19.367999999999999</c:v>
                </c:pt>
                <c:pt idx="1973">
                  <c:v>-19.387</c:v>
                </c:pt>
                <c:pt idx="1974">
                  <c:v>-19.341999999999999</c:v>
                </c:pt>
                <c:pt idx="1975">
                  <c:v>-19.279</c:v>
                </c:pt>
                <c:pt idx="1976">
                  <c:v>-19.361999999999998</c:v>
                </c:pt>
                <c:pt idx="1977">
                  <c:v>-19.298999999999999</c:v>
                </c:pt>
                <c:pt idx="1978">
                  <c:v>-19.311</c:v>
                </c:pt>
                <c:pt idx="1979">
                  <c:v>-19.416</c:v>
                </c:pt>
                <c:pt idx="1980">
                  <c:v>-19.466000000000001</c:v>
                </c:pt>
                <c:pt idx="1981">
                  <c:v>-19.425999999999998</c:v>
                </c:pt>
                <c:pt idx="1982">
                  <c:v>-19.417000000000002</c:v>
                </c:pt>
                <c:pt idx="1983">
                  <c:v>-19.437999999999999</c:v>
                </c:pt>
                <c:pt idx="1984">
                  <c:v>-19.352</c:v>
                </c:pt>
                <c:pt idx="1985">
                  <c:v>-19.391999999999999</c:v>
                </c:pt>
                <c:pt idx="1986">
                  <c:v>-19.433</c:v>
                </c:pt>
                <c:pt idx="1987">
                  <c:v>-19.486000000000001</c:v>
                </c:pt>
                <c:pt idx="1988">
                  <c:v>-19.504999999999999</c:v>
                </c:pt>
                <c:pt idx="1989">
                  <c:v>-19.536000000000001</c:v>
                </c:pt>
                <c:pt idx="1990">
                  <c:v>-19.544</c:v>
                </c:pt>
                <c:pt idx="1991">
                  <c:v>-19.518999999999998</c:v>
                </c:pt>
                <c:pt idx="1992">
                  <c:v>-19.548999999999999</c:v>
                </c:pt>
                <c:pt idx="1993">
                  <c:v>-19.477</c:v>
                </c:pt>
                <c:pt idx="1994">
                  <c:v>-19.363</c:v>
                </c:pt>
                <c:pt idx="1995">
                  <c:v>-19.312999999999999</c:v>
                </c:pt>
                <c:pt idx="1996">
                  <c:v>-19.274999999999999</c:v>
                </c:pt>
                <c:pt idx="1997">
                  <c:v>-19.279</c:v>
                </c:pt>
                <c:pt idx="1998">
                  <c:v>-19.288</c:v>
                </c:pt>
                <c:pt idx="1999">
                  <c:v>-19.256</c:v>
                </c:pt>
                <c:pt idx="2000">
                  <c:v>-19.187999999999999</c:v>
                </c:pt>
                <c:pt idx="2001">
                  <c:v>-19.178000000000001</c:v>
                </c:pt>
                <c:pt idx="2002">
                  <c:v>-19.163</c:v>
                </c:pt>
                <c:pt idx="2003">
                  <c:v>-19.088999999999999</c:v>
                </c:pt>
                <c:pt idx="2004">
                  <c:v>-19.085999999999999</c:v>
                </c:pt>
                <c:pt idx="2005">
                  <c:v>-19.085000000000001</c:v>
                </c:pt>
                <c:pt idx="2006">
                  <c:v>-19.093</c:v>
                </c:pt>
                <c:pt idx="2007">
                  <c:v>-19.04</c:v>
                </c:pt>
                <c:pt idx="2008">
                  <c:v>-19.077999999999999</c:v>
                </c:pt>
                <c:pt idx="2009">
                  <c:v>-19.100999999999999</c:v>
                </c:pt>
                <c:pt idx="2010">
                  <c:v>-19.164999999999999</c:v>
                </c:pt>
                <c:pt idx="2011">
                  <c:v>-19.154</c:v>
                </c:pt>
                <c:pt idx="2012">
                  <c:v>-19.036000000000001</c:v>
                </c:pt>
                <c:pt idx="2013">
                  <c:v>-18.876999999999999</c:v>
                </c:pt>
                <c:pt idx="2014">
                  <c:v>-18.852</c:v>
                </c:pt>
                <c:pt idx="2015">
                  <c:v>-18.821000000000002</c:v>
                </c:pt>
                <c:pt idx="2016">
                  <c:v>-18.904</c:v>
                </c:pt>
                <c:pt idx="2017">
                  <c:v>-18.88</c:v>
                </c:pt>
                <c:pt idx="2018">
                  <c:v>-18.803999999999998</c:v>
                </c:pt>
                <c:pt idx="2019">
                  <c:v>-18.754999999999999</c:v>
                </c:pt>
                <c:pt idx="2020">
                  <c:v>-18.756</c:v>
                </c:pt>
                <c:pt idx="2021">
                  <c:v>-18.684999999999999</c:v>
                </c:pt>
                <c:pt idx="2022">
                  <c:v>-18.66</c:v>
                </c:pt>
                <c:pt idx="2023">
                  <c:v>-18.754000000000001</c:v>
                </c:pt>
                <c:pt idx="2024">
                  <c:v>-18.713000000000001</c:v>
                </c:pt>
                <c:pt idx="2025">
                  <c:v>-18.683</c:v>
                </c:pt>
                <c:pt idx="2026">
                  <c:v>-18.582999999999998</c:v>
                </c:pt>
                <c:pt idx="2027">
                  <c:v>-18.497</c:v>
                </c:pt>
                <c:pt idx="2028">
                  <c:v>-18.417000000000002</c:v>
                </c:pt>
                <c:pt idx="2029">
                  <c:v>-18.405000000000001</c:v>
                </c:pt>
                <c:pt idx="2030">
                  <c:v>-18.475000000000001</c:v>
                </c:pt>
                <c:pt idx="2031">
                  <c:v>-18.55</c:v>
                </c:pt>
                <c:pt idx="2032">
                  <c:v>-18.617000000000001</c:v>
                </c:pt>
                <c:pt idx="2033">
                  <c:v>-18.661000000000001</c:v>
                </c:pt>
                <c:pt idx="2034">
                  <c:v>-18.704000000000001</c:v>
                </c:pt>
                <c:pt idx="2035">
                  <c:v>-18.835000000000001</c:v>
                </c:pt>
                <c:pt idx="2036">
                  <c:v>-18.905999999999999</c:v>
                </c:pt>
                <c:pt idx="2037">
                  <c:v>-18.98</c:v>
                </c:pt>
                <c:pt idx="2038">
                  <c:v>-19.219000000000001</c:v>
                </c:pt>
                <c:pt idx="2039">
                  <c:v>-19.523</c:v>
                </c:pt>
                <c:pt idx="2040">
                  <c:v>-19.696999999999999</c:v>
                </c:pt>
                <c:pt idx="2041">
                  <c:v>-19.821000000000002</c:v>
                </c:pt>
                <c:pt idx="2042">
                  <c:v>-19.856000000000002</c:v>
                </c:pt>
                <c:pt idx="2043">
                  <c:v>-19.878</c:v>
                </c:pt>
                <c:pt idx="2044">
                  <c:v>-19.690000000000001</c:v>
                </c:pt>
                <c:pt idx="2045">
                  <c:v>-19.623999999999999</c:v>
                </c:pt>
                <c:pt idx="2046">
                  <c:v>-19.600000000000001</c:v>
                </c:pt>
                <c:pt idx="2047">
                  <c:v>-19.556000000000001</c:v>
                </c:pt>
                <c:pt idx="2048">
                  <c:v>-19.640999999999998</c:v>
                </c:pt>
                <c:pt idx="2049">
                  <c:v>-19.63</c:v>
                </c:pt>
                <c:pt idx="2050">
                  <c:v>-19.655999999999999</c:v>
                </c:pt>
                <c:pt idx="2051">
                  <c:v>-19.696999999999999</c:v>
                </c:pt>
                <c:pt idx="2052">
                  <c:v>-19.704999999999998</c:v>
                </c:pt>
                <c:pt idx="2053">
                  <c:v>-19.795999999999999</c:v>
                </c:pt>
                <c:pt idx="2054">
                  <c:v>-19.863</c:v>
                </c:pt>
                <c:pt idx="2055">
                  <c:v>-20.015000000000001</c:v>
                </c:pt>
                <c:pt idx="2056">
                  <c:v>-20.123000000000001</c:v>
                </c:pt>
                <c:pt idx="2057">
                  <c:v>-20.172000000000001</c:v>
                </c:pt>
                <c:pt idx="2058">
                  <c:v>-20.14</c:v>
                </c:pt>
                <c:pt idx="2059">
                  <c:v>-20.076000000000001</c:v>
                </c:pt>
                <c:pt idx="2060">
                  <c:v>-20.024000000000001</c:v>
                </c:pt>
                <c:pt idx="2061">
                  <c:v>-19.949000000000002</c:v>
                </c:pt>
                <c:pt idx="2062">
                  <c:v>-19.864000000000001</c:v>
                </c:pt>
                <c:pt idx="2063">
                  <c:v>-19.901</c:v>
                </c:pt>
                <c:pt idx="2064">
                  <c:v>-19.861999999999998</c:v>
                </c:pt>
                <c:pt idx="2065">
                  <c:v>-19.902000000000001</c:v>
                </c:pt>
                <c:pt idx="2066">
                  <c:v>-19.968</c:v>
                </c:pt>
                <c:pt idx="2067">
                  <c:v>-20.035</c:v>
                </c:pt>
                <c:pt idx="2068">
                  <c:v>-20.100000000000001</c:v>
                </c:pt>
                <c:pt idx="2069">
                  <c:v>-20.026</c:v>
                </c:pt>
                <c:pt idx="2070">
                  <c:v>-20.030999999999999</c:v>
                </c:pt>
                <c:pt idx="2071">
                  <c:v>-20.135000000000002</c:v>
                </c:pt>
                <c:pt idx="2072">
                  <c:v>-20.189</c:v>
                </c:pt>
                <c:pt idx="2073">
                  <c:v>-20.141999999999999</c:v>
                </c:pt>
                <c:pt idx="2074">
                  <c:v>-20.155000000000001</c:v>
                </c:pt>
                <c:pt idx="2075">
                  <c:v>-20.154</c:v>
                </c:pt>
                <c:pt idx="2076">
                  <c:v>-20.123000000000001</c:v>
                </c:pt>
                <c:pt idx="2077">
                  <c:v>-20.003</c:v>
                </c:pt>
                <c:pt idx="2078">
                  <c:v>-20.076000000000001</c:v>
                </c:pt>
                <c:pt idx="2079">
                  <c:v>-20.143999999999998</c:v>
                </c:pt>
                <c:pt idx="2080">
                  <c:v>-20.158000000000001</c:v>
                </c:pt>
                <c:pt idx="2081">
                  <c:v>-20.137</c:v>
                </c:pt>
                <c:pt idx="2082">
                  <c:v>-20.106999999999999</c:v>
                </c:pt>
                <c:pt idx="2083">
                  <c:v>-20.082999999999998</c:v>
                </c:pt>
                <c:pt idx="2084">
                  <c:v>-20.068000000000001</c:v>
                </c:pt>
                <c:pt idx="2085">
                  <c:v>-20.085999999999999</c:v>
                </c:pt>
                <c:pt idx="2086">
                  <c:v>-20.033000000000001</c:v>
                </c:pt>
                <c:pt idx="2087">
                  <c:v>-20.117999999999999</c:v>
                </c:pt>
                <c:pt idx="2088">
                  <c:v>-20.18</c:v>
                </c:pt>
                <c:pt idx="2089">
                  <c:v>-20.204999999999998</c:v>
                </c:pt>
                <c:pt idx="2090">
                  <c:v>-20.178000000000001</c:v>
                </c:pt>
                <c:pt idx="2091">
                  <c:v>-20.16</c:v>
                </c:pt>
                <c:pt idx="2092">
                  <c:v>-20.169</c:v>
                </c:pt>
                <c:pt idx="2093">
                  <c:v>-20.082000000000001</c:v>
                </c:pt>
                <c:pt idx="2094">
                  <c:v>-20.093</c:v>
                </c:pt>
                <c:pt idx="2095">
                  <c:v>-20.11</c:v>
                </c:pt>
                <c:pt idx="2096">
                  <c:v>-20.132999999999999</c:v>
                </c:pt>
                <c:pt idx="2097">
                  <c:v>-20.123000000000001</c:v>
                </c:pt>
                <c:pt idx="2098">
                  <c:v>-20.042000000000002</c:v>
                </c:pt>
                <c:pt idx="2099">
                  <c:v>-20.004000000000001</c:v>
                </c:pt>
                <c:pt idx="2100">
                  <c:v>-19.951000000000001</c:v>
                </c:pt>
                <c:pt idx="2101">
                  <c:v>-20.033000000000001</c:v>
                </c:pt>
                <c:pt idx="2102">
                  <c:v>-20.113</c:v>
                </c:pt>
                <c:pt idx="2103">
                  <c:v>-20.093</c:v>
                </c:pt>
                <c:pt idx="2104">
                  <c:v>-20.006</c:v>
                </c:pt>
                <c:pt idx="2105">
                  <c:v>-20.039000000000001</c:v>
                </c:pt>
                <c:pt idx="2106">
                  <c:v>-20.065000000000001</c:v>
                </c:pt>
                <c:pt idx="2107">
                  <c:v>-20.085999999999999</c:v>
                </c:pt>
                <c:pt idx="2108">
                  <c:v>-20.189</c:v>
                </c:pt>
                <c:pt idx="2109">
                  <c:v>-20.254999999999999</c:v>
                </c:pt>
                <c:pt idx="2110">
                  <c:v>-20.196000000000002</c:v>
                </c:pt>
                <c:pt idx="2111">
                  <c:v>-20.134</c:v>
                </c:pt>
                <c:pt idx="2112">
                  <c:v>-20.183</c:v>
                </c:pt>
                <c:pt idx="2113">
                  <c:v>-20.183</c:v>
                </c:pt>
                <c:pt idx="2114">
                  <c:v>-20.065000000000001</c:v>
                </c:pt>
                <c:pt idx="2115">
                  <c:v>-20</c:v>
                </c:pt>
                <c:pt idx="2116">
                  <c:v>-19.946999999999999</c:v>
                </c:pt>
                <c:pt idx="2117">
                  <c:v>-19.923999999999999</c:v>
                </c:pt>
                <c:pt idx="2118">
                  <c:v>-19.867999999999999</c:v>
                </c:pt>
                <c:pt idx="2119">
                  <c:v>-19.795999999999999</c:v>
                </c:pt>
                <c:pt idx="2120">
                  <c:v>-19.707000000000001</c:v>
                </c:pt>
                <c:pt idx="2121">
                  <c:v>-19.658999999999999</c:v>
                </c:pt>
                <c:pt idx="2122">
                  <c:v>-19.690000000000001</c:v>
                </c:pt>
                <c:pt idx="2123">
                  <c:v>-19.646000000000001</c:v>
                </c:pt>
                <c:pt idx="2124">
                  <c:v>-19.803999999999998</c:v>
                </c:pt>
                <c:pt idx="2125">
                  <c:v>-19.863</c:v>
                </c:pt>
                <c:pt idx="2126">
                  <c:v>-19.779</c:v>
                </c:pt>
                <c:pt idx="2127">
                  <c:v>-19.742999999999999</c:v>
                </c:pt>
                <c:pt idx="2128">
                  <c:v>-19.779</c:v>
                </c:pt>
                <c:pt idx="2129">
                  <c:v>-19.731000000000002</c:v>
                </c:pt>
                <c:pt idx="2130">
                  <c:v>-19.55</c:v>
                </c:pt>
                <c:pt idx="2131">
                  <c:v>-19.603999999999999</c:v>
                </c:pt>
                <c:pt idx="2132">
                  <c:v>-19.655999999999999</c:v>
                </c:pt>
                <c:pt idx="2133">
                  <c:v>-19.643999999999998</c:v>
                </c:pt>
                <c:pt idx="2134">
                  <c:v>-19.677</c:v>
                </c:pt>
                <c:pt idx="2135">
                  <c:v>-19.710999999999999</c:v>
                </c:pt>
                <c:pt idx="2136">
                  <c:v>-19.66</c:v>
                </c:pt>
                <c:pt idx="2137">
                  <c:v>-19.655999999999999</c:v>
                </c:pt>
                <c:pt idx="2138">
                  <c:v>-19.734000000000002</c:v>
                </c:pt>
                <c:pt idx="2139">
                  <c:v>-19.7</c:v>
                </c:pt>
                <c:pt idx="2140">
                  <c:v>-19.725000000000001</c:v>
                </c:pt>
                <c:pt idx="2141">
                  <c:v>-19.789000000000001</c:v>
                </c:pt>
                <c:pt idx="2142">
                  <c:v>-19.795999999999999</c:v>
                </c:pt>
                <c:pt idx="2143">
                  <c:v>-19.798999999999999</c:v>
                </c:pt>
                <c:pt idx="2144">
                  <c:v>-19.887</c:v>
                </c:pt>
                <c:pt idx="2145">
                  <c:v>-20.029</c:v>
                </c:pt>
                <c:pt idx="2146">
                  <c:v>-20.138000000000002</c:v>
                </c:pt>
                <c:pt idx="2147">
                  <c:v>-20.131</c:v>
                </c:pt>
                <c:pt idx="2148">
                  <c:v>-20.018000000000001</c:v>
                </c:pt>
                <c:pt idx="2149">
                  <c:v>-19.975000000000001</c:v>
                </c:pt>
                <c:pt idx="2150">
                  <c:v>-19.965</c:v>
                </c:pt>
                <c:pt idx="2151">
                  <c:v>-19.949000000000002</c:v>
                </c:pt>
                <c:pt idx="2152">
                  <c:v>-19.925000000000001</c:v>
                </c:pt>
                <c:pt idx="2153">
                  <c:v>-19.922000000000001</c:v>
                </c:pt>
                <c:pt idx="2154">
                  <c:v>-19.952999999999999</c:v>
                </c:pt>
                <c:pt idx="2155">
                  <c:v>-19.93</c:v>
                </c:pt>
                <c:pt idx="2156">
                  <c:v>-19.826000000000001</c:v>
                </c:pt>
                <c:pt idx="2157">
                  <c:v>-19.777999999999999</c:v>
                </c:pt>
                <c:pt idx="2158">
                  <c:v>-19.79</c:v>
                </c:pt>
                <c:pt idx="2159">
                  <c:v>-19.850999999999999</c:v>
                </c:pt>
                <c:pt idx="2160">
                  <c:v>-19.920999999999999</c:v>
                </c:pt>
                <c:pt idx="2161">
                  <c:v>-19.975999999999999</c:v>
                </c:pt>
                <c:pt idx="2162">
                  <c:v>-19.922999999999998</c:v>
                </c:pt>
                <c:pt idx="2163">
                  <c:v>-19.923999999999999</c:v>
                </c:pt>
                <c:pt idx="2164">
                  <c:v>-19.861999999999998</c:v>
                </c:pt>
                <c:pt idx="2165">
                  <c:v>-19.823</c:v>
                </c:pt>
                <c:pt idx="2166">
                  <c:v>-19.838000000000001</c:v>
                </c:pt>
                <c:pt idx="2167">
                  <c:v>-19.916</c:v>
                </c:pt>
                <c:pt idx="2168">
                  <c:v>-19.93</c:v>
                </c:pt>
                <c:pt idx="2169">
                  <c:v>-19.946999999999999</c:v>
                </c:pt>
                <c:pt idx="2170">
                  <c:v>-19.954999999999998</c:v>
                </c:pt>
                <c:pt idx="2171">
                  <c:v>-19.873999999999999</c:v>
                </c:pt>
                <c:pt idx="2172">
                  <c:v>-19.866</c:v>
                </c:pt>
                <c:pt idx="2173">
                  <c:v>-19.869</c:v>
                </c:pt>
                <c:pt idx="2174">
                  <c:v>-19.803999999999998</c:v>
                </c:pt>
                <c:pt idx="2175">
                  <c:v>-19.786000000000001</c:v>
                </c:pt>
                <c:pt idx="2176">
                  <c:v>-19.823</c:v>
                </c:pt>
                <c:pt idx="2177">
                  <c:v>-19.739000000000001</c:v>
                </c:pt>
                <c:pt idx="2178">
                  <c:v>-19.763000000000002</c:v>
                </c:pt>
                <c:pt idx="2179">
                  <c:v>-19.72</c:v>
                </c:pt>
                <c:pt idx="2180">
                  <c:v>-19.704000000000001</c:v>
                </c:pt>
                <c:pt idx="2181">
                  <c:v>-19.763999999999999</c:v>
                </c:pt>
                <c:pt idx="2182">
                  <c:v>-19.71</c:v>
                </c:pt>
                <c:pt idx="2183">
                  <c:v>-19.719000000000001</c:v>
                </c:pt>
                <c:pt idx="2184">
                  <c:v>-19.675000000000001</c:v>
                </c:pt>
                <c:pt idx="2185">
                  <c:v>-19.687999999999999</c:v>
                </c:pt>
                <c:pt idx="2186">
                  <c:v>-19.728999999999999</c:v>
                </c:pt>
                <c:pt idx="2187">
                  <c:v>-19.68</c:v>
                </c:pt>
                <c:pt idx="2188">
                  <c:v>-19.710999999999999</c:v>
                </c:pt>
                <c:pt idx="2189">
                  <c:v>-19.677</c:v>
                </c:pt>
                <c:pt idx="2190">
                  <c:v>-19.739999999999998</c:v>
                </c:pt>
                <c:pt idx="2191">
                  <c:v>-19.748999999999999</c:v>
                </c:pt>
                <c:pt idx="2192">
                  <c:v>-19.803999999999998</c:v>
                </c:pt>
                <c:pt idx="2193">
                  <c:v>-19.843</c:v>
                </c:pt>
                <c:pt idx="2194">
                  <c:v>-19.863</c:v>
                </c:pt>
                <c:pt idx="2195">
                  <c:v>-19.846</c:v>
                </c:pt>
                <c:pt idx="2196">
                  <c:v>-19.773</c:v>
                </c:pt>
                <c:pt idx="2197">
                  <c:v>-19.713000000000001</c:v>
                </c:pt>
                <c:pt idx="2198">
                  <c:v>-19.707000000000001</c:v>
                </c:pt>
                <c:pt idx="2199">
                  <c:v>-19.736999999999998</c:v>
                </c:pt>
                <c:pt idx="2200">
                  <c:v>-19.823</c:v>
                </c:pt>
                <c:pt idx="2201">
                  <c:v>-19.751000000000001</c:v>
                </c:pt>
                <c:pt idx="2202">
                  <c:v>-19.786999999999999</c:v>
                </c:pt>
                <c:pt idx="2203">
                  <c:v>-19.809000000000001</c:v>
                </c:pt>
                <c:pt idx="2204">
                  <c:v>-19.827000000000002</c:v>
                </c:pt>
                <c:pt idx="2205">
                  <c:v>-19.754000000000001</c:v>
                </c:pt>
                <c:pt idx="2206">
                  <c:v>-19.777000000000001</c:v>
                </c:pt>
                <c:pt idx="2207">
                  <c:v>-19.777000000000001</c:v>
                </c:pt>
                <c:pt idx="2208">
                  <c:v>-19.763999999999999</c:v>
                </c:pt>
                <c:pt idx="2209">
                  <c:v>-19.765999999999998</c:v>
                </c:pt>
                <c:pt idx="2210">
                  <c:v>-19.715</c:v>
                </c:pt>
                <c:pt idx="2211">
                  <c:v>-19.677</c:v>
                </c:pt>
                <c:pt idx="2212">
                  <c:v>-19.699000000000002</c:v>
                </c:pt>
                <c:pt idx="2213">
                  <c:v>-19.702000000000002</c:v>
                </c:pt>
                <c:pt idx="2214">
                  <c:v>-19.747</c:v>
                </c:pt>
                <c:pt idx="2215">
                  <c:v>-19.712</c:v>
                </c:pt>
                <c:pt idx="2216">
                  <c:v>-19.707999999999998</c:v>
                </c:pt>
                <c:pt idx="2217">
                  <c:v>-19.698</c:v>
                </c:pt>
                <c:pt idx="2218">
                  <c:v>-19.654</c:v>
                </c:pt>
                <c:pt idx="2219">
                  <c:v>-19.707000000000001</c:v>
                </c:pt>
                <c:pt idx="2220">
                  <c:v>-19.657</c:v>
                </c:pt>
                <c:pt idx="2221">
                  <c:v>-19.672999999999998</c:v>
                </c:pt>
                <c:pt idx="2222">
                  <c:v>-19.678999999999998</c:v>
                </c:pt>
                <c:pt idx="2223">
                  <c:v>-19.594999999999999</c:v>
                </c:pt>
                <c:pt idx="2224">
                  <c:v>-19.696999999999999</c:v>
                </c:pt>
                <c:pt idx="2225">
                  <c:v>-19.673999999999999</c:v>
                </c:pt>
                <c:pt idx="2226">
                  <c:v>-19.651</c:v>
                </c:pt>
                <c:pt idx="2227">
                  <c:v>-19.64</c:v>
                </c:pt>
                <c:pt idx="2228">
                  <c:v>-19.646999999999998</c:v>
                </c:pt>
                <c:pt idx="2229">
                  <c:v>-19.652999999999999</c:v>
                </c:pt>
                <c:pt idx="2230">
                  <c:v>-19.652000000000001</c:v>
                </c:pt>
                <c:pt idx="2231">
                  <c:v>-19.597999999999999</c:v>
                </c:pt>
                <c:pt idx="2232">
                  <c:v>-19.582000000000001</c:v>
                </c:pt>
                <c:pt idx="2233">
                  <c:v>-19.66</c:v>
                </c:pt>
                <c:pt idx="2234">
                  <c:v>-19.643000000000001</c:v>
                </c:pt>
                <c:pt idx="2235">
                  <c:v>-19.634</c:v>
                </c:pt>
                <c:pt idx="2236">
                  <c:v>-19.66</c:v>
                </c:pt>
                <c:pt idx="2237">
                  <c:v>-19.664000000000001</c:v>
                </c:pt>
                <c:pt idx="2238">
                  <c:v>-19.670999999999999</c:v>
                </c:pt>
                <c:pt idx="2239">
                  <c:v>-19.673999999999999</c:v>
                </c:pt>
                <c:pt idx="2240">
                  <c:v>-19.728000000000002</c:v>
                </c:pt>
                <c:pt idx="2241">
                  <c:v>-19.693999999999999</c:v>
                </c:pt>
                <c:pt idx="2242">
                  <c:v>-19.742999999999999</c:v>
                </c:pt>
                <c:pt idx="2243">
                  <c:v>-19.663</c:v>
                </c:pt>
                <c:pt idx="2244">
                  <c:v>-19.693999999999999</c:v>
                </c:pt>
                <c:pt idx="2245">
                  <c:v>-19.728999999999999</c:v>
                </c:pt>
                <c:pt idx="2246">
                  <c:v>-19.733000000000001</c:v>
                </c:pt>
                <c:pt idx="2247">
                  <c:v>-19.678000000000001</c:v>
                </c:pt>
                <c:pt idx="2248">
                  <c:v>-19.632000000000001</c:v>
                </c:pt>
                <c:pt idx="2249">
                  <c:v>-19.585999999999999</c:v>
                </c:pt>
                <c:pt idx="2250">
                  <c:v>-19.582000000000001</c:v>
                </c:pt>
                <c:pt idx="2251">
                  <c:v>-19.545999999999999</c:v>
                </c:pt>
                <c:pt idx="2252">
                  <c:v>-19.469000000000001</c:v>
                </c:pt>
                <c:pt idx="2253">
                  <c:v>-19.503</c:v>
                </c:pt>
                <c:pt idx="2254">
                  <c:v>-19.460999999999999</c:v>
                </c:pt>
                <c:pt idx="2255">
                  <c:v>-19.341999999999999</c:v>
                </c:pt>
                <c:pt idx="2256">
                  <c:v>-19.414000000000001</c:v>
                </c:pt>
                <c:pt idx="2257">
                  <c:v>-19.538</c:v>
                </c:pt>
                <c:pt idx="2258">
                  <c:v>-19.507000000000001</c:v>
                </c:pt>
                <c:pt idx="2259">
                  <c:v>-19.471</c:v>
                </c:pt>
                <c:pt idx="2260">
                  <c:v>-19.399000000000001</c:v>
                </c:pt>
                <c:pt idx="2261">
                  <c:v>-19.413</c:v>
                </c:pt>
                <c:pt idx="2262">
                  <c:v>-19.574000000000002</c:v>
                </c:pt>
                <c:pt idx="2263">
                  <c:v>-19.550999999999998</c:v>
                </c:pt>
                <c:pt idx="2264">
                  <c:v>-19.559999999999999</c:v>
                </c:pt>
                <c:pt idx="2265">
                  <c:v>-19.635999999999999</c:v>
                </c:pt>
                <c:pt idx="2266">
                  <c:v>-19.553000000000001</c:v>
                </c:pt>
                <c:pt idx="2267">
                  <c:v>-19.515000000000001</c:v>
                </c:pt>
                <c:pt idx="2268">
                  <c:v>-19.527999999999999</c:v>
                </c:pt>
                <c:pt idx="2269">
                  <c:v>-19.484000000000002</c:v>
                </c:pt>
                <c:pt idx="2270">
                  <c:v>-19.469000000000001</c:v>
                </c:pt>
                <c:pt idx="2271">
                  <c:v>-19.428000000000001</c:v>
                </c:pt>
                <c:pt idx="2272">
                  <c:v>-19.460999999999999</c:v>
                </c:pt>
                <c:pt idx="2273">
                  <c:v>-19.472000000000001</c:v>
                </c:pt>
                <c:pt idx="2274">
                  <c:v>-19.541</c:v>
                </c:pt>
                <c:pt idx="2275">
                  <c:v>-19.62</c:v>
                </c:pt>
                <c:pt idx="2276">
                  <c:v>-19.649000000000001</c:v>
                </c:pt>
                <c:pt idx="2277">
                  <c:v>-19.687000000000001</c:v>
                </c:pt>
                <c:pt idx="2278">
                  <c:v>-19.709</c:v>
                </c:pt>
                <c:pt idx="2279">
                  <c:v>-19.734000000000002</c:v>
                </c:pt>
                <c:pt idx="2280">
                  <c:v>-19.728999999999999</c:v>
                </c:pt>
                <c:pt idx="2281">
                  <c:v>-19.776</c:v>
                </c:pt>
                <c:pt idx="2282">
                  <c:v>-19.765000000000001</c:v>
                </c:pt>
                <c:pt idx="2283">
                  <c:v>-19.747</c:v>
                </c:pt>
                <c:pt idx="2284">
                  <c:v>-19.786999999999999</c:v>
                </c:pt>
                <c:pt idx="2285">
                  <c:v>-19.786999999999999</c:v>
                </c:pt>
                <c:pt idx="2286">
                  <c:v>-19.699000000000002</c:v>
                </c:pt>
                <c:pt idx="2287">
                  <c:v>-19.651</c:v>
                </c:pt>
                <c:pt idx="2288">
                  <c:v>-19.594999999999999</c:v>
                </c:pt>
                <c:pt idx="2289">
                  <c:v>-19.521999999999998</c:v>
                </c:pt>
                <c:pt idx="2290">
                  <c:v>-19.507000000000001</c:v>
                </c:pt>
                <c:pt idx="2291">
                  <c:v>-19.39</c:v>
                </c:pt>
                <c:pt idx="2292">
                  <c:v>-19.271999999999998</c:v>
                </c:pt>
                <c:pt idx="2293">
                  <c:v>-19.138000000000002</c:v>
                </c:pt>
                <c:pt idx="2294">
                  <c:v>-18.942</c:v>
                </c:pt>
                <c:pt idx="2295">
                  <c:v>-18.785</c:v>
                </c:pt>
                <c:pt idx="2296">
                  <c:v>-18.774999999999999</c:v>
                </c:pt>
                <c:pt idx="2297">
                  <c:v>-18.733000000000001</c:v>
                </c:pt>
                <c:pt idx="2298">
                  <c:v>-18.675000000000001</c:v>
                </c:pt>
                <c:pt idx="2299">
                  <c:v>-18.55</c:v>
                </c:pt>
                <c:pt idx="2300">
                  <c:v>-18.38</c:v>
                </c:pt>
                <c:pt idx="2301">
                  <c:v>-18.213000000000001</c:v>
                </c:pt>
                <c:pt idx="2302">
                  <c:v>-18.099</c:v>
                </c:pt>
                <c:pt idx="2303">
                  <c:v>-18.085999999999999</c:v>
                </c:pt>
                <c:pt idx="2304">
                  <c:v>-18.052</c:v>
                </c:pt>
                <c:pt idx="2305">
                  <c:v>-18.11</c:v>
                </c:pt>
                <c:pt idx="2306">
                  <c:v>-18.120999999999999</c:v>
                </c:pt>
                <c:pt idx="2307">
                  <c:v>-18.131</c:v>
                </c:pt>
                <c:pt idx="2308">
                  <c:v>-18.100999999999999</c:v>
                </c:pt>
                <c:pt idx="2309">
                  <c:v>-18.056999999999999</c:v>
                </c:pt>
                <c:pt idx="2310">
                  <c:v>-17.939</c:v>
                </c:pt>
                <c:pt idx="2311">
                  <c:v>-17.812000000000001</c:v>
                </c:pt>
                <c:pt idx="2312">
                  <c:v>-17.527999999999999</c:v>
                </c:pt>
                <c:pt idx="2313">
                  <c:v>-17.216000000000001</c:v>
                </c:pt>
                <c:pt idx="2314">
                  <c:v>-16.917000000000002</c:v>
                </c:pt>
                <c:pt idx="2315">
                  <c:v>-16.626999999999999</c:v>
                </c:pt>
                <c:pt idx="2316">
                  <c:v>-16.170999999999999</c:v>
                </c:pt>
                <c:pt idx="2317">
                  <c:v>-15.805</c:v>
                </c:pt>
                <c:pt idx="2318">
                  <c:v>-15.632999999999999</c:v>
                </c:pt>
                <c:pt idx="2319">
                  <c:v>-15.590999999999999</c:v>
                </c:pt>
                <c:pt idx="2320">
                  <c:v>-15.567</c:v>
                </c:pt>
                <c:pt idx="2321">
                  <c:v>-15.502000000000001</c:v>
                </c:pt>
                <c:pt idx="2322">
                  <c:v>-15.436</c:v>
                </c:pt>
                <c:pt idx="2323">
                  <c:v>-15.581</c:v>
                </c:pt>
                <c:pt idx="2324">
                  <c:v>-15.624000000000001</c:v>
                </c:pt>
                <c:pt idx="2325">
                  <c:v>-15.678000000000001</c:v>
                </c:pt>
                <c:pt idx="2326">
                  <c:v>-15.865</c:v>
                </c:pt>
                <c:pt idx="2327">
                  <c:v>-15.999000000000001</c:v>
                </c:pt>
                <c:pt idx="2328">
                  <c:v>-16.09</c:v>
                </c:pt>
                <c:pt idx="2329">
                  <c:v>-16.222000000000001</c:v>
                </c:pt>
                <c:pt idx="2330">
                  <c:v>-16.239999999999998</c:v>
                </c:pt>
                <c:pt idx="2331">
                  <c:v>-15.907999999999999</c:v>
                </c:pt>
                <c:pt idx="2332">
                  <c:v>-15.409000000000001</c:v>
                </c:pt>
                <c:pt idx="2333">
                  <c:v>-14.917999999999999</c:v>
                </c:pt>
                <c:pt idx="2334">
                  <c:v>-14.593</c:v>
                </c:pt>
                <c:pt idx="2335">
                  <c:v>-14.476000000000001</c:v>
                </c:pt>
                <c:pt idx="2336">
                  <c:v>-14.48</c:v>
                </c:pt>
                <c:pt idx="2337">
                  <c:v>-14.465999999999999</c:v>
                </c:pt>
                <c:pt idx="2338">
                  <c:v>-14.459</c:v>
                </c:pt>
                <c:pt idx="2339">
                  <c:v>-14.55</c:v>
                </c:pt>
                <c:pt idx="2340">
                  <c:v>-14.492000000000001</c:v>
                </c:pt>
                <c:pt idx="2341">
                  <c:v>-14.601000000000001</c:v>
                </c:pt>
                <c:pt idx="2342">
                  <c:v>-14.81</c:v>
                </c:pt>
                <c:pt idx="2343">
                  <c:v>-15.041</c:v>
                </c:pt>
                <c:pt idx="2344">
                  <c:v>-15.156000000000001</c:v>
                </c:pt>
                <c:pt idx="2345">
                  <c:v>-15.096</c:v>
                </c:pt>
                <c:pt idx="2346">
                  <c:v>-14.894</c:v>
                </c:pt>
                <c:pt idx="2347">
                  <c:v>-14.695</c:v>
                </c:pt>
                <c:pt idx="2348">
                  <c:v>-14.523999999999999</c:v>
                </c:pt>
                <c:pt idx="2349">
                  <c:v>-14.323</c:v>
                </c:pt>
                <c:pt idx="2350">
                  <c:v>-14.186999999999999</c:v>
                </c:pt>
                <c:pt idx="2351">
                  <c:v>-14.097</c:v>
                </c:pt>
                <c:pt idx="2352">
                  <c:v>-14.176</c:v>
                </c:pt>
                <c:pt idx="2353">
                  <c:v>-14.202</c:v>
                </c:pt>
                <c:pt idx="2354">
                  <c:v>-14.177</c:v>
                </c:pt>
                <c:pt idx="2355">
                  <c:v>-14.234</c:v>
                </c:pt>
                <c:pt idx="2356">
                  <c:v>-14.326000000000001</c:v>
                </c:pt>
                <c:pt idx="2357">
                  <c:v>-14.404999999999999</c:v>
                </c:pt>
                <c:pt idx="2358">
                  <c:v>-14.456</c:v>
                </c:pt>
                <c:pt idx="2359">
                  <c:v>-14.464</c:v>
                </c:pt>
                <c:pt idx="2360">
                  <c:v>-14.493</c:v>
                </c:pt>
                <c:pt idx="2361">
                  <c:v>-14.486000000000001</c:v>
                </c:pt>
                <c:pt idx="2362">
                  <c:v>-14.496</c:v>
                </c:pt>
                <c:pt idx="2363">
                  <c:v>-14.366</c:v>
                </c:pt>
                <c:pt idx="2364">
                  <c:v>-14.231999999999999</c:v>
                </c:pt>
                <c:pt idx="2365">
                  <c:v>-14.045</c:v>
                </c:pt>
                <c:pt idx="2366">
                  <c:v>-13.988</c:v>
                </c:pt>
                <c:pt idx="2367">
                  <c:v>-13.974</c:v>
                </c:pt>
                <c:pt idx="2368">
                  <c:v>-14.023</c:v>
                </c:pt>
                <c:pt idx="2369">
                  <c:v>-14.08</c:v>
                </c:pt>
                <c:pt idx="2370">
                  <c:v>-14.196999999999999</c:v>
                </c:pt>
                <c:pt idx="2371">
                  <c:v>-14.226000000000001</c:v>
                </c:pt>
                <c:pt idx="2372">
                  <c:v>-14.141999999999999</c:v>
                </c:pt>
                <c:pt idx="2373">
                  <c:v>-14.141</c:v>
                </c:pt>
                <c:pt idx="2374">
                  <c:v>-14.147</c:v>
                </c:pt>
                <c:pt idx="2375">
                  <c:v>-14.260999999999999</c:v>
                </c:pt>
                <c:pt idx="2376">
                  <c:v>-14.233000000000001</c:v>
                </c:pt>
                <c:pt idx="2377">
                  <c:v>-14.106999999999999</c:v>
                </c:pt>
                <c:pt idx="2378">
                  <c:v>-14.048999999999999</c:v>
                </c:pt>
                <c:pt idx="2379">
                  <c:v>-13.946</c:v>
                </c:pt>
                <c:pt idx="2380">
                  <c:v>-13.896000000000001</c:v>
                </c:pt>
                <c:pt idx="2381">
                  <c:v>-13.930999999999999</c:v>
                </c:pt>
                <c:pt idx="2382">
                  <c:v>-13.965</c:v>
                </c:pt>
                <c:pt idx="2383">
                  <c:v>-13.884</c:v>
                </c:pt>
                <c:pt idx="2384">
                  <c:v>-13.903</c:v>
                </c:pt>
                <c:pt idx="2385">
                  <c:v>-13.923999999999999</c:v>
                </c:pt>
                <c:pt idx="2386">
                  <c:v>-13.955</c:v>
                </c:pt>
                <c:pt idx="2387">
                  <c:v>-14.016</c:v>
                </c:pt>
                <c:pt idx="2388">
                  <c:v>-14.042</c:v>
                </c:pt>
                <c:pt idx="2389">
                  <c:v>-14.137</c:v>
                </c:pt>
                <c:pt idx="2390">
                  <c:v>-14.254</c:v>
                </c:pt>
                <c:pt idx="2391">
                  <c:v>-14.257999999999999</c:v>
                </c:pt>
                <c:pt idx="2392">
                  <c:v>-14.398999999999999</c:v>
                </c:pt>
                <c:pt idx="2393">
                  <c:v>-14.528</c:v>
                </c:pt>
                <c:pt idx="2394">
                  <c:v>-14.691000000000001</c:v>
                </c:pt>
                <c:pt idx="2395">
                  <c:v>-14.821999999999999</c:v>
                </c:pt>
                <c:pt idx="2396">
                  <c:v>-14.936999999999999</c:v>
                </c:pt>
                <c:pt idx="2397">
                  <c:v>-15.12</c:v>
                </c:pt>
                <c:pt idx="2398">
                  <c:v>-15.301</c:v>
                </c:pt>
                <c:pt idx="2399">
                  <c:v>-15.427</c:v>
                </c:pt>
                <c:pt idx="2400">
                  <c:v>-15.744999999999999</c:v>
                </c:pt>
                <c:pt idx="2401">
                  <c:v>-16.074999999999999</c:v>
                </c:pt>
                <c:pt idx="2402">
                  <c:v>-16.437000000000001</c:v>
                </c:pt>
                <c:pt idx="2403">
                  <c:v>-16.734999999999999</c:v>
                </c:pt>
                <c:pt idx="2404">
                  <c:v>-17.210999999999999</c:v>
                </c:pt>
                <c:pt idx="2405">
                  <c:v>-17.788</c:v>
                </c:pt>
                <c:pt idx="2406">
                  <c:v>-18.405999999999999</c:v>
                </c:pt>
                <c:pt idx="2407">
                  <c:v>-18.998000000000001</c:v>
                </c:pt>
                <c:pt idx="2408">
                  <c:v>-19.236999999999998</c:v>
                </c:pt>
                <c:pt idx="2409">
                  <c:v>-19.321999999999999</c:v>
                </c:pt>
                <c:pt idx="2410">
                  <c:v>-19.38</c:v>
                </c:pt>
                <c:pt idx="2411">
                  <c:v>-19.454000000000001</c:v>
                </c:pt>
                <c:pt idx="2412">
                  <c:v>-19.466000000000001</c:v>
                </c:pt>
                <c:pt idx="2413">
                  <c:v>-19.530999999999999</c:v>
                </c:pt>
                <c:pt idx="2414">
                  <c:v>-19.690000000000001</c:v>
                </c:pt>
                <c:pt idx="2415">
                  <c:v>-19.891999999999999</c:v>
                </c:pt>
                <c:pt idx="2416">
                  <c:v>-19.969000000000001</c:v>
                </c:pt>
                <c:pt idx="2417">
                  <c:v>-19.893000000000001</c:v>
                </c:pt>
                <c:pt idx="2418">
                  <c:v>-19.971</c:v>
                </c:pt>
                <c:pt idx="2419">
                  <c:v>-20.023</c:v>
                </c:pt>
                <c:pt idx="2420">
                  <c:v>-20.126000000000001</c:v>
                </c:pt>
                <c:pt idx="2421">
                  <c:v>-20.170999999999999</c:v>
                </c:pt>
                <c:pt idx="2422">
                  <c:v>-20.091000000000001</c:v>
                </c:pt>
                <c:pt idx="2423">
                  <c:v>-20.100999999999999</c:v>
                </c:pt>
                <c:pt idx="2424">
                  <c:v>-20.157</c:v>
                </c:pt>
                <c:pt idx="2425">
                  <c:v>-20.164999999999999</c:v>
                </c:pt>
                <c:pt idx="2426">
                  <c:v>-20.163</c:v>
                </c:pt>
                <c:pt idx="2427">
                  <c:v>-20.151</c:v>
                </c:pt>
                <c:pt idx="2428">
                  <c:v>-20.277000000000001</c:v>
                </c:pt>
                <c:pt idx="2429">
                  <c:v>-20.344999999999999</c:v>
                </c:pt>
                <c:pt idx="2430">
                  <c:v>-20.312000000000001</c:v>
                </c:pt>
                <c:pt idx="2431">
                  <c:v>-20.228999999999999</c:v>
                </c:pt>
                <c:pt idx="2432">
                  <c:v>-20.184999999999999</c:v>
                </c:pt>
                <c:pt idx="2433">
                  <c:v>-20.14</c:v>
                </c:pt>
                <c:pt idx="2434">
                  <c:v>-20.175000000000001</c:v>
                </c:pt>
                <c:pt idx="2435">
                  <c:v>-20.189</c:v>
                </c:pt>
                <c:pt idx="2436">
                  <c:v>-20.22</c:v>
                </c:pt>
                <c:pt idx="2437">
                  <c:v>-20.155999999999999</c:v>
                </c:pt>
                <c:pt idx="2438">
                  <c:v>-20.114000000000001</c:v>
                </c:pt>
                <c:pt idx="2439">
                  <c:v>-20.103000000000002</c:v>
                </c:pt>
                <c:pt idx="2440">
                  <c:v>-20.065000000000001</c:v>
                </c:pt>
                <c:pt idx="2441">
                  <c:v>-20.068000000000001</c:v>
                </c:pt>
                <c:pt idx="2442">
                  <c:v>-20.05</c:v>
                </c:pt>
                <c:pt idx="2443">
                  <c:v>-20.065999999999999</c:v>
                </c:pt>
                <c:pt idx="2444">
                  <c:v>-20.007999999999999</c:v>
                </c:pt>
                <c:pt idx="2445">
                  <c:v>-20.004999999999999</c:v>
                </c:pt>
                <c:pt idx="2446">
                  <c:v>-19.966000000000001</c:v>
                </c:pt>
                <c:pt idx="2447">
                  <c:v>-19.952000000000002</c:v>
                </c:pt>
                <c:pt idx="2448">
                  <c:v>-19.914999999999999</c:v>
                </c:pt>
                <c:pt idx="2449">
                  <c:v>-19.998000000000001</c:v>
                </c:pt>
                <c:pt idx="2450">
                  <c:v>-19.905999999999999</c:v>
                </c:pt>
                <c:pt idx="2451">
                  <c:v>-19.934000000000001</c:v>
                </c:pt>
                <c:pt idx="2452">
                  <c:v>-19.91</c:v>
                </c:pt>
                <c:pt idx="2453">
                  <c:v>-19.968</c:v>
                </c:pt>
                <c:pt idx="2454">
                  <c:v>-19.975999999999999</c:v>
                </c:pt>
                <c:pt idx="2455">
                  <c:v>-19.975999999999999</c:v>
                </c:pt>
                <c:pt idx="2456">
                  <c:v>-20.015000000000001</c:v>
                </c:pt>
                <c:pt idx="2457">
                  <c:v>-20.007999999999999</c:v>
                </c:pt>
                <c:pt idx="2458">
                  <c:v>-20.042000000000002</c:v>
                </c:pt>
                <c:pt idx="2459">
                  <c:v>-19.981999999999999</c:v>
                </c:pt>
                <c:pt idx="2460">
                  <c:v>-19.991</c:v>
                </c:pt>
                <c:pt idx="2461">
                  <c:v>-20.042999999999999</c:v>
                </c:pt>
                <c:pt idx="2462">
                  <c:v>-20.021999999999998</c:v>
                </c:pt>
                <c:pt idx="2463">
                  <c:v>-20.027000000000001</c:v>
                </c:pt>
                <c:pt idx="2464">
                  <c:v>-20.071000000000002</c:v>
                </c:pt>
                <c:pt idx="2465">
                  <c:v>-19.948</c:v>
                </c:pt>
                <c:pt idx="2466">
                  <c:v>-19.942</c:v>
                </c:pt>
                <c:pt idx="2467">
                  <c:v>-19.95</c:v>
                </c:pt>
                <c:pt idx="2468">
                  <c:v>-19.974</c:v>
                </c:pt>
                <c:pt idx="2469">
                  <c:v>-20.026</c:v>
                </c:pt>
                <c:pt idx="2470">
                  <c:v>-19.992000000000001</c:v>
                </c:pt>
                <c:pt idx="2471">
                  <c:v>-19.914999999999999</c:v>
                </c:pt>
                <c:pt idx="2472">
                  <c:v>-19.913</c:v>
                </c:pt>
                <c:pt idx="2473">
                  <c:v>-19.890999999999998</c:v>
                </c:pt>
                <c:pt idx="2474">
                  <c:v>-19.981000000000002</c:v>
                </c:pt>
                <c:pt idx="2475">
                  <c:v>-20.065999999999999</c:v>
                </c:pt>
                <c:pt idx="2476">
                  <c:v>-20.13</c:v>
                </c:pt>
                <c:pt idx="2477">
                  <c:v>-20.166</c:v>
                </c:pt>
                <c:pt idx="2478">
                  <c:v>-20.146999999999998</c:v>
                </c:pt>
                <c:pt idx="2479">
                  <c:v>-20.138999999999999</c:v>
                </c:pt>
                <c:pt idx="2480">
                  <c:v>-20.145</c:v>
                </c:pt>
                <c:pt idx="2481">
                  <c:v>-20.184000000000001</c:v>
                </c:pt>
                <c:pt idx="2482">
                  <c:v>-20.242000000000001</c:v>
                </c:pt>
                <c:pt idx="2483">
                  <c:v>-20.178999999999998</c:v>
                </c:pt>
                <c:pt idx="2484">
                  <c:v>-20.045000000000002</c:v>
                </c:pt>
                <c:pt idx="2485">
                  <c:v>-20.010999999999999</c:v>
                </c:pt>
                <c:pt idx="2486">
                  <c:v>-20.045999999999999</c:v>
                </c:pt>
                <c:pt idx="2487">
                  <c:v>-20.146999999999998</c:v>
                </c:pt>
                <c:pt idx="2488">
                  <c:v>-20.175000000000001</c:v>
                </c:pt>
                <c:pt idx="2489">
                  <c:v>-20.155000000000001</c:v>
                </c:pt>
                <c:pt idx="2490">
                  <c:v>-20.228000000000002</c:v>
                </c:pt>
                <c:pt idx="2491">
                  <c:v>-20.218</c:v>
                </c:pt>
                <c:pt idx="2492">
                  <c:v>-20.239000000000001</c:v>
                </c:pt>
                <c:pt idx="2493">
                  <c:v>-20.263999999999999</c:v>
                </c:pt>
                <c:pt idx="2494">
                  <c:v>-20.257999999999999</c:v>
                </c:pt>
                <c:pt idx="2495">
                  <c:v>-20.222999999999999</c:v>
                </c:pt>
                <c:pt idx="2496">
                  <c:v>-20.25</c:v>
                </c:pt>
                <c:pt idx="2497">
                  <c:v>-20.201000000000001</c:v>
                </c:pt>
                <c:pt idx="2498">
                  <c:v>-20.152999999999999</c:v>
                </c:pt>
                <c:pt idx="2499">
                  <c:v>-20.145</c:v>
                </c:pt>
                <c:pt idx="2500">
                  <c:v>-20.146000000000001</c:v>
                </c:pt>
                <c:pt idx="2501">
                  <c:v>-20.091999999999999</c:v>
                </c:pt>
                <c:pt idx="2502">
                  <c:v>-20.088999999999999</c:v>
                </c:pt>
                <c:pt idx="2503">
                  <c:v>-20.11</c:v>
                </c:pt>
                <c:pt idx="2504">
                  <c:v>-20.077000000000002</c:v>
                </c:pt>
                <c:pt idx="2505">
                  <c:v>-20.059000000000001</c:v>
                </c:pt>
                <c:pt idx="2506">
                  <c:v>-20.068999999999999</c:v>
                </c:pt>
                <c:pt idx="2507">
                  <c:v>-20.079000000000001</c:v>
                </c:pt>
                <c:pt idx="2508">
                  <c:v>-20.11</c:v>
                </c:pt>
                <c:pt idx="2509">
                  <c:v>-20.065999999999999</c:v>
                </c:pt>
                <c:pt idx="2510">
                  <c:v>-20.021000000000001</c:v>
                </c:pt>
                <c:pt idx="2511">
                  <c:v>-19.992000000000001</c:v>
                </c:pt>
                <c:pt idx="2512">
                  <c:v>-19.956</c:v>
                </c:pt>
                <c:pt idx="2513">
                  <c:v>-19.873000000000001</c:v>
                </c:pt>
                <c:pt idx="2514">
                  <c:v>-19.88</c:v>
                </c:pt>
                <c:pt idx="2515">
                  <c:v>-19.887</c:v>
                </c:pt>
                <c:pt idx="2516">
                  <c:v>-19.873999999999999</c:v>
                </c:pt>
                <c:pt idx="2517">
                  <c:v>-19.878</c:v>
                </c:pt>
                <c:pt idx="2518">
                  <c:v>-19.853000000000002</c:v>
                </c:pt>
                <c:pt idx="2519">
                  <c:v>-19.844000000000001</c:v>
                </c:pt>
                <c:pt idx="2520">
                  <c:v>-19.847999999999999</c:v>
                </c:pt>
                <c:pt idx="2521">
                  <c:v>-19.808</c:v>
                </c:pt>
                <c:pt idx="2522">
                  <c:v>-19.867000000000001</c:v>
                </c:pt>
                <c:pt idx="2523">
                  <c:v>-19.908999999999999</c:v>
                </c:pt>
                <c:pt idx="2524">
                  <c:v>-19.928000000000001</c:v>
                </c:pt>
                <c:pt idx="2525">
                  <c:v>-19.899000000000001</c:v>
                </c:pt>
                <c:pt idx="2526">
                  <c:v>-19.821999999999999</c:v>
                </c:pt>
                <c:pt idx="2527">
                  <c:v>-19.882000000000001</c:v>
                </c:pt>
                <c:pt idx="2528">
                  <c:v>-19.864999999999998</c:v>
                </c:pt>
                <c:pt idx="2529">
                  <c:v>-19.885999999999999</c:v>
                </c:pt>
                <c:pt idx="2530">
                  <c:v>-19.998999999999999</c:v>
                </c:pt>
                <c:pt idx="2531">
                  <c:v>-20.023</c:v>
                </c:pt>
                <c:pt idx="2532">
                  <c:v>-19.951000000000001</c:v>
                </c:pt>
                <c:pt idx="2533">
                  <c:v>-19.908999999999999</c:v>
                </c:pt>
                <c:pt idx="2534">
                  <c:v>-19.972000000000001</c:v>
                </c:pt>
                <c:pt idx="2535">
                  <c:v>-20.039000000000001</c:v>
                </c:pt>
                <c:pt idx="2536">
                  <c:v>-20.077000000000002</c:v>
                </c:pt>
                <c:pt idx="2537">
                  <c:v>-20.024999999999999</c:v>
                </c:pt>
                <c:pt idx="2538">
                  <c:v>-20.021000000000001</c:v>
                </c:pt>
                <c:pt idx="2539">
                  <c:v>-20.082999999999998</c:v>
                </c:pt>
                <c:pt idx="2540">
                  <c:v>-20.068000000000001</c:v>
                </c:pt>
                <c:pt idx="2541">
                  <c:v>-20.065000000000001</c:v>
                </c:pt>
                <c:pt idx="2542">
                  <c:v>-20.077999999999999</c:v>
                </c:pt>
                <c:pt idx="2543">
                  <c:v>-20.189</c:v>
                </c:pt>
                <c:pt idx="2544">
                  <c:v>-20.181999999999999</c:v>
                </c:pt>
                <c:pt idx="2545">
                  <c:v>-20.22</c:v>
                </c:pt>
                <c:pt idx="2546">
                  <c:v>-20.207000000000001</c:v>
                </c:pt>
                <c:pt idx="2547">
                  <c:v>-20.195</c:v>
                </c:pt>
                <c:pt idx="2548">
                  <c:v>-20.239000000000001</c:v>
                </c:pt>
                <c:pt idx="2549">
                  <c:v>-20.164000000000001</c:v>
                </c:pt>
                <c:pt idx="2550">
                  <c:v>-20.140999999999998</c:v>
                </c:pt>
                <c:pt idx="2551">
                  <c:v>-20.254000000000001</c:v>
                </c:pt>
                <c:pt idx="2552">
                  <c:v>-20.306999999999999</c:v>
                </c:pt>
                <c:pt idx="2553">
                  <c:v>-20.234999999999999</c:v>
                </c:pt>
                <c:pt idx="2554">
                  <c:v>-20.228999999999999</c:v>
                </c:pt>
                <c:pt idx="2555">
                  <c:v>-20.311</c:v>
                </c:pt>
                <c:pt idx="2556">
                  <c:v>-20.273</c:v>
                </c:pt>
                <c:pt idx="2557">
                  <c:v>-20.303000000000001</c:v>
                </c:pt>
                <c:pt idx="2558">
                  <c:v>-20.309999999999999</c:v>
                </c:pt>
                <c:pt idx="2559">
                  <c:v>-20.356999999999999</c:v>
                </c:pt>
                <c:pt idx="2560">
                  <c:v>-20.367999999999999</c:v>
                </c:pt>
                <c:pt idx="2561">
                  <c:v>-20.376999999999999</c:v>
                </c:pt>
                <c:pt idx="2562">
                  <c:v>-20.414999999999999</c:v>
                </c:pt>
                <c:pt idx="2563">
                  <c:v>-20.484999999999999</c:v>
                </c:pt>
                <c:pt idx="2564">
                  <c:v>-20.561</c:v>
                </c:pt>
                <c:pt idx="2565">
                  <c:v>-20.651</c:v>
                </c:pt>
                <c:pt idx="2566">
                  <c:v>-20.645</c:v>
                </c:pt>
                <c:pt idx="2567">
                  <c:v>-20.713999999999999</c:v>
                </c:pt>
                <c:pt idx="2568">
                  <c:v>-20.683</c:v>
                </c:pt>
                <c:pt idx="2569">
                  <c:v>-20.695</c:v>
                </c:pt>
                <c:pt idx="2570">
                  <c:v>-20.739000000000001</c:v>
                </c:pt>
                <c:pt idx="2571">
                  <c:v>-20.722999999999999</c:v>
                </c:pt>
                <c:pt idx="2572">
                  <c:v>-20.754000000000001</c:v>
                </c:pt>
                <c:pt idx="2573">
                  <c:v>-20.79</c:v>
                </c:pt>
                <c:pt idx="2574">
                  <c:v>-20.760999999999999</c:v>
                </c:pt>
                <c:pt idx="2575">
                  <c:v>-20.773</c:v>
                </c:pt>
                <c:pt idx="2576">
                  <c:v>-20.882999999999999</c:v>
                </c:pt>
                <c:pt idx="2577">
                  <c:v>-20.838999999999999</c:v>
                </c:pt>
                <c:pt idx="2578">
                  <c:v>-20.856000000000002</c:v>
                </c:pt>
                <c:pt idx="2579">
                  <c:v>-20.873000000000001</c:v>
                </c:pt>
                <c:pt idx="2580">
                  <c:v>-20.856000000000002</c:v>
                </c:pt>
                <c:pt idx="2581">
                  <c:v>-20.876000000000001</c:v>
                </c:pt>
                <c:pt idx="2582">
                  <c:v>-20.895</c:v>
                </c:pt>
                <c:pt idx="2583">
                  <c:v>-20.949000000000002</c:v>
                </c:pt>
                <c:pt idx="2584">
                  <c:v>-21.006</c:v>
                </c:pt>
                <c:pt idx="2585">
                  <c:v>-21.044</c:v>
                </c:pt>
                <c:pt idx="2586">
                  <c:v>-21.074999999999999</c:v>
                </c:pt>
                <c:pt idx="2587">
                  <c:v>-21.167999999999999</c:v>
                </c:pt>
                <c:pt idx="2588">
                  <c:v>-21.161000000000001</c:v>
                </c:pt>
                <c:pt idx="2589">
                  <c:v>-21.228999999999999</c:v>
                </c:pt>
                <c:pt idx="2590">
                  <c:v>-21.324000000000002</c:v>
                </c:pt>
                <c:pt idx="2591">
                  <c:v>-21.449000000000002</c:v>
                </c:pt>
                <c:pt idx="2592">
                  <c:v>-21.44</c:v>
                </c:pt>
                <c:pt idx="2593">
                  <c:v>-21.405999999999999</c:v>
                </c:pt>
                <c:pt idx="2594">
                  <c:v>-21.378</c:v>
                </c:pt>
                <c:pt idx="2595">
                  <c:v>-21.286000000000001</c:v>
                </c:pt>
                <c:pt idx="2596">
                  <c:v>-21.282</c:v>
                </c:pt>
                <c:pt idx="2597">
                  <c:v>-21.257999999999999</c:v>
                </c:pt>
                <c:pt idx="2598">
                  <c:v>-21.279</c:v>
                </c:pt>
                <c:pt idx="2599">
                  <c:v>-21.27</c:v>
                </c:pt>
                <c:pt idx="2600">
                  <c:v>-21.262</c:v>
                </c:pt>
                <c:pt idx="2601">
                  <c:v>-21.381</c:v>
                </c:pt>
                <c:pt idx="2602">
                  <c:v>-21.428000000000001</c:v>
                </c:pt>
                <c:pt idx="2603">
                  <c:v>-21.524999999999999</c:v>
                </c:pt>
                <c:pt idx="2604">
                  <c:v>-21.677</c:v>
                </c:pt>
                <c:pt idx="2605">
                  <c:v>-21.736000000000001</c:v>
                </c:pt>
                <c:pt idx="2606">
                  <c:v>-21.747</c:v>
                </c:pt>
                <c:pt idx="2607">
                  <c:v>-21.765000000000001</c:v>
                </c:pt>
                <c:pt idx="2608">
                  <c:v>-21.748999999999999</c:v>
                </c:pt>
                <c:pt idx="2609">
                  <c:v>-21.748999999999999</c:v>
                </c:pt>
                <c:pt idx="2610">
                  <c:v>-21.744</c:v>
                </c:pt>
                <c:pt idx="2611">
                  <c:v>-21.695</c:v>
                </c:pt>
                <c:pt idx="2612">
                  <c:v>-21.702000000000002</c:v>
                </c:pt>
                <c:pt idx="2613">
                  <c:v>-21.716000000000001</c:v>
                </c:pt>
                <c:pt idx="2614">
                  <c:v>-21.774000000000001</c:v>
                </c:pt>
                <c:pt idx="2615">
                  <c:v>-21.783999999999999</c:v>
                </c:pt>
                <c:pt idx="2616">
                  <c:v>-21.797000000000001</c:v>
                </c:pt>
                <c:pt idx="2617">
                  <c:v>-21.823</c:v>
                </c:pt>
                <c:pt idx="2618">
                  <c:v>-21.847999999999999</c:v>
                </c:pt>
                <c:pt idx="2619">
                  <c:v>-21.869</c:v>
                </c:pt>
                <c:pt idx="2620">
                  <c:v>-21.853999999999999</c:v>
                </c:pt>
                <c:pt idx="2621">
                  <c:v>-21.814</c:v>
                </c:pt>
                <c:pt idx="2622">
                  <c:v>-21.824999999999999</c:v>
                </c:pt>
                <c:pt idx="2623">
                  <c:v>-21.876999999999999</c:v>
                </c:pt>
                <c:pt idx="2624">
                  <c:v>-21.84</c:v>
                </c:pt>
                <c:pt idx="2625">
                  <c:v>-21.821999999999999</c:v>
                </c:pt>
                <c:pt idx="2626">
                  <c:v>-21.875</c:v>
                </c:pt>
                <c:pt idx="2627">
                  <c:v>-21.882000000000001</c:v>
                </c:pt>
                <c:pt idx="2628">
                  <c:v>-21.843</c:v>
                </c:pt>
                <c:pt idx="2629">
                  <c:v>-21.815999999999999</c:v>
                </c:pt>
                <c:pt idx="2630">
                  <c:v>-21.859000000000002</c:v>
                </c:pt>
                <c:pt idx="2631">
                  <c:v>-21.838000000000001</c:v>
                </c:pt>
                <c:pt idx="2632">
                  <c:v>-21.838999999999999</c:v>
                </c:pt>
                <c:pt idx="2633">
                  <c:v>-21.882999999999999</c:v>
                </c:pt>
                <c:pt idx="2634">
                  <c:v>-21.885000000000002</c:v>
                </c:pt>
                <c:pt idx="2635">
                  <c:v>-21.911999999999999</c:v>
                </c:pt>
                <c:pt idx="2636">
                  <c:v>-21.873999999999999</c:v>
                </c:pt>
                <c:pt idx="2637">
                  <c:v>-21.852</c:v>
                </c:pt>
                <c:pt idx="2638">
                  <c:v>-21.881</c:v>
                </c:pt>
                <c:pt idx="2639">
                  <c:v>-21.88</c:v>
                </c:pt>
                <c:pt idx="2640">
                  <c:v>-21.88</c:v>
                </c:pt>
                <c:pt idx="2641">
                  <c:v>-21.893999999999998</c:v>
                </c:pt>
                <c:pt idx="2642">
                  <c:v>-21.965</c:v>
                </c:pt>
                <c:pt idx="2643">
                  <c:v>-21.969000000000001</c:v>
                </c:pt>
                <c:pt idx="2644">
                  <c:v>-21.954000000000001</c:v>
                </c:pt>
                <c:pt idx="2645">
                  <c:v>-21.901</c:v>
                </c:pt>
                <c:pt idx="2646">
                  <c:v>-21.864999999999998</c:v>
                </c:pt>
                <c:pt idx="2647">
                  <c:v>-21.870999999999999</c:v>
                </c:pt>
                <c:pt idx="2648">
                  <c:v>-21.934999999999999</c:v>
                </c:pt>
                <c:pt idx="2649">
                  <c:v>-21.933</c:v>
                </c:pt>
                <c:pt idx="2650">
                  <c:v>-21.902999999999999</c:v>
                </c:pt>
                <c:pt idx="2651">
                  <c:v>-21.859000000000002</c:v>
                </c:pt>
                <c:pt idx="2652">
                  <c:v>-21.891999999999999</c:v>
                </c:pt>
                <c:pt idx="2653">
                  <c:v>-21.920999999999999</c:v>
                </c:pt>
                <c:pt idx="2654">
                  <c:v>-21.983000000000001</c:v>
                </c:pt>
                <c:pt idx="2655">
                  <c:v>-22.004000000000001</c:v>
                </c:pt>
                <c:pt idx="2656">
                  <c:v>-21.899000000000001</c:v>
                </c:pt>
                <c:pt idx="2657">
                  <c:v>-21.902000000000001</c:v>
                </c:pt>
                <c:pt idx="2658">
                  <c:v>-21.917999999999999</c:v>
                </c:pt>
                <c:pt idx="2659">
                  <c:v>-21.885999999999999</c:v>
                </c:pt>
                <c:pt idx="2660">
                  <c:v>-21.873999999999999</c:v>
                </c:pt>
                <c:pt idx="2661">
                  <c:v>-21.925000000000001</c:v>
                </c:pt>
                <c:pt idx="2662">
                  <c:v>-21.863</c:v>
                </c:pt>
                <c:pt idx="2663">
                  <c:v>-21.827000000000002</c:v>
                </c:pt>
                <c:pt idx="2664">
                  <c:v>-21.855</c:v>
                </c:pt>
                <c:pt idx="2665">
                  <c:v>-21.783999999999999</c:v>
                </c:pt>
                <c:pt idx="2666">
                  <c:v>-21.84</c:v>
                </c:pt>
                <c:pt idx="2667">
                  <c:v>-21.866</c:v>
                </c:pt>
                <c:pt idx="2668">
                  <c:v>-21.888999999999999</c:v>
                </c:pt>
                <c:pt idx="2669">
                  <c:v>-21.853999999999999</c:v>
                </c:pt>
                <c:pt idx="2670">
                  <c:v>-21.803999999999998</c:v>
                </c:pt>
                <c:pt idx="2671">
                  <c:v>-21.798999999999999</c:v>
                </c:pt>
                <c:pt idx="2672">
                  <c:v>-21.754999999999999</c:v>
                </c:pt>
                <c:pt idx="2673">
                  <c:v>-21.785</c:v>
                </c:pt>
                <c:pt idx="2674">
                  <c:v>-21.885000000000002</c:v>
                </c:pt>
                <c:pt idx="2675">
                  <c:v>-21.978000000000002</c:v>
                </c:pt>
                <c:pt idx="2676">
                  <c:v>-21.936</c:v>
                </c:pt>
                <c:pt idx="2677">
                  <c:v>-21.777999999999999</c:v>
                </c:pt>
                <c:pt idx="2678">
                  <c:v>-21.748000000000001</c:v>
                </c:pt>
                <c:pt idx="2679">
                  <c:v>-21.77</c:v>
                </c:pt>
                <c:pt idx="2680">
                  <c:v>-21.785</c:v>
                </c:pt>
                <c:pt idx="2681">
                  <c:v>-21.812000000000001</c:v>
                </c:pt>
                <c:pt idx="2682">
                  <c:v>-21.783999999999999</c:v>
                </c:pt>
                <c:pt idx="2683">
                  <c:v>-21.777999999999999</c:v>
                </c:pt>
                <c:pt idx="2684">
                  <c:v>-21.745999999999999</c:v>
                </c:pt>
                <c:pt idx="2685">
                  <c:v>-21.669</c:v>
                </c:pt>
                <c:pt idx="2686">
                  <c:v>-21.631</c:v>
                </c:pt>
                <c:pt idx="2687">
                  <c:v>-21.789000000000001</c:v>
                </c:pt>
                <c:pt idx="2688">
                  <c:v>-21.788</c:v>
                </c:pt>
                <c:pt idx="2689">
                  <c:v>-21.725000000000001</c:v>
                </c:pt>
                <c:pt idx="2690">
                  <c:v>-21.742999999999999</c:v>
                </c:pt>
                <c:pt idx="2691">
                  <c:v>-21.795999999999999</c:v>
                </c:pt>
                <c:pt idx="2692">
                  <c:v>-21.736000000000001</c:v>
                </c:pt>
                <c:pt idx="2693">
                  <c:v>-21.693000000000001</c:v>
                </c:pt>
                <c:pt idx="2694">
                  <c:v>-21.629000000000001</c:v>
                </c:pt>
                <c:pt idx="2695">
                  <c:v>-21.669</c:v>
                </c:pt>
                <c:pt idx="2696">
                  <c:v>-21.638000000000002</c:v>
                </c:pt>
                <c:pt idx="2697">
                  <c:v>-21.498999999999999</c:v>
                </c:pt>
                <c:pt idx="2698">
                  <c:v>-21.268000000000001</c:v>
                </c:pt>
                <c:pt idx="2699">
                  <c:v>-21.065000000000001</c:v>
                </c:pt>
                <c:pt idx="2700">
                  <c:v>-20.797000000000001</c:v>
                </c:pt>
                <c:pt idx="2701">
                  <c:v>-20.658999999999999</c:v>
                </c:pt>
                <c:pt idx="2702">
                  <c:v>-20.391999999999999</c:v>
                </c:pt>
                <c:pt idx="2703">
                  <c:v>-20.216999999999999</c:v>
                </c:pt>
                <c:pt idx="2704">
                  <c:v>-20.13</c:v>
                </c:pt>
                <c:pt idx="2705">
                  <c:v>-20.085000000000001</c:v>
                </c:pt>
                <c:pt idx="2706">
                  <c:v>-20.050999999999998</c:v>
                </c:pt>
                <c:pt idx="2707">
                  <c:v>-20</c:v>
                </c:pt>
                <c:pt idx="2708">
                  <c:v>-19.948</c:v>
                </c:pt>
                <c:pt idx="2709">
                  <c:v>-19.905000000000001</c:v>
                </c:pt>
                <c:pt idx="2710">
                  <c:v>-19.969000000000001</c:v>
                </c:pt>
                <c:pt idx="2711">
                  <c:v>-19.981999999999999</c:v>
                </c:pt>
                <c:pt idx="2712">
                  <c:v>-19.998000000000001</c:v>
                </c:pt>
                <c:pt idx="2713">
                  <c:v>-20.010999999999999</c:v>
                </c:pt>
                <c:pt idx="2714">
                  <c:v>-19.978999999999999</c:v>
                </c:pt>
                <c:pt idx="2715">
                  <c:v>-19.920999999999999</c:v>
                </c:pt>
                <c:pt idx="2716">
                  <c:v>-19.951000000000001</c:v>
                </c:pt>
                <c:pt idx="2717">
                  <c:v>-19.893000000000001</c:v>
                </c:pt>
                <c:pt idx="2718">
                  <c:v>-19.771000000000001</c:v>
                </c:pt>
                <c:pt idx="2719">
                  <c:v>-19.725000000000001</c:v>
                </c:pt>
                <c:pt idx="2720">
                  <c:v>-19.736000000000001</c:v>
                </c:pt>
                <c:pt idx="2721">
                  <c:v>-19.719000000000001</c:v>
                </c:pt>
                <c:pt idx="2722">
                  <c:v>-19.818999999999999</c:v>
                </c:pt>
                <c:pt idx="2723">
                  <c:v>-19.774999999999999</c:v>
                </c:pt>
                <c:pt idx="2724">
                  <c:v>-19.725000000000001</c:v>
                </c:pt>
                <c:pt idx="2725">
                  <c:v>-19.754999999999999</c:v>
                </c:pt>
                <c:pt idx="2726">
                  <c:v>-19.786999999999999</c:v>
                </c:pt>
                <c:pt idx="2727">
                  <c:v>-19.693000000000001</c:v>
                </c:pt>
                <c:pt idx="2728">
                  <c:v>-19.63</c:v>
                </c:pt>
                <c:pt idx="2729">
                  <c:v>-19.646999999999998</c:v>
                </c:pt>
                <c:pt idx="2730">
                  <c:v>-19.555</c:v>
                </c:pt>
                <c:pt idx="2731">
                  <c:v>-19.515000000000001</c:v>
                </c:pt>
                <c:pt idx="2732">
                  <c:v>-19.484000000000002</c:v>
                </c:pt>
                <c:pt idx="2733">
                  <c:v>-19.425999999999998</c:v>
                </c:pt>
                <c:pt idx="2734">
                  <c:v>-19.488</c:v>
                </c:pt>
                <c:pt idx="2735">
                  <c:v>-19.498999999999999</c:v>
                </c:pt>
                <c:pt idx="2736">
                  <c:v>-19.466999999999999</c:v>
                </c:pt>
                <c:pt idx="2737">
                  <c:v>-19.411000000000001</c:v>
                </c:pt>
                <c:pt idx="2738">
                  <c:v>-19.324999999999999</c:v>
                </c:pt>
                <c:pt idx="2739">
                  <c:v>-19.273</c:v>
                </c:pt>
                <c:pt idx="2740">
                  <c:v>-19.169</c:v>
                </c:pt>
                <c:pt idx="2741">
                  <c:v>-19.027000000000001</c:v>
                </c:pt>
                <c:pt idx="2742">
                  <c:v>-18.885999999999999</c:v>
                </c:pt>
                <c:pt idx="2743">
                  <c:v>-18.739000000000001</c:v>
                </c:pt>
                <c:pt idx="2744">
                  <c:v>-18.651</c:v>
                </c:pt>
                <c:pt idx="2745">
                  <c:v>-18.661999999999999</c:v>
                </c:pt>
                <c:pt idx="2746">
                  <c:v>-18.686</c:v>
                </c:pt>
                <c:pt idx="2747">
                  <c:v>-18.646000000000001</c:v>
                </c:pt>
                <c:pt idx="2748">
                  <c:v>-18.638000000000002</c:v>
                </c:pt>
                <c:pt idx="2749">
                  <c:v>-18.693999999999999</c:v>
                </c:pt>
                <c:pt idx="2750">
                  <c:v>-18.766999999999999</c:v>
                </c:pt>
                <c:pt idx="2751">
                  <c:v>-18.72</c:v>
                </c:pt>
                <c:pt idx="2752">
                  <c:v>-18.702999999999999</c:v>
                </c:pt>
                <c:pt idx="2753">
                  <c:v>-18.695</c:v>
                </c:pt>
                <c:pt idx="2754">
                  <c:v>-18.693999999999999</c:v>
                </c:pt>
                <c:pt idx="2755">
                  <c:v>-18.66</c:v>
                </c:pt>
                <c:pt idx="2756">
                  <c:v>-18.635999999999999</c:v>
                </c:pt>
                <c:pt idx="2757">
                  <c:v>-18.631</c:v>
                </c:pt>
                <c:pt idx="2758">
                  <c:v>-18.687999999999999</c:v>
                </c:pt>
                <c:pt idx="2759">
                  <c:v>-18.667000000000002</c:v>
                </c:pt>
                <c:pt idx="2760">
                  <c:v>-18.52</c:v>
                </c:pt>
                <c:pt idx="2761">
                  <c:v>-18.513000000000002</c:v>
                </c:pt>
                <c:pt idx="2762">
                  <c:v>-18.428999999999998</c:v>
                </c:pt>
                <c:pt idx="2763">
                  <c:v>-18.289000000000001</c:v>
                </c:pt>
                <c:pt idx="2764">
                  <c:v>-18.221</c:v>
                </c:pt>
                <c:pt idx="2765">
                  <c:v>-18.177</c:v>
                </c:pt>
                <c:pt idx="2766">
                  <c:v>-18.151</c:v>
                </c:pt>
                <c:pt idx="2767">
                  <c:v>-18.120999999999999</c:v>
                </c:pt>
                <c:pt idx="2768">
                  <c:v>-18.108000000000001</c:v>
                </c:pt>
                <c:pt idx="2769">
                  <c:v>-18.056999999999999</c:v>
                </c:pt>
                <c:pt idx="2770">
                  <c:v>-18.048999999999999</c:v>
                </c:pt>
                <c:pt idx="2771">
                  <c:v>-17.998999999999999</c:v>
                </c:pt>
                <c:pt idx="2772">
                  <c:v>-17.940999999999999</c:v>
                </c:pt>
                <c:pt idx="2773">
                  <c:v>-17.986999999999998</c:v>
                </c:pt>
                <c:pt idx="2774">
                  <c:v>-18.033999999999999</c:v>
                </c:pt>
                <c:pt idx="2775">
                  <c:v>-18.010999999999999</c:v>
                </c:pt>
                <c:pt idx="2776">
                  <c:v>-17.940999999999999</c:v>
                </c:pt>
                <c:pt idx="2777">
                  <c:v>-17.814</c:v>
                </c:pt>
                <c:pt idx="2778">
                  <c:v>-17.690999999999999</c:v>
                </c:pt>
                <c:pt idx="2779">
                  <c:v>-17.725000000000001</c:v>
                </c:pt>
                <c:pt idx="2780">
                  <c:v>-17.713999999999999</c:v>
                </c:pt>
                <c:pt idx="2781">
                  <c:v>-17.734999999999999</c:v>
                </c:pt>
                <c:pt idx="2782">
                  <c:v>-17.693000000000001</c:v>
                </c:pt>
                <c:pt idx="2783">
                  <c:v>-17.544</c:v>
                </c:pt>
                <c:pt idx="2784">
                  <c:v>-17.507999999999999</c:v>
                </c:pt>
                <c:pt idx="2785">
                  <c:v>-17.420999999999999</c:v>
                </c:pt>
                <c:pt idx="2786">
                  <c:v>-17.352</c:v>
                </c:pt>
                <c:pt idx="2787">
                  <c:v>-17.196000000000002</c:v>
                </c:pt>
                <c:pt idx="2788">
                  <c:v>-17.050999999999998</c:v>
                </c:pt>
                <c:pt idx="2789">
                  <c:v>-17.030999999999999</c:v>
                </c:pt>
                <c:pt idx="2790">
                  <c:v>-16.914999999999999</c:v>
                </c:pt>
                <c:pt idx="2791">
                  <c:v>-16.846</c:v>
                </c:pt>
                <c:pt idx="2792">
                  <c:v>-16.815000000000001</c:v>
                </c:pt>
                <c:pt idx="2793">
                  <c:v>-16.745999999999999</c:v>
                </c:pt>
                <c:pt idx="2794">
                  <c:v>-16.681999999999999</c:v>
                </c:pt>
                <c:pt idx="2795">
                  <c:v>-16.634</c:v>
                </c:pt>
                <c:pt idx="2796">
                  <c:v>-16.542999999999999</c:v>
                </c:pt>
                <c:pt idx="2797">
                  <c:v>-16.366</c:v>
                </c:pt>
                <c:pt idx="2798">
                  <c:v>-16.181000000000001</c:v>
                </c:pt>
                <c:pt idx="2799">
                  <c:v>-16.035</c:v>
                </c:pt>
                <c:pt idx="2800">
                  <c:v>-15.927</c:v>
                </c:pt>
                <c:pt idx="2801">
                  <c:v>-15.88</c:v>
                </c:pt>
                <c:pt idx="2802">
                  <c:v>-15.867000000000001</c:v>
                </c:pt>
                <c:pt idx="2803">
                  <c:v>-15.863</c:v>
                </c:pt>
                <c:pt idx="2804">
                  <c:v>-15.914999999999999</c:v>
                </c:pt>
                <c:pt idx="2805">
                  <c:v>-15.912000000000001</c:v>
                </c:pt>
                <c:pt idx="2806">
                  <c:v>-15.923999999999999</c:v>
                </c:pt>
                <c:pt idx="2807">
                  <c:v>-16.042000000000002</c:v>
                </c:pt>
                <c:pt idx="2808">
                  <c:v>-16</c:v>
                </c:pt>
                <c:pt idx="2809">
                  <c:v>-15.996</c:v>
                </c:pt>
                <c:pt idx="2810">
                  <c:v>-16.041</c:v>
                </c:pt>
                <c:pt idx="2811">
                  <c:v>-16.155000000000001</c:v>
                </c:pt>
                <c:pt idx="2812">
                  <c:v>-16.213000000000001</c:v>
                </c:pt>
                <c:pt idx="2813">
                  <c:v>-16.349</c:v>
                </c:pt>
                <c:pt idx="2814">
                  <c:v>-16.494</c:v>
                </c:pt>
                <c:pt idx="2815">
                  <c:v>-16.497</c:v>
                </c:pt>
                <c:pt idx="2816">
                  <c:v>-16.536999999999999</c:v>
                </c:pt>
                <c:pt idx="2817">
                  <c:v>-16.632000000000001</c:v>
                </c:pt>
                <c:pt idx="2818">
                  <c:v>-16.79</c:v>
                </c:pt>
                <c:pt idx="2819">
                  <c:v>-16.981999999999999</c:v>
                </c:pt>
                <c:pt idx="2820">
                  <c:v>-17.132999999999999</c:v>
                </c:pt>
                <c:pt idx="2821">
                  <c:v>-17.305</c:v>
                </c:pt>
                <c:pt idx="2822">
                  <c:v>-17.486999999999998</c:v>
                </c:pt>
                <c:pt idx="2823">
                  <c:v>-17.658000000000001</c:v>
                </c:pt>
                <c:pt idx="2824">
                  <c:v>-17.805</c:v>
                </c:pt>
                <c:pt idx="2825">
                  <c:v>-17.805</c:v>
                </c:pt>
                <c:pt idx="2826">
                  <c:v>-17.873000000000001</c:v>
                </c:pt>
                <c:pt idx="2827">
                  <c:v>-17.916</c:v>
                </c:pt>
                <c:pt idx="2828">
                  <c:v>-17.873000000000001</c:v>
                </c:pt>
                <c:pt idx="2829">
                  <c:v>-17.952999999999999</c:v>
                </c:pt>
                <c:pt idx="2830">
                  <c:v>-17.988</c:v>
                </c:pt>
                <c:pt idx="2831">
                  <c:v>-18.071000000000002</c:v>
                </c:pt>
                <c:pt idx="2832">
                  <c:v>-18.241</c:v>
                </c:pt>
                <c:pt idx="2833">
                  <c:v>-18.335000000000001</c:v>
                </c:pt>
                <c:pt idx="2834">
                  <c:v>-18.346</c:v>
                </c:pt>
                <c:pt idx="2835">
                  <c:v>-18.379000000000001</c:v>
                </c:pt>
                <c:pt idx="2836">
                  <c:v>-18.484999999999999</c:v>
                </c:pt>
                <c:pt idx="2837">
                  <c:v>-18.521999999999998</c:v>
                </c:pt>
                <c:pt idx="2838">
                  <c:v>-18.649999999999999</c:v>
                </c:pt>
                <c:pt idx="2839">
                  <c:v>-18.707999999999998</c:v>
                </c:pt>
                <c:pt idx="2840">
                  <c:v>-18.748999999999999</c:v>
                </c:pt>
                <c:pt idx="2841">
                  <c:v>-18.645</c:v>
                </c:pt>
                <c:pt idx="2842">
                  <c:v>-18.63</c:v>
                </c:pt>
                <c:pt idx="2843">
                  <c:v>-18.63</c:v>
                </c:pt>
                <c:pt idx="2844">
                  <c:v>-18.651</c:v>
                </c:pt>
                <c:pt idx="2845">
                  <c:v>-18.684999999999999</c:v>
                </c:pt>
                <c:pt idx="2846">
                  <c:v>-18.768000000000001</c:v>
                </c:pt>
                <c:pt idx="2847">
                  <c:v>-18.847999999999999</c:v>
                </c:pt>
                <c:pt idx="2848">
                  <c:v>-18.832999999999998</c:v>
                </c:pt>
                <c:pt idx="2849">
                  <c:v>-18.837</c:v>
                </c:pt>
                <c:pt idx="2850">
                  <c:v>-18.79</c:v>
                </c:pt>
                <c:pt idx="2851">
                  <c:v>-18.748999999999999</c:v>
                </c:pt>
                <c:pt idx="2852">
                  <c:v>-18.725000000000001</c:v>
                </c:pt>
                <c:pt idx="2853">
                  <c:v>-18.815999999999999</c:v>
                </c:pt>
                <c:pt idx="2854">
                  <c:v>-18.91</c:v>
                </c:pt>
                <c:pt idx="2855">
                  <c:v>-18.917999999999999</c:v>
                </c:pt>
                <c:pt idx="2856">
                  <c:v>-18.861000000000001</c:v>
                </c:pt>
                <c:pt idx="2857">
                  <c:v>-18.788</c:v>
                </c:pt>
                <c:pt idx="2858">
                  <c:v>-18.808</c:v>
                </c:pt>
                <c:pt idx="2859">
                  <c:v>-18.864999999999998</c:v>
                </c:pt>
                <c:pt idx="2860">
                  <c:v>-18.876999999999999</c:v>
                </c:pt>
                <c:pt idx="2861">
                  <c:v>-18.925999999999998</c:v>
                </c:pt>
                <c:pt idx="2862">
                  <c:v>-18.904</c:v>
                </c:pt>
                <c:pt idx="2863">
                  <c:v>-18.798999999999999</c:v>
                </c:pt>
                <c:pt idx="2864">
                  <c:v>-18.760999999999999</c:v>
                </c:pt>
                <c:pt idx="2865">
                  <c:v>-18.742000000000001</c:v>
                </c:pt>
                <c:pt idx="2866">
                  <c:v>-18.699000000000002</c:v>
                </c:pt>
                <c:pt idx="2867">
                  <c:v>-18.699000000000002</c:v>
                </c:pt>
                <c:pt idx="2868">
                  <c:v>-18.657</c:v>
                </c:pt>
                <c:pt idx="2869">
                  <c:v>-18.681000000000001</c:v>
                </c:pt>
                <c:pt idx="2870">
                  <c:v>-18.706</c:v>
                </c:pt>
                <c:pt idx="2871">
                  <c:v>-18.693000000000001</c:v>
                </c:pt>
                <c:pt idx="2872">
                  <c:v>-18.678999999999998</c:v>
                </c:pt>
                <c:pt idx="2873">
                  <c:v>-18.678000000000001</c:v>
                </c:pt>
                <c:pt idx="2874">
                  <c:v>-18.658999999999999</c:v>
                </c:pt>
                <c:pt idx="2875">
                  <c:v>-18.606999999999999</c:v>
                </c:pt>
                <c:pt idx="2876">
                  <c:v>-18.523</c:v>
                </c:pt>
                <c:pt idx="2877">
                  <c:v>-18.475999999999999</c:v>
                </c:pt>
                <c:pt idx="2878">
                  <c:v>-18.422000000000001</c:v>
                </c:pt>
                <c:pt idx="2879">
                  <c:v>-18.375</c:v>
                </c:pt>
                <c:pt idx="2880">
                  <c:v>-18.280999999999999</c:v>
                </c:pt>
                <c:pt idx="2881">
                  <c:v>-18.277999999999999</c:v>
                </c:pt>
                <c:pt idx="2882">
                  <c:v>-18.274000000000001</c:v>
                </c:pt>
                <c:pt idx="2883">
                  <c:v>-18.190000000000001</c:v>
                </c:pt>
                <c:pt idx="2884">
                  <c:v>-18.120999999999999</c:v>
                </c:pt>
                <c:pt idx="2885">
                  <c:v>-18.071000000000002</c:v>
                </c:pt>
                <c:pt idx="2886">
                  <c:v>-17.998000000000001</c:v>
                </c:pt>
                <c:pt idx="2887">
                  <c:v>-17.885999999999999</c:v>
                </c:pt>
                <c:pt idx="2888">
                  <c:v>-17.731999999999999</c:v>
                </c:pt>
                <c:pt idx="2889">
                  <c:v>-17.553999999999998</c:v>
                </c:pt>
                <c:pt idx="2890">
                  <c:v>-17.518999999999998</c:v>
                </c:pt>
                <c:pt idx="2891">
                  <c:v>-17.518000000000001</c:v>
                </c:pt>
                <c:pt idx="2892">
                  <c:v>-17.486999999999998</c:v>
                </c:pt>
                <c:pt idx="2893">
                  <c:v>-17.416</c:v>
                </c:pt>
                <c:pt idx="2894">
                  <c:v>-17.323</c:v>
                </c:pt>
                <c:pt idx="2895">
                  <c:v>-17.265000000000001</c:v>
                </c:pt>
                <c:pt idx="2896">
                  <c:v>-17.138999999999999</c:v>
                </c:pt>
                <c:pt idx="2897">
                  <c:v>-17.079000000000001</c:v>
                </c:pt>
                <c:pt idx="2898">
                  <c:v>-17.074999999999999</c:v>
                </c:pt>
                <c:pt idx="2899">
                  <c:v>-16.902000000000001</c:v>
                </c:pt>
                <c:pt idx="2900">
                  <c:v>-16.699000000000002</c:v>
                </c:pt>
                <c:pt idx="2901">
                  <c:v>-16.483000000000001</c:v>
                </c:pt>
                <c:pt idx="2902">
                  <c:v>-16.288</c:v>
                </c:pt>
                <c:pt idx="2903">
                  <c:v>-16.062000000000001</c:v>
                </c:pt>
                <c:pt idx="2904">
                  <c:v>-15.776</c:v>
                </c:pt>
                <c:pt idx="2905">
                  <c:v>-15.49</c:v>
                </c:pt>
                <c:pt idx="2906">
                  <c:v>-15.335000000000001</c:v>
                </c:pt>
                <c:pt idx="2907">
                  <c:v>-15.253</c:v>
                </c:pt>
                <c:pt idx="2908">
                  <c:v>-15.246</c:v>
                </c:pt>
                <c:pt idx="2909">
                  <c:v>-15.215999999999999</c:v>
                </c:pt>
                <c:pt idx="2910">
                  <c:v>-15.218</c:v>
                </c:pt>
                <c:pt idx="2911">
                  <c:v>-15.221</c:v>
                </c:pt>
                <c:pt idx="2912">
                  <c:v>-15.228999999999999</c:v>
                </c:pt>
                <c:pt idx="2913">
                  <c:v>-15.256</c:v>
                </c:pt>
                <c:pt idx="2914">
                  <c:v>-15.276</c:v>
                </c:pt>
                <c:pt idx="2915">
                  <c:v>-15.272</c:v>
                </c:pt>
                <c:pt idx="2916">
                  <c:v>-15.14</c:v>
                </c:pt>
                <c:pt idx="2917">
                  <c:v>-14.927</c:v>
                </c:pt>
                <c:pt idx="2918">
                  <c:v>-14.781000000000001</c:v>
                </c:pt>
                <c:pt idx="2919">
                  <c:v>-14.547000000000001</c:v>
                </c:pt>
                <c:pt idx="2920">
                  <c:v>-14.16</c:v>
                </c:pt>
                <c:pt idx="2921">
                  <c:v>-13.856999999999999</c:v>
                </c:pt>
                <c:pt idx="2922">
                  <c:v>-13.69</c:v>
                </c:pt>
                <c:pt idx="2923">
                  <c:v>-13.603</c:v>
                </c:pt>
                <c:pt idx="2924">
                  <c:v>-13.499000000000001</c:v>
                </c:pt>
                <c:pt idx="2925">
                  <c:v>-13.438000000000001</c:v>
                </c:pt>
                <c:pt idx="2926">
                  <c:v>-13.381</c:v>
                </c:pt>
                <c:pt idx="2927">
                  <c:v>-13.372999999999999</c:v>
                </c:pt>
                <c:pt idx="2928">
                  <c:v>-13.416</c:v>
                </c:pt>
                <c:pt idx="2929">
                  <c:v>-13.423</c:v>
                </c:pt>
                <c:pt idx="2930">
                  <c:v>-13.385</c:v>
                </c:pt>
                <c:pt idx="2931">
                  <c:v>-13.414</c:v>
                </c:pt>
                <c:pt idx="2932">
                  <c:v>-13.484</c:v>
                </c:pt>
                <c:pt idx="2933">
                  <c:v>-13.446</c:v>
                </c:pt>
                <c:pt idx="2934">
                  <c:v>-13.448</c:v>
                </c:pt>
                <c:pt idx="2935">
                  <c:v>-13.452</c:v>
                </c:pt>
                <c:pt idx="2936">
                  <c:v>-13.429</c:v>
                </c:pt>
                <c:pt idx="2937">
                  <c:v>-13.407999999999999</c:v>
                </c:pt>
                <c:pt idx="2938">
                  <c:v>-13.356</c:v>
                </c:pt>
                <c:pt idx="2939">
                  <c:v>-13.321</c:v>
                </c:pt>
                <c:pt idx="2940">
                  <c:v>-13.308</c:v>
                </c:pt>
                <c:pt idx="2941">
                  <c:v>-13.31</c:v>
                </c:pt>
                <c:pt idx="2942">
                  <c:v>-13.319000000000001</c:v>
                </c:pt>
                <c:pt idx="2943">
                  <c:v>-13.359</c:v>
                </c:pt>
                <c:pt idx="2944">
                  <c:v>-13.352</c:v>
                </c:pt>
                <c:pt idx="2945">
                  <c:v>-13.334</c:v>
                </c:pt>
                <c:pt idx="2946">
                  <c:v>-13.254</c:v>
                </c:pt>
                <c:pt idx="2947">
                  <c:v>-13.279</c:v>
                </c:pt>
                <c:pt idx="2948">
                  <c:v>-13.282</c:v>
                </c:pt>
                <c:pt idx="2949">
                  <c:v>-13.196999999999999</c:v>
                </c:pt>
                <c:pt idx="2950">
                  <c:v>-13.121</c:v>
                </c:pt>
                <c:pt idx="2951">
                  <c:v>-13.044</c:v>
                </c:pt>
                <c:pt idx="2952">
                  <c:v>-12.930999999999999</c:v>
                </c:pt>
                <c:pt idx="2953">
                  <c:v>-12.907</c:v>
                </c:pt>
                <c:pt idx="2954">
                  <c:v>-12.91</c:v>
                </c:pt>
                <c:pt idx="2955">
                  <c:v>-12.88</c:v>
                </c:pt>
                <c:pt idx="2956">
                  <c:v>-12.827999999999999</c:v>
                </c:pt>
                <c:pt idx="2957">
                  <c:v>-12.853</c:v>
                </c:pt>
                <c:pt idx="2958">
                  <c:v>-12.875999999999999</c:v>
                </c:pt>
                <c:pt idx="2959">
                  <c:v>-12.904</c:v>
                </c:pt>
                <c:pt idx="2960">
                  <c:v>-12.912000000000001</c:v>
                </c:pt>
                <c:pt idx="2961">
                  <c:v>-12.856</c:v>
                </c:pt>
                <c:pt idx="2962">
                  <c:v>-12.853</c:v>
                </c:pt>
                <c:pt idx="2963">
                  <c:v>-12.858000000000001</c:v>
                </c:pt>
                <c:pt idx="2964">
                  <c:v>-12.849</c:v>
                </c:pt>
                <c:pt idx="2965">
                  <c:v>-12.88</c:v>
                </c:pt>
                <c:pt idx="2966">
                  <c:v>-12.898999999999999</c:v>
                </c:pt>
                <c:pt idx="2967">
                  <c:v>-12.871</c:v>
                </c:pt>
                <c:pt idx="2968">
                  <c:v>-12.849</c:v>
                </c:pt>
                <c:pt idx="2969">
                  <c:v>-12.823</c:v>
                </c:pt>
                <c:pt idx="2970">
                  <c:v>-12.756</c:v>
                </c:pt>
                <c:pt idx="2971">
                  <c:v>-12.701000000000001</c:v>
                </c:pt>
                <c:pt idx="2972">
                  <c:v>-12.721</c:v>
                </c:pt>
                <c:pt idx="2973">
                  <c:v>-12.741</c:v>
                </c:pt>
                <c:pt idx="2974">
                  <c:v>-12.717000000000001</c:v>
                </c:pt>
                <c:pt idx="2975">
                  <c:v>-12.669</c:v>
                </c:pt>
                <c:pt idx="2976">
                  <c:v>-12.667999999999999</c:v>
                </c:pt>
                <c:pt idx="2977">
                  <c:v>-12.707000000000001</c:v>
                </c:pt>
                <c:pt idx="2978">
                  <c:v>-12.706</c:v>
                </c:pt>
                <c:pt idx="2979">
                  <c:v>-12.76</c:v>
                </c:pt>
                <c:pt idx="2980">
                  <c:v>-12.746</c:v>
                </c:pt>
                <c:pt idx="2981">
                  <c:v>-12.736000000000001</c:v>
                </c:pt>
                <c:pt idx="2982">
                  <c:v>-12.683</c:v>
                </c:pt>
                <c:pt idx="2983">
                  <c:v>-12.693</c:v>
                </c:pt>
                <c:pt idx="2984">
                  <c:v>-12.829000000000001</c:v>
                </c:pt>
                <c:pt idx="2985">
                  <c:v>-12.907999999999999</c:v>
                </c:pt>
                <c:pt idx="2986">
                  <c:v>-13.013999999999999</c:v>
                </c:pt>
                <c:pt idx="2987">
                  <c:v>-13.058999999999999</c:v>
                </c:pt>
                <c:pt idx="2988">
                  <c:v>-13.125</c:v>
                </c:pt>
                <c:pt idx="2989">
                  <c:v>-13.259</c:v>
                </c:pt>
                <c:pt idx="2990">
                  <c:v>-13.426</c:v>
                </c:pt>
                <c:pt idx="2991">
                  <c:v>-13.568</c:v>
                </c:pt>
                <c:pt idx="2992">
                  <c:v>-13.795</c:v>
                </c:pt>
                <c:pt idx="2993">
                  <c:v>-14.073</c:v>
                </c:pt>
                <c:pt idx="2994">
                  <c:v>-14.387</c:v>
                </c:pt>
                <c:pt idx="2995">
                  <c:v>-14.718999999999999</c:v>
                </c:pt>
                <c:pt idx="2996">
                  <c:v>-15.246</c:v>
                </c:pt>
                <c:pt idx="2997">
                  <c:v>-15.826000000000001</c:v>
                </c:pt>
                <c:pt idx="2998">
                  <c:v>-16.545000000000002</c:v>
                </c:pt>
                <c:pt idx="2999">
                  <c:v>-17.134</c:v>
                </c:pt>
                <c:pt idx="3000">
                  <c:v>-17.510000000000002</c:v>
                </c:pt>
                <c:pt idx="3001">
                  <c:v>-17.626000000000001</c:v>
                </c:pt>
                <c:pt idx="3002">
                  <c:v>-17.663</c:v>
                </c:pt>
                <c:pt idx="3003">
                  <c:v>-17.701000000000001</c:v>
                </c:pt>
                <c:pt idx="3004">
                  <c:v>-17.817</c:v>
                </c:pt>
                <c:pt idx="3005">
                  <c:v>-18.023</c:v>
                </c:pt>
                <c:pt idx="3006">
                  <c:v>-18.190000000000001</c:v>
                </c:pt>
                <c:pt idx="3007">
                  <c:v>-18.108000000000001</c:v>
                </c:pt>
                <c:pt idx="3008">
                  <c:v>-18.041</c:v>
                </c:pt>
                <c:pt idx="3009">
                  <c:v>-18.12</c:v>
                </c:pt>
                <c:pt idx="3010">
                  <c:v>-18.216999999999999</c:v>
                </c:pt>
                <c:pt idx="3011">
                  <c:v>-18.128</c:v>
                </c:pt>
                <c:pt idx="3012">
                  <c:v>-18.143000000000001</c:v>
                </c:pt>
                <c:pt idx="3013">
                  <c:v>-18.225000000000001</c:v>
                </c:pt>
                <c:pt idx="3014">
                  <c:v>-18.265999999999998</c:v>
                </c:pt>
                <c:pt idx="3015">
                  <c:v>-18.170000000000002</c:v>
                </c:pt>
                <c:pt idx="3016">
                  <c:v>-18.11</c:v>
                </c:pt>
                <c:pt idx="3017">
                  <c:v>-18.14</c:v>
                </c:pt>
                <c:pt idx="3018">
                  <c:v>-18.091999999999999</c:v>
                </c:pt>
                <c:pt idx="3019">
                  <c:v>-18.024000000000001</c:v>
                </c:pt>
                <c:pt idx="3020">
                  <c:v>-18.045000000000002</c:v>
                </c:pt>
                <c:pt idx="3021">
                  <c:v>-18.114999999999998</c:v>
                </c:pt>
                <c:pt idx="3022">
                  <c:v>-18.071999999999999</c:v>
                </c:pt>
                <c:pt idx="3023">
                  <c:v>-18.094999999999999</c:v>
                </c:pt>
                <c:pt idx="3024">
                  <c:v>-18.097999999999999</c:v>
                </c:pt>
                <c:pt idx="3025">
                  <c:v>-18.082000000000001</c:v>
                </c:pt>
                <c:pt idx="3026">
                  <c:v>-18.103999999999999</c:v>
                </c:pt>
                <c:pt idx="3027">
                  <c:v>-18.052</c:v>
                </c:pt>
                <c:pt idx="3028">
                  <c:v>-17.956</c:v>
                </c:pt>
                <c:pt idx="3029">
                  <c:v>-17.876000000000001</c:v>
                </c:pt>
                <c:pt idx="3030">
                  <c:v>-17.885000000000002</c:v>
                </c:pt>
                <c:pt idx="3031">
                  <c:v>-17.832000000000001</c:v>
                </c:pt>
                <c:pt idx="3032">
                  <c:v>-17.861000000000001</c:v>
                </c:pt>
                <c:pt idx="3033">
                  <c:v>-17.920000000000002</c:v>
                </c:pt>
                <c:pt idx="3034">
                  <c:v>-17.917999999999999</c:v>
                </c:pt>
                <c:pt idx="3035">
                  <c:v>-17.920999999999999</c:v>
                </c:pt>
                <c:pt idx="3036">
                  <c:v>-17.937999999999999</c:v>
                </c:pt>
                <c:pt idx="3037">
                  <c:v>-17.870999999999999</c:v>
                </c:pt>
                <c:pt idx="3038">
                  <c:v>-17.849</c:v>
                </c:pt>
                <c:pt idx="3039">
                  <c:v>-17.847000000000001</c:v>
                </c:pt>
                <c:pt idx="3040">
                  <c:v>-17.864000000000001</c:v>
                </c:pt>
                <c:pt idx="3041">
                  <c:v>-17.908999999999999</c:v>
                </c:pt>
                <c:pt idx="3042">
                  <c:v>-17.913</c:v>
                </c:pt>
                <c:pt idx="3043">
                  <c:v>-17.852</c:v>
                </c:pt>
                <c:pt idx="3044">
                  <c:v>-17.777999999999999</c:v>
                </c:pt>
                <c:pt idx="3045">
                  <c:v>-17.693999999999999</c:v>
                </c:pt>
                <c:pt idx="3046">
                  <c:v>-17.690999999999999</c:v>
                </c:pt>
                <c:pt idx="3047">
                  <c:v>-17.745000000000001</c:v>
                </c:pt>
                <c:pt idx="3048">
                  <c:v>-17.745999999999999</c:v>
                </c:pt>
                <c:pt idx="3049">
                  <c:v>-17.616</c:v>
                </c:pt>
                <c:pt idx="3050">
                  <c:v>-17.565000000000001</c:v>
                </c:pt>
                <c:pt idx="3051">
                  <c:v>-17.536999999999999</c:v>
                </c:pt>
                <c:pt idx="3052">
                  <c:v>-17.582000000000001</c:v>
                </c:pt>
                <c:pt idx="3053">
                  <c:v>-17.565000000000001</c:v>
                </c:pt>
                <c:pt idx="3054">
                  <c:v>-17.538</c:v>
                </c:pt>
                <c:pt idx="3055">
                  <c:v>-17.527999999999999</c:v>
                </c:pt>
                <c:pt idx="3056">
                  <c:v>-17.541</c:v>
                </c:pt>
                <c:pt idx="3057">
                  <c:v>-17.474</c:v>
                </c:pt>
                <c:pt idx="3058">
                  <c:v>-17.43</c:v>
                </c:pt>
                <c:pt idx="3059">
                  <c:v>-17.478000000000002</c:v>
                </c:pt>
                <c:pt idx="3060">
                  <c:v>-17.524999999999999</c:v>
                </c:pt>
                <c:pt idx="3061">
                  <c:v>-17.536000000000001</c:v>
                </c:pt>
                <c:pt idx="3062">
                  <c:v>-17.524000000000001</c:v>
                </c:pt>
                <c:pt idx="3063">
                  <c:v>-17.515000000000001</c:v>
                </c:pt>
                <c:pt idx="3064">
                  <c:v>-17.509</c:v>
                </c:pt>
                <c:pt idx="3065">
                  <c:v>-17.491</c:v>
                </c:pt>
                <c:pt idx="3066">
                  <c:v>-17.443999999999999</c:v>
                </c:pt>
                <c:pt idx="3067">
                  <c:v>-17.506</c:v>
                </c:pt>
                <c:pt idx="3068">
                  <c:v>-17.574999999999999</c:v>
                </c:pt>
                <c:pt idx="3069">
                  <c:v>-17.565000000000001</c:v>
                </c:pt>
                <c:pt idx="3070">
                  <c:v>-17.588000000000001</c:v>
                </c:pt>
                <c:pt idx="3071">
                  <c:v>-17.516999999999999</c:v>
                </c:pt>
                <c:pt idx="3072">
                  <c:v>-17.506</c:v>
                </c:pt>
                <c:pt idx="3073">
                  <c:v>-17.588999999999999</c:v>
                </c:pt>
                <c:pt idx="3074">
                  <c:v>-17.613</c:v>
                </c:pt>
                <c:pt idx="3075">
                  <c:v>-17.632999999999999</c:v>
                </c:pt>
                <c:pt idx="3076">
                  <c:v>-17.696999999999999</c:v>
                </c:pt>
                <c:pt idx="3077">
                  <c:v>-17.654</c:v>
                </c:pt>
                <c:pt idx="3078">
                  <c:v>-17.648</c:v>
                </c:pt>
                <c:pt idx="3079">
                  <c:v>-17.672999999999998</c:v>
                </c:pt>
                <c:pt idx="3080">
                  <c:v>-17.782</c:v>
                </c:pt>
                <c:pt idx="3081">
                  <c:v>-17.802</c:v>
                </c:pt>
                <c:pt idx="3082">
                  <c:v>-17.791</c:v>
                </c:pt>
                <c:pt idx="3083">
                  <c:v>-17.782</c:v>
                </c:pt>
                <c:pt idx="3084">
                  <c:v>-17.853999999999999</c:v>
                </c:pt>
                <c:pt idx="3085">
                  <c:v>-17.899000000000001</c:v>
                </c:pt>
                <c:pt idx="3086">
                  <c:v>-17.957999999999998</c:v>
                </c:pt>
                <c:pt idx="3087">
                  <c:v>-18.03</c:v>
                </c:pt>
                <c:pt idx="3088">
                  <c:v>-18.091999999999999</c:v>
                </c:pt>
                <c:pt idx="3089">
                  <c:v>-18.201000000000001</c:v>
                </c:pt>
                <c:pt idx="3090">
                  <c:v>-18.285</c:v>
                </c:pt>
                <c:pt idx="3091">
                  <c:v>-18.297000000000001</c:v>
                </c:pt>
                <c:pt idx="3092">
                  <c:v>-18.295000000000002</c:v>
                </c:pt>
                <c:pt idx="3093">
                  <c:v>-18.274999999999999</c:v>
                </c:pt>
                <c:pt idx="3094">
                  <c:v>-18.27</c:v>
                </c:pt>
                <c:pt idx="3095">
                  <c:v>-18.276</c:v>
                </c:pt>
                <c:pt idx="3096">
                  <c:v>-18.265999999999998</c:v>
                </c:pt>
                <c:pt idx="3097">
                  <c:v>-18.326000000000001</c:v>
                </c:pt>
                <c:pt idx="3098">
                  <c:v>-18.314</c:v>
                </c:pt>
                <c:pt idx="3099">
                  <c:v>-18.364000000000001</c:v>
                </c:pt>
                <c:pt idx="3100">
                  <c:v>-18.414000000000001</c:v>
                </c:pt>
                <c:pt idx="3101">
                  <c:v>-18.423999999999999</c:v>
                </c:pt>
                <c:pt idx="3102">
                  <c:v>-18.527999999999999</c:v>
                </c:pt>
                <c:pt idx="3103">
                  <c:v>-18.645</c:v>
                </c:pt>
                <c:pt idx="3104">
                  <c:v>-18.670999999999999</c:v>
                </c:pt>
                <c:pt idx="3105">
                  <c:v>-18.715</c:v>
                </c:pt>
                <c:pt idx="3106">
                  <c:v>-18.795000000000002</c:v>
                </c:pt>
                <c:pt idx="3107">
                  <c:v>-18.803999999999998</c:v>
                </c:pt>
                <c:pt idx="3108">
                  <c:v>-18.803000000000001</c:v>
                </c:pt>
                <c:pt idx="3109">
                  <c:v>-18.812000000000001</c:v>
                </c:pt>
                <c:pt idx="3110">
                  <c:v>-18.876000000000001</c:v>
                </c:pt>
                <c:pt idx="3111">
                  <c:v>-18.89</c:v>
                </c:pt>
                <c:pt idx="3112">
                  <c:v>-18.861000000000001</c:v>
                </c:pt>
                <c:pt idx="3113">
                  <c:v>-18.835999999999999</c:v>
                </c:pt>
                <c:pt idx="3114">
                  <c:v>-18.847000000000001</c:v>
                </c:pt>
                <c:pt idx="3115">
                  <c:v>-18.866</c:v>
                </c:pt>
                <c:pt idx="3116">
                  <c:v>-18.879000000000001</c:v>
                </c:pt>
                <c:pt idx="3117">
                  <c:v>-18.914000000000001</c:v>
                </c:pt>
                <c:pt idx="3118">
                  <c:v>-18.936</c:v>
                </c:pt>
                <c:pt idx="3119">
                  <c:v>-18.931999999999999</c:v>
                </c:pt>
                <c:pt idx="3120">
                  <c:v>-18.946999999999999</c:v>
                </c:pt>
                <c:pt idx="3121">
                  <c:v>-18.89</c:v>
                </c:pt>
                <c:pt idx="3122">
                  <c:v>-18.831</c:v>
                </c:pt>
                <c:pt idx="3123">
                  <c:v>-18.814</c:v>
                </c:pt>
                <c:pt idx="3124">
                  <c:v>-18.893999999999998</c:v>
                </c:pt>
                <c:pt idx="3125">
                  <c:v>-18.95</c:v>
                </c:pt>
                <c:pt idx="3126">
                  <c:v>-18.972999999999999</c:v>
                </c:pt>
                <c:pt idx="3127">
                  <c:v>-18.95</c:v>
                </c:pt>
                <c:pt idx="3128">
                  <c:v>-18.969000000000001</c:v>
                </c:pt>
                <c:pt idx="3129">
                  <c:v>-18.986999999999998</c:v>
                </c:pt>
                <c:pt idx="3130">
                  <c:v>-18.992999999999999</c:v>
                </c:pt>
                <c:pt idx="3131">
                  <c:v>-18.974</c:v>
                </c:pt>
                <c:pt idx="3132">
                  <c:v>-18.959</c:v>
                </c:pt>
                <c:pt idx="3133">
                  <c:v>-18.913</c:v>
                </c:pt>
                <c:pt idx="3134">
                  <c:v>-18.887</c:v>
                </c:pt>
                <c:pt idx="3135">
                  <c:v>-18.898</c:v>
                </c:pt>
                <c:pt idx="3136">
                  <c:v>-18.907</c:v>
                </c:pt>
                <c:pt idx="3137">
                  <c:v>-18.927</c:v>
                </c:pt>
                <c:pt idx="3138">
                  <c:v>-19.004000000000001</c:v>
                </c:pt>
                <c:pt idx="3139">
                  <c:v>-19.085999999999999</c:v>
                </c:pt>
                <c:pt idx="3140">
                  <c:v>-19.138000000000002</c:v>
                </c:pt>
                <c:pt idx="3141">
                  <c:v>-19.135999999999999</c:v>
                </c:pt>
                <c:pt idx="3142">
                  <c:v>-19.155999999999999</c:v>
                </c:pt>
                <c:pt idx="3143">
                  <c:v>-19.2</c:v>
                </c:pt>
                <c:pt idx="3144">
                  <c:v>-19.213999999999999</c:v>
                </c:pt>
                <c:pt idx="3145">
                  <c:v>-19.292999999999999</c:v>
                </c:pt>
                <c:pt idx="3146">
                  <c:v>-19.305</c:v>
                </c:pt>
                <c:pt idx="3147">
                  <c:v>-19.265999999999998</c:v>
                </c:pt>
                <c:pt idx="3148">
                  <c:v>-19.23</c:v>
                </c:pt>
                <c:pt idx="3149">
                  <c:v>-19.213000000000001</c:v>
                </c:pt>
                <c:pt idx="3150">
                  <c:v>-19.212</c:v>
                </c:pt>
                <c:pt idx="3151">
                  <c:v>-19.274000000000001</c:v>
                </c:pt>
                <c:pt idx="3152">
                  <c:v>-19.384</c:v>
                </c:pt>
                <c:pt idx="3153">
                  <c:v>-19.356999999999999</c:v>
                </c:pt>
                <c:pt idx="3154">
                  <c:v>-19.329999999999998</c:v>
                </c:pt>
                <c:pt idx="3155">
                  <c:v>-19.34</c:v>
                </c:pt>
                <c:pt idx="3156">
                  <c:v>-19.289000000000001</c:v>
                </c:pt>
                <c:pt idx="3157">
                  <c:v>-19.288</c:v>
                </c:pt>
                <c:pt idx="3158">
                  <c:v>-19.32</c:v>
                </c:pt>
                <c:pt idx="3159">
                  <c:v>-19.326000000000001</c:v>
                </c:pt>
                <c:pt idx="3160">
                  <c:v>-19.317</c:v>
                </c:pt>
                <c:pt idx="3161">
                  <c:v>-19.302</c:v>
                </c:pt>
                <c:pt idx="3162">
                  <c:v>-19.260000000000002</c:v>
                </c:pt>
                <c:pt idx="3163">
                  <c:v>-19.279</c:v>
                </c:pt>
                <c:pt idx="3164">
                  <c:v>-19.268000000000001</c:v>
                </c:pt>
                <c:pt idx="3165">
                  <c:v>-19.280999999999999</c:v>
                </c:pt>
                <c:pt idx="3166">
                  <c:v>-19.21</c:v>
                </c:pt>
                <c:pt idx="3167">
                  <c:v>-19.245000000000001</c:v>
                </c:pt>
                <c:pt idx="3168">
                  <c:v>-19.283999999999999</c:v>
                </c:pt>
                <c:pt idx="3169">
                  <c:v>-19.292000000000002</c:v>
                </c:pt>
                <c:pt idx="3170">
                  <c:v>-19.303000000000001</c:v>
                </c:pt>
                <c:pt idx="3171">
                  <c:v>-19.385999999999999</c:v>
                </c:pt>
                <c:pt idx="3172">
                  <c:v>-19.407</c:v>
                </c:pt>
                <c:pt idx="3173">
                  <c:v>-19.422000000000001</c:v>
                </c:pt>
                <c:pt idx="3174">
                  <c:v>-19.408000000000001</c:v>
                </c:pt>
                <c:pt idx="3175">
                  <c:v>-19.404</c:v>
                </c:pt>
                <c:pt idx="3176">
                  <c:v>-19.398</c:v>
                </c:pt>
                <c:pt idx="3177">
                  <c:v>-19.428999999999998</c:v>
                </c:pt>
                <c:pt idx="3178">
                  <c:v>-19.423999999999999</c:v>
                </c:pt>
                <c:pt idx="3179">
                  <c:v>-19.466999999999999</c:v>
                </c:pt>
                <c:pt idx="3180">
                  <c:v>-19.489000000000001</c:v>
                </c:pt>
                <c:pt idx="3181">
                  <c:v>-19.463999999999999</c:v>
                </c:pt>
                <c:pt idx="3182">
                  <c:v>-19.474</c:v>
                </c:pt>
                <c:pt idx="3183">
                  <c:v>-19.478000000000002</c:v>
                </c:pt>
                <c:pt idx="3184">
                  <c:v>-19.45</c:v>
                </c:pt>
                <c:pt idx="3185">
                  <c:v>-19.443999999999999</c:v>
                </c:pt>
                <c:pt idx="3186">
                  <c:v>-19.420999999999999</c:v>
                </c:pt>
                <c:pt idx="3187">
                  <c:v>-19.419</c:v>
                </c:pt>
                <c:pt idx="3188">
                  <c:v>-19.433</c:v>
                </c:pt>
                <c:pt idx="3189">
                  <c:v>-19.475999999999999</c:v>
                </c:pt>
                <c:pt idx="3190">
                  <c:v>-19.451000000000001</c:v>
                </c:pt>
                <c:pt idx="3191">
                  <c:v>-19.501000000000001</c:v>
                </c:pt>
                <c:pt idx="3192">
                  <c:v>-19.565000000000001</c:v>
                </c:pt>
                <c:pt idx="3193">
                  <c:v>-19.593</c:v>
                </c:pt>
                <c:pt idx="3194">
                  <c:v>-19.594999999999999</c:v>
                </c:pt>
                <c:pt idx="3195">
                  <c:v>-19.617000000000001</c:v>
                </c:pt>
                <c:pt idx="3196">
                  <c:v>-19.576000000000001</c:v>
                </c:pt>
                <c:pt idx="3197">
                  <c:v>-19.584</c:v>
                </c:pt>
                <c:pt idx="3198">
                  <c:v>-19.588000000000001</c:v>
                </c:pt>
                <c:pt idx="3199">
                  <c:v>-19.588000000000001</c:v>
                </c:pt>
                <c:pt idx="3200">
                  <c:v>-19.582999999999998</c:v>
                </c:pt>
                <c:pt idx="3201">
                  <c:v>-19.634</c:v>
                </c:pt>
                <c:pt idx="3202">
                  <c:v>-19.611000000000001</c:v>
                </c:pt>
                <c:pt idx="3203">
                  <c:v>-19.594000000000001</c:v>
                </c:pt>
                <c:pt idx="3204">
                  <c:v>-19.606000000000002</c:v>
                </c:pt>
                <c:pt idx="3205">
                  <c:v>-19.613</c:v>
                </c:pt>
                <c:pt idx="3206">
                  <c:v>-19.587</c:v>
                </c:pt>
                <c:pt idx="3207">
                  <c:v>-19.504000000000001</c:v>
                </c:pt>
                <c:pt idx="3208">
                  <c:v>-19.448</c:v>
                </c:pt>
                <c:pt idx="3209">
                  <c:v>-19.414999999999999</c:v>
                </c:pt>
                <c:pt idx="3210">
                  <c:v>-19.356000000000002</c:v>
                </c:pt>
                <c:pt idx="3211">
                  <c:v>-19.216999999999999</c:v>
                </c:pt>
                <c:pt idx="3212">
                  <c:v>-19.099</c:v>
                </c:pt>
                <c:pt idx="3213">
                  <c:v>-19.010000000000002</c:v>
                </c:pt>
                <c:pt idx="3214">
                  <c:v>-18.969000000000001</c:v>
                </c:pt>
                <c:pt idx="3215">
                  <c:v>-18.864999999999998</c:v>
                </c:pt>
                <c:pt idx="3216">
                  <c:v>-18.782</c:v>
                </c:pt>
                <c:pt idx="3217">
                  <c:v>-18.683</c:v>
                </c:pt>
                <c:pt idx="3218">
                  <c:v>-18.545999999999999</c:v>
                </c:pt>
                <c:pt idx="3219">
                  <c:v>-18.48</c:v>
                </c:pt>
                <c:pt idx="3220">
                  <c:v>-18.280999999999999</c:v>
                </c:pt>
                <c:pt idx="3221">
                  <c:v>-18.106999999999999</c:v>
                </c:pt>
                <c:pt idx="3222">
                  <c:v>-18.067</c:v>
                </c:pt>
                <c:pt idx="3223">
                  <c:v>-17.981999999999999</c:v>
                </c:pt>
                <c:pt idx="3224">
                  <c:v>-17.893999999999998</c:v>
                </c:pt>
                <c:pt idx="3225">
                  <c:v>-17.777000000000001</c:v>
                </c:pt>
                <c:pt idx="3226">
                  <c:v>-17.681000000000001</c:v>
                </c:pt>
                <c:pt idx="3227">
                  <c:v>-17.606000000000002</c:v>
                </c:pt>
                <c:pt idx="3228">
                  <c:v>-17.614000000000001</c:v>
                </c:pt>
                <c:pt idx="3229">
                  <c:v>-17.611999999999998</c:v>
                </c:pt>
                <c:pt idx="3230">
                  <c:v>-17.62</c:v>
                </c:pt>
                <c:pt idx="3231">
                  <c:v>-17.582999999999998</c:v>
                </c:pt>
                <c:pt idx="3232">
                  <c:v>-17.553999999999998</c:v>
                </c:pt>
                <c:pt idx="3233">
                  <c:v>-17.52</c:v>
                </c:pt>
                <c:pt idx="3234">
                  <c:v>-17.446999999999999</c:v>
                </c:pt>
                <c:pt idx="3235">
                  <c:v>-17.405999999999999</c:v>
                </c:pt>
                <c:pt idx="3236">
                  <c:v>-17.385000000000002</c:v>
                </c:pt>
                <c:pt idx="3237">
                  <c:v>-17.385000000000002</c:v>
                </c:pt>
                <c:pt idx="3238">
                  <c:v>-17.408000000000001</c:v>
                </c:pt>
                <c:pt idx="3239">
                  <c:v>-17.343</c:v>
                </c:pt>
                <c:pt idx="3240">
                  <c:v>-17.277000000000001</c:v>
                </c:pt>
                <c:pt idx="3241">
                  <c:v>-17.245999999999999</c:v>
                </c:pt>
                <c:pt idx="3242">
                  <c:v>-17.28</c:v>
                </c:pt>
                <c:pt idx="3243">
                  <c:v>-17.22</c:v>
                </c:pt>
                <c:pt idx="3244">
                  <c:v>-17.222000000000001</c:v>
                </c:pt>
                <c:pt idx="3245">
                  <c:v>-17.164999999999999</c:v>
                </c:pt>
                <c:pt idx="3246">
                  <c:v>-17.106000000000002</c:v>
                </c:pt>
                <c:pt idx="3247">
                  <c:v>-17.140999999999998</c:v>
                </c:pt>
                <c:pt idx="3248">
                  <c:v>-17.123999999999999</c:v>
                </c:pt>
                <c:pt idx="3249">
                  <c:v>-17.099</c:v>
                </c:pt>
                <c:pt idx="3250">
                  <c:v>-17.158000000000001</c:v>
                </c:pt>
                <c:pt idx="3251">
                  <c:v>-17.21</c:v>
                </c:pt>
                <c:pt idx="3252">
                  <c:v>-17.126000000000001</c:v>
                </c:pt>
                <c:pt idx="3253">
                  <c:v>-17.091999999999999</c:v>
                </c:pt>
                <c:pt idx="3254">
                  <c:v>-17.048999999999999</c:v>
                </c:pt>
                <c:pt idx="3255">
                  <c:v>-17.013999999999999</c:v>
                </c:pt>
                <c:pt idx="3256">
                  <c:v>-16.966999999999999</c:v>
                </c:pt>
                <c:pt idx="3257">
                  <c:v>-16.951000000000001</c:v>
                </c:pt>
                <c:pt idx="3258">
                  <c:v>-16.957000000000001</c:v>
                </c:pt>
                <c:pt idx="3259">
                  <c:v>-16.943999999999999</c:v>
                </c:pt>
                <c:pt idx="3260">
                  <c:v>-16.98</c:v>
                </c:pt>
                <c:pt idx="3261">
                  <c:v>-17</c:v>
                </c:pt>
                <c:pt idx="3262">
                  <c:v>-16.998000000000001</c:v>
                </c:pt>
                <c:pt idx="3263">
                  <c:v>-16.981999999999999</c:v>
                </c:pt>
                <c:pt idx="3264">
                  <c:v>-16.951000000000001</c:v>
                </c:pt>
                <c:pt idx="3265">
                  <c:v>-16.997</c:v>
                </c:pt>
                <c:pt idx="3266">
                  <c:v>-17.001999999999999</c:v>
                </c:pt>
                <c:pt idx="3267">
                  <c:v>-16.975000000000001</c:v>
                </c:pt>
                <c:pt idx="3268">
                  <c:v>-16.992000000000001</c:v>
                </c:pt>
                <c:pt idx="3269">
                  <c:v>-17.029</c:v>
                </c:pt>
                <c:pt idx="3270">
                  <c:v>-17.097000000000001</c:v>
                </c:pt>
                <c:pt idx="3271">
                  <c:v>-17.082999999999998</c:v>
                </c:pt>
                <c:pt idx="3272">
                  <c:v>-16.995999999999999</c:v>
                </c:pt>
                <c:pt idx="3273">
                  <c:v>-16.954000000000001</c:v>
                </c:pt>
                <c:pt idx="3274">
                  <c:v>-16.905000000000001</c:v>
                </c:pt>
                <c:pt idx="3275">
                  <c:v>-16.832000000000001</c:v>
                </c:pt>
                <c:pt idx="3276">
                  <c:v>-16.727</c:v>
                </c:pt>
                <c:pt idx="3277">
                  <c:v>-16.706</c:v>
                </c:pt>
                <c:pt idx="3278">
                  <c:v>-16.702999999999999</c:v>
                </c:pt>
                <c:pt idx="3279">
                  <c:v>-16.798999999999999</c:v>
                </c:pt>
                <c:pt idx="3280">
                  <c:v>-16.834</c:v>
                </c:pt>
                <c:pt idx="3281">
                  <c:v>-16.867000000000001</c:v>
                </c:pt>
                <c:pt idx="3282">
                  <c:v>-16.861000000000001</c:v>
                </c:pt>
                <c:pt idx="3283">
                  <c:v>-16.88</c:v>
                </c:pt>
                <c:pt idx="3284">
                  <c:v>-16.838000000000001</c:v>
                </c:pt>
                <c:pt idx="3285">
                  <c:v>-16.751000000000001</c:v>
                </c:pt>
                <c:pt idx="3286">
                  <c:v>-16.719000000000001</c:v>
                </c:pt>
                <c:pt idx="3287">
                  <c:v>-16.739000000000001</c:v>
                </c:pt>
                <c:pt idx="3288">
                  <c:v>-16.734999999999999</c:v>
                </c:pt>
                <c:pt idx="3289">
                  <c:v>-16.664999999999999</c:v>
                </c:pt>
                <c:pt idx="3290">
                  <c:v>-16.597000000000001</c:v>
                </c:pt>
                <c:pt idx="3291">
                  <c:v>-16.579000000000001</c:v>
                </c:pt>
                <c:pt idx="3292">
                  <c:v>-16.619</c:v>
                </c:pt>
                <c:pt idx="3293">
                  <c:v>-16.568000000000001</c:v>
                </c:pt>
                <c:pt idx="3294">
                  <c:v>-16.538</c:v>
                </c:pt>
                <c:pt idx="3295">
                  <c:v>-16.498000000000001</c:v>
                </c:pt>
                <c:pt idx="3296">
                  <c:v>-16.548999999999999</c:v>
                </c:pt>
                <c:pt idx="3297">
                  <c:v>-16.620999999999999</c:v>
                </c:pt>
                <c:pt idx="3298">
                  <c:v>-16.641999999999999</c:v>
                </c:pt>
                <c:pt idx="3299">
                  <c:v>-16.600000000000001</c:v>
                </c:pt>
                <c:pt idx="3300">
                  <c:v>-16.556999999999999</c:v>
                </c:pt>
                <c:pt idx="3301">
                  <c:v>-16.535</c:v>
                </c:pt>
                <c:pt idx="3302">
                  <c:v>-16.571999999999999</c:v>
                </c:pt>
                <c:pt idx="3303">
                  <c:v>-16.565999999999999</c:v>
                </c:pt>
                <c:pt idx="3304">
                  <c:v>-16.448</c:v>
                </c:pt>
                <c:pt idx="3305">
                  <c:v>-16.396000000000001</c:v>
                </c:pt>
                <c:pt idx="3306">
                  <c:v>-16.381</c:v>
                </c:pt>
                <c:pt idx="3307">
                  <c:v>-16.443000000000001</c:v>
                </c:pt>
                <c:pt idx="3308">
                  <c:v>-16.427</c:v>
                </c:pt>
                <c:pt idx="3309">
                  <c:v>-16.385999999999999</c:v>
                </c:pt>
                <c:pt idx="3310">
                  <c:v>-16.329000000000001</c:v>
                </c:pt>
                <c:pt idx="3311">
                  <c:v>-16.292000000000002</c:v>
                </c:pt>
                <c:pt idx="3312">
                  <c:v>-16.25</c:v>
                </c:pt>
                <c:pt idx="3313">
                  <c:v>-16.210999999999999</c:v>
                </c:pt>
                <c:pt idx="3314">
                  <c:v>-16.228999999999999</c:v>
                </c:pt>
                <c:pt idx="3315">
                  <c:v>-16.2</c:v>
                </c:pt>
                <c:pt idx="3316">
                  <c:v>-16.227</c:v>
                </c:pt>
                <c:pt idx="3317">
                  <c:v>-16.268000000000001</c:v>
                </c:pt>
                <c:pt idx="3318">
                  <c:v>-16.257000000000001</c:v>
                </c:pt>
                <c:pt idx="3319">
                  <c:v>-16.218</c:v>
                </c:pt>
                <c:pt idx="3320">
                  <c:v>-16.216999999999999</c:v>
                </c:pt>
                <c:pt idx="3321">
                  <c:v>-16.257999999999999</c:v>
                </c:pt>
                <c:pt idx="3322">
                  <c:v>-16.186</c:v>
                </c:pt>
                <c:pt idx="3323">
                  <c:v>-16.155999999999999</c:v>
                </c:pt>
                <c:pt idx="3324">
                  <c:v>-16.175000000000001</c:v>
                </c:pt>
                <c:pt idx="3325">
                  <c:v>-16.175000000000001</c:v>
                </c:pt>
                <c:pt idx="3326">
                  <c:v>-16.113</c:v>
                </c:pt>
                <c:pt idx="3327">
                  <c:v>-16.067</c:v>
                </c:pt>
                <c:pt idx="3328">
                  <c:v>-16.018000000000001</c:v>
                </c:pt>
                <c:pt idx="3329">
                  <c:v>-15.868</c:v>
                </c:pt>
                <c:pt idx="3330">
                  <c:v>-15.73</c:v>
                </c:pt>
                <c:pt idx="3331">
                  <c:v>-15.667999999999999</c:v>
                </c:pt>
                <c:pt idx="3332">
                  <c:v>-15.670999999999999</c:v>
                </c:pt>
                <c:pt idx="3333">
                  <c:v>-15.577999999999999</c:v>
                </c:pt>
                <c:pt idx="3334">
                  <c:v>-15.403</c:v>
                </c:pt>
                <c:pt idx="3335">
                  <c:v>-15.311</c:v>
                </c:pt>
                <c:pt idx="3336">
                  <c:v>-15.242000000000001</c:v>
                </c:pt>
                <c:pt idx="3337">
                  <c:v>-15.225</c:v>
                </c:pt>
                <c:pt idx="3338">
                  <c:v>-15.238</c:v>
                </c:pt>
                <c:pt idx="3339">
                  <c:v>-15.272</c:v>
                </c:pt>
                <c:pt idx="3340">
                  <c:v>-15.243</c:v>
                </c:pt>
                <c:pt idx="3341">
                  <c:v>-15.196999999999999</c:v>
                </c:pt>
                <c:pt idx="3342">
                  <c:v>-15.189</c:v>
                </c:pt>
                <c:pt idx="3343">
                  <c:v>-15.313000000000001</c:v>
                </c:pt>
                <c:pt idx="3344">
                  <c:v>-15.331</c:v>
                </c:pt>
                <c:pt idx="3345">
                  <c:v>-15.292999999999999</c:v>
                </c:pt>
                <c:pt idx="3346">
                  <c:v>-15.301</c:v>
                </c:pt>
                <c:pt idx="3347">
                  <c:v>-15.218</c:v>
                </c:pt>
                <c:pt idx="3348">
                  <c:v>-15.144</c:v>
                </c:pt>
                <c:pt idx="3349">
                  <c:v>-15.097</c:v>
                </c:pt>
                <c:pt idx="3350">
                  <c:v>-15.023</c:v>
                </c:pt>
                <c:pt idx="3351">
                  <c:v>-14.872999999999999</c:v>
                </c:pt>
                <c:pt idx="3352">
                  <c:v>-14.79</c:v>
                </c:pt>
                <c:pt idx="3353">
                  <c:v>-14.722</c:v>
                </c:pt>
                <c:pt idx="3354">
                  <c:v>-14.547000000000001</c:v>
                </c:pt>
                <c:pt idx="3355">
                  <c:v>-14.323</c:v>
                </c:pt>
                <c:pt idx="3356">
                  <c:v>-14.089</c:v>
                </c:pt>
                <c:pt idx="3357">
                  <c:v>-13.954000000000001</c:v>
                </c:pt>
                <c:pt idx="3358">
                  <c:v>-13.833</c:v>
                </c:pt>
                <c:pt idx="3359">
                  <c:v>-13.744</c:v>
                </c:pt>
                <c:pt idx="3360">
                  <c:v>-13.718999999999999</c:v>
                </c:pt>
                <c:pt idx="3361">
                  <c:v>-13.824999999999999</c:v>
                </c:pt>
                <c:pt idx="3362">
                  <c:v>-13.993</c:v>
                </c:pt>
                <c:pt idx="3363">
                  <c:v>-14.135</c:v>
                </c:pt>
                <c:pt idx="3364">
                  <c:v>-14.204000000000001</c:v>
                </c:pt>
                <c:pt idx="3365">
                  <c:v>-14.254</c:v>
                </c:pt>
                <c:pt idx="3366">
                  <c:v>-14.335000000000001</c:v>
                </c:pt>
                <c:pt idx="3367">
                  <c:v>-14.305</c:v>
                </c:pt>
                <c:pt idx="3368">
                  <c:v>-14.246</c:v>
                </c:pt>
                <c:pt idx="3369">
                  <c:v>-14.202</c:v>
                </c:pt>
                <c:pt idx="3370">
                  <c:v>-14.12</c:v>
                </c:pt>
                <c:pt idx="3371">
                  <c:v>-13.944000000000001</c:v>
                </c:pt>
                <c:pt idx="3372">
                  <c:v>-13.797000000000001</c:v>
                </c:pt>
                <c:pt idx="3373">
                  <c:v>-13.641</c:v>
                </c:pt>
                <c:pt idx="3374">
                  <c:v>-13.492000000000001</c:v>
                </c:pt>
                <c:pt idx="3375">
                  <c:v>-13.323</c:v>
                </c:pt>
                <c:pt idx="3376">
                  <c:v>-13.090999999999999</c:v>
                </c:pt>
                <c:pt idx="3377">
                  <c:v>-12.821</c:v>
                </c:pt>
                <c:pt idx="3378">
                  <c:v>-12.59</c:v>
                </c:pt>
                <c:pt idx="3379">
                  <c:v>-12.385999999999999</c:v>
                </c:pt>
                <c:pt idx="3380">
                  <c:v>-12.233000000000001</c:v>
                </c:pt>
                <c:pt idx="3381">
                  <c:v>-12.16</c:v>
                </c:pt>
                <c:pt idx="3382">
                  <c:v>-12.118</c:v>
                </c:pt>
                <c:pt idx="3383">
                  <c:v>-12.117000000000001</c:v>
                </c:pt>
                <c:pt idx="3384">
                  <c:v>-12.102</c:v>
                </c:pt>
                <c:pt idx="3385">
                  <c:v>-12.103999999999999</c:v>
                </c:pt>
                <c:pt idx="3386">
                  <c:v>-12.089</c:v>
                </c:pt>
                <c:pt idx="3387">
                  <c:v>-12.003</c:v>
                </c:pt>
                <c:pt idx="3388">
                  <c:v>-11.972</c:v>
                </c:pt>
                <c:pt idx="3389">
                  <c:v>-12.01</c:v>
                </c:pt>
                <c:pt idx="3390">
                  <c:v>-12.096</c:v>
                </c:pt>
                <c:pt idx="3391">
                  <c:v>-12.16</c:v>
                </c:pt>
                <c:pt idx="3392">
                  <c:v>-12.16</c:v>
                </c:pt>
                <c:pt idx="3393">
                  <c:v>-12.095000000000001</c:v>
                </c:pt>
                <c:pt idx="3394">
                  <c:v>-12.137</c:v>
                </c:pt>
                <c:pt idx="3395">
                  <c:v>-12.173999999999999</c:v>
                </c:pt>
                <c:pt idx="3396">
                  <c:v>-12.225</c:v>
                </c:pt>
                <c:pt idx="3397">
                  <c:v>-12.268000000000001</c:v>
                </c:pt>
                <c:pt idx="3398">
                  <c:v>-12.252000000000001</c:v>
                </c:pt>
                <c:pt idx="3399">
                  <c:v>-12.18</c:v>
                </c:pt>
                <c:pt idx="3400">
                  <c:v>-12.154999999999999</c:v>
                </c:pt>
                <c:pt idx="3401">
                  <c:v>-12.180999999999999</c:v>
                </c:pt>
                <c:pt idx="3402">
                  <c:v>-12.228</c:v>
                </c:pt>
                <c:pt idx="3403">
                  <c:v>-12.298</c:v>
                </c:pt>
                <c:pt idx="3404">
                  <c:v>-12.260999999999999</c:v>
                </c:pt>
                <c:pt idx="3405">
                  <c:v>-12.179</c:v>
                </c:pt>
                <c:pt idx="3406">
                  <c:v>-12.196999999999999</c:v>
                </c:pt>
                <c:pt idx="3407">
                  <c:v>-12.156000000000001</c:v>
                </c:pt>
                <c:pt idx="3408">
                  <c:v>-12.041</c:v>
                </c:pt>
                <c:pt idx="3409">
                  <c:v>-11.957000000000001</c:v>
                </c:pt>
                <c:pt idx="3410">
                  <c:v>-11.802</c:v>
                </c:pt>
                <c:pt idx="3411">
                  <c:v>-11.708</c:v>
                </c:pt>
                <c:pt idx="3412">
                  <c:v>-11.654</c:v>
                </c:pt>
                <c:pt idx="3413">
                  <c:v>-11.593</c:v>
                </c:pt>
                <c:pt idx="3414">
                  <c:v>-11.53</c:v>
                </c:pt>
                <c:pt idx="3415">
                  <c:v>-11.423</c:v>
                </c:pt>
                <c:pt idx="3416">
                  <c:v>-11.351000000000001</c:v>
                </c:pt>
                <c:pt idx="3417">
                  <c:v>-11.282</c:v>
                </c:pt>
                <c:pt idx="3418">
                  <c:v>-11.255000000000001</c:v>
                </c:pt>
                <c:pt idx="3419">
                  <c:v>-11.234</c:v>
                </c:pt>
                <c:pt idx="3420">
                  <c:v>-11.254</c:v>
                </c:pt>
                <c:pt idx="3421">
                  <c:v>-11.3</c:v>
                </c:pt>
                <c:pt idx="3422">
                  <c:v>-11.313000000000001</c:v>
                </c:pt>
                <c:pt idx="3423">
                  <c:v>-11.326000000000001</c:v>
                </c:pt>
                <c:pt idx="3424">
                  <c:v>-11.384</c:v>
                </c:pt>
                <c:pt idx="3425">
                  <c:v>-11.456</c:v>
                </c:pt>
                <c:pt idx="3426">
                  <c:v>-11.539</c:v>
                </c:pt>
                <c:pt idx="3427">
                  <c:v>-11.582000000000001</c:v>
                </c:pt>
                <c:pt idx="3428">
                  <c:v>-11.577999999999999</c:v>
                </c:pt>
                <c:pt idx="3429">
                  <c:v>-11.603999999999999</c:v>
                </c:pt>
                <c:pt idx="3430">
                  <c:v>-11.585000000000001</c:v>
                </c:pt>
                <c:pt idx="3431">
                  <c:v>-11.598000000000001</c:v>
                </c:pt>
                <c:pt idx="3432">
                  <c:v>-11.654</c:v>
                </c:pt>
                <c:pt idx="3433">
                  <c:v>-11.813000000000001</c:v>
                </c:pt>
                <c:pt idx="3434">
                  <c:v>-12.063000000000001</c:v>
                </c:pt>
                <c:pt idx="3435">
                  <c:v>-12.236000000000001</c:v>
                </c:pt>
                <c:pt idx="3436">
                  <c:v>-12.42</c:v>
                </c:pt>
                <c:pt idx="3437">
                  <c:v>-12.855</c:v>
                </c:pt>
                <c:pt idx="3438">
                  <c:v>-13.121</c:v>
                </c:pt>
                <c:pt idx="3439">
                  <c:v>-13.223000000000001</c:v>
                </c:pt>
                <c:pt idx="3440">
                  <c:v>-13.445</c:v>
                </c:pt>
                <c:pt idx="3441">
                  <c:v>-13.654</c:v>
                </c:pt>
                <c:pt idx="3442">
                  <c:v>-13.923999999999999</c:v>
                </c:pt>
                <c:pt idx="3443">
                  <c:v>-14.164</c:v>
                </c:pt>
                <c:pt idx="3444">
                  <c:v>-14.526</c:v>
                </c:pt>
                <c:pt idx="3445">
                  <c:v>-14.901999999999999</c:v>
                </c:pt>
                <c:pt idx="3446">
                  <c:v>-15.006</c:v>
                </c:pt>
                <c:pt idx="3447">
                  <c:v>-15.096</c:v>
                </c:pt>
                <c:pt idx="3448">
                  <c:v>-15.122999999999999</c:v>
                </c:pt>
                <c:pt idx="3449">
                  <c:v>-15.066000000000001</c:v>
                </c:pt>
                <c:pt idx="3450">
                  <c:v>-15.122999999999999</c:v>
                </c:pt>
                <c:pt idx="3451">
                  <c:v>-15.236000000000001</c:v>
                </c:pt>
                <c:pt idx="3452">
                  <c:v>-15.409000000000001</c:v>
                </c:pt>
                <c:pt idx="3453">
                  <c:v>-15.558</c:v>
                </c:pt>
                <c:pt idx="3454">
                  <c:v>-15.609</c:v>
                </c:pt>
                <c:pt idx="3455">
                  <c:v>-15.595000000000001</c:v>
                </c:pt>
                <c:pt idx="3456">
                  <c:v>-15.731</c:v>
                </c:pt>
                <c:pt idx="3457">
                  <c:v>-15.733000000000001</c:v>
                </c:pt>
                <c:pt idx="3458">
                  <c:v>-15.715</c:v>
                </c:pt>
                <c:pt idx="3459">
                  <c:v>-15.77</c:v>
                </c:pt>
                <c:pt idx="3460">
                  <c:v>-15.849</c:v>
                </c:pt>
                <c:pt idx="3461">
                  <c:v>-15.893000000000001</c:v>
                </c:pt>
                <c:pt idx="3462">
                  <c:v>-15.891</c:v>
                </c:pt>
                <c:pt idx="3463">
                  <c:v>-15.862</c:v>
                </c:pt>
                <c:pt idx="3464">
                  <c:v>-15.826000000000001</c:v>
                </c:pt>
                <c:pt idx="3465">
                  <c:v>-15.852</c:v>
                </c:pt>
                <c:pt idx="3466">
                  <c:v>-15.81</c:v>
                </c:pt>
                <c:pt idx="3467">
                  <c:v>-15.818</c:v>
                </c:pt>
                <c:pt idx="3468">
                  <c:v>-15.840999999999999</c:v>
                </c:pt>
                <c:pt idx="3469">
                  <c:v>-15.79</c:v>
                </c:pt>
                <c:pt idx="3470">
                  <c:v>-15.757</c:v>
                </c:pt>
                <c:pt idx="3471">
                  <c:v>-15.695</c:v>
                </c:pt>
                <c:pt idx="3472">
                  <c:v>-15.667999999999999</c:v>
                </c:pt>
                <c:pt idx="3473">
                  <c:v>-15.678000000000001</c:v>
                </c:pt>
                <c:pt idx="3474">
                  <c:v>-15.67</c:v>
                </c:pt>
                <c:pt idx="3475">
                  <c:v>-15.695</c:v>
                </c:pt>
                <c:pt idx="3476">
                  <c:v>-15.69</c:v>
                </c:pt>
                <c:pt idx="3477">
                  <c:v>-15.675000000000001</c:v>
                </c:pt>
                <c:pt idx="3478">
                  <c:v>-15.715</c:v>
                </c:pt>
                <c:pt idx="3479">
                  <c:v>-15.753</c:v>
                </c:pt>
                <c:pt idx="3480">
                  <c:v>-15.737</c:v>
                </c:pt>
                <c:pt idx="3481">
                  <c:v>-15.715</c:v>
                </c:pt>
                <c:pt idx="3482">
                  <c:v>-15.733000000000001</c:v>
                </c:pt>
                <c:pt idx="3483">
                  <c:v>-15.747999999999999</c:v>
                </c:pt>
                <c:pt idx="3484">
                  <c:v>-15.808</c:v>
                </c:pt>
                <c:pt idx="3485">
                  <c:v>-15.819000000000001</c:v>
                </c:pt>
                <c:pt idx="3486">
                  <c:v>-15.845000000000001</c:v>
                </c:pt>
                <c:pt idx="3487">
                  <c:v>-15.882</c:v>
                </c:pt>
                <c:pt idx="3488">
                  <c:v>-15.893000000000001</c:v>
                </c:pt>
                <c:pt idx="3489">
                  <c:v>-15.872999999999999</c:v>
                </c:pt>
                <c:pt idx="3490">
                  <c:v>-15.933999999999999</c:v>
                </c:pt>
                <c:pt idx="3491">
                  <c:v>-15.946999999999999</c:v>
                </c:pt>
                <c:pt idx="3492">
                  <c:v>-15.942</c:v>
                </c:pt>
                <c:pt idx="3493">
                  <c:v>-15.964</c:v>
                </c:pt>
                <c:pt idx="3494">
                  <c:v>-16.015999999999998</c:v>
                </c:pt>
                <c:pt idx="3495">
                  <c:v>-16.024999999999999</c:v>
                </c:pt>
                <c:pt idx="3496">
                  <c:v>-15.97</c:v>
                </c:pt>
                <c:pt idx="3497">
                  <c:v>-15.923999999999999</c:v>
                </c:pt>
                <c:pt idx="3498">
                  <c:v>-15.968</c:v>
                </c:pt>
                <c:pt idx="3499">
                  <c:v>-15.964</c:v>
                </c:pt>
                <c:pt idx="3500">
                  <c:v>-16.007000000000001</c:v>
                </c:pt>
                <c:pt idx="3501">
                  <c:v>-16.038</c:v>
                </c:pt>
                <c:pt idx="3502">
                  <c:v>-16.111000000000001</c:v>
                </c:pt>
                <c:pt idx="3503">
                  <c:v>-16.100000000000001</c:v>
                </c:pt>
                <c:pt idx="3504">
                  <c:v>-16.077000000000002</c:v>
                </c:pt>
                <c:pt idx="3505">
                  <c:v>-16.053000000000001</c:v>
                </c:pt>
                <c:pt idx="3506">
                  <c:v>-16.152000000000001</c:v>
                </c:pt>
                <c:pt idx="3507">
                  <c:v>-16.225999999999999</c:v>
                </c:pt>
                <c:pt idx="3508">
                  <c:v>-16.260000000000002</c:v>
                </c:pt>
                <c:pt idx="3509">
                  <c:v>-16.231000000000002</c:v>
                </c:pt>
                <c:pt idx="3510">
                  <c:v>-16.241</c:v>
                </c:pt>
                <c:pt idx="3511">
                  <c:v>-16.236000000000001</c:v>
                </c:pt>
                <c:pt idx="3512">
                  <c:v>-16.248000000000001</c:v>
                </c:pt>
                <c:pt idx="3513">
                  <c:v>-16.314</c:v>
                </c:pt>
                <c:pt idx="3514">
                  <c:v>-16.326000000000001</c:v>
                </c:pt>
                <c:pt idx="3515">
                  <c:v>-16.34</c:v>
                </c:pt>
                <c:pt idx="3516">
                  <c:v>-16.315999999999999</c:v>
                </c:pt>
                <c:pt idx="3517">
                  <c:v>-16.323</c:v>
                </c:pt>
                <c:pt idx="3518">
                  <c:v>-16.352</c:v>
                </c:pt>
                <c:pt idx="3519">
                  <c:v>-16.39</c:v>
                </c:pt>
                <c:pt idx="3520">
                  <c:v>-16.452999999999999</c:v>
                </c:pt>
                <c:pt idx="3521">
                  <c:v>-16.456</c:v>
                </c:pt>
                <c:pt idx="3522">
                  <c:v>-16.425000000000001</c:v>
                </c:pt>
                <c:pt idx="3523">
                  <c:v>-16.419</c:v>
                </c:pt>
                <c:pt idx="3524">
                  <c:v>-16.425999999999998</c:v>
                </c:pt>
                <c:pt idx="3525">
                  <c:v>-16.443999999999999</c:v>
                </c:pt>
                <c:pt idx="3526">
                  <c:v>-16.459</c:v>
                </c:pt>
                <c:pt idx="3527">
                  <c:v>-16.469000000000001</c:v>
                </c:pt>
                <c:pt idx="3528">
                  <c:v>-16.431000000000001</c:v>
                </c:pt>
                <c:pt idx="3529">
                  <c:v>-16.396999999999998</c:v>
                </c:pt>
                <c:pt idx="3530">
                  <c:v>-16.417000000000002</c:v>
                </c:pt>
                <c:pt idx="3531">
                  <c:v>-16.454000000000001</c:v>
                </c:pt>
                <c:pt idx="3532">
                  <c:v>-16.462</c:v>
                </c:pt>
                <c:pt idx="3533">
                  <c:v>-16.459</c:v>
                </c:pt>
                <c:pt idx="3534">
                  <c:v>-16.459</c:v>
                </c:pt>
                <c:pt idx="3535">
                  <c:v>-16.495999999999999</c:v>
                </c:pt>
                <c:pt idx="3536">
                  <c:v>-16.576000000000001</c:v>
                </c:pt>
                <c:pt idx="3537">
                  <c:v>-16.597999999999999</c:v>
                </c:pt>
                <c:pt idx="3538">
                  <c:v>-16.585999999999999</c:v>
                </c:pt>
                <c:pt idx="3539">
                  <c:v>-16.658000000000001</c:v>
                </c:pt>
                <c:pt idx="3540">
                  <c:v>-16.756</c:v>
                </c:pt>
                <c:pt idx="3541">
                  <c:v>-16.846</c:v>
                </c:pt>
                <c:pt idx="3542">
                  <c:v>-16.898</c:v>
                </c:pt>
                <c:pt idx="3543">
                  <c:v>-16.93</c:v>
                </c:pt>
                <c:pt idx="3544">
                  <c:v>-17.018000000000001</c:v>
                </c:pt>
                <c:pt idx="3545">
                  <c:v>-17.065000000000001</c:v>
                </c:pt>
                <c:pt idx="3546">
                  <c:v>-17.053999999999998</c:v>
                </c:pt>
                <c:pt idx="3547">
                  <c:v>-17.062999999999999</c:v>
                </c:pt>
                <c:pt idx="3548">
                  <c:v>-17.11</c:v>
                </c:pt>
                <c:pt idx="3549">
                  <c:v>-17.172000000000001</c:v>
                </c:pt>
                <c:pt idx="3550">
                  <c:v>-17.248000000000001</c:v>
                </c:pt>
                <c:pt idx="3551">
                  <c:v>-17.282</c:v>
                </c:pt>
                <c:pt idx="3552">
                  <c:v>-17.34</c:v>
                </c:pt>
                <c:pt idx="3553">
                  <c:v>-17.388999999999999</c:v>
                </c:pt>
                <c:pt idx="3554">
                  <c:v>-17.344000000000001</c:v>
                </c:pt>
                <c:pt idx="3555">
                  <c:v>-17.335999999999999</c:v>
                </c:pt>
                <c:pt idx="3556">
                  <c:v>-17.305</c:v>
                </c:pt>
                <c:pt idx="3557">
                  <c:v>-17.402999999999999</c:v>
                </c:pt>
                <c:pt idx="3558">
                  <c:v>-17.427</c:v>
                </c:pt>
                <c:pt idx="3559">
                  <c:v>-17.460999999999999</c:v>
                </c:pt>
                <c:pt idx="3560">
                  <c:v>-17.466000000000001</c:v>
                </c:pt>
                <c:pt idx="3561">
                  <c:v>-17.492999999999999</c:v>
                </c:pt>
                <c:pt idx="3562">
                  <c:v>-17.509</c:v>
                </c:pt>
                <c:pt idx="3563">
                  <c:v>-17.585000000000001</c:v>
                </c:pt>
                <c:pt idx="3564">
                  <c:v>-17.594000000000001</c:v>
                </c:pt>
                <c:pt idx="3565">
                  <c:v>-17.533999999999999</c:v>
                </c:pt>
                <c:pt idx="3566">
                  <c:v>-17.469000000000001</c:v>
                </c:pt>
                <c:pt idx="3567">
                  <c:v>-17.460999999999999</c:v>
                </c:pt>
                <c:pt idx="3568">
                  <c:v>-17.488</c:v>
                </c:pt>
                <c:pt idx="3569">
                  <c:v>-17.494</c:v>
                </c:pt>
                <c:pt idx="3570">
                  <c:v>-17.506</c:v>
                </c:pt>
                <c:pt idx="3571">
                  <c:v>-17.512</c:v>
                </c:pt>
                <c:pt idx="3572">
                  <c:v>-17.561</c:v>
                </c:pt>
                <c:pt idx="3573">
                  <c:v>-17.565999999999999</c:v>
                </c:pt>
                <c:pt idx="3574">
                  <c:v>-17.516999999999999</c:v>
                </c:pt>
                <c:pt idx="3575">
                  <c:v>-17.52</c:v>
                </c:pt>
                <c:pt idx="3576">
                  <c:v>-17.541</c:v>
                </c:pt>
                <c:pt idx="3577">
                  <c:v>-17.597000000000001</c:v>
                </c:pt>
                <c:pt idx="3578">
                  <c:v>-17.629000000000001</c:v>
                </c:pt>
                <c:pt idx="3579">
                  <c:v>-17.614000000000001</c:v>
                </c:pt>
                <c:pt idx="3580">
                  <c:v>-17.606000000000002</c:v>
                </c:pt>
                <c:pt idx="3581">
                  <c:v>-17.599</c:v>
                </c:pt>
                <c:pt idx="3582">
                  <c:v>-17.576000000000001</c:v>
                </c:pt>
                <c:pt idx="3583">
                  <c:v>-17.591000000000001</c:v>
                </c:pt>
                <c:pt idx="3584">
                  <c:v>-17.613</c:v>
                </c:pt>
                <c:pt idx="3585">
                  <c:v>-17.646000000000001</c:v>
                </c:pt>
                <c:pt idx="3586">
                  <c:v>-17.693000000000001</c:v>
                </c:pt>
                <c:pt idx="3587">
                  <c:v>-17.696000000000002</c:v>
                </c:pt>
                <c:pt idx="3588">
                  <c:v>-17.713999999999999</c:v>
                </c:pt>
                <c:pt idx="3589">
                  <c:v>-17.756</c:v>
                </c:pt>
                <c:pt idx="3590">
                  <c:v>-17.748999999999999</c:v>
                </c:pt>
                <c:pt idx="3591">
                  <c:v>-17.712</c:v>
                </c:pt>
                <c:pt idx="3592">
                  <c:v>-17.713999999999999</c:v>
                </c:pt>
                <c:pt idx="3593">
                  <c:v>-17.718</c:v>
                </c:pt>
                <c:pt idx="3594">
                  <c:v>-17.721</c:v>
                </c:pt>
                <c:pt idx="3595">
                  <c:v>-17.760000000000002</c:v>
                </c:pt>
                <c:pt idx="3596">
                  <c:v>-17.798999999999999</c:v>
                </c:pt>
                <c:pt idx="3597">
                  <c:v>-17.783000000000001</c:v>
                </c:pt>
                <c:pt idx="3598">
                  <c:v>-17.806000000000001</c:v>
                </c:pt>
                <c:pt idx="3599">
                  <c:v>-17.792000000000002</c:v>
                </c:pt>
                <c:pt idx="3600">
                  <c:v>-17.75</c:v>
                </c:pt>
                <c:pt idx="3601">
                  <c:v>-17.716999999999999</c:v>
                </c:pt>
                <c:pt idx="3602">
                  <c:v>-17.733000000000001</c:v>
                </c:pt>
                <c:pt idx="3603">
                  <c:v>-17.774999999999999</c:v>
                </c:pt>
                <c:pt idx="3604">
                  <c:v>-17.742000000000001</c:v>
                </c:pt>
                <c:pt idx="3605">
                  <c:v>-17.779</c:v>
                </c:pt>
                <c:pt idx="3606">
                  <c:v>-17.831</c:v>
                </c:pt>
                <c:pt idx="3607">
                  <c:v>-17.858000000000001</c:v>
                </c:pt>
                <c:pt idx="3608">
                  <c:v>-17.861999999999998</c:v>
                </c:pt>
                <c:pt idx="3609">
                  <c:v>-17.812999999999999</c:v>
                </c:pt>
                <c:pt idx="3610">
                  <c:v>-17.84</c:v>
                </c:pt>
                <c:pt idx="3611">
                  <c:v>-17.86</c:v>
                </c:pt>
                <c:pt idx="3612">
                  <c:v>-17.841999999999999</c:v>
                </c:pt>
                <c:pt idx="3613">
                  <c:v>-17.832999999999998</c:v>
                </c:pt>
                <c:pt idx="3614">
                  <c:v>-17.826000000000001</c:v>
                </c:pt>
                <c:pt idx="3615">
                  <c:v>-17.818999999999999</c:v>
                </c:pt>
                <c:pt idx="3616">
                  <c:v>-17.821999999999999</c:v>
                </c:pt>
                <c:pt idx="3617">
                  <c:v>-17.884</c:v>
                </c:pt>
                <c:pt idx="3618">
                  <c:v>-17.896999999999998</c:v>
                </c:pt>
                <c:pt idx="3619">
                  <c:v>-17.896000000000001</c:v>
                </c:pt>
                <c:pt idx="3620">
                  <c:v>-17.893000000000001</c:v>
                </c:pt>
                <c:pt idx="3621">
                  <c:v>-17.856000000000002</c:v>
                </c:pt>
                <c:pt idx="3622">
                  <c:v>-17.856000000000002</c:v>
                </c:pt>
                <c:pt idx="3623">
                  <c:v>-17.834</c:v>
                </c:pt>
                <c:pt idx="3624">
                  <c:v>-17.803000000000001</c:v>
                </c:pt>
                <c:pt idx="3625">
                  <c:v>-17.786999999999999</c:v>
                </c:pt>
                <c:pt idx="3626">
                  <c:v>-17.8</c:v>
                </c:pt>
                <c:pt idx="3627">
                  <c:v>-17.821000000000002</c:v>
                </c:pt>
                <c:pt idx="3628">
                  <c:v>-17.837</c:v>
                </c:pt>
                <c:pt idx="3629">
                  <c:v>-17.834</c:v>
                </c:pt>
                <c:pt idx="3630">
                  <c:v>-17.869</c:v>
                </c:pt>
                <c:pt idx="3631">
                  <c:v>-17.888999999999999</c:v>
                </c:pt>
                <c:pt idx="3632">
                  <c:v>-17.904</c:v>
                </c:pt>
                <c:pt idx="3633">
                  <c:v>-17.84</c:v>
                </c:pt>
                <c:pt idx="3634">
                  <c:v>-17.853999999999999</c:v>
                </c:pt>
                <c:pt idx="3635">
                  <c:v>-17.853999999999999</c:v>
                </c:pt>
                <c:pt idx="3636">
                  <c:v>-17.834</c:v>
                </c:pt>
                <c:pt idx="3637">
                  <c:v>-17.798999999999999</c:v>
                </c:pt>
                <c:pt idx="3638">
                  <c:v>-17.704000000000001</c:v>
                </c:pt>
                <c:pt idx="3639">
                  <c:v>-17.631</c:v>
                </c:pt>
                <c:pt idx="3640">
                  <c:v>-17.608000000000001</c:v>
                </c:pt>
                <c:pt idx="3641">
                  <c:v>-17.565999999999999</c:v>
                </c:pt>
                <c:pt idx="3642">
                  <c:v>-17.518000000000001</c:v>
                </c:pt>
                <c:pt idx="3643">
                  <c:v>-17.417999999999999</c:v>
                </c:pt>
                <c:pt idx="3644">
                  <c:v>-17.315000000000001</c:v>
                </c:pt>
                <c:pt idx="3645">
                  <c:v>-17.190999999999999</c:v>
                </c:pt>
                <c:pt idx="3646">
                  <c:v>-17.170999999999999</c:v>
                </c:pt>
                <c:pt idx="3647">
                  <c:v>-17.088000000000001</c:v>
                </c:pt>
                <c:pt idx="3648">
                  <c:v>-17.013999999999999</c:v>
                </c:pt>
                <c:pt idx="3649">
                  <c:v>-16.966999999999999</c:v>
                </c:pt>
                <c:pt idx="3650">
                  <c:v>-16.847000000000001</c:v>
                </c:pt>
                <c:pt idx="3651">
                  <c:v>-16.797000000000001</c:v>
                </c:pt>
                <c:pt idx="3652">
                  <c:v>-16.669</c:v>
                </c:pt>
                <c:pt idx="3653">
                  <c:v>-16.523</c:v>
                </c:pt>
                <c:pt idx="3654">
                  <c:v>-16.442</c:v>
                </c:pt>
                <c:pt idx="3655">
                  <c:v>-16.347999999999999</c:v>
                </c:pt>
                <c:pt idx="3656">
                  <c:v>-16.222999999999999</c:v>
                </c:pt>
                <c:pt idx="3657">
                  <c:v>-16.100000000000001</c:v>
                </c:pt>
                <c:pt idx="3658">
                  <c:v>-16.068000000000001</c:v>
                </c:pt>
                <c:pt idx="3659">
                  <c:v>-15.973000000000001</c:v>
                </c:pt>
                <c:pt idx="3660">
                  <c:v>-15.819000000000001</c:v>
                </c:pt>
                <c:pt idx="3661">
                  <c:v>-15.77</c:v>
                </c:pt>
                <c:pt idx="3662">
                  <c:v>-15.760999999999999</c:v>
                </c:pt>
                <c:pt idx="3663">
                  <c:v>-15.736000000000001</c:v>
                </c:pt>
                <c:pt idx="3664">
                  <c:v>-15.746</c:v>
                </c:pt>
                <c:pt idx="3665">
                  <c:v>-15.712999999999999</c:v>
                </c:pt>
                <c:pt idx="3666">
                  <c:v>-15.596</c:v>
                </c:pt>
                <c:pt idx="3667">
                  <c:v>-15.57</c:v>
                </c:pt>
                <c:pt idx="3668">
                  <c:v>-15.46</c:v>
                </c:pt>
                <c:pt idx="3669">
                  <c:v>-15.352</c:v>
                </c:pt>
                <c:pt idx="3670">
                  <c:v>-15.391</c:v>
                </c:pt>
                <c:pt idx="3671">
                  <c:v>-15.375</c:v>
                </c:pt>
                <c:pt idx="3672">
                  <c:v>-15.337999999999999</c:v>
                </c:pt>
                <c:pt idx="3673">
                  <c:v>-15.305</c:v>
                </c:pt>
                <c:pt idx="3674">
                  <c:v>-15.228999999999999</c:v>
                </c:pt>
                <c:pt idx="3675">
                  <c:v>-15.106</c:v>
                </c:pt>
                <c:pt idx="3676">
                  <c:v>-15.054</c:v>
                </c:pt>
                <c:pt idx="3677">
                  <c:v>-15.058999999999999</c:v>
                </c:pt>
                <c:pt idx="3678">
                  <c:v>-14.988</c:v>
                </c:pt>
                <c:pt idx="3679">
                  <c:v>-14.968</c:v>
                </c:pt>
                <c:pt idx="3680">
                  <c:v>-14.946999999999999</c:v>
                </c:pt>
                <c:pt idx="3681">
                  <c:v>-14.846</c:v>
                </c:pt>
                <c:pt idx="3682">
                  <c:v>-14.766</c:v>
                </c:pt>
                <c:pt idx="3683">
                  <c:v>-14.803000000000001</c:v>
                </c:pt>
                <c:pt idx="3684">
                  <c:v>-14.762</c:v>
                </c:pt>
                <c:pt idx="3685">
                  <c:v>-14.766999999999999</c:v>
                </c:pt>
                <c:pt idx="3686">
                  <c:v>-14.776</c:v>
                </c:pt>
                <c:pt idx="3687">
                  <c:v>-14.696</c:v>
                </c:pt>
                <c:pt idx="3688">
                  <c:v>-14.602</c:v>
                </c:pt>
                <c:pt idx="3689">
                  <c:v>-14.592000000000001</c:v>
                </c:pt>
                <c:pt idx="3690">
                  <c:v>-14.531000000000001</c:v>
                </c:pt>
                <c:pt idx="3691">
                  <c:v>-14.483000000000001</c:v>
                </c:pt>
                <c:pt idx="3692">
                  <c:v>-14.474</c:v>
                </c:pt>
                <c:pt idx="3693">
                  <c:v>-14.388999999999999</c:v>
                </c:pt>
                <c:pt idx="3694">
                  <c:v>-14.345000000000001</c:v>
                </c:pt>
                <c:pt idx="3695">
                  <c:v>-14.287000000000001</c:v>
                </c:pt>
                <c:pt idx="3696">
                  <c:v>-14.276</c:v>
                </c:pt>
                <c:pt idx="3697">
                  <c:v>-14.247999999999999</c:v>
                </c:pt>
                <c:pt idx="3698">
                  <c:v>-14.228</c:v>
                </c:pt>
                <c:pt idx="3699">
                  <c:v>-14.253</c:v>
                </c:pt>
                <c:pt idx="3700">
                  <c:v>-14.169</c:v>
                </c:pt>
                <c:pt idx="3701">
                  <c:v>-14.087</c:v>
                </c:pt>
                <c:pt idx="3702">
                  <c:v>-14.074999999999999</c:v>
                </c:pt>
                <c:pt idx="3703">
                  <c:v>-14.07</c:v>
                </c:pt>
                <c:pt idx="3704">
                  <c:v>-14.082000000000001</c:v>
                </c:pt>
                <c:pt idx="3705">
                  <c:v>-14.069000000000001</c:v>
                </c:pt>
                <c:pt idx="3706">
                  <c:v>-14.064</c:v>
                </c:pt>
                <c:pt idx="3707">
                  <c:v>-14.083</c:v>
                </c:pt>
                <c:pt idx="3708">
                  <c:v>-14.067</c:v>
                </c:pt>
                <c:pt idx="3709">
                  <c:v>-14.05</c:v>
                </c:pt>
                <c:pt idx="3710">
                  <c:v>-14.05</c:v>
                </c:pt>
                <c:pt idx="3711">
                  <c:v>-14.038</c:v>
                </c:pt>
                <c:pt idx="3712">
                  <c:v>-13.978</c:v>
                </c:pt>
                <c:pt idx="3713">
                  <c:v>-13.929</c:v>
                </c:pt>
                <c:pt idx="3714">
                  <c:v>-13.958</c:v>
                </c:pt>
                <c:pt idx="3715">
                  <c:v>-13.923999999999999</c:v>
                </c:pt>
                <c:pt idx="3716">
                  <c:v>-13.891</c:v>
                </c:pt>
                <c:pt idx="3717">
                  <c:v>-13.875</c:v>
                </c:pt>
                <c:pt idx="3718">
                  <c:v>-13.941000000000001</c:v>
                </c:pt>
                <c:pt idx="3719">
                  <c:v>-13.952</c:v>
                </c:pt>
                <c:pt idx="3720">
                  <c:v>-13.917999999999999</c:v>
                </c:pt>
                <c:pt idx="3721">
                  <c:v>-13.920999999999999</c:v>
                </c:pt>
                <c:pt idx="3722">
                  <c:v>-13.944000000000001</c:v>
                </c:pt>
                <c:pt idx="3723">
                  <c:v>-13.965</c:v>
                </c:pt>
                <c:pt idx="3724">
                  <c:v>-13.909000000000001</c:v>
                </c:pt>
                <c:pt idx="3725">
                  <c:v>-13.836</c:v>
                </c:pt>
                <c:pt idx="3726">
                  <c:v>-13.837999999999999</c:v>
                </c:pt>
                <c:pt idx="3727">
                  <c:v>-13.874000000000001</c:v>
                </c:pt>
                <c:pt idx="3728">
                  <c:v>-13.862</c:v>
                </c:pt>
                <c:pt idx="3729">
                  <c:v>-13.813000000000001</c:v>
                </c:pt>
                <c:pt idx="3730">
                  <c:v>-13.726000000000001</c:v>
                </c:pt>
                <c:pt idx="3731">
                  <c:v>-13.647</c:v>
                </c:pt>
                <c:pt idx="3732">
                  <c:v>-13.564</c:v>
                </c:pt>
                <c:pt idx="3733">
                  <c:v>-13.507999999999999</c:v>
                </c:pt>
                <c:pt idx="3734">
                  <c:v>-13.553000000000001</c:v>
                </c:pt>
                <c:pt idx="3735">
                  <c:v>-13.542999999999999</c:v>
                </c:pt>
                <c:pt idx="3736">
                  <c:v>-13.494</c:v>
                </c:pt>
                <c:pt idx="3737">
                  <c:v>-13.414999999999999</c:v>
                </c:pt>
                <c:pt idx="3738">
                  <c:v>-13.3</c:v>
                </c:pt>
                <c:pt idx="3739">
                  <c:v>-13.169</c:v>
                </c:pt>
                <c:pt idx="3740">
                  <c:v>-13.054</c:v>
                </c:pt>
                <c:pt idx="3741">
                  <c:v>-12.930999999999999</c:v>
                </c:pt>
                <c:pt idx="3742">
                  <c:v>-12.849</c:v>
                </c:pt>
                <c:pt idx="3743">
                  <c:v>-12.747999999999999</c:v>
                </c:pt>
                <c:pt idx="3744">
                  <c:v>-12.58</c:v>
                </c:pt>
                <c:pt idx="3745">
                  <c:v>-12.443</c:v>
                </c:pt>
                <c:pt idx="3746">
                  <c:v>-12.314</c:v>
                </c:pt>
                <c:pt idx="3747">
                  <c:v>-12.257</c:v>
                </c:pt>
                <c:pt idx="3748">
                  <c:v>-12.153</c:v>
                </c:pt>
                <c:pt idx="3749">
                  <c:v>-12.045</c:v>
                </c:pt>
                <c:pt idx="3750">
                  <c:v>-11.922000000000001</c:v>
                </c:pt>
                <c:pt idx="3751">
                  <c:v>-11.752000000000001</c:v>
                </c:pt>
                <c:pt idx="3752">
                  <c:v>-11.624000000000001</c:v>
                </c:pt>
                <c:pt idx="3753">
                  <c:v>-11.503</c:v>
                </c:pt>
                <c:pt idx="3754">
                  <c:v>-11.364000000000001</c:v>
                </c:pt>
                <c:pt idx="3755">
                  <c:v>-11.228</c:v>
                </c:pt>
                <c:pt idx="3756">
                  <c:v>-11.135999999999999</c:v>
                </c:pt>
                <c:pt idx="3757">
                  <c:v>-11.007999999999999</c:v>
                </c:pt>
                <c:pt idx="3758">
                  <c:v>-10.781000000000001</c:v>
                </c:pt>
                <c:pt idx="3759">
                  <c:v>-10.558</c:v>
                </c:pt>
                <c:pt idx="3760">
                  <c:v>-10.319000000000001</c:v>
                </c:pt>
                <c:pt idx="3761">
                  <c:v>-10.134</c:v>
                </c:pt>
                <c:pt idx="3762">
                  <c:v>-10.013</c:v>
                </c:pt>
                <c:pt idx="3763">
                  <c:v>-9.8788999999999998</c:v>
                </c:pt>
                <c:pt idx="3764">
                  <c:v>-9.7109000000000005</c:v>
                </c:pt>
                <c:pt idx="3765">
                  <c:v>-9.5650999999999993</c:v>
                </c:pt>
                <c:pt idx="3766">
                  <c:v>-9.5314999999999994</c:v>
                </c:pt>
                <c:pt idx="3767">
                  <c:v>-9.5328999999999997</c:v>
                </c:pt>
                <c:pt idx="3768">
                  <c:v>-9.3923000000000005</c:v>
                </c:pt>
                <c:pt idx="3769">
                  <c:v>-9.2234999999999996</c:v>
                </c:pt>
                <c:pt idx="3770">
                  <c:v>-9.1356000000000002</c:v>
                </c:pt>
                <c:pt idx="3771">
                  <c:v>-9.1684999999999999</c:v>
                </c:pt>
                <c:pt idx="3772">
                  <c:v>-9.1610999999999994</c:v>
                </c:pt>
                <c:pt idx="3773">
                  <c:v>-9.1168999999999993</c:v>
                </c:pt>
                <c:pt idx="3774">
                  <c:v>-9.1559000000000008</c:v>
                </c:pt>
                <c:pt idx="3775">
                  <c:v>-9.1335999999999995</c:v>
                </c:pt>
                <c:pt idx="3776">
                  <c:v>-9.1111000000000004</c:v>
                </c:pt>
                <c:pt idx="3777">
                  <c:v>-9.1347000000000005</c:v>
                </c:pt>
                <c:pt idx="3778">
                  <c:v>-9.1057000000000006</c:v>
                </c:pt>
                <c:pt idx="3779">
                  <c:v>-9.1872000000000007</c:v>
                </c:pt>
                <c:pt idx="3780">
                  <c:v>-9.2129999999999992</c:v>
                </c:pt>
                <c:pt idx="3781">
                  <c:v>-9.1797000000000004</c:v>
                </c:pt>
                <c:pt idx="3782">
                  <c:v>-9.3054000000000006</c:v>
                </c:pt>
                <c:pt idx="3783">
                  <c:v>-9.3048999999999999</c:v>
                </c:pt>
                <c:pt idx="3784">
                  <c:v>-9.2490000000000006</c:v>
                </c:pt>
                <c:pt idx="3785">
                  <c:v>-9.2510999999999992</c:v>
                </c:pt>
                <c:pt idx="3786">
                  <c:v>-9.4313000000000002</c:v>
                </c:pt>
                <c:pt idx="3787">
                  <c:v>-9.4638000000000009</c:v>
                </c:pt>
                <c:pt idx="3788">
                  <c:v>-9.4388000000000005</c:v>
                </c:pt>
                <c:pt idx="3789">
                  <c:v>-9.4954999999999998</c:v>
                </c:pt>
                <c:pt idx="3790">
                  <c:v>-9.4947999999999997</c:v>
                </c:pt>
                <c:pt idx="3791">
                  <c:v>-9.3739000000000008</c:v>
                </c:pt>
                <c:pt idx="3792">
                  <c:v>-9.1664999999999992</c:v>
                </c:pt>
                <c:pt idx="3793">
                  <c:v>-8.9556000000000004</c:v>
                </c:pt>
                <c:pt idx="3794">
                  <c:v>-8.8780999999999999</c:v>
                </c:pt>
                <c:pt idx="3795">
                  <c:v>-8.8544999999999998</c:v>
                </c:pt>
                <c:pt idx="3796">
                  <c:v>-8.8733000000000004</c:v>
                </c:pt>
                <c:pt idx="3797">
                  <c:v>-8.8621999999999996</c:v>
                </c:pt>
                <c:pt idx="3798">
                  <c:v>-8.8614999999999995</c:v>
                </c:pt>
                <c:pt idx="3799">
                  <c:v>-8.8099000000000007</c:v>
                </c:pt>
                <c:pt idx="3800">
                  <c:v>-8.7809000000000008</c:v>
                </c:pt>
                <c:pt idx="3801">
                  <c:v>-8.8308999999999997</c:v>
                </c:pt>
                <c:pt idx="3802">
                  <c:v>-8.8122000000000007</c:v>
                </c:pt>
                <c:pt idx="3803">
                  <c:v>-8.7111000000000001</c:v>
                </c:pt>
                <c:pt idx="3804">
                  <c:v>-8.7484999999999999</c:v>
                </c:pt>
                <c:pt idx="3805">
                  <c:v>-8.8132999999999999</c:v>
                </c:pt>
                <c:pt idx="3806">
                  <c:v>-8.8634000000000004</c:v>
                </c:pt>
                <c:pt idx="3807">
                  <c:v>-8.9023000000000003</c:v>
                </c:pt>
                <c:pt idx="3808">
                  <c:v>-8.9328000000000003</c:v>
                </c:pt>
                <c:pt idx="3809">
                  <c:v>-8.9053000000000004</c:v>
                </c:pt>
                <c:pt idx="3810">
                  <c:v>-8.8762000000000008</c:v>
                </c:pt>
                <c:pt idx="3811">
                  <c:v>-8.8635000000000002</c:v>
                </c:pt>
                <c:pt idx="3812">
                  <c:v>-8.8268000000000004</c:v>
                </c:pt>
                <c:pt idx="3813">
                  <c:v>-8.7174999999999994</c:v>
                </c:pt>
                <c:pt idx="3814">
                  <c:v>-8.6896000000000004</c:v>
                </c:pt>
                <c:pt idx="3815">
                  <c:v>-8.6974999999999998</c:v>
                </c:pt>
                <c:pt idx="3816">
                  <c:v>-8.6205999999999996</c:v>
                </c:pt>
                <c:pt idx="3817">
                  <c:v>-8.4777000000000005</c:v>
                </c:pt>
                <c:pt idx="3818">
                  <c:v>-8.3789999999999996</c:v>
                </c:pt>
                <c:pt idx="3819">
                  <c:v>-8.2931000000000008</c:v>
                </c:pt>
                <c:pt idx="3820">
                  <c:v>-8.2850999999999999</c:v>
                </c:pt>
                <c:pt idx="3821">
                  <c:v>-8.2697000000000003</c:v>
                </c:pt>
                <c:pt idx="3822">
                  <c:v>-8.2027999999999999</c:v>
                </c:pt>
                <c:pt idx="3823">
                  <c:v>-8.2078000000000007</c:v>
                </c:pt>
                <c:pt idx="3824">
                  <c:v>-8.2700999999999993</c:v>
                </c:pt>
                <c:pt idx="3825">
                  <c:v>-8.3046000000000006</c:v>
                </c:pt>
                <c:pt idx="3826">
                  <c:v>-8.3310999999999993</c:v>
                </c:pt>
                <c:pt idx="3827">
                  <c:v>-8.3285999999999998</c:v>
                </c:pt>
                <c:pt idx="3828">
                  <c:v>-8.3454999999999995</c:v>
                </c:pt>
                <c:pt idx="3829">
                  <c:v>-8.3497000000000003</c:v>
                </c:pt>
                <c:pt idx="3830">
                  <c:v>-8.3927999999999994</c:v>
                </c:pt>
                <c:pt idx="3831">
                  <c:v>-8.4398</c:v>
                </c:pt>
                <c:pt idx="3832">
                  <c:v>-8.4370999999999992</c:v>
                </c:pt>
                <c:pt idx="3833">
                  <c:v>-8.3653999999999993</c:v>
                </c:pt>
                <c:pt idx="3834">
                  <c:v>-8.3496000000000006</c:v>
                </c:pt>
                <c:pt idx="3835">
                  <c:v>-8.3325999999999993</c:v>
                </c:pt>
                <c:pt idx="3836">
                  <c:v>-8.3556000000000008</c:v>
                </c:pt>
                <c:pt idx="3837">
                  <c:v>-8.4090000000000007</c:v>
                </c:pt>
                <c:pt idx="3838">
                  <c:v>-8.4610000000000003</c:v>
                </c:pt>
                <c:pt idx="3839">
                  <c:v>-8.5402000000000005</c:v>
                </c:pt>
                <c:pt idx="3840">
                  <c:v>-8.5783000000000005</c:v>
                </c:pt>
                <c:pt idx="3841">
                  <c:v>-8.5892999999999997</c:v>
                </c:pt>
                <c:pt idx="3842">
                  <c:v>-8.6797000000000004</c:v>
                </c:pt>
                <c:pt idx="3843">
                  <c:v>-8.7649000000000008</c:v>
                </c:pt>
                <c:pt idx="3844">
                  <c:v>-8.8903999999999996</c:v>
                </c:pt>
                <c:pt idx="3845">
                  <c:v>-9.1338000000000008</c:v>
                </c:pt>
                <c:pt idx="3846">
                  <c:v>-9.3130000000000006</c:v>
                </c:pt>
                <c:pt idx="3847">
                  <c:v>-9.5091000000000001</c:v>
                </c:pt>
                <c:pt idx="3848">
                  <c:v>-9.8035999999999994</c:v>
                </c:pt>
                <c:pt idx="3849">
                  <c:v>-10.087</c:v>
                </c:pt>
                <c:pt idx="3850">
                  <c:v>-10.364000000000001</c:v>
                </c:pt>
                <c:pt idx="3851">
                  <c:v>-10.654</c:v>
                </c:pt>
                <c:pt idx="3852">
                  <c:v>-11.000999999999999</c:v>
                </c:pt>
                <c:pt idx="3853">
                  <c:v>-11.342000000000001</c:v>
                </c:pt>
                <c:pt idx="3854">
                  <c:v>-11.585000000000001</c:v>
                </c:pt>
                <c:pt idx="3855">
                  <c:v>-11.824999999999999</c:v>
                </c:pt>
                <c:pt idx="3856">
                  <c:v>-12.092000000000001</c:v>
                </c:pt>
                <c:pt idx="3857">
                  <c:v>-12.333</c:v>
                </c:pt>
                <c:pt idx="3858">
                  <c:v>-12.474</c:v>
                </c:pt>
                <c:pt idx="3859">
                  <c:v>-12.529</c:v>
                </c:pt>
                <c:pt idx="3860">
                  <c:v>-12.614000000000001</c:v>
                </c:pt>
                <c:pt idx="3861">
                  <c:v>-12.679</c:v>
                </c:pt>
                <c:pt idx="3862">
                  <c:v>-12.73</c:v>
                </c:pt>
                <c:pt idx="3863">
                  <c:v>-12.768000000000001</c:v>
                </c:pt>
                <c:pt idx="3864">
                  <c:v>-12.773999999999999</c:v>
                </c:pt>
                <c:pt idx="3865">
                  <c:v>-12.755000000000001</c:v>
                </c:pt>
                <c:pt idx="3866">
                  <c:v>-12.752000000000001</c:v>
                </c:pt>
                <c:pt idx="3867">
                  <c:v>-12.819000000000001</c:v>
                </c:pt>
                <c:pt idx="3868">
                  <c:v>-12.826000000000001</c:v>
                </c:pt>
                <c:pt idx="3869">
                  <c:v>-12.778</c:v>
                </c:pt>
                <c:pt idx="3870">
                  <c:v>-12.746</c:v>
                </c:pt>
                <c:pt idx="3871">
                  <c:v>-12.726000000000001</c:v>
                </c:pt>
                <c:pt idx="3872">
                  <c:v>-12.704000000000001</c:v>
                </c:pt>
                <c:pt idx="3873">
                  <c:v>-12.709</c:v>
                </c:pt>
                <c:pt idx="3874">
                  <c:v>-12.717000000000001</c:v>
                </c:pt>
                <c:pt idx="3875">
                  <c:v>-12.707000000000001</c:v>
                </c:pt>
                <c:pt idx="3876">
                  <c:v>-12.744</c:v>
                </c:pt>
                <c:pt idx="3877">
                  <c:v>-12.762</c:v>
                </c:pt>
                <c:pt idx="3878">
                  <c:v>-12.78</c:v>
                </c:pt>
                <c:pt idx="3879">
                  <c:v>-12.831</c:v>
                </c:pt>
                <c:pt idx="3880">
                  <c:v>-12.904</c:v>
                </c:pt>
                <c:pt idx="3881">
                  <c:v>-12.92</c:v>
                </c:pt>
                <c:pt idx="3882">
                  <c:v>-12.935</c:v>
                </c:pt>
                <c:pt idx="3883">
                  <c:v>-12.962</c:v>
                </c:pt>
                <c:pt idx="3884">
                  <c:v>-12.996</c:v>
                </c:pt>
                <c:pt idx="3885">
                  <c:v>-13.016999999999999</c:v>
                </c:pt>
                <c:pt idx="3886">
                  <c:v>-13.016999999999999</c:v>
                </c:pt>
                <c:pt idx="3887">
                  <c:v>-13.007999999999999</c:v>
                </c:pt>
                <c:pt idx="3888">
                  <c:v>-12.994999999999999</c:v>
                </c:pt>
                <c:pt idx="3889">
                  <c:v>-12.951000000000001</c:v>
                </c:pt>
                <c:pt idx="3890">
                  <c:v>-12.988</c:v>
                </c:pt>
                <c:pt idx="3891">
                  <c:v>-13.063000000000001</c:v>
                </c:pt>
                <c:pt idx="3892">
                  <c:v>-13.096</c:v>
                </c:pt>
                <c:pt idx="3893">
                  <c:v>-13.125</c:v>
                </c:pt>
                <c:pt idx="3894">
                  <c:v>-13.143000000000001</c:v>
                </c:pt>
                <c:pt idx="3895">
                  <c:v>-13.135999999999999</c:v>
                </c:pt>
                <c:pt idx="3896">
                  <c:v>-13.13</c:v>
                </c:pt>
                <c:pt idx="3897">
                  <c:v>-13.156000000000001</c:v>
                </c:pt>
                <c:pt idx="3898">
                  <c:v>-13.144</c:v>
                </c:pt>
                <c:pt idx="3899">
                  <c:v>-13.177</c:v>
                </c:pt>
                <c:pt idx="3900">
                  <c:v>-13.228999999999999</c:v>
                </c:pt>
                <c:pt idx="3901">
                  <c:v>-13.241</c:v>
                </c:pt>
                <c:pt idx="3902">
                  <c:v>-13.278</c:v>
                </c:pt>
                <c:pt idx="3903">
                  <c:v>-13.348000000000001</c:v>
                </c:pt>
                <c:pt idx="3904">
                  <c:v>-13.334</c:v>
                </c:pt>
                <c:pt idx="3905">
                  <c:v>-13.353999999999999</c:v>
                </c:pt>
                <c:pt idx="3906">
                  <c:v>-13.41</c:v>
                </c:pt>
                <c:pt idx="3907">
                  <c:v>-13.407</c:v>
                </c:pt>
                <c:pt idx="3908">
                  <c:v>-13.43</c:v>
                </c:pt>
                <c:pt idx="3909">
                  <c:v>-13.444000000000001</c:v>
                </c:pt>
                <c:pt idx="3910">
                  <c:v>-13.442</c:v>
                </c:pt>
                <c:pt idx="3911">
                  <c:v>-13.468999999999999</c:v>
                </c:pt>
                <c:pt idx="3912">
                  <c:v>-13.519</c:v>
                </c:pt>
                <c:pt idx="3913">
                  <c:v>-13.523</c:v>
                </c:pt>
                <c:pt idx="3914">
                  <c:v>-13.523</c:v>
                </c:pt>
                <c:pt idx="3915">
                  <c:v>-13.491</c:v>
                </c:pt>
                <c:pt idx="3916">
                  <c:v>-13.53</c:v>
                </c:pt>
                <c:pt idx="3917">
                  <c:v>-13.522</c:v>
                </c:pt>
                <c:pt idx="3918">
                  <c:v>-13.522</c:v>
                </c:pt>
                <c:pt idx="3919">
                  <c:v>-13.552</c:v>
                </c:pt>
                <c:pt idx="3920">
                  <c:v>-13.597</c:v>
                </c:pt>
                <c:pt idx="3921">
                  <c:v>-13.627000000000001</c:v>
                </c:pt>
                <c:pt idx="3922">
                  <c:v>-13.63</c:v>
                </c:pt>
                <c:pt idx="3923">
                  <c:v>-13.65</c:v>
                </c:pt>
                <c:pt idx="3924">
                  <c:v>-13.61</c:v>
                </c:pt>
                <c:pt idx="3925">
                  <c:v>-13.638999999999999</c:v>
                </c:pt>
                <c:pt idx="3926">
                  <c:v>-13.71</c:v>
                </c:pt>
                <c:pt idx="3927">
                  <c:v>-13.727</c:v>
                </c:pt>
                <c:pt idx="3928">
                  <c:v>-13.760999999999999</c:v>
                </c:pt>
                <c:pt idx="3929">
                  <c:v>-13.817</c:v>
                </c:pt>
                <c:pt idx="3930">
                  <c:v>-13.865</c:v>
                </c:pt>
                <c:pt idx="3931">
                  <c:v>-13.819000000000001</c:v>
                </c:pt>
                <c:pt idx="3932">
                  <c:v>-13.803000000000001</c:v>
                </c:pt>
                <c:pt idx="3933">
                  <c:v>-13.898</c:v>
                </c:pt>
                <c:pt idx="3934">
                  <c:v>-13.98</c:v>
                </c:pt>
                <c:pt idx="3935">
                  <c:v>-14.022</c:v>
                </c:pt>
                <c:pt idx="3936">
                  <c:v>-14.093</c:v>
                </c:pt>
                <c:pt idx="3937">
                  <c:v>-14.214</c:v>
                </c:pt>
                <c:pt idx="3938">
                  <c:v>-14.272</c:v>
                </c:pt>
                <c:pt idx="3939">
                  <c:v>-14.314</c:v>
                </c:pt>
                <c:pt idx="3940">
                  <c:v>-14.45</c:v>
                </c:pt>
                <c:pt idx="3941">
                  <c:v>-14.54</c:v>
                </c:pt>
                <c:pt idx="3942">
                  <c:v>-14.561999999999999</c:v>
                </c:pt>
                <c:pt idx="3943">
                  <c:v>-14.558</c:v>
                </c:pt>
                <c:pt idx="3944">
                  <c:v>-14.587999999999999</c:v>
                </c:pt>
                <c:pt idx="3945">
                  <c:v>-14.635999999999999</c:v>
                </c:pt>
                <c:pt idx="3946">
                  <c:v>-14.637</c:v>
                </c:pt>
                <c:pt idx="3947">
                  <c:v>-14.686999999999999</c:v>
                </c:pt>
                <c:pt idx="3948">
                  <c:v>-14.811</c:v>
                </c:pt>
                <c:pt idx="3949">
                  <c:v>-14.939</c:v>
                </c:pt>
                <c:pt idx="3950">
                  <c:v>-14.959</c:v>
                </c:pt>
                <c:pt idx="3951">
                  <c:v>-14.978</c:v>
                </c:pt>
                <c:pt idx="3952">
                  <c:v>-15.048999999999999</c:v>
                </c:pt>
                <c:pt idx="3953">
                  <c:v>-15.162000000000001</c:v>
                </c:pt>
                <c:pt idx="3954">
                  <c:v>-15.228</c:v>
                </c:pt>
                <c:pt idx="3955">
                  <c:v>-15.26</c:v>
                </c:pt>
                <c:pt idx="3956">
                  <c:v>-15.287000000000001</c:v>
                </c:pt>
                <c:pt idx="3957">
                  <c:v>-15.353</c:v>
                </c:pt>
                <c:pt idx="3958">
                  <c:v>-15.433</c:v>
                </c:pt>
                <c:pt idx="3959">
                  <c:v>-15.472</c:v>
                </c:pt>
                <c:pt idx="3960">
                  <c:v>-15.526</c:v>
                </c:pt>
                <c:pt idx="3961">
                  <c:v>-15.53</c:v>
                </c:pt>
                <c:pt idx="3962">
                  <c:v>-15.535</c:v>
                </c:pt>
                <c:pt idx="3963">
                  <c:v>-15.589</c:v>
                </c:pt>
                <c:pt idx="3964">
                  <c:v>-15.609</c:v>
                </c:pt>
                <c:pt idx="3965">
                  <c:v>-15.631</c:v>
                </c:pt>
                <c:pt idx="3966">
                  <c:v>-15.679</c:v>
                </c:pt>
                <c:pt idx="3967">
                  <c:v>-15.72</c:v>
                </c:pt>
                <c:pt idx="3968">
                  <c:v>-15.709</c:v>
                </c:pt>
                <c:pt idx="3969">
                  <c:v>-15.7</c:v>
                </c:pt>
                <c:pt idx="3970">
                  <c:v>-15.722</c:v>
                </c:pt>
                <c:pt idx="3971">
                  <c:v>-15.704000000000001</c:v>
                </c:pt>
                <c:pt idx="3972">
                  <c:v>-15.682</c:v>
                </c:pt>
                <c:pt idx="3973">
                  <c:v>-15.62</c:v>
                </c:pt>
                <c:pt idx="3974">
                  <c:v>-15.573</c:v>
                </c:pt>
                <c:pt idx="3975">
                  <c:v>-15.561999999999999</c:v>
                </c:pt>
                <c:pt idx="3976">
                  <c:v>-15.493</c:v>
                </c:pt>
                <c:pt idx="3977">
                  <c:v>-15.488</c:v>
                </c:pt>
                <c:pt idx="3978">
                  <c:v>-15.536</c:v>
                </c:pt>
                <c:pt idx="3979">
                  <c:v>-15.571999999999999</c:v>
                </c:pt>
                <c:pt idx="3980">
                  <c:v>-15.52</c:v>
                </c:pt>
                <c:pt idx="3981">
                  <c:v>-15.436999999999999</c:v>
                </c:pt>
                <c:pt idx="3982">
                  <c:v>-15.432</c:v>
                </c:pt>
                <c:pt idx="3983">
                  <c:v>-15.467000000000001</c:v>
                </c:pt>
                <c:pt idx="3984">
                  <c:v>-15.494</c:v>
                </c:pt>
                <c:pt idx="3985">
                  <c:v>-15.526</c:v>
                </c:pt>
                <c:pt idx="3986">
                  <c:v>-15.602</c:v>
                </c:pt>
                <c:pt idx="3987">
                  <c:v>-15.635</c:v>
                </c:pt>
                <c:pt idx="3988">
                  <c:v>-15.628</c:v>
                </c:pt>
                <c:pt idx="3989">
                  <c:v>-15.653</c:v>
                </c:pt>
                <c:pt idx="3990">
                  <c:v>-15.709</c:v>
                </c:pt>
                <c:pt idx="3991">
                  <c:v>-15.712999999999999</c:v>
                </c:pt>
                <c:pt idx="3992">
                  <c:v>-15.734999999999999</c:v>
                </c:pt>
                <c:pt idx="3993">
                  <c:v>-15.737</c:v>
                </c:pt>
                <c:pt idx="3994">
                  <c:v>-15.778</c:v>
                </c:pt>
                <c:pt idx="3995">
                  <c:v>-15.851000000000001</c:v>
                </c:pt>
                <c:pt idx="3996">
                  <c:v>-15.896000000000001</c:v>
                </c:pt>
                <c:pt idx="3997">
                  <c:v>-15.91</c:v>
                </c:pt>
                <c:pt idx="3998">
                  <c:v>-15.932</c:v>
                </c:pt>
                <c:pt idx="3999">
                  <c:v>-15.95</c:v>
                </c:pt>
                <c:pt idx="4000">
                  <c:v>-16.013000000000002</c:v>
                </c:pt>
                <c:pt idx="4001">
                  <c:v>-16.111000000000001</c:v>
                </c:pt>
                <c:pt idx="4002">
                  <c:v>-16.207000000000001</c:v>
                </c:pt>
                <c:pt idx="4003">
                  <c:v>-16.254999999999999</c:v>
                </c:pt>
                <c:pt idx="4004">
                  <c:v>-16.291</c:v>
                </c:pt>
                <c:pt idx="4005">
                  <c:v>-16.286000000000001</c:v>
                </c:pt>
                <c:pt idx="4006">
                  <c:v>-16.265000000000001</c:v>
                </c:pt>
                <c:pt idx="4007">
                  <c:v>-16.277000000000001</c:v>
                </c:pt>
                <c:pt idx="4008">
                  <c:v>-16.318999999999999</c:v>
                </c:pt>
                <c:pt idx="4009">
                  <c:v>-16.303999999999998</c:v>
                </c:pt>
                <c:pt idx="4010">
                  <c:v>-16.285</c:v>
                </c:pt>
                <c:pt idx="4011">
                  <c:v>-16.292999999999999</c:v>
                </c:pt>
                <c:pt idx="4012">
                  <c:v>-16.347999999999999</c:v>
                </c:pt>
                <c:pt idx="4013">
                  <c:v>-16.334</c:v>
                </c:pt>
                <c:pt idx="4014">
                  <c:v>-16.369</c:v>
                </c:pt>
                <c:pt idx="4015">
                  <c:v>-16.422000000000001</c:v>
                </c:pt>
                <c:pt idx="4016">
                  <c:v>-16.442</c:v>
                </c:pt>
                <c:pt idx="4017">
                  <c:v>-16.443999999999999</c:v>
                </c:pt>
                <c:pt idx="4018">
                  <c:v>-16.445</c:v>
                </c:pt>
                <c:pt idx="4019">
                  <c:v>-16.427</c:v>
                </c:pt>
                <c:pt idx="4020">
                  <c:v>-16.396999999999998</c:v>
                </c:pt>
                <c:pt idx="4021">
                  <c:v>-16.393999999999998</c:v>
                </c:pt>
                <c:pt idx="4022">
                  <c:v>-16.423999999999999</c:v>
                </c:pt>
                <c:pt idx="4023">
                  <c:v>-16.497</c:v>
                </c:pt>
                <c:pt idx="4024">
                  <c:v>-16.457000000000001</c:v>
                </c:pt>
                <c:pt idx="4025">
                  <c:v>-16.46</c:v>
                </c:pt>
                <c:pt idx="4026">
                  <c:v>-16.443999999999999</c:v>
                </c:pt>
                <c:pt idx="4027">
                  <c:v>-16.405999999999999</c:v>
                </c:pt>
                <c:pt idx="4028">
                  <c:v>-16.388999999999999</c:v>
                </c:pt>
                <c:pt idx="4029">
                  <c:v>-16.407</c:v>
                </c:pt>
                <c:pt idx="4030">
                  <c:v>-16.341999999999999</c:v>
                </c:pt>
                <c:pt idx="4031">
                  <c:v>-16.331</c:v>
                </c:pt>
                <c:pt idx="4032">
                  <c:v>-16.297999999999998</c:v>
                </c:pt>
                <c:pt idx="4033">
                  <c:v>-16.306000000000001</c:v>
                </c:pt>
                <c:pt idx="4034">
                  <c:v>-16.257999999999999</c:v>
                </c:pt>
                <c:pt idx="4035">
                  <c:v>-16.234000000000002</c:v>
                </c:pt>
                <c:pt idx="4036">
                  <c:v>-16.271000000000001</c:v>
                </c:pt>
                <c:pt idx="4037">
                  <c:v>-16.213000000000001</c:v>
                </c:pt>
                <c:pt idx="4038">
                  <c:v>-16.129000000000001</c:v>
                </c:pt>
                <c:pt idx="4039">
                  <c:v>-16.033000000000001</c:v>
                </c:pt>
                <c:pt idx="4040">
                  <c:v>-15.938000000000001</c:v>
                </c:pt>
                <c:pt idx="4041">
                  <c:v>-15.846</c:v>
                </c:pt>
                <c:pt idx="4042">
                  <c:v>-15.837</c:v>
                </c:pt>
                <c:pt idx="4043">
                  <c:v>-15.791</c:v>
                </c:pt>
                <c:pt idx="4044">
                  <c:v>-15.765000000000001</c:v>
                </c:pt>
                <c:pt idx="4045">
                  <c:v>-15.73</c:v>
                </c:pt>
                <c:pt idx="4046">
                  <c:v>-15.661</c:v>
                </c:pt>
                <c:pt idx="4047">
                  <c:v>-15.54</c:v>
                </c:pt>
                <c:pt idx="4048">
                  <c:v>-15.46</c:v>
                </c:pt>
                <c:pt idx="4049">
                  <c:v>-15.363</c:v>
                </c:pt>
                <c:pt idx="4050">
                  <c:v>-15.228999999999999</c:v>
                </c:pt>
                <c:pt idx="4051">
                  <c:v>-15.138999999999999</c:v>
                </c:pt>
                <c:pt idx="4052">
                  <c:v>-14.994999999999999</c:v>
                </c:pt>
                <c:pt idx="4053">
                  <c:v>-14.821</c:v>
                </c:pt>
                <c:pt idx="4054">
                  <c:v>-14.617000000000001</c:v>
                </c:pt>
                <c:pt idx="4055">
                  <c:v>-14.475</c:v>
                </c:pt>
                <c:pt idx="4056">
                  <c:v>-14.385999999999999</c:v>
                </c:pt>
                <c:pt idx="4057">
                  <c:v>-14.365</c:v>
                </c:pt>
                <c:pt idx="4058">
                  <c:v>-14.284000000000001</c:v>
                </c:pt>
                <c:pt idx="4059">
                  <c:v>-14.29</c:v>
                </c:pt>
                <c:pt idx="4060">
                  <c:v>-14.28</c:v>
                </c:pt>
                <c:pt idx="4061">
                  <c:v>-14.202999999999999</c:v>
                </c:pt>
                <c:pt idx="4062">
                  <c:v>-14.16</c:v>
                </c:pt>
                <c:pt idx="4063">
                  <c:v>-14.032999999999999</c:v>
                </c:pt>
                <c:pt idx="4064">
                  <c:v>-13.874000000000001</c:v>
                </c:pt>
                <c:pt idx="4065">
                  <c:v>-13.768000000000001</c:v>
                </c:pt>
                <c:pt idx="4066">
                  <c:v>-13.679</c:v>
                </c:pt>
                <c:pt idx="4067">
                  <c:v>-13.595000000000001</c:v>
                </c:pt>
                <c:pt idx="4068">
                  <c:v>-13.446</c:v>
                </c:pt>
                <c:pt idx="4069">
                  <c:v>-13.234999999999999</c:v>
                </c:pt>
                <c:pt idx="4070">
                  <c:v>-13.098000000000001</c:v>
                </c:pt>
                <c:pt idx="4071">
                  <c:v>-13.006</c:v>
                </c:pt>
                <c:pt idx="4072">
                  <c:v>-12.942</c:v>
                </c:pt>
                <c:pt idx="4073">
                  <c:v>-12.853</c:v>
                </c:pt>
                <c:pt idx="4074">
                  <c:v>-12.718</c:v>
                </c:pt>
                <c:pt idx="4075">
                  <c:v>-12.615</c:v>
                </c:pt>
                <c:pt idx="4076">
                  <c:v>-12.558999999999999</c:v>
                </c:pt>
                <c:pt idx="4077">
                  <c:v>-12.455</c:v>
                </c:pt>
                <c:pt idx="4078">
                  <c:v>-12.356999999999999</c:v>
                </c:pt>
                <c:pt idx="4079">
                  <c:v>-12.301</c:v>
                </c:pt>
                <c:pt idx="4080">
                  <c:v>-12.275</c:v>
                </c:pt>
                <c:pt idx="4081">
                  <c:v>-12.223000000000001</c:v>
                </c:pt>
                <c:pt idx="4082">
                  <c:v>-12.178000000000001</c:v>
                </c:pt>
                <c:pt idx="4083">
                  <c:v>-12.087</c:v>
                </c:pt>
                <c:pt idx="4084">
                  <c:v>-11.993</c:v>
                </c:pt>
                <c:pt idx="4085">
                  <c:v>-11.914999999999999</c:v>
                </c:pt>
                <c:pt idx="4086">
                  <c:v>-11.763</c:v>
                </c:pt>
                <c:pt idx="4087">
                  <c:v>-11.680999999999999</c:v>
                </c:pt>
                <c:pt idx="4088">
                  <c:v>-11.651999999999999</c:v>
                </c:pt>
                <c:pt idx="4089">
                  <c:v>-11.635999999999999</c:v>
                </c:pt>
                <c:pt idx="4090">
                  <c:v>-11.581</c:v>
                </c:pt>
                <c:pt idx="4091">
                  <c:v>-11.504</c:v>
                </c:pt>
                <c:pt idx="4092">
                  <c:v>-11.430999999999999</c:v>
                </c:pt>
                <c:pt idx="4093">
                  <c:v>-11.281000000000001</c:v>
                </c:pt>
                <c:pt idx="4094">
                  <c:v>-11.234</c:v>
                </c:pt>
                <c:pt idx="4095">
                  <c:v>-11.239000000000001</c:v>
                </c:pt>
                <c:pt idx="4096">
                  <c:v>-11.205</c:v>
                </c:pt>
                <c:pt idx="4097">
                  <c:v>-11.176</c:v>
                </c:pt>
                <c:pt idx="4098">
                  <c:v>-11.153</c:v>
                </c:pt>
                <c:pt idx="4099">
                  <c:v>-11.143000000000001</c:v>
                </c:pt>
                <c:pt idx="4100">
                  <c:v>-11.098000000000001</c:v>
                </c:pt>
                <c:pt idx="4101">
                  <c:v>-11.054</c:v>
                </c:pt>
                <c:pt idx="4102">
                  <c:v>-11.064</c:v>
                </c:pt>
                <c:pt idx="4103">
                  <c:v>-10.987</c:v>
                </c:pt>
                <c:pt idx="4104">
                  <c:v>-10.928000000000001</c:v>
                </c:pt>
                <c:pt idx="4105">
                  <c:v>-10.897</c:v>
                </c:pt>
                <c:pt idx="4106">
                  <c:v>-10.907999999999999</c:v>
                </c:pt>
                <c:pt idx="4107">
                  <c:v>-10.888</c:v>
                </c:pt>
                <c:pt idx="4108">
                  <c:v>-10.746</c:v>
                </c:pt>
                <c:pt idx="4109">
                  <c:v>-10.664</c:v>
                </c:pt>
                <c:pt idx="4110">
                  <c:v>-10.576000000000001</c:v>
                </c:pt>
                <c:pt idx="4111">
                  <c:v>-10.507</c:v>
                </c:pt>
                <c:pt idx="4112">
                  <c:v>-10.465999999999999</c:v>
                </c:pt>
                <c:pt idx="4113">
                  <c:v>-10.459</c:v>
                </c:pt>
                <c:pt idx="4114">
                  <c:v>-10.494999999999999</c:v>
                </c:pt>
                <c:pt idx="4115">
                  <c:v>-10.487</c:v>
                </c:pt>
                <c:pt idx="4116">
                  <c:v>-10.462999999999999</c:v>
                </c:pt>
                <c:pt idx="4117">
                  <c:v>-10.429</c:v>
                </c:pt>
                <c:pt idx="4118">
                  <c:v>-10.427</c:v>
                </c:pt>
                <c:pt idx="4119">
                  <c:v>-10.41</c:v>
                </c:pt>
                <c:pt idx="4120">
                  <c:v>-10.359</c:v>
                </c:pt>
                <c:pt idx="4121">
                  <c:v>-10.319000000000001</c:v>
                </c:pt>
                <c:pt idx="4122">
                  <c:v>-10.359</c:v>
                </c:pt>
                <c:pt idx="4123">
                  <c:v>-10.38</c:v>
                </c:pt>
                <c:pt idx="4124">
                  <c:v>-10.304</c:v>
                </c:pt>
                <c:pt idx="4125">
                  <c:v>-10.315</c:v>
                </c:pt>
                <c:pt idx="4126">
                  <c:v>-10.282999999999999</c:v>
                </c:pt>
                <c:pt idx="4127">
                  <c:v>-10.292</c:v>
                </c:pt>
                <c:pt idx="4128">
                  <c:v>-10.333</c:v>
                </c:pt>
                <c:pt idx="4129">
                  <c:v>-10.353999999999999</c:v>
                </c:pt>
                <c:pt idx="4130">
                  <c:v>-10.348000000000001</c:v>
                </c:pt>
                <c:pt idx="4131">
                  <c:v>-10.321</c:v>
                </c:pt>
                <c:pt idx="4132">
                  <c:v>-10.289</c:v>
                </c:pt>
                <c:pt idx="4133">
                  <c:v>-10.221</c:v>
                </c:pt>
                <c:pt idx="4134">
                  <c:v>-10.134</c:v>
                </c:pt>
                <c:pt idx="4135">
                  <c:v>-10.090999999999999</c:v>
                </c:pt>
                <c:pt idx="4136">
                  <c:v>-10.039</c:v>
                </c:pt>
                <c:pt idx="4137">
                  <c:v>-9.9336000000000002</c:v>
                </c:pt>
                <c:pt idx="4138">
                  <c:v>-9.8665000000000003</c:v>
                </c:pt>
                <c:pt idx="4139">
                  <c:v>-9.8754000000000008</c:v>
                </c:pt>
                <c:pt idx="4140">
                  <c:v>-9.7906999999999993</c:v>
                </c:pt>
                <c:pt idx="4141">
                  <c:v>-9.6974999999999998</c:v>
                </c:pt>
                <c:pt idx="4142">
                  <c:v>-9.6175999999999995</c:v>
                </c:pt>
                <c:pt idx="4143">
                  <c:v>-9.5541</c:v>
                </c:pt>
                <c:pt idx="4144">
                  <c:v>-9.5244999999999997</c:v>
                </c:pt>
                <c:pt idx="4145">
                  <c:v>-9.5382999999999996</c:v>
                </c:pt>
                <c:pt idx="4146">
                  <c:v>-9.4504999999999999</c:v>
                </c:pt>
                <c:pt idx="4147">
                  <c:v>-9.3779000000000003</c:v>
                </c:pt>
                <c:pt idx="4148">
                  <c:v>-9.3457000000000008</c:v>
                </c:pt>
                <c:pt idx="4149">
                  <c:v>-9.3465000000000007</c:v>
                </c:pt>
                <c:pt idx="4150">
                  <c:v>-9.3537999999999997</c:v>
                </c:pt>
                <c:pt idx="4151">
                  <c:v>-9.3460999999999999</c:v>
                </c:pt>
                <c:pt idx="4152">
                  <c:v>-9.2369000000000003</c:v>
                </c:pt>
                <c:pt idx="4153">
                  <c:v>-9.1768000000000001</c:v>
                </c:pt>
                <c:pt idx="4154">
                  <c:v>-9.1471</c:v>
                </c:pt>
                <c:pt idx="4155">
                  <c:v>-9.0951000000000004</c:v>
                </c:pt>
                <c:pt idx="4156">
                  <c:v>-9.0213000000000001</c:v>
                </c:pt>
                <c:pt idx="4157">
                  <c:v>-8.9961000000000002</c:v>
                </c:pt>
                <c:pt idx="4158">
                  <c:v>-8.9891000000000005</c:v>
                </c:pt>
                <c:pt idx="4159">
                  <c:v>-8.9496000000000002</c:v>
                </c:pt>
                <c:pt idx="4160">
                  <c:v>-8.9318000000000008</c:v>
                </c:pt>
                <c:pt idx="4161">
                  <c:v>-8.8749000000000002</c:v>
                </c:pt>
                <c:pt idx="4162">
                  <c:v>-8.7766999999999999</c:v>
                </c:pt>
                <c:pt idx="4163">
                  <c:v>-8.6946999999999992</c:v>
                </c:pt>
                <c:pt idx="4164">
                  <c:v>-8.6144999999999996</c:v>
                </c:pt>
                <c:pt idx="4165">
                  <c:v>-8.5648999999999997</c:v>
                </c:pt>
                <c:pt idx="4166">
                  <c:v>-8.5594000000000001</c:v>
                </c:pt>
                <c:pt idx="4167">
                  <c:v>-8.5587</c:v>
                </c:pt>
                <c:pt idx="4168">
                  <c:v>-8.5070999999999994</c:v>
                </c:pt>
                <c:pt idx="4169">
                  <c:v>-8.4931999999999999</c:v>
                </c:pt>
                <c:pt idx="4170">
                  <c:v>-8.4327000000000005</c:v>
                </c:pt>
                <c:pt idx="4171">
                  <c:v>-8.4529999999999994</c:v>
                </c:pt>
                <c:pt idx="4172">
                  <c:v>-8.4536999999999995</c:v>
                </c:pt>
                <c:pt idx="4173">
                  <c:v>-8.4937000000000005</c:v>
                </c:pt>
                <c:pt idx="4174">
                  <c:v>-8.4812999999999992</c:v>
                </c:pt>
                <c:pt idx="4175">
                  <c:v>-8.4214000000000002</c:v>
                </c:pt>
                <c:pt idx="4176">
                  <c:v>-8.4014000000000006</c:v>
                </c:pt>
                <c:pt idx="4177">
                  <c:v>-8.3429000000000002</c:v>
                </c:pt>
                <c:pt idx="4178">
                  <c:v>-8.2658000000000005</c:v>
                </c:pt>
                <c:pt idx="4179">
                  <c:v>-8.1816999999999993</c:v>
                </c:pt>
                <c:pt idx="4180">
                  <c:v>-8.1586999999999996</c:v>
                </c:pt>
                <c:pt idx="4181">
                  <c:v>-8.1377000000000006</c:v>
                </c:pt>
                <c:pt idx="4182">
                  <c:v>-8.0952000000000002</c:v>
                </c:pt>
                <c:pt idx="4183">
                  <c:v>-8.0292999999999992</c:v>
                </c:pt>
                <c:pt idx="4184">
                  <c:v>-7.9819000000000004</c:v>
                </c:pt>
                <c:pt idx="4185">
                  <c:v>-7.8430999999999997</c:v>
                </c:pt>
                <c:pt idx="4186">
                  <c:v>-7.6513</c:v>
                </c:pt>
                <c:pt idx="4187">
                  <c:v>-7.5312000000000001</c:v>
                </c:pt>
                <c:pt idx="4188">
                  <c:v>-7.3038999999999996</c:v>
                </c:pt>
                <c:pt idx="4189">
                  <c:v>-7.0542999999999996</c:v>
                </c:pt>
                <c:pt idx="4190">
                  <c:v>-6.8986000000000001</c:v>
                </c:pt>
                <c:pt idx="4191">
                  <c:v>-6.7263000000000002</c:v>
                </c:pt>
                <c:pt idx="4192">
                  <c:v>-6.5956000000000001</c:v>
                </c:pt>
                <c:pt idx="4193">
                  <c:v>-6.51</c:v>
                </c:pt>
                <c:pt idx="4194">
                  <c:v>-6.4382000000000001</c:v>
                </c:pt>
                <c:pt idx="4195">
                  <c:v>-6.3869999999999996</c:v>
                </c:pt>
                <c:pt idx="4196">
                  <c:v>-6.3270999999999997</c:v>
                </c:pt>
                <c:pt idx="4197">
                  <c:v>-6.3144999999999998</c:v>
                </c:pt>
                <c:pt idx="4198">
                  <c:v>-6.3022999999999998</c:v>
                </c:pt>
                <c:pt idx="4199">
                  <c:v>-6.2779999999999996</c:v>
                </c:pt>
                <c:pt idx="4200">
                  <c:v>-6.2450999999999999</c:v>
                </c:pt>
                <c:pt idx="4201">
                  <c:v>-6.1962999999999999</c:v>
                </c:pt>
                <c:pt idx="4202">
                  <c:v>-6.1550000000000002</c:v>
                </c:pt>
                <c:pt idx="4203">
                  <c:v>-6.1249000000000002</c:v>
                </c:pt>
                <c:pt idx="4204">
                  <c:v>-6.1212999999999997</c:v>
                </c:pt>
                <c:pt idx="4205">
                  <c:v>-6.0952000000000002</c:v>
                </c:pt>
                <c:pt idx="4206">
                  <c:v>-6.0476999999999999</c:v>
                </c:pt>
                <c:pt idx="4207">
                  <c:v>-6.0269000000000004</c:v>
                </c:pt>
                <c:pt idx="4208">
                  <c:v>-6.0654000000000003</c:v>
                </c:pt>
                <c:pt idx="4209">
                  <c:v>-6.0528000000000004</c:v>
                </c:pt>
                <c:pt idx="4210">
                  <c:v>-6.0214999999999996</c:v>
                </c:pt>
                <c:pt idx="4211">
                  <c:v>-5.9911000000000003</c:v>
                </c:pt>
                <c:pt idx="4212">
                  <c:v>-5.9002999999999997</c:v>
                </c:pt>
                <c:pt idx="4213">
                  <c:v>-5.8554000000000004</c:v>
                </c:pt>
                <c:pt idx="4214">
                  <c:v>-5.8375000000000004</c:v>
                </c:pt>
                <c:pt idx="4215">
                  <c:v>-5.7588999999999997</c:v>
                </c:pt>
                <c:pt idx="4216">
                  <c:v>-5.6276000000000002</c:v>
                </c:pt>
                <c:pt idx="4217">
                  <c:v>-5.4767000000000001</c:v>
                </c:pt>
                <c:pt idx="4218">
                  <c:v>-5.3659999999999997</c:v>
                </c:pt>
                <c:pt idx="4219">
                  <c:v>-5.2908999999999997</c:v>
                </c:pt>
                <c:pt idx="4220">
                  <c:v>-5.2549999999999999</c:v>
                </c:pt>
                <c:pt idx="4221">
                  <c:v>-5.1574999999999998</c:v>
                </c:pt>
                <c:pt idx="4222">
                  <c:v>-5.1017000000000001</c:v>
                </c:pt>
                <c:pt idx="4223">
                  <c:v>-5.0842999999999998</c:v>
                </c:pt>
                <c:pt idx="4224">
                  <c:v>-5.0461</c:v>
                </c:pt>
                <c:pt idx="4225">
                  <c:v>-5.0251999999999999</c:v>
                </c:pt>
                <c:pt idx="4226">
                  <c:v>-4.9756</c:v>
                </c:pt>
                <c:pt idx="4227">
                  <c:v>-4.9397000000000002</c:v>
                </c:pt>
                <c:pt idx="4228">
                  <c:v>-4.9221000000000004</c:v>
                </c:pt>
                <c:pt idx="4229">
                  <c:v>-4.9156000000000004</c:v>
                </c:pt>
                <c:pt idx="4230">
                  <c:v>-4.9231999999999996</c:v>
                </c:pt>
                <c:pt idx="4231">
                  <c:v>-4.9908000000000001</c:v>
                </c:pt>
                <c:pt idx="4232">
                  <c:v>-5.0989000000000004</c:v>
                </c:pt>
                <c:pt idx="4233">
                  <c:v>-5.2683</c:v>
                </c:pt>
                <c:pt idx="4234">
                  <c:v>-5.4203999999999999</c:v>
                </c:pt>
                <c:pt idx="4235">
                  <c:v>-5.5880999999999998</c:v>
                </c:pt>
                <c:pt idx="4236">
                  <c:v>-5.7864000000000004</c:v>
                </c:pt>
                <c:pt idx="4237">
                  <c:v>-6.0049000000000001</c:v>
                </c:pt>
                <c:pt idx="4238">
                  <c:v>-6.2752999999999997</c:v>
                </c:pt>
                <c:pt idx="4239">
                  <c:v>-6.5780000000000003</c:v>
                </c:pt>
                <c:pt idx="4240">
                  <c:v>-6.8028000000000004</c:v>
                </c:pt>
                <c:pt idx="4241">
                  <c:v>-7.0441000000000003</c:v>
                </c:pt>
                <c:pt idx="4242">
                  <c:v>-7.3354999999999997</c:v>
                </c:pt>
                <c:pt idx="4243">
                  <c:v>-7.5731999999999999</c:v>
                </c:pt>
                <c:pt idx="4244">
                  <c:v>-7.7381000000000002</c:v>
                </c:pt>
                <c:pt idx="4245">
                  <c:v>-7.8556999999999997</c:v>
                </c:pt>
                <c:pt idx="4246">
                  <c:v>-7.9476000000000004</c:v>
                </c:pt>
                <c:pt idx="4247">
                  <c:v>-8.0170999999999992</c:v>
                </c:pt>
                <c:pt idx="4248">
                  <c:v>-8.0777000000000001</c:v>
                </c:pt>
                <c:pt idx="4249">
                  <c:v>-8.2103999999999999</c:v>
                </c:pt>
                <c:pt idx="4250">
                  <c:v>-8.3704000000000001</c:v>
                </c:pt>
                <c:pt idx="4251">
                  <c:v>-8.5327000000000002</c:v>
                </c:pt>
                <c:pt idx="4252">
                  <c:v>-8.6552000000000007</c:v>
                </c:pt>
                <c:pt idx="4253">
                  <c:v>-8.6843000000000004</c:v>
                </c:pt>
                <c:pt idx="4254">
                  <c:v>-8.6742000000000008</c:v>
                </c:pt>
                <c:pt idx="4255">
                  <c:v>-8.7446000000000002</c:v>
                </c:pt>
                <c:pt idx="4256">
                  <c:v>-8.8005999999999993</c:v>
                </c:pt>
                <c:pt idx="4257">
                  <c:v>-8.8844999999999992</c:v>
                </c:pt>
                <c:pt idx="4258">
                  <c:v>-8.9596999999999998</c:v>
                </c:pt>
                <c:pt idx="4259">
                  <c:v>-9.0202000000000009</c:v>
                </c:pt>
                <c:pt idx="4260">
                  <c:v>-9.1530000000000005</c:v>
                </c:pt>
                <c:pt idx="4261">
                  <c:v>-9.2634000000000007</c:v>
                </c:pt>
                <c:pt idx="4262">
                  <c:v>-9.4177999999999997</c:v>
                </c:pt>
                <c:pt idx="4263">
                  <c:v>-9.5576000000000008</c:v>
                </c:pt>
                <c:pt idx="4264">
                  <c:v>-9.6716999999999995</c:v>
                </c:pt>
                <c:pt idx="4265">
                  <c:v>-9.7157999999999998</c:v>
                </c:pt>
                <c:pt idx="4266">
                  <c:v>-9.7664000000000009</c:v>
                </c:pt>
                <c:pt idx="4267">
                  <c:v>-9.8805999999999994</c:v>
                </c:pt>
                <c:pt idx="4268">
                  <c:v>-9.9755000000000003</c:v>
                </c:pt>
                <c:pt idx="4269">
                  <c:v>-10.005000000000001</c:v>
                </c:pt>
                <c:pt idx="4270">
                  <c:v>-10.103999999999999</c:v>
                </c:pt>
                <c:pt idx="4271">
                  <c:v>-10.151999999999999</c:v>
                </c:pt>
                <c:pt idx="4272">
                  <c:v>-10.183</c:v>
                </c:pt>
                <c:pt idx="4273">
                  <c:v>-10.195</c:v>
                </c:pt>
                <c:pt idx="4274">
                  <c:v>-10.215999999999999</c:v>
                </c:pt>
                <c:pt idx="4275">
                  <c:v>-10.256</c:v>
                </c:pt>
                <c:pt idx="4276">
                  <c:v>-10.24</c:v>
                </c:pt>
                <c:pt idx="4277">
                  <c:v>-10.194000000000001</c:v>
                </c:pt>
                <c:pt idx="4278">
                  <c:v>-10.172000000000001</c:v>
                </c:pt>
                <c:pt idx="4279">
                  <c:v>-10.237</c:v>
                </c:pt>
                <c:pt idx="4280">
                  <c:v>-10.298</c:v>
                </c:pt>
                <c:pt idx="4281">
                  <c:v>-10.34</c:v>
                </c:pt>
                <c:pt idx="4282">
                  <c:v>-10.396000000000001</c:v>
                </c:pt>
                <c:pt idx="4283">
                  <c:v>-10.407999999999999</c:v>
                </c:pt>
                <c:pt idx="4284">
                  <c:v>-10.443</c:v>
                </c:pt>
                <c:pt idx="4285">
                  <c:v>-10.497</c:v>
                </c:pt>
                <c:pt idx="4286">
                  <c:v>-10.599</c:v>
                </c:pt>
                <c:pt idx="4287">
                  <c:v>-10.64</c:v>
                </c:pt>
                <c:pt idx="4288">
                  <c:v>-10.661</c:v>
                </c:pt>
                <c:pt idx="4289">
                  <c:v>-10.645</c:v>
                </c:pt>
                <c:pt idx="4290">
                  <c:v>-10.615</c:v>
                </c:pt>
                <c:pt idx="4291">
                  <c:v>-10.59</c:v>
                </c:pt>
                <c:pt idx="4292">
                  <c:v>-10.601000000000001</c:v>
                </c:pt>
                <c:pt idx="4293">
                  <c:v>-10.656000000000001</c:v>
                </c:pt>
                <c:pt idx="4294">
                  <c:v>-10.69</c:v>
                </c:pt>
                <c:pt idx="4295">
                  <c:v>-10.695</c:v>
                </c:pt>
                <c:pt idx="4296">
                  <c:v>-10.667</c:v>
                </c:pt>
                <c:pt idx="4297">
                  <c:v>-10.62</c:v>
                </c:pt>
                <c:pt idx="4298">
                  <c:v>-10.615</c:v>
                </c:pt>
                <c:pt idx="4299">
                  <c:v>-10.66</c:v>
                </c:pt>
                <c:pt idx="4300">
                  <c:v>-10.704000000000001</c:v>
                </c:pt>
                <c:pt idx="4301">
                  <c:v>-10.791</c:v>
                </c:pt>
                <c:pt idx="4302">
                  <c:v>-10.872</c:v>
                </c:pt>
                <c:pt idx="4303">
                  <c:v>-10.869</c:v>
                </c:pt>
                <c:pt idx="4304">
                  <c:v>-10.858000000000001</c:v>
                </c:pt>
                <c:pt idx="4305">
                  <c:v>-10.858000000000001</c:v>
                </c:pt>
                <c:pt idx="4306">
                  <c:v>-10.82</c:v>
                </c:pt>
                <c:pt idx="4307">
                  <c:v>-10.792999999999999</c:v>
                </c:pt>
                <c:pt idx="4308">
                  <c:v>-10.744999999999999</c:v>
                </c:pt>
                <c:pt idx="4309">
                  <c:v>-10.776999999999999</c:v>
                </c:pt>
                <c:pt idx="4310">
                  <c:v>-10.75</c:v>
                </c:pt>
                <c:pt idx="4311">
                  <c:v>-10.627000000000001</c:v>
                </c:pt>
                <c:pt idx="4312">
                  <c:v>-10.458</c:v>
                </c:pt>
                <c:pt idx="4313">
                  <c:v>-10.339</c:v>
                </c:pt>
                <c:pt idx="4314">
                  <c:v>-10.236000000000001</c:v>
                </c:pt>
                <c:pt idx="4315">
                  <c:v>-10.17</c:v>
                </c:pt>
                <c:pt idx="4316">
                  <c:v>-10.127000000000001</c:v>
                </c:pt>
                <c:pt idx="4317">
                  <c:v>-10.086</c:v>
                </c:pt>
                <c:pt idx="4318">
                  <c:v>-10.066000000000001</c:v>
                </c:pt>
                <c:pt idx="4319">
                  <c:v>-9.9620999999999995</c:v>
                </c:pt>
                <c:pt idx="4320">
                  <c:v>-9.8329000000000004</c:v>
                </c:pt>
                <c:pt idx="4321">
                  <c:v>-9.6905999999999999</c:v>
                </c:pt>
                <c:pt idx="4322">
                  <c:v>-9.5923999999999996</c:v>
                </c:pt>
                <c:pt idx="4323">
                  <c:v>-9.5570000000000004</c:v>
                </c:pt>
                <c:pt idx="4324">
                  <c:v>-9.5054999999999996</c:v>
                </c:pt>
                <c:pt idx="4325">
                  <c:v>-9.4398</c:v>
                </c:pt>
                <c:pt idx="4326">
                  <c:v>-9.3760999999999992</c:v>
                </c:pt>
                <c:pt idx="4327">
                  <c:v>-9.2543000000000006</c:v>
                </c:pt>
                <c:pt idx="4328">
                  <c:v>-9.1270000000000007</c:v>
                </c:pt>
                <c:pt idx="4329">
                  <c:v>-8.9583999999999993</c:v>
                </c:pt>
                <c:pt idx="4330">
                  <c:v>-8.8143999999999991</c:v>
                </c:pt>
                <c:pt idx="4331">
                  <c:v>-8.6974999999999998</c:v>
                </c:pt>
                <c:pt idx="4332">
                  <c:v>-8.5617999999999999</c:v>
                </c:pt>
                <c:pt idx="4333">
                  <c:v>-8.4198000000000004</c:v>
                </c:pt>
                <c:pt idx="4334">
                  <c:v>-8.3261000000000003</c:v>
                </c:pt>
                <c:pt idx="4335">
                  <c:v>-8.2756000000000007</c:v>
                </c:pt>
                <c:pt idx="4336">
                  <c:v>-8.2467000000000006</c:v>
                </c:pt>
                <c:pt idx="4337">
                  <c:v>-8.1829000000000001</c:v>
                </c:pt>
                <c:pt idx="4338">
                  <c:v>-8.1997999999999998</c:v>
                </c:pt>
                <c:pt idx="4339">
                  <c:v>-8.1999999999999993</c:v>
                </c:pt>
                <c:pt idx="4340">
                  <c:v>-8.1422000000000008</c:v>
                </c:pt>
                <c:pt idx="4341">
                  <c:v>-8.1476000000000006</c:v>
                </c:pt>
                <c:pt idx="4342">
                  <c:v>-8.1954999999999991</c:v>
                </c:pt>
                <c:pt idx="4343">
                  <c:v>-8.2560000000000002</c:v>
                </c:pt>
                <c:pt idx="4344">
                  <c:v>-8.2591999999999999</c:v>
                </c:pt>
                <c:pt idx="4345">
                  <c:v>-8.3125</c:v>
                </c:pt>
                <c:pt idx="4346">
                  <c:v>-8.3340999999999994</c:v>
                </c:pt>
                <c:pt idx="4347">
                  <c:v>-8.4196000000000009</c:v>
                </c:pt>
                <c:pt idx="4348">
                  <c:v>-8.4764999999999997</c:v>
                </c:pt>
                <c:pt idx="4349">
                  <c:v>-8.4990000000000006</c:v>
                </c:pt>
                <c:pt idx="4350">
                  <c:v>-8.5335999999999999</c:v>
                </c:pt>
                <c:pt idx="4351">
                  <c:v>-8.4794999999999998</c:v>
                </c:pt>
                <c:pt idx="4352">
                  <c:v>-8.4418000000000006</c:v>
                </c:pt>
                <c:pt idx="4353">
                  <c:v>-8.3559999999999999</c:v>
                </c:pt>
                <c:pt idx="4354">
                  <c:v>-8.2170000000000005</c:v>
                </c:pt>
                <c:pt idx="4355">
                  <c:v>-8.0978999999999992</c:v>
                </c:pt>
                <c:pt idx="4356">
                  <c:v>-8.0205000000000002</c:v>
                </c:pt>
                <c:pt idx="4357">
                  <c:v>-7.8545999999999996</c:v>
                </c:pt>
                <c:pt idx="4358">
                  <c:v>-7.7643000000000004</c:v>
                </c:pt>
                <c:pt idx="4359">
                  <c:v>-7.7472000000000003</c:v>
                </c:pt>
                <c:pt idx="4360">
                  <c:v>-7.7148000000000003</c:v>
                </c:pt>
                <c:pt idx="4361">
                  <c:v>-7.6517999999999997</c:v>
                </c:pt>
                <c:pt idx="4362">
                  <c:v>-7.5991</c:v>
                </c:pt>
                <c:pt idx="4363">
                  <c:v>-7.4961000000000002</c:v>
                </c:pt>
                <c:pt idx="4364">
                  <c:v>-7.3121</c:v>
                </c:pt>
                <c:pt idx="4365">
                  <c:v>-7.1868999999999996</c:v>
                </c:pt>
                <c:pt idx="4366">
                  <c:v>-7.1443000000000003</c:v>
                </c:pt>
                <c:pt idx="4367">
                  <c:v>-7.1539000000000001</c:v>
                </c:pt>
                <c:pt idx="4368">
                  <c:v>-7.1588000000000003</c:v>
                </c:pt>
                <c:pt idx="4369">
                  <c:v>-7.2207999999999997</c:v>
                </c:pt>
                <c:pt idx="4370">
                  <c:v>-7.2564000000000002</c:v>
                </c:pt>
                <c:pt idx="4371">
                  <c:v>-7.2495000000000003</c:v>
                </c:pt>
                <c:pt idx="4372">
                  <c:v>-7.2701000000000002</c:v>
                </c:pt>
                <c:pt idx="4373">
                  <c:v>-7.2915000000000001</c:v>
                </c:pt>
                <c:pt idx="4374">
                  <c:v>-7.3193000000000001</c:v>
                </c:pt>
                <c:pt idx="4375">
                  <c:v>-7.3624000000000001</c:v>
                </c:pt>
                <c:pt idx="4376">
                  <c:v>-7.36</c:v>
                </c:pt>
                <c:pt idx="4377">
                  <c:v>-7.3578999999999999</c:v>
                </c:pt>
                <c:pt idx="4378">
                  <c:v>-7.4092000000000002</c:v>
                </c:pt>
                <c:pt idx="4379">
                  <c:v>-7.4897</c:v>
                </c:pt>
                <c:pt idx="4380">
                  <c:v>-7.6336000000000004</c:v>
                </c:pt>
                <c:pt idx="4381">
                  <c:v>-7.7286999999999999</c:v>
                </c:pt>
                <c:pt idx="4382">
                  <c:v>-7.8442999999999996</c:v>
                </c:pt>
                <c:pt idx="4383">
                  <c:v>-7.9771000000000001</c:v>
                </c:pt>
                <c:pt idx="4384">
                  <c:v>-8.1012000000000004</c:v>
                </c:pt>
                <c:pt idx="4385">
                  <c:v>-8.2126999999999999</c:v>
                </c:pt>
                <c:pt idx="4386">
                  <c:v>-8.4024999999999999</c:v>
                </c:pt>
                <c:pt idx="4387">
                  <c:v>-8.6060999999999996</c:v>
                </c:pt>
                <c:pt idx="4388">
                  <c:v>-8.7593999999999994</c:v>
                </c:pt>
                <c:pt idx="4389">
                  <c:v>-8.8389000000000006</c:v>
                </c:pt>
                <c:pt idx="4390">
                  <c:v>-8.9639000000000006</c:v>
                </c:pt>
                <c:pt idx="4391">
                  <c:v>-9.0996000000000006</c:v>
                </c:pt>
                <c:pt idx="4392">
                  <c:v>-9.2096</c:v>
                </c:pt>
                <c:pt idx="4393">
                  <c:v>-9.3613</c:v>
                </c:pt>
                <c:pt idx="4394">
                  <c:v>-9.4725000000000001</c:v>
                </c:pt>
                <c:pt idx="4395">
                  <c:v>-9.6051000000000002</c:v>
                </c:pt>
                <c:pt idx="4396">
                  <c:v>-9.7834000000000003</c:v>
                </c:pt>
                <c:pt idx="4397">
                  <c:v>-9.8871000000000002</c:v>
                </c:pt>
                <c:pt idx="4398">
                  <c:v>-9.9685000000000006</c:v>
                </c:pt>
                <c:pt idx="4399">
                  <c:v>-10.087999999999999</c:v>
                </c:pt>
                <c:pt idx="4400">
                  <c:v>-10.199</c:v>
                </c:pt>
                <c:pt idx="4401">
                  <c:v>-10.26</c:v>
                </c:pt>
                <c:pt idx="4402">
                  <c:v>-10.259</c:v>
                </c:pt>
                <c:pt idx="4403">
                  <c:v>-10.292</c:v>
                </c:pt>
                <c:pt idx="4404">
                  <c:v>-10.324</c:v>
                </c:pt>
                <c:pt idx="4405">
                  <c:v>-10.298</c:v>
                </c:pt>
                <c:pt idx="4406">
                  <c:v>-10.234999999999999</c:v>
                </c:pt>
                <c:pt idx="4407">
                  <c:v>-10.234999999999999</c:v>
                </c:pt>
                <c:pt idx="4408">
                  <c:v>-10.16</c:v>
                </c:pt>
                <c:pt idx="4409">
                  <c:v>-10.063000000000001</c:v>
                </c:pt>
                <c:pt idx="4410">
                  <c:v>-10.005000000000001</c:v>
                </c:pt>
                <c:pt idx="4411">
                  <c:v>-9.8879999999999999</c:v>
                </c:pt>
                <c:pt idx="4412">
                  <c:v>-9.8400999999999996</c:v>
                </c:pt>
                <c:pt idx="4413">
                  <c:v>-9.8068000000000008</c:v>
                </c:pt>
                <c:pt idx="4414">
                  <c:v>-9.7644000000000002</c:v>
                </c:pt>
                <c:pt idx="4415">
                  <c:v>-9.6641999999999992</c:v>
                </c:pt>
                <c:pt idx="4416">
                  <c:v>-9.5668000000000006</c:v>
                </c:pt>
                <c:pt idx="4417">
                  <c:v>-9.4423999999999992</c:v>
                </c:pt>
                <c:pt idx="4418">
                  <c:v>-9.3768999999999991</c:v>
                </c:pt>
                <c:pt idx="4419">
                  <c:v>-9.2507999999999999</c:v>
                </c:pt>
                <c:pt idx="4420">
                  <c:v>-9.1913999999999998</c:v>
                </c:pt>
                <c:pt idx="4421">
                  <c:v>-9.2053999999999991</c:v>
                </c:pt>
                <c:pt idx="4422">
                  <c:v>-9.1553000000000004</c:v>
                </c:pt>
                <c:pt idx="4423">
                  <c:v>-9.1382999999999992</c:v>
                </c:pt>
                <c:pt idx="4424">
                  <c:v>-9.1278000000000006</c:v>
                </c:pt>
                <c:pt idx="4425">
                  <c:v>-9.0715000000000003</c:v>
                </c:pt>
                <c:pt idx="4426">
                  <c:v>-9.0382999999999996</c:v>
                </c:pt>
                <c:pt idx="4427">
                  <c:v>-9.0220000000000002</c:v>
                </c:pt>
                <c:pt idx="4428">
                  <c:v>-9.0454000000000008</c:v>
                </c:pt>
                <c:pt idx="4429">
                  <c:v>-8.9896999999999991</c:v>
                </c:pt>
                <c:pt idx="4430">
                  <c:v>-9.0017999999999994</c:v>
                </c:pt>
                <c:pt idx="4431">
                  <c:v>-9.0109999999999992</c:v>
                </c:pt>
                <c:pt idx="4432">
                  <c:v>-8.9802999999999997</c:v>
                </c:pt>
                <c:pt idx="4433">
                  <c:v>-8.9445999999999994</c:v>
                </c:pt>
                <c:pt idx="4434">
                  <c:v>-8.8851999999999993</c:v>
                </c:pt>
                <c:pt idx="4435">
                  <c:v>-8.8300999999999998</c:v>
                </c:pt>
                <c:pt idx="4436">
                  <c:v>-8.8520000000000003</c:v>
                </c:pt>
                <c:pt idx="4437">
                  <c:v>-8.8977000000000004</c:v>
                </c:pt>
                <c:pt idx="4438">
                  <c:v>-8.8870000000000005</c:v>
                </c:pt>
                <c:pt idx="4439">
                  <c:v>-8.8080999999999996</c:v>
                </c:pt>
                <c:pt idx="4440">
                  <c:v>-8.8110999999999997</c:v>
                </c:pt>
                <c:pt idx="4441">
                  <c:v>-8.8010000000000002</c:v>
                </c:pt>
                <c:pt idx="4442">
                  <c:v>-8.7989999999999995</c:v>
                </c:pt>
                <c:pt idx="4443">
                  <c:v>-8.8040000000000003</c:v>
                </c:pt>
                <c:pt idx="4444">
                  <c:v>-8.7576999999999998</c:v>
                </c:pt>
                <c:pt idx="4445">
                  <c:v>-8.7220999999999993</c:v>
                </c:pt>
                <c:pt idx="4446">
                  <c:v>-8.6515000000000004</c:v>
                </c:pt>
                <c:pt idx="4447">
                  <c:v>-8.6218000000000004</c:v>
                </c:pt>
                <c:pt idx="4448">
                  <c:v>-8.6097999999999999</c:v>
                </c:pt>
                <c:pt idx="4449">
                  <c:v>-8.5707000000000004</c:v>
                </c:pt>
                <c:pt idx="4450">
                  <c:v>-8.5663</c:v>
                </c:pt>
                <c:pt idx="4451">
                  <c:v>-8.5297000000000001</c:v>
                </c:pt>
                <c:pt idx="4452">
                  <c:v>-8.4780999999999995</c:v>
                </c:pt>
                <c:pt idx="4453">
                  <c:v>-8.5061999999999998</c:v>
                </c:pt>
                <c:pt idx="4454">
                  <c:v>-8.4595000000000002</c:v>
                </c:pt>
                <c:pt idx="4455">
                  <c:v>-8.3935999999999993</c:v>
                </c:pt>
                <c:pt idx="4456">
                  <c:v>-8.3358000000000008</c:v>
                </c:pt>
                <c:pt idx="4457">
                  <c:v>-8.2331000000000003</c:v>
                </c:pt>
                <c:pt idx="4458">
                  <c:v>-8.1776999999999997</c:v>
                </c:pt>
                <c:pt idx="4459">
                  <c:v>-8.0916999999999994</c:v>
                </c:pt>
                <c:pt idx="4460">
                  <c:v>-7.9743000000000004</c:v>
                </c:pt>
                <c:pt idx="4461">
                  <c:v>-7.9431000000000003</c:v>
                </c:pt>
                <c:pt idx="4462">
                  <c:v>-7.9005999999999998</c:v>
                </c:pt>
                <c:pt idx="4463">
                  <c:v>-7.8738999999999999</c:v>
                </c:pt>
                <c:pt idx="4464">
                  <c:v>-7.843</c:v>
                </c:pt>
                <c:pt idx="4465">
                  <c:v>-7.8422999999999998</c:v>
                </c:pt>
                <c:pt idx="4466">
                  <c:v>-7.7961</c:v>
                </c:pt>
                <c:pt idx="4467">
                  <c:v>-7.7541000000000002</c:v>
                </c:pt>
                <c:pt idx="4468">
                  <c:v>-7.7306999999999997</c:v>
                </c:pt>
                <c:pt idx="4469">
                  <c:v>-7.6832000000000003</c:v>
                </c:pt>
                <c:pt idx="4470">
                  <c:v>-7.7146999999999997</c:v>
                </c:pt>
                <c:pt idx="4471">
                  <c:v>-7.6402000000000001</c:v>
                </c:pt>
                <c:pt idx="4472">
                  <c:v>-7.6158999999999999</c:v>
                </c:pt>
                <c:pt idx="4473">
                  <c:v>-7.6768000000000001</c:v>
                </c:pt>
                <c:pt idx="4474">
                  <c:v>-7.7125000000000004</c:v>
                </c:pt>
                <c:pt idx="4475">
                  <c:v>-7.6798000000000002</c:v>
                </c:pt>
                <c:pt idx="4476">
                  <c:v>-7.6959999999999997</c:v>
                </c:pt>
                <c:pt idx="4477">
                  <c:v>-7.6904000000000003</c:v>
                </c:pt>
                <c:pt idx="4478">
                  <c:v>-7.6970999999999998</c:v>
                </c:pt>
                <c:pt idx="4479">
                  <c:v>-7.7046000000000001</c:v>
                </c:pt>
                <c:pt idx="4480">
                  <c:v>-7.7244000000000002</c:v>
                </c:pt>
                <c:pt idx="4481">
                  <c:v>-7.6993</c:v>
                </c:pt>
                <c:pt idx="4482">
                  <c:v>-7.6230000000000002</c:v>
                </c:pt>
                <c:pt idx="4483">
                  <c:v>-7.6513999999999998</c:v>
                </c:pt>
                <c:pt idx="4484">
                  <c:v>-7.6424000000000003</c:v>
                </c:pt>
                <c:pt idx="4485">
                  <c:v>-7.585</c:v>
                </c:pt>
                <c:pt idx="4486">
                  <c:v>-7.5625999999999998</c:v>
                </c:pt>
                <c:pt idx="4487">
                  <c:v>-7.6543999999999999</c:v>
                </c:pt>
                <c:pt idx="4488">
                  <c:v>-7.6813000000000002</c:v>
                </c:pt>
                <c:pt idx="4489">
                  <c:v>-7.6569000000000003</c:v>
                </c:pt>
                <c:pt idx="4490">
                  <c:v>-7.6485000000000003</c:v>
                </c:pt>
                <c:pt idx="4491">
                  <c:v>-7.6200999999999999</c:v>
                </c:pt>
                <c:pt idx="4492">
                  <c:v>-7.6010999999999997</c:v>
                </c:pt>
                <c:pt idx="4493">
                  <c:v>-7.5610999999999997</c:v>
                </c:pt>
                <c:pt idx="4494">
                  <c:v>-7.4905999999999997</c:v>
                </c:pt>
                <c:pt idx="4495">
                  <c:v>-7.4515000000000002</c:v>
                </c:pt>
                <c:pt idx="4496">
                  <c:v>-7.4006999999999996</c:v>
                </c:pt>
                <c:pt idx="4497">
                  <c:v>-7.3773</c:v>
                </c:pt>
                <c:pt idx="4498">
                  <c:v>-7.4048999999999996</c:v>
                </c:pt>
                <c:pt idx="4499">
                  <c:v>-7.4223999999999997</c:v>
                </c:pt>
                <c:pt idx="4500">
                  <c:v>-7.3932000000000002</c:v>
                </c:pt>
                <c:pt idx="4501">
                  <c:v>-7.3808999999999996</c:v>
                </c:pt>
                <c:pt idx="4502">
                  <c:v>-7.4004000000000003</c:v>
                </c:pt>
                <c:pt idx="4503">
                  <c:v>-7.4626999999999999</c:v>
                </c:pt>
                <c:pt idx="4504">
                  <c:v>-7.4865000000000004</c:v>
                </c:pt>
                <c:pt idx="4505">
                  <c:v>-7.4032</c:v>
                </c:pt>
                <c:pt idx="4506">
                  <c:v>-7.3339999999999996</c:v>
                </c:pt>
                <c:pt idx="4507">
                  <c:v>-7.3231000000000002</c:v>
                </c:pt>
                <c:pt idx="4508">
                  <c:v>-7.2782</c:v>
                </c:pt>
                <c:pt idx="4509">
                  <c:v>-7.1802999999999999</c:v>
                </c:pt>
                <c:pt idx="4510">
                  <c:v>-7.0979000000000001</c:v>
                </c:pt>
                <c:pt idx="4511">
                  <c:v>-7.0605000000000002</c:v>
                </c:pt>
                <c:pt idx="4512">
                  <c:v>-7.0423999999999998</c:v>
                </c:pt>
                <c:pt idx="4513">
                  <c:v>-6.9728000000000003</c:v>
                </c:pt>
                <c:pt idx="4514">
                  <c:v>-6.9526000000000003</c:v>
                </c:pt>
                <c:pt idx="4515">
                  <c:v>-6.9355000000000002</c:v>
                </c:pt>
                <c:pt idx="4516">
                  <c:v>-6.9169</c:v>
                </c:pt>
                <c:pt idx="4517">
                  <c:v>-6.9309000000000003</c:v>
                </c:pt>
                <c:pt idx="4518">
                  <c:v>-6.8962000000000003</c:v>
                </c:pt>
                <c:pt idx="4519">
                  <c:v>-6.8151999999999999</c:v>
                </c:pt>
                <c:pt idx="4520">
                  <c:v>-6.7294999999999998</c:v>
                </c:pt>
                <c:pt idx="4521">
                  <c:v>-6.6600999999999999</c:v>
                </c:pt>
                <c:pt idx="4522">
                  <c:v>-6.6158000000000001</c:v>
                </c:pt>
                <c:pt idx="4523">
                  <c:v>-6.5678000000000001</c:v>
                </c:pt>
                <c:pt idx="4524">
                  <c:v>-6.5106000000000002</c:v>
                </c:pt>
                <c:pt idx="4525">
                  <c:v>-6.3808999999999996</c:v>
                </c:pt>
                <c:pt idx="4526">
                  <c:v>-6.2244999999999999</c:v>
                </c:pt>
                <c:pt idx="4527">
                  <c:v>-6.17</c:v>
                </c:pt>
                <c:pt idx="4528">
                  <c:v>-6.0526</c:v>
                </c:pt>
                <c:pt idx="4529">
                  <c:v>-5.9579000000000004</c:v>
                </c:pt>
                <c:pt idx="4530">
                  <c:v>-5.8342999999999998</c:v>
                </c:pt>
                <c:pt idx="4531">
                  <c:v>-5.7076000000000002</c:v>
                </c:pt>
                <c:pt idx="4532">
                  <c:v>-5.6506999999999996</c:v>
                </c:pt>
                <c:pt idx="4533">
                  <c:v>-5.6165000000000003</c:v>
                </c:pt>
                <c:pt idx="4534">
                  <c:v>-5.5366999999999997</c:v>
                </c:pt>
                <c:pt idx="4535">
                  <c:v>-5.4915000000000003</c:v>
                </c:pt>
                <c:pt idx="4536">
                  <c:v>-5.4744000000000002</c:v>
                </c:pt>
                <c:pt idx="4537">
                  <c:v>-5.4702999999999999</c:v>
                </c:pt>
                <c:pt idx="4538">
                  <c:v>-5.4779</c:v>
                </c:pt>
                <c:pt idx="4539">
                  <c:v>-5.4432999999999998</c:v>
                </c:pt>
                <c:pt idx="4540">
                  <c:v>-5.4443000000000001</c:v>
                </c:pt>
                <c:pt idx="4541">
                  <c:v>-5.4181999999999997</c:v>
                </c:pt>
                <c:pt idx="4542">
                  <c:v>-5.4245999999999999</c:v>
                </c:pt>
                <c:pt idx="4543">
                  <c:v>-5.4341999999999997</c:v>
                </c:pt>
                <c:pt idx="4544">
                  <c:v>-5.4371999999999998</c:v>
                </c:pt>
                <c:pt idx="4545">
                  <c:v>-5.4699</c:v>
                </c:pt>
                <c:pt idx="4546">
                  <c:v>-5.4753999999999996</c:v>
                </c:pt>
                <c:pt idx="4547">
                  <c:v>-5.4782000000000002</c:v>
                </c:pt>
                <c:pt idx="4548">
                  <c:v>-5.5439999999999996</c:v>
                </c:pt>
                <c:pt idx="4549">
                  <c:v>-5.5613999999999999</c:v>
                </c:pt>
                <c:pt idx="4550">
                  <c:v>-5.5340999999999996</c:v>
                </c:pt>
                <c:pt idx="4551">
                  <c:v>-5.5317999999999996</c:v>
                </c:pt>
                <c:pt idx="4552">
                  <c:v>-5.5046999999999997</c:v>
                </c:pt>
                <c:pt idx="4553">
                  <c:v>-5.5019999999999998</c:v>
                </c:pt>
                <c:pt idx="4554">
                  <c:v>-5.4953000000000003</c:v>
                </c:pt>
                <c:pt idx="4555">
                  <c:v>-5.399</c:v>
                </c:pt>
                <c:pt idx="4556">
                  <c:v>-5.3884999999999996</c:v>
                </c:pt>
                <c:pt idx="4557">
                  <c:v>-5.3841999999999999</c:v>
                </c:pt>
                <c:pt idx="4558">
                  <c:v>-5.3562000000000003</c:v>
                </c:pt>
                <c:pt idx="4559">
                  <c:v>-5.3372000000000002</c:v>
                </c:pt>
                <c:pt idx="4560">
                  <c:v>-5.3074000000000003</c:v>
                </c:pt>
                <c:pt idx="4561">
                  <c:v>-5.3720999999999997</c:v>
                </c:pt>
                <c:pt idx="4562">
                  <c:v>-5.4337</c:v>
                </c:pt>
                <c:pt idx="4563">
                  <c:v>-5.3851000000000004</c:v>
                </c:pt>
                <c:pt idx="4564">
                  <c:v>-5.3723999999999998</c:v>
                </c:pt>
                <c:pt idx="4565">
                  <c:v>-5.4076000000000004</c:v>
                </c:pt>
                <c:pt idx="4566">
                  <c:v>-5.4405000000000001</c:v>
                </c:pt>
                <c:pt idx="4567">
                  <c:v>-5.3974000000000002</c:v>
                </c:pt>
                <c:pt idx="4568">
                  <c:v>-5.3700999999999999</c:v>
                </c:pt>
                <c:pt idx="4569">
                  <c:v>-5.3392999999999997</c:v>
                </c:pt>
                <c:pt idx="4570">
                  <c:v>-5.3015999999999996</c:v>
                </c:pt>
                <c:pt idx="4571">
                  <c:v>-5.2302999999999997</c:v>
                </c:pt>
                <c:pt idx="4572">
                  <c:v>-5.1656000000000004</c:v>
                </c:pt>
                <c:pt idx="4573">
                  <c:v>-5.1436000000000002</c:v>
                </c:pt>
                <c:pt idx="4574">
                  <c:v>-5.1174999999999997</c:v>
                </c:pt>
                <c:pt idx="4575">
                  <c:v>-5.0467000000000004</c:v>
                </c:pt>
                <c:pt idx="4576">
                  <c:v>-4.9786999999999999</c:v>
                </c:pt>
                <c:pt idx="4577">
                  <c:v>-4.968</c:v>
                </c:pt>
                <c:pt idx="4578">
                  <c:v>-4.8992000000000004</c:v>
                </c:pt>
                <c:pt idx="4579">
                  <c:v>-4.8586999999999998</c:v>
                </c:pt>
                <c:pt idx="4580">
                  <c:v>-4.8078000000000003</c:v>
                </c:pt>
                <c:pt idx="4581">
                  <c:v>-4.7464000000000004</c:v>
                </c:pt>
                <c:pt idx="4582">
                  <c:v>-4.7171000000000003</c:v>
                </c:pt>
                <c:pt idx="4583">
                  <c:v>-4.7152000000000003</c:v>
                </c:pt>
                <c:pt idx="4584">
                  <c:v>-4.7104999999999997</c:v>
                </c:pt>
                <c:pt idx="4585">
                  <c:v>-4.7034000000000002</c:v>
                </c:pt>
                <c:pt idx="4586">
                  <c:v>-4.7016999999999998</c:v>
                </c:pt>
                <c:pt idx="4587">
                  <c:v>-4.7286000000000001</c:v>
                </c:pt>
                <c:pt idx="4588">
                  <c:v>-4.7031000000000001</c:v>
                </c:pt>
                <c:pt idx="4589">
                  <c:v>-4.6204000000000001</c:v>
                </c:pt>
                <c:pt idx="4590">
                  <c:v>-4.5183</c:v>
                </c:pt>
                <c:pt idx="4591">
                  <c:v>-4.3822999999999999</c:v>
                </c:pt>
                <c:pt idx="4592">
                  <c:v>-4.2617000000000003</c:v>
                </c:pt>
                <c:pt idx="4593">
                  <c:v>-4.1210000000000004</c:v>
                </c:pt>
                <c:pt idx="4594">
                  <c:v>-4.0113000000000003</c:v>
                </c:pt>
                <c:pt idx="4595">
                  <c:v>-3.8401000000000001</c:v>
                </c:pt>
                <c:pt idx="4596">
                  <c:v>-3.6650999999999998</c:v>
                </c:pt>
                <c:pt idx="4597">
                  <c:v>-3.4977</c:v>
                </c:pt>
                <c:pt idx="4598">
                  <c:v>-3.2988</c:v>
                </c:pt>
                <c:pt idx="4599">
                  <c:v>-3.1257999999999999</c:v>
                </c:pt>
                <c:pt idx="4600">
                  <c:v>-2.8744999999999998</c:v>
                </c:pt>
                <c:pt idx="4601">
                  <c:v>-2.5642999999999998</c:v>
                </c:pt>
                <c:pt idx="4602">
                  <c:v>-2.2892000000000001</c:v>
                </c:pt>
                <c:pt idx="4603">
                  <c:v>-2.1038000000000001</c:v>
                </c:pt>
                <c:pt idx="4604">
                  <c:v>-1.9639</c:v>
                </c:pt>
                <c:pt idx="4605">
                  <c:v>-1.9537</c:v>
                </c:pt>
                <c:pt idx="4606">
                  <c:v>-1.9930000000000001</c:v>
                </c:pt>
                <c:pt idx="4607">
                  <c:v>-2.0390999999999999</c:v>
                </c:pt>
                <c:pt idx="4608">
                  <c:v>-2.0114000000000001</c:v>
                </c:pt>
                <c:pt idx="4609">
                  <c:v>-2.0181</c:v>
                </c:pt>
                <c:pt idx="4610">
                  <c:v>-2.0600999999999998</c:v>
                </c:pt>
                <c:pt idx="4611">
                  <c:v>-2.1355</c:v>
                </c:pt>
                <c:pt idx="4612">
                  <c:v>-2.1701000000000001</c:v>
                </c:pt>
                <c:pt idx="4613">
                  <c:v>-2.2688999999999999</c:v>
                </c:pt>
                <c:pt idx="4614">
                  <c:v>-2.2875000000000001</c:v>
                </c:pt>
                <c:pt idx="4615">
                  <c:v>-2.2911999999999999</c:v>
                </c:pt>
                <c:pt idx="4616">
                  <c:v>-2.2604000000000002</c:v>
                </c:pt>
                <c:pt idx="4617">
                  <c:v>-2.2696000000000001</c:v>
                </c:pt>
                <c:pt idx="4618">
                  <c:v>-2.3269000000000002</c:v>
                </c:pt>
                <c:pt idx="4619">
                  <c:v>-2.3767999999999998</c:v>
                </c:pt>
                <c:pt idx="4620">
                  <c:v>-2.3816000000000002</c:v>
                </c:pt>
                <c:pt idx="4621">
                  <c:v>-2.3319999999999999</c:v>
                </c:pt>
                <c:pt idx="4622">
                  <c:v>-2.2486999999999999</c:v>
                </c:pt>
                <c:pt idx="4623">
                  <c:v>-2.2157</c:v>
                </c:pt>
                <c:pt idx="4624">
                  <c:v>-2.1808000000000001</c:v>
                </c:pt>
                <c:pt idx="4625">
                  <c:v>-2.1768999999999998</c:v>
                </c:pt>
                <c:pt idx="4626">
                  <c:v>-2.2021999999999999</c:v>
                </c:pt>
                <c:pt idx="4627">
                  <c:v>-2.2183000000000002</c:v>
                </c:pt>
                <c:pt idx="4628">
                  <c:v>-2.2848000000000002</c:v>
                </c:pt>
                <c:pt idx="4629">
                  <c:v>-2.3250000000000002</c:v>
                </c:pt>
                <c:pt idx="4630">
                  <c:v>-2.3751000000000002</c:v>
                </c:pt>
                <c:pt idx="4631">
                  <c:v>-2.3748999999999998</c:v>
                </c:pt>
                <c:pt idx="4632">
                  <c:v>-2.3889999999999998</c:v>
                </c:pt>
                <c:pt idx="4633">
                  <c:v>-2.4239999999999999</c:v>
                </c:pt>
                <c:pt idx="4634">
                  <c:v>-2.4287000000000001</c:v>
                </c:pt>
                <c:pt idx="4635">
                  <c:v>-2.4085000000000001</c:v>
                </c:pt>
                <c:pt idx="4636">
                  <c:v>-2.4487999999999999</c:v>
                </c:pt>
                <c:pt idx="4637">
                  <c:v>-2.4445000000000001</c:v>
                </c:pt>
                <c:pt idx="4638">
                  <c:v>-2.4668999999999999</c:v>
                </c:pt>
                <c:pt idx="4639">
                  <c:v>-2.4851000000000001</c:v>
                </c:pt>
                <c:pt idx="4640">
                  <c:v>-2.5017</c:v>
                </c:pt>
                <c:pt idx="4641">
                  <c:v>-2.5125999999999999</c:v>
                </c:pt>
                <c:pt idx="4642">
                  <c:v>-2.5243000000000002</c:v>
                </c:pt>
                <c:pt idx="4643">
                  <c:v>-2.5495999999999999</c:v>
                </c:pt>
                <c:pt idx="4644">
                  <c:v>-2.5589</c:v>
                </c:pt>
                <c:pt idx="4645">
                  <c:v>-2.5596000000000001</c:v>
                </c:pt>
                <c:pt idx="4646">
                  <c:v>-2.5484</c:v>
                </c:pt>
                <c:pt idx="4647">
                  <c:v>-2.5354000000000001</c:v>
                </c:pt>
                <c:pt idx="4648">
                  <c:v>-2.5007999999999999</c:v>
                </c:pt>
                <c:pt idx="4649">
                  <c:v>-2.4584999999999999</c:v>
                </c:pt>
                <c:pt idx="4650">
                  <c:v>-2.4655</c:v>
                </c:pt>
                <c:pt idx="4651">
                  <c:v>-2.4426999999999999</c:v>
                </c:pt>
                <c:pt idx="4652">
                  <c:v>-2.4887999999999999</c:v>
                </c:pt>
                <c:pt idx="4653">
                  <c:v>-2.4157000000000002</c:v>
                </c:pt>
                <c:pt idx="4654">
                  <c:v>-2.3742999999999999</c:v>
                </c:pt>
                <c:pt idx="4655">
                  <c:v>-2.3721999999999999</c:v>
                </c:pt>
                <c:pt idx="4656">
                  <c:v>-2.4216000000000002</c:v>
                </c:pt>
                <c:pt idx="4657">
                  <c:v>-2.4157000000000002</c:v>
                </c:pt>
                <c:pt idx="4658">
                  <c:v>-2.3633000000000002</c:v>
                </c:pt>
                <c:pt idx="4659">
                  <c:v>-2.3096999999999999</c:v>
                </c:pt>
                <c:pt idx="4660">
                  <c:v>-2.2749000000000001</c:v>
                </c:pt>
                <c:pt idx="4661">
                  <c:v>-2.2299000000000002</c:v>
                </c:pt>
                <c:pt idx="4662">
                  <c:v>-2.1313</c:v>
                </c:pt>
                <c:pt idx="4663">
                  <c:v>-2.1238000000000001</c:v>
                </c:pt>
                <c:pt idx="4664">
                  <c:v>-2.1059999999999999</c:v>
                </c:pt>
                <c:pt idx="4665">
                  <c:v>-2.0962000000000001</c:v>
                </c:pt>
                <c:pt idx="4666">
                  <c:v>-2.0888</c:v>
                </c:pt>
                <c:pt idx="4667">
                  <c:v>-2.0996000000000001</c:v>
                </c:pt>
                <c:pt idx="4668">
                  <c:v>-2.1328999999999998</c:v>
                </c:pt>
                <c:pt idx="4669">
                  <c:v>-2.177</c:v>
                </c:pt>
                <c:pt idx="4670">
                  <c:v>-2.1674000000000002</c:v>
                </c:pt>
                <c:pt idx="4671">
                  <c:v>-2.1208</c:v>
                </c:pt>
                <c:pt idx="4672">
                  <c:v>-2.0259999999999998</c:v>
                </c:pt>
                <c:pt idx="4673">
                  <c:v>-2.0024000000000002</c:v>
                </c:pt>
                <c:pt idx="4674">
                  <c:v>-1.9738</c:v>
                </c:pt>
                <c:pt idx="4675">
                  <c:v>-1.9545999999999999</c:v>
                </c:pt>
                <c:pt idx="4676">
                  <c:v>-1.9712000000000001</c:v>
                </c:pt>
                <c:pt idx="4677">
                  <c:v>-2.0024000000000002</c:v>
                </c:pt>
                <c:pt idx="4678">
                  <c:v>-2.0158</c:v>
                </c:pt>
                <c:pt idx="4679">
                  <c:v>-2.0059</c:v>
                </c:pt>
                <c:pt idx="4680">
                  <c:v>-1.9918</c:v>
                </c:pt>
                <c:pt idx="4681">
                  <c:v>-1.9852000000000001</c:v>
                </c:pt>
                <c:pt idx="4682">
                  <c:v>-1.9483999999999999</c:v>
                </c:pt>
                <c:pt idx="4683">
                  <c:v>-1.9475</c:v>
                </c:pt>
                <c:pt idx="4684">
                  <c:v>-1.9318</c:v>
                </c:pt>
                <c:pt idx="4685">
                  <c:v>-1.9044000000000001</c:v>
                </c:pt>
                <c:pt idx="4686">
                  <c:v>-1.9652000000000001</c:v>
                </c:pt>
                <c:pt idx="4687">
                  <c:v>-2.0038</c:v>
                </c:pt>
                <c:pt idx="4688">
                  <c:v>-2.0449999999999999</c:v>
                </c:pt>
                <c:pt idx="4689">
                  <c:v>-2.1341999999999999</c:v>
                </c:pt>
                <c:pt idx="4690">
                  <c:v>-2.1833</c:v>
                </c:pt>
                <c:pt idx="4691">
                  <c:v>-2.2498</c:v>
                </c:pt>
                <c:pt idx="4692">
                  <c:v>-2.3614000000000002</c:v>
                </c:pt>
                <c:pt idx="4693">
                  <c:v>-2.3972000000000002</c:v>
                </c:pt>
                <c:pt idx="4694">
                  <c:v>-2.4133</c:v>
                </c:pt>
                <c:pt idx="4695">
                  <c:v>-2.4430000000000001</c:v>
                </c:pt>
                <c:pt idx="4696">
                  <c:v>-2.4668000000000001</c:v>
                </c:pt>
                <c:pt idx="4697">
                  <c:v>-2.4923999999999999</c:v>
                </c:pt>
                <c:pt idx="4698">
                  <c:v>-2.4843999999999999</c:v>
                </c:pt>
                <c:pt idx="4699">
                  <c:v>-2.4824000000000002</c:v>
                </c:pt>
                <c:pt idx="4700">
                  <c:v>-2.524</c:v>
                </c:pt>
                <c:pt idx="4701">
                  <c:v>-2.5746000000000002</c:v>
                </c:pt>
                <c:pt idx="4702">
                  <c:v>-2.5556999999999999</c:v>
                </c:pt>
                <c:pt idx="4703">
                  <c:v>-2.5339</c:v>
                </c:pt>
                <c:pt idx="4704">
                  <c:v>-2.5</c:v>
                </c:pt>
                <c:pt idx="4705">
                  <c:v>-2.4941</c:v>
                </c:pt>
                <c:pt idx="4706">
                  <c:v>-2.4605000000000001</c:v>
                </c:pt>
                <c:pt idx="4707">
                  <c:v>-2.4931000000000001</c:v>
                </c:pt>
                <c:pt idx="4708">
                  <c:v>-2.5013000000000001</c:v>
                </c:pt>
                <c:pt idx="4709">
                  <c:v>-2.5855999999999999</c:v>
                </c:pt>
                <c:pt idx="4710">
                  <c:v>-2.6690999999999998</c:v>
                </c:pt>
                <c:pt idx="4711">
                  <c:v>-2.7608000000000001</c:v>
                </c:pt>
                <c:pt idx="4712">
                  <c:v>-2.8955000000000002</c:v>
                </c:pt>
                <c:pt idx="4713">
                  <c:v>-3.105</c:v>
                </c:pt>
                <c:pt idx="4714">
                  <c:v>-3.2957999999999998</c:v>
                </c:pt>
                <c:pt idx="4715">
                  <c:v>-3.6032000000000002</c:v>
                </c:pt>
                <c:pt idx="4716">
                  <c:v>-3.9552</c:v>
                </c:pt>
                <c:pt idx="4717">
                  <c:v>-4.2405999999999997</c:v>
                </c:pt>
                <c:pt idx="4718">
                  <c:v>-4.5340999999999996</c:v>
                </c:pt>
                <c:pt idx="4719">
                  <c:v>-5.0505000000000004</c:v>
                </c:pt>
                <c:pt idx="4720">
                  <c:v>-5.5777000000000001</c:v>
                </c:pt>
                <c:pt idx="4721">
                  <c:v>-5.9451000000000001</c:v>
                </c:pt>
                <c:pt idx="4722">
                  <c:v>-6.1016000000000004</c:v>
                </c:pt>
                <c:pt idx="4723">
                  <c:v>-6.1140999999999996</c:v>
                </c:pt>
                <c:pt idx="4724">
                  <c:v>-6.0976999999999997</c:v>
                </c:pt>
                <c:pt idx="4725">
                  <c:v>-6.1666999999999996</c:v>
                </c:pt>
                <c:pt idx="4726">
                  <c:v>-6.1855000000000002</c:v>
                </c:pt>
                <c:pt idx="4727">
                  <c:v>-6.2343000000000002</c:v>
                </c:pt>
                <c:pt idx="4728">
                  <c:v>-6.2198000000000002</c:v>
                </c:pt>
                <c:pt idx="4729">
                  <c:v>-6.16</c:v>
                </c:pt>
                <c:pt idx="4730">
                  <c:v>-6.101</c:v>
                </c:pt>
                <c:pt idx="4731">
                  <c:v>-6.0891999999999999</c:v>
                </c:pt>
                <c:pt idx="4732">
                  <c:v>-6.0595999999999997</c:v>
                </c:pt>
                <c:pt idx="4733">
                  <c:v>-5.9817999999999998</c:v>
                </c:pt>
                <c:pt idx="4734">
                  <c:v>-5.9120999999999997</c:v>
                </c:pt>
                <c:pt idx="4735">
                  <c:v>-5.8449</c:v>
                </c:pt>
                <c:pt idx="4736">
                  <c:v>-5.7770999999999999</c:v>
                </c:pt>
                <c:pt idx="4737">
                  <c:v>-5.6982999999999997</c:v>
                </c:pt>
                <c:pt idx="4738">
                  <c:v>-5.6280000000000001</c:v>
                </c:pt>
                <c:pt idx="4739">
                  <c:v>-5.5496999999999996</c:v>
                </c:pt>
                <c:pt idx="4740">
                  <c:v>-5.5019999999999998</c:v>
                </c:pt>
                <c:pt idx="4741">
                  <c:v>-5.5071000000000003</c:v>
                </c:pt>
                <c:pt idx="4742">
                  <c:v>-5.4546999999999999</c:v>
                </c:pt>
                <c:pt idx="4743">
                  <c:v>-5.4314999999999998</c:v>
                </c:pt>
                <c:pt idx="4744">
                  <c:v>-5.3967000000000001</c:v>
                </c:pt>
                <c:pt idx="4745">
                  <c:v>-5.3666999999999998</c:v>
                </c:pt>
                <c:pt idx="4746">
                  <c:v>-5.3456000000000001</c:v>
                </c:pt>
                <c:pt idx="4747">
                  <c:v>-5.3446999999999996</c:v>
                </c:pt>
                <c:pt idx="4748">
                  <c:v>-5.3727999999999998</c:v>
                </c:pt>
                <c:pt idx="4749">
                  <c:v>-5.3606999999999996</c:v>
                </c:pt>
                <c:pt idx="4750">
                  <c:v>-5.4023000000000003</c:v>
                </c:pt>
                <c:pt idx="4751">
                  <c:v>-5.4223999999999997</c:v>
                </c:pt>
                <c:pt idx="4752">
                  <c:v>-5.4638</c:v>
                </c:pt>
                <c:pt idx="4753">
                  <c:v>-5.5019999999999998</c:v>
                </c:pt>
                <c:pt idx="4754">
                  <c:v>-5.5319000000000003</c:v>
                </c:pt>
                <c:pt idx="4755">
                  <c:v>-5.5664999999999996</c:v>
                </c:pt>
                <c:pt idx="4756">
                  <c:v>-5.5974000000000004</c:v>
                </c:pt>
                <c:pt idx="4757">
                  <c:v>-5.6033999999999997</c:v>
                </c:pt>
                <c:pt idx="4758">
                  <c:v>-5.6702000000000004</c:v>
                </c:pt>
                <c:pt idx="4759">
                  <c:v>-5.7137000000000002</c:v>
                </c:pt>
                <c:pt idx="4760">
                  <c:v>-5.7845000000000004</c:v>
                </c:pt>
                <c:pt idx="4761">
                  <c:v>-5.7538</c:v>
                </c:pt>
                <c:pt idx="4762">
                  <c:v>-5.8575999999999997</c:v>
                </c:pt>
                <c:pt idx="4763">
                  <c:v>-5.8585000000000003</c:v>
                </c:pt>
                <c:pt idx="4764">
                  <c:v>-5.8398000000000003</c:v>
                </c:pt>
                <c:pt idx="4765">
                  <c:v>-5.8658000000000001</c:v>
                </c:pt>
                <c:pt idx="4766">
                  <c:v>-5.8552</c:v>
                </c:pt>
                <c:pt idx="4767">
                  <c:v>-5.9092000000000002</c:v>
                </c:pt>
                <c:pt idx="4768">
                  <c:v>-5.9629000000000003</c:v>
                </c:pt>
                <c:pt idx="4769">
                  <c:v>-5.9554</c:v>
                </c:pt>
                <c:pt idx="4770">
                  <c:v>-5.9630999999999998</c:v>
                </c:pt>
                <c:pt idx="4771">
                  <c:v>-5.9871999999999996</c:v>
                </c:pt>
                <c:pt idx="4772">
                  <c:v>-6.03</c:v>
                </c:pt>
                <c:pt idx="4773">
                  <c:v>-6.1071999999999997</c:v>
                </c:pt>
                <c:pt idx="4774">
                  <c:v>-6.0975999999999999</c:v>
                </c:pt>
                <c:pt idx="4775">
                  <c:v>-6.1311</c:v>
                </c:pt>
                <c:pt idx="4776">
                  <c:v>-6.1833999999999998</c:v>
                </c:pt>
                <c:pt idx="4777">
                  <c:v>-6.2408999999999999</c:v>
                </c:pt>
                <c:pt idx="4778">
                  <c:v>-6.2443</c:v>
                </c:pt>
                <c:pt idx="4779">
                  <c:v>-6.2393000000000001</c:v>
                </c:pt>
                <c:pt idx="4780">
                  <c:v>-6.2243000000000004</c:v>
                </c:pt>
                <c:pt idx="4781">
                  <c:v>-6.2794999999999996</c:v>
                </c:pt>
                <c:pt idx="4782">
                  <c:v>-6.3281000000000001</c:v>
                </c:pt>
                <c:pt idx="4783">
                  <c:v>-6.3085000000000004</c:v>
                </c:pt>
                <c:pt idx="4784">
                  <c:v>-6.3045999999999998</c:v>
                </c:pt>
                <c:pt idx="4785">
                  <c:v>-6.2637999999999998</c:v>
                </c:pt>
                <c:pt idx="4786">
                  <c:v>-6.2675999999999998</c:v>
                </c:pt>
                <c:pt idx="4787">
                  <c:v>-6.2549000000000001</c:v>
                </c:pt>
                <c:pt idx="4788">
                  <c:v>-6.2195</c:v>
                </c:pt>
                <c:pt idx="4789">
                  <c:v>-6.1829000000000001</c:v>
                </c:pt>
                <c:pt idx="4790">
                  <c:v>-6.1475999999999997</c:v>
                </c:pt>
                <c:pt idx="4791">
                  <c:v>-6.1609999999999996</c:v>
                </c:pt>
                <c:pt idx="4792">
                  <c:v>-6.1661999999999999</c:v>
                </c:pt>
                <c:pt idx="4793">
                  <c:v>-6.1687000000000003</c:v>
                </c:pt>
                <c:pt idx="4794">
                  <c:v>-6.1203000000000003</c:v>
                </c:pt>
                <c:pt idx="4795">
                  <c:v>-6.1218000000000004</c:v>
                </c:pt>
                <c:pt idx="4796">
                  <c:v>-6.1547000000000001</c:v>
                </c:pt>
                <c:pt idx="4797">
                  <c:v>-6.2186000000000003</c:v>
                </c:pt>
                <c:pt idx="4798">
                  <c:v>-6.2411000000000003</c:v>
                </c:pt>
                <c:pt idx="4799">
                  <c:v>-6.2366999999999999</c:v>
                </c:pt>
                <c:pt idx="4800">
                  <c:v>-6.2484000000000002</c:v>
                </c:pt>
                <c:pt idx="4801">
                  <c:v>-6.2929000000000004</c:v>
                </c:pt>
                <c:pt idx="4802">
                  <c:v>-6.3708999999999998</c:v>
                </c:pt>
                <c:pt idx="4803">
                  <c:v>-6.4320000000000004</c:v>
                </c:pt>
                <c:pt idx="4804">
                  <c:v>-6.5629999999999997</c:v>
                </c:pt>
                <c:pt idx="4805">
                  <c:v>-6.6858000000000004</c:v>
                </c:pt>
                <c:pt idx="4806">
                  <c:v>-6.7641</c:v>
                </c:pt>
                <c:pt idx="4807">
                  <c:v>-6.9128999999999996</c:v>
                </c:pt>
                <c:pt idx="4808">
                  <c:v>-7.0561999999999996</c:v>
                </c:pt>
                <c:pt idx="4809">
                  <c:v>-7.1448</c:v>
                </c:pt>
                <c:pt idx="4810">
                  <c:v>-7.1860999999999997</c:v>
                </c:pt>
                <c:pt idx="4811">
                  <c:v>-7.2504999999999997</c:v>
                </c:pt>
                <c:pt idx="4812">
                  <c:v>-7.3131000000000004</c:v>
                </c:pt>
                <c:pt idx="4813">
                  <c:v>-7.3672000000000004</c:v>
                </c:pt>
                <c:pt idx="4814">
                  <c:v>-7.4396000000000004</c:v>
                </c:pt>
                <c:pt idx="4815">
                  <c:v>-7.4349999999999996</c:v>
                </c:pt>
                <c:pt idx="4816">
                  <c:v>-7.4869000000000003</c:v>
                </c:pt>
                <c:pt idx="4817">
                  <c:v>-7.5420999999999996</c:v>
                </c:pt>
                <c:pt idx="4818">
                  <c:v>-7.5822000000000003</c:v>
                </c:pt>
                <c:pt idx="4819">
                  <c:v>-7.5850999999999997</c:v>
                </c:pt>
                <c:pt idx="4820">
                  <c:v>-7.5850999999999997</c:v>
                </c:pt>
                <c:pt idx="4821">
                  <c:v>-7.6211000000000002</c:v>
                </c:pt>
                <c:pt idx="4822">
                  <c:v>-7.6128999999999998</c:v>
                </c:pt>
                <c:pt idx="4823">
                  <c:v>-7.5975999999999999</c:v>
                </c:pt>
                <c:pt idx="4824">
                  <c:v>-7.5972999999999997</c:v>
                </c:pt>
                <c:pt idx="4825">
                  <c:v>-7.6397000000000004</c:v>
                </c:pt>
                <c:pt idx="4826">
                  <c:v>-7.6413000000000002</c:v>
                </c:pt>
                <c:pt idx="4827">
                  <c:v>-7.6275000000000004</c:v>
                </c:pt>
                <c:pt idx="4828">
                  <c:v>-7.6016000000000004</c:v>
                </c:pt>
                <c:pt idx="4829">
                  <c:v>-7.6134000000000004</c:v>
                </c:pt>
                <c:pt idx="4830">
                  <c:v>-7.6573000000000002</c:v>
                </c:pt>
                <c:pt idx="4831">
                  <c:v>-7.6467000000000001</c:v>
                </c:pt>
                <c:pt idx="4832">
                  <c:v>-7.6261000000000001</c:v>
                </c:pt>
                <c:pt idx="4833">
                  <c:v>-7.6136999999999997</c:v>
                </c:pt>
                <c:pt idx="4834">
                  <c:v>-7.6136999999999997</c:v>
                </c:pt>
                <c:pt idx="4835">
                  <c:v>-7.6471</c:v>
                </c:pt>
                <c:pt idx="4836">
                  <c:v>-7.6039000000000003</c:v>
                </c:pt>
                <c:pt idx="4837">
                  <c:v>-7.5692000000000004</c:v>
                </c:pt>
                <c:pt idx="4838">
                  <c:v>-7.5906000000000002</c:v>
                </c:pt>
                <c:pt idx="4839">
                  <c:v>-7.5503</c:v>
                </c:pt>
                <c:pt idx="4840">
                  <c:v>-7.4757999999999996</c:v>
                </c:pt>
                <c:pt idx="4841">
                  <c:v>-7.4481999999999999</c:v>
                </c:pt>
                <c:pt idx="4842">
                  <c:v>-7.4808000000000003</c:v>
                </c:pt>
                <c:pt idx="4843">
                  <c:v>-7.5026999999999999</c:v>
                </c:pt>
                <c:pt idx="4844">
                  <c:v>-7.4862000000000002</c:v>
                </c:pt>
                <c:pt idx="4845">
                  <c:v>-7.4673999999999996</c:v>
                </c:pt>
                <c:pt idx="4846">
                  <c:v>-7.4189999999999996</c:v>
                </c:pt>
                <c:pt idx="4847">
                  <c:v>-7.4097999999999997</c:v>
                </c:pt>
                <c:pt idx="4848">
                  <c:v>-7.4170999999999996</c:v>
                </c:pt>
                <c:pt idx="4849">
                  <c:v>-7.3574000000000002</c:v>
                </c:pt>
                <c:pt idx="4850">
                  <c:v>-7.3609999999999998</c:v>
                </c:pt>
                <c:pt idx="4851">
                  <c:v>-7.3589000000000002</c:v>
                </c:pt>
                <c:pt idx="4852">
                  <c:v>-7.3292999999999999</c:v>
                </c:pt>
                <c:pt idx="4853">
                  <c:v>-7.3688000000000002</c:v>
                </c:pt>
                <c:pt idx="4854">
                  <c:v>-7.3945999999999996</c:v>
                </c:pt>
                <c:pt idx="4855">
                  <c:v>-7.4546000000000001</c:v>
                </c:pt>
                <c:pt idx="4856">
                  <c:v>-7.4808000000000003</c:v>
                </c:pt>
                <c:pt idx="4857">
                  <c:v>-7.4732000000000003</c:v>
                </c:pt>
                <c:pt idx="4858">
                  <c:v>-7.4817</c:v>
                </c:pt>
                <c:pt idx="4859">
                  <c:v>-7.4703999999999997</c:v>
                </c:pt>
                <c:pt idx="4860">
                  <c:v>-7.407</c:v>
                </c:pt>
                <c:pt idx="4861">
                  <c:v>-7.4013999999999998</c:v>
                </c:pt>
                <c:pt idx="4862">
                  <c:v>-7.3715000000000002</c:v>
                </c:pt>
                <c:pt idx="4863">
                  <c:v>-7.2980999999999998</c:v>
                </c:pt>
                <c:pt idx="4864">
                  <c:v>-7.2846000000000002</c:v>
                </c:pt>
                <c:pt idx="4865">
                  <c:v>-7.282</c:v>
                </c:pt>
                <c:pt idx="4866">
                  <c:v>-7.2473999999999998</c:v>
                </c:pt>
                <c:pt idx="4867">
                  <c:v>-7.1886000000000001</c:v>
                </c:pt>
                <c:pt idx="4868">
                  <c:v>-7.1473000000000004</c:v>
                </c:pt>
                <c:pt idx="4869">
                  <c:v>-7.0742000000000003</c:v>
                </c:pt>
                <c:pt idx="4870">
                  <c:v>-6.9549000000000003</c:v>
                </c:pt>
                <c:pt idx="4871">
                  <c:v>-6.7872000000000003</c:v>
                </c:pt>
                <c:pt idx="4872">
                  <c:v>-6.6577000000000002</c:v>
                </c:pt>
                <c:pt idx="4873">
                  <c:v>-6.6436999999999999</c:v>
                </c:pt>
                <c:pt idx="4874">
                  <c:v>-6.5792999999999999</c:v>
                </c:pt>
                <c:pt idx="4875">
                  <c:v>-6.5247999999999999</c:v>
                </c:pt>
                <c:pt idx="4876">
                  <c:v>-6.4279000000000002</c:v>
                </c:pt>
                <c:pt idx="4877">
                  <c:v>-6.3305999999999996</c:v>
                </c:pt>
                <c:pt idx="4878">
                  <c:v>-6.2889999999999997</c:v>
                </c:pt>
                <c:pt idx="4879">
                  <c:v>-6.1997999999999998</c:v>
                </c:pt>
                <c:pt idx="4880">
                  <c:v>-6.1333000000000002</c:v>
                </c:pt>
                <c:pt idx="4881">
                  <c:v>-6.0833000000000004</c:v>
                </c:pt>
                <c:pt idx="4882">
                  <c:v>-5.9473000000000003</c:v>
                </c:pt>
                <c:pt idx="4883">
                  <c:v>-5.8383000000000003</c:v>
                </c:pt>
                <c:pt idx="4884">
                  <c:v>-5.7127999999999997</c:v>
                </c:pt>
                <c:pt idx="4885">
                  <c:v>-5.5513000000000003</c:v>
                </c:pt>
                <c:pt idx="4886">
                  <c:v>-5.4253999999999998</c:v>
                </c:pt>
                <c:pt idx="4887">
                  <c:v>-5.3379000000000003</c:v>
                </c:pt>
                <c:pt idx="4888">
                  <c:v>-5.2396000000000003</c:v>
                </c:pt>
                <c:pt idx="4889">
                  <c:v>-5.1497000000000002</c:v>
                </c:pt>
                <c:pt idx="4890">
                  <c:v>-5.0122</c:v>
                </c:pt>
                <c:pt idx="4891">
                  <c:v>-4.8860000000000001</c:v>
                </c:pt>
                <c:pt idx="4892">
                  <c:v>-4.8091999999999997</c:v>
                </c:pt>
                <c:pt idx="4893">
                  <c:v>-4.6957000000000004</c:v>
                </c:pt>
                <c:pt idx="4894">
                  <c:v>-4.5481999999999996</c:v>
                </c:pt>
                <c:pt idx="4895">
                  <c:v>-4.4191000000000003</c:v>
                </c:pt>
                <c:pt idx="4896">
                  <c:v>-4.3295000000000003</c:v>
                </c:pt>
                <c:pt idx="4897">
                  <c:v>-4.2210999999999999</c:v>
                </c:pt>
                <c:pt idx="4898">
                  <c:v>-4.0883000000000003</c:v>
                </c:pt>
                <c:pt idx="4899">
                  <c:v>-3.9540000000000002</c:v>
                </c:pt>
                <c:pt idx="4900">
                  <c:v>-3.8839999999999999</c:v>
                </c:pt>
                <c:pt idx="4901">
                  <c:v>-3.8652000000000002</c:v>
                </c:pt>
                <c:pt idx="4902">
                  <c:v>-3.8096000000000001</c:v>
                </c:pt>
                <c:pt idx="4903">
                  <c:v>-3.6783999999999999</c:v>
                </c:pt>
                <c:pt idx="4904">
                  <c:v>-3.5398999999999998</c:v>
                </c:pt>
                <c:pt idx="4905">
                  <c:v>-3.44</c:v>
                </c:pt>
                <c:pt idx="4906">
                  <c:v>-3.3454000000000002</c:v>
                </c:pt>
                <c:pt idx="4907">
                  <c:v>-3.2332000000000001</c:v>
                </c:pt>
                <c:pt idx="4908">
                  <c:v>-3.1339999999999999</c:v>
                </c:pt>
                <c:pt idx="4909">
                  <c:v>-3.0093999999999999</c:v>
                </c:pt>
                <c:pt idx="4910">
                  <c:v>-2.9152999999999998</c:v>
                </c:pt>
                <c:pt idx="4911">
                  <c:v>-2.8184999999999998</c:v>
                </c:pt>
                <c:pt idx="4912">
                  <c:v>-2.8056000000000001</c:v>
                </c:pt>
                <c:pt idx="4913">
                  <c:v>-2.6869999999999998</c:v>
                </c:pt>
                <c:pt idx="4914">
                  <c:v>-2.5032999999999999</c:v>
                </c:pt>
                <c:pt idx="4915">
                  <c:v>-2.3852000000000002</c:v>
                </c:pt>
                <c:pt idx="4916">
                  <c:v>-2.3525</c:v>
                </c:pt>
                <c:pt idx="4917">
                  <c:v>-2.2732000000000001</c:v>
                </c:pt>
                <c:pt idx="4918">
                  <c:v>-2.1631</c:v>
                </c:pt>
                <c:pt idx="4919">
                  <c:v>-1.9863999999999999</c:v>
                </c:pt>
                <c:pt idx="4920">
                  <c:v>-1.9362999999999999</c:v>
                </c:pt>
                <c:pt idx="4921">
                  <c:v>-1.9015</c:v>
                </c:pt>
                <c:pt idx="4922">
                  <c:v>-1.7758</c:v>
                </c:pt>
                <c:pt idx="4923">
                  <c:v>-1.6642999999999999</c:v>
                </c:pt>
                <c:pt idx="4924">
                  <c:v>-1.5538000000000001</c:v>
                </c:pt>
                <c:pt idx="4925">
                  <c:v>-1.4971000000000001</c:v>
                </c:pt>
                <c:pt idx="4926">
                  <c:v>-1.4417</c:v>
                </c:pt>
                <c:pt idx="4927">
                  <c:v>-1.2971999999999999</c:v>
                </c:pt>
                <c:pt idx="4928">
                  <c:v>-1.3121</c:v>
                </c:pt>
                <c:pt idx="4929">
                  <c:v>-1.2971999999999999</c:v>
                </c:pt>
                <c:pt idx="4930">
                  <c:v>-1.2007000000000001</c:v>
                </c:pt>
                <c:pt idx="4931">
                  <c:v>-1.1173</c:v>
                </c:pt>
                <c:pt idx="4932">
                  <c:v>-1.1479999999999999</c:v>
                </c:pt>
                <c:pt idx="4933">
                  <c:v>-1.2039</c:v>
                </c:pt>
                <c:pt idx="4934">
                  <c:v>-1.1077999999999999</c:v>
                </c:pt>
                <c:pt idx="4935">
                  <c:v>-1.121</c:v>
                </c:pt>
                <c:pt idx="4936">
                  <c:v>-1.0499000000000001</c:v>
                </c:pt>
                <c:pt idx="4937">
                  <c:v>-0.97009000000000001</c:v>
                </c:pt>
                <c:pt idx="4938">
                  <c:v>-0.98546999999999996</c:v>
                </c:pt>
                <c:pt idx="4939">
                  <c:v>-1.0163</c:v>
                </c:pt>
                <c:pt idx="4940">
                  <c:v>-1.0661</c:v>
                </c:pt>
                <c:pt idx="4941">
                  <c:v>-1.1136999999999999</c:v>
                </c:pt>
                <c:pt idx="4942">
                  <c:v>-1.0996999999999999</c:v>
                </c:pt>
                <c:pt idx="4943">
                  <c:v>-1.1152</c:v>
                </c:pt>
                <c:pt idx="4944">
                  <c:v>-1.1275999999999999</c:v>
                </c:pt>
                <c:pt idx="4945">
                  <c:v>-1.1046</c:v>
                </c:pt>
                <c:pt idx="4946">
                  <c:v>-1.046</c:v>
                </c:pt>
                <c:pt idx="4947">
                  <c:v>-1.0309999999999999</c:v>
                </c:pt>
                <c:pt idx="4948">
                  <c:v>-0.95723000000000003</c:v>
                </c:pt>
                <c:pt idx="4949">
                  <c:v>-0.91918999999999995</c:v>
                </c:pt>
                <c:pt idx="4950">
                  <c:v>-0.85819000000000001</c:v>
                </c:pt>
                <c:pt idx="4951">
                  <c:v>-0.81437999999999999</c:v>
                </c:pt>
                <c:pt idx="4952">
                  <c:v>-0.73616000000000004</c:v>
                </c:pt>
                <c:pt idx="4953">
                  <c:v>-0.65305999999999997</c:v>
                </c:pt>
                <c:pt idx="4954">
                  <c:v>-0.56276999999999999</c:v>
                </c:pt>
                <c:pt idx="4955">
                  <c:v>-0.47892000000000001</c:v>
                </c:pt>
                <c:pt idx="4956">
                  <c:v>-0.38564999999999999</c:v>
                </c:pt>
                <c:pt idx="4957">
                  <c:v>-0.30254999999999999</c:v>
                </c:pt>
                <c:pt idx="4958">
                  <c:v>-0.2306</c:v>
                </c:pt>
                <c:pt idx="4959">
                  <c:v>-0.19220000000000001</c:v>
                </c:pt>
                <c:pt idx="4960">
                  <c:v>-0.15895999999999999</c:v>
                </c:pt>
                <c:pt idx="4961">
                  <c:v>-5.7424000000000003E-2</c:v>
                </c:pt>
                <c:pt idx="4962">
                  <c:v>2.4945999999999999E-2</c:v>
                </c:pt>
                <c:pt idx="4963">
                  <c:v>0.14513000000000001</c:v>
                </c:pt>
                <c:pt idx="4964">
                  <c:v>0.25058999999999998</c:v>
                </c:pt>
                <c:pt idx="4965">
                  <c:v>0.28021000000000001</c:v>
                </c:pt>
                <c:pt idx="4966">
                  <c:v>0.37189</c:v>
                </c:pt>
                <c:pt idx="4967">
                  <c:v>0.44722000000000001</c:v>
                </c:pt>
                <c:pt idx="4968">
                  <c:v>0.50527999999999995</c:v>
                </c:pt>
                <c:pt idx="4969">
                  <c:v>0.59502999999999995</c:v>
                </c:pt>
                <c:pt idx="4970">
                  <c:v>0.63966999999999996</c:v>
                </c:pt>
                <c:pt idx="4971">
                  <c:v>0.73314999999999997</c:v>
                </c:pt>
                <c:pt idx="4972">
                  <c:v>0.89258999999999999</c:v>
                </c:pt>
                <c:pt idx="4973">
                  <c:v>0.94232000000000005</c:v>
                </c:pt>
                <c:pt idx="4974">
                  <c:v>0.93432999999999999</c:v>
                </c:pt>
                <c:pt idx="4975">
                  <c:v>0.93772999999999995</c:v>
                </c:pt>
                <c:pt idx="4976">
                  <c:v>1.0113000000000001</c:v>
                </c:pt>
                <c:pt idx="4977">
                  <c:v>1.0407</c:v>
                </c:pt>
                <c:pt idx="4978">
                  <c:v>1.0611999999999999</c:v>
                </c:pt>
                <c:pt idx="4979">
                  <c:v>1.0891</c:v>
                </c:pt>
                <c:pt idx="4980">
                  <c:v>1.121</c:v>
                </c:pt>
                <c:pt idx="4981">
                  <c:v>1.1756</c:v>
                </c:pt>
                <c:pt idx="4982">
                  <c:v>1.2042999999999999</c:v>
                </c:pt>
                <c:pt idx="4983">
                  <c:v>1.2676000000000001</c:v>
                </c:pt>
                <c:pt idx="4984">
                  <c:v>1.3184</c:v>
                </c:pt>
                <c:pt idx="4985">
                  <c:v>1.3673</c:v>
                </c:pt>
                <c:pt idx="4986">
                  <c:v>1.4121999999999999</c:v>
                </c:pt>
                <c:pt idx="4987">
                  <c:v>1.3957999999999999</c:v>
                </c:pt>
                <c:pt idx="4988">
                  <c:v>1.3755999999999999</c:v>
                </c:pt>
                <c:pt idx="4989">
                  <c:v>1.3660000000000001</c:v>
                </c:pt>
                <c:pt idx="4990">
                  <c:v>1.351</c:v>
                </c:pt>
                <c:pt idx="4991">
                  <c:v>1.3306</c:v>
                </c:pt>
                <c:pt idx="4992">
                  <c:v>1.3771</c:v>
                </c:pt>
                <c:pt idx="4993">
                  <c:v>1.4132</c:v>
                </c:pt>
                <c:pt idx="4994">
                  <c:v>1.4431</c:v>
                </c:pt>
                <c:pt idx="4995">
                  <c:v>1.4519</c:v>
                </c:pt>
                <c:pt idx="4996">
                  <c:v>1.5077</c:v>
                </c:pt>
                <c:pt idx="4997">
                  <c:v>1.5687</c:v>
                </c:pt>
                <c:pt idx="4998">
                  <c:v>1.6114999999999999</c:v>
                </c:pt>
                <c:pt idx="4999">
                  <c:v>1.63</c:v>
                </c:pt>
                <c:pt idx="5000">
                  <c:v>1.6485000000000001</c:v>
                </c:pt>
                <c:pt idx="5001">
                  <c:v>1.6870000000000001</c:v>
                </c:pt>
                <c:pt idx="5002">
                  <c:v>1.7636000000000001</c:v>
                </c:pt>
                <c:pt idx="5003">
                  <c:v>1.8148</c:v>
                </c:pt>
                <c:pt idx="5004">
                  <c:v>1.8288</c:v>
                </c:pt>
                <c:pt idx="5005">
                  <c:v>1.8519000000000001</c:v>
                </c:pt>
                <c:pt idx="5006">
                  <c:v>1.8574999999999999</c:v>
                </c:pt>
                <c:pt idx="5007">
                  <c:v>1.7910999999999999</c:v>
                </c:pt>
                <c:pt idx="5008">
                  <c:v>1.7850999999999999</c:v>
                </c:pt>
                <c:pt idx="5009">
                  <c:v>1.8608</c:v>
                </c:pt>
                <c:pt idx="5010">
                  <c:v>1.9514</c:v>
                </c:pt>
                <c:pt idx="5011">
                  <c:v>2.0177</c:v>
                </c:pt>
                <c:pt idx="5012">
                  <c:v>2.0924</c:v>
                </c:pt>
                <c:pt idx="5013">
                  <c:v>2.2008999999999999</c:v>
                </c:pt>
                <c:pt idx="5014">
                  <c:v>2.3197000000000001</c:v>
                </c:pt>
                <c:pt idx="5015">
                  <c:v>2.3786999999999998</c:v>
                </c:pt>
                <c:pt idx="5016">
                  <c:v>2.4165999999999999</c:v>
                </c:pt>
                <c:pt idx="5017">
                  <c:v>2.4161999999999999</c:v>
                </c:pt>
                <c:pt idx="5018">
                  <c:v>2.3860999999999999</c:v>
                </c:pt>
                <c:pt idx="5019">
                  <c:v>2.3197000000000001</c:v>
                </c:pt>
                <c:pt idx="5020">
                  <c:v>2.3104</c:v>
                </c:pt>
                <c:pt idx="5021">
                  <c:v>2.2845</c:v>
                </c:pt>
                <c:pt idx="5022">
                  <c:v>2.2261000000000002</c:v>
                </c:pt>
                <c:pt idx="5023">
                  <c:v>2.1947000000000001</c:v>
                </c:pt>
                <c:pt idx="5024">
                  <c:v>2.1625999999999999</c:v>
                </c:pt>
                <c:pt idx="5025">
                  <c:v>2.0897000000000001</c:v>
                </c:pt>
                <c:pt idx="5026">
                  <c:v>2.0507</c:v>
                </c:pt>
                <c:pt idx="5027">
                  <c:v>2.0693999999999999</c:v>
                </c:pt>
                <c:pt idx="5028">
                  <c:v>2.0636000000000001</c:v>
                </c:pt>
                <c:pt idx="5029">
                  <c:v>2.0188999999999999</c:v>
                </c:pt>
                <c:pt idx="5030">
                  <c:v>2.0177999999999998</c:v>
                </c:pt>
                <c:pt idx="5031">
                  <c:v>2.0347</c:v>
                </c:pt>
                <c:pt idx="5032">
                  <c:v>1.9938</c:v>
                </c:pt>
                <c:pt idx="5033">
                  <c:v>1.9371</c:v>
                </c:pt>
                <c:pt idx="5034">
                  <c:v>1.9298999999999999</c:v>
                </c:pt>
                <c:pt idx="5035">
                  <c:v>1.8956999999999999</c:v>
                </c:pt>
                <c:pt idx="5036">
                  <c:v>1.7931999999999999</c:v>
                </c:pt>
                <c:pt idx="5037">
                  <c:v>1.7811999999999999</c:v>
                </c:pt>
                <c:pt idx="5038">
                  <c:v>1.7444</c:v>
                </c:pt>
                <c:pt idx="5039">
                  <c:v>1.6452</c:v>
                </c:pt>
                <c:pt idx="5040">
                  <c:v>1.6034999999999999</c:v>
                </c:pt>
                <c:pt idx="5041">
                  <c:v>1.5725</c:v>
                </c:pt>
                <c:pt idx="5042">
                  <c:v>1.5595000000000001</c:v>
                </c:pt>
                <c:pt idx="5043">
                  <c:v>1.5571999999999999</c:v>
                </c:pt>
                <c:pt idx="5044">
                  <c:v>1.5624</c:v>
                </c:pt>
                <c:pt idx="5045">
                  <c:v>1.5517000000000001</c:v>
                </c:pt>
                <c:pt idx="5046">
                  <c:v>1.5549999999999999</c:v>
                </c:pt>
                <c:pt idx="5047">
                  <c:v>1.5246</c:v>
                </c:pt>
                <c:pt idx="5048">
                  <c:v>1.4367000000000001</c:v>
                </c:pt>
                <c:pt idx="5049">
                  <c:v>1.4216</c:v>
                </c:pt>
                <c:pt idx="5050">
                  <c:v>1.4670000000000001</c:v>
                </c:pt>
                <c:pt idx="5051">
                  <c:v>1.4616</c:v>
                </c:pt>
                <c:pt idx="5052">
                  <c:v>1.4962</c:v>
                </c:pt>
                <c:pt idx="5053">
                  <c:v>1.5321</c:v>
                </c:pt>
                <c:pt idx="5054">
                  <c:v>1.5404</c:v>
                </c:pt>
                <c:pt idx="5055">
                  <c:v>1.4910000000000001</c:v>
                </c:pt>
                <c:pt idx="5056">
                  <c:v>1.4611000000000001</c:v>
                </c:pt>
                <c:pt idx="5057">
                  <c:v>1.4060999999999999</c:v>
                </c:pt>
                <c:pt idx="5058">
                  <c:v>1.4380999999999999</c:v>
                </c:pt>
                <c:pt idx="5059">
                  <c:v>1.4748000000000001</c:v>
                </c:pt>
                <c:pt idx="5060">
                  <c:v>1.4872000000000001</c:v>
                </c:pt>
                <c:pt idx="5061">
                  <c:v>1.5504</c:v>
                </c:pt>
                <c:pt idx="5062">
                  <c:v>1.5545</c:v>
                </c:pt>
                <c:pt idx="5063">
                  <c:v>1.5390999999999999</c:v>
                </c:pt>
                <c:pt idx="5064">
                  <c:v>1.5322</c:v>
                </c:pt>
                <c:pt idx="5065">
                  <c:v>1.5825</c:v>
                </c:pt>
                <c:pt idx="5066">
                  <c:v>1.5612999999999999</c:v>
                </c:pt>
                <c:pt idx="5067">
                  <c:v>1.5226999999999999</c:v>
                </c:pt>
                <c:pt idx="5068">
                  <c:v>1.5203</c:v>
                </c:pt>
                <c:pt idx="5069">
                  <c:v>1.5418000000000001</c:v>
                </c:pt>
                <c:pt idx="5070">
                  <c:v>1.5736000000000001</c:v>
                </c:pt>
                <c:pt idx="5071">
                  <c:v>1.5965</c:v>
                </c:pt>
                <c:pt idx="5072">
                  <c:v>1.5697000000000001</c:v>
                </c:pt>
                <c:pt idx="5073">
                  <c:v>1.6265000000000001</c:v>
                </c:pt>
                <c:pt idx="5074">
                  <c:v>1.6053999999999999</c:v>
                </c:pt>
                <c:pt idx="5075">
                  <c:v>1.5750999999999999</c:v>
                </c:pt>
                <c:pt idx="5076">
                  <c:v>1.6052999999999999</c:v>
                </c:pt>
                <c:pt idx="5077">
                  <c:v>1.5660000000000001</c:v>
                </c:pt>
                <c:pt idx="5078">
                  <c:v>1.5632999999999999</c:v>
                </c:pt>
                <c:pt idx="5079">
                  <c:v>1.6286</c:v>
                </c:pt>
                <c:pt idx="5080">
                  <c:v>1.6975</c:v>
                </c:pt>
                <c:pt idx="5081">
                  <c:v>1.7427999999999999</c:v>
                </c:pt>
                <c:pt idx="5082">
                  <c:v>1.851</c:v>
                </c:pt>
                <c:pt idx="5083">
                  <c:v>1.7728999999999999</c:v>
                </c:pt>
                <c:pt idx="5084">
                  <c:v>1.6326000000000001</c:v>
                </c:pt>
                <c:pt idx="5085">
                  <c:v>1.4683999999999999</c:v>
                </c:pt>
                <c:pt idx="5086">
                  <c:v>1.3158000000000001</c:v>
                </c:pt>
                <c:pt idx="5087">
                  <c:v>1.1922999999999999</c:v>
                </c:pt>
                <c:pt idx="5088">
                  <c:v>1.1245000000000001</c:v>
                </c:pt>
                <c:pt idx="5089">
                  <c:v>1.0617000000000001</c:v>
                </c:pt>
                <c:pt idx="5090">
                  <c:v>0.96087999999999996</c:v>
                </c:pt>
                <c:pt idx="5091">
                  <c:v>0.87458000000000002</c:v>
                </c:pt>
                <c:pt idx="5092">
                  <c:v>0.67168000000000005</c:v>
                </c:pt>
                <c:pt idx="5093">
                  <c:v>0.45973000000000003</c:v>
                </c:pt>
                <c:pt idx="5094">
                  <c:v>0.21365000000000001</c:v>
                </c:pt>
                <c:pt idx="5095">
                  <c:v>1.7278999999999999E-2</c:v>
                </c:pt>
                <c:pt idx="5096">
                  <c:v>-0.20244000000000001</c:v>
                </c:pt>
                <c:pt idx="5097">
                  <c:v>-0.46250000000000002</c:v>
                </c:pt>
                <c:pt idx="5098">
                  <c:v>-0.60019999999999996</c:v>
                </c:pt>
                <c:pt idx="5099">
                  <c:v>-0.72397</c:v>
                </c:pt>
                <c:pt idx="5100">
                  <c:v>-0.84296000000000004</c:v>
                </c:pt>
                <c:pt idx="5101">
                  <c:v>-0.94903000000000004</c:v>
                </c:pt>
                <c:pt idx="5102">
                  <c:v>-1.0376000000000001</c:v>
                </c:pt>
                <c:pt idx="5103">
                  <c:v>-1.1534</c:v>
                </c:pt>
                <c:pt idx="5104">
                  <c:v>-1.2602</c:v>
                </c:pt>
                <c:pt idx="5105">
                  <c:v>-1.3613</c:v>
                </c:pt>
                <c:pt idx="5106">
                  <c:v>-1.3697999999999999</c:v>
                </c:pt>
                <c:pt idx="5107">
                  <c:v>-1.4097999999999999</c:v>
                </c:pt>
                <c:pt idx="5108">
                  <c:v>-1.4349000000000001</c:v>
                </c:pt>
                <c:pt idx="5109">
                  <c:v>-1.4251</c:v>
                </c:pt>
                <c:pt idx="5110">
                  <c:v>-1.3402000000000001</c:v>
                </c:pt>
                <c:pt idx="5111">
                  <c:v>-1.2684</c:v>
                </c:pt>
                <c:pt idx="5112">
                  <c:v>-1.1380999999999999</c:v>
                </c:pt>
                <c:pt idx="5113">
                  <c:v>-1.1200000000000001</c:v>
                </c:pt>
                <c:pt idx="5114">
                  <c:v>-1.0589</c:v>
                </c:pt>
                <c:pt idx="5115">
                  <c:v>-1.0266</c:v>
                </c:pt>
                <c:pt idx="5116">
                  <c:v>-0.91861999999999999</c:v>
                </c:pt>
                <c:pt idx="5117">
                  <c:v>-0.90817999999999999</c:v>
                </c:pt>
                <c:pt idx="5118">
                  <c:v>-0.99490999999999996</c:v>
                </c:pt>
                <c:pt idx="5119">
                  <c:v>-0.96811999999999998</c:v>
                </c:pt>
                <c:pt idx="5120">
                  <c:v>-0.96528000000000003</c:v>
                </c:pt>
                <c:pt idx="5121">
                  <c:v>-0.93354000000000004</c:v>
                </c:pt>
                <c:pt idx="5122">
                  <c:v>-0.93435999999999997</c:v>
                </c:pt>
                <c:pt idx="5123">
                  <c:v>-0.90354000000000001</c:v>
                </c:pt>
                <c:pt idx="5124">
                  <c:v>-0.89859999999999995</c:v>
                </c:pt>
                <c:pt idx="5125">
                  <c:v>-0.86687999999999998</c:v>
                </c:pt>
                <c:pt idx="5126">
                  <c:v>-0.82881000000000005</c:v>
                </c:pt>
                <c:pt idx="5127">
                  <c:v>-0.85677000000000003</c:v>
                </c:pt>
                <c:pt idx="5128">
                  <c:v>-0.88232999999999995</c:v>
                </c:pt>
                <c:pt idx="5129">
                  <c:v>-0.88373999999999997</c:v>
                </c:pt>
                <c:pt idx="5130">
                  <c:v>-0.92151000000000005</c:v>
                </c:pt>
                <c:pt idx="5131">
                  <c:v>-0.96458999999999995</c:v>
                </c:pt>
                <c:pt idx="5132">
                  <c:v>-0.97231999999999996</c:v>
                </c:pt>
                <c:pt idx="5133">
                  <c:v>-1.0124</c:v>
                </c:pt>
                <c:pt idx="5134">
                  <c:v>-0.96914999999999996</c:v>
                </c:pt>
                <c:pt idx="5135">
                  <c:v>-0.94849000000000006</c:v>
                </c:pt>
                <c:pt idx="5136">
                  <c:v>-0.98343000000000003</c:v>
                </c:pt>
                <c:pt idx="5137">
                  <c:v>-1.0054000000000001</c:v>
                </c:pt>
                <c:pt idx="5138">
                  <c:v>-1.0188999999999999</c:v>
                </c:pt>
                <c:pt idx="5139">
                  <c:v>-1.0377000000000001</c:v>
                </c:pt>
                <c:pt idx="5140">
                  <c:v>-1.0794999999999999</c:v>
                </c:pt>
                <c:pt idx="5141">
                  <c:v>-1.0804</c:v>
                </c:pt>
                <c:pt idx="5142">
                  <c:v>-1.1168</c:v>
                </c:pt>
                <c:pt idx="5143">
                  <c:v>-1.1273</c:v>
                </c:pt>
                <c:pt idx="5144">
                  <c:v>-1.1168</c:v>
                </c:pt>
                <c:pt idx="5145">
                  <c:v>-1.1424000000000001</c:v>
                </c:pt>
                <c:pt idx="5146">
                  <c:v>-1.1487000000000001</c:v>
                </c:pt>
                <c:pt idx="5147">
                  <c:v>-1.1662999999999999</c:v>
                </c:pt>
                <c:pt idx="5148">
                  <c:v>-1.1793</c:v>
                </c:pt>
                <c:pt idx="5149">
                  <c:v>-1.2422</c:v>
                </c:pt>
                <c:pt idx="5150">
                  <c:v>-1.2296</c:v>
                </c:pt>
                <c:pt idx="5151">
                  <c:v>-1.1951000000000001</c:v>
                </c:pt>
                <c:pt idx="5152">
                  <c:v>-1.2112000000000001</c:v>
                </c:pt>
                <c:pt idx="5153">
                  <c:v>-1.2433000000000001</c:v>
                </c:pt>
                <c:pt idx="5154">
                  <c:v>-1.1673</c:v>
                </c:pt>
                <c:pt idx="5155">
                  <c:v>-1.1229</c:v>
                </c:pt>
                <c:pt idx="5156">
                  <c:v>-1.0666</c:v>
                </c:pt>
                <c:pt idx="5157">
                  <c:v>-1.0422</c:v>
                </c:pt>
                <c:pt idx="5158">
                  <c:v>-1.0018</c:v>
                </c:pt>
                <c:pt idx="5159">
                  <c:v>-1.0067999999999999</c:v>
                </c:pt>
                <c:pt idx="5160">
                  <c:v>-0.95184000000000002</c:v>
                </c:pt>
                <c:pt idx="5161">
                  <c:v>-0.88012999999999997</c:v>
                </c:pt>
                <c:pt idx="5162">
                  <c:v>-0.84872000000000003</c:v>
                </c:pt>
                <c:pt idx="5163">
                  <c:v>-0.79637000000000002</c:v>
                </c:pt>
                <c:pt idx="5164">
                  <c:v>-0.85641999999999996</c:v>
                </c:pt>
                <c:pt idx="5165">
                  <c:v>-0.88863000000000003</c:v>
                </c:pt>
                <c:pt idx="5166">
                  <c:v>-0.92967</c:v>
                </c:pt>
                <c:pt idx="5167">
                  <c:v>-0.99017999999999995</c:v>
                </c:pt>
                <c:pt idx="5168">
                  <c:v>-1.0589999999999999</c:v>
                </c:pt>
                <c:pt idx="5169">
                  <c:v>-1.0861000000000001</c:v>
                </c:pt>
                <c:pt idx="5170">
                  <c:v>-1.0913999999999999</c:v>
                </c:pt>
                <c:pt idx="5171">
                  <c:v>-1.05</c:v>
                </c:pt>
                <c:pt idx="5172">
                  <c:v>-1.0335000000000001</c:v>
                </c:pt>
                <c:pt idx="5173">
                  <c:v>-0.98565999999999998</c:v>
                </c:pt>
                <c:pt idx="5174">
                  <c:v>-1.069</c:v>
                </c:pt>
                <c:pt idx="5175">
                  <c:v>-1.0291999999999999</c:v>
                </c:pt>
                <c:pt idx="5176">
                  <c:v>-0.96374000000000004</c:v>
                </c:pt>
                <c:pt idx="5177">
                  <c:v>-0.96250000000000002</c:v>
                </c:pt>
                <c:pt idx="5178">
                  <c:v>-0.97435000000000005</c:v>
                </c:pt>
                <c:pt idx="5179">
                  <c:v>-1.0465</c:v>
                </c:pt>
                <c:pt idx="5180">
                  <c:v>-0.99746999999999997</c:v>
                </c:pt>
                <c:pt idx="5181">
                  <c:v>-0.92366000000000004</c:v>
                </c:pt>
                <c:pt idx="5182">
                  <c:v>-0.89061000000000001</c:v>
                </c:pt>
                <c:pt idx="5183">
                  <c:v>-0.85231999999999997</c:v>
                </c:pt>
                <c:pt idx="5184">
                  <c:v>-0.89851999999999999</c:v>
                </c:pt>
                <c:pt idx="5185">
                  <c:v>-0.90391999999999995</c:v>
                </c:pt>
                <c:pt idx="5186">
                  <c:v>-0.82748999999999995</c:v>
                </c:pt>
                <c:pt idx="5187">
                  <c:v>-0.86111000000000004</c:v>
                </c:pt>
                <c:pt idx="5188">
                  <c:v>-0.90159999999999996</c:v>
                </c:pt>
                <c:pt idx="5189">
                  <c:v>-0.84614</c:v>
                </c:pt>
                <c:pt idx="5190">
                  <c:v>-0.80113999999999996</c:v>
                </c:pt>
                <c:pt idx="5191">
                  <c:v>-0.76054999999999995</c:v>
                </c:pt>
                <c:pt idx="5192">
                  <c:v>-0.7056</c:v>
                </c:pt>
                <c:pt idx="5193">
                  <c:v>-0.63580000000000003</c:v>
                </c:pt>
                <c:pt idx="5194">
                  <c:v>-0.63566999999999996</c:v>
                </c:pt>
                <c:pt idx="5195">
                  <c:v>-0.54181000000000001</c:v>
                </c:pt>
                <c:pt idx="5196">
                  <c:v>-0.50309999999999999</c:v>
                </c:pt>
                <c:pt idx="5197">
                  <c:v>-0.50663000000000002</c:v>
                </c:pt>
                <c:pt idx="5198">
                  <c:v>-0.45302999999999999</c:v>
                </c:pt>
                <c:pt idx="5199">
                  <c:v>-0.37308000000000002</c:v>
                </c:pt>
                <c:pt idx="5200">
                  <c:v>-0.42187999999999998</c:v>
                </c:pt>
                <c:pt idx="5201">
                  <c:v>-0.42537999999999998</c:v>
                </c:pt>
                <c:pt idx="5202">
                  <c:v>-0.42381000000000002</c:v>
                </c:pt>
                <c:pt idx="5203">
                  <c:v>-0.47609000000000001</c:v>
                </c:pt>
                <c:pt idx="5204">
                  <c:v>-0.47847000000000001</c:v>
                </c:pt>
                <c:pt idx="5205">
                  <c:v>-0.56464000000000003</c:v>
                </c:pt>
                <c:pt idx="5206">
                  <c:v>-0.68217000000000005</c:v>
                </c:pt>
                <c:pt idx="5207">
                  <c:v>-0.75980999999999999</c:v>
                </c:pt>
                <c:pt idx="5208">
                  <c:v>-0.69481999999999999</c:v>
                </c:pt>
                <c:pt idx="5209">
                  <c:v>-0.79220000000000002</c:v>
                </c:pt>
                <c:pt idx="5210">
                  <c:v>-0.78578000000000003</c:v>
                </c:pt>
                <c:pt idx="5211">
                  <c:v>-0.69735999999999998</c:v>
                </c:pt>
                <c:pt idx="5212">
                  <c:v>-0.72287999999999997</c:v>
                </c:pt>
                <c:pt idx="5213">
                  <c:v>-0.72462000000000004</c:v>
                </c:pt>
                <c:pt idx="5214">
                  <c:v>-0.66507000000000005</c:v>
                </c:pt>
                <c:pt idx="5215">
                  <c:v>-0.68235000000000001</c:v>
                </c:pt>
                <c:pt idx="5216">
                  <c:v>-0.65964999999999996</c:v>
                </c:pt>
                <c:pt idx="5217">
                  <c:v>-0.71064000000000005</c:v>
                </c:pt>
                <c:pt idx="5218">
                  <c:v>-0.67813999999999997</c:v>
                </c:pt>
                <c:pt idx="5219">
                  <c:v>-0.62648000000000004</c:v>
                </c:pt>
                <c:pt idx="5220">
                  <c:v>-0.60570000000000002</c:v>
                </c:pt>
                <c:pt idx="5221">
                  <c:v>-0.61102000000000001</c:v>
                </c:pt>
                <c:pt idx="5222">
                  <c:v>-0.58230000000000004</c:v>
                </c:pt>
                <c:pt idx="5223">
                  <c:v>-0.59375999999999995</c:v>
                </c:pt>
                <c:pt idx="5224">
                  <c:v>-0.62480999999999998</c:v>
                </c:pt>
                <c:pt idx="5225">
                  <c:v>-0.58252000000000004</c:v>
                </c:pt>
                <c:pt idx="5226">
                  <c:v>-0.54125000000000001</c:v>
                </c:pt>
                <c:pt idx="5227">
                  <c:v>-0.48087999999999997</c:v>
                </c:pt>
                <c:pt idx="5228">
                  <c:v>-0.40073999999999999</c:v>
                </c:pt>
                <c:pt idx="5229">
                  <c:v>-0.28709000000000001</c:v>
                </c:pt>
                <c:pt idx="5230">
                  <c:v>-0.10685</c:v>
                </c:pt>
                <c:pt idx="5231">
                  <c:v>1.5945000000000001E-2</c:v>
                </c:pt>
                <c:pt idx="5232">
                  <c:v>7.5206999999999996E-2</c:v>
                </c:pt>
                <c:pt idx="5233">
                  <c:v>2.9798999999999999E-2</c:v>
                </c:pt>
                <c:pt idx="5234">
                  <c:v>6.5309000000000006E-2</c:v>
                </c:pt>
                <c:pt idx="5235">
                  <c:v>0.12268999999999999</c:v>
                </c:pt>
                <c:pt idx="5236">
                  <c:v>0.12759999999999999</c:v>
                </c:pt>
                <c:pt idx="5237">
                  <c:v>0.1162</c:v>
                </c:pt>
                <c:pt idx="5238">
                  <c:v>0.10548</c:v>
                </c:pt>
                <c:pt idx="5239">
                  <c:v>0.12089999999999999</c:v>
                </c:pt>
                <c:pt idx="5240">
                  <c:v>8.0933000000000005E-2</c:v>
                </c:pt>
                <c:pt idx="5241">
                  <c:v>5.4219999999999997E-2</c:v>
                </c:pt>
                <c:pt idx="5242">
                  <c:v>0.15833</c:v>
                </c:pt>
                <c:pt idx="5243">
                  <c:v>0.17322000000000001</c:v>
                </c:pt>
                <c:pt idx="5244">
                  <c:v>0.32747999999999999</c:v>
                </c:pt>
                <c:pt idx="5245">
                  <c:v>0.47017999999999999</c:v>
                </c:pt>
                <c:pt idx="5246">
                  <c:v>0.45750000000000002</c:v>
                </c:pt>
                <c:pt idx="5247">
                  <c:v>0.48710999999999999</c:v>
                </c:pt>
                <c:pt idx="5248">
                  <c:v>0.50136000000000003</c:v>
                </c:pt>
                <c:pt idx="5249">
                  <c:v>0.54266999999999999</c:v>
                </c:pt>
                <c:pt idx="5250">
                  <c:v>0.53574999999999995</c:v>
                </c:pt>
                <c:pt idx="5251">
                  <c:v>0.58875</c:v>
                </c:pt>
                <c:pt idx="5252">
                  <c:v>0.61995999999999996</c:v>
                </c:pt>
                <c:pt idx="5253">
                  <c:v>0.60345000000000004</c:v>
                </c:pt>
                <c:pt idx="5254">
                  <c:v>0.63973000000000002</c:v>
                </c:pt>
                <c:pt idx="5255">
                  <c:v>0.70123999999999997</c:v>
                </c:pt>
                <c:pt idx="5256">
                  <c:v>0.73197999999999996</c:v>
                </c:pt>
                <c:pt idx="5257">
                  <c:v>0.69950000000000001</c:v>
                </c:pt>
                <c:pt idx="5258">
                  <c:v>0.66269</c:v>
                </c:pt>
                <c:pt idx="5259">
                  <c:v>0.69533</c:v>
                </c:pt>
                <c:pt idx="5260">
                  <c:v>0.65988000000000002</c:v>
                </c:pt>
                <c:pt idx="5261">
                  <c:v>0.63192999999999999</c:v>
                </c:pt>
                <c:pt idx="5262">
                  <c:v>0.60904000000000003</c:v>
                </c:pt>
                <c:pt idx="5263">
                  <c:v>0.60379000000000005</c:v>
                </c:pt>
                <c:pt idx="5264">
                  <c:v>0.56745000000000001</c:v>
                </c:pt>
                <c:pt idx="5265">
                  <c:v>0.53425</c:v>
                </c:pt>
                <c:pt idx="5266">
                  <c:v>0.57535000000000003</c:v>
                </c:pt>
                <c:pt idx="5267">
                  <c:v>0.60614999999999997</c:v>
                </c:pt>
                <c:pt idx="5268">
                  <c:v>0.61860999999999999</c:v>
                </c:pt>
                <c:pt idx="5269">
                  <c:v>0.67032000000000003</c:v>
                </c:pt>
                <c:pt idx="5270">
                  <c:v>0.58204999999999996</c:v>
                </c:pt>
                <c:pt idx="5271">
                  <c:v>0.59382999999999997</c:v>
                </c:pt>
                <c:pt idx="5272">
                  <c:v>0.59819</c:v>
                </c:pt>
                <c:pt idx="5273">
                  <c:v>0.57255</c:v>
                </c:pt>
                <c:pt idx="5274">
                  <c:v>0.53308999999999995</c:v>
                </c:pt>
                <c:pt idx="5275">
                  <c:v>0.53046000000000004</c:v>
                </c:pt>
                <c:pt idx="5276">
                  <c:v>0.62934999999999997</c:v>
                </c:pt>
                <c:pt idx="5277">
                  <c:v>0.73399000000000003</c:v>
                </c:pt>
                <c:pt idx="5278">
                  <c:v>0.83803000000000005</c:v>
                </c:pt>
                <c:pt idx="5279">
                  <c:v>0.85790999999999995</c:v>
                </c:pt>
                <c:pt idx="5280">
                  <c:v>0.90224000000000004</c:v>
                </c:pt>
                <c:pt idx="5281">
                  <c:v>0.95852000000000004</c:v>
                </c:pt>
                <c:pt idx="5282">
                  <c:v>1.0269999999999999</c:v>
                </c:pt>
                <c:pt idx="5283">
                  <c:v>1.0862000000000001</c:v>
                </c:pt>
                <c:pt idx="5284">
                  <c:v>1.1480999999999999</c:v>
                </c:pt>
                <c:pt idx="5285">
                  <c:v>1.1839</c:v>
                </c:pt>
                <c:pt idx="5286">
                  <c:v>1.141</c:v>
                </c:pt>
                <c:pt idx="5287">
                  <c:v>1.1593</c:v>
                </c:pt>
                <c:pt idx="5288">
                  <c:v>1.2801</c:v>
                </c:pt>
                <c:pt idx="5289">
                  <c:v>1.4149</c:v>
                </c:pt>
                <c:pt idx="5290">
                  <c:v>1.5654999999999999</c:v>
                </c:pt>
                <c:pt idx="5291">
                  <c:v>1.6741999999999999</c:v>
                </c:pt>
                <c:pt idx="5292">
                  <c:v>1.7362</c:v>
                </c:pt>
                <c:pt idx="5293">
                  <c:v>1.7887</c:v>
                </c:pt>
                <c:pt idx="5294">
                  <c:v>1.7116</c:v>
                </c:pt>
                <c:pt idx="5295">
                  <c:v>1.5093000000000001</c:v>
                </c:pt>
                <c:pt idx="5296">
                  <c:v>1.2992999999999999</c:v>
                </c:pt>
                <c:pt idx="5297">
                  <c:v>1.1268</c:v>
                </c:pt>
                <c:pt idx="5298">
                  <c:v>0.89470000000000005</c:v>
                </c:pt>
                <c:pt idx="5299">
                  <c:v>0.6825</c:v>
                </c:pt>
                <c:pt idx="5300">
                  <c:v>0.60862000000000005</c:v>
                </c:pt>
                <c:pt idx="5301">
                  <c:v>0.55542999999999998</c:v>
                </c:pt>
                <c:pt idx="5302">
                  <c:v>0.44307000000000002</c:v>
                </c:pt>
                <c:pt idx="5303">
                  <c:v>0.33221000000000001</c:v>
                </c:pt>
                <c:pt idx="5304">
                  <c:v>0.25545000000000001</c:v>
                </c:pt>
                <c:pt idx="5305">
                  <c:v>0.22544</c:v>
                </c:pt>
                <c:pt idx="5306">
                  <c:v>0.15443999999999999</c:v>
                </c:pt>
                <c:pt idx="5307">
                  <c:v>0.13173000000000001</c:v>
                </c:pt>
                <c:pt idx="5308">
                  <c:v>2.4573999999999999E-2</c:v>
                </c:pt>
                <c:pt idx="5309">
                  <c:v>4.6519999999999999E-3</c:v>
                </c:pt>
                <c:pt idx="5310">
                  <c:v>4.7569E-2</c:v>
                </c:pt>
                <c:pt idx="5311">
                  <c:v>-1.6480999999999999E-2</c:v>
                </c:pt>
                <c:pt idx="5312">
                  <c:v>-5.4473000000000001E-2</c:v>
                </c:pt>
                <c:pt idx="5313">
                  <c:v>-7.3903999999999997E-2</c:v>
                </c:pt>
                <c:pt idx="5314">
                  <c:v>-6.6764000000000004E-2</c:v>
                </c:pt>
                <c:pt idx="5315">
                  <c:v>-3.9077000000000001E-2</c:v>
                </c:pt>
                <c:pt idx="5316">
                  <c:v>-7.6651999999999996E-3</c:v>
                </c:pt>
                <c:pt idx="5317">
                  <c:v>8.8114999999999999E-2</c:v>
                </c:pt>
                <c:pt idx="5318">
                  <c:v>0.11927</c:v>
                </c:pt>
                <c:pt idx="5319">
                  <c:v>0.15378</c:v>
                </c:pt>
                <c:pt idx="5320">
                  <c:v>0.16586000000000001</c:v>
                </c:pt>
                <c:pt idx="5321">
                  <c:v>0.26812999999999998</c:v>
                </c:pt>
                <c:pt idx="5322">
                  <c:v>0.30198000000000003</c:v>
                </c:pt>
                <c:pt idx="5323">
                  <c:v>0.28338999999999998</c:v>
                </c:pt>
                <c:pt idx="5324">
                  <c:v>0.33152999999999999</c:v>
                </c:pt>
                <c:pt idx="5325">
                  <c:v>0.37787999999999999</c:v>
                </c:pt>
                <c:pt idx="5326">
                  <c:v>0.31813999999999998</c:v>
                </c:pt>
                <c:pt idx="5327">
                  <c:v>0.29461999999999999</c:v>
                </c:pt>
                <c:pt idx="5328">
                  <c:v>0.36709999999999998</c:v>
                </c:pt>
                <c:pt idx="5329">
                  <c:v>0.43075000000000002</c:v>
                </c:pt>
                <c:pt idx="5330">
                  <c:v>0.40616999999999998</c:v>
                </c:pt>
                <c:pt idx="5331">
                  <c:v>0.48851</c:v>
                </c:pt>
                <c:pt idx="5332">
                  <c:v>0.55084</c:v>
                </c:pt>
                <c:pt idx="5333">
                  <c:v>0.58318999999999999</c:v>
                </c:pt>
                <c:pt idx="5334">
                  <c:v>0.67725000000000002</c:v>
                </c:pt>
                <c:pt idx="5335">
                  <c:v>0.74529999999999996</c:v>
                </c:pt>
                <c:pt idx="5336">
                  <c:v>0.76985999999999999</c:v>
                </c:pt>
                <c:pt idx="5337">
                  <c:v>0.83340000000000003</c:v>
                </c:pt>
                <c:pt idx="5338">
                  <c:v>0.87573999999999996</c:v>
                </c:pt>
                <c:pt idx="5339">
                  <c:v>0.89117000000000002</c:v>
                </c:pt>
                <c:pt idx="5340">
                  <c:v>0.89027000000000001</c:v>
                </c:pt>
                <c:pt idx="5341">
                  <c:v>0.84003000000000005</c:v>
                </c:pt>
                <c:pt idx="5342">
                  <c:v>0.81845999999999997</c:v>
                </c:pt>
                <c:pt idx="5343">
                  <c:v>0.8034</c:v>
                </c:pt>
                <c:pt idx="5344">
                  <c:v>0.76154999999999995</c:v>
                </c:pt>
                <c:pt idx="5345">
                  <c:v>0.78437000000000001</c:v>
                </c:pt>
                <c:pt idx="5346">
                  <c:v>0.78305999999999998</c:v>
                </c:pt>
                <c:pt idx="5347">
                  <c:v>0.76019000000000003</c:v>
                </c:pt>
                <c:pt idx="5348">
                  <c:v>0.75249999999999995</c:v>
                </c:pt>
                <c:pt idx="5349">
                  <c:v>0.79801</c:v>
                </c:pt>
                <c:pt idx="5350">
                  <c:v>0.80054999999999998</c:v>
                </c:pt>
                <c:pt idx="5351">
                  <c:v>0.81047000000000002</c:v>
                </c:pt>
                <c:pt idx="5352">
                  <c:v>0.77646000000000004</c:v>
                </c:pt>
                <c:pt idx="5353">
                  <c:v>0.77271000000000001</c:v>
                </c:pt>
                <c:pt idx="5354">
                  <c:v>0.79674999999999996</c:v>
                </c:pt>
                <c:pt idx="5355">
                  <c:v>0.78539000000000003</c:v>
                </c:pt>
                <c:pt idx="5356">
                  <c:v>0.86428000000000005</c:v>
                </c:pt>
                <c:pt idx="5357">
                  <c:v>0.91778999999999999</c:v>
                </c:pt>
                <c:pt idx="5358">
                  <c:v>0.99212</c:v>
                </c:pt>
                <c:pt idx="5359">
                  <c:v>1.0732999999999999</c:v>
                </c:pt>
                <c:pt idx="5360">
                  <c:v>1.0611999999999999</c:v>
                </c:pt>
                <c:pt idx="5361">
                  <c:v>1.1184000000000001</c:v>
                </c:pt>
                <c:pt idx="5362">
                  <c:v>1.2077</c:v>
                </c:pt>
                <c:pt idx="5363">
                  <c:v>1.2363999999999999</c:v>
                </c:pt>
                <c:pt idx="5364">
                  <c:v>1.2781</c:v>
                </c:pt>
                <c:pt idx="5365">
                  <c:v>1.3569</c:v>
                </c:pt>
                <c:pt idx="5366">
                  <c:v>1.4023000000000001</c:v>
                </c:pt>
                <c:pt idx="5367">
                  <c:v>1.5398000000000001</c:v>
                </c:pt>
                <c:pt idx="5368">
                  <c:v>1.7007000000000001</c:v>
                </c:pt>
                <c:pt idx="5369">
                  <c:v>1.7947</c:v>
                </c:pt>
                <c:pt idx="5370">
                  <c:v>1.9645999999999999</c:v>
                </c:pt>
                <c:pt idx="5371">
                  <c:v>2.1074999999999999</c:v>
                </c:pt>
                <c:pt idx="5372">
                  <c:v>2.2776999999999998</c:v>
                </c:pt>
                <c:pt idx="5373">
                  <c:v>2.4184000000000001</c:v>
                </c:pt>
                <c:pt idx="5374">
                  <c:v>2.5568</c:v>
                </c:pt>
                <c:pt idx="5375">
                  <c:v>2.7157</c:v>
                </c:pt>
                <c:pt idx="5376">
                  <c:v>2.8485</c:v>
                </c:pt>
                <c:pt idx="5377">
                  <c:v>2.9523000000000001</c:v>
                </c:pt>
                <c:pt idx="5378">
                  <c:v>3.1326999999999998</c:v>
                </c:pt>
                <c:pt idx="5379">
                  <c:v>3.2728999999999999</c:v>
                </c:pt>
                <c:pt idx="5380">
                  <c:v>3.3795999999999999</c:v>
                </c:pt>
                <c:pt idx="5381">
                  <c:v>3.4828000000000001</c:v>
                </c:pt>
                <c:pt idx="5382">
                  <c:v>3.6326999999999998</c:v>
                </c:pt>
                <c:pt idx="5383">
                  <c:v>3.7660999999999998</c:v>
                </c:pt>
                <c:pt idx="5384">
                  <c:v>3.9517000000000002</c:v>
                </c:pt>
                <c:pt idx="5385">
                  <c:v>4.1172000000000004</c:v>
                </c:pt>
                <c:pt idx="5386">
                  <c:v>4.2824</c:v>
                </c:pt>
                <c:pt idx="5387">
                  <c:v>4.4619999999999997</c:v>
                </c:pt>
                <c:pt idx="5388">
                  <c:v>4.4903000000000004</c:v>
                </c:pt>
                <c:pt idx="5389">
                  <c:v>4.5076000000000001</c:v>
                </c:pt>
                <c:pt idx="5390">
                  <c:v>4.5235000000000003</c:v>
                </c:pt>
                <c:pt idx="5391">
                  <c:v>4.5613000000000001</c:v>
                </c:pt>
                <c:pt idx="5392">
                  <c:v>4.6048</c:v>
                </c:pt>
                <c:pt idx="5393">
                  <c:v>4.5997000000000003</c:v>
                </c:pt>
                <c:pt idx="5394">
                  <c:v>4.5574000000000003</c:v>
                </c:pt>
                <c:pt idx="5395">
                  <c:v>4.5343</c:v>
                </c:pt>
                <c:pt idx="5396">
                  <c:v>4.4908000000000001</c:v>
                </c:pt>
                <c:pt idx="5397">
                  <c:v>4.5141</c:v>
                </c:pt>
                <c:pt idx="5398">
                  <c:v>4.4913999999999996</c:v>
                </c:pt>
                <c:pt idx="5399">
                  <c:v>4.4409999999999998</c:v>
                </c:pt>
                <c:pt idx="5400">
                  <c:v>4.3384</c:v>
                </c:pt>
                <c:pt idx="5401">
                  <c:v>4.3114999999999997</c:v>
                </c:pt>
                <c:pt idx="5402">
                  <c:v>4.3219000000000003</c:v>
                </c:pt>
                <c:pt idx="5403">
                  <c:v>4.3141999999999996</c:v>
                </c:pt>
                <c:pt idx="5404">
                  <c:v>4.3529999999999998</c:v>
                </c:pt>
                <c:pt idx="5405">
                  <c:v>4.3080999999999996</c:v>
                </c:pt>
                <c:pt idx="5406">
                  <c:v>4.2146999999999997</c:v>
                </c:pt>
                <c:pt idx="5407">
                  <c:v>4.1234999999999999</c:v>
                </c:pt>
                <c:pt idx="5408">
                  <c:v>4.1673</c:v>
                </c:pt>
                <c:pt idx="5409">
                  <c:v>4.1856</c:v>
                </c:pt>
                <c:pt idx="5410">
                  <c:v>4.2202999999999999</c:v>
                </c:pt>
                <c:pt idx="5411">
                  <c:v>4.2803000000000004</c:v>
                </c:pt>
                <c:pt idx="5412">
                  <c:v>4.3830999999999998</c:v>
                </c:pt>
                <c:pt idx="5413">
                  <c:v>4.4806999999999997</c:v>
                </c:pt>
                <c:pt idx="5414">
                  <c:v>4.4569000000000001</c:v>
                </c:pt>
                <c:pt idx="5415">
                  <c:v>4.5164</c:v>
                </c:pt>
                <c:pt idx="5416">
                  <c:v>4.5940000000000003</c:v>
                </c:pt>
                <c:pt idx="5417">
                  <c:v>4.6589999999999998</c:v>
                </c:pt>
                <c:pt idx="5418">
                  <c:v>4.6989999999999998</c:v>
                </c:pt>
                <c:pt idx="5419">
                  <c:v>4.6723999999999997</c:v>
                </c:pt>
                <c:pt idx="5420">
                  <c:v>4.6661000000000001</c:v>
                </c:pt>
                <c:pt idx="5421">
                  <c:v>4.6994999999999996</c:v>
                </c:pt>
                <c:pt idx="5422">
                  <c:v>4.7477</c:v>
                </c:pt>
                <c:pt idx="5423">
                  <c:v>4.8704999999999998</c:v>
                </c:pt>
                <c:pt idx="5424">
                  <c:v>4.9774000000000003</c:v>
                </c:pt>
                <c:pt idx="5425">
                  <c:v>4.9809999999999999</c:v>
                </c:pt>
                <c:pt idx="5426">
                  <c:v>4.9972000000000003</c:v>
                </c:pt>
                <c:pt idx="5427">
                  <c:v>5.0021000000000004</c:v>
                </c:pt>
                <c:pt idx="5428">
                  <c:v>4.9903000000000004</c:v>
                </c:pt>
                <c:pt idx="5429">
                  <c:v>4.9482999999999997</c:v>
                </c:pt>
                <c:pt idx="5430">
                  <c:v>4.8970000000000002</c:v>
                </c:pt>
                <c:pt idx="5431">
                  <c:v>4.8259999999999996</c:v>
                </c:pt>
                <c:pt idx="5432">
                  <c:v>4.7653999999999996</c:v>
                </c:pt>
                <c:pt idx="5433">
                  <c:v>4.6913999999999998</c:v>
                </c:pt>
                <c:pt idx="5434">
                  <c:v>4.5256999999999996</c:v>
                </c:pt>
                <c:pt idx="5435">
                  <c:v>4.407</c:v>
                </c:pt>
                <c:pt idx="5436">
                  <c:v>4.41</c:v>
                </c:pt>
                <c:pt idx="5437">
                  <c:v>4.4078999999999997</c:v>
                </c:pt>
                <c:pt idx="5438">
                  <c:v>4.4288999999999996</c:v>
                </c:pt>
                <c:pt idx="5439">
                  <c:v>4.4859</c:v>
                </c:pt>
                <c:pt idx="5440">
                  <c:v>4.5647000000000002</c:v>
                </c:pt>
                <c:pt idx="5441">
                  <c:v>4.6653000000000002</c:v>
                </c:pt>
                <c:pt idx="5442">
                  <c:v>4.6985000000000001</c:v>
                </c:pt>
                <c:pt idx="5443">
                  <c:v>4.6158999999999999</c:v>
                </c:pt>
                <c:pt idx="5444">
                  <c:v>4.5448000000000004</c:v>
                </c:pt>
                <c:pt idx="5445">
                  <c:v>4.4428999999999998</c:v>
                </c:pt>
                <c:pt idx="5446">
                  <c:v>4.4044999999999996</c:v>
                </c:pt>
                <c:pt idx="5447">
                  <c:v>4.4494999999999996</c:v>
                </c:pt>
                <c:pt idx="5448">
                  <c:v>4.4771999999999998</c:v>
                </c:pt>
                <c:pt idx="5449">
                  <c:v>4.5476000000000001</c:v>
                </c:pt>
                <c:pt idx="5450">
                  <c:v>4.5730000000000004</c:v>
                </c:pt>
                <c:pt idx="5451">
                  <c:v>4.5656999999999996</c:v>
                </c:pt>
                <c:pt idx="5452">
                  <c:v>4.5827</c:v>
                </c:pt>
                <c:pt idx="5453">
                  <c:v>4.5217999999999998</c:v>
                </c:pt>
                <c:pt idx="5454">
                  <c:v>4.4843999999999999</c:v>
                </c:pt>
                <c:pt idx="5455">
                  <c:v>4.5430999999999999</c:v>
                </c:pt>
                <c:pt idx="5456">
                  <c:v>4.6064999999999996</c:v>
                </c:pt>
                <c:pt idx="5457">
                  <c:v>4.6173000000000002</c:v>
                </c:pt>
                <c:pt idx="5458">
                  <c:v>4.6111000000000004</c:v>
                </c:pt>
                <c:pt idx="5459">
                  <c:v>4.6365999999999996</c:v>
                </c:pt>
                <c:pt idx="5460">
                  <c:v>4.5826000000000002</c:v>
                </c:pt>
                <c:pt idx="5461">
                  <c:v>4.4762000000000004</c:v>
                </c:pt>
                <c:pt idx="5462">
                  <c:v>4.4866000000000001</c:v>
                </c:pt>
                <c:pt idx="5463">
                  <c:v>4.4204999999999997</c:v>
                </c:pt>
                <c:pt idx="5464">
                  <c:v>4.4268999999999998</c:v>
                </c:pt>
                <c:pt idx="5465">
                  <c:v>4.4718999999999998</c:v>
                </c:pt>
                <c:pt idx="5466">
                  <c:v>4.5693999999999999</c:v>
                </c:pt>
                <c:pt idx="5467">
                  <c:v>4.6414999999999997</c:v>
                </c:pt>
                <c:pt idx="5468">
                  <c:v>4.7205000000000004</c:v>
                </c:pt>
                <c:pt idx="5469">
                  <c:v>4.8453999999999997</c:v>
                </c:pt>
                <c:pt idx="5470">
                  <c:v>4.9459</c:v>
                </c:pt>
                <c:pt idx="5471">
                  <c:v>5.0445000000000002</c:v>
                </c:pt>
                <c:pt idx="5472">
                  <c:v>5.0961999999999996</c:v>
                </c:pt>
                <c:pt idx="5473">
                  <c:v>5.0933000000000002</c:v>
                </c:pt>
                <c:pt idx="5474">
                  <c:v>5.1542000000000003</c:v>
                </c:pt>
                <c:pt idx="5475">
                  <c:v>5.2626999999999997</c:v>
                </c:pt>
                <c:pt idx="5476">
                  <c:v>5.3852000000000002</c:v>
                </c:pt>
                <c:pt idx="5477">
                  <c:v>5.3402000000000003</c:v>
                </c:pt>
                <c:pt idx="5478">
                  <c:v>5.3003</c:v>
                </c:pt>
                <c:pt idx="5479">
                  <c:v>5.2866</c:v>
                </c:pt>
                <c:pt idx="5480">
                  <c:v>5.3324999999999996</c:v>
                </c:pt>
                <c:pt idx="5481">
                  <c:v>5.367</c:v>
                </c:pt>
                <c:pt idx="5482">
                  <c:v>5.3029999999999999</c:v>
                </c:pt>
                <c:pt idx="5483">
                  <c:v>5.3472999999999997</c:v>
                </c:pt>
                <c:pt idx="5484">
                  <c:v>5.4756999999999998</c:v>
                </c:pt>
                <c:pt idx="5485">
                  <c:v>5.5983000000000001</c:v>
                </c:pt>
                <c:pt idx="5486">
                  <c:v>5.6351000000000004</c:v>
                </c:pt>
                <c:pt idx="5487">
                  <c:v>5.6874000000000002</c:v>
                </c:pt>
                <c:pt idx="5488">
                  <c:v>5.6481000000000003</c:v>
                </c:pt>
                <c:pt idx="5489">
                  <c:v>5.6681999999999997</c:v>
                </c:pt>
                <c:pt idx="5490">
                  <c:v>5.5980999999999996</c:v>
                </c:pt>
                <c:pt idx="5491">
                  <c:v>5.5023999999999997</c:v>
                </c:pt>
                <c:pt idx="5492">
                  <c:v>5.3266999999999998</c:v>
                </c:pt>
                <c:pt idx="5493">
                  <c:v>5.1936</c:v>
                </c:pt>
                <c:pt idx="5494">
                  <c:v>5.0472000000000001</c:v>
                </c:pt>
                <c:pt idx="5495">
                  <c:v>4.9847999999999999</c:v>
                </c:pt>
                <c:pt idx="5496">
                  <c:v>4.9672999999999998</c:v>
                </c:pt>
                <c:pt idx="5497">
                  <c:v>4.9310999999999998</c:v>
                </c:pt>
                <c:pt idx="5498">
                  <c:v>4.8662999999999998</c:v>
                </c:pt>
                <c:pt idx="5499">
                  <c:v>4.8411999999999997</c:v>
                </c:pt>
                <c:pt idx="5500">
                  <c:v>4.9409000000000001</c:v>
                </c:pt>
                <c:pt idx="5501">
                  <c:v>5.0514000000000001</c:v>
                </c:pt>
                <c:pt idx="5502">
                  <c:v>5.0960999999999999</c:v>
                </c:pt>
                <c:pt idx="5503">
                  <c:v>5.1520000000000001</c:v>
                </c:pt>
                <c:pt idx="5504">
                  <c:v>5.2226999999999997</c:v>
                </c:pt>
                <c:pt idx="5505">
                  <c:v>5.2171000000000003</c:v>
                </c:pt>
                <c:pt idx="5506">
                  <c:v>5.0772000000000004</c:v>
                </c:pt>
                <c:pt idx="5507">
                  <c:v>4.9744999999999999</c:v>
                </c:pt>
                <c:pt idx="5508">
                  <c:v>4.9451999999999998</c:v>
                </c:pt>
                <c:pt idx="5509">
                  <c:v>4.8197999999999999</c:v>
                </c:pt>
                <c:pt idx="5510">
                  <c:v>4.6494999999999997</c:v>
                </c:pt>
                <c:pt idx="5511">
                  <c:v>4.5902000000000003</c:v>
                </c:pt>
                <c:pt idx="5512">
                  <c:v>4.6029</c:v>
                </c:pt>
                <c:pt idx="5513">
                  <c:v>4.6124000000000001</c:v>
                </c:pt>
                <c:pt idx="5514">
                  <c:v>4.6707999999999998</c:v>
                </c:pt>
                <c:pt idx="5515">
                  <c:v>4.6398999999999999</c:v>
                </c:pt>
                <c:pt idx="5516">
                  <c:v>4.5853999999999999</c:v>
                </c:pt>
                <c:pt idx="5517">
                  <c:v>4.4073000000000002</c:v>
                </c:pt>
                <c:pt idx="5518">
                  <c:v>4.0957999999999997</c:v>
                </c:pt>
                <c:pt idx="5519">
                  <c:v>3.9628999999999999</c:v>
                </c:pt>
                <c:pt idx="5520">
                  <c:v>3.8570000000000002</c:v>
                </c:pt>
                <c:pt idx="5521">
                  <c:v>3.5497999999999998</c:v>
                </c:pt>
                <c:pt idx="5522">
                  <c:v>3.2986</c:v>
                </c:pt>
                <c:pt idx="5523">
                  <c:v>3.1248</c:v>
                </c:pt>
                <c:pt idx="5524">
                  <c:v>2.8161999999999998</c:v>
                </c:pt>
                <c:pt idx="5525">
                  <c:v>2.3069999999999999</c:v>
                </c:pt>
                <c:pt idx="5526">
                  <c:v>1.7115</c:v>
                </c:pt>
                <c:pt idx="5527">
                  <c:v>1.1496</c:v>
                </c:pt>
                <c:pt idx="5528">
                  <c:v>0.81323000000000001</c:v>
                </c:pt>
                <c:pt idx="5529">
                  <c:v>0.63895999999999997</c:v>
                </c:pt>
                <c:pt idx="5530">
                  <c:v>0.56216999999999995</c:v>
                </c:pt>
                <c:pt idx="5531">
                  <c:v>0.52541000000000004</c:v>
                </c:pt>
                <c:pt idx="5532">
                  <c:v>0.62256</c:v>
                </c:pt>
                <c:pt idx="5533">
                  <c:v>0.69359000000000004</c:v>
                </c:pt>
                <c:pt idx="5534">
                  <c:v>0.68201000000000001</c:v>
                </c:pt>
                <c:pt idx="5535">
                  <c:v>0.70123000000000002</c:v>
                </c:pt>
                <c:pt idx="5536">
                  <c:v>0.81115000000000004</c:v>
                </c:pt>
                <c:pt idx="5537">
                  <c:v>0.93781999999999999</c:v>
                </c:pt>
                <c:pt idx="5538">
                  <c:v>1.0264</c:v>
                </c:pt>
                <c:pt idx="5539">
                  <c:v>1.1748000000000001</c:v>
                </c:pt>
                <c:pt idx="5540">
                  <c:v>1.3424</c:v>
                </c:pt>
                <c:pt idx="5541">
                  <c:v>1.5132000000000001</c:v>
                </c:pt>
                <c:pt idx="5542">
                  <c:v>1.6851</c:v>
                </c:pt>
                <c:pt idx="5543">
                  <c:v>1.7316</c:v>
                </c:pt>
                <c:pt idx="5544">
                  <c:v>1.7406999999999999</c:v>
                </c:pt>
                <c:pt idx="5545">
                  <c:v>1.8633</c:v>
                </c:pt>
                <c:pt idx="5546">
                  <c:v>1.9331</c:v>
                </c:pt>
                <c:pt idx="5547">
                  <c:v>1.9378</c:v>
                </c:pt>
                <c:pt idx="5548">
                  <c:v>2.0457000000000001</c:v>
                </c:pt>
                <c:pt idx="5549">
                  <c:v>2.1040000000000001</c:v>
                </c:pt>
                <c:pt idx="5550">
                  <c:v>2.0608</c:v>
                </c:pt>
                <c:pt idx="5551">
                  <c:v>2.0632999999999999</c:v>
                </c:pt>
                <c:pt idx="5552">
                  <c:v>2.1749999999999998</c:v>
                </c:pt>
                <c:pt idx="5553">
                  <c:v>2.1092</c:v>
                </c:pt>
                <c:pt idx="5554">
                  <c:v>2.0819000000000001</c:v>
                </c:pt>
                <c:pt idx="5555">
                  <c:v>2.0383</c:v>
                </c:pt>
                <c:pt idx="5556">
                  <c:v>2.0081000000000002</c:v>
                </c:pt>
                <c:pt idx="5557">
                  <c:v>1.94</c:v>
                </c:pt>
                <c:pt idx="5558">
                  <c:v>1.8691</c:v>
                </c:pt>
                <c:pt idx="5559">
                  <c:v>1.8016000000000001</c:v>
                </c:pt>
                <c:pt idx="5560">
                  <c:v>1.8051999999999999</c:v>
                </c:pt>
                <c:pt idx="5561">
                  <c:v>1.8027</c:v>
                </c:pt>
                <c:pt idx="5562">
                  <c:v>1.768</c:v>
                </c:pt>
                <c:pt idx="5563">
                  <c:v>1.7718</c:v>
                </c:pt>
                <c:pt idx="5564">
                  <c:v>1.7650999999999999</c:v>
                </c:pt>
                <c:pt idx="5565">
                  <c:v>1.7298</c:v>
                </c:pt>
                <c:pt idx="5566">
                  <c:v>1.7382</c:v>
                </c:pt>
                <c:pt idx="5567">
                  <c:v>1.7716000000000001</c:v>
                </c:pt>
                <c:pt idx="5568">
                  <c:v>1.7204999999999999</c:v>
                </c:pt>
                <c:pt idx="5569">
                  <c:v>1.7056</c:v>
                </c:pt>
                <c:pt idx="5570">
                  <c:v>1.7095</c:v>
                </c:pt>
                <c:pt idx="5571">
                  <c:v>1.7155</c:v>
                </c:pt>
                <c:pt idx="5572">
                  <c:v>1.7472000000000001</c:v>
                </c:pt>
                <c:pt idx="5573">
                  <c:v>1.7385999999999999</c:v>
                </c:pt>
                <c:pt idx="5574">
                  <c:v>1.7157</c:v>
                </c:pt>
                <c:pt idx="5575">
                  <c:v>1.7294</c:v>
                </c:pt>
                <c:pt idx="5576">
                  <c:v>1.7236</c:v>
                </c:pt>
                <c:pt idx="5577">
                  <c:v>1.7169000000000001</c:v>
                </c:pt>
                <c:pt idx="5578">
                  <c:v>1.6854</c:v>
                </c:pt>
                <c:pt idx="5579">
                  <c:v>1.6341000000000001</c:v>
                </c:pt>
                <c:pt idx="5580">
                  <c:v>1.6001000000000001</c:v>
                </c:pt>
                <c:pt idx="5581">
                  <c:v>1.5975999999999999</c:v>
                </c:pt>
                <c:pt idx="5582">
                  <c:v>1.6188</c:v>
                </c:pt>
                <c:pt idx="5583">
                  <c:v>1.5944</c:v>
                </c:pt>
                <c:pt idx="5584">
                  <c:v>1.5799000000000001</c:v>
                </c:pt>
                <c:pt idx="5585">
                  <c:v>1.5627</c:v>
                </c:pt>
                <c:pt idx="5586">
                  <c:v>1.6207</c:v>
                </c:pt>
                <c:pt idx="5587">
                  <c:v>1.5780000000000001</c:v>
                </c:pt>
                <c:pt idx="5588">
                  <c:v>1.5653999999999999</c:v>
                </c:pt>
                <c:pt idx="5589">
                  <c:v>1.4361999999999999</c:v>
                </c:pt>
                <c:pt idx="5590">
                  <c:v>1.3127</c:v>
                </c:pt>
                <c:pt idx="5591">
                  <c:v>1.1689000000000001</c:v>
                </c:pt>
                <c:pt idx="5592">
                  <c:v>1.0412999999999999</c:v>
                </c:pt>
                <c:pt idx="5593">
                  <c:v>0.89788000000000001</c:v>
                </c:pt>
                <c:pt idx="5594">
                  <c:v>0.83921000000000001</c:v>
                </c:pt>
                <c:pt idx="5595">
                  <c:v>0.83714999999999995</c:v>
                </c:pt>
                <c:pt idx="5596">
                  <c:v>0.74241999999999997</c:v>
                </c:pt>
                <c:pt idx="5597">
                  <c:v>0.67820999999999998</c:v>
                </c:pt>
                <c:pt idx="5598">
                  <c:v>0.67739000000000005</c:v>
                </c:pt>
                <c:pt idx="5599">
                  <c:v>0.57228999999999997</c:v>
                </c:pt>
                <c:pt idx="5600">
                  <c:v>0.56411</c:v>
                </c:pt>
                <c:pt idx="5601">
                  <c:v>0.54342000000000001</c:v>
                </c:pt>
                <c:pt idx="5602">
                  <c:v>0.50588</c:v>
                </c:pt>
                <c:pt idx="5603">
                  <c:v>0.40754000000000001</c:v>
                </c:pt>
                <c:pt idx="5604">
                  <c:v>0.24753</c:v>
                </c:pt>
                <c:pt idx="5605">
                  <c:v>0.12790000000000001</c:v>
                </c:pt>
                <c:pt idx="5606">
                  <c:v>6.5402000000000002E-2</c:v>
                </c:pt>
                <c:pt idx="5607">
                  <c:v>3.3190999999999998E-2</c:v>
                </c:pt>
                <c:pt idx="5608">
                  <c:v>-6.6565000000000001E-3</c:v>
                </c:pt>
                <c:pt idx="5609">
                  <c:v>-9.6629000000000007E-2</c:v>
                </c:pt>
                <c:pt idx="5610">
                  <c:v>-4.5067000000000003E-2</c:v>
                </c:pt>
                <c:pt idx="5611">
                  <c:v>-5.7610000000000001E-2</c:v>
                </c:pt>
                <c:pt idx="5612">
                  <c:v>-0.12706999999999999</c:v>
                </c:pt>
                <c:pt idx="5613">
                  <c:v>-0.15731999999999999</c:v>
                </c:pt>
                <c:pt idx="5614">
                  <c:v>-0.18162</c:v>
                </c:pt>
                <c:pt idx="5615">
                  <c:v>-0.192</c:v>
                </c:pt>
                <c:pt idx="5616">
                  <c:v>-0.26049</c:v>
                </c:pt>
                <c:pt idx="5617">
                  <c:v>-0.33700999999999998</c:v>
                </c:pt>
                <c:pt idx="5618">
                  <c:v>-0.39740999999999999</c:v>
                </c:pt>
                <c:pt idx="5619">
                  <c:v>-0.41970000000000002</c:v>
                </c:pt>
                <c:pt idx="5620">
                  <c:v>-0.46987000000000001</c:v>
                </c:pt>
                <c:pt idx="5621">
                  <c:v>-0.47131000000000001</c:v>
                </c:pt>
                <c:pt idx="5622">
                  <c:v>-0.48065999999999998</c:v>
                </c:pt>
                <c:pt idx="5623">
                  <c:v>-0.40039999999999998</c:v>
                </c:pt>
                <c:pt idx="5624">
                  <c:v>-0.35743999999999998</c:v>
                </c:pt>
                <c:pt idx="5625">
                  <c:v>-0.28742000000000001</c:v>
                </c:pt>
                <c:pt idx="5626">
                  <c:v>-0.17541999999999999</c:v>
                </c:pt>
                <c:pt idx="5627">
                  <c:v>-6.2056E-2</c:v>
                </c:pt>
                <c:pt idx="5628">
                  <c:v>4.3999000000000003E-2</c:v>
                </c:pt>
                <c:pt idx="5629">
                  <c:v>4.922E-2</c:v>
                </c:pt>
                <c:pt idx="5630">
                  <c:v>1.4135999999999999E-2</c:v>
                </c:pt>
                <c:pt idx="5631">
                  <c:v>-3.9830999999999998E-2</c:v>
                </c:pt>
                <c:pt idx="5632">
                  <c:v>-2.9973E-2</c:v>
                </c:pt>
                <c:pt idx="5633">
                  <c:v>-0.10638</c:v>
                </c:pt>
                <c:pt idx="5634">
                  <c:v>-0.18484</c:v>
                </c:pt>
                <c:pt idx="5635">
                  <c:v>-0.22453999999999999</c:v>
                </c:pt>
                <c:pt idx="5636">
                  <c:v>-0.38428000000000001</c:v>
                </c:pt>
                <c:pt idx="5637">
                  <c:v>-0.47543000000000002</c:v>
                </c:pt>
                <c:pt idx="5638">
                  <c:v>-0.53715999999999997</c:v>
                </c:pt>
                <c:pt idx="5639">
                  <c:v>-0.60758000000000001</c:v>
                </c:pt>
                <c:pt idx="5640">
                  <c:v>-0.56540999999999997</c:v>
                </c:pt>
                <c:pt idx="5641">
                  <c:v>-0.53546000000000005</c:v>
                </c:pt>
                <c:pt idx="5642">
                  <c:v>-0.45505000000000001</c:v>
                </c:pt>
                <c:pt idx="5643">
                  <c:v>-0.41258</c:v>
                </c:pt>
                <c:pt idx="5644">
                  <c:v>-0.44089</c:v>
                </c:pt>
                <c:pt idx="5645">
                  <c:v>-0.43847999999999998</c:v>
                </c:pt>
                <c:pt idx="5646">
                  <c:v>-0.41566999999999998</c:v>
                </c:pt>
                <c:pt idx="5647">
                  <c:v>-0.31235000000000002</c:v>
                </c:pt>
                <c:pt idx="5648">
                  <c:v>-0.19631000000000001</c:v>
                </c:pt>
                <c:pt idx="5649">
                  <c:v>-0.23108000000000001</c:v>
                </c:pt>
                <c:pt idx="5650">
                  <c:v>-0.20626</c:v>
                </c:pt>
                <c:pt idx="5651">
                  <c:v>-0.16067999999999999</c:v>
                </c:pt>
                <c:pt idx="5652">
                  <c:v>-0.21923999999999999</c:v>
                </c:pt>
                <c:pt idx="5653">
                  <c:v>-0.24163000000000001</c:v>
                </c:pt>
                <c:pt idx="5654">
                  <c:v>-0.26406000000000002</c:v>
                </c:pt>
                <c:pt idx="5655">
                  <c:v>-0.26734000000000002</c:v>
                </c:pt>
                <c:pt idx="5656">
                  <c:v>-0.25969999999999999</c:v>
                </c:pt>
                <c:pt idx="5657">
                  <c:v>-0.26151999999999997</c:v>
                </c:pt>
                <c:pt idx="5658">
                  <c:v>-0.25689000000000001</c:v>
                </c:pt>
                <c:pt idx="5659">
                  <c:v>-0.20630000000000001</c:v>
                </c:pt>
                <c:pt idx="5660">
                  <c:v>-0.13463</c:v>
                </c:pt>
                <c:pt idx="5661">
                  <c:v>-0.11411</c:v>
                </c:pt>
                <c:pt idx="5662">
                  <c:v>-0.158</c:v>
                </c:pt>
                <c:pt idx="5663">
                  <c:v>-0.18576999999999999</c:v>
                </c:pt>
                <c:pt idx="5664">
                  <c:v>-7.3484999999999995E-2</c:v>
                </c:pt>
                <c:pt idx="5665">
                  <c:v>4.3819999999999996E-3</c:v>
                </c:pt>
                <c:pt idx="5666">
                  <c:v>8.8907E-2</c:v>
                </c:pt>
                <c:pt idx="5667">
                  <c:v>0.15371000000000001</c:v>
                </c:pt>
                <c:pt idx="5668">
                  <c:v>0.15790999999999999</c:v>
                </c:pt>
                <c:pt idx="5669">
                  <c:v>0.10217</c:v>
                </c:pt>
                <c:pt idx="5670">
                  <c:v>5.0370999999999999E-2</c:v>
                </c:pt>
                <c:pt idx="5671">
                  <c:v>-8.5196000000000002E-4</c:v>
                </c:pt>
                <c:pt idx="5672">
                  <c:v>1.7014000000000001E-2</c:v>
                </c:pt>
                <c:pt idx="5673">
                  <c:v>-5.5731999999999997E-2</c:v>
                </c:pt>
                <c:pt idx="5674">
                  <c:v>-0.12736</c:v>
                </c:pt>
                <c:pt idx="5675">
                  <c:v>-0.18895999999999999</c:v>
                </c:pt>
                <c:pt idx="5676">
                  <c:v>-0.30130000000000001</c:v>
                </c:pt>
                <c:pt idx="5677">
                  <c:v>-0.32963999999999999</c:v>
                </c:pt>
                <c:pt idx="5678">
                  <c:v>-0.22581000000000001</c:v>
                </c:pt>
                <c:pt idx="5679">
                  <c:v>-0.15423000000000001</c:v>
                </c:pt>
                <c:pt idx="5680">
                  <c:v>-0.10492</c:v>
                </c:pt>
                <c:pt idx="5681">
                  <c:v>-0.18090999999999999</c:v>
                </c:pt>
                <c:pt idx="5682">
                  <c:v>-0.19494</c:v>
                </c:pt>
                <c:pt idx="5683">
                  <c:v>-0.25181999999999999</c:v>
                </c:pt>
                <c:pt idx="5684">
                  <c:v>-0.25176999999999999</c:v>
                </c:pt>
                <c:pt idx="5685">
                  <c:v>-0.24385999999999999</c:v>
                </c:pt>
                <c:pt idx="5686">
                  <c:v>-0.25601000000000002</c:v>
                </c:pt>
                <c:pt idx="5687">
                  <c:v>-0.28370000000000001</c:v>
                </c:pt>
                <c:pt idx="5688">
                  <c:v>-0.30793999999999999</c:v>
                </c:pt>
                <c:pt idx="5689">
                  <c:v>-0.35382999999999998</c:v>
                </c:pt>
                <c:pt idx="5690">
                  <c:v>-0.52959999999999996</c:v>
                </c:pt>
                <c:pt idx="5691">
                  <c:v>-0.58904000000000001</c:v>
                </c:pt>
                <c:pt idx="5692">
                  <c:v>-0.60967000000000005</c:v>
                </c:pt>
                <c:pt idx="5693">
                  <c:v>-0.61519000000000001</c:v>
                </c:pt>
                <c:pt idx="5694">
                  <c:v>-0.61580999999999997</c:v>
                </c:pt>
                <c:pt idx="5695">
                  <c:v>-0.54320000000000002</c:v>
                </c:pt>
                <c:pt idx="5696">
                  <c:v>-0.49353000000000002</c:v>
                </c:pt>
                <c:pt idx="5697">
                  <c:v>-0.44401000000000002</c:v>
                </c:pt>
                <c:pt idx="5698">
                  <c:v>-0.36512</c:v>
                </c:pt>
                <c:pt idx="5699">
                  <c:v>-0.41526000000000002</c:v>
                </c:pt>
                <c:pt idx="5700">
                  <c:v>-0.47544999999999998</c:v>
                </c:pt>
                <c:pt idx="5701">
                  <c:v>-0.34147</c:v>
                </c:pt>
                <c:pt idx="5702">
                  <c:v>-0.35071999999999998</c:v>
                </c:pt>
                <c:pt idx="5703">
                  <c:v>-0.40492</c:v>
                </c:pt>
                <c:pt idx="5704">
                  <c:v>-0.43012</c:v>
                </c:pt>
                <c:pt idx="5705">
                  <c:v>-0.41927999999999999</c:v>
                </c:pt>
                <c:pt idx="5706">
                  <c:v>-0.41172999999999998</c:v>
                </c:pt>
                <c:pt idx="5707">
                  <c:v>-0.37870999999999999</c:v>
                </c:pt>
                <c:pt idx="5708">
                  <c:v>-0.36786999999999997</c:v>
                </c:pt>
                <c:pt idx="5709">
                  <c:v>-0.35918</c:v>
                </c:pt>
                <c:pt idx="5710">
                  <c:v>-0.39611000000000002</c:v>
                </c:pt>
                <c:pt idx="5711">
                  <c:v>-0.39903</c:v>
                </c:pt>
                <c:pt idx="5712">
                  <c:v>-0.26941999999999999</c:v>
                </c:pt>
                <c:pt idx="5713">
                  <c:v>-0.20391999999999999</c:v>
                </c:pt>
                <c:pt idx="5714">
                  <c:v>-0.17610000000000001</c:v>
                </c:pt>
                <c:pt idx="5715">
                  <c:v>-6.6124000000000002E-2</c:v>
                </c:pt>
                <c:pt idx="5716">
                  <c:v>2.1643000000000001E-3</c:v>
                </c:pt>
                <c:pt idx="5717">
                  <c:v>2.3743E-2</c:v>
                </c:pt>
                <c:pt idx="5718">
                  <c:v>0.13000999999999999</c:v>
                </c:pt>
                <c:pt idx="5719">
                  <c:v>0.27744999999999997</c:v>
                </c:pt>
                <c:pt idx="5720">
                  <c:v>0.34193000000000001</c:v>
                </c:pt>
                <c:pt idx="5721">
                  <c:v>0.37169999999999997</c:v>
                </c:pt>
                <c:pt idx="5722">
                  <c:v>0.37181999999999998</c:v>
                </c:pt>
                <c:pt idx="5723">
                  <c:v>0.39045000000000002</c:v>
                </c:pt>
                <c:pt idx="5724">
                  <c:v>0.39155000000000001</c:v>
                </c:pt>
                <c:pt idx="5725">
                  <c:v>0.42224</c:v>
                </c:pt>
                <c:pt idx="5726">
                  <c:v>0.43662000000000001</c:v>
                </c:pt>
                <c:pt idx="5727">
                  <c:v>0.51763999999999999</c:v>
                </c:pt>
                <c:pt idx="5728">
                  <c:v>0.70128999999999997</c:v>
                </c:pt>
                <c:pt idx="5729">
                  <c:v>0.89603999999999995</c:v>
                </c:pt>
                <c:pt idx="5730">
                  <c:v>1.0512999999999999</c:v>
                </c:pt>
                <c:pt idx="5731">
                  <c:v>1.2263999999999999</c:v>
                </c:pt>
                <c:pt idx="5732">
                  <c:v>1.3475999999999999</c:v>
                </c:pt>
                <c:pt idx="5733">
                  <c:v>1.4412</c:v>
                </c:pt>
                <c:pt idx="5734">
                  <c:v>1.4531000000000001</c:v>
                </c:pt>
                <c:pt idx="5735">
                  <c:v>1.5024</c:v>
                </c:pt>
                <c:pt idx="5736">
                  <c:v>1.5766</c:v>
                </c:pt>
                <c:pt idx="5737">
                  <c:v>1.5738000000000001</c:v>
                </c:pt>
                <c:pt idx="5738">
                  <c:v>1.5855999999999999</c:v>
                </c:pt>
                <c:pt idx="5739">
                  <c:v>1.6077999999999999</c:v>
                </c:pt>
                <c:pt idx="5740">
                  <c:v>1.4962</c:v>
                </c:pt>
                <c:pt idx="5741">
                  <c:v>1.5042</c:v>
                </c:pt>
                <c:pt idx="5742">
                  <c:v>1.4615</c:v>
                </c:pt>
                <c:pt idx="5743">
                  <c:v>1.4014</c:v>
                </c:pt>
                <c:pt idx="5744">
                  <c:v>1.4346000000000001</c:v>
                </c:pt>
                <c:pt idx="5745">
                  <c:v>1.4235</c:v>
                </c:pt>
                <c:pt idx="5746">
                  <c:v>1.3689</c:v>
                </c:pt>
                <c:pt idx="5747">
                  <c:v>1.331</c:v>
                </c:pt>
                <c:pt idx="5748">
                  <c:v>1.2768999999999999</c:v>
                </c:pt>
                <c:pt idx="5749">
                  <c:v>1.2413000000000001</c:v>
                </c:pt>
                <c:pt idx="5750">
                  <c:v>1.2024999999999999</c:v>
                </c:pt>
                <c:pt idx="5751">
                  <c:v>1.1678999999999999</c:v>
                </c:pt>
                <c:pt idx="5752">
                  <c:v>1.2262</c:v>
                </c:pt>
                <c:pt idx="5753">
                  <c:v>1.3212999999999999</c:v>
                </c:pt>
                <c:pt idx="5754">
                  <c:v>1.3358000000000001</c:v>
                </c:pt>
                <c:pt idx="5755">
                  <c:v>1.3585</c:v>
                </c:pt>
                <c:pt idx="5756">
                  <c:v>1.4477</c:v>
                </c:pt>
                <c:pt idx="5757">
                  <c:v>1.4218999999999999</c:v>
                </c:pt>
                <c:pt idx="5758">
                  <c:v>1.4151</c:v>
                </c:pt>
                <c:pt idx="5759">
                  <c:v>1.4443999999999999</c:v>
                </c:pt>
                <c:pt idx="5760">
                  <c:v>1.5616000000000001</c:v>
                </c:pt>
                <c:pt idx="5761">
                  <c:v>1.5660000000000001</c:v>
                </c:pt>
                <c:pt idx="5762">
                  <c:v>1.7282999999999999</c:v>
                </c:pt>
                <c:pt idx="5763">
                  <c:v>1.8366</c:v>
                </c:pt>
                <c:pt idx="5764">
                  <c:v>1.9046000000000001</c:v>
                </c:pt>
                <c:pt idx="5765">
                  <c:v>1.9812000000000001</c:v>
                </c:pt>
                <c:pt idx="5766">
                  <c:v>2.0234000000000001</c:v>
                </c:pt>
                <c:pt idx="5767">
                  <c:v>2.1072000000000002</c:v>
                </c:pt>
                <c:pt idx="5768">
                  <c:v>2.1875</c:v>
                </c:pt>
                <c:pt idx="5769">
                  <c:v>2.2006000000000001</c:v>
                </c:pt>
                <c:pt idx="5770">
                  <c:v>2.1953999999999998</c:v>
                </c:pt>
                <c:pt idx="5771">
                  <c:v>2.2071000000000001</c:v>
                </c:pt>
                <c:pt idx="5772">
                  <c:v>2.2683</c:v>
                </c:pt>
                <c:pt idx="5773">
                  <c:v>2.3069000000000002</c:v>
                </c:pt>
                <c:pt idx="5774">
                  <c:v>2.3075999999999999</c:v>
                </c:pt>
                <c:pt idx="5775">
                  <c:v>2.3691</c:v>
                </c:pt>
                <c:pt idx="5776">
                  <c:v>2.5038999999999998</c:v>
                </c:pt>
                <c:pt idx="5777">
                  <c:v>2.5821999999999998</c:v>
                </c:pt>
                <c:pt idx="5778">
                  <c:v>2.6160999999999999</c:v>
                </c:pt>
                <c:pt idx="5779">
                  <c:v>2.6061999999999999</c:v>
                </c:pt>
                <c:pt idx="5780">
                  <c:v>2.6646999999999998</c:v>
                </c:pt>
                <c:pt idx="5781">
                  <c:v>2.7894000000000001</c:v>
                </c:pt>
                <c:pt idx="5782">
                  <c:v>2.7298</c:v>
                </c:pt>
                <c:pt idx="5783">
                  <c:v>2.74</c:v>
                </c:pt>
                <c:pt idx="5784">
                  <c:v>2.714</c:v>
                </c:pt>
                <c:pt idx="5785">
                  <c:v>2.6692999999999998</c:v>
                </c:pt>
                <c:pt idx="5786">
                  <c:v>2.7170999999999998</c:v>
                </c:pt>
                <c:pt idx="5787">
                  <c:v>2.8610000000000002</c:v>
                </c:pt>
                <c:pt idx="5788">
                  <c:v>2.9020999999999999</c:v>
                </c:pt>
                <c:pt idx="5789">
                  <c:v>2.9426999999999999</c:v>
                </c:pt>
                <c:pt idx="5790">
                  <c:v>3.0169000000000001</c:v>
                </c:pt>
                <c:pt idx="5791">
                  <c:v>3.1844000000000001</c:v>
                </c:pt>
                <c:pt idx="5792">
                  <c:v>3.3803999999999998</c:v>
                </c:pt>
                <c:pt idx="5793">
                  <c:v>3.5476999999999999</c:v>
                </c:pt>
                <c:pt idx="5794">
                  <c:v>3.5935000000000001</c:v>
                </c:pt>
                <c:pt idx="5795">
                  <c:v>3.6562000000000001</c:v>
                </c:pt>
                <c:pt idx="5796">
                  <c:v>3.7019000000000002</c:v>
                </c:pt>
                <c:pt idx="5797">
                  <c:v>3.7309999999999999</c:v>
                </c:pt>
                <c:pt idx="5798">
                  <c:v>3.6339000000000001</c:v>
                </c:pt>
                <c:pt idx="5799">
                  <c:v>3.6015999999999999</c:v>
                </c:pt>
                <c:pt idx="5800">
                  <c:v>3.5813000000000001</c:v>
                </c:pt>
                <c:pt idx="5801">
                  <c:v>3.5249999999999999</c:v>
                </c:pt>
                <c:pt idx="5802">
                  <c:v>3.5190999999999999</c:v>
                </c:pt>
                <c:pt idx="5803">
                  <c:v>3.5405000000000002</c:v>
                </c:pt>
                <c:pt idx="5804">
                  <c:v>3.5341</c:v>
                </c:pt>
                <c:pt idx="5805">
                  <c:v>3.5868000000000002</c:v>
                </c:pt>
                <c:pt idx="5806">
                  <c:v>3.6074000000000002</c:v>
                </c:pt>
                <c:pt idx="5807">
                  <c:v>3.6444999999999999</c:v>
                </c:pt>
                <c:pt idx="5808">
                  <c:v>3.7848999999999999</c:v>
                </c:pt>
                <c:pt idx="5809">
                  <c:v>3.8529</c:v>
                </c:pt>
                <c:pt idx="5810">
                  <c:v>3.9439000000000002</c:v>
                </c:pt>
                <c:pt idx="5811">
                  <c:v>3.9790999999999999</c:v>
                </c:pt>
                <c:pt idx="5812">
                  <c:v>3.9918</c:v>
                </c:pt>
                <c:pt idx="5813">
                  <c:v>3.956</c:v>
                </c:pt>
                <c:pt idx="5814">
                  <c:v>4.0364000000000004</c:v>
                </c:pt>
                <c:pt idx="5815">
                  <c:v>4.1078999999999999</c:v>
                </c:pt>
                <c:pt idx="5816">
                  <c:v>4.2321999999999997</c:v>
                </c:pt>
                <c:pt idx="5817">
                  <c:v>4.3470000000000004</c:v>
                </c:pt>
                <c:pt idx="5818">
                  <c:v>4.4641999999999999</c:v>
                </c:pt>
                <c:pt idx="5819">
                  <c:v>4.6459999999999999</c:v>
                </c:pt>
                <c:pt idx="5820">
                  <c:v>4.8318000000000003</c:v>
                </c:pt>
                <c:pt idx="5821">
                  <c:v>5.0461999999999998</c:v>
                </c:pt>
                <c:pt idx="5822">
                  <c:v>5.3144</c:v>
                </c:pt>
                <c:pt idx="5823">
                  <c:v>5.5944000000000003</c:v>
                </c:pt>
                <c:pt idx="5824">
                  <c:v>5.8659999999999997</c:v>
                </c:pt>
                <c:pt idx="5825">
                  <c:v>5.9703999999999997</c:v>
                </c:pt>
                <c:pt idx="5826">
                  <c:v>6.0359999999999996</c:v>
                </c:pt>
                <c:pt idx="5827">
                  <c:v>6.0175000000000001</c:v>
                </c:pt>
                <c:pt idx="5828">
                  <c:v>6.0500999999999996</c:v>
                </c:pt>
                <c:pt idx="5829">
                  <c:v>6.0876000000000001</c:v>
                </c:pt>
                <c:pt idx="5830">
                  <c:v>6.1887999999999996</c:v>
                </c:pt>
                <c:pt idx="5831">
                  <c:v>6.1946000000000003</c:v>
                </c:pt>
                <c:pt idx="5832">
                  <c:v>6.2054999999999998</c:v>
                </c:pt>
                <c:pt idx="5833">
                  <c:v>6.3003999999999998</c:v>
                </c:pt>
                <c:pt idx="5834">
                  <c:v>6.3925000000000001</c:v>
                </c:pt>
                <c:pt idx="5835">
                  <c:v>6.3720999999999997</c:v>
                </c:pt>
                <c:pt idx="5836">
                  <c:v>6.2859999999999996</c:v>
                </c:pt>
                <c:pt idx="5837">
                  <c:v>6.2037000000000004</c:v>
                </c:pt>
                <c:pt idx="5838">
                  <c:v>6.2401</c:v>
                </c:pt>
                <c:pt idx="5839">
                  <c:v>6.3246000000000002</c:v>
                </c:pt>
                <c:pt idx="5840">
                  <c:v>6.2691999999999997</c:v>
                </c:pt>
                <c:pt idx="5841">
                  <c:v>6.2760999999999996</c:v>
                </c:pt>
                <c:pt idx="5842">
                  <c:v>6.2864000000000004</c:v>
                </c:pt>
                <c:pt idx="5843">
                  <c:v>6.2527999999999997</c:v>
                </c:pt>
                <c:pt idx="5844">
                  <c:v>6.2888999999999999</c:v>
                </c:pt>
                <c:pt idx="5845">
                  <c:v>6.3320999999999996</c:v>
                </c:pt>
                <c:pt idx="5846">
                  <c:v>6.2973999999999997</c:v>
                </c:pt>
                <c:pt idx="5847">
                  <c:v>6.2941000000000003</c:v>
                </c:pt>
                <c:pt idx="5848">
                  <c:v>6.3061999999999996</c:v>
                </c:pt>
                <c:pt idx="5849">
                  <c:v>6.1967999999999996</c:v>
                </c:pt>
                <c:pt idx="5850">
                  <c:v>6.0987999999999998</c:v>
                </c:pt>
                <c:pt idx="5851">
                  <c:v>6.0105000000000004</c:v>
                </c:pt>
                <c:pt idx="5852">
                  <c:v>5.9368999999999996</c:v>
                </c:pt>
                <c:pt idx="5853">
                  <c:v>5.8883000000000001</c:v>
                </c:pt>
                <c:pt idx="5854">
                  <c:v>5.8703000000000003</c:v>
                </c:pt>
                <c:pt idx="5855">
                  <c:v>5.7477999999999998</c:v>
                </c:pt>
                <c:pt idx="5856">
                  <c:v>5.7108999999999996</c:v>
                </c:pt>
                <c:pt idx="5857">
                  <c:v>5.7195999999999998</c:v>
                </c:pt>
                <c:pt idx="5858">
                  <c:v>5.7964000000000002</c:v>
                </c:pt>
                <c:pt idx="5859">
                  <c:v>5.7671999999999999</c:v>
                </c:pt>
                <c:pt idx="5860">
                  <c:v>5.6859999999999999</c:v>
                </c:pt>
                <c:pt idx="5861">
                  <c:v>5.6376999999999997</c:v>
                </c:pt>
                <c:pt idx="5862">
                  <c:v>5.6193999999999997</c:v>
                </c:pt>
                <c:pt idx="5863">
                  <c:v>5.5717999999999996</c:v>
                </c:pt>
                <c:pt idx="5864">
                  <c:v>5.5705999999999998</c:v>
                </c:pt>
                <c:pt idx="5865">
                  <c:v>5.4867999999999997</c:v>
                </c:pt>
                <c:pt idx="5866">
                  <c:v>5.4222999999999999</c:v>
                </c:pt>
                <c:pt idx="5867">
                  <c:v>5.4294000000000002</c:v>
                </c:pt>
                <c:pt idx="5868">
                  <c:v>5.4488000000000003</c:v>
                </c:pt>
                <c:pt idx="5869">
                  <c:v>5.4134000000000002</c:v>
                </c:pt>
                <c:pt idx="5870">
                  <c:v>5.3939000000000004</c:v>
                </c:pt>
                <c:pt idx="5871">
                  <c:v>5.4297000000000004</c:v>
                </c:pt>
                <c:pt idx="5872">
                  <c:v>5.4583000000000004</c:v>
                </c:pt>
                <c:pt idx="5873">
                  <c:v>5.5400999999999998</c:v>
                </c:pt>
                <c:pt idx="5874">
                  <c:v>5.6382000000000003</c:v>
                </c:pt>
                <c:pt idx="5875">
                  <c:v>5.702</c:v>
                </c:pt>
                <c:pt idx="5876">
                  <c:v>5.8098000000000001</c:v>
                </c:pt>
                <c:pt idx="5877">
                  <c:v>5.8331</c:v>
                </c:pt>
                <c:pt idx="5878">
                  <c:v>5.8056999999999999</c:v>
                </c:pt>
                <c:pt idx="5879">
                  <c:v>5.8037999999999998</c:v>
                </c:pt>
                <c:pt idx="5880">
                  <c:v>5.8190999999999997</c:v>
                </c:pt>
                <c:pt idx="5881">
                  <c:v>5.9123999999999999</c:v>
                </c:pt>
                <c:pt idx="5882">
                  <c:v>5.8571</c:v>
                </c:pt>
                <c:pt idx="5883">
                  <c:v>5.82</c:v>
                </c:pt>
                <c:pt idx="5884">
                  <c:v>5.7305999999999999</c:v>
                </c:pt>
                <c:pt idx="5885">
                  <c:v>5.6547000000000001</c:v>
                </c:pt>
                <c:pt idx="5886">
                  <c:v>5.6692999999999998</c:v>
                </c:pt>
                <c:pt idx="5887">
                  <c:v>5.6585000000000001</c:v>
                </c:pt>
                <c:pt idx="5888">
                  <c:v>5.5114999999999998</c:v>
                </c:pt>
                <c:pt idx="5889">
                  <c:v>5.4194000000000004</c:v>
                </c:pt>
                <c:pt idx="5890">
                  <c:v>5.3441999999999998</c:v>
                </c:pt>
                <c:pt idx="5891">
                  <c:v>5.3198999999999996</c:v>
                </c:pt>
                <c:pt idx="5892">
                  <c:v>5.4086999999999996</c:v>
                </c:pt>
                <c:pt idx="5893">
                  <c:v>5.5111999999999997</c:v>
                </c:pt>
                <c:pt idx="5894">
                  <c:v>5.5484</c:v>
                </c:pt>
                <c:pt idx="5895">
                  <c:v>5.5909000000000004</c:v>
                </c:pt>
                <c:pt idx="5896">
                  <c:v>5.5739000000000001</c:v>
                </c:pt>
                <c:pt idx="5897">
                  <c:v>5.5917000000000003</c:v>
                </c:pt>
                <c:pt idx="5898">
                  <c:v>5.5578000000000003</c:v>
                </c:pt>
                <c:pt idx="5899">
                  <c:v>5.5763999999999996</c:v>
                </c:pt>
                <c:pt idx="5900">
                  <c:v>5.5495999999999999</c:v>
                </c:pt>
                <c:pt idx="5901">
                  <c:v>5.5968</c:v>
                </c:pt>
                <c:pt idx="5902">
                  <c:v>5.6727999999999996</c:v>
                </c:pt>
                <c:pt idx="5903">
                  <c:v>5.6604999999999999</c:v>
                </c:pt>
                <c:pt idx="5904">
                  <c:v>5.6947999999999999</c:v>
                </c:pt>
                <c:pt idx="5905">
                  <c:v>5.7190000000000003</c:v>
                </c:pt>
                <c:pt idx="5906">
                  <c:v>5.8483000000000001</c:v>
                </c:pt>
                <c:pt idx="5907">
                  <c:v>5.9221000000000004</c:v>
                </c:pt>
                <c:pt idx="5908">
                  <c:v>5.9311999999999996</c:v>
                </c:pt>
                <c:pt idx="5909">
                  <c:v>5.9554999999999998</c:v>
                </c:pt>
                <c:pt idx="5910">
                  <c:v>6.0068999999999999</c:v>
                </c:pt>
                <c:pt idx="5911">
                  <c:v>6.0616000000000003</c:v>
                </c:pt>
                <c:pt idx="5912">
                  <c:v>6.0406000000000004</c:v>
                </c:pt>
                <c:pt idx="5913">
                  <c:v>6.0218999999999996</c:v>
                </c:pt>
                <c:pt idx="5914">
                  <c:v>5.9347000000000003</c:v>
                </c:pt>
                <c:pt idx="5915">
                  <c:v>5.9406999999999996</c:v>
                </c:pt>
                <c:pt idx="5916">
                  <c:v>5.8324999999999996</c:v>
                </c:pt>
                <c:pt idx="5917">
                  <c:v>5.8426</c:v>
                </c:pt>
                <c:pt idx="5918">
                  <c:v>5.7796000000000003</c:v>
                </c:pt>
                <c:pt idx="5919">
                  <c:v>5.6894</c:v>
                </c:pt>
                <c:pt idx="5920">
                  <c:v>5.5835999999999997</c:v>
                </c:pt>
                <c:pt idx="5921">
                  <c:v>5.4665999999999997</c:v>
                </c:pt>
                <c:pt idx="5922">
                  <c:v>5.3844000000000003</c:v>
                </c:pt>
                <c:pt idx="5923">
                  <c:v>5.3285</c:v>
                </c:pt>
                <c:pt idx="5924">
                  <c:v>5.2332000000000001</c:v>
                </c:pt>
                <c:pt idx="5925">
                  <c:v>5.0622999999999996</c:v>
                </c:pt>
                <c:pt idx="5926">
                  <c:v>4.9076000000000004</c:v>
                </c:pt>
                <c:pt idx="5927">
                  <c:v>4.7465999999999999</c:v>
                </c:pt>
                <c:pt idx="5928">
                  <c:v>4.5044000000000004</c:v>
                </c:pt>
                <c:pt idx="5929">
                  <c:v>4.2564000000000002</c:v>
                </c:pt>
                <c:pt idx="5930">
                  <c:v>4.1125999999999996</c:v>
                </c:pt>
                <c:pt idx="5931">
                  <c:v>3.9552</c:v>
                </c:pt>
                <c:pt idx="5932">
                  <c:v>3.7134</c:v>
                </c:pt>
                <c:pt idx="5933">
                  <c:v>3.5266000000000002</c:v>
                </c:pt>
                <c:pt idx="5934">
                  <c:v>3.1591</c:v>
                </c:pt>
                <c:pt idx="5935">
                  <c:v>2.8248000000000002</c:v>
                </c:pt>
                <c:pt idx="5936">
                  <c:v>2.5173000000000001</c:v>
                </c:pt>
                <c:pt idx="5937">
                  <c:v>2.2090999999999998</c:v>
                </c:pt>
                <c:pt idx="5938">
                  <c:v>1.9984</c:v>
                </c:pt>
                <c:pt idx="5939">
                  <c:v>1.8217000000000001</c:v>
                </c:pt>
                <c:pt idx="5940">
                  <c:v>1.6745000000000001</c:v>
                </c:pt>
                <c:pt idx="5941">
                  <c:v>1.5406</c:v>
                </c:pt>
                <c:pt idx="5942">
                  <c:v>1.3581000000000001</c:v>
                </c:pt>
                <c:pt idx="5943">
                  <c:v>1.2054</c:v>
                </c:pt>
                <c:pt idx="5944">
                  <c:v>1.0316000000000001</c:v>
                </c:pt>
                <c:pt idx="5945">
                  <c:v>0.86709000000000003</c:v>
                </c:pt>
                <c:pt idx="5946">
                  <c:v>0.63929000000000002</c:v>
                </c:pt>
                <c:pt idx="5947">
                  <c:v>0.47287000000000001</c:v>
                </c:pt>
                <c:pt idx="5948">
                  <c:v>0.36497000000000002</c:v>
                </c:pt>
                <c:pt idx="5949">
                  <c:v>0.17180999999999999</c:v>
                </c:pt>
                <c:pt idx="5950">
                  <c:v>9.2714000000000005E-2</c:v>
                </c:pt>
                <c:pt idx="5951">
                  <c:v>-5.8838000000000001E-2</c:v>
                </c:pt>
                <c:pt idx="5952">
                  <c:v>-0.21607000000000001</c:v>
                </c:pt>
                <c:pt idx="5953">
                  <c:v>-0.35865000000000002</c:v>
                </c:pt>
                <c:pt idx="5954">
                  <c:v>-0.53851000000000004</c:v>
                </c:pt>
                <c:pt idx="5955">
                  <c:v>-0.72967000000000004</c:v>
                </c:pt>
                <c:pt idx="5956">
                  <c:v>-0.88909000000000005</c:v>
                </c:pt>
                <c:pt idx="5957">
                  <c:v>-0.98306000000000004</c:v>
                </c:pt>
                <c:pt idx="5958">
                  <c:v>-1.0692999999999999</c:v>
                </c:pt>
                <c:pt idx="5959">
                  <c:v>-1.2076</c:v>
                </c:pt>
                <c:pt idx="5960">
                  <c:v>-1.3064</c:v>
                </c:pt>
                <c:pt idx="5961">
                  <c:v>-1.3888</c:v>
                </c:pt>
                <c:pt idx="5962">
                  <c:v>-1.556</c:v>
                </c:pt>
                <c:pt idx="5963">
                  <c:v>-1.6797</c:v>
                </c:pt>
                <c:pt idx="5964">
                  <c:v>-1.6493</c:v>
                </c:pt>
                <c:pt idx="5965">
                  <c:v>-1.7203999999999999</c:v>
                </c:pt>
                <c:pt idx="5966">
                  <c:v>-1.8382000000000001</c:v>
                </c:pt>
                <c:pt idx="5967">
                  <c:v>-1.9362999999999999</c:v>
                </c:pt>
                <c:pt idx="5968">
                  <c:v>-2.0005000000000002</c:v>
                </c:pt>
                <c:pt idx="5969">
                  <c:v>-2.0901999999999998</c:v>
                </c:pt>
                <c:pt idx="5970">
                  <c:v>-2.14</c:v>
                </c:pt>
                <c:pt idx="5971">
                  <c:v>-2.2282000000000002</c:v>
                </c:pt>
                <c:pt idx="5972">
                  <c:v>-2.3626</c:v>
                </c:pt>
                <c:pt idx="5973">
                  <c:v>-2.3559000000000001</c:v>
                </c:pt>
                <c:pt idx="5974">
                  <c:v>-2.4664999999999999</c:v>
                </c:pt>
                <c:pt idx="5975">
                  <c:v>-2.6882000000000001</c:v>
                </c:pt>
                <c:pt idx="5976">
                  <c:v>-2.855</c:v>
                </c:pt>
                <c:pt idx="5977">
                  <c:v>-3.0280999999999998</c:v>
                </c:pt>
                <c:pt idx="5978">
                  <c:v>-3.1657999999999999</c:v>
                </c:pt>
                <c:pt idx="5979">
                  <c:v>-3.226</c:v>
                </c:pt>
                <c:pt idx="5980">
                  <c:v>-3.3546</c:v>
                </c:pt>
                <c:pt idx="5981">
                  <c:v>-3.4881000000000002</c:v>
                </c:pt>
                <c:pt idx="5982">
                  <c:v>-3.6326999999999998</c:v>
                </c:pt>
                <c:pt idx="5983">
                  <c:v>-3.7875999999999999</c:v>
                </c:pt>
                <c:pt idx="5984">
                  <c:v>-3.8491</c:v>
                </c:pt>
                <c:pt idx="5985">
                  <c:v>-3.9666000000000001</c:v>
                </c:pt>
                <c:pt idx="5986">
                  <c:v>-4.0755999999999997</c:v>
                </c:pt>
                <c:pt idx="5987">
                  <c:v>-4.1637000000000004</c:v>
                </c:pt>
                <c:pt idx="5988">
                  <c:v>-4.2622</c:v>
                </c:pt>
                <c:pt idx="5989">
                  <c:v>-4.3207000000000004</c:v>
                </c:pt>
                <c:pt idx="5990">
                  <c:v>-4.4268999999999998</c:v>
                </c:pt>
                <c:pt idx="5991">
                  <c:v>-4.5202999999999998</c:v>
                </c:pt>
                <c:pt idx="5992">
                  <c:v>-4.5739999999999998</c:v>
                </c:pt>
                <c:pt idx="5993">
                  <c:v>-4.6519000000000004</c:v>
                </c:pt>
                <c:pt idx="5994">
                  <c:v>-4.7545999999999999</c:v>
                </c:pt>
                <c:pt idx="5995">
                  <c:v>-4.8140000000000001</c:v>
                </c:pt>
                <c:pt idx="5996">
                  <c:v>-4.7907999999999999</c:v>
                </c:pt>
                <c:pt idx="5997">
                  <c:v>-4.8415999999999997</c:v>
                </c:pt>
                <c:pt idx="5998">
                  <c:v>-4.9236000000000004</c:v>
                </c:pt>
                <c:pt idx="5999">
                  <c:v>-4.9840999999999998</c:v>
                </c:pt>
                <c:pt idx="6000">
                  <c:v>-5.0488999999999997</c:v>
                </c:pt>
                <c:pt idx="6001">
                  <c:v>-5.1035000000000004</c:v>
                </c:pt>
                <c:pt idx="6002">
                  <c:v>-5.1985999999999999</c:v>
                </c:pt>
                <c:pt idx="6003">
                  <c:v>-5.2431999999999999</c:v>
                </c:pt>
                <c:pt idx="6004">
                  <c:v>-5.2522000000000002</c:v>
                </c:pt>
                <c:pt idx="6005">
                  <c:v>-5.3304</c:v>
                </c:pt>
                <c:pt idx="6006">
                  <c:v>-5.4264999999999999</c:v>
                </c:pt>
                <c:pt idx="6007">
                  <c:v>-5.4748000000000001</c:v>
                </c:pt>
                <c:pt idx="6008">
                  <c:v>-5.5423</c:v>
                </c:pt>
                <c:pt idx="6009">
                  <c:v>-5.5713999999999997</c:v>
                </c:pt>
                <c:pt idx="6010">
                  <c:v>-5.5651999999999999</c:v>
                </c:pt>
                <c:pt idx="6011">
                  <c:v>-5.6182999999999996</c:v>
                </c:pt>
                <c:pt idx="6012">
                  <c:v>-5.7163000000000004</c:v>
                </c:pt>
                <c:pt idx="6013">
                  <c:v>-5.7412000000000001</c:v>
                </c:pt>
                <c:pt idx="6014">
                  <c:v>-5.7126999999999999</c:v>
                </c:pt>
                <c:pt idx="6015">
                  <c:v>-5.7451999999999996</c:v>
                </c:pt>
                <c:pt idx="6016">
                  <c:v>-5.8352000000000004</c:v>
                </c:pt>
                <c:pt idx="6017">
                  <c:v>-5.9208999999999996</c:v>
                </c:pt>
                <c:pt idx="6018">
                  <c:v>-5.9265999999999996</c:v>
                </c:pt>
                <c:pt idx="6019">
                  <c:v>-5.8948999999999998</c:v>
                </c:pt>
                <c:pt idx="6020">
                  <c:v>-5.9458000000000002</c:v>
                </c:pt>
                <c:pt idx="6021">
                  <c:v>-5.9420000000000002</c:v>
                </c:pt>
                <c:pt idx="6022">
                  <c:v>-5.9608999999999996</c:v>
                </c:pt>
                <c:pt idx="6023">
                  <c:v>-5.9893000000000001</c:v>
                </c:pt>
                <c:pt idx="6024">
                  <c:v>-6.0697999999999999</c:v>
                </c:pt>
                <c:pt idx="6025">
                  <c:v>-6.1231999999999998</c:v>
                </c:pt>
                <c:pt idx="6026">
                  <c:v>-6.1162000000000001</c:v>
                </c:pt>
                <c:pt idx="6027">
                  <c:v>-6.1071999999999997</c:v>
                </c:pt>
                <c:pt idx="6028">
                  <c:v>-6.1614000000000004</c:v>
                </c:pt>
                <c:pt idx="6029">
                  <c:v>-6.1948999999999996</c:v>
                </c:pt>
                <c:pt idx="6030">
                  <c:v>-6.2172000000000001</c:v>
                </c:pt>
                <c:pt idx="6031">
                  <c:v>-6.2397</c:v>
                </c:pt>
                <c:pt idx="6032">
                  <c:v>-6.2591000000000001</c:v>
                </c:pt>
                <c:pt idx="6033">
                  <c:v>-6.2344999999999997</c:v>
                </c:pt>
                <c:pt idx="6034">
                  <c:v>-6.2805999999999997</c:v>
                </c:pt>
                <c:pt idx="6035">
                  <c:v>-6.3681999999999999</c:v>
                </c:pt>
                <c:pt idx="6036">
                  <c:v>-6.4374000000000002</c:v>
                </c:pt>
                <c:pt idx="6037">
                  <c:v>-6.4524999999999997</c:v>
                </c:pt>
                <c:pt idx="6038">
                  <c:v>-6.4808000000000003</c:v>
                </c:pt>
                <c:pt idx="6039">
                  <c:v>-6.5107999999999997</c:v>
                </c:pt>
                <c:pt idx="6040">
                  <c:v>-6.5678999999999998</c:v>
                </c:pt>
                <c:pt idx="6041">
                  <c:v>-6.5627000000000004</c:v>
                </c:pt>
                <c:pt idx="6042">
                  <c:v>-6.5938999999999997</c:v>
                </c:pt>
                <c:pt idx="6043">
                  <c:v>-6.6616</c:v>
                </c:pt>
                <c:pt idx="6044">
                  <c:v>-6.7244000000000002</c:v>
                </c:pt>
                <c:pt idx="6045">
                  <c:v>-6.7866</c:v>
                </c:pt>
                <c:pt idx="6046">
                  <c:v>-6.8315000000000001</c:v>
                </c:pt>
                <c:pt idx="6047">
                  <c:v>-6.8802000000000003</c:v>
                </c:pt>
                <c:pt idx="6048">
                  <c:v>-6.9328000000000003</c:v>
                </c:pt>
                <c:pt idx="6049">
                  <c:v>-7.0122999999999998</c:v>
                </c:pt>
                <c:pt idx="6050">
                  <c:v>-6.9436999999999998</c:v>
                </c:pt>
                <c:pt idx="6051">
                  <c:v>-6.9824999999999999</c:v>
                </c:pt>
                <c:pt idx="6052">
                  <c:v>-7.0628000000000002</c:v>
                </c:pt>
                <c:pt idx="6053">
                  <c:v>-7.1162000000000001</c:v>
                </c:pt>
                <c:pt idx="6054">
                  <c:v>-7.1973000000000003</c:v>
                </c:pt>
                <c:pt idx="6055">
                  <c:v>-7.2644000000000002</c:v>
                </c:pt>
                <c:pt idx="6056">
                  <c:v>-7.2748999999999997</c:v>
                </c:pt>
                <c:pt idx="6057">
                  <c:v>-7.2813999999999997</c:v>
                </c:pt>
                <c:pt idx="6058">
                  <c:v>-7.3188000000000004</c:v>
                </c:pt>
                <c:pt idx="6059">
                  <c:v>-7.2995000000000001</c:v>
                </c:pt>
                <c:pt idx="6060">
                  <c:v>-7.3216999999999999</c:v>
                </c:pt>
                <c:pt idx="6061">
                  <c:v>-7.3559999999999999</c:v>
                </c:pt>
                <c:pt idx="6062">
                  <c:v>-7.3287000000000004</c:v>
                </c:pt>
                <c:pt idx="6063">
                  <c:v>-7.3392999999999997</c:v>
                </c:pt>
                <c:pt idx="6064">
                  <c:v>-7.4008000000000003</c:v>
                </c:pt>
                <c:pt idx="6065">
                  <c:v>-7.4377000000000004</c:v>
                </c:pt>
                <c:pt idx="6066">
                  <c:v>-7.4721000000000002</c:v>
                </c:pt>
                <c:pt idx="6067">
                  <c:v>-7.5523999999999996</c:v>
                </c:pt>
                <c:pt idx="6068">
                  <c:v>-7.6901000000000002</c:v>
                </c:pt>
                <c:pt idx="6069">
                  <c:v>-7.8208000000000002</c:v>
                </c:pt>
                <c:pt idx="6070">
                  <c:v>-7.9196</c:v>
                </c:pt>
                <c:pt idx="6071">
                  <c:v>-8.0373000000000001</c:v>
                </c:pt>
                <c:pt idx="6072">
                  <c:v>-8.0181000000000004</c:v>
                </c:pt>
                <c:pt idx="6073">
                  <c:v>-8.0431000000000008</c:v>
                </c:pt>
                <c:pt idx="6074">
                  <c:v>-8.1395999999999997</c:v>
                </c:pt>
                <c:pt idx="6075">
                  <c:v>-8.1630000000000003</c:v>
                </c:pt>
                <c:pt idx="6076">
                  <c:v>-8.1884999999999994</c:v>
                </c:pt>
                <c:pt idx="6077">
                  <c:v>-8.2424999999999997</c:v>
                </c:pt>
                <c:pt idx="6078">
                  <c:v>-8.2362000000000002</c:v>
                </c:pt>
                <c:pt idx="6079">
                  <c:v>-8.1982999999999997</c:v>
                </c:pt>
                <c:pt idx="6080">
                  <c:v>-8.1510999999999996</c:v>
                </c:pt>
                <c:pt idx="6081">
                  <c:v>-8.0670999999999999</c:v>
                </c:pt>
                <c:pt idx="6082">
                  <c:v>-8.0001999999999995</c:v>
                </c:pt>
                <c:pt idx="6083">
                  <c:v>-7.9844999999999997</c:v>
                </c:pt>
                <c:pt idx="6084">
                  <c:v>-8.0150000000000006</c:v>
                </c:pt>
                <c:pt idx="6085">
                  <c:v>-8.0693999999999999</c:v>
                </c:pt>
                <c:pt idx="6086">
                  <c:v>-8.0853000000000002</c:v>
                </c:pt>
                <c:pt idx="6087">
                  <c:v>-8.0785999999999998</c:v>
                </c:pt>
                <c:pt idx="6088">
                  <c:v>-8.07</c:v>
                </c:pt>
                <c:pt idx="6089">
                  <c:v>-8.0830000000000002</c:v>
                </c:pt>
                <c:pt idx="6090">
                  <c:v>-8.1207999999999991</c:v>
                </c:pt>
                <c:pt idx="6091">
                  <c:v>-8.1317000000000004</c:v>
                </c:pt>
                <c:pt idx="6092">
                  <c:v>-8.1472999999999995</c:v>
                </c:pt>
                <c:pt idx="6093">
                  <c:v>-8.1514000000000006</c:v>
                </c:pt>
                <c:pt idx="6094">
                  <c:v>-8.1824999999999992</c:v>
                </c:pt>
                <c:pt idx="6095">
                  <c:v>-8.2185000000000006</c:v>
                </c:pt>
                <c:pt idx="6096">
                  <c:v>-8.2577999999999996</c:v>
                </c:pt>
                <c:pt idx="6097">
                  <c:v>-8.3248999999999995</c:v>
                </c:pt>
                <c:pt idx="6098">
                  <c:v>-8.3649000000000004</c:v>
                </c:pt>
                <c:pt idx="6099">
                  <c:v>-8.3481000000000005</c:v>
                </c:pt>
                <c:pt idx="6100">
                  <c:v>-8.3841000000000001</c:v>
                </c:pt>
                <c:pt idx="6101">
                  <c:v>-8.4449000000000005</c:v>
                </c:pt>
                <c:pt idx="6102">
                  <c:v>-8.4669000000000008</c:v>
                </c:pt>
                <c:pt idx="6103">
                  <c:v>-8.4893999999999998</c:v>
                </c:pt>
                <c:pt idx="6104">
                  <c:v>-8.4268999999999998</c:v>
                </c:pt>
                <c:pt idx="6105">
                  <c:v>-8.3638999999999992</c:v>
                </c:pt>
                <c:pt idx="6106">
                  <c:v>-8.3382000000000005</c:v>
                </c:pt>
                <c:pt idx="6107">
                  <c:v>-8.2946000000000009</c:v>
                </c:pt>
                <c:pt idx="6108">
                  <c:v>-8.2638999999999996</c:v>
                </c:pt>
                <c:pt idx="6109">
                  <c:v>-8.2433999999999994</c:v>
                </c:pt>
                <c:pt idx="6110">
                  <c:v>-8.2287999999999997</c:v>
                </c:pt>
                <c:pt idx="6111">
                  <c:v>-8.2286999999999999</c:v>
                </c:pt>
                <c:pt idx="6112">
                  <c:v>-8.2391000000000005</c:v>
                </c:pt>
                <c:pt idx="6113">
                  <c:v>-8.2222000000000008</c:v>
                </c:pt>
                <c:pt idx="6114">
                  <c:v>-8.1841000000000008</c:v>
                </c:pt>
                <c:pt idx="6115">
                  <c:v>-8.1893999999999991</c:v>
                </c:pt>
                <c:pt idx="6116">
                  <c:v>-8.1669999999999998</c:v>
                </c:pt>
                <c:pt idx="6117">
                  <c:v>-8.1742000000000008</c:v>
                </c:pt>
                <c:pt idx="6118">
                  <c:v>-8.1807999999999996</c:v>
                </c:pt>
                <c:pt idx="6119">
                  <c:v>-8.2257999999999996</c:v>
                </c:pt>
                <c:pt idx="6120">
                  <c:v>-8.2395999999999994</c:v>
                </c:pt>
                <c:pt idx="6121">
                  <c:v>-8.2182999999999993</c:v>
                </c:pt>
                <c:pt idx="6122">
                  <c:v>-8.1767000000000003</c:v>
                </c:pt>
                <c:pt idx="6123">
                  <c:v>-8.1298999999999992</c:v>
                </c:pt>
                <c:pt idx="6124">
                  <c:v>-8.0876999999999999</c:v>
                </c:pt>
                <c:pt idx="6125">
                  <c:v>-8.0624000000000002</c:v>
                </c:pt>
                <c:pt idx="6126">
                  <c:v>-8.0739999999999998</c:v>
                </c:pt>
                <c:pt idx="6127">
                  <c:v>-8.0740999999999996</c:v>
                </c:pt>
                <c:pt idx="6128">
                  <c:v>-8.0478000000000005</c:v>
                </c:pt>
                <c:pt idx="6129">
                  <c:v>-8.0322999999999993</c:v>
                </c:pt>
                <c:pt idx="6130">
                  <c:v>-7.9923000000000002</c:v>
                </c:pt>
                <c:pt idx="6131">
                  <c:v>-8.0226000000000006</c:v>
                </c:pt>
                <c:pt idx="6132">
                  <c:v>-8.0025999999999993</c:v>
                </c:pt>
                <c:pt idx="6133">
                  <c:v>-7.9603999999999999</c:v>
                </c:pt>
                <c:pt idx="6134">
                  <c:v>-7.8956999999999997</c:v>
                </c:pt>
                <c:pt idx="6135">
                  <c:v>-7.8334000000000001</c:v>
                </c:pt>
                <c:pt idx="6136">
                  <c:v>-7.7789000000000001</c:v>
                </c:pt>
                <c:pt idx="6137">
                  <c:v>-7.7222999999999997</c:v>
                </c:pt>
                <c:pt idx="6138">
                  <c:v>-7.6680999999999999</c:v>
                </c:pt>
                <c:pt idx="6139">
                  <c:v>-7.6805000000000003</c:v>
                </c:pt>
                <c:pt idx="6140">
                  <c:v>-7.6954000000000002</c:v>
                </c:pt>
                <c:pt idx="6141">
                  <c:v>-7.6230000000000002</c:v>
                </c:pt>
                <c:pt idx="6142">
                  <c:v>-7.5214999999999996</c:v>
                </c:pt>
                <c:pt idx="6143">
                  <c:v>-7.3985000000000003</c:v>
                </c:pt>
                <c:pt idx="6144">
                  <c:v>-7.3414000000000001</c:v>
                </c:pt>
                <c:pt idx="6145">
                  <c:v>-7.3216999999999999</c:v>
                </c:pt>
                <c:pt idx="6146">
                  <c:v>-7.2512999999999996</c:v>
                </c:pt>
                <c:pt idx="6147">
                  <c:v>-7.1910999999999996</c:v>
                </c:pt>
                <c:pt idx="6148">
                  <c:v>-7.1677999999999997</c:v>
                </c:pt>
                <c:pt idx="6149">
                  <c:v>-7.1315999999999997</c:v>
                </c:pt>
                <c:pt idx="6150">
                  <c:v>-7.1260000000000003</c:v>
                </c:pt>
                <c:pt idx="6151">
                  <c:v>-7.1294000000000004</c:v>
                </c:pt>
                <c:pt idx="6152">
                  <c:v>-7.1424000000000003</c:v>
                </c:pt>
                <c:pt idx="6153">
                  <c:v>-7.1769999999999996</c:v>
                </c:pt>
                <c:pt idx="6154">
                  <c:v>-7.1994999999999996</c:v>
                </c:pt>
                <c:pt idx="6155">
                  <c:v>-7.2262000000000004</c:v>
                </c:pt>
                <c:pt idx="6156">
                  <c:v>-7.2161</c:v>
                </c:pt>
                <c:pt idx="6157">
                  <c:v>-7.3021000000000003</c:v>
                </c:pt>
                <c:pt idx="6158">
                  <c:v>-7.3512000000000004</c:v>
                </c:pt>
                <c:pt idx="6159">
                  <c:v>-7.4111000000000002</c:v>
                </c:pt>
                <c:pt idx="6160">
                  <c:v>-7.4931000000000001</c:v>
                </c:pt>
                <c:pt idx="6161">
                  <c:v>-7.5568</c:v>
                </c:pt>
                <c:pt idx="6162">
                  <c:v>-7.6241000000000003</c:v>
                </c:pt>
                <c:pt idx="6163">
                  <c:v>-7.5899000000000001</c:v>
                </c:pt>
                <c:pt idx="6164">
                  <c:v>-7.6234999999999999</c:v>
                </c:pt>
                <c:pt idx="6165">
                  <c:v>-7.6936</c:v>
                </c:pt>
                <c:pt idx="6166">
                  <c:v>-7.7182000000000004</c:v>
                </c:pt>
                <c:pt idx="6167">
                  <c:v>-7.7630999999999997</c:v>
                </c:pt>
                <c:pt idx="6168">
                  <c:v>-7.8045</c:v>
                </c:pt>
                <c:pt idx="6169">
                  <c:v>-7.8697999999999997</c:v>
                </c:pt>
                <c:pt idx="6170">
                  <c:v>-7.8977000000000004</c:v>
                </c:pt>
                <c:pt idx="6171">
                  <c:v>-7.8849</c:v>
                </c:pt>
                <c:pt idx="6172">
                  <c:v>-7.9180000000000001</c:v>
                </c:pt>
                <c:pt idx="6173">
                  <c:v>-7.9191000000000003</c:v>
                </c:pt>
                <c:pt idx="6174">
                  <c:v>-7.9158999999999997</c:v>
                </c:pt>
                <c:pt idx="6175">
                  <c:v>-7.9032</c:v>
                </c:pt>
                <c:pt idx="6176">
                  <c:v>-7.9379999999999997</c:v>
                </c:pt>
                <c:pt idx="6177">
                  <c:v>-7.9646999999999997</c:v>
                </c:pt>
                <c:pt idx="6178">
                  <c:v>-7.9759000000000002</c:v>
                </c:pt>
                <c:pt idx="6179">
                  <c:v>-7.9695999999999998</c:v>
                </c:pt>
                <c:pt idx="6180">
                  <c:v>-7.9710000000000001</c:v>
                </c:pt>
                <c:pt idx="6181">
                  <c:v>-7.9617000000000004</c:v>
                </c:pt>
                <c:pt idx="6182">
                  <c:v>-7.9188999999999998</c:v>
                </c:pt>
                <c:pt idx="6183">
                  <c:v>-7.9071999999999996</c:v>
                </c:pt>
                <c:pt idx="6184">
                  <c:v>-7.8712999999999997</c:v>
                </c:pt>
                <c:pt idx="6185">
                  <c:v>-7.8773</c:v>
                </c:pt>
                <c:pt idx="6186">
                  <c:v>-7.8954000000000004</c:v>
                </c:pt>
                <c:pt idx="6187">
                  <c:v>-7.8780000000000001</c:v>
                </c:pt>
                <c:pt idx="6188">
                  <c:v>-7.8733000000000004</c:v>
                </c:pt>
                <c:pt idx="6189">
                  <c:v>-7.9146999999999998</c:v>
                </c:pt>
                <c:pt idx="6190">
                  <c:v>-7.9429999999999996</c:v>
                </c:pt>
                <c:pt idx="6191">
                  <c:v>-7.9699</c:v>
                </c:pt>
                <c:pt idx="6192">
                  <c:v>-7.9816000000000003</c:v>
                </c:pt>
                <c:pt idx="6193">
                  <c:v>-8.0008999999999997</c:v>
                </c:pt>
                <c:pt idx="6194">
                  <c:v>-7.9759000000000002</c:v>
                </c:pt>
                <c:pt idx="6195">
                  <c:v>-7.9565999999999999</c:v>
                </c:pt>
                <c:pt idx="6196">
                  <c:v>-7.9664000000000001</c:v>
                </c:pt>
                <c:pt idx="6197">
                  <c:v>-7.9457000000000004</c:v>
                </c:pt>
                <c:pt idx="6198">
                  <c:v>-7.9961000000000002</c:v>
                </c:pt>
                <c:pt idx="6199">
                  <c:v>-8.0371000000000006</c:v>
                </c:pt>
                <c:pt idx="6200">
                  <c:v>-7.9762000000000004</c:v>
                </c:pt>
                <c:pt idx="6201">
                  <c:v>-7.9635999999999996</c:v>
                </c:pt>
                <c:pt idx="6202">
                  <c:v>-7.9306999999999999</c:v>
                </c:pt>
                <c:pt idx="6203">
                  <c:v>-7.9775</c:v>
                </c:pt>
                <c:pt idx="6204">
                  <c:v>-7.9484000000000004</c:v>
                </c:pt>
                <c:pt idx="6205">
                  <c:v>-7.9151999999999996</c:v>
                </c:pt>
                <c:pt idx="6206">
                  <c:v>-7.9720000000000004</c:v>
                </c:pt>
                <c:pt idx="6207">
                  <c:v>-8.0160999999999998</c:v>
                </c:pt>
                <c:pt idx="6208">
                  <c:v>-7.9927999999999999</c:v>
                </c:pt>
                <c:pt idx="6209">
                  <c:v>-7.9766000000000004</c:v>
                </c:pt>
                <c:pt idx="6210">
                  <c:v>-7.9203999999999999</c:v>
                </c:pt>
                <c:pt idx="6211">
                  <c:v>-7.9257999999999997</c:v>
                </c:pt>
                <c:pt idx="6212">
                  <c:v>-7.9398999999999997</c:v>
                </c:pt>
                <c:pt idx="6213">
                  <c:v>-7.9396000000000004</c:v>
                </c:pt>
                <c:pt idx="6214">
                  <c:v>-7.9855999999999998</c:v>
                </c:pt>
                <c:pt idx="6215">
                  <c:v>-7.9534000000000002</c:v>
                </c:pt>
                <c:pt idx="6216">
                  <c:v>-7.9055999999999997</c:v>
                </c:pt>
                <c:pt idx="6217">
                  <c:v>-7.9364999999999997</c:v>
                </c:pt>
                <c:pt idx="6218">
                  <c:v>-7.9</c:v>
                </c:pt>
                <c:pt idx="6219">
                  <c:v>-7.9602000000000004</c:v>
                </c:pt>
                <c:pt idx="6220">
                  <c:v>-8.0023999999999997</c:v>
                </c:pt>
                <c:pt idx="6221">
                  <c:v>-7.9603999999999999</c:v>
                </c:pt>
                <c:pt idx="6222">
                  <c:v>-7.8723999999999998</c:v>
                </c:pt>
                <c:pt idx="6223">
                  <c:v>-7.8563999999999998</c:v>
                </c:pt>
                <c:pt idx="6224">
                  <c:v>-7.8014999999999999</c:v>
                </c:pt>
                <c:pt idx="6225">
                  <c:v>-7.7008999999999999</c:v>
                </c:pt>
                <c:pt idx="6226">
                  <c:v>-7.6551999999999998</c:v>
                </c:pt>
                <c:pt idx="6227">
                  <c:v>-7.6246999999999998</c:v>
                </c:pt>
                <c:pt idx="6228">
                  <c:v>-7.5914999999999999</c:v>
                </c:pt>
                <c:pt idx="6229">
                  <c:v>-7.585</c:v>
                </c:pt>
                <c:pt idx="6230">
                  <c:v>-7.6318000000000001</c:v>
                </c:pt>
                <c:pt idx="6231">
                  <c:v>-7.6806000000000001</c:v>
                </c:pt>
                <c:pt idx="6232">
                  <c:v>-7.7210999999999999</c:v>
                </c:pt>
                <c:pt idx="6233">
                  <c:v>-7.7723000000000004</c:v>
                </c:pt>
                <c:pt idx="6234">
                  <c:v>-7.7023999999999999</c:v>
                </c:pt>
                <c:pt idx="6235">
                  <c:v>-7.6726000000000001</c:v>
                </c:pt>
                <c:pt idx="6236">
                  <c:v>-7.6845999999999997</c:v>
                </c:pt>
                <c:pt idx="6237">
                  <c:v>-7.7821999999999996</c:v>
                </c:pt>
                <c:pt idx="6238">
                  <c:v>-7.8414000000000001</c:v>
                </c:pt>
                <c:pt idx="6239">
                  <c:v>-7.8507999999999996</c:v>
                </c:pt>
                <c:pt idx="6240">
                  <c:v>-7.8285</c:v>
                </c:pt>
                <c:pt idx="6241">
                  <c:v>-7.8438999999999997</c:v>
                </c:pt>
                <c:pt idx="6242">
                  <c:v>-7.8343999999999996</c:v>
                </c:pt>
                <c:pt idx="6243">
                  <c:v>-7.7758000000000003</c:v>
                </c:pt>
                <c:pt idx="6244">
                  <c:v>-7.7239000000000004</c:v>
                </c:pt>
                <c:pt idx="6245">
                  <c:v>-7.6360000000000001</c:v>
                </c:pt>
                <c:pt idx="6246">
                  <c:v>-7.5979000000000001</c:v>
                </c:pt>
                <c:pt idx="6247">
                  <c:v>-7.5880000000000001</c:v>
                </c:pt>
                <c:pt idx="6248">
                  <c:v>-7.5358000000000001</c:v>
                </c:pt>
                <c:pt idx="6249">
                  <c:v>-7.5303000000000004</c:v>
                </c:pt>
                <c:pt idx="6250">
                  <c:v>-7.4359000000000002</c:v>
                </c:pt>
                <c:pt idx="6251">
                  <c:v>-7.3266999999999998</c:v>
                </c:pt>
                <c:pt idx="6252">
                  <c:v>-7.2188999999999997</c:v>
                </c:pt>
                <c:pt idx="6253">
                  <c:v>-7.1919000000000004</c:v>
                </c:pt>
                <c:pt idx="6254">
                  <c:v>-7.2018000000000004</c:v>
                </c:pt>
                <c:pt idx="6255">
                  <c:v>-7.1970000000000001</c:v>
                </c:pt>
                <c:pt idx="6256">
                  <c:v>-7.2450999999999999</c:v>
                </c:pt>
                <c:pt idx="6257">
                  <c:v>-7.2858999999999998</c:v>
                </c:pt>
                <c:pt idx="6258">
                  <c:v>-7.1833</c:v>
                </c:pt>
                <c:pt idx="6259">
                  <c:v>-7.0932000000000004</c:v>
                </c:pt>
                <c:pt idx="6260">
                  <c:v>-7.0503999999999998</c:v>
                </c:pt>
                <c:pt idx="6261">
                  <c:v>-7.0404</c:v>
                </c:pt>
                <c:pt idx="6262">
                  <c:v>-7.1628999999999996</c:v>
                </c:pt>
                <c:pt idx="6263">
                  <c:v>-7.2445000000000004</c:v>
                </c:pt>
                <c:pt idx="6264">
                  <c:v>-7.3468999999999998</c:v>
                </c:pt>
                <c:pt idx="6265">
                  <c:v>-7.3604000000000003</c:v>
                </c:pt>
                <c:pt idx="6266">
                  <c:v>-7.32</c:v>
                </c:pt>
                <c:pt idx="6267">
                  <c:v>-7.2267999999999999</c:v>
                </c:pt>
                <c:pt idx="6268">
                  <c:v>-7.0585000000000004</c:v>
                </c:pt>
                <c:pt idx="6269">
                  <c:v>-6.9081000000000001</c:v>
                </c:pt>
                <c:pt idx="6270">
                  <c:v>-6.6944999999999997</c:v>
                </c:pt>
                <c:pt idx="6271">
                  <c:v>-6.4177</c:v>
                </c:pt>
                <c:pt idx="6272">
                  <c:v>-6.1074000000000002</c:v>
                </c:pt>
                <c:pt idx="6273">
                  <c:v>-5.7541000000000002</c:v>
                </c:pt>
                <c:pt idx="6274">
                  <c:v>-5.4988999999999999</c:v>
                </c:pt>
                <c:pt idx="6275">
                  <c:v>-5.3362999999999996</c:v>
                </c:pt>
                <c:pt idx="6276">
                  <c:v>-5.2670000000000003</c:v>
                </c:pt>
                <c:pt idx="6277">
                  <c:v>-5.3289</c:v>
                </c:pt>
                <c:pt idx="6278">
                  <c:v>-5.3865999999999996</c:v>
                </c:pt>
                <c:pt idx="6279">
                  <c:v>-5.4295</c:v>
                </c:pt>
                <c:pt idx="6280">
                  <c:v>-5.5323000000000002</c:v>
                </c:pt>
                <c:pt idx="6281">
                  <c:v>-5.6936999999999998</c:v>
                </c:pt>
                <c:pt idx="6282">
                  <c:v>-5.9364999999999997</c:v>
                </c:pt>
                <c:pt idx="6283">
                  <c:v>-6.2930999999999999</c:v>
                </c:pt>
                <c:pt idx="6284">
                  <c:v>-6.5526999999999997</c:v>
                </c:pt>
                <c:pt idx="6285">
                  <c:v>-6.7704000000000004</c:v>
                </c:pt>
                <c:pt idx="6286">
                  <c:v>-6.9790999999999999</c:v>
                </c:pt>
                <c:pt idx="6287">
                  <c:v>-7.1039000000000003</c:v>
                </c:pt>
                <c:pt idx="6288">
                  <c:v>-7.0468999999999999</c:v>
                </c:pt>
                <c:pt idx="6289">
                  <c:v>-6.9142999999999999</c:v>
                </c:pt>
                <c:pt idx="6290">
                  <c:v>-6.7678000000000003</c:v>
                </c:pt>
                <c:pt idx="6291">
                  <c:v>-6.6106999999999996</c:v>
                </c:pt>
                <c:pt idx="6292">
                  <c:v>-6.5124000000000004</c:v>
                </c:pt>
                <c:pt idx="6293">
                  <c:v>-6.4371</c:v>
                </c:pt>
                <c:pt idx="6294">
                  <c:v>-6.4109999999999996</c:v>
                </c:pt>
                <c:pt idx="6295">
                  <c:v>-6.3057999999999996</c:v>
                </c:pt>
                <c:pt idx="6296">
                  <c:v>-6.1643999999999997</c:v>
                </c:pt>
                <c:pt idx="6297">
                  <c:v>-6.0414000000000003</c:v>
                </c:pt>
                <c:pt idx="6298">
                  <c:v>-5.9687999999999999</c:v>
                </c:pt>
                <c:pt idx="6299">
                  <c:v>-5.8993000000000002</c:v>
                </c:pt>
                <c:pt idx="6300">
                  <c:v>-5.8701999999999996</c:v>
                </c:pt>
                <c:pt idx="6301">
                  <c:v>-5.8674999999999997</c:v>
                </c:pt>
                <c:pt idx="6302">
                  <c:v>-5.8487999999999998</c:v>
                </c:pt>
                <c:pt idx="6303">
                  <c:v>-5.9177999999999997</c:v>
                </c:pt>
                <c:pt idx="6304">
                  <c:v>-6.0164999999999997</c:v>
                </c:pt>
                <c:pt idx="6305">
                  <c:v>-6.0709999999999997</c:v>
                </c:pt>
                <c:pt idx="6306">
                  <c:v>-6.1159999999999997</c:v>
                </c:pt>
                <c:pt idx="6307">
                  <c:v>-6.1516000000000002</c:v>
                </c:pt>
                <c:pt idx="6308">
                  <c:v>-6.1315999999999997</c:v>
                </c:pt>
                <c:pt idx="6309">
                  <c:v>-6.0601000000000003</c:v>
                </c:pt>
                <c:pt idx="6310">
                  <c:v>-6.0345000000000004</c:v>
                </c:pt>
                <c:pt idx="6311">
                  <c:v>-6.0430000000000001</c:v>
                </c:pt>
                <c:pt idx="6312">
                  <c:v>-6.0461</c:v>
                </c:pt>
                <c:pt idx="6313">
                  <c:v>-6.0458999999999996</c:v>
                </c:pt>
                <c:pt idx="6314">
                  <c:v>-6.0648</c:v>
                </c:pt>
                <c:pt idx="6315">
                  <c:v>-6.0361000000000002</c:v>
                </c:pt>
                <c:pt idx="6316">
                  <c:v>-6.0377999999999998</c:v>
                </c:pt>
                <c:pt idx="6317">
                  <c:v>-6.0587999999999997</c:v>
                </c:pt>
                <c:pt idx="6318">
                  <c:v>-6.0758999999999999</c:v>
                </c:pt>
                <c:pt idx="6319">
                  <c:v>-6.1032000000000002</c:v>
                </c:pt>
                <c:pt idx="6320">
                  <c:v>-6.1087999999999996</c:v>
                </c:pt>
                <c:pt idx="6321">
                  <c:v>-6.0765000000000002</c:v>
                </c:pt>
                <c:pt idx="6322">
                  <c:v>-6.0811000000000002</c:v>
                </c:pt>
                <c:pt idx="6323">
                  <c:v>-6.0903</c:v>
                </c:pt>
                <c:pt idx="6324">
                  <c:v>-6.0697000000000001</c:v>
                </c:pt>
                <c:pt idx="6325">
                  <c:v>-6.0389999999999997</c:v>
                </c:pt>
                <c:pt idx="6326">
                  <c:v>-5.9813000000000001</c:v>
                </c:pt>
                <c:pt idx="6327">
                  <c:v>-5.9535999999999998</c:v>
                </c:pt>
                <c:pt idx="6328">
                  <c:v>-5.9608999999999996</c:v>
                </c:pt>
                <c:pt idx="6329">
                  <c:v>-5.8861999999999997</c:v>
                </c:pt>
                <c:pt idx="6330">
                  <c:v>-5.7676999999999996</c:v>
                </c:pt>
                <c:pt idx="6331">
                  <c:v>-5.7378999999999998</c:v>
                </c:pt>
                <c:pt idx="6332">
                  <c:v>-5.7557999999999998</c:v>
                </c:pt>
                <c:pt idx="6333">
                  <c:v>-5.6603000000000003</c:v>
                </c:pt>
                <c:pt idx="6334">
                  <c:v>-5.5845000000000002</c:v>
                </c:pt>
                <c:pt idx="6335">
                  <c:v>-5.5385999999999997</c:v>
                </c:pt>
                <c:pt idx="6336">
                  <c:v>-5.5595999999999997</c:v>
                </c:pt>
                <c:pt idx="6337">
                  <c:v>-5.5515999999999996</c:v>
                </c:pt>
                <c:pt idx="6338">
                  <c:v>-5.5567000000000002</c:v>
                </c:pt>
                <c:pt idx="6339">
                  <c:v>-5.6490999999999998</c:v>
                </c:pt>
                <c:pt idx="6340">
                  <c:v>-5.8097000000000003</c:v>
                </c:pt>
                <c:pt idx="6341">
                  <c:v>-5.8982999999999999</c:v>
                </c:pt>
                <c:pt idx="6342">
                  <c:v>-6.0083000000000002</c:v>
                </c:pt>
                <c:pt idx="6343">
                  <c:v>-6.1740000000000004</c:v>
                </c:pt>
                <c:pt idx="6344">
                  <c:v>-6.3628</c:v>
                </c:pt>
                <c:pt idx="6345">
                  <c:v>-6.6166</c:v>
                </c:pt>
                <c:pt idx="6346">
                  <c:v>-6.9657999999999998</c:v>
                </c:pt>
                <c:pt idx="6347">
                  <c:v>-7.4555999999999996</c:v>
                </c:pt>
                <c:pt idx="6348">
                  <c:v>-7.8342999999999998</c:v>
                </c:pt>
                <c:pt idx="6349">
                  <c:v>-7.9974999999999996</c:v>
                </c:pt>
                <c:pt idx="6350">
                  <c:v>-8.0557999999999996</c:v>
                </c:pt>
                <c:pt idx="6351">
                  <c:v>-8.1613000000000007</c:v>
                </c:pt>
                <c:pt idx="6352">
                  <c:v>-8.2561</c:v>
                </c:pt>
                <c:pt idx="6353">
                  <c:v>-8.3293999999999997</c:v>
                </c:pt>
                <c:pt idx="6354">
                  <c:v>-8.3466000000000005</c:v>
                </c:pt>
                <c:pt idx="6355">
                  <c:v>-8.3943999999999992</c:v>
                </c:pt>
                <c:pt idx="6356">
                  <c:v>-8.4446999999999992</c:v>
                </c:pt>
                <c:pt idx="6357">
                  <c:v>-8.4764999999999997</c:v>
                </c:pt>
                <c:pt idx="6358">
                  <c:v>-8.4995999999999992</c:v>
                </c:pt>
                <c:pt idx="6359">
                  <c:v>-8.4773999999999994</c:v>
                </c:pt>
                <c:pt idx="6360">
                  <c:v>-8.4428999999999998</c:v>
                </c:pt>
                <c:pt idx="6361">
                  <c:v>-8.4430999999999994</c:v>
                </c:pt>
                <c:pt idx="6362">
                  <c:v>-8.3991000000000007</c:v>
                </c:pt>
                <c:pt idx="6363">
                  <c:v>-8.3078000000000003</c:v>
                </c:pt>
                <c:pt idx="6364">
                  <c:v>-8.2403999999999993</c:v>
                </c:pt>
                <c:pt idx="6365">
                  <c:v>-8.2438000000000002</c:v>
                </c:pt>
                <c:pt idx="6366">
                  <c:v>-8.2140000000000004</c:v>
                </c:pt>
                <c:pt idx="6367">
                  <c:v>-8.1693999999999996</c:v>
                </c:pt>
                <c:pt idx="6368">
                  <c:v>-8.1148000000000007</c:v>
                </c:pt>
                <c:pt idx="6369">
                  <c:v>-8.0106000000000002</c:v>
                </c:pt>
                <c:pt idx="6370">
                  <c:v>-7.8723000000000001</c:v>
                </c:pt>
                <c:pt idx="6371">
                  <c:v>-7.8796999999999997</c:v>
                </c:pt>
                <c:pt idx="6372">
                  <c:v>-7.9305000000000003</c:v>
                </c:pt>
                <c:pt idx="6373">
                  <c:v>-7.9526000000000003</c:v>
                </c:pt>
                <c:pt idx="6374">
                  <c:v>-7.8356000000000003</c:v>
                </c:pt>
                <c:pt idx="6375">
                  <c:v>-7.7041000000000004</c:v>
                </c:pt>
                <c:pt idx="6376">
                  <c:v>-7.6162000000000001</c:v>
                </c:pt>
                <c:pt idx="6377">
                  <c:v>-7.5377000000000001</c:v>
                </c:pt>
                <c:pt idx="6378">
                  <c:v>-7.4736000000000002</c:v>
                </c:pt>
                <c:pt idx="6379">
                  <c:v>-7.4335000000000004</c:v>
                </c:pt>
                <c:pt idx="6380">
                  <c:v>-7.4019000000000004</c:v>
                </c:pt>
                <c:pt idx="6381">
                  <c:v>-7.4127000000000001</c:v>
                </c:pt>
                <c:pt idx="6382">
                  <c:v>-7.4104999999999999</c:v>
                </c:pt>
                <c:pt idx="6383">
                  <c:v>-7.4077000000000002</c:v>
                </c:pt>
                <c:pt idx="6384">
                  <c:v>-7.4278000000000004</c:v>
                </c:pt>
                <c:pt idx="6385">
                  <c:v>-7.4108999999999998</c:v>
                </c:pt>
                <c:pt idx="6386">
                  <c:v>-7.4322999999999997</c:v>
                </c:pt>
                <c:pt idx="6387">
                  <c:v>-7.4432999999999998</c:v>
                </c:pt>
                <c:pt idx="6388">
                  <c:v>-7.4763000000000002</c:v>
                </c:pt>
                <c:pt idx="6389">
                  <c:v>-7.4408000000000003</c:v>
                </c:pt>
                <c:pt idx="6390">
                  <c:v>-7.4595000000000002</c:v>
                </c:pt>
                <c:pt idx="6391">
                  <c:v>-7.4926000000000004</c:v>
                </c:pt>
                <c:pt idx="6392">
                  <c:v>-7.4726999999999997</c:v>
                </c:pt>
                <c:pt idx="6393">
                  <c:v>-7.4787999999999997</c:v>
                </c:pt>
                <c:pt idx="6394">
                  <c:v>-7.4790999999999999</c:v>
                </c:pt>
                <c:pt idx="6395">
                  <c:v>-7.4267000000000003</c:v>
                </c:pt>
                <c:pt idx="6396">
                  <c:v>-7.4191000000000003</c:v>
                </c:pt>
                <c:pt idx="6397">
                  <c:v>-7.4439000000000002</c:v>
                </c:pt>
                <c:pt idx="6398">
                  <c:v>-7.5114000000000001</c:v>
                </c:pt>
                <c:pt idx="6399">
                  <c:v>-7.5304000000000002</c:v>
                </c:pt>
                <c:pt idx="6400">
                  <c:v>-7.5486000000000004</c:v>
                </c:pt>
                <c:pt idx="6401">
                  <c:v>-7.5389999999999997</c:v>
                </c:pt>
                <c:pt idx="6402">
                  <c:v>-7.5347</c:v>
                </c:pt>
                <c:pt idx="6403">
                  <c:v>-7.5266000000000002</c:v>
                </c:pt>
                <c:pt idx="6404">
                  <c:v>-7.5151000000000003</c:v>
                </c:pt>
                <c:pt idx="6405">
                  <c:v>-7.4905999999999997</c:v>
                </c:pt>
                <c:pt idx="6406">
                  <c:v>-7.5000999999999998</c:v>
                </c:pt>
                <c:pt idx="6407">
                  <c:v>-7.5118999999999998</c:v>
                </c:pt>
                <c:pt idx="6408">
                  <c:v>-7.484</c:v>
                </c:pt>
                <c:pt idx="6409">
                  <c:v>-7.4745999999999997</c:v>
                </c:pt>
                <c:pt idx="6410">
                  <c:v>-7.452</c:v>
                </c:pt>
                <c:pt idx="6411">
                  <c:v>-7.4873000000000003</c:v>
                </c:pt>
                <c:pt idx="6412">
                  <c:v>-7.4668999999999999</c:v>
                </c:pt>
                <c:pt idx="6413">
                  <c:v>-7.4970999999999997</c:v>
                </c:pt>
                <c:pt idx="6414">
                  <c:v>-7.5244999999999997</c:v>
                </c:pt>
                <c:pt idx="6415">
                  <c:v>-7.5627000000000004</c:v>
                </c:pt>
                <c:pt idx="6416">
                  <c:v>-7.6646000000000001</c:v>
                </c:pt>
                <c:pt idx="6417">
                  <c:v>-7.7065999999999999</c:v>
                </c:pt>
                <c:pt idx="6418">
                  <c:v>-7.7747999999999999</c:v>
                </c:pt>
                <c:pt idx="6419">
                  <c:v>-7.8581000000000003</c:v>
                </c:pt>
                <c:pt idx="6420">
                  <c:v>-7.9008000000000003</c:v>
                </c:pt>
                <c:pt idx="6421">
                  <c:v>-7.9607000000000001</c:v>
                </c:pt>
                <c:pt idx="6422">
                  <c:v>-7.9718</c:v>
                </c:pt>
                <c:pt idx="6423">
                  <c:v>-8.0123999999999995</c:v>
                </c:pt>
                <c:pt idx="6424">
                  <c:v>-8.0715000000000003</c:v>
                </c:pt>
                <c:pt idx="6425">
                  <c:v>-8.1236999999999995</c:v>
                </c:pt>
                <c:pt idx="6426">
                  <c:v>-8.1836000000000002</c:v>
                </c:pt>
                <c:pt idx="6427">
                  <c:v>-8.2260000000000009</c:v>
                </c:pt>
                <c:pt idx="6428">
                  <c:v>-8.2451000000000008</c:v>
                </c:pt>
                <c:pt idx="6429">
                  <c:v>-8.2810000000000006</c:v>
                </c:pt>
                <c:pt idx="6430">
                  <c:v>-8.3811</c:v>
                </c:pt>
                <c:pt idx="6431">
                  <c:v>-8.4626999999999999</c:v>
                </c:pt>
                <c:pt idx="6432">
                  <c:v>-8.4871999999999996</c:v>
                </c:pt>
                <c:pt idx="6433">
                  <c:v>-8.4989000000000008</c:v>
                </c:pt>
                <c:pt idx="6434">
                  <c:v>-8.5419999999999998</c:v>
                </c:pt>
                <c:pt idx="6435">
                  <c:v>-8.6084999999999994</c:v>
                </c:pt>
                <c:pt idx="6436">
                  <c:v>-8.6628000000000007</c:v>
                </c:pt>
                <c:pt idx="6437">
                  <c:v>-8.7152999999999992</c:v>
                </c:pt>
                <c:pt idx="6438">
                  <c:v>-8.7379999999999995</c:v>
                </c:pt>
                <c:pt idx="6439">
                  <c:v>-8.7101000000000006</c:v>
                </c:pt>
                <c:pt idx="6440">
                  <c:v>-8.6583000000000006</c:v>
                </c:pt>
                <c:pt idx="6441">
                  <c:v>-8.6295999999999999</c:v>
                </c:pt>
                <c:pt idx="6442">
                  <c:v>-8.5937999999999999</c:v>
                </c:pt>
                <c:pt idx="6443">
                  <c:v>-8.6783000000000001</c:v>
                </c:pt>
                <c:pt idx="6444">
                  <c:v>-8.7192000000000007</c:v>
                </c:pt>
                <c:pt idx="6445">
                  <c:v>-8.7704000000000004</c:v>
                </c:pt>
                <c:pt idx="6446">
                  <c:v>-8.8545999999999996</c:v>
                </c:pt>
                <c:pt idx="6447">
                  <c:v>-8.9407999999999994</c:v>
                </c:pt>
                <c:pt idx="6448">
                  <c:v>-8.9873999999999992</c:v>
                </c:pt>
                <c:pt idx="6449">
                  <c:v>-9.0340000000000007</c:v>
                </c:pt>
                <c:pt idx="6450">
                  <c:v>-8.9959000000000007</c:v>
                </c:pt>
                <c:pt idx="6451">
                  <c:v>-9.0195000000000007</c:v>
                </c:pt>
                <c:pt idx="6452">
                  <c:v>-9.0975999999999999</c:v>
                </c:pt>
                <c:pt idx="6453">
                  <c:v>-9.1290999999999993</c:v>
                </c:pt>
                <c:pt idx="6454">
                  <c:v>-9.1523000000000003</c:v>
                </c:pt>
                <c:pt idx="6455">
                  <c:v>-9.1978000000000009</c:v>
                </c:pt>
                <c:pt idx="6456">
                  <c:v>-9.2583000000000002</c:v>
                </c:pt>
                <c:pt idx="6457">
                  <c:v>-9.3033999999999999</c:v>
                </c:pt>
                <c:pt idx="6458">
                  <c:v>-9.4131999999999998</c:v>
                </c:pt>
                <c:pt idx="6459">
                  <c:v>-9.6235999999999997</c:v>
                </c:pt>
                <c:pt idx="6460">
                  <c:v>-9.6761999999999997</c:v>
                </c:pt>
                <c:pt idx="6461">
                  <c:v>-9.7018000000000004</c:v>
                </c:pt>
                <c:pt idx="6462">
                  <c:v>-9.7230000000000008</c:v>
                </c:pt>
                <c:pt idx="6463">
                  <c:v>-9.7596000000000007</c:v>
                </c:pt>
                <c:pt idx="6464">
                  <c:v>-9.7949000000000002</c:v>
                </c:pt>
                <c:pt idx="6465">
                  <c:v>-9.7947000000000006</c:v>
                </c:pt>
                <c:pt idx="6466">
                  <c:v>-9.7698999999999998</c:v>
                </c:pt>
                <c:pt idx="6467">
                  <c:v>-9.7461000000000002</c:v>
                </c:pt>
                <c:pt idx="6468">
                  <c:v>-9.7556999999999992</c:v>
                </c:pt>
                <c:pt idx="6469">
                  <c:v>-9.7542000000000009</c:v>
                </c:pt>
                <c:pt idx="6470">
                  <c:v>-9.7165999999999997</c:v>
                </c:pt>
                <c:pt idx="6471">
                  <c:v>-9.7001000000000008</c:v>
                </c:pt>
                <c:pt idx="6472">
                  <c:v>-9.7284000000000006</c:v>
                </c:pt>
                <c:pt idx="6473">
                  <c:v>-9.7624999999999993</c:v>
                </c:pt>
                <c:pt idx="6474">
                  <c:v>-9.7367000000000008</c:v>
                </c:pt>
                <c:pt idx="6475">
                  <c:v>-9.7690000000000001</c:v>
                </c:pt>
                <c:pt idx="6476">
                  <c:v>-9.7977000000000007</c:v>
                </c:pt>
                <c:pt idx="6477">
                  <c:v>-9.8125999999999998</c:v>
                </c:pt>
                <c:pt idx="6478">
                  <c:v>-9.8431999999999995</c:v>
                </c:pt>
                <c:pt idx="6479">
                  <c:v>-9.8725000000000005</c:v>
                </c:pt>
                <c:pt idx="6480">
                  <c:v>-9.8551000000000002</c:v>
                </c:pt>
                <c:pt idx="6481">
                  <c:v>-9.8986000000000001</c:v>
                </c:pt>
                <c:pt idx="6482">
                  <c:v>-10.005000000000001</c:v>
                </c:pt>
                <c:pt idx="6483">
                  <c:v>-10.039</c:v>
                </c:pt>
                <c:pt idx="6484">
                  <c:v>-10.054</c:v>
                </c:pt>
                <c:pt idx="6485">
                  <c:v>-10.076000000000001</c:v>
                </c:pt>
                <c:pt idx="6486">
                  <c:v>-10.125999999999999</c:v>
                </c:pt>
                <c:pt idx="6487">
                  <c:v>-10.117000000000001</c:v>
                </c:pt>
                <c:pt idx="6488">
                  <c:v>-10.06</c:v>
                </c:pt>
                <c:pt idx="6489">
                  <c:v>-10.068</c:v>
                </c:pt>
                <c:pt idx="6490">
                  <c:v>-10.081</c:v>
                </c:pt>
                <c:pt idx="6491">
                  <c:v>-10.084</c:v>
                </c:pt>
                <c:pt idx="6492">
                  <c:v>-10.076000000000001</c:v>
                </c:pt>
                <c:pt idx="6493">
                  <c:v>-10.069000000000001</c:v>
                </c:pt>
                <c:pt idx="6494">
                  <c:v>-10.122</c:v>
                </c:pt>
                <c:pt idx="6495">
                  <c:v>-10.148999999999999</c:v>
                </c:pt>
                <c:pt idx="6496">
                  <c:v>-10.204000000000001</c:v>
                </c:pt>
                <c:pt idx="6497">
                  <c:v>-10.23</c:v>
                </c:pt>
                <c:pt idx="6498">
                  <c:v>-10.226000000000001</c:v>
                </c:pt>
                <c:pt idx="6499">
                  <c:v>-10.257999999999999</c:v>
                </c:pt>
                <c:pt idx="6500">
                  <c:v>-10.252000000000001</c:v>
                </c:pt>
                <c:pt idx="6501">
                  <c:v>-10.236000000000001</c:v>
                </c:pt>
                <c:pt idx="6502">
                  <c:v>-10.228999999999999</c:v>
                </c:pt>
                <c:pt idx="6503">
                  <c:v>-10.196</c:v>
                </c:pt>
                <c:pt idx="6504">
                  <c:v>-10.193</c:v>
                </c:pt>
                <c:pt idx="6505">
                  <c:v>-10.23</c:v>
                </c:pt>
                <c:pt idx="6506">
                  <c:v>-10.242000000000001</c:v>
                </c:pt>
                <c:pt idx="6507">
                  <c:v>-10.241</c:v>
                </c:pt>
                <c:pt idx="6508">
                  <c:v>-10.222</c:v>
                </c:pt>
                <c:pt idx="6509">
                  <c:v>-10.210000000000001</c:v>
                </c:pt>
                <c:pt idx="6510">
                  <c:v>-10.205</c:v>
                </c:pt>
                <c:pt idx="6511">
                  <c:v>-10.179</c:v>
                </c:pt>
                <c:pt idx="6512">
                  <c:v>-10.157999999999999</c:v>
                </c:pt>
                <c:pt idx="6513">
                  <c:v>-10.119999999999999</c:v>
                </c:pt>
                <c:pt idx="6514">
                  <c:v>-10.108000000000001</c:v>
                </c:pt>
                <c:pt idx="6515">
                  <c:v>-10.067</c:v>
                </c:pt>
                <c:pt idx="6516">
                  <c:v>-10.044</c:v>
                </c:pt>
                <c:pt idx="6517">
                  <c:v>-10.051</c:v>
                </c:pt>
                <c:pt idx="6518">
                  <c:v>-10.061999999999999</c:v>
                </c:pt>
                <c:pt idx="6519">
                  <c:v>-10.06</c:v>
                </c:pt>
                <c:pt idx="6520">
                  <c:v>-10.050000000000001</c:v>
                </c:pt>
                <c:pt idx="6521">
                  <c:v>-10.055</c:v>
                </c:pt>
                <c:pt idx="6522">
                  <c:v>-10.042</c:v>
                </c:pt>
                <c:pt idx="6523">
                  <c:v>-9.9947999999999997</c:v>
                </c:pt>
                <c:pt idx="6524">
                  <c:v>-9.8968000000000007</c:v>
                </c:pt>
                <c:pt idx="6525">
                  <c:v>-9.8158999999999992</c:v>
                </c:pt>
                <c:pt idx="6526">
                  <c:v>-9.7455999999999996</c:v>
                </c:pt>
                <c:pt idx="6527">
                  <c:v>-9.7051999999999996</c:v>
                </c:pt>
                <c:pt idx="6528">
                  <c:v>-9.6486000000000001</c:v>
                </c:pt>
                <c:pt idx="6529">
                  <c:v>-9.6214999999999993</c:v>
                </c:pt>
                <c:pt idx="6530">
                  <c:v>-9.6491000000000007</c:v>
                </c:pt>
                <c:pt idx="6531">
                  <c:v>-9.6979000000000006</c:v>
                </c:pt>
                <c:pt idx="6532">
                  <c:v>-9.7144999999999992</c:v>
                </c:pt>
                <c:pt idx="6533">
                  <c:v>-9.7306000000000008</c:v>
                </c:pt>
                <c:pt idx="6534">
                  <c:v>-9.6976999999999993</c:v>
                </c:pt>
                <c:pt idx="6535">
                  <c:v>-9.5803999999999991</c:v>
                </c:pt>
                <c:pt idx="6536">
                  <c:v>-9.4396000000000004</c:v>
                </c:pt>
                <c:pt idx="6537">
                  <c:v>-9.3976000000000006</c:v>
                </c:pt>
                <c:pt idx="6538">
                  <c:v>-9.3458000000000006</c:v>
                </c:pt>
                <c:pt idx="6539">
                  <c:v>-9.2569999999999997</c:v>
                </c:pt>
                <c:pt idx="6540">
                  <c:v>-9.2100000000000009</c:v>
                </c:pt>
                <c:pt idx="6541">
                  <c:v>-9.1697000000000006</c:v>
                </c:pt>
                <c:pt idx="6542">
                  <c:v>-9.1186000000000007</c:v>
                </c:pt>
                <c:pt idx="6543">
                  <c:v>-9.1113999999999997</c:v>
                </c:pt>
                <c:pt idx="6544">
                  <c:v>-9.1277000000000008</c:v>
                </c:pt>
                <c:pt idx="6545">
                  <c:v>-9.0460999999999991</c:v>
                </c:pt>
                <c:pt idx="6546">
                  <c:v>-8.9700000000000006</c:v>
                </c:pt>
                <c:pt idx="6547">
                  <c:v>-8.9624000000000006</c:v>
                </c:pt>
                <c:pt idx="6548">
                  <c:v>-8.9914000000000005</c:v>
                </c:pt>
                <c:pt idx="6549">
                  <c:v>-9.0128000000000004</c:v>
                </c:pt>
                <c:pt idx="6550">
                  <c:v>-9.0344999999999995</c:v>
                </c:pt>
                <c:pt idx="6551">
                  <c:v>-9.0591000000000008</c:v>
                </c:pt>
                <c:pt idx="6552">
                  <c:v>-9.0747999999999998</c:v>
                </c:pt>
                <c:pt idx="6553">
                  <c:v>-9.0759000000000007</c:v>
                </c:pt>
                <c:pt idx="6554">
                  <c:v>-9.0996000000000006</c:v>
                </c:pt>
                <c:pt idx="6555">
                  <c:v>-9.1187000000000005</c:v>
                </c:pt>
                <c:pt idx="6556">
                  <c:v>-9.1814999999999998</c:v>
                </c:pt>
                <c:pt idx="6557">
                  <c:v>-9.2410999999999994</c:v>
                </c:pt>
                <c:pt idx="6558">
                  <c:v>-9.3222000000000005</c:v>
                </c:pt>
                <c:pt idx="6559">
                  <c:v>-9.3312000000000008</c:v>
                </c:pt>
                <c:pt idx="6560">
                  <c:v>-9.4033999999999995</c:v>
                </c:pt>
                <c:pt idx="6561">
                  <c:v>-9.4797999999999991</c:v>
                </c:pt>
                <c:pt idx="6562">
                  <c:v>-9.5175000000000001</c:v>
                </c:pt>
                <c:pt idx="6563">
                  <c:v>-9.6518999999999995</c:v>
                </c:pt>
                <c:pt idx="6564">
                  <c:v>-9.7535000000000007</c:v>
                </c:pt>
                <c:pt idx="6565">
                  <c:v>-9.7826000000000004</c:v>
                </c:pt>
                <c:pt idx="6566">
                  <c:v>-9.8772000000000002</c:v>
                </c:pt>
                <c:pt idx="6567">
                  <c:v>-9.9716000000000005</c:v>
                </c:pt>
                <c:pt idx="6568">
                  <c:v>-10.074999999999999</c:v>
                </c:pt>
                <c:pt idx="6569">
                  <c:v>-10.106</c:v>
                </c:pt>
                <c:pt idx="6570">
                  <c:v>-10.161</c:v>
                </c:pt>
                <c:pt idx="6571">
                  <c:v>-10.27</c:v>
                </c:pt>
                <c:pt idx="6572">
                  <c:v>-10.315</c:v>
                </c:pt>
                <c:pt idx="6573">
                  <c:v>-10.311999999999999</c:v>
                </c:pt>
                <c:pt idx="6574">
                  <c:v>-10.347</c:v>
                </c:pt>
                <c:pt idx="6575">
                  <c:v>-10.436</c:v>
                </c:pt>
                <c:pt idx="6576">
                  <c:v>-10.442</c:v>
                </c:pt>
                <c:pt idx="6577">
                  <c:v>-10.407</c:v>
                </c:pt>
                <c:pt idx="6578">
                  <c:v>-10.423999999999999</c:v>
                </c:pt>
                <c:pt idx="6579">
                  <c:v>-10.481</c:v>
                </c:pt>
                <c:pt idx="6580">
                  <c:v>-10.535</c:v>
                </c:pt>
                <c:pt idx="6581">
                  <c:v>-10.56</c:v>
                </c:pt>
                <c:pt idx="6582">
                  <c:v>-10.542</c:v>
                </c:pt>
                <c:pt idx="6583">
                  <c:v>-10.494999999999999</c:v>
                </c:pt>
                <c:pt idx="6584">
                  <c:v>-10.403</c:v>
                </c:pt>
                <c:pt idx="6585">
                  <c:v>-10.08</c:v>
                </c:pt>
                <c:pt idx="6586">
                  <c:v>-10.281000000000001</c:v>
                </c:pt>
                <c:pt idx="6587">
                  <c:v>-10.24</c:v>
                </c:pt>
                <c:pt idx="6588">
                  <c:v>-10.24</c:v>
                </c:pt>
                <c:pt idx="6589">
                  <c:v>-10.162000000000001</c:v>
                </c:pt>
                <c:pt idx="6590">
                  <c:v>-10.07</c:v>
                </c:pt>
                <c:pt idx="6591">
                  <c:v>-10.032</c:v>
                </c:pt>
                <c:pt idx="6592">
                  <c:v>-9.968</c:v>
                </c:pt>
                <c:pt idx="6593">
                  <c:v>-9.9322999999999997</c:v>
                </c:pt>
                <c:pt idx="6594">
                  <c:v>-9.8953000000000007</c:v>
                </c:pt>
                <c:pt idx="6595">
                  <c:v>-9.8659999999999997</c:v>
                </c:pt>
                <c:pt idx="6596">
                  <c:v>-9.8651</c:v>
                </c:pt>
                <c:pt idx="6597">
                  <c:v>-9.8640000000000008</c:v>
                </c:pt>
                <c:pt idx="6598">
                  <c:v>-9.8301999999999996</c:v>
                </c:pt>
                <c:pt idx="6599">
                  <c:v>-9.7800999999999991</c:v>
                </c:pt>
                <c:pt idx="6600">
                  <c:v>-9.8080999999999996</c:v>
                </c:pt>
                <c:pt idx="6601">
                  <c:v>-9.8127999999999993</c:v>
                </c:pt>
                <c:pt idx="6602">
                  <c:v>-9.7795000000000005</c:v>
                </c:pt>
                <c:pt idx="6603">
                  <c:v>-9.7832000000000008</c:v>
                </c:pt>
                <c:pt idx="6604">
                  <c:v>-9.8054000000000006</c:v>
                </c:pt>
                <c:pt idx="6605">
                  <c:v>-9.7830999999999992</c:v>
                </c:pt>
                <c:pt idx="6606">
                  <c:v>-9.7858000000000001</c:v>
                </c:pt>
                <c:pt idx="6607">
                  <c:v>-9.7201000000000004</c:v>
                </c:pt>
                <c:pt idx="6608">
                  <c:v>-9.6519999999999992</c:v>
                </c:pt>
                <c:pt idx="6609">
                  <c:v>-9.5805000000000007</c:v>
                </c:pt>
                <c:pt idx="6610">
                  <c:v>-9.5347000000000008</c:v>
                </c:pt>
                <c:pt idx="6611">
                  <c:v>-9.5137999999999998</c:v>
                </c:pt>
                <c:pt idx="6612">
                  <c:v>-9.5609000000000002</c:v>
                </c:pt>
                <c:pt idx="6613">
                  <c:v>-9.6182999999999996</c:v>
                </c:pt>
                <c:pt idx="6614">
                  <c:v>-9.5618999999999996</c:v>
                </c:pt>
                <c:pt idx="6615">
                  <c:v>-9.5184999999999995</c:v>
                </c:pt>
                <c:pt idx="6616">
                  <c:v>-9.5358000000000001</c:v>
                </c:pt>
                <c:pt idx="6617">
                  <c:v>-9.5617999999999999</c:v>
                </c:pt>
                <c:pt idx="6618">
                  <c:v>-9.5624000000000002</c:v>
                </c:pt>
                <c:pt idx="6619">
                  <c:v>-9.4733000000000001</c:v>
                </c:pt>
                <c:pt idx="6620">
                  <c:v>-9.4722000000000008</c:v>
                </c:pt>
                <c:pt idx="6621">
                  <c:v>-9.4533000000000005</c:v>
                </c:pt>
                <c:pt idx="6622">
                  <c:v>-9.3987999999999996</c:v>
                </c:pt>
                <c:pt idx="6623">
                  <c:v>-9.4214000000000002</c:v>
                </c:pt>
                <c:pt idx="6624">
                  <c:v>-9.4111999999999991</c:v>
                </c:pt>
                <c:pt idx="6625">
                  <c:v>-9.3757000000000001</c:v>
                </c:pt>
                <c:pt idx="6626">
                  <c:v>-9.2266999999999992</c:v>
                </c:pt>
                <c:pt idx="6627">
                  <c:v>-8.9901</c:v>
                </c:pt>
                <c:pt idx="6628">
                  <c:v>-8.8026</c:v>
                </c:pt>
                <c:pt idx="6629">
                  <c:v>-8.6105999999999998</c:v>
                </c:pt>
                <c:pt idx="6630">
                  <c:v>-8.4196000000000009</c:v>
                </c:pt>
                <c:pt idx="6631">
                  <c:v>-8.2658000000000005</c:v>
                </c:pt>
                <c:pt idx="6632">
                  <c:v>-8.1356000000000002</c:v>
                </c:pt>
                <c:pt idx="6633">
                  <c:v>-7.9490999999999996</c:v>
                </c:pt>
                <c:pt idx="6634">
                  <c:v>-7.6867000000000001</c:v>
                </c:pt>
                <c:pt idx="6635">
                  <c:v>-7.4257999999999997</c:v>
                </c:pt>
                <c:pt idx="6636">
                  <c:v>-7.1978999999999997</c:v>
                </c:pt>
                <c:pt idx="6637">
                  <c:v>-7.0575999999999999</c:v>
                </c:pt>
                <c:pt idx="6638">
                  <c:v>-6.8860999999999999</c:v>
                </c:pt>
                <c:pt idx="6639">
                  <c:v>-6.6867000000000001</c:v>
                </c:pt>
                <c:pt idx="6640">
                  <c:v>-6.6157000000000004</c:v>
                </c:pt>
                <c:pt idx="6641">
                  <c:v>-6.5446</c:v>
                </c:pt>
                <c:pt idx="6642">
                  <c:v>-6.4600999999999997</c:v>
                </c:pt>
                <c:pt idx="6643">
                  <c:v>-6.3686999999999996</c:v>
                </c:pt>
                <c:pt idx="6644">
                  <c:v>-6.3406000000000002</c:v>
                </c:pt>
                <c:pt idx="6645">
                  <c:v>-6.3346999999999998</c:v>
                </c:pt>
                <c:pt idx="6646">
                  <c:v>-6.2901999999999996</c:v>
                </c:pt>
                <c:pt idx="6647">
                  <c:v>-6.3255999999999997</c:v>
                </c:pt>
                <c:pt idx="6648">
                  <c:v>-6.4147999999999996</c:v>
                </c:pt>
                <c:pt idx="6649">
                  <c:v>-6.5491999999999999</c:v>
                </c:pt>
                <c:pt idx="6650">
                  <c:v>-6.72</c:v>
                </c:pt>
                <c:pt idx="6651">
                  <c:v>-6.8250000000000002</c:v>
                </c:pt>
                <c:pt idx="6652">
                  <c:v>-6.8998999999999997</c:v>
                </c:pt>
                <c:pt idx="6653">
                  <c:v>-7.0072000000000001</c:v>
                </c:pt>
                <c:pt idx="6654">
                  <c:v>-7.1193</c:v>
                </c:pt>
                <c:pt idx="6655">
                  <c:v>-7.1981999999999999</c:v>
                </c:pt>
                <c:pt idx="6656">
                  <c:v>-7.3257000000000003</c:v>
                </c:pt>
                <c:pt idx="6657">
                  <c:v>-7.4017999999999997</c:v>
                </c:pt>
                <c:pt idx="6658">
                  <c:v>-7.4542999999999999</c:v>
                </c:pt>
                <c:pt idx="6659">
                  <c:v>-7.4866000000000001</c:v>
                </c:pt>
                <c:pt idx="6660">
                  <c:v>-7.6017000000000001</c:v>
                </c:pt>
                <c:pt idx="6661">
                  <c:v>-7.641</c:v>
                </c:pt>
                <c:pt idx="6662">
                  <c:v>-7.6283000000000003</c:v>
                </c:pt>
                <c:pt idx="6663">
                  <c:v>-7.5739000000000001</c:v>
                </c:pt>
                <c:pt idx="6664">
                  <c:v>-7.4756</c:v>
                </c:pt>
                <c:pt idx="6665">
                  <c:v>-7.3518999999999997</c:v>
                </c:pt>
                <c:pt idx="6666">
                  <c:v>-7.2309999999999999</c:v>
                </c:pt>
                <c:pt idx="6667">
                  <c:v>-7.1635999999999997</c:v>
                </c:pt>
                <c:pt idx="6668">
                  <c:v>-7.1524999999999999</c:v>
                </c:pt>
                <c:pt idx="6669">
                  <c:v>-7.1512000000000002</c:v>
                </c:pt>
                <c:pt idx="6670">
                  <c:v>-7.149</c:v>
                </c:pt>
                <c:pt idx="6671">
                  <c:v>-7.1971999999999996</c:v>
                </c:pt>
                <c:pt idx="6672">
                  <c:v>-7.3093000000000004</c:v>
                </c:pt>
                <c:pt idx="6673">
                  <c:v>-7.3887</c:v>
                </c:pt>
                <c:pt idx="6674">
                  <c:v>-7.4683000000000002</c:v>
                </c:pt>
                <c:pt idx="6675">
                  <c:v>-7.6261999999999999</c:v>
                </c:pt>
                <c:pt idx="6676">
                  <c:v>-7.7144000000000004</c:v>
                </c:pt>
                <c:pt idx="6677">
                  <c:v>-7.7622999999999998</c:v>
                </c:pt>
                <c:pt idx="6678">
                  <c:v>-7.7911000000000001</c:v>
                </c:pt>
                <c:pt idx="6679">
                  <c:v>-7.8277999999999999</c:v>
                </c:pt>
                <c:pt idx="6680">
                  <c:v>-7.7727000000000004</c:v>
                </c:pt>
                <c:pt idx="6681">
                  <c:v>-7.6734999999999998</c:v>
                </c:pt>
                <c:pt idx="6682">
                  <c:v>-7.5345000000000004</c:v>
                </c:pt>
                <c:pt idx="6683">
                  <c:v>-7.4309000000000003</c:v>
                </c:pt>
                <c:pt idx="6684">
                  <c:v>-7.3467000000000002</c:v>
                </c:pt>
                <c:pt idx="6685">
                  <c:v>-7.3186999999999998</c:v>
                </c:pt>
                <c:pt idx="6686">
                  <c:v>-7.3414999999999999</c:v>
                </c:pt>
                <c:pt idx="6687">
                  <c:v>-7.31</c:v>
                </c:pt>
                <c:pt idx="6688">
                  <c:v>-7.2840999999999996</c:v>
                </c:pt>
                <c:pt idx="6689">
                  <c:v>-7.2680999999999996</c:v>
                </c:pt>
                <c:pt idx="6690">
                  <c:v>-7.2877999999999998</c:v>
                </c:pt>
                <c:pt idx="6691">
                  <c:v>-7.3498000000000001</c:v>
                </c:pt>
                <c:pt idx="6692">
                  <c:v>-7.4211999999999998</c:v>
                </c:pt>
                <c:pt idx="6693">
                  <c:v>-7.4978999999999996</c:v>
                </c:pt>
                <c:pt idx="6694">
                  <c:v>-7.5446999999999997</c:v>
                </c:pt>
                <c:pt idx="6695">
                  <c:v>-7.5759999999999996</c:v>
                </c:pt>
                <c:pt idx="6696">
                  <c:v>-7.5951000000000004</c:v>
                </c:pt>
                <c:pt idx="6697">
                  <c:v>-7.5213000000000001</c:v>
                </c:pt>
                <c:pt idx="6698">
                  <c:v>-7.4554</c:v>
                </c:pt>
                <c:pt idx="6699">
                  <c:v>-7.4391999999999996</c:v>
                </c:pt>
                <c:pt idx="6700">
                  <c:v>-7.4343000000000004</c:v>
                </c:pt>
                <c:pt idx="6701">
                  <c:v>-7.4165999999999999</c:v>
                </c:pt>
                <c:pt idx="6702">
                  <c:v>-7.3780999999999999</c:v>
                </c:pt>
                <c:pt idx="6703">
                  <c:v>-7.3178000000000001</c:v>
                </c:pt>
                <c:pt idx="6704">
                  <c:v>-7.2869000000000002</c:v>
                </c:pt>
                <c:pt idx="6705">
                  <c:v>-7.2805</c:v>
                </c:pt>
                <c:pt idx="6706">
                  <c:v>-7.3033000000000001</c:v>
                </c:pt>
                <c:pt idx="6707">
                  <c:v>-7.3263999999999996</c:v>
                </c:pt>
                <c:pt idx="6708">
                  <c:v>-7.3539000000000003</c:v>
                </c:pt>
                <c:pt idx="6709">
                  <c:v>-7.3940000000000001</c:v>
                </c:pt>
                <c:pt idx="6710">
                  <c:v>-7.44</c:v>
                </c:pt>
                <c:pt idx="6711">
                  <c:v>-7.45</c:v>
                </c:pt>
                <c:pt idx="6712">
                  <c:v>-7.4706000000000001</c:v>
                </c:pt>
                <c:pt idx="6713">
                  <c:v>-7.4863999999999997</c:v>
                </c:pt>
                <c:pt idx="6714">
                  <c:v>-7.5148999999999999</c:v>
                </c:pt>
                <c:pt idx="6715">
                  <c:v>-7.5270000000000001</c:v>
                </c:pt>
                <c:pt idx="6716">
                  <c:v>-7.5071000000000003</c:v>
                </c:pt>
                <c:pt idx="6717">
                  <c:v>-7.5556999999999999</c:v>
                </c:pt>
                <c:pt idx="6718">
                  <c:v>-7.5731999999999999</c:v>
                </c:pt>
                <c:pt idx="6719">
                  <c:v>-7.5781999999999998</c:v>
                </c:pt>
                <c:pt idx="6720">
                  <c:v>-7.5761000000000003</c:v>
                </c:pt>
                <c:pt idx="6721">
                  <c:v>-7.5157999999999996</c:v>
                </c:pt>
                <c:pt idx="6722">
                  <c:v>-7.4283000000000001</c:v>
                </c:pt>
                <c:pt idx="6723">
                  <c:v>-7.4184000000000001</c:v>
                </c:pt>
                <c:pt idx="6724">
                  <c:v>-7.4945000000000004</c:v>
                </c:pt>
                <c:pt idx="6725">
                  <c:v>-7.5419999999999998</c:v>
                </c:pt>
                <c:pt idx="6726">
                  <c:v>-7.5556999999999999</c:v>
                </c:pt>
                <c:pt idx="6727">
                  <c:v>-7.5983000000000001</c:v>
                </c:pt>
                <c:pt idx="6728">
                  <c:v>-7.6238000000000001</c:v>
                </c:pt>
                <c:pt idx="6729">
                  <c:v>-7.6859999999999999</c:v>
                </c:pt>
                <c:pt idx="6730">
                  <c:v>-7.7682000000000002</c:v>
                </c:pt>
                <c:pt idx="6731">
                  <c:v>-7.8178000000000001</c:v>
                </c:pt>
                <c:pt idx="6732">
                  <c:v>-7.9165999999999999</c:v>
                </c:pt>
                <c:pt idx="6733">
                  <c:v>-8.0357000000000003</c:v>
                </c:pt>
                <c:pt idx="6734">
                  <c:v>-8.2171000000000003</c:v>
                </c:pt>
                <c:pt idx="6735">
                  <c:v>-8.4760000000000009</c:v>
                </c:pt>
                <c:pt idx="6736">
                  <c:v>-8.7667999999999999</c:v>
                </c:pt>
                <c:pt idx="6737">
                  <c:v>-9.1745000000000001</c:v>
                </c:pt>
                <c:pt idx="6738">
                  <c:v>-9.6034000000000006</c:v>
                </c:pt>
                <c:pt idx="6739">
                  <c:v>-10.038</c:v>
                </c:pt>
                <c:pt idx="6740">
                  <c:v>-10.298</c:v>
                </c:pt>
                <c:pt idx="6741">
                  <c:v>-10.425000000000001</c:v>
                </c:pt>
                <c:pt idx="6742">
                  <c:v>-10.449</c:v>
                </c:pt>
                <c:pt idx="6743">
                  <c:v>-10.526</c:v>
                </c:pt>
                <c:pt idx="6744">
                  <c:v>-10.616</c:v>
                </c:pt>
                <c:pt idx="6745">
                  <c:v>-10.667999999999999</c:v>
                </c:pt>
                <c:pt idx="6746">
                  <c:v>-10.707000000000001</c:v>
                </c:pt>
                <c:pt idx="6747">
                  <c:v>-10.653</c:v>
                </c:pt>
                <c:pt idx="6748">
                  <c:v>-10.577</c:v>
                </c:pt>
                <c:pt idx="6749">
                  <c:v>-10.47</c:v>
                </c:pt>
                <c:pt idx="6750">
                  <c:v>-10.368</c:v>
                </c:pt>
                <c:pt idx="6751">
                  <c:v>-10.356</c:v>
                </c:pt>
                <c:pt idx="6752">
                  <c:v>-10.335000000000001</c:v>
                </c:pt>
                <c:pt idx="6753">
                  <c:v>-10.272</c:v>
                </c:pt>
                <c:pt idx="6754">
                  <c:v>-10.265000000000001</c:v>
                </c:pt>
                <c:pt idx="6755">
                  <c:v>-10.256</c:v>
                </c:pt>
                <c:pt idx="6756">
                  <c:v>-10.236000000000001</c:v>
                </c:pt>
                <c:pt idx="6757">
                  <c:v>-10.227</c:v>
                </c:pt>
                <c:pt idx="6758">
                  <c:v>-10.198</c:v>
                </c:pt>
                <c:pt idx="6759">
                  <c:v>-10.156000000000001</c:v>
                </c:pt>
                <c:pt idx="6760">
                  <c:v>-10.087999999999999</c:v>
                </c:pt>
                <c:pt idx="6761">
                  <c:v>-10.044</c:v>
                </c:pt>
                <c:pt idx="6762">
                  <c:v>-9.9865999999999993</c:v>
                </c:pt>
                <c:pt idx="6763">
                  <c:v>-9.9236000000000004</c:v>
                </c:pt>
                <c:pt idx="6764">
                  <c:v>-9.8745999999999992</c:v>
                </c:pt>
                <c:pt idx="6765">
                  <c:v>-9.8153000000000006</c:v>
                </c:pt>
                <c:pt idx="6766">
                  <c:v>-9.8267000000000007</c:v>
                </c:pt>
                <c:pt idx="6767">
                  <c:v>-9.7536000000000005</c:v>
                </c:pt>
                <c:pt idx="6768">
                  <c:v>-9.6350999999999996</c:v>
                </c:pt>
                <c:pt idx="6769">
                  <c:v>-9.5967000000000002</c:v>
                </c:pt>
                <c:pt idx="6770">
                  <c:v>-9.6280000000000001</c:v>
                </c:pt>
                <c:pt idx="6771">
                  <c:v>-9.6201000000000008</c:v>
                </c:pt>
                <c:pt idx="6772">
                  <c:v>-9.6358999999999995</c:v>
                </c:pt>
                <c:pt idx="6773">
                  <c:v>-9.6631</c:v>
                </c:pt>
                <c:pt idx="6774">
                  <c:v>-9.6957000000000004</c:v>
                </c:pt>
                <c:pt idx="6775">
                  <c:v>-9.6852</c:v>
                </c:pt>
                <c:pt idx="6776">
                  <c:v>-9.6980000000000004</c:v>
                </c:pt>
                <c:pt idx="6777">
                  <c:v>-9.7431000000000001</c:v>
                </c:pt>
                <c:pt idx="6778">
                  <c:v>-9.7973999999999997</c:v>
                </c:pt>
                <c:pt idx="6779">
                  <c:v>-9.8285</c:v>
                </c:pt>
                <c:pt idx="6780">
                  <c:v>-9.8710000000000004</c:v>
                </c:pt>
                <c:pt idx="6781">
                  <c:v>-9.9384999999999994</c:v>
                </c:pt>
                <c:pt idx="6782">
                  <c:v>-9.9995999999999992</c:v>
                </c:pt>
                <c:pt idx="6783">
                  <c:v>-10.013999999999999</c:v>
                </c:pt>
                <c:pt idx="6784">
                  <c:v>-10.057</c:v>
                </c:pt>
                <c:pt idx="6785">
                  <c:v>-10.053000000000001</c:v>
                </c:pt>
                <c:pt idx="6786">
                  <c:v>-10.093999999999999</c:v>
                </c:pt>
                <c:pt idx="6787">
                  <c:v>-10.157</c:v>
                </c:pt>
                <c:pt idx="6788">
                  <c:v>-10.207000000000001</c:v>
                </c:pt>
                <c:pt idx="6789">
                  <c:v>-10.292</c:v>
                </c:pt>
                <c:pt idx="6790">
                  <c:v>-10.395</c:v>
                </c:pt>
                <c:pt idx="6791">
                  <c:v>-10.413</c:v>
                </c:pt>
                <c:pt idx="6792">
                  <c:v>-10.459</c:v>
                </c:pt>
                <c:pt idx="6793">
                  <c:v>-10.507</c:v>
                </c:pt>
                <c:pt idx="6794">
                  <c:v>-10.51</c:v>
                </c:pt>
                <c:pt idx="6795">
                  <c:v>-10.521000000000001</c:v>
                </c:pt>
                <c:pt idx="6796">
                  <c:v>-10.539</c:v>
                </c:pt>
                <c:pt idx="6797">
                  <c:v>-10.62</c:v>
                </c:pt>
                <c:pt idx="6798">
                  <c:v>-10.66</c:v>
                </c:pt>
                <c:pt idx="6799">
                  <c:v>-10.694000000000001</c:v>
                </c:pt>
                <c:pt idx="6800">
                  <c:v>-10.746</c:v>
                </c:pt>
                <c:pt idx="6801">
                  <c:v>-10.723000000000001</c:v>
                </c:pt>
                <c:pt idx="6802">
                  <c:v>-10.704000000000001</c:v>
                </c:pt>
                <c:pt idx="6803">
                  <c:v>-10.677</c:v>
                </c:pt>
                <c:pt idx="6804">
                  <c:v>-10.656000000000001</c:v>
                </c:pt>
                <c:pt idx="6805">
                  <c:v>-10.627000000000001</c:v>
                </c:pt>
                <c:pt idx="6806">
                  <c:v>-10.596</c:v>
                </c:pt>
                <c:pt idx="6807">
                  <c:v>-10.571999999999999</c:v>
                </c:pt>
                <c:pt idx="6808">
                  <c:v>-10.516999999999999</c:v>
                </c:pt>
                <c:pt idx="6809">
                  <c:v>-10.423</c:v>
                </c:pt>
                <c:pt idx="6810">
                  <c:v>-10.358000000000001</c:v>
                </c:pt>
                <c:pt idx="6811">
                  <c:v>-10.356999999999999</c:v>
                </c:pt>
                <c:pt idx="6812">
                  <c:v>-10.315</c:v>
                </c:pt>
                <c:pt idx="6813">
                  <c:v>-10.317</c:v>
                </c:pt>
                <c:pt idx="6814">
                  <c:v>-10.368</c:v>
                </c:pt>
                <c:pt idx="6815">
                  <c:v>-10.361000000000001</c:v>
                </c:pt>
                <c:pt idx="6816">
                  <c:v>-10.31</c:v>
                </c:pt>
                <c:pt idx="6817">
                  <c:v>-10.311</c:v>
                </c:pt>
                <c:pt idx="6818">
                  <c:v>-10.273999999999999</c:v>
                </c:pt>
                <c:pt idx="6819">
                  <c:v>-10.234</c:v>
                </c:pt>
                <c:pt idx="6820">
                  <c:v>-10.207000000000001</c:v>
                </c:pt>
                <c:pt idx="6821">
                  <c:v>-10.170999999999999</c:v>
                </c:pt>
                <c:pt idx="6822">
                  <c:v>-10.167</c:v>
                </c:pt>
                <c:pt idx="6823">
                  <c:v>-10.146000000000001</c:v>
                </c:pt>
                <c:pt idx="6824">
                  <c:v>-10.179</c:v>
                </c:pt>
                <c:pt idx="6825">
                  <c:v>-10.08</c:v>
                </c:pt>
                <c:pt idx="6826">
                  <c:v>-9.9176000000000002</c:v>
                </c:pt>
                <c:pt idx="6827">
                  <c:v>-9.8503000000000007</c:v>
                </c:pt>
                <c:pt idx="6828">
                  <c:v>-9.7964000000000002</c:v>
                </c:pt>
                <c:pt idx="6829">
                  <c:v>-9.6801999999999992</c:v>
                </c:pt>
                <c:pt idx="6830">
                  <c:v>-9.5969999999999995</c:v>
                </c:pt>
                <c:pt idx="6831">
                  <c:v>-9.4871999999999996</c:v>
                </c:pt>
                <c:pt idx="6832">
                  <c:v>-9.4291999999999998</c:v>
                </c:pt>
                <c:pt idx="6833">
                  <c:v>-9.3640000000000008</c:v>
                </c:pt>
                <c:pt idx="6834">
                  <c:v>-9.3003</c:v>
                </c:pt>
                <c:pt idx="6835">
                  <c:v>-9.2582000000000004</c:v>
                </c:pt>
                <c:pt idx="6836">
                  <c:v>-9.2152999999999992</c:v>
                </c:pt>
                <c:pt idx="6837">
                  <c:v>-9.2230000000000008</c:v>
                </c:pt>
                <c:pt idx="6838">
                  <c:v>-9.2978000000000005</c:v>
                </c:pt>
                <c:pt idx="6839">
                  <c:v>-9.3468</c:v>
                </c:pt>
                <c:pt idx="6840">
                  <c:v>-9.4337999999999997</c:v>
                </c:pt>
                <c:pt idx="6841">
                  <c:v>-9.4869000000000003</c:v>
                </c:pt>
                <c:pt idx="6842">
                  <c:v>-9.5541</c:v>
                </c:pt>
                <c:pt idx="6843">
                  <c:v>-9.6159999999999997</c:v>
                </c:pt>
                <c:pt idx="6844">
                  <c:v>-9.7342999999999993</c:v>
                </c:pt>
                <c:pt idx="6845">
                  <c:v>-9.9315999999999995</c:v>
                </c:pt>
                <c:pt idx="6846">
                  <c:v>-10.085000000000001</c:v>
                </c:pt>
                <c:pt idx="6847">
                  <c:v>-10.302</c:v>
                </c:pt>
                <c:pt idx="6848">
                  <c:v>-10.551</c:v>
                </c:pt>
                <c:pt idx="6849">
                  <c:v>-10.74</c:v>
                </c:pt>
                <c:pt idx="6850">
                  <c:v>-10.845000000000001</c:v>
                </c:pt>
                <c:pt idx="6851">
                  <c:v>-10.903</c:v>
                </c:pt>
                <c:pt idx="6852">
                  <c:v>-10.949</c:v>
                </c:pt>
                <c:pt idx="6853">
                  <c:v>-11.029</c:v>
                </c:pt>
                <c:pt idx="6854">
                  <c:v>-11.092000000000001</c:v>
                </c:pt>
                <c:pt idx="6855">
                  <c:v>-11.121</c:v>
                </c:pt>
                <c:pt idx="6856">
                  <c:v>-11.151999999999999</c:v>
                </c:pt>
                <c:pt idx="6857">
                  <c:v>-11.138</c:v>
                </c:pt>
                <c:pt idx="6858">
                  <c:v>-11.105</c:v>
                </c:pt>
                <c:pt idx="6859">
                  <c:v>-11.038</c:v>
                </c:pt>
                <c:pt idx="6860">
                  <c:v>-10.955</c:v>
                </c:pt>
                <c:pt idx="6861">
                  <c:v>-10.882</c:v>
                </c:pt>
                <c:pt idx="6862">
                  <c:v>-10.906000000000001</c:v>
                </c:pt>
                <c:pt idx="6863">
                  <c:v>-10.884</c:v>
                </c:pt>
                <c:pt idx="6864">
                  <c:v>-10.894</c:v>
                </c:pt>
                <c:pt idx="6865">
                  <c:v>-10.933</c:v>
                </c:pt>
                <c:pt idx="6866">
                  <c:v>-11.002000000000001</c:v>
                </c:pt>
                <c:pt idx="6867">
                  <c:v>-11.077</c:v>
                </c:pt>
                <c:pt idx="6868">
                  <c:v>-11.114000000000001</c:v>
                </c:pt>
                <c:pt idx="6869">
                  <c:v>-11.178000000000001</c:v>
                </c:pt>
                <c:pt idx="6870">
                  <c:v>-11.254</c:v>
                </c:pt>
                <c:pt idx="6871">
                  <c:v>-11.257</c:v>
                </c:pt>
                <c:pt idx="6872">
                  <c:v>-11.255000000000001</c:v>
                </c:pt>
                <c:pt idx="6873">
                  <c:v>-11.282</c:v>
                </c:pt>
                <c:pt idx="6874">
                  <c:v>-11.337999999999999</c:v>
                </c:pt>
                <c:pt idx="6875">
                  <c:v>-11.425000000000001</c:v>
                </c:pt>
                <c:pt idx="6876">
                  <c:v>-11.468999999999999</c:v>
                </c:pt>
                <c:pt idx="6877">
                  <c:v>-11.515000000000001</c:v>
                </c:pt>
                <c:pt idx="6878">
                  <c:v>-11.558</c:v>
                </c:pt>
                <c:pt idx="6879">
                  <c:v>-11.529</c:v>
                </c:pt>
                <c:pt idx="6880">
                  <c:v>-11.551</c:v>
                </c:pt>
                <c:pt idx="6881">
                  <c:v>-11.555999999999999</c:v>
                </c:pt>
                <c:pt idx="6882">
                  <c:v>-11.638</c:v>
                </c:pt>
                <c:pt idx="6883">
                  <c:v>-11.698</c:v>
                </c:pt>
                <c:pt idx="6884">
                  <c:v>-11.727</c:v>
                </c:pt>
                <c:pt idx="6885">
                  <c:v>-11.827999999999999</c:v>
                </c:pt>
                <c:pt idx="6886">
                  <c:v>-11.928000000000001</c:v>
                </c:pt>
                <c:pt idx="6887">
                  <c:v>-11.961</c:v>
                </c:pt>
                <c:pt idx="6888">
                  <c:v>-12.03</c:v>
                </c:pt>
                <c:pt idx="6889">
                  <c:v>-12.065</c:v>
                </c:pt>
                <c:pt idx="6890">
                  <c:v>-12.081</c:v>
                </c:pt>
                <c:pt idx="6891">
                  <c:v>-12.115</c:v>
                </c:pt>
                <c:pt idx="6892">
                  <c:v>-12.077</c:v>
                </c:pt>
                <c:pt idx="6893">
                  <c:v>-12.118</c:v>
                </c:pt>
                <c:pt idx="6894">
                  <c:v>-12.180999999999999</c:v>
                </c:pt>
                <c:pt idx="6895">
                  <c:v>-12.222</c:v>
                </c:pt>
                <c:pt idx="6896">
                  <c:v>-12.26</c:v>
                </c:pt>
                <c:pt idx="6897">
                  <c:v>-12.276</c:v>
                </c:pt>
                <c:pt idx="6898">
                  <c:v>-12.278</c:v>
                </c:pt>
                <c:pt idx="6899">
                  <c:v>-12.260999999999999</c:v>
                </c:pt>
                <c:pt idx="6900">
                  <c:v>-12.260999999999999</c:v>
                </c:pt>
                <c:pt idx="6901">
                  <c:v>-12.29</c:v>
                </c:pt>
                <c:pt idx="6902">
                  <c:v>-12.336</c:v>
                </c:pt>
                <c:pt idx="6903">
                  <c:v>-12.321999999999999</c:v>
                </c:pt>
                <c:pt idx="6904">
                  <c:v>-12.329000000000001</c:v>
                </c:pt>
                <c:pt idx="6905">
                  <c:v>-12.356</c:v>
                </c:pt>
                <c:pt idx="6906">
                  <c:v>-12.391999999999999</c:v>
                </c:pt>
                <c:pt idx="6907">
                  <c:v>-12.428000000000001</c:v>
                </c:pt>
                <c:pt idx="6908">
                  <c:v>-12.462</c:v>
                </c:pt>
                <c:pt idx="6909">
                  <c:v>-12.489000000000001</c:v>
                </c:pt>
                <c:pt idx="6910">
                  <c:v>-12.536</c:v>
                </c:pt>
                <c:pt idx="6911">
                  <c:v>-12.571999999999999</c:v>
                </c:pt>
                <c:pt idx="6912">
                  <c:v>-12.492000000000001</c:v>
                </c:pt>
                <c:pt idx="6913">
                  <c:v>-12.471</c:v>
                </c:pt>
                <c:pt idx="6914">
                  <c:v>-12.446</c:v>
                </c:pt>
                <c:pt idx="6915">
                  <c:v>-12.468</c:v>
                </c:pt>
                <c:pt idx="6916">
                  <c:v>-12.502000000000001</c:v>
                </c:pt>
                <c:pt idx="6917">
                  <c:v>-12.499000000000001</c:v>
                </c:pt>
                <c:pt idx="6918">
                  <c:v>-12.497</c:v>
                </c:pt>
                <c:pt idx="6919">
                  <c:v>-12.496</c:v>
                </c:pt>
                <c:pt idx="6920">
                  <c:v>-12.523</c:v>
                </c:pt>
                <c:pt idx="6921">
                  <c:v>-12.555999999999999</c:v>
                </c:pt>
                <c:pt idx="6922">
                  <c:v>-12.561999999999999</c:v>
                </c:pt>
                <c:pt idx="6923">
                  <c:v>-12.593</c:v>
                </c:pt>
                <c:pt idx="6924">
                  <c:v>-12.596</c:v>
                </c:pt>
                <c:pt idx="6925">
                  <c:v>-12.609</c:v>
                </c:pt>
                <c:pt idx="6926">
                  <c:v>-12.644</c:v>
                </c:pt>
                <c:pt idx="6927">
                  <c:v>-12.641</c:v>
                </c:pt>
                <c:pt idx="6928">
                  <c:v>-12.676</c:v>
                </c:pt>
                <c:pt idx="6929">
                  <c:v>-12.702</c:v>
                </c:pt>
                <c:pt idx="6930">
                  <c:v>-12.696</c:v>
                </c:pt>
                <c:pt idx="6931">
                  <c:v>-12.728</c:v>
                </c:pt>
                <c:pt idx="6932">
                  <c:v>-12.769</c:v>
                </c:pt>
                <c:pt idx="6933">
                  <c:v>-12.797000000000001</c:v>
                </c:pt>
                <c:pt idx="6934">
                  <c:v>-12.827999999999999</c:v>
                </c:pt>
                <c:pt idx="6935">
                  <c:v>-12.834</c:v>
                </c:pt>
                <c:pt idx="6936">
                  <c:v>-12.766999999999999</c:v>
                </c:pt>
                <c:pt idx="6937">
                  <c:v>-12.717000000000001</c:v>
                </c:pt>
                <c:pt idx="6938">
                  <c:v>-12.676</c:v>
                </c:pt>
                <c:pt idx="6939">
                  <c:v>-12.673</c:v>
                </c:pt>
                <c:pt idx="6940">
                  <c:v>-12.689</c:v>
                </c:pt>
                <c:pt idx="6941">
                  <c:v>-12.7</c:v>
                </c:pt>
                <c:pt idx="6942">
                  <c:v>-12.701000000000001</c:v>
                </c:pt>
                <c:pt idx="6943">
                  <c:v>-12.705</c:v>
                </c:pt>
                <c:pt idx="6944">
                  <c:v>-12.718999999999999</c:v>
                </c:pt>
                <c:pt idx="6945">
                  <c:v>-12.754</c:v>
                </c:pt>
                <c:pt idx="6946">
                  <c:v>-12.739000000000001</c:v>
                </c:pt>
                <c:pt idx="6947">
                  <c:v>-12.718999999999999</c:v>
                </c:pt>
                <c:pt idx="6948">
                  <c:v>-12.728</c:v>
                </c:pt>
                <c:pt idx="6949">
                  <c:v>-12.72</c:v>
                </c:pt>
                <c:pt idx="6950">
                  <c:v>-12.71</c:v>
                </c:pt>
                <c:pt idx="6951">
                  <c:v>-12.723000000000001</c:v>
                </c:pt>
                <c:pt idx="6952">
                  <c:v>-12.724</c:v>
                </c:pt>
                <c:pt idx="6953">
                  <c:v>-12.741</c:v>
                </c:pt>
                <c:pt idx="6954">
                  <c:v>-12.776999999999999</c:v>
                </c:pt>
                <c:pt idx="6955">
                  <c:v>-12.743</c:v>
                </c:pt>
                <c:pt idx="6956">
                  <c:v>-12.757</c:v>
                </c:pt>
                <c:pt idx="6957">
                  <c:v>-12.717000000000001</c:v>
                </c:pt>
                <c:pt idx="6958">
                  <c:v>-12.712999999999999</c:v>
                </c:pt>
                <c:pt idx="6959">
                  <c:v>-12.738</c:v>
                </c:pt>
                <c:pt idx="6960">
                  <c:v>-12.747999999999999</c:v>
                </c:pt>
                <c:pt idx="6961">
                  <c:v>-12.763</c:v>
                </c:pt>
                <c:pt idx="6962">
                  <c:v>-12.769</c:v>
                </c:pt>
                <c:pt idx="6963">
                  <c:v>-12.718</c:v>
                </c:pt>
                <c:pt idx="6964">
                  <c:v>-12.699</c:v>
                </c:pt>
                <c:pt idx="6965">
                  <c:v>-12.715</c:v>
                </c:pt>
                <c:pt idx="6966">
                  <c:v>-12.706</c:v>
                </c:pt>
                <c:pt idx="6967">
                  <c:v>-12.663</c:v>
                </c:pt>
                <c:pt idx="6968">
                  <c:v>-12.678000000000001</c:v>
                </c:pt>
                <c:pt idx="6969">
                  <c:v>-12.673999999999999</c:v>
                </c:pt>
                <c:pt idx="6970">
                  <c:v>-12.612</c:v>
                </c:pt>
                <c:pt idx="6971">
                  <c:v>-12.584</c:v>
                </c:pt>
                <c:pt idx="6972">
                  <c:v>-12.532999999999999</c:v>
                </c:pt>
                <c:pt idx="6973">
                  <c:v>-12.510999999999999</c:v>
                </c:pt>
                <c:pt idx="6974">
                  <c:v>-12.526999999999999</c:v>
                </c:pt>
                <c:pt idx="6975">
                  <c:v>-12.493</c:v>
                </c:pt>
                <c:pt idx="6976">
                  <c:v>-12.484</c:v>
                </c:pt>
                <c:pt idx="6977">
                  <c:v>-12.502000000000001</c:v>
                </c:pt>
                <c:pt idx="6978">
                  <c:v>-12.464</c:v>
                </c:pt>
                <c:pt idx="6979">
                  <c:v>-12.426</c:v>
                </c:pt>
                <c:pt idx="6980">
                  <c:v>-12.432</c:v>
                </c:pt>
                <c:pt idx="6981">
                  <c:v>-12.391999999999999</c:v>
                </c:pt>
                <c:pt idx="6982">
                  <c:v>-12.298999999999999</c:v>
                </c:pt>
                <c:pt idx="6983">
                  <c:v>-12.29</c:v>
                </c:pt>
                <c:pt idx="6984">
                  <c:v>-12.378</c:v>
                </c:pt>
                <c:pt idx="6985">
                  <c:v>-12.414999999999999</c:v>
                </c:pt>
                <c:pt idx="6986">
                  <c:v>-12.507999999999999</c:v>
                </c:pt>
                <c:pt idx="6987">
                  <c:v>-12.589</c:v>
                </c:pt>
                <c:pt idx="6988">
                  <c:v>-12.631</c:v>
                </c:pt>
                <c:pt idx="6989">
                  <c:v>-12.701000000000001</c:v>
                </c:pt>
                <c:pt idx="6990">
                  <c:v>-12.765000000000001</c:v>
                </c:pt>
                <c:pt idx="6991">
                  <c:v>-12.78</c:v>
                </c:pt>
                <c:pt idx="6992">
                  <c:v>-12.79</c:v>
                </c:pt>
                <c:pt idx="6993">
                  <c:v>-12.846</c:v>
                </c:pt>
                <c:pt idx="6994">
                  <c:v>-12.936</c:v>
                </c:pt>
                <c:pt idx="6995">
                  <c:v>-12.965</c:v>
                </c:pt>
                <c:pt idx="6996">
                  <c:v>-13.000999999999999</c:v>
                </c:pt>
                <c:pt idx="6997">
                  <c:v>-12.987</c:v>
                </c:pt>
                <c:pt idx="6998">
                  <c:v>-13.087</c:v>
                </c:pt>
                <c:pt idx="6999">
                  <c:v>-13.228999999999999</c:v>
                </c:pt>
                <c:pt idx="7000">
                  <c:v>-13.247</c:v>
                </c:pt>
                <c:pt idx="7001">
                  <c:v>-13.271000000000001</c:v>
                </c:pt>
                <c:pt idx="7002">
                  <c:v>-13.369</c:v>
                </c:pt>
                <c:pt idx="7003">
                  <c:v>-13.423999999999999</c:v>
                </c:pt>
                <c:pt idx="7004">
                  <c:v>-13.502000000000001</c:v>
                </c:pt>
                <c:pt idx="7005">
                  <c:v>-13.58</c:v>
                </c:pt>
                <c:pt idx="7006">
                  <c:v>-13.645</c:v>
                </c:pt>
                <c:pt idx="7007">
                  <c:v>-13.651999999999999</c:v>
                </c:pt>
                <c:pt idx="7008">
                  <c:v>-13.673</c:v>
                </c:pt>
                <c:pt idx="7009">
                  <c:v>-13.664999999999999</c:v>
                </c:pt>
                <c:pt idx="7010">
                  <c:v>-13.685</c:v>
                </c:pt>
                <c:pt idx="7011">
                  <c:v>-13.712</c:v>
                </c:pt>
                <c:pt idx="7012">
                  <c:v>-13.731</c:v>
                </c:pt>
                <c:pt idx="7013">
                  <c:v>-13.709</c:v>
                </c:pt>
                <c:pt idx="7014">
                  <c:v>-13.736000000000001</c:v>
                </c:pt>
                <c:pt idx="7015">
                  <c:v>-13.763999999999999</c:v>
                </c:pt>
                <c:pt idx="7016">
                  <c:v>-13.83</c:v>
                </c:pt>
                <c:pt idx="7017">
                  <c:v>-13.91</c:v>
                </c:pt>
                <c:pt idx="7018">
                  <c:v>-13.895</c:v>
                </c:pt>
                <c:pt idx="7019">
                  <c:v>-13.853999999999999</c:v>
                </c:pt>
                <c:pt idx="7020">
                  <c:v>-13.8</c:v>
                </c:pt>
                <c:pt idx="7021">
                  <c:v>-13.789</c:v>
                </c:pt>
                <c:pt idx="7022">
                  <c:v>-13.775</c:v>
                </c:pt>
                <c:pt idx="7023">
                  <c:v>-13.77</c:v>
                </c:pt>
                <c:pt idx="7024">
                  <c:v>-13.778</c:v>
                </c:pt>
                <c:pt idx="7025">
                  <c:v>-13.755000000000001</c:v>
                </c:pt>
                <c:pt idx="7026">
                  <c:v>-13.686</c:v>
                </c:pt>
                <c:pt idx="7027">
                  <c:v>-13.61</c:v>
                </c:pt>
                <c:pt idx="7028">
                  <c:v>-13.577999999999999</c:v>
                </c:pt>
                <c:pt idx="7029">
                  <c:v>-13.590999999999999</c:v>
                </c:pt>
                <c:pt idx="7030">
                  <c:v>-13.536</c:v>
                </c:pt>
                <c:pt idx="7031">
                  <c:v>-13.529</c:v>
                </c:pt>
                <c:pt idx="7032">
                  <c:v>-13.534000000000001</c:v>
                </c:pt>
                <c:pt idx="7033">
                  <c:v>-13.443</c:v>
                </c:pt>
                <c:pt idx="7034">
                  <c:v>-13.346</c:v>
                </c:pt>
                <c:pt idx="7035">
                  <c:v>-13.278</c:v>
                </c:pt>
                <c:pt idx="7036">
                  <c:v>-13.352</c:v>
                </c:pt>
                <c:pt idx="7037">
                  <c:v>-13.353999999999999</c:v>
                </c:pt>
                <c:pt idx="7038">
                  <c:v>-13.337</c:v>
                </c:pt>
                <c:pt idx="7039">
                  <c:v>-13.331</c:v>
                </c:pt>
                <c:pt idx="7040">
                  <c:v>-13.315</c:v>
                </c:pt>
                <c:pt idx="7041">
                  <c:v>-13.276</c:v>
                </c:pt>
                <c:pt idx="7042">
                  <c:v>-13.239000000000001</c:v>
                </c:pt>
                <c:pt idx="7043">
                  <c:v>-13.218999999999999</c:v>
                </c:pt>
                <c:pt idx="7044">
                  <c:v>-13.208</c:v>
                </c:pt>
                <c:pt idx="7045">
                  <c:v>-13.191000000000001</c:v>
                </c:pt>
                <c:pt idx="7046">
                  <c:v>-13.157999999999999</c:v>
                </c:pt>
                <c:pt idx="7047">
                  <c:v>-13.095000000000001</c:v>
                </c:pt>
                <c:pt idx="7048">
                  <c:v>-13.125</c:v>
                </c:pt>
                <c:pt idx="7049">
                  <c:v>-13.071</c:v>
                </c:pt>
                <c:pt idx="7050">
                  <c:v>-13.053000000000001</c:v>
                </c:pt>
                <c:pt idx="7051">
                  <c:v>-13.028</c:v>
                </c:pt>
                <c:pt idx="7052">
                  <c:v>-13.000999999999999</c:v>
                </c:pt>
                <c:pt idx="7053">
                  <c:v>-12.973000000000001</c:v>
                </c:pt>
                <c:pt idx="7054">
                  <c:v>-12.895</c:v>
                </c:pt>
                <c:pt idx="7055">
                  <c:v>-12.811999999999999</c:v>
                </c:pt>
                <c:pt idx="7056">
                  <c:v>-12.763999999999999</c:v>
                </c:pt>
                <c:pt idx="7057">
                  <c:v>-12.702</c:v>
                </c:pt>
                <c:pt idx="7058">
                  <c:v>-12.651999999999999</c:v>
                </c:pt>
                <c:pt idx="7059">
                  <c:v>-12.605</c:v>
                </c:pt>
                <c:pt idx="7060">
                  <c:v>-12.513999999999999</c:v>
                </c:pt>
                <c:pt idx="7061">
                  <c:v>-12.45</c:v>
                </c:pt>
                <c:pt idx="7062">
                  <c:v>-12.337999999999999</c:v>
                </c:pt>
                <c:pt idx="7063">
                  <c:v>-12.173999999999999</c:v>
                </c:pt>
                <c:pt idx="7064">
                  <c:v>-12.002000000000001</c:v>
                </c:pt>
                <c:pt idx="7065">
                  <c:v>-11.731999999999999</c:v>
                </c:pt>
                <c:pt idx="7066">
                  <c:v>-11.529</c:v>
                </c:pt>
                <c:pt idx="7067">
                  <c:v>-11.401999999999999</c:v>
                </c:pt>
                <c:pt idx="7068">
                  <c:v>-11.315</c:v>
                </c:pt>
                <c:pt idx="7069">
                  <c:v>-11.202</c:v>
                </c:pt>
                <c:pt idx="7070">
                  <c:v>-11.135</c:v>
                </c:pt>
                <c:pt idx="7071">
                  <c:v>-11.195</c:v>
                </c:pt>
                <c:pt idx="7072">
                  <c:v>-11.147</c:v>
                </c:pt>
                <c:pt idx="7073">
                  <c:v>-11.105</c:v>
                </c:pt>
                <c:pt idx="7074">
                  <c:v>-11.048999999999999</c:v>
                </c:pt>
                <c:pt idx="7075">
                  <c:v>-10.906000000000001</c:v>
                </c:pt>
                <c:pt idx="7076">
                  <c:v>-10.805999999999999</c:v>
                </c:pt>
                <c:pt idx="7077">
                  <c:v>-10.706</c:v>
                </c:pt>
                <c:pt idx="7078">
                  <c:v>-10.598000000000001</c:v>
                </c:pt>
                <c:pt idx="7079">
                  <c:v>-10.565</c:v>
                </c:pt>
                <c:pt idx="7080">
                  <c:v>-10.564</c:v>
                </c:pt>
                <c:pt idx="7081">
                  <c:v>-10.617000000000001</c:v>
                </c:pt>
                <c:pt idx="7082">
                  <c:v>-10.794</c:v>
                </c:pt>
                <c:pt idx="7083">
                  <c:v>-10.895</c:v>
                </c:pt>
                <c:pt idx="7084">
                  <c:v>-10.843999999999999</c:v>
                </c:pt>
                <c:pt idx="7085">
                  <c:v>-10.866</c:v>
                </c:pt>
                <c:pt idx="7086">
                  <c:v>-10.907</c:v>
                </c:pt>
                <c:pt idx="7087">
                  <c:v>-10.941000000000001</c:v>
                </c:pt>
                <c:pt idx="7088">
                  <c:v>-10.912000000000001</c:v>
                </c:pt>
                <c:pt idx="7089">
                  <c:v>-10.833</c:v>
                </c:pt>
                <c:pt idx="7090">
                  <c:v>-10.647</c:v>
                </c:pt>
                <c:pt idx="7091">
                  <c:v>-10.538</c:v>
                </c:pt>
                <c:pt idx="7092">
                  <c:v>-10.432</c:v>
                </c:pt>
                <c:pt idx="7093">
                  <c:v>-10.323</c:v>
                </c:pt>
                <c:pt idx="7094">
                  <c:v>-10.244999999999999</c:v>
                </c:pt>
                <c:pt idx="7095">
                  <c:v>-10.244999999999999</c:v>
                </c:pt>
                <c:pt idx="7096">
                  <c:v>-10.201000000000001</c:v>
                </c:pt>
                <c:pt idx="7097">
                  <c:v>-10.238</c:v>
                </c:pt>
                <c:pt idx="7098">
                  <c:v>-10.3</c:v>
                </c:pt>
                <c:pt idx="7099">
                  <c:v>-10.342000000000001</c:v>
                </c:pt>
                <c:pt idx="7100">
                  <c:v>-10.41</c:v>
                </c:pt>
                <c:pt idx="7101">
                  <c:v>-10.51</c:v>
                </c:pt>
                <c:pt idx="7102">
                  <c:v>-10.539</c:v>
                </c:pt>
                <c:pt idx="7103">
                  <c:v>-10.505000000000001</c:v>
                </c:pt>
                <c:pt idx="7104">
                  <c:v>-10.468999999999999</c:v>
                </c:pt>
                <c:pt idx="7105">
                  <c:v>-10.366</c:v>
                </c:pt>
                <c:pt idx="7106">
                  <c:v>-10.305999999999999</c:v>
                </c:pt>
                <c:pt idx="7107">
                  <c:v>-10.369</c:v>
                </c:pt>
                <c:pt idx="7108">
                  <c:v>-10.364000000000001</c:v>
                </c:pt>
                <c:pt idx="7109">
                  <c:v>-10.377000000000001</c:v>
                </c:pt>
                <c:pt idx="7110">
                  <c:v>-10.446999999999999</c:v>
                </c:pt>
                <c:pt idx="7111">
                  <c:v>-10.483000000000001</c:v>
                </c:pt>
                <c:pt idx="7112">
                  <c:v>-10.473000000000001</c:v>
                </c:pt>
                <c:pt idx="7113">
                  <c:v>-10.423999999999999</c:v>
                </c:pt>
                <c:pt idx="7114">
                  <c:v>-10.388999999999999</c:v>
                </c:pt>
                <c:pt idx="7115">
                  <c:v>-10.314</c:v>
                </c:pt>
                <c:pt idx="7116">
                  <c:v>-10.282</c:v>
                </c:pt>
                <c:pt idx="7117">
                  <c:v>-10.287000000000001</c:v>
                </c:pt>
                <c:pt idx="7118">
                  <c:v>-10.246</c:v>
                </c:pt>
                <c:pt idx="7119">
                  <c:v>-10.198</c:v>
                </c:pt>
                <c:pt idx="7120">
                  <c:v>-10.135</c:v>
                </c:pt>
                <c:pt idx="7121">
                  <c:v>-10.069000000000001</c:v>
                </c:pt>
                <c:pt idx="7122">
                  <c:v>-10.074999999999999</c:v>
                </c:pt>
                <c:pt idx="7123">
                  <c:v>-10.124000000000001</c:v>
                </c:pt>
                <c:pt idx="7124">
                  <c:v>-10.081</c:v>
                </c:pt>
                <c:pt idx="7125">
                  <c:v>-10.047000000000001</c:v>
                </c:pt>
                <c:pt idx="7126">
                  <c:v>-9.9948999999999995</c:v>
                </c:pt>
                <c:pt idx="7127">
                  <c:v>-9.9753000000000007</c:v>
                </c:pt>
                <c:pt idx="7128">
                  <c:v>-9.9984999999999999</c:v>
                </c:pt>
                <c:pt idx="7129">
                  <c:v>-9.9232999999999993</c:v>
                </c:pt>
                <c:pt idx="7130">
                  <c:v>-9.9143000000000008</c:v>
                </c:pt>
                <c:pt idx="7131">
                  <c:v>-9.9154999999999998</c:v>
                </c:pt>
                <c:pt idx="7132">
                  <c:v>-9.8811999999999998</c:v>
                </c:pt>
                <c:pt idx="7133">
                  <c:v>-9.8229000000000006</c:v>
                </c:pt>
                <c:pt idx="7134">
                  <c:v>-9.7558000000000007</c:v>
                </c:pt>
                <c:pt idx="7135">
                  <c:v>-9.7439999999999998</c:v>
                </c:pt>
                <c:pt idx="7136">
                  <c:v>-9.8096999999999994</c:v>
                </c:pt>
                <c:pt idx="7137">
                  <c:v>-9.8507999999999996</c:v>
                </c:pt>
                <c:pt idx="7138">
                  <c:v>-9.8374000000000006</c:v>
                </c:pt>
                <c:pt idx="7139">
                  <c:v>-9.7445000000000004</c:v>
                </c:pt>
                <c:pt idx="7140">
                  <c:v>-9.7027999999999999</c:v>
                </c:pt>
                <c:pt idx="7141">
                  <c:v>-9.7446999999999999</c:v>
                </c:pt>
                <c:pt idx="7142">
                  <c:v>-9.8048999999999999</c:v>
                </c:pt>
                <c:pt idx="7143">
                  <c:v>-9.8102999999999998</c:v>
                </c:pt>
                <c:pt idx="7144">
                  <c:v>-9.7714999999999996</c:v>
                </c:pt>
                <c:pt idx="7145">
                  <c:v>-9.6879000000000008</c:v>
                </c:pt>
                <c:pt idx="7146">
                  <c:v>-9.6282999999999994</c:v>
                </c:pt>
                <c:pt idx="7147">
                  <c:v>-9.5973000000000006</c:v>
                </c:pt>
                <c:pt idx="7148">
                  <c:v>-9.6344999999999992</c:v>
                </c:pt>
                <c:pt idx="7149">
                  <c:v>-9.6735000000000007</c:v>
                </c:pt>
                <c:pt idx="7150">
                  <c:v>-9.6897000000000002</c:v>
                </c:pt>
                <c:pt idx="7151">
                  <c:v>-9.7232000000000003</c:v>
                </c:pt>
                <c:pt idx="7152">
                  <c:v>-9.8285</c:v>
                </c:pt>
                <c:pt idx="7153">
                  <c:v>-9.9566999999999997</c:v>
                </c:pt>
                <c:pt idx="7154">
                  <c:v>-10.119</c:v>
                </c:pt>
                <c:pt idx="7155">
                  <c:v>-10.282999999999999</c:v>
                </c:pt>
                <c:pt idx="7156">
                  <c:v>-10.443</c:v>
                </c:pt>
                <c:pt idx="7157">
                  <c:v>-10.661</c:v>
                </c:pt>
                <c:pt idx="7158">
                  <c:v>-11.01</c:v>
                </c:pt>
                <c:pt idx="7159">
                  <c:v>-11.315</c:v>
                </c:pt>
                <c:pt idx="7160">
                  <c:v>-11.6</c:v>
                </c:pt>
                <c:pt idx="7161">
                  <c:v>-11.971</c:v>
                </c:pt>
                <c:pt idx="7162">
                  <c:v>-12.348000000000001</c:v>
                </c:pt>
                <c:pt idx="7163">
                  <c:v>-12.669</c:v>
                </c:pt>
                <c:pt idx="7164">
                  <c:v>-12.978999999999999</c:v>
                </c:pt>
                <c:pt idx="7165">
                  <c:v>-13.231999999999999</c:v>
                </c:pt>
                <c:pt idx="7166">
                  <c:v>-13.326000000000001</c:v>
                </c:pt>
                <c:pt idx="7167">
                  <c:v>-13.36</c:v>
                </c:pt>
                <c:pt idx="7168">
                  <c:v>-13.378</c:v>
                </c:pt>
                <c:pt idx="7169">
                  <c:v>-13.372</c:v>
                </c:pt>
                <c:pt idx="7170">
                  <c:v>-13.423999999999999</c:v>
                </c:pt>
                <c:pt idx="7171">
                  <c:v>-13.56</c:v>
                </c:pt>
                <c:pt idx="7172">
                  <c:v>-13.614000000000001</c:v>
                </c:pt>
                <c:pt idx="7173">
                  <c:v>-13.611000000000001</c:v>
                </c:pt>
                <c:pt idx="7174">
                  <c:v>-13.675000000000001</c:v>
                </c:pt>
                <c:pt idx="7175">
                  <c:v>-13.749000000000001</c:v>
                </c:pt>
                <c:pt idx="7176">
                  <c:v>-13.750999999999999</c:v>
                </c:pt>
                <c:pt idx="7177">
                  <c:v>-13.763999999999999</c:v>
                </c:pt>
                <c:pt idx="7178">
                  <c:v>-13.757999999999999</c:v>
                </c:pt>
                <c:pt idx="7179">
                  <c:v>-13.741</c:v>
                </c:pt>
                <c:pt idx="7180">
                  <c:v>-13.760999999999999</c:v>
                </c:pt>
                <c:pt idx="7181">
                  <c:v>-13.776999999999999</c:v>
                </c:pt>
                <c:pt idx="7182">
                  <c:v>-13.779</c:v>
                </c:pt>
                <c:pt idx="7183">
                  <c:v>-13.81</c:v>
                </c:pt>
                <c:pt idx="7184">
                  <c:v>-13.848000000000001</c:v>
                </c:pt>
                <c:pt idx="7185">
                  <c:v>-13.888</c:v>
                </c:pt>
                <c:pt idx="7186">
                  <c:v>-13.898</c:v>
                </c:pt>
                <c:pt idx="7187">
                  <c:v>-13.9</c:v>
                </c:pt>
                <c:pt idx="7188">
                  <c:v>-13.885999999999999</c:v>
                </c:pt>
                <c:pt idx="7189">
                  <c:v>-13.907999999999999</c:v>
                </c:pt>
                <c:pt idx="7190">
                  <c:v>-13.882</c:v>
                </c:pt>
                <c:pt idx="7191">
                  <c:v>-13.882999999999999</c:v>
                </c:pt>
                <c:pt idx="7192">
                  <c:v>-13.855</c:v>
                </c:pt>
                <c:pt idx="7193">
                  <c:v>-13.839</c:v>
                </c:pt>
                <c:pt idx="7194">
                  <c:v>-13.882</c:v>
                </c:pt>
                <c:pt idx="7195">
                  <c:v>-13.888</c:v>
                </c:pt>
                <c:pt idx="7196">
                  <c:v>-13.872</c:v>
                </c:pt>
                <c:pt idx="7197">
                  <c:v>-13.948</c:v>
                </c:pt>
                <c:pt idx="7198">
                  <c:v>-13.973000000000001</c:v>
                </c:pt>
                <c:pt idx="7199">
                  <c:v>-13.961</c:v>
                </c:pt>
                <c:pt idx="7200">
                  <c:v>-13.975</c:v>
                </c:pt>
                <c:pt idx="7201">
                  <c:v>-14</c:v>
                </c:pt>
                <c:pt idx="7202">
                  <c:v>-14.037000000000001</c:v>
                </c:pt>
                <c:pt idx="7203">
                  <c:v>-14.05</c:v>
                </c:pt>
                <c:pt idx="7204">
                  <c:v>-14.037000000000001</c:v>
                </c:pt>
                <c:pt idx="7205">
                  <c:v>-13.951000000000001</c:v>
                </c:pt>
                <c:pt idx="7206">
                  <c:v>-13.923999999999999</c:v>
                </c:pt>
                <c:pt idx="7207">
                  <c:v>-13.875999999999999</c:v>
                </c:pt>
                <c:pt idx="7208">
                  <c:v>-13.867000000000001</c:v>
                </c:pt>
                <c:pt idx="7209">
                  <c:v>-13.875999999999999</c:v>
                </c:pt>
                <c:pt idx="7210">
                  <c:v>-13.888</c:v>
                </c:pt>
                <c:pt idx="7211">
                  <c:v>-13.885</c:v>
                </c:pt>
                <c:pt idx="7212">
                  <c:v>-13.926</c:v>
                </c:pt>
                <c:pt idx="7213">
                  <c:v>-13.888</c:v>
                </c:pt>
                <c:pt idx="7214">
                  <c:v>-13.919</c:v>
                </c:pt>
                <c:pt idx="7215">
                  <c:v>-13.933</c:v>
                </c:pt>
                <c:pt idx="7216">
                  <c:v>-13.917</c:v>
                </c:pt>
                <c:pt idx="7217">
                  <c:v>-13.875</c:v>
                </c:pt>
                <c:pt idx="7218">
                  <c:v>-13.882999999999999</c:v>
                </c:pt>
                <c:pt idx="7219">
                  <c:v>-13.903</c:v>
                </c:pt>
                <c:pt idx="7220">
                  <c:v>-13.885999999999999</c:v>
                </c:pt>
                <c:pt idx="7221">
                  <c:v>-13.874000000000001</c:v>
                </c:pt>
                <c:pt idx="7222">
                  <c:v>-13.916</c:v>
                </c:pt>
                <c:pt idx="7223">
                  <c:v>-13.891</c:v>
                </c:pt>
                <c:pt idx="7224">
                  <c:v>-13.88</c:v>
                </c:pt>
                <c:pt idx="7225">
                  <c:v>-13.831</c:v>
                </c:pt>
                <c:pt idx="7226">
                  <c:v>-13.789</c:v>
                </c:pt>
                <c:pt idx="7227">
                  <c:v>-13.82</c:v>
                </c:pt>
                <c:pt idx="7228">
                  <c:v>-13.824</c:v>
                </c:pt>
                <c:pt idx="7229">
                  <c:v>-13.817</c:v>
                </c:pt>
                <c:pt idx="7230">
                  <c:v>-13.773</c:v>
                </c:pt>
                <c:pt idx="7231">
                  <c:v>-13.784000000000001</c:v>
                </c:pt>
                <c:pt idx="7232">
                  <c:v>-13.811999999999999</c:v>
                </c:pt>
                <c:pt idx="7233">
                  <c:v>-13.815</c:v>
                </c:pt>
                <c:pt idx="7234">
                  <c:v>-13.808999999999999</c:v>
                </c:pt>
                <c:pt idx="7235">
                  <c:v>-13.846</c:v>
                </c:pt>
                <c:pt idx="7236">
                  <c:v>-13.840999999999999</c:v>
                </c:pt>
                <c:pt idx="7237">
                  <c:v>-13.843999999999999</c:v>
                </c:pt>
                <c:pt idx="7238">
                  <c:v>-13.817</c:v>
                </c:pt>
                <c:pt idx="7239">
                  <c:v>-13.831</c:v>
                </c:pt>
                <c:pt idx="7240">
                  <c:v>-13.829000000000001</c:v>
                </c:pt>
                <c:pt idx="7241">
                  <c:v>-13.848000000000001</c:v>
                </c:pt>
                <c:pt idx="7242">
                  <c:v>-13.842000000000001</c:v>
                </c:pt>
                <c:pt idx="7243">
                  <c:v>-13.859</c:v>
                </c:pt>
                <c:pt idx="7244">
                  <c:v>-13.879</c:v>
                </c:pt>
                <c:pt idx="7245">
                  <c:v>-13.914</c:v>
                </c:pt>
                <c:pt idx="7246">
                  <c:v>-13.904999999999999</c:v>
                </c:pt>
                <c:pt idx="7247">
                  <c:v>-13.907</c:v>
                </c:pt>
                <c:pt idx="7248">
                  <c:v>-13.935</c:v>
                </c:pt>
                <c:pt idx="7249">
                  <c:v>-13.933</c:v>
                </c:pt>
                <c:pt idx="7250">
                  <c:v>-13.983000000000001</c:v>
                </c:pt>
                <c:pt idx="7251">
                  <c:v>-13.989000000000001</c:v>
                </c:pt>
                <c:pt idx="7252">
                  <c:v>-13.927</c:v>
                </c:pt>
                <c:pt idx="7253">
                  <c:v>-13.959</c:v>
                </c:pt>
                <c:pt idx="7254">
                  <c:v>-13.972</c:v>
                </c:pt>
                <c:pt idx="7255">
                  <c:v>-13.973000000000001</c:v>
                </c:pt>
                <c:pt idx="7256">
                  <c:v>-14.005000000000001</c:v>
                </c:pt>
                <c:pt idx="7257">
                  <c:v>-14.061999999999999</c:v>
                </c:pt>
                <c:pt idx="7258">
                  <c:v>-14.116</c:v>
                </c:pt>
                <c:pt idx="7259">
                  <c:v>-14.148</c:v>
                </c:pt>
                <c:pt idx="7260">
                  <c:v>-14.169</c:v>
                </c:pt>
                <c:pt idx="7261">
                  <c:v>-14.159000000000001</c:v>
                </c:pt>
                <c:pt idx="7262">
                  <c:v>-14.16</c:v>
                </c:pt>
                <c:pt idx="7263">
                  <c:v>-14.169</c:v>
                </c:pt>
                <c:pt idx="7264">
                  <c:v>-14.175000000000001</c:v>
                </c:pt>
                <c:pt idx="7265">
                  <c:v>-14.148</c:v>
                </c:pt>
                <c:pt idx="7266">
                  <c:v>-14.182</c:v>
                </c:pt>
                <c:pt idx="7267">
                  <c:v>-14.234999999999999</c:v>
                </c:pt>
                <c:pt idx="7268">
                  <c:v>-14.327999999999999</c:v>
                </c:pt>
                <c:pt idx="7269">
                  <c:v>-14.343</c:v>
                </c:pt>
                <c:pt idx="7270">
                  <c:v>-14.358000000000001</c:v>
                </c:pt>
                <c:pt idx="7271">
                  <c:v>-14.324</c:v>
                </c:pt>
                <c:pt idx="7272">
                  <c:v>-14.319000000000001</c:v>
                </c:pt>
                <c:pt idx="7273">
                  <c:v>-14.368</c:v>
                </c:pt>
                <c:pt idx="7274">
                  <c:v>-14.471</c:v>
                </c:pt>
                <c:pt idx="7275">
                  <c:v>-14.541</c:v>
                </c:pt>
                <c:pt idx="7276">
                  <c:v>-14.587999999999999</c:v>
                </c:pt>
                <c:pt idx="7277">
                  <c:v>-14.629</c:v>
                </c:pt>
                <c:pt idx="7278">
                  <c:v>-14.645</c:v>
                </c:pt>
                <c:pt idx="7279">
                  <c:v>-14.696</c:v>
                </c:pt>
                <c:pt idx="7280">
                  <c:v>-14.698</c:v>
                </c:pt>
                <c:pt idx="7281">
                  <c:v>-14.766</c:v>
                </c:pt>
                <c:pt idx="7282">
                  <c:v>-14.829000000000001</c:v>
                </c:pt>
                <c:pt idx="7283">
                  <c:v>-14.866</c:v>
                </c:pt>
                <c:pt idx="7284">
                  <c:v>-14.936</c:v>
                </c:pt>
                <c:pt idx="7285">
                  <c:v>-14.95</c:v>
                </c:pt>
                <c:pt idx="7286">
                  <c:v>-14.996</c:v>
                </c:pt>
                <c:pt idx="7287">
                  <c:v>-15.041</c:v>
                </c:pt>
                <c:pt idx="7288">
                  <c:v>-15.010999999999999</c:v>
                </c:pt>
                <c:pt idx="7289">
                  <c:v>-15.023999999999999</c:v>
                </c:pt>
                <c:pt idx="7290">
                  <c:v>-15.042</c:v>
                </c:pt>
                <c:pt idx="7291">
                  <c:v>-15.061</c:v>
                </c:pt>
                <c:pt idx="7292">
                  <c:v>-15.093999999999999</c:v>
                </c:pt>
                <c:pt idx="7293">
                  <c:v>-15.106999999999999</c:v>
                </c:pt>
                <c:pt idx="7294">
                  <c:v>-15.106999999999999</c:v>
                </c:pt>
                <c:pt idx="7295">
                  <c:v>-15.121</c:v>
                </c:pt>
                <c:pt idx="7296">
                  <c:v>-15.132999999999999</c:v>
                </c:pt>
                <c:pt idx="7297">
                  <c:v>-15.115</c:v>
                </c:pt>
                <c:pt idx="7298">
                  <c:v>-15.115</c:v>
                </c:pt>
                <c:pt idx="7299">
                  <c:v>-15.116</c:v>
                </c:pt>
                <c:pt idx="7300">
                  <c:v>-15.086</c:v>
                </c:pt>
                <c:pt idx="7301">
                  <c:v>-15.112</c:v>
                </c:pt>
                <c:pt idx="7302">
                  <c:v>-15.122</c:v>
                </c:pt>
                <c:pt idx="7303">
                  <c:v>-15.098000000000001</c:v>
                </c:pt>
                <c:pt idx="7304">
                  <c:v>-15.034000000000001</c:v>
                </c:pt>
                <c:pt idx="7305">
                  <c:v>-15.012</c:v>
                </c:pt>
                <c:pt idx="7306">
                  <c:v>-15.012</c:v>
                </c:pt>
                <c:pt idx="7307">
                  <c:v>-15.041</c:v>
                </c:pt>
                <c:pt idx="7308">
                  <c:v>-15.032999999999999</c:v>
                </c:pt>
                <c:pt idx="7309">
                  <c:v>-15.082000000000001</c:v>
                </c:pt>
                <c:pt idx="7310">
                  <c:v>-15.164999999999999</c:v>
                </c:pt>
                <c:pt idx="7311">
                  <c:v>-15.163</c:v>
                </c:pt>
                <c:pt idx="7312">
                  <c:v>-15.177</c:v>
                </c:pt>
                <c:pt idx="7313">
                  <c:v>-15.204000000000001</c:v>
                </c:pt>
                <c:pt idx="7314">
                  <c:v>-15.243</c:v>
                </c:pt>
                <c:pt idx="7315">
                  <c:v>-15.279</c:v>
                </c:pt>
                <c:pt idx="7316">
                  <c:v>-15.379</c:v>
                </c:pt>
                <c:pt idx="7317">
                  <c:v>-15.361000000000001</c:v>
                </c:pt>
                <c:pt idx="7318">
                  <c:v>-15.346</c:v>
                </c:pt>
                <c:pt idx="7319">
                  <c:v>-15.333</c:v>
                </c:pt>
                <c:pt idx="7320">
                  <c:v>-15.372</c:v>
                </c:pt>
                <c:pt idx="7321">
                  <c:v>-15.369</c:v>
                </c:pt>
                <c:pt idx="7322">
                  <c:v>-15.346</c:v>
                </c:pt>
                <c:pt idx="7323">
                  <c:v>-15.266</c:v>
                </c:pt>
                <c:pt idx="7324">
                  <c:v>-15.202</c:v>
                </c:pt>
                <c:pt idx="7325">
                  <c:v>-15.192</c:v>
                </c:pt>
                <c:pt idx="7326">
                  <c:v>-15.215</c:v>
                </c:pt>
                <c:pt idx="7327">
                  <c:v>-15.255000000000001</c:v>
                </c:pt>
                <c:pt idx="7328">
                  <c:v>-15.196999999999999</c:v>
                </c:pt>
                <c:pt idx="7329">
                  <c:v>-15.223000000000001</c:v>
                </c:pt>
                <c:pt idx="7330">
                  <c:v>-15.244</c:v>
                </c:pt>
                <c:pt idx="7331">
                  <c:v>-15.257999999999999</c:v>
                </c:pt>
                <c:pt idx="7332">
                  <c:v>-15.284000000000001</c:v>
                </c:pt>
                <c:pt idx="7333">
                  <c:v>-15.353</c:v>
                </c:pt>
                <c:pt idx="7334">
                  <c:v>-15.335000000000001</c:v>
                </c:pt>
                <c:pt idx="7335">
                  <c:v>-15.324</c:v>
                </c:pt>
                <c:pt idx="7336">
                  <c:v>-15.321999999999999</c:v>
                </c:pt>
                <c:pt idx="7337">
                  <c:v>-15.31</c:v>
                </c:pt>
                <c:pt idx="7338">
                  <c:v>-15.375</c:v>
                </c:pt>
                <c:pt idx="7339">
                  <c:v>-15.395</c:v>
                </c:pt>
                <c:pt idx="7340">
                  <c:v>-15.359</c:v>
                </c:pt>
                <c:pt idx="7341">
                  <c:v>-15.374000000000001</c:v>
                </c:pt>
                <c:pt idx="7342">
                  <c:v>-15.406000000000001</c:v>
                </c:pt>
                <c:pt idx="7343">
                  <c:v>-15.476000000000001</c:v>
                </c:pt>
                <c:pt idx="7344">
                  <c:v>-15.52</c:v>
                </c:pt>
                <c:pt idx="7345">
                  <c:v>-15.491</c:v>
                </c:pt>
                <c:pt idx="7346">
                  <c:v>-15.516999999999999</c:v>
                </c:pt>
                <c:pt idx="7347">
                  <c:v>-15.500999999999999</c:v>
                </c:pt>
                <c:pt idx="7348">
                  <c:v>-15.456</c:v>
                </c:pt>
                <c:pt idx="7349">
                  <c:v>-15.454000000000001</c:v>
                </c:pt>
                <c:pt idx="7350">
                  <c:v>-15.472</c:v>
                </c:pt>
                <c:pt idx="7351">
                  <c:v>-15.465</c:v>
                </c:pt>
                <c:pt idx="7352">
                  <c:v>-15.494999999999999</c:v>
                </c:pt>
                <c:pt idx="7353">
                  <c:v>-15.464</c:v>
                </c:pt>
                <c:pt idx="7354">
                  <c:v>-15.449</c:v>
                </c:pt>
                <c:pt idx="7355">
                  <c:v>-15.444000000000001</c:v>
                </c:pt>
                <c:pt idx="7356">
                  <c:v>-15.468999999999999</c:v>
                </c:pt>
                <c:pt idx="7357">
                  <c:v>-15.476000000000001</c:v>
                </c:pt>
                <c:pt idx="7358">
                  <c:v>-15.478999999999999</c:v>
                </c:pt>
                <c:pt idx="7359">
                  <c:v>-15.477</c:v>
                </c:pt>
                <c:pt idx="7360">
                  <c:v>-15.439</c:v>
                </c:pt>
                <c:pt idx="7361">
                  <c:v>-15.417</c:v>
                </c:pt>
                <c:pt idx="7362">
                  <c:v>-15.419</c:v>
                </c:pt>
                <c:pt idx="7363">
                  <c:v>-15.454000000000001</c:v>
                </c:pt>
                <c:pt idx="7364">
                  <c:v>-15.504</c:v>
                </c:pt>
                <c:pt idx="7365">
                  <c:v>-15.510999999999999</c:v>
                </c:pt>
                <c:pt idx="7366">
                  <c:v>-15.459</c:v>
                </c:pt>
                <c:pt idx="7367">
                  <c:v>-15.425000000000001</c:v>
                </c:pt>
                <c:pt idx="7368">
                  <c:v>-15.426</c:v>
                </c:pt>
                <c:pt idx="7369">
                  <c:v>-15.393000000000001</c:v>
                </c:pt>
                <c:pt idx="7370">
                  <c:v>-15.372</c:v>
                </c:pt>
                <c:pt idx="7371">
                  <c:v>-15.37</c:v>
                </c:pt>
                <c:pt idx="7372">
                  <c:v>-15.342000000000001</c:v>
                </c:pt>
                <c:pt idx="7373">
                  <c:v>-15.329000000000001</c:v>
                </c:pt>
                <c:pt idx="7374">
                  <c:v>-15.24</c:v>
                </c:pt>
                <c:pt idx="7375">
                  <c:v>-15.27</c:v>
                </c:pt>
                <c:pt idx="7376">
                  <c:v>-15.253</c:v>
                </c:pt>
                <c:pt idx="7377">
                  <c:v>-15.189</c:v>
                </c:pt>
                <c:pt idx="7378">
                  <c:v>-15.132999999999999</c:v>
                </c:pt>
                <c:pt idx="7379">
                  <c:v>-15.086</c:v>
                </c:pt>
                <c:pt idx="7380">
                  <c:v>-15.04</c:v>
                </c:pt>
                <c:pt idx="7381">
                  <c:v>-14.955</c:v>
                </c:pt>
                <c:pt idx="7382">
                  <c:v>-14.904</c:v>
                </c:pt>
                <c:pt idx="7383">
                  <c:v>-14.867000000000001</c:v>
                </c:pt>
                <c:pt idx="7384">
                  <c:v>-14.866</c:v>
                </c:pt>
                <c:pt idx="7385">
                  <c:v>-14.894</c:v>
                </c:pt>
                <c:pt idx="7386">
                  <c:v>-14.878</c:v>
                </c:pt>
                <c:pt idx="7387">
                  <c:v>-14.722</c:v>
                </c:pt>
                <c:pt idx="7388">
                  <c:v>-14.641999999999999</c:v>
                </c:pt>
                <c:pt idx="7389">
                  <c:v>-14.641999999999999</c:v>
                </c:pt>
                <c:pt idx="7390">
                  <c:v>-14.622</c:v>
                </c:pt>
                <c:pt idx="7391">
                  <c:v>-14.65</c:v>
                </c:pt>
                <c:pt idx="7392">
                  <c:v>-14.685</c:v>
                </c:pt>
                <c:pt idx="7393">
                  <c:v>-14.769</c:v>
                </c:pt>
                <c:pt idx="7394">
                  <c:v>-14.76</c:v>
                </c:pt>
                <c:pt idx="7395">
                  <c:v>-14.789</c:v>
                </c:pt>
                <c:pt idx="7396">
                  <c:v>-14.851000000000001</c:v>
                </c:pt>
                <c:pt idx="7397">
                  <c:v>-14.849</c:v>
                </c:pt>
                <c:pt idx="7398">
                  <c:v>-14.856999999999999</c:v>
                </c:pt>
                <c:pt idx="7399">
                  <c:v>-14.913</c:v>
                </c:pt>
                <c:pt idx="7400">
                  <c:v>-14.911</c:v>
                </c:pt>
                <c:pt idx="7401">
                  <c:v>-14.903</c:v>
                </c:pt>
                <c:pt idx="7402">
                  <c:v>-14.922000000000001</c:v>
                </c:pt>
                <c:pt idx="7403">
                  <c:v>-14.994</c:v>
                </c:pt>
                <c:pt idx="7404">
                  <c:v>-15.029</c:v>
                </c:pt>
                <c:pt idx="7405">
                  <c:v>-15.105</c:v>
                </c:pt>
                <c:pt idx="7406">
                  <c:v>-15.112</c:v>
                </c:pt>
                <c:pt idx="7407">
                  <c:v>-15.161</c:v>
                </c:pt>
                <c:pt idx="7408">
                  <c:v>-15.273999999999999</c:v>
                </c:pt>
                <c:pt idx="7409">
                  <c:v>-15.237</c:v>
                </c:pt>
                <c:pt idx="7410">
                  <c:v>-15.278</c:v>
                </c:pt>
                <c:pt idx="7411">
                  <c:v>-15.31</c:v>
                </c:pt>
                <c:pt idx="7412">
                  <c:v>-15.385999999999999</c:v>
                </c:pt>
                <c:pt idx="7413">
                  <c:v>-15.411</c:v>
                </c:pt>
                <c:pt idx="7414">
                  <c:v>-15.475</c:v>
                </c:pt>
                <c:pt idx="7415">
                  <c:v>-15.574999999999999</c:v>
                </c:pt>
                <c:pt idx="7416">
                  <c:v>-15.625999999999999</c:v>
                </c:pt>
                <c:pt idx="7417">
                  <c:v>-15.667999999999999</c:v>
                </c:pt>
                <c:pt idx="7418">
                  <c:v>-15.738</c:v>
                </c:pt>
                <c:pt idx="7419">
                  <c:v>-15.861000000000001</c:v>
                </c:pt>
                <c:pt idx="7420">
                  <c:v>-15.92</c:v>
                </c:pt>
                <c:pt idx="7421">
                  <c:v>-15.993</c:v>
                </c:pt>
                <c:pt idx="7422">
                  <c:v>-16.030999999999999</c:v>
                </c:pt>
                <c:pt idx="7423">
                  <c:v>-16.027999999999999</c:v>
                </c:pt>
                <c:pt idx="7424">
                  <c:v>-16.091000000000001</c:v>
                </c:pt>
                <c:pt idx="7425">
                  <c:v>-16.125</c:v>
                </c:pt>
                <c:pt idx="7426">
                  <c:v>-16.102</c:v>
                </c:pt>
                <c:pt idx="7427">
                  <c:v>-16.135999999999999</c:v>
                </c:pt>
                <c:pt idx="7428">
                  <c:v>-16.128</c:v>
                </c:pt>
                <c:pt idx="7429">
                  <c:v>-16.146000000000001</c:v>
                </c:pt>
                <c:pt idx="7430">
                  <c:v>-16.166</c:v>
                </c:pt>
                <c:pt idx="7431">
                  <c:v>-16.146000000000001</c:v>
                </c:pt>
                <c:pt idx="7432">
                  <c:v>-16.173999999999999</c:v>
                </c:pt>
                <c:pt idx="7433">
                  <c:v>-16.145</c:v>
                </c:pt>
                <c:pt idx="7434">
                  <c:v>-16.167999999999999</c:v>
                </c:pt>
                <c:pt idx="7435">
                  <c:v>-16.161999999999999</c:v>
                </c:pt>
                <c:pt idx="7436">
                  <c:v>-16.143000000000001</c:v>
                </c:pt>
                <c:pt idx="7437">
                  <c:v>-16.132999999999999</c:v>
                </c:pt>
                <c:pt idx="7438">
                  <c:v>-16.190000000000001</c:v>
                </c:pt>
                <c:pt idx="7439">
                  <c:v>-16.163</c:v>
                </c:pt>
                <c:pt idx="7440">
                  <c:v>-16.148</c:v>
                </c:pt>
                <c:pt idx="7441">
                  <c:v>-16.129000000000001</c:v>
                </c:pt>
                <c:pt idx="7442">
                  <c:v>-16.132999999999999</c:v>
                </c:pt>
                <c:pt idx="7443">
                  <c:v>-16.137</c:v>
                </c:pt>
                <c:pt idx="7444">
                  <c:v>-16.140999999999998</c:v>
                </c:pt>
                <c:pt idx="7445">
                  <c:v>-16.149000000000001</c:v>
                </c:pt>
                <c:pt idx="7446">
                  <c:v>-16.106000000000002</c:v>
                </c:pt>
                <c:pt idx="7447">
                  <c:v>-16.079000000000001</c:v>
                </c:pt>
                <c:pt idx="7448">
                  <c:v>-16.042999999999999</c:v>
                </c:pt>
                <c:pt idx="7449">
                  <c:v>-15.981</c:v>
                </c:pt>
                <c:pt idx="7450">
                  <c:v>-15.964</c:v>
                </c:pt>
                <c:pt idx="7451">
                  <c:v>-15.94</c:v>
                </c:pt>
                <c:pt idx="7452">
                  <c:v>-15.9</c:v>
                </c:pt>
                <c:pt idx="7453">
                  <c:v>-15.92</c:v>
                </c:pt>
                <c:pt idx="7454">
                  <c:v>-15.896000000000001</c:v>
                </c:pt>
                <c:pt idx="7455">
                  <c:v>-15.872999999999999</c:v>
                </c:pt>
                <c:pt idx="7456">
                  <c:v>-15.884</c:v>
                </c:pt>
                <c:pt idx="7457">
                  <c:v>-15.971</c:v>
                </c:pt>
                <c:pt idx="7458">
                  <c:v>-15.923</c:v>
                </c:pt>
                <c:pt idx="7459">
                  <c:v>-15.89</c:v>
                </c:pt>
                <c:pt idx="7460">
                  <c:v>-15.885</c:v>
                </c:pt>
                <c:pt idx="7461">
                  <c:v>-16.001000000000001</c:v>
                </c:pt>
                <c:pt idx="7462">
                  <c:v>-16.062000000000001</c:v>
                </c:pt>
                <c:pt idx="7463">
                  <c:v>-16.055</c:v>
                </c:pt>
                <c:pt idx="7464">
                  <c:v>-16.029</c:v>
                </c:pt>
                <c:pt idx="7465">
                  <c:v>-15.936</c:v>
                </c:pt>
                <c:pt idx="7466">
                  <c:v>-15.875</c:v>
                </c:pt>
                <c:pt idx="7467">
                  <c:v>-15.933</c:v>
                </c:pt>
                <c:pt idx="7468">
                  <c:v>-15.972</c:v>
                </c:pt>
                <c:pt idx="7469">
                  <c:v>-15.896000000000001</c:v>
                </c:pt>
                <c:pt idx="7470">
                  <c:v>-15.861000000000001</c:v>
                </c:pt>
                <c:pt idx="7471">
                  <c:v>-15.804</c:v>
                </c:pt>
                <c:pt idx="7472">
                  <c:v>-15.763999999999999</c:v>
                </c:pt>
                <c:pt idx="7473">
                  <c:v>-15.782999999999999</c:v>
                </c:pt>
                <c:pt idx="7474">
                  <c:v>-15.771000000000001</c:v>
                </c:pt>
                <c:pt idx="7475">
                  <c:v>-15.736000000000001</c:v>
                </c:pt>
                <c:pt idx="7476">
                  <c:v>-15.686999999999999</c:v>
                </c:pt>
                <c:pt idx="7477">
                  <c:v>-15.63</c:v>
                </c:pt>
                <c:pt idx="7478">
                  <c:v>-15.608000000000001</c:v>
                </c:pt>
                <c:pt idx="7479">
                  <c:v>-15.581</c:v>
                </c:pt>
                <c:pt idx="7480">
                  <c:v>-15.487</c:v>
                </c:pt>
                <c:pt idx="7481">
                  <c:v>-15.462999999999999</c:v>
                </c:pt>
                <c:pt idx="7482">
                  <c:v>-15.41</c:v>
                </c:pt>
                <c:pt idx="7483">
                  <c:v>-15.375999999999999</c:v>
                </c:pt>
                <c:pt idx="7484">
                  <c:v>-15.324999999999999</c:v>
                </c:pt>
                <c:pt idx="7485">
                  <c:v>-15.315</c:v>
                </c:pt>
                <c:pt idx="7486">
                  <c:v>-15.292</c:v>
                </c:pt>
                <c:pt idx="7487">
                  <c:v>-15.26</c:v>
                </c:pt>
                <c:pt idx="7488">
                  <c:v>-15.269</c:v>
                </c:pt>
                <c:pt idx="7489">
                  <c:v>-15.211</c:v>
                </c:pt>
                <c:pt idx="7490">
                  <c:v>-15.243</c:v>
                </c:pt>
                <c:pt idx="7491">
                  <c:v>-15.256</c:v>
                </c:pt>
                <c:pt idx="7492">
                  <c:v>-15.173</c:v>
                </c:pt>
                <c:pt idx="7493">
                  <c:v>-15.116</c:v>
                </c:pt>
                <c:pt idx="7494">
                  <c:v>-15.026999999999999</c:v>
                </c:pt>
                <c:pt idx="7495">
                  <c:v>-15.03</c:v>
                </c:pt>
                <c:pt idx="7496">
                  <c:v>-15.055999999999999</c:v>
                </c:pt>
                <c:pt idx="7497">
                  <c:v>-15.015000000000001</c:v>
                </c:pt>
                <c:pt idx="7498">
                  <c:v>-14.954000000000001</c:v>
                </c:pt>
                <c:pt idx="7499">
                  <c:v>-14.875</c:v>
                </c:pt>
                <c:pt idx="7500">
                  <c:v>-14.824</c:v>
                </c:pt>
                <c:pt idx="7501">
                  <c:v>-14.736000000000001</c:v>
                </c:pt>
                <c:pt idx="7502">
                  <c:v>-14.611000000000001</c:v>
                </c:pt>
                <c:pt idx="7503">
                  <c:v>-14.468</c:v>
                </c:pt>
                <c:pt idx="7504">
                  <c:v>-14.336</c:v>
                </c:pt>
                <c:pt idx="7505">
                  <c:v>-14.282</c:v>
                </c:pt>
                <c:pt idx="7506">
                  <c:v>-14.241</c:v>
                </c:pt>
                <c:pt idx="7507">
                  <c:v>-14.143000000000001</c:v>
                </c:pt>
                <c:pt idx="7508">
                  <c:v>-14.086</c:v>
                </c:pt>
                <c:pt idx="7509">
                  <c:v>-13.988</c:v>
                </c:pt>
                <c:pt idx="7510">
                  <c:v>-13.895</c:v>
                </c:pt>
                <c:pt idx="7511">
                  <c:v>-13.792999999999999</c:v>
                </c:pt>
                <c:pt idx="7512">
                  <c:v>-13.676</c:v>
                </c:pt>
                <c:pt idx="7513">
                  <c:v>-13.58</c:v>
                </c:pt>
                <c:pt idx="7514">
                  <c:v>-13.465999999999999</c:v>
                </c:pt>
                <c:pt idx="7515">
                  <c:v>-13.318</c:v>
                </c:pt>
                <c:pt idx="7516">
                  <c:v>-13.211</c:v>
                </c:pt>
                <c:pt idx="7517">
                  <c:v>-13.113</c:v>
                </c:pt>
                <c:pt idx="7518">
                  <c:v>-13.02</c:v>
                </c:pt>
                <c:pt idx="7519">
                  <c:v>-12.858000000000001</c:v>
                </c:pt>
                <c:pt idx="7520">
                  <c:v>-12.773</c:v>
                </c:pt>
                <c:pt idx="7521">
                  <c:v>-12.711</c:v>
                </c:pt>
                <c:pt idx="7522">
                  <c:v>-12.63</c:v>
                </c:pt>
                <c:pt idx="7523">
                  <c:v>-12.553000000000001</c:v>
                </c:pt>
                <c:pt idx="7524">
                  <c:v>-12.462999999999999</c:v>
                </c:pt>
                <c:pt idx="7525">
                  <c:v>-12.457000000000001</c:v>
                </c:pt>
                <c:pt idx="7526">
                  <c:v>-12.417</c:v>
                </c:pt>
                <c:pt idx="7527">
                  <c:v>-12.366</c:v>
                </c:pt>
                <c:pt idx="7528">
                  <c:v>-12.295</c:v>
                </c:pt>
                <c:pt idx="7529">
                  <c:v>-12.195</c:v>
                </c:pt>
                <c:pt idx="7530">
                  <c:v>-12.121</c:v>
                </c:pt>
                <c:pt idx="7531">
                  <c:v>-12.044</c:v>
                </c:pt>
                <c:pt idx="7532">
                  <c:v>-12.09</c:v>
                </c:pt>
                <c:pt idx="7533">
                  <c:v>-12.071999999999999</c:v>
                </c:pt>
                <c:pt idx="7534">
                  <c:v>-12.052</c:v>
                </c:pt>
                <c:pt idx="7535">
                  <c:v>-11.991</c:v>
                </c:pt>
                <c:pt idx="7536">
                  <c:v>-11.936</c:v>
                </c:pt>
                <c:pt idx="7537">
                  <c:v>-11.875</c:v>
                </c:pt>
                <c:pt idx="7538">
                  <c:v>-11.853999999999999</c:v>
                </c:pt>
                <c:pt idx="7539">
                  <c:v>-11.815</c:v>
                </c:pt>
                <c:pt idx="7540">
                  <c:v>-11.715999999999999</c:v>
                </c:pt>
                <c:pt idx="7541">
                  <c:v>-11.611000000000001</c:v>
                </c:pt>
                <c:pt idx="7542">
                  <c:v>-11.561</c:v>
                </c:pt>
                <c:pt idx="7543">
                  <c:v>-11.518000000000001</c:v>
                </c:pt>
                <c:pt idx="7544">
                  <c:v>-11.523</c:v>
                </c:pt>
                <c:pt idx="7545">
                  <c:v>-11.532999999999999</c:v>
                </c:pt>
                <c:pt idx="7546">
                  <c:v>-11.561999999999999</c:v>
                </c:pt>
                <c:pt idx="7547">
                  <c:v>-11.515000000000001</c:v>
                </c:pt>
                <c:pt idx="7548">
                  <c:v>-11.4</c:v>
                </c:pt>
                <c:pt idx="7549">
                  <c:v>-11.381</c:v>
                </c:pt>
                <c:pt idx="7550">
                  <c:v>-11.385</c:v>
                </c:pt>
                <c:pt idx="7551">
                  <c:v>-11.387</c:v>
                </c:pt>
                <c:pt idx="7552">
                  <c:v>-11.366</c:v>
                </c:pt>
                <c:pt idx="7553">
                  <c:v>-11.321999999999999</c:v>
                </c:pt>
                <c:pt idx="7554">
                  <c:v>-11.316000000000001</c:v>
                </c:pt>
                <c:pt idx="7555">
                  <c:v>-11.337</c:v>
                </c:pt>
                <c:pt idx="7556">
                  <c:v>-11.349</c:v>
                </c:pt>
                <c:pt idx="7557">
                  <c:v>-11.336</c:v>
                </c:pt>
                <c:pt idx="7558">
                  <c:v>-11.333</c:v>
                </c:pt>
                <c:pt idx="7559">
                  <c:v>-11.377000000000001</c:v>
                </c:pt>
                <c:pt idx="7560">
                  <c:v>-11.435</c:v>
                </c:pt>
                <c:pt idx="7561">
                  <c:v>-11.393000000000001</c:v>
                </c:pt>
                <c:pt idx="7562">
                  <c:v>-11.353999999999999</c:v>
                </c:pt>
                <c:pt idx="7563">
                  <c:v>-11.412000000000001</c:v>
                </c:pt>
                <c:pt idx="7564">
                  <c:v>-11.51</c:v>
                </c:pt>
                <c:pt idx="7565">
                  <c:v>-11.526</c:v>
                </c:pt>
                <c:pt idx="7566">
                  <c:v>-11.608000000000001</c:v>
                </c:pt>
                <c:pt idx="7567">
                  <c:v>-11.69</c:v>
                </c:pt>
                <c:pt idx="7568">
                  <c:v>-11.766999999999999</c:v>
                </c:pt>
                <c:pt idx="7569">
                  <c:v>-11.772</c:v>
                </c:pt>
                <c:pt idx="7570">
                  <c:v>-11.82</c:v>
                </c:pt>
                <c:pt idx="7571">
                  <c:v>-11.973000000000001</c:v>
                </c:pt>
                <c:pt idx="7572">
                  <c:v>-12.147</c:v>
                </c:pt>
                <c:pt idx="7573">
                  <c:v>-12.365</c:v>
                </c:pt>
                <c:pt idx="7574">
                  <c:v>-12.656000000000001</c:v>
                </c:pt>
                <c:pt idx="7575">
                  <c:v>-12.904</c:v>
                </c:pt>
                <c:pt idx="7576">
                  <c:v>-13.138</c:v>
                </c:pt>
                <c:pt idx="7577">
                  <c:v>-13.435</c:v>
                </c:pt>
                <c:pt idx="7578">
                  <c:v>-13.797000000000001</c:v>
                </c:pt>
                <c:pt idx="7579">
                  <c:v>-14.068</c:v>
                </c:pt>
                <c:pt idx="7580">
                  <c:v>-14.276999999999999</c:v>
                </c:pt>
                <c:pt idx="7581">
                  <c:v>-14.457000000000001</c:v>
                </c:pt>
                <c:pt idx="7582">
                  <c:v>-14.62</c:v>
                </c:pt>
                <c:pt idx="7583">
                  <c:v>-14.817</c:v>
                </c:pt>
                <c:pt idx="7584">
                  <c:v>-14.964</c:v>
                </c:pt>
                <c:pt idx="7585">
                  <c:v>-15.103999999999999</c:v>
                </c:pt>
                <c:pt idx="7586">
                  <c:v>-15.260999999999999</c:v>
                </c:pt>
                <c:pt idx="7587">
                  <c:v>-15.375999999999999</c:v>
                </c:pt>
                <c:pt idx="7588">
                  <c:v>-15.375999999999999</c:v>
                </c:pt>
                <c:pt idx="7589">
                  <c:v>-15.367000000000001</c:v>
                </c:pt>
                <c:pt idx="7590">
                  <c:v>-15.412000000000001</c:v>
                </c:pt>
                <c:pt idx="7591">
                  <c:v>-15.491</c:v>
                </c:pt>
                <c:pt idx="7592">
                  <c:v>-15.586</c:v>
                </c:pt>
                <c:pt idx="7593">
                  <c:v>-15.648</c:v>
                </c:pt>
                <c:pt idx="7594">
                  <c:v>-15.603</c:v>
                </c:pt>
                <c:pt idx="7595">
                  <c:v>-15.548999999999999</c:v>
                </c:pt>
                <c:pt idx="7596">
                  <c:v>-15.555</c:v>
                </c:pt>
                <c:pt idx="7597">
                  <c:v>-15.513999999999999</c:v>
                </c:pt>
                <c:pt idx="7598">
                  <c:v>-15.472</c:v>
                </c:pt>
                <c:pt idx="7599">
                  <c:v>-15.506</c:v>
                </c:pt>
                <c:pt idx="7600">
                  <c:v>-15.523999999999999</c:v>
                </c:pt>
                <c:pt idx="7601">
                  <c:v>-15.541</c:v>
                </c:pt>
                <c:pt idx="7602">
                  <c:v>-15.523999999999999</c:v>
                </c:pt>
                <c:pt idx="7603">
                  <c:v>-15.507</c:v>
                </c:pt>
                <c:pt idx="7604">
                  <c:v>-15.506</c:v>
                </c:pt>
                <c:pt idx="7605">
                  <c:v>-15.529</c:v>
                </c:pt>
                <c:pt idx="7606">
                  <c:v>-15.552</c:v>
                </c:pt>
                <c:pt idx="7607">
                  <c:v>-15.555</c:v>
                </c:pt>
                <c:pt idx="7608">
                  <c:v>-15.57</c:v>
                </c:pt>
                <c:pt idx="7609">
                  <c:v>-15.561999999999999</c:v>
                </c:pt>
                <c:pt idx="7610">
                  <c:v>-15.522</c:v>
                </c:pt>
                <c:pt idx="7611">
                  <c:v>-15.523999999999999</c:v>
                </c:pt>
                <c:pt idx="7612">
                  <c:v>-15.558999999999999</c:v>
                </c:pt>
                <c:pt idx="7613">
                  <c:v>-15.541</c:v>
                </c:pt>
                <c:pt idx="7614">
                  <c:v>-15.545999999999999</c:v>
                </c:pt>
                <c:pt idx="7615">
                  <c:v>-15.537000000000001</c:v>
                </c:pt>
                <c:pt idx="7616">
                  <c:v>-15.526999999999999</c:v>
                </c:pt>
                <c:pt idx="7617">
                  <c:v>-15.542</c:v>
                </c:pt>
                <c:pt idx="7618">
                  <c:v>-15.532999999999999</c:v>
                </c:pt>
                <c:pt idx="7619">
                  <c:v>-15.54</c:v>
                </c:pt>
                <c:pt idx="7620">
                  <c:v>-15.558</c:v>
                </c:pt>
                <c:pt idx="7621">
                  <c:v>-15.494</c:v>
                </c:pt>
                <c:pt idx="7622">
                  <c:v>-15.44</c:v>
                </c:pt>
                <c:pt idx="7623">
                  <c:v>-15.448</c:v>
                </c:pt>
                <c:pt idx="7624">
                  <c:v>-15.523999999999999</c:v>
                </c:pt>
                <c:pt idx="7625">
                  <c:v>-15.593</c:v>
                </c:pt>
                <c:pt idx="7626">
                  <c:v>-15.587</c:v>
                </c:pt>
                <c:pt idx="7627">
                  <c:v>-15.638</c:v>
                </c:pt>
                <c:pt idx="7628">
                  <c:v>-15.699</c:v>
                </c:pt>
                <c:pt idx="7629">
                  <c:v>-15.661</c:v>
                </c:pt>
                <c:pt idx="7630">
                  <c:v>-15.617000000000001</c:v>
                </c:pt>
                <c:pt idx="7631">
                  <c:v>-15.6</c:v>
                </c:pt>
                <c:pt idx="7632">
                  <c:v>-15.613</c:v>
                </c:pt>
                <c:pt idx="7633">
                  <c:v>-15.616</c:v>
                </c:pt>
                <c:pt idx="7634">
                  <c:v>-15.663</c:v>
                </c:pt>
                <c:pt idx="7635">
                  <c:v>-15.631</c:v>
                </c:pt>
                <c:pt idx="7636">
                  <c:v>-15.612</c:v>
                </c:pt>
                <c:pt idx="7637">
                  <c:v>-15.590999999999999</c:v>
                </c:pt>
                <c:pt idx="7638">
                  <c:v>-15.65</c:v>
                </c:pt>
                <c:pt idx="7639">
                  <c:v>-15.643000000000001</c:v>
                </c:pt>
                <c:pt idx="7640">
                  <c:v>-15.632</c:v>
                </c:pt>
                <c:pt idx="7641">
                  <c:v>-15.648</c:v>
                </c:pt>
                <c:pt idx="7642">
                  <c:v>-15.67</c:v>
                </c:pt>
                <c:pt idx="7643">
                  <c:v>-15.632</c:v>
                </c:pt>
                <c:pt idx="7644">
                  <c:v>-15.563000000000001</c:v>
                </c:pt>
                <c:pt idx="7645">
                  <c:v>-15.531000000000001</c:v>
                </c:pt>
                <c:pt idx="7646">
                  <c:v>-15.523</c:v>
                </c:pt>
                <c:pt idx="7647">
                  <c:v>-15.481</c:v>
                </c:pt>
                <c:pt idx="7648">
                  <c:v>-15.477</c:v>
                </c:pt>
                <c:pt idx="7649">
                  <c:v>-15.459</c:v>
                </c:pt>
                <c:pt idx="7650">
                  <c:v>-15.468</c:v>
                </c:pt>
                <c:pt idx="7651">
                  <c:v>-15.43</c:v>
                </c:pt>
                <c:pt idx="7652">
                  <c:v>-15.372</c:v>
                </c:pt>
                <c:pt idx="7653">
                  <c:v>-15.395</c:v>
                </c:pt>
                <c:pt idx="7654">
                  <c:v>-15.436</c:v>
                </c:pt>
                <c:pt idx="7655">
                  <c:v>-15.432</c:v>
                </c:pt>
                <c:pt idx="7656">
                  <c:v>-15.439</c:v>
                </c:pt>
                <c:pt idx="7657">
                  <c:v>-15.446</c:v>
                </c:pt>
                <c:pt idx="7658">
                  <c:v>-15.505000000000001</c:v>
                </c:pt>
                <c:pt idx="7659">
                  <c:v>-15.454000000000001</c:v>
                </c:pt>
                <c:pt idx="7660">
                  <c:v>-15.46</c:v>
                </c:pt>
                <c:pt idx="7661">
                  <c:v>-15.455</c:v>
                </c:pt>
                <c:pt idx="7662">
                  <c:v>-15.513999999999999</c:v>
                </c:pt>
                <c:pt idx="7663">
                  <c:v>-15.571</c:v>
                </c:pt>
                <c:pt idx="7664">
                  <c:v>-15.646000000000001</c:v>
                </c:pt>
                <c:pt idx="7665">
                  <c:v>-15.664</c:v>
                </c:pt>
                <c:pt idx="7666">
                  <c:v>-15.686999999999999</c:v>
                </c:pt>
                <c:pt idx="7667">
                  <c:v>-15.699</c:v>
                </c:pt>
                <c:pt idx="7668">
                  <c:v>-15.711</c:v>
                </c:pt>
                <c:pt idx="7669">
                  <c:v>-15.712</c:v>
                </c:pt>
                <c:pt idx="7670">
                  <c:v>-15.757999999999999</c:v>
                </c:pt>
                <c:pt idx="7671">
                  <c:v>-15.834</c:v>
                </c:pt>
                <c:pt idx="7672">
                  <c:v>-15.848000000000001</c:v>
                </c:pt>
                <c:pt idx="7673">
                  <c:v>-15.861000000000001</c:v>
                </c:pt>
                <c:pt idx="7674">
                  <c:v>-15.942</c:v>
                </c:pt>
                <c:pt idx="7675">
                  <c:v>-16.006</c:v>
                </c:pt>
                <c:pt idx="7676">
                  <c:v>-16.035</c:v>
                </c:pt>
                <c:pt idx="7677">
                  <c:v>-16.018000000000001</c:v>
                </c:pt>
                <c:pt idx="7678">
                  <c:v>-16.021999999999998</c:v>
                </c:pt>
                <c:pt idx="7679">
                  <c:v>-16.036999999999999</c:v>
                </c:pt>
                <c:pt idx="7680">
                  <c:v>-16.055</c:v>
                </c:pt>
                <c:pt idx="7681">
                  <c:v>-16.029</c:v>
                </c:pt>
                <c:pt idx="7682">
                  <c:v>-16.036000000000001</c:v>
                </c:pt>
                <c:pt idx="7683">
                  <c:v>-16.056000000000001</c:v>
                </c:pt>
                <c:pt idx="7684">
                  <c:v>-16.001000000000001</c:v>
                </c:pt>
                <c:pt idx="7685">
                  <c:v>-15.942</c:v>
                </c:pt>
                <c:pt idx="7686">
                  <c:v>-15.928000000000001</c:v>
                </c:pt>
                <c:pt idx="7687">
                  <c:v>-15.942</c:v>
                </c:pt>
                <c:pt idx="7688">
                  <c:v>-15.981</c:v>
                </c:pt>
                <c:pt idx="7689">
                  <c:v>-16.056000000000001</c:v>
                </c:pt>
                <c:pt idx="7690">
                  <c:v>-16.105</c:v>
                </c:pt>
                <c:pt idx="7691">
                  <c:v>-16.119</c:v>
                </c:pt>
                <c:pt idx="7692">
                  <c:v>-16.074000000000002</c:v>
                </c:pt>
                <c:pt idx="7693">
                  <c:v>-15.997999999999999</c:v>
                </c:pt>
                <c:pt idx="7694">
                  <c:v>-15.988</c:v>
                </c:pt>
                <c:pt idx="7695">
                  <c:v>-16.050999999999998</c:v>
                </c:pt>
                <c:pt idx="7696">
                  <c:v>-16.126000000000001</c:v>
                </c:pt>
                <c:pt idx="7697">
                  <c:v>-16.14</c:v>
                </c:pt>
                <c:pt idx="7698">
                  <c:v>-16.152000000000001</c:v>
                </c:pt>
                <c:pt idx="7699">
                  <c:v>-16.164999999999999</c:v>
                </c:pt>
                <c:pt idx="7700">
                  <c:v>-16.231000000000002</c:v>
                </c:pt>
                <c:pt idx="7701">
                  <c:v>-16.266999999999999</c:v>
                </c:pt>
                <c:pt idx="7702">
                  <c:v>-16.376999999999999</c:v>
                </c:pt>
                <c:pt idx="7703">
                  <c:v>-16.477</c:v>
                </c:pt>
                <c:pt idx="7704">
                  <c:v>-16.503</c:v>
                </c:pt>
                <c:pt idx="7705">
                  <c:v>-16.515000000000001</c:v>
                </c:pt>
                <c:pt idx="7706">
                  <c:v>-16.513999999999999</c:v>
                </c:pt>
                <c:pt idx="7707">
                  <c:v>-16.532</c:v>
                </c:pt>
                <c:pt idx="7708">
                  <c:v>-16.582000000000001</c:v>
                </c:pt>
                <c:pt idx="7709">
                  <c:v>-16.654</c:v>
                </c:pt>
                <c:pt idx="7710">
                  <c:v>-16.678999999999998</c:v>
                </c:pt>
                <c:pt idx="7711">
                  <c:v>-16.75</c:v>
                </c:pt>
                <c:pt idx="7712">
                  <c:v>-16.814</c:v>
                </c:pt>
                <c:pt idx="7713">
                  <c:v>-16.875</c:v>
                </c:pt>
                <c:pt idx="7714">
                  <c:v>-16.901</c:v>
                </c:pt>
                <c:pt idx="7715">
                  <c:v>-16.884</c:v>
                </c:pt>
                <c:pt idx="7716">
                  <c:v>-16.977</c:v>
                </c:pt>
                <c:pt idx="7717">
                  <c:v>-16.998000000000001</c:v>
                </c:pt>
                <c:pt idx="7718">
                  <c:v>-16.96</c:v>
                </c:pt>
                <c:pt idx="7719">
                  <c:v>-16.946000000000002</c:v>
                </c:pt>
                <c:pt idx="7720">
                  <c:v>-16.931999999999999</c:v>
                </c:pt>
                <c:pt idx="7721">
                  <c:v>-16.88</c:v>
                </c:pt>
                <c:pt idx="7722">
                  <c:v>-16.899999999999999</c:v>
                </c:pt>
                <c:pt idx="7723">
                  <c:v>-16.89</c:v>
                </c:pt>
                <c:pt idx="7724">
                  <c:v>-16.893000000000001</c:v>
                </c:pt>
                <c:pt idx="7725">
                  <c:v>-16.863</c:v>
                </c:pt>
                <c:pt idx="7726">
                  <c:v>-16.846</c:v>
                </c:pt>
                <c:pt idx="7727">
                  <c:v>-16.827999999999999</c:v>
                </c:pt>
                <c:pt idx="7728">
                  <c:v>-16.774999999999999</c:v>
                </c:pt>
                <c:pt idx="7729">
                  <c:v>-16.722000000000001</c:v>
                </c:pt>
                <c:pt idx="7730">
                  <c:v>-16.704000000000001</c:v>
                </c:pt>
                <c:pt idx="7731">
                  <c:v>-16.661000000000001</c:v>
                </c:pt>
                <c:pt idx="7732">
                  <c:v>-16.684999999999999</c:v>
                </c:pt>
                <c:pt idx="7733">
                  <c:v>-16.736000000000001</c:v>
                </c:pt>
                <c:pt idx="7734">
                  <c:v>-16.779</c:v>
                </c:pt>
                <c:pt idx="7735">
                  <c:v>-16.768000000000001</c:v>
                </c:pt>
                <c:pt idx="7736">
                  <c:v>-16.783999999999999</c:v>
                </c:pt>
                <c:pt idx="7737">
                  <c:v>-16.812000000000001</c:v>
                </c:pt>
                <c:pt idx="7738">
                  <c:v>-16.82</c:v>
                </c:pt>
                <c:pt idx="7739">
                  <c:v>-16.98</c:v>
                </c:pt>
                <c:pt idx="7740">
                  <c:v>-17.021999999999998</c:v>
                </c:pt>
                <c:pt idx="7741">
                  <c:v>-17.05</c:v>
                </c:pt>
                <c:pt idx="7742">
                  <c:v>-17.064</c:v>
                </c:pt>
                <c:pt idx="7743">
                  <c:v>-17.091000000000001</c:v>
                </c:pt>
                <c:pt idx="7744">
                  <c:v>-17.134</c:v>
                </c:pt>
                <c:pt idx="7745">
                  <c:v>-17.143000000000001</c:v>
                </c:pt>
                <c:pt idx="7746">
                  <c:v>-17.097999999999999</c:v>
                </c:pt>
                <c:pt idx="7747">
                  <c:v>-17.068999999999999</c:v>
                </c:pt>
                <c:pt idx="7748">
                  <c:v>-17.079999999999998</c:v>
                </c:pt>
                <c:pt idx="7749">
                  <c:v>-17.132999999999999</c:v>
                </c:pt>
                <c:pt idx="7750">
                  <c:v>-17.082999999999998</c:v>
                </c:pt>
                <c:pt idx="7751">
                  <c:v>-17.044</c:v>
                </c:pt>
                <c:pt idx="7752">
                  <c:v>-17.053999999999998</c:v>
                </c:pt>
                <c:pt idx="7753">
                  <c:v>-17.059999999999999</c:v>
                </c:pt>
                <c:pt idx="7754">
                  <c:v>-16.997</c:v>
                </c:pt>
                <c:pt idx="7755">
                  <c:v>-16.928000000000001</c:v>
                </c:pt>
                <c:pt idx="7756">
                  <c:v>-16.88</c:v>
                </c:pt>
                <c:pt idx="7757">
                  <c:v>-16.852</c:v>
                </c:pt>
                <c:pt idx="7758">
                  <c:v>-16.844000000000001</c:v>
                </c:pt>
                <c:pt idx="7759">
                  <c:v>-16.763999999999999</c:v>
                </c:pt>
                <c:pt idx="7760">
                  <c:v>-16.641999999999999</c:v>
                </c:pt>
                <c:pt idx="7761">
                  <c:v>-16.585999999999999</c:v>
                </c:pt>
                <c:pt idx="7762">
                  <c:v>-16.579000000000001</c:v>
                </c:pt>
                <c:pt idx="7763">
                  <c:v>-16.567</c:v>
                </c:pt>
                <c:pt idx="7764">
                  <c:v>-16.564</c:v>
                </c:pt>
                <c:pt idx="7765">
                  <c:v>-16.581</c:v>
                </c:pt>
                <c:pt idx="7766">
                  <c:v>-16.55</c:v>
                </c:pt>
                <c:pt idx="7767">
                  <c:v>-16.564</c:v>
                </c:pt>
                <c:pt idx="7768">
                  <c:v>-16.544</c:v>
                </c:pt>
                <c:pt idx="7769">
                  <c:v>-16.565999999999999</c:v>
                </c:pt>
                <c:pt idx="7770">
                  <c:v>-16.585000000000001</c:v>
                </c:pt>
                <c:pt idx="7771">
                  <c:v>-16.545999999999999</c:v>
                </c:pt>
                <c:pt idx="7772">
                  <c:v>-16.635999999999999</c:v>
                </c:pt>
                <c:pt idx="7773">
                  <c:v>-16.638000000000002</c:v>
                </c:pt>
                <c:pt idx="7774">
                  <c:v>-16.661000000000001</c:v>
                </c:pt>
                <c:pt idx="7775">
                  <c:v>-16.678000000000001</c:v>
                </c:pt>
                <c:pt idx="7776">
                  <c:v>-16.704000000000001</c:v>
                </c:pt>
                <c:pt idx="7777">
                  <c:v>-16.684000000000001</c:v>
                </c:pt>
                <c:pt idx="7778">
                  <c:v>-16.602</c:v>
                </c:pt>
                <c:pt idx="7779">
                  <c:v>-16.513999999999999</c:v>
                </c:pt>
                <c:pt idx="7780">
                  <c:v>-16.443000000000001</c:v>
                </c:pt>
                <c:pt idx="7781">
                  <c:v>-16.387</c:v>
                </c:pt>
                <c:pt idx="7782">
                  <c:v>-16.265999999999998</c:v>
                </c:pt>
                <c:pt idx="7783">
                  <c:v>-16.169</c:v>
                </c:pt>
                <c:pt idx="7784">
                  <c:v>-16.158000000000001</c:v>
                </c:pt>
                <c:pt idx="7785">
                  <c:v>-16.038</c:v>
                </c:pt>
                <c:pt idx="7786">
                  <c:v>-15.923</c:v>
                </c:pt>
                <c:pt idx="7787">
                  <c:v>-15.842000000000001</c:v>
                </c:pt>
                <c:pt idx="7788">
                  <c:v>-15.683999999999999</c:v>
                </c:pt>
                <c:pt idx="7789">
                  <c:v>-15.545</c:v>
                </c:pt>
                <c:pt idx="7790">
                  <c:v>-15.47</c:v>
                </c:pt>
                <c:pt idx="7791">
                  <c:v>-15.375</c:v>
                </c:pt>
                <c:pt idx="7792">
                  <c:v>-15.278</c:v>
                </c:pt>
                <c:pt idx="7793">
                  <c:v>-15.236000000000001</c:v>
                </c:pt>
                <c:pt idx="7794">
                  <c:v>-15.196</c:v>
                </c:pt>
                <c:pt idx="7795">
                  <c:v>-15.125999999999999</c:v>
                </c:pt>
                <c:pt idx="7796">
                  <c:v>-15.098000000000001</c:v>
                </c:pt>
                <c:pt idx="7797">
                  <c:v>-15.032</c:v>
                </c:pt>
                <c:pt idx="7798">
                  <c:v>-15.010999999999999</c:v>
                </c:pt>
                <c:pt idx="7799">
                  <c:v>-15.015000000000001</c:v>
                </c:pt>
                <c:pt idx="7800">
                  <c:v>-15.019</c:v>
                </c:pt>
                <c:pt idx="7801">
                  <c:v>-15.048999999999999</c:v>
                </c:pt>
                <c:pt idx="7802">
                  <c:v>-15.11</c:v>
                </c:pt>
                <c:pt idx="7803">
                  <c:v>-15.114000000000001</c:v>
                </c:pt>
                <c:pt idx="7804">
                  <c:v>-15.173999999999999</c:v>
                </c:pt>
                <c:pt idx="7805">
                  <c:v>-15.294</c:v>
                </c:pt>
                <c:pt idx="7806">
                  <c:v>-15.391999999999999</c:v>
                </c:pt>
                <c:pt idx="7807">
                  <c:v>-15.567</c:v>
                </c:pt>
                <c:pt idx="7808">
                  <c:v>-15.621</c:v>
                </c:pt>
                <c:pt idx="7809">
                  <c:v>-15.736000000000001</c:v>
                </c:pt>
                <c:pt idx="7810">
                  <c:v>-15.936999999999999</c:v>
                </c:pt>
                <c:pt idx="7811">
                  <c:v>-16.012</c:v>
                </c:pt>
                <c:pt idx="7812">
                  <c:v>-16.097000000000001</c:v>
                </c:pt>
                <c:pt idx="7813">
                  <c:v>-16.123000000000001</c:v>
                </c:pt>
                <c:pt idx="7814">
                  <c:v>-16.253</c:v>
                </c:pt>
                <c:pt idx="7815">
                  <c:v>-16.399999999999999</c:v>
                </c:pt>
                <c:pt idx="7816">
                  <c:v>-16.545000000000002</c:v>
                </c:pt>
                <c:pt idx="7817">
                  <c:v>-16.641999999999999</c:v>
                </c:pt>
                <c:pt idx="7818">
                  <c:v>-16.706</c:v>
                </c:pt>
                <c:pt idx="7819">
                  <c:v>-16.852</c:v>
                </c:pt>
                <c:pt idx="7820">
                  <c:v>-16.981000000000002</c:v>
                </c:pt>
                <c:pt idx="7821">
                  <c:v>-17.039000000000001</c:v>
                </c:pt>
                <c:pt idx="7822">
                  <c:v>-17.111999999999998</c:v>
                </c:pt>
                <c:pt idx="7823">
                  <c:v>-17.283999999999999</c:v>
                </c:pt>
                <c:pt idx="7824">
                  <c:v>-17.372</c:v>
                </c:pt>
                <c:pt idx="7825">
                  <c:v>-17.445</c:v>
                </c:pt>
                <c:pt idx="7826">
                  <c:v>-17.457999999999998</c:v>
                </c:pt>
                <c:pt idx="7827">
                  <c:v>-17.504000000000001</c:v>
                </c:pt>
                <c:pt idx="7828">
                  <c:v>-17.673999999999999</c:v>
                </c:pt>
                <c:pt idx="7829">
                  <c:v>-17.817</c:v>
                </c:pt>
                <c:pt idx="7830">
                  <c:v>-17.786999999999999</c:v>
                </c:pt>
                <c:pt idx="7831">
                  <c:v>-17.893000000000001</c:v>
                </c:pt>
                <c:pt idx="7832">
                  <c:v>-18.065999999999999</c:v>
                </c:pt>
                <c:pt idx="7833">
                  <c:v>-18.064</c:v>
                </c:pt>
                <c:pt idx="7834">
                  <c:v>-18.111000000000001</c:v>
                </c:pt>
                <c:pt idx="7835">
                  <c:v>-18.207000000000001</c:v>
                </c:pt>
                <c:pt idx="7836">
                  <c:v>-18.292999999999999</c:v>
                </c:pt>
                <c:pt idx="7837">
                  <c:v>-18.282</c:v>
                </c:pt>
                <c:pt idx="7838">
                  <c:v>-18.189</c:v>
                </c:pt>
                <c:pt idx="7839">
                  <c:v>-18.175999999999998</c:v>
                </c:pt>
                <c:pt idx="7840">
                  <c:v>-18.222000000000001</c:v>
                </c:pt>
                <c:pt idx="7841">
                  <c:v>-18.227</c:v>
                </c:pt>
                <c:pt idx="7842">
                  <c:v>-18.257999999999999</c:v>
                </c:pt>
                <c:pt idx="7843">
                  <c:v>-18.292000000000002</c:v>
                </c:pt>
                <c:pt idx="7844">
                  <c:v>-18.277000000000001</c:v>
                </c:pt>
                <c:pt idx="7845">
                  <c:v>-18.215</c:v>
                </c:pt>
                <c:pt idx="7846">
                  <c:v>-18.187999999999999</c:v>
                </c:pt>
                <c:pt idx="7847">
                  <c:v>-18.186</c:v>
                </c:pt>
                <c:pt idx="7848">
                  <c:v>-18.128</c:v>
                </c:pt>
                <c:pt idx="7849">
                  <c:v>-18.074999999999999</c:v>
                </c:pt>
                <c:pt idx="7850">
                  <c:v>-18.067</c:v>
                </c:pt>
                <c:pt idx="7851">
                  <c:v>-18.021999999999998</c:v>
                </c:pt>
                <c:pt idx="7852">
                  <c:v>-17.998999999999999</c:v>
                </c:pt>
                <c:pt idx="7853">
                  <c:v>-17.934000000000001</c:v>
                </c:pt>
                <c:pt idx="7854">
                  <c:v>-17.937999999999999</c:v>
                </c:pt>
                <c:pt idx="7855">
                  <c:v>-18.074999999999999</c:v>
                </c:pt>
                <c:pt idx="7856">
                  <c:v>-18.062000000000001</c:v>
                </c:pt>
                <c:pt idx="7857">
                  <c:v>-17.934999999999999</c:v>
                </c:pt>
                <c:pt idx="7858">
                  <c:v>-17.945</c:v>
                </c:pt>
                <c:pt idx="7859">
                  <c:v>-17.917000000000002</c:v>
                </c:pt>
                <c:pt idx="7860">
                  <c:v>-17.754000000000001</c:v>
                </c:pt>
                <c:pt idx="7861">
                  <c:v>-17.773</c:v>
                </c:pt>
                <c:pt idx="7862">
                  <c:v>-17.721</c:v>
                </c:pt>
                <c:pt idx="7863">
                  <c:v>-17.616</c:v>
                </c:pt>
                <c:pt idx="7864">
                  <c:v>-17.542999999999999</c:v>
                </c:pt>
                <c:pt idx="7865">
                  <c:v>-17.542999999999999</c:v>
                </c:pt>
                <c:pt idx="7866">
                  <c:v>-17.483000000000001</c:v>
                </c:pt>
                <c:pt idx="7867">
                  <c:v>-17.449000000000002</c:v>
                </c:pt>
                <c:pt idx="7868">
                  <c:v>-17.411999999999999</c:v>
                </c:pt>
                <c:pt idx="7869">
                  <c:v>-17.271999999999998</c:v>
                </c:pt>
                <c:pt idx="7870">
                  <c:v>-17.138999999999999</c:v>
                </c:pt>
                <c:pt idx="7871">
                  <c:v>-17.100000000000001</c:v>
                </c:pt>
                <c:pt idx="7872">
                  <c:v>-17.015000000000001</c:v>
                </c:pt>
                <c:pt idx="7873">
                  <c:v>-16.957999999999998</c:v>
                </c:pt>
                <c:pt idx="7874">
                  <c:v>-17.029</c:v>
                </c:pt>
                <c:pt idx="7875">
                  <c:v>-17.099</c:v>
                </c:pt>
                <c:pt idx="7876">
                  <c:v>-17.088000000000001</c:v>
                </c:pt>
                <c:pt idx="7877">
                  <c:v>-17.123000000000001</c:v>
                </c:pt>
                <c:pt idx="7878">
                  <c:v>-17.198</c:v>
                </c:pt>
                <c:pt idx="7879">
                  <c:v>-17.260999999999999</c:v>
                </c:pt>
                <c:pt idx="7880">
                  <c:v>-17.347999999999999</c:v>
                </c:pt>
                <c:pt idx="7881">
                  <c:v>-17.36</c:v>
                </c:pt>
                <c:pt idx="7882">
                  <c:v>-17.344999999999999</c:v>
                </c:pt>
                <c:pt idx="7883">
                  <c:v>-17.265999999999998</c:v>
                </c:pt>
                <c:pt idx="7884">
                  <c:v>-17.295999999999999</c:v>
                </c:pt>
                <c:pt idx="7885">
                  <c:v>-17.327999999999999</c:v>
                </c:pt>
                <c:pt idx="7886">
                  <c:v>-17.242999999999999</c:v>
                </c:pt>
                <c:pt idx="7887">
                  <c:v>-17.28</c:v>
                </c:pt>
                <c:pt idx="7888">
                  <c:v>-17.22</c:v>
                </c:pt>
                <c:pt idx="7889">
                  <c:v>-17.100000000000001</c:v>
                </c:pt>
                <c:pt idx="7890">
                  <c:v>-17.077999999999999</c:v>
                </c:pt>
                <c:pt idx="7891">
                  <c:v>-17.010999999999999</c:v>
                </c:pt>
                <c:pt idx="7892">
                  <c:v>-17.012</c:v>
                </c:pt>
                <c:pt idx="7893">
                  <c:v>-17.071999999999999</c:v>
                </c:pt>
                <c:pt idx="7894">
                  <c:v>-17.041</c:v>
                </c:pt>
                <c:pt idx="7895">
                  <c:v>-17.027000000000001</c:v>
                </c:pt>
                <c:pt idx="7896">
                  <c:v>-16.959</c:v>
                </c:pt>
                <c:pt idx="7897">
                  <c:v>-16.952999999999999</c:v>
                </c:pt>
                <c:pt idx="7898">
                  <c:v>-16.966000000000001</c:v>
                </c:pt>
                <c:pt idx="7899">
                  <c:v>-16.937000000000001</c:v>
                </c:pt>
                <c:pt idx="7900">
                  <c:v>-16.827000000000002</c:v>
                </c:pt>
                <c:pt idx="7901">
                  <c:v>-16.8</c:v>
                </c:pt>
                <c:pt idx="7902">
                  <c:v>-16.838000000000001</c:v>
                </c:pt>
                <c:pt idx="7903">
                  <c:v>-16.834</c:v>
                </c:pt>
                <c:pt idx="7904">
                  <c:v>-16.738</c:v>
                </c:pt>
                <c:pt idx="7905">
                  <c:v>-16.785</c:v>
                </c:pt>
                <c:pt idx="7906">
                  <c:v>-16.791</c:v>
                </c:pt>
                <c:pt idx="7907">
                  <c:v>-16.731000000000002</c:v>
                </c:pt>
                <c:pt idx="7908">
                  <c:v>-16.754999999999999</c:v>
                </c:pt>
                <c:pt idx="7909">
                  <c:v>-16.725000000000001</c:v>
                </c:pt>
                <c:pt idx="7910">
                  <c:v>-16.632999999999999</c:v>
                </c:pt>
                <c:pt idx="7911">
                  <c:v>-16.61</c:v>
                </c:pt>
                <c:pt idx="7912">
                  <c:v>-16.524999999999999</c:v>
                </c:pt>
                <c:pt idx="7913">
                  <c:v>-16.373000000000001</c:v>
                </c:pt>
                <c:pt idx="7914">
                  <c:v>-16.146000000000001</c:v>
                </c:pt>
                <c:pt idx="7915">
                  <c:v>-15.927</c:v>
                </c:pt>
                <c:pt idx="7916">
                  <c:v>-15.673</c:v>
                </c:pt>
                <c:pt idx="7917">
                  <c:v>-15.391</c:v>
                </c:pt>
                <c:pt idx="7918">
                  <c:v>-15.154</c:v>
                </c:pt>
                <c:pt idx="7919">
                  <c:v>-14.942</c:v>
                </c:pt>
                <c:pt idx="7920">
                  <c:v>-14.667999999999999</c:v>
                </c:pt>
                <c:pt idx="7921">
                  <c:v>-14.481</c:v>
                </c:pt>
                <c:pt idx="7922">
                  <c:v>-14.305</c:v>
                </c:pt>
                <c:pt idx="7923">
                  <c:v>-14.163</c:v>
                </c:pt>
                <c:pt idx="7924">
                  <c:v>-13.984999999999999</c:v>
                </c:pt>
                <c:pt idx="7925">
                  <c:v>-13.795</c:v>
                </c:pt>
                <c:pt idx="7926">
                  <c:v>-13.759</c:v>
                </c:pt>
                <c:pt idx="7927">
                  <c:v>-13.833</c:v>
                </c:pt>
                <c:pt idx="7928">
                  <c:v>-13.925000000000001</c:v>
                </c:pt>
                <c:pt idx="7929">
                  <c:v>-13.971</c:v>
                </c:pt>
                <c:pt idx="7930">
                  <c:v>-13.996</c:v>
                </c:pt>
                <c:pt idx="7931">
                  <c:v>-14.275</c:v>
                </c:pt>
                <c:pt idx="7932">
                  <c:v>-14.593</c:v>
                </c:pt>
                <c:pt idx="7933">
                  <c:v>-14.722</c:v>
                </c:pt>
                <c:pt idx="7934">
                  <c:v>-14.853</c:v>
                </c:pt>
                <c:pt idx="7935">
                  <c:v>-14.803000000000001</c:v>
                </c:pt>
                <c:pt idx="7936">
                  <c:v>-14.781000000000001</c:v>
                </c:pt>
                <c:pt idx="7937">
                  <c:v>-14.874000000000001</c:v>
                </c:pt>
                <c:pt idx="7938">
                  <c:v>-14.904999999999999</c:v>
                </c:pt>
                <c:pt idx="7939">
                  <c:v>-14.904999999999999</c:v>
                </c:pt>
                <c:pt idx="7940">
                  <c:v>-14.839</c:v>
                </c:pt>
                <c:pt idx="7941">
                  <c:v>-14.683</c:v>
                </c:pt>
                <c:pt idx="7942">
                  <c:v>-14.541</c:v>
                </c:pt>
                <c:pt idx="7943">
                  <c:v>-14.455</c:v>
                </c:pt>
                <c:pt idx="7944">
                  <c:v>-14.3</c:v>
                </c:pt>
                <c:pt idx="7945">
                  <c:v>-14.185</c:v>
                </c:pt>
                <c:pt idx="7946">
                  <c:v>-14.191000000000001</c:v>
                </c:pt>
                <c:pt idx="7947">
                  <c:v>-14.176</c:v>
                </c:pt>
                <c:pt idx="7948">
                  <c:v>-14.19</c:v>
                </c:pt>
                <c:pt idx="7949">
                  <c:v>-14.223000000000001</c:v>
                </c:pt>
                <c:pt idx="7950">
                  <c:v>-14.191000000000001</c:v>
                </c:pt>
                <c:pt idx="7951">
                  <c:v>-14.201000000000001</c:v>
                </c:pt>
                <c:pt idx="7952">
                  <c:v>-14.186</c:v>
                </c:pt>
                <c:pt idx="7953">
                  <c:v>-14.179</c:v>
                </c:pt>
                <c:pt idx="7954">
                  <c:v>-14.103999999999999</c:v>
                </c:pt>
                <c:pt idx="7955">
                  <c:v>-14.065</c:v>
                </c:pt>
                <c:pt idx="7956">
                  <c:v>-14.045</c:v>
                </c:pt>
                <c:pt idx="7957">
                  <c:v>-14.003</c:v>
                </c:pt>
                <c:pt idx="7958">
                  <c:v>-14.015000000000001</c:v>
                </c:pt>
                <c:pt idx="7959">
                  <c:v>-13.99</c:v>
                </c:pt>
                <c:pt idx="7960">
                  <c:v>-13.965999999999999</c:v>
                </c:pt>
                <c:pt idx="7961">
                  <c:v>-14.005000000000001</c:v>
                </c:pt>
                <c:pt idx="7962">
                  <c:v>-13.957000000000001</c:v>
                </c:pt>
                <c:pt idx="7963">
                  <c:v>-13.898999999999999</c:v>
                </c:pt>
                <c:pt idx="7964">
                  <c:v>-13.829000000000001</c:v>
                </c:pt>
                <c:pt idx="7965">
                  <c:v>-13.725</c:v>
                </c:pt>
                <c:pt idx="7966">
                  <c:v>-13.641999999999999</c:v>
                </c:pt>
                <c:pt idx="7967">
                  <c:v>-13.641999999999999</c:v>
                </c:pt>
                <c:pt idx="7968">
                  <c:v>-13.663</c:v>
                </c:pt>
                <c:pt idx="7969">
                  <c:v>-13.637</c:v>
                </c:pt>
                <c:pt idx="7970">
                  <c:v>-13.512</c:v>
                </c:pt>
                <c:pt idx="7971">
                  <c:v>-13.44</c:v>
                </c:pt>
                <c:pt idx="7972">
                  <c:v>-13.362</c:v>
                </c:pt>
                <c:pt idx="7973">
                  <c:v>-13.324</c:v>
                </c:pt>
                <c:pt idx="7974">
                  <c:v>-13.269</c:v>
                </c:pt>
                <c:pt idx="7975">
                  <c:v>-13.327</c:v>
                </c:pt>
                <c:pt idx="7976">
                  <c:v>-13.377000000000001</c:v>
                </c:pt>
                <c:pt idx="7977">
                  <c:v>-13.432</c:v>
                </c:pt>
                <c:pt idx="7978">
                  <c:v>-13.494</c:v>
                </c:pt>
                <c:pt idx="7979">
                  <c:v>-13.489000000000001</c:v>
                </c:pt>
                <c:pt idx="7980">
                  <c:v>-13.441000000000001</c:v>
                </c:pt>
                <c:pt idx="7981">
                  <c:v>-13.414999999999999</c:v>
                </c:pt>
                <c:pt idx="7982">
                  <c:v>-13.417</c:v>
                </c:pt>
                <c:pt idx="7983">
                  <c:v>-13.53</c:v>
                </c:pt>
                <c:pt idx="7984">
                  <c:v>-13.612</c:v>
                </c:pt>
                <c:pt idx="7985">
                  <c:v>-13.706</c:v>
                </c:pt>
                <c:pt idx="7986">
                  <c:v>-13.835000000000001</c:v>
                </c:pt>
                <c:pt idx="7987">
                  <c:v>-14.009</c:v>
                </c:pt>
                <c:pt idx="7988">
                  <c:v>-14.188000000000001</c:v>
                </c:pt>
                <c:pt idx="7989">
                  <c:v>-14.519</c:v>
                </c:pt>
                <c:pt idx="7990">
                  <c:v>-14.984</c:v>
                </c:pt>
                <c:pt idx="7991">
                  <c:v>-15.448</c:v>
                </c:pt>
                <c:pt idx="7992">
                  <c:v>-15.897</c:v>
                </c:pt>
                <c:pt idx="7993">
                  <c:v>-16.158000000000001</c:v>
                </c:pt>
                <c:pt idx="7994">
                  <c:v>-16.335999999999999</c:v>
                </c:pt>
                <c:pt idx="7995">
                  <c:v>-16.652000000000001</c:v>
                </c:pt>
                <c:pt idx="7996">
                  <c:v>-16.832999999999998</c:v>
                </c:pt>
                <c:pt idx="7997">
                  <c:v>-16.917999999999999</c:v>
                </c:pt>
                <c:pt idx="7998">
                  <c:v>-17.148</c:v>
                </c:pt>
                <c:pt idx="7999">
                  <c:v>-17.25</c:v>
                </c:pt>
                <c:pt idx="8000">
                  <c:v>-17.295000000000002</c:v>
                </c:pt>
                <c:pt idx="8001">
                  <c:v>-17.279</c:v>
                </c:pt>
                <c:pt idx="8002">
                  <c:v>-17.327999999999999</c:v>
                </c:pt>
                <c:pt idx="8003">
                  <c:v>-17.396999999999998</c:v>
                </c:pt>
                <c:pt idx="8004">
                  <c:v>-17.437999999999999</c:v>
                </c:pt>
                <c:pt idx="8005">
                  <c:v>-17.449000000000002</c:v>
                </c:pt>
                <c:pt idx="8006">
                  <c:v>-17.478000000000002</c:v>
                </c:pt>
                <c:pt idx="8007">
                  <c:v>-17.466000000000001</c:v>
                </c:pt>
                <c:pt idx="8008">
                  <c:v>-17.512</c:v>
                </c:pt>
                <c:pt idx="8009">
                  <c:v>-17.375</c:v>
                </c:pt>
                <c:pt idx="8010">
                  <c:v>-17.422999999999998</c:v>
                </c:pt>
                <c:pt idx="8011">
                  <c:v>-17.460999999999999</c:v>
                </c:pt>
                <c:pt idx="8012">
                  <c:v>-17.431000000000001</c:v>
                </c:pt>
                <c:pt idx="8013">
                  <c:v>-17.382000000000001</c:v>
                </c:pt>
                <c:pt idx="8014">
                  <c:v>-17.402000000000001</c:v>
                </c:pt>
                <c:pt idx="8015">
                  <c:v>-17.353000000000002</c:v>
                </c:pt>
                <c:pt idx="8016">
                  <c:v>-17.245999999999999</c:v>
                </c:pt>
                <c:pt idx="8017">
                  <c:v>-17.260999999999999</c:v>
                </c:pt>
                <c:pt idx="8018">
                  <c:v>-17.344000000000001</c:v>
                </c:pt>
                <c:pt idx="8019">
                  <c:v>-17.404</c:v>
                </c:pt>
                <c:pt idx="8020">
                  <c:v>-17.381</c:v>
                </c:pt>
                <c:pt idx="8021">
                  <c:v>-17.329000000000001</c:v>
                </c:pt>
                <c:pt idx="8022">
                  <c:v>-17.302</c:v>
                </c:pt>
                <c:pt idx="8023">
                  <c:v>-17.323</c:v>
                </c:pt>
                <c:pt idx="8024">
                  <c:v>-17.341999999999999</c:v>
                </c:pt>
                <c:pt idx="8025">
                  <c:v>-17.373000000000001</c:v>
                </c:pt>
                <c:pt idx="8026">
                  <c:v>-17.475999999999999</c:v>
                </c:pt>
                <c:pt idx="8027">
                  <c:v>-17.510000000000002</c:v>
                </c:pt>
                <c:pt idx="8028">
                  <c:v>-17.477</c:v>
                </c:pt>
                <c:pt idx="8029">
                  <c:v>-17.463999999999999</c:v>
                </c:pt>
                <c:pt idx="8030">
                  <c:v>-17.446000000000002</c:v>
                </c:pt>
                <c:pt idx="8031">
                  <c:v>-17.472999999999999</c:v>
                </c:pt>
                <c:pt idx="8032">
                  <c:v>-17.46</c:v>
                </c:pt>
                <c:pt idx="8033">
                  <c:v>-17.442</c:v>
                </c:pt>
                <c:pt idx="8034">
                  <c:v>-17.405999999999999</c:v>
                </c:pt>
                <c:pt idx="8035">
                  <c:v>-17.433</c:v>
                </c:pt>
                <c:pt idx="8036">
                  <c:v>-17.512</c:v>
                </c:pt>
                <c:pt idx="8037">
                  <c:v>-17.556999999999999</c:v>
                </c:pt>
                <c:pt idx="8038">
                  <c:v>-17.538</c:v>
                </c:pt>
                <c:pt idx="8039">
                  <c:v>-17.507999999999999</c:v>
                </c:pt>
                <c:pt idx="8040">
                  <c:v>-17.457999999999998</c:v>
                </c:pt>
                <c:pt idx="8041">
                  <c:v>-17.445</c:v>
                </c:pt>
                <c:pt idx="8042">
                  <c:v>-17.47</c:v>
                </c:pt>
                <c:pt idx="8043">
                  <c:v>-17.471</c:v>
                </c:pt>
                <c:pt idx="8044">
                  <c:v>-17.559000000000001</c:v>
                </c:pt>
                <c:pt idx="8045">
                  <c:v>-17.611999999999998</c:v>
                </c:pt>
                <c:pt idx="8046">
                  <c:v>-17.61</c:v>
                </c:pt>
                <c:pt idx="8047">
                  <c:v>-17.628</c:v>
                </c:pt>
                <c:pt idx="8048">
                  <c:v>-17.709</c:v>
                </c:pt>
                <c:pt idx="8049">
                  <c:v>-17.779</c:v>
                </c:pt>
                <c:pt idx="8050">
                  <c:v>-17.722000000000001</c:v>
                </c:pt>
                <c:pt idx="8051">
                  <c:v>-17.709</c:v>
                </c:pt>
                <c:pt idx="8052">
                  <c:v>-17.66</c:v>
                </c:pt>
                <c:pt idx="8053">
                  <c:v>-17.619</c:v>
                </c:pt>
                <c:pt idx="8054">
                  <c:v>-17.526</c:v>
                </c:pt>
                <c:pt idx="8055">
                  <c:v>-17.530999999999999</c:v>
                </c:pt>
                <c:pt idx="8056">
                  <c:v>-17.567</c:v>
                </c:pt>
                <c:pt idx="8057">
                  <c:v>-17.649999999999999</c:v>
                </c:pt>
                <c:pt idx="8058">
                  <c:v>-17.706</c:v>
                </c:pt>
                <c:pt idx="8059">
                  <c:v>-17.747</c:v>
                </c:pt>
                <c:pt idx="8060">
                  <c:v>-17.75</c:v>
                </c:pt>
                <c:pt idx="8061">
                  <c:v>-17.742000000000001</c:v>
                </c:pt>
                <c:pt idx="8062">
                  <c:v>-17.687000000000001</c:v>
                </c:pt>
                <c:pt idx="8063">
                  <c:v>-17.681000000000001</c:v>
                </c:pt>
                <c:pt idx="8064">
                  <c:v>-17.670999999999999</c:v>
                </c:pt>
                <c:pt idx="8065">
                  <c:v>-17.670000000000002</c:v>
                </c:pt>
                <c:pt idx="8066">
                  <c:v>-17.634</c:v>
                </c:pt>
                <c:pt idx="8067">
                  <c:v>-17.63</c:v>
                </c:pt>
                <c:pt idx="8068">
                  <c:v>-17.713000000000001</c:v>
                </c:pt>
                <c:pt idx="8069">
                  <c:v>-17.774999999999999</c:v>
                </c:pt>
                <c:pt idx="8070">
                  <c:v>-17.824000000000002</c:v>
                </c:pt>
                <c:pt idx="8071">
                  <c:v>-17.847999999999999</c:v>
                </c:pt>
                <c:pt idx="8072">
                  <c:v>-17.847000000000001</c:v>
                </c:pt>
                <c:pt idx="8073">
                  <c:v>-17.888000000000002</c:v>
                </c:pt>
                <c:pt idx="8074">
                  <c:v>-17.812000000000001</c:v>
                </c:pt>
                <c:pt idx="8075">
                  <c:v>-17.82</c:v>
                </c:pt>
                <c:pt idx="8076">
                  <c:v>-17.826000000000001</c:v>
                </c:pt>
                <c:pt idx="8077">
                  <c:v>-17.831</c:v>
                </c:pt>
                <c:pt idx="8078">
                  <c:v>-17.843</c:v>
                </c:pt>
                <c:pt idx="8079">
                  <c:v>-17.878</c:v>
                </c:pt>
                <c:pt idx="8080">
                  <c:v>-17.881</c:v>
                </c:pt>
                <c:pt idx="8081">
                  <c:v>-17.861999999999998</c:v>
                </c:pt>
                <c:pt idx="8082">
                  <c:v>-17.888999999999999</c:v>
                </c:pt>
                <c:pt idx="8083">
                  <c:v>-17.934000000000001</c:v>
                </c:pt>
                <c:pt idx="8084">
                  <c:v>-17.972000000000001</c:v>
                </c:pt>
                <c:pt idx="8085">
                  <c:v>-18.109000000000002</c:v>
                </c:pt>
                <c:pt idx="8086">
                  <c:v>-18.13</c:v>
                </c:pt>
                <c:pt idx="8087">
                  <c:v>-18.169</c:v>
                </c:pt>
                <c:pt idx="8088">
                  <c:v>-18.268999999999998</c:v>
                </c:pt>
                <c:pt idx="8089">
                  <c:v>-18.36</c:v>
                </c:pt>
                <c:pt idx="8090">
                  <c:v>-18.363</c:v>
                </c:pt>
                <c:pt idx="8091">
                  <c:v>-18.36</c:v>
                </c:pt>
                <c:pt idx="8092">
                  <c:v>-18.372</c:v>
                </c:pt>
                <c:pt idx="8093">
                  <c:v>-18.445</c:v>
                </c:pt>
                <c:pt idx="8094">
                  <c:v>-18.405999999999999</c:v>
                </c:pt>
                <c:pt idx="8095">
                  <c:v>-18.477</c:v>
                </c:pt>
                <c:pt idx="8096">
                  <c:v>-18.524000000000001</c:v>
                </c:pt>
                <c:pt idx="8097">
                  <c:v>-18.513999999999999</c:v>
                </c:pt>
                <c:pt idx="8098">
                  <c:v>-18.439</c:v>
                </c:pt>
                <c:pt idx="8099">
                  <c:v>-18.420999999999999</c:v>
                </c:pt>
                <c:pt idx="8100">
                  <c:v>-18.47</c:v>
                </c:pt>
                <c:pt idx="8101">
                  <c:v>-18.545999999999999</c:v>
                </c:pt>
                <c:pt idx="8102">
                  <c:v>-18.678999999999998</c:v>
                </c:pt>
                <c:pt idx="8103">
                  <c:v>-18.75</c:v>
                </c:pt>
                <c:pt idx="8104">
                  <c:v>-18.73</c:v>
                </c:pt>
                <c:pt idx="8105">
                  <c:v>-18.754999999999999</c:v>
                </c:pt>
                <c:pt idx="8106">
                  <c:v>-18.763999999999999</c:v>
                </c:pt>
                <c:pt idx="8107">
                  <c:v>-18.8</c:v>
                </c:pt>
                <c:pt idx="8108">
                  <c:v>-18.844999999999999</c:v>
                </c:pt>
                <c:pt idx="8109">
                  <c:v>-18.875</c:v>
                </c:pt>
                <c:pt idx="8110">
                  <c:v>-18.876999999999999</c:v>
                </c:pt>
                <c:pt idx="8111">
                  <c:v>-18.91</c:v>
                </c:pt>
                <c:pt idx="8112">
                  <c:v>-18.981000000000002</c:v>
                </c:pt>
                <c:pt idx="8113">
                  <c:v>-19.021999999999998</c:v>
                </c:pt>
                <c:pt idx="8114">
                  <c:v>-19.059000000000001</c:v>
                </c:pt>
                <c:pt idx="8115">
                  <c:v>-19.061</c:v>
                </c:pt>
                <c:pt idx="8116">
                  <c:v>-19.113</c:v>
                </c:pt>
                <c:pt idx="8117">
                  <c:v>-19.196000000000002</c:v>
                </c:pt>
                <c:pt idx="8118">
                  <c:v>-19.295000000000002</c:v>
                </c:pt>
                <c:pt idx="8119">
                  <c:v>-19.404</c:v>
                </c:pt>
                <c:pt idx="8120">
                  <c:v>-19.495999999999999</c:v>
                </c:pt>
                <c:pt idx="8121">
                  <c:v>-19.523</c:v>
                </c:pt>
                <c:pt idx="8122">
                  <c:v>-19.518000000000001</c:v>
                </c:pt>
                <c:pt idx="8123">
                  <c:v>-19.48</c:v>
                </c:pt>
                <c:pt idx="8124">
                  <c:v>-19.466000000000001</c:v>
                </c:pt>
                <c:pt idx="8125">
                  <c:v>-19.425999999999998</c:v>
                </c:pt>
                <c:pt idx="8126">
                  <c:v>-19.372</c:v>
                </c:pt>
                <c:pt idx="8127">
                  <c:v>-19.343</c:v>
                </c:pt>
                <c:pt idx="8128">
                  <c:v>-19.306999999999999</c:v>
                </c:pt>
                <c:pt idx="8129">
                  <c:v>-19.257000000000001</c:v>
                </c:pt>
                <c:pt idx="8130">
                  <c:v>-19.312000000000001</c:v>
                </c:pt>
                <c:pt idx="8131">
                  <c:v>-19.337</c:v>
                </c:pt>
                <c:pt idx="8132">
                  <c:v>-19.370999999999999</c:v>
                </c:pt>
                <c:pt idx="8133">
                  <c:v>-19.504000000000001</c:v>
                </c:pt>
                <c:pt idx="8134">
                  <c:v>-19.577999999999999</c:v>
                </c:pt>
                <c:pt idx="8135">
                  <c:v>-19.628</c:v>
                </c:pt>
                <c:pt idx="8136">
                  <c:v>-19.655000000000001</c:v>
                </c:pt>
                <c:pt idx="8137">
                  <c:v>-19.655999999999999</c:v>
                </c:pt>
                <c:pt idx="8138">
                  <c:v>-19.565999999999999</c:v>
                </c:pt>
                <c:pt idx="8139">
                  <c:v>-19.548999999999999</c:v>
                </c:pt>
                <c:pt idx="8140">
                  <c:v>-19.594000000000001</c:v>
                </c:pt>
                <c:pt idx="8141">
                  <c:v>-19.626000000000001</c:v>
                </c:pt>
                <c:pt idx="8142">
                  <c:v>-19.643000000000001</c:v>
                </c:pt>
                <c:pt idx="8143">
                  <c:v>-19.658999999999999</c:v>
                </c:pt>
                <c:pt idx="8144">
                  <c:v>-19.606000000000002</c:v>
                </c:pt>
                <c:pt idx="8145">
                  <c:v>-19.565000000000001</c:v>
                </c:pt>
                <c:pt idx="8146">
                  <c:v>-19.606999999999999</c:v>
                </c:pt>
                <c:pt idx="8147">
                  <c:v>-19.681999999999999</c:v>
                </c:pt>
                <c:pt idx="8148">
                  <c:v>-19.643000000000001</c:v>
                </c:pt>
                <c:pt idx="8149">
                  <c:v>-19.599</c:v>
                </c:pt>
                <c:pt idx="8150">
                  <c:v>-19.600999999999999</c:v>
                </c:pt>
                <c:pt idx="8151">
                  <c:v>-19.581</c:v>
                </c:pt>
                <c:pt idx="8152">
                  <c:v>-19.588000000000001</c:v>
                </c:pt>
                <c:pt idx="8153">
                  <c:v>-19.600999999999999</c:v>
                </c:pt>
                <c:pt idx="8154">
                  <c:v>-19.587</c:v>
                </c:pt>
                <c:pt idx="8155">
                  <c:v>-19.527000000000001</c:v>
                </c:pt>
                <c:pt idx="8156">
                  <c:v>-19.442</c:v>
                </c:pt>
                <c:pt idx="8157">
                  <c:v>-19.452999999999999</c:v>
                </c:pt>
                <c:pt idx="8158">
                  <c:v>-19.527999999999999</c:v>
                </c:pt>
                <c:pt idx="8159">
                  <c:v>-19.643000000000001</c:v>
                </c:pt>
                <c:pt idx="8160">
                  <c:v>-19.698</c:v>
                </c:pt>
                <c:pt idx="8161">
                  <c:v>-19.722000000000001</c:v>
                </c:pt>
                <c:pt idx="8162">
                  <c:v>-19.699000000000002</c:v>
                </c:pt>
                <c:pt idx="8163">
                  <c:v>-19.631</c:v>
                </c:pt>
                <c:pt idx="8164">
                  <c:v>-19.638999999999999</c:v>
                </c:pt>
                <c:pt idx="8165">
                  <c:v>-19.669</c:v>
                </c:pt>
                <c:pt idx="8166">
                  <c:v>-19.722999999999999</c:v>
                </c:pt>
                <c:pt idx="8167">
                  <c:v>-19.731999999999999</c:v>
                </c:pt>
                <c:pt idx="8168">
                  <c:v>-19.664999999999999</c:v>
                </c:pt>
                <c:pt idx="8169">
                  <c:v>-19.600000000000001</c:v>
                </c:pt>
                <c:pt idx="8170">
                  <c:v>-19.523</c:v>
                </c:pt>
                <c:pt idx="8171">
                  <c:v>-19.57</c:v>
                </c:pt>
                <c:pt idx="8172">
                  <c:v>-19.643999999999998</c:v>
                </c:pt>
                <c:pt idx="8173">
                  <c:v>-19.713999999999999</c:v>
                </c:pt>
                <c:pt idx="8174">
                  <c:v>-19.689</c:v>
                </c:pt>
                <c:pt idx="8175">
                  <c:v>-19.608000000000001</c:v>
                </c:pt>
                <c:pt idx="8176">
                  <c:v>-19.516999999999999</c:v>
                </c:pt>
                <c:pt idx="8177">
                  <c:v>-19.475000000000001</c:v>
                </c:pt>
                <c:pt idx="8178">
                  <c:v>-19.449000000000002</c:v>
                </c:pt>
                <c:pt idx="8179">
                  <c:v>-19.515000000000001</c:v>
                </c:pt>
                <c:pt idx="8180">
                  <c:v>-19.524999999999999</c:v>
                </c:pt>
                <c:pt idx="8181">
                  <c:v>-19.507000000000001</c:v>
                </c:pt>
                <c:pt idx="8182">
                  <c:v>-19.456</c:v>
                </c:pt>
                <c:pt idx="8183">
                  <c:v>-19.472000000000001</c:v>
                </c:pt>
                <c:pt idx="8184">
                  <c:v>-19.515999999999998</c:v>
                </c:pt>
                <c:pt idx="8185">
                  <c:v>-19.510999999999999</c:v>
                </c:pt>
                <c:pt idx="8186">
                  <c:v>-19.477</c:v>
                </c:pt>
                <c:pt idx="8187">
                  <c:v>-19.393999999999998</c:v>
                </c:pt>
                <c:pt idx="8188">
                  <c:v>-19.335000000000001</c:v>
                </c:pt>
                <c:pt idx="8189">
                  <c:v>-19.308</c:v>
                </c:pt>
                <c:pt idx="8190">
                  <c:v>-19.303999999999998</c:v>
                </c:pt>
                <c:pt idx="8191">
                  <c:v>-19.338000000000001</c:v>
                </c:pt>
                <c:pt idx="8192">
                  <c:v>-19.268999999999998</c:v>
                </c:pt>
                <c:pt idx="8193">
                  <c:v>-19.204999999999998</c:v>
                </c:pt>
                <c:pt idx="8194">
                  <c:v>-19.116</c:v>
                </c:pt>
                <c:pt idx="8195">
                  <c:v>-18.96</c:v>
                </c:pt>
                <c:pt idx="8196">
                  <c:v>-18.844000000000001</c:v>
                </c:pt>
                <c:pt idx="8197">
                  <c:v>-18.760000000000002</c:v>
                </c:pt>
                <c:pt idx="8198">
                  <c:v>-18.734000000000002</c:v>
                </c:pt>
                <c:pt idx="8199">
                  <c:v>-18.643000000000001</c:v>
                </c:pt>
                <c:pt idx="8200">
                  <c:v>-18.553999999999998</c:v>
                </c:pt>
                <c:pt idx="8201">
                  <c:v>-18.446000000000002</c:v>
                </c:pt>
                <c:pt idx="8202">
                  <c:v>-18.364000000000001</c:v>
                </c:pt>
                <c:pt idx="8203">
                  <c:v>-18.312999999999999</c:v>
                </c:pt>
                <c:pt idx="8204">
                  <c:v>-18.274000000000001</c:v>
                </c:pt>
                <c:pt idx="8205">
                  <c:v>-18.263999999999999</c:v>
                </c:pt>
                <c:pt idx="8206">
                  <c:v>-18.251999999999999</c:v>
                </c:pt>
                <c:pt idx="8207">
                  <c:v>-18.221</c:v>
                </c:pt>
                <c:pt idx="8208">
                  <c:v>-18.225999999999999</c:v>
                </c:pt>
                <c:pt idx="8209">
                  <c:v>-18.245000000000001</c:v>
                </c:pt>
                <c:pt idx="8210">
                  <c:v>-18.233000000000001</c:v>
                </c:pt>
                <c:pt idx="8211">
                  <c:v>-18.210999999999999</c:v>
                </c:pt>
                <c:pt idx="8212">
                  <c:v>-18.221</c:v>
                </c:pt>
                <c:pt idx="8213">
                  <c:v>-18.305</c:v>
                </c:pt>
                <c:pt idx="8214">
                  <c:v>-18.332000000000001</c:v>
                </c:pt>
                <c:pt idx="8215">
                  <c:v>-18.239000000000001</c:v>
                </c:pt>
                <c:pt idx="8216">
                  <c:v>-18.196000000000002</c:v>
                </c:pt>
                <c:pt idx="8217">
                  <c:v>-18.239000000000001</c:v>
                </c:pt>
                <c:pt idx="8218">
                  <c:v>-18.271999999999998</c:v>
                </c:pt>
                <c:pt idx="8219">
                  <c:v>-18.228000000000002</c:v>
                </c:pt>
                <c:pt idx="8220">
                  <c:v>-18.242999999999999</c:v>
                </c:pt>
                <c:pt idx="8221">
                  <c:v>-18.366</c:v>
                </c:pt>
                <c:pt idx="8222">
                  <c:v>-18.422999999999998</c:v>
                </c:pt>
                <c:pt idx="8223">
                  <c:v>-18.443000000000001</c:v>
                </c:pt>
                <c:pt idx="8224">
                  <c:v>-18.442</c:v>
                </c:pt>
                <c:pt idx="8225">
                  <c:v>-18.436</c:v>
                </c:pt>
                <c:pt idx="8226">
                  <c:v>-18.422999999999998</c:v>
                </c:pt>
                <c:pt idx="8227">
                  <c:v>-18.507999999999999</c:v>
                </c:pt>
                <c:pt idx="8228">
                  <c:v>-18.552</c:v>
                </c:pt>
                <c:pt idx="8229">
                  <c:v>-18.471</c:v>
                </c:pt>
                <c:pt idx="8230">
                  <c:v>-18.527999999999999</c:v>
                </c:pt>
                <c:pt idx="8231">
                  <c:v>-18.596</c:v>
                </c:pt>
                <c:pt idx="8232">
                  <c:v>-18.588000000000001</c:v>
                </c:pt>
                <c:pt idx="8233">
                  <c:v>-18.489000000000001</c:v>
                </c:pt>
                <c:pt idx="8234">
                  <c:v>-18.425999999999998</c:v>
                </c:pt>
                <c:pt idx="8235">
                  <c:v>-18.452000000000002</c:v>
                </c:pt>
                <c:pt idx="8236">
                  <c:v>-18.483000000000001</c:v>
                </c:pt>
                <c:pt idx="8237">
                  <c:v>-18.469000000000001</c:v>
                </c:pt>
                <c:pt idx="8238">
                  <c:v>-18.571000000000002</c:v>
                </c:pt>
                <c:pt idx="8239">
                  <c:v>-18.576000000000001</c:v>
                </c:pt>
                <c:pt idx="8240">
                  <c:v>-18.571999999999999</c:v>
                </c:pt>
                <c:pt idx="8241">
                  <c:v>-18.571000000000002</c:v>
                </c:pt>
                <c:pt idx="8242">
                  <c:v>-18.544</c:v>
                </c:pt>
                <c:pt idx="8243">
                  <c:v>-18.582000000000001</c:v>
                </c:pt>
                <c:pt idx="8244">
                  <c:v>-18.622</c:v>
                </c:pt>
                <c:pt idx="8245">
                  <c:v>-18.626000000000001</c:v>
                </c:pt>
                <c:pt idx="8246">
                  <c:v>-18.614999999999998</c:v>
                </c:pt>
                <c:pt idx="8247">
                  <c:v>-18.66</c:v>
                </c:pt>
                <c:pt idx="8248">
                  <c:v>-18.77</c:v>
                </c:pt>
                <c:pt idx="8249">
                  <c:v>-18.818000000000001</c:v>
                </c:pt>
                <c:pt idx="8250">
                  <c:v>-18.728999999999999</c:v>
                </c:pt>
                <c:pt idx="8251">
                  <c:v>-18.736000000000001</c:v>
                </c:pt>
                <c:pt idx="8252">
                  <c:v>-18.741</c:v>
                </c:pt>
                <c:pt idx="8253">
                  <c:v>-18.706</c:v>
                </c:pt>
                <c:pt idx="8254">
                  <c:v>-18.734999999999999</c:v>
                </c:pt>
                <c:pt idx="8255">
                  <c:v>-18.707999999999998</c:v>
                </c:pt>
                <c:pt idx="8256">
                  <c:v>-18.722000000000001</c:v>
                </c:pt>
                <c:pt idx="8257">
                  <c:v>-18.670000000000002</c:v>
                </c:pt>
                <c:pt idx="8258">
                  <c:v>-18.617000000000001</c:v>
                </c:pt>
                <c:pt idx="8259">
                  <c:v>-18.634</c:v>
                </c:pt>
                <c:pt idx="8260">
                  <c:v>-18.675000000000001</c:v>
                </c:pt>
                <c:pt idx="8261">
                  <c:v>-18.707999999999998</c:v>
                </c:pt>
                <c:pt idx="8262">
                  <c:v>-18.696999999999999</c:v>
                </c:pt>
                <c:pt idx="8263">
                  <c:v>-18.686</c:v>
                </c:pt>
                <c:pt idx="8264">
                  <c:v>-18.683</c:v>
                </c:pt>
                <c:pt idx="8265">
                  <c:v>-18.678999999999998</c:v>
                </c:pt>
                <c:pt idx="8266">
                  <c:v>-18.672999999999998</c:v>
                </c:pt>
                <c:pt idx="8267">
                  <c:v>-18.670000000000002</c:v>
                </c:pt>
                <c:pt idx="8268">
                  <c:v>-18.643000000000001</c:v>
                </c:pt>
                <c:pt idx="8269">
                  <c:v>-18.617999999999999</c:v>
                </c:pt>
                <c:pt idx="8270">
                  <c:v>-18.594000000000001</c:v>
                </c:pt>
                <c:pt idx="8271">
                  <c:v>-18.616</c:v>
                </c:pt>
                <c:pt idx="8272">
                  <c:v>-18.632000000000001</c:v>
                </c:pt>
                <c:pt idx="8273">
                  <c:v>-18.663</c:v>
                </c:pt>
                <c:pt idx="8274">
                  <c:v>-18.725000000000001</c:v>
                </c:pt>
                <c:pt idx="8275">
                  <c:v>-18.736999999999998</c:v>
                </c:pt>
                <c:pt idx="8276">
                  <c:v>-18.635999999999999</c:v>
                </c:pt>
                <c:pt idx="8277">
                  <c:v>-18.538</c:v>
                </c:pt>
                <c:pt idx="8278">
                  <c:v>-18.463000000000001</c:v>
                </c:pt>
                <c:pt idx="8279">
                  <c:v>-18.491</c:v>
                </c:pt>
                <c:pt idx="8280">
                  <c:v>-18.48</c:v>
                </c:pt>
                <c:pt idx="8281">
                  <c:v>-18.481999999999999</c:v>
                </c:pt>
                <c:pt idx="8282">
                  <c:v>-18.495000000000001</c:v>
                </c:pt>
                <c:pt idx="8283">
                  <c:v>-18.574999999999999</c:v>
                </c:pt>
                <c:pt idx="8284">
                  <c:v>-18.587</c:v>
                </c:pt>
                <c:pt idx="8285">
                  <c:v>-18.550999999999998</c:v>
                </c:pt>
                <c:pt idx="8286">
                  <c:v>-18.577999999999999</c:v>
                </c:pt>
                <c:pt idx="8287">
                  <c:v>-18.521000000000001</c:v>
                </c:pt>
                <c:pt idx="8288">
                  <c:v>-18.512</c:v>
                </c:pt>
                <c:pt idx="8289">
                  <c:v>-18.428000000000001</c:v>
                </c:pt>
                <c:pt idx="8290">
                  <c:v>-18.288</c:v>
                </c:pt>
                <c:pt idx="8291">
                  <c:v>-18.206</c:v>
                </c:pt>
                <c:pt idx="8292">
                  <c:v>-18.125</c:v>
                </c:pt>
                <c:pt idx="8293">
                  <c:v>-18.045000000000002</c:v>
                </c:pt>
                <c:pt idx="8294">
                  <c:v>-17.93</c:v>
                </c:pt>
                <c:pt idx="8295">
                  <c:v>-17.832999999999998</c:v>
                </c:pt>
                <c:pt idx="8296">
                  <c:v>-17.622</c:v>
                </c:pt>
                <c:pt idx="8297">
                  <c:v>-17.437000000000001</c:v>
                </c:pt>
                <c:pt idx="8298">
                  <c:v>-17.158000000000001</c:v>
                </c:pt>
                <c:pt idx="8299">
                  <c:v>-16.923999999999999</c:v>
                </c:pt>
                <c:pt idx="8300">
                  <c:v>-16.683</c:v>
                </c:pt>
                <c:pt idx="8301">
                  <c:v>-16.48</c:v>
                </c:pt>
                <c:pt idx="8302">
                  <c:v>-16.260999999999999</c:v>
                </c:pt>
                <c:pt idx="8303">
                  <c:v>-16.02</c:v>
                </c:pt>
                <c:pt idx="8304">
                  <c:v>-15.743</c:v>
                </c:pt>
                <c:pt idx="8305">
                  <c:v>-15.557</c:v>
                </c:pt>
                <c:pt idx="8306">
                  <c:v>-15.398999999999999</c:v>
                </c:pt>
                <c:pt idx="8307">
                  <c:v>-15.23</c:v>
                </c:pt>
                <c:pt idx="8308">
                  <c:v>-15.147</c:v>
                </c:pt>
                <c:pt idx="8309">
                  <c:v>-15.07</c:v>
                </c:pt>
                <c:pt idx="8310">
                  <c:v>-14.92</c:v>
                </c:pt>
                <c:pt idx="8311">
                  <c:v>-14.757</c:v>
                </c:pt>
                <c:pt idx="8312">
                  <c:v>-14.618</c:v>
                </c:pt>
                <c:pt idx="8313">
                  <c:v>-14.496</c:v>
                </c:pt>
                <c:pt idx="8314">
                  <c:v>-14.394</c:v>
                </c:pt>
                <c:pt idx="8315">
                  <c:v>-14.281000000000001</c:v>
                </c:pt>
                <c:pt idx="8316">
                  <c:v>-14.196999999999999</c:v>
                </c:pt>
                <c:pt idx="8317">
                  <c:v>-14.182</c:v>
                </c:pt>
                <c:pt idx="8318">
                  <c:v>-14.199</c:v>
                </c:pt>
                <c:pt idx="8319">
                  <c:v>-14.176</c:v>
                </c:pt>
                <c:pt idx="8320">
                  <c:v>-14.077999999999999</c:v>
                </c:pt>
                <c:pt idx="8321">
                  <c:v>-14.044</c:v>
                </c:pt>
                <c:pt idx="8322">
                  <c:v>-14.028</c:v>
                </c:pt>
                <c:pt idx="8323">
                  <c:v>-14.048999999999999</c:v>
                </c:pt>
                <c:pt idx="8324">
                  <c:v>-14.013</c:v>
                </c:pt>
                <c:pt idx="8325">
                  <c:v>-14.023999999999999</c:v>
                </c:pt>
                <c:pt idx="8326">
                  <c:v>-14.006</c:v>
                </c:pt>
                <c:pt idx="8327">
                  <c:v>-13.942</c:v>
                </c:pt>
                <c:pt idx="8328">
                  <c:v>-13.87</c:v>
                </c:pt>
                <c:pt idx="8329">
                  <c:v>-13.843</c:v>
                </c:pt>
                <c:pt idx="8330">
                  <c:v>-13.842000000000001</c:v>
                </c:pt>
                <c:pt idx="8331">
                  <c:v>-13.808999999999999</c:v>
                </c:pt>
                <c:pt idx="8332">
                  <c:v>-13.752000000000001</c:v>
                </c:pt>
                <c:pt idx="8333">
                  <c:v>-13.696</c:v>
                </c:pt>
                <c:pt idx="8334">
                  <c:v>-13.65</c:v>
                </c:pt>
                <c:pt idx="8335">
                  <c:v>-13.686</c:v>
                </c:pt>
                <c:pt idx="8336">
                  <c:v>-13.621</c:v>
                </c:pt>
                <c:pt idx="8337">
                  <c:v>-13.55</c:v>
                </c:pt>
                <c:pt idx="8338">
                  <c:v>-13.484999999999999</c:v>
                </c:pt>
                <c:pt idx="8339">
                  <c:v>-13.465999999999999</c:v>
                </c:pt>
                <c:pt idx="8340">
                  <c:v>-13.436</c:v>
                </c:pt>
                <c:pt idx="8341">
                  <c:v>-13.465</c:v>
                </c:pt>
                <c:pt idx="8342">
                  <c:v>-13.49</c:v>
                </c:pt>
                <c:pt idx="8343">
                  <c:v>-13.507</c:v>
                </c:pt>
                <c:pt idx="8344">
                  <c:v>-13.388</c:v>
                </c:pt>
                <c:pt idx="8345">
                  <c:v>-13.242000000000001</c:v>
                </c:pt>
                <c:pt idx="8346">
                  <c:v>-13.217000000000001</c:v>
                </c:pt>
                <c:pt idx="8347">
                  <c:v>-13.167999999999999</c:v>
                </c:pt>
                <c:pt idx="8348">
                  <c:v>-13.083</c:v>
                </c:pt>
                <c:pt idx="8349">
                  <c:v>-13.03</c:v>
                </c:pt>
                <c:pt idx="8350">
                  <c:v>-13.015000000000001</c:v>
                </c:pt>
                <c:pt idx="8351">
                  <c:v>-13.005000000000001</c:v>
                </c:pt>
                <c:pt idx="8352">
                  <c:v>-13.016</c:v>
                </c:pt>
                <c:pt idx="8353">
                  <c:v>-12.984</c:v>
                </c:pt>
                <c:pt idx="8354">
                  <c:v>-12.93</c:v>
                </c:pt>
                <c:pt idx="8355">
                  <c:v>-12.839</c:v>
                </c:pt>
                <c:pt idx="8356">
                  <c:v>-12.853999999999999</c:v>
                </c:pt>
                <c:pt idx="8357">
                  <c:v>-12.858000000000001</c:v>
                </c:pt>
                <c:pt idx="8358">
                  <c:v>-12.887</c:v>
                </c:pt>
                <c:pt idx="8359">
                  <c:v>-12.798999999999999</c:v>
                </c:pt>
                <c:pt idx="8360">
                  <c:v>-12.728999999999999</c:v>
                </c:pt>
                <c:pt idx="8361">
                  <c:v>-12.646000000000001</c:v>
                </c:pt>
                <c:pt idx="8362">
                  <c:v>-12.611000000000001</c:v>
                </c:pt>
                <c:pt idx="8363">
                  <c:v>-12.612</c:v>
                </c:pt>
                <c:pt idx="8364">
                  <c:v>-12.545</c:v>
                </c:pt>
                <c:pt idx="8365">
                  <c:v>-12.552</c:v>
                </c:pt>
                <c:pt idx="8366">
                  <c:v>-12.617000000000001</c:v>
                </c:pt>
                <c:pt idx="8367">
                  <c:v>-12.557</c:v>
                </c:pt>
                <c:pt idx="8368">
                  <c:v>-12.465999999999999</c:v>
                </c:pt>
                <c:pt idx="8369">
                  <c:v>-12.382</c:v>
                </c:pt>
                <c:pt idx="8370">
                  <c:v>-12.34</c:v>
                </c:pt>
                <c:pt idx="8371">
                  <c:v>-12.326000000000001</c:v>
                </c:pt>
                <c:pt idx="8372">
                  <c:v>-12.32</c:v>
                </c:pt>
                <c:pt idx="8373">
                  <c:v>-12.353999999999999</c:v>
                </c:pt>
                <c:pt idx="8374">
                  <c:v>-12.39</c:v>
                </c:pt>
                <c:pt idx="8375">
                  <c:v>-12.468</c:v>
                </c:pt>
                <c:pt idx="8376">
                  <c:v>-12.484</c:v>
                </c:pt>
                <c:pt idx="8377">
                  <c:v>-12.446999999999999</c:v>
                </c:pt>
                <c:pt idx="8378">
                  <c:v>-12.387</c:v>
                </c:pt>
                <c:pt idx="8379">
                  <c:v>-12.39</c:v>
                </c:pt>
                <c:pt idx="8380">
                  <c:v>-12.513</c:v>
                </c:pt>
                <c:pt idx="8381">
                  <c:v>-12.634</c:v>
                </c:pt>
                <c:pt idx="8382">
                  <c:v>-12.676</c:v>
                </c:pt>
                <c:pt idx="8383">
                  <c:v>-12.805</c:v>
                </c:pt>
                <c:pt idx="8384">
                  <c:v>-12.856999999999999</c:v>
                </c:pt>
                <c:pt idx="8385">
                  <c:v>-12.888999999999999</c:v>
                </c:pt>
                <c:pt idx="8386">
                  <c:v>-12.961</c:v>
                </c:pt>
                <c:pt idx="8387">
                  <c:v>-13.010999999999999</c:v>
                </c:pt>
                <c:pt idx="8388">
                  <c:v>-13.206</c:v>
                </c:pt>
                <c:pt idx="8389">
                  <c:v>-13.419</c:v>
                </c:pt>
                <c:pt idx="8390">
                  <c:v>-13.641999999999999</c:v>
                </c:pt>
                <c:pt idx="8391">
                  <c:v>-13.922000000000001</c:v>
                </c:pt>
                <c:pt idx="8392">
                  <c:v>-14.227</c:v>
                </c:pt>
                <c:pt idx="8393">
                  <c:v>-14.481999999999999</c:v>
                </c:pt>
                <c:pt idx="8394">
                  <c:v>-14.763999999999999</c:v>
                </c:pt>
                <c:pt idx="8395">
                  <c:v>-15.041</c:v>
                </c:pt>
                <c:pt idx="8396">
                  <c:v>-15.426</c:v>
                </c:pt>
                <c:pt idx="8397">
                  <c:v>-15.991</c:v>
                </c:pt>
                <c:pt idx="8398">
                  <c:v>-16.436</c:v>
                </c:pt>
                <c:pt idx="8399">
                  <c:v>-16.893999999999998</c:v>
                </c:pt>
                <c:pt idx="8400">
                  <c:v>-17.314</c:v>
                </c:pt>
                <c:pt idx="8401">
                  <c:v>-17.509</c:v>
                </c:pt>
                <c:pt idx="8402">
                  <c:v>-17.553000000000001</c:v>
                </c:pt>
                <c:pt idx="8403">
                  <c:v>-17.622</c:v>
                </c:pt>
                <c:pt idx="8404">
                  <c:v>-17.72</c:v>
                </c:pt>
                <c:pt idx="8405">
                  <c:v>-17.908000000000001</c:v>
                </c:pt>
                <c:pt idx="8406">
                  <c:v>-17.916</c:v>
                </c:pt>
                <c:pt idx="8407">
                  <c:v>-17.972999999999999</c:v>
                </c:pt>
                <c:pt idx="8408">
                  <c:v>-18.007999999999999</c:v>
                </c:pt>
                <c:pt idx="8409">
                  <c:v>-18.024000000000001</c:v>
                </c:pt>
                <c:pt idx="8410">
                  <c:v>-17.937000000000001</c:v>
                </c:pt>
                <c:pt idx="8411">
                  <c:v>-17.925999999999998</c:v>
                </c:pt>
                <c:pt idx="8412">
                  <c:v>-18.045999999999999</c:v>
                </c:pt>
                <c:pt idx="8413">
                  <c:v>-18.085999999999999</c:v>
                </c:pt>
                <c:pt idx="8414">
                  <c:v>-18.062999999999999</c:v>
                </c:pt>
                <c:pt idx="8415">
                  <c:v>-18.117000000000001</c:v>
                </c:pt>
                <c:pt idx="8416">
                  <c:v>-18.094000000000001</c:v>
                </c:pt>
                <c:pt idx="8417">
                  <c:v>-18.085999999999999</c:v>
                </c:pt>
                <c:pt idx="8418">
                  <c:v>-18.113</c:v>
                </c:pt>
                <c:pt idx="8419">
                  <c:v>-18.126000000000001</c:v>
                </c:pt>
                <c:pt idx="8420">
                  <c:v>-18.117999999999999</c:v>
                </c:pt>
                <c:pt idx="8421">
                  <c:v>-18.152000000000001</c:v>
                </c:pt>
                <c:pt idx="8422">
                  <c:v>-18.149000000000001</c:v>
                </c:pt>
                <c:pt idx="8423">
                  <c:v>-18.186</c:v>
                </c:pt>
                <c:pt idx="8424">
                  <c:v>-18.187000000000001</c:v>
                </c:pt>
                <c:pt idx="8425">
                  <c:v>-18.151</c:v>
                </c:pt>
                <c:pt idx="8426">
                  <c:v>-18.114000000000001</c:v>
                </c:pt>
                <c:pt idx="8427">
                  <c:v>-18.236000000000001</c:v>
                </c:pt>
                <c:pt idx="8428">
                  <c:v>-18.268000000000001</c:v>
                </c:pt>
                <c:pt idx="8429">
                  <c:v>-18.170999999999999</c:v>
                </c:pt>
                <c:pt idx="8430">
                  <c:v>-18.256</c:v>
                </c:pt>
                <c:pt idx="8431">
                  <c:v>-18.337</c:v>
                </c:pt>
                <c:pt idx="8432">
                  <c:v>-18.337</c:v>
                </c:pt>
                <c:pt idx="8433">
                  <c:v>-18.369</c:v>
                </c:pt>
                <c:pt idx="8434">
                  <c:v>-18.398</c:v>
                </c:pt>
                <c:pt idx="8435">
                  <c:v>-18.337</c:v>
                </c:pt>
                <c:pt idx="8436">
                  <c:v>-18.361000000000001</c:v>
                </c:pt>
                <c:pt idx="8437">
                  <c:v>-18.34</c:v>
                </c:pt>
                <c:pt idx="8438">
                  <c:v>-18.378</c:v>
                </c:pt>
                <c:pt idx="8439">
                  <c:v>-18.356999999999999</c:v>
                </c:pt>
                <c:pt idx="8440">
                  <c:v>-18.398</c:v>
                </c:pt>
                <c:pt idx="8441">
                  <c:v>-18.407</c:v>
                </c:pt>
                <c:pt idx="8442">
                  <c:v>-18.436</c:v>
                </c:pt>
                <c:pt idx="8443">
                  <c:v>-18.529</c:v>
                </c:pt>
                <c:pt idx="8444">
                  <c:v>-18.518000000000001</c:v>
                </c:pt>
                <c:pt idx="8445">
                  <c:v>-18.489000000000001</c:v>
                </c:pt>
                <c:pt idx="8446">
                  <c:v>-18.536999999999999</c:v>
                </c:pt>
                <c:pt idx="8447">
                  <c:v>-18.577000000000002</c:v>
                </c:pt>
                <c:pt idx="8448">
                  <c:v>-18.533999999999999</c:v>
                </c:pt>
                <c:pt idx="8449">
                  <c:v>-18.564</c:v>
                </c:pt>
                <c:pt idx="8450">
                  <c:v>-18.640999999999998</c:v>
                </c:pt>
                <c:pt idx="8451">
                  <c:v>-18.600999999999999</c:v>
                </c:pt>
                <c:pt idx="8452">
                  <c:v>-18.538</c:v>
                </c:pt>
                <c:pt idx="8453">
                  <c:v>-18.488</c:v>
                </c:pt>
                <c:pt idx="8454">
                  <c:v>-18.579000000000001</c:v>
                </c:pt>
                <c:pt idx="8455">
                  <c:v>-18.635000000000002</c:v>
                </c:pt>
                <c:pt idx="8456">
                  <c:v>-18.614000000000001</c:v>
                </c:pt>
                <c:pt idx="8457">
                  <c:v>-18.635999999999999</c:v>
                </c:pt>
                <c:pt idx="8458">
                  <c:v>-18.606000000000002</c:v>
                </c:pt>
                <c:pt idx="8459">
                  <c:v>-18.646000000000001</c:v>
                </c:pt>
                <c:pt idx="8460">
                  <c:v>-18.603000000000002</c:v>
                </c:pt>
                <c:pt idx="8461">
                  <c:v>-18.651</c:v>
                </c:pt>
                <c:pt idx="8462">
                  <c:v>-18.707999999999998</c:v>
                </c:pt>
                <c:pt idx="8463">
                  <c:v>-18.79</c:v>
                </c:pt>
                <c:pt idx="8464">
                  <c:v>-18.88</c:v>
                </c:pt>
                <c:pt idx="8465">
                  <c:v>-18.97</c:v>
                </c:pt>
                <c:pt idx="8466">
                  <c:v>-19.055</c:v>
                </c:pt>
                <c:pt idx="8467">
                  <c:v>-19.167999999999999</c:v>
                </c:pt>
                <c:pt idx="8468">
                  <c:v>-19.146000000000001</c:v>
                </c:pt>
                <c:pt idx="8469">
                  <c:v>-19.21</c:v>
                </c:pt>
                <c:pt idx="8470">
                  <c:v>-19.27</c:v>
                </c:pt>
                <c:pt idx="8471">
                  <c:v>-19.306000000000001</c:v>
                </c:pt>
                <c:pt idx="8472">
                  <c:v>-19.306999999999999</c:v>
                </c:pt>
                <c:pt idx="8473">
                  <c:v>-19.314</c:v>
                </c:pt>
                <c:pt idx="8474">
                  <c:v>-19.294</c:v>
                </c:pt>
                <c:pt idx="8475">
                  <c:v>-19.341000000000001</c:v>
                </c:pt>
                <c:pt idx="8476">
                  <c:v>-19.38</c:v>
                </c:pt>
                <c:pt idx="8477">
                  <c:v>-19.382000000000001</c:v>
                </c:pt>
                <c:pt idx="8478">
                  <c:v>-19.436</c:v>
                </c:pt>
                <c:pt idx="8479">
                  <c:v>-19.5</c:v>
                </c:pt>
                <c:pt idx="8480">
                  <c:v>-19.533999999999999</c:v>
                </c:pt>
                <c:pt idx="8481">
                  <c:v>-19.504000000000001</c:v>
                </c:pt>
                <c:pt idx="8482">
                  <c:v>-19.521000000000001</c:v>
                </c:pt>
                <c:pt idx="8483">
                  <c:v>-19.545000000000002</c:v>
                </c:pt>
                <c:pt idx="8484">
                  <c:v>-19.529</c:v>
                </c:pt>
                <c:pt idx="8485">
                  <c:v>-19.521000000000001</c:v>
                </c:pt>
                <c:pt idx="8486">
                  <c:v>-19.562999999999999</c:v>
                </c:pt>
                <c:pt idx="8487">
                  <c:v>-19.571000000000002</c:v>
                </c:pt>
                <c:pt idx="8488">
                  <c:v>-19.622</c:v>
                </c:pt>
                <c:pt idx="8489">
                  <c:v>-19.704000000000001</c:v>
                </c:pt>
                <c:pt idx="8490">
                  <c:v>-19.728999999999999</c:v>
                </c:pt>
                <c:pt idx="8491">
                  <c:v>-19.809000000000001</c:v>
                </c:pt>
                <c:pt idx="8492">
                  <c:v>-19.873000000000001</c:v>
                </c:pt>
                <c:pt idx="8493">
                  <c:v>-19.902999999999999</c:v>
                </c:pt>
                <c:pt idx="8494">
                  <c:v>-19.931999999999999</c:v>
                </c:pt>
                <c:pt idx="8495">
                  <c:v>-19.946999999999999</c:v>
                </c:pt>
                <c:pt idx="8496">
                  <c:v>-19.998000000000001</c:v>
                </c:pt>
                <c:pt idx="8497">
                  <c:v>-20.100000000000001</c:v>
                </c:pt>
                <c:pt idx="8498">
                  <c:v>-20.059999999999999</c:v>
                </c:pt>
                <c:pt idx="8499">
                  <c:v>-20.021999999999998</c:v>
                </c:pt>
                <c:pt idx="8500">
                  <c:v>-20.035</c:v>
                </c:pt>
                <c:pt idx="8501">
                  <c:v>-20.047999999999998</c:v>
                </c:pt>
                <c:pt idx="8502">
                  <c:v>-20.085000000000001</c:v>
                </c:pt>
                <c:pt idx="8503">
                  <c:v>-20.11</c:v>
                </c:pt>
                <c:pt idx="8504">
                  <c:v>-20.228000000000002</c:v>
                </c:pt>
                <c:pt idx="8505">
                  <c:v>-20.189</c:v>
                </c:pt>
                <c:pt idx="8506">
                  <c:v>-20.187999999999999</c:v>
                </c:pt>
                <c:pt idx="8507">
                  <c:v>-20.158999999999999</c:v>
                </c:pt>
                <c:pt idx="8508">
                  <c:v>-20.215</c:v>
                </c:pt>
                <c:pt idx="8509">
                  <c:v>-20.225000000000001</c:v>
                </c:pt>
                <c:pt idx="8510">
                  <c:v>-20.172999999999998</c:v>
                </c:pt>
                <c:pt idx="8511">
                  <c:v>-20.190000000000001</c:v>
                </c:pt>
                <c:pt idx="8512">
                  <c:v>-20.170000000000002</c:v>
                </c:pt>
                <c:pt idx="8513">
                  <c:v>-20.244</c:v>
                </c:pt>
                <c:pt idx="8514">
                  <c:v>-20.312999999999999</c:v>
                </c:pt>
                <c:pt idx="8515">
                  <c:v>-20.347000000000001</c:v>
                </c:pt>
                <c:pt idx="8516">
                  <c:v>-20.427</c:v>
                </c:pt>
                <c:pt idx="8517">
                  <c:v>-20.488</c:v>
                </c:pt>
                <c:pt idx="8518">
                  <c:v>-20.559000000000001</c:v>
                </c:pt>
                <c:pt idx="8519">
                  <c:v>-20.524000000000001</c:v>
                </c:pt>
                <c:pt idx="8520">
                  <c:v>-20.483000000000001</c:v>
                </c:pt>
                <c:pt idx="8521">
                  <c:v>-20.518000000000001</c:v>
                </c:pt>
                <c:pt idx="8522">
                  <c:v>-20.52</c:v>
                </c:pt>
                <c:pt idx="8523">
                  <c:v>-20.587</c:v>
                </c:pt>
                <c:pt idx="8524">
                  <c:v>-20.547999999999998</c:v>
                </c:pt>
                <c:pt idx="8525">
                  <c:v>-20.541</c:v>
                </c:pt>
                <c:pt idx="8526">
                  <c:v>-20.645</c:v>
                </c:pt>
                <c:pt idx="8527">
                  <c:v>-20.681000000000001</c:v>
                </c:pt>
                <c:pt idx="8528">
                  <c:v>-20.710999999999999</c:v>
                </c:pt>
                <c:pt idx="8529">
                  <c:v>-20.73</c:v>
                </c:pt>
                <c:pt idx="8530">
                  <c:v>-20.786999999999999</c:v>
                </c:pt>
                <c:pt idx="8531">
                  <c:v>-20.82</c:v>
                </c:pt>
                <c:pt idx="8532">
                  <c:v>-20.792000000000002</c:v>
                </c:pt>
                <c:pt idx="8533">
                  <c:v>-20.81</c:v>
                </c:pt>
                <c:pt idx="8534">
                  <c:v>-20.783000000000001</c:v>
                </c:pt>
                <c:pt idx="8535">
                  <c:v>-20.760999999999999</c:v>
                </c:pt>
                <c:pt idx="8536">
                  <c:v>-20.768000000000001</c:v>
                </c:pt>
                <c:pt idx="8537">
                  <c:v>-20.827999999999999</c:v>
                </c:pt>
                <c:pt idx="8538">
                  <c:v>-20.818000000000001</c:v>
                </c:pt>
                <c:pt idx="8539">
                  <c:v>-20.831</c:v>
                </c:pt>
                <c:pt idx="8540">
                  <c:v>-20.826000000000001</c:v>
                </c:pt>
                <c:pt idx="8541">
                  <c:v>-20.81</c:v>
                </c:pt>
                <c:pt idx="8542">
                  <c:v>-20.827000000000002</c:v>
                </c:pt>
                <c:pt idx="8543">
                  <c:v>-20.745000000000001</c:v>
                </c:pt>
                <c:pt idx="8544">
                  <c:v>-20.713000000000001</c:v>
                </c:pt>
                <c:pt idx="8545">
                  <c:v>-20.728000000000002</c:v>
                </c:pt>
                <c:pt idx="8546">
                  <c:v>-20.742000000000001</c:v>
                </c:pt>
                <c:pt idx="8547">
                  <c:v>-20.724</c:v>
                </c:pt>
                <c:pt idx="8548">
                  <c:v>-20.702999999999999</c:v>
                </c:pt>
                <c:pt idx="8549">
                  <c:v>-20.713999999999999</c:v>
                </c:pt>
                <c:pt idx="8550">
                  <c:v>-20.652999999999999</c:v>
                </c:pt>
                <c:pt idx="8551">
                  <c:v>-20.555</c:v>
                </c:pt>
                <c:pt idx="8552">
                  <c:v>-20.544</c:v>
                </c:pt>
                <c:pt idx="8553">
                  <c:v>-20.515999999999998</c:v>
                </c:pt>
                <c:pt idx="8554">
                  <c:v>-20.526</c:v>
                </c:pt>
                <c:pt idx="8555">
                  <c:v>-20.390999999999998</c:v>
                </c:pt>
                <c:pt idx="8556">
                  <c:v>-20.106000000000002</c:v>
                </c:pt>
                <c:pt idx="8557">
                  <c:v>-19.927</c:v>
                </c:pt>
                <c:pt idx="8558">
                  <c:v>-19.818999999999999</c:v>
                </c:pt>
                <c:pt idx="8559">
                  <c:v>-19.641999999999999</c:v>
                </c:pt>
                <c:pt idx="8560">
                  <c:v>-19.495999999999999</c:v>
                </c:pt>
                <c:pt idx="8561">
                  <c:v>-19.488</c:v>
                </c:pt>
                <c:pt idx="8562">
                  <c:v>-19.440999999999999</c:v>
                </c:pt>
                <c:pt idx="8563">
                  <c:v>-19.244</c:v>
                </c:pt>
                <c:pt idx="8564">
                  <c:v>-19.088999999999999</c:v>
                </c:pt>
                <c:pt idx="8565">
                  <c:v>-19.094000000000001</c:v>
                </c:pt>
                <c:pt idx="8566">
                  <c:v>-19.126999999999999</c:v>
                </c:pt>
                <c:pt idx="8567">
                  <c:v>-19.100999999999999</c:v>
                </c:pt>
                <c:pt idx="8568">
                  <c:v>-19.172999999999998</c:v>
                </c:pt>
                <c:pt idx="8569">
                  <c:v>-19.241</c:v>
                </c:pt>
                <c:pt idx="8570">
                  <c:v>-19.297000000000001</c:v>
                </c:pt>
                <c:pt idx="8571">
                  <c:v>-19.343</c:v>
                </c:pt>
                <c:pt idx="8572">
                  <c:v>-19.366</c:v>
                </c:pt>
                <c:pt idx="8573">
                  <c:v>-19.373999999999999</c:v>
                </c:pt>
                <c:pt idx="8574">
                  <c:v>-19.408000000000001</c:v>
                </c:pt>
                <c:pt idx="8575">
                  <c:v>-19.417999999999999</c:v>
                </c:pt>
                <c:pt idx="8576">
                  <c:v>-19.372</c:v>
                </c:pt>
                <c:pt idx="8577">
                  <c:v>-19.234999999999999</c:v>
                </c:pt>
                <c:pt idx="8578">
                  <c:v>-19.206</c:v>
                </c:pt>
                <c:pt idx="8579">
                  <c:v>-19.212</c:v>
                </c:pt>
                <c:pt idx="8580">
                  <c:v>-19.173999999999999</c:v>
                </c:pt>
                <c:pt idx="8581">
                  <c:v>-19.158000000000001</c:v>
                </c:pt>
                <c:pt idx="8582">
                  <c:v>-19.152000000000001</c:v>
                </c:pt>
                <c:pt idx="8583">
                  <c:v>-19.213999999999999</c:v>
                </c:pt>
                <c:pt idx="8584">
                  <c:v>-19.221</c:v>
                </c:pt>
                <c:pt idx="8585">
                  <c:v>-19.271000000000001</c:v>
                </c:pt>
                <c:pt idx="8586">
                  <c:v>-19.268000000000001</c:v>
                </c:pt>
                <c:pt idx="8587">
                  <c:v>-19.312000000000001</c:v>
                </c:pt>
                <c:pt idx="8588">
                  <c:v>-19.36</c:v>
                </c:pt>
                <c:pt idx="8589">
                  <c:v>-19.373000000000001</c:v>
                </c:pt>
                <c:pt idx="8590">
                  <c:v>-19.434999999999999</c:v>
                </c:pt>
                <c:pt idx="8591">
                  <c:v>-19.497</c:v>
                </c:pt>
                <c:pt idx="8592">
                  <c:v>-19.565000000000001</c:v>
                </c:pt>
                <c:pt idx="8593">
                  <c:v>-19.556000000000001</c:v>
                </c:pt>
                <c:pt idx="8594">
                  <c:v>-19.561</c:v>
                </c:pt>
                <c:pt idx="8595">
                  <c:v>-19.53</c:v>
                </c:pt>
                <c:pt idx="8596">
                  <c:v>-19.545000000000002</c:v>
                </c:pt>
                <c:pt idx="8597">
                  <c:v>-19.515999999999998</c:v>
                </c:pt>
                <c:pt idx="8598">
                  <c:v>-19.471</c:v>
                </c:pt>
                <c:pt idx="8599">
                  <c:v>-19.456</c:v>
                </c:pt>
                <c:pt idx="8600">
                  <c:v>-19.449000000000002</c:v>
                </c:pt>
                <c:pt idx="8601">
                  <c:v>-19.52</c:v>
                </c:pt>
                <c:pt idx="8602">
                  <c:v>-19.506</c:v>
                </c:pt>
                <c:pt idx="8603">
                  <c:v>-19.507000000000001</c:v>
                </c:pt>
                <c:pt idx="8604">
                  <c:v>-19.587</c:v>
                </c:pt>
                <c:pt idx="8605">
                  <c:v>-19.632000000000001</c:v>
                </c:pt>
                <c:pt idx="8606">
                  <c:v>-19.734999999999999</c:v>
                </c:pt>
                <c:pt idx="8607">
                  <c:v>-19.765000000000001</c:v>
                </c:pt>
                <c:pt idx="8608">
                  <c:v>-19.798999999999999</c:v>
                </c:pt>
                <c:pt idx="8609">
                  <c:v>-19.82</c:v>
                </c:pt>
                <c:pt idx="8610">
                  <c:v>-19.759</c:v>
                </c:pt>
                <c:pt idx="8611">
                  <c:v>-19.789000000000001</c:v>
                </c:pt>
                <c:pt idx="8612">
                  <c:v>-19.803999999999998</c:v>
                </c:pt>
                <c:pt idx="8613">
                  <c:v>-19.774999999999999</c:v>
                </c:pt>
                <c:pt idx="8614">
                  <c:v>-19.713000000000001</c:v>
                </c:pt>
                <c:pt idx="8615">
                  <c:v>-19.571000000000002</c:v>
                </c:pt>
                <c:pt idx="8616">
                  <c:v>-19.491</c:v>
                </c:pt>
                <c:pt idx="8617">
                  <c:v>-19.440000000000001</c:v>
                </c:pt>
                <c:pt idx="8618">
                  <c:v>-19.439</c:v>
                </c:pt>
                <c:pt idx="8619">
                  <c:v>-19.491</c:v>
                </c:pt>
                <c:pt idx="8620">
                  <c:v>-19.48</c:v>
                </c:pt>
                <c:pt idx="8621">
                  <c:v>-19.483000000000001</c:v>
                </c:pt>
                <c:pt idx="8622">
                  <c:v>-19.491</c:v>
                </c:pt>
                <c:pt idx="8623">
                  <c:v>-19.544</c:v>
                </c:pt>
                <c:pt idx="8624">
                  <c:v>-19.690999999999999</c:v>
                </c:pt>
                <c:pt idx="8625">
                  <c:v>-19.693999999999999</c:v>
                </c:pt>
                <c:pt idx="8626">
                  <c:v>-19.709</c:v>
                </c:pt>
                <c:pt idx="8627">
                  <c:v>-19.795999999999999</c:v>
                </c:pt>
                <c:pt idx="8628">
                  <c:v>-19.797999999999998</c:v>
                </c:pt>
                <c:pt idx="8629">
                  <c:v>-19.738</c:v>
                </c:pt>
                <c:pt idx="8630">
                  <c:v>-19.728000000000002</c:v>
                </c:pt>
                <c:pt idx="8631">
                  <c:v>-19.677</c:v>
                </c:pt>
                <c:pt idx="8632">
                  <c:v>-19.623999999999999</c:v>
                </c:pt>
                <c:pt idx="8633">
                  <c:v>-19.585000000000001</c:v>
                </c:pt>
                <c:pt idx="8634">
                  <c:v>-19.489999999999998</c:v>
                </c:pt>
                <c:pt idx="8635">
                  <c:v>-19.469000000000001</c:v>
                </c:pt>
                <c:pt idx="8636">
                  <c:v>-19.486000000000001</c:v>
                </c:pt>
                <c:pt idx="8637">
                  <c:v>-19.506</c:v>
                </c:pt>
                <c:pt idx="8638">
                  <c:v>-19.521000000000001</c:v>
                </c:pt>
                <c:pt idx="8639">
                  <c:v>-19.638000000000002</c:v>
                </c:pt>
                <c:pt idx="8640">
                  <c:v>-19.760000000000002</c:v>
                </c:pt>
                <c:pt idx="8641">
                  <c:v>-19.821000000000002</c:v>
                </c:pt>
                <c:pt idx="8642">
                  <c:v>-19.783000000000001</c:v>
                </c:pt>
                <c:pt idx="8643">
                  <c:v>-19.719000000000001</c:v>
                </c:pt>
                <c:pt idx="8644">
                  <c:v>-19.577000000000002</c:v>
                </c:pt>
                <c:pt idx="8645">
                  <c:v>-19.498000000000001</c:v>
                </c:pt>
                <c:pt idx="8646">
                  <c:v>-19.367000000000001</c:v>
                </c:pt>
                <c:pt idx="8647">
                  <c:v>-19.29</c:v>
                </c:pt>
                <c:pt idx="8648">
                  <c:v>-19.202000000000002</c:v>
                </c:pt>
                <c:pt idx="8649">
                  <c:v>-19.073</c:v>
                </c:pt>
                <c:pt idx="8650">
                  <c:v>-19.045999999999999</c:v>
                </c:pt>
                <c:pt idx="8651">
                  <c:v>-19.024000000000001</c:v>
                </c:pt>
                <c:pt idx="8652">
                  <c:v>-18.997</c:v>
                </c:pt>
                <c:pt idx="8653">
                  <c:v>-19.018000000000001</c:v>
                </c:pt>
                <c:pt idx="8654">
                  <c:v>-19.042000000000002</c:v>
                </c:pt>
                <c:pt idx="8655">
                  <c:v>-19.062000000000001</c:v>
                </c:pt>
                <c:pt idx="8656">
                  <c:v>-19.004999999999999</c:v>
                </c:pt>
                <c:pt idx="8657">
                  <c:v>-18.966000000000001</c:v>
                </c:pt>
                <c:pt idx="8658">
                  <c:v>-18.939</c:v>
                </c:pt>
                <c:pt idx="8659">
                  <c:v>-18.794</c:v>
                </c:pt>
                <c:pt idx="8660">
                  <c:v>-18.742000000000001</c:v>
                </c:pt>
                <c:pt idx="8661">
                  <c:v>-18.73</c:v>
                </c:pt>
                <c:pt idx="8662">
                  <c:v>-18.725000000000001</c:v>
                </c:pt>
                <c:pt idx="8663">
                  <c:v>-18.638000000000002</c:v>
                </c:pt>
                <c:pt idx="8664">
                  <c:v>-18.678999999999998</c:v>
                </c:pt>
                <c:pt idx="8665">
                  <c:v>-18.689</c:v>
                </c:pt>
                <c:pt idx="8666">
                  <c:v>-18.78</c:v>
                </c:pt>
                <c:pt idx="8667">
                  <c:v>-18.774000000000001</c:v>
                </c:pt>
                <c:pt idx="8668">
                  <c:v>-18.79</c:v>
                </c:pt>
                <c:pt idx="8669">
                  <c:v>-18.829999999999998</c:v>
                </c:pt>
                <c:pt idx="8670">
                  <c:v>-18.884</c:v>
                </c:pt>
                <c:pt idx="8671">
                  <c:v>-18.920999999999999</c:v>
                </c:pt>
                <c:pt idx="8672">
                  <c:v>-18.861000000000001</c:v>
                </c:pt>
                <c:pt idx="8673">
                  <c:v>-18.88</c:v>
                </c:pt>
                <c:pt idx="8674">
                  <c:v>-18.934000000000001</c:v>
                </c:pt>
                <c:pt idx="8675">
                  <c:v>-18.940999999999999</c:v>
                </c:pt>
                <c:pt idx="8676">
                  <c:v>-18.864000000000001</c:v>
                </c:pt>
                <c:pt idx="8677">
                  <c:v>-18.927</c:v>
                </c:pt>
                <c:pt idx="8678">
                  <c:v>-19.003</c:v>
                </c:pt>
                <c:pt idx="8679">
                  <c:v>-19.140999999999998</c:v>
                </c:pt>
                <c:pt idx="8680">
                  <c:v>-19.169</c:v>
                </c:pt>
                <c:pt idx="8681">
                  <c:v>-19.260000000000002</c:v>
                </c:pt>
                <c:pt idx="8682">
                  <c:v>-19.314</c:v>
                </c:pt>
                <c:pt idx="8683">
                  <c:v>-19.440999999999999</c:v>
                </c:pt>
                <c:pt idx="8684">
                  <c:v>-19.443999999999999</c:v>
                </c:pt>
                <c:pt idx="8685">
                  <c:v>-19.390999999999998</c:v>
                </c:pt>
                <c:pt idx="8686">
                  <c:v>-19.449000000000002</c:v>
                </c:pt>
                <c:pt idx="8687">
                  <c:v>-19.462</c:v>
                </c:pt>
                <c:pt idx="8688">
                  <c:v>-19.489999999999998</c:v>
                </c:pt>
                <c:pt idx="8689">
                  <c:v>-19.561</c:v>
                </c:pt>
                <c:pt idx="8690">
                  <c:v>-19.587</c:v>
                </c:pt>
                <c:pt idx="8691">
                  <c:v>-19.684999999999999</c:v>
                </c:pt>
                <c:pt idx="8692">
                  <c:v>-19.728000000000002</c:v>
                </c:pt>
                <c:pt idx="8693">
                  <c:v>-19.707000000000001</c:v>
                </c:pt>
                <c:pt idx="8694">
                  <c:v>-19.667000000000002</c:v>
                </c:pt>
                <c:pt idx="8695">
                  <c:v>-19.683</c:v>
                </c:pt>
                <c:pt idx="8696">
                  <c:v>-19.716999999999999</c:v>
                </c:pt>
                <c:pt idx="8697">
                  <c:v>-19.727</c:v>
                </c:pt>
                <c:pt idx="8698">
                  <c:v>-19.638999999999999</c:v>
                </c:pt>
                <c:pt idx="8699">
                  <c:v>-19.66</c:v>
                </c:pt>
                <c:pt idx="8700">
                  <c:v>-19.693999999999999</c:v>
                </c:pt>
                <c:pt idx="8701">
                  <c:v>-19.597000000000001</c:v>
                </c:pt>
                <c:pt idx="8702">
                  <c:v>-19.568999999999999</c:v>
                </c:pt>
                <c:pt idx="8703">
                  <c:v>-19.545999999999999</c:v>
                </c:pt>
                <c:pt idx="8704">
                  <c:v>-19.568000000000001</c:v>
                </c:pt>
                <c:pt idx="8705">
                  <c:v>-19.645</c:v>
                </c:pt>
                <c:pt idx="8706">
                  <c:v>-19.616</c:v>
                </c:pt>
                <c:pt idx="8707">
                  <c:v>-19.646999999999998</c:v>
                </c:pt>
                <c:pt idx="8708">
                  <c:v>-19.754999999999999</c:v>
                </c:pt>
                <c:pt idx="8709">
                  <c:v>-19.809000000000001</c:v>
                </c:pt>
                <c:pt idx="8710">
                  <c:v>-19.824000000000002</c:v>
                </c:pt>
                <c:pt idx="8711">
                  <c:v>-19.786999999999999</c:v>
                </c:pt>
                <c:pt idx="8712">
                  <c:v>-19.744</c:v>
                </c:pt>
                <c:pt idx="8713">
                  <c:v>-19.71</c:v>
                </c:pt>
                <c:pt idx="8714">
                  <c:v>-19.684000000000001</c:v>
                </c:pt>
                <c:pt idx="8715">
                  <c:v>-19.492999999999999</c:v>
                </c:pt>
                <c:pt idx="8716">
                  <c:v>-19.187000000000001</c:v>
                </c:pt>
                <c:pt idx="8717">
                  <c:v>-18.95</c:v>
                </c:pt>
                <c:pt idx="8718">
                  <c:v>-18.901</c:v>
                </c:pt>
                <c:pt idx="8719">
                  <c:v>-18.817</c:v>
                </c:pt>
                <c:pt idx="8720">
                  <c:v>-18.782</c:v>
                </c:pt>
                <c:pt idx="8721">
                  <c:v>-18.823</c:v>
                </c:pt>
                <c:pt idx="8722">
                  <c:v>-18.692</c:v>
                </c:pt>
                <c:pt idx="8723">
                  <c:v>-18.667000000000002</c:v>
                </c:pt>
                <c:pt idx="8724">
                  <c:v>-18.704999999999998</c:v>
                </c:pt>
                <c:pt idx="8725">
                  <c:v>-18.686</c:v>
                </c:pt>
                <c:pt idx="8726">
                  <c:v>-18.565000000000001</c:v>
                </c:pt>
                <c:pt idx="8727">
                  <c:v>-18.536000000000001</c:v>
                </c:pt>
                <c:pt idx="8728">
                  <c:v>-18.558</c:v>
                </c:pt>
                <c:pt idx="8729">
                  <c:v>-18.513000000000002</c:v>
                </c:pt>
                <c:pt idx="8730">
                  <c:v>-18.48</c:v>
                </c:pt>
                <c:pt idx="8731">
                  <c:v>-18.446000000000002</c:v>
                </c:pt>
                <c:pt idx="8732">
                  <c:v>-18.459</c:v>
                </c:pt>
                <c:pt idx="8733">
                  <c:v>-18.492000000000001</c:v>
                </c:pt>
                <c:pt idx="8734">
                  <c:v>-18.486000000000001</c:v>
                </c:pt>
                <c:pt idx="8735">
                  <c:v>-18.512</c:v>
                </c:pt>
                <c:pt idx="8736">
                  <c:v>-18.492000000000001</c:v>
                </c:pt>
                <c:pt idx="8737">
                  <c:v>-18.393999999999998</c:v>
                </c:pt>
                <c:pt idx="8738">
                  <c:v>-18.399000000000001</c:v>
                </c:pt>
                <c:pt idx="8739">
                  <c:v>-18.355</c:v>
                </c:pt>
                <c:pt idx="8740">
                  <c:v>-18.309999999999999</c:v>
                </c:pt>
                <c:pt idx="8741">
                  <c:v>-18.315000000000001</c:v>
                </c:pt>
                <c:pt idx="8742">
                  <c:v>-18.419</c:v>
                </c:pt>
                <c:pt idx="8743">
                  <c:v>-18.405999999999999</c:v>
                </c:pt>
                <c:pt idx="8744">
                  <c:v>-18.231000000000002</c:v>
                </c:pt>
                <c:pt idx="8745">
                  <c:v>-18.219000000000001</c:v>
                </c:pt>
                <c:pt idx="8746">
                  <c:v>-18.085999999999999</c:v>
                </c:pt>
                <c:pt idx="8747">
                  <c:v>-17.923999999999999</c:v>
                </c:pt>
                <c:pt idx="8748">
                  <c:v>-17.760999999999999</c:v>
                </c:pt>
                <c:pt idx="8749">
                  <c:v>-17.474</c:v>
                </c:pt>
                <c:pt idx="8750">
                  <c:v>-17.218</c:v>
                </c:pt>
                <c:pt idx="8751">
                  <c:v>-16.818999999999999</c:v>
                </c:pt>
                <c:pt idx="8752">
                  <c:v>-16.382000000000001</c:v>
                </c:pt>
                <c:pt idx="8753">
                  <c:v>-16.055</c:v>
                </c:pt>
                <c:pt idx="8754">
                  <c:v>-15.858000000000001</c:v>
                </c:pt>
                <c:pt idx="8755">
                  <c:v>-15.734</c:v>
                </c:pt>
                <c:pt idx="8756">
                  <c:v>-15.67</c:v>
                </c:pt>
                <c:pt idx="8757">
                  <c:v>-15.65</c:v>
                </c:pt>
                <c:pt idx="8758">
                  <c:v>-15.525</c:v>
                </c:pt>
                <c:pt idx="8759">
                  <c:v>-15.342000000000001</c:v>
                </c:pt>
                <c:pt idx="8760">
                  <c:v>-15.176</c:v>
                </c:pt>
                <c:pt idx="8761">
                  <c:v>-15.087999999999999</c:v>
                </c:pt>
                <c:pt idx="8762">
                  <c:v>-15.095000000000001</c:v>
                </c:pt>
                <c:pt idx="8763">
                  <c:v>-15.128</c:v>
                </c:pt>
                <c:pt idx="8764">
                  <c:v>-15.176</c:v>
                </c:pt>
                <c:pt idx="8765">
                  <c:v>-15.265000000000001</c:v>
                </c:pt>
                <c:pt idx="8766">
                  <c:v>-15.34</c:v>
                </c:pt>
                <c:pt idx="8767">
                  <c:v>-15.292999999999999</c:v>
                </c:pt>
                <c:pt idx="8768">
                  <c:v>-15.122999999999999</c:v>
                </c:pt>
                <c:pt idx="8769">
                  <c:v>-14.977</c:v>
                </c:pt>
                <c:pt idx="8770">
                  <c:v>-14.911</c:v>
                </c:pt>
                <c:pt idx="8771">
                  <c:v>-14.824</c:v>
                </c:pt>
                <c:pt idx="8772">
                  <c:v>-14.804</c:v>
                </c:pt>
                <c:pt idx="8773">
                  <c:v>-14.753</c:v>
                </c:pt>
                <c:pt idx="8774">
                  <c:v>-14.691000000000001</c:v>
                </c:pt>
                <c:pt idx="8775">
                  <c:v>-14.557</c:v>
                </c:pt>
                <c:pt idx="8776">
                  <c:v>-14.42</c:v>
                </c:pt>
                <c:pt idx="8777">
                  <c:v>-14.436</c:v>
                </c:pt>
                <c:pt idx="8778">
                  <c:v>-14.388999999999999</c:v>
                </c:pt>
                <c:pt idx="8779">
                  <c:v>-14.358000000000001</c:v>
                </c:pt>
                <c:pt idx="8780">
                  <c:v>-14.313000000000001</c:v>
                </c:pt>
                <c:pt idx="8781">
                  <c:v>-14.303000000000001</c:v>
                </c:pt>
                <c:pt idx="8782">
                  <c:v>-14.284000000000001</c:v>
                </c:pt>
                <c:pt idx="8783">
                  <c:v>-14.195</c:v>
                </c:pt>
                <c:pt idx="8784">
                  <c:v>-14.122999999999999</c:v>
                </c:pt>
                <c:pt idx="8785">
                  <c:v>-14.08</c:v>
                </c:pt>
                <c:pt idx="8786">
                  <c:v>-14.113</c:v>
                </c:pt>
                <c:pt idx="8787">
                  <c:v>-14.162000000000001</c:v>
                </c:pt>
                <c:pt idx="8788">
                  <c:v>-14.12</c:v>
                </c:pt>
                <c:pt idx="8789">
                  <c:v>-14.084</c:v>
                </c:pt>
                <c:pt idx="8790">
                  <c:v>-13.984999999999999</c:v>
                </c:pt>
                <c:pt idx="8791">
                  <c:v>-13.85</c:v>
                </c:pt>
                <c:pt idx="8792">
                  <c:v>-13.868</c:v>
                </c:pt>
                <c:pt idx="8793">
                  <c:v>-13.997</c:v>
                </c:pt>
                <c:pt idx="8794">
                  <c:v>-14.058</c:v>
                </c:pt>
                <c:pt idx="8795">
                  <c:v>-14.03</c:v>
                </c:pt>
                <c:pt idx="8796">
                  <c:v>-14.039</c:v>
                </c:pt>
                <c:pt idx="8797">
                  <c:v>-13.988</c:v>
                </c:pt>
                <c:pt idx="8798">
                  <c:v>-13.968</c:v>
                </c:pt>
                <c:pt idx="8799">
                  <c:v>-14.002000000000001</c:v>
                </c:pt>
                <c:pt idx="8800">
                  <c:v>-14.074999999999999</c:v>
                </c:pt>
                <c:pt idx="8801">
                  <c:v>-14.07</c:v>
                </c:pt>
                <c:pt idx="8802">
                  <c:v>-14.13</c:v>
                </c:pt>
                <c:pt idx="8803">
                  <c:v>-14.068</c:v>
                </c:pt>
                <c:pt idx="8804">
                  <c:v>-14.023999999999999</c:v>
                </c:pt>
                <c:pt idx="8805">
                  <c:v>-13.941000000000001</c:v>
                </c:pt>
                <c:pt idx="8806">
                  <c:v>-13.956</c:v>
                </c:pt>
                <c:pt idx="8807">
                  <c:v>-13.952999999999999</c:v>
                </c:pt>
                <c:pt idx="8808">
                  <c:v>-13.872</c:v>
                </c:pt>
                <c:pt idx="8809">
                  <c:v>-13.82</c:v>
                </c:pt>
                <c:pt idx="8810">
                  <c:v>-13.701000000000001</c:v>
                </c:pt>
                <c:pt idx="8811">
                  <c:v>-13.616</c:v>
                </c:pt>
                <c:pt idx="8812">
                  <c:v>-13.602</c:v>
                </c:pt>
                <c:pt idx="8813">
                  <c:v>-13.702999999999999</c:v>
                </c:pt>
                <c:pt idx="8814">
                  <c:v>-13.728999999999999</c:v>
                </c:pt>
                <c:pt idx="8815">
                  <c:v>-13.773999999999999</c:v>
                </c:pt>
                <c:pt idx="8816">
                  <c:v>-13.727</c:v>
                </c:pt>
                <c:pt idx="8817">
                  <c:v>-13.648</c:v>
                </c:pt>
                <c:pt idx="8818">
                  <c:v>-13.672000000000001</c:v>
                </c:pt>
                <c:pt idx="8819">
                  <c:v>-13.64</c:v>
                </c:pt>
                <c:pt idx="8820">
                  <c:v>-13.624000000000001</c:v>
                </c:pt>
                <c:pt idx="8821">
                  <c:v>-13.553000000000001</c:v>
                </c:pt>
                <c:pt idx="8822">
                  <c:v>-13.542999999999999</c:v>
                </c:pt>
                <c:pt idx="8823">
                  <c:v>-13.614000000000001</c:v>
                </c:pt>
                <c:pt idx="8824">
                  <c:v>-13.526999999999999</c:v>
                </c:pt>
                <c:pt idx="8825">
                  <c:v>-13.625</c:v>
                </c:pt>
                <c:pt idx="8826">
                  <c:v>-13.683999999999999</c:v>
                </c:pt>
                <c:pt idx="8827">
                  <c:v>-13.605</c:v>
                </c:pt>
                <c:pt idx="8828">
                  <c:v>-13.461</c:v>
                </c:pt>
                <c:pt idx="8829">
                  <c:v>-13.327999999999999</c:v>
                </c:pt>
                <c:pt idx="8830">
                  <c:v>-13.218</c:v>
                </c:pt>
                <c:pt idx="8831">
                  <c:v>-13.173</c:v>
                </c:pt>
                <c:pt idx="8832">
                  <c:v>-13.052</c:v>
                </c:pt>
                <c:pt idx="8833">
                  <c:v>-12.974</c:v>
                </c:pt>
                <c:pt idx="8834">
                  <c:v>-12.925000000000001</c:v>
                </c:pt>
                <c:pt idx="8835">
                  <c:v>-12.826000000000001</c:v>
                </c:pt>
                <c:pt idx="8836">
                  <c:v>-12.773999999999999</c:v>
                </c:pt>
                <c:pt idx="8837">
                  <c:v>-12.849</c:v>
                </c:pt>
                <c:pt idx="8838">
                  <c:v>-12.819000000000001</c:v>
                </c:pt>
                <c:pt idx="8839">
                  <c:v>-12.813000000000001</c:v>
                </c:pt>
                <c:pt idx="8840">
                  <c:v>-12.7</c:v>
                </c:pt>
                <c:pt idx="8841">
                  <c:v>-12.587</c:v>
                </c:pt>
                <c:pt idx="8842">
                  <c:v>-12.532</c:v>
                </c:pt>
                <c:pt idx="8843">
                  <c:v>-12.43</c:v>
                </c:pt>
                <c:pt idx="8844">
                  <c:v>-12.382999999999999</c:v>
                </c:pt>
                <c:pt idx="8845">
                  <c:v>-12.435</c:v>
                </c:pt>
                <c:pt idx="8846">
                  <c:v>-12.634</c:v>
                </c:pt>
                <c:pt idx="8847">
                  <c:v>-12.827</c:v>
                </c:pt>
                <c:pt idx="8848">
                  <c:v>-12.939</c:v>
                </c:pt>
                <c:pt idx="8849">
                  <c:v>-13.048999999999999</c:v>
                </c:pt>
                <c:pt idx="8850">
                  <c:v>-12.917999999999999</c:v>
                </c:pt>
                <c:pt idx="8851">
                  <c:v>-12.752000000000001</c:v>
                </c:pt>
                <c:pt idx="8852">
                  <c:v>-12.63</c:v>
                </c:pt>
                <c:pt idx="8853">
                  <c:v>-12.526999999999999</c:v>
                </c:pt>
                <c:pt idx="8854">
                  <c:v>-12.584</c:v>
                </c:pt>
                <c:pt idx="8855">
                  <c:v>-12.628</c:v>
                </c:pt>
                <c:pt idx="8856">
                  <c:v>-12.701000000000001</c:v>
                </c:pt>
                <c:pt idx="8857">
                  <c:v>-12.74</c:v>
                </c:pt>
                <c:pt idx="8858">
                  <c:v>-12.759</c:v>
                </c:pt>
                <c:pt idx="8859">
                  <c:v>-12.606999999999999</c:v>
                </c:pt>
                <c:pt idx="8860">
                  <c:v>-12.614000000000001</c:v>
                </c:pt>
                <c:pt idx="8861">
                  <c:v>-12.638999999999999</c:v>
                </c:pt>
                <c:pt idx="8862">
                  <c:v>-12.574</c:v>
                </c:pt>
                <c:pt idx="8863">
                  <c:v>-12.648999999999999</c:v>
                </c:pt>
                <c:pt idx="8864">
                  <c:v>-12.801</c:v>
                </c:pt>
                <c:pt idx="8865">
                  <c:v>-13.010999999999999</c:v>
                </c:pt>
                <c:pt idx="8866">
                  <c:v>-13.199</c:v>
                </c:pt>
                <c:pt idx="8867">
                  <c:v>-13.398</c:v>
                </c:pt>
                <c:pt idx="8868">
                  <c:v>-13.489000000000001</c:v>
                </c:pt>
                <c:pt idx="8869">
                  <c:v>-13.717000000000001</c:v>
                </c:pt>
                <c:pt idx="8870">
                  <c:v>-13.856999999999999</c:v>
                </c:pt>
                <c:pt idx="8871">
                  <c:v>-14.086</c:v>
                </c:pt>
                <c:pt idx="8872">
                  <c:v>-14.202</c:v>
                </c:pt>
                <c:pt idx="8873">
                  <c:v>-14.333</c:v>
                </c:pt>
                <c:pt idx="8874">
                  <c:v>-14.467000000000001</c:v>
                </c:pt>
                <c:pt idx="8875">
                  <c:v>-14.519</c:v>
                </c:pt>
                <c:pt idx="8876">
                  <c:v>-14.645</c:v>
                </c:pt>
                <c:pt idx="8877">
                  <c:v>-14.721</c:v>
                </c:pt>
                <c:pt idx="8878">
                  <c:v>-14.917999999999999</c:v>
                </c:pt>
                <c:pt idx="8879">
                  <c:v>-15.179</c:v>
                </c:pt>
                <c:pt idx="8880">
                  <c:v>-15.423999999999999</c:v>
                </c:pt>
                <c:pt idx="8881">
                  <c:v>-15.73</c:v>
                </c:pt>
                <c:pt idx="8882">
                  <c:v>-16.108000000000001</c:v>
                </c:pt>
                <c:pt idx="8883">
                  <c:v>-16.603000000000002</c:v>
                </c:pt>
                <c:pt idx="8884">
                  <c:v>-17.103999999999999</c:v>
                </c:pt>
                <c:pt idx="8885">
                  <c:v>-17.745999999999999</c:v>
                </c:pt>
                <c:pt idx="8886">
                  <c:v>-18.407</c:v>
                </c:pt>
                <c:pt idx="8887">
                  <c:v>-18.913</c:v>
                </c:pt>
                <c:pt idx="8888">
                  <c:v>-19.306000000000001</c:v>
                </c:pt>
                <c:pt idx="8889">
                  <c:v>-19.530999999999999</c:v>
                </c:pt>
                <c:pt idx="8890">
                  <c:v>-19.696000000000002</c:v>
                </c:pt>
                <c:pt idx="8891">
                  <c:v>-19.745999999999999</c:v>
                </c:pt>
                <c:pt idx="8892">
                  <c:v>-19.811</c:v>
                </c:pt>
                <c:pt idx="8893">
                  <c:v>-19.866</c:v>
                </c:pt>
                <c:pt idx="8894">
                  <c:v>-20.024000000000001</c:v>
                </c:pt>
                <c:pt idx="8895">
                  <c:v>-20.055</c:v>
                </c:pt>
                <c:pt idx="8896">
                  <c:v>-20.093</c:v>
                </c:pt>
                <c:pt idx="8897">
                  <c:v>-20.111000000000001</c:v>
                </c:pt>
                <c:pt idx="8898">
                  <c:v>-20.062999999999999</c:v>
                </c:pt>
                <c:pt idx="8899">
                  <c:v>-20.024000000000001</c:v>
                </c:pt>
                <c:pt idx="8900">
                  <c:v>-20.055</c:v>
                </c:pt>
                <c:pt idx="8901">
                  <c:v>-20.018000000000001</c:v>
                </c:pt>
                <c:pt idx="8902">
                  <c:v>-20.077000000000002</c:v>
                </c:pt>
                <c:pt idx="8903">
                  <c:v>-20.138999999999999</c:v>
                </c:pt>
                <c:pt idx="8904">
                  <c:v>-20.132000000000001</c:v>
                </c:pt>
                <c:pt idx="8905">
                  <c:v>-20.143999999999998</c:v>
                </c:pt>
                <c:pt idx="8906">
                  <c:v>-20.206</c:v>
                </c:pt>
                <c:pt idx="8907">
                  <c:v>-20.187999999999999</c:v>
                </c:pt>
                <c:pt idx="8908">
                  <c:v>-20.094000000000001</c:v>
                </c:pt>
                <c:pt idx="8909">
                  <c:v>-19.96</c:v>
                </c:pt>
                <c:pt idx="8910">
                  <c:v>-20.059999999999999</c:v>
                </c:pt>
                <c:pt idx="8911">
                  <c:v>-20.114999999999998</c:v>
                </c:pt>
                <c:pt idx="8912">
                  <c:v>-20.081</c:v>
                </c:pt>
                <c:pt idx="8913">
                  <c:v>-20.015999999999998</c:v>
                </c:pt>
                <c:pt idx="8914">
                  <c:v>-19.952999999999999</c:v>
                </c:pt>
                <c:pt idx="8915">
                  <c:v>-20.015999999999998</c:v>
                </c:pt>
                <c:pt idx="8916">
                  <c:v>-19.988</c:v>
                </c:pt>
                <c:pt idx="8917">
                  <c:v>-19.986999999999998</c:v>
                </c:pt>
                <c:pt idx="8918">
                  <c:v>-20.059000000000001</c:v>
                </c:pt>
                <c:pt idx="8919">
                  <c:v>-20.027000000000001</c:v>
                </c:pt>
                <c:pt idx="8920">
                  <c:v>-20.004000000000001</c:v>
                </c:pt>
                <c:pt idx="8921">
                  <c:v>-20.026</c:v>
                </c:pt>
                <c:pt idx="8922">
                  <c:v>-19.946999999999999</c:v>
                </c:pt>
                <c:pt idx="8923">
                  <c:v>-19.998999999999999</c:v>
                </c:pt>
                <c:pt idx="8924">
                  <c:v>-19.974</c:v>
                </c:pt>
                <c:pt idx="8925">
                  <c:v>-19.920999999999999</c:v>
                </c:pt>
                <c:pt idx="8926">
                  <c:v>-19.98</c:v>
                </c:pt>
                <c:pt idx="8927">
                  <c:v>-20.024000000000001</c:v>
                </c:pt>
                <c:pt idx="8928">
                  <c:v>-20.010999999999999</c:v>
                </c:pt>
                <c:pt idx="8929">
                  <c:v>-20.105</c:v>
                </c:pt>
                <c:pt idx="8930">
                  <c:v>-20.148</c:v>
                </c:pt>
                <c:pt idx="8931">
                  <c:v>-20.167000000000002</c:v>
                </c:pt>
                <c:pt idx="8932">
                  <c:v>-20.071000000000002</c:v>
                </c:pt>
                <c:pt idx="8933">
                  <c:v>-20.113</c:v>
                </c:pt>
                <c:pt idx="8934">
                  <c:v>-20.125</c:v>
                </c:pt>
                <c:pt idx="8935">
                  <c:v>-20.058</c:v>
                </c:pt>
                <c:pt idx="8936">
                  <c:v>-20.167000000000002</c:v>
                </c:pt>
                <c:pt idx="8937">
                  <c:v>-20.192</c:v>
                </c:pt>
                <c:pt idx="8938">
                  <c:v>-20.273</c:v>
                </c:pt>
                <c:pt idx="8939">
                  <c:v>-20.329000000000001</c:v>
                </c:pt>
                <c:pt idx="8940">
                  <c:v>-20.283000000000001</c:v>
                </c:pt>
                <c:pt idx="8941">
                  <c:v>-20.344000000000001</c:v>
                </c:pt>
                <c:pt idx="8942">
                  <c:v>-20.484999999999999</c:v>
                </c:pt>
                <c:pt idx="8943">
                  <c:v>-20.465</c:v>
                </c:pt>
                <c:pt idx="8944">
                  <c:v>-20.553999999999998</c:v>
                </c:pt>
                <c:pt idx="8945">
                  <c:v>-20.625</c:v>
                </c:pt>
                <c:pt idx="8946">
                  <c:v>-20.690999999999999</c:v>
                </c:pt>
                <c:pt idx="8947">
                  <c:v>-20.64</c:v>
                </c:pt>
                <c:pt idx="8948">
                  <c:v>-20.692</c:v>
                </c:pt>
                <c:pt idx="8949">
                  <c:v>-20.744</c:v>
                </c:pt>
                <c:pt idx="8950">
                  <c:v>-20.672000000000001</c:v>
                </c:pt>
                <c:pt idx="8951">
                  <c:v>-20.707999999999998</c:v>
                </c:pt>
                <c:pt idx="8952">
                  <c:v>-20.757999999999999</c:v>
                </c:pt>
                <c:pt idx="8953">
                  <c:v>-20.762</c:v>
                </c:pt>
                <c:pt idx="8954">
                  <c:v>-20.77</c:v>
                </c:pt>
                <c:pt idx="8955">
                  <c:v>-20.817</c:v>
                </c:pt>
                <c:pt idx="8956">
                  <c:v>-20.834</c:v>
                </c:pt>
                <c:pt idx="8957">
                  <c:v>-20.951000000000001</c:v>
                </c:pt>
                <c:pt idx="8958">
                  <c:v>-20.949000000000002</c:v>
                </c:pt>
                <c:pt idx="8959">
                  <c:v>-20.913</c:v>
                </c:pt>
                <c:pt idx="8960">
                  <c:v>-21.018999999999998</c:v>
                </c:pt>
                <c:pt idx="8961">
                  <c:v>-21.029</c:v>
                </c:pt>
                <c:pt idx="8962">
                  <c:v>-20.98</c:v>
                </c:pt>
                <c:pt idx="8963">
                  <c:v>-21.091000000000001</c:v>
                </c:pt>
                <c:pt idx="8964">
                  <c:v>-21.163</c:v>
                </c:pt>
                <c:pt idx="8965">
                  <c:v>-21.279</c:v>
                </c:pt>
                <c:pt idx="8966">
                  <c:v>-21.428000000000001</c:v>
                </c:pt>
                <c:pt idx="8967">
                  <c:v>-21.614000000000001</c:v>
                </c:pt>
                <c:pt idx="8968">
                  <c:v>-21.753</c:v>
                </c:pt>
                <c:pt idx="8969">
                  <c:v>-21.895</c:v>
                </c:pt>
                <c:pt idx="8970">
                  <c:v>-22.033999999999999</c:v>
                </c:pt>
                <c:pt idx="8971">
                  <c:v>-22.103000000000002</c:v>
                </c:pt>
                <c:pt idx="8972">
                  <c:v>-22.12</c:v>
                </c:pt>
                <c:pt idx="8973">
                  <c:v>-22.196999999999999</c:v>
                </c:pt>
                <c:pt idx="8974">
                  <c:v>-22.263000000000002</c:v>
                </c:pt>
                <c:pt idx="8975">
                  <c:v>-22.209</c:v>
                </c:pt>
                <c:pt idx="8976">
                  <c:v>-22.03</c:v>
                </c:pt>
                <c:pt idx="8977">
                  <c:v>-22.013999999999999</c:v>
                </c:pt>
                <c:pt idx="8978">
                  <c:v>-22.033000000000001</c:v>
                </c:pt>
                <c:pt idx="8979">
                  <c:v>-22.126000000000001</c:v>
                </c:pt>
                <c:pt idx="8980">
                  <c:v>-22.103000000000002</c:v>
                </c:pt>
                <c:pt idx="8981">
                  <c:v>-22.056999999999999</c:v>
                </c:pt>
                <c:pt idx="8982">
                  <c:v>-21.99</c:v>
                </c:pt>
                <c:pt idx="8983">
                  <c:v>-21.986999999999998</c:v>
                </c:pt>
                <c:pt idx="8984">
                  <c:v>-22.007000000000001</c:v>
                </c:pt>
                <c:pt idx="8985">
                  <c:v>-21.978000000000002</c:v>
                </c:pt>
                <c:pt idx="8986">
                  <c:v>-21.934000000000001</c:v>
                </c:pt>
                <c:pt idx="8987">
                  <c:v>-21.916</c:v>
                </c:pt>
                <c:pt idx="8988">
                  <c:v>-21.942</c:v>
                </c:pt>
                <c:pt idx="8989">
                  <c:v>-22.058</c:v>
                </c:pt>
                <c:pt idx="8990">
                  <c:v>-22.088999999999999</c:v>
                </c:pt>
                <c:pt idx="8991">
                  <c:v>-22.100999999999999</c:v>
                </c:pt>
                <c:pt idx="8992">
                  <c:v>-22.152000000000001</c:v>
                </c:pt>
                <c:pt idx="8993">
                  <c:v>-22.14</c:v>
                </c:pt>
                <c:pt idx="8994">
                  <c:v>-22.23</c:v>
                </c:pt>
                <c:pt idx="8995">
                  <c:v>-22.308</c:v>
                </c:pt>
                <c:pt idx="8996">
                  <c:v>-22.326000000000001</c:v>
                </c:pt>
                <c:pt idx="8997">
                  <c:v>-22.315999999999999</c:v>
                </c:pt>
                <c:pt idx="8998">
                  <c:v>-22.297999999999998</c:v>
                </c:pt>
                <c:pt idx="8999">
                  <c:v>-22.306999999999999</c:v>
                </c:pt>
              </c:numCache>
            </c:numRef>
          </c:val>
          <c:smooth val="0"/>
          <c:extLst>
            <c:ext xmlns:c16="http://schemas.microsoft.com/office/drawing/2014/chart" uri="{C3380CC4-5D6E-409C-BE32-E72D297353CC}">
              <c16:uniqueId val="{00000001-F00F-430F-8EA0-3F1E5376533F}"/>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AP translation (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9230658868606"/>
          <c:y val="0.17341262855738199"/>
          <c:w val="0.75688398274974489"/>
          <c:h val="0.77939688052588596"/>
        </c:manualLayout>
      </c:layout>
      <c:lineChart>
        <c:grouping val="standard"/>
        <c:varyColors val="0"/>
        <c:ser>
          <c:idx val="0"/>
          <c:order val="0"/>
          <c:tx>
            <c:strRef>
              <c:f>DU02_INTACT_KE_AP!$A$1</c:f>
              <c:strCache>
                <c:ptCount val="1"/>
                <c:pt idx="0">
                  <c:v>TF FE (deg)</c:v>
                </c:pt>
              </c:strCache>
            </c:strRef>
          </c:tx>
          <c:spPr>
            <a:ln w="28575" cap="rnd">
              <a:solidFill>
                <a:schemeClr val="accent1"/>
              </a:solidFill>
              <a:round/>
            </a:ln>
            <a:effectLst/>
          </c:spPr>
          <c:marker>
            <c:symbol val="none"/>
          </c:marker>
          <c:val>
            <c:numRef>
              <c:f>DU02_INTACT_KE_AP!$A$2:$A$9001</c:f>
              <c:numCache>
                <c:formatCode>General</c:formatCode>
                <c:ptCount val="9000"/>
                <c:pt idx="0">
                  <c:v>8.3016000000000005</c:v>
                </c:pt>
                <c:pt idx="1">
                  <c:v>8.3012999999999995</c:v>
                </c:pt>
                <c:pt idx="2">
                  <c:v>8.3027999999999995</c:v>
                </c:pt>
                <c:pt idx="3">
                  <c:v>8.3036999999999992</c:v>
                </c:pt>
                <c:pt idx="4">
                  <c:v>8.3045000000000009</c:v>
                </c:pt>
                <c:pt idx="5">
                  <c:v>8.3111999999999995</c:v>
                </c:pt>
                <c:pt idx="6">
                  <c:v>8.3160000000000007</c:v>
                </c:pt>
                <c:pt idx="7">
                  <c:v>8.3222000000000005</c:v>
                </c:pt>
                <c:pt idx="8">
                  <c:v>8.3285</c:v>
                </c:pt>
                <c:pt idx="9">
                  <c:v>8.3398000000000003</c:v>
                </c:pt>
                <c:pt idx="10">
                  <c:v>8.3550000000000004</c:v>
                </c:pt>
                <c:pt idx="11">
                  <c:v>8.3663000000000007</c:v>
                </c:pt>
                <c:pt idx="12">
                  <c:v>8.3774999999999995</c:v>
                </c:pt>
                <c:pt idx="13">
                  <c:v>8.3886000000000003</c:v>
                </c:pt>
                <c:pt idx="14">
                  <c:v>8.4008000000000003</c:v>
                </c:pt>
                <c:pt idx="15">
                  <c:v>8.4183000000000003</c:v>
                </c:pt>
                <c:pt idx="16">
                  <c:v>8.4417000000000009</c:v>
                </c:pt>
                <c:pt idx="17">
                  <c:v>8.4649000000000001</c:v>
                </c:pt>
                <c:pt idx="18">
                  <c:v>8.4918999999999993</c:v>
                </c:pt>
                <c:pt idx="19">
                  <c:v>8.5212000000000003</c:v>
                </c:pt>
                <c:pt idx="20">
                  <c:v>8.5490999999999993</c:v>
                </c:pt>
                <c:pt idx="21">
                  <c:v>8.5784000000000002</c:v>
                </c:pt>
                <c:pt idx="22">
                  <c:v>8.6164000000000005</c:v>
                </c:pt>
                <c:pt idx="23">
                  <c:v>8.6584000000000003</c:v>
                </c:pt>
                <c:pt idx="24">
                  <c:v>8.6995000000000005</c:v>
                </c:pt>
                <c:pt idx="25">
                  <c:v>8.7308000000000003</c:v>
                </c:pt>
                <c:pt idx="26">
                  <c:v>8.7574000000000005</c:v>
                </c:pt>
                <c:pt idx="27">
                  <c:v>8.7789000000000001</c:v>
                </c:pt>
                <c:pt idx="28">
                  <c:v>8.7940000000000005</c:v>
                </c:pt>
                <c:pt idx="29">
                  <c:v>8.8002000000000002</c:v>
                </c:pt>
                <c:pt idx="30">
                  <c:v>8.8005999999999993</c:v>
                </c:pt>
                <c:pt idx="31">
                  <c:v>8.7929999999999993</c:v>
                </c:pt>
                <c:pt idx="32">
                  <c:v>8.7789999999999999</c:v>
                </c:pt>
                <c:pt idx="33">
                  <c:v>8.7611000000000008</c:v>
                </c:pt>
                <c:pt idx="34">
                  <c:v>8.7375000000000007</c:v>
                </c:pt>
                <c:pt idx="35">
                  <c:v>8.7117000000000004</c:v>
                </c:pt>
                <c:pt idx="36">
                  <c:v>8.6910000000000007</c:v>
                </c:pt>
                <c:pt idx="37">
                  <c:v>8.6683000000000003</c:v>
                </c:pt>
                <c:pt idx="38">
                  <c:v>8.6453000000000007</c:v>
                </c:pt>
                <c:pt idx="39">
                  <c:v>8.6205999999999996</c:v>
                </c:pt>
                <c:pt idx="40">
                  <c:v>8.5902999999999992</c:v>
                </c:pt>
                <c:pt idx="41">
                  <c:v>8.5579999999999998</c:v>
                </c:pt>
                <c:pt idx="42">
                  <c:v>8.5348000000000006</c:v>
                </c:pt>
                <c:pt idx="43">
                  <c:v>8.5207999999999995</c:v>
                </c:pt>
                <c:pt idx="44">
                  <c:v>8.5093999999999994</c:v>
                </c:pt>
                <c:pt idx="45">
                  <c:v>8.5001999999999995</c:v>
                </c:pt>
                <c:pt idx="46">
                  <c:v>8.4924999999999997</c:v>
                </c:pt>
                <c:pt idx="47">
                  <c:v>8.4811999999999994</c:v>
                </c:pt>
                <c:pt idx="48">
                  <c:v>8.4713999999999992</c:v>
                </c:pt>
                <c:pt idx="49">
                  <c:v>8.4600000000000009</c:v>
                </c:pt>
                <c:pt idx="50">
                  <c:v>8.4482999999999997</c:v>
                </c:pt>
                <c:pt idx="51">
                  <c:v>8.4362999999999992</c:v>
                </c:pt>
                <c:pt idx="52">
                  <c:v>8.4225999999999992</c:v>
                </c:pt>
                <c:pt idx="53">
                  <c:v>8.4067000000000007</c:v>
                </c:pt>
                <c:pt idx="54">
                  <c:v>8.3872</c:v>
                </c:pt>
                <c:pt idx="55">
                  <c:v>8.3695000000000004</c:v>
                </c:pt>
                <c:pt idx="56">
                  <c:v>8.3480000000000008</c:v>
                </c:pt>
                <c:pt idx="57">
                  <c:v>8.3268000000000004</c:v>
                </c:pt>
                <c:pt idx="58">
                  <c:v>8.3089999999999993</c:v>
                </c:pt>
                <c:pt idx="59">
                  <c:v>8.2903000000000002</c:v>
                </c:pt>
                <c:pt idx="60">
                  <c:v>8.2714999999999996</c:v>
                </c:pt>
                <c:pt idx="61">
                  <c:v>8.2540999999999993</c:v>
                </c:pt>
                <c:pt idx="62">
                  <c:v>8.2402999999999995</c:v>
                </c:pt>
                <c:pt idx="63">
                  <c:v>8.2311999999999994</c:v>
                </c:pt>
                <c:pt idx="64">
                  <c:v>8.2331000000000003</c:v>
                </c:pt>
                <c:pt idx="65">
                  <c:v>8.2421000000000006</c:v>
                </c:pt>
                <c:pt idx="66">
                  <c:v>8.2512000000000008</c:v>
                </c:pt>
                <c:pt idx="67">
                  <c:v>8.2639999999999993</c:v>
                </c:pt>
                <c:pt idx="68">
                  <c:v>8.2786000000000008</c:v>
                </c:pt>
                <c:pt idx="69">
                  <c:v>8.2873000000000001</c:v>
                </c:pt>
                <c:pt idx="70">
                  <c:v>8.2962000000000007</c:v>
                </c:pt>
                <c:pt idx="71">
                  <c:v>8.3064</c:v>
                </c:pt>
                <c:pt idx="72">
                  <c:v>8.3175000000000008</c:v>
                </c:pt>
                <c:pt idx="73">
                  <c:v>8.3369999999999997</c:v>
                </c:pt>
                <c:pt idx="74">
                  <c:v>8.3596000000000004</c:v>
                </c:pt>
                <c:pt idx="75">
                  <c:v>8.3782999999999994</c:v>
                </c:pt>
                <c:pt idx="76">
                  <c:v>8.3932000000000002</c:v>
                </c:pt>
                <c:pt idx="77">
                  <c:v>8.407</c:v>
                </c:pt>
                <c:pt idx="78">
                  <c:v>8.4189000000000007</c:v>
                </c:pt>
                <c:pt idx="79">
                  <c:v>8.4281000000000006</c:v>
                </c:pt>
                <c:pt idx="80">
                  <c:v>8.4390999999999998</c:v>
                </c:pt>
                <c:pt idx="81">
                  <c:v>8.4491999999999994</c:v>
                </c:pt>
                <c:pt idx="82">
                  <c:v>8.4574999999999996</c:v>
                </c:pt>
                <c:pt idx="83">
                  <c:v>8.4649999999999999</c:v>
                </c:pt>
                <c:pt idx="84">
                  <c:v>8.4777000000000005</c:v>
                </c:pt>
                <c:pt idx="85">
                  <c:v>8.4962999999999997</c:v>
                </c:pt>
                <c:pt idx="86">
                  <c:v>8.5190999999999999</c:v>
                </c:pt>
                <c:pt idx="87">
                  <c:v>8.5403000000000002</c:v>
                </c:pt>
                <c:pt idx="88">
                  <c:v>8.5632000000000001</c:v>
                </c:pt>
                <c:pt idx="89">
                  <c:v>8.5855999999999995</c:v>
                </c:pt>
                <c:pt idx="90">
                  <c:v>8.6056000000000008</c:v>
                </c:pt>
                <c:pt idx="91">
                  <c:v>8.6250999999999998</c:v>
                </c:pt>
                <c:pt idx="92">
                  <c:v>8.6460000000000008</c:v>
                </c:pt>
                <c:pt idx="93">
                  <c:v>8.6713000000000005</c:v>
                </c:pt>
                <c:pt idx="94">
                  <c:v>8.6981000000000002</c:v>
                </c:pt>
                <c:pt idx="95">
                  <c:v>8.7187999999999999</c:v>
                </c:pt>
                <c:pt idx="96">
                  <c:v>8.7370999999999999</c:v>
                </c:pt>
                <c:pt idx="97">
                  <c:v>8.7504000000000008</c:v>
                </c:pt>
                <c:pt idx="98">
                  <c:v>8.7634000000000007</c:v>
                </c:pt>
                <c:pt idx="99">
                  <c:v>8.7819000000000003</c:v>
                </c:pt>
                <c:pt idx="100">
                  <c:v>8.8027999999999995</c:v>
                </c:pt>
                <c:pt idx="101">
                  <c:v>8.8225999999999996</c:v>
                </c:pt>
                <c:pt idx="102">
                  <c:v>8.8369</c:v>
                </c:pt>
                <c:pt idx="103">
                  <c:v>8.8459000000000003</c:v>
                </c:pt>
                <c:pt idx="104">
                  <c:v>8.8474000000000004</c:v>
                </c:pt>
                <c:pt idx="105">
                  <c:v>8.8371999999999993</c:v>
                </c:pt>
                <c:pt idx="106">
                  <c:v>8.8063000000000002</c:v>
                </c:pt>
                <c:pt idx="107">
                  <c:v>8.7634000000000007</c:v>
                </c:pt>
                <c:pt idx="108">
                  <c:v>8.7119</c:v>
                </c:pt>
                <c:pt idx="109">
                  <c:v>8.6571999999999996</c:v>
                </c:pt>
                <c:pt idx="110">
                  <c:v>8.5876000000000001</c:v>
                </c:pt>
                <c:pt idx="111">
                  <c:v>8.5099</c:v>
                </c:pt>
                <c:pt idx="112">
                  <c:v>8.4276</c:v>
                </c:pt>
                <c:pt idx="113">
                  <c:v>8.3322000000000003</c:v>
                </c:pt>
                <c:pt idx="114">
                  <c:v>8.2324000000000002</c:v>
                </c:pt>
                <c:pt idx="115">
                  <c:v>8.1165000000000003</c:v>
                </c:pt>
                <c:pt idx="116">
                  <c:v>7.9954000000000001</c:v>
                </c:pt>
                <c:pt idx="117">
                  <c:v>7.8619000000000003</c:v>
                </c:pt>
                <c:pt idx="118">
                  <c:v>7.7207999999999997</c:v>
                </c:pt>
                <c:pt idx="119">
                  <c:v>7.5827999999999998</c:v>
                </c:pt>
                <c:pt idx="120">
                  <c:v>7.4469000000000003</c:v>
                </c:pt>
                <c:pt idx="121">
                  <c:v>7.3127000000000004</c:v>
                </c:pt>
                <c:pt idx="122">
                  <c:v>7.1840999999999999</c:v>
                </c:pt>
                <c:pt idx="123">
                  <c:v>7.0627000000000004</c:v>
                </c:pt>
                <c:pt idx="124">
                  <c:v>6.9471999999999996</c:v>
                </c:pt>
                <c:pt idx="125">
                  <c:v>6.8352000000000004</c:v>
                </c:pt>
                <c:pt idx="126">
                  <c:v>6.7327000000000004</c:v>
                </c:pt>
                <c:pt idx="127">
                  <c:v>6.6333000000000002</c:v>
                </c:pt>
                <c:pt idx="128">
                  <c:v>6.5327999999999999</c:v>
                </c:pt>
                <c:pt idx="129">
                  <c:v>6.4413999999999998</c:v>
                </c:pt>
                <c:pt idx="130">
                  <c:v>6.3474000000000004</c:v>
                </c:pt>
                <c:pt idx="131">
                  <c:v>6.2477999999999998</c:v>
                </c:pt>
                <c:pt idx="132">
                  <c:v>6.1504000000000003</c:v>
                </c:pt>
                <c:pt idx="133">
                  <c:v>6.0465</c:v>
                </c:pt>
                <c:pt idx="134">
                  <c:v>5.9428000000000001</c:v>
                </c:pt>
                <c:pt idx="135">
                  <c:v>5.8402000000000003</c:v>
                </c:pt>
                <c:pt idx="136">
                  <c:v>5.7342000000000004</c:v>
                </c:pt>
                <c:pt idx="137">
                  <c:v>5.6245000000000003</c:v>
                </c:pt>
                <c:pt idx="138">
                  <c:v>5.5174000000000003</c:v>
                </c:pt>
                <c:pt idx="139">
                  <c:v>5.4115000000000002</c:v>
                </c:pt>
                <c:pt idx="140">
                  <c:v>5.3091999999999997</c:v>
                </c:pt>
                <c:pt idx="141">
                  <c:v>5.2123999999999997</c:v>
                </c:pt>
                <c:pt idx="142">
                  <c:v>5.1105999999999998</c:v>
                </c:pt>
                <c:pt idx="143">
                  <c:v>5.0109000000000004</c:v>
                </c:pt>
                <c:pt idx="144">
                  <c:v>4.9123999999999999</c:v>
                </c:pt>
                <c:pt idx="145">
                  <c:v>4.8151000000000002</c:v>
                </c:pt>
                <c:pt idx="146">
                  <c:v>4.7222999999999997</c:v>
                </c:pt>
                <c:pt idx="147">
                  <c:v>4.6345000000000001</c:v>
                </c:pt>
                <c:pt idx="148">
                  <c:v>4.5544000000000002</c:v>
                </c:pt>
                <c:pt idx="149">
                  <c:v>4.4739000000000004</c:v>
                </c:pt>
                <c:pt idx="150">
                  <c:v>4.4016999999999999</c:v>
                </c:pt>
                <c:pt idx="151">
                  <c:v>4.3413000000000004</c:v>
                </c:pt>
                <c:pt idx="152">
                  <c:v>4.2877999999999998</c:v>
                </c:pt>
                <c:pt idx="153">
                  <c:v>4.2366999999999999</c:v>
                </c:pt>
                <c:pt idx="154">
                  <c:v>4.1894999999999998</c:v>
                </c:pt>
                <c:pt idx="155">
                  <c:v>4.1483999999999996</c:v>
                </c:pt>
                <c:pt idx="156">
                  <c:v>4.1094999999999997</c:v>
                </c:pt>
                <c:pt idx="157">
                  <c:v>4.0713999999999997</c:v>
                </c:pt>
                <c:pt idx="158">
                  <c:v>4.0345000000000004</c:v>
                </c:pt>
                <c:pt idx="159">
                  <c:v>4.0042999999999997</c:v>
                </c:pt>
                <c:pt idx="160">
                  <c:v>3.9775999999999998</c:v>
                </c:pt>
                <c:pt idx="161">
                  <c:v>3.9531999999999998</c:v>
                </c:pt>
                <c:pt idx="162">
                  <c:v>3.9346999999999999</c:v>
                </c:pt>
                <c:pt idx="163">
                  <c:v>3.9213</c:v>
                </c:pt>
                <c:pt idx="164">
                  <c:v>3.9133</c:v>
                </c:pt>
                <c:pt idx="165">
                  <c:v>3.9138000000000002</c:v>
                </c:pt>
                <c:pt idx="166">
                  <c:v>3.9247999999999998</c:v>
                </c:pt>
                <c:pt idx="167">
                  <c:v>3.9394</c:v>
                </c:pt>
                <c:pt idx="168">
                  <c:v>3.9565000000000001</c:v>
                </c:pt>
                <c:pt idx="169">
                  <c:v>3.9742000000000002</c:v>
                </c:pt>
                <c:pt idx="170">
                  <c:v>3.996</c:v>
                </c:pt>
                <c:pt idx="171">
                  <c:v>4.0183</c:v>
                </c:pt>
                <c:pt idx="172">
                  <c:v>4.0423</c:v>
                </c:pt>
                <c:pt idx="173">
                  <c:v>4.069</c:v>
                </c:pt>
                <c:pt idx="174">
                  <c:v>4.0891000000000002</c:v>
                </c:pt>
                <c:pt idx="175">
                  <c:v>4.1043000000000003</c:v>
                </c:pt>
                <c:pt idx="176">
                  <c:v>4.1155999999999997</c:v>
                </c:pt>
                <c:pt idx="177">
                  <c:v>4.1154000000000002</c:v>
                </c:pt>
                <c:pt idx="178">
                  <c:v>4.1036999999999999</c:v>
                </c:pt>
                <c:pt idx="179">
                  <c:v>4.0833000000000004</c:v>
                </c:pt>
                <c:pt idx="180">
                  <c:v>4.0521000000000003</c:v>
                </c:pt>
                <c:pt idx="181">
                  <c:v>4.0174000000000003</c:v>
                </c:pt>
                <c:pt idx="182">
                  <c:v>3.9775999999999998</c:v>
                </c:pt>
                <c:pt idx="183">
                  <c:v>3.9356</c:v>
                </c:pt>
                <c:pt idx="184">
                  <c:v>3.8932000000000002</c:v>
                </c:pt>
                <c:pt idx="185">
                  <c:v>3.8544</c:v>
                </c:pt>
                <c:pt idx="186">
                  <c:v>3.8176000000000001</c:v>
                </c:pt>
                <c:pt idx="187">
                  <c:v>3.7728000000000002</c:v>
                </c:pt>
                <c:pt idx="188">
                  <c:v>3.7246999999999999</c:v>
                </c:pt>
                <c:pt idx="189">
                  <c:v>3.6749000000000001</c:v>
                </c:pt>
                <c:pt idx="190">
                  <c:v>3.6208999999999998</c:v>
                </c:pt>
                <c:pt idx="191">
                  <c:v>3.569</c:v>
                </c:pt>
                <c:pt idx="192">
                  <c:v>3.5129999999999999</c:v>
                </c:pt>
                <c:pt idx="193">
                  <c:v>3.4651000000000001</c:v>
                </c:pt>
                <c:pt idx="194">
                  <c:v>3.4186999999999999</c:v>
                </c:pt>
                <c:pt idx="195">
                  <c:v>3.3767</c:v>
                </c:pt>
                <c:pt idx="196">
                  <c:v>3.3435000000000001</c:v>
                </c:pt>
                <c:pt idx="197">
                  <c:v>3.3098000000000001</c:v>
                </c:pt>
                <c:pt idx="198">
                  <c:v>3.2787000000000002</c:v>
                </c:pt>
                <c:pt idx="199">
                  <c:v>3.2507999999999999</c:v>
                </c:pt>
                <c:pt idx="200">
                  <c:v>3.2294</c:v>
                </c:pt>
                <c:pt idx="201">
                  <c:v>3.2031000000000001</c:v>
                </c:pt>
                <c:pt idx="202">
                  <c:v>3.1648000000000001</c:v>
                </c:pt>
                <c:pt idx="203">
                  <c:v>3.1333000000000002</c:v>
                </c:pt>
                <c:pt idx="204">
                  <c:v>3.1032000000000002</c:v>
                </c:pt>
                <c:pt idx="205">
                  <c:v>3.0615000000000001</c:v>
                </c:pt>
                <c:pt idx="206">
                  <c:v>3.0215999999999998</c:v>
                </c:pt>
                <c:pt idx="207">
                  <c:v>2.9973000000000001</c:v>
                </c:pt>
                <c:pt idx="208">
                  <c:v>2.9744000000000002</c:v>
                </c:pt>
                <c:pt idx="209">
                  <c:v>2.9558</c:v>
                </c:pt>
                <c:pt idx="210">
                  <c:v>2.9369000000000001</c:v>
                </c:pt>
                <c:pt idx="211">
                  <c:v>2.9281999999999999</c:v>
                </c:pt>
                <c:pt idx="212">
                  <c:v>2.9258999999999999</c:v>
                </c:pt>
                <c:pt idx="213">
                  <c:v>2.9380999999999999</c:v>
                </c:pt>
                <c:pt idx="214">
                  <c:v>2.9691000000000001</c:v>
                </c:pt>
                <c:pt idx="215">
                  <c:v>3.0257999999999998</c:v>
                </c:pt>
                <c:pt idx="216">
                  <c:v>3.1128999999999998</c:v>
                </c:pt>
                <c:pt idx="217">
                  <c:v>3.2153999999999998</c:v>
                </c:pt>
                <c:pt idx="218">
                  <c:v>3.3187000000000002</c:v>
                </c:pt>
                <c:pt idx="219">
                  <c:v>3.4293</c:v>
                </c:pt>
                <c:pt idx="220">
                  <c:v>3.5495000000000001</c:v>
                </c:pt>
                <c:pt idx="221">
                  <c:v>3.6764999999999999</c:v>
                </c:pt>
                <c:pt idx="222">
                  <c:v>3.8182</c:v>
                </c:pt>
                <c:pt idx="223">
                  <c:v>3.9453999999999998</c:v>
                </c:pt>
                <c:pt idx="224">
                  <c:v>4.0548000000000002</c:v>
                </c:pt>
                <c:pt idx="225">
                  <c:v>4.1421999999999999</c:v>
                </c:pt>
                <c:pt idx="226">
                  <c:v>4.2070999999999996</c:v>
                </c:pt>
                <c:pt idx="227">
                  <c:v>4.2625999999999999</c:v>
                </c:pt>
                <c:pt idx="228">
                  <c:v>4.3083999999999998</c:v>
                </c:pt>
                <c:pt idx="229">
                  <c:v>4.3449999999999998</c:v>
                </c:pt>
                <c:pt idx="230">
                  <c:v>4.3685</c:v>
                </c:pt>
                <c:pt idx="231">
                  <c:v>4.3613999999999997</c:v>
                </c:pt>
                <c:pt idx="232">
                  <c:v>4.3356000000000003</c:v>
                </c:pt>
                <c:pt idx="233">
                  <c:v>4.3087</c:v>
                </c:pt>
                <c:pt idx="234">
                  <c:v>4.2839999999999998</c:v>
                </c:pt>
                <c:pt idx="235">
                  <c:v>4.2676999999999996</c:v>
                </c:pt>
                <c:pt idx="236">
                  <c:v>4.2539999999999996</c:v>
                </c:pt>
                <c:pt idx="237">
                  <c:v>4.2423000000000002</c:v>
                </c:pt>
                <c:pt idx="238">
                  <c:v>4.2348999999999997</c:v>
                </c:pt>
                <c:pt idx="239">
                  <c:v>4.2301000000000002</c:v>
                </c:pt>
                <c:pt idx="240">
                  <c:v>4.2324999999999999</c:v>
                </c:pt>
                <c:pt idx="241">
                  <c:v>4.2403000000000004</c:v>
                </c:pt>
                <c:pt idx="242">
                  <c:v>4.2431000000000001</c:v>
                </c:pt>
                <c:pt idx="243">
                  <c:v>4.2491000000000003</c:v>
                </c:pt>
                <c:pt idx="244">
                  <c:v>4.2624000000000004</c:v>
                </c:pt>
                <c:pt idx="245">
                  <c:v>4.2877000000000001</c:v>
                </c:pt>
                <c:pt idx="246">
                  <c:v>4.3273999999999999</c:v>
                </c:pt>
                <c:pt idx="247">
                  <c:v>4.3787000000000003</c:v>
                </c:pt>
                <c:pt idx="248">
                  <c:v>4.4402999999999997</c:v>
                </c:pt>
                <c:pt idx="249">
                  <c:v>4.4999000000000002</c:v>
                </c:pt>
                <c:pt idx="250">
                  <c:v>4.5590000000000002</c:v>
                </c:pt>
                <c:pt idx="251">
                  <c:v>4.6154999999999999</c:v>
                </c:pt>
                <c:pt idx="252">
                  <c:v>4.6580000000000004</c:v>
                </c:pt>
                <c:pt idx="253">
                  <c:v>4.6924000000000001</c:v>
                </c:pt>
                <c:pt idx="254">
                  <c:v>4.7164000000000001</c:v>
                </c:pt>
                <c:pt idx="255">
                  <c:v>4.7370000000000001</c:v>
                </c:pt>
                <c:pt idx="256">
                  <c:v>4.7565</c:v>
                </c:pt>
                <c:pt idx="257">
                  <c:v>4.7786</c:v>
                </c:pt>
                <c:pt idx="258">
                  <c:v>4.8102</c:v>
                </c:pt>
                <c:pt idx="259">
                  <c:v>4.8441999999999998</c:v>
                </c:pt>
                <c:pt idx="260">
                  <c:v>4.8838999999999997</c:v>
                </c:pt>
                <c:pt idx="261">
                  <c:v>4.9237000000000002</c:v>
                </c:pt>
                <c:pt idx="262">
                  <c:v>4.9659000000000004</c:v>
                </c:pt>
                <c:pt idx="263">
                  <c:v>5.008</c:v>
                </c:pt>
                <c:pt idx="264">
                  <c:v>5.0522999999999998</c:v>
                </c:pt>
                <c:pt idx="265">
                  <c:v>5.0987999999999998</c:v>
                </c:pt>
                <c:pt idx="266">
                  <c:v>5.1524000000000001</c:v>
                </c:pt>
                <c:pt idx="267">
                  <c:v>5.2027999999999999</c:v>
                </c:pt>
                <c:pt idx="268">
                  <c:v>5.2476000000000003</c:v>
                </c:pt>
                <c:pt idx="269">
                  <c:v>5.3011999999999997</c:v>
                </c:pt>
                <c:pt idx="270">
                  <c:v>5.3627000000000002</c:v>
                </c:pt>
                <c:pt idx="271">
                  <c:v>5.4222000000000001</c:v>
                </c:pt>
                <c:pt idx="272">
                  <c:v>5.4741</c:v>
                </c:pt>
                <c:pt idx="273">
                  <c:v>5.5122999999999998</c:v>
                </c:pt>
                <c:pt idx="274">
                  <c:v>5.5366</c:v>
                </c:pt>
                <c:pt idx="275">
                  <c:v>5.5574000000000003</c:v>
                </c:pt>
                <c:pt idx="276">
                  <c:v>5.5732999999999997</c:v>
                </c:pt>
                <c:pt idx="277">
                  <c:v>5.577</c:v>
                </c:pt>
                <c:pt idx="278">
                  <c:v>5.5701000000000001</c:v>
                </c:pt>
                <c:pt idx="279">
                  <c:v>5.5637999999999996</c:v>
                </c:pt>
                <c:pt idx="280">
                  <c:v>5.5617999999999999</c:v>
                </c:pt>
                <c:pt idx="281">
                  <c:v>5.5629999999999997</c:v>
                </c:pt>
                <c:pt idx="282">
                  <c:v>5.5644</c:v>
                </c:pt>
                <c:pt idx="283">
                  <c:v>5.5656999999999996</c:v>
                </c:pt>
                <c:pt idx="284">
                  <c:v>5.5682999999999998</c:v>
                </c:pt>
                <c:pt idx="285">
                  <c:v>5.57</c:v>
                </c:pt>
                <c:pt idx="286">
                  <c:v>5.5685000000000002</c:v>
                </c:pt>
                <c:pt idx="287">
                  <c:v>5.5629</c:v>
                </c:pt>
                <c:pt idx="288">
                  <c:v>5.5522</c:v>
                </c:pt>
                <c:pt idx="289">
                  <c:v>5.5430000000000001</c:v>
                </c:pt>
                <c:pt idx="290">
                  <c:v>5.5502000000000002</c:v>
                </c:pt>
                <c:pt idx="291">
                  <c:v>5.5606</c:v>
                </c:pt>
                <c:pt idx="292">
                  <c:v>5.5705999999999998</c:v>
                </c:pt>
                <c:pt idx="293">
                  <c:v>5.5894000000000004</c:v>
                </c:pt>
                <c:pt idx="294">
                  <c:v>5.6140999999999996</c:v>
                </c:pt>
                <c:pt idx="295">
                  <c:v>5.6387</c:v>
                </c:pt>
                <c:pt idx="296">
                  <c:v>5.6582999999999997</c:v>
                </c:pt>
                <c:pt idx="297">
                  <c:v>5.6630000000000003</c:v>
                </c:pt>
                <c:pt idx="298">
                  <c:v>5.6585999999999999</c:v>
                </c:pt>
                <c:pt idx="299">
                  <c:v>5.6395</c:v>
                </c:pt>
                <c:pt idx="300">
                  <c:v>5.6116999999999999</c:v>
                </c:pt>
                <c:pt idx="301">
                  <c:v>5.5765000000000002</c:v>
                </c:pt>
                <c:pt idx="302">
                  <c:v>5.5414000000000003</c:v>
                </c:pt>
                <c:pt idx="303">
                  <c:v>5.5153999999999996</c:v>
                </c:pt>
                <c:pt idx="304">
                  <c:v>5.5063000000000004</c:v>
                </c:pt>
                <c:pt idx="305">
                  <c:v>5.5039999999999996</c:v>
                </c:pt>
                <c:pt idx="306">
                  <c:v>5.5026999999999999</c:v>
                </c:pt>
                <c:pt idx="307">
                  <c:v>5.5049999999999999</c:v>
                </c:pt>
                <c:pt idx="308">
                  <c:v>5.5049000000000001</c:v>
                </c:pt>
                <c:pt idx="309">
                  <c:v>5.5086000000000004</c:v>
                </c:pt>
                <c:pt idx="310">
                  <c:v>5.5183999999999997</c:v>
                </c:pt>
                <c:pt idx="311">
                  <c:v>5.5216000000000003</c:v>
                </c:pt>
                <c:pt idx="312">
                  <c:v>5.5148999999999999</c:v>
                </c:pt>
                <c:pt idx="313">
                  <c:v>5.4989999999999997</c:v>
                </c:pt>
                <c:pt idx="314">
                  <c:v>5.4828000000000001</c:v>
                </c:pt>
                <c:pt idx="315">
                  <c:v>5.4690000000000003</c:v>
                </c:pt>
                <c:pt idx="316">
                  <c:v>5.4644000000000004</c:v>
                </c:pt>
                <c:pt idx="317">
                  <c:v>5.4705000000000004</c:v>
                </c:pt>
                <c:pt idx="318">
                  <c:v>5.4823000000000004</c:v>
                </c:pt>
                <c:pt idx="319">
                  <c:v>5.4991000000000003</c:v>
                </c:pt>
                <c:pt idx="320">
                  <c:v>5.5270000000000001</c:v>
                </c:pt>
                <c:pt idx="321">
                  <c:v>5.5662000000000003</c:v>
                </c:pt>
                <c:pt idx="322">
                  <c:v>5.6071</c:v>
                </c:pt>
                <c:pt idx="323">
                  <c:v>5.6454000000000004</c:v>
                </c:pt>
                <c:pt idx="324">
                  <c:v>5.6734999999999998</c:v>
                </c:pt>
                <c:pt idx="325">
                  <c:v>5.6814</c:v>
                </c:pt>
                <c:pt idx="326">
                  <c:v>5.6684000000000001</c:v>
                </c:pt>
                <c:pt idx="327">
                  <c:v>5.6239999999999997</c:v>
                </c:pt>
                <c:pt idx="328">
                  <c:v>5.5622999999999996</c:v>
                </c:pt>
                <c:pt idx="329">
                  <c:v>5.4756</c:v>
                </c:pt>
                <c:pt idx="330">
                  <c:v>5.3631000000000002</c:v>
                </c:pt>
                <c:pt idx="331">
                  <c:v>5.2332999999999998</c:v>
                </c:pt>
                <c:pt idx="332">
                  <c:v>5.0937000000000001</c:v>
                </c:pt>
                <c:pt idx="333">
                  <c:v>4.9425999999999997</c:v>
                </c:pt>
                <c:pt idx="334">
                  <c:v>4.7839</c:v>
                </c:pt>
                <c:pt idx="335">
                  <c:v>4.6272000000000002</c:v>
                </c:pt>
                <c:pt idx="336">
                  <c:v>4.4877000000000002</c:v>
                </c:pt>
                <c:pt idx="337">
                  <c:v>4.3611000000000004</c:v>
                </c:pt>
                <c:pt idx="338">
                  <c:v>4.2386999999999997</c:v>
                </c:pt>
                <c:pt idx="339">
                  <c:v>4.1348000000000003</c:v>
                </c:pt>
                <c:pt idx="340">
                  <c:v>4.05</c:v>
                </c:pt>
                <c:pt idx="341">
                  <c:v>3.9769999999999999</c:v>
                </c:pt>
                <c:pt idx="342">
                  <c:v>3.9241000000000001</c:v>
                </c:pt>
                <c:pt idx="343">
                  <c:v>3.8965999999999998</c:v>
                </c:pt>
                <c:pt idx="344">
                  <c:v>3.8921999999999999</c:v>
                </c:pt>
                <c:pt idx="345">
                  <c:v>3.9144999999999999</c:v>
                </c:pt>
                <c:pt idx="346">
                  <c:v>3.9603000000000002</c:v>
                </c:pt>
                <c:pt idx="347">
                  <c:v>4.0164999999999997</c:v>
                </c:pt>
                <c:pt idx="348">
                  <c:v>4.0898000000000003</c:v>
                </c:pt>
                <c:pt idx="349">
                  <c:v>4.1920000000000002</c:v>
                </c:pt>
                <c:pt idx="350">
                  <c:v>4.3121</c:v>
                </c:pt>
                <c:pt idx="351">
                  <c:v>4.4466999999999999</c:v>
                </c:pt>
                <c:pt idx="352">
                  <c:v>4.5864000000000003</c:v>
                </c:pt>
                <c:pt idx="353">
                  <c:v>4.7214</c:v>
                </c:pt>
                <c:pt idx="354">
                  <c:v>4.8331999999999997</c:v>
                </c:pt>
                <c:pt idx="355">
                  <c:v>4.9050000000000002</c:v>
                </c:pt>
                <c:pt idx="356">
                  <c:v>4.9439000000000002</c:v>
                </c:pt>
                <c:pt idx="357">
                  <c:v>4.9617000000000004</c:v>
                </c:pt>
                <c:pt idx="358">
                  <c:v>4.9516999999999998</c:v>
                </c:pt>
                <c:pt idx="359">
                  <c:v>4.9207000000000001</c:v>
                </c:pt>
                <c:pt idx="360">
                  <c:v>4.8869999999999996</c:v>
                </c:pt>
                <c:pt idx="361">
                  <c:v>4.8686999999999996</c:v>
                </c:pt>
                <c:pt idx="362">
                  <c:v>4.8758999999999997</c:v>
                </c:pt>
                <c:pt idx="363">
                  <c:v>4.8917999999999999</c:v>
                </c:pt>
                <c:pt idx="364">
                  <c:v>4.9184999999999999</c:v>
                </c:pt>
                <c:pt idx="365">
                  <c:v>4.9603000000000002</c:v>
                </c:pt>
                <c:pt idx="366">
                  <c:v>5.0034999999999998</c:v>
                </c:pt>
                <c:pt idx="367">
                  <c:v>5.0423999999999998</c:v>
                </c:pt>
                <c:pt idx="368">
                  <c:v>5.0777000000000001</c:v>
                </c:pt>
                <c:pt idx="369">
                  <c:v>5.1092000000000004</c:v>
                </c:pt>
                <c:pt idx="370">
                  <c:v>5.1337999999999999</c:v>
                </c:pt>
                <c:pt idx="371">
                  <c:v>5.1527000000000003</c:v>
                </c:pt>
                <c:pt idx="372">
                  <c:v>5.1651999999999996</c:v>
                </c:pt>
                <c:pt idx="373">
                  <c:v>5.1757</c:v>
                </c:pt>
                <c:pt idx="374">
                  <c:v>5.1924999999999999</c:v>
                </c:pt>
                <c:pt idx="375">
                  <c:v>5.2115</c:v>
                </c:pt>
                <c:pt idx="376">
                  <c:v>5.2335000000000003</c:v>
                </c:pt>
                <c:pt idx="377">
                  <c:v>5.2607999999999997</c:v>
                </c:pt>
                <c:pt idx="378">
                  <c:v>5.2880000000000003</c:v>
                </c:pt>
                <c:pt idx="379">
                  <c:v>5.3159000000000001</c:v>
                </c:pt>
                <c:pt idx="380">
                  <c:v>5.3403</c:v>
                </c:pt>
                <c:pt idx="381">
                  <c:v>5.3639000000000001</c:v>
                </c:pt>
                <c:pt idx="382">
                  <c:v>5.3948</c:v>
                </c:pt>
                <c:pt idx="383">
                  <c:v>5.4255000000000004</c:v>
                </c:pt>
                <c:pt idx="384">
                  <c:v>5.4444999999999997</c:v>
                </c:pt>
                <c:pt idx="385">
                  <c:v>5.4516999999999998</c:v>
                </c:pt>
                <c:pt idx="386">
                  <c:v>5.4497</c:v>
                </c:pt>
                <c:pt idx="387">
                  <c:v>5.4405000000000001</c:v>
                </c:pt>
                <c:pt idx="388">
                  <c:v>5.4322999999999997</c:v>
                </c:pt>
                <c:pt idx="389">
                  <c:v>5.4256000000000002</c:v>
                </c:pt>
                <c:pt idx="390">
                  <c:v>5.4302000000000001</c:v>
                </c:pt>
                <c:pt idx="391">
                  <c:v>5.4429999999999996</c:v>
                </c:pt>
                <c:pt idx="392">
                  <c:v>5.4607000000000001</c:v>
                </c:pt>
                <c:pt idx="393">
                  <c:v>5.4816000000000003</c:v>
                </c:pt>
                <c:pt idx="394">
                  <c:v>5.5026999999999999</c:v>
                </c:pt>
                <c:pt idx="395">
                  <c:v>5.5239000000000003</c:v>
                </c:pt>
                <c:pt idx="396">
                  <c:v>5.5346000000000002</c:v>
                </c:pt>
                <c:pt idx="397">
                  <c:v>5.5387000000000004</c:v>
                </c:pt>
                <c:pt idx="398">
                  <c:v>5.5346000000000002</c:v>
                </c:pt>
                <c:pt idx="399">
                  <c:v>5.5220000000000002</c:v>
                </c:pt>
                <c:pt idx="400">
                  <c:v>5.5105000000000004</c:v>
                </c:pt>
                <c:pt idx="401">
                  <c:v>5.5094000000000003</c:v>
                </c:pt>
                <c:pt idx="402">
                  <c:v>5.52</c:v>
                </c:pt>
                <c:pt idx="403">
                  <c:v>5.5382999999999996</c:v>
                </c:pt>
                <c:pt idx="404">
                  <c:v>5.5621</c:v>
                </c:pt>
                <c:pt idx="405">
                  <c:v>5.5884</c:v>
                </c:pt>
                <c:pt idx="406">
                  <c:v>5.6082000000000001</c:v>
                </c:pt>
                <c:pt idx="407">
                  <c:v>5.6096000000000004</c:v>
                </c:pt>
                <c:pt idx="408">
                  <c:v>5.5895999999999999</c:v>
                </c:pt>
                <c:pt idx="409">
                  <c:v>5.5522999999999998</c:v>
                </c:pt>
                <c:pt idx="410">
                  <c:v>5.5063000000000004</c:v>
                </c:pt>
                <c:pt idx="411">
                  <c:v>5.4527000000000001</c:v>
                </c:pt>
                <c:pt idx="412">
                  <c:v>5.3875000000000002</c:v>
                </c:pt>
                <c:pt idx="413">
                  <c:v>5.3148999999999997</c:v>
                </c:pt>
                <c:pt idx="414">
                  <c:v>5.2355999999999998</c:v>
                </c:pt>
                <c:pt idx="415">
                  <c:v>5.1590999999999996</c:v>
                </c:pt>
                <c:pt idx="416">
                  <c:v>5.0856000000000003</c:v>
                </c:pt>
                <c:pt idx="417">
                  <c:v>5.0057999999999998</c:v>
                </c:pt>
                <c:pt idx="418">
                  <c:v>4.9332000000000003</c:v>
                </c:pt>
                <c:pt idx="419">
                  <c:v>4.8761999999999999</c:v>
                </c:pt>
                <c:pt idx="420">
                  <c:v>4.8330000000000002</c:v>
                </c:pt>
                <c:pt idx="421">
                  <c:v>4.8000999999999996</c:v>
                </c:pt>
                <c:pt idx="422">
                  <c:v>4.7751999999999999</c:v>
                </c:pt>
                <c:pt idx="423">
                  <c:v>4.7640000000000002</c:v>
                </c:pt>
                <c:pt idx="424">
                  <c:v>4.7709000000000001</c:v>
                </c:pt>
                <c:pt idx="425">
                  <c:v>4.7870999999999997</c:v>
                </c:pt>
                <c:pt idx="426">
                  <c:v>4.8079999999999998</c:v>
                </c:pt>
                <c:pt idx="427">
                  <c:v>4.8205999999999998</c:v>
                </c:pt>
                <c:pt idx="428">
                  <c:v>4.8354999999999997</c:v>
                </c:pt>
                <c:pt idx="429">
                  <c:v>4.8513000000000002</c:v>
                </c:pt>
                <c:pt idx="430">
                  <c:v>4.8601000000000001</c:v>
                </c:pt>
                <c:pt idx="431">
                  <c:v>4.8605999999999998</c:v>
                </c:pt>
                <c:pt idx="432">
                  <c:v>4.8528000000000002</c:v>
                </c:pt>
                <c:pt idx="433">
                  <c:v>4.8480999999999996</c:v>
                </c:pt>
                <c:pt idx="434">
                  <c:v>4.8512000000000004</c:v>
                </c:pt>
                <c:pt idx="435">
                  <c:v>4.8583999999999996</c:v>
                </c:pt>
                <c:pt idx="436">
                  <c:v>4.8780000000000001</c:v>
                </c:pt>
                <c:pt idx="437">
                  <c:v>4.8994999999999997</c:v>
                </c:pt>
                <c:pt idx="438">
                  <c:v>4.9226000000000001</c:v>
                </c:pt>
                <c:pt idx="439">
                  <c:v>4.9438000000000004</c:v>
                </c:pt>
                <c:pt idx="440">
                  <c:v>4.9554</c:v>
                </c:pt>
                <c:pt idx="441">
                  <c:v>4.9626999999999999</c:v>
                </c:pt>
                <c:pt idx="442">
                  <c:v>4.9706999999999999</c:v>
                </c:pt>
                <c:pt idx="443">
                  <c:v>4.9786999999999999</c:v>
                </c:pt>
                <c:pt idx="444">
                  <c:v>4.9893000000000001</c:v>
                </c:pt>
                <c:pt idx="445">
                  <c:v>4.9991000000000003</c:v>
                </c:pt>
                <c:pt idx="446">
                  <c:v>5.0133000000000001</c:v>
                </c:pt>
                <c:pt idx="447">
                  <c:v>5.0315000000000003</c:v>
                </c:pt>
                <c:pt idx="448">
                  <c:v>5.0583999999999998</c:v>
                </c:pt>
                <c:pt idx="449">
                  <c:v>5.0801999999999996</c:v>
                </c:pt>
                <c:pt idx="450">
                  <c:v>5.0970000000000004</c:v>
                </c:pt>
                <c:pt idx="451">
                  <c:v>5.1056999999999997</c:v>
                </c:pt>
                <c:pt idx="452">
                  <c:v>5.1063000000000001</c:v>
                </c:pt>
                <c:pt idx="453">
                  <c:v>5.0990000000000002</c:v>
                </c:pt>
                <c:pt idx="454">
                  <c:v>5.0837000000000003</c:v>
                </c:pt>
                <c:pt idx="455">
                  <c:v>5.0632999999999999</c:v>
                </c:pt>
                <c:pt idx="456">
                  <c:v>5.0388999999999999</c:v>
                </c:pt>
                <c:pt idx="457">
                  <c:v>5.0091999999999999</c:v>
                </c:pt>
                <c:pt idx="458">
                  <c:v>4.9675000000000002</c:v>
                </c:pt>
                <c:pt idx="459">
                  <c:v>4.9286000000000003</c:v>
                </c:pt>
                <c:pt idx="460">
                  <c:v>4.8918999999999997</c:v>
                </c:pt>
                <c:pt idx="461">
                  <c:v>4.8581000000000003</c:v>
                </c:pt>
                <c:pt idx="462">
                  <c:v>4.8307000000000002</c:v>
                </c:pt>
                <c:pt idx="463">
                  <c:v>4.8086000000000002</c:v>
                </c:pt>
                <c:pt idx="464">
                  <c:v>4.7984999999999998</c:v>
                </c:pt>
                <c:pt idx="465">
                  <c:v>4.8028000000000004</c:v>
                </c:pt>
                <c:pt idx="466">
                  <c:v>4.8159000000000001</c:v>
                </c:pt>
                <c:pt idx="467">
                  <c:v>4.8396999999999997</c:v>
                </c:pt>
                <c:pt idx="468">
                  <c:v>4.8822000000000001</c:v>
                </c:pt>
                <c:pt idx="469">
                  <c:v>4.9344000000000001</c:v>
                </c:pt>
                <c:pt idx="470">
                  <c:v>4.9934000000000003</c:v>
                </c:pt>
                <c:pt idx="471">
                  <c:v>5.0603999999999996</c:v>
                </c:pt>
                <c:pt idx="472">
                  <c:v>5.1346999999999996</c:v>
                </c:pt>
                <c:pt idx="473">
                  <c:v>5.2154999999999996</c:v>
                </c:pt>
                <c:pt idx="474">
                  <c:v>5.2971000000000004</c:v>
                </c:pt>
                <c:pt idx="475">
                  <c:v>5.367</c:v>
                </c:pt>
                <c:pt idx="476">
                  <c:v>5.4264999999999999</c:v>
                </c:pt>
                <c:pt idx="477">
                  <c:v>5.4775</c:v>
                </c:pt>
                <c:pt idx="478">
                  <c:v>5.5213000000000001</c:v>
                </c:pt>
                <c:pt idx="479">
                  <c:v>5.5662000000000003</c:v>
                </c:pt>
                <c:pt idx="480">
                  <c:v>5.6086999999999998</c:v>
                </c:pt>
                <c:pt idx="481">
                  <c:v>5.6481000000000003</c:v>
                </c:pt>
                <c:pt idx="482">
                  <c:v>5.6718999999999999</c:v>
                </c:pt>
                <c:pt idx="483">
                  <c:v>5.6776</c:v>
                </c:pt>
                <c:pt idx="484">
                  <c:v>5.6771000000000003</c:v>
                </c:pt>
                <c:pt idx="485">
                  <c:v>5.6738999999999997</c:v>
                </c:pt>
                <c:pt idx="486">
                  <c:v>5.6553000000000004</c:v>
                </c:pt>
                <c:pt idx="487">
                  <c:v>5.6420000000000003</c:v>
                </c:pt>
                <c:pt idx="488">
                  <c:v>5.6315</c:v>
                </c:pt>
                <c:pt idx="489">
                  <c:v>5.6227</c:v>
                </c:pt>
                <c:pt idx="490">
                  <c:v>5.6268000000000002</c:v>
                </c:pt>
                <c:pt idx="491">
                  <c:v>5.6433</c:v>
                </c:pt>
                <c:pt idx="492">
                  <c:v>5.6749999999999998</c:v>
                </c:pt>
                <c:pt idx="493">
                  <c:v>5.7206000000000001</c:v>
                </c:pt>
                <c:pt idx="494">
                  <c:v>5.7792000000000003</c:v>
                </c:pt>
                <c:pt idx="495">
                  <c:v>5.8433999999999999</c:v>
                </c:pt>
                <c:pt idx="496">
                  <c:v>5.9038000000000004</c:v>
                </c:pt>
                <c:pt idx="497">
                  <c:v>5.9572000000000003</c:v>
                </c:pt>
                <c:pt idx="498">
                  <c:v>6.0101000000000004</c:v>
                </c:pt>
                <c:pt idx="499">
                  <c:v>6.0579999999999998</c:v>
                </c:pt>
                <c:pt idx="500">
                  <c:v>6.1066000000000003</c:v>
                </c:pt>
                <c:pt idx="501">
                  <c:v>6.1536</c:v>
                </c:pt>
                <c:pt idx="502">
                  <c:v>6.1966000000000001</c:v>
                </c:pt>
                <c:pt idx="503">
                  <c:v>6.2355999999999998</c:v>
                </c:pt>
                <c:pt idx="504">
                  <c:v>6.2690999999999999</c:v>
                </c:pt>
                <c:pt idx="505">
                  <c:v>6.2942</c:v>
                </c:pt>
                <c:pt idx="506">
                  <c:v>6.3182</c:v>
                </c:pt>
                <c:pt idx="507">
                  <c:v>6.3452999999999999</c:v>
                </c:pt>
                <c:pt idx="508">
                  <c:v>6.3682999999999996</c:v>
                </c:pt>
                <c:pt idx="509">
                  <c:v>6.4005000000000001</c:v>
                </c:pt>
                <c:pt idx="510">
                  <c:v>6.4367000000000001</c:v>
                </c:pt>
                <c:pt idx="511">
                  <c:v>6.4775999999999998</c:v>
                </c:pt>
                <c:pt idx="512">
                  <c:v>6.5180999999999996</c:v>
                </c:pt>
                <c:pt idx="513">
                  <c:v>6.5503</c:v>
                </c:pt>
                <c:pt idx="514">
                  <c:v>6.5759999999999996</c:v>
                </c:pt>
                <c:pt idx="515">
                  <c:v>6.5891000000000002</c:v>
                </c:pt>
                <c:pt idx="516">
                  <c:v>6.5955000000000004</c:v>
                </c:pt>
                <c:pt idx="517">
                  <c:v>6.6035000000000004</c:v>
                </c:pt>
                <c:pt idx="518">
                  <c:v>6.6216999999999997</c:v>
                </c:pt>
                <c:pt idx="519">
                  <c:v>6.6459000000000001</c:v>
                </c:pt>
                <c:pt idx="520">
                  <c:v>6.6736000000000004</c:v>
                </c:pt>
                <c:pt idx="521">
                  <c:v>6.7058</c:v>
                </c:pt>
                <c:pt idx="522">
                  <c:v>6.7508999999999997</c:v>
                </c:pt>
                <c:pt idx="523">
                  <c:v>6.8098999999999998</c:v>
                </c:pt>
                <c:pt idx="524">
                  <c:v>6.8761999999999999</c:v>
                </c:pt>
                <c:pt idx="525">
                  <c:v>6.9478999999999997</c:v>
                </c:pt>
                <c:pt idx="526">
                  <c:v>7.0255000000000001</c:v>
                </c:pt>
                <c:pt idx="527">
                  <c:v>7.1043000000000003</c:v>
                </c:pt>
                <c:pt idx="528">
                  <c:v>7.1792999999999996</c:v>
                </c:pt>
                <c:pt idx="529">
                  <c:v>7.2527999999999997</c:v>
                </c:pt>
                <c:pt idx="530">
                  <c:v>7.3217999999999996</c:v>
                </c:pt>
                <c:pt idx="531">
                  <c:v>7.3859000000000004</c:v>
                </c:pt>
                <c:pt idx="532">
                  <c:v>7.4488000000000003</c:v>
                </c:pt>
                <c:pt idx="533">
                  <c:v>7.5115999999999996</c:v>
                </c:pt>
                <c:pt idx="534">
                  <c:v>7.5746000000000002</c:v>
                </c:pt>
                <c:pt idx="535">
                  <c:v>7.6376999999999997</c:v>
                </c:pt>
                <c:pt idx="536">
                  <c:v>7.7050999999999998</c:v>
                </c:pt>
                <c:pt idx="537">
                  <c:v>7.7709999999999999</c:v>
                </c:pt>
                <c:pt idx="538">
                  <c:v>7.8354999999999997</c:v>
                </c:pt>
                <c:pt idx="539">
                  <c:v>7.8897000000000004</c:v>
                </c:pt>
                <c:pt idx="540">
                  <c:v>7.9268000000000001</c:v>
                </c:pt>
                <c:pt idx="541">
                  <c:v>7.9471999999999996</c:v>
                </c:pt>
                <c:pt idx="542">
                  <c:v>7.9539</c:v>
                </c:pt>
                <c:pt idx="543">
                  <c:v>7.9551999999999996</c:v>
                </c:pt>
                <c:pt idx="544">
                  <c:v>7.9573999999999998</c:v>
                </c:pt>
                <c:pt idx="545">
                  <c:v>7.9646999999999997</c:v>
                </c:pt>
                <c:pt idx="546">
                  <c:v>7.9878999999999998</c:v>
                </c:pt>
                <c:pt idx="547">
                  <c:v>8.0220000000000002</c:v>
                </c:pt>
                <c:pt idx="548">
                  <c:v>8.0599000000000007</c:v>
                </c:pt>
                <c:pt idx="549">
                  <c:v>8.0988000000000007</c:v>
                </c:pt>
                <c:pt idx="550">
                  <c:v>8.1349999999999998</c:v>
                </c:pt>
                <c:pt idx="551">
                  <c:v>8.1664999999999992</c:v>
                </c:pt>
                <c:pt idx="552">
                  <c:v>8.1936</c:v>
                </c:pt>
                <c:pt idx="553">
                  <c:v>8.2138000000000009</c:v>
                </c:pt>
                <c:pt idx="554">
                  <c:v>8.2269000000000005</c:v>
                </c:pt>
                <c:pt idx="555">
                  <c:v>8.2408000000000001</c:v>
                </c:pt>
                <c:pt idx="556">
                  <c:v>8.2568999999999999</c:v>
                </c:pt>
                <c:pt idx="557">
                  <c:v>8.2744</c:v>
                </c:pt>
                <c:pt idx="558">
                  <c:v>8.2910000000000004</c:v>
                </c:pt>
                <c:pt idx="559">
                  <c:v>8.2977000000000007</c:v>
                </c:pt>
                <c:pt idx="560">
                  <c:v>8.2934000000000001</c:v>
                </c:pt>
                <c:pt idx="561">
                  <c:v>8.2811000000000003</c:v>
                </c:pt>
                <c:pt idx="562">
                  <c:v>8.2598000000000003</c:v>
                </c:pt>
                <c:pt idx="563">
                  <c:v>8.2279</c:v>
                </c:pt>
                <c:pt idx="564">
                  <c:v>8.2003000000000004</c:v>
                </c:pt>
                <c:pt idx="565">
                  <c:v>8.1816999999999993</c:v>
                </c:pt>
                <c:pt idx="566">
                  <c:v>8.1678999999999995</c:v>
                </c:pt>
                <c:pt idx="567">
                  <c:v>8.1672999999999991</c:v>
                </c:pt>
                <c:pt idx="568">
                  <c:v>8.1743000000000006</c:v>
                </c:pt>
                <c:pt idx="569">
                  <c:v>8.1867999999999999</c:v>
                </c:pt>
                <c:pt idx="570">
                  <c:v>8.2001000000000008</c:v>
                </c:pt>
                <c:pt idx="571">
                  <c:v>8.2148000000000003</c:v>
                </c:pt>
                <c:pt idx="572">
                  <c:v>8.2315000000000005</c:v>
                </c:pt>
                <c:pt idx="573">
                  <c:v>8.2500999999999998</c:v>
                </c:pt>
                <c:pt idx="574">
                  <c:v>8.2706</c:v>
                </c:pt>
                <c:pt idx="575">
                  <c:v>8.2986000000000004</c:v>
                </c:pt>
                <c:pt idx="576">
                  <c:v>8.3347999999999995</c:v>
                </c:pt>
                <c:pt idx="577">
                  <c:v>8.3704000000000001</c:v>
                </c:pt>
                <c:pt idx="578">
                  <c:v>8.3987999999999996</c:v>
                </c:pt>
                <c:pt idx="579">
                  <c:v>8.4306999999999999</c:v>
                </c:pt>
                <c:pt idx="580">
                  <c:v>8.4784000000000006</c:v>
                </c:pt>
                <c:pt idx="581">
                  <c:v>8.5307999999999993</c:v>
                </c:pt>
                <c:pt idx="582">
                  <c:v>8.5896000000000008</c:v>
                </c:pt>
                <c:pt idx="583">
                  <c:v>8.6524999999999999</c:v>
                </c:pt>
                <c:pt idx="584">
                  <c:v>8.7197999999999993</c:v>
                </c:pt>
                <c:pt idx="585">
                  <c:v>8.7963000000000005</c:v>
                </c:pt>
                <c:pt idx="586">
                  <c:v>8.8742999999999999</c:v>
                </c:pt>
                <c:pt idx="587">
                  <c:v>8.9548000000000005</c:v>
                </c:pt>
                <c:pt idx="588">
                  <c:v>9.0413999999999994</c:v>
                </c:pt>
                <c:pt idx="589">
                  <c:v>9.1260999999999992</c:v>
                </c:pt>
                <c:pt idx="590">
                  <c:v>9.2192000000000007</c:v>
                </c:pt>
                <c:pt idx="591">
                  <c:v>9.3110999999999997</c:v>
                </c:pt>
                <c:pt idx="592">
                  <c:v>9.3794000000000004</c:v>
                </c:pt>
                <c:pt idx="593">
                  <c:v>9.4328000000000003</c:v>
                </c:pt>
                <c:pt idx="594">
                  <c:v>9.4785000000000004</c:v>
                </c:pt>
                <c:pt idx="595">
                  <c:v>9.5037000000000003</c:v>
                </c:pt>
                <c:pt idx="596">
                  <c:v>9.5115999999999996</c:v>
                </c:pt>
                <c:pt idx="597">
                  <c:v>9.5103000000000009</c:v>
                </c:pt>
                <c:pt idx="598">
                  <c:v>9.5061999999999998</c:v>
                </c:pt>
                <c:pt idx="599">
                  <c:v>9.5093999999999994</c:v>
                </c:pt>
                <c:pt idx="600">
                  <c:v>9.5212000000000003</c:v>
                </c:pt>
                <c:pt idx="601">
                  <c:v>9.5419</c:v>
                </c:pt>
                <c:pt idx="602">
                  <c:v>9.5631000000000004</c:v>
                </c:pt>
                <c:pt idx="603">
                  <c:v>9.5767000000000007</c:v>
                </c:pt>
                <c:pt idx="604">
                  <c:v>9.5888000000000009</c:v>
                </c:pt>
                <c:pt idx="605">
                  <c:v>9.6013999999999999</c:v>
                </c:pt>
                <c:pt idx="606">
                  <c:v>9.6198999999999995</c:v>
                </c:pt>
                <c:pt idx="607">
                  <c:v>9.6340000000000003</c:v>
                </c:pt>
                <c:pt idx="608">
                  <c:v>9.6469000000000005</c:v>
                </c:pt>
                <c:pt idx="609">
                  <c:v>9.6597000000000008</c:v>
                </c:pt>
                <c:pt idx="610">
                  <c:v>9.6661000000000001</c:v>
                </c:pt>
                <c:pt idx="611">
                  <c:v>9.6671999999999993</c:v>
                </c:pt>
                <c:pt idx="612">
                  <c:v>9.6694999999999993</c:v>
                </c:pt>
                <c:pt idx="613">
                  <c:v>9.6682000000000006</c:v>
                </c:pt>
                <c:pt idx="614">
                  <c:v>9.6638000000000002</c:v>
                </c:pt>
                <c:pt idx="615">
                  <c:v>9.6515000000000004</c:v>
                </c:pt>
                <c:pt idx="616">
                  <c:v>9.625</c:v>
                </c:pt>
                <c:pt idx="617">
                  <c:v>9.5902999999999992</c:v>
                </c:pt>
                <c:pt idx="618">
                  <c:v>9.5557999999999996</c:v>
                </c:pt>
                <c:pt idx="619">
                  <c:v>9.5220000000000002</c:v>
                </c:pt>
                <c:pt idx="620">
                  <c:v>9.4951000000000008</c:v>
                </c:pt>
                <c:pt idx="621">
                  <c:v>9.4697999999999993</c:v>
                </c:pt>
                <c:pt idx="622">
                  <c:v>9.4452999999999996</c:v>
                </c:pt>
                <c:pt idx="623">
                  <c:v>9.4146999999999998</c:v>
                </c:pt>
                <c:pt idx="624">
                  <c:v>9.3709000000000007</c:v>
                </c:pt>
                <c:pt idx="625">
                  <c:v>9.3125999999999998</c:v>
                </c:pt>
                <c:pt idx="626">
                  <c:v>9.2393000000000001</c:v>
                </c:pt>
                <c:pt idx="627">
                  <c:v>9.1530000000000005</c:v>
                </c:pt>
                <c:pt idx="628">
                  <c:v>9.0678000000000001</c:v>
                </c:pt>
                <c:pt idx="629">
                  <c:v>8.9940999999999995</c:v>
                </c:pt>
                <c:pt idx="630">
                  <c:v>8.9295000000000009</c:v>
                </c:pt>
                <c:pt idx="631">
                  <c:v>8.8752999999999993</c:v>
                </c:pt>
                <c:pt idx="632">
                  <c:v>8.8086000000000002</c:v>
                </c:pt>
                <c:pt idx="633">
                  <c:v>8.7367000000000008</c:v>
                </c:pt>
                <c:pt idx="634">
                  <c:v>8.6602999999999994</c:v>
                </c:pt>
                <c:pt idx="635">
                  <c:v>8.5940999999999992</c:v>
                </c:pt>
                <c:pt idx="636">
                  <c:v>8.5484000000000009</c:v>
                </c:pt>
                <c:pt idx="637">
                  <c:v>8.5188000000000006</c:v>
                </c:pt>
                <c:pt idx="638">
                  <c:v>8.4994999999999994</c:v>
                </c:pt>
                <c:pt idx="639">
                  <c:v>8.4884000000000004</c:v>
                </c:pt>
                <c:pt idx="640">
                  <c:v>8.4817</c:v>
                </c:pt>
                <c:pt idx="641">
                  <c:v>8.4774999999999991</c:v>
                </c:pt>
                <c:pt idx="642">
                  <c:v>8.4741</c:v>
                </c:pt>
                <c:pt idx="643">
                  <c:v>8.4763000000000002</c:v>
                </c:pt>
                <c:pt idx="644">
                  <c:v>8.4870000000000001</c:v>
                </c:pt>
                <c:pt idx="645">
                  <c:v>8.5004000000000008</c:v>
                </c:pt>
                <c:pt idx="646">
                  <c:v>8.4967000000000006</c:v>
                </c:pt>
                <c:pt idx="647">
                  <c:v>8.4687999999999999</c:v>
                </c:pt>
                <c:pt idx="648">
                  <c:v>8.4172999999999991</c:v>
                </c:pt>
                <c:pt idx="649">
                  <c:v>8.3491</c:v>
                </c:pt>
                <c:pt idx="650">
                  <c:v>8.2775999999999996</c:v>
                </c:pt>
                <c:pt idx="651">
                  <c:v>8.2111999999999998</c:v>
                </c:pt>
                <c:pt idx="652">
                  <c:v>8.1405999999999992</c:v>
                </c:pt>
                <c:pt idx="653">
                  <c:v>8.0798000000000005</c:v>
                </c:pt>
                <c:pt idx="654">
                  <c:v>8.0342000000000002</c:v>
                </c:pt>
                <c:pt idx="655">
                  <c:v>7.9908000000000001</c:v>
                </c:pt>
                <c:pt idx="656">
                  <c:v>7.9515000000000002</c:v>
                </c:pt>
                <c:pt idx="657">
                  <c:v>7.9181999999999997</c:v>
                </c:pt>
                <c:pt idx="658">
                  <c:v>7.8875999999999999</c:v>
                </c:pt>
                <c:pt idx="659">
                  <c:v>7.8587999999999996</c:v>
                </c:pt>
                <c:pt idx="660">
                  <c:v>7.8293999999999997</c:v>
                </c:pt>
                <c:pt idx="661">
                  <c:v>7.8085000000000004</c:v>
                </c:pt>
                <c:pt idx="662">
                  <c:v>7.7986000000000004</c:v>
                </c:pt>
                <c:pt idx="663">
                  <c:v>7.7847999999999997</c:v>
                </c:pt>
                <c:pt idx="664">
                  <c:v>7.7675999999999998</c:v>
                </c:pt>
                <c:pt idx="665">
                  <c:v>7.7535999999999996</c:v>
                </c:pt>
                <c:pt idx="666">
                  <c:v>7.7404000000000002</c:v>
                </c:pt>
                <c:pt idx="667">
                  <c:v>7.7255000000000003</c:v>
                </c:pt>
                <c:pt idx="668">
                  <c:v>7.7043999999999997</c:v>
                </c:pt>
                <c:pt idx="669">
                  <c:v>7.6818</c:v>
                </c:pt>
                <c:pt idx="670">
                  <c:v>7.6672000000000002</c:v>
                </c:pt>
                <c:pt idx="671">
                  <c:v>7.6725000000000003</c:v>
                </c:pt>
                <c:pt idx="672">
                  <c:v>7.6885000000000003</c:v>
                </c:pt>
                <c:pt idx="673">
                  <c:v>7.7085999999999997</c:v>
                </c:pt>
                <c:pt idx="674">
                  <c:v>7.7401</c:v>
                </c:pt>
                <c:pt idx="675">
                  <c:v>7.7736999999999998</c:v>
                </c:pt>
                <c:pt idx="676">
                  <c:v>7.7923999999999998</c:v>
                </c:pt>
                <c:pt idx="677">
                  <c:v>7.7923</c:v>
                </c:pt>
                <c:pt idx="678">
                  <c:v>7.7873000000000001</c:v>
                </c:pt>
                <c:pt idx="679">
                  <c:v>7.7817999999999996</c:v>
                </c:pt>
                <c:pt idx="680">
                  <c:v>7.7663000000000002</c:v>
                </c:pt>
                <c:pt idx="681">
                  <c:v>7.7466999999999997</c:v>
                </c:pt>
                <c:pt idx="682">
                  <c:v>7.7404000000000002</c:v>
                </c:pt>
                <c:pt idx="683">
                  <c:v>7.742</c:v>
                </c:pt>
                <c:pt idx="684">
                  <c:v>7.7558999999999996</c:v>
                </c:pt>
                <c:pt idx="685">
                  <c:v>7.7789999999999999</c:v>
                </c:pt>
                <c:pt idx="686">
                  <c:v>7.7968999999999999</c:v>
                </c:pt>
                <c:pt idx="687">
                  <c:v>7.8137999999999996</c:v>
                </c:pt>
                <c:pt idx="688">
                  <c:v>7.8175999999999997</c:v>
                </c:pt>
                <c:pt idx="689">
                  <c:v>7.8030999999999997</c:v>
                </c:pt>
                <c:pt idx="690">
                  <c:v>7.7713000000000001</c:v>
                </c:pt>
                <c:pt idx="691">
                  <c:v>7.7310999999999996</c:v>
                </c:pt>
                <c:pt idx="692">
                  <c:v>7.6760000000000002</c:v>
                </c:pt>
                <c:pt idx="693">
                  <c:v>7.6124000000000001</c:v>
                </c:pt>
                <c:pt idx="694">
                  <c:v>7.5479000000000003</c:v>
                </c:pt>
                <c:pt idx="695">
                  <c:v>7.4969000000000001</c:v>
                </c:pt>
                <c:pt idx="696">
                  <c:v>7.4703999999999997</c:v>
                </c:pt>
                <c:pt idx="697">
                  <c:v>7.4768999999999997</c:v>
                </c:pt>
                <c:pt idx="698">
                  <c:v>7.5030000000000001</c:v>
                </c:pt>
                <c:pt idx="699">
                  <c:v>7.5410000000000004</c:v>
                </c:pt>
                <c:pt idx="700">
                  <c:v>7.5932000000000004</c:v>
                </c:pt>
                <c:pt idx="701">
                  <c:v>7.6534000000000004</c:v>
                </c:pt>
                <c:pt idx="702">
                  <c:v>7.7127999999999997</c:v>
                </c:pt>
                <c:pt idx="703">
                  <c:v>7.7615999999999996</c:v>
                </c:pt>
                <c:pt idx="704">
                  <c:v>7.7998000000000003</c:v>
                </c:pt>
                <c:pt idx="705">
                  <c:v>7.8259999999999996</c:v>
                </c:pt>
                <c:pt idx="706">
                  <c:v>7.8365</c:v>
                </c:pt>
                <c:pt idx="707">
                  <c:v>7.8372000000000002</c:v>
                </c:pt>
                <c:pt idx="708">
                  <c:v>7.8320999999999996</c:v>
                </c:pt>
                <c:pt idx="709">
                  <c:v>7.8281999999999998</c:v>
                </c:pt>
                <c:pt idx="710">
                  <c:v>7.8293999999999997</c:v>
                </c:pt>
                <c:pt idx="711">
                  <c:v>7.8428000000000004</c:v>
                </c:pt>
                <c:pt idx="712">
                  <c:v>7.8642000000000003</c:v>
                </c:pt>
                <c:pt idx="713">
                  <c:v>7.8863000000000003</c:v>
                </c:pt>
                <c:pt idx="714">
                  <c:v>7.9109999999999996</c:v>
                </c:pt>
                <c:pt idx="715">
                  <c:v>7.9402999999999997</c:v>
                </c:pt>
                <c:pt idx="716">
                  <c:v>7.9744000000000002</c:v>
                </c:pt>
                <c:pt idx="717">
                  <c:v>8.0079999999999991</c:v>
                </c:pt>
                <c:pt idx="718">
                  <c:v>8.0429999999999993</c:v>
                </c:pt>
                <c:pt idx="719">
                  <c:v>8.0777000000000001</c:v>
                </c:pt>
                <c:pt idx="720">
                  <c:v>8.1302000000000003</c:v>
                </c:pt>
                <c:pt idx="721">
                  <c:v>8.1858000000000004</c:v>
                </c:pt>
                <c:pt idx="722">
                  <c:v>8.2377000000000002</c:v>
                </c:pt>
                <c:pt idx="723">
                  <c:v>8.2927</c:v>
                </c:pt>
                <c:pt idx="724">
                  <c:v>8.3465000000000007</c:v>
                </c:pt>
                <c:pt idx="725">
                  <c:v>8.3901000000000003</c:v>
                </c:pt>
                <c:pt idx="726">
                  <c:v>8.4206000000000003</c:v>
                </c:pt>
                <c:pt idx="727">
                  <c:v>8.4351000000000003</c:v>
                </c:pt>
                <c:pt idx="728">
                  <c:v>8.4419000000000004</c:v>
                </c:pt>
                <c:pt idx="729">
                  <c:v>8.4461999999999993</c:v>
                </c:pt>
                <c:pt idx="730">
                  <c:v>8.4467999999999996</c:v>
                </c:pt>
                <c:pt idx="731">
                  <c:v>8.4464000000000006</c:v>
                </c:pt>
                <c:pt idx="732">
                  <c:v>8.4488000000000003</c:v>
                </c:pt>
                <c:pt idx="733">
                  <c:v>8.4504999999999999</c:v>
                </c:pt>
                <c:pt idx="734">
                  <c:v>8.4491999999999994</c:v>
                </c:pt>
                <c:pt idx="735">
                  <c:v>8.4506999999999994</c:v>
                </c:pt>
                <c:pt idx="736">
                  <c:v>8.4467999999999996</c:v>
                </c:pt>
                <c:pt idx="737">
                  <c:v>8.4457000000000004</c:v>
                </c:pt>
                <c:pt idx="738">
                  <c:v>8.4445999999999994</c:v>
                </c:pt>
                <c:pt idx="739">
                  <c:v>8.4422999999999995</c:v>
                </c:pt>
                <c:pt idx="740">
                  <c:v>8.4431999999999992</c:v>
                </c:pt>
                <c:pt idx="741">
                  <c:v>8.4482999999999997</c:v>
                </c:pt>
                <c:pt idx="742">
                  <c:v>8.4570000000000007</c:v>
                </c:pt>
                <c:pt idx="743">
                  <c:v>8.4716000000000005</c:v>
                </c:pt>
                <c:pt idx="744">
                  <c:v>8.4844000000000008</c:v>
                </c:pt>
                <c:pt idx="745">
                  <c:v>8.4969000000000001</c:v>
                </c:pt>
                <c:pt idx="746">
                  <c:v>8.5058000000000007</c:v>
                </c:pt>
                <c:pt idx="747">
                  <c:v>8.5013000000000005</c:v>
                </c:pt>
                <c:pt idx="748">
                  <c:v>8.4773999999999994</c:v>
                </c:pt>
                <c:pt idx="749">
                  <c:v>8.4443000000000001</c:v>
                </c:pt>
                <c:pt idx="750">
                  <c:v>8.4100999999999999</c:v>
                </c:pt>
                <c:pt idx="751">
                  <c:v>8.3836999999999993</c:v>
                </c:pt>
                <c:pt idx="752">
                  <c:v>8.3646999999999991</c:v>
                </c:pt>
                <c:pt idx="753">
                  <c:v>8.3482000000000003</c:v>
                </c:pt>
                <c:pt idx="754">
                  <c:v>8.3346999999999998</c:v>
                </c:pt>
                <c:pt idx="755">
                  <c:v>8.3267000000000007</c:v>
                </c:pt>
                <c:pt idx="756">
                  <c:v>8.3214000000000006</c:v>
                </c:pt>
                <c:pt idx="757">
                  <c:v>8.3167000000000009</c:v>
                </c:pt>
                <c:pt idx="758">
                  <c:v>8.3142999999999994</c:v>
                </c:pt>
                <c:pt idx="759">
                  <c:v>8.3095999999999997</c:v>
                </c:pt>
                <c:pt idx="760">
                  <c:v>8.2935999999999996</c:v>
                </c:pt>
                <c:pt idx="761">
                  <c:v>8.2695000000000007</c:v>
                </c:pt>
                <c:pt idx="762">
                  <c:v>8.2401</c:v>
                </c:pt>
                <c:pt idx="763">
                  <c:v>8.2044999999999995</c:v>
                </c:pt>
                <c:pt idx="764">
                  <c:v>8.1690000000000005</c:v>
                </c:pt>
                <c:pt idx="765">
                  <c:v>8.1351999999999993</c:v>
                </c:pt>
                <c:pt idx="766">
                  <c:v>8.1047999999999991</c:v>
                </c:pt>
                <c:pt idx="767">
                  <c:v>8.0749999999999993</c:v>
                </c:pt>
                <c:pt idx="768">
                  <c:v>8.0454000000000008</c:v>
                </c:pt>
                <c:pt idx="769">
                  <c:v>8.0161999999999995</c:v>
                </c:pt>
                <c:pt idx="770">
                  <c:v>7.9884000000000004</c:v>
                </c:pt>
                <c:pt idx="771">
                  <c:v>7.9661</c:v>
                </c:pt>
                <c:pt idx="772">
                  <c:v>7.9466000000000001</c:v>
                </c:pt>
                <c:pt idx="773">
                  <c:v>7.9273999999999996</c:v>
                </c:pt>
                <c:pt idx="774">
                  <c:v>7.9103000000000003</c:v>
                </c:pt>
                <c:pt idx="775">
                  <c:v>7.9047000000000001</c:v>
                </c:pt>
                <c:pt idx="776">
                  <c:v>7.9057000000000004</c:v>
                </c:pt>
                <c:pt idx="777">
                  <c:v>7.9160000000000004</c:v>
                </c:pt>
                <c:pt idx="778">
                  <c:v>7.9288999999999996</c:v>
                </c:pt>
                <c:pt idx="779">
                  <c:v>7.9436</c:v>
                </c:pt>
                <c:pt idx="780">
                  <c:v>7.9557000000000002</c:v>
                </c:pt>
                <c:pt idx="781">
                  <c:v>7.9698000000000002</c:v>
                </c:pt>
                <c:pt idx="782">
                  <c:v>7.9904000000000002</c:v>
                </c:pt>
                <c:pt idx="783">
                  <c:v>8.0084</c:v>
                </c:pt>
                <c:pt idx="784">
                  <c:v>8.0190000000000001</c:v>
                </c:pt>
                <c:pt idx="785">
                  <c:v>8.0077999999999996</c:v>
                </c:pt>
                <c:pt idx="786">
                  <c:v>7.9786000000000001</c:v>
                </c:pt>
                <c:pt idx="787">
                  <c:v>7.9499000000000004</c:v>
                </c:pt>
                <c:pt idx="788">
                  <c:v>7.9302999999999999</c:v>
                </c:pt>
                <c:pt idx="789">
                  <c:v>7.9298000000000002</c:v>
                </c:pt>
                <c:pt idx="790">
                  <c:v>7.9431000000000003</c:v>
                </c:pt>
                <c:pt idx="791">
                  <c:v>7.9421999999999997</c:v>
                </c:pt>
                <c:pt idx="792">
                  <c:v>7.9153000000000002</c:v>
                </c:pt>
                <c:pt idx="793">
                  <c:v>7.8757000000000001</c:v>
                </c:pt>
                <c:pt idx="794">
                  <c:v>7.8319999999999999</c:v>
                </c:pt>
                <c:pt idx="795">
                  <c:v>7.7874999999999996</c:v>
                </c:pt>
                <c:pt idx="796">
                  <c:v>7.7476000000000003</c:v>
                </c:pt>
                <c:pt idx="797">
                  <c:v>7.7024999999999997</c:v>
                </c:pt>
                <c:pt idx="798">
                  <c:v>7.6445999999999996</c:v>
                </c:pt>
                <c:pt idx="799">
                  <c:v>7.5812999999999997</c:v>
                </c:pt>
                <c:pt idx="800">
                  <c:v>7.5178000000000003</c:v>
                </c:pt>
                <c:pt idx="801">
                  <c:v>7.4734999999999996</c:v>
                </c:pt>
                <c:pt idx="802">
                  <c:v>7.4580000000000002</c:v>
                </c:pt>
                <c:pt idx="803">
                  <c:v>7.4622000000000002</c:v>
                </c:pt>
                <c:pt idx="804">
                  <c:v>7.4729000000000001</c:v>
                </c:pt>
                <c:pt idx="805">
                  <c:v>7.4785000000000004</c:v>
                </c:pt>
                <c:pt idx="806">
                  <c:v>7.4768999999999997</c:v>
                </c:pt>
                <c:pt idx="807">
                  <c:v>7.4657999999999998</c:v>
                </c:pt>
                <c:pt idx="808">
                  <c:v>7.4499000000000004</c:v>
                </c:pt>
                <c:pt idx="809">
                  <c:v>7.4257</c:v>
                </c:pt>
                <c:pt idx="810">
                  <c:v>7.3941999999999997</c:v>
                </c:pt>
                <c:pt idx="811">
                  <c:v>7.3513999999999999</c:v>
                </c:pt>
                <c:pt idx="812">
                  <c:v>7.3061999999999996</c:v>
                </c:pt>
                <c:pt idx="813">
                  <c:v>7.2507000000000001</c:v>
                </c:pt>
                <c:pt idx="814">
                  <c:v>7.1932999999999998</c:v>
                </c:pt>
                <c:pt idx="815">
                  <c:v>7.1462000000000003</c:v>
                </c:pt>
                <c:pt idx="816">
                  <c:v>7.1089000000000002</c:v>
                </c:pt>
                <c:pt idx="817">
                  <c:v>7.0735999999999999</c:v>
                </c:pt>
                <c:pt idx="818">
                  <c:v>7.0404</c:v>
                </c:pt>
                <c:pt idx="819">
                  <c:v>7.0166000000000004</c:v>
                </c:pt>
                <c:pt idx="820">
                  <c:v>7.0118</c:v>
                </c:pt>
                <c:pt idx="821">
                  <c:v>7.0255999999999998</c:v>
                </c:pt>
                <c:pt idx="822">
                  <c:v>7.0468999999999999</c:v>
                </c:pt>
                <c:pt idx="823">
                  <c:v>7.0679999999999996</c:v>
                </c:pt>
                <c:pt idx="824">
                  <c:v>7.0846</c:v>
                </c:pt>
                <c:pt idx="825">
                  <c:v>7.0993000000000004</c:v>
                </c:pt>
                <c:pt idx="826">
                  <c:v>7.1151</c:v>
                </c:pt>
                <c:pt idx="827">
                  <c:v>7.1247999999999996</c:v>
                </c:pt>
                <c:pt idx="828">
                  <c:v>7.1219000000000001</c:v>
                </c:pt>
                <c:pt idx="829">
                  <c:v>7.1006</c:v>
                </c:pt>
                <c:pt idx="830">
                  <c:v>7.0616000000000003</c:v>
                </c:pt>
                <c:pt idx="831">
                  <c:v>7.0134999999999996</c:v>
                </c:pt>
                <c:pt idx="832">
                  <c:v>6.9661999999999997</c:v>
                </c:pt>
                <c:pt idx="833">
                  <c:v>6.9321000000000002</c:v>
                </c:pt>
                <c:pt idx="834">
                  <c:v>6.9127999999999998</c:v>
                </c:pt>
                <c:pt idx="835">
                  <c:v>6.8874000000000004</c:v>
                </c:pt>
                <c:pt idx="836">
                  <c:v>6.8456999999999999</c:v>
                </c:pt>
                <c:pt idx="837">
                  <c:v>6.7998000000000003</c:v>
                </c:pt>
                <c:pt idx="838">
                  <c:v>6.7667999999999999</c:v>
                </c:pt>
                <c:pt idx="839">
                  <c:v>6.7465999999999999</c:v>
                </c:pt>
                <c:pt idx="840">
                  <c:v>6.7310999999999996</c:v>
                </c:pt>
                <c:pt idx="841">
                  <c:v>6.7175000000000002</c:v>
                </c:pt>
                <c:pt idx="842">
                  <c:v>6.7031000000000001</c:v>
                </c:pt>
                <c:pt idx="843">
                  <c:v>6.6894</c:v>
                </c:pt>
                <c:pt idx="844">
                  <c:v>6.6867999999999999</c:v>
                </c:pt>
                <c:pt idx="845">
                  <c:v>6.6985999999999999</c:v>
                </c:pt>
                <c:pt idx="846">
                  <c:v>6.7222</c:v>
                </c:pt>
                <c:pt idx="847">
                  <c:v>6.7441000000000004</c:v>
                </c:pt>
                <c:pt idx="848">
                  <c:v>6.7508999999999997</c:v>
                </c:pt>
                <c:pt idx="849">
                  <c:v>6.7346000000000004</c:v>
                </c:pt>
                <c:pt idx="850">
                  <c:v>6.7050999999999998</c:v>
                </c:pt>
                <c:pt idx="851">
                  <c:v>6.6814999999999998</c:v>
                </c:pt>
                <c:pt idx="852">
                  <c:v>6.6755000000000004</c:v>
                </c:pt>
                <c:pt idx="853">
                  <c:v>6.6863999999999999</c:v>
                </c:pt>
                <c:pt idx="854">
                  <c:v>6.7098000000000004</c:v>
                </c:pt>
                <c:pt idx="855">
                  <c:v>6.7404000000000002</c:v>
                </c:pt>
                <c:pt idx="856">
                  <c:v>6.7771999999999997</c:v>
                </c:pt>
                <c:pt idx="857">
                  <c:v>6.8216999999999999</c:v>
                </c:pt>
                <c:pt idx="858">
                  <c:v>6.8741000000000003</c:v>
                </c:pt>
                <c:pt idx="859">
                  <c:v>6.9259000000000004</c:v>
                </c:pt>
                <c:pt idx="860">
                  <c:v>6.9832999999999998</c:v>
                </c:pt>
                <c:pt idx="861">
                  <c:v>7.0404999999999998</c:v>
                </c:pt>
                <c:pt idx="862">
                  <c:v>7.0907999999999998</c:v>
                </c:pt>
                <c:pt idx="863">
                  <c:v>7.1330999999999998</c:v>
                </c:pt>
                <c:pt idx="864">
                  <c:v>7.1645000000000003</c:v>
                </c:pt>
                <c:pt idx="865">
                  <c:v>7.1914999999999996</c:v>
                </c:pt>
                <c:pt idx="866">
                  <c:v>7.2237</c:v>
                </c:pt>
                <c:pt idx="867">
                  <c:v>7.2572999999999999</c:v>
                </c:pt>
                <c:pt idx="868">
                  <c:v>7.3003999999999998</c:v>
                </c:pt>
                <c:pt idx="869">
                  <c:v>7.3531000000000004</c:v>
                </c:pt>
                <c:pt idx="870">
                  <c:v>7.4185999999999996</c:v>
                </c:pt>
                <c:pt idx="871">
                  <c:v>7.4869000000000003</c:v>
                </c:pt>
                <c:pt idx="872">
                  <c:v>7.5479000000000003</c:v>
                </c:pt>
                <c:pt idx="873">
                  <c:v>7.5928000000000004</c:v>
                </c:pt>
                <c:pt idx="874">
                  <c:v>7.6071</c:v>
                </c:pt>
                <c:pt idx="875">
                  <c:v>7.5987</c:v>
                </c:pt>
                <c:pt idx="876">
                  <c:v>7.5566000000000004</c:v>
                </c:pt>
                <c:pt idx="877">
                  <c:v>7.4932999999999996</c:v>
                </c:pt>
                <c:pt idx="878">
                  <c:v>7.4321999999999999</c:v>
                </c:pt>
                <c:pt idx="879">
                  <c:v>7.3771000000000004</c:v>
                </c:pt>
                <c:pt idx="880">
                  <c:v>7.3338000000000001</c:v>
                </c:pt>
                <c:pt idx="881">
                  <c:v>7.3202999999999996</c:v>
                </c:pt>
                <c:pt idx="882">
                  <c:v>7.3391999999999999</c:v>
                </c:pt>
                <c:pt idx="883">
                  <c:v>7.3819999999999997</c:v>
                </c:pt>
                <c:pt idx="884">
                  <c:v>7.4401999999999999</c:v>
                </c:pt>
                <c:pt idx="885">
                  <c:v>7.5004</c:v>
                </c:pt>
                <c:pt idx="886">
                  <c:v>7.5602999999999998</c:v>
                </c:pt>
                <c:pt idx="887">
                  <c:v>7.6334</c:v>
                </c:pt>
                <c:pt idx="888">
                  <c:v>7.7031999999999998</c:v>
                </c:pt>
                <c:pt idx="889">
                  <c:v>7.7592999999999996</c:v>
                </c:pt>
                <c:pt idx="890">
                  <c:v>7.8116000000000003</c:v>
                </c:pt>
                <c:pt idx="891">
                  <c:v>7.8674999999999997</c:v>
                </c:pt>
                <c:pt idx="892">
                  <c:v>7.9234999999999998</c:v>
                </c:pt>
                <c:pt idx="893">
                  <c:v>7.9759000000000002</c:v>
                </c:pt>
                <c:pt idx="894">
                  <c:v>8.0337999999999994</c:v>
                </c:pt>
                <c:pt idx="895">
                  <c:v>8.0919000000000008</c:v>
                </c:pt>
                <c:pt idx="896">
                  <c:v>8.1521000000000008</c:v>
                </c:pt>
                <c:pt idx="897">
                  <c:v>8.2110000000000003</c:v>
                </c:pt>
                <c:pt idx="898">
                  <c:v>8.2700999999999993</c:v>
                </c:pt>
                <c:pt idx="899">
                  <c:v>8.3178999999999998</c:v>
                </c:pt>
                <c:pt idx="900">
                  <c:v>8.3575999999999997</c:v>
                </c:pt>
                <c:pt idx="901">
                  <c:v>8.3949999999999996</c:v>
                </c:pt>
                <c:pt idx="902">
                  <c:v>8.4308999999999994</c:v>
                </c:pt>
                <c:pt idx="903">
                  <c:v>8.4633000000000003</c:v>
                </c:pt>
                <c:pt idx="904">
                  <c:v>8.4925999999999995</c:v>
                </c:pt>
                <c:pt idx="905">
                  <c:v>8.5210000000000008</c:v>
                </c:pt>
                <c:pt idx="906">
                  <c:v>8.5504999999999995</c:v>
                </c:pt>
                <c:pt idx="907">
                  <c:v>8.5756999999999994</c:v>
                </c:pt>
                <c:pt idx="908">
                  <c:v>8.5929000000000002</c:v>
                </c:pt>
                <c:pt idx="909">
                  <c:v>8.6013000000000002</c:v>
                </c:pt>
                <c:pt idx="910">
                  <c:v>8.6082999999999998</c:v>
                </c:pt>
                <c:pt idx="911">
                  <c:v>8.6187000000000005</c:v>
                </c:pt>
                <c:pt idx="912">
                  <c:v>8.6280000000000001</c:v>
                </c:pt>
                <c:pt idx="913">
                  <c:v>8.6359999999999992</c:v>
                </c:pt>
                <c:pt idx="914">
                  <c:v>8.6448</c:v>
                </c:pt>
                <c:pt idx="915">
                  <c:v>8.6622000000000003</c:v>
                </c:pt>
                <c:pt idx="916">
                  <c:v>8.6836000000000002</c:v>
                </c:pt>
                <c:pt idx="917">
                  <c:v>8.7012999999999998</c:v>
                </c:pt>
                <c:pt idx="918">
                  <c:v>8.7164999999999999</c:v>
                </c:pt>
                <c:pt idx="919">
                  <c:v>8.7308000000000003</c:v>
                </c:pt>
                <c:pt idx="920">
                  <c:v>8.7385000000000002</c:v>
                </c:pt>
                <c:pt idx="921">
                  <c:v>8.7418999999999993</c:v>
                </c:pt>
                <c:pt idx="922">
                  <c:v>8.7413000000000007</c:v>
                </c:pt>
                <c:pt idx="923">
                  <c:v>8.7354000000000003</c:v>
                </c:pt>
                <c:pt idx="924">
                  <c:v>8.7289999999999992</c:v>
                </c:pt>
                <c:pt idx="925">
                  <c:v>8.7236999999999991</c:v>
                </c:pt>
                <c:pt idx="926">
                  <c:v>8.7182999999999993</c:v>
                </c:pt>
                <c:pt idx="927">
                  <c:v>8.7110000000000003</c:v>
                </c:pt>
                <c:pt idx="928">
                  <c:v>8.7119999999999997</c:v>
                </c:pt>
                <c:pt idx="929">
                  <c:v>8.7270000000000003</c:v>
                </c:pt>
                <c:pt idx="930">
                  <c:v>8.7484999999999999</c:v>
                </c:pt>
                <c:pt idx="931">
                  <c:v>8.7781000000000002</c:v>
                </c:pt>
                <c:pt idx="932">
                  <c:v>8.8145000000000007</c:v>
                </c:pt>
                <c:pt idx="933">
                  <c:v>8.8493999999999993</c:v>
                </c:pt>
                <c:pt idx="934">
                  <c:v>8.8890999999999991</c:v>
                </c:pt>
                <c:pt idx="935">
                  <c:v>8.9301999999999992</c:v>
                </c:pt>
                <c:pt idx="936">
                  <c:v>8.9758999999999993</c:v>
                </c:pt>
                <c:pt idx="937">
                  <c:v>9.0248000000000008</c:v>
                </c:pt>
                <c:pt idx="938">
                  <c:v>9.0709999999999997</c:v>
                </c:pt>
                <c:pt idx="939">
                  <c:v>9.1148000000000007</c:v>
                </c:pt>
                <c:pt idx="940">
                  <c:v>9.1506000000000007</c:v>
                </c:pt>
                <c:pt idx="941">
                  <c:v>9.1773000000000007</c:v>
                </c:pt>
                <c:pt idx="942">
                  <c:v>9.1928999999999998</c:v>
                </c:pt>
                <c:pt idx="943">
                  <c:v>9.2018000000000004</c:v>
                </c:pt>
                <c:pt idx="944">
                  <c:v>9.1988000000000003</c:v>
                </c:pt>
                <c:pt idx="945">
                  <c:v>9.1852</c:v>
                </c:pt>
                <c:pt idx="946">
                  <c:v>9.1755999999999993</c:v>
                </c:pt>
                <c:pt idx="947">
                  <c:v>9.1747999999999994</c:v>
                </c:pt>
                <c:pt idx="948">
                  <c:v>9.1721000000000004</c:v>
                </c:pt>
                <c:pt idx="949">
                  <c:v>9.1675000000000004</c:v>
                </c:pt>
                <c:pt idx="950">
                  <c:v>9.1568000000000005</c:v>
                </c:pt>
                <c:pt idx="951">
                  <c:v>9.1389999999999993</c:v>
                </c:pt>
                <c:pt idx="952">
                  <c:v>9.1167999999999996</c:v>
                </c:pt>
                <c:pt idx="953">
                  <c:v>9.0882000000000005</c:v>
                </c:pt>
                <c:pt idx="954">
                  <c:v>9.0630000000000006</c:v>
                </c:pt>
                <c:pt idx="955">
                  <c:v>9.0509000000000004</c:v>
                </c:pt>
                <c:pt idx="956">
                  <c:v>9.0519999999999996</c:v>
                </c:pt>
                <c:pt idx="957">
                  <c:v>9.0702999999999996</c:v>
                </c:pt>
                <c:pt idx="958">
                  <c:v>9.0976999999999997</c:v>
                </c:pt>
                <c:pt idx="959">
                  <c:v>9.1265999999999998</c:v>
                </c:pt>
                <c:pt idx="960">
                  <c:v>9.1531000000000002</c:v>
                </c:pt>
                <c:pt idx="961">
                  <c:v>9.1735000000000007</c:v>
                </c:pt>
                <c:pt idx="962">
                  <c:v>9.1868999999999996</c:v>
                </c:pt>
                <c:pt idx="963">
                  <c:v>9.1896000000000004</c:v>
                </c:pt>
                <c:pt idx="964">
                  <c:v>9.1728000000000005</c:v>
                </c:pt>
                <c:pt idx="965">
                  <c:v>9.14</c:v>
                </c:pt>
                <c:pt idx="966">
                  <c:v>9.0978999999999992</c:v>
                </c:pt>
                <c:pt idx="967">
                  <c:v>9.0500000000000007</c:v>
                </c:pt>
                <c:pt idx="968">
                  <c:v>9.0061999999999998</c:v>
                </c:pt>
                <c:pt idx="969">
                  <c:v>8.9701000000000004</c:v>
                </c:pt>
                <c:pt idx="970">
                  <c:v>8.9365000000000006</c:v>
                </c:pt>
                <c:pt idx="971">
                  <c:v>8.8995999999999995</c:v>
                </c:pt>
                <c:pt idx="972">
                  <c:v>8.8681999999999999</c:v>
                </c:pt>
                <c:pt idx="973">
                  <c:v>8.8379999999999992</c:v>
                </c:pt>
                <c:pt idx="974">
                  <c:v>8.7982999999999993</c:v>
                </c:pt>
                <c:pt idx="975">
                  <c:v>8.7568000000000001</c:v>
                </c:pt>
                <c:pt idx="976">
                  <c:v>8.7247000000000003</c:v>
                </c:pt>
                <c:pt idx="977">
                  <c:v>8.7030999999999992</c:v>
                </c:pt>
                <c:pt idx="978">
                  <c:v>8.6826000000000008</c:v>
                </c:pt>
                <c:pt idx="979">
                  <c:v>8.6616</c:v>
                </c:pt>
                <c:pt idx="980">
                  <c:v>8.6379000000000001</c:v>
                </c:pt>
                <c:pt idx="981">
                  <c:v>8.6205999999999996</c:v>
                </c:pt>
                <c:pt idx="982">
                  <c:v>8.5960999999999999</c:v>
                </c:pt>
                <c:pt idx="983">
                  <c:v>8.5732999999999997</c:v>
                </c:pt>
                <c:pt idx="984">
                  <c:v>8.5526999999999997</c:v>
                </c:pt>
                <c:pt idx="985">
                  <c:v>8.5297999999999998</c:v>
                </c:pt>
                <c:pt idx="986">
                  <c:v>8.5068000000000001</c:v>
                </c:pt>
                <c:pt idx="987">
                  <c:v>8.4749999999999996</c:v>
                </c:pt>
                <c:pt idx="988">
                  <c:v>8.4380000000000006</c:v>
                </c:pt>
                <c:pt idx="989">
                  <c:v>8.4004999999999992</c:v>
                </c:pt>
                <c:pt idx="990">
                  <c:v>8.3703000000000003</c:v>
                </c:pt>
                <c:pt idx="991">
                  <c:v>8.3535000000000004</c:v>
                </c:pt>
                <c:pt idx="992">
                  <c:v>8.3407999999999998</c:v>
                </c:pt>
                <c:pt idx="993">
                  <c:v>8.3224</c:v>
                </c:pt>
                <c:pt idx="994">
                  <c:v>8.3016000000000005</c:v>
                </c:pt>
                <c:pt idx="995">
                  <c:v>8.282</c:v>
                </c:pt>
                <c:pt idx="996">
                  <c:v>8.2570999999999994</c:v>
                </c:pt>
                <c:pt idx="997">
                  <c:v>8.2338000000000005</c:v>
                </c:pt>
                <c:pt idx="998">
                  <c:v>8.2195999999999998</c:v>
                </c:pt>
                <c:pt idx="999">
                  <c:v>8.2142999999999997</c:v>
                </c:pt>
                <c:pt idx="1000">
                  <c:v>8.2172999999999998</c:v>
                </c:pt>
                <c:pt idx="1001">
                  <c:v>8.2270000000000003</c:v>
                </c:pt>
                <c:pt idx="1002">
                  <c:v>8.2384000000000004</c:v>
                </c:pt>
                <c:pt idx="1003">
                  <c:v>8.2530000000000001</c:v>
                </c:pt>
                <c:pt idx="1004">
                  <c:v>8.2632999999999992</c:v>
                </c:pt>
                <c:pt idx="1005">
                  <c:v>8.2721</c:v>
                </c:pt>
                <c:pt idx="1006">
                  <c:v>8.2832000000000008</c:v>
                </c:pt>
                <c:pt idx="1007">
                  <c:v>8.3023000000000007</c:v>
                </c:pt>
                <c:pt idx="1008">
                  <c:v>8.3226999999999993</c:v>
                </c:pt>
                <c:pt idx="1009">
                  <c:v>8.3467000000000002</c:v>
                </c:pt>
                <c:pt idx="1010">
                  <c:v>8.3729999999999993</c:v>
                </c:pt>
                <c:pt idx="1011">
                  <c:v>8.4013000000000009</c:v>
                </c:pt>
                <c:pt idx="1012">
                  <c:v>8.4245999999999999</c:v>
                </c:pt>
                <c:pt idx="1013">
                  <c:v>8.4383999999999997</c:v>
                </c:pt>
                <c:pt idx="1014">
                  <c:v>8.4353999999999996</c:v>
                </c:pt>
                <c:pt idx="1015">
                  <c:v>8.4138000000000002</c:v>
                </c:pt>
                <c:pt idx="1016">
                  <c:v>8.3720999999999997</c:v>
                </c:pt>
                <c:pt idx="1017">
                  <c:v>8.3265999999999991</c:v>
                </c:pt>
                <c:pt idx="1018">
                  <c:v>8.2911000000000001</c:v>
                </c:pt>
                <c:pt idx="1019">
                  <c:v>8.2688000000000006</c:v>
                </c:pt>
                <c:pt idx="1020">
                  <c:v>8.2599</c:v>
                </c:pt>
                <c:pt idx="1021">
                  <c:v>8.2588000000000008</c:v>
                </c:pt>
                <c:pt idx="1022">
                  <c:v>8.2607999999999997</c:v>
                </c:pt>
                <c:pt idx="1023">
                  <c:v>8.2642000000000007</c:v>
                </c:pt>
                <c:pt idx="1024">
                  <c:v>8.2723999999999993</c:v>
                </c:pt>
                <c:pt idx="1025">
                  <c:v>8.2860999999999994</c:v>
                </c:pt>
                <c:pt idx="1026">
                  <c:v>8.3010000000000002</c:v>
                </c:pt>
                <c:pt idx="1027">
                  <c:v>8.3123000000000005</c:v>
                </c:pt>
                <c:pt idx="1028">
                  <c:v>8.3232999999999997</c:v>
                </c:pt>
                <c:pt idx="1029">
                  <c:v>8.3285999999999998</c:v>
                </c:pt>
                <c:pt idx="1030">
                  <c:v>8.3230000000000004</c:v>
                </c:pt>
                <c:pt idx="1031">
                  <c:v>8.3153000000000006</c:v>
                </c:pt>
                <c:pt idx="1032">
                  <c:v>8.3167000000000009</c:v>
                </c:pt>
                <c:pt idx="1033">
                  <c:v>8.3389000000000006</c:v>
                </c:pt>
                <c:pt idx="1034">
                  <c:v>8.3741000000000003</c:v>
                </c:pt>
                <c:pt idx="1035">
                  <c:v>8.4257000000000009</c:v>
                </c:pt>
                <c:pt idx="1036">
                  <c:v>8.4953000000000003</c:v>
                </c:pt>
                <c:pt idx="1037">
                  <c:v>8.5661000000000005</c:v>
                </c:pt>
                <c:pt idx="1038">
                  <c:v>8.641</c:v>
                </c:pt>
                <c:pt idx="1039">
                  <c:v>8.7232000000000003</c:v>
                </c:pt>
                <c:pt idx="1040">
                  <c:v>8.8002000000000002</c:v>
                </c:pt>
                <c:pt idx="1041">
                  <c:v>8.8615999999999993</c:v>
                </c:pt>
                <c:pt idx="1042">
                  <c:v>8.8999000000000006</c:v>
                </c:pt>
                <c:pt idx="1043">
                  <c:v>8.9156999999999993</c:v>
                </c:pt>
                <c:pt idx="1044">
                  <c:v>8.9120000000000008</c:v>
                </c:pt>
                <c:pt idx="1045">
                  <c:v>8.8927999999999994</c:v>
                </c:pt>
                <c:pt idx="1046">
                  <c:v>8.8817000000000004</c:v>
                </c:pt>
                <c:pt idx="1047">
                  <c:v>8.8867999999999991</c:v>
                </c:pt>
                <c:pt idx="1048">
                  <c:v>8.9042999999999992</c:v>
                </c:pt>
                <c:pt idx="1049">
                  <c:v>8.9184000000000001</c:v>
                </c:pt>
                <c:pt idx="1050">
                  <c:v>8.9288000000000007</c:v>
                </c:pt>
                <c:pt idx="1051">
                  <c:v>8.9345999999999997</c:v>
                </c:pt>
                <c:pt idx="1052">
                  <c:v>8.9368999999999996</c:v>
                </c:pt>
                <c:pt idx="1053">
                  <c:v>8.9336000000000002</c:v>
                </c:pt>
                <c:pt idx="1054">
                  <c:v>8.9217999999999993</c:v>
                </c:pt>
                <c:pt idx="1055">
                  <c:v>8.9006000000000007</c:v>
                </c:pt>
                <c:pt idx="1056">
                  <c:v>8.8670000000000009</c:v>
                </c:pt>
                <c:pt idx="1057">
                  <c:v>8.8118999999999996</c:v>
                </c:pt>
                <c:pt idx="1058">
                  <c:v>8.7460000000000004</c:v>
                </c:pt>
                <c:pt idx="1059">
                  <c:v>8.6793999999999993</c:v>
                </c:pt>
                <c:pt idx="1060">
                  <c:v>8.6273</c:v>
                </c:pt>
                <c:pt idx="1061">
                  <c:v>8.5937000000000001</c:v>
                </c:pt>
                <c:pt idx="1062">
                  <c:v>8.5615000000000006</c:v>
                </c:pt>
                <c:pt idx="1063">
                  <c:v>8.5259</c:v>
                </c:pt>
                <c:pt idx="1064">
                  <c:v>8.4864999999999995</c:v>
                </c:pt>
                <c:pt idx="1065">
                  <c:v>8.4428000000000001</c:v>
                </c:pt>
                <c:pt idx="1066">
                  <c:v>8.3863000000000003</c:v>
                </c:pt>
                <c:pt idx="1067">
                  <c:v>8.3263999999999996</c:v>
                </c:pt>
                <c:pt idx="1068">
                  <c:v>8.2685999999999993</c:v>
                </c:pt>
                <c:pt idx="1069">
                  <c:v>8.2070000000000007</c:v>
                </c:pt>
                <c:pt idx="1070">
                  <c:v>8.1547999999999998</c:v>
                </c:pt>
                <c:pt idx="1071">
                  <c:v>8.1084999999999994</c:v>
                </c:pt>
                <c:pt idx="1072">
                  <c:v>8.0665999999999993</c:v>
                </c:pt>
                <c:pt idx="1073">
                  <c:v>8.0302000000000007</c:v>
                </c:pt>
                <c:pt idx="1074">
                  <c:v>7.9917999999999996</c:v>
                </c:pt>
                <c:pt idx="1075">
                  <c:v>7.9462000000000002</c:v>
                </c:pt>
                <c:pt idx="1076">
                  <c:v>7.907</c:v>
                </c:pt>
                <c:pt idx="1077">
                  <c:v>7.8663999999999996</c:v>
                </c:pt>
                <c:pt idx="1078">
                  <c:v>7.8022999999999998</c:v>
                </c:pt>
                <c:pt idx="1079">
                  <c:v>7.7356999999999996</c:v>
                </c:pt>
                <c:pt idx="1080">
                  <c:v>7.6726999999999999</c:v>
                </c:pt>
                <c:pt idx="1081">
                  <c:v>7.6006999999999998</c:v>
                </c:pt>
                <c:pt idx="1082">
                  <c:v>7.5209000000000001</c:v>
                </c:pt>
                <c:pt idx="1083">
                  <c:v>7.4428000000000001</c:v>
                </c:pt>
                <c:pt idx="1084">
                  <c:v>7.3676000000000004</c:v>
                </c:pt>
                <c:pt idx="1085">
                  <c:v>7.3164999999999996</c:v>
                </c:pt>
                <c:pt idx="1086">
                  <c:v>7.2835999999999999</c:v>
                </c:pt>
                <c:pt idx="1087">
                  <c:v>7.2619999999999996</c:v>
                </c:pt>
                <c:pt idx="1088">
                  <c:v>7.2657999999999996</c:v>
                </c:pt>
                <c:pt idx="1089">
                  <c:v>7.2774000000000001</c:v>
                </c:pt>
                <c:pt idx="1090">
                  <c:v>7.2987000000000002</c:v>
                </c:pt>
                <c:pt idx="1091">
                  <c:v>7.3342000000000001</c:v>
                </c:pt>
                <c:pt idx="1092">
                  <c:v>7.3876999999999997</c:v>
                </c:pt>
                <c:pt idx="1093">
                  <c:v>7.4501999999999997</c:v>
                </c:pt>
                <c:pt idx="1094">
                  <c:v>7.5115999999999996</c:v>
                </c:pt>
                <c:pt idx="1095">
                  <c:v>7.5814000000000004</c:v>
                </c:pt>
                <c:pt idx="1096">
                  <c:v>7.6482999999999999</c:v>
                </c:pt>
                <c:pt idx="1097">
                  <c:v>7.7108999999999996</c:v>
                </c:pt>
                <c:pt idx="1098">
                  <c:v>7.7683</c:v>
                </c:pt>
                <c:pt idx="1099">
                  <c:v>7.8291000000000004</c:v>
                </c:pt>
                <c:pt idx="1100">
                  <c:v>7.9012000000000002</c:v>
                </c:pt>
                <c:pt idx="1101">
                  <c:v>7.9827000000000004</c:v>
                </c:pt>
                <c:pt idx="1102">
                  <c:v>8.0890000000000004</c:v>
                </c:pt>
                <c:pt idx="1103">
                  <c:v>8.2195999999999998</c:v>
                </c:pt>
                <c:pt idx="1104">
                  <c:v>8.3653999999999993</c:v>
                </c:pt>
                <c:pt idx="1105">
                  <c:v>8.5286000000000008</c:v>
                </c:pt>
                <c:pt idx="1106">
                  <c:v>8.6991999999999994</c:v>
                </c:pt>
                <c:pt idx="1107">
                  <c:v>8.8767999999999994</c:v>
                </c:pt>
                <c:pt idx="1108">
                  <c:v>9.0559999999999992</c:v>
                </c:pt>
                <c:pt idx="1109">
                  <c:v>9.2302</c:v>
                </c:pt>
                <c:pt idx="1110">
                  <c:v>9.3984000000000005</c:v>
                </c:pt>
                <c:pt idx="1111">
                  <c:v>9.5566999999999993</c:v>
                </c:pt>
                <c:pt idx="1112">
                  <c:v>9.6969999999999992</c:v>
                </c:pt>
                <c:pt idx="1113">
                  <c:v>9.8353999999999999</c:v>
                </c:pt>
                <c:pt idx="1114">
                  <c:v>9.9718</c:v>
                </c:pt>
                <c:pt idx="1115">
                  <c:v>10.101000000000001</c:v>
                </c:pt>
                <c:pt idx="1116">
                  <c:v>10.215</c:v>
                </c:pt>
                <c:pt idx="1117">
                  <c:v>10.32</c:v>
                </c:pt>
                <c:pt idx="1118">
                  <c:v>10.420999999999999</c:v>
                </c:pt>
                <c:pt idx="1119">
                  <c:v>10.504</c:v>
                </c:pt>
                <c:pt idx="1120">
                  <c:v>10.58</c:v>
                </c:pt>
                <c:pt idx="1121">
                  <c:v>10.644</c:v>
                </c:pt>
                <c:pt idx="1122">
                  <c:v>10.692</c:v>
                </c:pt>
                <c:pt idx="1123">
                  <c:v>10.722</c:v>
                </c:pt>
                <c:pt idx="1124">
                  <c:v>10.741</c:v>
                </c:pt>
                <c:pt idx="1125">
                  <c:v>10.753</c:v>
                </c:pt>
                <c:pt idx="1126">
                  <c:v>10.766</c:v>
                </c:pt>
                <c:pt idx="1127">
                  <c:v>10.778</c:v>
                </c:pt>
                <c:pt idx="1128">
                  <c:v>10.795999999999999</c:v>
                </c:pt>
                <c:pt idx="1129">
                  <c:v>10.821</c:v>
                </c:pt>
                <c:pt idx="1130">
                  <c:v>10.852</c:v>
                </c:pt>
                <c:pt idx="1131">
                  <c:v>10.878</c:v>
                </c:pt>
                <c:pt idx="1132">
                  <c:v>10.898</c:v>
                </c:pt>
                <c:pt idx="1133">
                  <c:v>10.917</c:v>
                </c:pt>
                <c:pt idx="1134">
                  <c:v>10.941000000000001</c:v>
                </c:pt>
                <c:pt idx="1135">
                  <c:v>10.961</c:v>
                </c:pt>
                <c:pt idx="1136">
                  <c:v>10.978</c:v>
                </c:pt>
                <c:pt idx="1137">
                  <c:v>11.000999999999999</c:v>
                </c:pt>
                <c:pt idx="1138">
                  <c:v>11.031000000000001</c:v>
                </c:pt>
                <c:pt idx="1139">
                  <c:v>11.068</c:v>
                </c:pt>
                <c:pt idx="1140">
                  <c:v>11.098000000000001</c:v>
                </c:pt>
                <c:pt idx="1141">
                  <c:v>11.122999999999999</c:v>
                </c:pt>
                <c:pt idx="1142">
                  <c:v>11.151999999999999</c:v>
                </c:pt>
                <c:pt idx="1143">
                  <c:v>11.17</c:v>
                </c:pt>
                <c:pt idx="1144">
                  <c:v>11.182</c:v>
                </c:pt>
                <c:pt idx="1145">
                  <c:v>11.179</c:v>
                </c:pt>
                <c:pt idx="1146">
                  <c:v>11.164999999999999</c:v>
                </c:pt>
                <c:pt idx="1147">
                  <c:v>11.134</c:v>
                </c:pt>
                <c:pt idx="1148">
                  <c:v>11.096</c:v>
                </c:pt>
                <c:pt idx="1149">
                  <c:v>11.054</c:v>
                </c:pt>
                <c:pt idx="1150">
                  <c:v>11.013</c:v>
                </c:pt>
                <c:pt idx="1151">
                  <c:v>10.974</c:v>
                </c:pt>
                <c:pt idx="1152">
                  <c:v>10.942</c:v>
                </c:pt>
                <c:pt idx="1153">
                  <c:v>10.91</c:v>
                </c:pt>
                <c:pt idx="1154">
                  <c:v>10.879</c:v>
                </c:pt>
                <c:pt idx="1155">
                  <c:v>10.843999999999999</c:v>
                </c:pt>
                <c:pt idx="1156">
                  <c:v>10.804</c:v>
                </c:pt>
                <c:pt idx="1157">
                  <c:v>10.757</c:v>
                </c:pt>
                <c:pt idx="1158">
                  <c:v>10.702999999999999</c:v>
                </c:pt>
                <c:pt idx="1159">
                  <c:v>10.646000000000001</c:v>
                </c:pt>
                <c:pt idx="1160">
                  <c:v>10.595000000000001</c:v>
                </c:pt>
                <c:pt idx="1161">
                  <c:v>10.557</c:v>
                </c:pt>
                <c:pt idx="1162">
                  <c:v>10.523999999999999</c:v>
                </c:pt>
                <c:pt idx="1163">
                  <c:v>10.497</c:v>
                </c:pt>
                <c:pt idx="1164">
                  <c:v>10.481</c:v>
                </c:pt>
                <c:pt idx="1165">
                  <c:v>10.472</c:v>
                </c:pt>
                <c:pt idx="1166">
                  <c:v>10.458</c:v>
                </c:pt>
                <c:pt idx="1167">
                  <c:v>10.441000000000001</c:v>
                </c:pt>
                <c:pt idx="1168">
                  <c:v>10.416</c:v>
                </c:pt>
                <c:pt idx="1169">
                  <c:v>10.385</c:v>
                </c:pt>
                <c:pt idx="1170">
                  <c:v>10.359</c:v>
                </c:pt>
                <c:pt idx="1171">
                  <c:v>10.339</c:v>
                </c:pt>
                <c:pt idx="1172">
                  <c:v>10.327999999999999</c:v>
                </c:pt>
                <c:pt idx="1173">
                  <c:v>10.329000000000001</c:v>
                </c:pt>
                <c:pt idx="1174">
                  <c:v>10.333</c:v>
                </c:pt>
                <c:pt idx="1175">
                  <c:v>10.343</c:v>
                </c:pt>
                <c:pt idx="1176">
                  <c:v>10.37</c:v>
                </c:pt>
                <c:pt idx="1177">
                  <c:v>10.406000000000001</c:v>
                </c:pt>
                <c:pt idx="1178">
                  <c:v>10.433999999999999</c:v>
                </c:pt>
                <c:pt idx="1179">
                  <c:v>10.456</c:v>
                </c:pt>
                <c:pt idx="1180">
                  <c:v>10.478</c:v>
                </c:pt>
                <c:pt idx="1181">
                  <c:v>10.487</c:v>
                </c:pt>
                <c:pt idx="1182">
                  <c:v>10.481999999999999</c:v>
                </c:pt>
                <c:pt idx="1183">
                  <c:v>10.47</c:v>
                </c:pt>
                <c:pt idx="1184">
                  <c:v>10.45</c:v>
                </c:pt>
                <c:pt idx="1185">
                  <c:v>10.427</c:v>
                </c:pt>
                <c:pt idx="1186">
                  <c:v>10.406000000000001</c:v>
                </c:pt>
                <c:pt idx="1187">
                  <c:v>10.391999999999999</c:v>
                </c:pt>
                <c:pt idx="1188">
                  <c:v>10.374000000000001</c:v>
                </c:pt>
                <c:pt idx="1189">
                  <c:v>10.34</c:v>
                </c:pt>
                <c:pt idx="1190">
                  <c:v>10.285</c:v>
                </c:pt>
                <c:pt idx="1191">
                  <c:v>10.220000000000001</c:v>
                </c:pt>
                <c:pt idx="1192">
                  <c:v>10.153</c:v>
                </c:pt>
                <c:pt idx="1193">
                  <c:v>10.082000000000001</c:v>
                </c:pt>
                <c:pt idx="1194">
                  <c:v>10.023999999999999</c:v>
                </c:pt>
                <c:pt idx="1195">
                  <c:v>9.9819999999999993</c:v>
                </c:pt>
                <c:pt idx="1196">
                  <c:v>9.9566999999999997</c:v>
                </c:pt>
                <c:pt idx="1197">
                  <c:v>9.9472000000000005</c:v>
                </c:pt>
                <c:pt idx="1198">
                  <c:v>9.9586000000000006</c:v>
                </c:pt>
                <c:pt idx="1199">
                  <c:v>9.9885999999999999</c:v>
                </c:pt>
                <c:pt idx="1200">
                  <c:v>10.028</c:v>
                </c:pt>
                <c:pt idx="1201">
                  <c:v>10.058999999999999</c:v>
                </c:pt>
                <c:pt idx="1202">
                  <c:v>10.065</c:v>
                </c:pt>
                <c:pt idx="1203">
                  <c:v>10.048999999999999</c:v>
                </c:pt>
                <c:pt idx="1204">
                  <c:v>10.022</c:v>
                </c:pt>
                <c:pt idx="1205">
                  <c:v>9.9875000000000007</c:v>
                </c:pt>
                <c:pt idx="1206">
                  <c:v>9.9466000000000001</c:v>
                </c:pt>
                <c:pt idx="1207">
                  <c:v>9.8942999999999994</c:v>
                </c:pt>
                <c:pt idx="1208">
                  <c:v>9.8240999999999996</c:v>
                </c:pt>
                <c:pt idx="1209">
                  <c:v>9.7439999999999998</c:v>
                </c:pt>
                <c:pt idx="1210">
                  <c:v>9.6608000000000001</c:v>
                </c:pt>
                <c:pt idx="1211">
                  <c:v>9.5840999999999994</c:v>
                </c:pt>
                <c:pt idx="1212">
                  <c:v>9.5264000000000006</c:v>
                </c:pt>
                <c:pt idx="1213">
                  <c:v>9.4821000000000009</c:v>
                </c:pt>
                <c:pt idx="1214">
                  <c:v>9.4490999999999996</c:v>
                </c:pt>
                <c:pt idx="1215">
                  <c:v>9.4293999999999993</c:v>
                </c:pt>
                <c:pt idx="1216">
                  <c:v>9.4414999999999996</c:v>
                </c:pt>
                <c:pt idx="1217">
                  <c:v>9.5033999999999992</c:v>
                </c:pt>
                <c:pt idx="1218">
                  <c:v>9.5847999999999995</c:v>
                </c:pt>
                <c:pt idx="1219">
                  <c:v>9.6771999999999991</c:v>
                </c:pt>
                <c:pt idx="1220">
                  <c:v>9.7659000000000002</c:v>
                </c:pt>
                <c:pt idx="1221">
                  <c:v>9.8406000000000002</c:v>
                </c:pt>
                <c:pt idx="1222">
                  <c:v>9.8991000000000007</c:v>
                </c:pt>
                <c:pt idx="1223">
                  <c:v>9.9385999999999992</c:v>
                </c:pt>
                <c:pt idx="1224">
                  <c:v>9.9643999999999995</c:v>
                </c:pt>
                <c:pt idx="1225">
                  <c:v>9.9795999999999996</c:v>
                </c:pt>
                <c:pt idx="1226">
                  <c:v>9.9888999999999992</c:v>
                </c:pt>
                <c:pt idx="1227">
                  <c:v>9.9819999999999993</c:v>
                </c:pt>
                <c:pt idx="1228">
                  <c:v>9.9608000000000008</c:v>
                </c:pt>
                <c:pt idx="1229">
                  <c:v>9.9422999999999995</c:v>
                </c:pt>
                <c:pt idx="1230">
                  <c:v>9.9307999999999996</c:v>
                </c:pt>
                <c:pt idx="1231">
                  <c:v>9.9282000000000004</c:v>
                </c:pt>
                <c:pt idx="1232">
                  <c:v>9.9357000000000006</c:v>
                </c:pt>
                <c:pt idx="1233">
                  <c:v>9.9562000000000008</c:v>
                </c:pt>
                <c:pt idx="1234">
                  <c:v>9.9791000000000007</c:v>
                </c:pt>
                <c:pt idx="1235">
                  <c:v>10.010999999999999</c:v>
                </c:pt>
                <c:pt idx="1236">
                  <c:v>10.06</c:v>
                </c:pt>
                <c:pt idx="1237">
                  <c:v>10.122999999999999</c:v>
                </c:pt>
                <c:pt idx="1238">
                  <c:v>10.202999999999999</c:v>
                </c:pt>
                <c:pt idx="1239">
                  <c:v>10.297000000000001</c:v>
                </c:pt>
                <c:pt idx="1240">
                  <c:v>10.407999999999999</c:v>
                </c:pt>
                <c:pt idx="1241">
                  <c:v>10.525</c:v>
                </c:pt>
                <c:pt idx="1242">
                  <c:v>10.638999999999999</c:v>
                </c:pt>
                <c:pt idx="1243">
                  <c:v>10.733000000000001</c:v>
                </c:pt>
                <c:pt idx="1244">
                  <c:v>10.805999999999999</c:v>
                </c:pt>
                <c:pt idx="1245">
                  <c:v>10.862</c:v>
                </c:pt>
                <c:pt idx="1246">
                  <c:v>10.911</c:v>
                </c:pt>
                <c:pt idx="1247">
                  <c:v>10.958</c:v>
                </c:pt>
                <c:pt idx="1248">
                  <c:v>11.007</c:v>
                </c:pt>
                <c:pt idx="1249">
                  <c:v>11.058</c:v>
                </c:pt>
                <c:pt idx="1250">
                  <c:v>11.109</c:v>
                </c:pt>
                <c:pt idx="1251">
                  <c:v>11.15</c:v>
                </c:pt>
                <c:pt idx="1252">
                  <c:v>11.177</c:v>
                </c:pt>
                <c:pt idx="1253">
                  <c:v>11.19</c:v>
                </c:pt>
                <c:pt idx="1254">
                  <c:v>11.195</c:v>
                </c:pt>
                <c:pt idx="1255">
                  <c:v>11.191000000000001</c:v>
                </c:pt>
                <c:pt idx="1256">
                  <c:v>11.172000000000001</c:v>
                </c:pt>
                <c:pt idx="1257">
                  <c:v>11.147</c:v>
                </c:pt>
                <c:pt idx="1258">
                  <c:v>11.122999999999999</c:v>
                </c:pt>
                <c:pt idx="1259">
                  <c:v>11.109</c:v>
                </c:pt>
                <c:pt idx="1260">
                  <c:v>11.112</c:v>
                </c:pt>
                <c:pt idx="1261">
                  <c:v>11.131</c:v>
                </c:pt>
                <c:pt idx="1262">
                  <c:v>11.163</c:v>
                </c:pt>
                <c:pt idx="1263">
                  <c:v>11.211</c:v>
                </c:pt>
                <c:pt idx="1264">
                  <c:v>11.265000000000001</c:v>
                </c:pt>
                <c:pt idx="1265">
                  <c:v>11.311999999999999</c:v>
                </c:pt>
                <c:pt idx="1266">
                  <c:v>11.353</c:v>
                </c:pt>
                <c:pt idx="1267">
                  <c:v>11.385999999999999</c:v>
                </c:pt>
                <c:pt idx="1268">
                  <c:v>11.416</c:v>
                </c:pt>
                <c:pt idx="1269">
                  <c:v>11.45</c:v>
                </c:pt>
                <c:pt idx="1270">
                  <c:v>11.506</c:v>
                </c:pt>
                <c:pt idx="1271">
                  <c:v>11.523999999999999</c:v>
                </c:pt>
                <c:pt idx="1272">
                  <c:v>11.557</c:v>
                </c:pt>
                <c:pt idx="1273">
                  <c:v>11.582000000000001</c:v>
                </c:pt>
                <c:pt idx="1274">
                  <c:v>11.608000000000001</c:v>
                </c:pt>
                <c:pt idx="1275">
                  <c:v>11.629</c:v>
                </c:pt>
                <c:pt idx="1276">
                  <c:v>11.645</c:v>
                </c:pt>
                <c:pt idx="1277">
                  <c:v>11.663</c:v>
                </c:pt>
                <c:pt idx="1278">
                  <c:v>11.682</c:v>
                </c:pt>
                <c:pt idx="1279">
                  <c:v>11.696999999999999</c:v>
                </c:pt>
                <c:pt idx="1280">
                  <c:v>11.714</c:v>
                </c:pt>
                <c:pt idx="1281">
                  <c:v>11.726000000000001</c:v>
                </c:pt>
                <c:pt idx="1282">
                  <c:v>11.728999999999999</c:v>
                </c:pt>
                <c:pt idx="1283">
                  <c:v>11.728999999999999</c:v>
                </c:pt>
                <c:pt idx="1284">
                  <c:v>11.733000000000001</c:v>
                </c:pt>
                <c:pt idx="1285">
                  <c:v>11.739000000000001</c:v>
                </c:pt>
                <c:pt idx="1286">
                  <c:v>11.746</c:v>
                </c:pt>
                <c:pt idx="1287">
                  <c:v>11.760999999999999</c:v>
                </c:pt>
                <c:pt idx="1288">
                  <c:v>11.786</c:v>
                </c:pt>
                <c:pt idx="1289">
                  <c:v>11.82</c:v>
                </c:pt>
                <c:pt idx="1290">
                  <c:v>11.871</c:v>
                </c:pt>
                <c:pt idx="1291">
                  <c:v>11.936</c:v>
                </c:pt>
                <c:pt idx="1292">
                  <c:v>12.005000000000001</c:v>
                </c:pt>
                <c:pt idx="1293">
                  <c:v>12.08</c:v>
                </c:pt>
                <c:pt idx="1294">
                  <c:v>12.170999999999999</c:v>
                </c:pt>
                <c:pt idx="1295">
                  <c:v>12.272</c:v>
                </c:pt>
                <c:pt idx="1296">
                  <c:v>12.377000000000001</c:v>
                </c:pt>
                <c:pt idx="1297">
                  <c:v>12.476000000000001</c:v>
                </c:pt>
                <c:pt idx="1298">
                  <c:v>12.568</c:v>
                </c:pt>
                <c:pt idx="1299">
                  <c:v>12.66</c:v>
                </c:pt>
                <c:pt idx="1300">
                  <c:v>12.757999999999999</c:v>
                </c:pt>
                <c:pt idx="1301">
                  <c:v>12.865</c:v>
                </c:pt>
                <c:pt idx="1302">
                  <c:v>12.978999999999999</c:v>
                </c:pt>
                <c:pt idx="1303">
                  <c:v>13.1</c:v>
                </c:pt>
                <c:pt idx="1304">
                  <c:v>13.231</c:v>
                </c:pt>
                <c:pt idx="1305">
                  <c:v>13.367000000000001</c:v>
                </c:pt>
                <c:pt idx="1306">
                  <c:v>13.502000000000001</c:v>
                </c:pt>
                <c:pt idx="1307">
                  <c:v>13.627000000000001</c:v>
                </c:pt>
                <c:pt idx="1308">
                  <c:v>13.737</c:v>
                </c:pt>
                <c:pt idx="1309">
                  <c:v>13.84</c:v>
                </c:pt>
                <c:pt idx="1310">
                  <c:v>13.943</c:v>
                </c:pt>
                <c:pt idx="1311">
                  <c:v>14.031000000000001</c:v>
                </c:pt>
                <c:pt idx="1312">
                  <c:v>14.101000000000001</c:v>
                </c:pt>
                <c:pt idx="1313">
                  <c:v>14.156000000000001</c:v>
                </c:pt>
                <c:pt idx="1314">
                  <c:v>14.196999999999999</c:v>
                </c:pt>
                <c:pt idx="1315">
                  <c:v>14.233000000000001</c:v>
                </c:pt>
                <c:pt idx="1316">
                  <c:v>14.266</c:v>
                </c:pt>
                <c:pt idx="1317">
                  <c:v>14.294</c:v>
                </c:pt>
                <c:pt idx="1318">
                  <c:v>14.304</c:v>
                </c:pt>
                <c:pt idx="1319">
                  <c:v>14.302</c:v>
                </c:pt>
                <c:pt idx="1320">
                  <c:v>14.288</c:v>
                </c:pt>
                <c:pt idx="1321">
                  <c:v>14.265000000000001</c:v>
                </c:pt>
                <c:pt idx="1322">
                  <c:v>14.25</c:v>
                </c:pt>
                <c:pt idx="1323">
                  <c:v>14.242000000000001</c:v>
                </c:pt>
                <c:pt idx="1324">
                  <c:v>14.24</c:v>
                </c:pt>
                <c:pt idx="1325">
                  <c:v>14.25</c:v>
                </c:pt>
                <c:pt idx="1326">
                  <c:v>14.265000000000001</c:v>
                </c:pt>
                <c:pt idx="1327">
                  <c:v>14.292</c:v>
                </c:pt>
                <c:pt idx="1328">
                  <c:v>14.311</c:v>
                </c:pt>
                <c:pt idx="1329">
                  <c:v>14.307</c:v>
                </c:pt>
                <c:pt idx="1330">
                  <c:v>14.286</c:v>
                </c:pt>
                <c:pt idx="1331">
                  <c:v>14.247999999999999</c:v>
                </c:pt>
                <c:pt idx="1332">
                  <c:v>14.2</c:v>
                </c:pt>
                <c:pt idx="1333">
                  <c:v>14.138999999999999</c:v>
                </c:pt>
                <c:pt idx="1334">
                  <c:v>14.064</c:v>
                </c:pt>
                <c:pt idx="1335">
                  <c:v>13.98</c:v>
                </c:pt>
                <c:pt idx="1336">
                  <c:v>13.888999999999999</c:v>
                </c:pt>
                <c:pt idx="1337">
                  <c:v>13.785</c:v>
                </c:pt>
                <c:pt idx="1338">
                  <c:v>13.677</c:v>
                </c:pt>
                <c:pt idx="1339">
                  <c:v>13.571</c:v>
                </c:pt>
                <c:pt idx="1340">
                  <c:v>13.47</c:v>
                </c:pt>
                <c:pt idx="1341">
                  <c:v>13.374000000000001</c:v>
                </c:pt>
                <c:pt idx="1342">
                  <c:v>13.292</c:v>
                </c:pt>
                <c:pt idx="1343">
                  <c:v>13.217000000000001</c:v>
                </c:pt>
                <c:pt idx="1344">
                  <c:v>13.138</c:v>
                </c:pt>
                <c:pt idx="1345">
                  <c:v>13.058</c:v>
                </c:pt>
                <c:pt idx="1346">
                  <c:v>12.97</c:v>
                </c:pt>
                <c:pt idx="1347">
                  <c:v>12.888999999999999</c:v>
                </c:pt>
                <c:pt idx="1348">
                  <c:v>12.811999999999999</c:v>
                </c:pt>
                <c:pt idx="1349">
                  <c:v>12.741</c:v>
                </c:pt>
                <c:pt idx="1350">
                  <c:v>12.67</c:v>
                </c:pt>
                <c:pt idx="1351">
                  <c:v>12.605</c:v>
                </c:pt>
                <c:pt idx="1352">
                  <c:v>12.542</c:v>
                </c:pt>
                <c:pt idx="1353">
                  <c:v>12.473000000000001</c:v>
                </c:pt>
                <c:pt idx="1354">
                  <c:v>12.420999999999999</c:v>
                </c:pt>
                <c:pt idx="1355">
                  <c:v>12.385999999999999</c:v>
                </c:pt>
                <c:pt idx="1356">
                  <c:v>12.352</c:v>
                </c:pt>
                <c:pt idx="1357">
                  <c:v>12.307</c:v>
                </c:pt>
                <c:pt idx="1358">
                  <c:v>12.256</c:v>
                </c:pt>
                <c:pt idx="1359">
                  <c:v>12.196999999999999</c:v>
                </c:pt>
                <c:pt idx="1360">
                  <c:v>12.12</c:v>
                </c:pt>
                <c:pt idx="1361">
                  <c:v>12.05</c:v>
                </c:pt>
                <c:pt idx="1362">
                  <c:v>11.986000000000001</c:v>
                </c:pt>
                <c:pt idx="1363">
                  <c:v>11.922000000000001</c:v>
                </c:pt>
                <c:pt idx="1364">
                  <c:v>11.881</c:v>
                </c:pt>
                <c:pt idx="1365">
                  <c:v>11.867000000000001</c:v>
                </c:pt>
                <c:pt idx="1366">
                  <c:v>11.866</c:v>
                </c:pt>
                <c:pt idx="1367">
                  <c:v>11.866</c:v>
                </c:pt>
                <c:pt idx="1368">
                  <c:v>11.86</c:v>
                </c:pt>
                <c:pt idx="1369">
                  <c:v>11.843999999999999</c:v>
                </c:pt>
                <c:pt idx="1370">
                  <c:v>11.818</c:v>
                </c:pt>
                <c:pt idx="1371">
                  <c:v>11.785</c:v>
                </c:pt>
                <c:pt idx="1372">
                  <c:v>11.752000000000001</c:v>
                </c:pt>
                <c:pt idx="1373">
                  <c:v>11.726000000000001</c:v>
                </c:pt>
                <c:pt idx="1374">
                  <c:v>11.71</c:v>
                </c:pt>
                <c:pt idx="1375">
                  <c:v>11.702999999999999</c:v>
                </c:pt>
                <c:pt idx="1376">
                  <c:v>11.701000000000001</c:v>
                </c:pt>
                <c:pt idx="1377">
                  <c:v>11.696999999999999</c:v>
                </c:pt>
                <c:pt idx="1378">
                  <c:v>11.688000000000001</c:v>
                </c:pt>
                <c:pt idx="1379">
                  <c:v>11.675000000000001</c:v>
                </c:pt>
                <c:pt idx="1380">
                  <c:v>11.669</c:v>
                </c:pt>
                <c:pt idx="1381">
                  <c:v>11.667999999999999</c:v>
                </c:pt>
                <c:pt idx="1382">
                  <c:v>11.657999999999999</c:v>
                </c:pt>
                <c:pt idx="1383">
                  <c:v>11.657</c:v>
                </c:pt>
                <c:pt idx="1384">
                  <c:v>11.666</c:v>
                </c:pt>
                <c:pt idx="1385">
                  <c:v>11.678000000000001</c:v>
                </c:pt>
                <c:pt idx="1386">
                  <c:v>11.696999999999999</c:v>
                </c:pt>
                <c:pt idx="1387">
                  <c:v>11.724</c:v>
                </c:pt>
                <c:pt idx="1388">
                  <c:v>11.752000000000001</c:v>
                </c:pt>
                <c:pt idx="1389">
                  <c:v>11.79</c:v>
                </c:pt>
                <c:pt idx="1390">
                  <c:v>11.840999999999999</c:v>
                </c:pt>
                <c:pt idx="1391">
                  <c:v>11.9</c:v>
                </c:pt>
                <c:pt idx="1392">
                  <c:v>11.965999999999999</c:v>
                </c:pt>
                <c:pt idx="1393">
                  <c:v>12.034000000000001</c:v>
                </c:pt>
                <c:pt idx="1394">
                  <c:v>12.101000000000001</c:v>
                </c:pt>
                <c:pt idx="1395">
                  <c:v>12.166</c:v>
                </c:pt>
                <c:pt idx="1396">
                  <c:v>12.234999999999999</c:v>
                </c:pt>
                <c:pt idx="1397">
                  <c:v>12.29</c:v>
                </c:pt>
                <c:pt idx="1398">
                  <c:v>12.327</c:v>
                </c:pt>
                <c:pt idx="1399">
                  <c:v>12.359</c:v>
                </c:pt>
                <c:pt idx="1400">
                  <c:v>12.391999999999999</c:v>
                </c:pt>
                <c:pt idx="1401">
                  <c:v>12.429</c:v>
                </c:pt>
                <c:pt idx="1402">
                  <c:v>12.481999999999999</c:v>
                </c:pt>
                <c:pt idx="1403">
                  <c:v>12.552</c:v>
                </c:pt>
                <c:pt idx="1404">
                  <c:v>12.632999999999999</c:v>
                </c:pt>
                <c:pt idx="1405">
                  <c:v>12.73</c:v>
                </c:pt>
                <c:pt idx="1406">
                  <c:v>12.840999999999999</c:v>
                </c:pt>
                <c:pt idx="1407">
                  <c:v>12.965</c:v>
                </c:pt>
                <c:pt idx="1408">
                  <c:v>13.095000000000001</c:v>
                </c:pt>
                <c:pt idx="1409">
                  <c:v>13.223000000000001</c:v>
                </c:pt>
                <c:pt idx="1410">
                  <c:v>13.340999999999999</c:v>
                </c:pt>
                <c:pt idx="1411">
                  <c:v>13.457000000000001</c:v>
                </c:pt>
                <c:pt idx="1412">
                  <c:v>13.574999999999999</c:v>
                </c:pt>
                <c:pt idx="1413">
                  <c:v>13.683999999999999</c:v>
                </c:pt>
                <c:pt idx="1414">
                  <c:v>13.791</c:v>
                </c:pt>
                <c:pt idx="1415">
                  <c:v>13.898999999999999</c:v>
                </c:pt>
                <c:pt idx="1416">
                  <c:v>14.009</c:v>
                </c:pt>
                <c:pt idx="1417">
                  <c:v>14.122999999999999</c:v>
                </c:pt>
                <c:pt idx="1418">
                  <c:v>14.242000000000001</c:v>
                </c:pt>
                <c:pt idx="1419">
                  <c:v>14.366</c:v>
                </c:pt>
                <c:pt idx="1420">
                  <c:v>14.499000000000001</c:v>
                </c:pt>
                <c:pt idx="1421">
                  <c:v>14.64</c:v>
                </c:pt>
                <c:pt idx="1422">
                  <c:v>14.791</c:v>
                </c:pt>
                <c:pt idx="1423">
                  <c:v>14.952999999999999</c:v>
                </c:pt>
                <c:pt idx="1424">
                  <c:v>15.12</c:v>
                </c:pt>
                <c:pt idx="1425">
                  <c:v>15.295</c:v>
                </c:pt>
                <c:pt idx="1426">
                  <c:v>15.483000000000001</c:v>
                </c:pt>
                <c:pt idx="1427">
                  <c:v>15.680999999999999</c:v>
                </c:pt>
                <c:pt idx="1428">
                  <c:v>15.89</c:v>
                </c:pt>
                <c:pt idx="1429">
                  <c:v>16.100000000000001</c:v>
                </c:pt>
                <c:pt idx="1430">
                  <c:v>16.318999999999999</c:v>
                </c:pt>
                <c:pt idx="1431">
                  <c:v>16.541</c:v>
                </c:pt>
                <c:pt idx="1432">
                  <c:v>16.763999999999999</c:v>
                </c:pt>
                <c:pt idx="1433">
                  <c:v>16.986999999999998</c:v>
                </c:pt>
                <c:pt idx="1434">
                  <c:v>17.212</c:v>
                </c:pt>
                <c:pt idx="1435">
                  <c:v>17.434999999999999</c:v>
                </c:pt>
                <c:pt idx="1436">
                  <c:v>17.655000000000001</c:v>
                </c:pt>
                <c:pt idx="1437">
                  <c:v>17.881</c:v>
                </c:pt>
                <c:pt idx="1438">
                  <c:v>18.099</c:v>
                </c:pt>
                <c:pt idx="1439">
                  <c:v>18.309999999999999</c:v>
                </c:pt>
                <c:pt idx="1440">
                  <c:v>18.527999999999999</c:v>
                </c:pt>
                <c:pt idx="1441">
                  <c:v>18.748999999999999</c:v>
                </c:pt>
                <c:pt idx="1442">
                  <c:v>18.965</c:v>
                </c:pt>
                <c:pt idx="1443">
                  <c:v>19.183</c:v>
                </c:pt>
                <c:pt idx="1444">
                  <c:v>19.402000000000001</c:v>
                </c:pt>
                <c:pt idx="1445">
                  <c:v>19.623000000000001</c:v>
                </c:pt>
                <c:pt idx="1446">
                  <c:v>19.847000000000001</c:v>
                </c:pt>
                <c:pt idx="1447">
                  <c:v>20.067</c:v>
                </c:pt>
                <c:pt idx="1448">
                  <c:v>20.280999999999999</c:v>
                </c:pt>
                <c:pt idx="1449">
                  <c:v>20.501999999999999</c:v>
                </c:pt>
                <c:pt idx="1450">
                  <c:v>20.72</c:v>
                </c:pt>
                <c:pt idx="1451">
                  <c:v>20.927</c:v>
                </c:pt>
                <c:pt idx="1452">
                  <c:v>21.117999999999999</c:v>
                </c:pt>
                <c:pt idx="1453">
                  <c:v>21.298999999999999</c:v>
                </c:pt>
                <c:pt idx="1454">
                  <c:v>21.478999999999999</c:v>
                </c:pt>
                <c:pt idx="1455">
                  <c:v>21.646000000000001</c:v>
                </c:pt>
                <c:pt idx="1456">
                  <c:v>21.815000000000001</c:v>
                </c:pt>
                <c:pt idx="1457">
                  <c:v>21.986000000000001</c:v>
                </c:pt>
                <c:pt idx="1458">
                  <c:v>22.145</c:v>
                </c:pt>
                <c:pt idx="1459">
                  <c:v>22.295000000000002</c:v>
                </c:pt>
                <c:pt idx="1460">
                  <c:v>22.454999999999998</c:v>
                </c:pt>
                <c:pt idx="1461">
                  <c:v>22.611999999999998</c:v>
                </c:pt>
                <c:pt idx="1462">
                  <c:v>22.745999999999999</c:v>
                </c:pt>
                <c:pt idx="1463">
                  <c:v>22.872</c:v>
                </c:pt>
                <c:pt idx="1464">
                  <c:v>22.99</c:v>
                </c:pt>
                <c:pt idx="1465">
                  <c:v>23.091000000000001</c:v>
                </c:pt>
                <c:pt idx="1466">
                  <c:v>23.189</c:v>
                </c:pt>
                <c:pt idx="1467">
                  <c:v>23.282</c:v>
                </c:pt>
                <c:pt idx="1468">
                  <c:v>23.364999999999998</c:v>
                </c:pt>
                <c:pt idx="1469">
                  <c:v>23.446000000000002</c:v>
                </c:pt>
                <c:pt idx="1470">
                  <c:v>23.513000000000002</c:v>
                </c:pt>
                <c:pt idx="1471">
                  <c:v>23.577000000000002</c:v>
                </c:pt>
                <c:pt idx="1472">
                  <c:v>23.626999999999999</c:v>
                </c:pt>
                <c:pt idx="1473">
                  <c:v>23.664000000000001</c:v>
                </c:pt>
                <c:pt idx="1474">
                  <c:v>23.693000000000001</c:v>
                </c:pt>
                <c:pt idx="1475">
                  <c:v>23.7</c:v>
                </c:pt>
                <c:pt idx="1476">
                  <c:v>23.683</c:v>
                </c:pt>
                <c:pt idx="1477">
                  <c:v>23.649000000000001</c:v>
                </c:pt>
                <c:pt idx="1478">
                  <c:v>23.600999999999999</c:v>
                </c:pt>
                <c:pt idx="1479">
                  <c:v>23.538</c:v>
                </c:pt>
                <c:pt idx="1480">
                  <c:v>23.463000000000001</c:v>
                </c:pt>
                <c:pt idx="1481">
                  <c:v>23.39</c:v>
                </c:pt>
                <c:pt idx="1482">
                  <c:v>23.329000000000001</c:v>
                </c:pt>
                <c:pt idx="1483">
                  <c:v>23.288</c:v>
                </c:pt>
                <c:pt idx="1484">
                  <c:v>23.268000000000001</c:v>
                </c:pt>
                <c:pt idx="1485">
                  <c:v>23.274999999999999</c:v>
                </c:pt>
                <c:pt idx="1486">
                  <c:v>23.311</c:v>
                </c:pt>
                <c:pt idx="1487">
                  <c:v>23.373000000000001</c:v>
                </c:pt>
                <c:pt idx="1488">
                  <c:v>23.446000000000002</c:v>
                </c:pt>
                <c:pt idx="1489">
                  <c:v>23.53</c:v>
                </c:pt>
                <c:pt idx="1490">
                  <c:v>23.626000000000001</c:v>
                </c:pt>
                <c:pt idx="1491">
                  <c:v>23.728999999999999</c:v>
                </c:pt>
                <c:pt idx="1492">
                  <c:v>23.855</c:v>
                </c:pt>
                <c:pt idx="1493">
                  <c:v>23.998000000000001</c:v>
                </c:pt>
                <c:pt idx="1494">
                  <c:v>24.158999999999999</c:v>
                </c:pt>
                <c:pt idx="1495">
                  <c:v>24.327000000000002</c:v>
                </c:pt>
                <c:pt idx="1496">
                  <c:v>24.5</c:v>
                </c:pt>
                <c:pt idx="1497">
                  <c:v>24.672000000000001</c:v>
                </c:pt>
                <c:pt idx="1498">
                  <c:v>24.843</c:v>
                </c:pt>
                <c:pt idx="1499">
                  <c:v>25.007999999999999</c:v>
                </c:pt>
                <c:pt idx="1500">
                  <c:v>25.146000000000001</c:v>
                </c:pt>
                <c:pt idx="1501">
                  <c:v>25.251000000000001</c:v>
                </c:pt>
                <c:pt idx="1502">
                  <c:v>25.334</c:v>
                </c:pt>
                <c:pt idx="1503">
                  <c:v>25.393999999999998</c:v>
                </c:pt>
                <c:pt idx="1504">
                  <c:v>25.433</c:v>
                </c:pt>
                <c:pt idx="1505">
                  <c:v>25.463999999999999</c:v>
                </c:pt>
                <c:pt idx="1506">
                  <c:v>25.475000000000001</c:v>
                </c:pt>
                <c:pt idx="1507">
                  <c:v>25.48</c:v>
                </c:pt>
                <c:pt idx="1508">
                  <c:v>25.481999999999999</c:v>
                </c:pt>
                <c:pt idx="1509">
                  <c:v>25.48</c:v>
                </c:pt>
                <c:pt idx="1510">
                  <c:v>25.483000000000001</c:v>
                </c:pt>
                <c:pt idx="1511">
                  <c:v>25.498000000000001</c:v>
                </c:pt>
                <c:pt idx="1512">
                  <c:v>25.536000000000001</c:v>
                </c:pt>
                <c:pt idx="1513">
                  <c:v>25.588000000000001</c:v>
                </c:pt>
                <c:pt idx="1514">
                  <c:v>25.651</c:v>
                </c:pt>
                <c:pt idx="1515">
                  <c:v>25.73</c:v>
                </c:pt>
                <c:pt idx="1516">
                  <c:v>25.803999999999998</c:v>
                </c:pt>
                <c:pt idx="1517">
                  <c:v>25.863</c:v>
                </c:pt>
                <c:pt idx="1518">
                  <c:v>25.899000000000001</c:v>
                </c:pt>
                <c:pt idx="1519">
                  <c:v>25.914999999999999</c:v>
                </c:pt>
                <c:pt idx="1520">
                  <c:v>25.905000000000001</c:v>
                </c:pt>
                <c:pt idx="1521">
                  <c:v>25.867000000000001</c:v>
                </c:pt>
                <c:pt idx="1522">
                  <c:v>25.803999999999998</c:v>
                </c:pt>
                <c:pt idx="1523">
                  <c:v>25.727</c:v>
                </c:pt>
                <c:pt idx="1524">
                  <c:v>25.654</c:v>
                </c:pt>
                <c:pt idx="1525">
                  <c:v>25.591999999999999</c:v>
                </c:pt>
                <c:pt idx="1526">
                  <c:v>25.544</c:v>
                </c:pt>
                <c:pt idx="1527">
                  <c:v>25.516999999999999</c:v>
                </c:pt>
                <c:pt idx="1528">
                  <c:v>25.495999999999999</c:v>
                </c:pt>
                <c:pt idx="1529">
                  <c:v>25.457000000000001</c:v>
                </c:pt>
                <c:pt idx="1530">
                  <c:v>25.395</c:v>
                </c:pt>
                <c:pt idx="1531">
                  <c:v>25.33</c:v>
                </c:pt>
                <c:pt idx="1532">
                  <c:v>25.271999999999998</c:v>
                </c:pt>
                <c:pt idx="1533">
                  <c:v>25.241</c:v>
                </c:pt>
                <c:pt idx="1534">
                  <c:v>25.241</c:v>
                </c:pt>
                <c:pt idx="1535">
                  <c:v>25.27</c:v>
                </c:pt>
                <c:pt idx="1536">
                  <c:v>25.324000000000002</c:v>
                </c:pt>
                <c:pt idx="1537">
                  <c:v>25.388000000000002</c:v>
                </c:pt>
                <c:pt idx="1538">
                  <c:v>25.456</c:v>
                </c:pt>
                <c:pt idx="1539">
                  <c:v>25.53</c:v>
                </c:pt>
                <c:pt idx="1540">
                  <c:v>25.588999999999999</c:v>
                </c:pt>
                <c:pt idx="1541">
                  <c:v>25.619</c:v>
                </c:pt>
                <c:pt idx="1542">
                  <c:v>25.634</c:v>
                </c:pt>
                <c:pt idx="1543">
                  <c:v>25.634</c:v>
                </c:pt>
                <c:pt idx="1544">
                  <c:v>25.622</c:v>
                </c:pt>
                <c:pt idx="1545">
                  <c:v>25.594000000000001</c:v>
                </c:pt>
                <c:pt idx="1546">
                  <c:v>25.555</c:v>
                </c:pt>
                <c:pt idx="1547">
                  <c:v>25.518999999999998</c:v>
                </c:pt>
                <c:pt idx="1548">
                  <c:v>25.49</c:v>
                </c:pt>
                <c:pt idx="1549">
                  <c:v>25.466000000000001</c:v>
                </c:pt>
                <c:pt idx="1550">
                  <c:v>25.446000000000002</c:v>
                </c:pt>
                <c:pt idx="1551">
                  <c:v>25.422999999999998</c:v>
                </c:pt>
                <c:pt idx="1552">
                  <c:v>25.401</c:v>
                </c:pt>
                <c:pt idx="1553">
                  <c:v>25.378</c:v>
                </c:pt>
                <c:pt idx="1554">
                  <c:v>25.358000000000001</c:v>
                </c:pt>
                <c:pt idx="1555">
                  <c:v>25.358000000000001</c:v>
                </c:pt>
                <c:pt idx="1556">
                  <c:v>25.379000000000001</c:v>
                </c:pt>
                <c:pt idx="1557">
                  <c:v>25.411000000000001</c:v>
                </c:pt>
                <c:pt idx="1558">
                  <c:v>25.452999999999999</c:v>
                </c:pt>
                <c:pt idx="1559">
                  <c:v>25.501000000000001</c:v>
                </c:pt>
                <c:pt idx="1560">
                  <c:v>25.550999999999998</c:v>
                </c:pt>
                <c:pt idx="1561">
                  <c:v>25.594000000000001</c:v>
                </c:pt>
                <c:pt idx="1562">
                  <c:v>25.625</c:v>
                </c:pt>
                <c:pt idx="1563">
                  <c:v>25.646999999999998</c:v>
                </c:pt>
                <c:pt idx="1564">
                  <c:v>25.657</c:v>
                </c:pt>
                <c:pt idx="1565">
                  <c:v>25.652999999999999</c:v>
                </c:pt>
                <c:pt idx="1566">
                  <c:v>25.634</c:v>
                </c:pt>
                <c:pt idx="1567">
                  <c:v>25.613</c:v>
                </c:pt>
                <c:pt idx="1568">
                  <c:v>25.594999999999999</c:v>
                </c:pt>
                <c:pt idx="1569">
                  <c:v>25.587</c:v>
                </c:pt>
                <c:pt idx="1570">
                  <c:v>25.587</c:v>
                </c:pt>
                <c:pt idx="1571">
                  <c:v>25.600999999999999</c:v>
                </c:pt>
                <c:pt idx="1572">
                  <c:v>25.64</c:v>
                </c:pt>
                <c:pt idx="1573">
                  <c:v>25.690999999999999</c:v>
                </c:pt>
                <c:pt idx="1574">
                  <c:v>25.747</c:v>
                </c:pt>
                <c:pt idx="1575">
                  <c:v>25.814</c:v>
                </c:pt>
                <c:pt idx="1576">
                  <c:v>25.896999999999998</c:v>
                </c:pt>
                <c:pt idx="1577">
                  <c:v>25.995000000000001</c:v>
                </c:pt>
                <c:pt idx="1578">
                  <c:v>26.111000000000001</c:v>
                </c:pt>
                <c:pt idx="1579">
                  <c:v>26.234999999999999</c:v>
                </c:pt>
                <c:pt idx="1580">
                  <c:v>26.341999999999999</c:v>
                </c:pt>
                <c:pt idx="1581">
                  <c:v>26.416</c:v>
                </c:pt>
                <c:pt idx="1582">
                  <c:v>26.45</c:v>
                </c:pt>
                <c:pt idx="1583">
                  <c:v>26.434999999999999</c:v>
                </c:pt>
                <c:pt idx="1584">
                  <c:v>26.37</c:v>
                </c:pt>
                <c:pt idx="1585">
                  <c:v>26.26</c:v>
                </c:pt>
                <c:pt idx="1586">
                  <c:v>26.117999999999999</c:v>
                </c:pt>
                <c:pt idx="1587">
                  <c:v>25.960999999999999</c:v>
                </c:pt>
                <c:pt idx="1588">
                  <c:v>25.798999999999999</c:v>
                </c:pt>
                <c:pt idx="1589">
                  <c:v>25.638999999999999</c:v>
                </c:pt>
                <c:pt idx="1590">
                  <c:v>25.492000000000001</c:v>
                </c:pt>
                <c:pt idx="1591">
                  <c:v>25.369</c:v>
                </c:pt>
                <c:pt idx="1592">
                  <c:v>25.277000000000001</c:v>
                </c:pt>
                <c:pt idx="1593">
                  <c:v>25.204000000000001</c:v>
                </c:pt>
                <c:pt idx="1594">
                  <c:v>25.148</c:v>
                </c:pt>
                <c:pt idx="1595">
                  <c:v>25.114000000000001</c:v>
                </c:pt>
                <c:pt idx="1596">
                  <c:v>25.106999999999999</c:v>
                </c:pt>
                <c:pt idx="1597">
                  <c:v>25.122</c:v>
                </c:pt>
                <c:pt idx="1598">
                  <c:v>25.152999999999999</c:v>
                </c:pt>
                <c:pt idx="1599">
                  <c:v>25.199000000000002</c:v>
                </c:pt>
                <c:pt idx="1600">
                  <c:v>25.263999999999999</c:v>
                </c:pt>
                <c:pt idx="1601">
                  <c:v>25.344000000000001</c:v>
                </c:pt>
                <c:pt idx="1602">
                  <c:v>25.434000000000001</c:v>
                </c:pt>
                <c:pt idx="1603">
                  <c:v>25.535</c:v>
                </c:pt>
                <c:pt idx="1604">
                  <c:v>25.628</c:v>
                </c:pt>
                <c:pt idx="1605">
                  <c:v>25.725999999999999</c:v>
                </c:pt>
                <c:pt idx="1606">
                  <c:v>25.82</c:v>
                </c:pt>
                <c:pt idx="1607">
                  <c:v>25.91</c:v>
                </c:pt>
                <c:pt idx="1608">
                  <c:v>26</c:v>
                </c:pt>
                <c:pt idx="1609">
                  <c:v>26.084</c:v>
                </c:pt>
                <c:pt idx="1610">
                  <c:v>26.158000000000001</c:v>
                </c:pt>
                <c:pt idx="1611">
                  <c:v>26.213999999999999</c:v>
                </c:pt>
                <c:pt idx="1612">
                  <c:v>26.260999999999999</c:v>
                </c:pt>
                <c:pt idx="1613">
                  <c:v>26.291</c:v>
                </c:pt>
                <c:pt idx="1614">
                  <c:v>26.308</c:v>
                </c:pt>
                <c:pt idx="1615">
                  <c:v>26.311</c:v>
                </c:pt>
                <c:pt idx="1616">
                  <c:v>26.3</c:v>
                </c:pt>
                <c:pt idx="1617">
                  <c:v>26.279</c:v>
                </c:pt>
                <c:pt idx="1618">
                  <c:v>26.245999999999999</c:v>
                </c:pt>
                <c:pt idx="1619">
                  <c:v>26.207000000000001</c:v>
                </c:pt>
                <c:pt idx="1620">
                  <c:v>26.166</c:v>
                </c:pt>
                <c:pt idx="1621">
                  <c:v>26.13</c:v>
                </c:pt>
                <c:pt idx="1622">
                  <c:v>26.1</c:v>
                </c:pt>
                <c:pt idx="1623">
                  <c:v>26.082999999999998</c:v>
                </c:pt>
                <c:pt idx="1624">
                  <c:v>26.08</c:v>
                </c:pt>
                <c:pt idx="1625">
                  <c:v>26.08</c:v>
                </c:pt>
                <c:pt idx="1626">
                  <c:v>26.091000000000001</c:v>
                </c:pt>
                <c:pt idx="1627">
                  <c:v>26.114000000000001</c:v>
                </c:pt>
                <c:pt idx="1628">
                  <c:v>26.141999999999999</c:v>
                </c:pt>
                <c:pt idx="1629">
                  <c:v>26.173999999999999</c:v>
                </c:pt>
                <c:pt idx="1630">
                  <c:v>26.202999999999999</c:v>
                </c:pt>
                <c:pt idx="1631">
                  <c:v>26.225000000000001</c:v>
                </c:pt>
                <c:pt idx="1632">
                  <c:v>26.248999999999999</c:v>
                </c:pt>
                <c:pt idx="1633">
                  <c:v>26.273</c:v>
                </c:pt>
                <c:pt idx="1634">
                  <c:v>26.3</c:v>
                </c:pt>
                <c:pt idx="1635">
                  <c:v>26.334</c:v>
                </c:pt>
                <c:pt idx="1636">
                  <c:v>26.38</c:v>
                </c:pt>
                <c:pt idx="1637">
                  <c:v>26.436</c:v>
                </c:pt>
                <c:pt idx="1638">
                  <c:v>26.495000000000001</c:v>
                </c:pt>
                <c:pt idx="1639">
                  <c:v>26.559000000000001</c:v>
                </c:pt>
                <c:pt idx="1640">
                  <c:v>26.622</c:v>
                </c:pt>
                <c:pt idx="1641">
                  <c:v>26.675000000000001</c:v>
                </c:pt>
                <c:pt idx="1642">
                  <c:v>26.718</c:v>
                </c:pt>
                <c:pt idx="1643">
                  <c:v>26.75</c:v>
                </c:pt>
                <c:pt idx="1644">
                  <c:v>26.779</c:v>
                </c:pt>
                <c:pt idx="1645">
                  <c:v>26.798999999999999</c:v>
                </c:pt>
                <c:pt idx="1646">
                  <c:v>26.812999999999999</c:v>
                </c:pt>
                <c:pt idx="1647">
                  <c:v>26.821999999999999</c:v>
                </c:pt>
                <c:pt idx="1648">
                  <c:v>26.823</c:v>
                </c:pt>
                <c:pt idx="1649">
                  <c:v>26.808</c:v>
                </c:pt>
                <c:pt idx="1650">
                  <c:v>26.783000000000001</c:v>
                </c:pt>
                <c:pt idx="1651">
                  <c:v>26.748000000000001</c:v>
                </c:pt>
                <c:pt idx="1652">
                  <c:v>26.701000000000001</c:v>
                </c:pt>
                <c:pt idx="1653">
                  <c:v>26.643999999999998</c:v>
                </c:pt>
                <c:pt idx="1654">
                  <c:v>26.585999999999999</c:v>
                </c:pt>
                <c:pt idx="1655">
                  <c:v>26.532</c:v>
                </c:pt>
                <c:pt idx="1656">
                  <c:v>26.483000000000001</c:v>
                </c:pt>
                <c:pt idx="1657">
                  <c:v>26.44</c:v>
                </c:pt>
                <c:pt idx="1658">
                  <c:v>26.411999999999999</c:v>
                </c:pt>
                <c:pt idx="1659">
                  <c:v>26.396999999999998</c:v>
                </c:pt>
                <c:pt idx="1660">
                  <c:v>26.390999999999998</c:v>
                </c:pt>
                <c:pt idx="1661">
                  <c:v>26.388999999999999</c:v>
                </c:pt>
                <c:pt idx="1662">
                  <c:v>26.39</c:v>
                </c:pt>
                <c:pt idx="1663">
                  <c:v>26.393000000000001</c:v>
                </c:pt>
                <c:pt idx="1664">
                  <c:v>26.396999999999998</c:v>
                </c:pt>
                <c:pt idx="1665">
                  <c:v>26.39</c:v>
                </c:pt>
                <c:pt idx="1666">
                  <c:v>26.37</c:v>
                </c:pt>
                <c:pt idx="1667">
                  <c:v>26.346</c:v>
                </c:pt>
                <c:pt idx="1668">
                  <c:v>26.308</c:v>
                </c:pt>
                <c:pt idx="1669">
                  <c:v>26.253</c:v>
                </c:pt>
                <c:pt idx="1670">
                  <c:v>26.175999999999998</c:v>
                </c:pt>
                <c:pt idx="1671">
                  <c:v>26.096</c:v>
                </c:pt>
                <c:pt idx="1672">
                  <c:v>26.009</c:v>
                </c:pt>
                <c:pt idx="1673">
                  <c:v>25.913</c:v>
                </c:pt>
                <c:pt idx="1674">
                  <c:v>25.824999999999999</c:v>
                </c:pt>
                <c:pt idx="1675">
                  <c:v>25.748999999999999</c:v>
                </c:pt>
                <c:pt idx="1676">
                  <c:v>25.673999999999999</c:v>
                </c:pt>
                <c:pt idx="1677">
                  <c:v>25.6</c:v>
                </c:pt>
                <c:pt idx="1678">
                  <c:v>25.533999999999999</c:v>
                </c:pt>
                <c:pt idx="1679">
                  <c:v>25.466000000000001</c:v>
                </c:pt>
                <c:pt idx="1680">
                  <c:v>25.395</c:v>
                </c:pt>
                <c:pt idx="1681">
                  <c:v>25.321999999999999</c:v>
                </c:pt>
                <c:pt idx="1682">
                  <c:v>25.24</c:v>
                </c:pt>
                <c:pt idx="1683">
                  <c:v>25.172000000000001</c:v>
                </c:pt>
                <c:pt idx="1684">
                  <c:v>25.114999999999998</c:v>
                </c:pt>
                <c:pt idx="1685">
                  <c:v>25.065000000000001</c:v>
                </c:pt>
                <c:pt idx="1686">
                  <c:v>25.033000000000001</c:v>
                </c:pt>
                <c:pt idx="1687">
                  <c:v>25.007999999999999</c:v>
                </c:pt>
                <c:pt idx="1688">
                  <c:v>24.989000000000001</c:v>
                </c:pt>
                <c:pt idx="1689">
                  <c:v>24.981999999999999</c:v>
                </c:pt>
                <c:pt idx="1690">
                  <c:v>24.974</c:v>
                </c:pt>
                <c:pt idx="1691">
                  <c:v>24.957000000000001</c:v>
                </c:pt>
                <c:pt idx="1692">
                  <c:v>24.934000000000001</c:v>
                </c:pt>
                <c:pt idx="1693">
                  <c:v>24.902000000000001</c:v>
                </c:pt>
                <c:pt idx="1694">
                  <c:v>24.861999999999998</c:v>
                </c:pt>
                <c:pt idx="1695">
                  <c:v>24.817</c:v>
                </c:pt>
                <c:pt idx="1696">
                  <c:v>24.771000000000001</c:v>
                </c:pt>
                <c:pt idx="1697">
                  <c:v>24.722999999999999</c:v>
                </c:pt>
                <c:pt idx="1698">
                  <c:v>24.681000000000001</c:v>
                </c:pt>
                <c:pt idx="1699">
                  <c:v>24.643000000000001</c:v>
                </c:pt>
                <c:pt idx="1700">
                  <c:v>24.619</c:v>
                </c:pt>
                <c:pt idx="1701">
                  <c:v>24.606999999999999</c:v>
                </c:pt>
                <c:pt idx="1702">
                  <c:v>24.597999999999999</c:v>
                </c:pt>
                <c:pt idx="1703">
                  <c:v>24.591999999999999</c:v>
                </c:pt>
                <c:pt idx="1704">
                  <c:v>24.579000000000001</c:v>
                </c:pt>
                <c:pt idx="1705">
                  <c:v>24.559000000000001</c:v>
                </c:pt>
                <c:pt idx="1706">
                  <c:v>24.536000000000001</c:v>
                </c:pt>
                <c:pt idx="1707">
                  <c:v>24.51</c:v>
                </c:pt>
                <c:pt idx="1708">
                  <c:v>24.481000000000002</c:v>
                </c:pt>
                <c:pt idx="1709">
                  <c:v>24.463999999999999</c:v>
                </c:pt>
                <c:pt idx="1710">
                  <c:v>24.457000000000001</c:v>
                </c:pt>
                <c:pt idx="1711">
                  <c:v>24.452000000000002</c:v>
                </c:pt>
                <c:pt idx="1712">
                  <c:v>24.434999999999999</c:v>
                </c:pt>
                <c:pt idx="1713">
                  <c:v>24.408999999999999</c:v>
                </c:pt>
                <c:pt idx="1714">
                  <c:v>24.37</c:v>
                </c:pt>
                <c:pt idx="1715">
                  <c:v>24.306999999999999</c:v>
                </c:pt>
                <c:pt idx="1716">
                  <c:v>24.218</c:v>
                </c:pt>
                <c:pt idx="1717">
                  <c:v>24.111000000000001</c:v>
                </c:pt>
                <c:pt idx="1718">
                  <c:v>24</c:v>
                </c:pt>
                <c:pt idx="1719">
                  <c:v>23.888999999999999</c:v>
                </c:pt>
                <c:pt idx="1720">
                  <c:v>23.792000000000002</c:v>
                </c:pt>
                <c:pt idx="1721">
                  <c:v>23.715</c:v>
                </c:pt>
                <c:pt idx="1722">
                  <c:v>23.655000000000001</c:v>
                </c:pt>
                <c:pt idx="1723">
                  <c:v>23.603000000000002</c:v>
                </c:pt>
                <c:pt idx="1724">
                  <c:v>23.550999999999998</c:v>
                </c:pt>
                <c:pt idx="1725">
                  <c:v>23.489000000000001</c:v>
                </c:pt>
                <c:pt idx="1726">
                  <c:v>23.42</c:v>
                </c:pt>
                <c:pt idx="1727">
                  <c:v>23.346</c:v>
                </c:pt>
                <c:pt idx="1728">
                  <c:v>23.257999999999999</c:v>
                </c:pt>
                <c:pt idx="1729">
                  <c:v>23.149000000000001</c:v>
                </c:pt>
                <c:pt idx="1730">
                  <c:v>23.042999999999999</c:v>
                </c:pt>
                <c:pt idx="1731">
                  <c:v>22.943999999999999</c:v>
                </c:pt>
                <c:pt idx="1732">
                  <c:v>22.86</c:v>
                </c:pt>
                <c:pt idx="1733">
                  <c:v>22.79</c:v>
                </c:pt>
                <c:pt idx="1734">
                  <c:v>22.722000000000001</c:v>
                </c:pt>
                <c:pt idx="1735">
                  <c:v>22.657</c:v>
                </c:pt>
                <c:pt idx="1736">
                  <c:v>22.600999999999999</c:v>
                </c:pt>
                <c:pt idx="1737">
                  <c:v>22.547999999999998</c:v>
                </c:pt>
                <c:pt idx="1738">
                  <c:v>22.488</c:v>
                </c:pt>
                <c:pt idx="1739">
                  <c:v>22.425999999999998</c:v>
                </c:pt>
                <c:pt idx="1740">
                  <c:v>22.352</c:v>
                </c:pt>
                <c:pt idx="1741">
                  <c:v>22.286999999999999</c:v>
                </c:pt>
                <c:pt idx="1742">
                  <c:v>22.23</c:v>
                </c:pt>
                <c:pt idx="1743">
                  <c:v>22.183</c:v>
                </c:pt>
                <c:pt idx="1744">
                  <c:v>22.148</c:v>
                </c:pt>
                <c:pt idx="1745">
                  <c:v>22.12</c:v>
                </c:pt>
                <c:pt idx="1746">
                  <c:v>22.093</c:v>
                </c:pt>
                <c:pt idx="1747">
                  <c:v>22.077999999999999</c:v>
                </c:pt>
                <c:pt idx="1748">
                  <c:v>22.073</c:v>
                </c:pt>
                <c:pt idx="1749">
                  <c:v>22.068000000000001</c:v>
                </c:pt>
                <c:pt idx="1750">
                  <c:v>22.062000000000001</c:v>
                </c:pt>
                <c:pt idx="1751">
                  <c:v>22.064</c:v>
                </c:pt>
                <c:pt idx="1752">
                  <c:v>22.065999999999999</c:v>
                </c:pt>
                <c:pt idx="1753">
                  <c:v>22.08</c:v>
                </c:pt>
                <c:pt idx="1754">
                  <c:v>22.109000000000002</c:v>
                </c:pt>
                <c:pt idx="1755">
                  <c:v>22.148</c:v>
                </c:pt>
                <c:pt idx="1756">
                  <c:v>22.192</c:v>
                </c:pt>
                <c:pt idx="1757">
                  <c:v>22.233000000000001</c:v>
                </c:pt>
                <c:pt idx="1758">
                  <c:v>22.265000000000001</c:v>
                </c:pt>
                <c:pt idx="1759">
                  <c:v>22.286999999999999</c:v>
                </c:pt>
                <c:pt idx="1760">
                  <c:v>22.303000000000001</c:v>
                </c:pt>
                <c:pt idx="1761">
                  <c:v>22.311</c:v>
                </c:pt>
                <c:pt idx="1762">
                  <c:v>22.312999999999999</c:v>
                </c:pt>
                <c:pt idx="1763">
                  <c:v>22.314</c:v>
                </c:pt>
                <c:pt idx="1764">
                  <c:v>22.315999999999999</c:v>
                </c:pt>
                <c:pt idx="1765">
                  <c:v>22.314</c:v>
                </c:pt>
                <c:pt idx="1766">
                  <c:v>22.311</c:v>
                </c:pt>
                <c:pt idx="1767">
                  <c:v>22.308</c:v>
                </c:pt>
                <c:pt idx="1768">
                  <c:v>22.306000000000001</c:v>
                </c:pt>
                <c:pt idx="1769">
                  <c:v>22.298999999999999</c:v>
                </c:pt>
                <c:pt idx="1770">
                  <c:v>22.283999999999999</c:v>
                </c:pt>
                <c:pt idx="1771">
                  <c:v>22.265000000000001</c:v>
                </c:pt>
                <c:pt idx="1772">
                  <c:v>22.248999999999999</c:v>
                </c:pt>
                <c:pt idx="1773">
                  <c:v>22.238</c:v>
                </c:pt>
                <c:pt idx="1774">
                  <c:v>22.233000000000001</c:v>
                </c:pt>
                <c:pt idx="1775">
                  <c:v>22.241</c:v>
                </c:pt>
                <c:pt idx="1776">
                  <c:v>22.265999999999998</c:v>
                </c:pt>
                <c:pt idx="1777">
                  <c:v>22.303000000000001</c:v>
                </c:pt>
                <c:pt idx="1778">
                  <c:v>22.352</c:v>
                </c:pt>
                <c:pt idx="1779">
                  <c:v>22.411000000000001</c:v>
                </c:pt>
                <c:pt idx="1780">
                  <c:v>22.481999999999999</c:v>
                </c:pt>
                <c:pt idx="1781">
                  <c:v>22.547999999999998</c:v>
                </c:pt>
                <c:pt idx="1782">
                  <c:v>22.6</c:v>
                </c:pt>
                <c:pt idx="1783">
                  <c:v>22.646999999999998</c:v>
                </c:pt>
                <c:pt idx="1784">
                  <c:v>22.698</c:v>
                </c:pt>
                <c:pt idx="1785">
                  <c:v>22.754000000000001</c:v>
                </c:pt>
                <c:pt idx="1786">
                  <c:v>22.802</c:v>
                </c:pt>
                <c:pt idx="1787">
                  <c:v>22.847999999999999</c:v>
                </c:pt>
                <c:pt idx="1788">
                  <c:v>22.905999999999999</c:v>
                </c:pt>
                <c:pt idx="1789">
                  <c:v>22.975000000000001</c:v>
                </c:pt>
                <c:pt idx="1790">
                  <c:v>23.050999999999998</c:v>
                </c:pt>
                <c:pt idx="1791">
                  <c:v>23.134</c:v>
                </c:pt>
                <c:pt idx="1792">
                  <c:v>23.225000000000001</c:v>
                </c:pt>
                <c:pt idx="1793">
                  <c:v>23.327000000000002</c:v>
                </c:pt>
                <c:pt idx="1794">
                  <c:v>23.431000000000001</c:v>
                </c:pt>
                <c:pt idx="1795">
                  <c:v>23.54</c:v>
                </c:pt>
                <c:pt idx="1796">
                  <c:v>23.654</c:v>
                </c:pt>
                <c:pt idx="1797">
                  <c:v>23.771999999999998</c:v>
                </c:pt>
                <c:pt idx="1798">
                  <c:v>23.898</c:v>
                </c:pt>
                <c:pt idx="1799">
                  <c:v>24.03</c:v>
                </c:pt>
                <c:pt idx="1800">
                  <c:v>24.163</c:v>
                </c:pt>
                <c:pt idx="1801">
                  <c:v>24.295999999999999</c:v>
                </c:pt>
                <c:pt idx="1802">
                  <c:v>24.443000000000001</c:v>
                </c:pt>
                <c:pt idx="1803">
                  <c:v>24.591999999999999</c:v>
                </c:pt>
                <c:pt idx="1804">
                  <c:v>24.744</c:v>
                </c:pt>
                <c:pt idx="1805">
                  <c:v>24.901</c:v>
                </c:pt>
                <c:pt idx="1806">
                  <c:v>25.04</c:v>
                </c:pt>
                <c:pt idx="1807">
                  <c:v>25.167000000000002</c:v>
                </c:pt>
                <c:pt idx="1808">
                  <c:v>25.283000000000001</c:v>
                </c:pt>
                <c:pt idx="1809">
                  <c:v>25.382000000000001</c:v>
                </c:pt>
                <c:pt idx="1810">
                  <c:v>25.466999999999999</c:v>
                </c:pt>
                <c:pt idx="1811">
                  <c:v>25.536000000000001</c:v>
                </c:pt>
                <c:pt idx="1812">
                  <c:v>25.597999999999999</c:v>
                </c:pt>
                <c:pt idx="1813">
                  <c:v>25.652999999999999</c:v>
                </c:pt>
                <c:pt idx="1814">
                  <c:v>25.698</c:v>
                </c:pt>
                <c:pt idx="1815">
                  <c:v>25.731999999999999</c:v>
                </c:pt>
                <c:pt idx="1816">
                  <c:v>25.753</c:v>
                </c:pt>
                <c:pt idx="1817">
                  <c:v>25.765000000000001</c:v>
                </c:pt>
                <c:pt idx="1818">
                  <c:v>25.763999999999999</c:v>
                </c:pt>
                <c:pt idx="1819">
                  <c:v>25.757999999999999</c:v>
                </c:pt>
                <c:pt idx="1820">
                  <c:v>25.75</c:v>
                </c:pt>
                <c:pt idx="1821">
                  <c:v>25.738</c:v>
                </c:pt>
                <c:pt idx="1822">
                  <c:v>25.722000000000001</c:v>
                </c:pt>
                <c:pt idx="1823">
                  <c:v>25.695</c:v>
                </c:pt>
                <c:pt idx="1824">
                  <c:v>25.664999999999999</c:v>
                </c:pt>
                <c:pt idx="1825">
                  <c:v>25.634</c:v>
                </c:pt>
                <c:pt idx="1826">
                  <c:v>25.603999999999999</c:v>
                </c:pt>
                <c:pt idx="1827">
                  <c:v>25.576000000000001</c:v>
                </c:pt>
                <c:pt idx="1828">
                  <c:v>25.544</c:v>
                </c:pt>
                <c:pt idx="1829">
                  <c:v>25.515000000000001</c:v>
                </c:pt>
                <c:pt idx="1830">
                  <c:v>25.491</c:v>
                </c:pt>
                <c:pt idx="1831">
                  <c:v>25.469000000000001</c:v>
                </c:pt>
                <c:pt idx="1832">
                  <c:v>25.457000000000001</c:v>
                </c:pt>
                <c:pt idx="1833">
                  <c:v>25.454999999999998</c:v>
                </c:pt>
                <c:pt idx="1834">
                  <c:v>25.457999999999998</c:v>
                </c:pt>
                <c:pt idx="1835">
                  <c:v>25.47</c:v>
                </c:pt>
                <c:pt idx="1836">
                  <c:v>25.491</c:v>
                </c:pt>
                <c:pt idx="1837">
                  <c:v>25.523</c:v>
                </c:pt>
                <c:pt idx="1838">
                  <c:v>25.567</c:v>
                </c:pt>
                <c:pt idx="1839">
                  <c:v>25.619</c:v>
                </c:pt>
                <c:pt idx="1840">
                  <c:v>25.684999999999999</c:v>
                </c:pt>
                <c:pt idx="1841">
                  <c:v>25.754000000000001</c:v>
                </c:pt>
                <c:pt idx="1842">
                  <c:v>25.827999999999999</c:v>
                </c:pt>
                <c:pt idx="1843">
                  <c:v>25.905999999999999</c:v>
                </c:pt>
                <c:pt idx="1844">
                  <c:v>25.981000000000002</c:v>
                </c:pt>
                <c:pt idx="1845">
                  <c:v>26.058</c:v>
                </c:pt>
                <c:pt idx="1846">
                  <c:v>26.135000000000002</c:v>
                </c:pt>
                <c:pt idx="1847">
                  <c:v>26.199000000000002</c:v>
                </c:pt>
                <c:pt idx="1848">
                  <c:v>26.257000000000001</c:v>
                </c:pt>
                <c:pt idx="1849">
                  <c:v>26.317</c:v>
                </c:pt>
                <c:pt idx="1850">
                  <c:v>26.378</c:v>
                </c:pt>
                <c:pt idx="1851">
                  <c:v>26.44</c:v>
                </c:pt>
                <c:pt idx="1852">
                  <c:v>26.497</c:v>
                </c:pt>
                <c:pt idx="1853">
                  <c:v>26.547999999999998</c:v>
                </c:pt>
                <c:pt idx="1854">
                  <c:v>26.603999999999999</c:v>
                </c:pt>
                <c:pt idx="1855">
                  <c:v>26.646999999999998</c:v>
                </c:pt>
                <c:pt idx="1856">
                  <c:v>26.672999999999998</c:v>
                </c:pt>
                <c:pt idx="1857">
                  <c:v>26.696000000000002</c:v>
                </c:pt>
                <c:pt idx="1858">
                  <c:v>26.712</c:v>
                </c:pt>
                <c:pt idx="1859">
                  <c:v>26.712</c:v>
                </c:pt>
                <c:pt idx="1860">
                  <c:v>26.702999999999999</c:v>
                </c:pt>
                <c:pt idx="1861">
                  <c:v>26.69</c:v>
                </c:pt>
                <c:pt idx="1862">
                  <c:v>26.672999999999998</c:v>
                </c:pt>
                <c:pt idx="1863">
                  <c:v>26.649000000000001</c:v>
                </c:pt>
                <c:pt idx="1864">
                  <c:v>26.608000000000001</c:v>
                </c:pt>
                <c:pt idx="1865">
                  <c:v>26.552</c:v>
                </c:pt>
                <c:pt idx="1866">
                  <c:v>26.486000000000001</c:v>
                </c:pt>
                <c:pt idx="1867">
                  <c:v>26.414999999999999</c:v>
                </c:pt>
                <c:pt idx="1868">
                  <c:v>26.335999999999999</c:v>
                </c:pt>
                <c:pt idx="1869">
                  <c:v>26.247</c:v>
                </c:pt>
                <c:pt idx="1870">
                  <c:v>26.16</c:v>
                </c:pt>
                <c:pt idx="1871">
                  <c:v>26.091999999999999</c:v>
                </c:pt>
                <c:pt idx="1872">
                  <c:v>26.033999999999999</c:v>
                </c:pt>
                <c:pt idx="1873">
                  <c:v>25.984999999999999</c:v>
                </c:pt>
                <c:pt idx="1874">
                  <c:v>25.95</c:v>
                </c:pt>
                <c:pt idx="1875">
                  <c:v>25.925999999999998</c:v>
                </c:pt>
                <c:pt idx="1876">
                  <c:v>25.913</c:v>
                </c:pt>
                <c:pt idx="1877">
                  <c:v>25.914999999999999</c:v>
                </c:pt>
                <c:pt idx="1878">
                  <c:v>25.919</c:v>
                </c:pt>
                <c:pt idx="1879">
                  <c:v>25.923999999999999</c:v>
                </c:pt>
                <c:pt idx="1880">
                  <c:v>25.917000000000002</c:v>
                </c:pt>
                <c:pt idx="1881">
                  <c:v>25.902999999999999</c:v>
                </c:pt>
                <c:pt idx="1882">
                  <c:v>25.887</c:v>
                </c:pt>
                <c:pt idx="1883">
                  <c:v>25.876999999999999</c:v>
                </c:pt>
                <c:pt idx="1884">
                  <c:v>25.867999999999999</c:v>
                </c:pt>
                <c:pt idx="1885">
                  <c:v>25.866</c:v>
                </c:pt>
                <c:pt idx="1886">
                  <c:v>25.873000000000001</c:v>
                </c:pt>
                <c:pt idx="1887">
                  <c:v>25.885999999999999</c:v>
                </c:pt>
                <c:pt idx="1888">
                  <c:v>25.911999999999999</c:v>
                </c:pt>
                <c:pt idx="1889">
                  <c:v>25.956</c:v>
                </c:pt>
                <c:pt idx="1890">
                  <c:v>26.004000000000001</c:v>
                </c:pt>
                <c:pt idx="1891">
                  <c:v>26.045999999999999</c:v>
                </c:pt>
                <c:pt idx="1892">
                  <c:v>26.09</c:v>
                </c:pt>
                <c:pt idx="1893">
                  <c:v>26.14</c:v>
                </c:pt>
                <c:pt idx="1894">
                  <c:v>26.181999999999999</c:v>
                </c:pt>
                <c:pt idx="1895">
                  <c:v>26.221</c:v>
                </c:pt>
                <c:pt idx="1896">
                  <c:v>26.25</c:v>
                </c:pt>
                <c:pt idx="1897">
                  <c:v>26.271000000000001</c:v>
                </c:pt>
                <c:pt idx="1898">
                  <c:v>26.292000000000002</c:v>
                </c:pt>
                <c:pt idx="1899">
                  <c:v>26.308</c:v>
                </c:pt>
                <c:pt idx="1900">
                  <c:v>26.318999999999999</c:v>
                </c:pt>
                <c:pt idx="1901">
                  <c:v>26.327000000000002</c:v>
                </c:pt>
                <c:pt idx="1902">
                  <c:v>26.338000000000001</c:v>
                </c:pt>
                <c:pt idx="1903">
                  <c:v>26.364000000000001</c:v>
                </c:pt>
                <c:pt idx="1904">
                  <c:v>26.408999999999999</c:v>
                </c:pt>
                <c:pt idx="1905">
                  <c:v>26.460999999999999</c:v>
                </c:pt>
                <c:pt idx="1906">
                  <c:v>26.524999999999999</c:v>
                </c:pt>
                <c:pt idx="1907">
                  <c:v>26.594000000000001</c:v>
                </c:pt>
                <c:pt idx="1908">
                  <c:v>26.661999999999999</c:v>
                </c:pt>
                <c:pt idx="1909">
                  <c:v>26.728000000000002</c:v>
                </c:pt>
                <c:pt idx="1910">
                  <c:v>26.78</c:v>
                </c:pt>
                <c:pt idx="1911">
                  <c:v>26.82</c:v>
                </c:pt>
                <c:pt idx="1912">
                  <c:v>26.85</c:v>
                </c:pt>
                <c:pt idx="1913">
                  <c:v>26.869</c:v>
                </c:pt>
                <c:pt idx="1914">
                  <c:v>26.882000000000001</c:v>
                </c:pt>
                <c:pt idx="1915">
                  <c:v>26.893999999999998</c:v>
                </c:pt>
                <c:pt idx="1916">
                  <c:v>26.902999999999999</c:v>
                </c:pt>
                <c:pt idx="1917">
                  <c:v>26.902000000000001</c:v>
                </c:pt>
                <c:pt idx="1918">
                  <c:v>26.896000000000001</c:v>
                </c:pt>
                <c:pt idx="1919">
                  <c:v>26.879000000000001</c:v>
                </c:pt>
                <c:pt idx="1920">
                  <c:v>26.856999999999999</c:v>
                </c:pt>
                <c:pt idx="1921">
                  <c:v>26.835999999999999</c:v>
                </c:pt>
                <c:pt idx="1922">
                  <c:v>26.821000000000002</c:v>
                </c:pt>
                <c:pt idx="1923">
                  <c:v>26.818999999999999</c:v>
                </c:pt>
                <c:pt idx="1924">
                  <c:v>26.818000000000001</c:v>
                </c:pt>
                <c:pt idx="1925">
                  <c:v>26.82</c:v>
                </c:pt>
                <c:pt idx="1926">
                  <c:v>26.827999999999999</c:v>
                </c:pt>
                <c:pt idx="1927">
                  <c:v>26.853999999999999</c:v>
                </c:pt>
                <c:pt idx="1928">
                  <c:v>26.898</c:v>
                </c:pt>
                <c:pt idx="1929">
                  <c:v>26.946999999999999</c:v>
                </c:pt>
                <c:pt idx="1930">
                  <c:v>27.001000000000001</c:v>
                </c:pt>
                <c:pt idx="1931">
                  <c:v>27.05</c:v>
                </c:pt>
                <c:pt idx="1932">
                  <c:v>27.094000000000001</c:v>
                </c:pt>
                <c:pt idx="1933">
                  <c:v>27.134</c:v>
                </c:pt>
                <c:pt idx="1934">
                  <c:v>27.161999999999999</c:v>
                </c:pt>
                <c:pt idx="1935">
                  <c:v>27.175000000000001</c:v>
                </c:pt>
                <c:pt idx="1936">
                  <c:v>27.175000000000001</c:v>
                </c:pt>
                <c:pt idx="1937">
                  <c:v>27.169</c:v>
                </c:pt>
                <c:pt idx="1938">
                  <c:v>27.161000000000001</c:v>
                </c:pt>
                <c:pt idx="1939">
                  <c:v>27.145</c:v>
                </c:pt>
                <c:pt idx="1940">
                  <c:v>27.123000000000001</c:v>
                </c:pt>
                <c:pt idx="1941">
                  <c:v>27.094999999999999</c:v>
                </c:pt>
                <c:pt idx="1942">
                  <c:v>27.065999999999999</c:v>
                </c:pt>
                <c:pt idx="1943">
                  <c:v>27.041</c:v>
                </c:pt>
                <c:pt idx="1944">
                  <c:v>27.021999999999998</c:v>
                </c:pt>
                <c:pt idx="1945">
                  <c:v>27.009</c:v>
                </c:pt>
                <c:pt idx="1946">
                  <c:v>27.010999999999999</c:v>
                </c:pt>
                <c:pt idx="1947">
                  <c:v>27.026</c:v>
                </c:pt>
                <c:pt idx="1948">
                  <c:v>27.047999999999998</c:v>
                </c:pt>
                <c:pt idx="1949">
                  <c:v>27.068999999999999</c:v>
                </c:pt>
                <c:pt idx="1950">
                  <c:v>27.1</c:v>
                </c:pt>
                <c:pt idx="1951">
                  <c:v>27.143999999999998</c:v>
                </c:pt>
                <c:pt idx="1952">
                  <c:v>27.207999999999998</c:v>
                </c:pt>
                <c:pt idx="1953">
                  <c:v>27.294</c:v>
                </c:pt>
                <c:pt idx="1954">
                  <c:v>27.407</c:v>
                </c:pt>
                <c:pt idx="1955">
                  <c:v>27.553000000000001</c:v>
                </c:pt>
                <c:pt idx="1956">
                  <c:v>27.721</c:v>
                </c:pt>
                <c:pt idx="1957">
                  <c:v>27.890999999999998</c:v>
                </c:pt>
                <c:pt idx="1958">
                  <c:v>28.056999999999999</c:v>
                </c:pt>
                <c:pt idx="1959">
                  <c:v>28.204999999999998</c:v>
                </c:pt>
                <c:pt idx="1960">
                  <c:v>28.33</c:v>
                </c:pt>
                <c:pt idx="1961">
                  <c:v>28.437999999999999</c:v>
                </c:pt>
                <c:pt idx="1962">
                  <c:v>28.518999999999998</c:v>
                </c:pt>
                <c:pt idx="1963">
                  <c:v>28.573</c:v>
                </c:pt>
                <c:pt idx="1964">
                  <c:v>28.609000000000002</c:v>
                </c:pt>
                <c:pt idx="1965">
                  <c:v>28.634</c:v>
                </c:pt>
                <c:pt idx="1966">
                  <c:v>28.658000000000001</c:v>
                </c:pt>
                <c:pt idx="1967">
                  <c:v>28.684999999999999</c:v>
                </c:pt>
                <c:pt idx="1968">
                  <c:v>28.71</c:v>
                </c:pt>
                <c:pt idx="1969">
                  <c:v>28.738</c:v>
                </c:pt>
                <c:pt idx="1970">
                  <c:v>28.77</c:v>
                </c:pt>
                <c:pt idx="1971">
                  <c:v>28.815999999999999</c:v>
                </c:pt>
                <c:pt idx="1972">
                  <c:v>28.875</c:v>
                </c:pt>
                <c:pt idx="1973">
                  <c:v>28.940999999999999</c:v>
                </c:pt>
                <c:pt idx="1974">
                  <c:v>29.02</c:v>
                </c:pt>
                <c:pt idx="1975">
                  <c:v>29.111000000000001</c:v>
                </c:pt>
                <c:pt idx="1976">
                  <c:v>29.207000000000001</c:v>
                </c:pt>
                <c:pt idx="1977">
                  <c:v>29.306999999999999</c:v>
                </c:pt>
                <c:pt idx="1978">
                  <c:v>29.420999999999999</c:v>
                </c:pt>
                <c:pt idx="1979">
                  <c:v>29.544</c:v>
                </c:pt>
                <c:pt idx="1980">
                  <c:v>29.667999999999999</c:v>
                </c:pt>
                <c:pt idx="1981">
                  <c:v>29.803999999999998</c:v>
                </c:pt>
                <c:pt idx="1982">
                  <c:v>29.943000000000001</c:v>
                </c:pt>
                <c:pt idx="1983">
                  <c:v>30.079000000000001</c:v>
                </c:pt>
                <c:pt idx="1984">
                  <c:v>30.216999999999999</c:v>
                </c:pt>
                <c:pt idx="1985">
                  <c:v>30.361000000000001</c:v>
                </c:pt>
                <c:pt idx="1986">
                  <c:v>30.5</c:v>
                </c:pt>
                <c:pt idx="1987">
                  <c:v>30.640999999999998</c:v>
                </c:pt>
                <c:pt idx="1988">
                  <c:v>30.788</c:v>
                </c:pt>
                <c:pt idx="1989">
                  <c:v>30.934000000000001</c:v>
                </c:pt>
                <c:pt idx="1990">
                  <c:v>31.087</c:v>
                </c:pt>
                <c:pt idx="1991">
                  <c:v>31.25</c:v>
                </c:pt>
                <c:pt idx="1992">
                  <c:v>31.405999999999999</c:v>
                </c:pt>
                <c:pt idx="1993">
                  <c:v>31.562999999999999</c:v>
                </c:pt>
                <c:pt idx="1994">
                  <c:v>31.725999999999999</c:v>
                </c:pt>
                <c:pt idx="1995">
                  <c:v>31.864999999999998</c:v>
                </c:pt>
                <c:pt idx="1996">
                  <c:v>31.992999999999999</c:v>
                </c:pt>
                <c:pt idx="1997">
                  <c:v>32.093000000000004</c:v>
                </c:pt>
                <c:pt idx="1998">
                  <c:v>32.18</c:v>
                </c:pt>
                <c:pt idx="1999">
                  <c:v>32.262999999999998</c:v>
                </c:pt>
                <c:pt idx="2000">
                  <c:v>32.331000000000003</c:v>
                </c:pt>
                <c:pt idx="2001">
                  <c:v>32.395000000000003</c:v>
                </c:pt>
                <c:pt idx="2002">
                  <c:v>32.457000000000001</c:v>
                </c:pt>
                <c:pt idx="2003">
                  <c:v>32.51</c:v>
                </c:pt>
                <c:pt idx="2004">
                  <c:v>32.548999999999999</c:v>
                </c:pt>
                <c:pt idx="2005">
                  <c:v>32.58</c:v>
                </c:pt>
                <c:pt idx="2006">
                  <c:v>32.591999999999999</c:v>
                </c:pt>
                <c:pt idx="2007">
                  <c:v>32.581000000000003</c:v>
                </c:pt>
                <c:pt idx="2008">
                  <c:v>32.524000000000001</c:v>
                </c:pt>
                <c:pt idx="2009">
                  <c:v>32.433999999999997</c:v>
                </c:pt>
                <c:pt idx="2010">
                  <c:v>32.335000000000001</c:v>
                </c:pt>
                <c:pt idx="2011">
                  <c:v>32.235999999999997</c:v>
                </c:pt>
                <c:pt idx="2012">
                  <c:v>32.137999999999998</c:v>
                </c:pt>
                <c:pt idx="2013">
                  <c:v>32.045999999999999</c:v>
                </c:pt>
                <c:pt idx="2014">
                  <c:v>31.954999999999998</c:v>
                </c:pt>
                <c:pt idx="2015">
                  <c:v>31.86</c:v>
                </c:pt>
                <c:pt idx="2016">
                  <c:v>31.763000000000002</c:v>
                </c:pt>
                <c:pt idx="2017">
                  <c:v>31.658999999999999</c:v>
                </c:pt>
                <c:pt idx="2018">
                  <c:v>31.553000000000001</c:v>
                </c:pt>
                <c:pt idx="2019">
                  <c:v>31.443999999999999</c:v>
                </c:pt>
                <c:pt idx="2020">
                  <c:v>31.33</c:v>
                </c:pt>
                <c:pt idx="2021">
                  <c:v>31.222999999999999</c:v>
                </c:pt>
                <c:pt idx="2022">
                  <c:v>31.131</c:v>
                </c:pt>
                <c:pt idx="2023">
                  <c:v>31.050999999999998</c:v>
                </c:pt>
                <c:pt idx="2024">
                  <c:v>30.975999999999999</c:v>
                </c:pt>
                <c:pt idx="2025">
                  <c:v>30.908999999999999</c:v>
                </c:pt>
                <c:pt idx="2026">
                  <c:v>30.849</c:v>
                </c:pt>
                <c:pt idx="2027">
                  <c:v>30.788</c:v>
                </c:pt>
                <c:pt idx="2028">
                  <c:v>30.725000000000001</c:v>
                </c:pt>
                <c:pt idx="2029">
                  <c:v>30.658999999999999</c:v>
                </c:pt>
                <c:pt idx="2030">
                  <c:v>30.585000000000001</c:v>
                </c:pt>
                <c:pt idx="2031">
                  <c:v>30.52</c:v>
                </c:pt>
                <c:pt idx="2032">
                  <c:v>30.477</c:v>
                </c:pt>
                <c:pt idx="2033">
                  <c:v>30.454999999999998</c:v>
                </c:pt>
                <c:pt idx="2034">
                  <c:v>30.443999999999999</c:v>
                </c:pt>
                <c:pt idx="2035">
                  <c:v>30.449000000000002</c:v>
                </c:pt>
                <c:pt idx="2036">
                  <c:v>30.472000000000001</c:v>
                </c:pt>
                <c:pt idx="2037">
                  <c:v>30.509</c:v>
                </c:pt>
                <c:pt idx="2038">
                  <c:v>30.56</c:v>
                </c:pt>
                <c:pt idx="2039">
                  <c:v>30.628</c:v>
                </c:pt>
                <c:pt idx="2040">
                  <c:v>30.71</c:v>
                </c:pt>
                <c:pt idx="2041">
                  <c:v>30.812000000000001</c:v>
                </c:pt>
                <c:pt idx="2042">
                  <c:v>30.919</c:v>
                </c:pt>
                <c:pt idx="2043">
                  <c:v>31.033000000000001</c:v>
                </c:pt>
                <c:pt idx="2044">
                  <c:v>31.158999999999999</c:v>
                </c:pt>
                <c:pt idx="2045">
                  <c:v>31.279</c:v>
                </c:pt>
                <c:pt idx="2046">
                  <c:v>31.398</c:v>
                </c:pt>
                <c:pt idx="2047">
                  <c:v>31.524000000000001</c:v>
                </c:pt>
                <c:pt idx="2048">
                  <c:v>31.641999999999999</c:v>
                </c:pt>
                <c:pt idx="2049">
                  <c:v>31.754000000000001</c:v>
                </c:pt>
                <c:pt idx="2050">
                  <c:v>31.841000000000001</c:v>
                </c:pt>
                <c:pt idx="2051">
                  <c:v>31.908000000000001</c:v>
                </c:pt>
                <c:pt idx="2052">
                  <c:v>31.966000000000001</c:v>
                </c:pt>
                <c:pt idx="2053">
                  <c:v>32.014000000000003</c:v>
                </c:pt>
                <c:pt idx="2054">
                  <c:v>32.064999999999998</c:v>
                </c:pt>
                <c:pt idx="2055">
                  <c:v>32.121000000000002</c:v>
                </c:pt>
                <c:pt idx="2056">
                  <c:v>32.177999999999997</c:v>
                </c:pt>
                <c:pt idx="2057">
                  <c:v>32.250999999999998</c:v>
                </c:pt>
                <c:pt idx="2058">
                  <c:v>32.335999999999999</c:v>
                </c:pt>
                <c:pt idx="2059">
                  <c:v>32.408000000000001</c:v>
                </c:pt>
                <c:pt idx="2060">
                  <c:v>32.47</c:v>
                </c:pt>
                <c:pt idx="2061">
                  <c:v>32.517000000000003</c:v>
                </c:pt>
                <c:pt idx="2062">
                  <c:v>32.555999999999997</c:v>
                </c:pt>
                <c:pt idx="2063">
                  <c:v>32.598999999999997</c:v>
                </c:pt>
                <c:pt idx="2064">
                  <c:v>32.649000000000001</c:v>
                </c:pt>
                <c:pt idx="2065">
                  <c:v>32.703000000000003</c:v>
                </c:pt>
                <c:pt idx="2066">
                  <c:v>32.755000000000003</c:v>
                </c:pt>
                <c:pt idx="2067">
                  <c:v>32.811999999999998</c:v>
                </c:pt>
                <c:pt idx="2068">
                  <c:v>32.875999999999998</c:v>
                </c:pt>
                <c:pt idx="2069">
                  <c:v>32.944000000000003</c:v>
                </c:pt>
                <c:pt idx="2070">
                  <c:v>33.018999999999998</c:v>
                </c:pt>
                <c:pt idx="2071">
                  <c:v>33.091000000000001</c:v>
                </c:pt>
                <c:pt idx="2072">
                  <c:v>33.152999999999999</c:v>
                </c:pt>
                <c:pt idx="2073">
                  <c:v>33.222000000000001</c:v>
                </c:pt>
                <c:pt idx="2074">
                  <c:v>33.301000000000002</c:v>
                </c:pt>
                <c:pt idx="2075">
                  <c:v>33.374000000000002</c:v>
                </c:pt>
                <c:pt idx="2076">
                  <c:v>33.44</c:v>
                </c:pt>
                <c:pt idx="2077">
                  <c:v>33.511000000000003</c:v>
                </c:pt>
                <c:pt idx="2078">
                  <c:v>33.572000000000003</c:v>
                </c:pt>
                <c:pt idx="2079">
                  <c:v>33.615000000000002</c:v>
                </c:pt>
                <c:pt idx="2080">
                  <c:v>33.648000000000003</c:v>
                </c:pt>
                <c:pt idx="2081">
                  <c:v>33.682000000000002</c:v>
                </c:pt>
                <c:pt idx="2082">
                  <c:v>33.718000000000004</c:v>
                </c:pt>
                <c:pt idx="2083">
                  <c:v>33.76</c:v>
                </c:pt>
                <c:pt idx="2084">
                  <c:v>33.817999999999998</c:v>
                </c:pt>
                <c:pt idx="2085">
                  <c:v>33.896999999999998</c:v>
                </c:pt>
                <c:pt idx="2086">
                  <c:v>33.988</c:v>
                </c:pt>
                <c:pt idx="2087">
                  <c:v>34.064999999999998</c:v>
                </c:pt>
                <c:pt idx="2088">
                  <c:v>34.130000000000003</c:v>
                </c:pt>
                <c:pt idx="2089">
                  <c:v>34.191000000000003</c:v>
                </c:pt>
                <c:pt idx="2090">
                  <c:v>34.238999999999997</c:v>
                </c:pt>
                <c:pt idx="2091">
                  <c:v>34.28</c:v>
                </c:pt>
                <c:pt idx="2092">
                  <c:v>34.323</c:v>
                </c:pt>
                <c:pt idx="2093">
                  <c:v>34.365000000000002</c:v>
                </c:pt>
                <c:pt idx="2094">
                  <c:v>34.402000000000001</c:v>
                </c:pt>
                <c:pt idx="2095">
                  <c:v>34.435000000000002</c:v>
                </c:pt>
                <c:pt idx="2096">
                  <c:v>34.472000000000001</c:v>
                </c:pt>
                <c:pt idx="2097">
                  <c:v>34.514000000000003</c:v>
                </c:pt>
                <c:pt idx="2098">
                  <c:v>34.564</c:v>
                </c:pt>
                <c:pt idx="2099">
                  <c:v>34.621000000000002</c:v>
                </c:pt>
                <c:pt idx="2100">
                  <c:v>34.673000000000002</c:v>
                </c:pt>
                <c:pt idx="2101">
                  <c:v>34.722999999999999</c:v>
                </c:pt>
                <c:pt idx="2102">
                  <c:v>34.779000000000003</c:v>
                </c:pt>
                <c:pt idx="2103">
                  <c:v>34.847000000000001</c:v>
                </c:pt>
                <c:pt idx="2104">
                  <c:v>34.920999999999999</c:v>
                </c:pt>
                <c:pt idx="2105">
                  <c:v>35.000999999999998</c:v>
                </c:pt>
                <c:pt idx="2106">
                  <c:v>35.08</c:v>
                </c:pt>
                <c:pt idx="2107">
                  <c:v>35.155999999999999</c:v>
                </c:pt>
                <c:pt idx="2108">
                  <c:v>35.238999999999997</c:v>
                </c:pt>
                <c:pt idx="2109">
                  <c:v>35.323999999999998</c:v>
                </c:pt>
                <c:pt idx="2110">
                  <c:v>35.398000000000003</c:v>
                </c:pt>
                <c:pt idx="2111">
                  <c:v>35.476999999999997</c:v>
                </c:pt>
                <c:pt idx="2112">
                  <c:v>35.567</c:v>
                </c:pt>
                <c:pt idx="2113">
                  <c:v>35.668999999999997</c:v>
                </c:pt>
                <c:pt idx="2114">
                  <c:v>35.78</c:v>
                </c:pt>
                <c:pt idx="2115">
                  <c:v>35.909999999999997</c:v>
                </c:pt>
                <c:pt idx="2116">
                  <c:v>36.052999999999997</c:v>
                </c:pt>
                <c:pt idx="2117">
                  <c:v>36.19</c:v>
                </c:pt>
                <c:pt idx="2118">
                  <c:v>36.314999999999998</c:v>
                </c:pt>
                <c:pt idx="2119">
                  <c:v>36.445999999999998</c:v>
                </c:pt>
                <c:pt idx="2120">
                  <c:v>36.584000000000003</c:v>
                </c:pt>
                <c:pt idx="2121">
                  <c:v>36.731000000000002</c:v>
                </c:pt>
                <c:pt idx="2122">
                  <c:v>36.893000000000001</c:v>
                </c:pt>
                <c:pt idx="2123">
                  <c:v>37.069000000000003</c:v>
                </c:pt>
                <c:pt idx="2124">
                  <c:v>37.249000000000002</c:v>
                </c:pt>
                <c:pt idx="2125">
                  <c:v>37.442999999999998</c:v>
                </c:pt>
                <c:pt idx="2126">
                  <c:v>37.656999999999996</c:v>
                </c:pt>
                <c:pt idx="2127">
                  <c:v>37.856000000000002</c:v>
                </c:pt>
                <c:pt idx="2128">
                  <c:v>38.04</c:v>
                </c:pt>
                <c:pt idx="2129">
                  <c:v>38.222000000000001</c:v>
                </c:pt>
                <c:pt idx="2130">
                  <c:v>38.393000000000001</c:v>
                </c:pt>
                <c:pt idx="2131">
                  <c:v>38.536999999999999</c:v>
                </c:pt>
                <c:pt idx="2132">
                  <c:v>38.670999999999999</c:v>
                </c:pt>
                <c:pt idx="2133">
                  <c:v>38.814</c:v>
                </c:pt>
                <c:pt idx="2134">
                  <c:v>38.969000000000001</c:v>
                </c:pt>
                <c:pt idx="2135">
                  <c:v>39.137999999999998</c:v>
                </c:pt>
                <c:pt idx="2136">
                  <c:v>39.307000000000002</c:v>
                </c:pt>
                <c:pt idx="2137">
                  <c:v>39.457000000000001</c:v>
                </c:pt>
                <c:pt idx="2138">
                  <c:v>39.597000000000001</c:v>
                </c:pt>
                <c:pt idx="2139">
                  <c:v>39.734999999999999</c:v>
                </c:pt>
                <c:pt idx="2140">
                  <c:v>39.854999999999997</c:v>
                </c:pt>
                <c:pt idx="2141">
                  <c:v>39.957999999999998</c:v>
                </c:pt>
                <c:pt idx="2142">
                  <c:v>40.06</c:v>
                </c:pt>
                <c:pt idx="2143">
                  <c:v>40.161999999999999</c:v>
                </c:pt>
                <c:pt idx="2144">
                  <c:v>40.253</c:v>
                </c:pt>
                <c:pt idx="2145">
                  <c:v>40.33</c:v>
                </c:pt>
                <c:pt idx="2146">
                  <c:v>40.4</c:v>
                </c:pt>
                <c:pt idx="2147">
                  <c:v>40.457999999999998</c:v>
                </c:pt>
                <c:pt idx="2148">
                  <c:v>40.514000000000003</c:v>
                </c:pt>
                <c:pt idx="2149">
                  <c:v>40.561</c:v>
                </c:pt>
                <c:pt idx="2150">
                  <c:v>40.585999999999999</c:v>
                </c:pt>
                <c:pt idx="2151">
                  <c:v>40.600999999999999</c:v>
                </c:pt>
                <c:pt idx="2152">
                  <c:v>40.613999999999997</c:v>
                </c:pt>
                <c:pt idx="2153">
                  <c:v>40.627000000000002</c:v>
                </c:pt>
                <c:pt idx="2154">
                  <c:v>40.631</c:v>
                </c:pt>
                <c:pt idx="2155">
                  <c:v>40.624000000000002</c:v>
                </c:pt>
                <c:pt idx="2156">
                  <c:v>40.613</c:v>
                </c:pt>
                <c:pt idx="2157">
                  <c:v>40.6</c:v>
                </c:pt>
                <c:pt idx="2158">
                  <c:v>40.590000000000003</c:v>
                </c:pt>
                <c:pt idx="2159">
                  <c:v>40.572000000000003</c:v>
                </c:pt>
                <c:pt idx="2160">
                  <c:v>40.552</c:v>
                </c:pt>
                <c:pt idx="2161">
                  <c:v>40.530999999999999</c:v>
                </c:pt>
                <c:pt idx="2162">
                  <c:v>40.514000000000003</c:v>
                </c:pt>
                <c:pt idx="2163">
                  <c:v>40.496000000000002</c:v>
                </c:pt>
                <c:pt idx="2164">
                  <c:v>40.469000000000001</c:v>
                </c:pt>
                <c:pt idx="2165">
                  <c:v>40.432000000000002</c:v>
                </c:pt>
                <c:pt idx="2166">
                  <c:v>40.395000000000003</c:v>
                </c:pt>
                <c:pt idx="2167">
                  <c:v>40.366</c:v>
                </c:pt>
                <c:pt idx="2168">
                  <c:v>40.347000000000001</c:v>
                </c:pt>
                <c:pt idx="2169">
                  <c:v>40.326999999999998</c:v>
                </c:pt>
                <c:pt idx="2170">
                  <c:v>40.302</c:v>
                </c:pt>
                <c:pt idx="2171">
                  <c:v>40.274999999999999</c:v>
                </c:pt>
                <c:pt idx="2172">
                  <c:v>40.241999999999997</c:v>
                </c:pt>
                <c:pt idx="2173">
                  <c:v>40.203000000000003</c:v>
                </c:pt>
                <c:pt idx="2174">
                  <c:v>40.158999999999999</c:v>
                </c:pt>
                <c:pt idx="2175">
                  <c:v>40.116</c:v>
                </c:pt>
                <c:pt idx="2176">
                  <c:v>40.073999999999998</c:v>
                </c:pt>
                <c:pt idx="2177">
                  <c:v>40.029000000000003</c:v>
                </c:pt>
                <c:pt idx="2178">
                  <c:v>39.988999999999997</c:v>
                </c:pt>
                <c:pt idx="2179">
                  <c:v>39.948999999999998</c:v>
                </c:pt>
                <c:pt idx="2180">
                  <c:v>39.912999999999997</c:v>
                </c:pt>
                <c:pt idx="2181">
                  <c:v>39.881999999999998</c:v>
                </c:pt>
                <c:pt idx="2182">
                  <c:v>39.851999999999997</c:v>
                </c:pt>
                <c:pt idx="2183">
                  <c:v>39.822000000000003</c:v>
                </c:pt>
                <c:pt idx="2184">
                  <c:v>39.795000000000002</c:v>
                </c:pt>
                <c:pt idx="2185">
                  <c:v>39.779000000000003</c:v>
                </c:pt>
                <c:pt idx="2186">
                  <c:v>39.765999999999998</c:v>
                </c:pt>
                <c:pt idx="2187">
                  <c:v>39.758000000000003</c:v>
                </c:pt>
                <c:pt idx="2188">
                  <c:v>39.756999999999998</c:v>
                </c:pt>
                <c:pt idx="2189">
                  <c:v>39.758000000000003</c:v>
                </c:pt>
                <c:pt idx="2190">
                  <c:v>39.768000000000001</c:v>
                </c:pt>
                <c:pt idx="2191">
                  <c:v>39.787999999999997</c:v>
                </c:pt>
                <c:pt idx="2192">
                  <c:v>39.816000000000003</c:v>
                </c:pt>
                <c:pt idx="2193">
                  <c:v>39.845999999999997</c:v>
                </c:pt>
                <c:pt idx="2194">
                  <c:v>39.872</c:v>
                </c:pt>
                <c:pt idx="2195">
                  <c:v>39.902999999999999</c:v>
                </c:pt>
                <c:pt idx="2196">
                  <c:v>39.954999999999998</c:v>
                </c:pt>
                <c:pt idx="2197">
                  <c:v>40.000999999999998</c:v>
                </c:pt>
                <c:pt idx="2198">
                  <c:v>40.040999999999997</c:v>
                </c:pt>
                <c:pt idx="2199">
                  <c:v>40.091000000000001</c:v>
                </c:pt>
                <c:pt idx="2200">
                  <c:v>40.136000000000003</c:v>
                </c:pt>
                <c:pt idx="2201">
                  <c:v>40.173999999999999</c:v>
                </c:pt>
                <c:pt idx="2202">
                  <c:v>40.204000000000001</c:v>
                </c:pt>
                <c:pt idx="2203">
                  <c:v>40.225999999999999</c:v>
                </c:pt>
                <c:pt idx="2204">
                  <c:v>40.247</c:v>
                </c:pt>
                <c:pt idx="2205">
                  <c:v>40.268999999999998</c:v>
                </c:pt>
                <c:pt idx="2206">
                  <c:v>40.289000000000001</c:v>
                </c:pt>
                <c:pt idx="2207">
                  <c:v>40.308</c:v>
                </c:pt>
                <c:pt idx="2208">
                  <c:v>40.323999999999998</c:v>
                </c:pt>
                <c:pt idx="2209">
                  <c:v>40.338000000000001</c:v>
                </c:pt>
                <c:pt idx="2210">
                  <c:v>40.353999999999999</c:v>
                </c:pt>
                <c:pt idx="2211">
                  <c:v>40.366</c:v>
                </c:pt>
                <c:pt idx="2212">
                  <c:v>40.372999999999998</c:v>
                </c:pt>
                <c:pt idx="2213">
                  <c:v>40.380000000000003</c:v>
                </c:pt>
                <c:pt idx="2214">
                  <c:v>40.387</c:v>
                </c:pt>
                <c:pt idx="2215">
                  <c:v>40.393000000000001</c:v>
                </c:pt>
                <c:pt idx="2216">
                  <c:v>40.398000000000003</c:v>
                </c:pt>
                <c:pt idx="2217">
                  <c:v>40.405999999999999</c:v>
                </c:pt>
                <c:pt idx="2218">
                  <c:v>40.415999999999997</c:v>
                </c:pt>
                <c:pt idx="2219">
                  <c:v>40.42</c:v>
                </c:pt>
                <c:pt idx="2220">
                  <c:v>40.420999999999999</c:v>
                </c:pt>
                <c:pt idx="2221">
                  <c:v>40.426000000000002</c:v>
                </c:pt>
                <c:pt idx="2222">
                  <c:v>40.424999999999997</c:v>
                </c:pt>
                <c:pt idx="2223">
                  <c:v>40.414999999999999</c:v>
                </c:pt>
                <c:pt idx="2224">
                  <c:v>40.405000000000001</c:v>
                </c:pt>
                <c:pt idx="2225">
                  <c:v>40.395000000000003</c:v>
                </c:pt>
                <c:pt idx="2226">
                  <c:v>40.380000000000003</c:v>
                </c:pt>
                <c:pt idx="2227">
                  <c:v>40.363999999999997</c:v>
                </c:pt>
                <c:pt idx="2228">
                  <c:v>40.341000000000001</c:v>
                </c:pt>
                <c:pt idx="2229">
                  <c:v>40.317</c:v>
                </c:pt>
                <c:pt idx="2230">
                  <c:v>40.299999999999997</c:v>
                </c:pt>
                <c:pt idx="2231">
                  <c:v>40.283999999999999</c:v>
                </c:pt>
                <c:pt idx="2232">
                  <c:v>40.265000000000001</c:v>
                </c:pt>
                <c:pt idx="2233">
                  <c:v>40.247999999999998</c:v>
                </c:pt>
                <c:pt idx="2234">
                  <c:v>40.231999999999999</c:v>
                </c:pt>
                <c:pt idx="2235">
                  <c:v>40.210999999999999</c:v>
                </c:pt>
                <c:pt idx="2236">
                  <c:v>40.188000000000002</c:v>
                </c:pt>
                <c:pt idx="2237">
                  <c:v>40.17</c:v>
                </c:pt>
                <c:pt idx="2238">
                  <c:v>40.155999999999999</c:v>
                </c:pt>
                <c:pt idx="2239">
                  <c:v>40.145000000000003</c:v>
                </c:pt>
                <c:pt idx="2240">
                  <c:v>40.143000000000001</c:v>
                </c:pt>
                <c:pt idx="2241">
                  <c:v>40.14</c:v>
                </c:pt>
                <c:pt idx="2242">
                  <c:v>40.146999999999998</c:v>
                </c:pt>
                <c:pt idx="2243">
                  <c:v>40.164999999999999</c:v>
                </c:pt>
                <c:pt idx="2244">
                  <c:v>40.186</c:v>
                </c:pt>
                <c:pt idx="2245">
                  <c:v>40.22</c:v>
                </c:pt>
                <c:pt idx="2246">
                  <c:v>40.259</c:v>
                </c:pt>
                <c:pt idx="2247">
                  <c:v>40.296999999999997</c:v>
                </c:pt>
                <c:pt idx="2248">
                  <c:v>40.344999999999999</c:v>
                </c:pt>
                <c:pt idx="2249">
                  <c:v>40.401000000000003</c:v>
                </c:pt>
                <c:pt idx="2250">
                  <c:v>40.462000000000003</c:v>
                </c:pt>
                <c:pt idx="2251">
                  <c:v>40.529000000000003</c:v>
                </c:pt>
                <c:pt idx="2252">
                  <c:v>40.601999999999997</c:v>
                </c:pt>
                <c:pt idx="2253">
                  <c:v>40.683</c:v>
                </c:pt>
                <c:pt idx="2254">
                  <c:v>40.773000000000003</c:v>
                </c:pt>
                <c:pt idx="2255">
                  <c:v>40.863</c:v>
                </c:pt>
                <c:pt idx="2256">
                  <c:v>40.957000000000001</c:v>
                </c:pt>
                <c:pt idx="2257">
                  <c:v>41.040999999999997</c:v>
                </c:pt>
                <c:pt idx="2258">
                  <c:v>41.131999999999998</c:v>
                </c:pt>
                <c:pt idx="2259">
                  <c:v>41.238</c:v>
                </c:pt>
                <c:pt idx="2260">
                  <c:v>41.335000000000001</c:v>
                </c:pt>
                <c:pt idx="2261">
                  <c:v>41.427999999999997</c:v>
                </c:pt>
                <c:pt idx="2262">
                  <c:v>41.533999999999999</c:v>
                </c:pt>
                <c:pt idx="2263">
                  <c:v>41.646000000000001</c:v>
                </c:pt>
                <c:pt idx="2264">
                  <c:v>41.758000000000003</c:v>
                </c:pt>
                <c:pt idx="2265">
                  <c:v>41.865000000000002</c:v>
                </c:pt>
                <c:pt idx="2266">
                  <c:v>41.963999999999999</c:v>
                </c:pt>
                <c:pt idx="2267">
                  <c:v>42.039000000000001</c:v>
                </c:pt>
                <c:pt idx="2268">
                  <c:v>42.088999999999999</c:v>
                </c:pt>
                <c:pt idx="2269">
                  <c:v>42.125999999999998</c:v>
                </c:pt>
                <c:pt idx="2270">
                  <c:v>42.151000000000003</c:v>
                </c:pt>
                <c:pt idx="2271">
                  <c:v>42.155999999999999</c:v>
                </c:pt>
                <c:pt idx="2272">
                  <c:v>42.139000000000003</c:v>
                </c:pt>
                <c:pt idx="2273">
                  <c:v>42.110999999999997</c:v>
                </c:pt>
                <c:pt idx="2274">
                  <c:v>42.064</c:v>
                </c:pt>
                <c:pt idx="2275">
                  <c:v>41.994999999999997</c:v>
                </c:pt>
                <c:pt idx="2276">
                  <c:v>41.918999999999997</c:v>
                </c:pt>
                <c:pt idx="2277">
                  <c:v>41.819000000000003</c:v>
                </c:pt>
                <c:pt idx="2278">
                  <c:v>41.692999999999998</c:v>
                </c:pt>
                <c:pt idx="2279">
                  <c:v>41.564999999999998</c:v>
                </c:pt>
                <c:pt idx="2280">
                  <c:v>41.445999999999998</c:v>
                </c:pt>
                <c:pt idx="2281">
                  <c:v>41.320999999999998</c:v>
                </c:pt>
                <c:pt idx="2282">
                  <c:v>41.2</c:v>
                </c:pt>
                <c:pt idx="2283">
                  <c:v>41.091999999999999</c:v>
                </c:pt>
                <c:pt idx="2284">
                  <c:v>40.963999999999999</c:v>
                </c:pt>
                <c:pt idx="2285">
                  <c:v>40.832000000000001</c:v>
                </c:pt>
                <c:pt idx="2286">
                  <c:v>40.709000000000003</c:v>
                </c:pt>
                <c:pt idx="2287">
                  <c:v>40.582000000000001</c:v>
                </c:pt>
                <c:pt idx="2288">
                  <c:v>40.456000000000003</c:v>
                </c:pt>
                <c:pt idx="2289">
                  <c:v>40.350999999999999</c:v>
                </c:pt>
                <c:pt idx="2290">
                  <c:v>40.268999999999998</c:v>
                </c:pt>
                <c:pt idx="2291">
                  <c:v>40.210999999999999</c:v>
                </c:pt>
                <c:pt idx="2292">
                  <c:v>40.173999999999999</c:v>
                </c:pt>
                <c:pt idx="2293">
                  <c:v>40.146999999999998</c:v>
                </c:pt>
                <c:pt idx="2294">
                  <c:v>40.119999999999997</c:v>
                </c:pt>
                <c:pt idx="2295">
                  <c:v>40.091999999999999</c:v>
                </c:pt>
                <c:pt idx="2296">
                  <c:v>40.072000000000003</c:v>
                </c:pt>
                <c:pt idx="2297">
                  <c:v>40.06</c:v>
                </c:pt>
                <c:pt idx="2298">
                  <c:v>40.049999999999997</c:v>
                </c:pt>
                <c:pt idx="2299">
                  <c:v>40.052999999999997</c:v>
                </c:pt>
                <c:pt idx="2300">
                  <c:v>40.076000000000001</c:v>
                </c:pt>
                <c:pt idx="2301">
                  <c:v>40.109000000000002</c:v>
                </c:pt>
                <c:pt idx="2302">
                  <c:v>40.148000000000003</c:v>
                </c:pt>
                <c:pt idx="2303">
                  <c:v>40.188000000000002</c:v>
                </c:pt>
                <c:pt idx="2304">
                  <c:v>40.226999999999997</c:v>
                </c:pt>
                <c:pt idx="2305">
                  <c:v>40.249000000000002</c:v>
                </c:pt>
                <c:pt idx="2306">
                  <c:v>40.261000000000003</c:v>
                </c:pt>
                <c:pt idx="2307">
                  <c:v>40.271999999999998</c:v>
                </c:pt>
                <c:pt idx="2308">
                  <c:v>40.277999999999999</c:v>
                </c:pt>
                <c:pt idx="2309">
                  <c:v>40.289000000000001</c:v>
                </c:pt>
                <c:pt idx="2310">
                  <c:v>40.31</c:v>
                </c:pt>
                <c:pt idx="2311">
                  <c:v>40.345999999999997</c:v>
                </c:pt>
                <c:pt idx="2312">
                  <c:v>40.392000000000003</c:v>
                </c:pt>
                <c:pt idx="2313">
                  <c:v>40.442999999999998</c:v>
                </c:pt>
                <c:pt idx="2314">
                  <c:v>40.503999999999998</c:v>
                </c:pt>
                <c:pt idx="2315">
                  <c:v>40.573</c:v>
                </c:pt>
                <c:pt idx="2316">
                  <c:v>40.64</c:v>
                </c:pt>
                <c:pt idx="2317">
                  <c:v>40.697000000000003</c:v>
                </c:pt>
                <c:pt idx="2318">
                  <c:v>40.726999999999997</c:v>
                </c:pt>
                <c:pt idx="2319">
                  <c:v>40.729999999999997</c:v>
                </c:pt>
                <c:pt idx="2320">
                  <c:v>40.715000000000003</c:v>
                </c:pt>
                <c:pt idx="2321">
                  <c:v>40.698999999999998</c:v>
                </c:pt>
                <c:pt idx="2322">
                  <c:v>40.688000000000002</c:v>
                </c:pt>
                <c:pt idx="2323">
                  <c:v>40.677</c:v>
                </c:pt>
                <c:pt idx="2324">
                  <c:v>40.67</c:v>
                </c:pt>
                <c:pt idx="2325">
                  <c:v>40.667000000000002</c:v>
                </c:pt>
                <c:pt idx="2326">
                  <c:v>40.667000000000002</c:v>
                </c:pt>
                <c:pt idx="2327">
                  <c:v>40.661000000000001</c:v>
                </c:pt>
                <c:pt idx="2328">
                  <c:v>40.640999999999998</c:v>
                </c:pt>
                <c:pt idx="2329">
                  <c:v>40.610999999999997</c:v>
                </c:pt>
                <c:pt idx="2330">
                  <c:v>40.587000000000003</c:v>
                </c:pt>
                <c:pt idx="2331">
                  <c:v>40.582999999999998</c:v>
                </c:pt>
                <c:pt idx="2332">
                  <c:v>40.621000000000002</c:v>
                </c:pt>
                <c:pt idx="2333">
                  <c:v>40.658000000000001</c:v>
                </c:pt>
                <c:pt idx="2334">
                  <c:v>40.674999999999997</c:v>
                </c:pt>
                <c:pt idx="2335">
                  <c:v>40.679000000000002</c:v>
                </c:pt>
                <c:pt idx="2336">
                  <c:v>40.67</c:v>
                </c:pt>
                <c:pt idx="2337">
                  <c:v>40.643000000000001</c:v>
                </c:pt>
                <c:pt idx="2338">
                  <c:v>40.603999999999999</c:v>
                </c:pt>
                <c:pt idx="2339">
                  <c:v>40.546999999999997</c:v>
                </c:pt>
                <c:pt idx="2340">
                  <c:v>40.485999999999997</c:v>
                </c:pt>
                <c:pt idx="2341">
                  <c:v>40.427999999999997</c:v>
                </c:pt>
                <c:pt idx="2342">
                  <c:v>40.374000000000002</c:v>
                </c:pt>
                <c:pt idx="2343">
                  <c:v>40.347000000000001</c:v>
                </c:pt>
                <c:pt idx="2344">
                  <c:v>40.337000000000003</c:v>
                </c:pt>
                <c:pt idx="2345">
                  <c:v>40.338000000000001</c:v>
                </c:pt>
                <c:pt idx="2346">
                  <c:v>40.369</c:v>
                </c:pt>
                <c:pt idx="2347">
                  <c:v>40.430999999999997</c:v>
                </c:pt>
                <c:pt idx="2348">
                  <c:v>40.505000000000003</c:v>
                </c:pt>
                <c:pt idx="2349">
                  <c:v>40.603000000000002</c:v>
                </c:pt>
                <c:pt idx="2350">
                  <c:v>40.722999999999999</c:v>
                </c:pt>
                <c:pt idx="2351">
                  <c:v>40.841000000000001</c:v>
                </c:pt>
                <c:pt idx="2352">
                  <c:v>40.950000000000003</c:v>
                </c:pt>
                <c:pt idx="2353">
                  <c:v>41.058</c:v>
                </c:pt>
                <c:pt idx="2354">
                  <c:v>41.161000000000001</c:v>
                </c:pt>
                <c:pt idx="2355">
                  <c:v>41.231000000000002</c:v>
                </c:pt>
                <c:pt idx="2356">
                  <c:v>41.271000000000001</c:v>
                </c:pt>
                <c:pt idx="2357">
                  <c:v>41.311999999999998</c:v>
                </c:pt>
                <c:pt idx="2358">
                  <c:v>41.35</c:v>
                </c:pt>
                <c:pt idx="2359">
                  <c:v>41.375999999999998</c:v>
                </c:pt>
                <c:pt idx="2360">
                  <c:v>41.399000000000001</c:v>
                </c:pt>
                <c:pt idx="2361">
                  <c:v>41.423000000000002</c:v>
                </c:pt>
                <c:pt idx="2362">
                  <c:v>41.448999999999998</c:v>
                </c:pt>
                <c:pt idx="2363">
                  <c:v>41.466999999999999</c:v>
                </c:pt>
                <c:pt idx="2364">
                  <c:v>41.491</c:v>
                </c:pt>
                <c:pt idx="2365">
                  <c:v>41.521000000000001</c:v>
                </c:pt>
                <c:pt idx="2366">
                  <c:v>41.548000000000002</c:v>
                </c:pt>
                <c:pt idx="2367">
                  <c:v>41.566000000000003</c:v>
                </c:pt>
                <c:pt idx="2368">
                  <c:v>41.575000000000003</c:v>
                </c:pt>
                <c:pt idx="2369">
                  <c:v>41.576000000000001</c:v>
                </c:pt>
                <c:pt idx="2370">
                  <c:v>41.584000000000003</c:v>
                </c:pt>
                <c:pt idx="2371">
                  <c:v>41.606000000000002</c:v>
                </c:pt>
                <c:pt idx="2372">
                  <c:v>41.633000000000003</c:v>
                </c:pt>
                <c:pt idx="2373">
                  <c:v>41.664999999999999</c:v>
                </c:pt>
                <c:pt idx="2374">
                  <c:v>41.697000000000003</c:v>
                </c:pt>
                <c:pt idx="2375">
                  <c:v>41.731000000000002</c:v>
                </c:pt>
                <c:pt idx="2376">
                  <c:v>41.773000000000003</c:v>
                </c:pt>
                <c:pt idx="2377">
                  <c:v>41.841999999999999</c:v>
                </c:pt>
                <c:pt idx="2378">
                  <c:v>41.924999999999997</c:v>
                </c:pt>
                <c:pt idx="2379">
                  <c:v>42.012</c:v>
                </c:pt>
                <c:pt idx="2380">
                  <c:v>42.100999999999999</c:v>
                </c:pt>
                <c:pt idx="2381">
                  <c:v>42.162999999999997</c:v>
                </c:pt>
                <c:pt idx="2382">
                  <c:v>42.204999999999998</c:v>
                </c:pt>
                <c:pt idx="2383">
                  <c:v>42.231000000000002</c:v>
                </c:pt>
                <c:pt idx="2384">
                  <c:v>42.234999999999999</c:v>
                </c:pt>
                <c:pt idx="2385">
                  <c:v>42.228000000000002</c:v>
                </c:pt>
                <c:pt idx="2386">
                  <c:v>42.212000000000003</c:v>
                </c:pt>
                <c:pt idx="2387">
                  <c:v>42.186</c:v>
                </c:pt>
                <c:pt idx="2388">
                  <c:v>42.156999999999996</c:v>
                </c:pt>
                <c:pt idx="2389">
                  <c:v>42.128</c:v>
                </c:pt>
                <c:pt idx="2390">
                  <c:v>42.1</c:v>
                </c:pt>
                <c:pt idx="2391">
                  <c:v>42.078000000000003</c:v>
                </c:pt>
                <c:pt idx="2392">
                  <c:v>42.048000000000002</c:v>
                </c:pt>
                <c:pt idx="2393">
                  <c:v>42.026000000000003</c:v>
                </c:pt>
                <c:pt idx="2394">
                  <c:v>42.005000000000003</c:v>
                </c:pt>
                <c:pt idx="2395">
                  <c:v>41.978000000000002</c:v>
                </c:pt>
                <c:pt idx="2396">
                  <c:v>41.953000000000003</c:v>
                </c:pt>
                <c:pt idx="2397">
                  <c:v>41.915999999999997</c:v>
                </c:pt>
                <c:pt idx="2398">
                  <c:v>41.862000000000002</c:v>
                </c:pt>
                <c:pt idx="2399">
                  <c:v>41.811999999999998</c:v>
                </c:pt>
                <c:pt idx="2400">
                  <c:v>41.761000000000003</c:v>
                </c:pt>
                <c:pt idx="2401">
                  <c:v>41.694000000000003</c:v>
                </c:pt>
                <c:pt idx="2402">
                  <c:v>41.604999999999997</c:v>
                </c:pt>
                <c:pt idx="2403">
                  <c:v>41.500999999999998</c:v>
                </c:pt>
                <c:pt idx="2404">
                  <c:v>41.371000000000002</c:v>
                </c:pt>
                <c:pt idx="2405">
                  <c:v>41.198</c:v>
                </c:pt>
                <c:pt idx="2406">
                  <c:v>41.018000000000001</c:v>
                </c:pt>
                <c:pt idx="2407">
                  <c:v>40.869999999999997</c:v>
                </c:pt>
                <c:pt idx="2408">
                  <c:v>40.776000000000003</c:v>
                </c:pt>
                <c:pt idx="2409">
                  <c:v>40.734000000000002</c:v>
                </c:pt>
                <c:pt idx="2410">
                  <c:v>40.726999999999997</c:v>
                </c:pt>
                <c:pt idx="2411">
                  <c:v>40.749000000000002</c:v>
                </c:pt>
                <c:pt idx="2412">
                  <c:v>40.795000000000002</c:v>
                </c:pt>
                <c:pt idx="2413">
                  <c:v>40.843000000000004</c:v>
                </c:pt>
                <c:pt idx="2414">
                  <c:v>40.880000000000003</c:v>
                </c:pt>
                <c:pt idx="2415">
                  <c:v>40.923999999999999</c:v>
                </c:pt>
                <c:pt idx="2416">
                  <c:v>40.978000000000002</c:v>
                </c:pt>
                <c:pt idx="2417">
                  <c:v>41.052</c:v>
                </c:pt>
                <c:pt idx="2418">
                  <c:v>41.152000000000001</c:v>
                </c:pt>
                <c:pt idx="2419">
                  <c:v>41.250999999999998</c:v>
                </c:pt>
                <c:pt idx="2420">
                  <c:v>41.368000000000002</c:v>
                </c:pt>
                <c:pt idx="2421">
                  <c:v>41.518000000000001</c:v>
                </c:pt>
                <c:pt idx="2422">
                  <c:v>41.686</c:v>
                </c:pt>
                <c:pt idx="2423">
                  <c:v>41.863999999999997</c:v>
                </c:pt>
                <c:pt idx="2424">
                  <c:v>42.033000000000001</c:v>
                </c:pt>
                <c:pt idx="2425">
                  <c:v>42.188000000000002</c:v>
                </c:pt>
                <c:pt idx="2426">
                  <c:v>42.35</c:v>
                </c:pt>
                <c:pt idx="2427">
                  <c:v>42.514000000000003</c:v>
                </c:pt>
                <c:pt idx="2428">
                  <c:v>42.667000000000002</c:v>
                </c:pt>
                <c:pt idx="2429">
                  <c:v>42.808</c:v>
                </c:pt>
                <c:pt idx="2430">
                  <c:v>42.948999999999998</c:v>
                </c:pt>
                <c:pt idx="2431">
                  <c:v>43.091999999999999</c:v>
                </c:pt>
                <c:pt idx="2432">
                  <c:v>43.212000000000003</c:v>
                </c:pt>
                <c:pt idx="2433">
                  <c:v>43.314</c:v>
                </c:pt>
                <c:pt idx="2434">
                  <c:v>43.417000000000002</c:v>
                </c:pt>
                <c:pt idx="2435">
                  <c:v>43.518000000000001</c:v>
                </c:pt>
                <c:pt idx="2436">
                  <c:v>43.618000000000002</c:v>
                </c:pt>
                <c:pt idx="2437">
                  <c:v>43.71</c:v>
                </c:pt>
                <c:pt idx="2438">
                  <c:v>43.784999999999997</c:v>
                </c:pt>
                <c:pt idx="2439">
                  <c:v>43.847000000000001</c:v>
                </c:pt>
                <c:pt idx="2440">
                  <c:v>43.893000000000001</c:v>
                </c:pt>
                <c:pt idx="2441">
                  <c:v>43.93</c:v>
                </c:pt>
                <c:pt idx="2442">
                  <c:v>43.95</c:v>
                </c:pt>
                <c:pt idx="2443">
                  <c:v>43.962000000000003</c:v>
                </c:pt>
                <c:pt idx="2444">
                  <c:v>43.962000000000003</c:v>
                </c:pt>
                <c:pt idx="2445">
                  <c:v>43.957999999999998</c:v>
                </c:pt>
                <c:pt idx="2446">
                  <c:v>43.954999999999998</c:v>
                </c:pt>
                <c:pt idx="2447">
                  <c:v>43.953000000000003</c:v>
                </c:pt>
                <c:pt idx="2448">
                  <c:v>43.951000000000001</c:v>
                </c:pt>
                <c:pt idx="2449">
                  <c:v>43.944000000000003</c:v>
                </c:pt>
                <c:pt idx="2450">
                  <c:v>43.920999999999999</c:v>
                </c:pt>
                <c:pt idx="2451">
                  <c:v>43.887</c:v>
                </c:pt>
                <c:pt idx="2452">
                  <c:v>43.845999999999997</c:v>
                </c:pt>
                <c:pt idx="2453">
                  <c:v>43.802</c:v>
                </c:pt>
                <c:pt idx="2454">
                  <c:v>43.761000000000003</c:v>
                </c:pt>
                <c:pt idx="2455">
                  <c:v>43.719000000000001</c:v>
                </c:pt>
                <c:pt idx="2456">
                  <c:v>43.688000000000002</c:v>
                </c:pt>
                <c:pt idx="2457">
                  <c:v>43.66</c:v>
                </c:pt>
                <c:pt idx="2458">
                  <c:v>43.634999999999998</c:v>
                </c:pt>
                <c:pt idx="2459">
                  <c:v>43.616</c:v>
                </c:pt>
                <c:pt idx="2460">
                  <c:v>43.601999999999997</c:v>
                </c:pt>
                <c:pt idx="2461">
                  <c:v>43.59</c:v>
                </c:pt>
                <c:pt idx="2462">
                  <c:v>43.579000000000001</c:v>
                </c:pt>
                <c:pt idx="2463">
                  <c:v>43.573999999999998</c:v>
                </c:pt>
                <c:pt idx="2464">
                  <c:v>43.570999999999998</c:v>
                </c:pt>
                <c:pt idx="2465">
                  <c:v>43.57</c:v>
                </c:pt>
                <c:pt idx="2466">
                  <c:v>43.581000000000003</c:v>
                </c:pt>
                <c:pt idx="2467">
                  <c:v>43.597999999999999</c:v>
                </c:pt>
                <c:pt idx="2468">
                  <c:v>43.616</c:v>
                </c:pt>
                <c:pt idx="2469">
                  <c:v>43.637</c:v>
                </c:pt>
                <c:pt idx="2470">
                  <c:v>43.658000000000001</c:v>
                </c:pt>
                <c:pt idx="2471">
                  <c:v>43.679000000000002</c:v>
                </c:pt>
                <c:pt idx="2472">
                  <c:v>43.698999999999998</c:v>
                </c:pt>
                <c:pt idx="2473">
                  <c:v>43.713999999999999</c:v>
                </c:pt>
                <c:pt idx="2474">
                  <c:v>43.722999999999999</c:v>
                </c:pt>
                <c:pt idx="2475">
                  <c:v>43.725999999999999</c:v>
                </c:pt>
                <c:pt idx="2476">
                  <c:v>43.732999999999997</c:v>
                </c:pt>
                <c:pt idx="2477">
                  <c:v>43.747</c:v>
                </c:pt>
                <c:pt idx="2478">
                  <c:v>43.773000000000003</c:v>
                </c:pt>
                <c:pt idx="2479">
                  <c:v>43.811999999999998</c:v>
                </c:pt>
                <c:pt idx="2480">
                  <c:v>43.854999999999997</c:v>
                </c:pt>
                <c:pt idx="2481">
                  <c:v>43.905000000000001</c:v>
                </c:pt>
                <c:pt idx="2482">
                  <c:v>43.956000000000003</c:v>
                </c:pt>
                <c:pt idx="2483">
                  <c:v>44.006999999999998</c:v>
                </c:pt>
                <c:pt idx="2484">
                  <c:v>44.058999999999997</c:v>
                </c:pt>
                <c:pt idx="2485">
                  <c:v>44.109000000000002</c:v>
                </c:pt>
                <c:pt idx="2486">
                  <c:v>44.143000000000001</c:v>
                </c:pt>
                <c:pt idx="2487">
                  <c:v>44.179000000000002</c:v>
                </c:pt>
                <c:pt idx="2488">
                  <c:v>44.225999999999999</c:v>
                </c:pt>
                <c:pt idx="2489">
                  <c:v>44.268000000000001</c:v>
                </c:pt>
                <c:pt idx="2490">
                  <c:v>44.308</c:v>
                </c:pt>
                <c:pt idx="2491">
                  <c:v>44.343000000000004</c:v>
                </c:pt>
                <c:pt idx="2492">
                  <c:v>44.374000000000002</c:v>
                </c:pt>
                <c:pt idx="2493">
                  <c:v>44.405999999999999</c:v>
                </c:pt>
                <c:pt idx="2494">
                  <c:v>44.436999999999998</c:v>
                </c:pt>
                <c:pt idx="2495">
                  <c:v>44.475000000000001</c:v>
                </c:pt>
                <c:pt idx="2496">
                  <c:v>44.515000000000001</c:v>
                </c:pt>
                <c:pt idx="2497">
                  <c:v>44.55</c:v>
                </c:pt>
                <c:pt idx="2498">
                  <c:v>44.588000000000001</c:v>
                </c:pt>
                <c:pt idx="2499">
                  <c:v>44.628</c:v>
                </c:pt>
                <c:pt idx="2500">
                  <c:v>44.665999999999997</c:v>
                </c:pt>
                <c:pt idx="2501">
                  <c:v>44.704000000000001</c:v>
                </c:pt>
                <c:pt idx="2502">
                  <c:v>44.74</c:v>
                </c:pt>
                <c:pt idx="2503">
                  <c:v>44.764000000000003</c:v>
                </c:pt>
                <c:pt idx="2504">
                  <c:v>44.789000000000001</c:v>
                </c:pt>
                <c:pt idx="2505">
                  <c:v>44.814999999999998</c:v>
                </c:pt>
                <c:pt idx="2506">
                  <c:v>44.847000000000001</c:v>
                </c:pt>
                <c:pt idx="2507">
                  <c:v>44.874000000000002</c:v>
                </c:pt>
                <c:pt idx="2508">
                  <c:v>44.898000000000003</c:v>
                </c:pt>
                <c:pt idx="2509">
                  <c:v>44.924999999999997</c:v>
                </c:pt>
                <c:pt idx="2510">
                  <c:v>44.95</c:v>
                </c:pt>
                <c:pt idx="2511">
                  <c:v>44.970999999999997</c:v>
                </c:pt>
                <c:pt idx="2512">
                  <c:v>44.997</c:v>
                </c:pt>
                <c:pt idx="2513">
                  <c:v>45.030999999999999</c:v>
                </c:pt>
                <c:pt idx="2514">
                  <c:v>45.064</c:v>
                </c:pt>
                <c:pt idx="2515">
                  <c:v>45.098999999999997</c:v>
                </c:pt>
                <c:pt idx="2516">
                  <c:v>45.140999999999998</c:v>
                </c:pt>
                <c:pt idx="2517">
                  <c:v>45.183</c:v>
                </c:pt>
                <c:pt idx="2518">
                  <c:v>45.223999999999997</c:v>
                </c:pt>
                <c:pt idx="2519">
                  <c:v>45.267000000000003</c:v>
                </c:pt>
                <c:pt idx="2520">
                  <c:v>45.302999999999997</c:v>
                </c:pt>
                <c:pt idx="2521">
                  <c:v>45.332999999999998</c:v>
                </c:pt>
                <c:pt idx="2522">
                  <c:v>45.362000000000002</c:v>
                </c:pt>
                <c:pt idx="2523">
                  <c:v>45.392000000000003</c:v>
                </c:pt>
                <c:pt idx="2524">
                  <c:v>45.423000000000002</c:v>
                </c:pt>
                <c:pt idx="2525">
                  <c:v>45.454999999999998</c:v>
                </c:pt>
                <c:pt idx="2526">
                  <c:v>45.49</c:v>
                </c:pt>
                <c:pt idx="2527">
                  <c:v>45.527000000000001</c:v>
                </c:pt>
                <c:pt idx="2528">
                  <c:v>45.555</c:v>
                </c:pt>
                <c:pt idx="2529">
                  <c:v>45.582999999999998</c:v>
                </c:pt>
                <c:pt idx="2530">
                  <c:v>45.613</c:v>
                </c:pt>
                <c:pt idx="2531">
                  <c:v>45.637</c:v>
                </c:pt>
                <c:pt idx="2532">
                  <c:v>45.652999999999999</c:v>
                </c:pt>
                <c:pt idx="2533">
                  <c:v>45.667999999999999</c:v>
                </c:pt>
                <c:pt idx="2534">
                  <c:v>45.686</c:v>
                </c:pt>
                <c:pt idx="2535">
                  <c:v>45.704000000000001</c:v>
                </c:pt>
                <c:pt idx="2536">
                  <c:v>45.72</c:v>
                </c:pt>
                <c:pt idx="2537">
                  <c:v>45.74</c:v>
                </c:pt>
                <c:pt idx="2538">
                  <c:v>45.761000000000003</c:v>
                </c:pt>
                <c:pt idx="2539">
                  <c:v>45.774999999999999</c:v>
                </c:pt>
                <c:pt idx="2540">
                  <c:v>45.789000000000001</c:v>
                </c:pt>
                <c:pt idx="2541">
                  <c:v>45.792999999999999</c:v>
                </c:pt>
                <c:pt idx="2542">
                  <c:v>45.795000000000002</c:v>
                </c:pt>
                <c:pt idx="2543">
                  <c:v>45.790999999999997</c:v>
                </c:pt>
                <c:pt idx="2544">
                  <c:v>45.78</c:v>
                </c:pt>
                <c:pt idx="2545">
                  <c:v>45.768000000000001</c:v>
                </c:pt>
                <c:pt idx="2546">
                  <c:v>45.75</c:v>
                </c:pt>
                <c:pt idx="2547">
                  <c:v>45.734000000000002</c:v>
                </c:pt>
                <c:pt idx="2548">
                  <c:v>45.720999999999997</c:v>
                </c:pt>
                <c:pt idx="2549">
                  <c:v>45.704000000000001</c:v>
                </c:pt>
                <c:pt idx="2550">
                  <c:v>45.683</c:v>
                </c:pt>
                <c:pt idx="2551">
                  <c:v>45.667999999999999</c:v>
                </c:pt>
                <c:pt idx="2552">
                  <c:v>45.655000000000001</c:v>
                </c:pt>
                <c:pt idx="2553">
                  <c:v>45.637</c:v>
                </c:pt>
                <c:pt idx="2554">
                  <c:v>45.621000000000002</c:v>
                </c:pt>
                <c:pt idx="2555">
                  <c:v>45.603999999999999</c:v>
                </c:pt>
                <c:pt idx="2556">
                  <c:v>45.594000000000001</c:v>
                </c:pt>
                <c:pt idx="2557">
                  <c:v>45.588999999999999</c:v>
                </c:pt>
                <c:pt idx="2558">
                  <c:v>45.591000000000001</c:v>
                </c:pt>
                <c:pt idx="2559">
                  <c:v>45.607999999999997</c:v>
                </c:pt>
                <c:pt idx="2560">
                  <c:v>45.63</c:v>
                </c:pt>
                <c:pt idx="2561">
                  <c:v>45.652999999999999</c:v>
                </c:pt>
                <c:pt idx="2562">
                  <c:v>45.679000000000002</c:v>
                </c:pt>
                <c:pt idx="2563">
                  <c:v>45.698</c:v>
                </c:pt>
                <c:pt idx="2564">
                  <c:v>45.709000000000003</c:v>
                </c:pt>
                <c:pt idx="2565">
                  <c:v>45.719000000000001</c:v>
                </c:pt>
                <c:pt idx="2566">
                  <c:v>45.726999999999997</c:v>
                </c:pt>
                <c:pt idx="2567">
                  <c:v>45.746000000000002</c:v>
                </c:pt>
                <c:pt idx="2568">
                  <c:v>45.790999999999997</c:v>
                </c:pt>
                <c:pt idx="2569">
                  <c:v>45.853999999999999</c:v>
                </c:pt>
                <c:pt idx="2570">
                  <c:v>45.924999999999997</c:v>
                </c:pt>
                <c:pt idx="2571">
                  <c:v>45.981000000000002</c:v>
                </c:pt>
                <c:pt idx="2572">
                  <c:v>46.03</c:v>
                </c:pt>
                <c:pt idx="2573">
                  <c:v>46.088999999999999</c:v>
                </c:pt>
                <c:pt idx="2574">
                  <c:v>46.148000000000003</c:v>
                </c:pt>
                <c:pt idx="2575">
                  <c:v>46.2</c:v>
                </c:pt>
                <c:pt idx="2576">
                  <c:v>46.243000000000002</c:v>
                </c:pt>
                <c:pt idx="2577">
                  <c:v>46.277999999999999</c:v>
                </c:pt>
                <c:pt idx="2578">
                  <c:v>46.305999999999997</c:v>
                </c:pt>
                <c:pt idx="2579">
                  <c:v>46.328000000000003</c:v>
                </c:pt>
                <c:pt idx="2580">
                  <c:v>46.347000000000001</c:v>
                </c:pt>
                <c:pt idx="2581">
                  <c:v>46.368000000000002</c:v>
                </c:pt>
                <c:pt idx="2582">
                  <c:v>46.395000000000003</c:v>
                </c:pt>
                <c:pt idx="2583">
                  <c:v>46.43</c:v>
                </c:pt>
                <c:pt idx="2584">
                  <c:v>46.470999999999997</c:v>
                </c:pt>
                <c:pt idx="2585">
                  <c:v>46.517000000000003</c:v>
                </c:pt>
                <c:pt idx="2586">
                  <c:v>46.561999999999998</c:v>
                </c:pt>
                <c:pt idx="2587">
                  <c:v>46.600999999999999</c:v>
                </c:pt>
                <c:pt idx="2588">
                  <c:v>46.636000000000003</c:v>
                </c:pt>
                <c:pt idx="2589">
                  <c:v>46.662999999999997</c:v>
                </c:pt>
                <c:pt idx="2590">
                  <c:v>46.680999999999997</c:v>
                </c:pt>
                <c:pt idx="2591">
                  <c:v>46.695999999999998</c:v>
                </c:pt>
                <c:pt idx="2592">
                  <c:v>46.710999999999999</c:v>
                </c:pt>
                <c:pt idx="2593">
                  <c:v>46.731000000000002</c:v>
                </c:pt>
                <c:pt idx="2594">
                  <c:v>46.762999999999998</c:v>
                </c:pt>
                <c:pt idx="2595">
                  <c:v>46.795999999999999</c:v>
                </c:pt>
                <c:pt idx="2596">
                  <c:v>46.837000000000003</c:v>
                </c:pt>
                <c:pt idx="2597">
                  <c:v>46.865000000000002</c:v>
                </c:pt>
                <c:pt idx="2598">
                  <c:v>46.887999999999998</c:v>
                </c:pt>
                <c:pt idx="2599">
                  <c:v>46.905999999999999</c:v>
                </c:pt>
                <c:pt idx="2600">
                  <c:v>46.921999999999997</c:v>
                </c:pt>
                <c:pt idx="2601">
                  <c:v>46.933</c:v>
                </c:pt>
                <c:pt idx="2602">
                  <c:v>46.935000000000002</c:v>
                </c:pt>
                <c:pt idx="2603">
                  <c:v>46.93</c:v>
                </c:pt>
                <c:pt idx="2604">
                  <c:v>46.92</c:v>
                </c:pt>
                <c:pt idx="2605">
                  <c:v>46.908999999999999</c:v>
                </c:pt>
                <c:pt idx="2606">
                  <c:v>46.905999999999999</c:v>
                </c:pt>
                <c:pt idx="2607">
                  <c:v>46.905999999999999</c:v>
                </c:pt>
                <c:pt idx="2608">
                  <c:v>46.91</c:v>
                </c:pt>
                <c:pt idx="2609">
                  <c:v>46.908999999999999</c:v>
                </c:pt>
                <c:pt idx="2610">
                  <c:v>46.91</c:v>
                </c:pt>
                <c:pt idx="2611">
                  <c:v>46.911999999999999</c:v>
                </c:pt>
                <c:pt idx="2612">
                  <c:v>46.908999999999999</c:v>
                </c:pt>
                <c:pt idx="2613">
                  <c:v>46.906999999999996</c:v>
                </c:pt>
                <c:pt idx="2614">
                  <c:v>46.914000000000001</c:v>
                </c:pt>
                <c:pt idx="2615">
                  <c:v>46.921999999999997</c:v>
                </c:pt>
                <c:pt idx="2616">
                  <c:v>46.93</c:v>
                </c:pt>
                <c:pt idx="2617">
                  <c:v>46.936999999999998</c:v>
                </c:pt>
                <c:pt idx="2618">
                  <c:v>46.945</c:v>
                </c:pt>
                <c:pt idx="2619">
                  <c:v>46.959000000000003</c:v>
                </c:pt>
                <c:pt idx="2620">
                  <c:v>46.972000000000001</c:v>
                </c:pt>
                <c:pt idx="2621">
                  <c:v>46.982999999999997</c:v>
                </c:pt>
                <c:pt idx="2622">
                  <c:v>46.997</c:v>
                </c:pt>
                <c:pt idx="2623">
                  <c:v>47.01</c:v>
                </c:pt>
                <c:pt idx="2624">
                  <c:v>47.021999999999998</c:v>
                </c:pt>
                <c:pt idx="2625">
                  <c:v>47.033000000000001</c:v>
                </c:pt>
                <c:pt idx="2626">
                  <c:v>47.042999999999999</c:v>
                </c:pt>
                <c:pt idx="2627">
                  <c:v>47.045999999999999</c:v>
                </c:pt>
                <c:pt idx="2628">
                  <c:v>47.043999999999997</c:v>
                </c:pt>
                <c:pt idx="2629">
                  <c:v>47.036999999999999</c:v>
                </c:pt>
                <c:pt idx="2630">
                  <c:v>47.031999999999996</c:v>
                </c:pt>
                <c:pt idx="2631">
                  <c:v>47.036000000000001</c:v>
                </c:pt>
                <c:pt idx="2632">
                  <c:v>47.039000000000001</c:v>
                </c:pt>
                <c:pt idx="2633">
                  <c:v>47.037999999999997</c:v>
                </c:pt>
                <c:pt idx="2634">
                  <c:v>47.033999999999999</c:v>
                </c:pt>
                <c:pt idx="2635">
                  <c:v>47.021999999999998</c:v>
                </c:pt>
                <c:pt idx="2636">
                  <c:v>47.006999999999998</c:v>
                </c:pt>
                <c:pt idx="2637">
                  <c:v>46.997</c:v>
                </c:pt>
                <c:pt idx="2638">
                  <c:v>46.993000000000002</c:v>
                </c:pt>
                <c:pt idx="2639">
                  <c:v>46.991999999999997</c:v>
                </c:pt>
                <c:pt idx="2640">
                  <c:v>46.988999999999997</c:v>
                </c:pt>
                <c:pt idx="2641">
                  <c:v>46.987000000000002</c:v>
                </c:pt>
                <c:pt idx="2642">
                  <c:v>46.981000000000002</c:v>
                </c:pt>
                <c:pt idx="2643">
                  <c:v>46.976999999999997</c:v>
                </c:pt>
                <c:pt idx="2644">
                  <c:v>46.970999999999997</c:v>
                </c:pt>
                <c:pt idx="2645">
                  <c:v>46.966999999999999</c:v>
                </c:pt>
                <c:pt idx="2646">
                  <c:v>46.965000000000003</c:v>
                </c:pt>
                <c:pt idx="2647">
                  <c:v>46.957000000000001</c:v>
                </c:pt>
                <c:pt idx="2648">
                  <c:v>46.948999999999998</c:v>
                </c:pt>
                <c:pt idx="2649">
                  <c:v>46.94</c:v>
                </c:pt>
                <c:pt idx="2650">
                  <c:v>46.927999999999997</c:v>
                </c:pt>
                <c:pt idx="2651">
                  <c:v>46.914000000000001</c:v>
                </c:pt>
                <c:pt idx="2652">
                  <c:v>46.890999999999998</c:v>
                </c:pt>
                <c:pt idx="2653">
                  <c:v>46.859000000000002</c:v>
                </c:pt>
                <c:pt idx="2654">
                  <c:v>46.822000000000003</c:v>
                </c:pt>
                <c:pt idx="2655">
                  <c:v>46.790999999999997</c:v>
                </c:pt>
                <c:pt idx="2656">
                  <c:v>46.764000000000003</c:v>
                </c:pt>
                <c:pt idx="2657">
                  <c:v>46.731000000000002</c:v>
                </c:pt>
                <c:pt idx="2658">
                  <c:v>46.697000000000003</c:v>
                </c:pt>
                <c:pt idx="2659">
                  <c:v>46.667000000000002</c:v>
                </c:pt>
                <c:pt idx="2660">
                  <c:v>46.640999999999998</c:v>
                </c:pt>
                <c:pt idx="2661">
                  <c:v>46.619</c:v>
                </c:pt>
                <c:pt idx="2662">
                  <c:v>46.595999999999997</c:v>
                </c:pt>
                <c:pt idx="2663">
                  <c:v>46.584000000000003</c:v>
                </c:pt>
                <c:pt idx="2664">
                  <c:v>46.578000000000003</c:v>
                </c:pt>
                <c:pt idx="2665">
                  <c:v>46.573999999999998</c:v>
                </c:pt>
                <c:pt idx="2666">
                  <c:v>46.569000000000003</c:v>
                </c:pt>
                <c:pt idx="2667">
                  <c:v>46.564999999999998</c:v>
                </c:pt>
                <c:pt idx="2668">
                  <c:v>46.557000000000002</c:v>
                </c:pt>
                <c:pt idx="2669">
                  <c:v>46.551000000000002</c:v>
                </c:pt>
                <c:pt idx="2670">
                  <c:v>46.545999999999999</c:v>
                </c:pt>
                <c:pt idx="2671">
                  <c:v>46.546999999999997</c:v>
                </c:pt>
                <c:pt idx="2672">
                  <c:v>46.552</c:v>
                </c:pt>
                <c:pt idx="2673">
                  <c:v>46.564</c:v>
                </c:pt>
                <c:pt idx="2674">
                  <c:v>46.573</c:v>
                </c:pt>
                <c:pt idx="2675">
                  <c:v>46.570999999999998</c:v>
                </c:pt>
                <c:pt idx="2676">
                  <c:v>46.558</c:v>
                </c:pt>
                <c:pt idx="2677">
                  <c:v>46.536000000000001</c:v>
                </c:pt>
                <c:pt idx="2678">
                  <c:v>46.515000000000001</c:v>
                </c:pt>
                <c:pt idx="2679">
                  <c:v>46.503</c:v>
                </c:pt>
                <c:pt idx="2680">
                  <c:v>46.506999999999998</c:v>
                </c:pt>
                <c:pt idx="2681">
                  <c:v>46.514000000000003</c:v>
                </c:pt>
                <c:pt idx="2682">
                  <c:v>46.524000000000001</c:v>
                </c:pt>
                <c:pt idx="2683">
                  <c:v>46.53</c:v>
                </c:pt>
                <c:pt idx="2684">
                  <c:v>46.539000000000001</c:v>
                </c:pt>
                <c:pt idx="2685">
                  <c:v>46.54</c:v>
                </c:pt>
                <c:pt idx="2686">
                  <c:v>46.533999999999999</c:v>
                </c:pt>
                <c:pt idx="2687">
                  <c:v>46.53</c:v>
                </c:pt>
                <c:pt idx="2688">
                  <c:v>46.530999999999999</c:v>
                </c:pt>
                <c:pt idx="2689">
                  <c:v>46.533000000000001</c:v>
                </c:pt>
                <c:pt idx="2690">
                  <c:v>46.533999999999999</c:v>
                </c:pt>
                <c:pt idx="2691">
                  <c:v>46.539000000000001</c:v>
                </c:pt>
                <c:pt idx="2692">
                  <c:v>46.542000000000002</c:v>
                </c:pt>
                <c:pt idx="2693">
                  <c:v>46.564999999999998</c:v>
                </c:pt>
                <c:pt idx="2694">
                  <c:v>46.622</c:v>
                </c:pt>
                <c:pt idx="2695">
                  <c:v>46.7</c:v>
                </c:pt>
                <c:pt idx="2696">
                  <c:v>46.798999999999999</c:v>
                </c:pt>
                <c:pt idx="2697">
                  <c:v>46.939</c:v>
                </c:pt>
                <c:pt idx="2698">
                  <c:v>47.095999999999997</c:v>
                </c:pt>
                <c:pt idx="2699">
                  <c:v>47.268999999999998</c:v>
                </c:pt>
                <c:pt idx="2700">
                  <c:v>47.448999999999998</c:v>
                </c:pt>
                <c:pt idx="2701">
                  <c:v>47.625</c:v>
                </c:pt>
                <c:pt idx="2702">
                  <c:v>47.817</c:v>
                </c:pt>
                <c:pt idx="2703">
                  <c:v>47.994</c:v>
                </c:pt>
                <c:pt idx="2704">
                  <c:v>48.131999999999998</c:v>
                </c:pt>
                <c:pt idx="2705">
                  <c:v>48.25</c:v>
                </c:pt>
                <c:pt idx="2706">
                  <c:v>48.35</c:v>
                </c:pt>
                <c:pt idx="2707">
                  <c:v>48.444000000000003</c:v>
                </c:pt>
                <c:pt idx="2708">
                  <c:v>48.524000000000001</c:v>
                </c:pt>
                <c:pt idx="2709">
                  <c:v>48.587000000000003</c:v>
                </c:pt>
                <c:pt idx="2710">
                  <c:v>48.667000000000002</c:v>
                </c:pt>
                <c:pt idx="2711">
                  <c:v>48.756999999999998</c:v>
                </c:pt>
                <c:pt idx="2712">
                  <c:v>48.841999999999999</c:v>
                </c:pt>
                <c:pt idx="2713">
                  <c:v>48.927</c:v>
                </c:pt>
                <c:pt idx="2714">
                  <c:v>49.012999999999998</c:v>
                </c:pt>
                <c:pt idx="2715">
                  <c:v>49.103999999999999</c:v>
                </c:pt>
                <c:pt idx="2716">
                  <c:v>49.198</c:v>
                </c:pt>
                <c:pt idx="2717">
                  <c:v>49.287999999999997</c:v>
                </c:pt>
                <c:pt idx="2718">
                  <c:v>49.39</c:v>
                </c:pt>
                <c:pt idx="2719">
                  <c:v>49.499000000000002</c:v>
                </c:pt>
                <c:pt idx="2720">
                  <c:v>49.612000000000002</c:v>
                </c:pt>
                <c:pt idx="2721">
                  <c:v>49.744</c:v>
                </c:pt>
                <c:pt idx="2722">
                  <c:v>49.875999999999998</c:v>
                </c:pt>
                <c:pt idx="2723">
                  <c:v>50.030999999999999</c:v>
                </c:pt>
                <c:pt idx="2724">
                  <c:v>50.194000000000003</c:v>
                </c:pt>
                <c:pt idx="2725">
                  <c:v>50.35</c:v>
                </c:pt>
                <c:pt idx="2726">
                  <c:v>50.503</c:v>
                </c:pt>
                <c:pt idx="2727">
                  <c:v>50.668999999999997</c:v>
                </c:pt>
                <c:pt idx="2728">
                  <c:v>50.838000000000001</c:v>
                </c:pt>
                <c:pt idx="2729">
                  <c:v>50.978999999999999</c:v>
                </c:pt>
                <c:pt idx="2730">
                  <c:v>51.122999999999998</c:v>
                </c:pt>
                <c:pt idx="2731">
                  <c:v>51.262</c:v>
                </c:pt>
                <c:pt idx="2732">
                  <c:v>51.38</c:v>
                </c:pt>
                <c:pt idx="2733">
                  <c:v>51.48</c:v>
                </c:pt>
                <c:pt idx="2734">
                  <c:v>51.578000000000003</c:v>
                </c:pt>
                <c:pt idx="2735">
                  <c:v>51.691000000000003</c:v>
                </c:pt>
                <c:pt idx="2736">
                  <c:v>51.793999999999997</c:v>
                </c:pt>
                <c:pt idx="2737">
                  <c:v>51.902999999999999</c:v>
                </c:pt>
                <c:pt idx="2738">
                  <c:v>52.027999999999999</c:v>
                </c:pt>
                <c:pt idx="2739">
                  <c:v>52.162999999999997</c:v>
                </c:pt>
                <c:pt idx="2740">
                  <c:v>52.305</c:v>
                </c:pt>
                <c:pt idx="2741">
                  <c:v>52.442999999999998</c:v>
                </c:pt>
                <c:pt idx="2742">
                  <c:v>52.564999999999998</c:v>
                </c:pt>
                <c:pt idx="2743">
                  <c:v>52.698</c:v>
                </c:pt>
                <c:pt idx="2744">
                  <c:v>52.831000000000003</c:v>
                </c:pt>
                <c:pt idx="2745">
                  <c:v>52.941000000000003</c:v>
                </c:pt>
                <c:pt idx="2746">
                  <c:v>53.033000000000001</c:v>
                </c:pt>
                <c:pt idx="2747">
                  <c:v>53.122999999999998</c:v>
                </c:pt>
                <c:pt idx="2748">
                  <c:v>53.234999999999999</c:v>
                </c:pt>
                <c:pt idx="2749">
                  <c:v>53.322000000000003</c:v>
                </c:pt>
                <c:pt idx="2750">
                  <c:v>53.390999999999998</c:v>
                </c:pt>
                <c:pt idx="2751">
                  <c:v>53.468000000000004</c:v>
                </c:pt>
                <c:pt idx="2752">
                  <c:v>53.546999999999997</c:v>
                </c:pt>
                <c:pt idx="2753">
                  <c:v>53.622999999999998</c:v>
                </c:pt>
                <c:pt idx="2754">
                  <c:v>53.701000000000001</c:v>
                </c:pt>
                <c:pt idx="2755">
                  <c:v>53.767000000000003</c:v>
                </c:pt>
                <c:pt idx="2756">
                  <c:v>53.823999999999998</c:v>
                </c:pt>
                <c:pt idx="2757">
                  <c:v>53.875</c:v>
                </c:pt>
                <c:pt idx="2758">
                  <c:v>53.923999999999999</c:v>
                </c:pt>
                <c:pt idx="2759">
                  <c:v>53.978999999999999</c:v>
                </c:pt>
                <c:pt idx="2760">
                  <c:v>54.030999999999999</c:v>
                </c:pt>
                <c:pt idx="2761">
                  <c:v>54.082000000000001</c:v>
                </c:pt>
                <c:pt idx="2762">
                  <c:v>54.137</c:v>
                </c:pt>
                <c:pt idx="2763">
                  <c:v>54.191000000000003</c:v>
                </c:pt>
                <c:pt idx="2764">
                  <c:v>54.244999999999997</c:v>
                </c:pt>
                <c:pt idx="2765">
                  <c:v>54.307000000000002</c:v>
                </c:pt>
                <c:pt idx="2766">
                  <c:v>54.378</c:v>
                </c:pt>
                <c:pt idx="2767">
                  <c:v>54.451999999999998</c:v>
                </c:pt>
                <c:pt idx="2768">
                  <c:v>54.531999999999996</c:v>
                </c:pt>
                <c:pt idx="2769">
                  <c:v>54.610999999999997</c:v>
                </c:pt>
                <c:pt idx="2770">
                  <c:v>54.694000000000003</c:v>
                </c:pt>
                <c:pt idx="2771">
                  <c:v>54.783000000000001</c:v>
                </c:pt>
                <c:pt idx="2772">
                  <c:v>54.860999999999997</c:v>
                </c:pt>
                <c:pt idx="2773">
                  <c:v>54.92</c:v>
                </c:pt>
                <c:pt idx="2774">
                  <c:v>54.945999999999998</c:v>
                </c:pt>
                <c:pt idx="2775">
                  <c:v>54.954000000000001</c:v>
                </c:pt>
                <c:pt idx="2776">
                  <c:v>54.956000000000003</c:v>
                </c:pt>
                <c:pt idx="2777">
                  <c:v>54.954999999999998</c:v>
                </c:pt>
                <c:pt idx="2778">
                  <c:v>54.953000000000003</c:v>
                </c:pt>
                <c:pt idx="2779">
                  <c:v>54.951000000000001</c:v>
                </c:pt>
                <c:pt idx="2780">
                  <c:v>54.945</c:v>
                </c:pt>
                <c:pt idx="2781">
                  <c:v>54.948999999999998</c:v>
                </c:pt>
                <c:pt idx="2782">
                  <c:v>54.96</c:v>
                </c:pt>
                <c:pt idx="2783">
                  <c:v>54.959000000000003</c:v>
                </c:pt>
                <c:pt idx="2784">
                  <c:v>54.930999999999997</c:v>
                </c:pt>
                <c:pt idx="2785">
                  <c:v>54.887999999999998</c:v>
                </c:pt>
                <c:pt idx="2786">
                  <c:v>54.844000000000001</c:v>
                </c:pt>
                <c:pt idx="2787">
                  <c:v>54.793999999999997</c:v>
                </c:pt>
                <c:pt idx="2788">
                  <c:v>54.747999999999998</c:v>
                </c:pt>
                <c:pt idx="2789">
                  <c:v>54.71</c:v>
                </c:pt>
                <c:pt idx="2790">
                  <c:v>54.68</c:v>
                </c:pt>
                <c:pt idx="2791">
                  <c:v>54.661000000000001</c:v>
                </c:pt>
                <c:pt idx="2792">
                  <c:v>54.654000000000003</c:v>
                </c:pt>
                <c:pt idx="2793">
                  <c:v>54.652999999999999</c:v>
                </c:pt>
                <c:pt idx="2794">
                  <c:v>54.652000000000001</c:v>
                </c:pt>
                <c:pt idx="2795">
                  <c:v>54.649000000000001</c:v>
                </c:pt>
                <c:pt idx="2796">
                  <c:v>54.648000000000003</c:v>
                </c:pt>
                <c:pt idx="2797">
                  <c:v>54.652999999999999</c:v>
                </c:pt>
                <c:pt idx="2798">
                  <c:v>54.658999999999999</c:v>
                </c:pt>
                <c:pt idx="2799">
                  <c:v>54.665999999999997</c:v>
                </c:pt>
                <c:pt idx="2800">
                  <c:v>54.668999999999997</c:v>
                </c:pt>
                <c:pt idx="2801">
                  <c:v>54.671999999999997</c:v>
                </c:pt>
                <c:pt idx="2802">
                  <c:v>54.670999999999999</c:v>
                </c:pt>
                <c:pt idx="2803">
                  <c:v>54.658000000000001</c:v>
                </c:pt>
                <c:pt idx="2804">
                  <c:v>54.624000000000002</c:v>
                </c:pt>
                <c:pt idx="2805">
                  <c:v>54.588999999999999</c:v>
                </c:pt>
                <c:pt idx="2806">
                  <c:v>54.552</c:v>
                </c:pt>
                <c:pt idx="2807">
                  <c:v>54.503</c:v>
                </c:pt>
                <c:pt idx="2808">
                  <c:v>54.463999999999999</c:v>
                </c:pt>
                <c:pt idx="2809">
                  <c:v>54.435000000000002</c:v>
                </c:pt>
                <c:pt idx="2810">
                  <c:v>54.405000000000001</c:v>
                </c:pt>
                <c:pt idx="2811">
                  <c:v>54.384</c:v>
                </c:pt>
                <c:pt idx="2812">
                  <c:v>54.375999999999998</c:v>
                </c:pt>
                <c:pt idx="2813">
                  <c:v>54.372999999999998</c:v>
                </c:pt>
                <c:pt idx="2814">
                  <c:v>54.378</c:v>
                </c:pt>
                <c:pt idx="2815">
                  <c:v>54.378999999999998</c:v>
                </c:pt>
                <c:pt idx="2816">
                  <c:v>54.368000000000002</c:v>
                </c:pt>
                <c:pt idx="2817">
                  <c:v>54.334000000000003</c:v>
                </c:pt>
                <c:pt idx="2818">
                  <c:v>54.273000000000003</c:v>
                </c:pt>
                <c:pt idx="2819">
                  <c:v>54.204999999999998</c:v>
                </c:pt>
                <c:pt idx="2820">
                  <c:v>54.140999999999998</c:v>
                </c:pt>
                <c:pt idx="2821">
                  <c:v>54.076000000000001</c:v>
                </c:pt>
                <c:pt idx="2822">
                  <c:v>54.026000000000003</c:v>
                </c:pt>
                <c:pt idx="2823">
                  <c:v>53.984999999999999</c:v>
                </c:pt>
                <c:pt idx="2824">
                  <c:v>53.94</c:v>
                </c:pt>
                <c:pt idx="2825">
                  <c:v>53.911999999999999</c:v>
                </c:pt>
                <c:pt idx="2826">
                  <c:v>53.906999999999996</c:v>
                </c:pt>
                <c:pt idx="2827">
                  <c:v>53.927</c:v>
                </c:pt>
                <c:pt idx="2828">
                  <c:v>53.960999999999999</c:v>
                </c:pt>
                <c:pt idx="2829">
                  <c:v>54.002000000000002</c:v>
                </c:pt>
                <c:pt idx="2830">
                  <c:v>54.064</c:v>
                </c:pt>
                <c:pt idx="2831">
                  <c:v>54.137</c:v>
                </c:pt>
                <c:pt idx="2832">
                  <c:v>54.204999999999998</c:v>
                </c:pt>
                <c:pt idx="2833">
                  <c:v>54.283999999999999</c:v>
                </c:pt>
                <c:pt idx="2834">
                  <c:v>54.371000000000002</c:v>
                </c:pt>
                <c:pt idx="2835">
                  <c:v>54.453000000000003</c:v>
                </c:pt>
                <c:pt idx="2836">
                  <c:v>54.545000000000002</c:v>
                </c:pt>
                <c:pt idx="2837">
                  <c:v>54.648000000000003</c:v>
                </c:pt>
                <c:pt idx="2838">
                  <c:v>54.75</c:v>
                </c:pt>
                <c:pt idx="2839">
                  <c:v>54.868000000000002</c:v>
                </c:pt>
                <c:pt idx="2840">
                  <c:v>54.984999999999999</c:v>
                </c:pt>
                <c:pt idx="2841">
                  <c:v>55.101999999999997</c:v>
                </c:pt>
                <c:pt idx="2842">
                  <c:v>55.201000000000001</c:v>
                </c:pt>
                <c:pt idx="2843">
                  <c:v>55.283999999999999</c:v>
                </c:pt>
                <c:pt idx="2844">
                  <c:v>55.363</c:v>
                </c:pt>
                <c:pt idx="2845">
                  <c:v>55.430999999999997</c:v>
                </c:pt>
                <c:pt idx="2846">
                  <c:v>55.48</c:v>
                </c:pt>
                <c:pt idx="2847">
                  <c:v>55.542000000000002</c:v>
                </c:pt>
                <c:pt idx="2848">
                  <c:v>55.600999999999999</c:v>
                </c:pt>
                <c:pt idx="2849">
                  <c:v>55.645000000000003</c:v>
                </c:pt>
                <c:pt idx="2850">
                  <c:v>55.704999999999998</c:v>
                </c:pt>
                <c:pt idx="2851">
                  <c:v>55.783999999999999</c:v>
                </c:pt>
                <c:pt idx="2852">
                  <c:v>55.856999999999999</c:v>
                </c:pt>
                <c:pt idx="2853">
                  <c:v>55.908000000000001</c:v>
                </c:pt>
                <c:pt idx="2854">
                  <c:v>55.938000000000002</c:v>
                </c:pt>
                <c:pt idx="2855">
                  <c:v>55.963000000000001</c:v>
                </c:pt>
                <c:pt idx="2856">
                  <c:v>55.996000000000002</c:v>
                </c:pt>
                <c:pt idx="2857">
                  <c:v>56.024999999999999</c:v>
                </c:pt>
                <c:pt idx="2858">
                  <c:v>56.037999999999997</c:v>
                </c:pt>
                <c:pt idx="2859">
                  <c:v>56.046999999999997</c:v>
                </c:pt>
                <c:pt idx="2860">
                  <c:v>56.058999999999997</c:v>
                </c:pt>
                <c:pt idx="2861">
                  <c:v>56.073999999999998</c:v>
                </c:pt>
                <c:pt idx="2862">
                  <c:v>56.1</c:v>
                </c:pt>
                <c:pt idx="2863">
                  <c:v>56.143999999999998</c:v>
                </c:pt>
                <c:pt idx="2864">
                  <c:v>56.207000000000001</c:v>
                </c:pt>
                <c:pt idx="2865">
                  <c:v>56.276000000000003</c:v>
                </c:pt>
                <c:pt idx="2866">
                  <c:v>56.332000000000001</c:v>
                </c:pt>
                <c:pt idx="2867">
                  <c:v>56.384999999999998</c:v>
                </c:pt>
                <c:pt idx="2868">
                  <c:v>56.432000000000002</c:v>
                </c:pt>
                <c:pt idx="2869">
                  <c:v>56.468000000000004</c:v>
                </c:pt>
                <c:pt idx="2870">
                  <c:v>56.499000000000002</c:v>
                </c:pt>
                <c:pt idx="2871">
                  <c:v>56.533999999999999</c:v>
                </c:pt>
                <c:pt idx="2872">
                  <c:v>56.57</c:v>
                </c:pt>
                <c:pt idx="2873">
                  <c:v>56.603000000000002</c:v>
                </c:pt>
                <c:pt idx="2874">
                  <c:v>56.639000000000003</c:v>
                </c:pt>
                <c:pt idx="2875">
                  <c:v>56.680999999999997</c:v>
                </c:pt>
                <c:pt idx="2876">
                  <c:v>56.725000000000001</c:v>
                </c:pt>
                <c:pt idx="2877">
                  <c:v>56.776000000000003</c:v>
                </c:pt>
                <c:pt idx="2878">
                  <c:v>56.832000000000001</c:v>
                </c:pt>
                <c:pt idx="2879">
                  <c:v>56.883000000000003</c:v>
                </c:pt>
                <c:pt idx="2880">
                  <c:v>56.920999999999999</c:v>
                </c:pt>
                <c:pt idx="2881">
                  <c:v>56.95</c:v>
                </c:pt>
                <c:pt idx="2882">
                  <c:v>56.976999999999997</c:v>
                </c:pt>
                <c:pt idx="2883">
                  <c:v>57.003999999999998</c:v>
                </c:pt>
                <c:pt idx="2884">
                  <c:v>57.027999999999999</c:v>
                </c:pt>
                <c:pt idx="2885">
                  <c:v>57.048999999999999</c:v>
                </c:pt>
                <c:pt idx="2886">
                  <c:v>57.078000000000003</c:v>
                </c:pt>
                <c:pt idx="2887">
                  <c:v>57.124000000000002</c:v>
                </c:pt>
                <c:pt idx="2888">
                  <c:v>57.18</c:v>
                </c:pt>
                <c:pt idx="2889">
                  <c:v>57.244999999999997</c:v>
                </c:pt>
                <c:pt idx="2890">
                  <c:v>57.323</c:v>
                </c:pt>
                <c:pt idx="2891">
                  <c:v>57.4</c:v>
                </c:pt>
                <c:pt idx="2892">
                  <c:v>57.472000000000001</c:v>
                </c:pt>
                <c:pt idx="2893">
                  <c:v>57.543999999999997</c:v>
                </c:pt>
                <c:pt idx="2894">
                  <c:v>57.612000000000002</c:v>
                </c:pt>
                <c:pt idx="2895">
                  <c:v>57.680999999999997</c:v>
                </c:pt>
                <c:pt idx="2896">
                  <c:v>57.758000000000003</c:v>
                </c:pt>
                <c:pt idx="2897">
                  <c:v>57.832000000000001</c:v>
                </c:pt>
                <c:pt idx="2898">
                  <c:v>57.905000000000001</c:v>
                </c:pt>
                <c:pt idx="2899">
                  <c:v>58</c:v>
                </c:pt>
                <c:pt idx="2900">
                  <c:v>58.091999999999999</c:v>
                </c:pt>
                <c:pt idx="2901">
                  <c:v>58.15</c:v>
                </c:pt>
                <c:pt idx="2902">
                  <c:v>58.192999999999998</c:v>
                </c:pt>
                <c:pt idx="2903">
                  <c:v>58.231000000000002</c:v>
                </c:pt>
                <c:pt idx="2904">
                  <c:v>58.265000000000001</c:v>
                </c:pt>
                <c:pt idx="2905">
                  <c:v>58.298000000000002</c:v>
                </c:pt>
                <c:pt idx="2906">
                  <c:v>58.322000000000003</c:v>
                </c:pt>
                <c:pt idx="2907">
                  <c:v>58.33</c:v>
                </c:pt>
                <c:pt idx="2908">
                  <c:v>58.322000000000003</c:v>
                </c:pt>
                <c:pt idx="2909">
                  <c:v>58.311</c:v>
                </c:pt>
                <c:pt idx="2910">
                  <c:v>58.305</c:v>
                </c:pt>
                <c:pt idx="2911">
                  <c:v>58.308999999999997</c:v>
                </c:pt>
                <c:pt idx="2912">
                  <c:v>58.323</c:v>
                </c:pt>
                <c:pt idx="2913">
                  <c:v>58.345999999999997</c:v>
                </c:pt>
                <c:pt idx="2914">
                  <c:v>58.387999999999998</c:v>
                </c:pt>
                <c:pt idx="2915">
                  <c:v>58.447000000000003</c:v>
                </c:pt>
                <c:pt idx="2916">
                  <c:v>58.529000000000003</c:v>
                </c:pt>
                <c:pt idx="2917">
                  <c:v>58.652000000000001</c:v>
                </c:pt>
                <c:pt idx="2918">
                  <c:v>58.780999999999999</c:v>
                </c:pt>
                <c:pt idx="2919">
                  <c:v>58.924999999999997</c:v>
                </c:pt>
                <c:pt idx="2920">
                  <c:v>59.103999999999999</c:v>
                </c:pt>
                <c:pt idx="2921">
                  <c:v>59.286000000000001</c:v>
                </c:pt>
                <c:pt idx="2922">
                  <c:v>59.43</c:v>
                </c:pt>
                <c:pt idx="2923">
                  <c:v>59.554000000000002</c:v>
                </c:pt>
                <c:pt idx="2924">
                  <c:v>59.680999999999997</c:v>
                </c:pt>
                <c:pt idx="2925">
                  <c:v>59.79</c:v>
                </c:pt>
                <c:pt idx="2926">
                  <c:v>59.878</c:v>
                </c:pt>
                <c:pt idx="2927">
                  <c:v>59.948999999999998</c:v>
                </c:pt>
                <c:pt idx="2928">
                  <c:v>60.011000000000003</c:v>
                </c:pt>
                <c:pt idx="2929">
                  <c:v>60.061999999999998</c:v>
                </c:pt>
                <c:pt idx="2930">
                  <c:v>60.103000000000002</c:v>
                </c:pt>
                <c:pt idx="2931">
                  <c:v>60.131</c:v>
                </c:pt>
                <c:pt idx="2932">
                  <c:v>60.143999999999998</c:v>
                </c:pt>
                <c:pt idx="2933">
                  <c:v>60.151000000000003</c:v>
                </c:pt>
                <c:pt idx="2934">
                  <c:v>60.156999999999996</c:v>
                </c:pt>
                <c:pt idx="2935">
                  <c:v>60.154000000000003</c:v>
                </c:pt>
                <c:pt idx="2936">
                  <c:v>60.152000000000001</c:v>
                </c:pt>
                <c:pt idx="2937">
                  <c:v>60.158999999999999</c:v>
                </c:pt>
                <c:pt idx="2938">
                  <c:v>60.162999999999997</c:v>
                </c:pt>
                <c:pt idx="2939">
                  <c:v>60.164000000000001</c:v>
                </c:pt>
                <c:pt idx="2940">
                  <c:v>60.18</c:v>
                </c:pt>
                <c:pt idx="2941">
                  <c:v>60.207999999999998</c:v>
                </c:pt>
                <c:pt idx="2942">
                  <c:v>60.241999999999997</c:v>
                </c:pt>
                <c:pt idx="2943">
                  <c:v>60.277000000000001</c:v>
                </c:pt>
                <c:pt idx="2944">
                  <c:v>60.316000000000003</c:v>
                </c:pt>
                <c:pt idx="2945">
                  <c:v>60.378</c:v>
                </c:pt>
                <c:pt idx="2946">
                  <c:v>60.456000000000003</c:v>
                </c:pt>
                <c:pt idx="2947">
                  <c:v>60.521999999999998</c:v>
                </c:pt>
                <c:pt idx="2948">
                  <c:v>60.582000000000001</c:v>
                </c:pt>
                <c:pt idx="2949">
                  <c:v>60.64</c:v>
                </c:pt>
                <c:pt idx="2950">
                  <c:v>60.680999999999997</c:v>
                </c:pt>
                <c:pt idx="2951">
                  <c:v>60.726999999999997</c:v>
                </c:pt>
                <c:pt idx="2952">
                  <c:v>60.779000000000003</c:v>
                </c:pt>
                <c:pt idx="2953">
                  <c:v>60.82</c:v>
                </c:pt>
                <c:pt idx="2954">
                  <c:v>60.837000000000003</c:v>
                </c:pt>
                <c:pt idx="2955">
                  <c:v>60.835000000000001</c:v>
                </c:pt>
                <c:pt idx="2956">
                  <c:v>60.826999999999998</c:v>
                </c:pt>
                <c:pt idx="2957">
                  <c:v>60.802</c:v>
                </c:pt>
                <c:pt idx="2958">
                  <c:v>60.768000000000001</c:v>
                </c:pt>
                <c:pt idx="2959">
                  <c:v>60.728999999999999</c:v>
                </c:pt>
                <c:pt idx="2960">
                  <c:v>60.691000000000003</c:v>
                </c:pt>
                <c:pt idx="2961">
                  <c:v>60.658999999999999</c:v>
                </c:pt>
                <c:pt idx="2962">
                  <c:v>60.615000000000002</c:v>
                </c:pt>
                <c:pt idx="2963">
                  <c:v>60.56</c:v>
                </c:pt>
                <c:pt idx="2964">
                  <c:v>60.494999999999997</c:v>
                </c:pt>
                <c:pt idx="2965">
                  <c:v>60.44</c:v>
                </c:pt>
                <c:pt idx="2966">
                  <c:v>60.406999999999996</c:v>
                </c:pt>
                <c:pt idx="2967">
                  <c:v>60.401000000000003</c:v>
                </c:pt>
                <c:pt idx="2968">
                  <c:v>60.408999999999999</c:v>
                </c:pt>
                <c:pt idx="2969">
                  <c:v>60.43</c:v>
                </c:pt>
                <c:pt idx="2970">
                  <c:v>60.463999999999999</c:v>
                </c:pt>
                <c:pt idx="2971">
                  <c:v>60.503</c:v>
                </c:pt>
                <c:pt idx="2972">
                  <c:v>60.537999999999997</c:v>
                </c:pt>
                <c:pt idx="2973">
                  <c:v>60.567</c:v>
                </c:pt>
                <c:pt idx="2974">
                  <c:v>60.588000000000001</c:v>
                </c:pt>
                <c:pt idx="2975">
                  <c:v>60.609000000000002</c:v>
                </c:pt>
                <c:pt idx="2976">
                  <c:v>60.616999999999997</c:v>
                </c:pt>
                <c:pt idx="2977">
                  <c:v>60.606999999999999</c:v>
                </c:pt>
                <c:pt idx="2978">
                  <c:v>60.576999999999998</c:v>
                </c:pt>
                <c:pt idx="2979">
                  <c:v>60.54</c:v>
                </c:pt>
                <c:pt idx="2980">
                  <c:v>60.503</c:v>
                </c:pt>
                <c:pt idx="2981">
                  <c:v>60.454999999999998</c:v>
                </c:pt>
                <c:pt idx="2982">
                  <c:v>60.401000000000003</c:v>
                </c:pt>
                <c:pt idx="2983">
                  <c:v>60.338999999999999</c:v>
                </c:pt>
                <c:pt idx="2984">
                  <c:v>60.268999999999998</c:v>
                </c:pt>
                <c:pt idx="2985">
                  <c:v>60.186</c:v>
                </c:pt>
                <c:pt idx="2986">
                  <c:v>60.093000000000004</c:v>
                </c:pt>
                <c:pt idx="2987">
                  <c:v>59.987000000000002</c:v>
                </c:pt>
                <c:pt idx="2988">
                  <c:v>59.874000000000002</c:v>
                </c:pt>
                <c:pt idx="2989">
                  <c:v>59.759</c:v>
                </c:pt>
                <c:pt idx="2990">
                  <c:v>59.625</c:v>
                </c:pt>
                <c:pt idx="2991">
                  <c:v>59.484999999999999</c:v>
                </c:pt>
                <c:pt idx="2992">
                  <c:v>59.372</c:v>
                </c:pt>
                <c:pt idx="2993">
                  <c:v>59.273000000000003</c:v>
                </c:pt>
                <c:pt idx="2994">
                  <c:v>59.174999999999997</c:v>
                </c:pt>
                <c:pt idx="2995">
                  <c:v>59.051000000000002</c:v>
                </c:pt>
                <c:pt idx="2996">
                  <c:v>58.918999999999997</c:v>
                </c:pt>
                <c:pt idx="2997">
                  <c:v>58.78</c:v>
                </c:pt>
                <c:pt idx="2998">
                  <c:v>58.606999999999999</c:v>
                </c:pt>
                <c:pt idx="2999">
                  <c:v>58.436</c:v>
                </c:pt>
                <c:pt idx="3000">
                  <c:v>58.326000000000001</c:v>
                </c:pt>
                <c:pt idx="3001">
                  <c:v>58.279000000000003</c:v>
                </c:pt>
                <c:pt idx="3002">
                  <c:v>58.262999999999998</c:v>
                </c:pt>
                <c:pt idx="3003">
                  <c:v>58.244</c:v>
                </c:pt>
                <c:pt idx="3004">
                  <c:v>58.225000000000001</c:v>
                </c:pt>
                <c:pt idx="3005">
                  <c:v>58.21</c:v>
                </c:pt>
                <c:pt idx="3006">
                  <c:v>58.216999999999999</c:v>
                </c:pt>
                <c:pt idx="3007">
                  <c:v>58.268000000000001</c:v>
                </c:pt>
                <c:pt idx="3008">
                  <c:v>58.325000000000003</c:v>
                </c:pt>
                <c:pt idx="3009">
                  <c:v>58.363</c:v>
                </c:pt>
                <c:pt idx="3010">
                  <c:v>58.411000000000001</c:v>
                </c:pt>
                <c:pt idx="3011">
                  <c:v>58.478999999999999</c:v>
                </c:pt>
                <c:pt idx="3012">
                  <c:v>58.545000000000002</c:v>
                </c:pt>
                <c:pt idx="3013">
                  <c:v>58.62</c:v>
                </c:pt>
                <c:pt idx="3014">
                  <c:v>58.698</c:v>
                </c:pt>
                <c:pt idx="3015">
                  <c:v>58.792999999999999</c:v>
                </c:pt>
                <c:pt idx="3016">
                  <c:v>58.896999999999998</c:v>
                </c:pt>
                <c:pt idx="3017">
                  <c:v>59</c:v>
                </c:pt>
                <c:pt idx="3018">
                  <c:v>59.127000000000002</c:v>
                </c:pt>
                <c:pt idx="3019">
                  <c:v>59.235999999999997</c:v>
                </c:pt>
                <c:pt idx="3020">
                  <c:v>59.338000000000001</c:v>
                </c:pt>
                <c:pt idx="3021">
                  <c:v>59.436999999999998</c:v>
                </c:pt>
                <c:pt idx="3022">
                  <c:v>59.534999999999997</c:v>
                </c:pt>
                <c:pt idx="3023">
                  <c:v>59.618000000000002</c:v>
                </c:pt>
                <c:pt idx="3024">
                  <c:v>59.71</c:v>
                </c:pt>
                <c:pt idx="3025">
                  <c:v>59.796999999999997</c:v>
                </c:pt>
                <c:pt idx="3026">
                  <c:v>59.884</c:v>
                </c:pt>
                <c:pt idx="3027">
                  <c:v>59.966999999999999</c:v>
                </c:pt>
                <c:pt idx="3028">
                  <c:v>60.043999999999997</c:v>
                </c:pt>
                <c:pt idx="3029">
                  <c:v>60.124000000000002</c:v>
                </c:pt>
                <c:pt idx="3030">
                  <c:v>60.192999999999998</c:v>
                </c:pt>
                <c:pt idx="3031">
                  <c:v>60.250999999999998</c:v>
                </c:pt>
                <c:pt idx="3032">
                  <c:v>60.307000000000002</c:v>
                </c:pt>
                <c:pt idx="3033">
                  <c:v>60.366999999999997</c:v>
                </c:pt>
                <c:pt idx="3034">
                  <c:v>60.41</c:v>
                </c:pt>
                <c:pt idx="3035">
                  <c:v>60.444000000000003</c:v>
                </c:pt>
                <c:pt idx="3036">
                  <c:v>60.487000000000002</c:v>
                </c:pt>
                <c:pt idx="3037">
                  <c:v>60.536000000000001</c:v>
                </c:pt>
                <c:pt idx="3038">
                  <c:v>60.581000000000003</c:v>
                </c:pt>
                <c:pt idx="3039">
                  <c:v>60.618000000000002</c:v>
                </c:pt>
                <c:pt idx="3040">
                  <c:v>60.649000000000001</c:v>
                </c:pt>
                <c:pt idx="3041">
                  <c:v>60.68</c:v>
                </c:pt>
                <c:pt idx="3042">
                  <c:v>60.726999999999997</c:v>
                </c:pt>
                <c:pt idx="3043">
                  <c:v>60.786999999999999</c:v>
                </c:pt>
                <c:pt idx="3044">
                  <c:v>60.848999999999997</c:v>
                </c:pt>
                <c:pt idx="3045">
                  <c:v>60.914000000000001</c:v>
                </c:pt>
                <c:pt idx="3046">
                  <c:v>60.96</c:v>
                </c:pt>
                <c:pt idx="3047">
                  <c:v>60.996000000000002</c:v>
                </c:pt>
                <c:pt idx="3048">
                  <c:v>61.045999999999999</c:v>
                </c:pt>
                <c:pt idx="3049">
                  <c:v>61.101999999999997</c:v>
                </c:pt>
                <c:pt idx="3050">
                  <c:v>61.164999999999999</c:v>
                </c:pt>
                <c:pt idx="3051">
                  <c:v>61.231000000000002</c:v>
                </c:pt>
                <c:pt idx="3052">
                  <c:v>61.289000000000001</c:v>
                </c:pt>
                <c:pt idx="3053">
                  <c:v>61.365000000000002</c:v>
                </c:pt>
                <c:pt idx="3054">
                  <c:v>61.445999999999998</c:v>
                </c:pt>
                <c:pt idx="3055">
                  <c:v>61.517000000000003</c:v>
                </c:pt>
                <c:pt idx="3056">
                  <c:v>61.593000000000004</c:v>
                </c:pt>
                <c:pt idx="3057">
                  <c:v>61.677999999999997</c:v>
                </c:pt>
                <c:pt idx="3058">
                  <c:v>61.75</c:v>
                </c:pt>
                <c:pt idx="3059">
                  <c:v>61.796999999999997</c:v>
                </c:pt>
                <c:pt idx="3060">
                  <c:v>61.844999999999999</c:v>
                </c:pt>
                <c:pt idx="3061">
                  <c:v>61.893999999999998</c:v>
                </c:pt>
                <c:pt idx="3062">
                  <c:v>61.942999999999998</c:v>
                </c:pt>
                <c:pt idx="3063">
                  <c:v>61.991</c:v>
                </c:pt>
                <c:pt idx="3064">
                  <c:v>62.04</c:v>
                </c:pt>
                <c:pt idx="3065">
                  <c:v>62.091999999999999</c:v>
                </c:pt>
                <c:pt idx="3066">
                  <c:v>62.146000000000001</c:v>
                </c:pt>
                <c:pt idx="3067">
                  <c:v>62.195999999999998</c:v>
                </c:pt>
                <c:pt idx="3068">
                  <c:v>62.246000000000002</c:v>
                </c:pt>
                <c:pt idx="3069">
                  <c:v>62.304000000000002</c:v>
                </c:pt>
                <c:pt idx="3070">
                  <c:v>62.366</c:v>
                </c:pt>
                <c:pt idx="3071">
                  <c:v>62.418999999999997</c:v>
                </c:pt>
                <c:pt idx="3072">
                  <c:v>62.454999999999998</c:v>
                </c:pt>
                <c:pt idx="3073">
                  <c:v>62.48</c:v>
                </c:pt>
                <c:pt idx="3074">
                  <c:v>62.5</c:v>
                </c:pt>
                <c:pt idx="3075">
                  <c:v>62.518999999999998</c:v>
                </c:pt>
                <c:pt idx="3076">
                  <c:v>62.534999999999997</c:v>
                </c:pt>
                <c:pt idx="3077">
                  <c:v>62.555999999999997</c:v>
                </c:pt>
                <c:pt idx="3078">
                  <c:v>62.578000000000003</c:v>
                </c:pt>
                <c:pt idx="3079">
                  <c:v>62.591999999999999</c:v>
                </c:pt>
                <c:pt idx="3080">
                  <c:v>62.6</c:v>
                </c:pt>
                <c:pt idx="3081">
                  <c:v>62.609000000000002</c:v>
                </c:pt>
                <c:pt idx="3082">
                  <c:v>62.606000000000002</c:v>
                </c:pt>
                <c:pt idx="3083">
                  <c:v>62.593000000000004</c:v>
                </c:pt>
                <c:pt idx="3084">
                  <c:v>62.573999999999998</c:v>
                </c:pt>
                <c:pt idx="3085">
                  <c:v>62.548999999999999</c:v>
                </c:pt>
                <c:pt idx="3086">
                  <c:v>62.521999999999998</c:v>
                </c:pt>
                <c:pt idx="3087">
                  <c:v>62.496000000000002</c:v>
                </c:pt>
                <c:pt idx="3088">
                  <c:v>62.466999999999999</c:v>
                </c:pt>
                <c:pt idx="3089">
                  <c:v>62.432000000000002</c:v>
                </c:pt>
                <c:pt idx="3090">
                  <c:v>62.396999999999998</c:v>
                </c:pt>
                <c:pt idx="3091">
                  <c:v>62.363</c:v>
                </c:pt>
                <c:pt idx="3092">
                  <c:v>62.343000000000004</c:v>
                </c:pt>
                <c:pt idx="3093">
                  <c:v>62.345999999999997</c:v>
                </c:pt>
                <c:pt idx="3094">
                  <c:v>62.350999999999999</c:v>
                </c:pt>
                <c:pt idx="3095">
                  <c:v>62.351999999999997</c:v>
                </c:pt>
                <c:pt idx="3096">
                  <c:v>62.35</c:v>
                </c:pt>
                <c:pt idx="3097">
                  <c:v>62.34</c:v>
                </c:pt>
                <c:pt idx="3098">
                  <c:v>62.33</c:v>
                </c:pt>
                <c:pt idx="3099">
                  <c:v>62.302</c:v>
                </c:pt>
                <c:pt idx="3100">
                  <c:v>62.247999999999998</c:v>
                </c:pt>
                <c:pt idx="3101">
                  <c:v>62.192</c:v>
                </c:pt>
                <c:pt idx="3102">
                  <c:v>62.134</c:v>
                </c:pt>
                <c:pt idx="3103">
                  <c:v>62.057000000000002</c:v>
                </c:pt>
                <c:pt idx="3104">
                  <c:v>62</c:v>
                </c:pt>
                <c:pt idx="3105">
                  <c:v>61.948999999999998</c:v>
                </c:pt>
                <c:pt idx="3106">
                  <c:v>61.887</c:v>
                </c:pt>
                <c:pt idx="3107">
                  <c:v>61.826999999999998</c:v>
                </c:pt>
                <c:pt idx="3108">
                  <c:v>61.786999999999999</c:v>
                </c:pt>
                <c:pt idx="3109">
                  <c:v>61.747</c:v>
                </c:pt>
                <c:pt idx="3110">
                  <c:v>61.703000000000003</c:v>
                </c:pt>
                <c:pt idx="3111">
                  <c:v>61.671999999999997</c:v>
                </c:pt>
                <c:pt idx="3112">
                  <c:v>61.643999999999998</c:v>
                </c:pt>
                <c:pt idx="3113">
                  <c:v>61.613999999999997</c:v>
                </c:pt>
                <c:pt idx="3114">
                  <c:v>61.587000000000003</c:v>
                </c:pt>
                <c:pt idx="3115">
                  <c:v>61.576000000000001</c:v>
                </c:pt>
                <c:pt idx="3116">
                  <c:v>61.573999999999998</c:v>
                </c:pt>
                <c:pt idx="3117">
                  <c:v>61.582999999999998</c:v>
                </c:pt>
                <c:pt idx="3118">
                  <c:v>61.601999999999997</c:v>
                </c:pt>
                <c:pt idx="3119">
                  <c:v>61.633000000000003</c:v>
                </c:pt>
                <c:pt idx="3120">
                  <c:v>61.67</c:v>
                </c:pt>
                <c:pt idx="3121">
                  <c:v>61.71</c:v>
                </c:pt>
                <c:pt idx="3122">
                  <c:v>61.756</c:v>
                </c:pt>
                <c:pt idx="3123">
                  <c:v>61.805</c:v>
                </c:pt>
                <c:pt idx="3124">
                  <c:v>61.854999999999997</c:v>
                </c:pt>
                <c:pt idx="3125">
                  <c:v>61.905000000000001</c:v>
                </c:pt>
                <c:pt idx="3126">
                  <c:v>61.954000000000001</c:v>
                </c:pt>
                <c:pt idx="3127">
                  <c:v>62.003</c:v>
                </c:pt>
                <c:pt idx="3128">
                  <c:v>62.042999999999999</c:v>
                </c:pt>
                <c:pt idx="3129">
                  <c:v>62.076000000000001</c:v>
                </c:pt>
                <c:pt idx="3130">
                  <c:v>62.12</c:v>
                </c:pt>
                <c:pt idx="3131">
                  <c:v>62.167999999999999</c:v>
                </c:pt>
                <c:pt idx="3132">
                  <c:v>62.204999999999998</c:v>
                </c:pt>
                <c:pt idx="3133">
                  <c:v>62.244999999999997</c:v>
                </c:pt>
                <c:pt idx="3134">
                  <c:v>62.286999999999999</c:v>
                </c:pt>
                <c:pt idx="3135">
                  <c:v>62.323999999999998</c:v>
                </c:pt>
                <c:pt idx="3136">
                  <c:v>62.353999999999999</c:v>
                </c:pt>
                <c:pt idx="3137">
                  <c:v>62.372</c:v>
                </c:pt>
                <c:pt idx="3138">
                  <c:v>62.377000000000002</c:v>
                </c:pt>
                <c:pt idx="3139">
                  <c:v>62.371000000000002</c:v>
                </c:pt>
                <c:pt idx="3140">
                  <c:v>62.36</c:v>
                </c:pt>
                <c:pt idx="3141">
                  <c:v>62.345999999999997</c:v>
                </c:pt>
                <c:pt idx="3142">
                  <c:v>62.325000000000003</c:v>
                </c:pt>
                <c:pt idx="3143">
                  <c:v>62.296999999999997</c:v>
                </c:pt>
                <c:pt idx="3144">
                  <c:v>62.264000000000003</c:v>
                </c:pt>
                <c:pt idx="3145">
                  <c:v>62.225000000000001</c:v>
                </c:pt>
                <c:pt idx="3146">
                  <c:v>62.195</c:v>
                </c:pt>
                <c:pt idx="3147">
                  <c:v>62.170999999999999</c:v>
                </c:pt>
                <c:pt idx="3148">
                  <c:v>62.151000000000003</c:v>
                </c:pt>
                <c:pt idx="3149">
                  <c:v>62.131</c:v>
                </c:pt>
                <c:pt idx="3150">
                  <c:v>62.104999999999997</c:v>
                </c:pt>
                <c:pt idx="3151">
                  <c:v>62.076000000000001</c:v>
                </c:pt>
                <c:pt idx="3152">
                  <c:v>62.061999999999998</c:v>
                </c:pt>
                <c:pt idx="3153">
                  <c:v>62.070999999999998</c:v>
                </c:pt>
                <c:pt idx="3154">
                  <c:v>62.091999999999999</c:v>
                </c:pt>
                <c:pt idx="3155">
                  <c:v>62.125</c:v>
                </c:pt>
                <c:pt idx="3156">
                  <c:v>62.155999999999999</c:v>
                </c:pt>
                <c:pt idx="3157">
                  <c:v>62.170999999999999</c:v>
                </c:pt>
                <c:pt idx="3158">
                  <c:v>62.185000000000002</c:v>
                </c:pt>
                <c:pt idx="3159">
                  <c:v>62.206000000000003</c:v>
                </c:pt>
                <c:pt idx="3160">
                  <c:v>62.225999999999999</c:v>
                </c:pt>
                <c:pt idx="3161">
                  <c:v>62.246000000000002</c:v>
                </c:pt>
                <c:pt idx="3162">
                  <c:v>62.259</c:v>
                </c:pt>
                <c:pt idx="3163">
                  <c:v>62.268999999999998</c:v>
                </c:pt>
                <c:pt idx="3164">
                  <c:v>62.277999999999999</c:v>
                </c:pt>
                <c:pt idx="3165">
                  <c:v>62.283000000000001</c:v>
                </c:pt>
                <c:pt idx="3166">
                  <c:v>62.284999999999997</c:v>
                </c:pt>
                <c:pt idx="3167">
                  <c:v>62.28</c:v>
                </c:pt>
                <c:pt idx="3168">
                  <c:v>62.271000000000001</c:v>
                </c:pt>
                <c:pt idx="3169">
                  <c:v>62.253</c:v>
                </c:pt>
                <c:pt idx="3170">
                  <c:v>62.225999999999999</c:v>
                </c:pt>
                <c:pt idx="3171">
                  <c:v>62.194000000000003</c:v>
                </c:pt>
                <c:pt idx="3172">
                  <c:v>62.158999999999999</c:v>
                </c:pt>
                <c:pt idx="3173">
                  <c:v>62.13</c:v>
                </c:pt>
                <c:pt idx="3174">
                  <c:v>62.106000000000002</c:v>
                </c:pt>
                <c:pt idx="3175">
                  <c:v>62.084000000000003</c:v>
                </c:pt>
                <c:pt idx="3176">
                  <c:v>62.058999999999997</c:v>
                </c:pt>
                <c:pt idx="3177">
                  <c:v>62.033999999999999</c:v>
                </c:pt>
                <c:pt idx="3178">
                  <c:v>62.01</c:v>
                </c:pt>
                <c:pt idx="3179">
                  <c:v>61.988999999999997</c:v>
                </c:pt>
                <c:pt idx="3180">
                  <c:v>61.978000000000002</c:v>
                </c:pt>
                <c:pt idx="3181">
                  <c:v>61.970999999999997</c:v>
                </c:pt>
                <c:pt idx="3182">
                  <c:v>61.965000000000003</c:v>
                </c:pt>
                <c:pt idx="3183">
                  <c:v>61.963000000000001</c:v>
                </c:pt>
                <c:pt idx="3184">
                  <c:v>61.965000000000003</c:v>
                </c:pt>
                <c:pt idx="3185">
                  <c:v>61.969000000000001</c:v>
                </c:pt>
                <c:pt idx="3186">
                  <c:v>61.973999999999997</c:v>
                </c:pt>
                <c:pt idx="3187">
                  <c:v>61.976999999999997</c:v>
                </c:pt>
                <c:pt idx="3188">
                  <c:v>61.97</c:v>
                </c:pt>
                <c:pt idx="3189">
                  <c:v>61.96</c:v>
                </c:pt>
                <c:pt idx="3190">
                  <c:v>61.945</c:v>
                </c:pt>
                <c:pt idx="3191">
                  <c:v>61.923000000000002</c:v>
                </c:pt>
                <c:pt idx="3192">
                  <c:v>61.895000000000003</c:v>
                </c:pt>
                <c:pt idx="3193">
                  <c:v>61.87</c:v>
                </c:pt>
                <c:pt idx="3194">
                  <c:v>61.847999999999999</c:v>
                </c:pt>
                <c:pt idx="3195">
                  <c:v>61.826000000000001</c:v>
                </c:pt>
                <c:pt idx="3196">
                  <c:v>61.808</c:v>
                </c:pt>
                <c:pt idx="3197">
                  <c:v>61.795000000000002</c:v>
                </c:pt>
                <c:pt idx="3198">
                  <c:v>61.777999999999999</c:v>
                </c:pt>
                <c:pt idx="3199">
                  <c:v>61.758000000000003</c:v>
                </c:pt>
                <c:pt idx="3200">
                  <c:v>61.743000000000002</c:v>
                </c:pt>
                <c:pt idx="3201">
                  <c:v>61.732999999999997</c:v>
                </c:pt>
                <c:pt idx="3202">
                  <c:v>61.722000000000001</c:v>
                </c:pt>
                <c:pt idx="3203">
                  <c:v>61.707999999999998</c:v>
                </c:pt>
                <c:pt idx="3204">
                  <c:v>61.704999999999998</c:v>
                </c:pt>
                <c:pt idx="3205">
                  <c:v>61.701999999999998</c:v>
                </c:pt>
                <c:pt idx="3206">
                  <c:v>61.701000000000001</c:v>
                </c:pt>
                <c:pt idx="3207">
                  <c:v>61.712000000000003</c:v>
                </c:pt>
                <c:pt idx="3208">
                  <c:v>61.723999999999997</c:v>
                </c:pt>
                <c:pt idx="3209">
                  <c:v>61.741</c:v>
                </c:pt>
                <c:pt idx="3210">
                  <c:v>61.762999999999998</c:v>
                </c:pt>
                <c:pt idx="3211">
                  <c:v>61.792000000000002</c:v>
                </c:pt>
                <c:pt idx="3212">
                  <c:v>61.825000000000003</c:v>
                </c:pt>
                <c:pt idx="3213">
                  <c:v>61.844999999999999</c:v>
                </c:pt>
                <c:pt idx="3214">
                  <c:v>61.865000000000002</c:v>
                </c:pt>
                <c:pt idx="3215">
                  <c:v>61.886000000000003</c:v>
                </c:pt>
                <c:pt idx="3216">
                  <c:v>61.906999999999996</c:v>
                </c:pt>
                <c:pt idx="3217">
                  <c:v>61.933</c:v>
                </c:pt>
                <c:pt idx="3218">
                  <c:v>61.973999999999997</c:v>
                </c:pt>
                <c:pt idx="3219">
                  <c:v>62.02</c:v>
                </c:pt>
                <c:pt idx="3220">
                  <c:v>62.070999999999998</c:v>
                </c:pt>
                <c:pt idx="3221">
                  <c:v>62.107999999999997</c:v>
                </c:pt>
                <c:pt idx="3222">
                  <c:v>62.127000000000002</c:v>
                </c:pt>
                <c:pt idx="3223">
                  <c:v>62.139000000000003</c:v>
                </c:pt>
                <c:pt idx="3224">
                  <c:v>62.146999999999998</c:v>
                </c:pt>
                <c:pt idx="3225">
                  <c:v>62.161999999999999</c:v>
                </c:pt>
                <c:pt idx="3226">
                  <c:v>62.177</c:v>
                </c:pt>
                <c:pt idx="3227">
                  <c:v>62.186999999999998</c:v>
                </c:pt>
                <c:pt idx="3228">
                  <c:v>62.201000000000001</c:v>
                </c:pt>
                <c:pt idx="3229">
                  <c:v>62.222999999999999</c:v>
                </c:pt>
                <c:pt idx="3230">
                  <c:v>62.262</c:v>
                </c:pt>
                <c:pt idx="3231">
                  <c:v>62.316000000000003</c:v>
                </c:pt>
                <c:pt idx="3232">
                  <c:v>62.374000000000002</c:v>
                </c:pt>
                <c:pt idx="3233">
                  <c:v>62.427</c:v>
                </c:pt>
                <c:pt idx="3234">
                  <c:v>62.481000000000002</c:v>
                </c:pt>
                <c:pt idx="3235">
                  <c:v>62.527000000000001</c:v>
                </c:pt>
                <c:pt idx="3236">
                  <c:v>62.582000000000001</c:v>
                </c:pt>
                <c:pt idx="3237">
                  <c:v>62.643000000000001</c:v>
                </c:pt>
                <c:pt idx="3238">
                  <c:v>62.692999999999998</c:v>
                </c:pt>
                <c:pt idx="3239">
                  <c:v>62.744</c:v>
                </c:pt>
                <c:pt idx="3240">
                  <c:v>62.798999999999999</c:v>
                </c:pt>
                <c:pt idx="3241">
                  <c:v>62.869</c:v>
                </c:pt>
                <c:pt idx="3242">
                  <c:v>62.951000000000001</c:v>
                </c:pt>
                <c:pt idx="3243">
                  <c:v>63.034999999999997</c:v>
                </c:pt>
                <c:pt idx="3244">
                  <c:v>63.122</c:v>
                </c:pt>
                <c:pt idx="3245">
                  <c:v>63.226999999999997</c:v>
                </c:pt>
                <c:pt idx="3246">
                  <c:v>63.343000000000004</c:v>
                </c:pt>
                <c:pt idx="3247">
                  <c:v>63.451000000000001</c:v>
                </c:pt>
                <c:pt idx="3248">
                  <c:v>63.56</c:v>
                </c:pt>
                <c:pt idx="3249">
                  <c:v>63.662999999999997</c:v>
                </c:pt>
                <c:pt idx="3250">
                  <c:v>63.756</c:v>
                </c:pt>
                <c:pt idx="3251">
                  <c:v>63.865000000000002</c:v>
                </c:pt>
                <c:pt idx="3252">
                  <c:v>63.972000000000001</c:v>
                </c:pt>
                <c:pt idx="3253">
                  <c:v>64.06</c:v>
                </c:pt>
                <c:pt idx="3254">
                  <c:v>64.146000000000001</c:v>
                </c:pt>
                <c:pt idx="3255">
                  <c:v>64.245000000000005</c:v>
                </c:pt>
                <c:pt idx="3256">
                  <c:v>64.344999999999999</c:v>
                </c:pt>
                <c:pt idx="3257">
                  <c:v>64.426000000000002</c:v>
                </c:pt>
                <c:pt idx="3258">
                  <c:v>64.503</c:v>
                </c:pt>
                <c:pt idx="3259">
                  <c:v>64.578000000000003</c:v>
                </c:pt>
                <c:pt idx="3260">
                  <c:v>64.641000000000005</c:v>
                </c:pt>
                <c:pt idx="3261">
                  <c:v>64.712999999999994</c:v>
                </c:pt>
                <c:pt idx="3262">
                  <c:v>64.786000000000001</c:v>
                </c:pt>
                <c:pt idx="3263">
                  <c:v>64.858000000000004</c:v>
                </c:pt>
                <c:pt idx="3264">
                  <c:v>64.923000000000002</c:v>
                </c:pt>
                <c:pt idx="3265">
                  <c:v>64.986999999999995</c:v>
                </c:pt>
                <c:pt idx="3266">
                  <c:v>65.057000000000002</c:v>
                </c:pt>
                <c:pt idx="3267">
                  <c:v>65.134</c:v>
                </c:pt>
                <c:pt idx="3268">
                  <c:v>65.215000000000003</c:v>
                </c:pt>
                <c:pt idx="3269">
                  <c:v>65.292000000000002</c:v>
                </c:pt>
                <c:pt idx="3270">
                  <c:v>65.373000000000005</c:v>
                </c:pt>
                <c:pt idx="3271">
                  <c:v>65.480999999999995</c:v>
                </c:pt>
                <c:pt idx="3272">
                  <c:v>65.584999999999994</c:v>
                </c:pt>
                <c:pt idx="3273">
                  <c:v>65.677999999999997</c:v>
                </c:pt>
                <c:pt idx="3274">
                  <c:v>65.784999999999997</c:v>
                </c:pt>
                <c:pt idx="3275">
                  <c:v>65.908000000000001</c:v>
                </c:pt>
                <c:pt idx="3276">
                  <c:v>66.013999999999996</c:v>
                </c:pt>
                <c:pt idx="3277">
                  <c:v>66.096000000000004</c:v>
                </c:pt>
                <c:pt idx="3278">
                  <c:v>66.174000000000007</c:v>
                </c:pt>
                <c:pt idx="3279">
                  <c:v>66.257999999999996</c:v>
                </c:pt>
                <c:pt idx="3280">
                  <c:v>66.346999999999994</c:v>
                </c:pt>
                <c:pt idx="3281">
                  <c:v>66.432000000000002</c:v>
                </c:pt>
                <c:pt idx="3282">
                  <c:v>66.516000000000005</c:v>
                </c:pt>
                <c:pt idx="3283">
                  <c:v>66.593999999999994</c:v>
                </c:pt>
                <c:pt idx="3284">
                  <c:v>66.665000000000006</c:v>
                </c:pt>
                <c:pt idx="3285">
                  <c:v>66.742000000000004</c:v>
                </c:pt>
                <c:pt idx="3286">
                  <c:v>66.816999999999993</c:v>
                </c:pt>
                <c:pt idx="3287">
                  <c:v>66.878</c:v>
                </c:pt>
                <c:pt idx="3288">
                  <c:v>66.930999999999997</c:v>
                </c:pt>
                <c:pt idx="3289">
                  <c:v>66.998999999999995</c:v>
                </c:pt>
                <c:pt idx="3290">
                  <c:v>67.076999999999998</c:v>
                </c:pt>
                <c:pt idx="3291">
                  <c:v>67.144000000000005</c:v>
                </c:pt>
                <c:pt idx="3292">
                  <c:v>67.213999999999999</c:v>
                </c:pt>
                <c:pt idx="3293">
                  <c:v>67.298000000000002</c:v>
                </c:pt>
                <c:pt idx="3294">
                  <c:v>67.38</c:v>
                </c:pt>
                <c:pt idx="3295">
                  <c:v>67.441000000000003</c:v>
                </c:pt>
                <c:pt idx="3296">
                  <c:v>67.489000000000004</c:v>
                </c:pt>
                <c:pt idx="3297">
                  <c:v>67.540000000000006</c:v>
                </c:pt>
                <c:pt idx="3298">
                  <c:v>67.599000000000004</c:v>
                </c:pt>
                <c:pt idx="3299">
                  <c:v>67.668999999999997</c:v>
                </c:pt>
                <c:pt idx="3300">
                  <c:v>67.754000000000005</c:v>
                </c:pt>
                <c:pt idx="3301">
                  <c:v>67.84</c:v>
                </c:pt>
                <c:pt idx="3302">
                  <c:v>67.92</c:v>
                </c:pt>
                <c:pt idx="3303">
                  <c:v>68</c:v>
                </c:pt>
                <c:pt idx="3304">
                  <c:v>68.09</c:v>
                </c:pt>
                <c:pt idx="3305">
                  <c:v>68.177000000000007</c:v>
                </c:pt>
                <c:pt idx="3306">
                  <c:v>68.242000000000004</c:v>
                </c:pt>
                <c:pt idx="3307">
                  <c:v>68.298000000000002</c:v>
                </c:pt>
                <c:pt idx="3308">
                  <c:v>68.358999999999995</c:v>
                </c:pt>
                <c:pt idx="3309">
                  <c:v>68.424999999999997</c:v>
                </c:pt>
                <c:pt idx="3310">
                  <c:v>68.474000000000004</c:v>
                </c:pt>
                <c:pt idx="3311">
                  <c:v>68.503</c:v>
                </c:pt>
                <c:pt idx="3312">
                  <c:v>68.52</c:v>
                </c:pt>
                <c:pt idx="3313">
                  <c:v>68.534000000000006</c:v>
                </c:pt>
                <c:pt idx="3314">
                  <c:v>68.546999999999997</c:v>
                </c:pt>
                <c:pt idx="3315">
                  <c:v>68.555999999999997</c:v>
                </c:pt>
                <c:pt idx="3316">
                  <c:v>68.563000000000002</c:v>
                </c:pt>
                <c:pt idx="3317">
                  <c:v>68.566000000000003</c:v>
                </c:pt>
                <c:pt idx="3318">
                  <c:v>68.570999999999998</c:v>
                </c:pt>
                <c:pt idx="3319">
                  <c:v>68.578000000000003</c:v>
                </c:pt>
                <c:pt idx="3320">
                  <c:v>68.582999999999998</c:v>
                </c:pt>
                <c:pt idx="3321">
                  <c:v>68.59</c:v>
                </c:pt>
                <c:pt idx="3322">
                  <c:v>68.614999999999995</c:v>
                </c:pt>
                <c:pt idx="3323">
                  <c:v>68.658000000000001</c:v>
                </c:pt>
                <c:pt idx="3324">
                  <c:v>68.694000000000003</c:v>
                </c:pt>
                <c:pt idx="3325">
                  <c:v>68.730999999999995</c:v>
                </c:pt>
                <c:pt idx="3326">
                  <c:v>68.787999999999997</c:v>
                </c:pt>
                <c:pt idx="3327">
                  <c:v>68.838999999999999</c:v>
                </c:pt>
                <c:pt idx="3328">
                  <c:v>68.912999999999997</c:v>
                </c:pt>
                <c:pt idx="3329">
                  <c:v>69.010999999999996</c:v>
                </c:pt>
                <c:pt idx="3330">
                  <c:v>69.111999999999995</c:v>
                </c:pt>
                <c:pt idx="3331">
                  <c:v>69.215999999999994</c:v>
                </c:pt>
                <c:pt idx="3332">
                  <c:v>69.334000000000003</c:v>
                </c:pt>
                <c:pt idx="3333">
                  <c:v>69.47</c:v>
                </c:pt>
                <c:pt idx="3334">
                  <c:v>69.625</c:v>
                </c:pt>
                <c:pt idx="3335">
                  <c:v>69.787000000000006</c:v>
                </c:pt>
                <c:pt idx="3336">
                  <c:v>69.930000000000007</c:v>
                </c:pt>
                <c:pt idx="3337">
                  <c:v>70.066000000000003</c:v>
                </c:pt>
                <c:pt idx="3338">
                  <c:v>70.195999999999998</c:v>
                </c:pt>
                <c:pt idx="3339">
                  <c:v>70.302999999999997</c:v>
                </c:pt>
                <c:pt idx="3340">
                  <c:v>70.394000000000005</c:v>
                </c:pt>
                <c:pt idx="3341">
                  <c:v>70.468999999999994</c:v>
                </c:pt>
                <c:pt idx="3342">
                  <c:v>70.501999999999995</c:v>
                </c:pt>
                <c:pt idx="3343">
                  <c:v>70.510000000000005</c:v>
                </c:pt>
                <c:pt idx="3344">
                  <c:v>70.519000000000005</c:v>
                </c:pt>
                <c:pt idx="3345">
                  <c:v>70.509</c:v>
                </c:pt>
                <c:pt idx="3346">
                  <c:v>70.48</c:v>
                </c:pt>
                <c:pt idx="3347">
                  <c:v>70.453999999999994</c:v>
                </c:pt>
                <c:pt idx="3348">
                  <c:v>70.418000000000006</c:v>
                </c:pt>
                <c:pt idx="3349">
                  <c:v>70.369</c:v>
                </c:pt>
                <c:pt idx="3350">
                  <c:v>70.320999999999998</c:v>
                </c:pt>
                <c:pt idx="3351">
                  <c:v>70.274000000000001</c:v>
                </c:pt>
                <c:pt idx="3352">
                  <c:v>70.228999999999999</c:v>
                </c:pt>
                <c:pt idx="3353">
                  <c:v>70.198999999999998</c:v>
                </c:pt>
                <c:pt idx="3354">
                  <c:v>70.192999999999998</c:v>
                </c:pt>
                <c:pt idx="3355">
                  <c:v>70.207999999999998</c:v>
                </c:pt>
                <c:pt idx="3356">
                  <c:v>70.233999999999995</c:v>
                </c:pt>
                <c:pt idx="3357">
                  <c:v>70.260000000000005</c:v>
                </c:pt>
                <c:pt idx="3358">
                  <c:v>70.293000000000006</c:v>
                </c:pt>
                <c:pt idx="3359">
                  <c:v>70.332999999999998</c:v>
                </c:pt>
                <c:pt idx="3360">
                  <c:v>70.367000000000004</c:v>
                </c:pt>
                <c:pt idx="3361">
                  <c:v>70.388000000000005</c:v>
                </c:pt>
                <c:pt idx="3362">
                  <c:v>70.406000000000006</c:v>
                </c:pt>
                <c:pt idx="3363">
                  <c:v>70.436999999999998</c:v>
                </c:pt>
                <c:pt idx="3364">
                  <c:v>70.474000000000004</c:v>
                </c:pt>
                <c:pt idx="3365">
                  <c:v>70.507999999999996</c:v>
                </c:pt>
                <c:pt idx="3366">
                  <c:v>70.542000000000002</c:v>
                </c:pt>
                <c:pt idx="3367">
                  <c:v>70.575000000000003</c:v>
                </c:pt>
                <c:pt idx="3368">
                  <c:v>70.608000000000004</c:v>
                </c:pt>
                <c:pt idx="3369">
                  <c:v>70.631</c:v>
                </c:pt>
                <c:pt idx="3370">
                  <c:v>70.652000000000001</c:v>
                </c:pt>
                <c:pt idx="3371">
                  <c:v>70.688000000000002</c:v>
                </c:pt>
                <c:pt idx="3372">
                  <c:v>70.725999999999999</c:v>
                </c:pt>
                <c:pt idx="3373">
                  <c:v>70.756</c:v>
                </c:pt>
                <c:pt idx="3374">
                  <c:v>70.798000000000002</c:v>
                </c:pt>
                <c:pt idx="3375">
                  <c:v>70.849999999999994</c:v>
                </c:pt>
                <c:pt idx="3376">
                  <c:v>70.894000000000005</c:v>
                </c:pt>
                <c:pt idx="3377">
                  <c:v>70.954999999999998</c:v>
                </c:pt>
                <c:pt idx="3378">
                  <c:v>71.02</c:v>
                </c:pt>
                <c:pt idx="3379">
                  <c:v>71.075000000000003</c:v>
                </c:pt>
                <c:pt idx="3380">
                  <c:v>71.141999999999996</c:v>
                </c:pt>
                <c:pt idx="3381">
                  <c:v>71.222999999999999</c:v>
                </c:pt>
                <c:pt idx="3382">
                  <c:v>71.316000000000003</c:v>
                </c:pt>
                <c:pt idx="3383">
                  <c:v>71.414000000000001</c:v>
                </c:pt>
                <c:pt idx="3384">
                  <c:v>71.509</c:v>
                </c:pt>
                <c:pt idx="3385">
                  <c:v>71.614000000000004</c:v>
                </c:pt>
                <c:pt idx="3386">
                  <c:v>71.722999999999999</c:v>
                </c:pt>
                <c:pt idx="3387">
                  <c:v>71.831000000000003</c:v>
                </c:pt>
                <c:pt idx="3388">
                  <c:v>71.926000000000002</c:v>
                </c:pt>
                <c:pt idx="3389">
                  <c:v>72.001999999999995</c:v>
                </c:pt>
                <c:pt idx="3390">
                  <c:v>72.069999999999993</c:v>
                </c:pt>
                <c:pt idx="3391">
                  <c:v>72.132999999999996</c:v>
                </c:pt>
                <c:pt idx="3392">
                  <c:v>72.188999999999993</c:v>
                </c:pt>
                <c:pt idx="3393">
                  <c:v>72.241</c:v>
                </c:pt>
                <c:pt idx="3394">
                  <c:v>72.278000000000006</c:v>
                </c:pt>
                <c:pt idx="3395">
                  <c:v>72.302000000000007</c:v>
                </c:pt>
                <c:pt idx="3396">
                  <c:v>72.323999999999998</c:v>
                </c:pt>
                <c:pt idx="3397">
                  <c:v>72.352999999999994</c:v>
                </c:pt>
                <c:pt idx="3398">
                  <c:v>72.388000000000005</c:v>
                </c:pt>
                <c:pt idx="3399">
                  <c:v>72.427999999999997</c:v>
                </c:pt>
                <c:pt idx="3400">
                  <c:v>72.484999999999999</c:v>
                </c:pt>
                <c:pt idx="3401">
                  <c:v>72.55</c:v>
                </c:pt>
                <c:pt idx="3402">
                  <c:v>72.608999999999995</c:v>
                </c:pt>
                <c:pt idx="3403">
                  <c:v>72.671999999999997</c:v>
                </c:pt>
                <c:pt idx="3404">
                  <c:v>72.748000000000005</c:v>
                </c:pt>
                <c:pt idx="3405">
                  <c:v>72.819000000000003</c:v>
                </c:pt>
                <c:pt idx="3406">
                  <c:v>72.882999999999996</c:v>
                </c:pt>
                <c:pt idx="3407">
                  <c:v>72.974000000000004</c:v>
                </c:pt>
                <c:pt idx="3408">
                  <c:v>73.066000000000003</c:v>
                </c:pt>
                <c:pt idx="3409">
                  <c:v>73.143000000000001</c:v>
                </c:pt>
                <c:pt idx="3410">
                  <c:v>73.236000000000004</c:v>
                </c:pt>
                <c:pt idx="3411">
                  <c:v>73.326999999999998</c:v>
                </c:pt>
                <c:pt idx="3412">
                  <c:v>73.397000000000006</c:v>
                </c:pt>
                <c:pt idx="3413">
                  <c:v>73.459999999999994</c:v>
                </c:pt>
                <c:pt idx="3414">
                  <c:v>73.521000000000001</c:v>
                </c:pt>
                <c:pt idx="3415">
                  <c:v>73.584000000000003</c:v>
                </c:pt>
                <c:pt idx="3416">
                  <c:v>73.647000000000006</c:v>
                </c:pt>
                <c:pt idx="3417">
                  <c:v>73.697999999999993</c:v>
                </c:pt>
                <c:pt idx="3418">
                  <c:v>73.733000000000004</c:v>
                </c:pt>
                <c:pt idx="3419">
                  <c:v>73.751999999999995</c:v>
                </c:pt>
                <c:pt idx="3420">
                  <c:v>73.766999999999996</c:v>
                </c:pt>
                <c:pt idx="3421">
                  <c:v>73.784999999999997</c:v>
                </c:pt>
                <c:pt idx="3422">
                  <c:v>73.798000000000002</c:v>
                </c:pt>
                <c:pt idx="3423">
                  <c:v>73.808999999999997</c:v>
                </c:pt>
                <c:pt idx="3424">
                  <c:v>73.813999999999993</c:v>
                </c:pt>
                <c:pt idx="3425">
                  <c:v>73.808999999999997</c:v>
                </c:pt>
                <c:pt idx="3426">
                  <c:v>73.790000000000006</c:v>
                </c:pt>
                <c:pt idx="3427">
                  <c:v>73.766000000000005</c:v>
                </c:pt>
                <c:pt idx="3428">
                  <c:v>73.748000000000005</c:v>
                </c:pt>
                <c:pt idx="3429">
                  <c:v>73.727000000000004</c:v>
                </c:pt>
                <c:pt idx="3430">
                  <c:v>73.7</c:v>
                </c:pt>
                <c:pt idx="3431">
                  <c:v>73.665999999999997</c:v>
                </c:pt>
                <c:pt idx="3432">
                  <c:v>73.626000000000005</c:v>
                </c:pt>
                <c:pt idx="3433">
                  <c:v>73.561000000000007</c:v>
                </c:pt>
                <c:pt idx="3434">
                  <c:v>73.460999999999999</c:v>
                </c:pt>
                <c:pt idx="3435">
                  <c:v>73.361000000000004</c:v>
                </c:pt>
                <c:pt idx="3436">
                  <c:v>73.253</c:v>
                </c:pt>
                <c:pt idx="3437">
                  <c:v>73.135000000000005</c:v>
                </c:pt>
                <c:pt idx="3438">
                  <c:v>72.977000000000004</c:v>
                </c:pt>
                <c:pt idx="3439">
                  <c:v>72.784999999999997</c:v>
                </c:pt>
                <c:pt idx="3440">
                  <c:v>72.548000000000002</c:v>
                </c:pt>
                <c:pt idx="3441">
                  <c:v>72.278999999999996</c:v>
                </c:pt>
                <c:pt idx="3442">
                  <c:v>72.034999999999997</c:v>
                </c:pt>
                <c:pt idx="3443">
                  <c:v>71.825000000000003</c:v>
                </c:pt>
                <c:pt idx="3444">
                  <c:v>71.653999999999996</c:v>
                </c:pt>
                <c:pt idx="3445">
                  <c:v>71.510999999999996</c:v>
                </c:pt>
                <c:pt idx="3446">
                  <c:v>71.415000000000006</c:v>
                </c:pt>
                <c:pt idx="3447">
                  <c:v>71.325999999999993</c:v>
                </c:pt>
                <c:pt idx="3448">
                  <c:v>71.239999999999995</c:v>
                </c:pt>
                <c:pt idx="3449">
                  <c:v>71.165999999999997</c:v>
                </c:pt>
                <c:pt idx="3450">
                  <c:v>71.078000000000003</c:v>
                </c:pt>
                <c:pt idx="3451">
                  <c:v>70.959999999999994</c:v>
                </c:pt>
                <c:pt idx="3452">
                  <c:v>70.843000000000004</c:v>
                </c:pt>
                <c:pt idx="3453">
                  <c:v>70.721000000000004</c:v>
                </c:pt>
                <c:pt idx="3454">
                  <c:v>70.593000000000004</c:v>
                </c:pt>
                <c:pt idx="3455">
                  <c:v>70.480999999999995</c:v>
                </c:pt>
                <c:pt idx="3456">
                  <c:v>70.373000000000005</c:v>
                </c:pt>
                <c:pt idx="3457">
                  <c:v>70.317999999999998</c:v>
                </c:pt>
                <c:pt idx="3458">
                  <c:v>70.308000000000007</c:v>
                </c:pt>
                <c:pt idx="3459">
                  <c:v>70.320999999999998</c:v>
                </c:pt>
                <c:pt idx="3460">
                  <c:v>70.364000000000004</c:v>
                </c:pt>
                <c:pt idx="3461">
                  <c:v>70.427000000000007</c:v>
                </c:pt>
                <c:pt idx="3462">
                  <c:v>70.495000000000005</c:v>
                </c:pt>
                <c:pt idx="3463">
                  <c:v>70.58</c:v>
                </c:pt>
                <c:pt idx="3464">
                  <c:v>70.676000000000002</c:v>
                </c:pt>
                <c:pt idx="3465">
                  <c:v>70.756</c:v>
                </c:pt>
                <c:pt idx="3466">
                  <c:v>70.846999999999994</c:v>
                </c:pt>
                <c:pt idx="3467">
                  <c:v>70.918999999999997</c:v>
                </c:pt>
                <c:pt idx="3468">
                  <c:v>70.983999999999995</c:v>
                </c:pt>
                <c:pt idx="3469">
                  <c:v>71.058000000000007</c:v>
                </c:pt>
                <c:pt idx="3470">
                  <c:v>71.117999999999995</c:v>
                </c:pt>
                <c:pt idx="3471">
                  <c:v>71.176000000000002</c:v>
                </c:pt>
                <c:pt idx="3472">
                  <c:v>71.227999999999994</c:v>
                </c:pt>
                <c:pt idx="3473">
                  <c:v>71.263999999999996</c:v>
                </c:pt>
                <c:pt idx="3474">
                  <c:v>71.287999999999997</c:v>
                </c:pt>
                <c:pt idx="3475">
                  <c:v>71.302000000000007</c:v>
                </c:pt>
                <c:pt idx="3476">
                  <c:v>71.307000000000002</c:v>
                </c:pt>
                <c:pt idx="3477">
                  <c:v>71.304000000000002</c:v>
                </c:pt>
                <c:pt idx="3478">
                  <c:v>71.293000000000006</c:v>
                </c:pt>
                <c:pt idx="3479">
                  <c:v>71.268000000000001</c:v>
                </c:pt>
                <c:pt idx="3480">
                  <c:v>71.239000000000004</c:v>
                </c:pt>
                <c:pt idx="3481">
                  <c:v>71.206000000000003</c:v>
                </c:pt>
                <c:pt idx="3482">
                  <c:v>71.155000000000001</c:v>
                </c:pt>
                <c:pt idx="3483">
                  <c:v>71.094999999999999</c:v>
                </c:pt>
                <c:pt idx="3484">
                  <c:v>71.040000000000006</c:v>
                </c:pt>
                <c:pt idx="3485">
                  <c:v>70.992000000000004</c:v>
                </c:pt>
                <c:pt idx="3486">
                  <c:v>70.938000000000002</c:v>
                </c:pt>
                <c:pt idx="3487">
                  <c:v>70.864000000000004</c:v>
                </c:pt>
                <c:pt idx="3488">
                  <c:v>70.802999999999997</c:v>
                </c:pt>
                <c:pt idx="3489">
                  <c:v>70.757000000000005</c:v>
                </c:pt>
                <c:pt idx="3490">
                  <c:v>70.698999999999998</c:v>
                </c:pt>
                <c:pt idx="3491">
                  <c:v>70.641000000000005</c:v>
                </c:pt>
                <c:pt idx="3492">
                  <c:v>70.596999999999994</c:v>
                </c:pt>
                <c:pt idx="3493">
                  <c:v>70.546999999999997</c:v>
                </c:pt>
                <c:pt idx="3494">
                  <c:v>70.497</c:v>
                </c:pt>
                <c:pt idx="3495">
                  <c:v>70.454999999999998</c:v>
                </c:pt>
                <c:pt idx="3496">
                  <c:v>70.412999999999997</c:v>
                </c:pt>
                <c:pt idx="3497">
                  <c:v>70.370999999999995</c:v>
                </c:pt>
                <c:pt idx="3498">
                  <c:v>70.319000000000003</c:v>
                </c:pt>
                <c:pt idx="3499">
                  <c:v>70.256</c:v>
                </c:pt>
                <c:pt idx="3500">
                  <c:v>70.19</c:v>
                </c:pt>
                <c:pt idx="3501">
                  <c:v>70.129000000000005</c:v>
                </c:pt>
                <c:pt idx="3502">
                  <c:v>70.072999999999993</c:v>
                </c:pt>
                <c:pt idx="3503">
                  <c:v>70.019000000000005</c:v>
                </c:pt>
                <c:pt idx="3504">
                  <c:v>69.968999999999994</c:v>
                </c:pt>
                <c:pt idx="3505">
                  <c:v>69.915999999999997</c:v>
                </c:pt>
                <c:pt idx="3506">
                  <c:v>69.846000000000004</c:v>
                </c:pt>
                <c:pt idx="3507">
                  <c:v>69.781000000000006</c:v>
                </c:pt>
                <c:pt idx="3508">
                  <c:v>69.736000000000004</c:v>
                </c:pt>
                <c:pt idx="3509">
                  <c:v>69.697000000000003</c:v>
                </c:pt>
                <c:pt idx="3510">
                  <c:v>69.650000000000006</c:v>
                </c:pt>
                <c:pt idx="3511">
                  <c:v>69.599999999999994</c:v>
                </c:pt>
                <c:pt idx="3512">
                  <c:v>69.540000000000006</c:v>
                </c:pt>
                <c:pt idx="3513">
                  <c:v>69.47</c:v>
                </c:pt>
                <c:pt idx="3514">
                  <c:v>69.418999999999997</c:v>
                </c:pt>
                <c:pt idx="3515">
                  <c:v>69.393000000000001</c:v>
                </c:pt>
                <c:pt idx="3516">
                  <c:v>69.364000000000004</c:v>
                </c:pt>
                <c:pt idx="3517">
                  <c:v>69.328999999999994</c:v>
                </c:pt>
                <c:pt idx="3518">
                  <c:v>69.296000000000006</c:v>
                </c:pt>
                <c:pt idx="3519">
                  <c:v>69.262</c:v>
                </c:pt>
                <c:pt idx="3520">
                  <c:v>69.231999999999999</c:v>
                </c:pt>
                <c:pt idx="3521">
                  <c:v>69.207999999999998</c:v>
                </c:pt>
                <c:pt idx="3522">
                  <c:v>69.192999999999998</c:v>
                </c:pt>
                <c:pt idx="3523">
                  <c:v>69.183000000000007</c:v>
                </c:pt>
                <c:pt idx="3524">
                  <c:v>69.176000000000002</c:v>
                </c:pt>
                <c:pt idx="3525">
                  <c:v>69.168999999999997</c:v>
                </c:pt>
                <c:pt idx="3526">
                  <c:v>69.162000000000006</c:v>
                </c:pt>
                <c:pt idx="3527">
                  <c:v>69.153999999999996</c:v>
                </c:pt>
                <c:pt idx="3528">
                  <c:v>69.149000000000001</c:v>
                </c:pt>
                <c:pt idx="3529">
                  <c:v>69.137</c:v>
                </c:pt>
                <c:pt idx="3530">
                  <c:v>69.106999999999999</c:v>
                </c:pt>
                <c:pt idx="3531">
                  <c:v>69.073999999999998</c:v>
                </c:pt>
                <c:pt idx="3532">
                  <c:v>69.051000000000002</c:v>
                </c:pt>
                <c:pt idx="3533">
                  <c:v>69.031999999999996</c:v>
                </c:pt>
                <c:pt idx="3534">
                  <c:v>69.007000000000005</c:v>
                </c:pt>
                <c:pt idx="3535">
                  <c:v>68.975999999999999</c:v>
                </c:pt>
                <c:pt idx="3536">
                  <c:v>68.941999999999993</c:v>
                </c:pt>
                <c:pt idx="3537">
                  <c:v>68.915999999999997</c:v>
                </c:pt>
                <c:pt idx="3538">
                  <c:v>68.897000000000006</c:v>
                </c:pt>
                <c:pt idx="3539">
                  <c:v>68.87</c:v>
                </c:pt>
                <c:pt idx="3540">
                  <c:v>68.83</c:v>
                </c:pt>
                <c:pt idx="3541">
                  <c:v>68.798000000000002</c:v>
                </c:pt>
                <c:pt idx="3542">
                  <c:v>68.784999999999997</c:v>
                </c:pt>
                <c:pt idx="3543">
                  <c:v>68.768000000000001</c:v>
                </c:pt>
                <c:pt idx="3544">
                  <c:v>68.730999999999995</c:v>
                </c:pt>
                <c:pt idx="3545">
                  <c:v>68.692999999999998</c:v>
                </c:pt>
                <c:pt idx="3546">
                  <c:v>68.665000000000006</c:v>
                </c:pt>
                <c:pt idx="3547">
                  <c:v>68.626999999999995</c:v>
                </c:pt>
                <c:pt idx="3548">
                  <c:v>68.575999999999993</c:v>
                </c:pt>
                <c:pt idx="3549">
                  <c:v>68.518000000000001</c:v>
                </c:pt>
                <c:pt idx="3550">
                  <c:v>68.466999999999999</c:v>
                </c:pt>
                <c:pt idx="3551">
                  <c:v>68.433000000000007</c:v>
                </c:pt>
                <c:pt idx="3552">
                  <c:v>68.409000000000006</c:v>
                </c:pt>
                <c:pt idx="3553">
                  <c:v>68.394999999999996</c:v>
                </c:pt>
                <c:pt idx="3554">
                  <c:v>68.403999999999996</c:v>
                </c:pt>
                <c:pt idx="3555">
                  <c:v>68.423000000000002</c:v>
                </c:pt>
                <c:pt idx="3556">
                  <c:v>68.433000000000007</c:v>
                </c:pt>
                <c:pt idx="3557">
                  <c:v>68.44</c:v>
                </c:pt>
                <c:pt idx="3558">
                  <c:v>68.453000000000003</c:v>
                </c:pt>
                <c:pt idx="3559">
                  <c:v>68.465999999999994</c:v>
                </c:pt>
                <c:pt idx="3560">
                  <c:v>68.477999999999994</c:v>
                </c:pt>
                <c:pt idx="3561">
                  <c:v>68.491</c:v>
                </c:pt>
                <c:pt idx="3562">
                  <c:v>68.504999999999995</c:v>
                </c:pt>
                <c:pt idx="3563">
                  <c:v>68.528999999999996</c:v>
                </c:pt>
                <c:pt idx="3564">
                  <c:v>68.573999999999998</c:v>
                </c:pt>
                <c:pt idx="3565">
                  <c:v>68.637</c:v>
                </c:pt>
                <c:pt idx="3566">
                  <c:v>68.694999999999993</c:v>
                </c:pt>
                <c:pt idx="3567">
                  <c:v>68.744</c:v>
                </c:pt>
                <c:pt idx="3568">
                  <c:v>68.789000000000001</c:v>
                </c:pt>
                <c:pt idx="3569">
                  <c:v>68.831999999999994</c:v>
                </c:pt>
                <c:pt idx="3570">
                  <c:v>68.878</c:v>
                </c:pt>
                <c:pt idx="3571">
                  <c:v>68.92</c:v>
                </c:pt>
                <c:pt idx="3572">
                  <c:v>68.953000000000003</c:v>
                </c:pt>
                <c:pt idx="3573">
                  <c:v>68.984999999999999</c:v>
                </c:pt>
                <c:pt idx="3574">
                  <c:v>69.013000000000005</c:v>
                </c:pt>
                <c:pt idx="3575">
                  <c:v>69.031999999999996</c:v>
                </c:pt>
                <c:pt idx="3576">
                  <c:v>69.05</c:v>
                </c:pt>
                <c:pt idx="3577">
                  <c:v>69.069999999999993</c:v>
                </c:pt>
                <c:pt idx="3578">
                  <c:v>69.091999999999999</c:v>
                </c:pt>
                <c:pt idx="3579">
                  <c:v>69.103999999999999</c:v>
                </c:pt>
                <c:pt idx="3580">
                  <c:v>69.117999999999995</c:v>
                </c:pt>
                <c:pt idx="3581">
                  <c:v>69.13</c:v>
                </c:pt>
                <c:pt idx="3582">
                  <c:v>69.144999999999996</c:v>
                </c:pt>
                <c:pt idx="3583">
                  <c:v>69.162999999999997</c:v>
                </c:pt>
                <c:pt idx="3584">
                  <c:v>69.180999999999997</c:v>
                </c:pt>
                <c:pt idx="3585">
                  <c:v>69.192999999999998</c:v>
                </c:pt>
                <c:pt idx="3586">
                  <c:v>69.203000000000003</c:v>
                </c:pt>
                <c:pt idx="3587">
                  <c:v>69.206999999999994</c:v>
                </c:pt>
                <c:pt idx="3588">
                  <c:v>69.204999999999998</c:v>
                </c:pt>
                <c:pt idx="3589">
                  <c:v>69.194999999999993</c:v>
                </c:pt>
                <c:pt idx="3590">
                  <c:v>69.188000000000002</c:v>
                </c:pt>
                <c:pt idx="3591">
                  <c:v>69.195999999999998</c:v>
                </c:pt>
                <c:pt idx="3592">
                  <c:v>69.197999999999993</c:v>
                </c:pt>
                <c:pt idx="3593">
                  <c:v>69.198999999999998</c:v>
                </c:pt>
                <c:pt idx="3594">
                  <c:v>69.203000000000003</c:v>
                </c:pt>
                <c:pt idx="3595">
                  <c:v>69.209000000000003</c:v>
                </c:pt>
                <c:pt idx="3596">
                  <c:v>69.213999999999999</c:v>
                </c:pt>
                <c:pt idx="3597">
                  <c:v>69.213999999999999</c:v>
                </c:pt>
                <c:pt idx="3598">
                  <c:v>69.209999999999994</c:v>
                </c:pt>
                <c:pt idx="3599">
                  <c:v>69.204999999999998</c:v>
                </c:pt>
                <c:pt idx="3600">
                  <c:v>69.2</c:v>
                </c:pt>
                <c:pt idx="3601">
                  <c:v>69.186999999999998</c:v>
                </c:pt>
                <c:pt idx="3602">
                  <c:v>69.174000000000007</c:v>
                </c:pt>
                <c:pt idx="3603">
                  <c:v>69.167000000000002</c:v>
                </c:pt>
                <c:pt idx="3604">
                  <c:v>69.159000000000006</c:v>
                </c:pt>
                <c:pt idx="3605">
                  <c:v>69.146000000000001</c:v>
                </c:pt>
                <c:pt idx="3606">
                  <c:v>69.125</c:v>
                </c:pt>
                <c:pt idx="3607">
                  <c:v>69.102000000000004</c:v>
                </c:pt>
                <c:pt idx="3608">
                  <c:v>69.084000000000003</c:v>
                </c:pt>
                <c:pt idx="3609">
                  <c:v>69.069999999999993</c:v>
                </c:pt>
                <c:pt idx="3610">
                  <c:v>69.063000000000002</c:v>
                </c:pt>
                <c:pt idx="3611">
                  <c:v>69.061000000000007</c:v>
                </c:pt>
                <c:pt idx="3612">
                  <c:v>69.055999999999997</c:v>
                </c:pt>
                <c:pt idx="3613">
                  <c:v>69.046999999999997</c:v>
                </c:pt>
                <c:pt idx="3614">
                  <c:v>69.036000000000001</c:v>
                </c:pt>
                <c:pt idx="3615">
                  <c:v>69.021000000000001</c:v>
                </c:pt>
                <c:pt idx="3616">
                  <c:v>69.006</c:v>
                </c:pt>
                <c:pt idx="3617">
                  <c:v>68.984999999999999</c:v>
                </c:pt>
                <c:pt idx="3618">
                  <c:v>68.953999999999994</c:v>
                </c:pt>
                <c:pt idx="3619">
                  <c:v>68.926000000000002</c:v>
                </c:pt>
                <c:pt idx="3620">
                  <c:v>68.900999999999996</c:v>
                </c:pt>
                <c:pt idx="3621">
                  <c:v>68.885999999999996</c:v>
                </c:pt>
                <c:pt idx="3622">
                  <c:v>68.867999999999995</c:v>
                </c:pt>
                <c:pt idx="3623">
                  <c:v>68.847999999999999</c:v>
                </c:pt>
                <c:pt idx="3624">
                  <c:v>68.834000000000003</c:v>
                </c:pt>
                <c:pt idx="3625">
                  <c:v>68.826999999999998</c:v>
                </c:pt>
                <c:pt idx="3626">
                  <c:v>68.817999999999998</c:v>
                </c:pt>
                <c:pt idx="3627">
                  <c:v>68.808000000000007</c:v>
                </c:pt>
                <c:pt idx="3628">
                  <c:v>68.808000000000007</c:v>
                </c:pt>
                <c:pt idx="3629">
                  <c:v>68.811999999999998</c:v>
                </c:pt>
                <c:pt idx="3630">
                  <c:v>68.811999999999998</c:v>
                </c:pt>
                <c:pt idx="3631">
                  <c:v>68.819999999999993</c:v>
                </c:pt>
                <c:pt idx="3632">
                  <c:v>68.826999999999998</c:v>
                </c:pt>
                <c:pt idx="3633">
                  <c:v>68.828999999999994</c:v>
                </c:pt>
                <c:pt idx="3634">
                  <c:v>68.835999999999999</c:v>
                </c:pt>
                <c:pt idx="3635">
                  <c:v>68.849000000000004</c:v>
                </c:pt>
                <c:pt idx="3636">
                  <c:v>68.866</c:v>
                </c:pt>
                <c:pt idx="3637">
                  <c:v>68.89</c:v>
                </c:pt>
                <c:pt idx="3638">
                  <c:v>68.915999999999997</c:v>
                </c:pt>
                <c:pt idx="3639">
                  <c:v>68.936999999999998</c:v>
                </c:pt>
                <c:pt idx="3640">
                  <c:v>68.95</c:v>
                </c:pt>
                <c:pt idx="3641">
                  <c:v>68.962999999999994</c:v>
                </c:pt>
                <c:pt idx="3642">
                  <c:v>68.988</c:v>
                </c:pt>
                <c:pt idx="3643">
                  <c:v>69.022000000000006</c:v>
                </c:pt>
                <c:pt idx="3644">
                  <c:v>69.066000000000003</c:v>
                </c:pt>
                <c:pt idx="3645">
                  <c:v>69.117999999999995</c:v>
                </c:pt>
                <c:pt idx="3646">
                  <c:v>69.168999999999997</c:v>
                </c:pt>
                <c:pt idx="3647">
                  <c:v>69.23</c:v>
                </c:pt>
                <c:pt idx="3648">
                  <c:v>69.305000000000007</c:v>
                </c:pt>
                <c:pt idx="3649">
                  <c:v>69.403999999999996</c:v>
                </c:pt>
                <c:pt idx="3650">
                  <c:v>69.525000000000006</c:v>
                </c:pt>
                <c:pt idx="3651">
                  <c:v>69.671000000000006</c:v>
                </c:pt>
                <c:pt idx="3652">
                  <c:v>69.847999999999999</c:v>
                </c:pt>
                <c:pt idx="3653">
                  <c:v>70.031000000000006</c:v>
                </c:pt>
                <c:pt idx="3654">
                  <c:v>70.228999999999999</c:v>
                </c:pt>
                <c:pt idx="3655">
                  <c:v>70.44</c:v>
                </c:pt>
                <c:pt idx="3656">
                  <c:v>70.64</c:v>
                </c:pt>
                <c:pt idx="3657">
                  <c:v>70.831999999999994</c:v>
                </c:pt>
                <c:pt idx="3658">
                  <c:v>71.019000000000005</c:v>
                </c:pt>
                <c:pt idx="3659">
                  <c:v>71.222999999999999</c:v>
                </c:pt>
                <c:pt idx="3660">
                  <c:v>71.411000000000001</c:v>
                </c:pt>
                <c:pt idx="3661">
                  <c:v>71.581999999999994</c:v>
                </c:pt>
                <c:pt idx="3662">
                  <c:v>71.742999999999995</c:v>
                </c:pt>
                <c:pt idx="3663">
                  <c:v>71.903999999999996</c:v>
                </c:pt>
                <c:pt idx="3664">
                  <c:v>72.058999999999997</c:v>
                </c:pt>
                <c:pt idx="3665">
                  <c:v>72.215000000000003</c:v>
                </c:pt>
                <c:pt idx="3666">
                  <c:v>72.372</c:v>
                </c:pt>
                <c:pt idx="3667">
                  <c:v>72.525000000000006</c:v>
                </c:pt>
                <c:pt idx="3668">
                  <c:v>72.679000000000002</c:v>
                </c:pt>
                <c:pt idx="3669">
                  <c:v>72.825999999999993</c:v>
                </c:pt>
                <c:pt idx="3670">
                  <c:v>72.959000000000003</c:v>
                </c:pt>
                <c:pt idx="3671">
                  <c:v>73.093000000000004</c:v>
                </c:pt>
                <c:pt idx="3672">
                  <c:v>73.228999999999999</c:v>
                </c:pt>
                <c:pt idx="3673">
                  <c:v>73.366</c:v>
                </c:pt>
                <c:pt idx="3674">
                  <c:v>73.512</c:v>
                </c:pt>
                <c:pt idx="3675">
                  <c:v>73.667000000000002</c:v>
                </c:pt>
                <c:pt idx="3676">
                  <c:v>73.819000000000003</c:v>
                </c:pt>
                <c:pt idx="3677">
                  <c:v>73.974999999999994</c:v>
                </c:pt>
                <c:pt idx="3678">
                  <c:v>74.13</c:v>
                </c:pt>
                <c:pt idx="3679">
                  <c:v>74.295000000000002</c:v>
                </c:pt>
                <c:pt idx="3680">
                  <c:v>74.465999999999994</c:v>
                </c:pt>
                <c:pt idx="3681">
                  <c:v>74.643000000000001</c:v>
                </c:pt>
                <c:pt idx="3682">
                  <c:v>74.813000000000002</c:v>
                </c:pt>
                <c:pt idx="3683">
                  <c:v>74.975999999999999</c:v>
                </c:pt>
                <c:pt idx="3684">
                  <c:v>75.131</c:v>
                </c:pt>
                <c:pt idx="3685">
                  <c:v>75.283000000000001</c:v>
                </c:pt>
                <c:pt idx="3686">
                  <c:v>75.438000000000002</c:v>
                </c:pt>
                <c:pt idx="3687">
                  <c:v>75.599999999999994</c:v>
                </c:pt>
                <c:pt idx="3688">
                  <c:v>75.766000000000005</c:v>
                </c:pt>
                <c:pt idx="3689">
                  <c:v>75.921000000000006</c:v>
                </c:pt>
                <c:pt idx="3690">
                  <c:v>76.066000000000003</c:v>
                </c:pt>
                <c:pt idx="3691">
                  <c:v>76.203000000000003</c:v>
                </c:pt>
                <c:pt idx="3692">
                  <c:v>76.332999999999998</c:v>
                </c:pt>
                <c:pt idx="3693">
                  <c:v>76.471999999999994</c:v>
                </c:pt>
                <c:pt idx="3694">
                  <c:v>76.597999999999999</c:v>
                </c:pt>
                <c:pt idx="3695">
                  <c:v>76.709999999999994</c:v>
                </c:pt>
                <c:pt idx="3696">
                  <c:v>76.814999999999998</c:v>
                </c:pt>
                <c:pt idx="3697">
                  <c:v>76.921000000000006</c:v>
                </c:pt>
                <c:pt idx="3698">
                  <c:v>77.004000000000005</c:v>
                </c:pt>
                <c:pt idx="3699">
                  <c:v>77.069999999999993</c:v>
                </c:pt>
                <c:pt idx="3700">
                  <c:v>77.141000000000005</c:v>
                </c:pt>
                <c:pt idx="3701">
                  <c:v>77.204999999999998</c:v>
                </c:pt>
                <c:pt idx="3702">
                  <c:v>77.245999999999995</c:v>
                </c:pt>
                <c:pt idx="3703">
                  <c:v>77.275000000000006</c:v>
                </c:pt>
                <c:pt idx="3704">
                  <c:v>77.295000000000002</c:v>
                </c:pt>
                <c:pt idx="3705">
                  <c:v>77.314999999999998</c:v>
                </c:pt>
                <c:pt idx="3706">
                  <c:v>77.332999999999998</c:v>
                </c:pt>
                <c:pt idx="3707">
                  <c:v>77.349999999999994</c:v>
                </c:pt>
                <c:pt idx="3708">
                  <c:v>77.37</c:v>
                </c:pt>
                <c:pt idx="3709">
                  <c:v>77.388999999999996</c:v>
                </c:pt>
                <c:pt idx="3710">
                  <c:v>77.41</c:v>
                </c:pt>
                <c:pt idx="3711">
                  <c:v>77.423000000000002</c:v>
                </c:pt>
                <c:pt idx="3712">
                  <c:v>77.426000000000002</c:v>
                </c:pt>
                <c:pt idx="3713">
                  <c:v>77.42</c:v>
                </c:pt>
                <c:pt idx="3714">
                  <c:v>77.400999999999996</c:v>
                </c:pt>
                <c:pt idx="3715">
                  <c:v>77.384</c:v>
                </c:pt>
                <c:pt idx="3716">
                  <c:v>77.366</c:v>
                </c:pt>
                <c:pt idx="3717">
                  <c:v>77.343999999999994</c:v>
                </c:pt>
                <c:pt idx="3718">
                  <c:v>77.308000000000007</c:v>
                </c:pt>
                <c:pt idx="3719">
                  <c:v>77.287000000000006</c:v>
                </c:pt>
                <c:pt idx="3720">
                  <c:v>77.278000000000006</c:v>
                </c:pt>
                <c:pt idx="3721">
                  <c:v>77.263999999999996</c:v>
                </c:pt>
                <c:pt idx="3722">
                  <c:v>77.245000000000005</c:v>
                </c:pt>
                <c:pt idx="3723">
                  <c:v>77.228999999999999</c:v>
                </c:pt>
                <c:pt idx="3724">
                  <c:v>77.215999999999994</c:v>
                </c:pt>
                <c:pt idx="3725">
                  <c:v>77.212999999999994</c:v>
                </c:pt>
                <c:pt idx="3726">
                  <c:v>77.207999999999998</c:v>
                </c:pt>
                <c:pt idx="3727">
                  <c:v>77.2</c:v>
                </c:pt>
                <c:pt idx="3728">
                  <c:v>77.206000000000003</c:v>
                </c:pt>
                <c:pt idx="3729">
                  <c:v>77.224999999999994</c:v>
                </c:pt>
                <c:pt idx="3730">
                  <c:v>77.248999999999995</c:v>
                </c:pt>
                <c:pt idx="3731">
                  <c:v>77.272000000000006</c:v>
                </c:pt>
                <c:pt idx="3732">
                  <c:v>77.293999999999997</c:v>
                </c:pt>
                <c:pt idx="3733">
                  <c:v>77.317999999999998</c:v>
                </c:pt>
                <c:pt idx="3734">
                  <c:v>77.337999999999994</c:v>
                </c:pt>
                <c:pt idx="3735">
                  <c:v>77.367999999999995</c:v>
                </c:pt>
                <c:pt idx="3736">
                  <c:v>77.417000000000002</c:v>
                </c:pt>
                <c:pt idx="3737">
                  <c:v>77.472999999999999</c:v>
                </c:pt>
                <c:pt idx="3738">
                  <c:v>77.540000000000006</c:v>
                </c:pt>
                <c:pt idx="3739">
                  <c:v>77.616</c:v>
                </c:pt>
                <c:pt idx="3740">
                  <c:v>77.679000000000002</c:v>
                </c:pt>
                <c:pt idx="3741">
                  <c:v>77.745999999999995</c:v>
                </c:pt>
                <c:pt idx="3742">
                  <c:v>77.804000000000002</c:v>
                </c:pt>
                <c:pt idx="3743">
                  <c:v>77.858999999999995</c:v>
                </c:pt>
                <c:pt idx="3744">
                  <c:v>77.917000000000002</c:v>
                </c:pt>
                <c:pt idx="3745">
                  <c:v>77.974000000000004</c:v>
                </c:pt>
                <c:pt idx="3746">
                  <c:v>78.019000000000005</c:v>
                </c:pt>
                <c:pt idx="3747">
                  <c:v>78.046999999999997</c:v>
                </c:pt>
                <c:pt idx="3748">
                  <c:v>78.08</c:v>
                </c:pt>
                <c:pt idx="3749">
                  <c:v>78.120999999999995</c:v>
                </c:pt>
                <c:pt idx="3750">
                  <c:v>78.159000000000006</c:v>
                </c:pt>
                <c:pt idx="3751">
                  <c:v>78.204999999999998</c:v>
                </c:pt>
                <c:pt idx="3752">
                  <c:v>78.245999999999995</c:v>
                </c:pt>
                <c:pt idx="3753">
                  <c:v>78.28</c:v>
                </c:pt>
                <c:pt idx="3754">
                  <c:v>78.305999999999997</c:v>
                </c:pt>
                <c:pt idx="3755">
                  <c:v>78.325999999999993</c:v>
                </c:pt>
                <c:pt idx="3756">
                  <c:v>78.344999999999999</c:v>
                </c:pt>
                <c:pt idx="3757">
                  <c:v>78.372</c:v>
                </c:pt>
                <c:pt idx="3758">
                  <c:v>78.41</c:v>
                </c:pt>
                <c:pt idx="3759">
                  <c:v>78.47</c:v>
                </c:pt>
                <c:pt idx="3760">
                  <c:v>78.549000000000007</c:v>
                </c:pt>
                <c:pt idx="3761">
                  <c:v>78.643000000000001</c:v>
                </c:pt>
                <c:pt idx="3762">
                  <c:v>78.741</c:v>
                </c:pt>
                <c:pt idx="3763">
                  <c:v>78.852000000000004</c:v>
                </c:pt>
                <c:pt idx="3764">
                  <c:v>78.977000000000004</c:v>
                </c:pt>
                <c:pt idx="3765">
                  <c:v>79.106999999999999</c:v>
                </c:pt>
                <c:pt idx="3766">
                  <c:v>79.231999999999999</c:v>
                </c:pt>
                <c:pt idx="3767">
                  <c:v>79.350999999999999</c:v>
                </c:pt>
                <c:pt idx="3768">
                  <c:v>79.483000000000004</c:v>
                </c:pt>
                <c:pt idx="3769">
                  <c:v>79.616</c:v>
                </c:pt>
                <c:pt idx="3770">
                  <c:v>79.747</c:v>
                </c:pt>
                <c:pt idx="3771">
                  <c:v>79.846999999999994</c:v>
                </c:pt>
                <c:pt idx="3772">
                  <c:v>79.926000000000002</c:v>
                </c:pt>
                <c:pt idx="3773">
                  <c:v>79.989000000000004</c:v>
                </c:pt>
                <c:pt idx="3774">
                  <c:v>80.034999999999997</c:v>
                </c:pt>
                <c:pt idx="3775">
                  <c:v>80.063999999999993</c:v>
                </c:pt>
                <c:pt idx="3776">
                  <c:v>80.066000000000003</c:v>
                </c:pt>
                <c:pt idx="3777">
                  <c:v>80.039000000000001</c:v>
                </c:pt>
                <c:pt idx="3778">
                  <c:v>79.989000000000004</c:v>
                </c:pt>
                <c:pt idx="3779">
                  <c:v>79.900000000000006</c:v>
                </c:pt>
                <c:pt idx="3780">
                  <c:v>79.801000000000002</c:v>
                </c:pt>
                <c:pt idx="3781">
                  <c:v>79.679000000000002</c:v>
                </c:pt>
                <c:pt idx="3782">
                  <c:v>79.528000000000006</c:v>
                </c:pt>
                <c:pt idx="3783">
                  <c:v>79.402000000000001</c:v>
                </c:pt>
                <c:pt idx="3784">
                  <c:v>79.260000000000005</c:v>
                </c:pt>
                <c:pt idx="3785">
                  <c:v>79.120999999999995</c:v>
                </c:pt>
                <c:pt idx="3786">
                  <c:v>79.004000000000005</c:v>
                </c:pt>
                <c:pt idx="3787">
                  <c:v>78.932000000000002</c:v>
                </c:pt>
                <c:pt idx="3788">
                  <c:v>78.914000000000001</c:v>
                </c:pt>
                <c:pt idx="3789">
                  <c:v>78.941000000000003</c:v>
                </c:pt>
                <c:pt idx="3790">
                  <c:v>79.004999999999995</c:v>
                </c:pt>
                <c:pt idx="3791">
                  <c:v>79.105999999999995</c:v>
                </c:pt>
                <c:pt idx="3792">
                  <c:v>79.236000000000004</c:v>
                </c:pt>
                <c:pt idx="3793">
                  <c:v>79.358999999999995</c:v>
                </c:pt>
                <c:pt idx="3794">
                  <c:v>79.471999999999994</c:v>
                </c:pt>
                <c:pt idx="3795">
                  <c:v>79.581999999999994</c:v>
                </c:pt>
                <c:pt idx="3796">
                  <c:v>79.668000000000006</c:v>
                </c:pt>
                <c:pt idx="3797">
                  <c:v>79.739999999999995</c:v>
                </c:pt>
                <c:pt idx="3798">
                  <c:v>79.802000000000007</c:v>
                </c:pt>
                <c:pt idx="3799">
                  <c:v>79.856999999999999</c:v>
                </c:pt>
                <c:pt idx="3800">
                  <c:v>79.891999999999996</c:v>
                </c:pt>
                <c:pt idx="3801">
                  <c:v>79.900999999999996</c:v>
                </c:pt>
                <c:pt idx="3802">
                  <c:v>79.906999999999996</c:v>
                </c:pt>
                <c:pt idx="3803">
                  <c:v>79.908000000000001</c:v>
                </c:pt>
                <c:pt idx="3804">
                  <c:v>79.903999999999996</c:v>
                </c:pt>
                <c:pt idx="3805">
                  <c:v>79.893000000000001</c:v>
                </c:pt>
                <c:pt idx="3806">
                  <c:v>79.882999999999996</c:v>
                </c:pt>
                <c:pt idx="3807">
                  <c:v>79.875</c:v>
                </c:pt>
                <c:pt idx="3808">
                  <c:v>79.858000000000004</c:v>
                </c:pt>
                <c:pt idx="3809">
                  <c:v>79.834000000000003</c:v>
                </c:pt>
                <c:pt idx="3810">
                  <c:v>79.811000000000007</c:v>
                </c:pt>
                <c:pt idx="3811">
                  <c:v>79.799000000000007</c:v>
                </c:pt>
                <c:pt idx="3812">
                  <c:v>79.798000000000002</c:v>
                </c:pt>
                <c:pt idx="3813">
                  <c:v>79.802999999999997</c:v>
                </c:pt>
                <c:pt idx="3814">
                  <c:v>79.801000000000002</c:v>
                </c:pt>
                <c:pt idx="3815">
                  <c:v>79.802999999999997</c:v>
                </c:pt>
                <c:pt idx="3816">
                  <c:v>79.808999999999997</c:v>
                </c:pt>
                <c:pt idx="3817">
                  <c:v>79.822000000000003</c:v>
                </c:pt>
                <c:pt idx="3818">
                  <c:v>79.840999999999994</c:v>
                </c:pt>
                <c:pt idx="3819">
                  <c:v>79.870999999999995</c:v>
                </c:pt>
                <c:pt idx="3820">
                  <c:v>79.903000000000006</c:v>
                </c:pt>
                <c:pt idx="3821">
                  <c:v>79.950999999999993</c:v>
                </c:pt>
                <c:pt idx="3822">
                  <c:v>80.016999999999996</c:v>
                </c:pt>
                <c:pt idx="3823">
                  <c:v>80.069999999999993</c:v>
                </c:pt>
                <c:pt idx="3824">
                  <c:v>80.096999999999994</c:v>
                </c:pt>
                <c:pt idx="3825">
                  <c:v>80.114000000000004</c:v>
                </c:pt>
                <c:pt idx="3826">
                  <c:v>80.116</c:v>
                </c:pt>
                <c:pt idx="3827">
                  <c:v>80.100999999999999</c:v>
                </c:pt>
                <c:pt idx="3828">
                  <c:v>80.072999999999993</c:v>
                </c:pt>
                <c:pt idx="3829">
                  <c:v>80.034999999999997</c:v>
                </c:pt>
                <c:pt idx="3830">
                  <c:v>79.995999999999995</c:v>
                </c:pt>
                <c:pt idx="3831">
                  <c:v>79.960999999999999</c:v>
                </c:pt>
                <c:pt idx="3832">
                  <c:v>79.941000000000003</c:v>
                </c:pt>
                <c:pt idx="3833">
                  <c:v>79.936000000000007</c:v>
                </c:pt>
                <c:pt idx="3834">
                  <c:v>79.933999999999997</c:v>
                </c:pt>
                <c:pt idx="3835">
                  <c:v>79.926000000000002</c:v>
                </c:pt>
                <c:pt idx="3836">
                  <c:v>79.914000000000001</c:v>
                </c:pt>
                <c:pt idx="3837">
                  <c:v>79.900000000000006</c:v>
                </c:pt>
                <c:pt idx="3838">
                  <c:v>79.876000000000005</c:v>
                </c:pt>
                <c:pt idx="3839">
                  <c:v>79.840999999999994</c:v>
                </c:pt>
                <c:pt idx="3840">
                  <c:v>79.813000000000002</c:v>
                </c:pt>
                <c:pt idx="3841">
                  <c:v>79.789000000000001</c:v>
                </c:pt>
                <c:pt idx="3842">
                  <c:v>79.748000000000005</c:v>
                </c:pt>
                <c:pt idx="3843">
                  <c:v>79.713999999999999</c:v>
                </c:pt>
                <c:pt idx="3844">
                  <c:v>79.682000000000002</c:v>
                </c:pt>
                <c:pt idx="3845">
                  <c:v>79.632000000000005</c:v>
                </c:pt>
                <c:pt idx="3846">
                  <c:v>79.575999999999993</c:v>
                </c:pt>
                <c:pt idx="3847">
                  <c:v>79.504000000000005</c:v>
                </c:pt>
                <c:pt idx="3848">
                  <c:v>79.394999999999996</c:v>
                </c:pt>
                <c:pt idx="3849">
                  <c:v>79.260999999999996</c:v>
                </c:pt>
                <c:pt idx="3850">
                  <c:v>79.114000000000004</c:v>
                </c:pt>
                <c:pt idx="3851">
                  <c:v>78.957999999999998</c:v>
                </c:pt>
                <c:pt idx="3852">
                  <c:v>78.796000000000006</c:v>
                </c:pt>
                <c:pt idx="3853">
                  <c:v>78.646000000000001</c:v>
                </c:pt>
                <c:pt idx="3854">
                  <c:v>78.524000000000001</c:v>
                </c:pt>
                <c:pt idx="3855">
                  <c:v>78.415000000000006</c:v>
                </c:pt>
                <c:pt idx="3856">
                  <c:v>78.322000000000003</c:v>
                </c:pt>
                <c:pt idx="3857">
                  <c:v>78.25</c:v>
                </c:pt>
                <c:pt idx="3858">
                  <c:v>78.201999999999998</c:v>
                </c:pt>
                <c:pt idx="3859">
                  <c:v>78.171000000000006</c:v>
                </c:pt>
                <c:pt idx="3860">
                  <c:v>78.152000000000001</c:v>
                </c:pt>
                <c:pt idx="3861">
                  <c:v>78.138999999999996</c:v>
                </c:pt>
                <c:pt idx="3862">
                  <c:v>78.137</c:v>
                </c:pt>
                <c:pt idx="3863">
                  <c:v>78.147000000000006</c:v>
                </c:pt>
                <c:pt idx="3864">
                  <c:v>78.174000000000007</c:v>
                </c:pt>
                <c:pt idx="3865">
                  <c:v>78.209999999999994</c:v>
                </c:pt>
                <c:pt idx="3866">
                  <c:v>78.25</c:v>
                </c:pt>
                <c:pt idx="3867">
                  <c:v>78.293999999999997</c:v>
                </c:pt>
                <c:pt idx="3868">
                  <c:v>78.352999999999994</c:v>
                </c:pt>
                <c:pt idx="3869">
                  <c:v>78.423000000000002</c:v>
                </c:pt>
                <c:pt idx="3870">
                  <c:v>78.495000000000005</c:v>
                </c:pt>
                <c:pt idx="3871">
                  <c:v>78.561999999999998</c:v>
                </c:pt>
                <c:pt idx="3872">
                  <c:v>78.626000000000005</c:v>
                </c:pt>
                <c:pt idx="3873">
                  <c:v>78.683999999999997</c:v>
                </c:pt>
                <c:pt idx="3874">
                  <c:v>78.739000000000004</c:v>
                </c:pt>
                <c:pt idx="3875">
                  <c:v>78.799000000000007</c:v>
                </c:pt>
                <c:pt idx="3876">
                  <c:v>78.855000000000004</c:v>
                </c:pt>
                <c:pt idx="3877">
                  <c:v>78.912999999999997</c:v>
                </c:pt>
                <c:pt idx="3878">
                  <c:v>78.975999999999999</c:v>
                </c:pt>
                <c:pt idx="3879">
                  <c:v>79.043999999999997</c:v>
                </c:pt>
                <c:pt idx="3880">
                  <c:v>79.105000000000004</c:v>
                </c:pt>
                <c:pt idx="3881">
                  <c:v>79.149000000000001</c:v>
                </c:pt>
                <c:pt idx="3882">
                  <c:v>79.192999999999998</c:v>
                </c:pt>
                <c:pt idx="3883">
                  <c:v>79.231999999999999</c:v>
                </c:pt>
                <c:pt idx="3884">
                  <c:v>79.259</c:v>
                </c:pt>
                <c:pt idx="3885">
                  <c:v>79.277000000000001</c:v>
                </c:pt>
                <c:pt idx="3886">
                  <c:v>79.292000000000002</c:v>
                </c:pt>
                <c:pt idx="3887">
                  <c:v>79.295000000000002</c:v>
                </c:pt>
                <c:pt idx="3888">
                  <c:v>79.295000000000002</c:v>
                </c:pt>
                <c:pt idx="3889">
                  <c:v>79.301000000000002</c:v>
                </c:pt>
                <c:pt idx="3890">
                  <c:v>79.292000000000002</c:v>
                </c:pt>
                <c:pt idx="3891">
                  <c:v>79.27</c:v>
                </c:pt>
                <c:pt idx="3892">
                  <c:v>79.248999999999995</c:v>
                </c:pt>
                <c:pt idx="3893">
                  <c:v>79.222999999999999</c:v>
                </c:pt>
                <c:pt idx="3894">
                  <c:v>79.195999999999998</c:v>
                </c:pt>
                <c:pt idx="3895">
                  <c:v>79.167000000000002</c:v>
                </c:pt>
                <c:pt idx="3896">
                  <c:v>79.143000000000001</c:v>
                </c:pt>
                <c:pt idx="3897">
                  <c:v>79.123000000000005</c:v>
                </c:pt>
                <c:pt idx="3898">
                  <c:v>79.097999999999999</c:v>
                </c:pt>
                <c:pt idx="3899">
                  <c:v>79.072000000000003</c:v>
                </c:pt>
                <c:pt idx="3900">
                  <c:v>79.048000000000002</c:v>
                </c:pt>
                <c:pt idx="3901">
                  <c:v>79.021000000000001</c:v>
                </c:pt>
                <c:pt idx="3902">
                  <c:v>78.980999999999995</c:v>
                </c:pt>
                <c:pt idx="3903">
                  <c:v>78.930999999999997</c:v>
                </c:pt>
                <c:pt idx="3904">
                  <c:v>78.887</c:v>
                </c:pt>
                <c:pt idx="3905">
                  <c:v>78.846000000000004</c:v>
                </c:pt>
                <c:pt idx="3906">
                  <c:v>78.804000000000002</c:v>
                </c:pt>
                <c:pt idx="3907">
                  <c:v>78.762</c:v>
                </c:pt>
                <c:pt idx="3908">
                  <c:v>78.72</c:v>
                </c:pt>
                <c:pt idx="3909">
                  <c:v>78.680999999999997</c:v>
                </c:pt>
                <c:pt idx="3910">
                  <c:v>78.650000000000006</c:v>
                </c:pt>
                <c:pt idx="3911">
                  <c:v>78.625</c:v>
                </c:pt>
                <c:pt idx="3912">
                  <c:v>78.602000000000004</c:v>
                </c:pt>
                <c:pt idx="3913">
                  <c:v>78.585999999999999</c:v>
                </c:pt>
                <c:pt idx="3914">
                  <c:v>78.578999999999994</c:v>
                </c:pt>
                <c:pt idx="3915">
                  <c:v>78.572000000000003</c:v>
                </c:pt>
                <c:pt idx="3916">
                  <c:v>78.563000000000002</c:v>
                </c:pt>
                <c:pt idx="3917">
                  <c:v>78.549000000000007</c:v>
                </c:pt>
                <c:pt idx="3918">
                  <c:v>78.537000000000006</c:v>
                </c:pt>
                <c:pt idx="3919">
                  <c:v>78.531999999999996</c:v>
                </c:pt>
                <c:pt idx="3920">
                  <c:v>78.524000000000001</c:v>
                </c:pt>
                <c:pt idx="3921">
                  <c:v>78.507999999999996</c:v>
                </c:pt>
                <c:pt idx="3922">
                  <c:v>78.486999999999995</c:v>
                </c:pt>
                <c:pt idx="3923">
                  <c:v>78.463999999999999</c:v>
                </c:pt>
                <c:pt idx="3924">
                  <c:v>78.438000000000002</c:v>
                </c:pt>
                <c:pt idx="3925">
                  <c:v>78.397000000000006</c:v>
                </c:pt>
                <c:pt idx="3926">
                  <c:v>78.34</c:v>
                </c:pt>
                <c:pt idx="3927">
                  <c:v>78.277000000000001</c:v>
                </c:pt>
                <c:pt idx="3928">
                  <c:v>78.203000000000003</c:v>
                </c:pt>
                <c:pt idx="3929">
                  <c:v>78.116</c:v>
                </c:pt>
                <c:pt idx="3930">
                  <c:v>78.007999999999996</c:v>
                </c:pt>
                <c:pt idx="3931">
                  <c:v>77.891999999999996</c:v>
                </c:pt>
                <c:pt idx="3932">
                  <c:v>77.756</c:v>
                </c:pt>
                <c:pt idx="3933">
                  <c:v>77.608999999999995</c:v>
                </c:pt>
                <c:pt idx="3934">
                  <c:v>77.451999999999998</c:v>
                </c:pt>
                <c:pt idx="3935">
                  <c:v>77.290000000000006</c:v>
                </c:pt>
                <c:pt idx="3936">
                  <c:v>77.120999999999995</c:v>
                </c:pt>
                <c:pt idx="3937">
                  <c:v>76.953000000000003</c:v>
                </c:pt>
                <c:pt idx="3938">
                  <c:v>76.790999999999997</c:v>
                </c:pt>
                <c:pt idx="3939">
                  <c:v>76.634</c:v>
                </c:pt>
                <c:pt idx="3940">
                  <c:v>76.491</c:v>
                </c:pt>
                <c:pt idx="3941">
                  <c:v>76.367999999999995</c:v>
                </c:pt>
                <c:pt idx="3942">
                  <c:v>76.272000000000006</c:v>
                </c:pt>
                <c:pt idx="3943">
                  <c:v>76.186000000000007</c:v>
                </c:pt>
                <c:pt idx="3944">
                  <c:v>76.105999999999995</c:v>
                </c:pt>
                <c:pt idx="3945">
                  <c:v>76.016999999999996</c:v>
                </c:pt>
                <c:pt idx="3946">
                  <c:v>75.933000000000007</c:v>
                </c:pt>
                <c:pt idx="3947">
                  <c:v>75.841999999999999</c:v>
                </c:pt>
                <c:pt idx="3948">
                  <c:v>75.738</c:v>
                </c:pt>
                <c:pt idx="3949">
                  <c:v>75.634</c:v>
                </c:pt>
                <c:pt idx="3950">
                  <c:v>75.536000000000001</c:v>
                </c:pt>
                <c:pt idx="3951">
                  <c:v>75.438000000000002</c:v>
                </c:pt>
                <c:pt idx="3952">
                  <c:v>75.338999999999999</c:v>
                </c:pt>
                <c:pt idx="3953">
                  <c:v>75.247</c:v>
                </c:pt>
                <c:pt idx="3954">
                  <c:v>75.173000000000002</c:v>
                </c:pt>
                <c:pt idx="3955">
                  <c:v>75.099999999999994</c:v>
                </c:pt>
                <c:pt idx="3956">
                  <c:v>75.036000000000001</c:v>
                </c:pt>
                <c:pt idx="3957">
                  <c:v>74.971999999999994</c:v>
                </c:pt>
                <c:pt idx="3958">
                  <c:v>74.900000000000006</c:v>
                </c:pt>
                <c:pt idx="3959">
                  <c:v>74.849000000000004</c:v>
                </c:pt>
                <c:pt idx="3960">
                  <c:v>74.811999999999998</c:v>
                </c:pt>
                <c:pt idx="3961">
                  <c:v>74.778999999999996</c:v>
                </c:pt>
                <c:pt idx="3962">
                  <c:v>74.754999999999995</c:v>
                </c:pt>
                <c:pt idx="3963">
                  <c:v>74.725999999999999</c:v>
                </c:pt>
                <c:pt idx="3964">
                  <c:v>74.691000000000003</c:v>
                </c:pt>
                <c:pt idx="3965">
                  <c:v>74.661000000000001</c:v>
                </c:pt>
                <c:pt idx="3966">
                  <c:v>74.641000000000005</c:v>
                </c:pt>
                <c:pt idx="3967">
                  <c:v>74.620999999999995</c:v>
                </c:pt>
                <c:pt idx="3968">
                  <c:v>74.606999999999999</c:v>
                </c:pt>
                <c:pt idx="3969">
                  <c:v>74.593999999999994</c:v>
                </c:pt>
                <c:pt idx="3970">
                  <c:v>74.575999999999993</c:v>
                </c:pt>
                <c:pt idx="3971">
                  <c:v>74.56</c:v>
                </c:pt>
                <c:pt idx="3972">
                  <c:v>74.546999999999997</c:v>
                </c:pt>
                <c:pt idx="3973">
                  <c:v>74.536000000000001</c:v>
                </c:pt>
                <c:pt idx="3974">
                  <c:v>74.525999999999996</c:v>
                </c:pt>
                <c:pt idx="3975">
                  <c:v>74.513999999999996</c:v>
                </c:pt>
                <c:pt idx="3976">
                  <c:v>74.501000000000005</c:v>
                </c:pt>
                <c:pt idx="3977">
                  <c:v>74.471999999999994</c:v>
                </c:pt>
                <c:pt idx="3978">
                  <c:v>74.433000000000007</c:v>
                </c:pt>
                <c:pt idx="3979">
                  <c:v>74.387</c:v>
                </c:pt>
                <c:pt idx="3980">
                  <c:v>74.343000000000004</c:v>
                </c:pt>
                <c:pt idx="3981">
                  <c:v>74.302999999999997</c:v>
                </c:pt>
                <c:pt idx="3982">
                  <c:v>74.254000000000005</c:v>
                </c:pt>
                <c:pt idx="3983">
                  <c:v>74.206999999999994</c:v>
                </c:pt>
                <c:pt idx="3984">
                  <c:v>74.159000000000006</c:v>
                </c:pt>
                <c:pt idx="3985">
                  <c:v>74.114999999999995</c:v>
                </c:pt>
                <c:pt idx="3986">
                  <c:v>74.08</c:v>
                </c:pt>
                <c:pt idx="3987">
                  <c:v>74.057000000000002</c:v>
                </c:pt>
                <c:pt idx="3988">
                  <c:v>74.046999999999997</c:v>
                </c:pt>
                <c:pt idx="3989">
                  <c:v>74.037999999999997</c:v>
                </c:pt>
                <c:pt idx="3990">
                  <c:v>74.03</c:v>
                </c:pt>
                <c:pt idx="3991">
                  <c:v>74.024000000000001</c:v>
                </c:pt>
                <c:pt idx="3992">
                  <c:v>74.016000000000005</c:v>
                </c:pt>
                <c:pt idx="3993">
                  <c:v>74.009</c:v>
                </c:pt>
                <c:pt idx="3994">
                  <c:v>73.994</c:v>
                </c:pt>
                <c:pt idx="3995">
                  <c:v>73.959999999999994</c:v>
                </c:pt>
                <c:pt idx="3996">
                  <c:v>73.921999999999997</c:v>
                </c:pt>
                <c:pt idx="3997">
                  <c:v>73.882000000000005</c:v>
                </c:pt>
                <c:pt idx="3998">
                  <c:v>73.843999999999994</c:v>
                </c:pt>
                <c:pt idx="3999">
                  <c:v>73.805000000000007</c:v>
                </c:pt>
                <c:pt idx="4000">
                  <c:v>73.763000000000005</c:v>
                </c:pt>
                <c:pt idx="4001">
                  <c:v>73.718999999999994</c:v>
                </c:pt>
                <c:pt idx="4002">
                  <c:v>73.683999999999997</c:v>
                </c:pt>
                <c:pt idx="4003">
                  <c:v>73.656000000000006</c:v>
                </c:pt>
                <c:pt idx="4004">
                  <c:v>73.635999999999996</c:v>
                </c:pt>
                <c:pt idx="4005">
                  <c:v>73.62</c:v>
                </c:pt>
                <c:pt idx="4006">
                  <c:v>73.614000000000004</c:v>
                </c:pt>
                <c:pt idx="4007">
                  <c:v>73.608000000000004</c:v>
                </c:pt>
                <c:pt idx="4008">
                  <c:v>73.603999999999999</c:v>
                </c:pt>
                <c:pt idx="4009">
                  <c:v>73.605999999999995</c:v>
                </c:pt>
                <c:pt idx="4010">
                  <c:v>73.614999999999995</c:v>
                </c:pt>
                <c:pt idx="4011">
                  <c:v>73.620999999999995</c:v>
                </c:pt>
                <c:pt idx="4012">
                  <c:v>73.620999999999995</c:v>
                </c:pt>
                <c:pt idx="4013">
                  <c:v>73.620999999999995</c:v>
                </c:pt>
                <c:pt idx="4014">
                  <c:v>73.605000000000004</c:v>
                </c:pt>
                <c:pt idx="4015">
                  <c:v>73.576999999999998</c:v>
                </c:pt>
                <c:pt idx="4016">
                  <c:v>73.546999999999997</c:v>
                </c:pt>
                <c:pt idx="4017">
                  <c:v>73.516999999999996</c:v>
                </c:pt>
                <c:pt idx="4018">
                  <c:v>73.488</c:v>
                </c:pt>
                <c:pt idx="4019">
                  <c:v>73.459000000000003</c:v>
                </c:pt>
                <c:pt idx="4020">
                  <c:v>73.433000000000007</c:v>
                </c:pt>
                <c:pt idx="4021">
                  <c:v>73.408000000000001</c:v>
                </c:pt>
                <c:pt idx="4022">
                  <c:v>73.382999999999996</c:v>
                </c:pt>
                <c:pt idx="4023">
                  <c:v>73.355999999999995</c:v>
                </c:pt>
                <c:pt idx="4024">
                  <c:v>73.328000000000003</c:v>
                </c:pt>
                <c:pt idx="4025">
                  <c:v>73.307000000000002</c:v>
                </c:pt>
                <c:pt idx="4026">
                  <c:v>73.289000000000001</c:v>
                </c:pt>
                <c:pt idx="4027">
                  <c:v>73.278000000000006</c:v>
                </c:pt>
                <c:pt idx="4028">
                  <c:v>73.272999999999996</c:v>
                </c:pt>
                <c:pt idx="4029">
                  <c:v>73.275000000000006</c:v>
                </c:pt>
                <c:pt idx="4030">
                  <c:v>73.284000000000006</c:v>
                </c:pt>
                <c:pt idx="4031">
                  <c:v>73.296999999999997</c:v>
                </c:pt>
                <c:pt idx="4032">
                  <c:v>73.311000000000007</c:v>
                </c:pt>
                <c:pt idx="4033">
                  <c:v>73.331999999999994</c:v>
                </c:pt>
                <c:pt idx="4034">
                  <c:v>73.363</c:v>
                </c:pt>
                <c:pt idx="4035">
                  <c:v>73.406999999999996</c:v>
                </c:pt>
                <c:pt idx="4036">
                  <c:v>73.459000000000003</c:v>
                </c:pt>
                <c:pt idx="4037">
                  <c:v>73.525999999999996</c:v>
                </c:pt>
                <c:pt idx="4038">
                  <c:v>73.596000000000004</c:v>
                </c:pt>
                <c:pt idx="4039">
                  <c:v>73.686999999999998</c:v>
                </c:pt>
                <c:pt idx="4040">
                  <c:v>73.796000000000006</c:v>
                </c:pt>
                <c:pt idx="4041">
                  <c:v>73.899000000000001</c:v>
                </c:pt>
                <c:pt idx="4042">
                  <c:v>73.983999999999995</c:v>
                </c:pt>
                <c:pt idx="4043">
                  <c:v>74.087999999999994</c:v>
                </c:pt>
                <c:pt idx="4044">
                  <c:v>74.188000000000002</c:v>
                </c:pt>
                <c:pt idx="4045">
                  <c:v>74.292000000000002</c:v>
                </c:pt>
                <c:pt idx="4046">
                  <c:v>74.424000000000007</c:v>
                </c:pt>
                <c:pt idx="4047">
                  <c:v>74.570999999999998</c:v>
                </c:pt>
                <c:pt idx="4048">
                  <c:v>74.718000000000004</c:v>
                </c:pt>
                <c:pt idx="4049">
                  <c:v>74.872</c:v>
                </c:pt>
                <c:pt idx="4050">
                  <c:v>75.049000000000007</c:v>
                </c:pt>
                <c:pt idx="4051">
                  <c:v>75.234999999999999</c:v>
                </c:pt>
                <c:pt idx="4052">
                  <c:v>75.430999999999997</c:v>
                </c:pt>
                <c:pt idx="4053">
                  <c:v>75.637</c:v>
                </c:pt>
                <c:pt idx="4054">
                  <c:v>75.84</c:v>
                </c:pt>
                <c:pt idx="4055">
                  <c:v>76.046999999999997</c:v>
                </c:pt>
                <c:pt idx="4056">
                  <c:v>76.233000000000004</c:v>
                </c:pt>
                <c:pt idx="4057">
                  <c:v>76.406999999999996</c:v>
                </c:pt>
                <c:pt idx="4058">
                  <c:v>76.599999999999994</c:v>
                </c:pt>
                <c:pt idx="4059">
                  <c:v>76.801000000000002</c:v>
                </c:pt>
                <c:pt idx="4060">
                  <c:v>77.016999999999996</c:v>
                </c:pt>
                <c:pt idx="4061">
                  <c:v>77.245000000000005</c:v>
                </c:pt>
                <c:pt idx="4062">
                  <c:v>77.488</c:v>
                </c:pt>
                <c:pt idx="4063">
                  <c:v>77.759</c:v>
                </c:pt>
                <c:pt idx="4064">
                  <c:v>78.045000000000002</c:v>
                </c:pt>
                <c:pt idx="4065">
                  <c:v>78.334000000000003</c:v>
                </c:pt>
                <c:pt idx="4066">
                  <c:v>78.623000000000005</c:v>
                </c:pt>
                <c:pt idx="4067">
                  <c:v>78.915999999999997</c:v>
                </c:pt>
                <c:pt idx="4068">
                  <c:v>79.236999999999995</c:v>
                </c:pt>
                <c:pt idx="4069">
                  <c:v>79.564999999999998</c:v>
                </c:pt>
                <c:pt idx="4070">
                  <c:v>79.86</c:v>
                </c:pt>
                <c:pt idx="4071">
                  <c:v>80.138000000000005</c:v>
                </c:pt>
                <c:pt idx="4072">
                  <c:v>80.426000000000002</c:v>
                </c:pt>
                <c:pt idx="4073">
                  <c:v>80.713999999999999</c:v>
                </c:pt>
                <c:pt idx="4074">
                  <c:v>80.992000000000004</c:v>
                </c:pt>
                <c:pt idx="4075">
                  <c:v>81.262</c:v>
                </c:pt>
                <c:pt idx="4076">
                  <c:v>81.519000000000005</c:v>
                </c:pt>
                <c:pt idx="4077">
                  <c:v>81.778999999999996</c:v>
                </c:pt>
                <c:pt idx="4078">
                  <c:v>82.036000000000001</c:v>
                </c:pt>
                <c:pt idx="4079">
                  <c:v>82.287999999999997</c:v>
                </c:pt>
                <c:pt idx="4080">
                  <c:v>82.536000000000001</c:v>
                </c:pt>
                <c:pt idx="4081">
                  <c:v>82.775000000000006</c:v>
                </c:pt>
                <c:pt idx="4082">
                  <c:v>83.015000000000001</c:v>
                </c:pt>
                <c:pt idx="4083">
                  <c:v>83.26</c:v>
                </c:pt>
                <c:pt idx="4084">
                  <c:v>83.506</c:v>
                </c:pt>
                <c:pt idx="4085">
                  <c:v>83.753</c:v>
                </c:pt>
                <c:pt idx="4086">
                  <c:v>83.998999999999995</c:v>
                </c:pt>
                <c:pt idx="4087">
                  <c:v>84.230999999999995</c:v>
                </c:pt>
                <c:pt idx="4088">
                  <c:v>84.445999999999998</c:v>
                </c:pt>
                <c:pt idx="4089">
                  <c:v>84.656999999999996</c:v>
                </c:pt>
                <c:pt idx="4090">
                  <c:v>84.858999999999995</c:v>
                </c:pt>
                <c:pt idx="4091">
                  <c:v>85.05</c:v>
                </c:pt>
                <c:pt idx="4092">
                  <c:v>85.24</c:v>
                </c:pt>
                <c:pt idx="4093">
                  <c:v>85.429000000000002</c:v>
                </c:pt>
                <c:pt idx="4094">
                  <c:v>85.602000000000004</c:v>
                </c:pt>
                <c:pt idx="4095">
                  <c:v>85.772000000000006</c:v>
                </c:pt>
                <c:pt idx="4096">
                  <c:v>85.944999999999993</c:v>
                </c:pt>
                <c:pt idx="4097">
                  <c:v>86.108000000000004</c:v>
                </c:pt>
                <c:pt idx="4098">
                  <c:v>86.254000000000005</c:v>
                </c:pt>
                <c:pt idx="4099">
                  <c:v>86.38</c:v>
                </c:pt>
                <c:pt idx="4100">
                  <c:v>86.5</c:v>
                </c:pt>
                <c:pt idx="4101">
                  <c:v>86.593999999999994</c:v>
                </c:pt>
                <c:pt idx="4102">
                  <c:v>86.673000000000002</c:v>
                </c:pt>
                <c:pt idx="4103">
                  <c:v>86.757000000000005</c:v>
                </c:pt>
                <c:pt idx="4104">
                  <c:v>86.828999999999994</c:v>
                </c:pt>
                <c:pt idx="4105">
                  <c:v>86.894000000000005</c:v>
                </c:pt>
                <c:pt idx="4106">
                  <c:v>86.953000000000003</c:v>
                </c:pt>
                <c:pt idx="4107">
                  <c:v>87.019000000000005</c:v>
                </c:pt>
                <c:pt idx="4108">
                  <c:v>87.111000000000004</c:v>
                </c:pt>
                <c:pt idx="4109">
                  <c:v>87.195999999999998</c:v>
                </c:pt>
                <c:pt idx="4110">
                  <c:v>87.275999999999996</c:v>
                </c:pt>
                <c:pt idx="4111">
                  <c:v>87.355000000000004</c:v>
                </c:pt>
                <c:pt idx="4112">
                  <c:v>87.421000000000006</c:v>
                </c:pt>
                <c:pt idx="4113">
                  <c:v>87.47</c:v>
                </c:pt>
                <c:pt idx="4114">
                  <c:v>87.510999999999996</c:v>
                </c:pt>
                <c:pt idx="4115">
                  <c:v>87.552000000000007</c:v>
                </c:pt>
                <c:pt idx="4116">
                  <c:v>87.597999999999999</c:v>
                </c:pt>
                <c:pt idx="4117">
                  <c:v>87.637</c:v>
                </c:pt>
                <c:pt idx="4118">
                  <c:v>87.659000000000006</c:v>
                </c:pt>
                <c:pt idx="4119">
                  <c:v>87.677000000000007</c:v>
                </c:pt>
                <c:pt idx="4120">
                  <c:v>87.703000000000003</c:v>
                </c:pt>
                <c:pt idx="4121">
                  <c:v>87.727000000000004</c:v>
                </c:pt>
                <c:pt idx="4122">
                  <c:v>87.744</c:v>
                </c:pt>
                <c:pt idx="4123">
                  <c:v>87.763000000000005</c:v>
                </c:pt>
                <c:pt idx="4124">
                  <c:v>87.792000000000002</c:v>
                </c:pt>
                <c:pt idx="4125">
                  <c:v>87.802000000000007</c:v>
                </c:pt>
                <c:pt idx="4126">
                  <c:v>87.816000000000003</c:v>
                </c:pt>
                <c:pt idx="4127">
                  <c:v>87.820999999999998</c:v>
                </c:pt>
                <c:pt idx="4128">
                  <c:v>87.822000000000003</c:v>
                </c:pt>
                <c:pt idx="4129">
                  <c:v>87.823999999999998</c:v>
                </c:pt>
                <c:pt idx="4130">
                  <c:v>87.816000000000003</c:v>
                </c:pt>
                <c:pt idx="4131">
                  <c:v>87.808999999999997</c:v>
                </c:pt>
                <c:pt idx="4132">
                  <c:v>87.801000000000002</c:v>
                </c:pt>
                <c:pt idx="4133">
                  <c:v>87.8</c:v>
                </c:pt>
                <c:pt idx="4134">
                  <c:v>87.805999999999997</c:v>
                </c:pt>
                <c:pt idx="4135">
                  <c:v>87.816999999999993</c:v>
                </c:pt>
                <c:pt idx="4136">
                  <c:v>87.840999999999994</c:v>
                </c:pt>
                <c:pt idx="4137">
                  <c:v>87.89</c:v>
                </c:pt>
                <c:pt idx="4138">
                  <c:v>87.947000000000003</c:v>
                </c:pt>
                <c:pt idx="4139">
                  <c:v>87.998999999999995</c:v>
                </c:pt>
                <c:pt idx="4140">
                  <c:v>88.061999999999998</c:v>
                </c:pt>
                <c:pt idx="4141">
                  <c:v>88.13</c:v>
                </c:pt>
                <c:pt idx="4142">
                  <c:v>88.200999999999993</c:v>
                </c:pt>
                <c:pt idx="4143">
                  <c:v>88.284000000000006</c:v>
                </c:pt>
                <c:pt idx="4144">
                  <c:v>88.366</c:v>
                </c:pt>
                <c:pt idx="4145">
                  <c:v>88.444000000000003</c:v>
                </c:pt>
                <c:pt idx="4146">
                  <c:v>88.534999999999997</c:v>
                </c:pt>
                <c:pt idx="4147">
                  <c:v>88.623999999999995</c:v>
                </c:pt>
                <c:pt idx="4148">
                  <c:v>88.694999999999993</c:v>
                </c:pt>
                <c:pt idx="4149">
                  <c:v>88.774000000000001</c:v>
                </c:pt>
                <c:pt idx="4150">
                  <c:v>88.846999999999994</c:v>
                </c:pt>
                <c:pt idx="4151">
                  <c:v>88.921000000000006</c:v>
                </c:pt>
                <c:pt idx="4152">
                  <c:v>89.016000000000005</c:v>
                </c:pt>
                <c:pt idx="4153">
                  <c:v>89.105000000000004</c:v>
                </c:pt>
                <c:pt idx="4154">
                  <c:v>89.174999999999997</c:v>
                </c:pt>
                <c:pt idx="4155">
                  <c:v>89.257000000000005</c:v>
                </c:pt>
                <c:pt idx="4156">
                  <c:v>89.349000000000004</c:v>
                </c:pt>
                <c:pt idx="4157">
                  <c:v>89.436999999999998</c:v>
                </c:pt>
                <c:pt idx="4158">
                  <c:v>89.519000000000005</c:v>
                </c:pt>
                <c:pt idx="4159">
                  <c:v>89.611999999999995</c:v>
                </c:pt>
                <c:pt idx="4160">
                  <c:v>89.694999999999993</c:v>
                </c:pt>
                <c:pt idx="4161">
                  <c:v>89.763999999999996</c:v>
                </c:pt>
                <c:pt idx="4162">
                  <c:v>89.825000000000003</c:v>
                </c:pt>
                <c:pt idx="4163">
                  <c:v>89.873000000000005</c:v>
                </c:pt>
                <c:pt idx="4164">
                  <c:v>89.912000000000006</c:v>
                </c:pt>
                <c:pt idx="4165">
                  <c:v>89.936000000000007</c:v>
                </c:pt>
                <c:pt idx="4166">
                  <c:v>89.96</c:v>
                </c:pt>
                <c:pt idx="4167">
                  <c:v>89.986999999999995</c:v>
                </c:pt>
                <c:pt idx="4168">
                  <c:v>90.024000000000001</c:v>
                </c:pt>
                <c:pt idx="4169">
                  <c:v>90.061000000000007</c:v>
                </c:pt>
                <c:pt idx="4170">
                  <c:v>90.096999999999994</c:v>
                </c:pt>
                <c:pt idx="4171">
                  <c:v>90.123000000000005</c:v>
                </c:pt>
                <c:pt idx="4172">
                  <c:v>90.144000000000005</c:v>
                </c:pt>
                <c:pt idx="4173">
                  <c:v>90.16</c:v>
                </c:pt>
                <c:pt idx="4174">
                  <c:v>90.183999999999997</c:v>
                </c:pt>
                <c:pt idx="4175">
                  <c:v>90.215000000000003</c:v>
                </c:pt>
                <c:pt idx="4176">
                  <c:v>90.239000000000004</c:v>
                </c:pt>
                <c:pt idx="4177">
                  <c:v>90.268000000000001</c:v>
                </c:pt>
                <c:pt idx="4178">
                  <c:v>90.302000000000007</c:v>
                </c:pt>
                <c:pt idx="4179">
                  <c:v>90.337000000000003</c:v>
                </c:pt>
                <c:pt idx="4180">
                  <c:v>90.370999999999995</c:v>
                </c:pt>
                <c:pt idx="4181">
                  <c:v>90.417000000000002</c:v>
                </c:pt>
                <c:pt idx="4182">
                  <c:v>90.477999999999994</c:v>
                </c:pt>
                <c:pt idx="4183">
                  <c:v>90.546000000000006</c:v>
                </c:pt>
                <c:pt idx="4184">
                  <c:v>90.613</c:v>
                </c:pt>
                <c:pt idx="4185">
                  <c:v>90.694999999999993</c:v>
                </c:pt>
                <c:pt idx="4186">
                  <c:v>90.784999999999997</c:v>
                </c:pt>
                <c:pt idx="4187">
                  <c:v>90.864999999999995</c:v>
                </c:pt>
                <c:pt idx="4188">
                  <c:v>90.951999999999998</c:v>
                </c:pt>
                <c:pt idx="4189">
                  <c:v>91.037999999999997</c:v>
                </c:pt>
                <c:pt idx="4190">
                  <c:v>91.105999999999995</c:v>
                </c:pt>
                <c:pt idx="4191">
                  <c:v>91.164000000000001</c:v>
                </c:pt>
                <c:pt idx="4192">
                  <c:v>91.206000000000003</c:v>
                </c:pt>
                <c:pt idx="4193">
                  <c:v>91.241</c:v>
                </c:pt>
                <c:pt idx="4194">
                  <c:v>91.266000000000005</c:v>
                </c:pt>
                <c:pt idx="4195">
                  <c:v>91.290999999999997</c:v>
                </c:pt>
                <c:pt idx="4196">
                  <c:v>91.316999999999993</c:v>
                </c:pt>
                <c:pt idx="4197">
                  <c:v>91.332999999999998</c:v>
                </c:pt>
                <c:pt idx="4198">
                  <c:v>91.343000000000004</c:v>
                </c:pt>
                <c:pt idx="4199">
                  <c:v>91.346999999999994</c:v>
                </c:pt>
                <c:pt idx="4200">
                  <c:v>91.347999999999999</c:v>
                </c:pt>
                <c:pt idx="4201">
                  <c:v>91.352000000000004</c:v>
                </c:pt>
                <c:pt idx="4202">
                  <c:v>91.353999999999999</c:v>
                </c:pt>
                <c:pt idx="4203">
                  <c:v>91.343999999999994</c:v>
                </c:pt>
                <c:pt idx="4204">
                  <c:v>91.331999999999994</c:v>
                </c:pt>
                <c:pt idx="4205">
                  <c:v>91.32</c:v>
                </c:pt>
                <c:pt idx="4206">
                  <c:v>91.317999999999998</c:v>
                </c:pt>
                <c:pt idx="4207">
                  <c:v>91.319000000000003</c:v>
                </c:pt>
                <c:pt idx="4208">
                  <c:v>91.322000000000003</c:v>
                </c:pt>
                <c:pt idx="4209">
                  <c:v>91.340999999999994</c:v>
                </c:pt>
                <c:pt idx="4210">
                  <c:v>91.364999999999995</c:v>
                </c:pt>
                <c:pt idx="4211">
                  <c:v>91.391999999999996</c:v>
                </c:pt>
                <c:pt idx="4212">
                  <c:v>91.426000000000002</c:v>
                </c:pt>
                <c:pt idx="4213">
                  <c:v>91.456000000000003</c:v>
                </c:pt>
                <c:pt idx="4214">
                  <c:v>91.484999999999999</c:v>
                </c:pt>
                <c:pt idx="4215">
                  <c:v>91.528000000000006</c:v>
                </c:pt>
                <c:pt idx="4216">
                  <c:v>91.578000000000003</c:v>
                </c:pt>
                <c:pt idx="4217">
                  <c:v>91.623999999999995</c:v>
                </c:pt>
                <c:pt idx="4218">
                  <c:v>91.662000000000006</c:v>
                </c:pt>
                <c:pt idx="4219">
                  <c:v>91.698999999999998</c:v>
                </c:pt>
                <c:pt idx="4220">
                  <c:v>91.727999999999994</c:v>
                </c:pt>
                <c:pt idx="4221">
                  <c:v>91.769000000000005</c:v>
                </c:pt>
                <c:pt idx="4222">
                  <c:v>91.808999999999997</c:v>
                </c:pt>
                <c:pt idx="4223">
                  <c:v>91.831000000000003</c:v>
                </c:pt>
                <c:pt idx="4224">
                  <c:v>91.858000000000004</c:v>
                </c:pt>
                <c:pt idx="4225">
                  <c:v>91.884</c:v>
                </c:pt>
                <c:pt idx="4226">
                  <c:v>91.897999999999996</c:v>
                </c:pt>
                <c:pt idx="4227">
                  <c:v>91.909000000000006</c:v>
                </c:pt>
                <c:pt idx="4228">
                  <c:v>91.915999999999997</c:v>
                </c:pt>
                <c:pt idx="4229">
                  <c:v>91.921000000000006</c:v>
                </c:pt>
                <c:pt idx="4230">
                  <c:v>91.923000000000002</c:v>
                </c:pt>
                <c:pt idx="4231">
                  <c:v>91.912999999999997</c:v>
                </c:pt>
                <c:pt idx="4232">
                  <c:v>91.905000000000001</c:v>
                </c:pt>
                <c:pt idx="4233">
                  <c:v>91.891999999999996</c:v>
                </c:pt>
                <c:pt idx="4234">
                  <c:v>91.872</c:v>
                </c:pt>
                <c:pt idx="4235">
                  <c:v>91.843999999999994</c:v>
                </c:pt>
                <c:pt idx="4236">
                  <c:v>91.81</c:v>
                </c:pt>
                <c:pt idx="4237">
                  <c:v>91.762</c:v>
                </c:pt>
                <c:pt idx="4238">
                  <c:v>91.691999999999993</c:v>
                </c:pt>
                <c:pt idx="4239">
                  <c:v>91.597999999999999</c:v>
                </c:pt>
                <c:pt idx="4240">
                  <c:v>91.495000000000005</c:v>
                </c:pt>
                <c:pt idx="4241">
                  <c:v>91.366</c:v>
                </c:pt>
                <c:pt idx="4242">
                  <c:v>91.215000000000003</c:v>
                </c:pt>
                <c:pt idx="4243">
                  <c:v>91.066999999999993</c:v>
                </c:pt>
                <c:pt idx="4244">
                  <c:v>90.915999999999997</c:v>
                </c:pt>
                <c:pt idx="4245">
                  <c:v>90.765000000000001</c:v>
                </c:pt>
                <c:pt idx="4246">
                  <c:v>90.614000000000004</c:v>
                </c:pt>
                <c:pt idx="4247">
                  <c:v>90.462999999999994</c:v>
                </c:pt>
                <c:pt idx="4248">
                  <c:v>90.29</c:v>
                </c:pt>
                <c:pt idx="4249">
                  <c:v>90.096000000000004</c:v>
                </c:pt>
                <c:pt idx="4250">
                  <c:v>89.897999999999996</c:v>
                </c:pt>
                <c:pt idx="4251">
                  <c:v>89.694999999999993</c:v>
                </c:pt>
                <c:pt idx="4252">
                  <c:v>89.495999999999995</c:v>
                </c:pt>
                <c:pt idx="4253">
                  <c:v>89.31</c:v>
                </c:pt>
                <c:pt idx="4254">
                  <c:v>89.132999999999996</c:v>
                </c:pt>
                <c:pt idx="4255">
                  <c:v>88.951999999999998</c:v>
                </c:pt>
                <c:pt idx="4256">
                  <c:v>88.766000000000005</c:v>
                </c:pt>
                <c:pt idx="4257">
                  <c:v>88.575000000000003</c:v>
                </c:pt>
                <c:pt idx="4258">
                  <c:v>88.38</c:v>
                </c:pt>
                <c:pt idx="4259">
                  <c:v>88.185000000000002</c:v>
                </c:pt>
                <c:pt idx="4260">
                  <c:v>87.998000000000005</c:v>
                </c:pt>
                <c:pt idx="4261">
                  <c:v>87.813000000000002</c:v>
                </c:pt>
                <c:pt idx="4262">
                  <c:v>87.625</c:v>
                </c:pt>
                <c:pt idx="4263">
                  <c:v>87.432000000000002</c:v>
                </c:pt>
                <c:pt idx="4264">
                  <c:v>87.25</c:v>
                </c:pt>
                <c:pt idx="4265">
                  <c:v>87.096999999999994</c:v>
                </c:pt>
                <c:pt idx="4266">
                  <c:v>86.968000000000004</c:v>
                </c:pt>
                <c:pt idx="4267">
                  <c:v>86.852999999999994</c:v>
                </c:pt>
                <c:pt idx="4268">
                  <c:v>86.763999999999996</c:v>
                </c:pt>
                <c:pt idx="4269">
                  <c:v>86.706000000000003</c:v>
                </c:pt>
                <c:pt idx="4270">
                  <c:v>86.683000000000007</c:v>
                </c:pt>
                <c:pt idx="4271">
                  <c:v>86.692999999999998</c:v>
                </c:pt>
                <c:pt idx="4272">
                  <c:v>86.72</c:v>
                </c:pt>
                <c:pt idx="4273">
                  <c:v>86.753</c:v>
                </c:pt>
                <c:pt idx="4274">
                  <c:v>86.777000000000001</c:v>
                </c:pt>
                <c:pt idx="4275">
                  <c:v>86.787999999999997</c:v>
                </c:pt>
                <c:pt idx="4276">
                  <c:v>86.784999999999997</c:v>
                </c:pt>
                <c:pt idx="4277">
                  <c:v>86.757000000000005</c:v>
                </c:pt>
                <c:pt idx="4278">
                  <c:v>86.710999999999999</c:v>
                </c:pt>
                <c:pt idx="4279">
                  <c:v>86.641999999999996</c:v>
                </c:pt>
                <c:pt idx="4280">
                  <c:v>86.552999999999997</c:v>
                </c:pt>
                <c:pt idx="4281">
                  <c:v>86.460999999999999</c:v>
                </c:pt>
                <c:pt idx="4282">
                  <c:v>86.358000000000004</c:v>
                </c:pt>
                <c:pt idx="4283">
                  <c:v>86.251999999999995</c:v>
                </c:pt>
                <c:pt idx="4284">
                  <c:v>86.158000000000001</c:v>
                </c:pt>
                <c:pt idx="4285">
                  <c:v>86.066999999999993</c:v>
                </c:pt>
                <c:pt idx="4286">
                  <c:v>85.965000000000003</c:v>
                </c:pt>
                <c:pt idx="4287">
                  <c:v>85.876999999999995</c:v>
                </c:pt>
                <c:pt idx="4288">
                  <c:v>85.801000000000002</c:v>
                </c:pt>
                <c:pt idx="4289">
                  <c:v>85.731999999999999</c:v>
                </c:pt>
                <c:pt idx="4290">
                  <c:v>85.688000000000002</c:v>
                </c:pt>
                <c:pt idx="4291">
                  <c:v>85.662000000000006</c:v>
                </c:pt>
                <c:pt idx="4292">
                  <c:v>85.643000000000001</c:v>
                </c:pt>
                <c:pt idx="4293">
                  <c:v>85.620999999999995</c:v>
                </c:pt>
                <c:pt idx="4294">
                  <c:v>85.597999999999999</c:v>
                </c:pt>
                <c:pt idx="4295">
                  <c:v>85.584999999999994</c:v>
                </c:pt>
                <c:pt idx="4296">
                  <c:v>85.584000000000003</c:v>
                </c:pt>
                <c:pt idx="4297">
                  <c:v>85.588999999999999</c:v>
                </c:pt>
                <c:pt idx="4298">
                  <c:v>85.588999999999999</c:v>
                </c:pt>
                <c:pt idx="4299">
                  <c:v>85.575999999999993</c:v>
                </c:pt>
                <c:pt idx="4300">
                  <c:v>85.548000000000002</c:v>
                </c:pt>
                <c:pt idx="4301">
                  <c:v>85.498999999999995</c:v>
                </c:pt>
                <c:pt idx="4302">
                  <c:v>85.44</c:v>
                </c:pt>
                <c:pt idx="4303">
                  <c:v>85.373999999999995</c:v>
                </c:pt>
                <c:pt idx="4304">
                  <c:v>85.29</c:v>
                </c:pt>
                <c:pt idx="4305">
                  <c:v>85.192999999999998</c:v>
                </c:pt>
                <c:pt idx="4306">
                  <c:v>85.091999999999999</c:v>
                </c:pt>
                <c:pt idx="4307">
                  <c:v>84.998999999999995</c:v>
                </c:pt>
                <c:pt idx="4308">
                  <c:v>84.915999999999997</c:v>
                </c:pt>
                <c:pt idx="4309">
                  <c:v>84.832999999999998</c:v>
                </c:pt>
                <c:pt idx="4310">
                  <c:v>84.763000000000005</c:v>
                </c:pt>
                <c:pt idx="4311">
                  <c:v>84.721000000000004</c:v>
                </c:pt>
                <c:pt idx="4312">
                  <c:v>84.688000000000002</c:v>
                </c:pt>
                <c:pt idx="4313">
                  <c:v>84.66</c:v>
                </c:pt>
                <c:pt idx="4314">
                  <c:v>84.652000000000001</c:v>
                </c:pt>
                <c:pt idx="4315">
                  <c:v>84.662000000000006</c:v>
                </c:pt>
                <c:pt idx="4316">
                  <c:v>84.69</c:v>
                </c:pt>
                <c:pt idx="4317">
                  <c:v>84.742999999999995</c:v>
                </c:pt>
                <c:pt idx="4318">
                  <c:v>84.811000000000007</c:v>
                </c:pt>
                <c:pt idx="4319">
                  <c:v>84.900999999999996</c:v>
                </c:pt>
                <c:pt idx="4320">
                  <c:v>85.007000000000005</c:v>
                </c:pt>
                <c:pt idx="4321">
                  <c:v>85.138000000000005</c:v>
                </c:pt>
                <c:pt idx="4322">
                  <c:v>85.295000000000002</c:v>
                </c:pt>
                <c:pt idx="4323">
                  <c:v>85.465000000000003</c:v>
                </c:pt>
                <c:pt idx="4324">
                  <c:v>85.647999999999996</c:v>
                </c:pt>
                <c:pt idx="4325">
                  <c:v>85.835999999999999</c:v>
                </c:pt>
                <c:pt idx="4326">
                  <c:v>86.04</c:v>
                </c:pt>
                <c:pt idx="4327">
                  <c:v>86.245000000000005</c:v>
                </c:pt>
                <c:pt idx="4328">
                  <c:v>86.445999999999998</c:v>
                </c:pt>
                <c:pt idx="4329">
                  <c:v>86.653000000000006</c:v>
                </c:pt>
                <c:pt idx="4330">
                  <c:v>86.863</c:v>
                </c:pt>
                <c:pt idx="4331">
                  <c:v>87.064999999999998</c:v>
                </c:pt>
                <c:pt idx="4332">
                  <c:v>87.25</c:v>
                </c:pt>
                <c:pt idx="4333">
                  <c:v>87.424999999999997</c:v>
                </c:pt>
                <c:pt idx="4334">
                  <c:v>87.567999999999998</c:v>
                </c:pt>
                <c:pt idx="4335">
                  <c:v>87.683000000000007</c:v>
                </c:pt>
                <c:pt idx="4336">
                  <c:v>87.789000000000001</c:v>
                </c:pt>
                <c:pt idx="4337">
                  <c:v>87.876999999999995</c:v>
                </c:pt>
                <c:pt idx="4338">
                  <c:v>87.950999999999993</c:v>
                </c:pt>
                <c:pt idx="4339">
                  <c:v>88.021000000000001</c:v>
                </c:pt>
                <c:pt idx="4340">
                  <c:v>88.09</c:v>
                </c:pt>
                <c:pt idx="4341">
                  <c:v>88.146000000000001</c:v>
                </c:pt>
                <c:pt idx="4342">
                  <c:v>88.177999999999997</c:v>
                </c:pt>
                <c:pt idx="4343">
                  <c:v>88.186999999999998</c:v>
                </c:pt>
                <c:pt idx="4344">
                  <c:v>88.179000000000002</c:v>
                </c:pt>
                <c:pt idx="4345">
                  <c:v>88.162000000000006</c:v>
                </c:pt>
                <c:pt idx="4346">
                  <c:v>88.149000000000001</c:v>
                </c:pt>
                <c:pt idx="4347">
                  <c:v>88.137</c:v>
                </c:pt>
                <c:pt idx="4348">
                  <c:v>88.132000000000005</c:v>
                </c:pt>
                <c:pt idx="4349">
                  <c:v>88.138999999999996</c:v>
                </c:pt>
                <c:pt idx="4350">
                  <c:v>88.152000000000001</c:v>
                </c:pt>
                <c:pt idx="4351">
                  <c:v>88.179000000000002</c:v>
                </c:pt>
                <c:pt idx="4352">
                  <c:v>88.222999999999999</c:v>
                </c:pt>
                <c:pt idx="4353">
                  <c:v>88.302000000000007</c:v>
                </c:pt>
                <c:pt idx="4354">
                  <c:v>88.42</c:v>
                </c:pt>
                <c:pt idx="4355">
                  <c:v>88.563999999999993</c:v>
                </c:pt>
                <c:pt idx="4356">
                  <c:v>88.733000000000004</c:v>
                </c:pt>
                <c:pt idx="4357">
                  <c:v>88.94</c:v>
                </c:pt>
                <c:pt idx="4358">
                  <c:v>89.165000000000006</c:v>
                </c:pt>
                <c:pt idx="4359">
                  <c:v>89.393000000000001</c:v>
                </c:pt>
                <c:pt idx="4360">
                  <c:v>89.619</c:v>
                </c:pt>
                <c:pt idx="4361">
                  <c:v>89.846999999999994</c:v>
                </c:pt>
                <c:pt idx="4362">
                  <c:v>90.051000000000002</c:v>
                </c:pt>
                <c:pt idx="4363">
                  <c:v>90.244</c:v>
                </c:pt>
                <c:pt idx="4364">
                  <c:v>90.457999999999998</c:v>
                </c:pt>
                <c:pt idx="4365">
                  <c:v>90.650999999999996</c:v>
                </c:pt>
                <c:pt idx="4366">
                  <c:v>90.807000000000002</c:v>
                </c:pt>
                <c:pt idx="4367">
                  <c:v>90.936000000000007</c:v>
                </c:pt>
                <c:pt idx="4368">
                  <c:v>91.043999999999997</c:v>
                </c:pt>
                <c:pt idx="4369">
                  <c:v>91.13</c:v>
                </c:pt>
                <c:pt idx="4370">
                  <c:v>91.204999999999998</c:v>
                </c:pt>
                <c:pt idx="4371">
                  <c:v>91.26</c:v>
                </c:pt>
                <c:pt idx="4372">
                  <c:v>91.286000000000001</c:v>
                </c:pt>
                <c:pt idx="4373">
                  <c:v>91.281000000000006</c:v>
                </c:pt>
                <c:pt idx="4374">
                  <c:v>91.253</c:v>
                </c:pt>
                <c:pt idx="4375">
                  <c:v>91.200999999999993</c:v>
                </c:pt>
                <c:pt idx="4376">
                  <c:v>91.128</c:v>
                </c:pt>
                <c:pt idx="4377">
                  <c:v>91.03</c:v>
                </c:pt>
                <c:pt idx="4378">
                  <c:v>90.912000000000006</c:v>
                </c:pt>
                <c:pt idx="4379">
                  <c:v>90.792000000000002</c:v>
                </c:pt>
                <c:pt idx="4380">
                  <c:v>90.656000000000006</c:v>
                </c:pt>
                <c:pt idx="4381">
                  <c:v>90.509</c:v>
                </c:pt>
                <c:pt idx="4382">
                  <c:v>90.353999999999999</c:v>
                </c:pt>
                <c:pt idx="4383">
                  <c:v>90.2</c:v>
                </c:pt>
                <c:pt idx="4384">
                  <c:v>90.042000000000002</c:v>
                </c:pt>
                <c:pt idx="4385">
                  <c:v>89.866</c:v>
                </c:pt>
                <c:pt idx="4386">
                  <c:v>89.673000000000002</c:v>
                </c:pt>
                <c:pt idx="4387">
                  <c:v>89.478999999999999</c:v>
                </c:pt>
                <c:pt idx="4388">
                  <c:v>89.287999999999997</c:v>
                </c:pt>
                <c:pt idx="4389">
                  <c:v>89.106999999999999</c:v>
                </c:pt>
                <c:pt idx="4390">
                  <c:v>88.908000000000001</c:v>
                </c:pt>
                <c:pt idx="4391">
                  <c:v>88.698999999999998</c:v>
                </c:pt>
                <c:pt idx="4392">
                  <c:v>88.495000000000005</c:v>
                </c:pt>
                <c:pt idx="4393">
                  <c:v>88.29</c:v>
                </c:pt>
                <c:pt idx="4394">
                  <c:v>88.105000000000004</c:v>
                </c:pt>
                <c:pt idx="4395">
                  <c:v>87.94</c:v>
                </c:pt>
                <c:pt idx="4396">
                  <c:v>87.784999999999997</c:v>
                </c:pt>
                <c:pt idx="4397">
                  <c:v>87.658000000000001</c:v>
                </c:pt>
                <c:pt idx="4398">
                  <c:v>87.542000000000002</c:v>
                </c:pt>
                <c:pt idx="4399">
                  <c:v>87.433000000000007</c:v>
                </c:pt>
                <c:pt idx="4400">
                  <c:v>87.335999999999999</c:v>
                </c:pt>
                <c:pt idx="4401">
                  <c:v>87.259</c:v>
                </c:pt>
                <c:pt idx="4402">
                  <c:v>87.218000000000004</c:v>
                </c:pt>
                <c:pt idx="4403">
                  <c:v>87.194999999999993</c:v>
                </c:pt>
                <c:pt idx="4404">
                  <c:v>87.194000000000003</c:v>
                </c:pt>
                <c:pt idx="4405">
                  <c:v>87.233000000000004</c:v>
                </c:pt>
                <c:pt idx="4406">
                  <c:v>87.304000000000002</c:v>
                </c:pt>
                <c:pt idx="4407">
                  <c:v>87.393000000000001</c:v>
                </c:pt>
                <c:pt idx="4408">
                  <c:v>87.524000000000001</c:v>
                </c:pt>
                <c:pt idx="4409">
                  <c:v>87.676000000000002</c:v>
                </c:pt>
                <c:pt idx="4410">
                  <c:v>87.841999999999999</c:v>
                </c:pt>
                <c:pt idx="4411">
                  <c:v>88.031999999999996</c:v>
                </c:pt>
                <c:pt idx="4412">
                  <c:v>88.224999999999994</c:v>
                </c:pt>
                <c:pt idx="4413">
                  <c:v>88.426000000000002</c:v>
                </c:pt>
                <c:pt idx="4414">
                  <c:v>88.638000000000005</c:v>
                </c:pt>
                <c:pt idx="4415">
                  <c:v>88.861000000000004</c:v>
                </c:pt>
                <c:pt idx="4416">
                  <c:v>89.081000000000003</c:v>
                </c:pt>
                <c:pt idx="4417">
                  <c:v>89.287999999999997</c:v>
                </c:pt>
                <c:pt idx="4418">
                  <c:v>89.477000000000004</c:v>
                </c:pt>
                <c:pt idx="4419">
                  <c:v>89.656999999999996</c:v>
                </c:pt>
                <c:pt idx="4420">
                  <c:v>89.808999999999997</c:v>
                </c:pt>
                <c:pt idx="4421">
                  <c:v>89.94</c:v>
                </c:pt>
                <c:pt idx="4422">
                  <c:v>90.072999999999993</c:v>
                </c:pt>
                <c:pt idx="4423">
                  <c:v>90.191000000000003</c:v>
                </c:pt>
                <c:pt idx="4424">
                  <c:v>90.295000000000002</c:v>
                </c:pt>
                <c:pt idx="4425">
                  <c:v>90.394999999999996</c:v>
                </c:pt>
                <c:pt idx="4426">
                  <c:v>90.486000000000004</c:v>
                </c:pt>
                <c:pt idx="4427">
                  <c:v>90.564999999999998</c:v>
                </c:pt>
                <c:pt idx="4428">
                  <c:v>90.632999999999996</c:v>
                </c:pt>
                <c:pt idx="4429">
                  <c:v>90.691000000000003</c:v>
                </c:pt>
                <c:pt idx="4430">
                  <c:v>90.745000000000005</c:v>
                </c:pt>
                <c:pt idx="4431">
                  <c:v>90.790999999999997</c:v>
                </c:pt>
                <c:pt idx="4432">
                  <c:v>90.843999999999994</c:v>
                </c:pt>
                <c:pt idx="4433">
                  <c:v>90.906999999999996</c:v>
                </c:pt>
                <c:pt idx="4434">
                  <c:v>90.984999999999999</c:v>
                </c:pt>
                <c:pt idx="4435">
                  <c:v>91.066999999999993</c:v>
                </c:pt>
                <c:pt idx="4436">
                  <c:v>91.150999999999996</c:v>
                </c:pt>
                <c:pt idx="4437">
                  <c:v>91.241</c:v>
                </c:pt>
                <c:pt idx="4438">
                  <c:v>91.352000000000004</c:v>
                </c:pt>
                <c:pt idx="4439">
                  <c:v>91.481999999999999</c:v>
                </c:pt>
                <c:pt idx="4440">
                  <c:v>91.614000000000004</c:v>
                </c:pt>
                <c:pt idx="4441">
                  <c:v>91.759</c:v>
                </c:pt>
                <c:pt idx="4442">
                  <c:v>91.929000000000002</c:v>
                </c:pt>
                <c:pt idx="4443">
                  <c:v>92.114000000000004</c:v>
                </c:pt>
                <c:pt idx="4444">
                  <c:v>92.316000000000003</c:v>
                </c:pt>
                <c:pt idx="4445">
                  <c:v>92.518000000000001</c:v>
                </c:pt>
                <c:pt idx="4446">
                  <c:v>92.72</c:v>
                </c:pt>
                <c:pt idx="4447">
                  <c:v>92.906000000000006</c:v>
                </c:pt>
                <c:pt idx="4448">
                  <c:v>93.085999999999999</c:v>
                </c:pt>
                <c:pt idx="4449">
                  <c:v>93.265000000000001</c:v>
                </c:pt>
                <c:pt idx="4450">
                  <c:v>93.429000000000002</c:v>
                </c:pt>
                <c:pt idx="4451">
                  <c:v>93.6</c:v>
                </c:pt>
                <c:pt idx="4452">
                  <c:v>93.787999999999997</c:v>
                </c:pt>
                <c:pt idx="4453">
                  <c:v>93.971000000000004</c:v>
                </c:pt>
                <c:pt idx="4454">
                  <c:v>94.161000000000001</c:v>
                </c:pt>
                <c:pt idx="4455">
                  <c:v>94.361000000000004</c:v>
                </c:pt>
                <c:pt idx="4456">
                  <c:v>94.572000000000003</c:v>
                </c:pt>
                <c:pt idx="4457">
                  <c:v>94.793000000000006</c:v>
                </c:pt>
                <c:pt idx="4458">
                  <c:v>95.021000000000001</c:v>
                </c:pt>
                <c:pt idx="4459">
                  <c:v>95.26</c:v>
                </c:pt>
                <c:pt idx="4460">
                  <c:v>95.501999999999995</c:v>
                </c:pt>
                <c:pt idx="4461">
                  <c:v>95.725999999999999</c:v>
                </c:pt>
                <c:pt idx="4462">
                  <c:v>95.944999999999993</c:v>
                </c:pt>
                <c:pt idx="4463">
                  <c:v>96.14</c:v>
                </c:pt>
                <c:pt idx="4464">
                  <c:v>96.316000000000003</c:v>
                </c:pt>
                <c:pt idx="4465">
                  <c:v>96.471000000000004</c:v>
                </c:pt>
                <c:pt idx="4466">
                  <c:v>96.608999999999995</c:v>
                </c:pt>
                <c:pt idx="4467">
                  <c:v>96.727000000000004</c:v>
                </c:pt>
                <c:pt idx="4468">
                  <c:v>96.825000000000003</c:v>
                </c:pt>
                <c:pt idx="4469">
                  <c:v>96.908000000000001</c:v>
                </c:pt>
                <c:pt idx="4470">
                  <c:v>96.962000000000003</c:v>
                </c:pt>
                <c:pt idx="4471">
                  <c:v>97.004999999999995</c:v>
                </c:pt>
                <c:pt idx="4472">
                  <c:v>97.034999999999997</c:v>
                </c:pt>
                <c:pt idx="4473">
                  <c:v>97.051000000000002</c:v>
                </c:pt>
                <c:pt idx="4474">
                  <c:v>97.061999999999998</c:v>
                </c:pt>
                <c:pt idx="4475">
                  <c:v>97.075999999999993</c:v>
                </c:pt>
                <c:pt idx="4476">
                  <c:v>97.09</c:v>
                </c:pt>
                <c:pt idx="4477">
                  <c:v>97.11</c:v>
                </c:pt>
                <c:pt idx="4478">
                  <c:v>97.137</c:v>
                </c:pt>
                <c:pt idx="4479">
                  <c:v>97.168000000000006</c:v>
                </c:pt>
                <c:pt idx="4480">
                  <c:v>97.2</c:v>
                </c:pt>
                <c:pt idx="4481">
                  <c:v>97.236999999999995</c:v>
                </c:pt>
                <c:pt idx="4482">
                  <c:v>97.271000000000001</c:v>
                </c:pt>
                <c:pt idx="4483">
                  <c:v>97.296999999999997</c:v>
                </c:pt>
                <c:pt idx="4484">
                  <c:v>97.33</c:v>
                </c:pt>
                <c:pt idx="4485">
                  <c:v>97.366</c:v>
                </c:pt>
                <c:pt idx="4486">
                  <c:v>97.391000000000005</c:v>
                </c:pt>
                <c:pt idx="4487">
                  <c:v>97.402000000000001</c:v>
                </c:pt>
                <c:pt idx="4488">
                  <c:v>97.421999999999997</c:v>
                </c:pt>
                <c:pt idx="4489">
                  <c:v>97.451999999999998</c:v>
                </c:pt>
                <c:pt idx="4490">
                  <c:v>97.483000000000004</c:v>
                </c:pt>
                <c:pt idx="4491">
                  <c:v>97.519000000000005</c:v>
                </c:pt>
                <c:pt idx="4492">
                  <c:v>97.555000000000007</c:v>
                </c:pt>
                <c:pt idx="4493">
                  <c:v>97.591999999999999</c:v>
                </c:pt>
                <c:pt idx="4494">
                  <c:v>97.629000000000005</c:v>
                </c:pt>
                <c:pt idx="4495">
                  <c:v>97.656999999999996</c:v>
                </c:pt>
                <c:pt idx="4496">
                  <c:v>97.680999999999997</c:v>
                </c:pt>
                <c:pt idx="4497">
                  <c:v>97.706999999999994</c:v>
                </c:pt>
                <c:pt idx="4498">
                  <c:v>97.74</c:v>
                </c:pt>
                <c:pt idx="4499">
                  <c:v>97.778000000000006</c:v>
                </c:pt>
                <c:pt idx="4500">
                  <c:v>97.825000000000003</c:v>
                </c:pt>
                <c:pt idx="4501">
                  <c:v>97.864999999999995</c:v>
                </c:pt>
                <c:pt idx="4502">
                  <c:v>97.915999999999997</c:v>
                </c:pt>
                <c:pt idx="4503">
                  <c:v>97.963999999999999</c:v>
                </c:pt>
                <c:pt idx="4504">
                  <c:v>98.012</c:v>
                </c:pt>
                <c:pt idx="4505">
                  <c:v>98.066999999999993</c:v>
                </c:pt>
                <c:pt idx="4506">
                  <c:v>98.105999999999995</c:v>
                </c:pt>
                <c:pt idx="4507">
                  <c:v>98.13</c:v>
                </c:pt>
                <c:pt idx="4508">
                  <c:v>98.158000000000001</c:v>
                </c:pt>
                <c:pt idx="4509">
                  <c:v>98.188000000000002</c:v>
                </c:pt>
                <c:pt idx="4510">
                  <c:v>98.218999999999994</c:v>
                </c:pt>
                <c:pt idx="4511">
                  <c:v>98.26</c:v>
                </c:pt>
                <c:pt idx="4512">
                  <c:v>98.296000000000006</c:v>
                </c:pt>
                <c:pt idx="4513">
                  <c:v>98.34</c:v>
                </c:pt>
                <c:pt idx="4514">
                  <c:v>98.39</c:v>
                </c:pt>
                <c:pt idx="4515">
                  <c:v>98.432000000000002</c:v>
                </c:pt>
                <c:pt idx="4516">
                  <c:v>98.468000000000004</c:v>
                </c:pt>
                <c:pt idx="4517">
                  <c:v>98.495999999999995</c:v>
                </c:pt>
                <c:pt idx="4518">
                  <c:v>98.525000000000006</c:v>
                </c:pt>
                <c:pt idx="4519">
                  <c:v>98.563999999999993</c:v>
                </c:pt>
                <c:pt idx="4520">
                  <c:v>98.61</c:v>
                </c:pt>
                <c:pt idx="4521">
                  <c:v>98.656999999999996</c:v>
                </c:pt>
                <c:pt idx="4522">
                  <c:v>98.709000000000003</c:v>
                </c:pt>
                <c:pt idx="4523">
                  <c:v>98.778000000000006</c:v>
                </c:pt>
                <c:pt idx="4524">
                  <c:v>98.864000000000004</c:v>
                </c:pt>
                <c:pt idx="4525">
                  <c:v>98.966999999999999</c:v>
                </c:pt>
                <c:pt idx="4526">
                  <c:v>99.078000000000003</c:v>
                </c:pt>
                <c:pt idx="4527">
                  <c:v>99.18</c:v>
                </c:pt>
                <c:pt idx="4528">
                  <c:v>99.29</c:v>
                </c:pt>
                <c:pt idx="4529">
                  <c:v>99.397000000000006</c:v>
                </c:pt>
                <c:pt idx="4530">
                  <c:v>99.492000000000004</c:v>
                </c:pt>
                <c:pt idx="4531">
                  <c:v>99.575000000000003</c:v>
                </c:pt>
                <c:pt idx="4532">
                  <c:v>99.646000000000001</c:v>
                </c:pt>
                <c:pt idx="4533">
                  <c:v>99.7</c:v>
                </c:pt>
                <c:pt idx="4534">
                  <c:v>99.736999999999995</c:v>
                </c:pt>
                <c:pt idx="4535">
                  <c:v>99.762</c:v>
                </c:pt>
                <c:pt idx="4536">
                  <c:v>99.775999999999996</c:v>
                </c:pt>
                <c:pt idx="4537">
                  <c:v>99.781000000000006</c:v>
                </c:pt>
                <c:pt idx="4538">
                  <c:v>99.77</c:v>
                </c:pt>
                <c:pt idx="4539">
                  <c:v>99.751000000000005</c:v>
                </c:pt>
                <c:pt idx="4540">
                  <c:v>99.721999999999994</c:v>
                </c:pt>
                <c:pt idx="4541">
                  <c:v>99.691000000000003</c:v>
                </c:pt>
                <c:pt idx="4542">
                  <c:v>99.656000000000006</c:v>
                </c:pt>
                <c:pt idx="4543">
                  <c:v>99.626999999999995</c:v>
                </c:pt>
                <c:pt idx="4544">
                  <c:v>99.611000000000004</c:v>
                </c:pt>
                <c:pt idx="4545">
                  <c:v>99.606999999999999</c:v>
                </c:pt>
                <c:pt idx="4546">
                  <c:v>99.614999999999995</c:v>
                </c:pt>
                <c:pt idx="4547">
                  <c:v>99.632999999999996</c:v>
                </c:pt>
                <c:pt idx="4548">
                  <c:v>99.658000000000001</c:v>
                </c:pt>
                <c:pt idx="4549">
                  <c:v>99.691000000000003</c:v>
                </c:pt>
                <c:pt idx="4550">
                  <c:v>99.721999999999994</c:v>
                </c:pt>
                <c:pt idx="4551">
                  <c:v>99.75</c:v>
                </c:pt>
                <c:pt idx="4552">
                  <c:v>99.778999999999996</c:v>
                </c:pt>
                <c:pt idx="4553">
                  <c:v>99.805000000000007</c:v>
                </c:pt>
                <c:pt idx="4554">
                  <c:v>99.825000000000003</c:v>
                </c:pt>
                <c:pt idx="4555">
                  <c:v>99.841999999999999</c:v>
                </c:pt>
                <c:pt idx="4556">
                  <c:v>99.846999999999994</c:v>
                </c:pt>
                <c:pt idx="4557">
                  <c:v>99.847999999999999</c:v>
                </c:pt>
                <c:pt idx="4558">
                  <c:v>99.843999999999994</c:v>
                </c:pt>
                <c:pt idx="4559">
                  <c:v>99.838999999999999</c:v>
                </c:pt>
                <c:pt idx="4560">
                  <c:v>99.828000000000003</c:v>
                </c:pt>
                <c:pt idx="4561">
                  <c:v>99.802999999999997</c:v>
                </c:pt>
                <c:pt idx="4562">
                  <c:v>99.78</c:v>
                </c:pt>
                <c:pt idx="4563">
                  <c:v>99.772000000000006</c:v>
                </c:pt>
                <c:pt idx="4564">
                  <c:v>99.766000000000005</c:v>
                </c:pt>
                <c:pt idx="4565">
                  <c:v>99.757000000000005</c:v>
                </c:pt>
                <c:pt idx="4566">
                  <c:v>99.753</c:v>
                </c:pt>
                <c:pt idx="4567">
                  <c:v>99.763999999999996</c:v>
                </c:pt>
                <c:pt idx="4568">
                  <c:v>99.781000000000006</c:v>
                </c:pt>
                <c:pt idx="4569">
                  <c:v>99.798000000000002</c:v>
                </c:pt>
                <c:pt idx="4570">
                  <c:v>99.820999999999998</c:v>
                </c:pt>
                <c:pt idx="4571">
                  <c:v>99.840999999999994</c:v>
                </c:pt>
                <c:pt idx="4572">
                  <c:v>99.856999999999999</c:v>
                </c:pt>
                <c:pt idx="4573">
                  <c:v>99.869</c:v>
                </c:pt>
                <c:pt idx="4574">
                  <c:v>99.887</c:v>
                </c:pt>
                <c:pt idx="4575">
                  <c:v>99.912999999999997</c:v>
                </c:pt>
                <c:pt idx="4576">
                  <c:v>99.942999999999998</c:v>
                </c:pt>
                <c:pt idx="4577">
                  <c:v>99.965999999999994</c:v>
                </c:pt>
                <c:pt idx="4578">
                  <c:v>99.98</c:v>
                </c:pt>
                <c:pt idx="4579">
                  <c:v>99.975999999999999</c:v>
                </c:pt>
                <c:pt idx="4580">
                  <c:v>99.965999999999994</c:v>
                </c:pt>
                <c:pt idx="4581">
                  <c:v>99.956000000000003</c:v>
                </c:pt>
                <c:pt idx="4582">
                  <c:v>99.942999999999998</c:v>
                </c:pt>
                <c:pt idx="4583">
                  <c:v>99.927999999999997</c:v>
                </c:pt>
                <c:pt idx="4584">
                  <c:v>99.900999999999996</c:v>
                </c:pt>
                <c:pt idx="4585">
                  <c:v>99.878</c:v>
                </c:pt>
                <c:pt idx="4586">
                  <c:v>99.858999999999995</c:v>
                </c:pt>
                <c:pt idx="4587">
                  <c:v>99.825000000000003</c:v>
                </c:pt>
                <c:pt idx="4588">
                  <c:v>99.79</c:v>
                </c:pt>
                <c:pt idx="4589">
                  <c:v>99.768000000000001</c:v>
                </c:pt>
                <c:pt idx="4590">
                  <c:v>99.754000000000005</c:v>
                </c:pt>
                <c:pt idx="4591">
                  <c:v>99.742000000000004</c:v>
                </c:pt>
                <c:pt idx="4592">
                  <c:v>99.727000000000004</c:v>
                </c:pt>
                <c:pt idx="4593">
                  <c:v>99.718000000000004</c:v>
                </c:pt>
                <c:pt idx="4594">
                  <c:v>99.710999999999999</c:v>
                </c:pt>
                <c:pt idx="4595">
                  <c:v>99.71</c:v>
                </c:pt>
                <c:pt idx="4596">
                  <c:v>99.704999999999998</c:v>
                </c:pt>
                <c:pt idx="4597">
                  <c:v>99.692999999999998</c:v>
                </c:pt>
                <c:pt idx="4598">
                  <c:v>99.673000000000002</c:v>
                </c:pt>
                <c:pt idx="4599">
                  <c:v>99.653000000000006</c:v>
                </c:pt>
                <c:pt idx="4600">
                  <c:v>99.641999999999996</c:v>
                </c:pt>
                <c:pt idx="4601">
                  <c:v>99.623999999999995</c:v>
                </c:pt>
                <c:pt idx="4602">
                  <c:v>99.600999999999999</c:v>
                </c:pt>
                <c:pt idx="4603">
                  <c:v>99.555999999999997</c:v>
                </c:pt>
                <c:pt idx="4604">
                  <c:v>99.495999999999995</c:v>
                </c:pt>
                <c:pt idx="4605">
                  <c:v>99.427000000000007</c:v>
                </c:pt>
                <c:pt idx="4606">
                  <c:v>99.35</c:v>
                </c:pt>
                <c:pt idx="4607">
                  <c:v>99.275999999999996</c:v>
                </c:pt>
                <c:pt idx="4608">
                  <c:v>99.210999999999999</c:v>
                </c:pt>
                <c:pt idx="4609">
                  <c:v>99.134</c:v>
                </c:pt>
                <c:pt idx="4610">
                  <c:v>99.052999999999997</c:v>
                </c:pt>
                <c:pt idx="4611">
                  <c:v>98.968999999999994</c:v>
                </c:pt>
                <c:pt idx="4612">
                  <c:v>98.885999999999996</c:v>
                </c:pt>
                <c:pt idx="4613">
                  <c:v>98.804000000000002</c:v>
                </c:pt>
                <c:pt idx="4614">
                  <c:v>98.741</c:v>
                </c:pt>
                <c:pt idx="4615">
                  <c:v>98.685000000000002</c:v>
                </c:pt>
                <c:pt idx="4616">
                  <c:v>98.644999999999996</c:v>
                </c:pt>
                <c:pt idx="4617">
                  <c:v>98.608999999999995</c:v>
                </c:pt>
                <c:pt idx="4618">
                  <c:v>98.572000000000003</c:v>
                </c:pt>
                <c:pt idx="4619">
                  <c:v>98.543000000000006</c:v>
                </c:pt>
                <c:pt idx="4620">
                  <c:v>98.521000000000001</c:v>
                </c:pt>
                <c:pt idx="4621">
                  <c:v>98.506</c:v>
                </c:pt>
                <c:pt idx="4622">
                  <c:v>98.501000000000005</c:v>
                </c:pt>
                <c:pt idx="4623">
                  <c:v>98.495999999999995</c:v>
                </c:pt>
                <c:pt idx="4624">
                  <c:v>98.488</c:v>
                </c:pt>
                <c:pt idx="4625">
                  <c:v>98.472999999999999</c:v>
                </c:pt>
                <c:pt idx="4626">
                  <c:v>98.448999999999998</c:v>
                </c:pt>
                <c:pt idx="4627">
                  <c:v>98.415999999999997</c:v>
                </c:pt>
                <c:pt idx="4628">
                  <c:v>98.369</c:v>
                </c:pt>
                <c:pt idx="4629">
                  <c:v>98.32</c:v>
                </c:pt>
                <c:pt idx="4630">
                  <c:v>98.257999999999996</c:v>
                </c:pt>
                <c:pt idx="4631">
                  <c:v>98.197000000000003</c:v>
                </c:pt>
                <c:pt idx="4632">
                  <c:v>98.123999999999995</c:v>
                </c:pt>
                <c:pt idx="4633">
                  <c:v>98.037000000000006</c:v>
                </c:pt>
                <c:pt idx="4634">
                  <c:v>97.941999999999993</c:v>
                </c:pt>
                <c:pt idx="4635">
                  <c:v>97.846000000000004</c:v>
                </c:pt>
                <c:pt idx="4636">
                  <c:v>97.745999999999995</c:v>
                </c:pt>
                <c:pt idx="4637">
                  <c:v>97.643000000000001</c:v>
                </c:pt>
                <c:pt idx="4638">
                  <c:v>97.552000000000007</c:v>
                </c:pt>
                <c:pt idx="4639">
                  <c:v>97.474000000000004</c:v>
                </c:pt>
                <c:pt idx="4640">
                  <c:v>97.406999999999996</c:v>
                </c:pt>
                <c:pt idx="4641">
                  <c:v>97.35</c:v>
                </c:pt>
                <c:pt idx="4642">
                  <c:v>97.305999999999997</c:v>
                </c:pt>
                <c:pt idx="4643">
                  <c:v>97.277000000000001</c:v>
                </c:pt>
                <c:pt idx="4644">
                  <c:v>97.259</c:v>
                </c:pt>
                <c:pt idx="4645">
                  <c:v>97.257000000000005</c:v>
                </c:pt>
                <c:pt idx="4646">
                  <c:v>97.262</c:v>
                </c:pt>
                <c:pt idx="4647">
                  <c:v>97.274000000000001</c:v>
                </c:pt>
                <c:pt idx="4648">
                  <c:v>97.292000000000002</c:v>
                </c:pt>
                <c:pt idx="4649">
                  <c:v>97.311999999999998</c:v>
                </c:pt>
                <c:pt idx="4650">
                  <c:v>97.334000000000003</c:v>
                </c:pt>
                <c:pt idx="4651">
                  <c:v>97.363</c:v>
                </c:pt>
                <c:pt idx="4652">
                  <c:v>97.376000000000005</c:v>
                </c:pt>
                <c:pt idx="4653">
                  <c:v>97.403999999999996</c:v>
                </c:pt>
                <c:pt idx="4654">
                  <c:v>97.421000000000006</c:v>
                </c:pt>
                <c:pt idx="4655">
                  <c:v>97.421000000000006</c:v>
                </c:pt>
                <c:pt idx="4656">
                  <c:v>97.415999999999997</c:v>
                </c:pt>
                <c:pt idx="4657">
                  <c:v>97.415000000000006</c:v>
                </c:pt>
                <c:pt idx="4658">
                  <c:v>97.415000000000006</c:v>
                </c:pt>
                <c:pt idx="4659">
                  <c:v>97.418000000000006</c:v>
                </c:pt>
                <c:pt idx="4660">
                  <c:v>97.418000000000006</c:v>
                </c:pt>
                <c:pt idx="4661">
                  <c:v>97.415999999999997</c:v>
                </c:pt>
                <c:pt idx="4662">
                  <c:v>97.41</c:v>
                </c:pt>
                <c:pt idx="4663">
                  <c:v>97.394000000000005</c:v>
                </c:pt>
                <c:pt idx="4664">
                  <c:v>97.379000000000005</c:v>
                </c:pt>
                <c:pt idx="4665">
                  <c:v>97.367000000000004</c:v>
                </c:pt>
                <c:pt idx="4666">
                  <c:v>97.361000000000004</c:v>
                </c:pt>
                <c:pt idx="4667">
                  <c:v>97.361000000000004</c:v>
                </c:pt>
                <c:pt idx="4668">
                  <c:v>97.367999999999995</c:v>
                </c:pt>
                <c:pt idx="4669">
                  <c:v>97.378</c:v>
                </c:pt>
                <c:pt idx="4670">
                  <c:v>97.391000000000005</c:v>
                </c:pt>
                <c:pt idx="4671">
                  <c:v>97.41</c:v>
                </c:pt>
                <c:pt idx="4672">
                  <c:v>97.429000000000002</c:v>
                </c:pt>
                <c:pt idx="4673">
                  <c:v>97.436000000000007</c:v>
                </c:pt>
                <c:pt idx="4674">
                  <c:v>97.438000000000002</c:v>
                </c:pt>
                <c:pt idx="4675">
                  <c:v>97.441000000000003</c:v>
                </c:pt>
                <c:pt idx="4676">
                  <c:v>97.438999999999993</c:v>
                </c:pt>
                <c:pt idx="4677">
                  <c:v>97.433000000000007</c:v>
                </c:pt>
                <c:pt idx="4678">
                  <c:v>97.430999999999997</c:v>
                </c:pt>
                <c:pt idx="4679">
                  <c:v>97.427999999999997</c:v>
                </c:pt>
                <c:pt idx="4680">
                  <c:v>97.418000000000006</c:v>
                </c:pt>
                <c:pt idx="4681">
                  <c:v>97.400999999999996</c:v>
                </c:pt>
                <c:pt idx="4682">
                  <c:v>97.375</c:v>
                </c:pt>
                <c:pt idx="4683">
                  <c:v>97.334999999999994</c:v>
                </c:pt>
                <c:pt idx="4684">
                  <c:v>97.289000000000001</c:v>
                </c:pt>
                <c:pt idx="4685">
                  <c:v>97.233999999999995</c:v>
                </c:pt>
                <c:pt idx="4686">
                  <c:v>97.165999999999997</c:v>
                </c:pt>
                <c:pt idx="4687">
                  <c:v>97.093999999999994</c:v>
                </c:pt>
                <c:pt idx="4688">
                  <c:v>97.016999999999996</c:v>
                </c:pt>
                <c:pt idx="4689">
                  <c:v>96.947000000000003</c:v>
                </c:pt>
                <c:pt idx="4690">
                  <c:v>96.894999999999996</c:v>
                </c:pt>
                <c:pt idx="4691">
                  <c:v>96.847999999999999</c:v>
                </c:pt>
                <c:pt idx="4692">
                  <c:v>96.805999999999997</c:v>
                </c:pt>
                <c:pt idx="4693">
                  <c:v>96.77</c:v>
                </c:pt>
                <c:pt idx="4694">
                  <c:v>96.727000000000004</c:v>
                </c:pt>
                <c:pt idx="4695">
                  <c:v>96.671999999999997</c:v>
                </c:pt>
                <c:pt idx="4696">
                  <c:v>96.61</c:v>
                </c:pt>
                <c:pt idx="4697">
                  <c:v>96.546999999999997</c:v>
                </c:pt>
                <c:pt idx="4698">
                  <c:v>96.495999999999995</c:v>
                </c:pt>
                <c:pt idx="4699">
                  <c:v>96.459000000000003</c:v>
                </c:pt>
                <c:pt idx="4700">
                  <c:v>96.433999999999997</c:v>
                </c:pt>
                <c:pt idx="4701">
                  <c:v>96.427000000000007</c:v>
                </c:pt>
                <c:pt idx="4702">
                  <c:v>96.442999999999998</c:v>
                </c:pt>
                <c:pt idx="4703">
                  <c:v>96.472999999999999</c:v>
                </c:pt>
                <c:pt idx="4704">
                  <c:v>96.501000000000005</c:v>
                </c:pt>
                <c:pt idx="4705">
                  <c:v>96.534000000000006</c:v>
                </c:pt>
                <c:pt idx="4706">
                  <c:v>96.570999999999998</c:v>
                </c:pt>
                <c:pt idx="4707">
                  <c:v>96.597999999999999</c:v>
                </c:pt>
                <c:pt idx="4708">
                  <c:v>96.620999999999995</c:v>
                </c:pt>
                <c:pt idx="4709">
                  <c:v>96.620999999999995</c:v>
                </c:pt>
                <c:pt idx="4710">
                  <c:v>96.6</c:v>
                </c:pt>
                <c:pt idx="4711">
                  <c:v>96.563000000000002</c:v>
                </c:pt>
                <c:pt idx="4712">
                  <c:v>96.501999999999995</c:v>
                </c:pt>
                <c:pt idx="4713">
                  <c:v>96.415999999999997</c:v>
                </c:pt>
                <c:pt idx="4714">
                  <c:v>96.32</c:v>
                </c:pt>
                <c:pt idx="4715">
                  <c:v>96.2</c:v>
                </c:pt>
                <c:pt idx="4716">
                  <c:v>96.07</c:v>
                </c:pt>
                <c:pt idx="4717">
                  <c:v>95.936999999999998</c:v>
                </c:pt>
                <c:pt idx="4718">
                  <c:v>95.8</c:v>
                </c:pt>
                <c:pt idx="4719">
                  <c:v>95.643000000000001</c:v>
                </c:pt>
                <c:pt idx="4720">
                  <c:v>95.488</c:v>
                </c:pt>
                <c:pt idx="4721">
                  <c:v>95.394000000000005</c:v>
                </c:pt>
                <c:pt idx="4722">
                  <c:v>95.367999999999995</c:v>
                </c:pt>
                <c:pt idx="4723">
                  <c:v>95.391999999999996</c:v>
                </c:pt>
                <c:pt idx="4724">
                  <c:v>95.448999999999998</c:v>
                </c:pt>
                <c:pt idx="4725">
                  <c:v>95.515000000000001</c:v>
                </c:pt>
                <c:pt idx="4726">
                  <c:v>95.608999999999995</c:v>
                </c:pt>
                <c:pt idx="4727">
                  <c:v>95.721999999999994</c:v>
                </c:pt>
                <c:pt idx="4728">
                  <c:v>95.853999999999999</c:v>
                </c:pt>
                <c:pt idx="4729">
                  <c:v>96.003</c:v>
                </c:pt>
                <c:pt idx="4730">
                  <c:v>96.16</c:v>
                </c:pt>
                <c:pt idx="4731">
                  <c:v>96.325999999999993</c:v>
                </c:pt>
                <c:pt idx="4732">
                  <c:v>96.506</c:v>
                </c:pt>
                <c:pt idx="4733">
                  <c:v>96.701999999999998</c:v>
                </c:pt>
                <c:pt idx="4734">
                  <c:v>96.908000000000001</c:v>
                </c:pt>
                <c:pt idx="4735">
                  <c:v>97.113</c:v>
                </c:pt>
                <c:pt idx="4736">
                  <c:v>97.308000000000007</c:v>
                </c:pt>
                <c:pt idx="4737">
                  <c:v>97.489000000000004</c:v>
                </c:pt>
                <c:pt idx="4738">
                  <c:v>97.658000000000001</c:v>
                </c:pt>
                <c:pt idx="4739">
                  <c:v>97.822999999999993</c:v>
                </c:pt>
                <c:pt idx="4740">
                  <c:v>97.977000000000004</c:v>
                </c:pt>
                <c:pt idx="4741">
                  <c:v>98.114000000000004</c:v>
                </c:pt>
                <c:pt idx="4742">
                  <c:v>98.234999999999999</c:v>
                </c:pt>
                <c:pt idx="4743">
                  <c:v>98.328000000000003</c:v>
                </c:pt>
                <c:pt idx="4744">
                  <c:v>98.400999999999996</c:v>
                </c:pt>
                <c:pt idx="4745">
                  <c:v>98.456000000000003</c:v>
                </c:pt>
                <c:pt idx="4746">
                  <c:v>98.488</c:v>
                </c:pt>
                <c:pt idx="4747">
                  <c:v>98.507000000000005</c:v>
                </c:pt>
                <c:pt idx="4748">
                  <c:v>98.513999999999996</c:v>
                </c:pt>
                <c:pt idx="4749">
                  <c:v>98.509</c:v>
                </c:pt>
                <c:pt idx="4750">
                  <c:v>98.494</c:v>
                </c:pt>
                <c:pt idx="4751">
                  <c:v>98.471000000000004</c:v>
                </c:pt>
                <c:pt idx="4752">
                  <c:v>98.435000000000002</c:v>
                </c:pt>
                <c:pt idx="4753">
                  <c:v>98.388999999999996</c:v>
                </c:pt>
                <c:pt idx="4754">
                  <c:v>98.337999999999994</c:v>
                </c:pt>
                <c:pt idx="4755">
                  <c:v>98.281999999999996</c:v>
                </c:pt>
                <c:pt idx="4756">
                  <c:v>98.212999999999994</c:v>
                </c:pt>
                <c:pt idx="4757">
                  <c:v>98.144000000000005</c:v>
                </c:pt>
                <c:pt idx="4758">
                  <c:v>98.066999999999993</c:v>
                </c:pt>
                <c:pt idx="4759">
                  <c:v>97.992999999999995</c:v>
                </c:pt>
                <c:pt idx="4760">
                  <c:v>97.92</c:v>
                </c:pt>
                <c:pt idx="4761">
                  <c:v>97.856999999999999</c:v>
                </c:pt>
                <c:pt idx="4762">
                  <c:v>97.784000000000006</c:v>
                </c:pt>
                <c:pt idx="4763">
                  <c:v>97.718000000000004</c:v>
                </c:pt>
                <c:pt idx="4764">
                  <c:v>97.661000000000001</c:v>
                </c:pt>
                <c:pt idx="4765">
                  <c:v>97.6</c:v>
                </c:pt>
                <c:pt idx="4766">
                  <c:v>97.546000000000006</c:v>
                </c:pt>
                <c:pt idx="4767">
                  <c:v>97.492999999999995</c:v>
                </c:pt>
                <c:pt idx="4768">
                  <c:v>97.448999999999998</c:v>
                </c:pt>
                <c:pt idx="4769">
                  <c:v>97.421999999999997</c:v>
                </c:pt>
                <c:pt idx="4770">
                  <c:v>97.406999999999996</c:v>
                </c:pt>
                <c:pt idx="4771">
                  <c:v>97.391000000000005</c:v>
                </c:pt>
                <c:pt idx="4772">
                  <c:v>97.37</c:v>
                </c:pt>
                <c:pt idx="4773">
                  <c:v>97.356999999999999</c:v>
                </c:pt>
                <c:pt idx="4774">
                  <c:v>97.361000000000004</c:v>
                </c:pt>
                <c:pt idx="4775">
                  <c:v>97.352999999999994</c:v>
                </c:pt>
                <c:pt idx="4776">
                  <c:v>97.337999999999994</c:v>
                </c:pt>
                <c:pt idx="4777">
                  <c:v>97.334999999999994</c:v>
                </c:pt>
                <c:pt idx="4778">
                  <c:v>97.334999999999994</c:v>
                </c:pt>
                <c:pt idx="4779">
                  <c:v>97.337000000000003</c:v>
                </c:pt>
                <c:pt idx="4780">
                  <c:v>97.343999999999994</c:v>
                </c:pt>
                <c:pt idx="4781">
                  <c:v>97.355000000000004</c:v>
                </c:pt>
                <c:pt idx="4782">
                  <c:v>97.373000000000005</c:v>
                </c:pt>
                <c:pt idx="4783">
                  <c:v>97.408000000000001</c:v>
                </c:pt>
                <c:pt idx="4784">
                  <c:v>97.454999999999998</c:v>
                </c:pt>
                <c:pt idx="4785">
                  <c:v>97.513999999999996</c:v>
                </c:pt>
                <c:pt idx="4786">
                  <c:v>97.588999999999999</c:v>
                </c:pt>
                <c:pt idx="4787">
                  <c:v>97.682000000000002</c:v>
                </c:pt>
                <c:pt idx="4788">
                  <c:v>97.778000000000006</c:v>
                </c:pt>
                <c:pt idx="4789">
                  <c:v>97.888000000000005</c:v>
                </c:pt>
                <c:pt idx="4790">
                  <c:v>98.007999999999996</c:v>
                </c:pt>
                <c:pt idx="4791">
                  <c:v>98.132000000000005</c:v>
                </c:pt>
                <c:pt idx="4792">
                  <c:v>98.266999999999996</c:v>
                </c:pt>
                <c:pt idx="4793">
                  <c:v>98.397000000000006</c:v>
                </c:pt>
                <c:pt idx="4794">
                  <c:v>98.507999999999996</c:v>
                </c:pt>
                <c:pt idx="4795">
                  <c:v>98.594999999999999</c:v>
                </c:pt>
                <c:pt idx="4796">
                  <c:v>98.665999999999997</c:v>
                </c:pt>
                <c:pt idx="4797">
                  <c:v>98.727000000000004</c:v>
                </c:pt>
                <c:pt idx="4798">
                  <c:v>98.775999999999996</c:v>
                </c:pt>
                <c:pt idx="4799">
                  <c:v>98.808999999999997</c:v>
                </c:pt>
                <c:pt idx="4800">
                  <c:v>98.817999999999998</c:v>
                </c:pt>
                <c:pt idx="4801">
                  <c:v>98.793000000000006</c:v>
                </c:pt>
                <c:pt idx="4802">
                  <c:v>98.741</c:v>
                </c:pt>
                <c:pt idx="4803">
                  <c:v>98.671000000000006</c:v>
                </c:pt>
                <c:pt idx="4804">
                  <c:v>98.564999999999998</c:v>
                </c:pt>
                <c:pt idx="4805">
                  <c:v>98.442999999999998</c:v>
                </c:pt>
                <c:pt idx="4806">
                  <c:v>98.320999999999998</c:v>
                </c:pt>
                <c:pt idx="4807">
                  <c:v>98.171999999999997</c:v>
                </c:pt>
                <c:pt idx="4808">
                  <c:v>98.013999999999996</c:v>
                </c:pt>
                <c:pt idx="4809">
                  <c:v>97.867999999999995</c:v>
                </c:pt>
                <c:pt idx="4810">
                  <c:v>97.734999999999999</c:v>
                </c:pt>
                <c:pt idx="4811">
                  <c:v>97.608000000000004</c:v>
                </c:pt>
                <c:pt idx="4812">
                  <c:v>97.474999999999994</c:v>
                </c:pt>
                <c:pt idx="4813">
                  <c:v>97.35</c:v>
                </c:pt>
                <c:pt idx="4814">
                  <c:v>97.238</c:v>
                </c:pt>
                <c:pt idx="4815">
                  <c:v>97.155000000000001</c:v>
                </c:pt>
                <c:pt idx="4816">
                  <c:v>97.078000000000003</c:v>
                </c:pt>
                <c:pt idx="4817">
                  <c:v>97.006</c:v>
                </c:pt>
                <c:pt idx="4818">
                  <c:v>96.953999999999994</c:v>
                </c:pt>
                <c:pt idx="4819">
                  <c:v>96.915000000000006</c:v>
                </c:pt>
                <c:pt idx="4820">
                  <c:v>96.882000000000005</c:v>
                </c:pt>
                <c:pt idx="4821">
                  <c:v>96.852999999999994</c:v>
                </c:pt>
                <c:pt idx="4822">
                  <c:v>96.835999999999999</c:v>
                </c:pt>
                <c:pt idx="4823">
                  <c:v>96.823999999999998</c:v>
                </c:pt>
                <c:pt idx="4824">
                  <c:v>96.820999999999998</c:v>
                </c:pt>
                <c:pt idx="4825">
                  <c:v>96.82</c:v>
                </c:pt>
                <c:pt idx="4826">
                  <c:v>96.823999999999998</c:v>
                </c:pt>
                <c:pt idx="4827">
                  <c:v>96.837999999999994</c:v>
                </c:pt>
                <c:pt idx="4828">
                  <c:v>96.856999999999999</c:v>
                </c:pt>
                <c:pt idx="4829">
                  <c:v>96.873999999999995</c:v>
                </c:pt>
                <c:pt idx="4830">
                  <c:v>96.893000000000001</c:v>
                </c:pt>
                <c:pt idx="4831">
                  <c:v>96.914000000000001</c:v>
                </c:pt>
                <c:pt idx="4832">
                  <c:v>96.941000000000003</c:v>
                </c:pt>
                <c:pt idx="4833">
                  <c:v>96.966999999999999</c:v>
                </c:pt>
                <c:pt idx="4834">
                  <c:v>96.986999999999995</c:v>
                </c:pt>
                <c:pt idx="4835">
                  <c:v>97.001000000000005</c:v>
                </c:pt>
                <c:pt idx="4836">
                  <c:v>97.027000000000001</c:v>
                </c:pt>
                <c:pt idx="4837">
                  <c:v>97.046000000000006</c:v>
                </c:pt>
                <c:pt idx="4838">
                  <c:v>97.048000000000002</c:v>
                </c:pt>
                <c:pt idx="4839">
                  <c:v>97.061999999999998</c:v>
                </c:pt>
                <c:pt idx="4840">
                  <c:v>97.081999999999994</c:v>
                </c:pt>
                <c:pt idx="4841">
                  <c:v>97.096999999999994</c:v>
                </c:pt>
                <c:pt idx="4842">
                  <c:v>97.11</c:v>
                </c:pt>
                <c:pt idx="4843">
                  <c:v>97.134</c:v>
                </c:pt>
                <c:pt idx="4844">
                  <c:v>97.171999999999997</c:v>
                </c:pt>
                <c:pt idx="4845">
                  <c:v>97.212999999999994</c:v>
                </c:pt>
                <c:pt idx="4846">
                  <c:v>97.254999999999995</c:v>
                </c:pt>
                <c:pt idx="4847">
                  <c:v>97.292000000000002</c:v>
                </c:pt>
                <c:pt idx="4848">
                  <c:v>97.32</c:v>
                </c:pt>
                <c:pt idx="4849">
                  <c:v>97.340999999999994</c:v>
                </c:pt>
                <c:pt idx="4850">
                  <c:v>97.347999999999999</c:v>
                </c:pt>
                <c:pt idx="4851">
                  <c:v>97.344999999999999</c:v>
                </c:pt>
                <c:pt idx="4852">
                  <c:v>97.331999999999994</c:v>
                </c:pt>
                <c:pt idx="4853">
                  <c:v>97.305999999999997</c:v>
                </c:pt>
                <c:pt idx="4854">
                  <c:v>97.275000000000006</c:v>
                </c:pt>
                <c:pt idx="4855">
                  <c:v>97.242000000000004</c:v>
                </c:pt>
                <c:pt idx="4856">
                  <c:v>97.215000000000003</c:v>
                </c:pt>
                <c:pt idx="4857">
                  <c:v>97.197999999999993</c:v>
                </c:pt>
                <c:pt idx="4858">
                  <c:v>97.186999999999998</c:v>
                </c:pt>
                <c:pt idx="4859">
                  <c:v>97.180999999999997</c:v>
                </c:pt>
                <c:pt idx="4860">
                  <c:v>97.188999999999993</c:v>
                </c:pt>
                <c:pt idx="4861">
                  <c:v>97.206000000000003</c:v>
                </c:pt>
                <c:pt idx="4862">
                  <c:v>97.228999999999999</c:v>
                </c:pt>
                <c:pt idx="4863">
                  <c:v>97.260999999999996</c:v>
                </c:pt>
                <c:pt idx="4864">
                  <c:v>97.292000000000002</c:v>
                </c:pt>
                <c:pt idx="4865">
                  <c:v>97.332999999999998</c:v>
                </c:pt>
                <c:pt idx="4866">
                  <c:v>97.381</c:v>
                </c:pt>
                <c:pt idx="4867">
                  <c:v>97.453999999999994</c:v>
                </c:pt>
                <c:pt idx="4868">
                  <c:v>97.540999999999997</c:v>
                </c:pt>
                <c:pt idx="4869">
                  <c:v>97.647999999999996</c:v>
                </c:pt>
                <c:pt idx="4870">
                  <c:v>97.774000000000001</c:v>
                </c:pt>
                <c:pt idx="4871">
                  <c:v>97.911000000000001</c:v>
                </c:pt>
                <c:pt idx="4872">
                  <c:v>98.046000000000006</c:v>
                </c:pt>
                <c:pt idx="4873">
                  <c:v>98.177000000000007</c:v>
                </c:pt>
                <c:pt idx="4874">
                  <c:v>98.317999999999998</c:v>
                </c:pt>
                <c:pt idx="4875">
                  <c:v>98.459000000000003</c:v>
                </c:pt>
                <c:pt idx="4876">
                  <c:v>98.606999999999999</c:v>
                </c:pt>
                <c:pt idx="4877">
                  <c:v>98.751000000000005</c:v>
                </c:pt>
                <c:pt idx="4878">
                  <c:v>98.885000000000005</c:v>
                </c:pt>
                <c:pt idx="4879">
                  <c:v>99.025000000000006</c:v>
                </c:pt>
                <c:pt idx="4880">
                  <c:v>99.168999999999997</c:v>
                </c:pt>
                <c:pt idx="4881">
                  <c:v>99.32</c:v>
                </c:pt>
                <c:pt idx="4882">
                  <c:v>99.492000000000004</c:v>
                </c:pt>
                <c:pt idx="4883">
                  <c:v>99.683000000000007</c:v>
                </c:pt>
                <c:pt idx="4884">
                  <c:v>99.885000000000005</c:v>
                </c:pt>
                <c:pt idx="4885">
                  <c:v>100.09</c:v>
                </c:pt>
                <c:pt idx="4886">
                  <c:v>100.31</c:v>
                </c:pt>
                <c:pt idx="4887">
                  <c:v>100.54</c:v>
                </c:pt>
                <c:pt idx="4888">
                  <c:v>100.78</c:v>
                </c:pt>
                <c:pt idx="4889">
                  <c:v>101</c:v>
                </c:pt>
                <c:pt idx="4890">
                  <c:v>101.21</c:v>
                </c:pt>
                <c:pt idx="4891">
                  <c:v>101.42</c:v>
                </c:pt>
                <c:pt idx="4892">
                  <c:v>101.61</c:v>
                </c:pt>
                <c:pt idx="4893">
                  <c:v>101.82</c:v>
                </c:pt>
                <c:pt idx="4894">
                  <c:v>102.04</c:v>
                </c:pt>
                <c:pt idx="4895">
                  <c:v>102.26</c:v>
                </c:pt>
                <c:pt idx="4896">
                  <c:v>102.49</c:v>
                </c:pt>
                <c:pt idx="4897">
                  <c:v>102.71</c:v>
                </c:pt>
                <c:pt idx="4898">
                  <c:v>102.94</c:v>
                </c:pt>
                <c:pt idx="4899">
                  <c:v>103.15</c:v>
                </c:pt>
                <c:pt idx="4900">
                  <c:v>103.35</c:v>
                </c:pt>
                <c:pt idx="4901">
                  <c:v>103.56</c:v>
                </c:pt>
                <c:pt idx="4902">
                  <c:v>103.75</c:v>
                </c:pt>
                <c:pt idx="4903">
                  <c:v>103.95</c:v>
                </c:pt>
                <c:pt idx="4904">
                  <c:v>104.14</c:v>
                </c:pt>
                <c:pt idx="4905">
                  <c:v>104.32</c:v>
                </c:pt>
                <c:pt idx="4906">
                  <c:v>104.5</c:v>
                </c:pt>
                <c:pt idx="4907">
                  <c:v>104.7</c:v>
                </c:pt>
                <c:pt idx="4908">
                  <c:v>104.91</c:v>
                </c:pt>
                <c:pt idx="4909">
                  <c:v>105.13</c:v>
                </c:pt>
                <c:pt idx="4910">
                  <c:v>105.36</c:v>
                </c:pt>
                <c:pt idx="4911">
                  <c:v>105.59</c:v>
                </c:pt>
                <c:pt idx="4912">
                  <c:v>105.81</c:v>
                </c:pt>
                <c:pt idx="4913">
                  <c:v>106.05</c:v>
                </c:pt>
                <c:pt idx="4914">
                  <c:v>106.29</c:v>
                </c:pt>
                <c:pt idx="4915">
                  <c:v>106.52</c:v>
                </c:pt>
                <c:pt idx="4916">
                  <c:v>106.73</c:v>
                </c:pt>
                <c:pt idx="4917">
                  <c:v>106.95</c:v>
                </c:pt>
                <c:pt idx="4918">
                  <c:v>107.17</c:v>
                </c:pt>
                <c:pt idx="4919">
                  <c:v>107.39</c:v>
                </c:pt>
                <c:pt idx="4920">
                  <c:v>107.58</c:v>
                </c:pt>
                <c:pt idx="4921">
                  <c:v>107.75</c:v>
                </c:pt>
                <c:pt idx="4922">
                  <c:v>107.93</c:v>
                </c:pt>
                <c:pt idx="4923">
                  <c:v>108.09</c:v>
                </c:pt>
                <c:pt idx="4924">
                  <c:v>108.24</c:v>
                </c:pt>
                <c:pt idx="4925">
                  <c:v>108.37</c:v>
                </c:pt>
                <c:pt idx="4926">
                  <c:v>108.5</c:v>
                </c:pt>
                <c:pt idx="4927">
                  <c:v>108.62</c:v>
                </c:pt>
                <c:pt idx="4928">
                  <c:v>108.72</c:v>
                </c:pt>
                <c:pt idx="4929">
                  <c:v>108.81</c:v>
                </c:pt>
                <c:pt idx="4930">
                  <c:v>108.91</c:v>
                </c:pt>
                <c:pt idx="4931">
                  <c:v>108.98</c:v>
                </c:pt>
                <c:pt idx="4932">
                  <c:v>109.03</c:v>
                </c:pt>
                <c:pt idx="4933">
                  <c:v>109.09</c:v>
                </c:pt>
                <c:pt idx="4934">
                  <c:v>109.14</c:v>
                </c:pt>
                <c:pt idx="4935">
                  <c:v>109.18</c:v>
                </c:pt>
                <c:pt idx="4936">
                  <c:v>109.2</c:v>
                </c:pt>
                <c:pt idx="4937">
                  <c:v>109.21</c:v>
                </c:pt>
                <c:pt idx="4938">
                  <c:v>109.21</c:v>
                </c:pt>
                <c:pt idx="4939">
                  <c:v>109.22</c:v>
                </c:pt>
                <c:pt idx="4940">
                  <c:v>109.21</c:v>
                </c:pt>
                <c:pt idx="4941">
                  <c:v>109.2</c:v>
                </c:pt>
                <c:pt idx="4942">
                  <c:v>109.2</c:v>
                </c:pt>
                <c:pt idx="4943">
                  <c:v>109.19</c:v>
                </c:pt>
                <c:pt idx="4944">
                  <c:v>109.19</c:v>
                </c:pt>
                <c:pt idx="4945">
                  <c:v>109.18</c:v>
                </c:pt>
                <c:pt idx="4946">
                  <c:v>109.17</c:v>
                </c:pt>
                <c:pt idx="4947">
                  <c:v>109.15</c:v>
                </c:pt>
                <c:pt idx="4948">
                  <c:v>109.15</c:v>
                </c:pt>
                <c:pt idx="4949">
                  <c:v>109.16</c:v>
                </c:pt>
                <c:pt idx="4950">
                  <c:v>109.18</c:v>
                </c:pt>
                <c:pt idx="4951">
                  <c:v>109.21</c:v>
                </c:pt>
                <c:pt idx="4952">
                  <c:v>109.26</c:v>
                </c:pt>
                <c:pt idx="4953">
                  <c:v>109.3</c:v>
                </c:pt>
                <c:pt idx="4954">
                  <c:v>109.35</c:v>
                </c:pt>
                <c:pt idx="4955">
                  <c:v>109.4</c:v>
                </c:pt>
                <c:pt idx="4956">
                  <c:v>109.45</c:v>
                </c:pt>
                <c:pt idx="4957">
                  <c:v>109.5</c:v>
                </c:pt>
                <c:pt idx="4958">
                  <c:v>109.55</c:v>
                </c:pt>
                <c:pt idx="4959">
                  <c:v>109.58</c:v>
                </c:pt>
                <c:pt idx="4960">
                  <c:v>109.61</c:v>
                </c:pt>
                <c:pt idx="4961">
                  <c:v>109.62</c:v>
                </c:pt>
                <c:pt idx="4962">
                  <c:v>109.62</c:v>
                </c:pt>
                <c:pt idx="4963">
                  <c:v>109.62</c:v>
                </c:pt>
                <c:pt idx="4964">
                  <c:v>109.58</c:v>
                </c:pt>
                <c:pt idx="4965">
                  <c:v>109.54</c:v>
                </c:pt>
                <c:pt idx="4966">
                  <c:v>109.49</c:v>
                </c:pt>
                <c:pt idx="4967">
                  <c:v>109.44</c:v>
                </c:pt>
                <c:pt idx="4968">
                  <c:v>109.38</c:v>
                </c:pt>
                <c:pt idx="4969">
                  <c:v>109.32</c:v>
                </c:pt>
                <c:pt idx="4970">
                  <c:v>109.26</c:v>
                </c:pt>
                <c:pt idx="4971">
                  <c:v>109.2</c:v>
                </c:pt>
                <c:pt idx="4972">
                  <c:v>109.14</c:v>
                </c:pt>
                <c:pt idx="4973">
                  <c:v>109.08</c:v>
                </c:pt>
                <c:pt idx="4974">
                  <c:v>109.01</c:v>
                </c:pt>
                <c:pt idx="4975">
                  <c:v>108.95</c:v>
                </c:pt>
                <c:pt idx="4976">
                  <c:v>108.91</c:v>
                </c:pt>
                <c:pt idx="4977">
                  <c:v>108.86</c:v>
                </c:pt>
                <c:pt idx="4978">
                  <c:v>108.82</c:v>
                </c:pt>
                <c:pt idx="4979">
                  <c:v>108.78</c:v>
                </c:pt>
                <c:pt idx="4980">
                  <c:v>108.74</c:v>
                </c:pt>
                <c:pt idx="4981">
                  <c:v>108.69</c:v>
                </c:pt>
                <c:pt idx="4982">
                  <c:v>108.63</c:v>
                </c:pt>
                <c:pt idx="4983">
                  <c:v>108.57</c:v>
                </c:pt>
                <c:pt idx="4984">
                  <c:v>108.5</c:v>
                </c:pt>
                <c:pt idx="4985">
                  <c:v>108.42</c:v>
                </c:pt>
                <c:pt idx="4986">
                  <c:v>108.36</c:v>
                </c:pt>
                <c:pt idx="4987">
                  <c:v>108.29</c:v>
                </c:pt>
                <c:pt idx="4988">
                  <c:v>108.24</c:v>
                </c:pt>
                <c:pt idx="4989">
                  <c:v>108.19</c:v>
                </c:pt>
                <c:pt idx="4990">
                  <c:v>108.13</c:v>
                </c:pt>
                <c:pt idx="4991">
                  <c:v>108.07</c:v>
                </c:pt>
                <c:pt idx="4992">
                  <c:v>108.01</c:v>
                </c:pt>
                <c:pt idx="4993">
                  <c:v>107.95</c:v>
                </c:pt>
                <c:pt idx="4994">
                  <c:v>107.89</c:v>
                </c:pt>
                <c:pt idx="4995">
                  <c:v>107.84</c:v>
                </c:pt>
                <c:pt idx="4996">
                  <c:v>107.8</c:v>
                </c:pt>
                <c:pt idx="4997">
                  <c:v>107.79</c:v>
                </c:pt>
                <c:pt idx="4998">
                  <c:v>107.8</c:v>
                </c:pt>
                <c:pt idx="4999">
                  <c:v>107.82</c:v>
                </c:pt>
                <c:pt idx="5000">
                  <c:v>107.85</c:v>
                </c:pt>
                <c:pt idx="5001">
                  <c:v>107.91</c:v>
                </c:pt>
                <c:pt idx="5002">
                  <c:v>107.97</c:v>
                </c:pt>
                <c:pt idx="5003">
                  <c:v>108.03</c:v>
                </c:pt>
                <c:pt idx="5004">
                  <c:v>108.09</c:v>
                </c:pt>
                <c:pt idx="5005">
                  <c:v>108.16</c:v>
                </c:pt>
                <c:pt idx="5006">
                  <c:v>108.22</c:v>
                </c:pt>
                <c:pt idx="5007">
                  <c:v>108.28</c:v>
                </c:pt>
                <c:pt idx="5008">
                  <c:v>108.34</c:v>
                </c:pt>
                <c:pt idx="5009">
                  <c:v>108.42</c:v>
                </c:pt>
                <c:pt idx="5010">
                  <c:v>108.49</c:v>
                </c:pt>
                <c:pt idx="5011">
                  <c:v>108.54</c:v>
                </c:pt>
                <c:pt idx="5012">
                  <c:v>108.57</c:v>
                </c:pt>
                <c:pt idx="5013">
                  <c:v>108.6</c:v>
                </c:pt>
                <c:pt idx="5014">
                  <c:v>108.62</c:v>
                </c:pt>
                <c:pt idx="5015">
                  <c:v>108.6</c:v>
                </c:pt>
                <c:pt idx="5016">
                  <c:v>108.56</c:v>
                </c:pt>
                <c:pt idx="5017">
                  <c:v>108.5</c:v>
                </c:pt>
                <c:pt idx="5018">
                  <c:v>108.41</c:v>
                </c:pt>
                <c:pt idx="5019">
                  <c:v>108.32</c:v>
                </c:pt>
                <c:pt idx="5020">
                  <c:v>108.23</c:v>
                </c:pt>
                <c:pt idx="5021">
                  <c:v>108.14</c:v>
                </c:pt>
                <c:pt idx="5022">
                  <c:v>108.05</c:v>
                </c:pt>
                <c:pt idx="5023">
                  <c:v>107.97</c:v>
                </c:pt>
                <c:pt idx="5024">
                  <c:v>107.9</c:v>
                </c:pt>
                <c:pt idx="5025">
                  <c:v>107.82</c:v>
                </c:pt>
                <c:pt idx="5026">
                  <c:v>107.75</c:v>
                </c:pt>
                <c:pt idx="5027">
                  <c:v>107.68</c:v>
                </c:pt>
                <c:pt idx="5028">
                  <c:v>107.62</c:v>
                </c:pt>
                <c:pt idx="5029">
                  <c:v>107.57</c:v>
                </c:pt>
                <c:pt idx="5030">
                  <c:v>107.54</c:v>
                </c:pt>
                <c:pt idx="5031">
                  <c:v>107.52</c:v>
                </c:pt>
                <c:pt idx="5032">
                  <c:v>107.5</c:v>
                </c:pt>
                <c:pt idx="5033">
                  <c:v>107.47</c:v>
                </c:pt>
                <c:pt idx="5034">
                  <c:v>107.44</c:v>
                </c:pt>
                <c:pt idx="5035">
                  <c:v>107.4</c:v>
                </c:pt>
                <c:pt idx="5036">
                  <c:v>107.34</c:v>
                </c:pt>
                <c:pt idx="5037">
                  <c:v>107.28</c:v>
                </c:pt>
                <c:pt idx="5038">
                  <c:v>107.21</c:v>
                </c:pt>
                <c:pt idx="5039">
                  <c:v>107.13</c:v>
                </c:pt>
                <c:pt idx="5040">
                  <c:v>107.05</c:v>
                </c:pt>
                <c:pt idx="5041">
                  <c:v>106.98</c:v>
                </c:pt>
                <c:pt idx="5042">
                  <c:v>106.89</c:v>
                </c:pt>
                <c:pt idx="5043">
                  <c:v>106.81</c:v>
                </c:pt>
                <c:pt idx="5044">
                  <c:v>106.73</c:v>
                </c:pt>
                <c:pt idx="5045">
                  <c:v>106.67</c:v>
                </c:pt>
                <c:pt idx="5046">
                  <c:v>106.62</c:v>
                </c:pt>
                <c:pt idx="5047">
                  <c:v>106.57</c:v>
                </c:pt>
                <c:pt idx="5048">
                  <c:v>106.54</c:v>
                </c:pt>
                <c:pt idx="5049">
                  <c:v>106.52</c:v>
                </c:pt>
                <c:pt idx="5050">
                  <c:v>106.52</c:v>
                </c:pt>
                <c:pt idx="5051">
                  <c:v>106.53</c:v>
                </c:pt>
                <c:pt idx="5052">
                  <c:v>106.57</c:v>
                </c:pt>
                <c:pt idx="5053">
                  <c:v>106.62</c:v>
                </c:pt>
                <c:pt idx="5054">
                  <c:v>106.69</c:v>
                </c:pt>
                <c:pt idx="5055">
                  <c:v>106.75</c:v>
                </c:pt>
                <c:pt idx="5056">
                  <c:v>106.8</c:v>
                </c:pt>
                <c:pt idx="5057">
                  <c:v>106.84</c:v>
                </c:pt>
                <c:pt idx="5058">
                  <c:v>106.88</c:v>
                </c:pt>
                <c:pt idx="5059">
                  <c:v>106.92</c:v>
                </c:pt>
                <c:pt idx="5060">
                  <c:v>106.94</c:v>
                </c:pt>
                <c:pt idx="5061">
                  <c:v>106.97</c:v>
                </c:pt>
                <c:pt idx="5062">
                  <c:v>106.99</c:v>
                </c:pt>
                <c:pt idx="5063">
                  <c:v>107</c:v>
                </c:pt>
                <c:pt idx="5064">
                  <c:v>107</c:v>
                </c:pt>
                <c:pt idx="5065">
                  <c:v>107.01</c:v>
                </c:pt>
                <c:pt idx="5066">
                  <c:v>107</c:v>
                </c:pt>
                <c:pt idx="5067">
                  <c:v>106.99</c:v>
                </c:pt>
                <c:pt idx="5068">
                  <c:v>107</c:v>
                </c:pt>
                <c:pt idx="5069">
                  <c:v>107.01</c:v>
                </c:pt>
                <c:pt idx="5070">
                  <c:v>107.03</c:v>
                </c:pt>
                <c:pt idx="5071">
                  <c:v>107.07</c:v>
                </c:pt>
                <c:pt idx="5072">
                  <c:v>107.11</c:v>
                </c:pt>
                <c:pt idx="5073">
                  <c:v>107.16</c:v>
                </c:pt>
                <c:pt idx="5074">
                  <c:v>107.2</c:v>
                </c:pt>
                <c:pt idx="5075">
                  <c:v>107.25</c:v>
                </c:pt>
                <c:pt idx="5076">
                  <c:v>107.3</c:v>
                </c:pt>
                <c:pt idx="5077">
                  <c:v>107.35</c:v>
                </c:pt>
                <c:pt idx="5078">
                  <c:v>107.39</c:v>
                </c:pt>
                <c:pt idx="5079">
                  <c:v>107.45</c:v>
                </c:pt>
                <c:pt idx="5080">
                  <c:v>107.49</c:v>
                </c:pt>
                <c:pt idx="5081">
                  <c:v>107.53</c:v>
                </c:pt>
                <c:pt idx="5082">
                  <c:v>107.55</c:v>
                </c:pt>
                <c:pt idx="5083">
                  <c:v>107.54</c:v>
                </c:pt>
                <c:pt idx="5084">
                  <c:v>107.51</c:v>
                </c:pt>
                <c:pt idx="5085">
                  <c:v>107.47</c:v>
                </c:pt>
                <c:pt idx="5086">
                  <c:v>107.42</c:v>
                </c:pt>
                <c:pt idx="5087">
                  <c:v>107.36</c:v>
                </c:pt>
                <c:pt idx="5088">
                  <c:v>107.29</c:v>
                </c:pt>
                <c:pt idx="5089">
                  <c:v>107.23</c:v>
                </c:pt>
                <c:pt idx="5090">
                  <c:v>107.16</c:v>
                </c:pt>
                <c:pt idx="5091">
                  <c:v>107.09</c:v>
                </c:pt>
                <c:pt idx="5092">
                  <c:v>107.02</c:v>
                </c:pt>
                <c:pt idx="5093">
                  <c:v>106.95</c:v>
                </c:pt>
                <c:pt idx="5094">
                  <c:v>106.89</c:v>
                </c:pt>
                <c:pt idx="5095">
                  <c:v>106.85</c:v>
                </c:pt>
                <c:pt idx="5096">
                  <c:v>106.82</c:v>
                </c:pt>
                <c:pt idx="5097">
                  <c:v>106.8</c:v>
                </c:pt>
                <c:pt idx="5098">
                  <c:v>106.82</c:v>
                </c:pt>
                <c:pt idx="5099">
                  <c:v>106.85</c:v>
                </c:pt>
                <c:pt idx="5100">
                  <c:v>106.89</c:v>
                </c:pt>
                <c:pt idx="5101">
                  <c:v>106.95</c:v>
                </c:pt>
                <c:pt idx="5102">
                  <c:v>107.02</c:v>
                </c:pt>
                <c:pt idx="5103">
                  <c:v>107.11</c:v>
                </c:pt>
                <c:pt idx="5104">
                  <c:v>107.21</c:v>
                </c:pt>
                <c:pt idx="5105">
                  <c:v>107.32</c:v>
                </c:pt>
                <c:pt idx="5106">
                  <c:v>107.45</c:v>
                </c:pt>
                <c:pt idx="5107">
                  <c:v>107.59</c:v>
                </c:pt>
                <c:pt idx="5108">
                  <c:v>107.73</c:v>
                </c:pt>
                <c:pt idx="5109">
                  <c:v>107.87</c:v>
                </c:pt>
                <c:pt idx="5110">
                  <c:v>108.03</c:v>
                </c:pt>
                <c:pt idx="5111">
                  <c:v>108.19</c:v>
                </c:pt>
                <c:pt idx="5112">
                  <c:v>108.35</c:v>
                </c:pt>
                <c:pt idx="5113">
                  <c:v>108.48</c:v>
                </c:pt>
                <c:pt idx="5114">
                  <c:v>108.61</c:v>
                </c:pt>
                <c:pt idx="5115">
                  <c:v>108.72</c:v>
                </c:pt>
                <c:pt idx="5116">
                  <c:v>108.83</c:v>
                </c:pt>
                <c:pt idx="5117">
                  <c:v>108.92</c:v>
                </c:pt>
                <c:pt idx="5118">
                  <c:v>108.99</c:v>
                </c:pt>
                <c:pt idx="5119">
                  <c:v>109.05</c:v>
                </c:pt>
                <c:pt idx="5120">
                  <c:v>109.11</c:v>
                </c:pt>
                <c:pt idx="5121">
                  <c:v>109.15</c:v>
                </c:pt>
                <c:pt idx="5122">
                  <c:v>109.18</c:v>
                </c:pt>
                <c:pt idx="5123">
                  <c:v>109.2</c:v>
                </c:pt>
                <c:pt idx="5124">
                  <c:v>109.21</c:v>
                </c:pt>
                <c:pt idx="5125">
                  <c:v>109.22</c:v>
                </c:pt>
                <c:pt idx="5126">
                  <c:v>109.22</c:v>
                </c:pt>
                <c:pt idx="5127">
                  <c:v>109.21</c:v>
                </c:pt>
                <c:pt idx="5128">
                  <c:v>109.19</c:v>
                </c:pt>
                <c:pt idx="5129">
                  <c:v>109.18</c:v>
                </c:pt>
                <c:pt idx="5130">
                  <c:v>109.15</c:v>
                </c:pt>
                <c:pt idx="5131">
                  <c:v>109.12</c:v>
                </c:pt>
                <c:pt idx="5132">
                  <c:v>109.1</c:v>
                </c:pt>
                <c:pt idx="5133">
                  <c:v>109.06</c:v>
                </c:pt>
                <c:pt idx="5134">
                  <c:v>109.03</c:v>
                </c:pt>
                <c:pt idx="5135">
                  <c:v>109.01</c:v>
                </c:pt>
                <c:pt idx="5136">
                  <c:v>108.98</c:v>
                </c:pt>
                <c:pt idx="5137">
                  <c:v>108.95</c:v>
                </c:pt>
                <c:pt idx="5138">
                  <c:v>108.92</c:v>
                </c:pt>
                <c:pt idx="5139">
                  <c:v>108.89</c:v>
                </c:pt>
                <c:pt idx="5140">
                  <c:v>108.87</c:v>
                </c:pt>
                <c:pt idx="5141">
                  <c:v>108.86</c:v>
                </c:pt>
                <c:pt idx="5142">
                  <c:v>108.85</c:v>
                </c:pt>
                <c:pt idx="5143">
                  <c:v>108.85</c:v>
                </c:pt>
                <c:pt idx="5144">
                  <c:v>108.84</c:v>
                </c:pt>
                <c:pt idx="5145">
                  <c:v>108.83</c:v>
                </c:pt>
                <c:pt idx="5146">
                  <c:v>108.81</c:v>
                </c:pt>
                <c:pt idx="5147">
                  <c:v>108.79</c:v>
                </c:pt>
                <c:pt idx="5148">
                  <c:v>108.76</c:v>
                </c:pt>
                <c:pt idx="5149">
                  <c:v>108.73</c:v>
                </c:pt>
                <c:pt idx="5150">
                  <c:v>108.71</c:v>
                </c:pt>
                <c:pt idx="5151">
                  <c:v>108.68</c:v>
                </c:pt>
                <c:pt idx="5152">
                  <c:v>108.65</c:v>
                </c:pt>
                <c:pt idx="5153">
                  <c:v>108.62</c:v>
                </c:pt>
                <c:pt idx="5154">
                  <c:v>108.61</c:v>
                </c:pt>
                <c:pt idx="5155">
                  <c:v>108.59</c:v>
                </c:pt>
                <c:pt idx="5156">
                  <c:v>108.59</c:v>
                </c:pt>
                <c:pt idx="5157">
                  <c:v>108.6</c:v>
                </c:pt>
                <c:pt idx="5158">
                  <c:v>108.61</c:v>
                </c:pt>
                <c:pt idx="5159">
                  <c:v>108.63</c:v>
                </c:pt>
                <c:pt idx="5160">
                  <c:v>108.65</c:v>
                </c:pt>
                <c:pt idx="5161">
                  <c:v>108.67</c:v>
                </c:pt>
                <c:pt idx="5162">
                  <c:v>108.7</c:v>
                </c:pt>
                <c:pt idx="5163">
                  <c:v>108.74</c:v>
                </c:pt>
                <c:pt idx="5164">
                  <c:v>108.78</c:v>
                </c:pt>
                <c:pt idx="5165">
                  <c:v>108.82</c:v>
                </c:pt>
                <c:pt idx="5166">
                  <c:v>108.88</c:v>
                </c:pt>
                <c:pt idx="5167">
                  <c:v>108.94</c:v>
                </c:pt>
                <c:pt idx="5168">
                  <c:v>109.01</c:v>
                </c:pt>
                <c:pt idx="5169">
                  <c:v>109.08</c:v>
                </c:pt>
                <c:pt idx="5170">
                  <c:v>109.15</c:v>
                </c:pt>
                <c:pt idx="5171">
                  <c:v>109.23</c:v>
                </c:pt>
                <c:pt idx="5172">
                  <c:v>109.3</c:v>
                </c:pt>
                <c:pt idx="5173">
                  <c:v>109.37</c:v>
                </c:pt>
                <c:pt idx="5174">
                  <c:v>109.41</c:v>
                </c:pt>
                <c:pt idx="5175">
                  <c:v>109.46</c:v>
                </c:pt>
                <c:pt idx="5176">
                  <c:v>109.49</c:v>
                </c:pt>
                <c:pt idx="5177">
                  <c:v>109.52</c:v>
                </c:pt>
                <c:pt idx="5178">
                  <c:v>109.54</c:v>
                </c:pt>
                <c:pt idx="5179">
                  <c:v>109.56</c:v>
                </c:pt>
                <c:pt idx="5180">
                  <c:v>109.61</c:v>
                </c:pt>
                <c:pt idx="5181">
                  <c:v>109.66</c:v>
                </c:pt>
                <c:pt idx="5182">
                  <c:v>109.73</c:v>
                </c:pt>
                <c:pt idx="5183">
                  <c:v>109.81</c:v>
                </c:pt>
                <c:pt idx="5184">
                  <c:v>109.9</c:v>
                </c:pt>
                <c:pt idx="5185">
                  <c:v>110.01</c:v>
                </c:pt>
                <c:pt idx="5186">
                  <c:v>110.14</c:v>
                </c:pt>
                <c:pt idx="5187">
                  <c:v>110.26</c:v>
                </c:pt>
                <c:pt idx="5188">
                  <c:v>110.37</c:v>
                </c:pt>
                <c:pt idx="5189">
                  <c:v>110.49</c:v>
                </c:pt>
                <c:pt idx="5190">
                  <c:v>110.6</c:v>
                </c:pt>
                <c:pt idx="5191">
                  <c:v>110.72</c:v>
                </c:pt>
                <c:pt idx="5192">
                  <c:v>110.84</c:v>
                </c:pt>
                <c:pt idx="5193">
                  <c:v>110.96</c:v>
                </c:pt>
                <c:pt idx="5194">
                  <c:v>111.06</c:v>
                </c:pt>
                <c:pt idx="5195">
                  <c:v>111.17</c:v>
                </c:pt>
                <c:pt idx="5196">
                  <c:v>111.27</c:v>
                </c:pt>
                <c:pt idx="5197">
                  <c:v>111.38</c:v>
                </c:pt>
                <c:pt idx="5198">
                  <c:v>111.49</c:v>
                </c:pt>
                <c:pt idx="5199">
                  <c:v>111.6</c:v>
                </c:pt>
                <c:pt idx="5200">
                  <c:v>111.7</c:v>
                </c:pt>
                <c:pt idx="5201">
                  <c:v>111.79</c:v>
                </c:pt>
                <c:pt idx="5202">
                  <c:v>111.89</c:v>
                </c:pt>
                <c:pt idx="5203">
                  <c:v>111.97</c:v>
                </c:pt>
                <c:pt idx="5204">
                  <c:v>112.06</c:v>
                </c:pt>
                <c:pt idx="5205">
                  <c:v>112.14</c:v>
                </c:pt>
                <c:pt idx="5206">
                  <c:v>112.18</c:v>
                </c:pt>
                <c:pt idx="5207">
                  <c:v>112.22</c:v>
                </c:pt>
                <c:pt idx="5208">
                  <c:v>112.26</c:v>
                </c:pt>
                <c:pt idx="5209">
                  <c:v>112.29</c:v>
                </c:pt>
                <c:pt idx="5210">
                  <c:v>112.34</c:v>
                </c:pt>
                <c:pt idx="5211">
                  <c:v>112.39</c:v>
                </c:pt>
                <c:pt idx="5212">
                  <c:v>112.43</c:v>
                </c:pt>
                <c:pt idx="5213">
                  <c:v>112.45</c:v>
                </c:pt>
                <c:pt idx="5214">
                  <c:v>112.47</c:v>
                </c:pt>
                <c:pt idx="5215">
                  <c:v>112.48</c:v>
                </c:pt>
                <c:pt idx="5216">
                  <c:v>112.51</c:v>
                </c:pt>
                <c:pt idx="5217">
                  <c:v>112.53</c:v>
                </c:pt>
                <c:pt idx="5218">
                  <c:v>112.56</c:v>
                </c:pt>
                <c:pt idx="5219">
                  <c:v>112.58</c:v>
                </c:pt>
                <c:pt idx="5220">
                  <c:v>112.61</c:v>
                </c:pt>
                <c:pt idx="5221">
                  <c:v>112.64</c:v>
                </c:pt>
                <c:pt idx="5222">
                  <c:v>112.68</c:v>
                </c:pt>
                <c:pt idx="5223">
                  <c:v>112.73</c:v>
                </c:pt>
                <c:pt idx="5224">
                  <c:v>112.76</c:v>
                </c:pt>
                <c:pt idx="5225">
                  <c:v>112.8</c:v>
                </c:pt>
                <c:pt idx="5226">
                  <c:v>112.85</c:v>
                </c:pt>
                <c:pt idx="5227">
                  <c:v>112.9</c:v>
                </c:pt>
                <c:pt idx="5228">
                  <c:v>112.96</c:v>
                </c:pt>
                <c:pt idx="5229">
                  <c:v>113.01</c:v>
                </c:pt>
                <c:pt idx="5230">
                  <c:v>113.06</c:v>
                </c:pt>
                <c:pt idx="5231">
                  <c:v>113.12</c:v>
                </c:pt>
                <c:pt idx="5232">
                  <c:v>113.16</c:v>
                </c:pt>
                <c:pt idx="5233">
                  <c:v>113.19</c:v>
                </c:pt>
                <c:pt idx="5234">
                  <c:v>113.23</c:v>
                </c:pt>
                <c:pt idx="5235">
                  <c:v>113.29</c:v>
                </c:pt>
                <c:pt idx="5236">
                  <c:v>113.34</c:v>
                </c:pt>
                <c:pt idx="5237">
                  <c:v>113.38</c:v>
                </c:pt>
                <c:pt idx="5238">
                  <c:v>113.43</c:v>
                </c:pt>
                <c:pt idx="5239">
                  <c:v>113.47</c:v>
                </c:pt>
                <c:pt idx="5240">
                  <c:v>113.51</c:v>
                </c:pt>
                <c:pt idx="5241">
                  <c:v>113.56</c:v>
                </c:pt>
                <c:pt idx="5242">
                  <c:v>113.63</c:v>
                </c:pt>
                <c:pt idx="5243">
                  <c:v>113.69</c:v>
                </c:pt>
                <c:pt idx="5244">
                  <c:v>113.75</c:v>
                </c:pt>
                <c:pt idx="5245">
                  <c:v>113.8</c:v>
                </c:pt>
                <c:pt idx="5246">
                  <c:v>113.84</c:v>
                </c:pt>
                <c:pt idx="5247">
                  <c:v>113.87</c:v>
                </c:pt>
                <c:pt idx="5248">
                  <c:v>113.91</c:v>
                </c:pt>
                <c:pt idx="5249">
                  <c:v>113.94</c:v>
                </c:pt>
                <c:pt idx="5250">
                  <c:v>113.96</c:v>
                </c:pt>
                <c:pt idx="5251">
                  <c:v>113.98</c:v>
                </c:pt>
                <c:pt idx="5252">
                  <c:v>114.01</c:v>
                </c:pt>
                <c:pt idx="5253">
                  <c:v>114.03</c:v>
                </c:pt>
                <c:pt idx="5254">
                  <c:v>114.05</c:v>
                </c:pt>
                <c:pt idx="5255">
                  <c:v>114.06</c:v>
                </c:pt>
                <c:pt idx="5256">
                  <c:v>114.06</c:v>
                </c:pt>
                <c:pt idx="5257">
                  <c:v>114.05</c:v>
                </c:pt>
                <c:pt idx="5258">
                  <c:v>114.04</c:v>
                </c:pt>
                <c:pt idx="5259">
                  <c:v>114.03</c:v>
                </c:pt>
                <c:pt idx="5260">
                  <c:v>114</c:v>
                </c:pt>
                <c:pt idx="5261">
                  <c:v>113.96</c:v>
                </c:pt>
                <c:pt idx="5262">
                  <c:v>113.93</c:v>
                </c:pt>
                <c:pt idx="5263">
                  <c:v>113.89</c:v>
                </c:pt>
                <c:pt idx="5264">
                  <c:v>113.85</c:v>
                </c:pt>
                <c:pt idx="5265">
                  <c:v>113.83</c:v>
                </c:pt>
                <c:pt idx="5266">
                  <c:v>113.82</c:v>
                </c:pt>
                <c:pt idx="5267">
                  <c:v>113.81</c:v>
                </c:pt>
                <c:pt idx="5268">
                  <c:v>113.8</c:v>
                </c:pt>
                <c:pt idx="5269">
                  <c:v>113.78</c:v>
                </c:pt>
                <c:pt idx="5270">
                  <c:v>113.76</c:v>
                </c:pt>
                <c:pt idx="5271">
                  <c:v>113.74</c:v>
                </c:pt>
                <c:pt idx="5272">
                  <c:v>113.73</c:v>
                </c:pt>
                <c:pt idx="5273">
                  <c:v>113.73</c:v>
                </c:pt>
                <c:pt idx="5274">
                  <c:v>113.74</c:v>
                </c:pt>
                <c:pt idx="5275">
                  <c:v>113.77</c:v>
                </c:pt>
                <c:pt idx="5276">
                  <c:v>113.81</c:v>
                </c:pt>
                <c:pt idx="5277">
                  <c:v>113.86</c:v>
                </c:pt>
                <c:pt idx="5278">
                  <c:v>113.91</c:v>
                </c:pt>
                <c:pt idx="5279">
                  <c:v>113.94</c:v>
                </c:pt>
                <c:pt idx="5280">
                  <c:v>113.96</c:v>
                </c:pt>
                <c:pt idx="5281">
                  <c:v>113.97</c:v>
                </c:pt>
                <c:pt idx="5282">
                  <c:v>113.98</c:v>
                </c:pt>
                <c:pt idx="5283">
                  <c:v>113.97</c:v>
                </c:pt>
                <c:pt idx="5284">
                  <c:v>113.97</c:v>
                </c:pt>
                <c:pt idx="5285">
                  <c:v>113.96</c:v>
                </c:pt>
                <c:pt idx="5286">
                  <c:v>113.94</c:v>
                </c:pt>
                <c:pt idx="5287">
                  <c:v>113.93</c:v>
                </c:pt>
                <c:pt idx="5288">
                  <c:v>113.93</c:v>
                </c:pt>
                <c:pt idx="5289">
                  <c:v>113.94</c:v>
                </c:pt>
                <c:pt idx="5290">
                  <c:v>113.95</c:v>
                </c:pt>
                <c:pt idx="5291">
                  <c:v>113.94</c:v>
                </c:pt>
                <c:pt idx="5292">
                  <c:v>113.91</c:v>
                </c:pt>
                <c:pt idx="5293">
                  <c:v>113.87</c:v>
                </c:pt>
                <c:pt idx="5294">
                  <c:v>113.79</c:v>
                </c:pt>
                <c:pt idx="5295">
                  <c:v>113.69</c:v>
                </c:pt>
                <c:pt idx="5296">
                  <c:v>113.57</c:v>
                </c:pt>
                <c:pt idx="5297">
                  <c:v>113.44</c:v>
                </c:pt>
                <c:pt idx="5298">
                  <c:v>113.31</c:v>
                </c:pt>
                <c:pt idx="5299">
                  <c:v>113.18</c:v>
                </c:pt>
                <c:pt idx="5300">
                  <c:v>113.06</c:v>
                </c:pt>
                <c:pt idx="5301">
                  <c:v>112.95</c:v>
                </c:pt>
                <c:pt idx="5302">
                  <c:v>112.84</c:v>
                </c:pt>
                <c:pt idx="5303">
                  <c:v>112.72</c:v>
                </c:pt>
                <c:pt idx="5304">
                  <c:v>112.61</c:v>
                </c:pt>
                <c:pt idx="5305">
                  <c:v>112.49</c:v>
                </c:pt>
                <c:pt idx="5306">
                  <c:v>112.37</c:v>
                </c:pt>
                <c:pt idx="5307">
                  <c:v>112.26</c:v>
                </c:pt>
                <c:pt idx="5308">
                  <c:v>112.15</c:v>
                </c:pt>
                <c:pt idx="5309">
                  <c:v>112.06</c:v>
                </c:pt>
                <c:pt idx="5310">
                  <c:v>112</c:v>
                </c:pt>
                <c:pt idx="5311">
                  <c:v>111.95</c:v>
                </c:pt>
                <c:pt idx="5312">
                  <c:v>111.91</c:v>
                </c:pt>
                <c:pt idx="5313">
                  <c:v>111.9</c:v>
                </c:pt>
                <c:pt idx="5314">
                  <c:v>111.9</c:v>
                </c:pt>
                <c:pt idx="5315">
                  <c:v>111.92</c:v>
                </c:pt>
                <c:pt idx="5316">
                  <c:v>111.95</c:v>
                </c:pt>
                <c:pt idx="5317">
                  <c:v>112</c:v>
                </c:pt>
                <c:pt idx="5318">
                  <c:v>112.06</c:v>
                </c:pt>
                <c:pt idx="5319">
                  <c:v>112.12</c:v>
                </c:pt>
                <c:pt idx="5320">
                  <c:v>112.19</c:v>
                </c:pt>
                <c:pt idx="5321">
                  <c:v>112.26</c:v>
                </c:pt>
                <c:pt idx="5322">
                  <c:v>112.33</c:v>
                </c:pt>
                <c:pt idx="5323">
                  <c:v>112.4</c:v>
                </c:pt>
                <c:pt idx="5324">
                  <c:v>112.48</c:v>
                </c:pt>
                <c:pt idx="5325">
                  <c:v>112.56</c:v>
                </c:pt>
                <c:pt idx="5326">
                  <c:v>112.63</c:v>
                </c:pt>
                <c:pt idx="5327">
                  <c:v>112.7</c:v>
                </c:pt>
                <c:pt idx="5328">
                  <c:v>112.79</c:v>
                </c:pt>
                <c:pt idx="5329">
                  <c:v>112.88</c:v>
                </c:pt>
                <c:pt idx="5330">
                  <c:v>112.95</c:v>
                </c:pt>
                <c:pt idx="5331">
                  <c:v>113.04</c:v>
                </c:pt>
                <c:pt idx="5332">
                  <c:v>113.12</c:v>
                </c:pt>
                <c:pt idx="5333">
                  <c:v>113.19</c:v>
                </c:pt>
                <c:pt idx="5334">
                  <c:v>113.26</c:v>
                </c:pt>
                <c:pt idx="5335">
                  <c:v>113.31</c:v>
                </c:pt>
                <c:pt idx="5336">
                  <c:v>113.36</c:v>
                </c:pt>
                <c:pt idx="5337">
                  <c:v>113.4</c:v>
                </c:pt>
                <c:pt idx="5338">
                  <c:v>113.43</c:v>
                </c:pt>
                <c:pt idx="5339">
                  <c:v>113.45</c:v>
                </c:pt>
                <c:pt idx="5340">
                  <c:v>113.47</c:v>
                </c:pt>
                <c:pt idx="5341">
                  <c:v>113.48</c:v>
                </c:pt>
                <c:pt idx="5342">
                  <c:v>113.49</c:v>
                </c:pt>
                <c:pt idx="5343">
                  <c:v>113.5</c:v>
                </c:pt>
                <c:pt idx="5344">
                  <c:v>113.5</c:v>
                </c:pt>
                <c:pt idx="5345">
                  <c:v>113.51</c:v>
                </c:pt>
                <c:pt idx="5346">
                  <c:v>113.52</c:v>
                </c:pt>
                <c:pt idx="5347">
                  <c:v>113.53</c:v>
                </c:pt>
                <c:pt idx="5348">
                  <c:v>113.54</c:v>
                </c:pt>
                <c:pt idx="5349">
                  <c:v>113.55</c:v>
                </c:pt>
                <c:pt idx="5350">
                  <c:v>113.55</c:v>
                </c:pt>
                <c:pt idx="5351">
                  <c:v>113.56</c:v>
                </c:pt>
                <c:pt idx="5352">
                  <c:v>113.58</c:v>
                </c:pt>
                <c:pt idx="5353">
                  <c:v>113.59</c:v>
                </c:pt>
                <c:pt idx="5354">
                  <c:v>113.61</c:v>
                </c:pt>
                <c:pt idx="5355">
                  <c:v>113.64</c:v>
                </c:pt>
                <c:pt idx="5356">
                  <c:v>113.67</c:v>
                </c:pt>
                <c:pt idx="5357">
                  <c:v>113.7</c:v>
                </c:pt>
                <c:pt idx="5358">
                  <c:v>113.73</c:v>
                </c:pt>
                <c:pt idx="5359">
                  <c:v>113.76</c:v>
                </c:pt>
                <c:pt idx="5360">
                  <c:v>113.77</c:v>
                </c:pt>
                <c:pt idx="5361">
                  <c:v>113.78</c:v>
                </c:pt>
                <c:pt idx="5362">
                  <c:v>113.79</c:v>
                </c:pt>
                <c:pt idx="5363">
                  <c:v>113.8</c:v>
                </c:pt>
                <c:pt idx="5364">
                  <c:v>113.81</c:v>
                </c:pt>
                <c:pt idx="5365">
                  <c:v>113.82</c:v>
                </c:pt>
                <c:pt idx="5366">
                  <c:v>113.84</c:v>
                </c:pt>
                <c:pt idx="5367">
                  <c:v>113.88</c:v>
                </c:pt>
                <c:pt idx="5368">
                  <c:v>113.92</c:v>
                </c:pt>
                <c:pt idx="5369">
                  <c:v>113.96</c:v>
                </c:pt>
                <c:pt idx="5370">
                  <c:v>114.02</c:v>
                </c:pt>
                <c:pt idx="5371">
                  <c:v>114.08</c:v>
                </c:pt>
                <c:pt idx="5372">
                  <c:v>114.15</c:v>
                </c:pt>
                <c:pt idx="5373">
                  <c:v>114.21</c:v>
                </c:pt>
                <c:pt idx="5374">
                  <c:v>114.27</c:v>
                </c:pt>
                <c:pt idx="5375">
                  <c:v>114.34</c:v>
                </c:pt>
                <c:pt idx="5376">
                  <c:v>114.41</c:v>
                </c:pt>
                <c:pt idx="5377">
                  <c:v>114.49</c:v>
                </c:pt>
                <c:pt idx="5378">
                  <c:v>114.57</c:v>
                </c:pt>
                <c:pt idx="5379">
                  <c:v>114.64</c:v>
                </c:pt>
                <c:pt idx="5380">
                  <c:v>114.71</c:v>
                </c:pt>
                <c:pt idx="5381">
                  <c:v>114.77</c:v>
                </c:pt>
                <c:pt idx="5382">
                  <c:v>114.83</c:v>
                </c:pt>
                <c:pt idx="5383">
                  <c:v>114.88</c:v>
                </c:pt>
                <c:pt idx="5384">
                  <c:v>114.92</c:v>
                </c:pt>
                <c:pt idx="5385">
                  <c:v>114.94</c:v>
                </c:pt>
                <c:pt idx="5386">
                  <c:v>114.95</c:v>
                </c:pt>
                <c:pt idx="5387">
                  <c:v>114.95</c:v>
                </c:pt>
                <c:pt idx="5388">
                  <c:v>114.92</c:v>
                </c:pt>
                <c:pt idx="5389">
                  <c:v>114.87</c:v>
                </c:pt>
                <c:pt idx="5390">
                  <c:v>114.81</c:v>
                </c:pt>
                <c:pt idx="5391">
                  <c:v>114.75</c:v>
                </c:pt>
                <c:pt idx="5392">
                  <c:v>114.67</c:v>
                </c:pt>
                <c:pt idx="5393">
                  <c:v>114.59</c:v>
                </c:pt>
                <c:pt idx="5394">
                  <c:v>114.51</c:v>
                </c:pt>
                <c:pt idx="5395">
                  <c:v>114.43</c:v>
                </c:pt>
                <c:pt idx="5396">
                  <c:v>114.34</c:v>
                </c:pt>
                <c:pt idx="5397">
                  <c:v>114.24</c:v>
                </c:pt>
                <c:pt idx="5398">
                  <c:v>114.13</c:v>
                </c:pt>
                <c:pt idx="5399">
                  <c:v>114.03</c:v>
                </c:pt>
                <c:pt idx="5400">
                  <c:v>113.92</c:v>
                </c:pt>
                <c:pt idx="5401">
                  <c:v>113.82</c:v>
                </c:pt>
                <c:pt idx="5402">
                  <c:v>113.72</c:v>
                </c:pt>
                <c:pt idx="5403">
                  <c:v>113.63</c:v>
                </c:pt>
                <c:pt idx="5404">
                  <c:v>113.55</c:v>
                </c:pt>
                <c:pt idx="5405">
                  <c:v>113.48</c:v>
                </c:pt>
                <c:pt idx="5406">
                  <c:v>113.42</c:v>
                </c:pt>
                <c:pt idx="5407">
                  <c:v>113.37</c:v>
                </c:pt>
                <c:pt idx="5408">
                  <c:v>113.34</c:v>
                </c:pt>
                <c:pt idx="5409">
                  <c:v>113.32</c:v>
                </c:pt>
                <c:pt idx="5410">
                  <c:v>113.32</c:v>
                </c:pt>
                <c:pt idx="5411">
                  <c:v>113.34</c:v>
                </c:pt>
                <c:pt idx="5412">
                  <c:v>113.37</c:v>
                </c:pt>
                <c:pt idx="5413">
                  <c:v>113.41</c:v>
                </c:pt>
                <c:pt idx="5414">
                  <c:v>113.44</c:v>
                </c:pt>
                <c:pt idx="5415">
                  <c:v>113.49</c:v>
                </c:pt>
                <c:pt idx="5416">
                  <c:v>113.55</c:v>
                </c:pt>
                <c:pt idx="5417">
                  <c:v>113.61</c:v>
                </c:pt>
                <c:pt idx="5418">
                  <c:v>113.67</c:v>
                </c:pt>
                <c:pt idx="5419">
                  <c:v>113.73</c:v>
                </c:pt>
                <c:pt idx="5420">
                  <c:v>113.78</c:v>
                </c:pt>
                <c:pt idx="5421">
                  <c:v>113.84</c:v>
                </c:pt>
                <c:pt idx="5422">
                  <c:v>113.88</c:v>
                </c:pt>
                <c:pt idx="5423">
                  <c:v>113.92</c:v>
                </c:pt>
                <c:pt idx="5424">
                  <c:v>113.94</c:v>
                </c:pt>
                <c:pt idx="5425">
                  <c:v>113.94</c:v>
                </c:pt>
                <c:pt idx="5426">
                  <c:v>113.92</c:v>
                </c:pt>
                <c:pt idx="5427">
                  <c:v>113.89</c:v>
                </c:pt>
                <c:pt idx="5428">
                  <c:v>113.84</c:v>
                </c:pt>
                <c:pt idx="5429">
                  <c:v>113.77</c:v>
                </c:pt>
                <c:pt idx="5430">
                  <c:v>113.68</c:v>
                </c:pt>
                <c:pt idx="5431">
                  <c:v>113.58</c:v>
                </c:pt>
                <c:pt idx="5432">
                  <c:v>113.48</c:v>
                </c:pt>
                <c:pt idx="5433">
                  <c:v>113.38</c:v>
                </c:pt>
                <c:pt idx="5434">
                  <c:v>113.27</c:v>
                </c:pt>
                <c:pt idx="5435">
                  <c:v>113.18</c:v>
                </c:pt>
                <c:pt idx="5436">
                  <c:v>113.11</c:v>
                </c:pt>
                <c:pt idx="5437">
                  <c:v>113.06</c:v>
                </c:pt>
                <c:pt idx="5438">
                  <c:v>113.05</c:v>
                </c:pt>
                <c:pt idx="5439">
                  <c:v>113.04</c:v>
                </c:pt>
                <c:pt idx="5440">
                  <c:v>113.06</c:v>
                </c:pt>
                <c:pt idx="5441">
                  <c:v>113.08</c:v>
                </c:pt>
                <c:pt idx="5442">
                  <c:v>113.11</c:v>
                </c:pt>
                <c:pt idx="5443">
                  <c:v>113.12</c:v>
                </c:pt>
                <c:pt idx="5444">
                  <c:v>113.14</c:v>
                </c:pt>
                <c:pt idx="5445">
                  <c:v>113.16</c:v>
                </c:pt>
                <c:pt idx="5446">
                  <c:v>113.18</c:v>
                </c:pt>
                <c:pt idx="5447">
                  <c:v>113.21</c:v>
                </c:pt>
                <c:pt idx="5448">
                  <c:v>113.25</c:v>
                </c:pt>
                <c:pt idx="5449">
                  <c:v>113.28</c:v>
                </c:pt>
                <c:pt idx="5450">
                  <c:v>113.3</c:v>
                </c:pt>
                <c:pt idx="5451">
                  <c:v>113.29</c:v>
                </c:pt>
                <c:pt idx="5452">
                  <c:v>113.27</c:v>
                </c:pt>
                <c:pt idx="5453">
                  <c:v>113.22</c:v>
                </c:pt>
                <c:pt idx="5454">
                  <c:v>113.17</c:v>
                </c:pt>
                <c:pt idx="5455">
                  <c:v>113.13</c:v>
                </c:pt>
                <c:pt idx="5456">
                  <c:v>113.09</c:v>
                </c:pt>
                <c:pt idx="5457">
                  <c:v>113.05</c:v>
                </c:pt>
                <c:pt idx="5458">
                  <c:v>113.02</c:v>
                </c:pt>
                <c:pt idx="5459">
                  <c:v>112.98</c:v>
                </c:pt>
                <c:pt idx="5460">
                  <c:v>112.94</c:v>
                </c:pt>
                <c:pt idx="5461">
                  <c:v>112.9</c:v>
                </c:pt>
                <c:pt idx="5462">
                  <c:v>112.87</c:v>
                </c:pt>
                <c:pt idx="5463">
                  <c:v>112.84</c:v>
                </c:pt>
                <c:pt idx="5464">
                  <c:v>112.84</c:v>
                </c:pt>
                <c:pt idx="5465">
                  <c:v>112.86</c:v>
                </c:pt>
                <c:pt idx="5466">
                  <c:v>112.9</c:v>
                </c:pt>
                <c:pt idx="5467">
                  <c:v>112.94</c:v>
                </c:pt>
                <c:pt idx="5468">
                  <c:v>113</c:v>
                </c:pt>
                <c:pt idx="5469">
                  <c:v>113.06</c:v>
                </c:pt>
                <c:pt idx="5470">
                  <c:v>113.12</c:v>
                </c:pt>
                <c:pt idx="5471">
                  <c:v>113.19</c:v>
                </c:pt>
                <c:pt idx="5472">
                  <c:v>113.26</c:v>
                </c:pt>
                <c:pt idx="5473">
                  <c:v>113.31</c:v>
                </c:pt>
                <c:pt idx="5474">
                  <c:v>113.38</c:v>
                </c:pt>
                <c:pt idx="5475">
                  <c:v>113.44</c:v>
                </c:pt>
                <c:pt idx="5476">
                  <c:v>113.5</c:v>
                </c:pt>
                <c:pt idx="5477">
                  <c:v>113.54</c:v>
                </c:pt>
                <c:pt idx="5478">
                  <c:v>113.57</c:v>
                </c:pt>
                <c:pt idx="5479">
                  <c:v>113.59</c:v>
                </c:pt>
                <c:pt idx="5480">
                  <c:v>113.6</c:v>
                </c:pt>
                <c:pt idx="5481">
                  <c:v>113.6</c:v>
                </c:pt>
                <c:pt idx="5482">
                  <c:v>113.57</c:v>
                </c:pt>
                <c:pt idx="5483">
                  <c:v>113.55</c:v>
                </c:pt>
                <c:pt idx="5484">
                  <c:v>113.52</c:v>
                </c:pt>
                <c:pt idx="5485">
                  <c:v>113.49</c:v>
                </c:pt>
                <c:pt idx="5486">
                  <c:v>113.45</c:v>
                </c:pt>
                <c:pt idx="5487">
                  <c:v>113.39</c:v>
                </c:pt>
                <c:pt idx="5488">
                  <c:v>113.33</c:v>
                </c:pt>
                <c:pt idx="5489">
                  <c:v>113.26</c:v>
                </c:pt>
                <c:pt idx="5490">
                  <c:v>113.18</c:v>
                </c:pt>
                <c:pt idx="5491">
                  <c:v>113.08</c:v>
                </c:pt>
                <c:pt idx="5492">
                  <c:v>112.99</c:v>
                </c:pt>
                <c:pt idx="5493">
                  <c:v>112.91</c:v>
                </c:pt>
                <c:pt idx="5494">
                  <c:v>112.86</c:v>
                </c:pt>
                <c:pt idx="5495">
                  <c:v>112.84</c:v>
                </c:pt>
                <c:pt idx="5496">
                  <c:v>112.84</c:v>
                </c:pt>
                <c:pt idx="5497">
                  <c:v>112.86</c:v>
                </c:pt>
                <c:pt idx="5498">
                  <c:v>112.88</c:v>
                </c:pt>
                <c:pt idx="5499">
                  <c:v>112.91</c:v>
                </c:pt>
                <c:pt idx="5500">
                  <c:v>112.93</c:v>
                </c:pt>
                <c:pt idx="5501">
                  <c:v>112.96</c:v>
                </c:pt>
                <c:pt idx="5502">
                  <c:v>112.98</c:v>
                </c:pt>
                <c:pt idx="5503">
                  <c:v>113.01</c:v>
                </c:pt>
                <c:pt idx="5504">
                  <c:v>113.02</c:v>
                </c:pt>
                <c:pt idx="5505">
                  <c:v>113.03</c:v>
                </c:pt>
                <c:pt idx="5506">
                  <c:v>113.03</c:v>
                </c:pt>
                <c:pt idx="5507">
                  <c:v>113.02</c:v>
                </c:pt>
                <c:pt idx="5508">
                  <c:v>113.01</c:v>
                </c:pt>
                <c:pt idx="5509">
                  <c:v>113</c:v>
                </c:pt>
                <c:pt idx="5510">
                  <c:v>112.99</c:v>
                </c:pt>
                <c:pt idx="5511">
                  <c:v>112.99</c:v>
                </c:pt>
                <c:pt idx="5512">
                  <c:v>113</c:v>
                </c:pt>
                <c:pt idx="5513">
                  <c:v>112.99</c:v>
                </c:pt>
                <c:pt idx="5514">
                  <c:v>112.98</c:v>
                </c:pt>
                <c:pt idx="5515">
                  <c:v>112.94</c:v>
                </c:pt>
                <c:pt idx="5516">
                  <c:v>112.9</c:v>
                </c:pt>
                <c:pt idx="5517">
                  <c:v>112.83</c:v>
                </c:pt>
                <c:pt idx="5518">
                  <c:v>112.73</c:v>
                </c:pt>
                <c:pt idx="5519">
                  <c:v>112.65</c:v>
                </c:pt>
                <c:pt idx="5520">
                  <c:v>112.55</c:v>
                </c:pt>
                <c:pt idx="5521">
                  <c:v>112.42</c:v>
                </c:pt>
                <c:pt idx="5522">
                  <c:v>112.28</c:v>
                </c:pt>
                <c:pt idx="5523">
                  <c:v>112.14</c:v>
                </c:pt>
                <c:pt idx="5524">
                  <c:v>111.99</c:v>
                </c:pt>
                <c:pt idx="5525">
                  <c:v>111.82</c:v>
                </c:pt>
                <c:pt idx="5526">
                  <c:v>111.65</c:v>
                </c:pt>
                <c:pt idx="5527">
                  <c:v>111.5</c:v>
                </c:pt>
                <c:pt idx="5528">
                  <c:v>111.41</c:v>
                </c:pt>
                <c:pt idx="5529">
                  <c:v>111.39</c:v>
                </c:pt>
                <c:pt idx="5530">
                  <c:v>111.41</c:v>
                </c:pt>
                <c:pt idx="5531">
                  <c:v>111.47</c:v>
                </c:pt>
                <c:pt idx="5532">
                  <c:v>111.57</c:v>
                </c:pt>
                <c:pt idx="5533">
                  <c:v>111.68</c:v>
                </c:pt>
                <c:pt idx="5534">
                  <c:v>111.8</c:v>
                </c:pt>
                <c:pt idx="5535">
                  <c:v>111.93</c:v>
                </c:pt>
                <c:pt idx="5536">
                  <c:v>112.1</c:v>
                </c:pt>
                <c:pt idx="5537">
                  <c:v>112.29</c:v>
                </c:pt>
                <c:pt idx="5538">
                  <c:v>112.49</c:v>
                </c:pt>
                <c:pt idx="5539">
                  <c:v>112.71</c:v>
                </c:pt>
                <c:pt idx="5540">
                  <c:v>112.94</c:v>
                </c:pt>
                <c:pt idx="5541">
                  <c:v>113.16</c:v>
                </c:pt>
                <c:pt idx="5542">
                  <c:v>113.38</c:v>
                </c:pt>
                <c:pt idx="5543">
                  <c:v>113.59</c:v>
                </c:pt>
                <c:pt idx="5544">
                  <c:v>113.8</c:v>
                </c:pt>
                <c:pt idx="5545">
                  <c:v>113.99</c:v>
                </c:pt>
                <c:pt idx="5546">
                  <c:v>114.17</c:v>
                </c:pt>
                <c:pt idx="5547">
                  <c:v>114.32</c:v>
                </c:pt>
                <c:pt idx="5548">
                  <c:v>114.45</c:v>
                </c:pt>
                <c:pt idx="5549">
                  <c:v>114.57</c:v>
                </c:pt>
                <c:pt idx="5550">
                  <c:v>114.65</c:v>
                </c:pt>
                <c:pt idx="5551">
                  <c:v>114.71</c:v>
                </c:pt>
                <c:pt idx="5552">
                  <c:v>114.77</c:v>
                </c:pt>
                <c:pt idx="5553">
                  <c:v>114.8</c:v>
                </c:pt>
                <c:pt idx="5554">
                  <c:v>114.8</c:v>
                </c:pt>
                <c:pt idx="5555">
                  <c:v>114.8</c:v>
                </c:pt>
                <c:pt idx="5556">
                  <c:v>114.78</c:v>
                </c:pt>
                <c:pt idx="5557">
                  <c:v>114.75</c:v>
                </c:pt>
                <c:pt idx="5558">
                  <c:v>114.72</c:v>
                </c:pt>
                <c:pt idx="5559">
                  <c:v>114.68</c:v>
                </c:pt>
                <c:pt idx="5560">
                  <c:v>114.66</c:v>
                </c:pt>
                <c:pt idx="5561">
                  <c:v>114.64</c:v>
                </c:pt>
                <c:pt idx="5562">
                  <c:v>114.62</c:v>
                </c:pt>
                <c:pt idx="5563">
                  <c:v>114.6</c:v>
                </c:pt>
                <c:pt idx="5564">
                  <c:v>114.58</c:v>
                </c:pt>
                <c:pt idx="5565">
                  <c:v>114.56</c:v>
                </c:pt>
                <c:pt idx="5566">
                  <c:v>114.55</c:v>
                </c:pt>
                <c:pt idx="5567">
                  <c:v>114.54</c:v>
                </c:pt>
                <c:pt idx="5568">
                  <c:v>114.53</c:v>
                </c:pt>
                <c:pt idx="5569">
                  <c:v>114.52</c:v>
                </c:pt>
                <c:pt idx="5570">
                  <c:v>114.51</c:v>
                </c:pt>
                <c:pt idx="5571">
                  <c:v>114.49</c:v>
                </c:pt>
                <c:pt idx="5572">
                  <c:v>114.47</c:v>
                </c:pt>
                <c:pt idx="5573">
                  <c:v>114.45</c:v>
                </c:pt>
                <c:pt idx="5574">
                  <c:v>114.42</c:v>
                </c:pt>
                <c:pt idx="5575">
                  <c:v>114.4</c:v>
                </c:pt>
                <c:pt idx="5576">
                  <c:v>114.37</c:v>
                </c:pt>
                <c:pt idx="5577">
                  <c:v>114.34</c:v>
                </c:pt>
                <c:pt idx="5578">
                  <c:v>114.32</c:v>
                </c:pt>
                <c:pt idx="5579">
                  <c:v>114.29</c:v>
                </c:pt>
                <c:pt idx="5580">
                  <c:v>114.25</c:v>
                </c:pt>
                <c:pt idx="5581">
                  <c:v>114.22</c:v>
                </c:pt>
                <c:pt idx="5582">
                  <c:v>114.17</c:v>
                </c:pt>
                <c:pt idx="5583">
                  <c:v>114.13</c:v>
                </c:pt>
                <c:pt idx="5584">
                  <c:v>114.08</c:v>
                </c:pt>
                <c:pt idx="5585">
                  <c:v>114.03</c:v>
                </c:pt>
                <c:pt idx="5586">
                  <c:v>113.97</c:v>
                </c:pt>
                <c:pt idx="5587">
                  <c:v>113.9</c:v>
                </c:pt>
                <c:pt idx="5588">
                  <c:v>113.83</c:v>
                </c:pt>
                <c:pt idx="5589">
                  <c:v>113.76</c:v>
                </c:pt>
                <c:pt idx="5590">
                  <c:v>113.69</c:v>
                </c:pt>
                <c:pt idx="5591">
                  <c:v>113.61</c:v>
                </c:pt>
                <c:pt idx="5592">
                  <c:v>113.53</c:v>
                </c:pt>
                <c:pt idx="5593">
                  <c:v>113.45</c:v>
                </c:pt>
                <c:pt idx="5594">
                  <c:v>113.39</c:v>
                </c:pt>
                <c:pt idx="5595">
                  <c:v>113.34</c:v>
                </c:pt>
                <c:pt idx="5596">
                  <c:v>113.3</c:v>
                </c:pt>
                <c:pt idx="5597">
                  <c:v>113.25</c:v>
                </c:pt>
                <c:pt idx="5598">
                  <c:v>113.22</c:v>
                </c:pt>
                <c:pt idx="5599">
                  <c:v>113.19</c:v>
                </c:pt>
                <c:pt idx="5600">
                  <c:v>113.18</c:v>
                </c:pt>
                <c:pt idx="5601">
                  <c:v>113.15</c:v>
                </c:pt>
                <c:pt idx="5602">
                  <c:v>113.11</c:v>
                </c:pt>
                <c:pt idx="5603">
                  <c:v>113.08</c:v>
                </c:pt>
                <c:pt idx="5604">
                  <c:v>113.03</c:v>
                </c:pt>
                <c:pt idx="5605">
                  <c:v>113</c:v>
                </c:pt>
                <c:pt idx="5606">
                  <c:v>112.97</c:v>
                </c:pt>
                <c:pt idx="5607">
                  <c:v>112.95</c:v>
                </c:pt>
                <c:pt idx="5608">
                  <c:v>112.93</c:v>
                </c:pt>
                <c:pt idx="5609">
                  <c:v>112.91</c:v>
                </c:pt>
                <c:pt idx="5610">
                  <c:v>112.92</c:v>
                </c:pt>
                <c:pt idx="5611">
                  <c:v>112.93</c:v>
                </c:pt>
                <c:pt idx="5612">
                  <c:v>112.94</c:v>
                </c:pt>
                <c:pt idx="5613">
                  <c:v>112.94</c:v>
                </c:pt>
                <c:pt idx="5614">
                  <c:v>112.96</c:v>
                </c:pt>
                <c:pt idx="5615">
                  <c:v>112.97</c:v>
                </c:pt>
                <c:pt idx="5616">
                  <c:v>112.97</c:v>
                </c:pt>
                <c:pt idx="5617">
                  <c:v>112.99</c:v>
                </c:pt>
                <c:pt idx="5618">
                  <c:v>112.99</c:v>
                </c:pt>
                <c:pt idx="5619">
                  <c:v>112.99</c:v>
                </c:pt>
                <c:pt idx="5620">
                  <c:v>112.99</c:v>
                </c:pt>
                <c:pt idx="5621">
                  <c:v>113</c:v>
                </c:pt>
                <c:pt idx="5622">
                  <c:v>113.02</c:v>
                </c:pt>
                <c:pt idx="5623">
                  <c:v>113.07</c:v>
                </c:pt>
                <c:pt idx="5624">
                  <c:v>113.14</c:v>
                </c:pt>
                <c:pt idx="5625">
                  <c:v>113.2</c:v>
                </c:pt>
                <c:pt idx="5626">
                  <c:v>113.26</c:v>
                </c:pt>
                <c:pt idx="5627">
                  <c:v>113.32</c:v>
                </c:pt>
                <c:pt idx="5628">
                  <c:v>113.37</c:v>
                </c:pt>
                <c:pt idx="5629">
                  <c:v>113.39</c:v>
                </c:pt>
                <c:pt idx="5630">
                  <c:v>113.39</c:v>
                </c:pt>
                <c:pt idx="5631">
                  <c:v>113.39</c:v>
                </c:pt>
                <c:pt idx="5632">
                  <c:v>113.38</c:v>
                </c:pt>
                <c:pt idx="5633">
                  <c:v>113.36</c:v>
                </c:pt>
                <c:pt idx="5634">
                  <c:v>113.35</c:v>
                </c:pt>
                <c:pt idx="5635">
                  <c:v>113.34</c:v>
                </c:pt>
                <c:pt idx="5636">
                  <c:v>113.33</c:v>
                </c:pt>
                <c:pt idx="5637">
                  <c:v>113.33</c:v>
                </c:pt>
                <c:pt idx="5638">
                  <c:v>113.34</c:v>
                </c:pt>
                <c:pt idx="5639">
                  <c:v>113.35</c:v>
                </c:pt>
                <c:pt idx="5640">
                  <c:v>113.37</c:v>
                </c:pt>
                <c:pt idx="5641">
                  <c:v>113.39</c:v>
                </c:pt>
                <c:pt idx="5642">
                  <c:v>113.41</c:v>
                </c:pt>
                <c:pt idx="5643">
                  <c:v>113.43</c:v>
                </c:pt>
                <c:pt idx="5644">
                  <c:v>113.44</c:v>
                </c:pt>
                <c:pt idx="5645">
                  <c:v>113.47</c:v>
                </c:pt>
                <c:pt idx="5646">
                  <c:v>113.5</c:v>
                </c:pt>
                <c:pt idx="5647">
                  <c:v>113.53</c:v>
                </c:pt>
                <c:pt idx="5648">
                  <c:v>113.56</c:v>
                </c:pt>
                <c:pt idx="5649">
                  <c:v>113.58</c:v>
                </c:pt>
                <c:pt idx="5650">
                  <c:v>113.6</c:v>
                </c:pt>
                <c:pt idx="5651">
                  <c:v>113.63</c:v>
                </c:pt>
                <c:pt idx="5652">
                  <c:v>113.64</c:v>
                </c:pt>
                <c:pt idx="5653">
                  <c:v>113.66</c:v>
                </c:pt>
                <c:pt idx="5654">
                  <c:v>113.67</c:v>
                </c:pt>
                <c:pt idx="5655">
                  <c:v>113.68</c:v>
                </c:pt>
                <c:pt idx="5656">
                  <c:v>113.68</c:v>
                </c:pt>
                <c:pt idx="5657">
                  <c:v>113.69</c:v>
                </c:pt>
                <c:pt idx="5658">
                  <c:v>113.69</c:v>
                </c:pt>
                <c:pt idx="5659">
                  <c:v>113.7</c:v>
                </c:pt>
                <c:pt idx="5660">
                  <c:v>113.69</c:v>
                </c:pt>
                <c:pt idx="5661">
                  <c:v>113.69</c:v>
                </c:pt>
                <c:pt idx="5662">
                  <c:v>113.69</c:v>
                </c:pt>
                <c:pt idx="5663">
                  <c:v>113.71</c:v>
                </c:pt>
                <c:pt idx="5664">
                  <c:v>113.76</c:v>
                </c:pt>
                <c:pt idx="5665">
                  <c:v>113.8</c:v>
                </c:pt>
                <c:pt idx="5666">
                  <c:v>113.84</c:v>
                </c:pt>
                <c:pt idx="5667">
                  <c:v>113.88</c:v>
                </c:pt>
                <c:pt idx="5668">
                  <c:v>113.91</c:v>
                </c:pt>
                <c:pt idx="5669">
                  <c:v>113.92</c:v>
                </c:pt>
                <c:pt idx="5670">
                  <c:v>113.91</c:v>
                </c:pt>
                <c:pt idx="5671">
                  <c:v>113.89</c:v>
                </c:pt>
                <c:pt idx="5672">
                  <c:v>113.86</c:v>
                </c:pt>
                <c:pt idx="5673">
                  <c:v>113.81</c:v>
                </c:pt>
                <c:pt idx="5674">
                  <c:v>113.76</c:v>
                </c:pt>
                <c:pt idx="5675">
                  <c:v>113.72</c:v>
                </c:pt>
                <c:pt idx="5676">
                  <c:v>113.69</c:v>
                </c:pt>
                <c:pt idx="5677">
                  <c:v>113.66</c:v>
                </c:pt>
                <c:pt idx="5678">
                  <c:v>113.64</c:v>
                </c:pt>
                <c:pt idx="5679">
                  <c:v>113.6</c:v>
                </c:pt>
                <c:pt idx="5680">
                  <c:v>113.57</c:v>
                </c:pt>
                <c:pt idx="5681">
                  <c:v>113.53</c:v>
                </c:pt>
                <c:pt idx="5682">
                  <c:v>113.49</c:v>
                </c:pt>
                <c:pt idx="5683">
                  <c:v>113.45</c:v>
                </c:pt>
                <c:pt idx="5684">
                  <c:v>113.42</c:v>
                </c:pt>
                <c:pt idx="5685">
                  <c:v>113.38</c:v>
                </c:pt>
                <c:pt idx="5686">
                  <c:v>113.35</c:v>
                </c:pt>
                <c:pt idx="5687">
                  <c:v>113.3</c:v>
                </c:pt>
                <c:pt idx="5688">
                  <c:v>113.26</c:v>
                </c:pt>
                <c:pt idx="5689">
                  <c:v>113.22</c:v>
                </c:pt>
                <c:pt idx="5690">
                  <c:v>113.16</c:v>
                </c:pt>
                <c:pt idx="5691">
                  <c:v>113.12</c:v>
                </c:pt>
                <c:pt idx="5692">
                  <c:v>113.1</c:v>
                </c:pt>
                <c:pt idx="5693">
                  <c:v>113.08</c:v>
                </c:pt>
                <c:pt idx="5694">
                  <c:v>113.06</c:v>
                </c:pt>
                <c:pt idx="5695">
                  <c:v>113.05</c:v>
                </c:pt>
                <c:pt idx="5696">
                  <c:v>113.03</c:v>
                </c:pt>
                <c:pt idx="5697">
                  <c:v>113</c:v>
                </c:pt>
                <c:pt idx="5698">
                  <c:v>112.99</c:v>
                </c:pt>
                <c:pt idx="5699">
                  <c:v>112.97</c:v>
                </c:pt>
                <c:pt idx="5700">
                  <c:v>112.97</c:v>
                </c:pt>
                <c:pt idx="5701">
                  <c:v>112.97</c:v>
                </c:pt>
                <c:pt idx="5702">
                  <c:v>112.96</c:v>
                </c:pt>
                <c:pt idx="5703">
                  <c:v>112.95</c:v>
                </c:pt>
                <c:pt idx="5704">
                  <c:v>112.93</c:v>
                </c:pt>
                <c:pt idx="5705">
                  <c:v>112.91</c:v>
                </c:pt>
                <c:pt idx="5706">
                  <c:v>112.89</c:v>
                </c:pt>
                <c:pt idx="5707">
                  <c:v>112.89</c:v>
                </c:pt>
                <c:pt idx="5708">
                  <c:v>112.89</c:v>
                </c:pt>
                <c:pt idx="5709">
                  <c:v>112.9</c:v>
                </c:pt>
                <c:pt idx="5710">
                  <c:v>112.91</c:v>
                </c:pt>
                <c:pt idx="5711">
                  <c:v>112.93</c:v>
                </c:pt>
                <c:pt idx="5712">
                  <c:v>112.97</c:v>
                </c:pt>
                <c:pt idx="5713">
                  <c:v>113.02</c:v>
                </c:pt>
                <c:pt idx="5714">
                  <c:v>113.07</c:v>
                </c:pt>
                <c:pt idx="5715">
                  <c:v>113.14</c:v>
                </c:pt>
                <c:pt idx="5716">
                  <c:v>113.21</c:v>
                </c:pt>
                <c:pt idx="5717">
                  <c:v>113.27</c:v>
                </c:pt>
                <c:pt idx="5718">
                  <c:v>113.33</c:v>
                </c:pt>
                <c:pt idx="5719">
                  <c:v>113.41</c:v>
                </c:pt>
                <c:pt idx="5720">
                  <c:v>113.48</c:v>
                </c:pt>
                <c:pt idx="5721">
                  <c:v>113.53</c:v>
                </c:pt>
                <c:pt idx="5722">
                  <c:v>113.59</c:v>
                </c:pt>
                <c:pt idx="5723">
                  <c:v>113.64</c:v>
                </c:pt>
                <c:pt idx="5724">
                  <c:v>113.69</c:v>
                </c:pt>
                <c:pt idx="5725">
                  <c:v>113.73</c:v>
                </c:pt>
                <c:pt idx="5726">
                  <c:v>113.77</c:v>
                </c:pt>
                <c:pt idx="5727">
                  <c:v>113.83</c:v>
                </c:pt>
                <c:pt idx="5728">
                  <c:v>113.89</c:v>
                </c:pt>
                <c:pt idx="5729">
                  <c:v>113.95</c:v>
                </c:pt>
                <c:pt idx="5730">
                  <c:v>114</c:v>
                </c:pt>
                <c:pt idx="5731">
                  <c:v>114.04</c:v>
                </c:pt>
                <c:pt idx="5732">
                  <c:v>114.07</c:v>
                </c:pt>
                <c:pt idx="5733">
                  <c:v>114.09</c:v>
                </c:pt>
                <c:pt idx="5734">
                  <c:v>114.09</c:v>
                </c:pt>
                <c:pt idx="5735">
                  <c:v>114.09</c:v>
                </c:pt>
                <c:pt idx="5736">
                  <c:v>114.07</c:v>
                </c:pt>
                <c:pt idx="5737">
                  <c:v>114.04</c:v>
                </c:pt>
                <c:pt idx="5738">
                  <c:v>113.99</c:v>
                </c:pt>
                <c:pt idx="5739">
                  <c:v>113.94</c:v>
                </c:pt>
                <c:pt idx="5740">
                  <c:v>113.86</c:v>
                </c:pt>
                <c:pt idx="5741">
                  <c:v>113.77</c:v>
                </c:pt>
                <c:pt idx="5742">
                  <c:v>113.67</c:v>
                </c:pt>
                <c:pt idx="5743">
                  <c:v>113.55</c:v>
                </c:pt>
                <c:pt idx="5744">
                  <c:v>113.43</c:v>
                </c:pt>
                <c:pt idx="5745">
                  <c:v>113.31</c:v>
                </c:pt>
                <c:pt idx="5746">
                  <c:v>113.2</c:v>
                </c:pt>
                <c:pt idx="5747">
                  <c:v>113.1</c:v>
                </c:pt>
                <c:pt idx="5748">
                  <c:v>113.02</c:v>
                </c:pt>
                <c:pt idx="5749">
                  <c:v>112.96</c:v>
                </c:pt>
                <c:pt idx="5750">
                  <c:v>112.93</c:v>
                </c:pt>
                <c:pt idx="5751">
                  <c:v>112.92</c:v>
                </c:pt>
                <c:pt idx="5752">
                  <c:v>112.93</c:v>
                </c:pt>
                <c:pt idx="5753">
                  <c:v>112.96</c:v>
                </c:pt>
                <c:pt idx="5754">
                  <c:v>113</c:v>
                </c:pt>
                <c:pt idx="5755">
                  <c:v>113.05</c:v>
                </c:pt>
                <c:pt idx="5756">
                  <c:v>113.12</c:v>
                </c:pt>
                <c:pt idx="5757">
                  <c:v>113.2</c:v>
                </c:pt>
                <c:pt idx="5758">
                  <c:v>113.29</c:v>
                </c:pt>
                <c:pt idx="5759">
                  <c:v>113.4</c:v>
                </c:pt>
                <c:pt idx="5760">
                  <c:v>113.53</c:v>
                </c:pt>
                <c:pt idx="5761">
                  <c:v>113.66</c:v>
                </c:pt>
                <c:pt idx="5762">
                  <c:v>113.79</c:v>
                </c:pt>
                <c:pt idx="5763">
                  <c:v>113.93</c:v>
                </c:pt>
                <c:pt idx="5764">
                  <c:v>114.08</c:v>
                </c:pt>
                <c:pt idx="5765">
                  <c:v>114.23</c:v>
                </c:pt>
                <c:pt idx="5766">
                  <c:v>114.38</c:v>
                </c:pt>
                <c:pt idx="5767">
                  <c:v>114.52</c:v>
                </c:pt>
                <c:pt idx="5768">
                  <c:v>114.65</c:v>
                </c:pt>
                <c:pt idx="5769">
                  <c:v>114.77</c:v>
                </c:pt>
                <c:pt idx="5770">
                  <c:v>114.89</c:v>
                </c:pt>
                <c:pt idx="5771">
                  <c:v>115.01</c:v>
                </c:pt>
                <c:pt idx="5772">
                  <c:v>115.13</c:v>
                </c:pt>
                <c:pt idx="5773">
                  <c:v>115.25</c:v>
                </c:pt>
                <c:pt idx="5774">
                  <c:v>115.37</c:v>
                </c:pt>
                <c:pt idx="5775">
                  <c:v>115.49</c:v>
                </c:pt>
                <c:pt idx="5776">
                  <c:v>115.63</c:v>
                </c:pt>
                <c:pt idx="5777">
                  <c:v>115.76</c:v>
                </c:pt>
                <c:pt idx="5778">
                  <c:v>115.89</c:v>
                </c:pt>
                <c:pt idx="5779">
                  <c:v>116.02</c:v>
                </c:pt>
                <c:pt idx="5780">
                  <c:v>116.15</c:v>
                </c:pt>
                <c:pt idx="5781">
                  <c:v>116.26</c:v>
                </c:pt>
                <c:pt idx="5782">
                  <c:v>116.37</c:v>
                </c:pt>
                <c:pt idx="5783">
                  <c:v>116.46</c:v>
                </c:pt>
                <c:pt idx="5784">
                  <c:v>116.55</c:v>
                </c:pt>
                <c:pt idx="5785">
                  <c:v>116.64</c:v>
                </c:pt>
                <c:pt idx="5786">
                  <c:v>116.74</c:v>
                </c:pt>
                <c:pt idx="5787">
                  <c:v>116.87</c:v>
                </c:pt>
                <c:pt idx="5788">
                  <c:v>116.99</c:v>
                </c:pt>
                <c:pt idx="5789">
                  <c:v>117.1</c:v>
                </c:pt>
                <c:pt idx="5790">
                  <c:v>117.23</c:v>
                </c:pt>
                <c:pt idx="5791">
                  <c:v>117.36</c:v>
                </c:pt>
                <c:pt idx="5792">
                  <c:v>117.49</c:v>
                </c:pt>
                <c:pt idx="5793">
                  <c:v>117.61</c:v>
                </c:pt>
                <c:pt idx="5794">
                  <c:v>117.71</c:v>
                </c:pt>
                <c:pt idx="5795">
                  <c:v>117.79</c:v>
                </c:pt>
                <c:pt idx="5796">
                  <c:v>117.86</c:v>
                </c:pt>
                <c:pt idx="5797">
                  <c:v>117.9</c:v>
                </c:pt>
                <c:pt idx="5798">
                  <c:v>117.92</c:v>
                </c:pt>
                <c:pt idx="5799">
                  <c:v>117.93</c:v>
                </c:pt>
                <c:pt idx="5800">
                  <c:v>117.94</c:v>
                </c:pt>
                <c:pt idx="5801">
                  <c:v>117.94</c:v>
                </c:pt>
                <c:pt idx="5802">
                  <c:v>117.93</c:v>
                </c:pt>
                <c:pt idx="5803">
                  <c:v>117.91</c:v>
                </c:pt>
                <c:pt idx="5804">
                  <c:v>117.89</c:v>
                </c:pt>
                <c:pt idx="5805">
                  <c:v>117.87</c:v>
                </c:pt>
                <c:pt idx="5806">
                  <c:v>117.85</c:v>
                </c:pt>
                <c:pt idx="5807">
                  <c:v>117.84</c:v>
                </c:pt>
                <c:pt idx="5808">
                  <c:v>117.83</c:v>
                </c:pt>
                <c:pt idx="5809">
                  <c:v>117.82</c:v>
                </c:pt>
                <c:pt idx="5810">
                  <c:v>117.81</c:v>
                </c:pt>
                <c:pt idx="5811">
                  <c:v>117.79</c:v>
                </c:pt>
                <c:pt idx="5812">
                  <c:v>117.78</c:v>
                </c:pt>
                <c:pt idx="5813">
                  <c:v>117.76</c:v>
                </c:pt>
                <c:pt idx="5814">
                  <c:v>117.75</c:v>
                </c:pt>
                <c:pt idx="5815">
                  <c:v>117.75</c:v>
                </c:pt>
                <c:pt idx="5816">
                  <c:v>117.74</c:v>
                </c:pt>
                <c:pt idx="5817">
                  <c:v>117.72</c:v>
                </c:pt>
                <c:pt idx="5818">
                  <c:v>117.7</c:v>
                </c:pt>
                <c:pt idx="5819">
                  <c:v>117.68</c:v>
                </c:pt>
                <c:pt idx="5820">
                  <c:v>117.66</c:v>
                </c:pt>
                <c:pt idx="5821">
                  <c:v>117.65</c:v>
                </c:pt>
                <c:pt idx="5822">
                  <c:v>117.63</c:v>
                </c:pt>
                <c:pt idx="5823">
                  <c:v>117.61</c:v>
                </c:pt>
                <c:pt idx="5824">
                  <c:v>117.59</c:v>
                </c:pt>
                <c:pt idx="5825">
                  <c:v>117.56</c:v>
                </c:pt>
                <c:pt idx="5826">
                  <c:v>117.51</c:v>
                </c:pt>
                <c:pt idx="5827">
                  <c:v>117.45</c:v>
                </c:pt>
                <c:pt idx="5828">
                  <c:v>117.4</c:v>
                </c:pt>
                <c:pt idx="5829">
                  <c:v>117.35</c:v>
                </c:pt>
                <c:pt idx="5830">
                  <c:v>117.31</c:v>
                </c:pt>
                <c:pt idx="5831">
                  <c:v>117.28</c:v>
                </c:pt>
                <c:pt idx="5832">
                  <c:v>117.24</c:v>
                </c:pt>
                <c:pt idx="5833">
                  <c:v>117.22</c:v>
                </c:pt>
                <c:pt idx="5834">
                  <c:v>117.2</c:v>
                </c:pt>
                <c:pt idx="5835">
                  <c:v>117.17</c:v>
                </c:pt>
                <c:pt idx="5836">
                  <c:v>117.14</c:v>
                </c:pt>
                <c:pt idx="5837">
                  <c:v>117.1</c:v>
                </c:pt>
                <c:pt idx="5838">
                  <c:v>117.08</c:v>
                </c:pt>
                <c:pt idx="5839">
                  <c:v>117.05</c:v>
                </c:pt>
                <c:pt idx="5840">
                  <c:v>117.01</c:v>
                </c:pt>
                <c:pt idx="5841">
                  <c:v>116.96</c:v>
                </c:pt>
                <c:pt idx="5842">
                  <c:v>116.91</c:v>
                </c:pt>
                <c:pt idx="5843">
                  <c:v>116.85</c:v>
                </c:pt>
                <c:pt idx="5844">
                  <c:v>116.78</c:v>
                </c:pt>
                <c:pt idx="5845">
                  <c:v>116.71</c:v>
                </c:pt>
                <c:pt idx="5846">
                  <c:v>116.61</c:v>
                </c:pt>
                <c:pt idx="5847">
                  <c:v>116.5</c:v>
                </c:pt>
                <c:pt idx="5848">
                  <c:v>116.39</c:v>
                </c:pt>
                <c:pt idx="5849">
                  <c:v>116.26</c:v>
                </c:pt>
                <c:pt idx="5850">
                  <c:v>116.13</c:v>
                </c:pt>
                <c:pt idx="5851">
                  <c:v>116</c:v>
                </c:pt>
                <c:pt idx="5852">
                  <c:v>115.88</c:v>
                </c:pt>
                <c:pt idx="5853">
                  <c:v>115.78</c:v>
                </c:pt>
                <c:pt idx="5854">
                  <c:v>115.71</c:v>
                </c:pt>
                <c:pt idx="5855">
                  <c:v>115.63</c:v>
                </c:pt>
                <c:pt idx="5856">
                  <c:v>115.56</c:v>
                </c:pt>
                <c:pt idx="5857">
                  <c:v>115.49</c:v>
                </c:pt>
                <c:pt idx="5858">
                  <c:v>115.42</c:v>
                </c:pt>
                <c:pt idx="5859">
                  <c:v>115.35</c:v>
                </c:pt>
                <c:pt idx="5860">
                  <c:v>115.26</c:v>
                </c:pt>
                <c:pt idx="5861">
                  <c:v>115.19</c:v>
                </c:pt>
                <c:pt idx="5862">
                  <c:v>115.12</c:v>
                </c:pt>
                <c:pt idx="5863">
                  <c:v>115.06</c:v>
                </c:pt>
                <c:pt idx="5864">
                  <c:v>115.02</c:v>
                </c:pt>
                <c:pt idx="5865">
                  <c:v>114.98</c:v>
                </c:pt>
                <c:pt idx="5866">
                  <c:v>114.96</c:v>
                </c:pt>
                <c:pt idx="5867">
                  <c:v>114.96</c:v>
                </c:pt>
                <c:pt idx="5868">
                  <c:v>114.98</c:v>
                </c:pt>
                <c:pt idx="5869">
                  <c:v>114.99</c:v>
                </c:pt>
                <c:pt idx="5870">
                  <c:v>115.02</c:v>
                </c:pt>
                <c:pt idx="5871">
                  <c:v>115.06</c:v>
                </c:pt>
                <c:pt idx="5872">
                  <c:v>115.1</c:v>
                </c:pt>
                <c:pt idx="5873">
                  <c:v>115.14</c:v>
                </c:pt>
                <c:pt idx="5874">
                  <c:v>115.18</c:v>
                </c:pt>
                <c:pt idx="5875">
                  <c:v>115.21</c:v>
                </c:pt>
                <c:pt idx="5876">
                  <c:v>115.23</c:v>
                </c:pt>
                <c:pt idx="5877">
                  <c:v>115.23</c:v>
                </c:pt>
                <c:pt idx="5878">
                  <c:v>115.21</c:v>
                </c:pt>
                <c:pt idx="5879">
                  <c:v>115.19</c:v>
                </c:pt>
                <c:pt idx="5880">
                  <c:v>115.15</c:v>
                </c:pt>
                <c:pt idx="5881">
                  <c:v>115.11</c:v>
                </c:pt>
                <c:pt idx="5882">
                  <c:v>115.05</c:v>
                </c:pt>
                <c:pt idx="5883">
                  <c:v>114.98</c:v>
                </c:pt>
                <c:pt idx="5884">
                  <c:v>114.9</c:v>
                </c:pt>
                <c:pt idx="5885">
                  <c:v>114.82</c:v>
                </c:pt>
                <c:pt idx="5886">
                  <c:v>114.76</c:v>
                </c:pt>
                <c:pt idx="5887">
                  <c:v>114.7</c:v>
                </c:pt>
                <c:pt idx="5888">
                  <c:v>114.65</c:v>
                </c:pt>
                <c:pt idx="5889">
                  <c:v>114.6</c:v>
                </c:pt>
                <c:pt idx="5890">
                  <c:v>114.56</c:v>
                </c:pt>
                <c:pt idx="5891">
                  <c:v>114.54</c:v>
                </c:pt>
                <c:pt idx="5892">
                  <c:v>114.53</c:v>
                </c:pt>
                <c:pt idx="5893">
                  <c:v>114.52</c:v>
                </c:pt>
                <c:pt idx="5894">
                  <c:v>114.53</c:v>
                </c:pt>
                <c:pt idx="5895">
                  <c:v>114.54</c:v>
                </c:pt>
                <c:pt idx="5896">
                  <c:v>114.55</c:v>
                </c:pt>
                <c:pt idx="5897">
                  <c:v>114.57</c:v>
                </c:pt>
                <c:pt idx="5898">
                  <c:v>114.59</c:v>
                </c:pt>
                <c:pt idx="5899">
                  <c:v>114.62</c:v>
                </c:pt>
                <c:pt idx="5900">
                  <c:v>114.64</c:v>
                </c:pt>
                <c:pt idx="5901">
                  <c:v>114.67</c:v>
                </c:pt>
                <c:pt idx="5902">
                  <c:v>114.71</c:v>
                </c:pt>
                <c:pt idx="5903">
                  <c:v>114.76</c:v>
                </c:pt>
                <c:pt idx="5904">
                  <c:v>114.81</c:v>
                </c:pt>
                <c:pt idx="5905">
                  <c:v>114.87</c:v>
                </c:pt>
                <c:pt idx="5906">
                  <c:v>114.94</c:v>
                </c:pt>
                <c:pt idx="5907">
                  <c:v>115</c:v>
                </c:pt>
                <c:pt idx="5908">
                  <c:v>115.06</c:v>
                </c:pt>
                <c:pt idx="5909">
                  <c:v>115.1</c:v>
                </c:pt>
                <c:pt idx="5910">
                  <c:v>115.15</c:v>
                </c:pt>
                <c:pt idx="5911">
                  <c:v>115.19</c:v>
                </c:pt>
                <c:pt idx="5912">
                  <c:v>115.22</c:v>
                </c:pt>
                <c:pt idx="5913">
                  <c:v>115.24</c:v>
                </c:pt>
                <c:pt idx="5914">
                  <c:v>115.24</c:v>
                </c:pt>
                <c:pt idx="5915">
                  <c:v>115.23</c:v>
                </c:pt>
                <c:pt idx="5916">
                  <c:v>115.2</c:v>
                </c:pt>
                <c:pt idx="5917">
                  <c:v>115.17</c:v>
                </c:pt>
                <c:pt idx="5918">
                  <c:v>115.12</c:v>
                </c:pt>
                <c:pt idx="5919">
                  <c:v>115.07</c:v>
                </c:pt>
                <c:pt idx="5920">
                  <c:v>115.01</c:v>
                </c:pt>
                <c:pt idx="5921">
                  <c:v>114.95</c:v>
                </c:pt>
                <c:pt idx="5922">
                  <c:v>114.9</c:v>
                </c:pt>
                <c:pt idx="5923">
                  <c:v>114.85</c:v>
                </c:pt>
                <c:pt idx="5924">
                  <c:v>114.79</c:v>
                </c:pt>
                <c:pt idx="5925">
                  <c:v>114.72</c:v>
                </c:pt>
                <c:pt idx="5926">
                  <c:v>114.65</c:v>
                </c:pt>
                <c:pt idx="5927">
                  <c:v>114.57</c:v>
                </c:pt>
                <c:pt idx="5928">
                  <c:v>114.47</c:v>
                </c:pt>
                <c:pt idx="5929">
                  <c:v>114.35</c:v>
                </c:pt>
                <c:pt idx="5930">
                  <c:v>114.23</c:v>
                </c:pt>
                <c:pt idx="5931">
                  <c:v>114.09</c:v>
                </c:pt>
                <c:pt idx="5932">
                  <c:v>113.92</c:v>
                </c:pt>
                <c:pt idx="5933">
                  <c:v>113.75</c:v>
                </c:pt>
                <c:pt idx="5934">
                  <c:v>113.55</c:v>
                </c:pt>
                <c:pt idx="5935">
                  <c:v>113.34</c:v>
                </c:pt>
                <c:pt idx="5936">
                  <c:v>113.14</c:v>
                </c:pt>
                <c:pt idx="5937">
                  <c:v>112.95</c:v>
                </c:pt>
                <c:pt idx="5938">
                  <c:v>112.76</c:v>
                </c:pt>
                <c:pt idx="5939">
                  <c:v>112.59</c:v>
                </c:pt>
                <c:pt idx="5940">
                  <c:v>112.42</c:v>
                </c:pt>
                <c:pt idx="5941">
                  <c:v>112.24</c:v>
                </c:pt>
                <c:pt idx="5942">
                  <c:v>112.06</c:v>
                </c:pt>
                <c:pt idx="5943">
                  <c:v>111.89</c:v>
                </c:pt>
                <c:pt idx="5944">
                  <c:v>111.72</c:v>
                </c:pt>
                <c:pt idx="5945">
                  <c:v>111.54</c:v>
                </c:pt>
                <c:pt idx="5946">
                  <c:v>111.34</c:v>
                </c:pt>
                <c:pt idx="5947">
                  <c:v>111.14</c:v>
                </c:pt>
                <c:pt idx="5948">
                  <c:v>110.93</c:v>
                </c:pt>
                <c:pt idx="5949">
                  <c:v>110.72</c:v>
                </c:pt>
                <c:pt idx="5950">
                  <c:v>110.5</c:v>
                </c:pt>
                <c:pt idx="5951">
                  <c:v>110.28</c:v>
                </c:pt>
                <c:pt idx="5952">
                  <c:v>110.04</c:v>
                </c:pt>
                <c:pt idx="5953">
                  <c:v>109.81</c:v>
                </c:pt>
                <c:pt idx="5954">
                  <c:v>109.57</c:v>
                </c:pt>
                <c:pt idx="5955">
                  <c:v>109.32</c:v>
                </c:pt>
                <c:pt idx="5956">
                  <c:v>109.07</c:v>
                </c:pt>
                <c:pt idx="5957">
                  <c:v>108.81</c:v>
                </c:pt>
                <c:pt idx="5958">
                  <c:v>108.54</c:v>
                </c:pt>
                <c:pt idx="5959">
                  <c:v>108.27</c:v>
                </c:pt>
                <c:pt idx="5960">
                  <c:v>108</c:v>
                </c:pt>
                <c:pt idx="5961">
                  <c:v>107.74</c:v>
                </c:pt>
                <c:pt idx="5962">
                  <c:v>107.47</c:v>
                </c:pt>
                <c:pt idx="5963">
                  <c:v>107.22</c:v>
                </c:pt>
                <c:pt idx="5964">
                  <c:v>106.99</c:v>
                </c:pt>
                <c:pt idx="5965">
                  <c:v>106.76</c:v>
                </c:pt>
                <c:pt idx="5966">
                  <c:v>106.54</c:v>
                </c:pt>
                <c:pt idx="5967">
                  <c:v>106.31</c:v>
                </c:pt>
                <c:pt idx="5968">
                  <c:v>106.09</c:v>
                </c:pt>
                <c:pt idx="5969">
                  <c:v>105.86</c:v>
                </c:pt>
                <c:pt idx="5970">
                  <c:v>105.64</c:v>
                </c:pt>
                <c:pt idx="5971">
                  <c:v>105.41</c:v>
                </c:pt>
                <c:pt idx="5972">
                  <c:v>105.18</c:v>
                </c:pt>
                <c:pt idx="5973">
                  <c:v>104.96</c:v>
                </c:pt>
                <c:pt idx="5974">
                  <c:v>104.73</c:v>
                </c:pt>
                <c:pt idx="5975">
                  <c:v>104.51</c:v>
                </c:pt>
                <c:pt idx="5976">
                  <c:v>104.28</c:v>
                </c:pt>
                <c:pt idx="5977">
                  <c:v>104.06</c:v>
                </c:pt>
                <c:pt idx="5978">
                  <c:v>103.85</c:v>
                </c:pt>
                <c:pt idx="5979">
                  <c:v>103.64</c:v>
                </c:pt>
                <c:pt idx="5980">
                  <c:v>103.42</c:v>
                </c:pt>
                <c:pt idx="5981">
                  <c:v>103.22</c:v>
                </c:pt>
                <c:pt idx="5982">
                  <c:v>103.01</c:v>
                </c:pt>
                <c:pt idx="5983">
                  <c:v>102.82</c:v>
                </c:pt>
                <c:pt idx="5984">
                  <c:v>102.63</c:v>
                </c:pt>
                <c:pt idx="5985">
                  <c:v>102.45</c:v>
                </c:pt>
                <c:pt idx="5986">
                  <c:v>102.26</c:v>
                </c:pt>
                <c:pt idx="5987">
                  <c:v>102.09</c:v>
                </c:pt>
                <c:pt idx="5988">
                  <c:v>101.92</c:v>
                </c:pt>
                <c:pt idx="5989">
                  <c:v>101.76</c:v>
                </c:pt>
                <c:pt idx="5990">
                  <c:v>101.59</c:v>
                </c:pt>
                <c:pt idx="5991">
                  <c:v>101.43</c:v>
                </c:pt>
                <c:pt idx="5992">
                  <c:v>101.29</c:v>
                </c:pt>
                <c:pt idx="5993">
                  <c:v>101.14</c:v>
                </c:pt>
                <c:pt idx="5994">
                  <c:v>100.99</c:v>
                </c:pt>
                <c:pt idx="5995">
                  <c:v>100.85</c:v>
                </c:pt>
                <c:pt idx="5996">
                  <c:v>100.72</c:v>
                </c:pt>
                <c:pt idx="5997">
                  <c:v>100.58</c:v>
                </c:pt>
                <c:pt idx="5998">
                  <c:v>100.44</c:v>
                </c:pt>
                <c:pt idx="5999">
                  <c:v>100.3</c:v>
                </c:pt>
                <c:pt idx="6000">
                  <c:v>100.17</c:v>
                </c:pt>
                <c:pt idx="6001">
                  <c:v>100.04</c:v>
                </c:pt>
                <c:pt idx="6002">
                  <c:v>99.903999999999996</c:v>
                </c:pt>
                <c:pt idx="6003">
                  <c:v>99.781000000000006</c:v>
                </c:pt>
                <c:pt idx="6004">
                  <c:v>99.664000000000001</c:v>
                </c:pt>
                <c:pt idx="6005">
                  <c:v>99.540999999999997</c:v>
                </c:pt>
                <c:pt idx="6006">
                  <c:v>99.435000000000002</c:v>
                </c:pt>
                <c:pt idx="6007">
                  <c:v>99.334000000000003</c:v>
                </c:pt>
                <c:pt idx="6008">
                  <c:v>99.227999999999994</c:v>
                </c:pt>
                <c:pt idx="6009">
                  <c:v>99.135000000000005</c:v>
                </c:pt>
                <c:pt idx="6010">
                  <c:v>99.058000000000007</c:v>
                </c:pt>
                <c:pt idx="6011">
                  <c:v>98.98</c:v>
                </c:pt>
                <c:pt idx="6012">
                  <c:v>98.897000000000006</c:v>
                </c:pt>
                <c:pt idx="6013">
                  <c:v>98.831999999999994</c:v>
                </c:pt>
                <c:pt idx="6014">
                  <c:v>98.784999999999997</c:v>
                </c:pt>
                <c:pt idx="6015">
                  <c:v>98.733999999999995</c:v>
                </c:pt>
                <c:pt idx="6016">
                  <c:v>98.686000000000007</c:v>
                </c:pt>
                <c:pt idx="6017">
                  <c:v>98.643000000000001</c:v>
                </c:pt>
                <c:pt idx="6018">
                  <c:v>98.602999999999994</c:v>
                </c:pt>
                <c:pt idx="6019">
                  <c:v>98.567999999999998</c:v>
                </c:pt>
                <c:pt idx="6020">
                  <c:v>98.521000000000001</c:v>
                </c:pt>
                <c:pt idx="6021">
                  <c:v>98.47</c:v>
                </c:pt>
                <c:pt idx="6022">
                  <c:v>98.414000000000001</c:v>
                </c:pt>
                <c:pt idx="6023">
                  <c:v>98.353999999999999</c:v>
                </c:pt>
                <c:pt idx="6024">
                  <c:v>98.286000000000001</c:v>
                </c:pt>
                <c:pt idx="6025">
                  <c:v>98.221000000000004</c:v>
                </c:pt>
                <c:pt idx="6026">
                  <c:v>98.168999999999997</c:v>
                </c:pt>
                <c:pt idx="6027">
                  <c:v>98.126000000000005</c:v>
                </c:pt>
                <c:pt idx="6028">
                  <c:v>98.094999999999999</c:v>
                </c:pt>
                <c:pt idx="6029">
                  <c:v>98.076999999999998</c:v>
                </c:pt>
                <c:pt idx="6030">
                  <c:v>98.072000000000003</c:v>
                </c:pt>
                <c:pt idx="6031">
                  <c:v>98.072999999999993</c:v>
                </c:pt>
                <c:pt idx="6032">
                  <c:v>98.075000000000003</c:v>
                </c:pt>
                <c:pt idx="6033">
                  <c:v>98.075999999999993</c:v>
                </c:pt>
                <c:pt idx="6034">
                  <c:v>98.063000000000002</c:v>
                </c:pt>
                <c:pt idx="6035">
                  <c:v>98.045000000000002</c:v>
                </c:pt>
                <c:pt idx="6036">
                  <c:v>98.019000000000005</c:v>
                </c:pt>
                <c:pt idx="6037">
                  <c:v>97.986000000000004</c:v>
                </c:pt>
                <c:pt idx="6038">
                  <c:v>97.936000000000007</c:v>
                </c:pt>
                <c:pt idx="6039">
                  <c:v>97.878</c:v>
                </c:pt>
                <c:pt idx="6040">
                  <c:v>97.816000000000003</c:v>
                </c:pt>
                <c:pt idx="6041">
                  <c:v>97.748999999999995</c:v>
                </c:pt>
                <c:pt idx="6042">
                  <c:v>97.673000000000002</c:v>
                </c:pt>
                <c:pt idx="6043">
                  <c:v>97.590999999999994</c:v>
                </c:pt>
                <c:pt idx="6044">
                  <c:v>97.522000000000006</c:v>
                </c:pt>
                <c:pt idx="6045">
                  <c:v>97.468999999999994</c:v>
                </c:pt>
                <c:pt idx="6046">
                  <c:v>97.429000000000002</c:v>
                </c:pt>
                <c:pt idx="6047">
                  <c:v>97.382999999999996</c:v>
                </c:pt>
                <c:pt idx="6048">
                  <c:v>97.328999999999994</c:v>
                </c:pt>
                <c:pt idx="6049">
                  <c:v>97.289000000000001</c:v>
                </c:pt>
                <c:pt idx="6050">
                  <c:v>97.27</c:v>
                </c:pt>
                <c:pt idx="6051">
                  <c:v>97.257000000000005</c:v>
                </c:pt>
                <c:pt idx="6052">
                  <c:v>97.256</c:v>
                </c:pt>
                <c:pt idx="6053">
                  <c:v>97.262</c:v>
                </c:pt>
                <c:pt idx="6054">
                  <c:v>97.265000000000001</c:v>
                </c:pt>
                <c:pt idx="6055">
                  <c:v>97.277000000000001</c:v>
                </c:pt>
                <c:pt idx="6056">
                  <c:v>97.305999999999997</c:v>
                </c:pt>
                <c:pt idx="6057">
                  <c:v>97.334000000000003</c:v>
                </c:pt>
                <c:pt idx="6058">
                  <c:v>97.343999999999994</c:v>
                </c:pt>
                <c:pt idx="6059">
                  <c:v>97.337000000000003</c:v>
                </c:pt>
                <c:pt idx="6060">
                  <c:v>97.304000000000002</c:v>
                </c:pt>
                <c:pt idx="6061">
                  <c:v>97.247</c:v>
                </c:pt>
                <c:pt idx="6062">
                  <c:v>97.185000000000002</c:v>
                </c:pt>
                <c:pt idx="6063">
                  <c:v>97.117999999999995</c:v>
                </c:pt>
                <c:pt idx="6064">
                  <c:v>97.036000000000001</c:v>
                </c:pt>
                <c:pt idx="6065">
                  <c:v>96.947999999999993</c:v>
                </c:pt>
                <c:pt idx="6066">
                  <c:v>96.849000000000004</c:v>
                </c:pt>
                <c:pt idx="6067">
                  <c:v>96.748000000000005</c:v>
                </c:pt>
                <c:pt idx="6068">
                  <c:v>96.644999999999996</c:v>
                </c:pt>
                <c:pt idx="6069">
                  <c:v>96.563000000000002</c:v>
                </c:pt>
                <c:pt idx="6070">
                  <c:v>96.484999999999999</c:v>
                </c:pt>
                <c:pt idx="6071">
                  <c:v>96.399000000000001</c:v>
                </c:pt>
                <c:pt idx="6072">
                  <c:v>96.320999999999998</c:v>
                </c:pt>
                <c:pt idx="6073">
                  <c:v>96.236000000000004</c:v>
                </c:pt>
                <c:pt idx="6074">
                  <c:v>96.152000000000001</c:v>
                </c:pt>
                <c:pt idx="6075">
                  <c:v>96.097999999999999</c:v>
                </c:pt>
                <c:pt idx="6076">
                  <c:v>96.078000000000003</c:v>
                </c:pt>
                <c:pt idx="6077">
                  <c:v>96.084999999999994</c:v>
                </c:pt>
                <c:pt idx="6078">
                  <c:v>96.12</c:v>
                </c:pt>
                <c:pt idx="6079">
                  <c:v>96.179000000000002</c:v>
                </c:pt>
                <c:pt idx="6080">
                  <c:v>96.251999999999995</c:v>
                </c:pt>
                <c:pt idx="6081">
                  <c:v>96.328999999999994</c:v>
                </c:pt>
                <c:pt idx="6082">
                  <c:v>96.391000000000005</c:v>
                </c:pt>
                <c:pt idx="6083">
                  <c:v>96.43</c:v>
                </c:pt>
                <c:pt idx="6084">
                  <c:v>96.453000000000003</c:v>
                </c:pt>
                <c:pt idx="6085">
                  <c:v>96.459000000000003</c:v>
                </c:pt>
                <c:pt idx="6086">
                  <c:v>96.459000000000003</c:v>
                </c:pt>
                <c:pt idx="6087">
                  <c:v>96.453000000000003</c:v>
                </c:pt>
                <c:pt idx="6088">
                  <c:v>96.438000000000002</c:v>
                </c:pt>
                <c:pt idx="6089">
                  <c:v>96.415000000000006</c:v>
                </c:pt>
                <c:pt idx="6090">
                  <c:v>96.387</c:v>
                </c:pt>
                <c:pt idx="6091">
                  <c:v>96.356999999999999</c:v>
                </c:pt>
                <c:pt idx="6092">
                  <c:v>96.319000000000003</c:v>
                </c:pt>
                <c:pt idx="6093">
                  <c:v>96.272999999999996</c:v>
                </c:pt>
                <c:pt idx="6094">
                  <c:v>96.213999999999999</c:v>
                </c:pt>
                <c:pt idx="6095">
                  <c:v>96.147999999999996</c:v>
                </c:pt>
                <c:pt idx="6096">
                  <c:v>96.070999999999998</c:v>
                </c:pt>
                <c:pt idx="6097">
                  <c:v>95.98</c:v>
                </c:pt>
                <c:pt idx="6098">
                  <c:v>95.894000000000005</c:v>
                </c:pt>
                <c:pt idx="6099">
                  <c:v>95.820999999999998</c:v>
                </c:pt>
                <c:pt idx="6100">
                  <c:v>95.753</c:v>
                </c:pt>
                <c:pt idx="6101">
                  <c:v>95.706999999999994</c:v>
                </c:pt>
                <c:pt idx="6102">
                  <c:v>95.676000000000002</c:v>
                </c:pt>
                <c:pt idx="6103">
                  <c:v>95.650999999999996</c:v>
                </c:pt>
                <c:pt idx="6104">
                  <c:v>95.638000000000005</c:v>
                </c:pt>
                <c:pt idx="6105">
                  <c:v>95.629000000000005</c:v>
                </c:pt>
                <c:pt idx="6106">
                  <c:v>95.629000000000005</c:v>
                </c:pt>
                <c:pt idx="6107">
                  <c:v>95.641999999999996</c:v>
                </c:pt>
                <c:pt idx="6108">
                  <c:v>95.662999999999997</c:v>
                </c:pt>
                <c:pt idx="6109">
                  <c:v>95.691000000000003</c:v>
                </c:pt>
                <c:pt idx="6110">
                  <c:v>95.715000000000003</c:v>
                </c:pt>
                <c:pt idx="6111">
                  <c:v>95.736999999999995</c:v>
                </c:pt>
                <c:pt idx="6112">
                  <c:v>95.757000000000005</c:v>
                </c:pt>
                <c:pt idx="6113">
                  <c:v>95.778000000000006</c:v>
                </c:pt>
                <c:pt idx="6114">
                  <c:v>95.796999999999997</c:v>
                </c:pt>
                <c:pt idx="6115">
                  <c:v>95.807000000000002</c:v>
                </c:pt>
                <c:pt idx="6116">
                  <c:v>95.81</c:v>
                </c:pt>
                <c:pt idx="6117">
                  <c:v>95.8</c:v>
                </c:pt>
                <c:pt idx="6118">
                  <c:v>95.784000000000006</c:v>
                </c:pt>
                <c:pt idx="6119">
                  <c:v>95.768000000000001</c:v>
                </c:pt>
                <c:pt idx="6120">
                  <c:v>95.763000000000005</c:v>
                </c:pt>
                <c:pt idx="6121">
                  <c:v>95.774000000000001</c:v>
                </c:pt>
                <c:pt idx="6122">
                  <c:v>95.790999999999997</c:v>
                </c:pt>
                <c:pt idx="6123">
                  <c:v>95.802999999999997</c:v>
                </c:pt>
                <c:pt idx="6124">
                  <c:v>95.81</c:v>
                </c:pt>
                <c:pt idx="6125">
                  <c:v>95.817999999999998</c:v>
                </c:pt>
                <c:pt idx="6126">
                  <c:v>95.831000000000003</c:v>
                </c:pt>
                <c:pt idx="6127">
                  <c:v>95.847999999999999</c:v>
                </c:pt>
                <c:pt idx="6128">
                  <c:v>95.87</c:v>
                </c:pt>
                <c:pt idx="6129">
                  <c:v>95.894000000000005</c:v>
                </c:pt>
                <c:pt idx="6130">
                  <c:v>95.91</c:v>
                </c:pt>
                <c:pt idx="6131">
                  <c:v>95.91</c:v>
                </c:pt>
                <c:pt idx="6132">
                  <c:v>95.912000000000006</c:v>
                </c:pt>
                <c:pt idx="6133">
                  <c:v>95.92</c:v>
                </c:pt>
                <c:pt idx="6134">
                  <c:v>95.929000000000002</c:v>
                </c:pt>
                <c:pt idx="6135">
                  <c:v>95.93</c:v>
                </c:pt>
                <c:pt idx="6136">
                  <c:v>95.929000000000002</c:v>
                </c:pt>
                <c:pt idx="6137">
                  <c:v>95.933999999999997</c:v>
                </c:pt>
                <c:pt idx="6138">
                  <c:v>95.936999999999998</c:v>
                </c:pt>
                <c:pt idx="6139">
                  <c:v>95.932000000000002</c:v>
                </c:pt>
                <c:pt idx="6140">
                  <c:v>95.932000000000002</c:v>
                </c:pt>
                <c:pt idx="6141">
                  <c:v>95.960999999999999</c:v>
                </c:pt>
                <c:pt idx="6142">
                  <c:v>96.007999999999996</c:v>
                </c:pt>
                <c:pt idx="6143">
                  <c:v>96.055000000000007</c:v>
                </c:pt>
                <c:pt idx="6144">
                  <c:v>96.102000000000004</c:v>
                </c:pt>
                <c:pt idx="6145">
                  <c:v>96.153999999999996</c:v>
                </c:pt>
                <c:pt idx="6146">
                  <c:v>96.201999999999998</c:v>
                </c:pt>
                <c:pt idx="6147">
                  <c:v>96.227999999999994</c:v>
                </c:pt>
                <c:pt idx="6148">
                  <c:v>96.222999999999999</c:v>
                </c:pt>
                <c:pt idx="6149">
                  <c:v>96.194000000000003</c:v>
                </c:pt>
                <c:pt idx="6150">
                  <c:v>96.144999999999996</c:v>
                </c:pt>
                <c:pt idx="6151">
                  <c:v>96.08</c:v>
                </c:pt>
                <c:pt idx="6152">
                  <c:v>96.001999999999995</c:v>
                </c:pt>
                <c:pt idx="6153">
                  <c:v>95.905000000000001</c:v>
                </c:pt>
                <c:pt idx="6154">
                  <c:v>95.793999999999997</c:v>
                </c:pt>
                <c:pt idx="6155">
                  <c:v>95.665000000000006</c:v>
                </c:pt>
                <c:pt idx="6156">
                  <c:v>95.531000000000006</c:v>
                </c:pt>
                <c:pt idx="6157">
                  <c:v>95.379000000000005</c:v>
                </c:pt>
                <c:pt idx="6158">
                  <c:v>95.233999999999995</c:v>
                </c:pt>
                <c:pt idx="6159">
                  <c:v>95.102000000000004</c:v>
                </c:pt>
                <c:pt idx="6160">
                  <c:v>94.975999999999999</c:v>
                </c:pt>
                <c:pt idx="6161">
                  <c:v>94.847999999999999</c:v>
                </c:pt>
                <c:pt idx="6162">
                  <c:v>94.721999999999994</c:v>
                </c:pt>
                <c:pt idx="6163">
                  <c:v>94.611999999999995</c:v>
                </c:pt>
                <c:pt idx="6164">
                  <c:v>94.504999999999995</c:v>
                </c:pt>
                <c:pt idx="6165">
                  <c:v>94.400999999999996</c:v>
                </c:pt>
                <c:pt idx="6166">
                  <c:v>94.320999999999998</c:v>
                </c:pt>
                <c:pt idx="6167">
                  <c:v>94.253</c:v>
                </c:pt>
                <c:pt idx="6168">
                  <c:v>94.188999999999993</c:v>
                </c:pt>
                <c:pt idx="6169">
                  <c:v>94.132000000000005</c:v>
                </c:pt>
                <c:pt idx="6170">
                  <c:v>94.085999999999999</c:v>
                </c:pt>
                <c:pt idx="6171">
                  <c:v>94.058999999999997</c:v>
                </c:pt>
                <c:pt idx="6172">
                  <c:v>94.04</c:v>
                </c:pt>
                <c:pt idx="6173">
                  <c:v>94.024000000000001</c:v>
                </c:pt>
                <c:pt idx="6174">
                  <c:v>94.019000000000005</c:v>
                </c:pt>
                <c:pt idx="6175">
                  <c:v>94.022000000000006</c:v>
                </c:pt>
                <c:pt idx="6176">
                  <c:v>94.021000000000001</c:v>
                </c:pt>
                <c:pt idx="6177">
                  <c:v>94.022999999999996</c:v>
                </c:pt>
                <c:pt idx="6178">
                  <c:v>94.027000000000001</c:v>
                </c:pt>
                <c:pt idx="6179">
                  <c:v>94.036000000000001</c:v>
                </c:pt>
                <c:pt idx="6180">
                  <c:v>94.046999999999997</c:v>
                </c:pt>
                <c:pt idx="6181">
                  <c:v>94.055999999999997</c:v>
                </c:pt>
                <c:pt idx="6182">
                  <c:v>94.066000000000003</c:v>
                </c:pt>
                <c:pt idx="6183">
                  <c:v>94.072999999999993</c:v>
                </c:pt>
                <c:pt idx="6184">
                  <c:v>94.078000000000003</c:v>
                </c:pt>
                <c:pt idx="6185">
                  <c:v>94.078000000000003</c:v>
                </c:pt>
                <c:pt idx="6186">
                  <c:v>94.075000000000003</c:v>
                </c:pt>
                <c:pt idx="6187">
                  <c:v>94.072999999999993</c:v>
                </c:pt>
                <c:pt idx="6188">
                  <c:v>94.07</c:v>
                </c:pt>
                <c:pt idx="6189">
                  <c:v>94.061999999999998</c:v>
                </c:pt>
                <c:pt idx="6190">
                  <c:v>94.05</c:v>
                </c:pt>
                <c:pt idx="6191">
                  <c:v>94.037000000000006</c:v>
                </c:pt>
                <c:pt idx="6192">
                  <c:v>94.022999999999996</c:v>
                </c:pt>
                <c:pt idx="6193">
                  <c:v>94.010999999999996</c:v>
                </c:pt>
                <c:pt idx="6194">
                  <c:v>94.006</c:v>
                </c:pt>
                <c:pt idx="6195">
                  <c:v>93.998999999999995</c:v>
                </c:pt>
                <c:pt idx="6196">
                  <c:v>93.98</c:v>
                </c:pt>
                <c:pt idx="6197">
                  <c:v>93.956999999999994</c:v>
                </c:pt>
                <c:pt idx="6198">
                  <c:v>93.923000000000002</c:v>
                </c:pt>
                <c:pt idx="6199">
                  <c:v>93.882999999999996</c:v>
                </c:pt>
                <c:pt idx="6200">
                  <c:v>93.85</c:v>
                </c:pt>
                <c:pt idx="6201">
                  <c:v>93.819000000000003</c:v>
                </c:pt>
                <c:pt idx="6202">
                  <c:v>93.799000000000007</c:v>
                </c:pt>
                <c:pt idx="6203">
                  <c:v>93.783000000000001</c:v>
                </c:pt>
                <c:pt idx="6204">
                  <c:v>93.78</c:v>
                </c:pt>
                <c:pt idx="6205">
                  <c:v>93.787000000000006</c:v>
                </c:pt>
                <c:pt idx="6206">
                  <c:v>93.795000000000002</c:v>
                </c:pt>
                <c:pt idx="6207">
                  <c:v>93.802000000000007</c:v>
                </c:pt>
                <c:pt idx="6208">
                  <c:v>93.817999999999998</c:v>
                </c:pt>
                <c:pt idx="6209">
                  <c:v>93.843000000000004</c:v>
                </c:pt>
                <c:pt idx="6210">
                  <c:v>93.873000000000005</c:v>
                </c:pt>
                <c:pt idx="6211">
                  <c:v>93.897999999999996</c:v>
                </c:pt>
                <c:pt idx="6212">
                  <c:v>93.911000000000001</c:v>
                </c:pt>
                <c:pt idx="6213">
                  <c:v>93.915000000000006</c:v>
                </c:pt>
                <c:pt idx="6214">
                  <c:v>93.918999999999997</c:v>
                </c:pt>
                <c:pt idx="6215">
                  <c:v>93.941000000000003</c:v>
                </c:pt>
                <c:pt idx="6216">
                  <c:v>93.971000000000004</c:v>
                </c:pt>
                <c:pt idx="6217">
                  <c:v>93.998999999999995</c:v>
                </c:pt>
                <c:pt idx="6218">
                  <c:v>94.039000000000001</c:v>
                </c:pt>
                <c:pt idx="6219">
                  <c:v>94.087000000000003</c:v>
                </c:pt>
                <c:pt idx="6220">
                  <c:v>94.141999999999996</c:v>
                </c:pt>
                <c:pt idx="6221">
                  <c:v>94.210999999999999</c:v>
                </c:pt>
                <c:pt idx="6222">
                  <c:v>94.290999999999997</c:v>
                </c:pt>
                <c:pt idx="6223">
                  <c:v>94.363</c:v>
                </c:pt>
                <c:pt idx="6224">
                  <c:v>94.438999999999993</c:v>
                </c:pt>
                <c:pt idx="6225">
                  <c:v>94.510999999999996</c:v>
                </c:pt>
                <c:pt idx="6226">
                  <c:v>94.557000000000002</c:v>
                </c:pt>
                <c:pt idx="6227">
                  <c:v>94.578999999999994</c:v>
                </c:pt>
                <c:pt idx="6228">
                  <c:v>94.58</c:v>
                </c:pt>
                <c:pt idx="6229">
                  <c:v>94.557000000000002</c:v>
                </c:pt>
                <c:pt idx="6230">
                  <c:v>94.494</c:v>
                </c:pt>
                <c:pt idx="6231">
                  <c:v>94.418000000000006</c:v>
                </c:pt>
                <c:pt idx="6232">
                  <c:v>94.338999999999999</c:v>
                </c:pt>
                <c:pt idx="6233">
                  <c:v>94.253</c:v>
                </c:pt>
                <c:pt idx="6234">
                  <c:v>94.182000000000002</c:v>
                </c:pt>
                <c:pt idx="6235">
                  <c:v>94.111000000000004</c:v>
                </c:pt>
                <c:pt idx="6236">
                  <c:v>94.042000000000002</c:v>
                </c:pt>
                <c:pt idx="6237">
                  <c:v>93.962999999999994</c:v>
                </c:pt>
                <c:pt idx="6238">
                  <c:v>93.888999999999996</c:v>
                </c:pt>
                <c:pt idx="6239">
                  <c:v>93.822999999999993</c:v>
                </c:pt>
                <c:pt idx="6240">
                  <c:v>93.753</c:v>
                </c:pt>
                <c:pt idx="6241">
                  <c:v>93.677999999999997</c:v>
                </c:pt>
                <c:pt idx="6242">
                  <c:v>93.61</c:v>
                </c:pt>
                <c:pt idx="6243">
                  <c:v>93.551000000000002</c:v>
                </c:pt>
                <c:pt idx="6244">
                  <c:v>93.503</c:v>
                </c:pt>
                <c:pt idx="6245">
                  <c:v>93.468999999999994</c:v>
                </c:pt>
                <c:pt idx="6246">
                  <c:v>93.435000000000002</c:v>
                </c:pt>
                <c:pt idx="6247">
                  <c:v>93.409000000000006</c:v>
                </c:pt>
                <c:pt idx="6248">
                  <c:v>93.393000000000001</c:v>
                </c:pt>
                <c:pt idx="6249">
                  <c:v>93.385999999999996</c:v>
                </c:pt>
                <c:pt idx="6250">
                  <c:v>93.400999999999996</c:v>
                </c:pt>
                <c:pt idx="6251">
                  <c:v>93.429000000000002</c:v>
                </c:pt>
                <c:pt idx="6252">
                  <c:v>93.463999999999999</c:v>
                </c:pt>
                <c:pt idx="6253">
                  <c:v>93.492999999999995</c:v>
                </c:pt>
                <c:pt idx="6254">
                  <c:v>93.522999999999996</c:v>
                </c:pt>
                <c:pt idx="6255">
                  <c:v>93.555000000000007</c:v>
                </c:pt>
                <c:pt idx="6256">
                  <c:v>93.58</c:v>
                </c:pt>
                <c:pt idx="6257">
                  <c:v>93.599000000000004</c:v>
                </c:pt>
                <c:pt idx="6258">
                  <c:v>93.626999999999995</c:v>
                </c:pt>
                <c:pt idx="6259">
                  <c:v>93.644000000000005</c:v>
                </c:pt>
                <c:pt idx="6260">
                  <c:v>93.65</c:v>
                </c:pt>
                <c:pt idx="6261">
                  <c:v>93.631</c:v>
                </c:pt>
                <c:pt idx="6262">
                  <c:v>93.575000000000003</c:v>
                </c:pt>
                <c:pt idx="6263">
                  <c:v>93.509</c:v>
                </c:pt>
                <c:pt idx="6264">
                  <c:v>93.418999999999997</c:v>
                </c:pt>
                <c:pt idx="6265">
                  <c:v>93.334000000000003</c:v>
                </c:pt>
                <c:pt idx="6266">
                  <c:v>93.263999999999996</c:v>
                </c:pt>
                <c:pt idx="6267">
                  <c:v>93.192999999999998</c:v>
                </c:pt>
                <c:pt idx="6268">
                  <c:v>93.138000000000005</c:v>
                </c:pt>
                <c:pt idx="6269">
                  <c:v>93.099000000000004</c:v>
                </c:pt>
                <c:pt idx="6270">
                  <c:v>93.084000000000003</c:v>
                </c:pt>
                <c:pt idx="6271">
                  <c:v>93.093999999999994</c:v>
                </c:pt>
                <c:pt idx="6272">
                  <c:v>93.12</c:v>
                </c:pt>
                <c:pt idx="6273">
                  <c:v>93.156999999999996</c:v>
                </c:pt>
                <c:pt idx="6274">
                  <c:v>93.18</c:v>
                </c:pt>
                <c:pt idx="6275">
                  <c:v>93.177999999999997</c:v>
                </c:pt>
                <c:pt idx="6276">
                  <c:v>93.15</c:v>
                </c:pt>
                <c:pt idx="6277">
                  <c:v>93.090999999999994</c:v>
                </c:pt>
                <c:pt idx="6278">
                  <c:v>93.025000000000006</c:v>
                </c:pt>
                <c:pt idx="6279">
                  <c:v>92.956999999999994</c:v>
                </c:pt>
                <c:pt idx="6280">
                  <c:v>92.870999999999995</c:v>
                </c:pt>
                <c:pt idx="6281">
                  <c:v>92.781000000000006</c:v>
                </c:pt>
                <c:pt idx="6282">
                  <c:v>92.673000000000002</c:v>
                </c:pt>
                <c:pt idx="6283">
                  <c:v>92.549000000000007</c:v>
                </c:pt>
                <c:pt idx="6284">
                  <c:v>92.430999999999997</c:v>
                </c:pt>
                <c:pt idx="6285">
                  <c:v>92.308000000000007</c:v>
                </c:pt>
                <c:pt idx="6286">
                  <c:v>92.177999999999997</c:v>
                </c:pt>
                <c:pt idx="6287">
                  <c:v>92.067999999999998</c:v>
                </c:pt>
                <c:pt idx="6288">
                  <c:v>91.988</c:v>
                </c:pt>
                <c:pt idx="6289">
                  <c:v>91.935000000000002</c:v>
                </c:pt>
                <c:pt idx="6290">
                  <c:v>91.894000000000005</c:v>
                </c:pt>
                <c:pt idx="6291">
                  <c:v>91.863</c:v>
                </c:pt>
                <c:pt idx="6292">
                  <c:v>91.84</c:v>
                </c:pt>
                <c:pt idx="6293">
                  <c:v>91.823999999999998</c:v>
                </c:pt>
                <c:pt idx="6294">
                  <c:v>91.807000000000002</c:v>
                </c:pt>
                <c:pt idx="6295">
                  <c:v>91.796999999999997</c:v>
                </c:pt>
                <c:pt idx="6296">
                  <c:v>91.783000000000001</c:v>
                </c:pt>
                <c:pt idx="6297">
                  <c:v>91.759</c:v>
                </c:pt>
                <c:pt idx="6298">
                  <c:v>91.728999999999999</c:v>
                </c:pt>
                <c:pt idx="6299">
                  <c:v>91.694000000000003</c:v>
                </c:pt>
                <c:pt idx="6300">
                  <c:v>91.649000000000001</c:v>
                </c:pt>
                <c:pt idx="6301">
                  <c:v>91.597999999999999</c:v>
                </c:pt>
                <c:pt idx="6302">
                  <c:v>91.554000000000002</c:v>
                </c:pt>
                <c:pt idx="6303">
                  <c:v>91.49</c:v>
                </c:pt>
                <c:pt idx="6304">
                  <c:v>91.43</c:v>
                </c:pt>
                <c:pt idx="6305">
                  <c:v>91.385000000000005</c:v>
                </c:pt>
                <c:pt idx="6306">
                  <c:v>91.347999999999999</c:v>
                </c:pt>
                <c:pt idx="6307">
                  <c:v>91.323999999999998</c:v>
                </c:pt>
                <c:pt idx="6308">
                  <c:v>91.316000000000003</c:v>
                </c:pt>
                <c:pt idx="6309">
                  <c:v>91.32</c:v>
                </c:pt>
                <c:pt idx="6310">
                  <c:v>91.326999999999998</c:v>
                </c:pt>
                <c:pt idx="6311">
                  <c:v>91.331000000000003</c:v>
                </c:pt>
                <c:pt idx="6312">
                  <c:v>91.325000000000003</c:v>
                </c:pt>
                <c:pt idx="6313">
                  <c:v>91.313000000000002</c:v>
                </c:pt>
                <c:pt idx="6314">
                  <c:v>91.301000000000002</c:v>
                </c:pt>
                <c:pt idx="6315">
                  <c:v>91.292000000000002</c:v>
                </c:pt>
                <c:pt idx="6316">
                  <c:v>91.286000000000001</c:v>
                </c:pt>
                <c:pt idx="6317">
                  <c:v>91.28</c:v>
                </c:pt>
                <c:pt idx="6318">
                  <c:v>91.275000000000006</c:v>
                </c:pt>
                <c:pt idx="6319">
                  <c:v>91.272999999999996</c:v>
                </c:pt>
                <c:pt idx="6320">
                  <c:v>91.278999999999996</c:v>
                </c:pt>
                <c:pt idx="6321">
                  <c:v>91.287999999999997</c:v>
                </c:pt>
                <c:pt idx="6322">
                  <c:v>91.295000000000002</c:v>
                </c:pt>
                <c:pt idx="6323">
                  <c:v>91.308000000000007</c:v>
                </c:pt>
                <c:pt idx="6324">
                  <c:v>91.334999999999994</c:v>
                </c:pt>
                <c:pt idx="6325">
                  <c:v>91.373000000000005</c:v>
                </c:pt>
                <c:pt idx="6326">
                  <c:v>91.414000000000001</c:v>
                </c:pt>
                <c:pt idx="6327">
                  <c:v>91.444000000000003</c:v>
                </c:pt>
                <c:pt idx="6328">
                  <c:v>91.463999999999999</c:v>
                </c:pt>
                <c:pt idx="6329">
                  <c:v>91.507000000000005</c:v>
                </c:pt>
                <c:pt idx="6330">
                  <c:v>91.555999999999997</c:v>
                </c:pt>
                <c:pt idx="6331">
                  <c:v>91.584000000000003</c:v>
                </c:pt>
                <c:pt idx="6332">
                  <c:v>91.61</c:v>
                </c:pt>
                <c:pt idx="6333">
                  <c:v>91.653000000000006</c:v>
                </c:pt>
                <c:pt idx="6334">
                  <c:v>91.695999999999998</c:v>
                </c:pt>
                <c:pt idx="6335">
                  <c:v>91.728999999999999</c:v>
                </c:pt>
                <c:pt idx="6336">
                  <c:v>91.756</c:v>
                </c:pt>
                <c:pt idx="6337">
                  <c:v>91.775000000000006</c:v>
                </c:pt>
                <c:pt idx="6338">
                  <c:v>91.790999999999997</c:v>
                </c:pt>
                <c:pt idx="6339">
                  <c:v>91.784000000000006</c:v>
                </c:pt>
                <c:pt idx="6340">
                  <c:v>91.757000000000005</c:v>
                </c:pt>
                <c:pt idx="6341">
                  <c:v>91.727000000000004</c:v>
                </c:pt>
                <c:pt idx="6342">
                  <c:v>91.685000000000002</c:v>
                </c:pt>
                <c:pt idx="6343">
                  <c:v>91.631</c:v>
                </c:pt>
                <c:pt idx="6344">
                  <c:v>91.563999999999993</c:v>
                </c:pt>
                <c:pt idx="6345">
                  <c:v>91.484999999999999</c:v>
                </c:pt>
                <c:pt idx="6346">
                  <c:v>91.399000000000001</c:v>
                </c:pt>
                <c:pt idx="6347">
                  <c:v>91.311000000000007</c:v>
                </c:pt>
                <c:pt idx="6348">
                  <c:v>91.231999999999999</c:v>
                </c:pt>
                <c:pt idx="6349">
                  <c:v>91.180999999999997</c:v>
                </c:pt>
                <c:pt idx="6350">
                  <c:v>91.156000000000006</c:v>
                </c:pt>
                <c:pt idx="6351">
                  <c:v>91.138000000000005</c:v>
                </c:pt>
                <c:pt idx="6352">
                  <c:v>91.13</c:v>
                </c:pt>
                <c:pt idx="6353">
                  <c:v>91.141999999999996</c:v>
                </c:pt>
                <c:pt idx="6354">
                  <c:v>91.174000000000007</c:v>
                </c:pt>
                <c:pt idx="6355">
                  <c:v>91.212999999999994</c:v>
                </c:pt>
                <c:pt idx="6356">
                  <c:v>91.263999999999996</c:v>
                </c:pt>
                <c:pt idx="6357">
                  <c:v>91.316000000000003</c:v>
                </c:pt>
                <c:pt idx="6358">
                  <c:v>91.39</c:v>
                </c:pt>
                <c:pt idx="6359">
                  <c:v>91.486999999999995</c:v>
                </c:pt>
                <c:pt idx="6360">
                  <c:v>91.594999999999999</c:v>
                </c:pt>
                <c:pt idx="6361">
                  <c:v>91.706000000000003</c:v>
                </c:pt>
                <c:pt idx="6362">
                  <c:v>91.834999999999994</c:v>
                </c:pt>
                <c:pt idx="6363">
                  <c:v>91.989000000000004</c:v>
                </c:pt>
                <c:pt idx="6364">
                  <c:v>92.153999999999996</c:v>
                </c:pt>
                <c:pt idx="6365">
                  <c:v>92.317999999999998</c:v>
                </c:pt>
                <c:pt idx="6366">
                  <c:v>92.492000000000004</c:v>
                </c:pt>
                <c:pt idx="6367">
                  <c:v>92.674999999999997</c:v>
                </c:pt>
                <c:pt idx="6368">
                  <c:v>92.867000000000004</c:v>
                </c:pt>
                <c:pt idx="6369">
                  <c:v>93.078000000000003</c:v>
                </c:pt>
                <c:pt idx="6370">
                  <c:v>93.293999999999997</c:v>
                </c:pt>
                <c:pt idx="6371">
                  <c:v>93.486999999999995</c:v>
                </c:pt>
                <c:pt idx="6372">
                  <c:v>93.665999999999997</c:v>
                </c:pt>
                <c:pt idx="6373">
                  <c:v>93.85</c:v>
                </c:pt>
                <c:pt idx="6374">
                  <c:v>94.043999999999997</c:v>
                </c:pt>
                <c:pt idx="6375">
                  <c:v>94.224000000000004</c:v>
                </c:pt>
                <c:pt idx="6376">
                  <c:v>94.385000000000005</c:v>
                </c:pt>
                <c:pt idx="6377">
                  <c:v>94.537000000000006</c:v>
                </c:pt>
                <c:pt idx="6378">
                  <c:v>94.674999999999997</c:v>
                </c:pt>
                <c:pt idx="6379">
                  <c:v>94.79</c:v>
                </c:pt>
                <c:pt idx="6380">
                  <c:v>94.891999999999996</c:v>
                </c:pt>
                <c:pt idx="6381">
                  <c:v>94.971999999999994</c:v>
                </c:pt>
                <c:pt idx="6382">
                  <c:v>95.031000000000006</c:v>
                </c:pt>
                <c:pt idx="6383">
                  <c:v>95.075999999999993</c:v>
                </c:pt>
                <c:pt idx="6384">
                  <c:v>95.097999999999999</c:v>
                </c:pt>
                <c:pt idx="6385">
                  <c:v>95.11</c:v>
                </c:pt>
                <c:pt idx="6386">
                  <c:v>95.11</c:v>
                </c:pt>
                <c:pt idx="6387">
                  <c:v>95.100999999999999</c:v>
                </c:pt>
                <c:pt idx="6388">
                  <c:v>95.075999999999993</c:v>
                </c:pt>
                <c:pt idx="6389">
                  <c:v>95.058999999999997</c:v>
                </c:pt>
                <c:pt idx="6390">
                  <c:v>95.028999999999996</c:v>
                </c:pt>
                <c:pt idx="6391">
                  <c:v>94.992000000000004</c:v>
                </c:pt>
                <c:pt idx="6392">
                  <c:v>94.953000000000003</c:v>
                </c:pt>
                <c:pt idx="6393">
                  <c:v>94.906999999999996</c:v>
                </c:pt>
                <c:pt idx="6394">
                  <c:v>94.864000000000004</c:v>
                </c:pt>
                <c:pt idx="6395">
                  <c:v>94.823999999999998</c:v>
                </c:pt>
                <c:pt idx="6396">
                  <c:v>94.786000000000001</c:v>
                </c:pt>
                <c:pt idx="6397">
                  <c:v>94.748999999999995</c:v>
                </c:pt>
                <c:pt idx="6398">
                  <c:v>94.715000000000003</c:v>
                </c:pt>
                <c:pt idx="6399">
                  <c:v>94.694000000000003</c:v>
                </c:pt>
                <c:pt idx="6400">
                  <c:v>94.682000000000002</c:v>
                </c:pt>
                <c:pt idx="6401">
                  <c:v>94.679000000000002</c:v>
                </c:pt>
                <c:pt idx="6402">
                  <c:v>94.685000000000002</c:v>
                </c:pt>
                <c:pt idx="6403">
                  <c:v>94.691999999999993</c:v>
                </c:pt>
                <c:pt idx="6404">
                  <c:v>94.703999999999994</c:v>
                </c:pt>
                <c:pt idx="6405">
                  <c:v>94.721000000000004</c:v>
                </c:pt>
                <c:pt idx="6406">
                  <c:v>94.734999999999999</c:v>
                </c:pt>
                <c:pt idx="6407">
                  <c:v>94.745999999999995</c:v>
                </c:pt>
                <c:pt idx="6408">
                  <c:v>94.751999999999995</c:v>
                </c:pt>
                <c:pt idx="6409">
                  <c:v>94.748999999999995</c:v>
                </c:pt>
                <c:pt idx="6410">
                  <c:v>94.734999999999999</c:v>
                </c:pt>
                <c:pt idx="6411">
                  <c:v>94.707999999999998</c:v>
                </c:pt>
                <c:pt idx="6412">
                  <c:v>94.668999999999997</c:v>
                </c:pt>
                <c:pt idx="6413">
                  <c:v>94.611000000000004</c:v>
                </c:pt>
                <c:pt idx="6414">
                  <c:v>94.543999999999997</c:v>
                </c:pt>
                <c:pt idx="6415">
                  <c:v>94.462999999999994</c:v>
                </c:pt>
                <c:pt idx="6416">
                  <c:v>94.346999999999994</c:v>
                </c:pt>
                <c:pt idx="6417">
                  <c:v>94.215999999999994</c:v>
                </c:pt>
                <c:pt idx="6418">
                  <c:v>94.066000000000003</c:v>
                </c:pt>
                <c:pt idx="6419">
                  <c:v>93.911000000000001</c:v>
                </c:pt>
                <c:pt idx="6420">
                  <c:v>93.745999999999995</c:v>
                </c:pt>
                <c:pt idx="6421">
                  <c:v>93.575999999999993</c:v>
                </c:pt>
                <c:pt idx="6422">
                  <c:v>93.418000000000006</c:v>
                </c:pt>
                <c:pt idx="6423">
                  <c:v>93.257000000000005</c:v>
                </c:pt>
                <c:pt idx="6424">
                  <c:v>93.108000000000004</c:v>
                </c:pt>
                <c:pt idx="6425">
                  <c:v>92.968000000000004</c:v>
                </c:pt>
                <c:pt idx="6426">
                  <c:v>92.834000000000003</c:v>
                </c:pt>
                <c:pt idx="6427">
                  <c:v>92.706999999999994</c:v>
                </c:pt>
                <c:pt idx="6428">
                  <c:v>92.603999999999999</c:v>
                </c:pt>
                <c:pt idx="6429">
                  <c:v>92.516999999999996</c:v>
                </c:pt>
                <c:pt idx="6430">
                  <c:v>92.430999999999997</c:v>
                </c:pt>
                <c:pt idx="6431">
                  <c:v>92.364999999999995</c:v>
                </c:pt>
                <c:pt idx="6432">
                  <c:v>92.317999999999998</c:v>
                </c:pt>
                <c:pt idx="6433">
                  <c:v>92.278999999999996</c:v>
                </c:pt>
                <c:pt idx="6434">
                  <c:v>92.242999999999995</c:v>
                </c:pt>
                <c:pt idx="6435">
                  <c:v>92.210999999999999</c:v>
                </c:pt>
                <c:pt idx="6436">
                  <c:v>92.182000000000002</c:v>
                </c:pt>
                <c:pt idx="6437">
                  <c:v>92.162000000000006</c:v>
                </c:pt>
                <c:pt idx="6438">
                  <c:v>92.141000000000005</c:v>
                </c:pt>
                <c:pt idx="6439">
                  <c:v>92.113</c:v>
                </c:pt>
                <c:pt idx="6440">
                  <c:v>92.075999999999993</c:v>
                </c:pt>
                <c:pt idx="6441">
                  <c:v>92.034000000000006</c:v>
                </c:pt>
                <c:pt idx="6442">
                  <c:v>91.988</c:v>
                </c:pt>
                <c:pt idx="6443">
                  <c:v>91.915000000000006</c:v>
                </c:pt>
                <c:pt idx="6444">
                  <c:v>91.835999999999999</c:v>
                </c:pt>
                <c:pt idx="6445">
                  <c:v>91.76</c:v>
                </c:pt>
                <c:pt idx="6446">
                  <c:v>91.665999999999997</c:v>
                </c:pt>
                <c:pt idx="6447">
                  <c:v>91.576999999999998</c:v>
                </c:pt>
                <c:pt idx="6448">
                  <c:v>91.486000000000004</c:v>
                </c:pt>
                <c:pt idx="6449">
                  <c:v>91.393000000000001</c:v>
                </c:pt>
                <c:pt idx="6450">
                  <c:v>91.313000000000002</c:v>
                </c:pt>
                <c:pt idx="6451">
                  <c:v>91.233999999999995</c:v>
                </c:pt>
                <c:pt idx="6452">
                  <c:v>91.152000000000001</c:v>
                </c:pt>
                <c:pt idx="6453">
                  <c:v>91.075999999999993</c:v>
                </c:pt>
                <c:pt idx="6454">
                  <c:v>91.01</c:v>
                </c:pt>
                <c:pt idx="6455">
                  <c:v>90.942999999999998</c:v>
                </c:pt>
                <c:pt idx="6456">
                  <c:v>90.87</c:v>
                </c:pt>
                <c:pt idx="6457">
                  <c:v>90.799000000000007</c:v>
                </c:pt>
                <c:pt idx="6458">
                  <c:v>90.728999999999999</c:v>
                </c:pt>
                <c:pt idx="6459">
                  <c:v>90.653999999999996</c:v>
                </c:pt>
                <c:pt idx="6460">
                  <c:v>90.596000000000004</c:v>
                </c:pt>
                <c:pt idx="6461">
                  <c:v>90.552000000000007</c:v>
                </c:pt>
                <c:pt idx="6462">
                  <c:v>90.516000000000005</c:v>
                </c:pt>
                <c:pt idx="6463">
                  <c:v>90.491</c:v>
                </c:pt>
                <c:pt idx="6464">
                  <c:v>90.486000000000004</c:v>
                </c:pt>
                <c:pt idx="6465">
                  <c:v>90.504999999999995</c:v>
                </c:pt>
                <c:pt idx="6466">
                  <c:v>90.539000000000001</c:v>
                </c:pt>
                <c:pt idx="6467">
                  <c:v>90.570999999999998</c:v>
                </c:pt>
                <c:pt idx="6468">
                  <c:v>90.596999999999994</c:v>
                </c:pt>
                <c:pt idx="6469">
                  <c:v>90.614999999999995</c:v>
                </c:pt>
                <c:pt idx="6470">
                  <c:v>90.629000000000005</c:v>
                </c:pt>
                <c:pt idx="6471">
                  <c:v>90.64</c:v>
                </c:pt>
                <c:pt idx="6472">
                  <c:v>90.658000000000001</c:v>
                </c:pt>
                <c:pt idx="6473">
                  <c:v>90.686999999999998</c:v>
                </c:pt>
                <c:pt idx="6474">
                  <c:v>90.725999999999999</c:v>
                </c:pt>
                <c:pt idx="6475">
                  <c:v>90.75</c:v>
                </c:pt>
                <c:pt idx="6476">
                  <c:v>90.757000000000005</c:v>
                </c:pt>
                <c:pt idx="6477">
                  <c:v>90.742999999999995</c:v>
                </c:pt>
                <c:pt idx="6478">
                  <c:v>90.713999999999999</c:v>
                </c:pt>
                <c:pt idx="6479">
                  <c:v>90.673000000000002</c:v>
                </c:pt>
                <c:pt idx="6480">
                  <c:v>90.635999999999996</c:v>
                </c:pt>
                <c:pt idx="6481">
                  <c:v>90.594999999999999</c:v>
                </c:pt>
                <c:pt idx="6482">
                  <c:v>90.54</c:v>
                </c:pt>
                <c:pt idx="6483">
                  <c:v>90.503</c:v>
                </c:pt>
                <c:pt idx="6484">
                  <c:v>90.474999999999994</c:v>
                </c:pt>
                <c:pt idx="6485">
                  <c:v>90.436000000000007</c:v>
                </c:pt>
                <c:pt idx="6486">
                  <c:v>90.385000000000005</c:v>
                </c:pt>
                <c:pt idx="6487">
                  <c:v>90.349000000000004</c:v>
                </c:pt>
                <c:pt idx="6488">
                  <c:v>90.337999999999994</c:v>
                </c:pt>
                <c:pt idx="6489">
                  <c:v>90.337999999999994</c:v>
                </c:pt>
                <c:pt idx="6490">
                  <c:v>90.34</c:v>
                </c:pt>
                <c:pt idx="6491">
                  <c:v>90.347999999999999</c:v>
                </c:pt>
                <c:pt idx="6492">
                  <c:v>90.358000000000004</c:v>
                </c:pt>
                <c:pt idx="6493">
                  <c:v>90.361999999999995</c:v>
                </c:pt>
                <c:pt idx="6494">
                  <c:v>90.356999999999999</c:v>
                </c:pt>
                <c:pt idx="6495">
                  <c:v>90.36</c:v>
                </c:pt>
                <c:pt idx="6496">
                  <c:v>90.372</c:v>
                </c:pt>
                <c:pt idx="6497">
                  <c:v>90.388000000000005</c:v>
                </c:pt>
                <c:pt idx="6498">
                  <c:v>90.399000000000001</c:v>
                </c:pt>
                <c:pt idx="6499">
                  <c:v>90.403999999999996</c:v>
                </c:pt>
                <c:pt idx="6500">
                  <c:v>90.406000000000006</c:v>
                </c:pt>
                <c:pt idx="6501">
                  <c:v>90.403999999999996</c:v>
                </c:pt>
                <c:pt idx="6502">
                  <c:v>90.400999999999996</c:v>
                </c:pt>
                <c:pt idx="6503">
                  <c:v>90.406000000000006</c:v>
                </c:pt>
                <c:pt idx="6504">
                  <c:v>90.406000000000006</c:v>
                </c:pt>
                <c:pt idx="6505">
                  <c:v>90.403000000000006</c:v>
                </c:pt>
                <c:pt idx="6506">
                  <c:v>90.402000000000001</c:v>
                </c:pt>
                <c:pt idx="6507">
                  <c:v>90.4</c:v>
                </c:pt>
                <c:pt idx="6508">
                  <c:v>90.397999999999996</c:v>
                </c:pt>
                <c:pt idx="6509">
                  <c:v>90.396000000000001</c:v>
                </c:pt>
                <c:pt idx="6510">
                  <c:v>90.4</c:v>
                </c:pt>
                <c:pt idx="6511">
                  <c:v>90.408000000000001</c:v>
                </c:pt>
                <c:pt idx="6512">
                  <c:v>90.423000000000002</c:v>
                </c:pt>
                <c:pt idx="6513">
                  <c:v>90.444999999999993</c:v>
                </c:pt>
                <c:pt idx="6514">
                  <c:v>90.468000000000004</c:v>
                </c:pt>
                <c:pt idx="6515">
                  <c:v>90.489000000000004</c:v>
                </c:pt>
                <c:pt idx="6516">
                  <c:v>90.506</c:v>
                </c:pt>
                <c:pt idx="6517">
                  <c:v>90.518000000000001</c:v>
                </c:pt>
                <c:pt idx="6518">
                  <c:v>90.537000000000006</c:v>
                </c:pt>
                <c:pt idx="6519">
                  <c:v>90.564999999999998</c:v>
                </c:pt>
                <c:pt idx="6520">
                  <c:v>90.605999999999995</c:v>
                </c:pt>
                <c:pt idx="6521">
                  <c:v>90.656000000000006</c:v>
                </c:pt>
                <c:pt idx="6522">
                  <c:v>90.715000000000003</c:v>
                </c:pt>
                <c:pt idx="6523">
                  <c:v>90.772999999999996</c:v>
                </c:pt>
                <c:pt idx="6524">
                  <c:v>90.834999999999994</c:v>
                </c:pt>
                <c:pt idx="6525">
                  <c:v>90.882999999999996</c:v>
                </c:pt>
                <c:pt idx="6526">
                  <c:v>90.92</c:v>
                </c:pt>
                <c:pt idx="6527">
                  <c:v>90.951999999999998</c:v>
                </c:pt>
                <c:pt idx="6528">
                  <c:v>90.977000000000004</c:v>
                </c:pt>
                <c:pt idx="6529">
                  <c:v>90.988</c:v>
                </c:pt>
                <c:pt idx="6530">
                  <c:v>90.989000000000004</c:v>
                </c:pt>
                <c:pt idx="6531">
                  <c:v>90.992000000000004</c:v>
                </c:pt>
                <c:pt idx="6532">
                  <c:v>91</c:v>
                </c:pt>
                <c:pt idx="6533">
                  <c:v>91.013999999999996</c:v>
                </c:pt>
                <c:pt idx="6534">
                  <c:v>91.05</c:v>
                </c:pt>
                <c:pt idx="6535">
                  <c:v>91.108999999999995</c:v>
                </c:pt>
                <c:pt idx="6536">
                  <c:v>91.171999999999997</c:v>
                </c:pt>
                <c:pt idx="6537">
                  <c:v>91.227000000000004</c:v>
                </c:pt>
                <c:pt idx="6538">
                  <c:v>91.284999999999997</c:v>
                </c:pt>
                <c:pt idx="6539">
                  <c:v>91.337000000000003</c:v>
                </c:pt>
                <c:pt idx="6540">
                  <c:v>91.378</c:v>
                </c:pt>
                <c:pt idx="6541">
                  <c:v>91.418000000000006</c:v>
                </c:pt>
                <c:pt idx="6542">
                  <c:v>91.444999999999993</c:v>
                </c:pt>
                <c:pt idx="6543">
                  <c:v>91.445999999999998</c:v>
                </c:pt>
                <c:pt idx="6544">
                  <c:v>91.427999999999997</c:v>
                </c:pt>
                <c:pt idx="6545">
                  <c:v>91.408000000000001</c:v>
                </c:pt>
                <c:pt idx="6546">
                  <c:v>91.376000000000005</c:v>
                </c:pt>
                <c:pt idx="6547">
                  <c:v>91.325000000000003</c:v>
                </c:pt>
                <c:pt idx="6548">
                  <c:v>91.257000000000005</c:v>
                </c:pt>
                <c:pt idx="6549">
                  <c:v>91.186000000000007</c:v>
                </c:pt>
                <c:pt idx="6550">
                  <c:v>91.102999999999994</c:v>
                </c:pt>
                <c:pt idx="6551">
                  <c:v>91.003</c:v>
                </c:pt>
                <c:pt idx="6552">
                  <c:v>90.894000000000005</c:v>
                </c:pt>
                <c:pt idx="6553">
                  <c:v>90.78</c:v>
                </c:pt>
                <c:pt idx="6554">
                  <c:v>90.650999999999996</c:v>
                </c:pt>
                <c:pt idx="6555">
                  <c:v>90.516000000000005</c:v>
                </c:pt>
                <c:pt idx="6556">
                  <c:v>90.37</c:v>
                </c:pt>
                <c:pt idx="6557">
                  <c:v>90.197999999999993</c:v>
                </c:pt>
                <c:pt idx="6558">
                  <c:v>90.028999999999996</c:v>
                </c:pt>
                <c:pt idx="6559">
                  <c:v>89.87</c:v>
                </c:pt>
                <c:pt idx="6560">
                  <c:v>89.694000000000003</c:v>
                </c:pt>
                <c:pt idx="6561">
                  <c:v>89.5</c:v>
                </c:pt>
                <c:pt idx="6562">
                  <c:v>89.308000000000007</c:v>
                </c:pt>
                <c:pt idx="6563">
                  <c:v>89.096000000000004</c:v>
                </c:pt>
                <c:pt idx="6564">
                  <c:v>88.888999999999996</c:v>
                </c:pt>
                <c:pt idx="6565">
                  <c:v>88.697000000000003</c:v>
                </c:pt>
                <c:pt idx="6566">
                  <c:v>88.494</c:v>
                </c:pt>
                <c:pt idx="6567">
                  <c:v>88.302000000000007</c:v>
                </c:pt>
                <c:pt idx="6568">
                  <c:v>88.116</c:v>
                </c:pt>
                <c:pt idx="6569">
                  <c:v>87.944000000000003</c:v>
                </c:pt>
                <c:pt idx="6570">
                  <c:v>87.792000000000002</c:v>
                </c:pt>
                <c:pt idx="6571">
                  <c:v>87.643000000000001</c:v>
                </c:pt>
                <c:pt idx="6572">
                  <c:v>87.512</c:v>
                </c:pt>
                <c:pt idx="6573">
                  <c:v>87.402000000000001</c:v>
                </c:pt>
                <c:pt idx="6574">
                  <c:v>87.304000000000002</c:v>
                </c:pt>
                <c:pt idx="6575">
                  <c:v>87.222999999999999</c:v>
                </c:pt>
                <c:pt idx="6576">
                  <c:v>87.168000000000006</c:v>
                </c:pt>
                <c:pt idx="6577">
                  <c:v>87.138999999999996</c:v>
                </c:pt>
                <c:pt idx="6578">
                  <c:v>87.122</c:v>
                </c:pt>
                <c:pt idx="6579">
                  <c:v>87.119</c:v>
                </c:pt>
                <c:pt idx="6580">
                  <c:v>87.137</c:v>
                </c:pt>
                <c:pt idx="6581">
                  <c:v>87.17</c:v>
                </c:pt>
                <c:pt idx="6582">
                  <c:v>87.215000000000003</c:v>
                </c:pt>
                <c:pt idx="6583">
                  <c:v>87.277000000000001</c:v>
                </c:pt>
                <c:pt idx="6584">
                  <c:v>87.364999999999995</c:v>
                </c:pt>
                <c:pt idx="6585">
                  <c:v>87.478999999999999</c:v>
                </c:pt>
                <c:pt idx="6586">
                  <c:v>87.575999999999993</c:v>
                </c:pt>
                <c:pt idx="6587">
                  <c:v>87.700999999999993</c:v>
                </c:pt>
                <c:pt idx="6588">
                  <c:v>87.825999999999993</c:v>
                </c:pt>
                <c:pt idx="6589">
                  <c:v>87.956999999999994</c:v>
                </c:pt>
                <c:pt idx="6590">
                  <c:v>88.081000000000003</c:v>
                </c:pt>
                <c:pt idx="6591">
                  <c:v>88.195999999999998</c:v>
                </c:pt>
                <c:pt idx="6592">
                  <c:v>88.314999999999998</c:v>
                </c:pt>
                <c:pt idx="6593">
                  <c:v>88.424999999999997</c:v>
                </c:pt>
                <c:pt idx="6594">
                  <c:v>88.522000000000006</c:v>
                </c:pt>
                <c:pt idx="6595">
                  <c:v>88.602999999999994</c:v>
                </c:pt>
                <c:pt idx="6596">
                  <c:v>88.659000000000006</c:v>
                </c:pt>
                <c:pt idx="6597">
                  <c:v>88.691000000000003</c:v>
                </c:pt>
                <c:pt idx="6598">
                  <c:v>88.712000000000003</c:v>
                </c:pt>
                <c:pt idx="6599">
                  <c:v>88.725999999999999</c:v>
                </c:pt>
                <c:pt idx="6600">
                  <c:v>88.73</c:v>
                </c:pt>
                <c:pt idx="6601">
                  <c:v>88.733999999999995</c:v>
                </c:pt>
                <c:pt idx="6602">
                  <c:v>88.741</c:v>
                </c:pt>
                <c:pt idx="6603">
                  <c:v>88.745000000000005</c:v>
                </c:pt>
                <c:pt idx="6604">
                  <c:v>88.747</c:v>
                </c:pt>
                <c:pt idx="6605">
                  <c:v>88.753</c:v>
                </c:pt>
                <c:pt idx="6606">
                  <c:v>88.757999999999996</c:v>
                </c:pt>
                <c:pt idx="6607">
                  <c:v>88.763999999999996</c:v>
                </c:pt>
                <c:pt idx="6608">
                  <c:v>88.768000000000001</c:v>
                </c:pt>
                <c:pt idx="6609">
                  <c:v>88.768000000000001</c:v>
                </c:pt>
                <c:pt idx="6610">
                  <c:v>88.751000000000005</c:v>
                </c:pt>
                <c:pt idx="6611">
                  <c:v>88.724999999999994</c:v>
                </c:pt>
                <c:pt idx="6612">
                  <c:v>88.692999999999998</c:v>
                </c:pt>
                <c:pt idx="6613">
                  <c:v>88.653000000000006</c:v>
                </c:pt>
                <c:pt idx="6614">
                  <c:v>88.617999999999995</c:v>
                </c:pt>
                <c:pt idx="6615">
                  <c:v>88.575999999999993</c:v>
                </c:pt>
                <c:pt idx="6616">
                  <c:v>88.52</c:v>
                </c:pt>
                <c:pt idx="6617">
                  <c:v>88.466999999999999</c:v>
                </c:pt>
                <c:pt idx="6618">
                  <c:v>88.415999999999997</c:v>
                </c:pt>
                <c:pt idx="6619">
                  <c:v>88.382000000000005</c:v>
                </c:pt>
                <c:pt idx="6620">
                  <c:v>88.335999999999999</c:v>
                </c:pt>
                <c:pt idx="6621">
                  <c:v>88.295000000000002</c:v>
                </c:pt>
                <c:pt idx="6622">
                  <c:v>88.251999999999995</c:v>
                </c:pt>
                <c:pt idx="6623">
                  <c:v>88.197999999999993</c:v>
                </c:pt>
                <c:pt idx="6624">
                  <c:v>88.144000000000005</c:v>
                </c:pt>
                <c:pt idx="6625">
                  <c:v>88.073999999999998</c:v>
                </c:pt>
                <c:pt idx="6626">
                  <c:v>88.01</c:v>
                </c:pt>
                <c:pt idx="6627">
                  <c:v>87.962999999999994</c:v>
                </c:pt>
                <c:pt idx="6628">
                  <c:v>87.903999999999996</c:v>
                </c:pt>
                <c:pt idx="6629">
                  <c:v>87.853999999999999</c:v>
                </c:pt>
                <c:pt idx="6630">
                  <c:v>87.816999999999993</c:v>
                </c:pt>
                <c:pt idx="6631">
                  <c:v>87.766999999999996</c:v>
                </c:pt>
                <c:pt idx="6632">
                  <c:v>87.704999999999998</c:v>
                </c:pt>
                <c:pt idx="6633">
                  <c:v>87.647000000000006</c:v>
                </c:pt>
                <c:pt idx="6634">
                  <c:v>87.605000000000004</c:v>
                </c:pt>
                <c:pt idx="6635">
                  <c:v>87.584000000000003</c:v>
                </c:pt>
                <c:pt idx="6636">
                  <c:v>87.575999999999993</c:v>
                </c:pt>
                <c:pt idx="6637">
                  <c:v>87.582999999999998</c:v>
                </c:pt>
                <c:pt idx="6638">
                  <c:v>87.594999999999999</c:v>
                </c:pt>
                <c:pt idx="6639">
                  <c:v>87.608000000000004</c:v>
                </c:pt>
                <c:pt idx="6640">
                  <c:v>87.616</c:v>
                </c:pt>
                <c:pt idx="6641">
                  <c:v>87.625</c:v>
                </c:pt>
                <c:pt idx="6642">
                  <c:v>87.625</c:v>
                </c:pt>
                <c:pt idx="6643">
                  <c:v>87.606999999999999</c:v>
                </c:pt>
                <c:pt idx="6644">
                  <c:v>87.563999999999993</c:v>
                </c:pt>
                <c:pt idx="6645">
                  <c:v>87.497</c:v>
                </c:pt>
                <c:pt idx="6646">
                  <c:v>87.412000000000006</c:v>
                </c:pt>
                <c:pt idx="6647">
                  <c:v>87.31</c:v>
                </c:pt>
                <c:pt idx="6648">
                  <c:v>87.188000000000002</c:v>
                </c:pt>
                <c:pt idx="6649">
                  <c:v>87.051000000000002</c:v>
                </c:pt>
                <c:pt idx="6650">
                  <c:v>86.897999999999996</c:v>
                </c:pt>
                <c:pt idx="6651">
                  <c:v>86.754999999999995</c:v>
                </c:pt>
                <c:pt idx="6652">
                  <c:v>86.617000000000004</c:v>
                </c:pt>
                <c:pt idx="6653">
                  <c:v>86.457999999999998</c:v>
                </c:pt>
                <c:pt idx="6654">
                  <c:v>86.313999999999993</c:v>
                </c:pt>
                <c:pt idx="6655">
                  <c:v>86.19</c:v>
                </c:pt>
                <c:pt idx="6656">
                  <c:v>86.070999999999998</c:v>
                </c:pt>
                <c:pt idx="6657">
                  <c:v>85.953999999999994</c:v>
                </c:pt>
                <c:pt idx="6658">
                  <c:v>85.846000000000004</c:v>
                </c:pt>
                <c:pt idx="6659">
                  <c:v>85.766999999999996</c:v>
                </c:pt>
                <c:pt idx="6660">
                  <c:v>85.706999999999994</c:v>
                </c:pt>
                <c:pt idx="6661">
                  <c:v>85.649000000000001</c:v>
                </c:pt>
                <c:pt idx="6662">
                  <c:v>85.594999999999999</c:v>
                </c:pt>
                <c:pt idx="6663">
                  <c:v>85.540999999999997</c:v>
                </c:pt>
                <c:pt idx="6664">
                  <c:v>85.491</c:v>
                </c:pt>
                <c:pt idx="6665">
                  <c:v>85.453999999999994</c:v>
                </c:pt>
                <c:pt idx="6666">
                  <c:v>85.432000000000002</c:v>
                </c:pt>
                <c:pt idx="6667">
                  <c:v>85.423000000000002</c:v>
                </c:pt>
                <c:pt idx="6668">
                  <c:v>85.415000000000006</c:v>
                </c:pt>
                <c:pt idx="6669">
                  <c:v>85.408000000000001</c:v>
                </c:pt>
                <c:pt idx="6670">
                  <c:v>85.403999999999996</c:v>
                </c:pt>
                <c:pt idx="6671">
                  <c:v>85.400999999999996</c:v>
                </c:pt>
                <c:pt idx="6672">
                  <c:v>85.400999999999996</c:v>
                </c:pt>
                <c:pt idx="6673">
                  <c:v>85.405000000000001</c:v>
                </c:pt>
                <c:pt idx="6674">
                  <c:v>85.405000000000001</c:v>
                </c:pt>
                <c:pt idx="6675">
                  <c:v>85.385999999999996</c:v>
                </c:pt>
                <c:pt idx="6676">
                  <c:v>85.364000000000004</c:v>
                </c:pt>
                <c:pt idx="6677">
                  <c:v>85.325999999999993</c:v>
                </c:pt>
                <c:pt idx="6678">
                  <c:v>85.28</c:v>
                </c:pt>
                <c:pt idx="6679">
                  <c:v>85.236999999999995</c:v>
                </c:pt>
                <c:pt idx="6680">
                  <c:v>85.191000000000003</c:v>
                </c:pt>
                <c:pt idx="6681">
                  <c:v>85.14</c:v>
                </c:pt>
                <c:pt idx="6682">
                  <c:v>85.090999999999994</c:v>
                </c:pt>
                <c:pt idx="6683">
                  <c:v>85.054000000000002</c:v>
                </c:pt>
                <c:pt idx="6684">
                  <c:v>85.022000000000006</c:v>
                </c:pt>
                <c:pt idx="6685">
                  <c:v>84.988</c:v>
                </c:pt>
                <c:pt idx="6686">
                  <c:v>84.954999999999998</c:v>
                </c:pt>
                <c:pt idx="6687">
                  <c:v>84.935000000000002</c:v>
                </c:pt>
                <c:pt idx="6688">
                  <c:v>84.927999999999997</c:v>
                </c:pt>
                <c:pt idx="6689">
                  <c:v>84.933000000000007</c:v>
                </c:pt>
                <c:pt idx="6690">
                  <c:v>84.948999999999998</c:v>
                </c:pt>
                <c:pt idx="6691">
                  <c:v>84.981999999999999</c:v>
                </c:pt>
                <c:pt idx="6692">
                  <c:v>85.028000000000006</c:v>
                </c:pt>
                <c:pt idx="6693">
                  <c:v>85.069000000000003</c:v>
                </c:pt>
                <c:pt idx="6694">
                  <c:v>85.094999999999999</c:v>
                </c:pt>
                <c:pt idx="6695">
                  <c:v>85.102999999999994</c:v>
                </c:pt>
                <c:pt idx="6696">
                  <c:v>85.100999999999999</c:v>
                </c:pt>
                <c:pt idx="6697">
                  <c:v>85.102999999999994</c:v>
                </c:pt>
                <c:pt idx="6698">
                  <c:v>85.105000000000004</c:v>
                </c:pt>
                <c:pt idx="6699">
                  <c:v>85.102999999999994</c:v>
                </c:pt>
                <c:pt idx="6700">
                  <c:v>85.096000000000004</c:v>
                </c:pt>
                <c:pt idx="6701">
                  <c:v>85.078000000000003</c:v>
                </c:pt>
                <c:pt idx="6702">
                  <c:v>85.055999999999997</c:v>
                </c:pt>
                <c:pt idx="6703">
                  <c:v>85.033000000000001</c:v>
                </c:pt>
                <c:pt idx="6704">
                  <c:v>85.013000000000005</c:v>
                </c:pt>
                <c:pt idx="6705">
                  <c:v>84.995999999999995</c:v>
                </c:pt>
                <c:pt idx="6706">
                  <c:v>84.983999999999995</c:v>
                </c:pt>
                <c:pt idx="6707">
                  <c:v>84.974999999999994</c:v>
                </c:pt>
                <c:pt idx="6708">
                  <c:v>84.968999999999994</c:v>
                </c:pt>
                <c:pt idx="6709">
                  <c:v>84.971000000000004</c:v>
                </c:pt>
                <c:pt idx="6710">
                  <c:v>84.983000000000004</c:v>
                </c:pt>
                <c:pt idx="6711">
                  <c:v>85.006</c:v>
                </c:pt>
                <c:pt idx="6712">
                  <c:v>85.034000000000006</c:v>
                </c:pt>
                <c:pt idx="6713">
                  <c:v>85.064999999999998</c:v>
                </c:pt>
                <c:pt idx="6714">
                  <c:v>85.087999999999994</c:v>
                </c:pt>
                <c:pt idx="6715">
                  <c:v>85.105999999999995</c:v>
                </c:pt>
                <c:pt idx="6716">
                  <c:v>85.122</c:v>
                </c:pt>
                <c:pt idx="6717">
                  <c:v>85.135999999999996</c:v>
                </c:pt>
                <c:pt idx="6718">
                  <c:v>85.156000000000006</c:v>
                </c:pt>
                <c:pt idx="6719">
                  <c:v>85.183999999999997</c:v>
                </c:pt>
                <c:pt idx="6720">
                  <c:v>85.213999999999999</c:v>
                </c:pt>
                <c:pt idx="6721">
                  <c:v>85.25</c:v>
                </c:pt>
                <c:pt idx="6722">
                  <c:v>85.302000000000007</c:v>
                </c:pt>
                <c:pt idx="6723">
                  <c:v>85.344999999999999</c:v>
                </c:pt>
                <c:pt idx="6724">
                  <c:v>85.38</c:v>
                </c:pt>
                <c:pt idx="6725">
                  <c:v>85.430999999999997</c:v>
                </c:pt>
                <c:pt idx="6726">
                  <c:v>85.483999999999995</c:v>
                </c:pt>
                <c:pt idx="6727">
                  <c:v>85.521000000000001</c:v>
                </c:pt>
                <c:pt idx="6728">
                  <c:v>85.548000000000002</c:v>
                </c:pt>
                <c:pt idx="6729">
                  <c:v>85.563000000000002</c:v>
                </c:pt>
                <c:pt idx="6730">
                  <c:v>85.563999999999993</c:v>
                </c:pt>
                <c:pt idx="6731">
                  <c:v>85.552000000000007</c:v>
                </c:pt>
                <c:pt idx="6732">
                  <c:v>85.525999999999996</c:v>
                </c:pt>
                <c:pt idx="6733">
                  <c:v>85.495000000000005</c:v>
                </c:pt>
                <c:pt idx="6734">
                  <c:v>85.457999999999998</c:v>
                </c:pt>
                <c:pt idx="6735">
                  <c:v>85.412999999999997</c:v>
                </c:pt>
                <c:pt idx="6736">
                  <c:v>85.364000000000004</c:v>
                </c:pt>
                <c:pt idx="6737">
                  <c:v>85.319000000000003</c:v>
                </c:pt>
                <c:pt idx="6738">
                  <c:v>85.290999999999997</c:v>
                </c:pt>
                <c:pt idx="6739">
                  <c:v>85.287999999999997</c:v>
                </c:pt>
                <c:pt idx="6740">
                  <c:v>85.322000000000003</c:v>
                </c:pt>
                <c:pt idx="6741">
                  <c:v>85.385999999999996</c:v>
                </c:pt>
                <c:pt idx="6742">
                  <c:v>85.465000000000003</c:v>
                </c:pt>
                <c:pt idx="6743">
                  <c:v>85.525000000000006</c:v>
                </c:pt>
                <c:pt idx="6744">
                  <c:v>85.590999999999994</c:v>
                </c:pt>
                <c:pt idx="6745">
                  <c:v>85.67</c:v>
                </c:pt>
                <c:pt idx="6746">
                  <c:v>85.757999999999996</c:v>
                </c:pt>
                <c:pt idx="6747">
                  <c:v>85.864000000000004</c:v>
                </c:pt>
                <c:pt idx="6748">
                  <c:v>85.971999999999994</c:v>
                </c:pt>
                <c:pt idx="6749">
                  <c:v>86.091999999999999</c:v>
                </c:pt>
                <c:pt idx="6750">
                  <c:v>86.212999999999994</c:v>
                </c:pt>
                <c:pt idx="6751">
                  <c:v>86.334999999999994</c:v>
                </c:pt>
                <c:pt idx="6752">
                  <c:v>86.463999999999999</c:v>
                </c:pt>
                <c:pt idx="6753">
                  <c:v>86.59</c:v>
                </c:pt>
                <c:pt idx="6754">
                  <c:v>86.701999999999998</c:v>
                </c:pt>
                <c:pt idx="6755">
                  <c:v>86.813000000000002</c:v>
                </c:pt>
                <c:pt idx="6756">
                  <c:v>86.929000000000002</c:v>
                </c:pt>
                <c:pt idx="6757">
                  <c:v>87.05</c:v>
                </c:pt>
                <c:pt idx="6758">
                  <c:v>87.182000000000002</c:v>
                </c:pt>
                <c:pt idx="6759">
                  <c:v>87.322999999999993</c:v>
                </c:pt>
                <c:pt idx="6760">
                  <c:v>87.466999999999999</c:v>
                </c:pt>
                <c:pt idx="6761">
                  <c:v>87.599000000000004</c:v>
                </c:pt>
                <c:pt idx="6762">
                  <c:v>87.722999999999999</c:v>
                </c:pt>
                <c:pt idx="6763">
                  <c:v>87.837000000000003</c:v>
                </c:pt>
                <c:pt idx="6764">
                  <c:v>87.941000000000003</c:v>
                </c:pt>
                <c:pt idx="6765">
                  <c:v>88.028999999999996</c:v>
                </c:pt>
                <c:pt idx="6766">
                  <c:v>88.09</c:v>
                </c:pt>
                <c:pt idx="6767">
                  <c:v>88.149000000000001</c:v>
                </c:pt>
                <c:pt idx="6768">
                  <c:v>88.207999999999998</c:v>
                </c:pt>
                <c:pt idx="6769">
                  <c:v>88.227999999999994</c:v>
                </c:pt>
                <c:pt idx="6770">
                  <c:v>88.227000000000004</c:v>
                </c:pt>
                <c:pt idx="6771">
                  <c:v>88.218000000000004</c:v>
                </c:pt>
                <c:pt idx="6772">
                  <c:v>88.188999999999993</c:v>
                </c:pt>
                <c:pt idx="6773">
                  <c:v>88.138000000000005</c:v>
                </c:pt>
                <c:pt idx="6774">
                  <c:v>88.070999999999998</c:v>
                </c:pt>
                <c:pt idx="6775">
                  <c:v>87.984999999999999</c:v>
                </c:pt>
                <c:pt idx="6776">
                  <c:v>87.876000000000005</c:v>
                </c:pt>
                <c:pt idx="6777">
                  <c:v>87.748999999999995</c:v>
                </c:pt>
                <c:pt idx="6778">
                  <c:v>87.608999999999995</c:v>
                </c:pt>
                <c:pt idx="6779">
                  <c:v>87.471000000000004</c:v>
                </c:pt>
                <c:pt idx="6780">
                  <c:v>87.331000000000003</c:v>
                </c:pt>
                <c:pt idx="6781">
                  <c:v>87.186000000000007</c:v>
                </c:pt>
                <c:pt idx="6782">
                  <c:v>87.040999999999997</c:v>
                </c:pt>
                <c:pt idx="6783">
                  <c:v>86.91</c:v>
                </c:pt>
                <c:pt idx="6784">
                  <c:v>86.78</c:v>
                </c:pt>
                <c:pt idx="6785">
                  <c:v>86.662000000000006</c:v>
                </c:pt>
                <c:pt idx="6786">
                  <c:v>86.546000000000006</c:v>
                </c:pt>
                <c:pt idx="6787">
                  <c:v>86.433000000000007</c:v>
                </c:pt>
                <c:pt idx="6788">
                  <c:v>86.331999999999994</c:v>
                </c:pt>
                <c:pt idx="6789">
                  <c:v>86.227000000000004</c:v>
                </c:pt>
                <c:pt idx="6790">
                  <c:v>86.132000000000005</c:v>
                </c:pt>
                <c:pt idx="6791">
                  <c:v>86.058000000000007</c:v>
                </c:pt>
                <c:pt idx="6792">
                  <c:v>85.986000000000004</c:v>
                </c:pt>
                <c:pt idx="6793">
                  <c:v>85.921999999999997</c:v>
                </c:pt>
                <c:pt idx="6794">
                  <c:v>85.87</c:v>
                </c:pt>
                <c:pt idx="6795">
                  <c:v>85.819000000000003</c:v>
                </c:pt>
                <c:pt idx="6796">
                  <c:v>85.768000000000001</c:v>
                </c:pt>
                <c:pt idx="6797">
                  <c:v>85.715999999999994</c:v>
                </c:pt>
                <c:pt idx="6798">
                  <c:v>85.667000000000002</c:v>
                </c:pt>
                <c:pt idx="6799">
                  <c:v>85.625</c:v>
                </c:pt>
                <c:pt idx="6800">
                  <c:v>85.590999999999994</c:v>
                </c:pt>
                <c:pt idx="6801">
                  <c:v>85.567999999999998</c:v>
                </c:pt>
                <c:pt idx="6802">
                  <c:v>85.546000000000006</c:v>
                </c:pt>
                <c:pt idx="6803">
                  <c:v>85.531999999999996</c:v>
                </c:pt>
                <c:pt idx="6804">
                  <c:v>85.528000000000006</c:v>
                </c:pt>
                <c:pt idx="6805">
                  <c:v>85.537999999999997</c:v>
                </c:pt>
                <c:pt idx="6806">
                  <c:v>85.561000000000007</c:v>
                </c:pt>
                <c:pt idx="6807">
                  <c:v>85.594999999999999</c:v>
                </c:pt>
                <c:pt idx="6808">
                  <c:v>85.638999999999996</c:v>
                </c:pt>
                <c:pt idx="6809">
                  <c:v>85.686000000000007</c:v>
                </c:pt>
                <c:pt idx="6810">
                  <c:v>85.724999999999994</c:v>
                </c:pt>
                <c:pt idx="6811">
                  <c:v>85.77</c:v>
                </c:pt>
                <c:pt idx="6812">
                  <c:v>85.828999999999994</c:v>
                </c:pt>
                <c:pt idx="6813">
                  <c:v>85.876999999999995</c:v>
                </c:pt>
                <c:pt idx="6814">
                  <c:v>85.909000000000006</c:v>
                </c:pt>
                <c:pt idx="6815">
                  <c:v>85.951999999999998</c:v>
                </c:pt>
                <c:pt idx="6816">
                  <c:v>86.001999999999995</c:v>
                </c:pt>
                <c:pt idx="6817">
                  <c:v>86.055999999999997</c:v>
                </c:pt>
                <c:pt idx="6818">
                  <c:v>86.111999999999995</c:v>
                </c:pt>
                <c:pt idx="6819">
                  <c:v>86.165000000000006</c:v>
                </c:pt>
                <c:pt idx="6820">
                  <c:v>86.22</c:v>
                </c:pt>
                <c:pt idx="6821">
                  <c:v>86.27</c:v>
                </c:pt>
                <c:pt idx="6822">
                  <c:v>86.307000000000002</c:v>
                </c:pt>
                <c:pt idx="6823">
                  <c:v>86.337999999999994</c:v>
                </c:pt>
                <c:pt idx="6824">
                  <c:v>86.364000000000004</c:v>
                </c:pt>
                <c:pt idx="6825">
                  <c:v>86.41</c:v>
                </c:pt>
                <c:pt idx="6826">
                  <c:v>86.45</c:v>
                </c:pt>
                <c:pt idx="6827">
                  <c:v>86.48</c:v>
                </c:pt>
                <c:pt idx="6828">
                  <c:v>86.52</c:v>
                </c:pt>
                <c:pt idx="6829">
                  <c:v>86.564999999999998</c:v>
                </c:pt>
                <c:pt idx="6830">
                  <c:v>86.6</c:v>
                </c:pt>
                <c:pt idx="6831">
                  <c:v>86.635999999999996</c:v>
                </c:pt>
                <c:pt idx="6832">
                  <c:v>86.667000000000002</c:v>
                </c:pt>
                <c:pt idx="6833">
                  <c:v>86.697000000000003</c:v>
                </c:pt>
                <c:pt idx="6834">
                  <c:v>86.709000000000003</c:v>
                </c:pt>
                <c:pt idx="6835">
                  <c:v>86.697999999999993</c:v>
                </c:pt>
                <c:pt idx="6836">
                  <c:v>86.680999999999997</c:v>
                </c:pt>
                <c:pt idx="6837">
                  <c:v>86.647000000000006</c:v>
                </c:pt>
                <c:pt idx="6838">
                  <c:v>86.597999999999999</c:v>
                </c:pt>
                <c:pt idx="6839">
                  <c:v>86.534999999999997</c:v>
                </c:pt>
                <c:pt idx="6840">
                  <c:v>86.45</c:v>
                </c:pt>
                <c:pt idx="6841">
                  <c:v>86.356999999999999</c:v>
                </c:pt>
                <c:pt idx="6842">
                  <c:v>86.256</c:v>
                </c:pt>
                <c:pt idx="6843">
                  <c:v>86.147000000000006</c:v>
                </c:pt>
                <c:pt idx="6844">
                  <c:v>86.028000000000006</c:v>
                </c:pt>
                <c:pt idx="6845">
                  <c:v>85.899000000000001</c:v>
                </c:pt>
                <c:pt idx="6846">
                  <c:v>85.777000000000001</c:v>
                </c:pt>
                <c:pt idx="6847">
                  <c:v>85.647000000000006</c:v>
                </c:pt>
                <c:pt idx="6848">
                  <c:v>85.510999999999996</c:v>
                </c:pt>
                <c:pt idx="6849">
                  <c:v>85.39</c:v>
                </c:pt>
                <c:pt idx="6850">
                  <c:v>85.275999999999996</c:v>
                </c:pt>
                <c:pt idx="6851">
                  <c:v>85.183999999999997</c:v>
                </c:pt>
                <c:pt idx="6852">
                  <c:v>85.102000000000004</c:v>
                </c:pt>
                <c:pt idx="6853">
                  <c:v>85.012</c:v>
                </c:pt>
                <c:pt idx="6854">
                  <c:v>84.924999999999997</c:v>
                </c:pt>
                <c:pt idx="6855">
                  <c:v>84.86</c:v>
                </c:pt>
                <c:pt idx="6856">
                  <c:v>84.82</c:v>
                </c:pt>
                <c:pt idx="6857">
                  <c:v>84.795000000000002</c:v>
                </c:pt>
                <c:pt idx="6858">
                  <c:v>84.8</c:v>
                </c:pt>
                <c:pt idx="6859">
                  <c:v>84.825000000000003</c:v>
                </c:pt>
                <c:pt idx="6860">
                  <c:v>84.853999999999999</c:v>
                </c:pt>
                <c:pt idx="6861">
                  <c:v>84.891000000000005</c:v>
                </c:pt>
                <c:pt idx="6862">
                  <c:v>84.930999999999997</c:v>
                </c:pt>
                <c:pt idx="6863">
                  <c:v>84.975999999999999</c:v>
                </c:pt>
                <c:pt idx="6864">
                  <c:v>85.012</c:v>
                </c:pt>
                <c:pt idx="6865">
                  <c:v>85.036000000000001</c:v>
                </c:pt>
                <c:pt idx="6866">
                  <c:v>85.051000000000002</c:v>
                </c:pt>
                <c:pt idx="6867">
                  <c:v>85.052000000000007</c:v>
                </c:pt>
                <c:pt idx="6868">
                  <c:v>85.043000000000006</c:v>
                </c:pt>
                <c:pt idx="6869">
                  <c:v>85.025000000000006</c:v>
                </c:pt>
                <c:pt idx="6870">
                  <c:v>85.010999999999996</c:v>
                </c:pt>
                <c:pt idx="6871">
                  <c:v>84.992000000000004</c:v>
                </c:pt>
                <c:pt idx="6872">
                  <c:v>84.96</c:v>
                </c:pt>
                <c:pt idx="6873">
                  <c:v>84.917000000000002</c:v>
                </c:pt>
                <c:pt idx="6874">
                  <c:v>84.858000000000004</c:v>
                </c:pt>
                <c:pt idx="6875">
                  <c:v>84.786000000000001</c:v>
                </c:pt>
                <c:pt idx="6876">
                  <c:v>84.706999999999994</c:v>
                </c:pt>
                <c:pt idx="6877">
                  <c:v>84.617000000000004</c:v>
                </c:pt>
                <c:pt idx="6878">
                  <c:v>84.525999999999996</c:v>
                </c:pt>
                <c:pt idx="6879">
                  <c:v>84.438999999999993</c:v>
                </c:pt>
                <c:pt idx="6880">
                  <c:v>84.361999999999995</c:v>
                </c:pt>
                <c:pt idx="6881">
                  <c:v>84.301000000000002</c:v>
                </c:pt>
                <c:pt idx="6882">
                  <c:v>84.238</c:v>
                </c:pt>
                <c:pt idx="6883">
                  <c:v>84.197000000000003</c:v>
                </c:pt>
                <c:pt idx="6884">
                  <c:v>84.164000000000001</c:v>
                </c:pt>
                <c:pt idx="6885">
                  <c:v>84.117999999999995</c:v>
                </c:pt>
                <c:pt idx="6886">
                  <c:v>84.09</c:v>
                </c:pt>
                <c:pt idx="6887">
                  <c:v>84.067999999999998</c:v>
                </c:pt>
                <c:pt idx="6888">
                  <c:v>84.043000000000006</c:v>
                </c:pt>
                <c:pt idx="6889">
                  <c:v>84.019000000000005</c:v>
                </c:pt>
                <c:pt idx="6890">
                  <c:v>83.998000000000005</c:v>
                </c:pt>
                <c:pt idx="6891">
                  <c:v>83.974000000000004</c:v>
                </c:pt>
                <c:pt idx="6892">
                  <c:v>83.957999999999998</c:v>
                </c:pt>
                <c:pt idx="6893">
                  <c:v>83.945999999999998</c:v>
                </c:pt>
                <c:pt idx="6894">
                  <c:v>83.941000000000003</c:v>
                </c:pt>
                <c:pt idx="6895">
                  <c:v>83.950999999999993</c:v>
                </c:pt>
                <c:pt idx="6896">
                  <c:v>83.972999999999999</c:v>
                </c:pt>
                <c:pt idx="6897">
                  <c:v>84.001999999999995</c:v>
                </c:pt>
                <c:pt idx="6898">
                  <c:v>84.04</c:v>
                </c:pt>
                <c:pt idx="6899">
                  <c:v>84.072000000000003</c:v>
                </c:pt>
                <c:pt idx="6900">
                  <c:v>84.088999999999999</c:v>
                </c:pt>
                <c:pt idx="6901">
                  <c:v>84.082999999999998</c:v>
                </c:pt>
                <c:pt idx="6902">
                  <c:v>84.069000000000003</c:v>
                </c:pt>
                <c:pt idx="6903">
                  <c:v>84.051000000000002</c:v>
                </c:pt>
                <c:pt idx="6904">
                  <c:v>84.028000000000006</c:v>
                </c:pt>
                <c:pt idx="6905">
                  <c:v>83.997</c:v>
                </c:pt>
                <c:pt idx="6906">
                  <c:v>83.959000000000003</c:v>
                </c:pt>
                <c:pt idx="6907">
                  <c:v>83.924999999999997</c:v>
                </c:pt>
                <c:pt idx="6908">
                  <c:v>83.893000000000001</c:v>
                </c:pt>
                <c:pt idx="6909">
                  <c:v>83.869</c:v>
                </c:pt>
                <c:pt idx="6910">
                  <c:v>83.846999999999994</c:v>
                </c:pt>
                <c:pt idx="6911">
                  <c:v>83.822000000000003</c:v>
                </c:pt>
                <c:pt idx="6912">
                  <c:v>83.808999999999997</c:v>
                </c:pt>
                <c:pt idx="6913">
                  <c:v>83.793000000000006</c:v>
                </c:pt>
                <c:pt idx="6914">
                  <c:v>83.781999999999996</c:v>
                </c:pt>
                <c:pt idx="6915">
                  <c:v>83.774000000000001</c:v>
                </c:pt>
                <c:pt idx="6916">
                  <c:v>83.774000000000001</c:v>
                </c:pt>
                <c:pt idx="6917">
                  <c:v>83.781000000000006</c:v>
                </c:pt>
                <c:pt idx="6918">
                  <c:v>83.793999999999997</c:v>
                </c:pt>
                <c:pt idx="6919">
                  <c:v>83.805999999999997</c:v>
                </c:pt>
                <c:pt idx="6920">
                  <c:v>83.81</c:v>
                </c:pt>
                <c:pt idx="6921">
                  <c:v>83.81</c:v>
                </c:pt>
                <c:pt idx="6922">
                  <c:v>83.81</c:v>
                </c:pt>
                <c:pt idx="6923">
                  <c:v>83.808999999999997</c:v>
                </c:pt>
                <c:pt idx="6924">
                  <c:v>83.8</c:v>
                </c:pt>
                <c:pt idx="6925">
                  <c:v>83.787000000000006</c:v>
                </c:pt>
                <c:pt idx="6926">
                  <c:v>83.775999999999996</c:v>
                </c:pt>
                <c:pt idx="6927">
                  <c:v>83.760999999999996</c:v>
                </c:pt>
                <c:pt idx="6928">
                  <c:v>83.739000000000004</c:v>
                </c:pt>
                <c:pt idx="6929">
                  <c:v>83.715999999999994</c:v>
                </c:pt>
                <c:pt idx="6930">
                  <c:v>83.688000000000002</c:v>
                </c:pt>
                <c:pt idx="6931">
                  <c:v>83.653999999999996</c:v>
                </c:pt>
                <c:pt idx="6932">
                  <c:v>83.62</c:v>
                </c:pt>
                <c:pt idx="6933">
                  <c:v>83.581999999999994</c:v>
                </c:pt>
                <c:pt idx="6934">
                  <c:v>83.537000000000006</c:v>
                </c:pt>
                <c:pt idx="6935">
                  <c:v>83.494</c:v>
                </c:pt>
                <c:pt idx="6936">
                  <c:v>83.462999999999994</c:v>
                </c:pt>
                <c:pt idx="6937">
                  <c:v>83.441000000000003</c:v>
                </c:pt>
                <c:pt idx="6938">
                  <c:v>83.424999999999997</c:v>
                </c:pt>
                <c:pt idx="6939">
                  <c:v>83.415000000000006</c:v>
                </c:pt>
                <c:pt idx="6940">
                  <c:v>83.409000000000006</c:v>
                </c:pt>
                <c:pt idx="6941">
                  <c:v>83.406000000000006</c:v>
                </c:pt>
                <c:pt idx="6942">
                  <c:v>83.409000000000006</c:v>
                </c:pt>
                <c:pt idx="6943">
                  <c:v>83.415000000000006</c:v>
                </c:pt>
                <c:pt idx="6944">
                  <c:v>83.417000000000002</c:v>
                </c:pt>
                <c:pt idx="6945">
                  <c:v>83.423000000000002</c:v>
                </c:pt>
                <c:pt idx="6946">
                  <c:v>83.433000000000007</c:v>
                </c:pt>
                <c:pt idx="6947">
                  <c:v>83.447999999999993</c:v>
                </c:pt>
                <c:pt idx="6948">
                  <c:v>83.457999999999998</c:v>
                </c:pt>
                <c:pt idx="6949">
                  <c:v>83.465999999999994</c:v>
                </c:pt>
                <c:pt idx="6950">
                  <c:v>83.471999999999994</c:v>
                </c:pt>
                <c:pt idx="6951">
                  <c:v>83.468999999999994</c:v>
                </c:pt>
                <c:pt idx="6952">
                  <c:v>83.46</c:v>
                </c:pt>
                <c:pt idx="6953">
                  <c:v>83.447000000000003</c:v>
                </c:pt>
                <c:pt idx="6954">
                  <c:v>83.430999999999997</c:v>
                </c:pt>
                <c:pt idx="6955">
                  <c:v>83.417000000000002</c:v>
                </c:pt>
                <c:pt idx="6956">
                  <c:v>83.4</c:v>
                </c:pt>
                <c:pt idx="6957">
                  <c:v>83.384</c:v>
                </c:pt>
                <c:pt idx="6958">
                  <c:v>83.372</c:v>
                </c:pt>
                <c:pt idx="6959">
                  <c:v>83.366</c:v>
                </c:pt>
                <c:pt idx="6960">
                  <c:v>83.367000000000004</c:v>
                </c:pt>
                <c:pt idx="6961">
                  <c:v>83.373000000000005</c:v>
                </c:pt>
                <c:pt idx="6962">
                  <c:v>83.388999999999996</c:v>
                </c:pt>
                <c:pt idx="6963">
                  <c:v>83.411000000000001</c:v>
                </c:pt>
                <c:pt idx="6964">
                  <c:v>83.435000000000002</c:v>
                </c:pt>
                <c:pt idx="6965">
                  <c:v>83.450999999999993</c:v>
                </c:pt>
                <c:pt idx="6966">
                  <c:v>83.465000000000003</c:v>
                </c:pt>
                <c:pt idx="6967">
                  <c:v>83.472999999999999</c:v>
                </c:pt>
                <c:pt idx="6968">
                  <c:v>83.468000000000004</c:v>
                </c:pt>
                <c:pt idx="6969">
                  <c:v>83.462000000000003</c:v>
                </c:pt>
                <c:pt idx="6970">
                  <c:v>83.45</c:v>
                </c:pt>
                <c:pt idx="6971">
                  <c:v>83.429000000000002</c:v>
                </c:pt>
                <c:pt idx="6972">
                  <c:v>83.399000000000001</c:v>
                </c:pt>
                <c:pt idx="6973">
                  <c:v>83.36</c:v>
                </c:pt>
                <c:pt idx="6974">
                  <c:v>83.31</c:v>
                </c:pt>
                <c:pt idx="6975">
                  <c:v>83.265000000000001</c:v>
                </c:pt>
                <c:pt idx="6976">
                  <c:v>83.200999999999993</c:v>
                </c:pt>
                <c:pt idx="6977">
                  <c:v>83.132000000000005</c:v>
                </c:pt>
                <c:pt idx="6978">
                  <c:v>83.051000000000002</c:v>
                </c:pt>
                <c:pt idx="6979">
                  <c:v>82.950999999999993</c:v>
                </c:pt>
                <c:pt idx="6980">
                  <c:v>82.837000000000003</c:v>
                </c:pt>
                <c:pt idx="6981">
                  <c:v>82.712000000000003</c:v>
                </c:pt>
                <c:pt idx="6982">
                  <c:v>82.572999999999993</c:v>
                </c:pt>
                <c:pt idx="6983">
                  <c:v>82.412999999999997</c:v>
                </c:pt>
                <c:pt idx="6984">
                  <c:v>82.236000000000004</c:v>
                </c:pt>
                <c:pt idx="6985">
                  <c:v>82.052999999999997</c:v>
                </c:pt>
                <c:pt idx="6986">
                  <c:v>81.867999999999995</c:v>
                </c:pt>
                <c:pt idx="6987">
                  <c:v>81.688999999999993</c:v>
                </c:pt>
                <c:pt idx="6988">
                  <c:v>81.501000000000005</c:v>
                </c:pt>
                <c:pt idx="6989">
                  <c:v>81.311000000000007</c:v>
                </c:pt>
                <c:pt idx="6990">
                  <c:v>81.126999999999995</c:v>
                </c:pt>
                <c:pt idx="6991">
                  <c:v>80.947999999999993</c:v>
                </c:pt>
                <c:pt idx="6992">
                  <c:v>80.760999999999996</c:v>
                </c:pt>
                <c:pt idx="6993">
                  <c:v>80.564999999999998</c:v>
                </c:pt>
                <c:pt idx="6994">
                  <c:v>80.379000000000005</c:v>
                </c:pt>
                <c:pt idx="6995">
                  <c:v>80.183000000000007</c:v>
                </c:pt>
                <c:pt idx="6996">
                  <c:v>79.971999999999994</c:v>
                </c:pt>
                <c:pt idx="6997">
                  <c:v>79.768000000000001</c:v>
                </c:pt>
                <c:pt idx="6998">
                  <c:v>79.555000000000007</c:v>
                </c:pt>
                <c:pt idx="6999">
                  <c:v>79.338999999999999</c:v>
                </c:pt>
                <c:pt idx="7000">
                  <c:v>79.138999999999996</c:v>
                </c:pt>
                <c:pt idx="7001">
                  <c:v>78.95</c:v>
                </c:pt>
                <c:pt idx="7002">
                  <c:v>78.748999999999995</c:v>
                </c:pt>
                <c:pt idx="7003">
                  <c:v>78.555000000000007</c:v>
                </c:pt>
                <c:pt idx="7004">
                  <c:v>78.384</c:v>
                </c:pt>
                <c:pt idx="7005">
                  <c:v>78.218999999999994</c:v>
                </c:pt>
                <c:pt idx="7006">
                  <c:v>78.070999999999998</c:v>
                </c:pt>
                <c:pt idx="7007">
                  <c:v>77.95</c:v>
                </c:pt>
                <c:pt idx="7008">
                  <c:v>77.84</c:v>
                </c:pt>
                <c:pt idx="7009">
                  <c:v>77.747</c:v>
                </c:pt>
                <c:pt idx="7010">
                  <c:v>77.656000000000006</c:v>
                </c:pt>
                <c:pt idx="7011">
                  <c:v>77.570999999999998</c:v>
                </c:pt>
                <c:pt idx="7012">
                  <c:v>77.507000000000005</c:v>
                </c:pt>
                <c:pt idx="7013">
                  <c:v>77.457999999999998</c:v>
                </c:pt>
                <c:pt idx="7014">
                  <c:v>77.418000000000006</c:v>
                </c:pt>
                <c:pt idx="7015">
                  <c:v>77.39</c:v>
                </c:pt>
                <c:pt idx="7016">
                  <c:v>77.378</c:v>
                </c:pt>
                <c:pt idx="7017">
                  <c:v>77.379000000000005</c:v>
                </c:pt>
                <c:pt idx="7018">
                  <c:v>77.393000000000001</c:v>
                </c:pt>
                <c:pt idx="7019">
                  <c:v>77.421999999999997</c:v>
                </c:pt>
                <c:pt idx="7020">
                  <c:v>77.463999999999999</c:v>
                </c:pt>
                <c:pt idx="7021">
                  <c:v>77.504999999999995</c:v>
                </c:pt>
                <c:pt idx="7022">
                  <c:v>77.55</c:v>
                </c:pt>
                <c:pt idx="7023">
                  <c:v>77.608999999999995</c:v>
                </c:pt>
                <c:pt idx="7024">
                  <c:v>77.677000000000007</c:v>
                </c:pt>
                <c:pt idx="7025">
                  <c:v>77.756</c:v>
                </c:pt>
                <c:pt idx="7026">
                  <c:v>77.843000000000004</c:v>
                </c:pt>
                <c:pt idx="7027">
                  <c:v>77.927000000000007</c:v>
                </c:pt>
                <c:pt idx="7028">
                  <c:v>78.013999999999996</c:v>
                </c:pt>
                <c:pt idx="7029">
                  <c:v>78.099999999999994</c:v>
                </c:pt>
                <c:pt idx="7030">
                  <c:v>78.186000000000007</c:v>
                </c:pt>
                <c:pt idx="7031">
                  <c:v>78.272999999999996</c:v>
                </c:pt>
                <c:pt idx="7032">
                  <c:v>78.355000000000004</c:v>
                </c:pt>
                <c:pt idx="7033">
                  <c:v>78.433999999999997</c:v>
                </c:pt>
                <c:pt idx="7034">
                  <c:v>78.507999999999996</c:v>
                </c:pt>
                <c:pt idx="7035">
                  <c:v>78.573999999999998</c:v>
                </c:pt>
                <c:pt idx="7036">
                  <c:v>78.623000000000005</c:v>
                </c:pt>
                <c:pt idx="7037">
                  <c:v>78.673000000000002</c:v>
                </c:pt>
                <c:pt idx="7038">
                  <c:v>78.706000000000003</c:v>
                </c:pt>
                <c:pt idx="7039">
                  <c:v>78.733999999999995</c:v>
                </c:pt>
                <c:pt idx="7040">
                  <c:v>78.751000000000005</c:v>
                </c:pt>
                <c:pt idx="7041">
                  <c:v>78.766999999999996</c:v>
                </c:pt>
                <c:pt idx="7042">
                  <c:v>78.772000000000006</c:v>
                </c:pt>
                <c:pt idx="7043">
                  <c:v>78.769000000000005</c:v>
                </c:pt>
                <c:pt idx="7044">
                  <c:v>78.760000000000005</c:v>
                </c:pt>
                <c:pt idx="7045">
                  <c:v>78.751999999999995</c:v>
                </c:pt>
                <c:pt idx="7046">
                  <c:v>78.742000000000004</c:v>
                </c:pt>
                <c:pt idx="7047">
                  <c:v>78.727000000000004</c:v>
                </c:pt>
                <c:pt idx="7048">
                  <c:v>78.701999999999998</c:v>
                </c:pt>
                <c:pt idx="7049">
                  <c:v>78.674999999999997</c:v>
                </c:pt>
                <c:pt idx="7050">
                  <c:v>78.641000000000005</c:v>
                </c:pt>
                <c:pt idx="7051">
                  <c:v>78.61</c:v>
                </c:pt>
                <c:pt idx="7052">
                  <c:v>78.585999999999999</c:v>
                </c:pt>
                <c:pt idx="7053">
                  <c:v>78.572000000000003</c:v>
                </c:pt>
                <c:pt idx="7054">
                  <c:v>78.569000000000003</c:v>
                </c:pt>
                <c:pt idx="7055">
                  <c:v>78.581000000000003</c:v>
                </c:pt>
                <c:pt idx="7056">
                  <c:v>78.605000000000004</c:v>
                </c:pt>
                <c:pt idx="7057">
                  <c:v>78.628</c:v>
                </c:pt>
                <c:pt idx="7058">
                  <c:v>78.650999999999996</c:v>
                </c:pt>
                <c:pt idx="7059">
                  <c:v>78.676000000000002</c:v>
                </c:pt>
                <c:pt idx="7060">
                  <c:v>78.701999999999998</c:v>
                </c:pt>
                <c:pt idx="7061">
                  <c:v>78.716999999999999</c:v>
                </c:pt>
                <c:pt idx="7062">
                  <c:v>78.728999999999999</c:v>
                </c:pt>
                <c:pt idx="7063">
                  <c:v>78.751999999999995</c:v>
                </c:pt>
                <c:pt idx="7064">
                  <c:v>78.775000000000006</c:v>
                </c:pt>
                <c:pt idx="7065">
                  <c:v>78.801000000000002</c:v>
                </c:pt>
                <c:pt idx="7066">
                  <c:v>78.814999999999998</c:v>
                </c:pt>
                <c:pt idx="7067">
                  <c:v>78.823999999999998</c:v>
                </c:pt>
                <c:pt idx="7068">
                  <c:v>78.822999999999993</c:v>
                </c:pt>
                <c:pt idx="7069">
                  <c:v>78.799000000000007</c:v>
                </c:pt>
                <c:pt idx="7070">
                  <c:v>78.763999999999996</c:v>
                </c:pt>
                <c:pt idx="7071">
                  <c:v>78.701999999999998</c:v>
                </c:pt>
                <c:pt idx="7072">
                  <c:v>78.647000000000006</c:v>
                </c:pt>
                <c:pt idx="7073">
                  <c:v>78.584999999999994</c:v>
                </c:pt>
                <c:pt idx="7074">
                  <c:v>78.510999999999996</c:v>
                </c:pt>
                <c:pt idx="7075">
                  <c:v>78.44</c:v>
                </c:pt>
                <c:pt idx="7076">
                  <c:v>78.36</c:v>
                </c:pt>
                <c:pt idx="7077">
                  <c:v>78.274000000000001</c:v>
                </c:pt>
                <c:pt idx="7078">
                  <c:v>78.180000000000007</c:v>
                </c:pt>
                <c:pt idx="7079">
                  <c:v>78.078000000000003</c:v>
                </c:pt>
                <c:pt idx="7080">
                  <c:v>77.98</c:v>
                </c:pt>
                <c:pt idx="7081">
                  <c:v>77.881</c:v>
                </c:pt>
                <c:pt idx="7082">
                  <c:v>77.774000000000001</c:v>
                </c:pt>
                <c:pt idx="7083">
                  <c:v>77.685000000000002</c:v>
                </c:pt>
                <c:pt idx="7084">
                  <c:v>77.608999999999995</c:v>
                </c:pt>
                <c:pt idx="7085">
                  <c:v>77.522999999999996</c:v>
                </c:pt>
                <c:pt idx="7086">
                  <c:v>77.441999999999993</c:v>
                </c:pt>
                <c:pt idx="7087">
                  <c:v>77.367000000000004</c:v>
                </c:pt>
                <c:pt idx="7088">
                  <c:v>77.296999999999997</c:v>
                </c:pt>
                <c:pt idx="7089">
                  <c:v>77.239000000000004</c:v>
                </c:pt>
                <c:pt idx="7090">
                  <c:v>77.204999999999998</c:v>
                </c:pt>
                <c:pt idx="7091">
                  <c:v>77.176000000000002</c:v>
                </c:pt>
                <c:pt idx="7092">
                  <c:v>77.152000000000001</c:v>
                </c:pt>
                <c:pt idx="7093">
                  <c:v>77.14</c:v>
                </c:pt>
                <c:pt idx="7094">
                  <c:v>77.132000000000005</c:v>
                </c:pt>
                <c:pt idx="7095">
                  <c:v>77.126000000000005</c:v>
                </c:pt>
                <c:pt idx="7096">
                  <c:v>77.125</c:v>
                </c:pt>
                <c:pt idx="7097">
                  <c:v>77.120999999999995</c:v>
                </c:pt>
                <c:pt idx="7098">
                  <c:v>77.117999999999995</c:v>
                </c:pt>
                <c:pt idx="7099">
                  <c:v>77.120999999999995</c:v>
                </c:pt>
                <c:pt idx="7100">
                  <c:v>77.111000000000004</c:v>
                </c:pt>
                <c:pt idx="7101">
                  <c:v>77.084999999999994</c:v>
                </c:pt>
                <c:pt idx="7102">
                  <c:v>77.072999999999993</c:v>
                </c:pt>
                <c:pt idx="7103">
                  <c:v>77.06</c:v>
                </c:pt>
                <c:pt idx="7104">
                  <c:v>77.043999999999997</c:v>
                </c:pt>
                <c:pt idx="7105">
                  <c:v>77.031999999999996</c:v>
                </c:pt>
                <c:pt idx="7106">
                  <c:v>77.007000000000005</c:v>
                </c:pt>
                <c:pt idx="7107">
                  <c:v>76.953999999999994</c:v>
                </c:pt>
                <c:pt idx="7108">
                  <c:v>76.891999999999996</c:v>
                </c:pt>
                <c:pt idx="7109">
                  <c:v>76.831999999999994</c:v>
                </c:pt>
                <c:pt idx="7110">
                  <c:v>76.753</c:v>
                </c:pt>
                <c:pt idx="7111">
                  <c:v>76.671999999999997</c:v>
                </c:pt>
                <c:pt idx="7112">
                  <c:v>76.611999999999995</c:v>
                </c:pt>
                <c:pt idx="7113">
                  <c:v>76.569000000000003</c:v>
                </c:pt>
                <c:pt idx="7114">
                  <c:v>76.53</c:v>
                </c:pt>
                <c:pt idx="7115">
                  <c:v>76.507999999999996</c:v>
                </c:pt>
                <c:pt idx="7116">
                  <c:v>76.498999999999995</c:v>
                </c:pt>
                <c:pt idx="7117">
                  <c:v>76.503</c:v>
                </c:pt>
                <c:pt idx="7118">
                  <c:v>76.52</c:v>
                </c:pt>
                <c:pt idx="7119">
                  <c:v>76.548000000000002</c:v>
                </c:pt>
                <c:pt idx="7120">
                  <c:v>76.578000000000003</c:v>
                </c:pt>
                <c:pt idx="7121">
                  <c:v>76.611000000000004</c:v>
                </c:pt>
                <c:pt idx="7122">
                  <c:v>76.644000000000005</c:v>
                </c:pt>
                <c:pt idx="7123">
                  <c:v>76.667000000000002</c:v>
                </c:pt>
                <c:pt idx="7124">
                  <c:v>76.694999999999993</c:v>
                </c:pt>
                <c:pt idx="7125">
                  <c:v>76.715999999999994</c:v>
                </c:pt>
                <c:pt idx="7126">
                  <c:v>76.731999999999999</c:v>
                </c:pt>
                <c:pt idx="7127">
                  <c:v>76.742999999999995</c:v>
                </c:pt>
                <c:pt idx="7128">
                  <c:v>76.751000000000005</c:v>
                </c:pt>
                <c:pt idx="7129">
                  <c:v>76.766000000000005</c:v>
                </c:pt>
                <c:pt idx="7130">
                  <c:v>76.778000000000006</c:v>
                </c:pt>
                <c:pt idx="7131">
                  <c:v>76.777000000000001</c:v>
                </c:pt>
                <c:pt idx="7132">
                  <c:v>76.766000000000005</c:v>
                </c:pt>
                <c:pt idx="7133">
                  <c:v>76.745000000000005</c:v>
                </c:pt>
                <c:pt idx="7134">
                  <c:v>76.706000000000003</c:v>
                </c:pt>
                <c:pt idx="7135">
                  <c:v>76.650000000000006</c:v>
                </c:pt>
                <c:pt idx="7136">
                  <c:v>76.59</c:v>
                </c:pt>
                <c:pt idx="7137">
                  <c:v>76.55</c:v>
                </c:pt>
                <c:pt idx="7138">
                  <c:v>76.531999999999996</c:v>
                </c:pt>
                <c:pt idx="7139">
                  <c:v>76.534999999999997</c:v>
                </c:pt>
                <c:pt idx="7140">
                  <c:v>76.546999999999997</c:v>
                </c:pt>
                <c:pt idx="7141">
                  <c:v>76.561000000000007</c:v>
                </c:pt>
                <c:pt idx="7142">
                  <c:v>76.578000000000003</c:v>
                </c:pt>
                <c:pt idx="7143">
                  <c:v>76.602000000000004</c:v>
                </c:pt>
                <c:pt idx="7144">
                  <c:v>76.632999999999996</c:v>
                </c:pt>
                <c:pt idx="7145">
                  <c:v>76.671000000000006</c:v>
                </c:pt>
                <c:pt idx="7146">
                  <c:v>76.706999999999994</c:v>
                </c:pt>
                <c:pt idx="7147">
                  <c:v>76.741</c:v>
                </c:pt>
                <c:pt idx="7148">
                  <c:v>76.769000000000005</c:v>
                </c:pt>
                <c:pt idx="7149">
                  <c:v>76.796000000000006</c:v>
                </c:pt>
                <c:pt idx="7150">
                  <c:v>76.826999999999998</c:v>
                </c:pt>
                <c:pt idx="7151">
                  <c:v>76.858999999999995</c:v>
                </c:pt>
                <c:pt idx="7152">
                  <c:v>76.876000000000005</c:v>
                </c:pt>
                <c:pt idx="7153">
                  <c:v>76.885000000000005</c:v>
                </c:pt>
                <c:pt idx="7154">
                  <c:v>76.900999999999996</c:v>
                </c:pt>
                <c:pt idx="7155">
                  <c:v>76.903999999999996</c:v>
                </c:pt>
                <c:pt idx="7156">
                  <c:v>76.882000000000005</c:v>
                </c:pt>
                <c:pt idx="7157">
                  <c:v>76.849999999999994</c:v>
                </c:pt>
                <c:pt idx="7158">
                  <c:v>76.802999999999997</c:v>
                </c:pt>
                <c:pt idx="7159">
                  <c:v>76.739999999999995</c:v>
                </c:pt>
                <c:pt idx="7160">
                  <c:v>76.665000000000006</c:v>
                </c:pt>
                <c:pt idx="7161">
                  <c:v>76.582999999999998</c:v>
                </c:pt>
                <c:pt idx="7162">
                  <c:v>76.513999999999996</c:v>
                </c:pt>
                <c:pt idx="7163">
                  <c:v>76.468000000000004</c:v>
                </c:pt>
                <c:pt idx="7164">
                  <c:v>76.436999999999998</c:v>
                </c:pt>
                <c:pt idx="7165">
                  <c:v>76.418999999999997</c:v>
                </c:pt>
                <c:pt idx="7166">
                  <c:v>76.421000000000006</c:v>
                </c:pt>
                <c:pt idx="7167">
                  <c:v>76.433999999999997</c:v>
                </c:pt>
                <c:pt idx="7168">
                  <c:v>76.457999999999998</c:v>
                </c:pt>
                <c:pt idx="7169">
                  <c:v>76.472999999999999</c:v>
                </c:pt>
                <c:pt idx="7170">
                  <c:v>76.465999999999994</c:v>
                </c:pt>
                <c:pt idx="7171">
                  <c:v>76.459999999999994</c:v>
                </c:pt>
                <c:pt idx="7172">
                  <c:v>76.468999999999994</c:v>
                </c:pt>
                <c:pt idx="7173">
                  <c:v>76.481999999999999</c:v>
                </c:pt>
                <c:pt idx="7174">
                  <c:v>76.492999999999995</c:v>
                </c:pt>
                <c:pt idx="7175">
                  <c:v>76.495000000000005</c:v>
                </c:pt>
                <c:pt idx="7176">
                  <c:v>76.497</c:v>
                </c:pt>
                <c:pt idx="7177">
                  <c:v>76.495999999999995</c:v>
                </c:pt>
                <c:pt idx="7178">
                  <c:v>76.494</c:v>
                </c:pt>
                <c:pt idx="7179">
                  <c:v>76.488</c:v>
                </c:pt>
                <c:pt idx="7180">
                  <c:v>76.477000000000004</c:v>
                </c:pt>
                <c:pt idx="7181">
                  <c:v>76.468999999999994</c:v>
                </c:pt>
                <c:pt idx="7182">
                  <c:v>76.465999999999994</c:v>
                </c:pt>
                <c:pt idx="7183">
                  <c:v>76.459000000000003</c:v>
                </c:pt>
                <c:pt idx="7184">
                  <c:v>76.454999999999998</c:v>
                </c:pt>
                <c:pt idx="7185">
                  <c:v>76.453999999999994</c:v>
                </c:pt>
                <c:pt idx="7186">
                  <c:v>76.456999999999994</c:v>
                </c:pt>
                <c:pt idx="7187">
                  <c:v>76.459999999999994</c:v>
                </c:pt>
                <c:pt idx="7188">
                  <c:v>76.462999999999994</c:v>
                </c:pt>
                <c:pt idx="7189">
                  <c:v>76.465999999999994</c:v>
                </c:pt>
                <c:pt idx="7190">
                  <c:v>76.47</c:v>
                </c:pt>
                <c:pt idx="7191">
                  <c:v>76.465000000000003</c:v>
                </c:pt>
                <c:pt idx="7192">
                  <c:v>76.456000000000003</c:v>
                </c:pt>
                <c:pt idx="7193">
                  <c:v>76.447000000000003</c:v>
                </c:pt>
                <c:pt idx="7194">
                  <c:v>76.430999999999997</c:v>
                </c:pt>
                <c:pt idx="7195">
                  <c:v>76.412999999999997</c:v>
                </c:pt>
                <c:pt idx="7196">
                  <c:v>76.397000000000006</c:v>
                </c:pt>
                <c:pt idx="7197">
                  <c:v>76.379000000000005</c:v>
                </c:pt>
                <c:pt idx="7198">
                  <c:v>76.367000000000004</c:v>
                </c:pt>
                <c:pt idx="7199">
                  <c:v>76.36</c:v>
                </c:pt>
                <c:pt idx="7200">
                  <c:v>76.356999999999999</c:v>
                </c:pt>
                <c:pt idx="7201">
                  <c:v>76.358000000000004</c:v>
                </c:pt>
                <c:pt idx="7202">
                  <c:v>76.364000000000004</c:v>
                </c:pt>
                <c:pt idx="7203">
                  <c:v>76.373000000000005</c:v>
                </c:pt>
                <c:pt idx="7204">
                  <c:v>76.385999999999996</c:v>
                </c:pt>
                <c:pt idx="7205">
                  <c:v>76.411000000000001</c:v>
                </c:pt>
                <c:pt idx="7206">
                  <c:v>76.435000000000002</c:v>
                </c:pt>
                <c:pt idx="7207">
                  <c:v>76.459999999999994</c:v>
                </c:pt>
                <c:pt idx="7208">
                  <c:v>76.477000000000004</c:v>
                </c:pt>
                <c:pt idx="7209">
                  <c:v>76.486999999999995</c:v>
                </c:pt>
                <c:pt idx="7210">
                  <c:v>76.494</c:v>
                </c:pt>
                <c:pt idx="7211">
                  <c:v>76.498999999999995</c:v>
                </c:pt>
                <c:pt idx="7212">
                  <c:v>76.507999999999996</c:v>
                </c:pt>
                <c:pt idx="7213">
                  <c:v>76.516000000000005</c:v>
                </c:pt>
                <c:pt idx="7214">
                  <c:v>76.525999999999996</c:v>
                </c:pt>
                <c:pt idx="7215">
                  <c:v>76.540999999999997</c:v>
                </c:pt>
                <c:pt idx="7216">
                  <c:v>76.56</c:v>
                </c:pt>
                <c:pt idx="7217">
                  <c:v>76.58</c:v>
                </c:pt>
                <c:pt idx="7218">
                  <c:v>76.602999999999994</c:v>
                </c:pt>
                <c:pt idx="7219">
                  <c:v>76.623000000000005</c:v>
                </c:pt>
                <c:pt idx="7220">
                  <c:v>76.643000000000001</c:v>
                </c:pt>
                <c:pt idx="7221">
                  <c:v>76.656000000000006</c:v>
                </c:pt>
                <c:pt idx="7222">
                  <c:v>76.665000000000006</c:v>
                </c:pt>
                <c:pt idx="7223">
                  <c:v>76.679000000000002</c:v>
                </c:pt>
                <c:pt idx="7224">
                  <c:v>76.692999999999998</c:v>
                </c:pt>
                <c:pt idx="7225">
                  <c:v>76.713999999999999</c:v>
                </c:pt>
                <c:pt idx="7226">
                  <c:v>76.73</c:v>
                </c:pt>
                <c:pt idx="7227">
                  <c:v>76.742999999999995</c:v>
                </c:pt>
                <c:pt idx="7228">
                  <c:v>76.751999999999995</c:v>
                </c:pt>
                <c:pt idx="7229">
                  <c:v>76.757000000000005</c:v>
                </c:pt>
                <c:pt idx="7230">
                  <c:v>76.759</c:v>
                </c:pt>
                <c:pt idx="7231">
                  <c:v>76.751999999999995</c:v>
                </c:pt>
                <c:pt idx="7232">
                  <c:v>76.742999999999995</c:v>
                </c:pt>
                <c:pt idx="7233">
                  <c:v>76.734999999999999</c:v>
                </c:pt>
                <c:pt idx="7234">
                  <c:v>76.73</c:v>
                </c:pt>
                <c:pt idx="7235">
                  <c:v>76.721000000000004</c:v>
                </c:pt>
                <c:pt idx="7236">
                  <c:v>76.709999999999994</c:v>
                </c:pt>
                <c:pt idx="7237">
                  <c:v>76.698999999999998</c:v>
                </c:pt>
                <c:pt idx="7238">
                  <c:v>76.688999999999993</c:v>
                </c:pt>
                <c:pt idx="7239">
                  <c:v>76.679000000000002</c:v>
                </c:pt>
                <c:pt idx="7240">
                  <c:v>76.668000000000006</c:v>
                </c:pt>
                <c:pt idx="7241">
                  <c:v>76.656000000000006</c:v>
                </c:pt>
                <c:pt idx="7242">
                  <c:v>76.647000000000006</c:v>
                </c:pt>
                <c:pt idx="7243">
                  <c:v>76.637</c:v>
                </c:pt>
                <c:pt idx="7244">
                  <c:v>76.632999999999996</c:v>
                </c:pt>
                <c:pt idx="7245">
                  <c:v>76.628</c:v>
                </c:pt>
                <c:pt idx="7246">
                  <c:v>76.616</c:v>
                </c:pt>
                <c:pt idx="7247">
                  <c:v>76.608000000000004</c:v>
                </c:pt>
                <c:pt idx="7248">
                  <c:v>76.600999999999999</c:v>
                </c:pt>
                <c:pt idx="7249">
                  <c:v>76.597999999999999</c:v>
                </c:pt>
                <c:pt idx="7250">
                  <c:v>76.594999999999999</c:v>
                </c:pt>
                <c:pt idx="7251">
                  <c:v>76.596000000000004</c:v>
                </c:pt>
                <c:pt idx="7252">
                  <c:v>76.597999999999999</c:v>
                </c:pt>
                <c:pt idx="7253">
                  <c:v>76.600999999999999</c:v>
                </c:pt>
                <c:pt idx="7254">
                  <c:v>76.602000000000004</c:v>
                </c:pt>
                <c:pt idx="7255">
                  <c:v>76.603999999999999</c:v>
                </c:pt>
                <c:pt idx="7256">
                  <c:v>76.608999999999995</c:v>
                </c:pt>
                <c:pt idx="7257">
                  <c:v>76.614000000000004</c:v>
                </c:pt>
                <c:pt idx="7258">
                  <c:v>76.617999999999995</c:v>
                </c:pt>
                <c:pt idx="7259">
                  <c:v>76.629000000000005</c:v>
                </c:pt>
                <c:pt idx="7260">
                  <c:v>76.638999999999996</c:v>
                </c:pt>
                <c:pt idx="7261">
                  <c:v>76.650999999999996</c:v>
                </c:pt>
                <c:pt idx="7262">
                  <c:v>76.665999999999997</c:v>
                </c:pt>
                <c:pt idx="7263">
                  <c:v>76.679000000000002</c:v>
                </c:pt>
                <c:pt idx="7264">
                  <c:v>76.686000000000007</c:v>
                </c:pt>
                <c:pt idx="7265">
                  <c:v>76.692999999999998</c:v>
                </c:pt>
                <c:pt idx="7266">
                  <c:v>76.700999999999993</c:v>
                </c:pt>
                <c:pt idx="7267">
                  <c:v>76.703000000000003</c:v>
                </c:pt>
                <c:pt idx="7268">
                  <c:v>76.697999999999993</c:v>
                </c:pt>
                <c:pt idx="7269">
                  <c:v>76.692999999999998</c:v>
                </c:pt>
                <c:pt idx="7270">
                  <c:v>76.691999999999993</c:v>
                </c:pt>
                <c:pt idx="7271">
                  <c:v>76.694999999999993</c:v>
                </c:pt>
                <c:pt idx="7272">
                  <c:v>76.694999999999993</c:v>
                </c:pt>
                <c:pt idx="7273">
                  <c:v>76.680999999999997</c:v>
                </c:pt>
                <c:pt idx="7274">
                  <c:v>76.647000000000006</c:v>
                </c:pt>
                <c:pt idx="7275">
                  <c:v>76.608000000000004</c:v>
                </c:pt>
                <c:pt idx="7276">
                  <c:v>76.573999999999998</c:v>
                </c:pt>
                <c:pt idx="7277">
                  <c:v>76.53</c:v>
                </c:pt>
                <c:pt idx="7278">
                  <c:v>76.48</c:v>
                </c:pt>
                <c:pt idx="7279">
                  <c:v>76.433999999999997</c:v>
                </c:pt>
                <c:pt idx="7280">
                  <c:v>76.388999999999996</c:v>
                </c:pt>
                <c:pt idx="7281">
                  <c:v>76.332999999999998</c:v>
                </c:pt>
                <c:pt idx="7282">
                  <c:v>76.284000000000006</c:v>
                </c:pt>
                <c:pt idx="7283">
                  <c:v>76.234999999999999</c:v>
                </c:pt>
                <c:pt idx="7284">
                  <c:v>76.183999999999997</c:v>
                </c:pt>
                <c:pt idx="7285">
                  <c:v>76.156000000000006</c:v>
                </c:pt>
                <c:pt idx="7286">
                  <c:v>76.126000000000005</c:v>
                </c:pt>
                <c:pt idx="7287">
                  <c:v>76.084000000000003</c:v>
                </c:pt>
                <c:pt idx="7288">
                  <c:v>76.054000000000002</c:v>
                </c:pt>
                <c:pt idx="7289">
                  <c:v>76.033000000000001</c:v>
                </c:pt>
                <c:pt idx="7290">
                  <c:v>76.013000000000005</c:v>
                </c:pt>
                <c:pt idx="7291">
                  <c:v>76.001999999999995</c:v>
                </c:pt>
                <c:pt idx="7292">
                  <c:v>76.004000000000005</c:v>
                </c:pt>
                <c:pt idx="7293">
                  <c:v>76.016000000000005</c:v>
                </c:pt>
                <c:pt idx="7294">
                  <c:v>76.042000000000002</c:v>
                </c:pt>
                <c:pt idx="7295">
                  <c:v>76.081999999999994</c:v>
                </c:pt>
                <c:pt idx="7296">
                  <c:v>76.128</c:v>
                </c:pt>
                <c:pt idx="7297">
                  <c:v>76.174999999999997</c:v>
                </c:pt>
                <c:pt idx="7298">
                  <c:v>76.22</c:v>
                </c:pt>
                <c:pt idx="7299">
                  <c:v>76.277000000000001</c:v>
                </c:pt>
                <c:pt idx="7300">
                  <c:v>76.338999999999999</c:v>
                </c:pt>
                <c:pt idx="7301">
                  <c:v>76.393000000000001</c:v>
                </c:pt>
                <c:pt idx="7302">
                  <c:v>76.444000000000003</c:v>
                </c:pt>
                <c:pt idx="7303">
                  <c:v>76.498999999999995</c:v>
                </c:pt>
                <c:pt idx="7304">
                  <c:v>76.540999999999997</c:v>
                </c:pt>
                <c:pt idx="7305">
                  <c:v>76.563000000000002</c:v>
                </c:pt>
                <c:pt idx="7306">
                  <c:v>76.566999999999993</c:v>
                </c:pt>
                <c:pt idx="7307">
                  <c:v>76.557000000000002</c:v>
                </c:pt>
                <c:pt idx="7308">
                  <c:v>76.536000000000001</c:v>
                </c:pt>
                <c:pt idx="7309">
                  <c:v>76.507000000000005</c:v>
                </c:pt>
                <c:pt idx="7310">
                  <c:v>76.471000000000004</c:v>
                </c:pt>
                <c:pt idx="7311">
                  <c:v>76.429000000000002</c:v>
                </c:pt>
                <c:pt idx="7312">
                  <c:v>76.39</c:v>
                </c:pt>
                <c:pt idx="7313">
                  <c:v>76.334999999999994</c:v>
                </c:pt>
                <c:pt idx="7314">
                  <c:v>76.284999999999997</c:v>
                </c:pt>
                <c:pt idx="7315">
                  <c:v>76.228999999999999</c:v>
                </c:pt>
                <c:pt idx="7316">
                  <c:v>76.17</c:v>
                </c:pt>
                <c:pt idx="7317">
                  <c:v>76.132000000000005</c:v>
                </c:pt>
                <c:pt idx="7318">
                  <c:v>76.106999999999999</c:v>
                </c:pt>
                <c:pt idx="7319">
                  <c:v>76.090999999999994</c:v>
                </c:pt>
                <c:pt idx="7320">
                  <c:v>76.078999999999994</c:v>
                </c:pt>
                <c:pt idx="7321">
                  <c:v>76.069000000000003</c:v>
                </c:pt>
                <c:pt idx="7322">
                  <c:v>76.069000000000003</c:v>
                </c:pt>
                <c:pt idx="7323">
                  <c:v>76.064999999999998</c:v>
                </c:pt>
                <c:pt idx="7324">
                  <c:v>76.061999999999998</c:v>
                </c:pt>
                <c:pt idx="7325">
                  <c:v>76.058999999999997</c:v>
                </c:pt>
                <c:pt idx="7326">
                  <c:v>76.048000000000002</c:v>
                </c:pt>
                <c:pt idx="7327">
                  <c:v>76.040999999999997</c:v>
                </c:pt>
                <c:pt idx="7328">
                  <c:v>76.036000000000001</c:v>
                </c:pt>
                <c:pt idx="7329">
                  <c:v>76.021000000000001</c:v>
                </c:pt>
                <c:pt idx="7330">
                  <c:v>76.004999999999995</c:v>
                </c:pt>
                <c:pt idx="7331">
                  <c:v>75.983999999999995</c:v>
                </c:pt>
                <c:pt idx="7332">
                  <c:v>75.965000000000003</c:v>
                </c:pt>
                <c:pt idx="7333">
                  <c:v>75.941000000000003</c:v>
                </c:pt>
                <c:pt idx="7334">
                  <c:v>75.915999999999997</c:v>
                </c:pt>
                <c:pt idx="7335">
                  <c:v>75.894000000000005</c:v>
                </c:pt>
                <c:pt idx="7336">
                  <c:v>75.867999999999995</c:v>
                </c:pt>
                <c:pt idx="7337">
                  <c:v>75.838999999999999</c:v>
                </c:pt>
                <c:pt idx="7338">
                  <c:v>75.816999999999993</c:v>
                </c:pt>
                <c:pt idx="7339">
                  <c:v>75.796000000000006</c:v>
                </c:pt>
                <c:pt idx="7340">
                  <c:v>75.78</c:v>
                </c:pt>
                <c:pt idx="7341">
                  <c:v>75.766999999999996</c:v>
                </c:pt>
                <c:pt idx="7342">
                  <c:v>75.748000000000005</c:v>
                </c:pt>
                <c:pt idx="7343">
                  <c:v>75.727999999999994</c:v>
                </c:pt>
                <c:pt idx="7344">
                  <c:v>75.713999999999999</c:v>
                </c:pt>
                <c:pt idx="7345">
                  <c:v>75.710999999999999</c:v>
                </c:pt>
                <c:pt idx="7346">
                  <c:v>75.707999999999998</c:v>
                </c:pt>
                <c:pt idx="7347">
                  <c:v>75.709999999999994</c:v>
                </c:pt>
                <c:pt idx="7348">
                  <c:v>75.715999999999994</c:v>
                </c:pt>
                <c:pt idx="7349">
                  <c:v>75.718000000000004</c:v>
                </c:pt>
                <c:pt idx="7350">
                  <c:v>75.721999999999994</c:v>
                </c:pt>
                <c:pt idx="7351">
                  <c:v>75.725999999999999</c:v>
                </c:pt>
                <c:pt idx="7352">
                  <c:v>75.733000000000004</c:v>
                </c:pt>
                <c:pt idx="7353">
                  <c:v>75.739000000000004</c:v>
                </c:pt>
                <c:pt idx="7354">
                  <c:v>75.738</c:v>
                </c:pt>
                <c:pt idx="7355">
                  <c:v>75.733999999999995</c:v>
                </c:pt>
                <c:pt idx="7356">
                  <c:v>75.724000000000004</c:v>
                </c:pt>
                <c:pt idx="7357">
                  <c:v>75.721999999999994</c:v>
                </c:pt>
                <c:pt idx="7358">
                  <c:v>75.721000000000004</c:v>
                </c:pt>
                <c:pt idx="7359">
                  <c:v>75.724000000000004</c:v>
                </c:pt>
                <c:pt idx="7360">
                  <c:v>75.725999999999999</c:v>
                </c:pt>
                <c:pt idx="7361">
                  <c:v>75.727000000000004</c:v>
                </c:pt>
                <c:pt idx="7362">
                  <c:v>75.722999999999999</c:v>
                </c:pt>
                <c:pt idx="7363">
                  <c:v>75.715999999999994</c:v>
                </c:pt>
                <c:pt idx="7364">
                  <c:v>75.709999999999994</c:v>
                </c:pt>
                <c:pt idx="7365">
                  <c:v>75.706999999999994</c:v>
                </c:pt>
                <c:pt idx="7366">
                  <c:v>75.703000000000003</c:v>
                </c:pt>
                <c:pt idx="7367">
                  <c:v>75.695999999999998</c:v>
                </c:pt>
                <c:pt idx="7368">
                  <c:v>75.686000000000007</c:v>
                </c:pt>
                <c:pt idx="7369">
                  <c:v>75.676000000000002</c:v>
                </c:pt>
                <c:pt idx="7370">
                  <c:v>75.667000000000002</c:v>
                </c:pt>
                <c:pt idx="7371">
                  <c:v>75.662000000000006</c:v>
                </c:pt>
                <c:pt idx="7372">
                  <c:v>75.658000000000001</c:v>
                </c:pt>
                <c:pt idx="7373">
                  <c:v>75.656999999999996</c:v>
                </c:pt>
                <c:pt idx="7374">
                  <c:v>75.656999999999996</c:v>
                </c:pt>
                <c:pt idx="7375">
                  <c:v>75.652000000000001</c:v>
                </c:pt>
                <c:pt idx="7376">
                  <c:v>75.659000000000006</c:v>
                </c:pt>
                <c:pt idx="7377">
                  <c:v>75.668000000000006</c:v>
                </c:pt>
                <c:pt idx="7378">
                  <c:v>75.682000000000002</c:v>
                </c:pt>
                <c:pt idx="7379">
                  <c:v>75.7</c:v>
                </c:pt>
                <c:pt idx="7380">
                  <c:v>75.716999999999999</c:v>
                </c:pt>
                <c:pt idx="7381">
                  <c:v>75.725999999999999</c:v>
                </c:pt>
                <c:pt idx="7382">
                  <c:v>75.725999999999999</c:v>
                </c:pt>
                <c:pt idx="7383">
                  <c:v>75.721999999999994</c:v>
                </c:pt>
                <c:pt idx="7384">
                  <c:v>75.706999999999994</c:v>
                </c:pt>
                <c:pt idx="7385">
                  <c:v>75.680000000000007</c:v>
                </c:pt>
                <c:pt idx="7386">
                  <c:v>75.641000000000005</c:v>
                </c:pt>
                <c:pt idx="7387">
                  <c:v>75.596999999999994</c:v>
                </c:pt>
                <c:pt idx="7388">
                  <c:v>75.537999999999997</c:v>
                </c:pt>
                <c:pt idx="7389">
                  <c:v>75.453999999999994</c:v>
                </c:pt>
                <c:pt idx="7390">
                  <c:v>75.358000000000004</c:v>
                </c:pt>
                <c:pt idx="7391">
                  <c:v>75.256</c:v>
                </c:pt>
                <c:pt idx="7392">
                  <c:v>75.138000000000005</c:v>
                </c:pt>
                <c:pt idx="7393">
                  <c:v>75.009</c:v>
                </c:pt>
                <c:pt idx="7394">
                  <c:v>74.881</c:v>
                </c:pt>
                <c:pt idx="7395">
                  <c:v>74.739000000000004</c:v>
                </c:pt>
                <c:pt idx="7396">
                  <c:v>74.602999999999994</c:v>
                </c:pt>
                <c:pt idx="7397">
                  <c:v>74.462999999999994</c:v>
                </c:pt>
                <c:pt idx="7398">
                  <c:v>74.31</c:v>
                </c:pt>
                <c:pt idx="7399">
                  <c:v>74.144999999999996</c:v>
                </c:pt>
                <c:pt idx="7400">
                  <c:v>73.991</c:v>
                </c:pt>
                <c:pt idx="7401">
                  <c:v>73.835999999999999</c:v>
                </c:pt>
                <c:pt idx="7402">
                  <c:v>73.680000000000007</c:v>
                </c:pt>
                <c:pt idx="7403">
                  <c:v>73.516000000000005</c:v>
                </c:pt>
                <c:pt idx="7404">
                  <c:v>73.343999999999994</c:v>
                </c:pt>
                <c:pt idx="7405">
                  <c:v>73.17</c:v>
                </c:pt>
                <c:pt idx="7406">
                  <c:v>73.010999999999996</c:v>
                </c:pt>
                <c:pt idx="7407">
                  <c:v>72.849000000000004</c:v>
                </c:pt>
                <c:pt idx="7408">
                  <c:v>72.694000000000003</c:v>
                </c:pt>
                <c:pt idx="7409">
                  <c:v>72.546999999999997</c:v>
                </c:pt>
                <c:pt idx="7410">
                  <c:v>72.388000000000005</c:v>
                </c:pt>
                <c:pt idx="7411">
                  <c:v>72.227000000000004</c:v>
                </c:pt>
                <c:pt idx="7412">
                  <c:v>72.058000000000007</c:v>
                </c:pt>
                <c:pt idx="7413">
                  <c:v>71.894000000000005</c:v>
                </c:pt>
                <c:pt idx="7414">
                  <c:v>71.730999999999995</c:v>
                </c:pt>
                <c:pt idx="7415">
                  <c:v>71.558000000000007</c:v>
                </c:pt>
                <c:pt idx="7416">
                  <c:v>71.391999999999996</c:v>
                </c:pt>
                <c:pt idx="7417">
                  <c:v>71.238</c:v>
                </c:pt>
                <c:pt idx="7418">
                  <c:v>71.093999999999994</c:v>
                </c:pt>
                <c:pt idx="7419">
                  <c:v>70.924000000000007</c:v>
                </c:pt>
                <c:pt idx="7420">
                  <c:v>70.759</c:v>
                </c:pt>
                <c:pt idx="7421">
                  <c:v>70.611999999999995</c:v>
                </c:pt>
                <c:pt idx="7422">
                  <c:v>70.475999999999999</c:v>
                </c:pt>
                <c:pt idx="7423">
                  <c:v>70.34</c:v>
                </c:pt>
                <c:pt idx="7424">
                  <c:v>70.215000000000003</c:v>
                </c:pt>
                <c:pt idx="7425">
                  <c:v>70.096999999999994</c:v>
                </c:pt>
                <c:pt idx="7426">
                  <c:v>69.995999999999995</c:v>
                </c:pt>
                <c:pt idx="7427">
                  <c:v>69.905000000000001</c:v>
                </c:pt>
                <c:pt idx="7428">
                  <c:v>69.822000000000003</c:v>
                </c:pt>
                <c:pt idx="7429">
                  <c:v>69.747</c:v>
                </c:pt>
                <c:pt idx="7430">
                  <c:v>69.673000000000002</c:v>
                </c:pt>
                <c:pt idx="7431">
                  <c:v>69.616</c:v>
                </c:pt>
                <c:pt idx="7432">
                  <c:v>69.573999999999998</c:v>
                </c:pt>
                <c:pt idx="7433">
                  <c:v>69.552999999999997</c:v>
                </c:pt>
                <c:pt idx="7434">
                  <c:v>69.542000000000002</c:v>
                </c:pt>
                <c:pt idx="7435">
                  <c:v>69.531999999999996</c:v>
                </c:pt>
                <c:pt idx="7436">
                  <c:v>69.525999999999996</c:v>
                </c:pt>
                <c:pt idx="7437">
                  <c:v>69.527000000000001</c:v>
                </c:pt>
                <c:pt idx="7438">
                  <c:v>69.527000000000001</c:v>
                </c:pt>
                <c:pt idx="7439">
                  <c:v>69.525999999999996</c:v>
                </c:pt>
                <c:pt idx="7440">
                  <c:v>69.533000000000001</c:v>
                </c:pt>
                <c:pt idx="7441">
                  <c:v>69.545000000000002</c:v>
                </c:pt>
                <c:pt idx="7442">
                  <c:v>69.555999999999997</c:v>
                </c:pt>
                <c:pt idx="7443">
                  <c:v>69.575999999999993</c:v>
                </c:pt>
                <c:pt idx="7444">
                  <c:v>69.606999999999999</c:v>
                </c:pt>
                <c:pt idx="7445">
                  <c:v>69.646000000000001</c:v>
                </c:pt>
                <c:pt idx="7446">
                  <c:v>69.692999999999998</c:v>
                </c:pt>
                <c:pt idx="7447">
                  <c:v>69.725999999999999</c:v>
                </c:pt>
                <c:pt idx="7448">
                  <c:v>69.757000000000005</c:v>
                </c:pt>
                <c:pt idx="7449">
                  <c:v>69.789000000000001</c:v>
                </c:pt>
                <c:pt idx="7450">
                  <c:v>69.816999999999993</c:v>
                </c:pt>
                <c:pt idx="7451">
                  <c:v>69.84</c:v>
                </c:pt>
                <c:pt idx="7452">
                  <c:v>69.847999999999999</c:v>
                </c:pt>
                <c:pt idx="7453">
                  <c:v>69.838999999999999</c:v>
                </c:pt>
                <c:pt idx="7454">
                  <c:v>69.817999999999998</c:v>
                </c:pt>
                <c:pt idx="7455">
                  <c:v>69.796999999999997</c:v>
                </c:pt>
                <c:pt idx="7456">
                  <c:v>69.769000000000005</c:v>
                </c:pt>
                <c:pt idx="7457">
                  <c:v>69.725999999999999</c:v>
                </c:pt>
                <c:pt idx="7458">
                  <c:v>69.694999999999993</c:v>
                </c:pt>
                <c:pt idx="7459">
                  <c:v>69.673000000000002</c:v>
                </c:pt>
                <c:pt idx="7460">
                  <c:v>69.635000000000005</c:v>
                </c:pt>
                <c:pt idx="7461">
                  <c:v>69.581999999999994</c:v>
                </c:pt>
                <c:pt idx="7462">
                  <c:v>69.536000000000001</c:v>
                </c:pt>
                <c:pt idx="7463">
                  <c:v>69.504999999999995</c:v>
                </c:pt>
                <c:pt idx="7464">
                  <c:v>69.456999999999994</c:v>
                </c:pt>
                <c:pt idx="7465">
                  <c:v>69.41</c:v>
                </c:pt>
                <c:pt idx="7466">
                  <c:v>69.367999999999995</c:v>
                </c:pt>
                <c:pt idx="7467">
                  <c:v>69.325999999999993</c:v>
                </c:pt>
                <c:pt idx="7468">
                  <c:v>69.298000000000002</c:v>
                </c:pt>
                <c:pt idx="7469">
                  <c:v>69.290000000000006</c:v>
                </c:pt>
                <c:pt idx="7470">
                  <c:v>69.290999999999997</c:v>
                </c:pt>
                <c:pt idx="7471">
                  <c:v>69.296000000000006</c:v>
                </c:pt>
                <c:pt idx="7472">
                  <c:v>69.308999999999997</c:v>
                </c:pt>
                <c:pt idx="7473">
                  <c:v>69.325000000000003</c:v>
                </c:pt>
                <c:pt idx="7474">
                  <c:v>69.341999999999999</c:v>
                </c:pt>
                <c:pt idx="7475">
                  <c:v>69.367000000000004</c:v>
                </c:pt>
                <c:pt idx="7476">
                  <c:v>69.397999999999996</c:v>
                </c:pt>
                <c:pt idx="7477">
                  <c:v>69.438000000000002</c:v>
                </c:pt>
                <c:pt idx="7478">
                  <c:v>69.477000000000004</c:v>
                </c:pt>
                <c:pt idx="7479">
                  <c:v>69.518000000000001</c:v>
                </c:pt>
                <c:pt idx="7480">
                  <c:v>69.558999999999997</c:v>
                </c:pt>
                <c:pt idx="7481">
                  <c:v>69.59</c:v>
                </c:pt>
                <c:pt idx="7482">
                  <c:v>69.614000000000004</c:v>
                </c:pt>
                <c:pt idx="7483">
                  <c:v>69.634</c:v>
                </c:pt>
                <c:pt idx="7484">
                  <c:v>69.649000000000001</c:v>
                </c:pt>
                <c:pt idx="7485">
                  <c:v>69.649000000000001</c:v>
                </c:pt>
                <c:pt idx="7486">
                  <c:v>69.632000000000005</c:v>
                </c:pt>
                <c:pt idx="7487">
                  <c:v>69.599000000000004</c:v>
                </c:pt>
                <c:pt idx="7488">
                  <c:v>69.555000000000007</c:v>
                </c:pt>
                <c:pt idx="7489">
                  <c:v>69.510999999999996</c:v>
                </c:pt>
                <c:pt idx="7490">
                  <c:v>69.450999999999993</c:v>
                </c:pt>
                <c:pt idx="7491">
                  <c:v>69.378</c:v>
                </c:pt>
                <c:pt idx="7492">
                  <c:v>69.320999999999998</c:v>
                </c:pt>
                <c:pt idx="7493">
                  <c:v>69.272000000000006</c:v>
                </c:pt>
                <c:pt idx="7494">
                  <c:v>69.218000000000004</c:v>
                </c:pt>
                <c:pt idx="7495">
                  <c:v>69.161000000000001</c:v>
                </c:pt>
                <c:pt idx="7496">
                  <c:v>69.117000000000004</c:v>
                </c:pt>
                <c:pt idx="7497">
                  <c:v>69.087000000000003</c:v>
                </c:pt>
                <c:pt idx="7498">
                  <c:v>69.061000000000007</c:v>
                </c:pt>
                <c:pt idx="7499">
                  <c:v>69.043999999999997</c:v>
                </c:pt>
                <c:pt idx="7500">
                  <c:v>69.039000000000001</c:v>
                </c:pt>
                <c:pt idx="7501">
                  <c:v>69.046000000000006</c:v>
                </c:pt>
                <c:pt idx="7502">
                  <c:v>69.08</c:v>
                </c:pt>
                <c:pt idx="7503">
                  <c:v>69.128</c:v>
                </c:pt>
                <c:pt idx="7504">
                  <c:v>69.171999999999997</c:v>
                </c:pt>
                <c:pt idx="7505">
                  <c:v>69.209000000000003</c:v>
                </c:pt>
                <c:pt idx="7506">
                  <c:v>69.239999999999995</c:v>
                </c:pt>
                <c:pt idx="7507">
                  <c:v>69.27</c:v>
                </c:pt>
                <c:pt idx="7508">
                  <c:v>69.298000000000002</c:v>
                </c:pt>
                <c:pt idx="7509">
                  <c:v>69.334000000000003</c:v>
                </c:pt>
                <c:pt idx="7510">
                  <c:v>69.364999999999995</c:v>
                </c:pt>
                <c:pt idx="7511">
                  <c:v>69.388000000000005</c:v>
                </c:pt>
                <c:pt idx="7512">
                  <c:v>69.415999999999997</c:v>
                </c:pt>
                <c:pt idx="7513">
                  <c:v>69.444000000000003</c:v>
                </c:pt>
                <c:pt idx="7514">
                  <c:v>69.471000000000004</c:v>
                </c:pt>
                <c:pt idx="7515">
                  <c:v>69.495999999999995</c:v>
                </c:pt>
                <c:pt idx="7516">
                  <c:v>69.513000000000005</c:v>
                </c:pt>
                <c:pt idx="7517">
                  <c:v>69.527000000000001</c:v>
                </c:pt>
                <c:pt idx="7518">
                  <c:v>69.539000000000001</c:v>
                </c:pt>
                <c:pt idx="7519">
                  <c:v>69.552999999999997</c:v>
                </c:pt>
                <c:pt idx="7520">
                  <c:v>69.572000000000003</c:v>
                </c:pt>
                <c:pt idx="7521">
                  <c:v>69.600999999999999</c:v>
                </c:pt>
                <c:pt idx="7522">
                  <c:v>69.634</c:v>
                </c:pt>
                <c:pt idx="7523">
                  <c:v>69.673000000000002</c:v>
                </c:pt>
                <c:pt idx="7524">
                  <c:v>69.703999999999994</c:v>
                </c:pt>
                <c:pt idx="7525">
                  <c:v>69.727000000000004</c:v>
                </c:pt>
                <c:pt idx="7526">
                  <c:v>69.756</c:v>
                </c:pt>
                <c:pt idx="7527">
                  <c:v>69.787000000000006</c:v>
                </c:pt>
                <c:pt idx="7528">
                  <c:v>69.825999999999993</c:v>
                </c:pt>
                <c:pt idx="7529">
                  <c:v>69.873999999999995</c:v>
                </c:pt>
                <c:pt idx="7530">
                  <c:v>69.927000000000007</c:v>
                </c:pt>
                <c:pt idx="7531">
                  <c:v>69.978999999999999</c:v>
                </c:pt>
                <c:pt idx="7532">
                  <c:v>70.016999999999996</c:v>
                </c:pt>
                <c:pt idx="7533">
                  <c:v>70.052999999999997</c:v>
                </c:pt>
                <c:pt idx="7534">
                  <c:v>70.099000000000004</c:v>
                </c:pt>
                <c:pt idx="7535">
                  <c:v>70.143000000000001</c:v>
                </c:pt>
                <c:pt idx="7536">
                  <c:v>70.177999999999997</c:v>
                </c:pt>
                <c:pt idx="7537">
                  <c:v>70.209999999999994</c:v>
                </c:pt>
                <c:pt idx="7538">
                  <c:v>70.245000000000005</c:v>
                </c:pt>
                <c:pt idx="7539">
                  <c:v>70.290000000000006</c:v>
                </c:pt>
                <c:pt idx="7540">
                  <c:v>70.344999999999999</c:v>
                </c:pt>
                <c:pt idx="7541">
                  <c:v>70.400999999999996</c:v>
                </c:pt>
                <c:pt idx="7542">
                  <c:v>70.445999999999998</c:v>
                </c:pt>
                <c:pt idx="7543">
                  <c:v>70.484999999999999</c:v>
                </c:pt>
                <c:pt idx="7544">
                  <c:v>70.518000000000001</c:v>
                </c:pt>
                <c:pt idx="7545">
                  <c:v>70.546000000000006</c:v>
                </c:pt>
                <c:pt idx="7546">
                  <c:v>70.58</c:v>
                </c:pt>
                <c:pt idx="7547">
                  <c:v>70.635999999999996</c:v>
                </c:pt>
                <c:pt idx="7548">
                  <c:v>70.709000000000003</c:v>
                </c:pt>
                <c:pt idx="7549">
                  <c:v>70.757999999999996</c:v>
                </c:pt>
                <c:pt idx="7550">
                  <c:v>70.804000000000002</c:v>
                </c:pt>
                <c:pt idx="7551">
                  <c:v>70.86</c:v>
                </c:pt>
                <c:pt idx="7552">
                  <c:v>70.905000000000001</c:v>
                </c:pt>
                <c:pt idx="7553">
                  <c:v>70.957999999999998</c:v>
                </c:pt>
                <c:pt idx="7554">
                  <c:v>71.010999999999996</c:v>
                </c:pt>
                <c:pt idx="7555">
                  <c:v>71.055999999999997</c:v>
                </c:pt>
                <c:pt idx="7556">
                  <c:v>71.102999999999994</c:v>
                </c:pt>
                <c:pt idx="7557">
                  <c:v>71.147000000000006</c:v>
                </c:pt>
                <c:pt idx="7558">
                  <c:v>71.195999999999998</c:v>
                </c:pt>
                <c:pt idx="7559">
                  <c:v>71.227999999999994</c:v>
                </c:pt>
                <c:pt idx="7560">
                  <c:v>71.242000000000004</c:v>
                </c:pt>
                <c:pt idx="7561">
                  <c:v>71.278999999999996</c:v>
                </c:pt>
                <c:pt idx="7562">
                  <c:v>71.325999999999993</c:v>
                </c:pt>
                <c:pt idx="7563">
                  <c:v>71.358000000000004</c:v>
                </c:pt>
                <c:pt idx="7564">
                  <c:v>71.394000000000005</c:v>
                </c:pt>
                <c:pt idx="7565">
                  <c:v>71.438000000000002</c:v>
                </c:pt>
                <c:pt idx="7566">
                  <c:v>71.474000000000004</c:v>
                </c:pt>
                <c:pt idx="7567">
                  <c:v>71.504000000000005</c:v>
                </c:pt>
                <c:pt idx="7568">
                  <c:v>71.537000000000006</c:v>
                </c:pt>
                <c:pt idx="7569">
                  <c:v>71.578999999999994</c:v>
                </c:pt>
                <c:pt idx="7570">
                  <c:v>71.611000000000004</c:v>
                </c:pt>
                <c:pt idx="7571">
                  <c:v>71.62</c:v>
                </c:pt>
                <c:pt idx="7572">
                  <c:v>71.638999999999996</c:v>
                </c:pt>
                <c:pt idx="7573">
                  <c:v>71.66</c:v>
                </c:pt>
                <c:pt idx="7574">
                  <c:v>71.656000000000006</c:v>
                </c:pt>
                <c:pt idx="7575">
                  <c:v>71.656000000000006</c:v>
                </c:pt>
                <c:pt idx="7576">
                  <c:v>71.647999999999996</c:v>
                </c:pt>
                <c:pt idx="7577">
                  <c:v>71.600999999999999</c:v>
                </c:pt>
                <c:pt idx="7578">
                  <c:v>71.528999999999996</c:v>
                </c:pt>
                <c:pt idx="7579">
                  <c:v>71.445999999999998</c:v>
                </c:pt>
                <c:pt idx="7580">
                  <c:v>71.370999999999995</c:v>
                </c:pt>
                <c:pt idx="7581">
                  <c:v>71.289000000000001</c:v>
                </c:pt>
                <c:pt idx="7582">
                  <c:v>71.203999999999994</c:v>
                </c:pt>
                <c:pt idx="7583">
                  <c:v>71.122</c:v>
                </c:pt>
                <c:pt idx="7584">
                  <c:v>71.043000000000006</c:v>
                </c:pt>
                <c:pt idx="7585">
                  <c:v>70.977999999999994</c:v>
                </c:pt>
                <c:pt idx="7586">
                  <c:v>70.909000000000006</c:v>
                </c:pt>
                <c:pt idx="7587">
                  <c:v>70.841999999999999</c:v>
                </c:pt>
                <c:pt idx="7588">
                  <c:v>70.796999999999997</c:v>
                </c:pt>
                <c:pt idx="7589">
                  <c:v>70.756</c:v>
                </c:pt>
                <c:pt idx="7590">
                  <c:v>70.716999999999999</c:v>
                </c:pt>
                <c:pt idx="7591">
                  <c:v>70.686000000000007</c:v>
                </c:pt>
                <c:pt idx="7592">
                  <c:v>70.668999999999997</c:v>
                </c:pt>
                <c:pt idx="7593">
                  <c:v>70.67</c:v>
                </c:pt>
                <c:pt idx="7594">
                  <c:v>70.692999999999998</c:v>
                </c:pt>
                <c:pt idx="7595">
                  <c:v>70.721000000000004</c:v>
                </c:pt>
                <c:pt idx="7596">
                  <c:v>70.744</c:v>
                </c:pt>
                <c:pt idx="7597">
                  <c:v>70.763000000000005</c:v>
                </c:pt>
                <c:pt idx="7598">
                  <c:v>70.787000000000006</c:v>
                </c:pt>
                <c:pt idx="7599">
                  <c:v>70.805000000000007</c:v>
                </c:pt>
                <c:pt idx="7600">
                  <c:v>70.817999999999998</c:v>
                </c:pt>
                <c:pt idx="7601">
                  <c:v>70.835999999999999</c:v>
                </c:pt>
                <c:pt idx="7602">
                  <c:v>70.853999999999999</c:v>
                </c:pt>
                <c:pt idx="7603">
                  <c:v>70.869</c:v>
                </c:pt>
                <c:pt idx="7604">
                  <c:v>70.885999999999996</c:v>
                </c:pt>
                <c:pt idx="7605">
                  <c:v>70.899000000000001</c:v>
                </c:pt>
                <c:pt idx="7606">
                  <c:v>70.908000000000001</c:v>
                </c:pt>
                <c:pt idx="7607">
                  <c:v>70.91</c:v>
                </c:pt>
                <c:pt idx="7608">
                  <c:v>70.912000000000006</c:v>
                </c:pt>
                <c:pt idx="7609">
                  <c:v>70.915999999999997</c:v>
                </c:pt>
                <c:pt idx="7610">
                  <c:v>70.915000000000006</c:v>
                </c:pt>
                <c:pt idx="7611">
                  <c:v>70.914000000000001</c:v>
                </c:pt>
                <c:pt idx="7612">
                  <c:v>70.914000000000001</c:v>
                </c:pt>
                <c:pt idx="7613">
                  <c:v>70.912999999999997</c:v>
                </c:pt>
                <c:pt idx="7614">
                  <c:v>70.912999999999997</c:v>
                </c:pt>
                <c:pt idx="7615">
                  <c:v>70.912000000000006</c:v>
                </c:pt>
                <c:pt idx="7616">
                  <c:v>70.912000000000006</c:v>
                </c:pt>
                <c:pt idx="7617">
                  <c:v>70.906000000000006</c:v>
                </c:pt>
                <c:pt idx="7618">
                  <c:v>70.896000000000001</c:v>
                </c:pt>
                <c:pt idx="7619">
                  <c:v>70.884</c:v>
                </c:pt>
                <c:pt idx="7620">
                  <c:v>70.873000000000005</c:v>
                </c:pt>
                <c:pt idx="7621">
                  <c:v>70.867999999999995</c:v>
                </c:pt>
                <c:pt idx="7622">
                  <c:v>70.86</c:v>
                </c:pt>
                <c:pt idx="7623">
                  <c:v>70.847999999999999</c:v>
                </c:pt>
                <c:pt idx="7624">
                  <c:v>70.834000000000003</c:v>
                </c:pt>
                <c:pt idx="7625">
                  <c:v>70.816999999999993</c:v>
                </c:pt>
                <c:pt idx="7626">
                  <c:v>70.802999999999997</c:v>
                </c:pt>
                <c:pt idx="7627">
                  <c:v>70.784999999999997</c:v>
                </c:pt>
                <c:pt idx="7628">
                  <c:v>70.766000000000005</c:v>
                </c:pt>
                <c:pt idx="7629">
                  <c:v>70.744</c:v>
                </c:pt>
                <c:pt idx="7630">
                  <c:v>70.727000000000004</c:v>
                </c:pt>
                <c:pt idx="7631">
                  <c:v>70.710999999999999</c:v>
                </c:pt>
                <c:pt idx="7632">
                  <c:v>70.697999999999993</c:v>
                </c:pt>
                <c:pt idx="7633">
                  <c:v>70.692999999999998</c:v>
                </c:pt>
                <c:pt idx="7634">
                  <c:v>70.694999999999993</c:v>
                </c:pt>
                <c:pt idx="7635">
                  <c:v>70.703000000000003</c:v>
                </c:pt>
                <c:pt idx="7636">
                  <c:v>70.710999999999999</c:v>
                </c:pt>
                <c:pt idx="7637">
                  <c:v>70.718999999999994</c:v>
                </c:pt>
                <c:pt idx="7638">
                  <c:v>70.731999999999999</c:v>
                </c:pt>
                <c:pt idx="7639">
                  <c:v>70.748999999999995</c:v>
                </c:pt>
                <c:pt idx="7640">
                  <c:v>70.77</c:v>
                </c:pt>
                <c:pt idx="7641">
                  <c:v>70.784999999999997</c:v>
                </c:pt>
                <c:pt idx="7642">
                  <c:v>70.801000000000002</c:v>
                </c:pt>
                <c:pt idx="7643">
                  <c:v>70.822999999999993</c:v>
                </c:pt>
                <c:pt idx="7644">
                  <c:v>70.843999999999994</c:v>
                </c:pt>
                <c:pt idx="7645">
                  <c:v>70.867000000000004</c:v>
                </c:pt>
                <c:pt idx="7646">
                  <c:v>70.888000000000005</c:v>
                </c:pt>
                <c:pt idx="7647">
                  <c:v>70.902000000000001</c:v>
                </c:pt>
                <c:pt idx="7648">
                  <c:v>70.915000000000006</c:v>
                </c:pt>
                <c:pt idx="7649">
                  <c:v>70.923000000000002</c:v>
                </c:pt>
                <c:pt idx="7650">
                  <c:v>70.927000000000007</c:v>
                </c:pt>
                <c:pt idx="7651">
                  <c:v>70.932000000000002</c:v>
                </c:pt>
                <c:pt idx="7652">
                  <c:v>70.927000000000007</c:v>
                </c:pt>
                <c:pt idx="7653">
                  <c:v>70.921999999999997</c:v>
                </c:pt>
                <c:pt idx="7654">
                  <c:v>70.918999999999997</c:v>
                </c:pt>
                <c:pt idx="7655">
                  <c:v>70.918999999999997</c:v>
                </c:pt>
                <c:pt idx="7656">
                  <c:v>70.918999999999997</c:v>
                </c:pt>
                <c:pt idx="7657">
                  <c:v>70.923000000000002</c:v>
                </c:pt>
                <c:pt idx="7658">
                  <c:v>70.927000000000007</c:v>
                </c:pt>
                <c:pt idx="7659">
                  <c:v>70.938000000000002</c:v>
                </c:pt>
                <c:pt idx="7660">
                  <c:v>70.944999999999993</c:v>
                </c:pt>
                <c:pt idx="7661">
                  <c:v>70.95</c:v>
                </c:pt>
                <c:pt idx="7662">
                  <c:v>70.956999999999994</c:v>
                </c:pt>
                <c:pt idx="7663">
                  <c:v>70.962999999999994</c:v>
                </c:pt>
                <c:pt idx="7664">
                  <c:v>70.971000000000004</c:v>
                </c:pt>
                <c:pt idx="7665">
                  <c:v>70.986999999999995</c:v>
                </c:pt>
                <c:pt idx="7666">
                  <c:v>71.007000000000005</c:v>
                </c:pt>
                <c:pt idx="7667">
                  <c:v>71.028999999999996</c:v>
                </c:pt>
                <c:pt idx="7668">
                  <c:v>71.057000000000002</c:v>
                </c:pt>
                <c:pt idx="7669">
                  <c:v>71.087999999999994</c:v>
                </c:pt>
                <c:pt idx="7670">
                  <c:v>71.108000000000004</c:v>
                </c:pt>
                <c:pt idx="7671">
                  <c:v>71.120999999999995</c:v>
                </c:pt>
                <c:pt idx="7672">
                  <c:v>71.135000000000005</c:v>
                </c:pt>
                <c:pt idx="7673">
                  <c:v>71.135000000000005</c:v>
                </c:pt>
                <c:pt idx="7674">
                  <c:v>71.122</c:v>
                </c:pt>
                <c:pt idx="7675">
                  <c:v>71.105999999999995</c:v>
                </c:pt>
                <c:pt idx="7676">
                  <c:v>71.090999999999994</c:v>
                </c:pt>
                <c:pt idx="7677">
                  <c:v>71.087000000000003</c:v>
                </c:pt>
                <c:pt idx="7678">
                  <c:v>71.084999999999994</c:v>
                </c:pt>
                <c:pt idx="7679">
                  <c:v>71.078999999999994</c:v>
                </c:pt>
                <c:pt idx="7680">
                  <c:v>71.075000000000003</c:v>
                </c:pt>
                <c:pt idx="7681">
                  <c:v>71.078000000000003</c:v>
                </c:pt>
                <c:pt idx="7682">
                  <c:v>71.081999999999994</c:v>
                </c:pt>
                <c:pt idx="7683">
                  <c:v>71.087000000000003</c:v>
                </c:pt>
                <c:pt idx="7684">
                  <c:v>71.088999999999999</c:v>
                </c:pt>
                <c:pt idx="7685">
                  <c:v>71.09</c:v>
                </c:pt>
                <c:pt idx="7686">
                  <c:v>71.093000000000004</c:v>
                </c:pt>
                <c:pt idx="7687">
                  <c:v>71.099999999999994</c:v>
                </c:pt>
                <c:pt idx="7688">
                  <c:v>71.099999999999994</c:v>
                </c:pt>
                <c:pt idx="7689">
                  <c:v>71.106999999999999</c:v>
                </c:pt>
                <c:pt idx="7690">
                  <c:v>71.116</c:v>
                </c:pt>
                <c:pt idx="7691">
                  <c:v>71.128</c:v>
                </c:pt>
                <c:pt idx="7692">
                  <c:v>71.141000000000005</c:v>
                </c:pt>
                <c:pt idx="7693">
                  <c:v>71.156000000000006</c:v>
                </c:pt>
                <c:pt idx="7694">
                  <c:v>71.165000000000006</c:v>
                </c:pt>
                <c:pt idx="7695">
                  <c:v>71.165000000000006</c:v>
                </c:pt>
                <c:pt idx="7696">
                  <c:v>71.165999999999997</c:v>
                </c:pt>
                <c:pt idx="7697">
                  <c:v>71.16</c:v>
                </c:pt>
                <c:pt idx="7698">
                  <c:v>71.141000000000005</c:v>
                </c:pt>
                <c:pt idx="7699">
                  <c:v>71.114999999999995</c:v>
                </c:pt>
                <c:pt idx="7700">
                  <c:v>71.087000000000003</c:v>
                </c:pt>
                <c:pt idx="7701">
                  <c:v>71.061000000000007</c:v>
                </c:pt>
                <c:pt idx="7702">
                  <c:v>71.02</c:v>
                </c:pt>
                <c:pt idx="7703">
                  <c:v>70.956000000000003</c:v>
                </c:pt>
                <c:pt idx="7704">
                  <c:v>70.888000000000005</c:v>
                </c:pt>
                <c:pt idx="7705">
                  <c:v>70.825000000000003</c:v>
                </c:pt>
                <c:pt idx="7706">
                  <c:v>70.763000000000005</c:v>
                </c:pt>
                <c:pt idx="7707">
                  <c:v>70.698999999999998</c:v>
                </c:pt>
                <c:pt idx="7708">
                  <c:v>70.617000000000004</c:v>
                </c:pt>
                <c:pt idx="7709">
                  <c:v>70.537999999999997</c:v>
                </c:pt>
                <c:pt idx="7710">
                  <c:v>70.483999999999995</c:v>
                </c:pt>
                <c:pt idx="7711">
                  <c:v>70.433000000000007</c:v>
                </c:pt>
                <c:pt idx="7712">
                  <c:v>70.381</c:v>
                </c:pt>
                <c:pt idx="7713">
                  <c:v>70.349999999999994</c:v>
                </c:pt>
                <c:pt idx="7714">
                  <c:v>70.334999999999994</c:v>
                </c:pt>
                <c:pt idx="7715">
                  <c:v>70.322000000000003</c:v>
                </c:pt>
                <c:pt idx="7716">
                  <c:v>70.311999999999998</c:v>
                </c:pt>
                <c:pt idx="7717">
                  <c:v>70.314999999999998</c:v>
                </c:pt>
                <c:pt idx="7718">
                  <c:v>70.319999999999993</c:v>
                </c:pt>
                <c:pt idx="7719">
                  <c:v>70.326999999999998</c:v>
                </c:pt>
                <c:pt idx="7720">
                  <c:v>70.337999999999994</c:v>
                </c:pt>
                <c:pt idx="7721">
                  <c:v>70.350999999999999</c:v>
                </c:pt>
                <c:pt idx="7722">
                  <c:v>70.364999999999995</c:v>
                </c:pt>
                <c:pt idx="7723">
                  <c:v>70.38</c:v>
                </c:pt>
                <c:pt idx="7724">
                  <c:v>70.394000000000005</c:v>
                </c:pt>
                <c:pt idx="7725">
                  <c:v>70.402000000000001</c:v>
                </c:pt>
                <c:pt idx="7726">
                  <c:v>70.414000000000001</c:v>
                </c:pt>
                <c:pt idx="7727">
                  <c:v>70.429000000000002</c:v>
                </c:pt>
                <c:pt idx="7728">
                  <c:v>70.441999999999993</c:v>
                </c:pt>
                <c:pt idx="7729">
                  <c:v>70.448999999999998</c:v>
                </c:pt>
                <c:pt idx="7730">
                  <c:v>70.453999999999994</c:v>
                </c:pt>
                <c:pt idx="7731">
                  <c:v>70.453999999999994</c:v>
                </c:pt>
                <c:pt idx="7732">
                  <c:v>70.45</c:v>
                </c:pt>
                <c:pt idx="7733">
                  <c:v>70.441000000000003</c:v>
                </c:pt>
                <c:pt idx="7734">
                  <c:v>70.427000000000007</c:v>
                </c:pt>
                <c:pt idx="7735">
                  <c:v>70.406000000000006</c:v>
                </c:pt>
                <c:pt idx="7736">
                  <c:v>70.382000000000005</c:v>
                </c:pt>
                <c:pt idx="7737">
                  <c:v>70.355000000000004</c:v>
                </c:pt>
                <c:pt idx="7738">
                  <c:v>70.311999999999998</c:v>
                </c:pt>
                <c:pt idx="7739">
                  <c:v>70.251999999999995</c:v>
                </c:pt>
                <c:pt idx="7740">
                  <c:v>70.203000000000003</c:v>
                </c:pt>
                <c:pt idx="7741">
                  <c:v>70.174999999999997</c:v>
                </c:pt>
                <c:pt idx="7742">
                  <c:v>70.138999999999996</c:v>
                </c:pt>
                <c:pt idx="7743">
                  <c:v>70.091999999999999</c:v>
                </c:pt>
                <c:pt idx="7744">
                  <c:v>70.046999999999997</c:v>
                </c:pt>
                <c:pt idx="7745">
                  <c:v>70.024000000000001</c:v>
                </c:pt>
                <c:pt idx="7746">
                  <c:v>70.012</c:v>
                </c:pt>
                <c:pt idx="7747">
                  <c:v>69.997</c:v>
                </c:pt>
                <c:pt idx="7748">
                  <c:v>69.989999999999995</c:v>
                </c:pt>
                <c:pt idx="7749">
                  <c:v>69.991</c:v>
                </c:pt>
                <c:pt idx="7750">
                  <c:v>70.001999999999995</c:v>
                </c:pt>
                <c:pt idx="7751">
                  <c:v>70.022999999999996</c:v>
                </c:pt>
                <c:pt idx="7752">
                  <c:v>70.043000000000006</c:v>
                </c:pt>
                <c:pt idx="7753">
                  <c:v>70.064999999999998</c:v>
                </c:pt>
                <c:pt idx="7754">
                  <c:v>70.100999999999999</c:v>
                </c:pt>
                <c:pt idx="7755">
                  <c:v>70.152000000000001</c:v>
                </c:pt>
                <c:pt idx="7756">
                  <c:v>70.206000000000003</c:v>
                </c:pt>
                <c:pt idx="7757">
                  <c:v>70.242000000000004</c:v>
                </c:pt>
                <c:pt idx="7758">
                  <c:v>70.277000000000001</c:v>
                </c:pt>
                <c:pt idx="7759">
                  <c:v>70.322999999999993</c:v>
                </c:pt>
                <c:pt idx="7760">
                  <c:v>70.372</c:v>
                </c:pt>
                <c:pt idx="7761">
                  <c:v>70.408000000000001</c:v>
                </c:pt>
                <c:pt idx="7762">
                  <c:v>70.430000000000007</c:v>
                </c:pt>
                <c:pt idx="7763">
                  <c:v>70.453000000000003</c:v>
                </c:pt>
                <c:pt idx="7764">
                  <c:v>70.471000000000004</c:v>
                </c:pt>
                <c:pt idx="7765">
                  <c:v>70.481999999999999</c:v>
                </c:pt>
                <c:pt idx="7766">
                  <c:v>70.486999999999995</c:v>
                </c:pt>
                <c:pt idx="7767">
                  <c:v>70.483999999999995</c:v>
                </c:pt>
                <c:pt idx="7768">
                  <c:v>70.486000000000004</c:v>
                </c:pt>
                <c:pt idx="7769">
                  <c:v>70.486999999999995</c:v>
                </c:pt>
                <c:pt idx="7770">
                  <c:v>70.486000000000004</c:v>
                </c:pt>
                <c:pt idx="7771">
                  <c:v>70.494</c:v>
                </c:pt>
                <c:pt idx="7772">
                  <c:v>70.498000000000005</c:v>
                </c:pt>
                <c:pt idx="7773">
                  <c:v>70.504000000000005</c:v>
                </c:pt>
                <c:pt idx="7774">
                  <c:v>70.510000000000005</c:v>
                </c:pt>
                <c:pt idx="7775">
                  <c:v>70.516000000000005</c:v>
                </c:pt>
                <c:pt idx="7776">
                  <c:v>70.525999999999996</c:v>
                </c:pt>
                <c:pt idx="7777">
                  <c:v>70.537999999999997</c:v>
                </c:pt>
                <c:pt idx="7778">
                  <c:v>70.552000000000007</c:v>
                </c:pt>
                <c:pt idx="7779">
                  <c:v>70.566000000000003</c:v>
                </c:pt>
                <c:pt idx="7780">
                  <c:v>70.581000000000003</c:v>
                </c:pt>
                <c:pt idx="7781">
                  <c:v>70.587000000000003</c:v>
                </c:pt>
                <c:pt idx="7782">
                  <c:v>70.59</c:v>
                </c:pt>
                <c:pt idx="7783">
                  <c:v>70.584000000000003</c:v>
                </c:pt>
                <c:pt idx="7784">
                  <c:v>70.578999999999994</c:v>
                </c:pt>
                <c:pt idx="7785">
                  <c:v>70.582999999999998</c:v>
                </c:pt>
                <c:pt idx="7786">
                  <c:v>70.581999999999994</c:v>
                </c:pt>
                <c:pt idx="7787">
                  <c:v>70.552000000000007</c:v>
                </c:pt>
                <c:pt idx="7788">
                  <c:v>70.506</c:v>
                </c:pt>
                <c:pt idx="7789">
                  <c:v>70.456999999999994</c:v>
                </c:pt>
                <c:pt idx="7790">
                  <c:v>70.393000000000001</c:v>
                </c:pt>
                <c:pt idx="7791">
                  <c:v>70.317999999999998</c:v>
                </c:pt>
                <c:pt idx="7792">
                  <c:v>70.234999999999999</c:v>
                </c:pt>
                <c:pt idx="7793">
                  <c:v>70.134</c:v>
                </c:pt>
                <c:pt idx="7794">
                  <c:v>70.016000000000005</c:v>
                </c:pt>
                <c:pt idx="7795">
                  <c:v>69.894000000000005</c:v>
                </c:pt>
                <c:pt idx="7796">
                  <c:v>69.757999999999996</c:v>
                </c:pt>
                <c:pt idx="7797">
                  <c:v>69.606999999999999</c:v>
                </c:pt>
                <c:pt idx="7798">
                  <c:v>69.432000000000002</c:v>
                </c:pt>
                <c:pt idx="7799">
                  <c:v>69.254000000000005</c:v>
                </c:pt>
                <c:pt idx="7800">
                  <c:v>69.057000000000002</c:v>
                </c:pt>
                <c:pt idx="7801">
                  <c:v>68.853999999999999</c:v>
                </c:pt>
                <c:pt idx="7802">
                  <c:v>68.637</c:v>
                </c:pt>
                <c:pt idx="7803">
                  <c:v>68.421000000000006</c:v>
                </c:pt>
                <c:pt idx="7804">
                  <c:v>68.197000000000003</c:v>
                </c:pt>
                <c:pt idx="7805">
                  <c:v>67.944000000000003</c:v>
                </c:pt>
                <c:pt idx="7806">
                  <c:v>67.683999999999997</c:v>
                </c:pt>
                <c:pt idx="7807">
                  <c:v>67.415999999999997</c:v>
                </c:pt>
                <c:pt idx="7808">
                  <c:v>67.143000000000001</c:v>
                </c:pt>
                <c:pt idx="7809">
                  <c:v>66.843999999999994</c:v>
                </c:pt>
                <c:pt idx="7810">
                  <c:v>66.531000000000006</c:v>
                </c:pt>
                <c:pt idx="7811">
                  <c:v>66.227000000000004</c:v>
                </c:pt>
                <c:pt idx="7812">
                  <c:v>65.903999999999996</c:v>
                </c:pt>
                <c:pt idx="7813">
                  <c:v>65.587000000000003</c:v>
                </c:pt>
                <c:pt idx="7814">
                  <c:v>65.275000000000006</c:v>
                </c:pt>
                <c:pt idx="7815">
                  <c:v>64.957999999999998</c:v>
                </c:pt>
                <c:pt idx="7816">
                  <c:v>64.626999999999995</c:v>
                </c:pt>
                <c:pt idx="7817">
                  <c:v>64.301000000000002</c:v>
                </c:pt>
                <c:pt idx="7818">
                  <c:v>63.993000000000002</c:v>
                </c:pt>
                <c:pt idx="7819">
                  <c:v>63.677999999999997</c:v>
                </c:pt>
                <c:pt idx="7820">
                  <c:v>63.375</c:v>
                </c:pt>
                <c:pt idx="7821">
                  <c:v>63.094999999999999</c:v>
                </c:pt>
                <c:pt idx="7822">
                  <c:v>62.819000000000003</c:v>
                </c:pt>
                <c:pt idx="7823">
                  <c:v>62.552999999999997</c:v>
                </c:pt>
                <c:pt idx="7824">
                  <c:v>62.301000000000002</c:v>
                </c:pt>
                <c:pt idx="7825">
                  <c:v>62.057000000000002</c:v>
                </c:pt>
                <c:pt idx="7826">
                  <c:v>61.829000000000001</c:v>
                </c:pt>
                <c:pt idx="7827">
                  <c:v>61.616999999999997</c:v>
                </c:pt>
                <c:pt idx="7828">
                  <c:v>61.399000000000001</c:v>
                </c:pt>
                <c:pt idx="7829">
                  <c:v>61.197000000000003</c:v>
                </c:pt>
                <c:pt idx="7830">
                  <c:v>61.018000000000001</c:v>
                </c:pt>
                <c:pt idx="7831">
                  <c:v>60.848999999999997</c:v>
                </c:pt>
                <c:pt idx="7832">
                  <c:v>60.689</c:v>
                </c:pt>
                <c:pt idx="7833">
                  <c:v>60.545000000000002</c:v>
                </c:pt>
                <c:pt idx="7834">
                  <c:v>60.411000000000001</c:v>
                </c:pt>
                <c:pt idx="7835">
                  <c:v>60.290999999999997</c:v>
                </c:pt>
                <c:pt idx="7836">
                  <c:v>60.183999999999997</c:v>
                </c:pt>
                <c:pt idx="7837">
                  <c:v>60.101999999999997</c:v>
                </c:pt>
                <c:pt idx="7838">
                  <c:v>60.036000000000001</c:v>
                </c:pt>
                <c:pt idx="7839">
                  <c:v>59.975999999999999</c:v>
                </c:pt>
                <c:pt idx="7840">
                  <c:v>59.921999999999997</c:v>
                </c:pt>
                <c:pt idx="7841">
                  <c:v>59.874000000000002</c:v>
                </c:pt>
                <c:pt idx="7842">
                  <c:v>59.838000000000001</c:v>
                </c:pt>
                <c:pt idx="7843">
                  <c:v>59.820999999999998</c:v>
                </c:pt>
                <c:pt idx="7844">
                  <c:v>59.83</c:v>
                </c:pt>
                <c:pt idx="7845">
                  <c:v>59.851999999999997</c:v>
                </c:pt>
                <c:pt idx="7846">
                  <c:v>59.877000000000002</c:v>
                </c:pt>
                <c:pt idx="7847">
                  <c:v>59.908000000000001</c:v>
                </c:pt>
                <c:pt idx="7848">
                  <c:v>59.96</c:v>
                </c:pt>
                <c:pt idx="7849">
                  <c:v>60.015000000000001</c:v>
                </c:pt>
                <c:pt idx="7850">
                  <c:v>60.064</c:v>
                </c:pt>
                <c:pt idx="7851">
                  <c:v>60.145000000000003</c:v>
                </c:pt>
                <c:pt idx="7852">
                  <c:v>60.231000000000002</c:v>
                </c:pt>
                <c:pt idx="7853">
                  <c:v>60.311999999999998</c:v>
                </c:pt>
                <c:pt idx="7854">
                  <c:v>60.401000000000003</c:v>
                </c:pt>
                <c:pt idx="7855">
                  <c:v>60.482999999999997</c:v>
                </c:pt>
                <c:pt idx="7856">
                  <c:v>60.585999999999999</c:v>
                </c:pt>
                <c:pt idx="7857">
                  <c:v>60.706000000000003</c:v>
                </c:pt>
                <c:pt idx="7858">
                  <c:v>60.814</c:v>
                </c:pt>
                <c:pt idx="7859">
                  <c:v>60.927</c:v>
                </c:pt>
                <c:pt idx="7860">
                  <c:v>61.055999999999997</c:v>
                </c:pt>
                <c:pt idx="7861">
                  <c:v>61.16</c:v>
                </c:pt>
                <c:pt idx="7862">
                  <c:v>61.27</c:v>
                </c:pt>
                <c:pt idx="7863">
                  <c:v>61.406999999999996</c:v>
                </c:pt>
                <c:pt idx="7864">
                  <c:v>61.533000000000001</c:v>
                </c:pt>
                <c:pt idx="7865">
                  <c:v>61.639000000000003</c:v>
                </c:pt>
                <c:pt idx="7866">
                  <c:v>61.747</c:v>
                </c:pt>
                <c:pt idx="7867">
                  <c:v>61.838999999999999</c:v>
                </c:pt>
                <c:pt idx="7868">
                  <c:v>61.908999999999999</c:v>
                </c:pt>
                <c:pt idx="7869">
                  <c:v>61.99</c:v>
                </c:pt>
                <c:pt idx="7870">
                  <c:v>62.06</c:v>
                </c:pt>
                <c:pt idx="7871">
                  <c:v>62.103999999999999</c:v>
                </c:pt>
                <c:pt idx="7872">
                  <c:v>62.134</c:v>
                </c:pt>
                <c:pt idx="7873">
                  <c:v>62.173999999999999</c:v>
                </c:pt>
                <c:pt idx="7874">
                  <c:v>62.192</c:v>
                </c:pt>
                <c:pt idx="7875">
                  <c:v>62.21</c:v>
                </c:pt>
                <c:pt idx="7876">
                  <c:v>62.241</c:v>
                </c:pt>
                <c:pt idx="7877">
                  <c:v>62.25</c:v>
                </c:pt>
                <c:pt idx="7878">
                  <c:v>62.281999999999996</c:v>
                </c:pt>
                <c:pt idx="7879">
                  <c:v>62.314</c:v>
                </c:pt>
                <c:pt idx="7880">
                  <c:v>62.343000000000004</c:v>
                </c:pt>
                <c:pt idx="7881">
                  <c:v>62.383000000000003</c:v>
                </c:pt>
                <c:pt idx="7882">
                  <c:v>62.427</c:v>
                </c:pt>
                <c:pt idx="7883">
                  <c:v>62.485999999999997</c:v>
                </c:pt>
                <c:pt idx="7884">
                  <c:v>62.555</c:v>
                </c:pt>
                <c:pt idx="7885">
                  <c:v>62.648000000000003</c:v>
                </c:pt>
                <c:pt idx="7886">
                  <c:v>62.75</c:v>
                </c:pt>
                <c:pt idx="7887">
                  <c:v>62.845999999999997</c:v>
                </c:pt>
                <c:pt idx="7888">
                  <c:v>62.956000000000003</c:v>
                </c:pt>
                <c:pt idx="7889">
                  <c:v>63.072000000000003</c:v>
                </c:pt>
                <c:pt idx="7890">
                  <c:v>63.177999999999997</c:v>
                </c:pt>
                <c:pt idx="7891">
                  <c:v>63.271999999999998</c:v>
                </c:pt>
                <c:pt idx="7892">
                  <c:v>63.34</c:v>
                </c:pt>
                <c:pt idx="7893">
                  <c:v>63.412999999999997</c:v>
                </c:pt>
                <c:pt idx="7894">
                  <c:v>63.481000000000002</c:v>
                </c:pt>
                <c:pt idx="7895">
                  <c:v>63.527000000000001</c:v>
                </c:pt>
                <c:pt idx="7896">
                  <c:v>63.546999999999997</c:v>
                </c:pt>
                <c:pt idx="7897">
                  <c:v>63.534999999999997</c:v>
                </c:pt>
                <c:pt idx="7898">
                  <c:v>63.488999999999997</c:v>
                </c:pt>
                <c:pt idx="7899">
                  <c:v>63.426000000000002</c:v>
                </c:pt>
                <c:pt idx="7900">
                  <c:v>63.351999999999997</c:v>
                </c:pt>
                <c:pt idx="7901">
                  <c:v>63.252000000000002</c:v>
                </c:pt>
                <c:pt idx="7902">
                  <c:v>63.148000000000003</c:v>
                </c:pt>
                <c:pt idx="7903">
                  <c:v>63.045999999999999</c:v>
                </c:pt>
                <c:pt idx="7904">
                  <c:v>62.941000000000003</c:v>
                </c:pt>
                <c:pt idx="7905">
                  <c:v>62.83</c:v>
                </c:pt>
                <c:pt idx="7906">
                  <c:v>62.728999999999999</c:v>
                </c:pt>
                <c:pt idx="7907">
                  <c:v>62.622999999999998</c:v>
                </c:pt>
                <c:pt idx="7908">
                  <c:v>62.515999999999998</c:v>
                </c:pt>
                <c:pt idx="7909">
                  <c:v>62.424999999999997</c:v>
                </c:pt>
                <c:pt idx="7910">
                  <c:v>62.348999999999997</c:v>
                </c:pt>
                <c:pt idx="7911">
                  <c:v>62.296999999999997</c:v>
                </c:pt>
                <c:pt idx="7912">
                  <c:v>62.262999999999998</c:v>
                </c:pt>
                <c:pt idx="7913">
                  <c:v>62.246000000000002</c:v>
                </c:pt>
                <c:pt idx="7914">
                  <c:v>62.262999999999998</c:v>
                </c:pt>
                <c:pt idx="7915">
                  <c:v>62.311</c:v>
                </c:pt>
                <c:pt idx="7916">
                  <c:v>62.378</c:v>
                </c:pt>
                <c:pt idx="7917">
                  <c:v>62.448999999999998</c:v>
                </c:pt>
                <c:pt idx="7918">
                  <c:v>62.518000000000001</c:v>
                </c:pt>
                <c:pt idx="7919">
                  <c:v>62.593000000000004</c:v>
                </c:pt>
                <c:pt idx="7920">
                  <c:v>62.671999999999997</c:v>
                </c:pt>
                <c:pt idx="7921">
                  <c:v>62.747999999999998</c:v>
                </c:pt>
                <c:pt idx="7922">
                  <c:v>62.814999999999998</c:v>
                </c:pt>
                <c:pt idx="7923">
                  <c:v>62.881</c:v>
                </c:pt>
                <c:pt idx="7924">
                  <c:v>62.938000000000002</c:v>
                </c:pt>
                <c:pt idx="7925">
                  <c:v>62.973999999999997</c:v>
                </c:pt>
                <c:pt idx="7926">
                  <c:v>62.981999999999999</c:v>
                </c:pt>
                <c:pt idx="7927">
                  <c:v>62.960999999999999</c:v>
                </c:pt>
                <c:pt idx="7928">
                  <c:v>62.911999999999999</c:v>
                </c:pt>
                <c:pt idx="7929">
                  <c:v>62.863</c:v>
                </c:pt>
                <c:pt idx="7930">
                  <c:v>62.792000000000002</c:v>
                </c:pt>
                <c:pt idx="7931">
                  <c:v>62.677</c:v>
                </c:pt>
                <c:pt idx="7932">
                  <c:v>62.557000000000002</c:v>
                </c:pt>
                <c:pt idx="7933">
                  <c:v>62.429000000000002</c:v>
                </c:pt>
                <c:pt idx="7934">
                  <c:v>62.290999999999997</c:v>
                </c:pt>
                <c:pt idx="7935">
                  <c:v>62.170999999999999</c:v>
                </c:pt>
                <c:pt idx="7936">
                  <c:v>62.045000000000002</c:v>
                </c:pt>
                <c:pt idx="7937">
                  <c:v>61.926000000000002</c:v>
                </c:pt>
                <c:pt idx="7938">
                  <c:v>61.823</c:v>
                </c:pt>
                <c:pt idx="7939">
                  <c:v>61.741</c:v>
                </c:pt>
                <c:pt idx="7940">
                  <c:v>61.686999999999998</c:v>
                </c:pt>
                <c:pt idx="7941">
                  <c:v>61.645000000000003</c:v>
                </c:pt>
                <c:pt idx="7942">
                  <c:v>61.616</c:v>
                </c:pt>
                <c:pt idx="7943">
                  <c:v>61.594000000000001</c:v>
                </c:pt>
                <c:pt idx="7944">
                  <c:v>61.584000000000003</c:v>
                </c:pt>
                <c:pt idx="7945">
                  <c:v>61.587000000000003</c:v>
                </c:pt>
                <c:pt idx="7946">
                  <c:v>61.594000000000001</c:v>
                </c:pt>
                <c:pt idx="7947">
                  <c:v>61.61</c:v>
                </c:pt>
                <c:pt idx="7948">
                  <c:v>61.643000000000001</c:v>
                </c:pt>
                <c:pt idx="7949">
                  <c:v>61.686999999999998</c:v>
                </c:pt>
                <c:pt idx="7950">
                  <c:v>61.725000000000001</c:v>
                </c:pt>
                <c:pt idx="7951">
                  <c:v>61.753</c:v>
                </c:pt>
                <c:pt idx="7952">
                  <c:v>61.765000000000001</c:v>
                </c:pt>
                <c:pt idx="7953">
                  <c:v>61.771000000000001</c:v>
                </c:pt>
                <c:pt idx="7954">
                  <c:v>61.777000000000001</c:v>
                </c:pt>
                <c:pt idx="7955">
                  <c:v>61.777999999999999</c:v>
                </c:pt>
                <c:pt idx="7956">
                  <c:v>61.781999999999996</c:v>
                </c:pt>
                <c:pt idx="7957">
                  <c:v>61.795000000000002</c:v>
                </c:pt>
                <c:pt idx="7958">
                  <c:v>61.811999999999998</c:v>
                </c:pt>
                <c:pt idx="7959">
                  <c:v>61.834000000000003</c:v>
                </c:pt>
                <c:pt idx="7960">
                  <c:v>61.853000000000002</c:v>
                </c:pt>
                <c:pt idx="7961">
                  <c:v>61.863</c:v>
                </c:pt>
                <c:pt idx="7962">
                  <c:v>61.868000000000002</c:v>
                </c:pt>
                <c:pt idx="7963">
                  <c:v>61.872999999999998</c:v>
                </c:pt>
                <c:pt idx="7964">
                  <c:v>61.884999999999998</c:v>
                </c:pt>
                <c:pt idx="7965">
                  <c:v>61.911999999999999</c:v>
                </c:pt>
                <c:pt idx="7966">
                  <c:v>61.96</c:v>
                </c:pt>
                <c:pt idx="7967">
                  <c:v>62.02</c:v>
                </c:pt>
                <c:pt idx="7968">
                  <c:v>62.084000000000003</c:v>
                </c:pt>
                <c:pt idx="7969">
                  <c:v>62.151000000000003</c:v>
                </c:pt>
                <c:pt idx="7970">
                  <c:v>62.216000000000001</c:v>
                </c:pt>
                <c:pt idx="7971">
                  <c:v>62.265999999999998</c:v>
                </c:pt>
                <c:pt idx="7972">
                  <c:v>62.286000000000001</c:v>
                </c:pt>
                <c:pt idx="7973">
                  <c:v>62.302999999999997</c:v>
                </c:pt>
                <c:pt idx="7974">
                  <c:v>62.326999999999998</c:v>
                </c:pt>
                <c:pt idx="7975">
                  <c:v>62.356999999999999</c:v>
                </c:pt>
                <c:pt idx="7976">
                  <c:v>62.38</c:v>
                </c:pt>
                <c:pt idx="7977">
                  <c:v>62.398000000000003</c:v>
                </c:pt>
                <c:pt idx="7978">
                  <c:v>62.402999999999999</c:v>
                </c:pt>
                <c:pt idx="7979">
                  <c:v>62.402999999999999</c:v>
                </c:pt>
                <c:pt idx="7980">
                  <c:v>62.405000000000001</c:v>
                </c:pt>
                <c:pt idx="7981">
                  <c:v>62.405999999999999</c:v>
                </c:pt>
                <c:pt idx="7982">
                  <c:v>62.396000000000001</c:v>
                </c:pt>
                <c:pt idx="7983">
                  <c:v>62.389000000000003</c:v>
                </c:pt>
                <c:pt idx="7984">
                  <c:v>62.395000000000003</c:v>
                </c:pt>
                <c:pt idx="7985">
                  <c:v>62.405999999999999</c:v>
                </c:pt>
                <c:pt idx="7986">
                  <c:v>62.4</c:v>
                </c:pt>
                <c:pt idx="7987">
                  <c:v>62.37</c:v>
                </c:pt>
                <c:pt idx="7988">
                  <c:v>62.345999999999997</c:v>
                </c:pt>
                <c:pt idx="7989">
                  <c:v>62.307000000000002</c:v>
                </c:pt>
                <c:pt idx="7990">
                  <c:v>62.253</c:v>
                </c:pt>
                <c:pt idx="7991">
                  <c:v>62.216999999999999</c:v>
                </c:pt>
                <c:pt idx="7992">
                  <c:v>62.177999999999997</c:v>
                </c:pt>
                <c:pt idx="7993">
                  <c:v>62.161999999999999</c:v>
                </c:pt>
                <c:pt idx="7994">
                  <c:v>62.155999999999999</c:v>
                </c:pt>
                <c:pt idx="7995">
                  <c:v>62.134</c:v>
                </c:pt>
                <c:pt idx="7996">
                  <c:v>62.152999999999999</c:v>
                </c:pt>
                <c:pt idx="7997">
                  <c:v>62.188000000000002</c:v>
                </c:pt>
                <c:pt idx="7998">
                  <c:v>62.203000000000003</c:v>
                </c:pt>
                <c:pt idx="7999">
                  <c:v>62.243000000000002</c:v>
                </c:pt>
                <c:pt idx="8000">
                  <c:v>62.286000000000001</c:v>
                </c:pt>
                <c:pt idx="8001">
                  <c:v>62.335999999999999</c:v>
                </c:pt>
                <c:pt idx="8002">
                  <c:v>62.389000000000003</c:v>
                </c:pt>
                <c:pt idx="8003">
                  <c:v>62.454999999999998</c:v>
                </c:pt>
                <c:pt idx="8004">
                  <c:v>62.539000000000001</c:v>
                </c:pt>
                <c:pt idx="8005">
                  <c:v>62.625</c:v>
                </c:pt>
                <c:pt idx="8006">
                  <c:v>62.713000000000001</c:v>
                </c:pt>
                <c:pt idx="8007">
                  <c:v>62.81</c:v>
                </c:pt>
                <c:pt idx="8008">
                  <c:v>62.892000000000003</c:v>
                </c:pt>
                <c:pt idx="8009">
                  <c:v>62.988</c:v>
                </c:pt>
                <c:pt idx="8010">
                  <c:v>63.075000000000003</c:v>
                </c:pt>
                <c:pt idx="8011">
                  <c:v>63.158000000000001</c:v>
                </c:pt>
                <c:pt idx="8012">
                  <c:v>63.247999999999998</c:v>
                </c:pt>
                <c:pt idx="8013">
                  <c:v>63.34</c:v>
                </c:pt>
                <c:pt idx="8014">
                  <c:v>63.420999999999999</c:v>
                </c:pt>
                <c:pt idx="8015">
                  <c:v>63.500999999999998</c:v>
                </c:pt>
                <c:pt idx="8016">
                  <c:v>63.591999999999999</c:v>
                </c:pt>
                <c:pt idx="8017">
                  <c:v>63.658000000000001</c:v>
                </c:pt>
                <c:pt idx="8018">
                  <c:v>63.707000000000001</c:v>
                </c:pt>
                <c:pt idx="8019">
                  <c:v>63.747</c:v>
                </c:pt>
                <c:pt idx="8020">
                  <c:v>63.79</c:v>
                </c:pt>
                <c:pt idx="8021">
                  <c:v>63.826000000000001</c:v>
                </c:pt>
                <c:pt idx="8022">
                  <c:v>63.844999999999999</c:v>
                </c:pt>
                <c:pt idx="8023">
                  <c:v>63.853999999999999</c:v>
                </c:pt>
                <c:pt idx="8024">
                  <c:v>63.847000000000001</c:v>
                </c:pt>
                <c:pt idx="8025">
                  <c:v>63.826000000000001</c:v>
                </c:pt>
                <c:pt idx="8026">
                  <c:v>63.795999999999999</c:v>
                </c:pt>
                <c:pt idx="8027">
                  <c:v>63.753999999999998</c:v>
                </c:pt>
                <c:pt idx="8028">
                  <c:v>63.710999999999999</c:v>
                </c:pt>
                <c:pt idx="8029">
                  <c:v>63.667999999999999</c:v>
                </c:pt>
                <c:pt idx="8030">
                  <c:v>63.622</c:v>
                </c:pt>
                <c:pt idx="8031">
                  <c:v>63.566000000000003</c:v>
                </c:pt>
                <c:pt idx="8032">
                  <c:v>63.506999999999998</c:v>
                </c:pt>
                <c:pt idx="8033">
                  <c:v>63.457999999999998</c:v>
                </c:pt>
                <c:pt idx="8034">
                  <c:v>63.411999999999999</c:v>
                </c:pt>
                <c:pt idx="8035">
                  <c:v>63.354999999999997</c:v>
                </c:pt>
                <c:pt idx="8036">
                  <c:v>63.29</c:v>
                </c:pt>
                <c:pt idx="8037">
                  <c:v>63.231999999999999</c:v>
                </c:pt>
                <c:pt idx="8038">
                  <c:v>63.183999999999997</c:v>
                </c:pt>
                <c:pt idx="8039">
                  <c:v>63.146000000000001</c:v>
                </c:pt>
                <c:pt idx="8040">
                  <c:v>63.115000000000002</c:v>
                </c:pt>
                <c:pt idx="8041">
                  <c:v>63.067</c:v>
                </c:pt>
                <c:pt idx="8042">
                  <c:v>63.005000000000003</c:v>
                </c:pt>
                <c:pt idx="8043">
                  <c:v>62.939</c:v>
                </c:pt>
                <c:pt idx="8044">
                  <c:v>62.860999999999997</c:v>
                </c:pt>
                <c:pt idx="8045">
                  <c:v>62.786999999999999</c:v>
                </c:pt>
                <c:pt idx="8046">
                  <c:v>62.734999999999999</c:v>
                </c:pt>
                <c:pt idx="8047">
                  <c:v>62.686</c:v>
                </c:pt>
                <c:pt idx="8048">
                  <c:v>62.627000000000002</c:v>
                </c:pt>
                <c:pt idx="8049">
                  <c:v>62.585000000000001</c:v>
                </c:pt>
                <c:pt idx="8050">
                  <c:v>62.551000000000002</c:v>
                </c:pt>
                <c:pt idx="8051">
                  <c:v>62.521000000000001</c:v>
                </c:pt>
                <c:pt idx="8052">
                  <c:v>62.487000000000002</c:v>
                </c:pt>
                <c:pt idx="8053">
                  <c:v>62.454999999999998</c:v>
                </c:pt>
                <c:pt idx="8054">
                  <c:v>62.420999999999999</c:v>
                </c:pt>
                <c:pt idx="8055">
                  <c:v>62.387999999999998</c:v>
                </c:pt>
                <c:pt idx="8056">
                  <c:v>62.347999999999999</c:v>
                </c:pt>
                <c:pt idx="8057">
                  <c:v>62.302999999999997</c:v>
                </c:pt>
                <c:pt idx="8058">
                  <c:v>62.265999999999998</c:v>
                </c:pt>
                <c:pt idx="8059">
                  <c:v>62.238999999999997</c:v>
                </c:pt>
                <c:pt idx="8060">
                  <c:v>62.22</c:v>
                </c:pt>
                <c:pt idx="8061">
                  <c:v>62.210999999999999</c:v>
                </c:pt>
                <c:pt idx="8062">
                  <c:v>62.209000000000003</c:v>
                </c:pt>
                <c:pt idx="8063">
                  <c:v>62.210999999999999</c:v>
                </c:pt>
                <c:pt idx="8064">
                  <c:v>62.219000000000001</c:v>
                </c:pt>
                <c:pt idx="8065">
                  <c:v>62.234000000000002</c:v>
                </c:pt>
                <c:pt idx="8066">
                  <c:v>62.253</c:v>
                </c:pt>
                <c:pt idx="8067">
                  <c:v>62.267000000000003</c:v>
                </c:pt>
                <c:pt idx="8068">
                  <c:v>62.280999999999999</c:v>
                </c:pt>
                <c:pt idx="8069">
                  <c:v>62.298000000000002</c:v>
                </c:pt>
                <c:pt idx="8070">
                  <c:v>62.308</c:v>
                </c:pt>
                <c:pt idx="8071">
                  <c:v>62.32</c:v>
                </c:pt>
                <c:pt idx="8072">
                  <c:v>62.335000000000001</c:v>
                </c:pt>
                <c:pt idx="8073">
                  <c:v>62.347999999999999</c:v>
                </c:pt>
                <c:pt idx="8074">
                  <c:v>62.357999999999997</c:v>
                </c:pt>
                <c:pt idx="8075">
                  <c:v>62.37</c:v>
                </c:pt>
                <c:pt idx="8076">
                  <c:v>62.384999999999998</c:v>
                </c:pt>
                <c:pt idx="8077">
                  <c:v>62.4</c:v>
                </c:pt>
                <c:pt idx="8078">
                  <c:v>62.417000000000002</c:v>
                </c:pt>
                <c:pt idx="8079">
                  <c:v>62.43</c:v>
                </c:pt>
                <c:pt idx="8080">
                  <c:v>62.441000000000003</c:v>
                </c:pt>
                <c:pt idx="8081">
                  <c:v>62.454999999999998</c:v>
                </c:pt>
                <c:pt idx="8082">
                  <c:v>62.466999999999999</c:v>
                </c:pt>
                <c:pt idx="8083">
                  <c:v>62.478000000000002</c:v>
                </c:pt>
                <c:pt idx="8084">
                  <c:v>62.484999999999999</c:v>
                </c:pt>
                <c:pt idx="8085">
                  <c:v>62.484000000000002</c:v>
                </c:pt>
                <c:pt idx="8086">
                  <c:v>62.476999999999997</c:v>
                </c:pt>
                <c:pt idx="8087">
                  <c:v>62.463000000000001</c:v>
                </c:pt>
                <c:pt idx="8088">
                  <c:v>62.435000000000002</c:v>
                </c:pt>
                <c:pt idx="8089">
                  <c:v>62.398000000000003</c:v>
                </c:pt>
                <c:pt idx="8090">
                  <c:v>62.356999999999999</c:v>
                </c:pt>
                <c:pt idx="8091">
                  <c:v>62.319000000000003</c:v>
                </c:pt>
                <c:pt idx="8092">
                  <c:v>62.273000000000003</c:v>
                </c:pt>
                <c:pt idx="8093">
                  <c:v>62.24</c:v>
                </c:pt>
                <c:pt idx="8094">
                  <c:v>62.234000000000002</c:v>
                </c:pt>
                <c:pt idx="8095">
                  <c:v>62.204999999999998</c:v>
                </c:pt>
                <c:pt idx="8096">
                  <c:v>62.167000000000002</c:v>
                </c:pt>
                <c:pt idx="8097">
                  <c:v>62.149000000000001</c:v>
                </c:pt>
                <c:pt idx="8098">
                  <c:v>62.134</c:v>
                </c:pt>
                <c:pt idx="8099">
                  <c:v>62.112000000000002</c:v>
                </c:pt>
                <c:pt idx="8100">
                  <c:v>62.093000000000004</c:v>
                </c:pt>
                <c:pt idx="8101">
                  <c:v>62.073</c:v>
                </c:pt>
                <c:pt idx="8102">
                  <c:v>62.042999999999999</c:v>
                </c:pt>
                <c:pt idx="8103">
                  <c:v>62.008000000000003</c:v>
                </c:pt>
                <c:pt idx="8104">
                  <c:v>61.99</c:v>
                </c:pt>
                <c:pt idx="8105">
                  <c:v>61.975999999999999</c:v>
                </c:pt>
                <c:pt idx="8106">
                  <c:v>61.947000000000003</c:v>
                </c:pt>
                <c:pt idx="8107">
                  <c:v>61.914999999999999</c:v>
                </c:pt>
                <c:pt idx="8108">
                  <c:v>61.881999999999998</c:v>
                </c:pt>
                <c:pt idx="8109">
                  <c:v>61.845999999999997</c:v>
                </c:pt>
                <c:pt idx="8110">
                  <c:v>61.808999999999997</c:v>
                </c:pt>
                <c:pt idx="8111">
                  <c:v>61.764000000000003</c:v>
                </c:pt>
                <c:pt idx="8112">
                  <c:v>61.713999999999999</c:v>
                </c:pt>
                <c:pt idx="8113">
                  <c:v>61.674999999999997</c:v>
                </c:pt>
                <c:pt idx="8114">
                  <c:v>61.655000000000001</c:v>
                </c:pt>
                <c:pt idx="8115">
                  <c:v>61.637999999999998</c:v>
                </c:pt>
                <c:pt idx="8116">
                  <c:v>61.613999999999997</c:v>
                </c:pt>
                <c:pt idx="8117">
                  <c:v>61.594999999999999</c:v>
                </c:pt>
                <c:pt idx="8118">
                  <c:v>61.585000000000001</c:v>
                </c:pt>
                <c:pt idx="8119">
                  <c:v>61.58</c:v>
                </c:pt>
                <c:pt idx="8120">
                  <c:v>61.572000000000003</c:v>
                </c:pt>
                <c:pt idx="8121">
                  <c:v>61.576000000000001</c:v>
                </c:pt>
                <c:pt idx="8122">
                  <c:v>61.582999999999998</c:v>
                </c:pt>
                <c:pt idx="8123">
                  <c:v>61.598999999999997</c:v>
                </c:pt>
                <c:pt idx="8124">
                  <c:v>61.619</c:v>
                </c:pt>
                <c:pt idx="8125">
                  <c:v>61.634</c:v>
                </c:pt>
                <c:pt idx="8126">
                  <c:v>61.643000000000001</c:v>
                </c:pt>
                <c:pt idx="8127">
                  <c:v>61.652000000000001</c:v>
                </c:pt>
                <c:pt idx="8128">
                  <c:v>61.661999999999999</c:v>
                </c:pt>
                <c:pt idx="8129">
                  <c:v>61.671999999999997</c:v>
                </c:pt>
                <c:pt idx="8130">
                  <c:v>61.683999999999997</c:v>
                </c:pt>
                <c:pt idx="8131">
                  <c:v>61.689</c:v>
                </c:pt>
                <c:pt idx="8132">
                  <c:v>61.683999999999997</c:v>
                </c:pt>
                <c:pt idx="8133">
                  <c:v>61.682000000000002</c:v>
                </c:pt>
                <c:pt idx="8134">
                  <c:v>61.673999999999999</c:v>
                </c:pt>
                <c:pt idx="8135">
                  <c:v>61.664000000000001</c:v>
                </c:pt>
                <c:pt idx="8136">
                  <c:v>61.651000000000003</c:v>
                </c:pt>
                <c:pt idx="8137">
                  <c:v>61.637999999999998</c:v>
                </c:pt>
                <c:pt idx="8138">
                  <c:v>61.625</c:v>
                </c:pt>
                <c:pt idx="8139">
                  <c:v>61.619</c:v>
                </c:pt>
                <c:pt idx="8140">
                  <c:v>61.625</c:v>
                </c:pt>
                <c:pt idx="8141">
                  <c:v>61.639000000000003</c:v>
                </c:pt>
                <c:pt idx="8142">
                  <c:v>61.654000000000003</c:v>
                </c:pt>
                <c:pt idx="8143">
                  <c:v>61.667000000000002</c:v>
                </c:pt>
                <c:pt idx="8144">
                  <c:v>61.68</c:v>
                </c:pt>
                <c:pt idx="8145">
                  <c:v>61.688000000000002</c:v>
                </c:pt>
                <c:pt idx="8146">
                  <c:v>61.692</c:v>
                </c:pt>
                <c:pt idx="8147">
                  <c:v>61.692</c:v>
                </c:pt>
                <c:pt idx="8148">
                  <c:v>61.692</c:v>
                </c:pt>
                <c:pt idx="8149">
                  <c:v>61.698</c:v>
                </c:pt>
                <c:pt idx="8150">
                  <c:v>61.707999999999998</c:v>
                </c:pt>
                <c:pt idx="8151">
                  <c:v>61.725999999999999</c:v>
                </c:pt>
                <c:pt idx="8152">
                  <c:v>61.749000000000002</c:v>
                </c:pt>
                <c:pt idx="8153">
                  <c:v>61.773000000000003</c:v>
                </c:pt>
                <c:pt idx="8154">
                  <c:v>61.789000000000001</c:v>
                </c:pt>
                <c:pt idx="8155">
                  <c:v>61.793999999999997</c:v>
                </c:pt>
                <c:pt idx="8156">
                  <c:v>61.783000000000001</c:v>
                </c:pt>
                <c:pt idx="8157">
                  <c:v>61.767000000000003</c:v>
                </c:pt>
                <c:pt idx="8158">
                  <c:v>61.744</c:v>
                </c:pt>
                <c:pt idx="8159">
                  <c:v>61.725000000000001</c:v>
                </c:pt>
                <c:pt idx="8160">
                  <c:v>61.710999999999999</c:v>
                </c:pt>
                <c:pt idx="8161">
                  <c:v>61.7</c:v>
                </c:pt>
                <c:pt idx="8162">
                  <c:v>61.686999999999998</c:v>
                </c:pt>
                <c:pt idx="8163">
                  <c:v>61.674999999999997</c:v>
                </c:pt>
                <c:pt idx="8164">
                  <c:v>61.673999999999999</c:v>
                </c:pt>
                <c:pt idx="8165">
                  <c:v>61.682000000000002</c:v>
                </c:pt>
                <c:pt idx="8166">
                  <c:v>61.698</c:v>
                </c:pt>
                <c:pt idx="8167">
                  <c:v>61.719000000000001</c:v>
                </c:pt>
                <c:pt idx="8168">
                  <c:v>61.741</c:v>
                </c:pt>
                <c:pt idx="8169">
                  <c:v>61.76</c:v>
                </c:pt>
                <c:pt idx="8170">
                  <c:v>61.786000000000001</c:v>
                </c:pt>
                <c:pt idx="8171">
                  <c:v>61.814999999999998</c:v>
                </c:pt>
                <c:pt idx="8172">
                  <c:v>61.844999999999999</c:v>
                </c:pt>
                <c:pt idx="8173">
                  <c:v>61.872</c:v>
                </c:pt>
                <c:pt idx="8174">
                  <c:v>61.902999999999999</c:v>
                </c:pt>
                <c:pt idx="8175">
                  <c:v>61.942</c:v>
                </c:pt>
                <c:pt idx="8176">
                  <c:v>61.978000000000002</c:v>
                </c:pt>
                <c:pt idx="8177">
                  <c:v>62.000999999999998</c:v>
                </c:pt>
                <c:pt idx="8178">
                  <c:v>62.018000000000001</c:v>
                </c:pt>
                <c:pt idx="8179">
                  <c:v>62.033999999999999</c:v>
                </c:pt>
                <c:pt idx="8180">
                  <c:v>62.048999999999999</c:v>
                </c:pt>
                <c:pt idx="8181">
                  <c:v>62.061</c:v>
                </c:pt>
                <c:pt idx="8182">
                  <c:v>62.07</c:v>
                </c:pt>
                <c:pt idx="8183">
                  <c:v>62.075000000000003</c:v>
                </c:pt>
                <c:pt idx="8184">
                  <c:v>62.082000000000001</c:v>
                </c:pt>
                <c:pt idx="8185">
                  <c:v>62.087000000000003</c:v>
                </c:pt>
                <c:pt idx="8186">
                  <c:v>62.091000000000001</c:v>
                </c:pt>
                <c:pt idx="8187">
                  <c:v>62.097999999999999</c:v>
                </c:pt>
                <c:pt idx="8188">
                  <c:v>62.104999999999997</c:v>
                </c:pt>
                <c:pt idx="8189">
                  <c:v>62.103999999999999</c:v>
                </c:pt>
                <c:pt idx="8190">
                  <c:v>62.1</c:v>
                </c:pt>
                <c:pt idx="8191">
                  <c:v>62.094000000000001</c:v>
                </c:pt>
                <c:pt idx="8192">
                  <c:v>62.091000000000001</c:v>
                </c:pt>
                <c:pt idx="8193">
                  <c:v>62.094000000000001</c:v>
                </c:pt>
                <c:pt idx="8194">
                  <c:v>62.098999999999997</c:v>
                </c:pt>
                <c:pt idx="8195">
                  <c:v>62.100999999999999</c:v>
                </c:pt>
                <c:pt idx="8196">
                  <c:v>62.09</c:v>
                </c:pt>
                <c:pt idx="8197">
                  <c:v>62.058</c:v>
                </c:pt>
                <c:pt idx="8198">
                  <c:v>62.03</c:v>
                </c:pt>
                <c:pt idx="8199">
                  <c:v>62.006999999999998</c:v>
                </c:pt>
                <c:pt idx="8200">
                  <c:v>61.981999999999999</c:v>
                </c:pt>
                <c:pt idx="8201">
                  <c:v>61.953000000000003</c:v>
                </c:pt>
                <c:pt idx="8202">
                  <c:v>61.914000000000001</c:v>
                </c:pt>
                <c:pt idx="8203">
                  <c:v>61.868000000000002</c:v>
                </c:pt>
                <c:pt idx="8204">
                  <c:v>61.811999999999998</c:v>
                </c:pt>
                <c:pt idx="8205">
                  <c:v>61.750999999999998</c:v>
                </c:pt>
                <c:pt idx="8206">
                  <c:v>61.685000000000002</c:v>
                </c:pt>
                <c:pt idx="8207">
                  <c:v>61.595999999999997</c:v>
                </c:pt>
                <c:pt idx="8208">
                  <c:v>61.497</c:v>
                </c:pt>
                <c:pt idx="8209">
                  <c:v>61.39</c:v>
                </c:pt>
                <c:pt idx="8210">
                  <c:v>61.283000000000001</c:v>
                </c:pt>
                <c:pt idx="8211">
                  <c:v>61.177</c:v>
                </c:pt>
                <c:pt idx="8212">
                  <c:v>61.075000000000003</c:v>
                </c:pt>
                <c:pt idx="8213">
                  <c:v>60.965000000000003</c:v>
                </c:pt>
                <c:pt idx="8214">
                  <c:v>60.863</c:v>
                </c:pt>
                <c:pt idx="8215">
                  <c:v>60.777999999999999</c:v>
                </c:pt>
                <c:pt idx="8216">
                  <c:v>60.691000000000003</c:v>
                </c:pt>
                <c:pt idx="8217">
                  <c:v>60.588000000000001</c:v>
                </c:pt>
                <c:pt idx="8218">
                  <c:v>60.491999999999997</c:v>
                </c:pt>
                <c:pt idx="8219">
                  <c:v>60.415999999999997</c:v>
                </c:pt>
                <c:pt idx="8220">
                  <c:v>60.331000000000003</c:v>
                </c:pt>
                <c:pt idx="8221">
                  <c:v>60.23</c:v>
                </c:pt>
                <c:pt idx="8222">
                  <c:v>60.121000000000002</c:v>
                </c:pt>
                <c:pt idx="8223">
                  <c:v>60.018999999999998</c:v>
                </c:pt>
                <c:pt idx="8224">
                  <c:v>59.951999999999998</c:v>
                </c:pt>
                <c:pt idx="8225">
                  <c:v>59.881999999999998</c:v>
                </c:pt>
                <c:pt idx="8226">
                  <c:v>59.808</c:v>
                </c:pt>
                <c:pt idx="8227">
                  <c:v>59.73</c:v>
                </c:pt>
                <c:pt idx="8228">
                  <c:v>59.656999999999996</c:v>
                </c:pt>
                <c:pt idx="8229">
                  <c:v>59.597000000000001</c:v>
                </c:pt>
                <c:pt idx="8230">
                  <c:v>59.529000000000003</c:v>
                </c:pt>
                <c:pt idx="8231">
                  <c:v>59.451999999999998</c:v>
                </c:pt>
                <c:pt idx="8232">
                  <c:v>59.372999999999998</c:v>
                </c:pt>
                <c:pt idx="8233">
                  <c:v>59.317999999999998</c:v>
                </c:pt>
                <c:pt idx="8234">
                  <c:v>59.26</c:v>
                </c:pt>
                <c:pt idx="8235">
                  <c:v>59.183999999999997</c:v>
                </c:pt>
                <c:pt idx="8236">
                  <c:v>59.101999999999997</c:v>
                </c:pt>
                <c:pt idx="8237">
                  <c:v>59.003999999999998</c:v>
                </c:pt>
                <c:pt idx="8238">
                  <c:v>58.911999999999999</c:v>
                </c:pt>
                <c:pt idx="8239">
                  <c:v>58.832999999999998</c:v>
                </c:pt>
                <c:pt idx="8240">
                  <c:v>58.732999999999997</c:v>
                </c:pt>
                <c:pt idx="8241">
                  <c:v>58.625999999999998</c:v>
                </c:pt>
                <c:pt idx="8242">
                  <c:v>58.530999999999999</c:v>
                </c:pt>
                <c:pt idx="8243">
                  <c:v>58.424999999999997</c:v>
                </c:pt>
                <c:pt idx="8244">
                  <c:v>58.326000000000001</c:v>
                </c:pt>
                <c:pt idx="8245">
                  <c:v>58.238</c:v>
                </c:pt>
                <c:pt idx="8246">
                  <c:v>58.155999999999999</c:v>
                </c:pt>
                <c:pt idx="8247">
                  <c:v>58.073999999999998</c:v>
                </c:pt>
                <c:pt idx="8248">
                  <c:v>57.978000000000002</c:v>
                </c:pt>
                <c:pt idx="8249">
                  <c:v>57.902999999999999</c:v>
                </c:pt>
                <c:pt idx="8250">
                  <c:v>57.856000000000002</c:v>
                </c:pt>
                <c:pt idx="8251">
                  <c:v>57.817999999999998</c:v>
                </c:pt>
                <c:pt idx="8252">
                  <c:v>57.786999999999999</c:v>
                </c:pt>
                <c:pt idx="8253">
                  <c:v>57.765999999999998</c:v>
                </c:pt>
                <c:pt idx="8254">
                  <c:v>57.749000000000002</c:v>
                </c:pt>
                <c:pt idx="8255">
                  <c:v>57.738999999999997</c:v>
                </c:pt>
                <c:pt idx="8256">
                  <c:v>57.725999999999999</c:v>
                </c:pt>
                <c:pt idx="8257">
                  <c:v>57.713999999999999</c:v>
                </c:pt>
                <c:pt idx="8258">
                  <c:v>57.706000000000003</c:v>
                </c:pt>
                <c:pt idx="8259">
                  <c:v>57.694000000000003</c:v>
                </c:pt>
                <c:pt idx="8260">
                  <c:v>57.682000000000002</c:v>
                </c:pt>
                <c:pt idx="8261">
                  <c:v>57.671999999999997</c:v>
                </c:pt>
                <c:pt idx="8262">
                  <c:v>57.66</c:v>
                </c:pt>
                <c:pt idx="8263">
                  <c:v>57.646999999999998</c:v>
                </c:pt>
                <c:pt idx="8264">
                  <c:v>57.636000000000003</c:v>
                </c:pt>
                <c:pt idx="8265">
                  <c:v>57.622999999999998</c:v>
                </c:pt>
                <c:pt idx="8266">
                  <c:v>57.606000000000002</c:v>
                </c:pt>
                <c:pt idx="8267">
                  <c:v>57.585000000000001</c:v>
                </c:pt>
                <c:pt idx="8268">
                  <c:v>57.558</c:v>
                </c:pt>
                <c:pt idx="8269">
                  <c:v>57.524999999999999</c:v>
                </c:pt>
                <c:pt idx="8270">
                  <c:v>57.481999999999999</c:v>
                </c:pt>
                <c:pt idx="8271">
                  <c:v>57.415999999999997</c:v>
                </c:pt>
                <c:pt idx="8272">
                  <c:v>57.331000000000003</c:v>
                </c:pt>
                <c:pt idx="8273">
                  <c:v>57.238999999999997</c:v>
                </c:pt>
                <c:pt idx="8274">
                  <c:v>57.125</c:v>
                </c:pt>
                <c:pt idx="8275">
                  <c:v>57.024999999999999</c:v>
                </c:pt>
                <c:pt idx="8276">
                  <c:v>56.914000000000001</c:v>
                </c:pt>
                <c:pt idx="8277">
                  <c:v>56.780999999999999</c:v>
                </c:pt>
                <c:pt idx="8278">
                  <c:v>56.652000000000001</c:v>
                </c:pt>
                <c:pt idx="8279">
                  <c:v>56.512</c:v>
                </c:pt>
                <c:pt idx="8280">
                  <c:v>56.369</c:v>
                </c:pt>
                <c:pt idx="8281">
                  <c:v>56.219000000000001</c:v>
                </c:pt>
                <c:pt idx="8282">
                  <c:v>56.061999999999998</c:v>
                </c:pt>
                <c:pt idx="8283">
                  <c:v>55.878999999999998</c:v>
                </c:pt>
                <c:pt idx="8284">
                  <c:v>55.704999999999998</c:v>
                </c:pt>
                <c:pt idx="8285">
                  <c:v>55.527000000000001</c:v>
                </c:pt>
                <c:pt idx="8286">
                  <c:v>55.343000000000004</c:v>
                </c:pt>
                <c:pt idx="8287">
                  <c:v>55.182000000000002</c:v>
                </c:pt>
                <c:pt idx="8288">
                  <c:v>55.06</c:v>
                </c:pt>
                <c:pt idx="8289">
                  <c:v>54.963999999999999</c:v>
                </c:pt>
                <c:pt idx="8290">
                  <c:v>54.892000000000003</c:v>
                </c:pt>
                <c:pt idx="8291">
                  <c:v>54.841000000000001</c:v>
                </c:pt>
                <c:pt idx="8292">
                  <c:v>54.814</c:v>
                </c:pt>
                <c:pt idx="8293">
                  <c:v>54.819000000000003</c:v>
                </c:pt>
                <c:pt idx="8294">
                  <c:v>54.848999999999997</c:v>
                </c:pt>
                <c:pt idx="8295">
                  <c:v>54.895000000000003</c:v>
                </c:pt>
                <c:pt idx="8296">
                  <c:v>54.972000000000001</c:v>
                </c:pt>
                <c:pt idx="8297">
                  <c:v>55.064999999999998</c:v>
                </c:pt>
                <c:pt idx="8298">
                  <c:v>55.161000000000001</c:v>
                </c:pt>
                <c:pt idx="8299">
                  <c:v>55.274000000000001</c:v>
                </c:pt>
                <c:pt idx="8300">
                  <c:v>55.402000000000001</c:v>
                </c:pt>
                <c:pt idx="8301">
                  <c:v>55.536000000000001</c:v>
                </c:pt>
                <c:pt idx="8302">
                  <c:v>55.667999999999999</c:v>
                </c:pt>
                <c:pt idx="8303">
                  <c:v>55.802</c:v>
                </c:pt>
                <c:pt idx="8304">
                  <c:v>55.930999999999997</c:v>
                </c:pt>
                <c:pt idx="8305">
                  <c:v>56.05</c:v>
                </c:pt>
                <c:pt idx="8306">
                  <c:v>56.152000000000001</c:v>
                </c:pt>
                <c:pt idx="8307">
                  <c:v>56.231999999999999</c:v>
                </c:pt>
                <c:pt idx="8308">
                  <c:v>56.302</c:v>
                </c:pt>
                <c:pt idx="8309">
                  <c:v>56.365000000000002</c:v>
                </c:pt>
                <c:pt idx="8310">
                  <c:v>56.418999999999997</c:v>
                </c:pt>
                <c:pt idx="8311">
                  <c:v>56.45</c:v>
                </c:pt>
                <c:pt idx="8312">
                  <c:v>56.47</c:v>
                </c:pt>
                <c:pt idx="8313">
                  <c:v>56.488999999999997</c:v>
                </c:pt>
                <c:pt idx="8314">
                  <c:v>56.51</c:v>
                </c:pt>
                <c:pt idx="8315">
                  <c:v>56.536000000000001</c:v>
                </c:pt>
                <c:pt idx="8316">
                  <c:v>56.558999999999997</c:v>
                </c:pt>
                <c:pt idx="8317">
                  <c:v>56.576000000000001</c:v>
                </c:pt>
                <c:pt idx="8318">
                  <c:v>56.591999999999999</c:v>
                </c:pt>
                <c:pt idx="8319">
                  <c:v>56.61</c:v>
                </c:pt>
                <c:pt idx="8320">
                  <c:v>56.631999999999998</c:v>
                </c:pt>
                <c:pt idx="8321">
                  <c:v>56.658999999999999</c:v>
                </c:pt>
                <c:pt idx="8322">
                  <c:v>56.698</c:v>
                </c:pt>
                <c:pt idx="8323">
                  <c:v>56.744</c:v>
                </c:pt>
                <c:pt idx="8324">
                  <c:v>56.781999999999996</c:v>
                </c:pt>
                <c:pt idx="8325">
                  <c:v>56.816000000000003</c:v>
                </c:pt>
                <c:pt idx="8326">
                  <c:v>56.850999999999999</c:v>
                </c:pt>
                <c:pt idx="8327">
                  <c:v>56.887999999999998</c:v>
                </c:pt>
                <c:pt idx="8328">
                  <c:v>56.917000000000002</c:v>
                </c:pt>
                <c:pt idx="8329">
                  <c:v>56.947000000000003</c:v>
                </c:pt>
                <c:pt idx="8330">
                  <c:v>56.97</c:v>
                </c:pt>
                <c:pt idx="8331">
                  <c:v>56.991</c:v>
                </c:pt>
                <c:pt idx="8332">
                  <c:v>57.018999999999998</c:v>
                </c:pt>
                <c:pt idx="8333">
                  <c:v>57.040999999999997</c:v>
                </c:pt>
                <c:pt idx="8334">
                  <c:v>57.063000000000002</c:v>
                </c:pt>
                <c:pt idx="8335">
                  <c:v>57.087000000000003</c:v>
                </c:pt>
                <c:pt idx="8336">
                  <c:v>57.112000000000002</c:v>
                </c:pt>
                <c:pt idx="8337">
                  <c:v>57.137</c:v>
                </c:pt>
                <c:pt idx="8338">
                  <c:v>57.161000000000001</c:v>
                </c:pt>
                <c:pt idx="8339">
                  <c:v>57.188000000000002</c:v>
                </c:pt>
                <c:pt idx="8340">
                  <c:v>57.222999999999999</c:v>
                </c:pt>
                <c:pt idx="8341">
                  <c:v>57.253</c:v>
                </c:pt>
                <c:pt idx="8342">
                  <c:v>57.28</c:v>
                </c:pt>
                <c:pt idx="8343">
                  <c:v>57.305999999999997</c:v>
                </c:pt>
                <c:pt idx="8344">
                  <c:v>57.350999999999999</c:v>
                </c:pt>
                <c:pt idx="8345">
                  <c:v>57.396999999999998</c:v>
                </c:pt>
                <c:pt idx="8346">
                  <c:v>57.430999999999997</c:v>
                </c:pt>
                <c:pt idx="8347">
                  <c:v>57.460999999999999</c:v>
                </c:pt>
                <c:pt idx="8348">
                  <c:v>57.493000000000002</c:v>
                </c:pt>
                <c:pt idx="8349">
                  <c:v>57.529000000000003</c:v>
                </c:pt>
                <c:pt idx="8350">
                  <c:v>57.569000000000003</c:v>
                </c:pt>
                <c:pt idx="8351">
                  <c:v>57.61</c:v>
                </c:pt>
                <c:pt idx="8352">
                  <c:v>57.651000000000003</c:v>
                </c:pt>
                <c:pt idx="8353">
                  <c:v>57.692999999999998</c:v>
                </c:pt>
                <c:pt idx="8354">
                  <c:v>57.737000000000002</c:v>
                </c:pt>
                <c:pt idx="8355">
                  <c:v>57.777000000000001</c:v>
                </c:pt>
                <c:pt idx="8356">
                  <c:v>57.808999999999997</c:v>
                </c:pt>
                <c:pt idx="8357">
                  <c:v>57.835000000000001</c:v>
                </c:pt>
                <c:pt idx="8358">
                  <c:v>57.856000000000002</c:v>
                </c:pt>
                <c:pt idx="8359">
                  <c:v>57.881999999999998</c:v>
                </c:pt>
                <c:pt idx="8360">
                  <c:v>57.914999999999999</c:v>
                </c:pt>
                <c:pt idx="8361">
                  <c:v>57.939</c:v>
                </c:pt>
                <c:pt idx="8362">
                  <c:v>57.957000000000001</c:v>
                </c:pt>
                <c:pt idx="8363">
                  <c:v>57.975999999999999</c:v>
                </c:pt>
                <c:pt idx="8364">
                  <c:v>57.987000000000002</c:v>
                </c:pt>
                <c:pt idx="8365">
                  <c:v>57.997</c:v>
                </c:pt>
                <c:pt idx="8366">
                  <c:v>58.01</c:v>
                </c:pt>
                <c:pt idx="8367">
                  <c:v>58.036999999999999</c:v>
                </c:pt>
                <c:pt idx="8368">
                  <c:v>58.067</c:v>
                </c:pt>
                <c:pt idx="8369">
                  <c:v>58.094000000000001</c:v>
                </c:pt>
                <c:pt idx="8370">
                  <c:v>58.139000000000003</c:v>
                </c:pt>
                <c:pt idx="8371">
                  <c:v>58.192999999999998</c:v>
                </c:pt>
                <c:pt idx="8372">
                  <c:v>58.241999999999997</c:v>
                </c:pt>
                <c:pt idx="8373">
                  <c:v>58.277999999999999</c:v>
                </c:pt>
                <c:pt idx="8374">
                  <c:v>58.305999999999997</c:v>
                </c:pt>
                <c:pt idx="8375">
                  <c:v>58.335999999999999</c:v>
                </c:pt>
                <c:pt idx="8376">
                  <c:v>58.362000000000002</c:v>
                </c:pt>
                <c:pt idx="8377">
                  <c:v>58.387999999999998</c:v>
                </c:pt>
                <c:pt idx="8378">
                  <c:v>58.415999999999997</c:v>
                </c:pt>
                <c:pt idx="8379">
                  <c:v>58.435000000000002</c:v>
                </c:pt>
                <c:pt idx="8380">
                  <c:v>58.433999999999997</c:v>
                </c:pt>
                <c:pt idx="8381">
                  <c:v>58.426000000000002</c:v>
                </c:pt>
                <c:pt idx="8382">
                  <c:v>58.414999999999999</c:v>
                </c:pt>
                <c:pt idx="8383">
                  <c:v>58.4</c:v>
                </c:pt>
                <c:pt idx="8384">
                  <c:v>58.378</c:v>
                </c:pt>
                <c:pt idx="8385">
                  <c:v>58.347000000000001</c:v>
                </c:pt>
                <c:pt idx="8386">
                  <c:v>58.317999999999998</c:v>
                </c:pt>
                <c:pt idx="8387">
                  <c:v>58.29</c:v>
                </c:pt>
                <c:pt idx="8388">
                  <c:v>58.262</c:v>
                </c:pt>
                <c:pt idx="8389">
                  <c:v>58.234999999999999</c:v>
                </c:pt>
                <c:pt idx="8390">
                  <c:v>58.213000000000001</c:v>
                </c:pt>
                <c:pt idx="8391">
                  <c:v>58.206000000000003</c:v>
                </c:pt>
                <c:pt idx="8392">
                  <c:v>58.207000000000001</c:v>
                </c:pt>
                <c:pt idx="8393">
                  <c:v>58.21</c:v>
                </c:pt>
                <c:pt idx="8394">
                  <c:v>58.207999999999998</c:v>
                </c:pt>
                <c:pt idx="8395">
                  <c:v>58.198999999999998</c:v>
                </c:pt>
                <c:pt idx="8396">
                  <c:v>58.183999999999997</c:v>
                </c:pt>
                <c:pt idx="8397">
                  <c:v>58.152000000000001</c:v>
                </c:pt>
                <c:pt idx="8398">
                  <c:v>58.136000000000003</c:v>
                </c:pt>
                <c:pt idx="8399">
                  <c:v>58.128999999999998</c:v>
                </c:pt>
                <c:pt idx="8400">
                  <c:v>58.143999999999998</c:v>
                </c:pt>
                <c:pt idx="8401">
                  <c:v>58.216999999999999</c:v>
                </c:pt>
                <c:pt idx="8402">
                  <c:v>58.307000000000002</c:v>
                </c:pt>
                <c:pt idx="8403">
                  <c:v>58.387999999999998</c:v>
                </c:pt>
                <c:pt idx="8404">
                  <c:v>58.457999999999998</c:v>
                </c:pt>
                <c:pt idx="8405">
                  <c:v>58.540999999999997</c:v>
                </c:pt>
                <c:pt idx="8406">
                  <c:v>58.628999999999998</c:v>
                </c:pt>
                <c:pt idx="8407">
                  <c:v>58.701999999999998</c:v>
                </c:pt>
                <c:pt idx="8408">
                  <c:v>58.784999999999997</c:v>
                </c:pt>
                <c:pt idx="8409">
                  <c:v>58.860999999999997</c:v>
                </c:pt>
                <c:pt idx="8410">
                  <c:v>58.918999999999997</c:v>
                </c:pt>
                <c:pt idx="8411">
                  <c:v>58.981000000000002</c:v>
                </c:pt>
                <c:pt idx="8412">
                  <c:v>59.031999999999996</c:v>
                </c:pt>
                <c:pt idx="8413">
                  <c:v>59.076999999999998</c:v>
                </c:pt>
                <c:pt idx="8414">
                  <c:v>59.122999999999998</c:v>
                </c:pt>
                <c:pt idx="8415">
                  <c:v>59.151000000000003</c:v>
                </c:pt>
                <c:pt idx="8416">
                  <c:v>59.167999999999999</c:v>
                </c:pt>
                <c:pt idx="8417">
                  <c:v>59.171999999999997</c:v>
                </c:pt>
                <c:pt idx="8418">
                  <c:v>59.170999999999999</c:v>
                </c:pt>
                <c:pt idx="8419">
                  <c:v>59.167000000000002</c:v>
                </c:pt>
                <c:pt idx="8420">
                  <c:v>59.152999999999999</c:v>
                </c:pt>
                <c:pt idx="8421">
                  <c:v>59.121000000000002</c:v>
                </c:pt>
                <c:pt idx="8422">
                  <c:v>59.076000000000001</c:v>
                </c:pt>
                <c:pt idx="8423">
                  <c:v>59.029000000000003</c:v>
                </c:pt>
                <c:pt idx="8424">
                  <c:v>58.972000000000001</c:v>
                </c:pt>
                <c:pt idx="8425">
                  <c:v>58.901000000000003</c:v>
                </c:pt>
                <c:pt idx="8426">
                  <c:v>58.829000000000001</c:v>
                </c:pt>
                <c:pt idx="8427">
                  <c:v>58.737000000000002</c:v>
                </c:pt>
                <c:pt idx="8428">
                  <c:v>58.634999999999998</c:v>
                </c:pt>
                <c:pt idx="8429">
                  <c:v>58.53</c:v>
                </c:pt>
                <c:pt idx="8430">
                  <c:v>58.424999999999997</c:v>
                </c:pt>
                <c:pt idx="8431">
                  <c:v>58.313000000000002</c:v>
                </c:pt>
                <c:pt idx="8432">
                  <c:v>58.198</c:v>
                </c:pt>
                <c:pt idx="8433">
                  <c:v>58.079000000000001</c:v>
                </c:pt>
                <c:pt idx="8434">
                  <c:v>57.969000000000001</c:v>
                </c:pt>
                <c:pt idx="8435">
                  <c:v>57.859000000000002</c:v>
                </c:pt>
                <c:pt idx="8436">
                  <c:v>57.732999999999997</c:v>
                </c:pt>
                <c:pt idx="8437">
                  <c:v>57.621000000000002</c:v>
                </c:pt>
                <c:pt idx="8438">
                  <c:v>57.512999999999998</c:v>
                </c:pt>
                <c:pt idx="8439">
                  <c:v>57.405999999999999</c:v>
                </c:pt>
                <c:pt idx="8440">
                  <c:v>57.301000000000002</c:v>
                </c:pt>
                <c:pt idx="8441">
                  <c:v>57.19</c:v>
                </c:pt>
                <c:pt idx="8442">
                  <c:v>57.076000000000001</c:v>
                </c:pt>
                <c:pt idx="8443">
                  <c:v>56.96</c:v>
                </c:pt>
                <c:pt idx="8444">
                  <c:v>56.847999999999999</c:v>
                </c:pt>
                <c:pt idx="8445">
                  <c:v>56.732999999999997</c:v>
                </c:pt>
                <c:pt idx="8446">
                  <c:v>56.62</c:v>
                </c:pt>
                <c:pt idx="8447">
                  <c:v>56.515999999999998</c:v>
                </c:pt>
                <c:pt idx="8448">
                  <c:v>56.435000000000002</c:v>
                </c:pt>
                <c:pt idx="8449">
                  <c:v>56.34</c:v>
                </c:pt>
                <c:pt idx="8450">
                  <c:v>56.244999999999997</c:v>
                </c:pt>
                <c:pt idx="8451">
                  <c:v>56.164000000000001</c:v>
                </c:pt>
                <c:pt idx="8452">
                  <c:v>56.081000000000003</c:v>
                </c:pt>
                <c:pt idx="8453">
                  <c:v>56.003999999999998</c:v>
                </c:pt>
                <c:pt idx="8454">
                  <c:v>55.902000000000001</c:v>
                </c:pt>
                <c:pt idx="8455">
                  <c:v>55.807000000000002</c:v>
                </c:pt>
                <c:pt idx="8456">
                  <c:v>55.741</c:v>
                </c:pt>
                <c:pt idx="8457">
                  <c:v>55.677999999999997</c:v>
                </c:pt>
                <c:pt idx="8458">
                  <c:v>55.619</c:v>
                </c:pt>
                <c:pt idx="8459">
                  <c:v>55.576000000000001</c:v>
                </c:pt>
                <c:pt idx="8460">
                  <c:v>55.537999999999997</c:v>
                </c:pt>
                <c:pt idx="8461">
                  <c:v>55.5</c:v>
                </c:pt>
                <c:pt idx="8462">
                  <c:v>55.463000000000001</c:v>
                </c:pt>
                <c:pt idx="8463">
                  <c:v>55.429000000000002</c:v>
                </c:pt>
                <c:pt idx="8464">
                  <c:v>55.395000000000003</c:v>
                </c:pt>
                <c:pt idx="8465">
                  <c:v>55.372999999999998</c:v>
                </c:pt>
                <c:pt idx="8466">
                  <c:v>55.36</c:v>
                </c:pt>
                <c:pt idx="8467">
                  <c:v>55.359000000000002</c:v>
                </c:pt>
                <c:pt idx="8468">
                  <c:v>55.372</c:v>
                </c:pt>
                <c:pt idx="8469">
                  <c:v>55.393999999999998</c:v>
                </c:pt>
                <c:pt idx="8470">
                  <c:v>55.423000000000002</c:v>
                </c:pt>
                <c:pt idx="8471">
                  <c:v>55.466000000000001</c:v>
                </c:pt>
                <c:pt idx="8472">
                  <c:v>55.518000000000001</c:v>
                </c:pt>
                <c:pt idx="8473">
                  <c:v>55.573</c:v>
                </c:pt>
                <c:pt idx="8474">
                  <c:v>55.622</c:v>
                </c:pt>
                <c:pt idx="8475">
                  <c:v>55.658000000000001</c:v>
                </c:pt>
                <c:pt idx="8476">
                  <c:v>55.680999999999997</c:v>
                </c:pt>
                <c:pt idx="8477">
                  <c:v>55.698</c:v>
                </c:pt>
                <c:pt idx="8478">
                  <c:v>55.707999999999998</c:v>
                </c:pt>
                <c:pt idx="8479">
                  <c:v>55.712000000000003</c:v>
                </c:pt>
                <c:pt idx="8480">
                  <c:v>55.709000000000003</c:v>
                </c:pt>
                <c:pt idx="8481">
                  <c:v>55.707999999999998</c:v>
                </c:pt>
                <c:pt idx="8482">
                  <c:v>55.707999999999998</c:v>
                </c:pt>
                <c:pt idx="8483">
                  <c:v>55.712000000000003</c:v>
                </c:pt>
                <c:pt idx="8484">
                  <c:v>55.722999999999999</c:v>
                </c:pt>
                <c:pt idx="8485">
                  <c:v>55.746000000000002</c:v>
                </c:pt>
                <c:pt idx="8486">
                  <c:v>55.783000000000001</c:v>
                </c:pt>
                <c:pt idx="8487">
                  <c:v>55.82</c:v>
                </c:pt>
                <c:pt idx="8488">
                  <c:v>55.853000000000002</c:v>
                </c:pt>
                <c:pt idx="8489">
                  <c:v>55.878999999999998</c:v>
                </c:pt>
                <c:pt idx="8490">
                  <c:v>55.908000000000001</c:v>
                </c:pt>
                <c:pt idx="8491">
                  <c:v>55.956000000000003</c:v>
                </c:pt>
                <c:pt idx="8492">
                  <c:v>55.996000000000002</c:v>
                </c:pt>
                <c:pt idx="8493">
                  <c:v>56.036000000000001</c:v>
                </c:pt>
                <c:pt idx="8494">
                  <c:v>56.085999999999999</c:v>
                </c:pt>
                <c:pt idx="8495">
                  <c:v>56.139000000000003</c:v>
                </c:pt>
                <c:pt idx="8496">
                  <c:v>56.186999999999998</c:v>
                </c:pt>
                <c:pt idx="8497">
                  <c:v>56.222000000000001</c:v>
                </c:pt>
                <c:pt idx="8498">
                  <c:v>56.26</c:v>
                </c:pt>
                <c:pt idx="8499">
                  <c:v>56.293999999999997</c:v>
                </c:pt>
                <c:pt idx="8500">
                  <c:v>56.319000000000003</c:v>
                </c:pt>
                <c:pt idx="8501">
                  <c:v>56.326999999999998</c:v>
                </c:pt>
                <c:pt idx="8502">
                  <c:v>56.329000000000001</c:v>
                </c:pt>
                <c:pt idx="8503">
                  <c:v>56.331000000000003</c:v>
                </c:pt>
                <c:pt idx="8504">
                  <c:v>56.322000000000003</c:v>
                </c:pt>
                <c:pt idx="8505">
                  <c:v>56.356999999999999</c:v>
                </c:pt>
                <c:pt idx="8506">
                  <c:v>56.375999999999998</c:v>
                </c:pt>
                <c:pt idx="8507">
                  <c:v>56.395000000000003</c:v>
                </c:pt>
                <c:pt idx="8508">
                  <c:v>56.414000000000001</c:v>
                </c:pt>
                <c:pt idx="8509">
                  <c:v>56.436</c:v>
                </c:pt>
                <c:pt idx="8510">
                  <c:v>56.457000000000001</c:v>
                </c:pt>
                <c:pt idx="8511">
                  <c:v>56.475999999999999</c:v>
                </c:pt>
                <c:pt idx="8512">
                  <c:v>56.484000000000002</c:v>
                </c:pt>
                <c:pt idx="8513">
                  <c:v>56.481000000000002</c:v>
                </c:pt>
                <c:pt idx="8514">
                  <c:v>56.470999999999997</c:v>
                </c:pt>
                <c:pt idx="8515">
                  <c:v>56.46</c:v>
                </c:pt>
                <c:pt idx="8516">
                  <c:v>56.447000000000003</c:v>
                </c:pt>
                <c:pt idx="8517">
                  <c:v>56.427999999999997</c:v>
                </c:pt>
                <c:pt idx="8518">
                  <c:v>56.408000000000001</c:v>
                </c:pt>
                <c:pt idx="8519">
                  <c:v>56.39</c:v>
                </c:pt>
                <c:pt idx="8520">
                  <c:v>56.372999999999998</c:v>
                </c:pt>
                <c:pt idx="8521">
                  <c:v>56.35</c:v>
                </c:pt>
                <c:pt idx="8522">
                  <c:v>56.320999999999998</c:v>
                </c:pt>
                <c:pt idx="8523">
                  <c:v>56.286999999999999</c:v>
                </c:pt>
                <c:pt idx="8524">
                  <c:v>56.249000000000002</c:v>
                </c:pt>
                <c:pt idx="8525">
                  <c:v>56.216000000000001</c:v>
                </c:pt>
                <c:pt idx="8526">
                  <c:v>56.177</c:v>
                </c:pt>
                <c:pt idx="8527">
                  <c:v>56.131999999999998</c:v>
                </c:pt>
                <c:pt idx="8528">
                  <c:v>56.091999999999999</c:v>
                </c:pt>
                <c:pt idx="8529">
                  <c:v>56.054000000000002</c:v>
                </c:pt>
                <c:pt idx="8530">
                  <c:v>56.012999999999998</c:v>
                </c:pt>
                <c:pt idx="8531">
                  <c:v>55.973999999999997</c:v>
                </c:pt>
                <c:pt idx="8532">
                  <c:v>55.944000000000003</c:v>
                </c:pt>
                <c:pt idx="8533">
                  <c:v>55.924999999999997</c:v>
                </c:pt>
                <c:pt idx="8534">
                  <c:v>55.920999999999999</c:v>
                </c:pt>
                <c:pt idx="8535">
                  <c:v>55.92</c:v>
                </c:pt>
                <c:pt idx="8536">
                  <c:v>55.911000000000001</c:v>
                </c:pt>
                <c:pt idx="8537">
                  <c:v>55.899000000000001</c:v>
                </c:pt>
                <c:pt idx="8538">
                  <c:v>55.889000000000003</c:v>
                </c:pt>
                <c:pt idx="8539">
                  <c:v>55.875</c:v>
                </c:pt>
                <c:pt idx="8540">
                  <c:v>55.854999999999997</c:v>
                </c:pt>
                <c:pt idx="8541">
                  <c:v>55.838000000000001</c:v>
                </c:pt>
                <c:pt idx="8542">
                  <c:v>55.825000000000003</c:v>
                </c:pt>
                <c:pt idx="8543">
                  <c:v>55.817999999999998</c:v>
                </c:pt>
                <c:pt idx="8544">
                  <c:v>55.822000000000003</c:v>
                </c:pt>
                <c:pt idx="8545">
                  <c:v>55.826000000000001</c:v>
                </c:pt>
                <c:pt idx="8546">
                  <c:v>55.835999999999999</c:v>
                </c:pt>
                <c:pt idx="8547">
                  <c:v>55.850999999999999</c:v>
                </c:pt>
                <c:pt idx="8548">
                  <c:v>55.868000000000002</c:v>
                </c:pt>
                <c:pt idx="8549">
                  <c:v>55.881</c:v>
                </c:pt>
                <c:pt idx="8550">
                  <c:v>55.890999999999998</c:v>
                </c:pt>
                <c:pt idx="8551">
                  <c:v>55.893000000000001</c:v>
                </c:pt>
                <c:pt idx="8552">
                  <c:v>55.877000000000002</c:v>
                </c:pt>
                <c:pt idx="8553">
                  <c:v>55.832999999999998</c:v>
                </c:pt>
                <c:pt idx="8554">
                  <c:v>55.774000000000001</c:v>
                </c:pt>
                <c:pt idx="8555">
                  <c:v>55.718000000000004</c:v>
                </c:pt>
                <c:pt idx="8556">
                  <c:v>55.68</c:v>
                </c:pt>
                <c:pt idx="8557">
                  <c:v>55.621000000000002</c:v>
                </c:pt>
                <c:pt idx="8558">
                  <c:v>55.542000000000002</c:v>
                </c:pt>
                <c:pt idx="8559">
                  <c:v>55.478000000000002</c:v>
                </c:pt>
                <c:pt idx="8560">
                  <c:v>55.418999999999997</c:v>
                </c:pt>
                <c:pt idx="8561">
                  <c:v>55.323</c:v>
                </c:pt>
                <c:pt idx="8562">
                  <c:v>55.192999999999998</c:v>
                </c:pt>
                <c:pt idx="8563">
                  <c:v>55.03</c:v>
                </c:pt>
                <c:pt idx="8564">
                  <c:v>54.847999999999999</c:v>
                </c:pt>
                <c:pt idx="8565">
                  <c:v>54.658999999999999</c:v>
                </c:pt>
                <c:pt idx="8566">
                  <c:v>54.470999999999997</c:v>
                </c:pt>
                <c:pt idx="8567">
                  <c:v>54.277000000000001</c:v>
                </c:pt>
                <c:pt idx="8568">
                  <c:v>54.093000000000004</c:v>
                </c:pt>
                <c:pt idx="8569">
                  <c:v>53.914000000000001</c:v>
                </c:pt>
                <c:pt idx="8570">
                  <c:v>53.764000000000003</c:v>
                </c:pt>
                <c:pt idx="8571">
                  <c:v>53.65</c:v>
                </c:pt>
                <c:pt idx="8572">
                  <c:v>53.542999999999999</c:v>
                </c:pt>
                <c:pt idx="8573">
                  <c:v>53.454000000000001</c:v>
                </c:pt>
                <c:pt idx="8574">
                  <c:v>53.369</c:v>
                </c:pt>
                <c:pt idx="8575">
                  <c:v>53.283000000000001</c:v>
                </c:pt>
                <c:pt idx="8576">
                  <c:v>53.215000000000003</c:v>
                </c:pt>
                <c:pt idx="8577">
                  <c:v>53.155000000000001</c:v>
                </c:pt>
                <c:pt idx="8578">
                  <c:v>53.082999999999998</c:v>
                </c:pt>
                <c:pt idx="8579">
                  <c:v>53.000999999999998</c:v>
                </c:pt>
                <c:pt idx="8580">
                  <c:v>52.924999999999997</c:v>
                </c:pt>
                <c:pt idx="8581">
                  <c:v>52.859000000000002</c:v>
                </c:pt>
                <c:pt idx="8582">
                  <c:v>52.81</c:v>
                </c:pt>
                <c:pt idx="8583">
                  <c:v>52.767000000000003</c:v>
                </c:pt>
                <c:pt idx="8584">
                  <c:v>52.728000000000002</c:v>
                </c:pt>
                <c:pt idx="8585">
                  <c:v>52.689</c:v>
                </c:pt>
                <c:pt idx="8586">
                  <c:v>52.648000000000003</c:v>
                </c:pt>
                <c:pt idx="8587">
                  <c:v>52.607999999999997</c:v>
                </c:pt>
                <c:pt idx="8588">
                  <c:v>52.564999999999998</c:v>
                </c:pt>
                <c:pt idx="8589">
                  <c:v>52.526000000000003</c:v>
                </c:pt>
                <c:pt idx="8590">
                  <c:v>52.476999999999997</c:v>
                </c:pt>
                <c:pt idx="8591">
                  <c:v>52.414999999999999</c:v>
                </c:pt>
                <c:pt idx="8592">
                  <c:v>52.338000000000001</c:v>
                </c:pt>
                <c:pt idx="8593">
                  <c:v>52.241999999999997</c:v>
                </c:pt>
                <c:pt idx="8594">
                  <c:v>52.125999999999998</c:v>
                </c:pt>
                <c:pt idx="8595">
                  <c:v>51.99</c:v>
                </c:pt>
                <c:pt idx="8596">
                  <c:v>51.841999999999999</c:v>
                </c:pt>
                <c:pt idx="8597">
                  <c:v>51.664999999999999</c:v>
                </c:pt>
                <c:pt idx="8598">
                  <c:v>51.475000000000001</c:v>
                </c:pt>
                <c:pt idx="8599">
                  <c:v>51.268000000000001</c:v>
                </c:pt>
                <c:pt idx="8600">
                  <c:v>51.037999999999997</c:v>
                </c:pt>
                <c:pt idx="8601">
                  <c:v>50.802999999999997</c:v>
                </c:pt>
                <c:pt idx="8602">
                  <c:v>50.561999999999998</c:v>
                </c:pt>
                <c:pt idx="8603">
                  <c:v>50.308</c:v>
                </c:pt>
                <c:pt idx="8604">
                  <c:v>50.064</c:v>
                </c:pt>
                <c:pt idx="8605">
                  <c:v>49.814999999999998</c:v>
                </c:pt>
                <c:pt idx="8606">
                  <c:v>49.564</c:v>
                </c:pt>
                <c:pt idx="8607">
                  <c:v>49.326999999999998</c:v>
                </c:pt>
                <c:pt idx="8608">
                  <c:v>49.098999999999997</c:v>
                </c:pt>
                <c:pt idx="8609">
                  <c:v>48.863999999999997</c:v>
                </c:pt>
                <c:pt idx="8610">
                  <c:v>48.616999999999997</c:v>
                </c:pt>
                <c:pt idx="8611">
                  <c:v>48.363999999999997</c:v>
                </c:pt>
                <c:pt idx="8612">
                  <c:v>48.1</c:v>
                </c:pt>
                <c:pt idx="8613">
                  <c:v>47.817</c:v>
                </c:pt>
                <c:pt idx="8614">
                  <c:v>47.551000000000002</c:v>
                </c:pt>
                <c:pt idx="8615">
                  <c:v>47.298000000000002</c:v>
                </c:pt>
                <c:pt idx="8616">
                  <c:v>47.027999999999999</c:v>
                </c:pt>
                <c:pt idx="8617">
                  <c:v>46.758000000000003</c:v>
                </c:pt>
                <c:pt idx="8618">
                  <c:v>46.466000000000001</c:v>
                </c:pt>
                <c:pt idx="8619">
                  <c:v>46.168999999999997</c:v>
                </c:pt>
                <c:pt idx="8620">
                  <c:v>45.865000000000002</c:v>
                </c:pt>
                <c:pt idx="8621">
                  <c:v>45.552999999999997</c:v>
                </c:pt>
                <c:pt idx="8622">
                  <c:v>45.249000000000002</c:v>
                </c:pt>
                <c:pt idx="8623">
                  <c:v>44.963000000000001</c:v>
                </c:pt>
                <c:pt idx="8624">
                  <c:v>44.68</c:v>
                </c:pt>
                <c:pt idx="8625">
                  <c:v>44.401000000000003</c:v>
                </c:pt>
                <c:pt idx="8626">
                  <c:v>44.134</c:v>
                </c:pt>
                <c:pt idx="8627">
                  <c:v>43.86</c:v>
                </c:pt>
                <c:pt idx="8628">
                  <c:v>43.622999999999998</c:v>
                </c:pt>
                <c:pt idx="8629">
                  <c:v>43.42</c:v>
                </c:pt>
                <c:pt idx="8630">
                  <c:v>43.243000000000002</c:v>
                </c:pt>
                <c:pt idx="8631">
                  <c:v>43.094999999999999</c:v>
                </c:pt>
                <c:pt idx="8632">
                  <c:v>42.95</c:v>
                </c:pt>
                <c:pt idx="8633">
                  <c:v>42.817999999999998</c:v>
                </c:pt>
                <c:pt idx="8634">
                  <c:v>42.712000000000003</c:v>
                </c:pt>
                <c:pt idx="8635">
                  <c:v>42.606999999999999</c:v>
                </c:pt>
                <c:pt idx="8636">
                  <c:v>42.500999999999998</c:v>
                </c:pt>
                <c:pt idx="8637">
                  <c:v>42.390999999999998</c:v>
                </c:pt>
                <c:pt idx="8638">
                  <c:v>42.268000000000001</c:v>
                </c:pt>
                <c:pt idx="8639">
                  <c:v>42.136000000000003</c:v>
                </c:pt>
                <c:pt idx="8640">
                  <c:v>42.012</c:v>
                </c:pt>
                <c:pt idx="8641">
                  <c:v>41.902999999999999</c:v>
                </c:pt>
                <c:pt idx="8642">
                  <c:v>41.811</c:v>
                </c:pt>
                <c:pt idx="8643">
                  <c:v>41.73</c:v>
                </c:pt>
                <c:pt idx="8644">
                  <c:v>41.664999999999999</c:v>
                </c:pt>
                <c:pt idx="8645">
                  <c:v>41.622</c:v>
                </c:pt>
                <c:pt idx="8646">
                  <c:v>41.601999999999997</c:v>
                </c:pt>
                <c:pt idx="8647">
                  <c:v>41.6</c:v>
                </c:pt>
                <c:pt idx="8648">
                  <c:v>41.6</c:v>
                </c:pt>
                <c:pt idx="8649">
                  <c:v>41.598999999999997</c:v>
                </c:pt>
                <c:pt idx="8650">
                  <c:v>41.585999999999999</c:v>
                </c:pt>
                <c:pt idx="8651">
                  <c:v>41.581000000000003</c:v>
                </c:pt>
                <c:pt idx="8652">
                  <c:v>41.576000000000001</c:v>
                </c:pt>
                <c:pt idx="8653">
                  <c:v>41.56</c:v>
                </c:pt>
                <c:pt idx="8654">
                  <c:v>41.554000000000002</c:v>
                </c:pt>
                <c:pt idx="8655">
                  <c:v>41.564</c:v>
                </c:pt>
                <c:pt idx="8656">
                  <c:v>41.597000000000001</c:v>
                </c:pt>
                <c:pt idx="8657">
                  <c:v>41.652000000000001</c:v>
                </c:pt>
                <c:pt idx="8658">
                  <c:v>41.715000000000003</c:v>
                </c:pt>
                <c:pt idx="8659">
                  <c:v>41.777000000000001</c:v>
                </c:pt>
                <c:pt idx="8660">
                  <c:v>41.851999999999997</c:v>
                </c:pt>
                <c:pt idx="8661">
                  <c:v>41.929000000000002</c:v>
                </c:pt>
                <c:pt idx="8662">
                  <c:v>42.01</c:v>
                </c:pt>
                <c:pt idx="8663">
                  <c:v>42.1</c:v>
                </c:pt>
                <c:pt idx="8664">
                  <c:v>42.176000000000002</c:v>
                </c:pt>
                <c:pt idx="8665">
                  <c:v>42.238999999999997</c:v>
                </c:pt>
                <c:pt idx="8666">
                  <c:v>42.304000000000002</c:v>
                </c:pt>
                <c:pt idx="8667">
                  <c:v>42.365000000000002</c:v>
                </c:pt>
                <c:pt idx="8668">
                  <c:v>42.418999999999997</c:v>
                </c:pt>
                <c:pt idx="8669">
                  <c:v>42.465000000000003</c:v>
                </c:pt>
                <c:pt idx="8670">
                  <c:v>42.503</c:v>
                </c:pt>
                <c:pt idx="8671">
                  <c:v>42.53</c:v>
                </c:pt>
                <c:pt idx="8672">
                  <c:v>42.545999999999999</c:v>
                </c:pt>
                <c:pt idx="8673">
                  <c:v>42.548000000000002</c:v>
                </c:pt>
                <c:pt idx="8674">
                  <c:v>42.523000000000003</c:v>
                </c:pt>
                <c:pt idx="8675">
                  <c:v>42.497</c:v>
                </c:pt>
                <c:pt idx="8676">
                  <c:v>42.468000000000004</c:v>
                </c:pt>
                <c:pt idx="8677">
                  <c:v>42.41</c:v>
                </c:pt>
                <c:pt idx="8678">
                  <c:v>42.341000000000001</c:v>
                </c:pt>
                <c:pt idx="8679">
                  <c:v>42.256</c:v>
                </c:pt>
                <c:pt idx="8680">
                  <c:v>42.179000000000002</c:v>
                </c:pt>
                <c:pt idx="8681">
                  <c:v>42.100999999999999</c:v>
                </c:pt>
                <c:pt idx="8682">
                  <c:v>42.02</c:v>
                </c:pt>
                <c:pt idx="8683">
                  <c:v>41.933</c:v>
                </c:pt>
                <c:pt idx="8684">
                  <c:v>41.845999999999997</c:v>
                </c:pt>
                <c:pt idx="8685">
                  <c:v>41.762</c:v>
                </c:pt>
                <c:pt idx="8686">
                  <c:v>41.66</c:v>
                </c:pt>
                <c:pt idx="8687">
                  <c:v>41.557000000000002</c:v>
                </c:pt>
                <c:pt idx="8688">
                  <c:v>41.438000000000002</c:v>
                </c:pt>
                <c:pt idx="8689">
                  <c:v>41.323</c:v>
                </c:pt>
                <c:pt idx="8690">
                  <c:v>41.231999999999999</c:v>
                </c:pt>
                <c:pt idx="8691">
                  <c:v>41.15</c:v>
                </c:pt>
                <c:pt idx="8692">
                  <c:v>41.082999999999998</c:v>
                </c:pt>
                <c:pt idx="8693">
                  <c:v>41.040999999999997</c:v>
                </c:pt>
                <c:pt idx="8694">
                  <c:v>41.018000000000001</c:v>
                </c:pt>
                <c:pt idx="8695">
                  <c:v>41</c:v>
                </c:pt>
                <c:pt idx="8696">
                  <c:v>40.988999999999997</c:v>
                </c:pt>
                <c:pt idx="8697">
                  <c:v>40.991999999999997</c:v>
                </c:pt>
                <c:pt idx="8698">
                  <c:v>40.997</c:v>
                </c:pt>
                <c:pt idx="8699">
                  <c:v>41.005000000000003</c:v>
                </c:pt>
                <c:pt idx="8700">
                  <c:v>41.027000000000001</c:v>
                </c:pt>
                <c:pt idx="8701">
                  <c:v>41.061</c:v>
                </c:pt>
                <c:pt idx="8702">
                  <c:v>41.097999999999999</c:v>
                </c:pt>
                <c:pt idx="8703">
                  <c:v>41.131999999999998</c:v>
                </c:pt>
                <c:pt idx="8704">
                  <c:v>41.173999999999999</c:v>
                </c:pt>
                <c:pt idx="8705">
                  <c:v>41.220999999999997</c:v>
                </c:pt>
                <c:pt idx="8706">
                  <c:v>41.290999999999997</c:v>
                </c:pt>
                <c:pt idx="8707">
                  <c:v>41.371000000000002</c:v>
                </c:pt>
                <c:pt idx="8708">
                  <c:v>41.442999999999998</c:v>
                </c:pt>
                <c:pt idx="8709">
                  <c:v>41.526000000000003</c:v>
                </c:pt>
                <c:pt idx="8710">
                  <c:v>41.613</c:v>
                </c:pt>
                <c:pt idx="8711">
                  <c:v>41.712000000000003</c:v>
                </c:pt>
                <c:pt idx="8712">
                  <c:v>41.817</c:v>
                </c:pt>
                <c:pt idx="8713">
                  <c:v>41.926000000000002</c:v>
                </c:pt>
                <c:pt idx="8714">
                  <c:v>42.036000000000001</c:v>
                </c:pt>
                <c:pt idx="8715">
                  <c:v>42.158999999999999</c:v>
                </c:pt>
                <c:pt idx="8716">
                  <c:v>42.295000000000002</c:v>
                </c:pt>
                <c:pt idx="8717">
                  <c:v>42.427</c:v>
                </c:pt>
                <c:pt idx="8718">
                  <c:v>42.558999999999997</c:v>
                </c:pt>
                <c:pt idx="8719">
                  <c:v>42.68</c:v>
                </c:pt>
                <c:pt idx="8720">
                  <c:v>42.777000000000001</c:v>
                </c:pt>
                <c:pt idx="8721">
                  <c:v>42.866</c:v>
                </c:pt>
                <c:pt idx="8722">
                  <c:v>42.945999999999998</c:v>
                </c:pt>
                <c:pt idx="8723">
                  <c:v>43.01</c:v>
                </c:pt>
                <c:pt idx="8724">
                  <c:v>43.055999999999997</c:v>
                </c:pt>
                <c:pt idx="8725">
                  <c:v>43.087000000000003</c:v>
                </c:pt>
                <c:pt idx="8726">
                  <c:v>43.12</c:v>
                </c:pt>
                <c:pt idx="8727">
                  <c:v>43.151000000000003</c:v>
                </c:pt>
                <c:pt idx="8728">
                  <c:v>43.183999999999997</c:v>
                </c:pt>
                <c:pt idx="8729">
                  <c:v>43.225000000000001</c:v>
                </c:pt>
                <c:pt idx="8730">
                  <c:v>43.27</c:v>
                </c:pt>
                <c:pt idx="8731">
                  <c:v>43.317999999999998</c:v>
                </c:pt>
                <c:pt idx="8732">
                  <c:v>43.357999999999997</c:v>
                </c:pt>
                <c:pt idx="8733">
                  <c:v>43.384</c:v>
                </c:pt>
                <c:pt idx="8734">
                  <c:v>43.396000000000001</c:v>
                </c:pt>
                <c:pt idx="8735">
                  <c:v>43.387</c:v>
                </c:pt>
                <c:pt idx="8736">
                  <c:v>43.356999999999999</c:v>
                </c:pt>
                <c:pt idx="8737">
                  <c:v>43.320999999999998</c:v>
                </c:pt>
                <c:pt idx="8738">
                  <c:v>43.29</c:v>
                </c:pt>
                <c:pt idx="8739">
                  <c:v>43.250999999999998</c:v>
                </c:pt>
                <c:pt idx="8740">
                  <c:v>43.213000000000001</c:v>
                </c:pt>
                <c:pt idx="8741">
                  <c:v>43.158999999999999</c:v>
                </c:pt>
                <c:pt idx="8742">
                  <c:v>43.082000000000001</c:v>
                </c:pt>
                <c:pt idx="8743">
                  <c:v>43.009</c:v>
                </c:pt>
                <c:pt idx="8744">
                  <c:v>42.936999999999998</c:v>
                </c:pt>
                <c:pt idx="8745">
                  <c:v>42.860999999999997</c:v>
                </c:pt>
                <c:pt idx="8746">
                  <c:v>42.798999999999999</c:v>
                </c:pt>
                <c:pt idx="8747">
                  <c:v>42.741999999999997</c:v>
                </c:pt>
                <c:pt idx="8748">
                  <c:v>42.695</c:v>
                </c:pt>
                <c:pt idx="8749">
                  <c:v>42.668999999999997</c:v>
                </c:pt>
                <c:pt idx="8750">
                  <c:v>42.667999999999999</c:v>
                </c:pt>
                <c:pt idx="8751">
                  <c:v>42.69</c:v>
                </c:pt>
                <c:pt idx="8752">
                  <c:v>42.722999999999999</c:v>
                </c:pt>
                <c:pt idx="8753">
                  <c:v>42.753999999999998</c:v>
                </c:pt>
                <c:pt idx="8754">
                  <c:v>42.771000000000001</c:v>
                </c:pt>
                <c:pt idx="8755">
                  <c:v>42.765000000000001</c:v>
                </c:pt>
                <c:pt idx="8756">
                  <c:v>42.743000000000002</c:v>
                </c:pt>
                <c:pt idx="8757">
                  <c:v>42.722000000000001</c:v>
                </c:pt>
                <c:pt idx="8758">
                  <c:v>42.698999999999998</c:v>
                </c:pt>
                <c:pt idx="8759">
                  <c:v>42.673000000000002</c:v>
                </c:pt>
                <c:pt idx="8760">
                  <c:v>42.656999999999996</c:v>
                </c:pt>
                <c:pt idx="8761">
                  <c:v>42.634999999999998</c:v>
                </c:pt>
                <c:pt idx="8762">
                  <c:v>42.588999999999999</c:v>
                </c:pt>
                <c:pt idx="8763">
                  <c:v>42.521999999999998</c:v>
                </c:pt>
                <c:pt idx="8764">
                  <c:v>42.445999999999998</c:v>
                </c:pt>
                <c:pt idx="8765">
                  <c:v>42.363</c:v>
                </c:pt>
                <c:pt idx="8766">
                  <c:v>42.271000000000001</c:v>
                </c:pt>
                <c:pt idx="8767">
                  <c:v>42.185000000000002</c:v>
                </c:pt>
                <c:pt idx="8768">
                  <c:v>42.115000000000002</c:v>
                </c:pt>
                <c:pt idx="8769">
                  <c:v>42.07</c:v>
                </c:pt>
                <c:pt idx="8770">
                  <c:v>42.027000000000001</c:v>
                </c:pt>
                <c:pt idx="8771">
                  <c:v>41.987000000000002</c:v>
                </c:pt>
                <c:pt idx="8772">
                  <c:v>41.942</c:v>
                </c:pt>
                <c:pt idx="8773">
                  <c:v>41.887</c:v>
                </c:pt>
                <c:pt idx="8774">
                  <c:v>41.841000000000001</c:v>
                </c:pt>
                <c:pt idx="8775">
                  <c:v>41.793999999999997</c:v>
                </c:pt>
                <c:pt idx="8776">
                  <c:v>41.74</c:v>
                </c:pt>
                <c:pt idx="8777">
                  <c:v>41.691000000000003</c:v>
                </c:pt>
                <c:pt idx="8778">
                  <c:v>41.655000000000001</c:v>
                </c:pt>
                <c:pt idx="8779">
                  <c:v>41.631</c:v>
                </c:pt>
                <c:pt idx="8780">
                  <c:v>41.606999999999999</c:v>
                </c:pt>
                <c:pt idx="8781">
                  <c:v>41.573999999999998</c:v>
                </c:pt>
                <c:pt idx="8782">
                  <c:v>41.542000000000002</c:v>
                </c:pt>
                <c:pt idx="8783">
                  <c:v>41.506999999999998</c:v>
                </c:pt>
                <c:pt idx="8784">
                  <c:v>41.466000000000001</c:v>
                </c:pt>
                <c:pt idx="8785">
                  <c:v>41.423000000000002</c:v>
                </c:pt>
                <c:pt idx="8786">
                  <c:v>41.354999999999997</c:v>
                </c:pt>
                <c:pt idx="8787">
                  <c:v>41.261000000000003</c:v>
                </c:pt>
                <c:pt idx="8788">
                  <c:v>41.15</c:v>
                </c:pt>
                <c:pt idx="8789">
                  <c:v>41.021000000000001</c:v>
                </c:pt>
                <c:pt idx="8790">
                  <c:v>40.892000000000003</c:v>
                </c:pt>
                <c:pt idx="8791">
                  <c:v>40.765999999999998</c:v>
                </c:pt>
                <c:pt idx="8792">
                  <c:v>40.637</c:v>
                </c:pt>
                <c:pt idx="8793">
                  <c:v>40.49</c:v>
                </c:pt>
                <c:pt idx="8794">
                  <c:v>40.335000000000001</c:v>
                </c:pt>
                <c:pt idx="8795">
                  <c:v>40.180999999999997</c:v>
                </c:pt>
                <c:pt idx="8796">
                  <c:v>40.033000000000001</c:v>
                </c:pt>
                <c:pt idx="8797">
                  <c:v>39.881999999999998</c:v>
                </c:pt>
                <c:pt idx="8798">
                  <c:v>39.734000000000002</c:v>
                </c:pt>
                <c:pt idx="8799">
                  <c:v>39.587000000000003</c:v>
                </c:pt>
                <c:pt idx="8800">
                  <c:v>39.445</c:v>
                </c:pt>
                <c:pt idx="8801">
                  <c:v>39.302</c:v>
                </c:pt>
                <c:pt idx="8802">
                  <c:v>39.180999999999997</c:v>
                </c:pt>
                <c:pt idx="8803">
                  <c:v>39.097999999999999</c:v>
                </c:pt>
                <c:pt idx="8804">
                  <c:v>39.045000000000002</c:v>
                </c:pt>
                <c:pt idx="8805">
                  <c:v>39.024999999999999</c:v>
                </c:pt>
                <c:pt idx="8806">
                  <c:v>39.033999999999999</c:v>
                </c:pt>
                <c:pt idx="8807">
                  <c:v>39.058999999999997</c:v>
                </c:pt>
                <c:pt idx="8808">
                  <c:v>39.100999999999999</c:v>
                </c:pt>
                <c:pt idx="8809">
                  <c:v>39.158999999999999</c:v>
                </c:pt>
                <c:pt idx="8810">
                  <c:v>39.216000000000001</c:v>
                </c:pt>
                <c:pt idx="8811">
                  <c:v>39.271999999999998</c:v>
                </c:pt>
                <c:pt idx="8812">
                  <c:v>39.308</c:v>
                </c:pt>
                <c:pt idx="8813">
                  <c:v>39.323999999999998</c:v>
                </c:pt>
                <c:pt idx="8814">
                  <c:v>39.323</c:v>
                </c:pt>
                <c:pt idx="8815">
                  <c:v>39.295999999999999</c:v>
                </c:pt>
                <c:pt idx="8816">
                  <c:v>39.262</c:v>
                </c:pt>
                <c:pt idx="8817">
                  <c:v>39.218000000000004</c:v>
                </c:pt>
                <c:pt idx="8818">
                  <c:v>39.152000000000001</c:v>
                </c:pt>
                <c:pt idx="8819">
                  <c:v>39.063000000000002</c:v>
                </c:pt>
                <c:pt idx="8820">
                  <c:v>38.939</c:v>
                </c:pt>
                <c:pt idx="8821">
                  <c:v>38.799999999999997</c:v>
                </c:pt>
                <c:pt idx="8822">
                  <c:v>38.642000000000003</c:v>
                </c:pt>
                <c:pt idx="8823">
                  <c:v>38.472999999999999</c:v>
                </c:pt>
                <c:pt idx="8824">
                  <c:v>38.295000000000002</c:v>
                </c:pt>
                <c:pt idx="8825">
                  <c:v>38.112000000000002</c:v>
                </c:pt>
                <c:pt idx="8826">
                  <c:v>37.944000000000003</c:v>
                </c:pt>
                <c:pt idx="8827">
                  <c:v>37.784999999999997</c:v>
                </c:pt>
                <c:pt idx="8828">
                  <c:v>37.639000000000003</c:v>
                </c:pt>
                <c:pt idx="8829">
                  <c:v>37.506999999999998</c:v>
                </c:pt>
                <c:pt idx="8830">
                  <c:v>37.395000000000003</c:v>
                </c:pt>
                <c:pt idx="8831">
                  <c:v>37.319000000000003</c:v>
                </c:pt>
                <c:pt idx="8832">
                  <c:v>37.290999999999997</c:v>
                </c:pt>
                <c:pt idx="8833">
                  <c:v>37.298000000000002</c:v>
                </c:pt>
                <c:pt idx="8834">
                  <c:v>37.296999999999997</c:v>
                </c:pt>
                <c:pt idx="8835">
                  <c:v>37.28</c:v>
                </c:pt>
                <c:pt idx="8836">
                  <c:v>37.244999999999997</c:v>
                </c:pt>
                <c:pt idx="8837">
                  <c:v>37.186999999999998</c:v>
                </c:pt>
                <c:pt idx="8838">
                  <c:v>37.125</c:v>
                </c:pt>
                <c:pt idx="8839">
                  <c:v>37.067</c:v>
                </c:pt>
                <c:pt idx="8840">
                  <c:v>37.030999999999999</c:v>
                </c:pt>
                <c:pt idx="8841">
                  <c:v>37.027000000000001</c:v>
                </c:pt>
                <c:pt idx="8842">
                  <c:v>37.046999999999997</c:v>
                </c:pt>
                <c:pt idx="8843">
                  <c:v>37.097000000000001</c:v>
                </c:pt>
                <c:pt idx="8844">
                  <c:v>37.171999999999997</c:v>
                </c:pt>
                <c:pt idx="8845">
                  <c:v>37.252000000000002</c:v>
                </c:pt>
                <c:pt idx="8846">
                  <c:v>37.32</c:v>
                </c:pt>
                <c:pt idx="8847">
                  <c:v>37.356000000000002</c:v>
                </c:pt>
                <c:pt idx="8848">
                  <c:v>37.366999999999997</c:v>
                </c:pt>
                <c:pt idx="8849">
                  <c:v>37.356999999999999</c:v>
                </c:pt>
                <c:pt idx="8850">
                  <c:v>37.331000000000003</c:v>
                </c:pt>
                <c:pt idx="8851">
                  <c:v>37.289000000000001</c:v>
                </c:pt>
                <c:pt idx="8852">
                  <c:v>37.234999999999999</c:v>
                </c:pt>
                <c:pt idx="8853">
                  <c:v>37.161999999999999</c:v>
                </c:pt>
                <c:pt idx="8854">
                  <c:v>37.084000000000003</c:v>
                </c:pt>
                <c:pt idx="8855">
                  <c:v>37.015000000000001</c:v>
                </c:pt>
                <c:pt idx="8856">
                  <c:v>36.948</c:v>
                </c:pt>
                <c:pt idx="8857">
                  <c:v>36.874000000000002</c:v>
                </c:pt>
                <c:pt idx="8858">
                  <c:v>36.795000000000002</c:v>
                </c:pt>
                <c:pt idx="8859">
                  <c:v>36.722999999999999</c:v>
                </c:pt>
                <c:pt idx="8860">
                  <c:v>36.651000000000003</c:v>
                </c:pt>
                <c:pt idx="8861">
                  <c:v>36.57</c:v>
                </c:pt>
                <c:pt idx="8862">
                  <c:v>36.493000000000002</c:v>
                </c:pt>
                <c:pt idx="8863">
                  <c:v>36.42</c:v>
                </c:pt>
                <c:pt idx="8864">
                  <c:v>36.343000000000004</c:v>
                </c:pt>
                <c:pt idx="8865">
                  <c:v>36.274000000000001</c:v>
                </c:pt>
                <c:pt idx="8866">
                  <c:v>36.225999999999999</c:v>
                </c:pt>
                <c:pt idx="8867">
                  <c:v>36.204000000000001</c:v>
                </c:pt>
                <c:pt idx="8868">
                  <c:v>36.191000000000003</c:v>
                </c:pt>
                <c:pt idx="8869">
                  <c:v>36.216000000000001</c:v>
                </c:pt>
                <c:pt idx="8870">
                  <c:v>36.298999999999999</c:v>
                </c:pt>
                <c:pt idx="8871">
                  <c:v>36.405999999999999</c:v>
                </c:pt>
                <c:pt idx="8872">
                  <c:v>36.527999999999999</c:v>
                </c:pt>
                <c:pt idx="8873">
                  <c:v>36.648000000000003</c:v>
                </c:pt>
                <c:pt idx="8874">
                  <c:v>36.756</c:v>
                </c:pt>
                <c:pt idx="8875">
                  <c:v>36.850999999999999</c:v>
                </c:pt>
                <c:pt idx="8876">
                  <c:v>36.915999999999997</c:v>
                </c:pt>
                <c:pt idx="8877">
                  <c:v>36.936999999999998</c:v>
                </c:pt>
                <c:pt idx="8878">
                  <c:v>36.905999999999999</c:v>
                </c:pt>
                <c:pt idx="8879">
                  <c:v>36.832000000000001</c:v>
                </c:pt>
                <c:pt idx="8880">
                  <c:v>36.719000000000001</c:v>
                </c:pt>
                <c:pt idx="8881">
                  <c:v>36.569000000000003</c:v>
                </c:pt>
                <c:pt idx="8882">
                  <c:v>36.393999999999998</c:v>
                </c:pt>
                <c:pt idx="8883">
                  <c:v>36.218000000000004</c:v>
                </c:pt>
                <c:pt idx="8884">
                  <c:v>36.039000000000001</c:v>
                </c:pt>
                <c:pt idx="8885">
                  <c:v>35.856999999999999</c:v>
                </c:pt>
                <c:pt idx="8886">
                  <c:v>35.697000000000003</c:v>
                </c:pt>
                <c:pt idx="8887">
                  <c:v>35.575000000000003</c:v>
                </c:pt>
                <c:pt idx="8888">
                  <c:v>35.487000000000002</c:v>
                </c:pt>
                <c:pt idx="8889">
                  <c:v>35.439</c:v>
                </c:pt>
                <c:pt idx="8890">
                  <c:v>35.426000000000002</c:v>
                </c:pt>
                <c:pt idx="8891">
                  <c:v>35.445</c:v>
                </c:pt>
                <c:pt idx="8892">
                  <c:v>35.491999999999997</c:v>
                </c:pt>
                <c:pt idx="8893">
                  <c:v>35.564999999999998</c:v>
                </c:pt>
                <c:pt idx="8894">
                  <c:v>35.673999999999999</c:v>
                </c:pt>
                <c:pt idx="8895">
                  <c:v>35.790999999999997</c:v>
                </c:pt>
                <c:pt idx="8896">
                  <c:v>35.896999999999998</c:v>
                </c:pt>
                <c:pt idx="8897">
                  <c:v>36.023000000000003</c:v>
                </c:pt>
                <c:pt idx="8898">
                  <c:v>36.162999999999997</c:v>
                </c:pt>
                <c:pt idx="8899">
                  <c:v>36.299999999999997</c:v>
                </c:pt>
                <c:pt idx="8900">
                  <c:v>36.43</c:v>
                </c:pt>
                <c:pt idx="8901">
                  <c:v>36.542000000000002</c:v>
                </c:pt>
                <c:pt idx="8902">
                  <c:v>36.661000000000001</c:v>
                </c:pt>
                <c:pt idx="8903">
                  <c:v>36.764000000000003</c:v>
                </c:pt>
                <c:pt idx="8904">
                  <c:v>36.841999999999999</c:v>
                </c:pt>
                <c:pt idx="8905">
                  <c:v>36.911000000000001</c:v>
                </c:pt>
                <c:pt idx="8906">
                  <c:v>36.97</c:v>
                </c:pt>
                <c:pt idx="8907">
                  <c:v>37.015000000000001</c:v>
                </c:pt>
                <c:pt idx="8908">
                  <c:v>37.061999999999998</c:v>
                </c:pt>
                <c:pt idx="8909">
                  <c:v>37.113999999999997</c:v>
                </c:pt>
                <c:pt idx="8910">
                  <c:v>37.152000000000001</c:v>
                </c:pt>
                <c:pt idx="8911">
                  <c:v>37.171999999999997</c:v>
                </c:pt>
                <c:pt idx="8912">
                  <c:v>37.192</c:v>
                </c:pt>
                <c:pt idx="8913">
                  <c:v>37.194000000000003</c:v>
                </c:pt>
                <c:pt idx="8914">
                  <c:v>37.183</c:v>
                </c:pt>
                <c:pt idx="8915">
                  <c:v>37.180999999999997</c:v>
                </c:pt>
                <c:pt idx="8916">
                  <c:v>37.192</c:v>
                </c:pt>
                <c:pt idx="8917">
                  <c:v>37.21</c:v>
                </c:pt>
                <c:pt idx="8918">
                  <c:v>37.231000000000002</c:v>
                </c:pt>
                <c:pt idx="8919">
                  <c:v>37.253</c:v>
                </c:pt>
                <c:pt idx="8920">
                  <c:v>37.274999999999999</c:v>
                </c:pt>
                <c:pt idx="8921">
                  <c:v>37.301000000000002</c:v>
                </c:pt>
                <c:pt idx="8922">
                  <c:v>37.317</c:v>
                </c:pt>
                <c:pt idx="8923">
                  <c:v>37.326000000000001</c:v>
                </c:pt>
                <c:pt idx="8924">
                  <c:v>37.325000000000003</c:v>
                </c:pt>
                <c:pt idx="8925">
                  <c:v>37.319000000000003</c:v>
                </c:pt>
                <c:pt idx="8926">
                  <c:v>37.316000000000003</c:v>
                </c:pt>
                <c:pt idx="8927">
                  <c:v>37.32</c:v>
                </c:pt>
                <c:pt idx="8928">
                  <c:v>37.340000000000003</c:v>
                </c:pt>
                <c:pt idx="8929">
                  <c:v>37.375999999999998</c:v>
                </c:pt>
                <c:pt idx="8930">
                  <c:v>37.421999999999997</c:v>
                </c:pt>
                <c:pt idx="8931">
                  <c:v>37.479999999999997</c:v>
                </c:pt>
                <c:pt idx="8932">
                  <c:v>37.549999999999997</c:v>
                </c:pt>
                <c:pt idx="8933">
                  <c:v>37.630000000000003</c:v>
                </c:pt>
                <c:pt idx="8934">
                  <c:v>37.712000000000003</c:v>
                </c:pt>
                <c:pt idx="8935">
                  <c:v>37.787999999999997</c:v>
                </c:pt>
                <c:pt idx="8936">
                  <c:v>37.845999999999997</c:v>
                </c:pt>
                <c:pt idx="8937">
                  <c:v>37.904000000000003</c:v>
                </c:pt>
                <c:pt idx="8938">
                  <c:v>37.966000000000001</c:v>
                </c:pt>
                <c:pt idx="8939">
                  <c:v>38.034999999999997</c:v>
                </c:pt>
                <c:pt idx="8940">
                  <c:v>38.119999999999997</c:v>
                </c:pt>
                <c:pt idx="8941">
                  <c:v>38.207000000000001</c:v>
                </c:pt>
                <c:pt idx="8942">
                  <c:v>38.283999999999999</c:v>
                </c:pt>
                <c:pt idx="8943">
                  <c:v>38.362000000000002</c:v>
                </c:pt>
                <c:pt idx="8944">
                  <c:v>38.447000000000003</c:v>
                </c:pt>
                <c:pt idx="8945">
                  <c:v>38.540999999999997</c:v>
                </c:pt>
                <c:pt idx="8946">
                  <c:v>38.628</c:v>
                </c:pt>
                <c:pt idx="8947">
                  <c:v>38.704999999999998</c:v>
                </c:pt>
                <c:pt idx="8948">
                  <c:v>38.774000000000001</c:v>
                </c:pt>
                <c:pt idx="8949">
                  <c:v>38.832000000000001</c:v>
                </c:pt>
                <c:pt idx="8950">
                  <c:v>38.906999999999996</c:v>
                </c:pt>
                <c:pt idx="8951">
                  <c:v>38.99</c:v>
                </c:pt>
                <c:pt idx="8952">
                  <c:v>39.07</c:v>
                </c:pt>
                <c:pt idx="8953">
                  <c:v>39.162999999999997</c:v>
                </c:pt>
                <c:pt idx="8954">
                  <c:v>39.267000000000003</c:v>
                </c:pt>
                <c:pt idx="8955">
                  <c:v>39.362000000000002</c:v>
                </c:pt>
                <c:pt idx="8956">
                  <c:v>39.445999999999998</c:v>
                </c:pt>
                <c:pt idx="8957">
                  <c:v>39.533000000000001</c:v>
                </c:pt>
                <c:pt idx="8958">
                  <c:v>39.622999999999998</c:v>
                </c:pt>
                <c:pt idx="8959">
                  <c:v>39.726999999999997</c:v>
                </c:pt>
                <c:pt idx="8960">
                  <c:v>39.811999999999998</c:v>
                </c:pt>
                <c:pt idx="8961">
                  <c:v>39.884</c:v>
                </c:pt>
                <c:pt idx="8962">
                  <c:v>39.962000000000003</c:v>
                </c:pt>
                <c:pt idx="8963">
                  <c:v>40.011000000000003</c:v>
                </c:pt>
                <c:pt idx="8964">
                  <c:v>40.043999999999997</c:v>
                </c:pt>
                <c:pt idx="8965">
                  <c:v>40.064999999999998</c:v>
                </c:pt>
                <c:pt idx="8966">
                  <c:v>40.07</c:v>
                </c:pt>
                <c:pt idx="8967">
                  <c:v>40.063000000000002</c:v>
                </c:pt>
                <c:pt idx="8968">
                  <c:v>40.045000000000002</c:v>
                </c:pt>
                <c:pt idx="8969">
                  <c:v>40.024000000000001</c:v>
                </c:pt>
                <c:pt idx="8970">
                  <c:v>40.008000000000003</c:v>
                </c:pt>
                <c:pt idx="8971">
                  <c:v>39.996000000000002</c:v>
                </c:pt>
                <c:pt idx="8972">
                  <c:v>39.987000000000002</c:v>
                </c:pt>
                <c:pt idx="8973">
                  <c:v>39.984999999999999</c:v>
                </c:pt>
                <c:pt idx="8974">
                  <c:v>39.997</c:v>
                </c:pt>
                <c:pt idx="8975">
                  <c:v>40.024999999999999</c:v>
                </c:pt>
                <c:pt idx="8976">
                  <c:v>40.067999999999998</c:v>
                </c:pt>
                <c:pt idx="8977">
                  <c:v>40.112000000000002</c:v>
                </c:pt>
                <c:pt idx="8978">
                  <c:v>40.152999999999999</c:v>
                </c:pt>
                <c:pt idx="8979">
                  <c:v>40.197000000000003</c:v>
                </c:pt>
                <c:pt idx="8980">
                  <c:v>40.226999999999997</c:v>
                </c:pt>
                <c:pt idx="8981">
                  <c:v>40.246000000000002</c:v>
                </c:pt>
                <c:pt idx="8982">
                  <c:v>40.261000000000003</c:v>
                </c:pt>
                <c:pt idx="8983">
                  <c:v>40.273000000000003</c:v>
                </c:pt>
                <c:pt idx="8984">
                  <c:v>40.274000000000001</c:v>
                </c:pt>
                <c:pt idx="8985">
                  <c:v>40.26</c:v>
                </c:pt>
                <c:pt idx="8986">
                  <c:v>40.241999999999997</c:v>
                </c:pt>
                <c:pt idx="8987">
                  <c:v>40.225000000000001</c:v>
                </c:pt>
                <c:pt idx="8988">
                  <c:v>40.204999999999998</c:v>
                </c:pt>
                <c:pt idx="8989">
                  <c:v>40.182000000000002</c:v>
                </c:pt>
                <c:pt idx="8990">
                  <c:v>40.152999999999999</c:v>
                </c:pt>
                <c:pt idx="8991">
                  <c:v>40.118000000000002</c:v>
                </c:pt>
                <c:pt idx="8992">
                  <c:v>40.073999999999998</c:v>
                </c:pt>
                <c:pt idx="8993">
                  <c:v>40.029000000000003</c:v>
                </c:pt>
                <c:pt idx="8994">
                  <c:v>39.988999999999997</c:v>
                </c:pt>
                <c:pt idx="8995">
                  <c:v>39.962000000000003</c:v>
                </c:pt>
                <c:pt idx="8996">
                  <c:v>39.945</c:v>
                </c:pt>
                <c:pt idx="8997">
                  <c:v>39.938000000000002</c:v>
                </c:pt>
                <c:pt idx="8998">
                  <c:v>39.944000000000003</c:v>
                </c:pt>
                <c:pt idx="8999">
                  <c:v>39.962000000000003</c:v>
                </c:pt>
              </c:numCache>
            </c:numRef>
          </c:val>
          <c:smooth val="0"/>
          <c:extLst>
            <c:ext xmlns:c16="http://schemas.microsoft.com/office/drawing/2014/chart" uri="{C3380CC4-5D6E-409C-BE32-E72D297353CC}">
              <c16:uniqueId val="{00000000-1DDC-47B2-A2CC-8A847FF95E28}"/>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AP!$W$1</c:f>
              <c:strCache>
                <c:ptCount val="1"/>
                <c:pt idx="0">
                  <c:v>Force TF AP (N)</c:v>
                </c:pt>
              </c:strCache>
            </c:strRef>
          </c:tx>
          <c:spPr>
            <a:ln w="28575" cap="rnd">
              <a:solidFill>
                <a:schemeClr val="accent2"/>
              </a:solidFill>
              <a:round/>
            </a:ln>
            <a:effectLst/>
          </c:spPr>
          <c:marker>
            <c:symbol val="none"/>
          </c:marker>
          <c:val>
            <c:numRef>
              <c:f>DU02_INTACT_KE_AP!$W$2:$W$9001</c:f>
              <c:numCache>
                <c:formatCode>General</c:formatCode>
                <c:ptCount val="9000"/>
                <c:pt idx="0">
                  <c:v>-1.867</c:v>
                </c:pt>
                <c:pt idx="1">
                  <c:v>-1.8363</c:v>
                </c:pt>
                <c:pt idx="2">
                  <c:v>-1.8472999999999999</c:v>
                </c:pt>
                <c:pt idx="3">
                  <c:v>-1.8418000000000001</c:v>
                </c:pt>
                <c:pt idx="4">
                  <c:v>-1.9355</c:v>
                </c:pt>
                <c:pt idx="5">
                  <c:v>-1.9947999999999999</c:v>
                </c:pt>
                <c:pt idx="6">
                  <c:v>-2.0303</c:v>
                </c:pt>
                <c:pt idx="7">
                  <c:v>-2.0807000000000002</c:v>
                </c:pt>
                <c:pt idx="8">
                  <c:v>-2.0655000000000001</c:v>
                </c:pt>
                <c:pt idx="9">
                  <c:v>-2.1006999999999998</c:v>
                </c:pt>
                <c:pt idx="10">
                  <c:v>-2.1139000000000001</c:v>
                </c:pt>
                <c:pt idx="11">
                  <c:v>-2.1251000000000002</c:v>
                </c:pt>
                <c:pt idx="12">
                  <c:v>-2.1718000000000002</c:v>
                </c:pt>
                <c:pt idx="13">
                  <c:v>-2.2238000000000002</c:v>
                </c:pt>
                <c:pt idx="14">
                  <c:v>-2.2235</c:v>
                </c:pt>
                <c:pt idx="15">
                  <c:v>-2.1917</c:v>
                </c:pt>
                <c:pt idx="16">
                  <c:v>-2.1496</c:v>
                </c:pt>
                <c:pt idx="17">
                  <c:v>-2.0939999999999999</c:v>
                </c:pt>
                <c:pt idx="18">
                  <c:v>-1.9703999999999999</c:v>
                </c:pt>
                <c:pt idx="19">
                  <c:v>-1.9611000000000001</c:v>
                </c:pt>
                <c:pt idx="20">
                  <c:v>-1.9786999999999999</c:v>
                </c:pt>
                <c:pt idx="21">
                  <c:v>-1.9791000000000001</c:v>
                </c:pt>
                <c:pt idx="22">
                  <c:v>-2.0299999999999998</c:v>
                </c:pt>
                <c:pt idx="23">
                  <c:v>-2.0363000000000002</c:v>
                </c:pt>
                <c:pt idx="24">
                  <c:v>-2.0510000000000002</c:v>
                </c:pt>
                <c:pt idx="25">
                  <c:v>-2.0825999999999998</c:v>
                </c:pt>
                <c:pt idx="26">
                  <c:v>-2.0958000000000001</c:v>
                </c:pt>
                <c:pt idx="27">
                  <c:v>-2.1423000000000001</c:v>
                </c:pt>
                <c:pt idx="28">
                  <c:v>-2.1314000000000002</c:v>
                </c:pt>
                <c:pt idx="29">
                  <c:v>-2.0828000000000002</c:v>
                </c:pt>
                <c:pt idx="30">
                  <c:v>-1.9871000000000001</c:v>
                </c:pt>
                <c:pt idx="31">
                  <c:v>-1.8728</c:v>
                </c:pt>
                <c:pt idx="32">
                  <c:v>-1.7723</c:v>
                </c:pt>
                <c:pt idx="33">
                  <c:v>-1.716</c:v>
                </c:pt>
                <c:pt idx="34">
                  <c:v>-1.69</c:v>
                </c:pt>
                <c:pt idx="35">
                  <c:v>-1.5674999999999999</c:v>
                </c:pt>
                <c:pt idx="36">
                  <c:v>-1.3654999999999999</c:v>
                </c:pt>
                <c:pt idx="37">
                  <c:v>-1.1577</c:v>
                </c:pt>
                <c:pt idx="38">
                  <c:v>-0.97155000000000002</c:v>
                </c:pt>
                <c:pt idx="39">
                  <c:v>-0.87673000000000001</c:v>
                </c:pt>
                <c:pt idx="40">
                  <c:v>-0.85246</c:v>
                </c:pt>
                <c:pt idx="41">
                  <c:v>-0.79651000000000005</c:v>
                </c:pt>
                <c:pt idx="42">
                  <c:v>-0.77832999999999997</c:v>
                </c:pt>
                <c:pt idx="43">
                  <c:v>-0.69316999999999995</c:v>
                </c:pt>
                <c:pt idx="44">
                  <c:v>-0.71387999999999996</c:v>
                </c:pt>
                <c:pt idx="45">
                  <c:v>-0.84499999999999997</c:v>
                </c:pt>
                <c:pt idx="46">
                  <c:v>-1.0986</c:v>
                </c:pt>
                <c:pt idx="47">
                  <c:v>-1.4141999999999999</c:v>
                </c:pt>
                <c:pt idx="48">
                  <c:v>-1.5834999999999999</c:v>
                </c:pt>
                <c:pt idx="49">
                  <c:v>-1.6735</c:v>
                </c:pt>
                <c:pt idx="50">
                  <c:v>-1.6264000000000001</c:v>
                </c:pt>
                <c:pt idx="51">
                  <c:v>-1.5739000000000001</c:v>
                </c:pt>
                <c:pt idx="52">
                  <c:v>-1.5779000000000001</c:v>
                </c:pt>
                <c:pt idx="53">
                  <c:v>-1.5717000000000001</c:v>
                </c:pt>
                <c:pt idx="54">
                  <c:v>-1.5731999999999999</c:v>
                </c:pt>
                <c:pt idx="55">
                  <c:v>-1.6136999999999999</c:v>
                </c:pt>
                <c:pt idx="56">
                  <c:v>-1.5898000000000001</c:v>
                </c:pt>
                <c:pt idx="57">
                  <c:v>-1.5860000000000001</c:v>
                </c:pt>
                <c:pt idx="58">
                  <c:v>-1.5726</c:v>
                </c:pt>
                <c:pt idx="59">
                  <c:v>-1.6721999999999999</c:v>
                </c:pt>
                <c:pt idx="60">
                  <c:v>-1.8144</c:v>
                </c:pt>
                <c:pt idx="61">
                  <c:v>-1.8935</c:v>
                </c:pt>
                <c:pt idx="62">
                  <c:v>-1.917</c:v>
                </c:pt>
                <c:pt idx="63">
                  <c:v>-1.8471</c:v>
                </c:pt>
                <c:pt idx="64">
                  <c:v>-1.7789999999999999</c:v>
                </c:pt>
                <c:pt idx="65">
                  <c:v>-1.742</c:v>
                </c:pt>
                <c:pt idx="66">
                  <c:v>-1.7383999999999999</c:v>
                </c:pt>
                <c:pt idx="67">
                  <c:v>-1.7557</c:v>
                </c:pt>
                <c:pt idx="68">
                  <c:v>-1.6999</c:v>
                </c:pt>
                <c:pt idx="69">
                  <c:v>-1.7191000000000001</c:v>
                </c:pt>
                <c:pt idx="70">
                  <c:v>-1.7435</c:v>
                </c:pt>
                <c:pt idx="71">
                  <c:v>-1.7323999999999999</c:v>
                </c:pt>
                <c:pt idx="72">
                  <c:v>-1.8314999999999999</c:v>
                </c:pt>
                <c:pt idx="73">
                  <c:v>-1.9192</c:v>
                </c:pt>
                <c:pt idx="74">
                  <c:v>-1.9745999999999999</c:v>
                </c:pt>
                <c:pt idx="75">
                  <c:v>-2.0594000000000001</c:v>
                </c:pt>
                <c:pt idx="76">
                  <c:v>-2.0236000000000001</c:v>
                </c:pt>
                <c:pt idx="77">
                  <c:v>-2.0085000000000002</c:v>
                </c:pt>
                <c:pt idx="78">
                  <c:v>-1.9857</c:v>
                </c:pt>
                <c:pt idx="79">
                  <c:v>-1.9794</c:v>
                </c:pt>
                <c:pt idx="80">
                  <c:v>-1.9798</c:v>
                </c:pt>
                <c:pt idx="81">
                  <c:v>-1.9602999999999999</c:v>
                </c:pt>
                <c:pt idx="82">
                  <c:v>-2.0217999999999998</c:v>
                </c:pt>
                <c:pt idx="83">
                  <c:v>-2.0278999999999998</c:v>
                </c:pt>
                <c:pt idx="84">
                  <c:v>-2.0114000000000001</c:v>
                </c:pt>
                <c:pt idx="85">
                  <c:v>-1.9351</c:v>
                </c:pt>
                <c:pt idx="86">
                  <c:v>-1.8024</c:v>
                </c:pt>
                <c:pt idx="87">
                  <c:v>-1.7517</c:v>
                </c:pt>
                <c:pt idx="88">
                  <c:v>-1.7557</c:v>
                </c:pt>
                <c:pt idx="89">
                  <c:v>-1.7948999999999999</c:v>
                </c:pt>
                <c:pt idx="90">
                  <c:v>-1.8288</c:v>
                </c:pt>
                <c:pt idx="91">
                  <c:v>-1.8204</c:v>
                </c:pt>
                <c:pt idx="92">
                  <c:v>-1.8502000000000001</c:v>
                </c:pt>
                <c:pt idx="93">
                  <c:v>-1.8168</c:v>
                </c:pt>
                <c:pt idx="94">
                  <c:v>-1.8069999999999999</c:v>
                </c:pt>
                <c:pt idx="95">
                  <c:v>-1.8133999999999999</c:v>
                </c:pt>
                <c:pt idx="96">
                  <c:v>-1.8434999999999999</c:v>
                </c:pt>
                <c:pt idx="97">
                  <c:v>-2.0398999999999998</c:v>
                </c:pt>
                <c:pt idx="98">
                  <c:v>-2.1852</c:v>
                </c:pt>
                <c:pt idx="99">
                  <c:v>-2.2568000000000001</c:v>
                </c:pt>
                <c:pt idx="100">
                  <c:v>-2.2452000000000001</c:v>
                </c:pt>
                <c:pt idx="101">
                  <c:v>-2.1404000000000001</c:v>
                </c:pt>
                <c:pt idx="102">
                  <c:v>-2.0287000000000002</c:v>
                </c:pt>
                <c:pt idx="103">
                  <c:v>-1.9269000000000001</c:v>
                </c:pt>
                <c:pt idx="104">
                  <c:v>-1.8613</c:v>
                </c:pt>
                <c:pt idx="105">
                  <c:v>-1.8341000000000001</c:v>
                </c:pt>
                <c:pt idx="106">
                  <c:v>-1.796</c:v>
                </c:pt>
                <c:pt idx="107">
                  <c:v>-1.8591</c:v>
                </c:pt>
                <c:pt idx="108">
                  <c:v>-1.9386000000000001</c:v>
                </c:pt>
                <c:pt idx="109">
                  <c:v>-2.1065</c:v>
                </c:pt>
                <c:pt idx="110">
                  <c:v>-2.2955999999999999</c:v>
                </c:pt>
                <c:pt idx="111">
                  <c:v>-2.3633999999999999</c:v>
                </c:pt>
                <c:pt idx="112">
                  <c:v>-2.3711000000000002</c:v>
                </c:pt>
                <c:pt idx="113">
                  <c:v>-2.3473999999999999</c:v>
                </c:pt>
                <c:pt idx="114">
                  <c:v>-2.2818999999999998</c:v>
                </c:pt>
                <c:pt idx="115">
                  <c:v>-2.1945000000000001</c:v>
                </c:pt>
                <c:pt idx="116">
                  <c:v>-2.0434999999999999</c:v>
                </c:pt>
                <c:pt idx="117">
                  <c:v>-1.8891</c:v>
                </c:pt>
                <c:pt idx="118">
                  <c:v>-1.7289000000000001</c:v>
                </c:pt>
                <c:pt idx="119">
                  <c:v>-1.7170000000000001</c:v>
                </c:pt>
                <c:pt idx="120">
                  <c:v>-1.7864</c:v>
                </c:pt>
                <c:pt idx="121">
                  <c:v>-1.8802000000000001</c:v>
                </c:pt>
                <c:pt idx="122">
                  <c:v>-2.0550999999999999</c:v>
                </c:pt>
                <c:pt idx="123">
                  <c:v>-2.1667999999999998</c:v>
                </c:pt>
                <c:pt idx="124">
                  <c:v>-2.2433999999999998</c:v>
                </c:pt>
                <c:pt idx="125">
                  <c:v>-2.3330000000000002</c:v>
                </c:pt>
                <c:pt idx="126">
                  <c:v>-2.4735999999999998</c:v>
                </c:pt>
                <c:pt idx="127">
                  <c:v>-2.6389999999999998</c:v>
                </c:pt>
                <c:pt idx="128">
                  <c:v>-2.6911999999999998</c:v>
                </c:pt>
                <c:pt idx="129">
                  <c:v>-2.6869999999999998</c:v>
                </c:pt>
                <c:pt idx="130">
                  <c:v>-2.6198000000000001</c:v>
                </c:pt>
                <c:pt idx="131">
                  <c:v>-2.5312000000000001</c:v>
                </c:pt>
                <c:pt idx="132">
                  <c:v>-2.4883000000000002</c:v>
                </c:pt>
                <c:pt idx="133">
                  <c:v>-2.4843999999999999</c:v>
                </c:pt>
                <c:pt idx="134">
                  <c:v>-2.5426000000000002</c:v>
                </c:pt>
                <c:pt idx="135">
                  <c:v>-2.6358999999999999</c:v>
                </c:pt>
                <c:pt idx="136">
                  <c:v>-2.6913999999999998</c:v>
                </c:pt>
                <c:pt idx="137">
                  <c:v>-2.7503000000000002</c:v>
                </c:pt>
                <c:pt idx="138">
                  <c:v>-2.7031000000000001</c:v>
                </c:pt>
                <c:pt idx="139">
                  <c:v>-2.5798000000000001</c:v>
                </c:pt>
                <c:pt idx="140">
                  <c:v>-2.4076</c:v>
                </c:pt>
                <c:pt idx="141">
                  <c:v>-2.1941000000000002</c:v>
                </c:pt>
                <c:pt idx="142">
                  <c:v>-2.0438000000000001</c:v>
                </c:pt>
                <c:pt idx="143">
                  <c:v>-1.8889</c:v>
                </c:pt>
                <c:pt idx="144">
                  <c:v>-1.7515000000000001</c:v>
                </c:pt>
                <c:pt idx="145">
                  <c:v>-1.6848000000000001</c:v>
                </c:pt>
                <c:pt idx="146">
                  <c:v>-1.6491</c:v>
                </c:pt>
                <c:pt idx="147">
                  <c:v>-1.7841</c:v>
                </c:pt>
                <c:pt idx="148">
                  <c:v>-1.925</c:v>
                </c:pt>
                <c:pt idx="149">
                  <c:v>-2.0548000000000002</c:v>
                </c:pt>
                <c:pt idx="150">
                  <c:v>-2.1402999999999999</c:v>
                </c:pt>
                <c:pt idx="151">
                  <c:v>-2.1309</c:v>
                </c:pt>
                <c:pt idx="152">
                  <c:v>-2.1745999999999999</c:v>
                </c:pt>
                <c:pt idx="153">
                  <c:v>-2.2284999999999999</c:v>
                </c:pt>
                <c:pt idx="154">
                  <c:v>-2.2541000000000002</c:v>
                </c:pt>
                <c:pt idx="155">
                  <c:v>-2.2305000000000001</c:v>
                </c:pt>
                <c:pt idx="156">
                  <c:v>-2.0857000000000001</c:v>
                </c:pt>
                <c:pt idx="157">
                  <c:v>-1.9813000000000001</c:v>
                </c:pt>
                <c:pt idx="158">
                  <c:v>-1.7908999999999999</c:v>
                </c:pt>
                <c:pt idx="159">
                  <c:v>-1.7390000000000001</c:v>
                </c:pt>
                <c:pt idx="160">
                  <c:v>-1.7704</c:v>
                </c:pt>
                <c:pt idx="161">
                  <c:v>-1.7966</c:v>
                </c:pt>
                <c:pt idx="162">
                  <c:v>-1.8147</c:v>
                </c:pt>
                <c:pt idx="163">
                  <c:v>-1.7824</c:v>
                </c:pt>
                <c:pt idx="164">
                  <c:v>-1.81</c:v>
                </c:pt>
                <c:pt idx="165">
                  <c:v>-1.8124</c:v>
                </c:pt>
                <c:pt idx="166">
                  <c:v>-1.8090999999999999</c:v>
                </c:pt>
                <c:pt idx="167">
                  <c:v>-1.8210999999999999</c:v>
                </c:pt>
                <c:pt idx="168">
                  <c:v>-1.849</c:v>
                </c:pt>
                <c:pt idx="169">
                  <c:v>-1.913</c:v>
                </c:pt>
                <c:pt idx="170">
                  <c:v>-1.9418</c:v>
                </c:pt>
                <c:pt idx="171">
                  <c:v>-1.903</c:v>
                </c:pt>
                <c:pt idx="172">
                  <c:v>-1.8133999999999999</c:v>
                </c:pt>
                <c:pt idx="173">
                  <c:v>-1.69</c:v>
                </c:pt>
                <c:pt idx="174">
                  <c:v>-1.6516</c:v>
                </c:pt>
                <c:pt idx="175">
                  <c:v>-1.6686000000000001</c:v>
                </c:pt>
                <c:pt idx="176">
                  <c:v>-1.7646999999999999</c:v>
                </c:pt>
                <c:pt idx="177">
                  <c:v>-1.8513999999999999</c:v>
                </c:pt>
                <c:pt idx="178">
                  <c:v>-1.8706</c:v>
                </c:pt>
                <c:pt idx="179">
                  <c:v>-1.8374999999999999</c:v>
                </c:pt>
                <c:pt idx="180">
                  <c:v>-1.8018000000000001</c:v>
                </c:pt>
                <c:pt idx="181">
                  <c:v>-1.7081</c:v>
                </c:pt>
                <c:pt idx="182">
                  <c:v>-1.6986000000000001</c:v>
                </c:pt>
                <c:pt idx="183">
                  <c:v>-1.7119</c:v>
                </c:pt>
                <c:pt idx="184">
                  <c:v>-1.7566999999999999</c:v>
                </c:pt>
                <c:pt idx="185">
                  <c:v>-1.7942</c:v>
                </c:pt>
                <c:pt idx="186">
                  <c:v>-1.7654000000000001</c:v>
                </c:pt>
                <c:pt idx="187">
                  <c:v>-1.7685999999999999</c:v>
                </c:pt>
                <c:pt idx="188">
                  <c:v>-1.6922999999999999</c:v>
                </c:pt>
                <c:pt idx="189">
                  <c:v>-1.7232000000000001</c:v>
                </c:pt>
                <c:pt idx="190">
                  <c:v>-1.8187</c:v>
                </c:pt>
                <c:pt idx="191">
                  <c:v>-1.8180000000000001</c:v>
                </c:pt>
                <c:pt idx="192">
                  <c:v>-1.9252</c:v>
                </c:pt>
                <c:pt idx="193">
                  <c:v>-1.9448000000000001</c:v>
                </c:pt>
                <c:pt idx="194">
                  <c:v>-1.8697999999999999</c:v>
                </c:pt>
                <c:pt idx="195">
                  <c:v>-1.7929999999999999</c:v>
                </c:pt>
                <c:pt idx="196">
                  <c:v>-1.6149</c:v>
                </c:pt>
                <c:pt idx="197">
                  <c:v>-1.4869000000000001</c:v>
                </c:pt>
                <c:pt idx="198">
                  <c:v>-1.3418000000000001</c:v>
                </c:pt>
                <c:pt idx="199">
                  <c:v>-1.2725</c:v>
                </c:pt>
                <c:pt idx="200">
                  <c:v>-1.2899</c:v>
                </c:pt>
                <c:pt idx="201">
                  <c:v>-1.2169000000000001</c:v>
                </c:pt>
                <c:pt idx="202">
                  <c:v>-1.0979000000000001</c:v>
                </c:pt>
                <c:pt idx="203">
                  <c:v>-0.91169999999999995</c:v>
                </c:pt>
                <c:pt idx="204">
                  <c:v>-0.69657000000000002</c:v>
                </c:pt>
                <c:pt idx="205">
                  <c:v>-0.38502999999999998</c:v>
                </c:pt>
                <c:pt idx="206">
                  <c:v>-6.9723999999999994E-2</c:v>
                </c:pt>
                <c:pt idx="207">
                  <c:v>7.0461999999999997E-2</c:v>
                </c:pt>
                <c:pt idx="208">
                  <c:v>0.21354000000000001</c:v>
                </c:pt>
                <c:pt idx="209">
                  <c:v>0.28670000000000001</c:v>
                </c:pt>
                <c:pt idx="210">
                  <c:v>0.24176</c:v>
                </c:pt>
                <c:pt idx="211">
                  <c:v>0.37836999999999998</c:v>
                </c:pt>
                <c:pt idx="212">
                  <c:v>0.47215000000000001</c:v>
                </c:pt>
                <c:pt idx="213">
                  <c:v>0.70133000000000001</c:v>
                </c:pt>
                <c:pt idx="214">
                  <c:v>0.95145999999999997</c:v>
                </c:pt>
                <c:pt idx="215">
                  <c:v>1.2559</c:v>
                </c:pt>
                <c:pt idx="216">
                  <c:v>1.7235</c:v>
                </c:pt>
                <c:pt idx="217">
                  <c:v>2.3065000000000002</c:v>
                </c:pt>
                <c:pt idx="218">
                  <c:v>2.9186000000000001</c:v>
                </c:pt>
                <c:pt idx="219">
                  <c:v>3.3786999999999998</c:v>
                </c:pt>
                <c:pt idx="220">
                  <c:v>3.7397</c:v>
                </c:pt>
                <c:pt idx="221">
                  <c:v>4.1109</c:v>
                </c:pt>
                <c:pt idx="222">
                  <c:v>4.5488</c:v>
                </c:pt>
                <c:pt idx="223">
                  <c:v>5.1313000000000004</c:v>
                </c:pt>
                <c:pt idx="224">
                  <c:v>5.7294</c:v>
                </c:pt>
                <c:pt idx="225">
                  <c:v>6.0247999999999999</c:v>
                </c:pt>
                <c:pt idx="226">
                  <c:v>6.2656999999999998</c:v>
                </c:pt>
                <c:pt idx="227">
                  <c:v>6.5113000000000003</c:v>
                </c:pt>
                <c:pt idx="228">
                  <c:v>6.9661</c:v>
                </c:pt>
                <c:pt idx="229">
                  <c:v>7.4871999999999996</c:v>
                </c:pt>
                <c:pt idx="230">
                  <c:v>7.9237000000000002</c:v>
                </c:pt>
                <c:pt idx="231">
                  <c:v>8.2986000000000004</c:v>
                </c:pt>
                <c:pt idx="232">
                  <c:v>8.5039999999999996</c:v>
                </c:pt>
                <c:pt idx="233">
                  <c:v>8.6834000000000007</c:v>
                </c:pt>
                <c:pt idx="234">
                  <c:v>8.8199000000000005</c:v>
                </c:pt>
                <c:pt idx="235">
                  <c:v>8.9954999999999998</c:v>
                </c:pt>
                <c:pt idx="236">
                  <c:v>9.4263999999999992</c:v>
                </c:pt>
                <c:pt idx="237">
                  <c:v>10.007999999999999</c:v>
                </c:pt>
                <c:pt idx="238">
                  <c:v>10.576000000000001</c:v>
                </c:pt>
                <c:pt idx="239">
                  <c:v>11.04</c:v>
                </c:pt>
                <c:pt idx="240">
                  <c:v>11.311</c:v>
                </c:pt>
                <c:pt idx="241">
                  <c:v>11.63</c:v>
                </c:pt>
                <c:pt idx="242">
                  <c:v>11.805</c:v>
                </c:pt>
                <c:pt idx="243">
                  <c:v>11.968</c:v>
                </c:pt>
                <c:pt idx="244">
                  <c:v>12.103999999999999</c:v>
                </c:pt>
                <c:pt idx="245">
                  <c:v>12.189</c:v>
                </c:pt>
                <c:pt idx="246">
                  <c:v>12.417</c:v>
                </c:pt>
                <c:pt idx="247">
                  <c:v>12.680999999999999</c:v>
                </c:pt>
                <c:pt idx="248">
                  <c:v>13.09</c:v>
                </c:pt>
                <c:pt idx="249">
                  <c:v>13.637</c:v>
                </c:pt>
                <c:pt idx="250">
                  <c:v>14.334</c:v>
                </c:pt>
                <c:pt idx="251">
                  <c:v>14.996</c:v>
                </c:pt>
                <c:pt idx="252">
                  <c:v>15.413</c:v>
                </c:pt>
                <c:pt idx="253">
                  <c:v>15.756</c:v>
                </c:pt>
                <c:pt idx="254">
                  <c:v>15.978999999999999</c:v>
                </c:pt>
                <c:pt idx="255">
                  <c:v>16.233000000000001</c:v>
                </c:pt>
                <c:pt idx="256">
                  <c:v>16.53</c:v>
                </c:pt>
                <c:pt idx="257">
                  <c:v>16.815000000000001</c:v>
                </c:pt>
                <c:pt idx="258">
                  <c:v>17.132999999999999</c:v>
                </c:pt>
                <c:pt idx="259">
                  <c:v>17.428999999999998</c:v>
                </c:pt>
                <c:pt idx="260">
                  <c:v>17.759</c:v>
                </c:pt>
                <c:pt idx="261">
                  <c:v>18.202000000000002</c:v>
                </c:pt>
                <c:pt idx="262">
                  <c:v>18.667000000000002</c:v>
                </c:pt>
                <c:pt idx="263">
                  <c:v>18.989000000000001</c:v>
                </c:pt>
                <c:pt idx="264">
                  <c:v>19.157</c:v>
                </c:pt>
                <c:pt idx="265">
                  <c:v>19.238</c:v>
                </c:pt>
                <c:pt idx="266">
                  <c:v>19.38</c:v>
                </c:pt>
                <c:pt idx="267">
                  <c:v>19.669</c:v>
                </c:pt>
                <c:pt idx="268">
                  <c:v>20.12</c:v>
                </c:pt>
                <c:pt idx="269">
                  <c:v>20.59</c:v>
                </c:pt>
                <c:pt idx="270">
                  <c:v>21.106999999999999</c:v>
                </c:pt>
                <c:pt idx="271">
                  <c:v>21.568000000000001</c:v>
                </c:pt>
                <c:pt idx="272">
                  <c:v>21.88</c:v>
                </c:pt>
                <c:pt idx="273">
                  <c:v>22.295999999999999</c:v>
                </c:pt>
                <c:pt idx="274">
                  <c:v>22.649000000000001</c:v>
                </c:pt>
                <c:pt idx="275">
                  <c:v>22.893000000000001</c:v>
                </c:pt>
                <c:pt idx="276">
                  <c:v>23.117999999999999</c:v>
                </c:pt>
                <c:pt idx="277">
                  <c:v>23.135999999999999</c:v>
                </c:pt>
                <c:pt idx="278">
                  <c:v>23.132999999999999</c:v>
                </c:pt>
                <c:pt idx="279">
                  <c:v>23.158999999999999</c:v>
                </c:pt>
                <c:pt idx="280">
                  <c:v>23.24</c:v>
                </c:pt>
                <c:pt idx="281">
                  <c:v>23.501000000000001</c:v>
                </c:pt>
                <c:pt idx="282">
                  <c:v>23.83</c:v>
                </c:pt>
                <c:pt idx="283">
                  <c:v>24.309000000000001</c:v>
                </c:pt>
                <c:pt idx="284">
                  <c:v>24.704999999999998</c:v>
                </c:pt>
                <c:pt idx="285">
                  <c:v>25.126000000000001</c:v>
                </c:pt>
                <c:pt idx="286">
                  <c:v>25.433</c:v>
                </c:pt>
                <c:pt idx="287">
                  <c:v>25.565999999999999</c:v>
                </c:pt>
                <c:pt idx="288">
                  <c:v>25.634</c:v>
                </c:pt>
                <c:pt idx="289">
                  <c:v>25.603000000000002</c:v>
                </c:pt>
                <c:pt idx="290">
                  <c:v>25.504999999999999</c:v>
                </c:pt>
                <c:pt idx="291">
                  <c:v>25.635999999999999</c:v>
                </c:pt>
                <c:pt idx="292">
                  <c:v>25.741</c:v>
                </c:pt>
                <c:pt idx="293">
                  <c:v>25.853000000000002</c:v>
                </c:pt>
                <c:pt idx="294">
                  <c:v>25.928999999999998</c:v>
                </c:pt>
                <c:pt idx="295">
                  <c:v>25.975999999999999</c:v>
                </c:pt>
                <c:pt idx="296">
                  <c:v>26.045000000000002</c:v>
                </c:pt>
                <c:pt idx="297">
                  <c:v>26.125</c:v>
                </c:pt>
                <c:pt idx="298">
                  <c:v>26.259</c:v>
                </c:pt>
                <c:pt idx="299">
                  <c:v>26.428000000000001</c:v>
                </c:pt>
                <c:pt idx="300">
                  <c:v>26.565999999999999</c:v>
                </c:pt>
                <c:pt idx="301">
                  <c:v>26.672000000000001</c:v>
                </c:pt>
                <c:pt idx="302">
                  <c:v>26.786999999999999</c:v>
                </c:pt>
                <c:pt idx="303">
                  <c:v>26.998000000000001</c:v>
                </c:pt>
                <c:pt idx="304">
                  <c:v>27.125</c:v>
                </c:pt>
                <c:pt idx="305">
                  <c:v>27.318999999999999</c:v>
                </c:pt>
                <c:pt idx="306">
                  <c:v>27.486999999999998</c:v>
                </c:pt>
                <c:pt idx="307">
                  <c:v>27.445</c:v>
                </c:pt>
                <c:pt idx="308">
                  <c:v>27.355</c:v>
                </c:pt>
                <c:pt idx="309">
                  <c:v>27.175999999999998</c:v>
                </c:pt>
                <c:pt idx="310">
                  <c:v>26.949000000000002</c:v>
                </c:pt>
                <c:pt idx="311">
                  <c:v>26.986999999999998</c:v>
                </c:pt>
                <c:pt idx="312">
                  <c:v>27.295999999999999</c:v>
                </c:pt>
                <c:pt idx="313">
                  <c:v>27.748000000000001</c:v>
                </c:pt>
                <c:pt idx="314">
                  <c:v>28.17</c:v>
                </c:pt>
                <c:pt idx="315">
                  <c:v>28.614999999999998</c:v>
                </c:pt>
                <c:pt idx="316">
                  <c:v>28.806999999999999</c:v>
                </c:pt>
                <c:pt idx="317">
                  <c:v>28.786999999999999</c:v>
                </c:pt>
                <c:pt idx="318">
                  <c:v>28.696999999999999</c:v>
                </c:pt>
                <c:pt idx="319">
                  <c:v>28.559000000000001</c:v>
                </c:pt>
                <c:pt idx="320">
                  <c:v>28.431000000000001</c:v>
                </c:pt>
                <c:pt idx="321">
                  <c:v>28.370999999999999</c:v>
                </c:pt>
                <c:pt idx="322">
                  <c:v>28.358000000000001</c:v>
                </c:pt>
                <c:pt idx="323">
                  <c:v>28.568000000000001</c:v>
                </c:pt>
                <c:pt idx="324">
                  <c:v>28.954000000000001</c:v>
                </c:pt>
                <c:pt idx="325">
                  <c:v>29.334</c:v>
                </c:pt>
                <c:pt idx="326">
                  <c:v>29.713000000000001</c:v>
                </c:pt>
                <c:pt idx="327">
                  <c:v>29.916</c:v>
                </c:pt>
                <c:pt idx="328">
                  <c:v>30.03</c:v>
                </c:pt>
                <c:pt idx="329">
                  <c:v>29.934000000000001</c:v>
                </c:pt>
                <c:pt idx="330">
                  <c:v>29.754999999999999</c:v>
                </c:pt>
                <c:pt idx="331">
                  <c:v>29.721</c:v>
                </c:pt>
                <c:pt idx="332">
                  <c:v>29.952000000000002</c:v>
                </c:pt>
                <c:pt idx="333">
                  <c:v>30.361999999999998</c:v>
                </c:pt>
                <c:pt idx="334">
                  <c:v>30.71</c:v>
                </c:pt>
                <c:pt idx="335">
                  <c:v>30.809000000000001</c:v>
                </c:pt>
                <c:pt idx="336">
                  <c:v>30.704000000000001</c:v>
                </c:pt>
                <c:pt idx="337">
                  <c:v>30.225999999999999</c:v>
                </c:pt>
                <c:pt idx="338">
                  <c:v>29.806000000000001</c:v>
                </c:pt>
                <c:pt idx="339">
                  <c:v>29.481999999999999</c:v>
                </c:pt>
                <c:pt idx="340">
                  <c:v>29.181999999999999</c:v>
                </c:pt>
                <c:pt idx="341">
                  <c:v>28.927</c:v>
                </c:pt>
                <c:pt idx="342">
                  <c:v>28.591000000000001</c:v>
                </c:pt>
                <c:pt idx="343">
                  <c:v>28.25</c:v>
                </c:pt>
                <c:pt idx="344">
                  <c:v>27.83</c:v>
                </c:pt>
                <c:pt idx="345">
                  <c:v>27.268999999999998</c:v>
                </c:pt>
                <c:pt idx="346">
                  <c:v>26.536000000000001</c:v>
                </c:pt>
                <c:pt idx="347">
                  <c:v>25.033000000000001</c:v>
                </c:pt>
                <c:pt idx="348">
                  <c:v>23.181000000000001</c:v>
                </c:pt>
                <c:pt idx="349">
                  <c:v>21.369</c:v>
                </c:pt>
                <c:pt idx="350">
                  <c:v>19.727</c:v>
                </c:pt>
                <c:pt idx="351">
                  <c:v>18.38</c:v>
                </c:pt>
                <c:pt idx="352">
                  <c:v>17.073</c:v>
                </c:pt>
                <c:pt idx="353">
                  <c:v>15.755000000000001</c:v>
                </c:pt>
                <c:pt idx="354">
                  <c:v>14.026</c:v>
                </c:pt>
                <c:pt idx="355">
                  <c:v>12.414999999999999</c:v>
                </c:pt>
                <c:pt idx="356">
                  <c:v>10.835000000000001</c:v>
                </c:pt>
                <c:pt idx="357">
                  <c:v>9.4559999999999995</c:v>
                </c:pt>
                <c:pt idx="358">
                  <c:v>8.3930000000000007</c:v>
                </c:pt>
                <c:pt idx="359">
                  <c:v>7.4208999999999996</c:v>
                </c:pt>
                <c:pt idx="360">
                  <c:v>6.5656999999999996</c:v>
                </c:pt>
                <c:pt idx="361">
                  <c:v>5.8253000000000004</c:v>
                </c:pt>
                <c:pt idx="362">
                  <c:v>5.0316000000000001</c:v>
                </c:pt>
                <c:pt idx="363">
                  <c:v>4.3319000000000001</c:v>
                </c:pt>
                <c:pt idx="364">
                  <c:v>3.4971999999999999</c:v>
                </c:pt>
                <c:pt idx="365">
                  <c:v>2.5615999999999999</c:v>
                </c:pt>
                <c:pt idx="366">
                  <c:v>1.5101</c:v>
                </c:pt>
                <c:pt idx="367">
                  <c:v>0.57182999999999995</c:v>
                </c:pt>
                <c:pt idx="368">
                  <c:v>-0.14643</c:v>
                </c:pt>
                <c:pt idx="369">
                  <c:v>-0.68818000000000001</c:v>
                </c:pt>
                <c:pt idx="370">
                  <c:v>-1.1287</c:v>
                </c:pt>
                <c:pt idx="371">
                  <c:v>-1.5662</c:v>
                </c:pt>
                <c:pt idx="372">
                  <c:v>-1.9391</c:v>
                </c:pt>
                <c:pt idx="373">
                  <c:v>-2.3290999999999999</c:v>
                </c:pt>
                <c:pt idx="374">
                  <c:v>-2.7551999999999999</c:v>
                </c:pt>
                <c:pt idx="375">
                  <c:v>-2.8304999999999998</c:v>
                </c:pt>
                <c:pt idx="376">
                  <c:v>-2.6985000000000001</c:v>
                </c:pt>
                <c:pt idx="377">
                  <c:v>-2.7254</c:v>
                </c:pt>
                <c:pt idx="378">
                  <c:v>-3.1162000000000001</c:v>
                </c:pt>
                <c:pt idx="379">
                  <c:v>-3.4058000000000002</c:v>
                </c:pt>
                <c:pt idx="380">
                  <c:v>-3.5468999999999999</c:v>
                </c:pt>
                <c:pt idx="381">
                  <c:v>-3.6802000000000001</c:v>
                </c:pt>
                <c:pt idx="382">
                  <c:v>-3.9089999999999998</c:v>
                </c:pt>
                <c:pt idx="383">
                  <c:v>-4.2243000000000004</c:v>
                </c:pt>
                <c:pt idx="384">
                  <c:v>-4.6961000000000004</c:v>
                </c:pt>
                <c:pt idx="385">
                  <c:v>-4.9457000000000004</c:v>
                </c:pt>
                <c:pt idx="386">
                  <c:v>-5.3832000000000004</c:v>
                </c:pt>
                <c:pt idx="387">
                  <c:v>-5.7195999999999998</c:v>
                </c:pt>
                <c:pt idx="388">
                  <c:v>-6.0594999999999999</c:v>
                </c:pt>
                <c:pt idx="389">
                  <c:v>-6.6189999999999998</c:v>
                </c:pt>
                <c:pt idx="390">
                  <c:v>-7.2823000000000002</c:v>
                </c:pt>
                <c:pt idx="391">
                  <c:v>-7.9413999999999998</c:v>
                </c:pt>
                <c:pt idx="392">
                  <c:v>-8.5548999999999999</c:v>
                </c:pt>
                <c:pt idx="393">
                  <c:v>-9.0698000000000008</c:v>
                </c:pt>
                <c:pt idx="394">
                  <c:v>-9.4375999999999998</c:v>
                </c:pt>
                <c:pt idx="395">
                  <c:v>-9.8300999999999998</c:v>
                </c:pt>
                <c:pt idx="396">
                  <c:v>-10.359</c:v>
                </c:pt>
                <c:pt idx="397">
                  <c:v>-10.978</c:v>
                </c:pt>
                <c:pt idx="398">
                  <c:v>-11.75</c:v>
                </c:pt>
                <c:pt idx="399">
                  <c:v>-12.701000000000001</c:v>
                </c:pt>
                <c:pt idx="400">
                  <c:v>-13.617000000000001</c:v>
                </c:pt>
                <c:pt idx="401">
                  <c:v>-14.337</c:v>
                </c:pt>
                <c:pt idx="402">
                  <c:v>-14.882</c:v>
                </c:pt>
                <c:pt idx="403">
                  <c:v>-15.228999999999999</c:v>
                </c:pt>
                <c:pt idx="404">
                  <c:v>-15.586</c:v>
                </c:pt>
                <c:pt idx="405">
                  <c:v>-16.068999999999999</c:v>
                </c:pt>
                <c:pt idx="406">
                  <c:v>-16.882999999999999</c:v>
                </c:pt>
                <c:pt idx="407">
                  <c:v>-18.065999999999999</c:v>
                </c:pt>
                <c:pt idx="408">
                  <c:v>-19.175999999999998</c:v>
                </c:pt>
                <c:pt idx="409">
                  <c:v>-20.114999999999998</c:v>
                </c:pt>
                <c:pt idx="410">
                  <c:v>-21.015999999999998</c:v>
                </c:pt>
                <c:pt idx="411">
                  <c:v>-21.760999999999999</c:v>
                </c:pt>
                <c:pt idx="412">
                  <c:v>-22.398</c:v>
                </c:pt>
                <c:pt idx="413">
                  <c:v>-22.994</c:v>
                </c:pt>
                <c:pt idx="414">
                  <c:v>-23.585999999999999</c:v>
                </c:pt>
                <c:pt idx="415">
                  <c:v>-24.234999999999999</c:v>
                </c:pt>
                <c:pt idx="416">
                  <c:v>-25.12</c:v>
                </c:pt>
                <c:pt idx="417">
                  <c:v>-26.074999999999999</c:v>
                </c:pt>
                <c:pt idx="418">
                  <c:v>-26.986000000000001</c:v>
                </c:pt>
                <c:pt idx="419">
                  <c:v>-27.69</c:v>
                </c:pt>
                <c:pt idx="420">
                  <c:v>-28.42</c:v>
                </c:pt>
                <c:pt idx="421">
                  <c:v>-29.297000000000001</c:v>
                </c:pt>
                <c:pt idx="422">
                  <c:v>-30.193000000000001</c:v>
                </c:pt>
                <c:pt idx="423">
                  <c:v>-31.181999999999999</c:v>
                </c:pt>
                <c:pt idx="424">
                  <c:v>-32.000999999999998</c:v>
                </c:pt>
                <c:pt idx="425">
                  <c:v>-32.603999999999999</c:v>
                </c:pt>
                <c:pt idx="426">
                  <c:v>-33.155999999999999</c:v>
                </c:pt>
                <c:pt idx="427">
                  <c:v>-33.604999999999997</c:v>
                </c:pt>
                <c:pt idx="428">
                  <c:v>-34.335999999999999</c:v>
                </c:pt>
                <c:pt idx="429">
                  <c:v>-35.206000000000003</c:v>
                </c:pt>
                <c:pt idx="430">
                  <c:v>-35.863999999999997</c:v>
                </c:pt>
                <c:pt idx="431">
                  <c:v>-36.396000000000001</c:v>
                </c:pt>
                <c:pt idx="432">
                  <c:v>-36.798999999999999</c:v>
                </c:pt>
                <c:pt idx="433">
                  <c:v>-36.978999999999999</c:v>
                </c:pt>
                <c:pt idx="434">
                  <c:v>-37.643000000000001</c:v>
                </c:pt>
                <c:pt idx="435">
                  <c:v>-38.356999999999999</c:v>
                </c:pt>
                <c:pt idx="436">
                  <c:v>-38.996000000000002</c:v>
                </c:pt>
                <c:pt idx="437">
                  <c:v>-39.634999999999998</c:v>
                </c:pt>
                <c:pt idx="438">
                  <c:v>-40.116</c:v>
                </c:pt>
                <c:pt idx="439">
                  <c:v>-40.619999999999997</c:v>
                </c:pt>
                <c:pt idx="440">
                  <c:v>-41.142000000000003</c:v>
                </c:pt>
                <c:pt idx="441">
                  <c:v>-41.649000000000001</c:v>
                </c:pt>
                <c:pt idx="442">
                  <c:v>-42.225999999999999</c:v>
                </c:pt>
                <c:pt idx="443">
                  <c:v>-42.753999999999998</c:v>
                </c:pt>
                <c:pt idx="444">
                  <c:v>-43.048000000000002</c:v>
                </c:pt>
                <c:pt idx="445">
                  <c:v>-43.168999999999997</c:v>
                </c:pt>
                <c:pt idx="446">
                  <c:v>-43.033999999999999</c:v>
                </c:pt>
                <c:pt idx="447">
                  <c:v>-43.015000000000001</c:v>
                </c:pt>
                <c:pt idx="448">
                  <c:v>-43.183999999999997</c:v>
                </c:pt>
                <c:pt idx="449">
                  <c:v>-43.582000000000001</c:v>
                </c:pt>
                <c:pt idx="450">
                  <c:v>-44.110999999999997</c:v>
                </c:pt>
                <c:pt idx="451">
                  <c:v>-44.581000000000003</c:v>
                </c:pt>
                <c:pt idx="452">
                  <c:v>-45.140999999999998</c:v>
                </c:pt>
                <c:pt idx="453">
                  <c:v>-45.545999999999999</c:v>
                </c:pt>
                <c:pt idx="454">
                  <c:v>-45.841000000000001</c:v>
                </c:pt>
                <c:pt idx="455">
                  <c:v>-45.997</c:v>
                </c:pt>
                <c:pt idx="456">
                  <c:v>-46.073999999999998</c:v>
                </c:pt>
                <c:pt idx="457">
                  <c:v>-46.122999999999998</c:v>
                </c:pt>
                <c:pt idx="458">
                  <c:v>-45.966999999999999</c:v>
                </c:pt>
                <c:pt idx="459">
                  <c:v>-45.908000000000001</c:v>
                </c:pt>
                <c:pt idx="460">
                  <c:v>-46.015000000000001</c:v>
                </c:pt>
                <c:pt idx="461">
                  <c:v>-46.271000000000001</c:v>
                </c:pt>
                <c:pt idx="462">
                  <c:v>-46.776000000000003</c:v>
                </c:pt>
                <c:pt idx="463">
                  <c:v>-47.274000000000001</c:v>
                </c:pt>
                <c:pt idx="464">
                  <c:v>-47.716000000000001</c:v>
                </c:pt>
                <c:pt idx="465">
                  <c:v>-48.15</c:v>
                </c:pt>
                <c:pt idx="466">
                  <c:v>-48.515999999999998</c:v>
                </c:pt>
                <c:pt idx="467">
                  <c:v>-48.935000000000002</c:v>
                </c:pt>
                <c:pt idx="468">
                  <c:v>-49.262999999999998</c:v>
                </c:pt>
                <c:pt idx="469">
                  <c:v>-49.356000000000002</c:v>
                </c:pt>
                <c:pt idx="470">
                  <c:v>-49.451999999999998</c:v>
                </c:pt>
                <c:pt idx="471">
                  <c:v>-49.442999999999998</c:v>
                </c:pt>
                <c:pt idx="472">
                  <c:v>-49.314999999999998</c:v>
                </c:pt>
                <c:pt idx="473">
                  <c:v>-49.402999999999999</c:v>
                </c:pt>
                <c:pt idx="474">
                  <c:v>-49.66</c:v>
                </c:pt>
                <c:pt idx="475">
                  <c:v>-49.796999999999997</c:v>
                </c:pt>
                <c:pt idx="476">
                  <c:v>-49.698999999999998</c:v>
                </c:pt>
                <c:pt idx="477">
                  <c:v>-49.764000000000003</c:v>
                </c:pt>
                <c:pt idx="478">
                  <c:v>-49.734999999999999</c:v>
                </c:pt>
                <c:pt idx="479">
                  <c:v>-49.746000000000002</c:v>
                </c:pt>
                <c:pt idx="480">
                  <c:v>-49.718000000000004</c:v>
                </c:pt>
                <c:pt idx="481">
                  <c:v>-49.441000000000003</c:v>
                </c:pt>
                <c:pt idx="482">
                  <c:v>-49.265000000000001</c:v>
                </c:pt>
                <c:pt idx="483">
                  <c:v>-49.008000000000003</c:v>
                </c:pt>
                <c:pt idx="484">
                  <c:v>-48.597999999999999</c:v>
                </c:pt>
                <c:pt idx="485">
                  <c:v>-48.143000000000001</c:v>
                </c:pt>
                <c:pt idx="486">
                  <c:v>-47.613</c:v>
                </c:pt>
                <c:pt idx="487">
                  <c:v>-46.850999999999999</c:v>
                </c:pt>
                <c:pt idx="488">
                  <c:v>-45.652000000000001</c:v>
                </c:pt>
                <c:pt idx="489">
                  <c:v>-44.145000000000003</c:v>
                </c:pt>
                <c:pt idx="490">
                  <c:v>-42.146999999999998</c:v>
                </c:pt>
                <c:pt idx="491">
                  <c:v>-40.012</c:v>
                </c:pt>
                <c:pt idx="492">
                  <c:v>-37.847999999999999</c:v>
                </c:pt>
                <c:pt idx="493">
                  <c:v>-35.283999999999999</c:v>
                </c:pt>
                <c:pt idx="494">
                  <c:v>-32.625</c:v>
                </c:pt>
                <c:pt idx="495">
                  <c:v>-30.265000000000001</c:v>
                </c:pt>
                <c:pt idx="496">
                  <c:v>-28.48</c:v>
                </c:pt>
                <c:pt idx="497">
                  <c:v>-26.702999999999999</c:v>
                </c:pt>
                <c:pt idx="498">
                  <c:v>-24.968</c:v>
                </c:pt>
                <c:pt idx="499">
                  <c:v>-22.957999999999998</c:v>
                </c:pt>
                <c:pt idx="500">
                  <c:v>-20.611999999999998</c:v>
                </c:pt>
                <c:pt idx="501">
                  <c:v>-18.053999999999998</c:v>
                </c:pt>
                <c:pt idx="502">
                  <c:v>-15.438000000000001</c:v>
                </c:pt>
                <c:pt idx="503">
                  <c:v>-13.292</c:v>
                </c:pt>
                <c:pt idx="504">
                  <c:v>-11.339</c:v>
                </c:pt>
                <c:pt idx="505">
                  <c:v>-9.7111999999999998</c:v>
                </c:pt>
                <c:pt idx="506">
                  <c:v>-8.3066999999999993</c:v>
                </c:pt>
                <c:pt idx="507">
                  <c:v>-7.0381999999999998</c:v>
                </c:pt>
                <c:pt idx="508">
                  <c:v>-5.7899000000000003</c:v>
                </c:pt>
                <c:pt idx="509">
                  <c:v>-4.7853000000000003</c:v>
                </c:pt>
                <c:pt idx="510">
                  <c:v>-3.9927999999999999</c:v>
                </c:pt>
                <c:pt idx="511">
                  <c:v>-3.4228000000000001</c:v>
                </c:pt>
                <c:pt idx="512">
                  <c:v>-3.0470999999999999</c:v>
                </c:pt>
                <c:pt idx="513">
                  <c:v>-2.7543000000000002</c:v>
                </c:pt>
                <c:pt idx="514">
                  <c:v>-2.4992999999999999</c:v>
                </c:pt>
                <c:pt idx="515">
                  <c:v>-2.2863000000000002</c:v>
                </c:pt>
                <c:pt idx="516">
                  <c:v>-2.1812</c:v>
                </c:pt>
                <c:pt idx="517">
                  <c:v>-2.2259000000000002</c:v>
                </c:pt>
                <c:pt idx="518">
                  <c:v>-2.2528999999999999</c:v>
                </c:pt>
                <c:pt idx="519">
                  <c:v>-2.3214999999999999</c:v>
                </c:pt>
                <c:pt idx="520">
                  <c:v>-2.3416000000000001</c:v>
                </c:pt>
                <c:pt idx="521">
                  <c:v>-2.2526999999999999</c:v>
                </c:pt>
                <c:pt idx="522">
                  <c:v>-2.0680000000000001</c:v>
                </c:pt>
                <c:pt idx="523">
                  <c:v>-1.6814</c:v>
                </c:pt>
                <c:pt idx="524">
                  <c:v>-1.2689999999999999</c:v>
                </c:pt>
                <c:pt idx="525">
                  <c:v>-0.93091000000000002</c:v>
                </c:pt>
                <c:pt idx="526">
                  <c:v>-0.61429</c:v>
                </c:pt>
                <c:pt idx="527">
                  <c:v>-0.28566999999999998</c:v>
                </c:pt>
                <c:pt idx="528">
                  <c:v>7.2817999999999994E-2</c:v>
                </c:pt>
                <c:pt idx="529">
                  <c:v>0.46850999999999998</c:v>
                </c:pt>
                <c:pt idx="530">
                  <c:v>0.92739000000000005</c:v>
                </c:pt>
                <c:pt idx="531">
                  <c:v>1.5689</c:v>
                </c:pt>
                <c:pt idx="532">
                  <c:v>2.3031000000000001</c:v>
                </c:pt>
                <c:pt idx="533">
                  <c:v>3.0764</c:v>
                </c:pt>
                <c:pt idx="534">
                  <c:v>4.2404000000000002</c:v>
                </c:pt>
                <c:pt idx="535">
                  <c:v>5.5563000000000002</c:v>
                </c:pt>
                <c:pt idx="536">
                  <c:v>6.8983999999999996</c:v>
                </c:pt>
                <c:pt idx="537">
                  <c:v>8.2837999999999994</c:v>
                </c:pt>
                <c:pt idx="538">
                  <c:v>9.4581</c:v>
                </c:pt>
                <c:pt idx="539">
                  <c:v>10.243</c:v>
                </c:pt>
                <c:pt idx="540">
                  <c:v>10.949</c:v>
                </c:pt>
                <c:pt idx="541">
                  <c:v>11.164999999999999</c:v>
                </c:pt>
                <c:pt idx="542">
                  <c:v>11.202999999999999</c:v>
                </c:pt>
                <c:pt idx="543">
                  <c:v>11.465999999999999</c:v>
                </c:pt>
                <c:pt idx="544">
                  <c:v>11.865</c:v>
                </c:pt>
                <c:pt idx="545">
                  <c:v>12.343</c:v>
                </c:pt>
                <c:pt idx="546">
                  <c:v>12.795999999999999</c:v>
                </c:pt>
                <c:pt idx="547">
                  <c:v>13.176</c:v>
                </c:pt>
                <c:pt idx="548">
                  <c:v>13.632</c:v>
                </c:pt>
                <c:pt idx="549">
                  <c:v>14.05</c:v>
                </c:pt>
                <c:pt idx="550">
                  <c:v>14.532999999999999</c:v>
                </c:pt>
                <c:pt idx="551">
                  <c:v>15.013999999999999</c:v>
                </c:pt>
                <c:pt idx="552">
                  <c:v>15.218</c:v>
                </c:pt>
                <c:pt idx="553">
                  <c:v>15.334</c:v>
                </c:pt>
                <c:pt idx="554">
                  <c:v>15.581</c:v>
                </c:pt>
                <c:pt idx="555">
                  <c:v>15.757</c:v>
                </c:pt>
                <c:pt idx="556">
                  <c:v>16.244</c:v>
                </c:pt>
                <c:pt idx="557">
                  <c:v>16.986000000000001</c:v>
                </c:pt>
                <c:pt idx="558">
                  <c:v>17.872</c:v>
                </c:pt>
                <c:pt idx="559">
                  <c:v>18.552</c:v>
                </c:pt>
                <c:pt idx="560">
                  <c:v>18.998000000000001</c:v>
                </c:pt>
                <c:pt idx="561">
                  <c:v>19.308</c:v>
                </c:pt>
                <c:pt idx="562">
                  <c:v>19.385999999999999</c:v>
                </c:pt>
                <c:pt idx="563">
                  <c:v>19.518999999999998</c:v>
                </c:pt>
                <c:pt idx="564">
                  <c:v>19.681999999999999</c:v>
                </c:pt>
                <c:pt idx="565">
                  <c:v>19.936</c:v>
                </c:pt>
                <c:pt idx="566">
                  <c:v>20.465</c:v>
                </c:pt>
                <c:pt idx="567">
                  <c:v>21.375</c:v>
                </c:pt>
                <c:pt idx="568">
                  <c:v>22.263999999999999</c:v>
                </c:pt>
                <c:pt idx="569">
                  <c:v>22.962</c:v>
                </c:pt>
                <c:pt idx="570">
                  <c:v>23.213999999999999</c:v>
                </c:pt>
                <c:pt idx="571">
                  <c:v>23.305</c:v>
                </c:pt>
                <c:pt idx="572">
                  <c:v>23.422000000000001</c:v>
                </c:pt>
                <c:pt idx="573">
                  <c:v>23.561</c:v>
                </c:pt>
                <c:pt idx="574">
                  <c:v>23.678999999999998</c:v>
                </c:pt>
                <c:pt idx="575">
                  <c:v>23.821999999999999</c:v>
                </c:pt>
                <c:pt idx="576">
                  <c:v>23.951000000000001</c:v>
                </c:pt>
                <c:pt idx="577">
                  <c:v>24.093</c:v>
                </c:pt>
                <c:pt idx="578">
                  <c:v>24.306999999999999</c:v>
                </c:pt>
                <c:pt idx="579">
                  <c:v>24.535</c:v>
                </c:pt>
                <c:pt idx="580">
                  <c:v>24.995000000000001</c:v>
                </c:pt>
                <c:pt idx="581">
                  <c:v>25.457999999999998</c:v>
                </c:pt>
                <c:pt idx="582">
                  <c:v>25.8</c:v>
                </c:pt>
                <c:pt idx="583">
                  <c:v>26.15</c:v>
                </c:pt>
                <c:pt idx="584">
                  <c:v>26.483000000000001</c:v>
                </c:pt>
                <c:pt idx="585">
                  <c:v>26.66</c:v>
                </c:pt>
                <c:pt idx="586">
                  <c:v>26.98</c:v>
                </c:pt>
                <c:pt idx="587">
                  <c:v>27.405000000000001</c:v>
                </c:pt>
                <c:pt idx="588">
                  <c:v>27.925000000000001</c:v>
                </c:pt>
                <c:pt idx="589">
                  <c:v>28.423999999999999</c:v>
                </c:pt>
                <c:pt idx="590">
                  <c:v>28.75</c:v>
                </c:pt>
                <c:pt idx="591">
                  <c:v>29.102</c:v>
                </c:pt>
                <c:pt idx="592">
                  <c:v>29.344000000000001</c:v>
                </c:pt>
                <c:pt idx="593">
                  <c:v>29.5</c:v>
                </c:pt>
                <c:pt idx="594">
                  <c:v>29.751999999999999</c:v>
                </c:pt>
                <c:pt idx="595">
                  <c:v>29.969000000000001</c:v>
                </c:pt>
                <c:pt idx="596">
                  <c:v>30.097999999999999</c:v>
                </c:pt>
                <c:pt idx="597">
                  <c:v>30.26</c:v>
                </c:pt>
                <c:pt idx="598">
                  <c:v>30.34</c:v>
                </c:pt>
                <c:pt idx="599">
                  <c:v>30.335999999999999</c:v>
                </c:pt>
                <c:pt idx="600">
                  <c:v>30.295000000000002</c:v>
                </c:pt>
                <c:pt idx="601">
                  <c:v>30.542999999999999</c:v>
                </c:pt>
                <c:pt idx="602">
                  <c:v>31.084</c:v>
                </c:pt>
                <c:pt idx="603">
                  <c:v>31.635999999999999</c:v>
                </c:pt>
                <c:pt idx="604">
                  <c:v>31.835999999999999</c:v>
                </c:pt>
                <c:pt idx="605">
                  <c:v>31.713999999999999</c:v>
                </c:pt>
                <c:pt idx="606">
                  <c:v>31.594000000000001</c:v>
                </c:pt>
                <c:pt idx="607">
                  <c:v>31.484000000000002</c:v>
                </c:pt>
                <c:pt idx="608">
                  <c:v>31.55</c:v>
                </c:pt>
                <c:pt idx="609">
                  <c:v>31.827000000000002</c:v>
                </c:pt>
                <c:pt idx="610">
                  <c:v>32.179000000000002</c:v>
                </c:pt>
                <c:pt idx="611">
                  <c:v>32.475000000000001</c:v>
                </c:pt>
                <c:pt idx="612">
                  <c:v>32.676000000000002</c:v>
                </c:pt>
                <c:pt idx="613">
                  <c:v>32.718000000000004</c:v>
                </c:pt>
                <c:pt idx="614">
                  <c:v>32.585000000000001</c:v>
                </c:pt>
                <c:pt idx="615">
                  <c:v>32.43</c:v>
                </c:pt>
                <c:pt idx="616">
                  <c:v>32.381</c:v>
                </c:pt>
                <c:pt idx="617">
                  <c:v>32.308999999999997</c:v>
                </c:pt>
                <c:pt idx="618">
                  <c:v>32.442</c:v>
                </c:pt>
                <c:pt idx="619">
                  <c:v>32.662999999999997</c:v>
                </c:pt>
                <c:pt idx="620">
                  <c:v>32.853999999999999</c:v>
                </c:pt>
                <c:pt idx="621">
                  <c:v>33.249000000000002</c:v>
                </c:pt>
                <c:pt idx="622">
                  <c:v>33.551000000000002</c:v>
                </c:pt>
                <c:pt idx="623">
                  <c:v>33.637999999999998</c:v>
                </c:pt>
                <c:pt idx="624">
                  <c:v>33.555</c:v>
                </c:pt>
                <c:pt idx="625">
                  <c:v>33.668999999999997</c:v>
                </c:pt>
                <c:pt idx="626">
                  <c:v>33.715000000000003</c:v>
                </c:pt>
                <c:pt idx="627">
                  <c:v>34.031999999999996</c:v>
                </c:pt>
                <c:pt idx="628">
                  <c:v>34.256999999999998</c:v>
                </c:pt>
                <c:pt idx="629">
                  <c:v>34.241</c:v>
                </c:pt>
                <c:pt idx="630">
                  <c:v>34.174999999999997</c:v>
                </c:pt>
                <c:pt idx="631">
                  <c:v>33.938000000000002</c:v>
                </c:pt>
                <c:pt idx="632">
                  <c:v>33.744</c:v>
                </c:pt>
                <c:pt idx="633">
                  <c:v>34.072000000000003</c:v>
                </c:pt>
                <c:pt idx="634">
                  <c:v>34.363</c:v>
                </c:pt>
                <c:pt idx="635">
                  <c:v>34.652000000000001</c:v>
                </c:pt>
                <c:pt idx="636">
                  <c:v>34.819000000000003</c:v>
                </c:pt>
                <c:pt idx="637">
                  <c:v>34.857999999999997</c:v>
                </c:pt>
                <c:pt idx="638">
                  <c:v>34.658999999999999</c:v>
                </c:pt>
                <c:pt idx="639">
                  <c:v>34.466999999999999</c:v>
                </c:pt>
                <c:pt idx="640">
                  <c:v>34.56</c:v>
                </c:pt>
                <c:pt idx="641">
                  <c:v>34.890999999999998</c:v>
                </c:pt>
                <c:pt idx="642">
                  <c:v>35.265999999999998</c:v>
                </c:pt>
                <c:pt idx="643">
                  <c:v>35.557000000000002</c:v>
                </c:pt>
                <c:pt idx="644">
                  <c:v>35.75</c:v>
                </c:pt>
                <c:pt idx="645">
                  <c:v>35.744999999999997</c:v>
                </c:pt>
                <c:pt idx="646">
                  <c:v>35.773000000000003</c:v>
                </c:pt>
                <c:pt idx="647">
                  <c:v>35.838999999999999</c:v>
                </c:pt>
                <c:pt idx="648">
                  <c:v>36.079000000000001</c:v>
                </c:pt>
                <c:pt idx="649">
                  <c:v>36.228999999999999</c:v>
                </c:pt>
                <c:pt idx="650">
                  <c:v>36.247999999999998</c:v>
                </c:pt>
                <c:pt idx="651">
                  <c:v>36.488999999999997</c:v>
                </c:pt>
                <c:pt idx="652">
                  <c:v>36.716000000000001</c:v>
                </c:pt>
                <c:pt idx="653">
                  <c:v>36.682000000000002</c:v>
                </c:pt>
                <c:pt idx="654">
                  <c:v>36.808</c:v>
                </c:pt>
                <c:pt idx="655">
                  <c:v>36.956000000000003</c:v>
                </c:pt>
                <c:pt idx="656">
                  <c:v>37.034999999999997</c:v>
                </c:pt>
                <c:pt idx="657">
                  <c:v>36.981000000000002</c:v>
                </c:pt>
                <c:pt idx="658">
                  <c:v>37.024999999999999</c:v>
                </c:pt>
                <c:pt idx="659">
                  <c:v>37.198999999999998</c:v>
                </c:pt>
                <c:pt idx="660">
                  <c:v>37.463000000000001</c:v>
                </c:pt>
                <c:pt idx="661">
                  <c:v>37.965000000000003</c:v>
                </c:pt>
                <c:pt idx="662">
                  <c:v>38.386000000000003</c:v>
                </c:pt>
                <c:pt idx="663">
                  <c:v>38.561</c:v>
                </c:pt>
                <c:pt idx="664">
                  <c:v>38.488999999999997</c:v>
                </c:pt>
                <c:pt idx="665">
                  <c:v>38.164000000000001</c:v>
                </c:pt>
                <c:pt idx="666">
                  <c:v>37.915999999999997</c:v>
                </c:pt>
                <c:pt idx="667">
                  <c:v>37.734999999999999</c:v>
                </c:pt>
                <c:pt idx="668">
                  <c:v>37.640999999999998</c:v>
                </c:pt>
                <c:pt idx="669">
                  <c:v>37.896999999999998</c:v>
                </c:pt>
                <c:pt idx="670">
                  <c:v>38.398000000000003</c:v>
                </c:pt>
                <c:pt idx="671">
                  <c:v>38.828000000000003</c:v>
                </c:pt>
                <c:pt idx="672">
                  <c:v>39.133000000000003</c:v>
                </c:pt>
                <c:pt idx="673">
                  <c:v>39.284999999999997</c:v>
                </c:pt>
                <c:pt idx="674">
                  <c:v>39.005000000000003</c:v>
                </c:pt>
                <c:pt idx="675">
                  <c:v>38.781999999999996</c:v>
                </c:pt>
                <c:pt idx="676">
                  <c:v>38.863</c:v>
                </c:pt>
                <c:pt idx="677">
                  <c:v>38.936</c:v>
                </c:pt>
                <c:pt idx="678">
                  <c:v>39.018999999999998</c:v>
                </c:pt>
                <c:pt idx="679">
                  <c:v>39.191000000000003</c:v>
                </c:pt>
                <c:pt idx="680">
                  <c:v>39.100999999999999</c:v>
                </c:pt>
                <c:pt idx="681">
                  <c:v>38.972000000000001</c:v>
                </c:pt>
                <c:pt idx="682">
                  <c:v>39.084000000000003</c:v>
                </c:pt>
                <c:pt idx="683">
                  <c:v>39.432000000000002</c:v>
                </c:pt>
                <c:pt idx="684">
                  <c:v>40.006999999999998</c:v>
                </c:pt>
                <c:pt idx="685">
                  <c:v>40.427999999999997</c:v>
                </c:pt>
                <c:pt idx="686">
                  <c:v>40.456000000000003</c:v>
                </c:pt>
                <c:pt idx="687">
                  <c:v>40.587000000000003</c:v>
                </c:pt>
                <c:pt idx="688">
                  <c:v>40.558999999999997</c:v>
                </c:pt>
                <c:pt idx="689">
                  <c:v>40.363999999999997</c:v>
                </c:pt>
                <c:pt idx="690">
                  <c:v>39.936999999999998</c:v>
                </c:pt>
                <c:pt idx="691">
                  <c:v>39.563000000000002</c:v>
                </c:pt>
                <c:pt idx="692">
                  <c:v>39.380000000000003</c:v>
                </c:pt>
                <c:pt idx="693">
                  <c:v>39.536000000000001</c:v>
                </c:pt>
                <c:pt idx="694">
                  <c:v>39.639000000000003</c:v>
                </c:pt>
                <c:pt idx="695">
                  <c:v>39.948999999999998</c:v>
                </c:pt>
                <c:pt idx="696">
                  <c:v>40.171999999999997</c:v>
                </c:pt>
                <c:pt idx="697">
                  <c:v>40.100999999999999</c:v>
                </c:pt>
                <c:pt idx="698">
                  <c:v>39.67</c:v>
                </c:pt>
                <c:pt idx="699">
                  <c:v>38.843000000000004</c:v>
                </c:pt>
                <c:pt idx="700">
                  <c:v>37.567999999999998</c:v>
                </c:pt>
                <c:pt idx="701">
                  <c:v>36.448999999999998</c:v>
                </c:pt>
                <c:pt idx="702">
                  <c:v>35.307000000000002</c:v>
                </c:pt>
                <c:pt idx="703">
                  <c:v>34.07</c:v>
                </c:pt>
                <c:pt idx="704">
                  <c:v>32.713999999999999</c:v>
                </c:pt>
                <c:pt idx="705">
                  <c:v>30.966999999999999</c:v>
                </c:pt>
                <c:pt idx="706">
                  <c:v>28.9</c:v>
                </c:pt>
                <c:pt idx="707">
                  <c:v>26.936</c:v>
                </c:pt>
                <c:pt idx="708">
                  <c:v>24.86</c:v>
                </c:pt>
                <c:pt idx="709">
                  <c:v>22.326000000000001</c:v>
                </c:pt>
                <c:pt idx="710">
                  <c:v>20.100000000000001</c:v>
                </c:pt>
                <c:pt idx="711">
                  <c:v>18.195</c:v>
                </c:pt>
                <c:pt idx="712">
                  <c:v>16.469000000000001</c:v>
                </c:pt>
                <c:pt idx="713">
                  <c:v>15.02</c:v>
                </c:pt>
                <c:pt idx="714">
                  <c:v>13.731999999999999</c:v>
                </c:pt>
                <c:pt idx="715">
                  <c:v>12.44</c:v>
                </c:pt>
                <c:pt idx="716">
                  <c:v>11.141999999999999</c:v>
                </c:pt>
                <c:pt idx="717">
                  <c:v>9.8384</c:v>
                </c:pt>
                <c:pt idx="718">
                  <c:v>8.6812000000000005</c:v>
                </c:pt>
                <c:pt idx="719">
                  <c:v>7.6205999999999996</c:v>
                </c:pt>
                <c:pt idx="720">
                  <c:v>6.8213999999999997</c:v>
                </c:pt>
                <c:pt idx="721">
                  <c:v>6.2736999999999998</c:v>
                </c:pt>
                <c:pt idx="722">
                  <c:v>5.8281999999999998</c:v>
                </c:pt>
                <c:pt idx="723">
                  <c:v>5.4459</c:v>
                </c:pt>
                <c:pt idx="724">
                  <c:v>4.8239999999999998</c:v>
                </c:pt>
                <c:pt idx="725">
                  <c:v>4.0381999999999998</c:v>
                </c:pt>
                <c:pt idx="726">
                  <c:v>3.1154999999999999</c:v>
                </c:pt>
                <c:pt idx="727">
                  <c:v>2.1423999999999999</c:v>
                </c:pt>
                <c:pt idx="728">
                  <c:v>1.4292</c:v>
                </c:pt>
                <c:pt idx="729">
                  <c:v>0.84253</c:v>
                </c:pt>
                <c:pt idx="730">
                  <c:v>0.34817999999999999</c:v>
                </c:pt>
                <c:pt idx="731">
                  <c:v>-3.895E-3</c:v>
                </c:pt>
                <c:pt idx="732">
                  <c:v>-0.30187999999999998</c:v>
                </c:pt>
                <c:pt idx="733">
                  <c:v>-0.50697999999999999</c:v>
                </c:pt>
                <c:pt idx="734">
                  <c:v>-0.70552000000000004</c:v>
                </c:pt>
                <c:pt idx="735">
                  <c:v>-0.94584999999999997</c:v>
                </c:pt>
                <c:pt idx="736">
                  <c:v>-1.0919000000000001</c:v>
                </c:pt>
                <c:pt idx="737">
                  <c:v>-1.2914000000000001</c:v>
                </c:pt>
                <c:pt idx="738">
                  <c:v>-1.4917</c:v>
                </c:pt>
                <c:pt idx="739">
                  <c:v>-1.6016999999999999</c:v>
                </c:pt>
                <c:pt idx="740">
                  <c:v>-1.6822999999999999</c:v>
                </c:pt>
                <c:pt idx="741">
                  <c:v>-1.6337999999999999</c:v>
                </c:pt>
                <c:pt idx="742">
                  <c:v>-1.5331999999999999</c:v>
                </c:pt>
                <c:pt idx="743">
                  <c:v>-1.7464</c:v>
                </c:pt>
                <c:pt idx="744">
                  <c:v>-2.1349</c:v>
                </c:pt>
                <c:pt idx="745">
                  <c:v>-2.6189</c:v>
                </c:pt>
                <c:pt idx="746">
                  <c:v>-3.1518999999999999</c:v>
                </c:pt>
                <c:pt idx="747">
                  <c:v>-3.8016000000000001</c:v>
                </c:pt>
                <c:pt idx="748">
                  <c:v>-4.3909000000000002</c:v>
                </c:pt>
                <c:pt idx="749">
                  <c:v>-4.8312999999999997</c:v>
                </c:pt>
                <c:pt idx="750">
                  <c:v>-5.0685000000000002</c:v>
                </c:pt>
                <c:pt idx="751">
                  <c:v>-5.1947999999999999</c:v>
                </c:pt>
                <c:pt idx="752">
                  <c:v>-5.3879999999999999</c:v>
                </c:pt>
                <c:pt idx="753">
                  <c:v>-5.5324999999999998</c:v>
                </c:pt>
                <c:pt idx="754">
                  <c:v>-5.9688999999999997</c:v>
                </c:pt>
                <c:pt idx="755">
                  <c:v>-6.6924000000000001</c:v>
                </c:pt>
                <c:pt idx="756">
                  <c:v>-7.4797000000000002</c:v>
                </c:pt>
                <c:pt idx="757">
                  <c:v>-8.3740000000000006</c:v>
                </c:pt>
                <c:pt idx="758">
                  <c:v>-9.3718000000000004</c:v>
                </c:pt>
                <c:pt idx="759">
                  <c:v>-10.497999999999999</c:v>
                </c:pt>
                <c:pt idx="760">
                  <c:v>-11.638999999999999</c:v>
                </c:pt>
                <c:pt idx="761">
                  <c:v>-12.849</c:v>
                </c:pt>
                <c:pt idx="762">
                  <c:v>-14.048999999999999</c:v>
                </c:pt>
                <c:pt idx="763">
                  <c:v>-15.26</c:v>
                </c:pt>
                <c:pt idx="764">
                  <c:v>-16.393000000000001</c:v>
                </c:pt>
                <c:pt idx="765">
                  <c:v>-17.457000000000001</c:v>
                </c:pt>
                <c:pt idx="766">
                  <c:v>-18.405000000000001</c:v>
                </c:pt>
                <c:pt idx="767">
                  <c:v>-19.238</c:v>
                </c:pt>
                <c:pt idx="768">
                  <c:v>-20.202000000000002</c:v>
                </c:pt>
                <c:pt idx="769">
                  <c:v>-21.638999999999999</c:v>
                </c:pt>
                <c:pt idx="770">
                  <c:v>-23.302</c:v>
                </c:pt>
                <c:pt idx="771">
                  <c:v>-24.739000000000001</c:v>
                </c:pt>
                <c:pt idx="772">
                  <c:v>-26.209</c:v>
                </c:pt>
                <c:pt idx="773">
                  <c:v>-27.530999999999999</c:v>
                </c:pt>
                <c:pt idx="774">
                  <c:v>-29.006</c:v>
                </c:pt>
                <c:pt idx="775">
                  <c:v>-30.768999999999998</c:v>
                </c:pt>
                <c:pt idx="776">
                  <c:v>-32.426000000000002</c:v>
                </c:pt>
                <c:pt idx="777">
                  <c:v>-33.758000000000003</c:v>
                </c:pt>
                <c:pt idx="778">
                  <c:v>-34.557000000000002</c:v>
                </c:pt>
                <c:pt idx="779">
                  <c:v>-35.325000000000003</c:v>
                </c:pt>
                <c:pt idx="780">
                  <c:v>-36.14</c:v>
                </c:pt>
                <c:pt idx="781">
                  <c:v>-37.284999999999997</c:v>
                </c:pt>
                <c:pt idx="782">
                  <c:v>-38.768000000000001</c:v>
                </c:pt>
                <c:pt idx="783">
                  <c:v>-40.238999999999997</c:v>
                </c:pt>
                <c:pt idx="784">
                  <c:v>-41.493000000000002</c:v>
                </c:pt>
                <c:pt idx="785">
                  <c:v>-42.728999999999999</c:v>
                </c:pt>
                <c:pt idx="786">
                  <c:v>-43.848999999999997</c:v>
                </c:pt>
                <c:pt idx="787">
                  <c:v>-44.344999999999999</c:v>
                </c:pt>
                <c:pt idx="788">
                  <c:v>-45.01</c:v>
                </c:pt>
                <c:pt idx="789">
                  <c:v>-45.768000000000001</c:v>
                </c:pt>
                <c:pt idx="790">
                  <c:v>-46.362000000000002</c:v>
                </c:pt>
                <c:pt idx="791">
                  <c:v>-46.862000000000002</c:v>
                </c:pt>
                <c:pt idx="792">
                  <c:v>-47.427</c:v>
                </c:pt>
                <c:pt idx="793">
                  <c:v>-48.139000000000003</c:v>
                </c:pt>
                <c:pt idx="794">
                  <c:v>-49.432000000000002</c:v>
                </c:pt>
                <c:pt idx="795">
                  <c:v>-50.923000000000002</c:v>
                </c:pt>
                <c:pt idx="796">
                  <c:v>-51.944000000000003</c:v>
                </c:pt>
                <c:pt idx="797">
                  <c:v>-52.435000000000002</c:v>
                </c:pt>
                <c:pt idx="798">
                  <c:v>-52.494</c:v>
                </c:pt>
                <c:pt idx="799">
                  <c:v>-52.390999999999998</c:v>
                </c:pt>
                <c:pt idx="800">
                  <c:v>-52.847000000000001</c:v>
                </c:pt>
                <c:pt idx="801">
                  <c:v>-52.607999999999997</c:v>
                </c:pt>
                <c:pt idx="802">
                  <c:v>-52.545999999999999</c:v>
                </c:pt>
                <c:pt idx="803">
                  <c:v>-53.743000000000002</c:v>
                </c:pt>
                <c:pt idx="804">
                  <c:v>-54.542000000000002</c:v>
                </c:pt>
                <c:pt idx="805">
                  <c:v>-54.741999999999997</c:v>
                </c:pt>
                <c:pt idx="806">
                  <c:v>-55.031999999999996</c:v>
                </c:pt>
                <c:pt idx="807">
                  <c:v>-56.018000000000001</c:v>
                </c:pt>
                <c:pt idx="808">
                  <c:v>-57.323999999999998</c:v>
                </c:pt>
                <c:pt idx="809">
                  <c:v>-57.741999999999997</c:v>
                </c:pt>
                <c:pt idx="810">
                  <c:v>-57.405999999999999</c:v>
                </c:pt>
                <c:pt idx="811">
                  <c:v>-55.786000000000001</c:v>
                </c:pt>
                <c:pt idx="812">
                  <c:v>-54.777999999999999</c:v>
                </c:pt>
                <c:pt idx="813">
                  <c:v>-55.969000000000001</c:v>
                </c:pt>
                <c:pt idx="814">
                  <c:v>-56.884999999999998</c:v>
                </c:pt>
                <c:pt idx="815">
                  <c:v>-58.402999999999999</c:v>
                </c:pt>
                <c:pt idx="816">
                  <c:v>-59.811</c:v>
                </c:pt>
                <c:pt idx="817">
                  <c:v>-60.728000000000002</c:v>
                </c:pt>
                <c:pt idx="818">
                  <c:v>-60.563000000000002</c:v>
                </c:pt>
                <c:pt idx="819">
                  <c:v>-60.16</c:v>
                </c:pt>
                <c:pt idx="820">
                  <c:v>-60.942</c:v>
                </c:pt>
                <c:pt idx="821">
                  <c:v>-62.290999999999997</c:v>
                </c:pt>
                <c:pt idx="822">
                  <c:v>-63.405000000000001</c:v>
                </c:pt>
                <c:pt idx="823">
                  <c:v>-64.209999999999994</c:v>
                </c:pt>
                <c:pt idx="824">
                  <c:v>-64.608000000000004</c:v>
                </c:pt>
                <c:pt idx="825">
                  <c:v>-64.512</c:v>
                </c:pt>
                <c:pt idx="826">
                  <c:v>-64.840999999999994</c:v>
                </c:pt>
                <c:pt idx="827">
                  <c:v>-65.572999999999993</c:v>
                </c:pt>
                <c:pt idx="828">
                  <c:v>-66.307000000000002</c:v>
                </c:pt>
                <c:pt idx="829">
                  <c:v>-66.866</c:v>
                </c:pt>
                <c:pt idx="830">
                  <c:v>-67.251000000000005</c:v>
                </c:pt>
                <c:pt idx="831">
                  <c:v>-67.054000000000002</c:v>
                </c:pt>
                <c:pt idx="832">
                  <c:v>-67.162000000000006</c:v>
                </c:pt>
                <c:pt idx="833">
                  <c:v>-67.552999999999997</c:v>
                </c:pt>
                <c:pt idx="834">
                  <c:v>-67.62</c:v>
                </c:pt>
                <c:pt idx="835">
                  <c:v>-67.975999999999999</c:v>
                </c:pt>
                <c:pt idx="836">
                  <c:v>-68.049000000000007</c:v>
                </c:pt>
                <c:pt idx="837">
                  <c:v>-68.037999999999997</c:v>
                </c:pt>
                <c:pt idx="838">
                  <c:v>-68.293999999999997</c:v>
                </c:pt>
                <c:pt idx="839">
                  <c:v>-68.814999999999998</c:v>
                </c:pt>
                <c:pt idx="840">
                  <c:v>-69.546000000000006</c:v>
                </c:pt>
                <c:pt idx="841">
                  <c:v>-69.730999999999995</c:v>
                </c:pt>
                <c:pt idx="842">
                  <c:v>-69.447999999999993</c:v>
                </c:pt>
                <c:pt idx="843">
                  <c:v>-68.712999999999994</c:v>
                </c:pt>
                <c:pt idx="844">
                  <c:v>-68.951999999999998</c:v>
                </c:pt>
                <c:pt idx="845">
                  <c:v>-69.724000000000004</c:v>
                </c:pt>
                <c:pt idx="846">
                  <c:v>-70.555000000000007</c:v>
                </c:pt>
                <c:pt idx="847">
                  <c:v>-71.301000000000002</c:v>
                </c:pt>
                <c:pt idx="848">
                  <c:v>-71.424999999999997</c:v>
                </c:pt>
                <c:pt idx="849">
                  <c:v>-70.87</c:v>
                </c:pt>
                <c:pt idx="850">
                  <c:v>-70.448999999999998</c:v>
                </c:pt>
                <c:pt idx="851">
                  <c:v>-71.129000000000005</c:v>
                </c:pt>
                <c:pt idx="852">
                  <c:v>-72.341999999999999</c:v>
                </c:pt>
                <c:pt idx="853">
                  <c:v>-73.22</c:v>
                </c:pt>
                <c:pt idx="854">
                  <c:v>-73.459000000000003</c:v>
                </c:pt>
                <c:pt idx="855">
                  <c:v>-72.668999999999997</c:v>
                </c:pt>
                <c:pt idx="856">
                  <c:v>-70.867999999999995</c:v>
                </c:pt>
                <c:pt idx="857">
                  <c:v>-70.430999999999997</c:v>
                </c:pt>
                <c:pt idx="858">
                  <c:v>-71.233000000000004</c:v>
                </c:pt>
                <c:pt idx="859">
                  <c:v>-71.569000000000003</c:v>
                </c:pt>
                <c:pt idx="860">
                  <c:v>-71.710999999999999</c:v>
                </c:pt>
                <c:pt idx="861">
                  <c:v>-71.811000000000007</c:v>
                </c:pt>
                <c:pt idx="862">
                  <c:v>-72.033000000000001</c:v>
                </c:pt>
                <c:pt idx="863">
                  <c:v>-72.102000000000004</c:v>
                </c:pt>
                <c:pt idx="864">
                  <c:v>-72.37</c:v>
                </c:pt>
                <c:pt idx="865">
                  <c:v>-72.724000000000004</c:v>
                </c:pt>
                <c:pt idx="866">
                  <c:v>-73.02</c:v>
                </c:pt>
                <c:pt idx="867">
                  <c:v>-72.918000000000006</c:v>
                </c:pt>
                <c:pt idx="868">
                  <c:v>-72.575999999999993</c:v>
                </c:pt>
                <c:pt idx="869">
                  <c:v>-71.813999999999993</c:v>
                </c:pt>
                <c:pt idx="870">
                  <c:v>-72.085999999999999</c:v>
                </c:pt>
                <c:pt idx="871">
                  <c:v>-72.786000000000001</c:v>
                </c:pt>
                <c:pt idx="872">
                  <c:v>-73.233999999999995</c:v>
                </c:pt>
                <c:pt idx="873">
                  <c:v>-73.177999999999997</c:v>
                </c:pt>
                <c:pt idx="874">
                  <c:v>-72.396000000000001</c:v>
                </c:pt>
                <c:pt idx="875">
                  <c:v>-70.828000000000003</c:v>
                </c:pt>
                <c:pt idx="876">
                  <c:v>-69.465000000000003</c:v>
                </c:pt>
                <c:pt idx="877">
                  <c:v>-68.433999999999997</c:v>
                </c:pt>
                <c:pt idx="878">
                  <c:v>-67.052000000000007</c:v>
                </c:pt>
                <c:pt idx="879">
                  <c:v>-65.358000000000004</c:v>
                </c:pt>
                <c:pt idx="880">
                  <c:v>-63.048000000000002</c:v>
                </c:pt>
                <c:pt idx="881">
                  <c:v>-59.488999999999997</c:v>
                </c:pt>
                <c:pt idx="882">
                  <c:v>-54.923999999999999</c:v>
                </c:pt>
                <c:pt idx="883">
                  <c:v>-50.811</c:v>
                </c:pt>
                <c:pt idx="884">
                  <c:v>-47.140999999999998</c:v>
                </c:pt>
                <c:pt idx="885">
                  <c:v>-43.981000000000002</c:v>
                </c:pt>
                <c:pt idx="886">
                  <c:v>-41.89</c:v>
                </c:pt>
                <c:pt idx="887">
                  <c:v>-39.53</c:v>
                </c:pt>
                <c:pt idx="888">
                  <c:v>-36.826000000000001</c:v>
                </c:pt>
                <c:pt idx="889">
                  <c:v>-33.411000000000001</c:v>
                </c:pt>
                <c:pt idx="890">
                  <c:v>-28.632999999999999</c:v>
                </c:pt>
                <c:pt idx="891">
                  <c:v>-24.462</c:v>
                </c:pt>
                <c:pt idx="892">
                  <c:v>-20.361000000000001</c:v>
                </c:pt>
                <c:pt idx="893">
                  <c:v>-17.370999999999999</c:v>
                </c:pt>
                <c:pt idx="894">
                  <c:v>-16.571999999999999</c:v>
                </c:pt>
                <c:pt idx="895">
                  <c:v>-13.615</c:v>
                </c:pt>
                <c:pt idx="896">
                  <c:v>-11.275</c:v>
                </c:pt>
                <c:pt idx="897">
                  <c:v>-9.8323</c:v>
                </c:pt>
                <c:pt idx="898">
                  <c:v>-8.3866999999999994</c:v>
                </c:pt>
                <c:pt idx="899">
                  <c:v>-7.3224999999999998</c:v>
                </c:pt>
                <c:pt idx="900">
                  <c:v>-6.4360999999999997</c:v>
                </c:pt>
                <c:pt idx="901">
                  <c:v>-5.4305000000000003</c:v>
                </c:pt>
                <c:pt idx="902">
                  <c:v>-4.6136999999999997</c:v>
                </c:pt>
                <c:pt idx="903">
                  <c:v>-3.8799000000000001</c:v>
                </c:pt>
                <c:pt idx="904">
                  <c:v>-3.2816999999999998</c:v>
                </c:pt>
                <c:pt idx="905">
                  <c:v>-2.8666999999999998</c:v>
                </c:pt>
                <c:pt idx="906">
                  <c:v>-2.5868000000000002</c:v>
                </c:pt>
                <c:pt idx="907">
                  <c:v>-2.4043000000000001</c:v>
                </c:pt>
                <c:pt idx="908">
                  <c:v>-2.3100999999999998</c:v>
                </c:pt>
                <c:pt idx="909">
                  <c:v>-2.2288999999999999</c:v>
                </c:pt>
                <c:pt idx="910">
                  <c:v>-2.1467999999999998</c:v>
                </c:pt>
                <c:pt idx="911">
                  <c:v>-2.0465</c:v>
                </c:pt>
                <c:pt idx="912">
                  <c:v>-2.0299999999999998</c:v>
                </c:pt>
                <c:pt idx="913">
                  <c:v>-1.8985000000000001</c:v>
                </c:pt>
                <c:pt idx="914">
                  <c:v>-1.7775000000000001</c:v>
                </c:pt>
                <c:pt idx="915">
                  <c:v>-1.6225000000000001</c:v>
                </c:pt>
                <c:pt idx="916">
                  <c:v>-1.4409000000000001</c:v>
                </c:pt>
                <c:pt idx="917">
                  <c:v>-1.3411999999999999</c:v>
                </c:pt>
                <c:pt idx="918">
                  <c:v>-1.1848000000000001</c:v>
                </c:pt>
                <c:pt idx="919">
                  <c:v>-1.1086</c:v>
                </c:pt>
                <c:pt idx="920">
                  <c:v>-1.1554</c:v>
                </c:pt>
                <c:pt idx="921">
                  <c:v>-1.0214000000000001</c:v>
                </c:pt>
                <c:pt idx="922">
                  <c:v>-0.78617999999999999</c:v>
                </c:pt>
                <c:pt idx="923">
                  <c:v>-0.45965</c:v>
                </c:pt>
                <c:pt idx="924">
                  <c:v>-0.16342999999999999</c:v>
                </c:pt>
                <c:pt idx="925">
                  <c:v>9.9385000000000001E-2</c:v>
                </c:pt>
                <c:pt idx="926">
                  <c:v>0.4224</c:v>
                </c:pt>
                <c:pt idx="927">
                  <c:v>0.69769999999999999</c:v>
                </c:pt>
                <c:pt idx="928">
                  <c:v>1.0838000000000001</c:v>
                </c:pt>
                <c:pt idx="929">
                  <c:v>1.3925000000000001</c:v>
                </c:pt>
                <c:pt idx="930">
                  <c:v>1.5737000000000001</c:v>
                </c:pt>
                <c:pt idx="931">
                  <c:v>1.659</c:v>
                </c:pt>
                <c:pt idx="932">
                  <c:v>1.5409999999999999</c:v>
                </c:pt>
                <c:pt idx="933">
                  <c:v>1.4923999999999999</c:v>
                </c:pt>
                <c:pt idx="934">
                  <c:v>1.5746</c:v>
                </c:pt>
                <c:pt idx="935">
                  <c:v>1.6941999999999999</c:v>
                </c:pt>
                <c:pt idx="936">
                  <c:v>1.9850000000000001</c:v>
                </c:pt>
                <c:pt idx="937">
                  <c:v>2.4775999999999998</c:v>
                </c:pt>
                <c:pt idx="938">
                  <c:v>3.1572</c:v>
                </c:pt>
                <c:pt idx="939">
                  <c:v>3.8645</c:v>
                </c:pt>
                <c:pt idx="940">
                  <c:v>4.7484999999999999</c:v>
                </c:pt>
                <c:pt idx="941">
                  <c:v>5.7198000000000002</c:v>
                </c:pt>
                <c:pt idx="942">
                  <c:v>6.6651999999999996</c:v>
                </c:pt>
                <c:pt idx="943">
                  <c:v>7.6341000000000001</c:v>
                </c:pt>
                <c:pt idx="944">
                  <c:v>8.7554999999999996</c:v>
                </c:pt>
                <c:pt idx="945">
                  <c:v>10.254</c:v>
                </c:pt>
                <c:pt idx="946">
                  <c:v>11.715</c:v>
                </c:pt>
                <c:pt idx="947">
                  <c:v>12.901999999999999</c:v>
                </c:pt>
                <c:pt idx="948">
                  <c:v>13.891</c:v>
                </c:pt>
                <c:pt idx="949">
                  <c:v>14.369</c:v>
                </c:pt>
                <c:pt idx="950">
                  <c:v>14.817</c:v>
                </c:pt>
                <c:pt idx="951">
                  <c:v>15.311999999999999</c:v>
                </c:pt>
                <c:pt idx="952">
                  <c:v>15.734999999999999</c:v>
                </c:pt>
                <c:pt idx="953">
                  <c:v>16.254000000000001</c:v>
                </c:pt>
                <c:pt idx="954">
                  <c:v>16.712</c:v>
                </c:pt>
                <c:pt idx="955">
                  <c:v>17.2</c:v>
                </c:pt>
                <c:pt idx="956">
                  <c:v>17.702000000000002</c:v>
                </c:pt>
                <c:pt idx="957">
                  <c:v>18.111999999999998</c:v>
                </c:pt>
                <c:pt idx="958">
                  <c:v>18.544</c:v>
                </c:pt>
                <c:pt idx="959">
                  <c:v>19.035</c:v>
                </c:pt>
                <c:pt idx="960">
                  <c:v>19.529</c:v>
                </c:pt>
                <c:pt idx="961">
                  <c:v>19.888999999999999</c:v>
                </c:pt>
                <c:pt idx="962">
                  <c:v>20.206</c:v>
                </c:pt>
                <c:pt idx="963">
                  <c:v>20.681000000000001</c:v>
                </c:pt>
                <c:pt idx="964">
                  <c:v>21.356999999999999</c:v>
                </c:pt>
                <c:pt idx="965">
                  <c:v>22.172999999999998</c:v>
                </c:pt>
                <c:pt idx="966">
                  <c:v>23.056000000000001</c:v>
                </c:pt>
                <c:pt idx="967">
                  <c:v>23.893999999999998</c:v>
                </c:pt>
                <c:pt idx="968">
                  <c:v>24.741</c:v>
                </c:pt>
                <c:pt idx="969">
                  <c:v>25.452999999999999</c:v>
                </c:pt>
                <c:pt idx="970">
                  <c:v>25.908000000000001</c:v>
                </c:pt>
                <c:pt idx="971">
                  <c:v>26.245999999999999</c:v>
                </c:pt>
                <c:pt idx="972">
                  <c:v>26.370999999999999</c:v>
                </c:pt>
                <c:pt idx="973">
                  <c:v>26.614000000000001</c:v>
                </c:pt>
                <c:pt idx="974">
                  <c:v>26.931000000000001</c:v>
                </c:pt>
                <c:pt idx="975">
                  <c:v>27.390999999999998</c:v>
                </c:pt>
                <c:pt idx="976">
                  <c:v>28.044</c:v>
                </c:pt>
                <c:pt idx="977">
                  <c:v>28.718</c:v>
                </c:pt>
                <c:pt idx="978">
                  <c:v>29.515000000000001</c:v>
                </c:pt>
                <c:pt idx="979">
                  <c:v>30.099</c:v>
                </c:pt>
                <c:pt idx="980">
                  <c:v>30.465</c:v>
                </c:pt>
                <c:pt idx="981">
                  <c:v>30.715</c:v>
                </c:pt>
                <c:pt idx="982">
                  <c:v>30.789000000000001</c:v>
                </c:pt>
                <c:pt idx="983">
                  <c:v>31.106000000000002</c:v>
                </c:pt>
                <c:pt idx="984">
                  <c:v>31.469000000000001</c:v>
                </c:pt>
                <c:pt idx="985">
                  <c:v>31.902999999999999</c:v>
                </c:pt>
                <c:pt idx="986">
                  <c:v>32.194000000000003</c:v>
                </c:pt>
                <c:pt idx="987">
                  <c:v>32.378999999999998</c:v>
                </c:pt>
                <c:pt idx="988">
                  <c:v>32.872</c:v>
                </c:pt>
                <c:pt idx="989">
                  <c:v>33.098999999999997</c:v>
                </c:pt>
                <c:pt idx="990">
                  <c:v>33.406999999999996</c:v>
                </c:pt>
                <c:pt idx="991">
                  <c:v>33.981999999999999</c:v>
                </c:pt>
                <c:pt idx="992">
                  <c:v>34.515999999999998</c:v>
                </c:pt>
                <c:pt idx="993">
                  <c:v>35.024999999999999</c:v>
                </c:pt>
                <c:pt idx="994">
                  <c:v>35.448</c:v>
                </c:pt>
                <c:pt idx="995">
                  <c:v>35.671999999999997</c:v>
                </c:pt>
                <c:pt idx="996">
                  <c:v>35.728000000000002</c:v>
                </c:pt>
                <c:pt idx="997">
                  <c:v>35.716000000000001</c:v>
                </c:pt>
                <c:pt idx="998">
                  <c:v>36.073</c:v>
                </c:pt>
                <c:pt idx="999">
                  <c:v>36.512</c:v>
                </c:pt>
                <c:pt idx="1000">
                  <c:v>36.982999999999997</c:v>
                </c:pt>
                <c:pt idx="1001">
                  <c:v>37.091000000000001</c:v>
                </c:pt>
                <c:pt idx="1002">
                  <c:v>36.966000000000001</c:v>
                </c:pt>
                <c:pt idx="1003">
                  <c:v>36.94</c:v>
                </c:pt>
                <c:pt idx="1004">
                  <c:v>37.039000000000001</c:v>
                </c:pt>
                <c:pt idx="1005">
                  <c:v>37.450000000000003</c:v>
                </c:pt>
                <c:pt idx="1006">
                  <c:v>37.875</c:v>
                </c:pt>
                <c:pt idx="1007">
                  <c:v>38.331000000000003</c:v>
                </c:pt>
                <c:pt idx="1008">
                  <c:v>38.640999999999998</c:v>
                </c:pt>
                <c:pt idx="1009">
                  <c:v>38.677999999999997</c:v>
                </c:pt>
                <c:pt idx="1010">
                  <c:v>38.531999999999996</c:v>
                </c:pt>
                <c:pt idx="1011">
                  <c:v>38.646000000000001</c:v>
                </c:pt>
                <c:pt idx="1012">
                  <c:v>38.96</c:v>
                </c:pt>
                <c:pt idx="1013">
                  <c:v>39.582999999999998</c:v>
                </c:pt>
                <c:pt idx="1014">
                  <c:v>39.707999999999998</c:v>
                </c:pt>
                <c:pt idx="1015">
                  <c:v>39.866999999999997</c:v>
                </c:pt>
                <c:pt idx="1016">
                  <c:v>39.996000000000002</c:v>
                </c:pt>
                <c:pt idx="1017">
                  <c:v>39.898000000000003</c:v>
                </c:pt>
                <c:pt idx="1018">
                  <c:v>39.868000000000002</c:v>
                </c:pt>
                <c:pt idx="1019">
                  <c:v>40.207999999999998</c:v>
                </c:pt>
                <c:pt idx="1020">
                  <c:v>40.573</c:v>
                </c:pt>
                <c:pt idx="1021">
                  <c:v>41.040999999999997</c:v>
                </c:pt>
                <c:pt idx="1022">
                  <c:v>41.369</c:v>
                </c:pt>
                <c:pt idx="1023">
                  <c:v>41.494</c:v>
                </c:pt>
                <c:pt idx="1024">
                  <c:v>41.636000000000003</c:v>
                </c:pt>
                <c:pt idx="1025">
                  <c:v>41.582999999999998</c:v>
                </c:pt>
                <c:pt idx="1026">
                  <c:v>41.738</c:v>
                </c:pt>
                <c:pt idx="1027">
                  <c:v>41.8</c:v>
                </c:pt>
                <c:pt idx="1028">
                  <c:v>42.006999999999998</c:v>
                </c:pt>
                <c:pt idx="1029">
                  <c:v>42.323999999999998</c:v>
                </c:pt>
                <c:pt idx="1030">
                  <c:v>42.695999999999998</c:v>
                </c:pt>
                <c:pt idx="1031">
                  <c:v>43.024999999999999</c:v>
                </c:pt>
                <c:pt idx="1032">
                  <c:v>43.164000000000001</c:v>
                </c:pt>
                <c:pt idx="1033">
                  <c:v>43.478999999999999</c:v>
                </c:pt>
                <c:pt idx="1034">
                  <c:v>43.481000000000002</c:v>
                </c:pt>
                <c:pt idx="1035">
                  <c:v>43.651000000000003</c:v>
                </c:pt>
                <c:pt idx="1036">
                  <c:v>43.701999999999998</c:v>
                </c:pt>
                <c:pt idx="1037">
                  <c:v>43.524000000000001</c:v>
                </c:pt>
                <c:pt idx="1038">
                  <c:v>43.268000000000001</c:v>
                </c:pt>
                <c:pt idx="1039">
                  <c:v>43.015000000000001</c:v>
                </c:pt>
                <c:pt idx="1040">
                  <c:v>43.048000000000002</c:v>
                </c:pt>
                <c:pt idx="1041">
                  <c:v>43.292000000000002</c:v>
                </c:pt>
                <c:pt idx="1042">
                  <c:v>43.8</c:v>
                </c:pt>
                <c:pt idx="1043">
                  <c:v>44.061999999999998</c:v>
                </c:pt>
                <c:pt idx="1044">
                  <c:v>44.131999999999998</c:v>
                </c:pt>
                <c:pt idx="1045">
                  <c:v>44.168999999999997</c:v>
                </c:pt>
                <c:pt idx="1046">
                  <c:v>44.101999999999997</c:v>
                </c:pt>
                <c:pt idx="1047">
                  <c:v>44.139000000000003</c:v>
                </c:pt>
                <c:pt idx="1048">
                  <c:v>44.22</c:v>
                </c:pt>
                <c:pt idx="1049">
                  <c:v>44.481999999999999</c:v>
                </c:pt>
                <c:pt idx="1050">
                  <c:v>44.892000000000003</c:v>
                </c:pt>
                <c:pt idx="1051">
                  <c:v>45.121000000000002</c:v>
                </c:pt>
                <c:pt idx="1052">
                  <c:v>45.235999999999997</c:v>
                </c:pt>
                <c:pt idx="1053">
                  <c:v>45.14</c:v>
                </c:pt>
                <c:pt idx="1054">
                  <c:v>45.15</c:v>
                </c:pt>
                <c:pt idx="1055">
                  <c:v>45.261000000000003</c:v>
                </c:pt>
                <c:pt idx="1056">
                  <c:v>45.177999999999997</c:v>
                </c:pt>
                <c:pt idx="1057">
                  <c:v>45.185000000000002</c:v>
                </c:pt>
                <c:pt idx="1058">
                  <c:v>45.15</c:v>
                </c:pt>
                <c:pt idx="1059">
                  <c:v>45.203000000000003</c:v>
                </c:pt>
                <c:pt idx="1060">
                  <c:v>45.61</c:v>
                </c:pt>
                <c:pt idx="1061">
                  <c:v>46.018000000000001</c:v>
                </c:pt>
                <c:pt idx="1062">
                  <c:v>46.625</c:v>
                </c:pt>
                <c:pt idx="1063">
                  <c:v>46.884</c:v>
                </c:pt>
                <c:pt idx="1064">
                  <c:v>46.863</c:v>
                </c:pt>
                <c:pt idx="1065">
                  <c:v>46.369</c:v>
                </c:pt>
                <c:pt idx="1066">
                  <c:v>45.764000000000003</c:v>
                </c:pt>
                <c:pt idx="1067">
                  <c:v>45.107999999999997</c:v>
                </c:pt>
                <c:pt idx="1068">
                  <c:v>45.176000000000002</c:v>
                </c:pt>
                <c:pt idx="1069">
                  <c:v>45.31</c:v>
                </c:pt>
                <c:pt idx="1070">
                  <c:v>45.648000000000003</c:v>
                </c:pt>
                <c:pt idx="1071">
                  <c:v>45.972999999999999</c:v>
                </c:pt>
                <c:pt idx="1072">
                  <c:v>45.932000000000002</c:v>
                </c:pt>
                <c:pt idx="1073">
                  <c:v>45.585000000000001</c:v>
                </c:pt>
                <c:pt idx="1074">
                  <c:v>45.204000000000001</c:v>
                </c:pt>
                <c:pt idx="1075">
                  <c:v>44.81</c:v>
                </c:pt>
                <c:pt idx="1076">
                  <c:v>44.68</c:v>
                </c:pt>
                <c:pt idx="1077">
                  <c:v>44.552999999999997</c:v>
                </c:pt>
                <c:pt idx="1078">
                  <c:v>44.563000000000002</c:v>
                </c:pt>
                <c:pt idx="1079">
                  <c:v>44.606000000000002</c:v>
                </c:pt>
                <c:pt idx="1080">
                  <c:v>44.567999999999998</c:v>
                </c:pt>
                <c:pt idx="1081">
                  <c:v>44.582999999999998</c:v>
                </c:pt>
                <c:pt idx="1082">
                  <c:v>44.588999999999999</c:v>
                </c:pt>
                <c:pt idx="1083">
                  <c:v>44.832999999999998</c:v>
                </c:pt>
                <c:pt idx="1084">
                  <c:v>44.837000000000003</c:v>
                </c:pt>
                <c:pt idx="1085">
                  <c:v>44.8</c:v>
                </c:pt>
                <c:pt idx="1086">
                  <c:v>44.814999999999998</c:v>
                </c:pt>
                <c:pt idx="1087">
                  <c:v>44.692</c:v>
                </c:pt>
                <c:pt idx="1088">
                  <c:v>44.805999999999997</c:v>
                </c:pt>
                <c:pt idx="1089">
                  <c:v>44.936999999999998</c:v>
                </c:pt>
                <c:pt idx="1090">
                  <c:v>44.673999999999999</c:v>
                </c:pt>
                <c:pt idx="1091">
                  <c:v>44.305</c:v>
                </c:pt>
                <c:pt idx="1092">
                  <c:v>43.837000000000003</c:v>
                </c:pt>
                <c:pt idx="1093">
                  <c:v>43.256999999999998</c:v>
                </c:pt>
                <c:pt idx="1094">
                  <c:v>42.627000000000002</c:v>
                </c:pt>
                <c:pt idx="1095">
                  <c:v>42.031999999999996</c:v>
                </c:pt>
                <c:pt idx="1096">
                  <c:v>41.414999999999999</c:v>
                </c:pt>
                <c:pt idx="1097">
                  <c:v>40.585000000000001</c:v>
                </c:pt>
                <c:pt idx="1098">
                  <c:v>39.445999999999998</c:v>
                </c:pt>
                <c:pt idx="1099">
                  <c:v>37.984999999999999</c:v>
                </c:pt>
                <c:pt idx="1100">
                  <c:v>36.121000000000002</c:v>
                </c:pt>
                <c:pt idx="1101">
                  <c:v>34.229999999999997</c:v>
                </c:pt>
                <c:pt idx="1102">
                  <c:v>32.408999999999999</c:v>
                </c:pt>
                <c:pt idx="1103">
                  <c:v>30.193999999999999</c:v>
                </c:pt>
                <c:pt idx="1104">
                  <c:v>28.093</c:v>
                </c:pt>
                <c:pt idx="1105">
                  <c:v>25.914000000000001</c:v>
                </c:pt>
                <c:pt idx="1106">
                  <c:v>23.681999999999999</c:v>
                </c:pt>
                <c:pt idx="1107">
                  <c:v>21.363</c:v>
                </c:pt>
                <c:pt idx="1108">
                  <c:v>19.181999999999999</c:v>
                </c:pt>
                <c:pt idx="1109">
                  <c:v>17.11</c:v>
                </c:pt>
                <c:pt idx="1110">
                  <c:v>15.196</c:v>
                </c:pt>
                <c:pt idx="1111">
                  <c:v>13.52</c:v>
                </c:pt>
                <c:pt idx="1112">
                  <c:v>12</c:v>
                </c:pt>
                <c:pt idx="1113">
                  <c:v>10.829000000000001</c:v>
                </c:pt>
                <c:pt idx="1114">
                  <c:v>9.9344000000000001</c:v>
                </c:pt>
                <c:pt idx="1115">
                  <c:v>9.1364000000000001</c:v>
                </c:pt>
                <c:pt idx="1116">
                  <c:v>8.4369999999999994</c:v>
                </c:pt>
                <c:pt idx="1117">
                  <c:v>7.5827999999999998</c:v>
                </c:pt>
                <c:pt idx="1118">
                  <c:v>6.5107999999999997</c:v>
                </c:pt>
                <c:pt idx="1119">
                  <c:v>5.4341999999999997</c:v>
                </c:pt>
                <c:pt idx="1120">
                  <c:v>4.4839000000000002</c:v>
                </c:pt>
                <c:pt idx="1121">
                  <c:v>3.7136</c:v>
                </c:pt>
                <c:pt idx="1122">
                  <c:v>2.9986000000000002</c:v>
                </c:pt>
                <c:pt idx="1123">
                  <c:v>2.4630999999999998</c:v>
                </c:pt>
                <c:pt idx="1124">
                  <c:v>1.9937</c:v>
                </c:pt>
                <c:pt idx="1125">
                  <c:v>1.4631000000000001</c:v>
                </c:pt>
                <c:pt idx="1126">
                  <c:v>0.99185000000000001</c:v>
                </c:pt>
                <c:pt idx="1127">
                  <c:v>0.44891999999999999</c:v>
                </c:pt>
                <c:pt idx="1128">
                  <c:v>9.8636999999999996E-3</c:v>
                </c:pt>
                <c:pt idx="1129">
                  <c:v>-0.35041</c:v>
                </c:pt>
                <c:pt idx="1130">
                  <c:v>-0.60604999999999998</c:v>
                </c:pt>
                <c:pt idx="1131">
                  <c:v>-0.72670999999999997</c:v>
                </c:pt>
                <c:pt idx="1132">
                  <c:v>-0.91181999999999996</c:v>
                </c:pt>
                <c:pt idx="1133">
                  <c:v>-1.0763</c:v>
                </c:pt>
                <c:pt idx="1134">
                  <c:v>-1.2536</c:v>
                </c:pt>
                <c:pt idx="1135">
                  <c:v>-1.4404999999999999</c:v>
                </c:pt>
                <c:pt idx="1136">
                  <c:v>-1.5629999999999999</c:v>
                </c:pt>
                <c:pt idx="1137">
                  <c:v>-1.6227</c:v>
                </c:pt>
                <c:pt idx="1138">
                  <c:v>-1.6157999999999999</c:v>
                </c:pt>
                <c:pt idx="1139">
                  <c:v>-1.6329</c:v>
                </c:pt>
                <c:pt idx="1140">
                  <c:v>-1.7015</c:v>
                </c:pt>
                <c:pt idx="1141">
                  <c:v>-1.7189000000000001</c:v>
                </c:pt>
                <c:pt idx="1142">
                  <c:v>-1.8065</c:v>
                </c:pt>
                <c:pt idx="1143">
                  <c:v>-1.9644999999999999</c:v>
                </c:pt>
                <c:pt idx="1144">
                  <c:v>-2.0709</c:v>
                </c:pt>
                <c:pt idx="1145">
                  <c:v>-2.1930999999999998</c:v>
                </c:pt>
                <c:pt idx="1146">
                  <c:v>-2.2286000000000001</c:v>
                </c:pt>
                <c:pt idx="1147">
                  <c:v>-2.3090999999999999</c:v>
                </c:pt>
                <c:pt idx="1148">
                  <c:v>-2.4035000000000002</c:v>
                </c:pt>
                <c:pt idx="1149">
                  <c:v>-2.4487000000000001</c:v>
                </c:pt>
                <c:pt idx="1150">
                  <c:v>-2.4762</c:v>
                </c:pt>
                <c:pt idx="1151">
                  <c:v>-2.5457999999999998</c:v>
                </c:pt>
                <c:pt idx="1152">
                  <c:v>-2.7521</c:v>
                </c:pt>
                <c:pt idx="1153">
                  <c:v>-3.0453000000000001</c:v>
                </c:pt>
                <c:pt idx="1154">
                  <c:v>-3.4464999999999999</c:v>
                </c:pt>
                <c:pt idx="1155">
                  <c:v>-3.9455</c:v>
                </c:pt>
                <c:pt idx="1156">
                  <c:v>-4.4922000000000004</c:v>
                </c:pt>
                <c:pt idx="1157">
                  <c:v>-5.1369999999999996</c:v>
                </c:pt>
                <c:pt idx="1158">
                  <c:v>-5.8518999999999997</c:v>
                </c:pt>
                <c:pt idx="1159">
                  <c:v>-6.7156000000000002</c:v>
                </c:pt>
                <c:pt idx="1160">
                  <c:v>-7.8175999999999997</c:v>
                </c:pt>
                <c:pt idx="1161">
                  <c:v>-8.9214000000000002</c:v>
                </c:pt>
                <c:pt idx="1162">
                  <c:v>-9.9908999999999999</c:v>
                </c:pt>
                <c:pt idx="1163">
                  <c:v>-10.914</c:v>
                </c:pt>
                <c:pt idx="1164">
                  <c:v>-11.677</c:v>
                </c:pt>
                <c:pt idx="1165">
                  <c:v>-12.452999999999999</c:v>
                </c:pt>
                <c:pt idx="1166">
                  <c:v>-13.412000000000001</c:v>
                </c:pt>
                <c:pt idx="1167">
                  <c:v>-14.632999999999999</c:v>
                </c:pt>
                <c:pt idx="1168">
                  <c:v>-15.891999999999999</c:v>
                </c:pt>
                <c:pt idx="1169">
                  <c:v>-17.486000000000001</c:v>
                </c:pt>
                <c:pt idx="1170">
                  <c:v>-19.344999999999999</c:v>
                </c:pt>
                <c:pt idx="1171">
                  <c:v>-20.83</c:v>
                </c:pt>
                <c:pt idx="1172">
                  <c:v>-21.923999999999999</c:v>
                </c:pt>
                <c:pt idx="1173">
                  <c:v>-22.588999999999999</c:v>
                </c:pt>
                <c:pt idx="1174">
                  <c:v>-23.157</c:v>
                </c:pt>
                <c:pt idx="1175">
                  <c:v>-24.152999999999999</c:v>
                </c:pt>
                <c:pt idx="1176">
                  <c:v>-25.475000000000001</c:v>
                </c:pt>
                <c:pt idx="1177">
                  <c:v>-27.271000000000001</c:v>
                </c:pt>
                <c:pt idx="1178">
                  <c:v>-29.422000000000001</c:v>
                </c:pt>
                <c:pt idx="1179">
                  <c:v>-31.338000000000001</c:v>
                </c:pt>
                <c:pt idx="1180">
                  <c:v>-32.956000000000003</c:v>
                </c:pt>
                <c:pt idx="1181">
                  <c:v>-33.911999999999999</c:v>
                </c:pt>
                <c:pt idx="1182">
                  <c:v>-34.529000000000003</c:v>
                </c:pt>
                <c:pt idx="1183">
                  <c:v>-35.155999999999999</c:v>
                </c:pt>
                <c:pt idx="1184">
                  <c:v>-36.063000000000002</c:v>
                </c:pt>
                <c:pt idx="1185">
                  <c:v>-37.049999999999997</c:v>
                </c:pt>
                <c:pt idx="1186">
                  <c:v>-37.985999999999997</c:v>
                </c:pt>
                <c:pt idx="1187">
                  <c:v>-39.017000000000003</c:v>
                </c:pt>
                <c:pt idx="1188">
                  <c:v>-40.024000000000001</c:v>
                </c:pt>
                <c:pt idx="1189">
                  <c:v>-41.393000000000001</c:v>
                </c:pt>
                <c:pt idx="1190">
                  <c:v>-42.843000000000004</c:v>
                </c:pt>
                <c:pt idx="1191">
                  <c:v>-44.13</c:v>
                </c:pt>
                <c:pt idx="1192">
                  <c:v>-45.343000000000004</c:v>
                </c:pt>
                <c:pt idx="1193">
                  <c:v>-46.3</c:v>
                </c:pt>
                <c:pt idx="1194">
                  <c:v>-46.741999999999997</c:v>
                </c:pt>
                <c:pt idx="1195">
                  <c:v>-46.591000000000001</c:v>
                </c:pt>
                <c:pt idx="1196">
                  <c:v>-46.271000000000001</c:v>
                </c:pt>
                <c:pt idx="1197">
                  <c:v>-46.572000000000003</c:v>
                </c:pt>
                <c:pt idx="1198">
                  <c:v>-47.655999999999999</c:v>
                </c:pt>
                <c:pt idx="1199">
                  <c:v>-48.953000000000003</c:v>
                </c:pt>
                <c:pt idx="1200">
                  <c:v>-50.148000000000003</c:v>
                </c:pt>
                <c:pt idx="1201">
                  <c:v>-51.156999999999996</c:v>
                </c:pt>
                <c:pt idx="1202">
                  <c:v>-52.061</c:v>
                </c:pt>
                <c:pt idx="1203">
                  <c:v>-52.847999999999999</c:v>
                </c:pt>
                <c:pt idx="1204">
                  <c:v>-54.421999999999997</c:v>
                </c:pt>
                <c:pt idx="1205">
                  <c:v>-56.018000000000001</c:v>
                </c:pt>
                <c:pt idx="1206">
                  <c:v>-57.15</c:v>
                </c:pt>
                <c:pt idx="1207">
                  <c:v>-57.911999999999999</c:v>
                </c:pt>
                <c:pt idx="1208">
                  <c:v>-57.814</c:v>
                </c:pt>
                <c:pt idx="1209">
                  <c:v>-57.658999999999999</c:v>
                </c:pt>
                <c:pt idx="1210">
                  <c:v>-58.381</c:v>
                </c:pt>
                <c:pt idx="1211">
                  <c:v>-59.2</c:v>
                </c:pt>
                <c:pt idx="1212">
                  <c:v>-60.271999999999998</c:v>
                </c:pt>
                <c:pt idx="1213">
                  <c:v>-61.048000000000002</c:v>
                </c:pt>
                <c:pt idx="1214">
                  <c:v>-61.68</c:v>
                </c:pt>
                <c:pt idx="1215">
                  <c:v>-61.895000000000003</c:v>
                </c:pt>
                <c:pt idx="1216">
                  <c:v>-62.1</c:v>
                </c:pt>
                <c:pt idx="1217">
                  <c:v>-62.786000000000001</c:v>
                </c:pt>
                <c:pt idx="1218">
                  <c:v>-63.393000000000001</c:v>
                </c:pt>
                <c:pt idx="1219">
                  <c:v>-63.936</c:v>
                </c:pt>
                <c:pt idx="1220">
                  <c:v>-64.543999999999997</c:v>
                </c:pt>
                <c:pt idx="1221">
                  <c:v>-64.638000000000005</c:v>
                </c:pt>
                <c:pt idx="1222">
                  <c:v>-64.268000000000001</c:v>
                </c:pt>
                <c:pt idx="1223">
                  <c:v>-64.709000000000003</c:v>
                </c:pt>
                <c:pt idx="1224">
                  <c:v>-65.665999999999997</c:v>
                </c:pt>
                <c:pt idx="1225">
                  <c:v>-66.527000000000001</c:v>
                </c:pt>
                <c:pt idx="1226">
                  <c:v>-66.756</c:v>
                </c:pt>
                <c:pt idx="1227">
                  <c:v>-66.512</c:v>
                </c:pt>
                <c:pt idx="1228">
                  <c:v>-65.807000000000002</c:v>
                </c:pt>
                <c:pt idx="1229">
                  <c:v>-65.525999999999996</c:v>
                </c:pt>
                <c:pt idx="1230">
                  <c:v>-66.674000000000007</c:v>
                </c:pt>
                <c:pt idx="1231">
                  <c:v>-67.391999999999996</c:v>
                </c:pt>
                <c:pt idx="1232">
                  <c:v>-67.888000000000005</c:v>
                </c:pt>
                <c:pt idx="1233">
                  <c:v>-68</c:v>
                </c:pt>
                <c:pt idx="1234">
                  <c:v>-67.724000000000004</c:v>
                </c:pt>
                <c:pt idx="1235">
                  <c:v>-67.433999999999997</c:v>
                </c:pt>
                <c:pt idx="1236">
                  <c:v>-67.924000000000007</c:v>
                </c:pt>
                <c:pt idx="1237">
                  <c:v>-68.488</c:v>
                </c:pt>
                <c:pt idx="1238">
                  <c:v>-68.69</c:v>
                </c:pt>
                <c:pt idx="1239">
                  <c:v>-68.5</c:v>
                </c:pt>
                <c:pt idx="1240">
                  <c:v>-68.588999999999999</c:v>
                </c:pt>
                <c:pt idx="1241">
                  <c:v>-68.652000000000001</c:v>
                </c:pt>
                <c:pt idx="1242">
                  <c:v>-69.284000000000006</c:v>
                </c:pt>
                <c:pt idx="1243">
                  <c:v>-70.326999999999998</c:v>
                </c:pt>
                <c:pt idx="1244">
                  <c:v>-71.19</c:v>
                </c:pt>
                <c:pt idx="1245">
                  <c:v>-71.287000000000006</c:v>
                </c:pt>
                <c:pt idx="1246">
                  <c:v>-70.878</c:v>
                </c:pt>
                <c:pt idx="1247">
                  <c:v>-70.45</c:v>
                </c:pt>
                <c:pt idx="1248">
                  <c:v>-70.116</c:v>
                </c:pt>
                <c:pt idx="1249">
                  <c:v>-70.364999999999995</c:v>
                </c:pt>
                <c:pt idx="1250">
                  <c:v>-70.945999999999998</c:v>
                </c:pt>
                <c:pt idx="1251">
                  <c:v>-70.596000000000004</c:v>
                </c:pt>
                <c:pt idx="1252">
                  <c:v>-69.430000000000007</c:v>
                </c:pt>
                <c:pt idx="1253">
                  <c:v>-67.774000000000001</c:v>
                </c:pt>
                <c:pt idx="1254">
                  <c:v>-65.855000000000004</c:v>
                </c:pt>
                <c:pt idx="1255">
                  <c:v>-64.055999999999997</c:v>
                </c:pt>
                <c:pt idx="1256">
                  <c:v>-62.680999999999997</c:v>
                </c:pt>
                <c:pt idx="1257">
                  <c:v>-60.777999999999999</c:v>
                </c:pt>
                <c:pt idx="1258">
                  <c:v>-58.682000000000002</c:v>
                </c:pt>
                <c:pt idx="1259">
                  <c:v>-56.195999999999998</c:v>
                </c:pt>
                <c:pt idx="1260">
                  <c:v>-52.768000000000001</c:v>
                </c:pt>
                <c:pt idx="1261">
                  <c:v>-48.966000000000001</c:v>
                </c:pt>
                <c:pt idx="1262">
                  <c:v>-45.235999999999997</c:v>
                </c:pt>
                <c:pt idx="1263">
                  <c:v>-42.335000000000001</c:v>
                </c:pt>
                <c:pt idx="1264">
                  <c:v>-40</c:v>
                </c:pt>
                <c:pt idx="1265">
                  <c:v>-37.847000000000001</c:v>
                </c:pt>
                <c:pt idx="1266">
                  <c:v>-34.658999999999999</c:v>
                </c:pt>
                <c:pt idx="1267">
                  <c:v>-31.414999999999999</c:v>
                </c:pt>
                <c:pt idx="1268">
                  <c:v>-28.594000000000001</c:v>
                </c:pt>
                <c:pt idx="1269">
                  <c:v>-24.902999999999999</c:v>
                </c:pt>
                <c:pt idx="1270">
                  <c:v>-22.282</c:v>
                </c:pt>
                <c:pt idx="1271">
                  <c:v>-20.010000000000002</c:v>
                </c:pt>
                <c:pt idx="1272">
                  <c:v>-17.524999999999999</c:v>
                </c:pt>
                <c:pt idx="1273">
                  <c:v>-14.670999999999999</c:v>
                </c:pt>
                <c:pt idx="1274">
                  <c:v>-12.574</c:v>
                </c:pt>
                <c:pt idx="1275">
                  <c:v>-10.786</c:v>
                </c:pt>
                <c:pt idx="1276">
                  <c:v>-9.1734000000000009</c:v>
                </c:pt>
                <c:pt idx="1277">
                  <c:v>-8.0054999999999996</c:v>
                </c:pt>
                <c:pt idx="1278">
                  <c:v>-6.9480000000000004</c:v>
                </c:pt>
                <c:pt idx="1279">
                  <c:v>-6.1513999999999998</c:v>
                </c:pt>
                <c:pt idx="1280">
                  <c:v>-5.3571</c:v>
                </c:pt>
                <c:pt idx="1281">
                  <c:v>-4.7343000000000002</c:v>
                </c:pt>
                <c:pt idx="1282">
                  <c:v>-4.1863999999999999</c:v>
                </c:pt>
                <c:pt idx="1283">
                  <c:v>-3.6859999999999999</c:v>
                </c:pt>
                <c:pt idx="1284">
                  <c:v>-3.4211</c:v>
                </c:pt>
                <c:pt idx="1285">
                  <c:v>-3.2783000000000002</c:v>
                </c:pt>
                <c:pt idx="1286">
                  <c:v>-3.0609000000000002</c:v>
                </c:pt>
                <c:pt idx="1287">
                  <c:v>-2.9319000000000002</c:v>
                </c:pt>
                <c:pt idx="1288">
                  <c:v>-2.7848999999999999</c:v>
                </c:pt>
                <c:pt idx="1289">
                  <c:v>-2.6480000000000001</c:v>
                </c:pt>
                <c:pt idx="1290">
                  <c:v>-2.645</c:v>
                </c:pt>
                <c:pt idx="1291">
                  <c:v>-2.6061999999999999</c:v>
                </c:pt>
                <c:pt idx="1292">
                  <c:v>-2.6101000000000001</c:v>
                </c:pt>
                <c:pt idx="1293">
                  <c:v>-2.6829999999999998</c:v>
                </c:pt>
                <c:pt idx="1294">
                  <c:v>-2.6964999999999999</c:v>
                </c:pt>
                <c:pt idx="1295">
                  <c:v>-2.6017999999999999</c:v>
                </c:pt>
                <c:pt idx="1296">
                  <c:v>-2.2810999999999999</c:v>
                </c:pt>
                <c:pt idx="1297">
                  <c:v>-1.9685999999999999</c:v>
                </c:pt>
                <c:pt idx="1298">
                  <c:v>-1.6317999999999999</c:v>
                </c:pt>
                <c:pt idx="1299">
                  <c:v>-1.3501000000000001</c:v>
                </c:pt>
                <c:pt idx="1300">
                  <c:v>-1.1342000000000001</c:v>
                </c:pt>
                <c:pt idx="1301">
                  <c:v>-0.91039999999999999</c:v>
                </c:pt>
                <c:pt idx="1302">
                  <c:v>-0.67983000000000005</c:v>
                </c:pt>
                <c:pt idx="1303">
                  <c:v>-0.33772999999999997</c:v>
                </c:pt>
                <c:pt idx="1304">
                  <c:v>0.24292</c:v>
                </c:pt>
                <c:pt idx="1305">
                  <c:v>0.89670000000000005</c:v>
                </c:pt>
                <c:pt idx="1306">
                  <c:v>1.7245999999999999</c:v>
                </c:pt>
                <c:pt idx="1307">
                  <c:v>2.7736999999999998</c:v>
                </c:pt>
                <c:pt idx="1308">
                  <c:v>3.9521000000000002</c:v>
                </c:pt>
                <c:pt idx="1309">
                  <c:v>5.2430000000000003</c:v>
                </c:pt>
                <c:pt idx="1310">
                  <c:v>6.4265999999999996</c:v>
                </c:pt>
                <c:pt idx="1311">
                  <c:v>7.6006</c:v>
                </c:pt>
                <c:pt idx="1312">
                  <c:v>8.9078999999999997</c:v>
                </c:pt>
                <c:pt idx="1313">
                  <c:v>10.355</c:v>
                </c:pt>
                <c:pt idx="1314">
                  <c:v>11.96</c:v>
                </c:pt>
                <c:pt idx="1315">
                  <c:v>13.861000000000001</c:v>
                </c:pt>
                <c:pt idx="1316">
                  <c:v>16.181999999999999</c:v>
                </c:pt>
                <c:pt idx="1317">
                  <c:v>18.632999999999999</c:v>
                </c:pt>
                <c:pt idx="1318">
                  <c:v>19.632999999999999</c:v>
                </c:pt>
                <c:pt idx="1319">
                  <c:v>20.158999999999999</c:v>
                </c:pt>
                <c:pt idx="1320">
                  <c:v>20.661000000000001</c:v>
                </c:pt>
                <c:pt idx="1321">
                  <c:v>21.399000000000001</c:v>
                </c:pt>
                <c:pt idx="1322">
                  <c:v>22.041</c:v>
                </c:pt>
                <c:pt idx="1323">
                  <c:v>22.690999999999999</c:v>
                </c:pt>
                <c:pt idx="1324">
                  <c:v>23.51</c:v>
                </c:pt>
                <c:pt idx="1325">
                  <c:v>24.369</c:v>
                </c:pt>
                <c:pt idx="1326">
                  <c:v>25.373999999999999</c:v>
                </c:pt>
                <c:pt idx="1327">
                  <c:v>26.524999999999999</c:v>
                </c:pt>
                <c:pt idx="1328">
                  <c:v>27.542999999999999</c:v>
                </c:pt>
                <c:pt idx="1329">
                  <c:v>28.297000000000001</c:v>
                </c:pt>
                <c:pt idx="1330">
                  <c:v>28.890999999999998</c:v>
                </c:pt>
                <c:pt idx="1331">
                  <c:v>29.498999999999999</c:v>
                </c:pt>
                <c:pt idx="1332">
                  <c:v>30.135999999999999</c:v>
                </c:pt>
                <c:pt idx="1333">
                  <c:v>30.800999999999998</c:v>
                </c:pt>
                <c:pt idx="1334">
                  <c:v>31.507999999999999</c:v>
                </c:pt>
                <c:pt idx="1335">
                  <c:v>32.176000000000002</c:v>
                </c:pt>
                <c:pt idx="1336">
                  <c:v>32.881</c:v>
                </c:pt>
                <c:pt idx="1337">
                  <c:v>33.615000000000002</c:v>
                </c:pt>
                <c:pt idx="1338">
                  <c:v>34.384</c:v>
                </c:pt>
                <c:pt idx="1339">
                  <c:v>35.290999999999997</c:v>
                </c:pt>
                <c:pt idx="1340">
                  <c:v>36.154000000000003</c:v>
                </c:pt>
                <c:pt idx="1341">
                  <c:v>36.908999999999999</c:v>
                </c:pt>
                <c:pt idx="1342">
                  <c:v>37.438000000000002</c:v>
                </c:pt>
                <c:pt idx="1343">
                  <c:v>38.027000000000001</c:v>
                </c:pt>
                <c:pt idx="1344">
                  <c:v>38.6</c:v>
                </c:pt>
                <c:pt idx="1345">
                  <c:v>39.000999999999998</c:v>
                </c:pt>
                <c:pt idx="1346">
                  <c:v>39.311</c:v>
                </c:pt>
                <c:pt idx="1347">
                  <c:v>39.728999999999999</c:v>
                </c:pt>
                <c:pt idx="1348">
                  <c:v>40.216000000000001</c:v>
                </c:pt>
                <c:pt idx="1349">
                  <c:v>40.725999999999999</c:v>
                </c:pt>
                <c:pt idx="1350">
                  <c:v>41.070999999999998</c:v>
                </c:pt>
                <c:pt idx="1351">
                  <c:v>41.378</c:v>
                </c:pt>
                <c:pt idx="1352">
                  <c:v>41.661000000000001</c:v>
                </c:pt>
                <c:pt idx="1353">
                  <c:v>41.963999999999999</c:v>
                </c:pt>
                <c:pt idx="1354">
                  <c:v>42.32</c:v>
                </c:pt>
                <c:pt idx="1355">
                  <c:v>42.655999999999999</c:v>
                </c:pt>
                <c:pt idx="1356">
                  <c:v>43.033000000000001</c:v>
                </c:pt>
                <c:pt idx="1357">
                  <c:v>43.392000000000003</c:v>
                </c:pt>
                <c:pt idx="1358">
                  <c:v>43.634999999999998</c:v>
                </c:pt>
                <c:pt idx="1359">
                  <c:v>44.18</c:v>
                </c:pt>
                <c:pt idx="1360">
                  <c:v>44.478000000000002</c:v>
                </c:pt>
                <c:pt idx="1361">
                  <c:v>45.014000000000003</c:v>
                </c:pt>
                <c:pt idx="1362">
                  <c:v>45.457999999999998</c:v>
                </c:pt>
                <c:pt idx="1363">
                  <c:v>45.831000000000003</c:v>
                </c:pt>
                <c:pt idx="1364">
                  <c:v>46.302</c:v>
                </c:pt>
                <c:pt idx="1365">
                  <c:v>46.668999999999997</c:v>
                </c:pt>
                <c:pt idx="1366">
                  <c:v>46.866</c:v>
                </c:pt>
                <c:pt idx="1367">
                  <c:v>47.101999999999997</c:v>
                </c:pt>
                <c:pt idx="1368">
                  <c:v>47.085000000000001</c:v>
                </c:pt>
                <c:pt idx="1369">
                  <c:v>47.072000000000003</c:v>
                </c:pt>
                <c:pt idx="1370">
                  <c:v>47.162999999999997</c:v>
                </c:pt>
                <c:pt idx="1371">
                  <c:v>47.276000000000003</c:v>
                </c:pt>
                <c:pt idx="1372">
                  <c:v>47.23</c:v>
                </c:pt>
                <c:pt idx="1373">
                  <c:v>47.328000000000003</c:v>
                </c:pt>
                <c:pt idx="1374">
                  <c:v>47.613999999999997</c:v>
                </c:pt>
                <c:pt idx="1375">
                  <c:v>47.600999999999999</c:v>
                </c:pt>
                <c:pt idx="1376">
                  <c:v>47.619</c:v>
                </c:pt>
                <c:pt idx="1377">
                  <c:v>48.268999999999998</c:v>
                </c:pt>
                <c:pt idx="1378">
                  <c:v>48.319000000000003</c:v>
                </c:pt>
                <c:pt idx="1379">
                  <c:v>48.417000000000002</c:v>
                </c:pt>
                <c:pt idx="1380">
                  <c:v>48.305</c:v>
                </c:pt>
                <c:pt idx="1381">
                  <c:v>48.351999999999997</c:v>
                </c:pt>
                <c:pt idx="1382">
                  <c:v>48.176000000000002</c:v>
                </c:pt>
                <c:pt idx="1383">
                  <c:v>48.267000000000003</c:v>
                </c:pt>
                <c:pt idx="1384">
                  <c:v>48.280999999999999</c:v>
                </c:pt>
                <c:pt idx="1385">
                  <c:v>48.296999999999997</c:v>
                </c:pt>
                <c:pt idx="1386">
                  <c:v>48.348999999999997</c:v>
                </c:pt>
                <c:pt idx="1387">
                  <c:v>48.526000000000003</c:v>
                </c:pt>
                <c:pt idx="1388">
                  <c:v>48.725000000000001</c:v>
                </c:pt>
                <c:pt idx="1389">
                  <c:v>48.954999999999998</c:v>
                </c:pt>
                <c:pt idx="1390">
                  <c:v>48.963999999999999</c:v>
                </c:pt>
                <c:pt idx="1391">
                  <c:v>49.078000000000003</c:v>
                </c:pt>
                <c:pt idx="1392">
                  <c:v>49.079000000000001</c:v>
                </c:pt>
                <c:pt idx="1393">
                  <c:v>48.927</c:v>
                </c:pt>
                <c:pt idx="1394">
                  <c:v>48.624000000000002</c:v>
                </c:pt>
                <c:pt idx="1395">
                  <c:v>48.459000000000003</c:v>
                </c:pt>
                <c:pt idx="1396">
                  <c:v>48.566000000000003</c:v>
                </c:pt>
                <c:pt idx="1397">
                  <c:v>48.604999999999997</c:v>
                </c:pt>
                <c:pt idx="1398">
                  <c:v>48.750999999999998</c:v>
                </c:pt>
                <c:pt idx="1399">
                  <c:v>48.762999999999998</c:v>
                </c:pt>
                <c:pt idx="1400">
                  <c:v>48.366</c:v>
                </c:pt>
                <c:pt idx="1401">
                  <c:v>47.991</c:v>
                </c:pt>
                <c:pt idx="1402">
                  <c:v>47.366</c:v>
                </c:pt>
                <c:pt idx="1403">
                  <c:v>46.621000000000002</c:v>
                </c:pt>
                <c:pt idx="1404">
                  <c:v>45.94</c:v>
                </c:pt>
                <c:pt idx="1405">
                  <c:v>45.192</c:v>
                </c:pt>
                <c:pt idx="1406">
                  <c:v>44.44</c:v>
                </c:pt>
                <c:pt idx="1407">
                  <c:v>43.292000000000002</c:v>
                </c:pt>
                <c:pt idx="1408">
                  <c:v>41.628</c:v>
                </c:pt>
                <c:pt idx="1409">
                  <c:v>39.409999999999997</c:v>
                </c:pt>
                <c:pt idx="1410">
                  <c:v>36.850999999999999</c:v>
                </c:pt>
                <c:pt idx="1411">
                  <c:v>34.57</c:v>
                </c:pt>
                <c:pt idx="1412">
                  <c:v>32.554000000000002</c:v>
                </c:pt>
                <c:pt idx="1413">
                  <c:v>30.718</c:v>
                </c:pt>
                <c:pt idx="1414">
                  <c:v>28.882000000000001</c:v>
                </c:pt>
                <c:pt idx="1415">
                  <c:v>26.943999999999999</c:v>
                </c:pt>
                <c:pt idx="1416">
                  <c:v>25.036999999999999</c:v>
                </c:pt>
                <c:pt idx="1417">
                  <c:v>23.222999999999999</c:v>
                </c:pt>
                <c:pt idx="1418">
                  <c:v>21.384</c:v>
                </c:pt>
                <c:pt idx="1419">
                  <c:v>19.658000000000001</c:v>
                </c:pt>
                <c:pt idx="1420">
                  <c:v>18.306000000000001</c:v>
                </c:pt>
                <c:pt idx="1421">
                  <c:v>17.288</c:v>
                </c:pt>
                <c:pt idx="1422">
                  <c:v>16.408000000000001</c:v>
                </c:pt>
                <c:pt idx="1423">
                  <c:v>15.754</c:v>
                </c:pt>
                <c:pt idx="1424">
                  <c:v>15.082000000000001</c:v>
                </c:pt>
                <c:pt idx="1425">
                  <c:v>14.311999999999999</c:v>
                </c:pt>
                <c:pt idx="1426">
                  <c:v>13.499000000000001</c:v>
                </c:pt>
                <c:pt idx="1427">
                  <c:v>12.688000000000001</c:v>
                </c:pt>
                <c:pt idx="1428">
                  <c:v>11.920999999999999</c:v>
                </c:pt>
                <c:pt idx="1429">
                  <c:v>11.14</c:v>
                </c:pt>
                <c:pt idx="1430">
                  <c:v>10.090999999999999</c:v>
                </c:pt>
                <c:pt idx="1431">
                  <c:v>8.9910999999999994</c:v>
                </c:pt>
                <c:pt idx="1432">
                  <c:v>8.0091000000000001</c:v>
                </c:pt>
                <c:pt idx="1433">
                  <c:v>7.0374999999999996</c:v>
                </c:pt>
                <c:pt idx="1434">
                  <c:v>6.1132</c:v>
                </c:pt>
                <c:pt idx="1435">
                  <c:v>5.2779999999999996</c:v>
                </c:pt>
                <c:pt idx="1436">
                  <c:v>4.5544000000000002</c:v>
                </c:pt>
                <c:pt idx="1437">
                  <c:v>3.9283999999999999</c:v>
                </c:pt>
                <c:pt idx="1438">
                  <c:v>3.4361999999999999</c:v>
                </c:pt>
                <c:pt idx="1439">
                  <c:v>2.9127999999999998</c:v>
                </c:pt>
                <c:pt idx="1440">
                  <c:v>2.3292999999999999</c:v>
                </c:pt>
                <c:pt idx="1441">
                  <c:v>1.8409</c:v>
                </c:pt>
                <c:pt idx="1442">
                  <c:v>1.3541000000000001</c:v>
                </c:pt>
                <c:pt idx="1443">
                  <c:v>0.95486000000000004</c:v>
                </c:pt>
                <c:pt idx="1444">
                  <c:v>0.61667000000000005</c:v>
                </c:pt>
                <c:pt idx="1445">
                  <c:v>0.29074</c:v>
                </c:pt>
                <c:pt idx="1446">
                  <c:v>4.5927000000000003E-2</c:v>
                </c:pt>
                <c:pt idx="1447">
                  <c:v>-0.15934000000000001</c:v>
                </c:pt>
                <c:pt idx="1448">
                  <c:v>-0.27593000000000001</c:v>
                </c:pt>
                <c:pt idx="1449">
                  <c:v>-0.35583999999999999</c:v>
                </c:pt>
                <c:pt idx="1450">
                  <c:v>-0.50161999999999995</c:v>
                </c:pt>
                <c:pt idx="1451">
                  <c:v>-0.63160000000000005</c:v>
                </c:pt>
                <c:pt idx="1452">
                  <c:v>-0.84384999999999999</c:v>
                </c:pt>
                <c:pt idx="1453">
                  <c:v>-1.0868</c:v>
                </c:pt>
                <c:pt idx="1454">
                  <c:v>-1.2898000000000001</c:v>
                </c:pt>
                <c:pt idx="1455">
                  <c:v>-1.5516000000000001</c:v>
                </c:pt>
                <c:pt idx="1456">
                  <c:v>-1.7222</c:v>
                </c:pt>
                <c:pt idx="1457">
                  <c:v>-1.8709</c:v>
                </c:pt>
                <c:pt idx="1458">
                  <c:v>-2.0697000000000001</c:v>
                </c:pt>
                <c:pt idx="1459">
                  <c:v>-2.2808999999999999</c:v>
                </c:pt>
                <c:pt idx="1460">
                  <c:v>-2.3898999999999999</c:v>
                </c:pt>
                <c:pt idx="1461">
                  <c:v>-2.4601000000000002</c:v>
                </c:pt>
                <c:pt idx="1462">
                  <c:v>-2.4923000000000002</c:v>
                </c:pt>
                <c:pt idx="1463">
                  <c:v>-2.4927999999999999</c:v>
                </c:pt>
                <c:pt idx="1464">
                  <c:v>-2.4843000000000002</c:v>
                </c:pt>
                <c:pt idx="1465">
                  <c:v>-2.4618000000000002</c:v>
                </c:pt>
                <c:pt idx="1466">
                  <c:v>-2.508</c:v>
                </c:pt>
                <c:pt idx="1467">
                  <c:v>-2.6120999999999999</c:v>
                </c:pt>
                <c:pt idx="1468">
                  <c:v>-2.6406000000000001</c:v>
                </c:pt>
                <c:pt idx="1469">
                  <c:v>-2.6200999999999999</c:v>
                </c:pt>
                <c:pt idx="1470">
                  <c:v>-2.6408999999999998</c:v>
                </c:pt>
                <c:pt idx="1471">
                  <c:v>-2.6109</c:v>
                </c:pt>
                <c:pt idx="1472">
                  <c:v>-2.6850000000000001</c:v>
                </c:pt>
                <c:pt idx="1473">
                  <c:v>-2.9049</c:v>
                </c:pt>
                <c:pt idx="1474">
                  <c:v>-3.2174999999999998</c:v>
                </c:pt>
                <c:pt idx="1475">
                  <c:v>-3.4626999999999999</c:v>
                </c:pt>
                <c:pt idx="1476">
                  <c:v>-3.5432999999999999</c:v>
                </c:pt>
                <c:pt idx="1477">
                  <c:v>-3.7393999999999998</c:v>
                </c:pt>
                <c:pt idx="1478">
                  <c:v>-3.9348999999999998</c:v>
                </c:pt>
                <c:pt idx="1479">
                  <c:v>-4.1414</c:v>
                </c:pt>
                <c:pt idx="1480">
                  <c:v>-4.3428000000000004</c:v>
                </c:pt>
                <c:pt idx="1481">
                  <c:v>-4.2518000000000002</c:v>
                </c:pt>
                <c:pt idx="1482">
                  <c:v>-4.1489000000000003</c:v>
                </c:pt>
                <c:pt idx="1483">
                  <c:v>-4.0418000000000003</c:v>
                </c:pt>
                <c:pt idx="1484">
                  <c:v>-4.1102999999999996</c:v>
                </c:pt>
                <c:pt idx="1485">
                  <c:v>-4.5309999999999997</c:v>
                </c:pt>
                <c:pt idx="1486">
                  <c:v>-4.9341999999999997</c:v>
                </c:pt>
                <c:pt idx="1487">
                  <c:v>-5.5294999999999996</c:v>
                </c:pt>
                <c:pt idx="1488">
                  <c:v>-6.1719999999999997</c:v>
                </c:pt>
                <c:pt idx="1489">
                  <c:v>-6.7476000000000003</c:v>
                </c:pt>
                <c:pt idx="1490">
                  <c:v>-7.3125</c:v>
                </c:pt>
                <c:pt idx="1491">
                  <c:v>-7.7794999999999996</c:v>
                </c:pt>
                <c:pt idx="1492">
                  <c:v>-8.2127999999999997</c:v>
                </c:pt>
                <c:pt idx="1493">
                  <c:v>-8.6804000000000006</c:v>
                </c:pt>
                <c:pt idx="1494">
                  <c:v>-9.0523000000000007</c:v>
                </c:pt>
                <c:pt idx="1495">
                  <c:v>-9.5366</c:v>
                </c:pt>
                <c:pt idx="1496">
                  <c:v>-10.087999999999999</c:v>
                </c:pt>
                <c:pt idx="1497">
                  <c:v>-10.76</c:v>
                </c:pt>
                <c:pt idx="1498">
                  <c:v>-11.837</c:v>
                </c:pt>
                <c:pt idx="1499">
                  <c:v>-12.802</c:v>
                </c:pt>
                <c:pt idx="1500">
                  <c:v>-13.89</c:v>
                </c:pt>
                <c:pt idx="1501">
                  <c:v>-14.983000000000001</c:v>
                </c:pt>
                <c:pt idx="1502">
                  <c:v>-15.9</c:v>
                </c:pt>
                <c:pt idx="1503">
                  <c:v>-16.873000000000001</c:v>
                </c:pt>
                <c:pt idx="1504">
                  <c:v>-17.553999999999998</c:v>
                </c:pt>
                <c:pt idx="1505">
                  <c:v>-18.219000000000001</c:v>
                </c:pt>
                <c:pt idx="1506">
                  <c:v>-19.256</c:v>
                </c:pt>
                <c:pt idx="1507">
                  <c:v>-20.289000000000001</c:v>
                </c:pt>
                <c:pt idx="1508">
                  <c:v>-21.359000000000002</c:v>
                </c:pt>
                <c:pt idx="1509">
                  <c:v>-22.686</c:v>
                </c:pt>
                <c:pt idx="1510">
                  <c:v>-24.317</c:v>
                </c:pt>
                <c:pt idx="1511">
                  <c:v>-25.687000000000001</c:v>
                </c:pt>
                <c:pt idx="1512">
                  <c:v>-26.940999999999999</c:v>
                </c:pt>
                <c:pt idx="1513">
                  <c:v>-28.042999999999999</c:v>
                </c:pt>
                <c:pt idx="1514">
                  <c:v>-28.890999999999998</c:v>
                </c:pt>
                <c:pt idx="1515">
                  <c:v>-30.087</c:v>
                </c:pt>
                <c:pt idx="1516">
                  <c:v>-31.523</c:v>
                </c:pt>
                <c:pt idx="1517">
                  <c:v>-32.729999999999997</c:v>
                </c:pt>
                <c:pt idx="1518">
                  <c:v>-33.685000000000002</c:v>
                </c:pt>
                <c:pt idx="1519">
                  <c:v>-34.409999999999997</c:v>
                </c:pt>
                <c:pt idx="1520">
                  <c:v>-35.57</c:v>
                </c:pt>
                <c:pt idx="1521">
                  <c:v>-37.343000000000004</c:v>
                </c:pt>
                <c:pt idx="1522">
                  <c:v>-39.4</c:v>
                </c:pt>
                <c:pt idx="1523">
                  <c:v>-41.116999999999997</c:v>
                </c:pt>
                <c:pt idx="1524">
                  <c:v>-42.508000000000003</c:v>
                </c:pt>
                <c:pt idx="1525">
                  <c:v>-43.665999999999997</c:v>
                </c:pt>
                <c:pt idx="1526">
                  <c:v>-44.273000000000003</c:v>
                </c:pt>
                <c:pt idx="1527">
                  <c:v>-44.753999999999998</c:v>
                </c:pt>
                <c:pt idx="1528">
                  <c:v>-45.716999999999999</c:v>
                </c:pt>
                <c:pt idx="1529">
                  <c:v>-46.896000000000001</c:v>
                </c:pt>
                <c:pt idx="1530">
                  <c:v>-48.244999999999997</c:v>
                </c:pt>
                <c:pt idx="1531">
                  <c:v>-49.72</c:v>
                </c:pt>
                <c:pt idx="1532">
                  <c:v>-50.932000000000002</c:v>
                </c:pt>
                <c:pt idx="1533">
                  <c:v>-51.844000000000001</c:v>
                </c:pt>
                <c:pt idx="1534">
                  <c:v>-52.6</c:v>
                </c:pt>
                <c:pt idx="1535">
                  <c:v>-53.012999999999998</c:v>
                </c:pt>
                <c:pt idx="1536">
                  <c:v>-53.503999999999998</c:v>
                </c:pt>
                <c:pt idx="1537">
                  <c:v>-54.26</c:v>
                </c:pt>
                <c:pt idx="1538">
                  <c:v>-55.021999999999998</c:v>
                </c:pt>
                <c:pt idx="1539">
                  <c:v>-54.904000000000003</c:v>
                </c:pt>
                <c:pt idx="1540">
                  <c:v>-54.819000000000003</c:v>
                </c:pt>
                <c:pt idx="1541">
                  <c:v>-56.051000000000002</c:v>
                </c:pt>
                <c:pt idx="1542">
                  <c:v>-57.468000000000004</c:v>
                </c:pt>
                <c:pt idx="1543">
                  <c:v>-58.612000000000002</c:v>
                </c:pt>
                <c:pt idx="1544">
                  <c:v>-59.238</c:v>
                </c:pt>
                <c:pt idx="1545">
                  <c:v>-59.401000000000003</c:v>
                </c:pt>
                <c:pt idx="1546">
                  <c:v>-59.051000000000002</c:v>
                </c:pt>
                <c:pt idx="1547">
                  <c:v>-58.091000000000001</c:v>
                </c:pt>
                <c:pt idx="1548">
                  <c:v>-57.188000000000002</c:v>
                </c:pt>
                <c:pt idx="1549">
                  <c:v>-56.975000000000001</c:v>
                </c:pt>
                <c:pt idx="1550">
                  <c:v>-57.536999999999999</c:v>
                </c:pt>
                <c:pt idx="1551">
                  <c:v>-58.140999999999998</c:v>
                </c:pt>
                <c:pt idx="1552">
                  <c:v>-58.951000000000001</c:v>
                </c:pt>
                <c:pt idx="1553">
                  <c:v>-59.529000000000003</c:v>
                </c:pt>
                <c:pt idx="1554">
                  <c:v>-59.710999999999999</c:v>
                </c:pt>
                <c:pt idx="1555">
                  <c:v>-59.832000000000001</c:v>
                </c:pt>
                <c:pt idx="1556">
                  <c:v>-60.018999999999998</c:v>
                </c:pt>
                <c:pt idx="1557">
                  <c:v>-60.411999999999999</c:v>
                </c:pt>
                <c:pt idx="1558">
                  <c:v>-61.207999999999998</c:v>
                </c:pt>
                <c:pt idx="1559">
                  <c:v>-61.802999999999997</c:v>
                </c:pt>
                <c:pt idx="1560">
                  <c:v>-62.046999999999997</c:v>
                </c:pt>
                <c:pt idx="1561">
                  <c:v>-62.304000000000002</c:v>
                </c:pt>
                <c:pt idx="1562">
                  <c:v>-62.67</c:v>
                </c:pt>
                <c:pt idx="1563">
                  <c:v>-62.953000000000003</c:v>
                </c:pt>
                <c:pt idx="1564">
                  <c:v>-63.15</c:v>
                </c:pt>
                <c:pt idx="1565">
                  <c:v>-63.103000000000002</c:v>
                </c:pt>
                <c:pt idx="1566">
                  <c:v>-63.02</c:v>
                </c:pt>
                <c:pt idx="1567">
                  <c:v>-63.116999999999997</c:v>
                </c:pt>
                <c:pt idx="1568">
                  <c:v>-63.207000000000001</c:v>
                </c:pt>
                <c:pt idx="1569">
                  <c:v>-63.015999999999998</c:v>
                </c:pt>
                <c:pt idx="1570">
                  <c:v>-62.807000000000002</c:v>
                </c:pt>
                <c:pt idx="1571">
                  <c:v>-62.802</c:v>
                </c:pt>
                <c:pt idx="1572">
                  <c:v>-63.414000000000001</c:v>
                </c:pt>
                <c:pt idx="1573">
                  <c:v>-64.19</c:v>
                </c:pt>
                <c:pt idx="1574">
                  <c:v>-64.790000000000006</c:v>
                </c:pt>
                <c:pt idx="1575">
                  <c:v>-64.718999999999994</c:v>
                </c:pt>
                <c:pt idx="1576">
                  <c:v>-63.843000000000004</c:v>
                </c:pt>
                <c:pt idx="1577">
                  <c:v>-62.97</c:v>
                </c:pt>
                <c:pt idx="1578">
                  <c:v>-62.405999999999999</c:v>
                </c:pt>
                <c:pt idx="1579">
                  <c:v>-61.792999999999999</c:v>
                </c:pt>
                <c:pt idx="1580">
                  <c:v>-62.121000000000002</c:v>
                </c:pt>
                <c:pt idx="1581">
                  <c:v>-61.996000000000002</c:v>
                </c:pt>
                <c:pt idx="1582">
                  <c:v>-61.067999999999998</c:v>
                </c:pt>
                <c:pt idx="1583">
                  <c:v>-59.844999999999999</c:v>
                </c:pt>
                <c:pt idx="1584">
                  <c:v>-58.511000000000003</c:v>
                </c:pt>
                <c:pt idx="1585">
                  <c:v>-57.292000000000002</c:v>
                </c:pt>
                <c:pt idx="1586">
                  <c:v>-56.762999999999998</c:v>
                </c:pt>
                <c:pt idx="1587">
                  <c:v>-55.798999999999999</c:v>
                </c:pt>
                <c:pt idx="1588">
                  <c:v>-54.91</c:v>
                </c:pt>
                <c:pt idx="1589">
                  <c:v>-53.398000000000003</c:v>
                </c:pt>
                <c:pt idx="1590">
                  <c:v>-50.74</c:v>
                </c:pt>
                <c:pt idx="1591">
                  <c:v>-48.036999999999999</c:v>
                </c:pt>
                <c:pt idx="1592">
                  <c:v>-45.353000000000002</c:v>
                </c:pt>
                <c:pt idx="1593">
                  <c:v>-42.884999999999998</c:v>
                </c:pt>
                <c:pt idx="1594">
                  <c:v>-42.338999999999999</c:v>
                </c:pt>
                <c:pt idx="1595">
                  <c:v>-41.667000000000002</c:v>
                </c:pt>
                <c:pt idx="1596">
                  <c:v>-40.670999999999999</c:v>
                </c:pt>
                <c:pt idx="1597">
                  <c:v>-39.375999999999998</c:v>
                </c:pt>
                <c:pt idx="1598">
                  <c:v>-37.295000000000002</c:v>
                </c:pt>
                <c:pt idx="1599">
                  <c:v>-34.393999999999998</c:v>
                </c:pt>
                <c:pt idx="1600">
                  <c:v>-31.077999999999999</c:v>
                </c:pt>
                <c:pt idx="1601">
                  <c:v>-28.236000000000001</c:v>
                </c:pt>
                <c:pt idx="1602">
                  <c:v>-25.363</c:v>
                </c:pt>
                <c:pt idx="1603">
                  <c:v>-23.61</c:v>
                </c:pt>
                <c:pt idx="1604">
                  <c:v>-22.215</c:v>
                </c:pt>
                <c:pt idx="1605">
                  <c:v>-21.065000000000001</c:v>
                </c:pt>
                <c:pt idx="1606">
                  <c:v>-18.940000000000001</c:v>
                </c:pt>
                <c:pt idx="1607">
                  <c:v>-16.062999999999999</c:v>
                </c:pt>
                <c:pt idx="1608">
                  <c:v>-13.972</c:v>
                </c:pt>
                <c:pt idx="1609">
                  <c:v>-12.254</c:v>
                </c:pt>
                <c:pt idx="1610">
                  <c:v>-10.712999999999999</c:v>
                </c:pt>
                <c:pt idx="1611">
                  <c:v>-9.3009000000000004</c:v>
                </c:pt>
                <c:pt idx="1612">
                  <c:v>-8.0729000000000006</c:v>
                </c:pt>
                <c:pt idx="1613">
                  <c:v>-6.8948</c:v>
                </c:pt>
                <c:pt idx="1614">
                  <c:v>-5.8634000000000004</c:v>
                </c:pt>
                <c:pt idx="1615">
                  <c:v>-5.0195999999999996</c:v>
                </c:pt>
                <c:pt idx="1616">
                  <c:v>-4.3647999999999998</c:v>
                </c:pt>
                <c:pt idx="1617">
                  <c:v>-3.9826999999999999</c:v>
                </c:pt>
                <c:pt idx="1618">
                  <c:v>-3.7921</c:v>
                </c:pt>
                <c:pt idx="1619">
                  <c:v>-3.7189999999999999</c:v>
                </c:pt>
                <c:pt idx="1620">
                  <c:v>-3.7395</c:v>
                </c:pt>
                <c:pt idx="1621">
                  <c:v>-3.7524999999999999</c:v>
                </c:pt>
                <c:pt idx="1622">
                  <c:v>-3.6581999999999999</c:v>
                </c:pt>
                <c:pt idx="1623">
                  <c:v>-3.6008</c:v>
                </c:pt>
                <c:pt idx="1624">
                  <c:v>-3.5727000000000002</c:v>
                </c:pt>
                <c:pt idx="1625">
                  <c:v>-3.5663999999999998</c:v>
                </c:pt>
                <c:pt idx="1626">
                  <c:v>-3.6126</c:v>
                </c:pt>
                <c:pt idx="1627">
                  <c:v>-3.6999</c:v>
                </c:pt>
                <c:pt idx="1628">
                  <c:v>-3.673</c:v>
                </c:pt>
                <c:pt idx="1629">
                  <c:v>-3.5872000000000002</c:v>
                </c:pt>
                <c:pt idx="1630">
                  <c:v>-3.3597000000000001</c:v>
                </c:pt>
                <c:pt idx="1631">
                  <c:v>-3.2654000000000001</c:v>
                </c:pt>
                <c:pt idx="1632">
                  <c:v>-3.2722000000000002</c:v>
                </c:pt>
                <c:pt idx="1633">
                  <c:v>-3.3275000000000001</c:v>
                </c:pt>
                <c:pt idx="1634">
                  <c:v>-3.3409</c:v>
                </c:pt>
                <c:pt idx="1635">
                  <c:v>-3.3820999999999999</c:v>
                </c:pt>
                <c:pt idx="1636">
                  <c:v>-3.4237000000000002</c:v>
                </c:pt>
                <c:pt idx="1637">
                  <c:v>-3.3443999999999998</c:v>
                </c:pt>
                <c:pt idx="1638">
                  <c:v>-3.2503000000000002</c:v>
                </c:pt>
                <c:pt idx="1639">
                  <c:v>-3.1934</c:v>
                </c:pt>
                <c:pt idx="1640">
                  <c:v>-3.3149000000000002</c:v>
                </c:pt>
                <c:pt idx="1641">
                  <c:v>-3.4287000000000001</c:v>
                </c:pt>
                <c:pt idx="1642">
                  <c:v>-3.4590999999999998</c:v>
                </c:pt>
                <c:pt idx="1643">
                  <c:v>-3.3639000000000001</c:v>
                </c:pt>
                <c:pt idx="1644">
                  <c:v>-3.3102999999999998</c:v>
                </c:pt>
                <c:pt idx="1645">
                  <c:v>-3.2406999999999999</c:v>
                </c:pt>
                <c:pt idx="1646">
                  <c:v>-2.9765999999999999</c:v>
                </c:pt>
                <c:pt idx="1647">
                  <c:v>-2.6030000000000002</c:v>
                </c:pt>
                <c:pt idx="1648">
                  <c:v>-2.0977999999999999</c:v>
                </c:pt>
                <c:pt idx="1649">
                  <c:v>-1.3426</c:v>
                </c:pt>
                <c:pt idx="1650">
                  <c:v>-0.46622000000000002</c:v>
                </c:pt>
                <c:pt idx="1651">
                  <c:v>0.35110000000000002</c:v>
                </c:pt>
                <c:pt idx="1652">
                  <c:v>0.90869999999999995</c:v>
                </c:pt>
                <c:pt idx="1653">
                  <c:v>1.6036999999999999</c:v>
                </c:pt>
                <c:pt idx="1654">
                  <c:v>2.4384999999999999</c:v>
                </c:pt>
                <c:pt idx="1655">
                  <c:v>3.2339000000000002</c:v>
                </c:pt>
                <c:pt idx="1656">
                  <c:v>4.1889000000000003</c:v>
                </c:pt>
                <c:pt idx="1657">
                  <c:v>5.0457999999999998</c:v>
                </c:pt>
                <c:pt idx="1658">
                  <c:v>5.9702000000000002</c:v>
                </c:pt>
                <c:pt idx="1659">
                  <c:v>7.0726000000000004</c:v>
                </c:pt>
                <c:pt idx="1660">
                  <c:v>8.4017999999999997</c:v>
                </c:pt>
                <c:pt idx="1661">
                  <c:v>9.9817999999999998</c:v>
                </c:pt>
                <c:pt idx="1662">
                  <c:v>11.712</c:v>
                </c:pt>
                <c:pt idx="1663">
                  <c:v>13.132999999999999</c:v>
                </c:pt>
                <c:pt idx="1664">
                  <c:v>13.71</c:v>
                </c:pt>
                <c:pt idx="1665">
                  <c:v>14.125999999999999</c:v>
                </c:pt>
                <c:pt idx="1666">
                  <c:v>14.661</c:v>
                </c:pt>
                <c:pt idx="1667">
                  <c:v>15.07</c:v>
                </c:pt>
                <c:pt idx="1668">
                  <c:v>15.679</c:v>
                </c:pt>
                <c:pt idx="1669">
                  <c:v>16.588999999999999</c:v>
                </c:pt>
                <c:pt idx="1670">
                  <c:v>17.634</c:v>
                </c:pt>
                <c:pt idx="1671">
                  <c:v>18.71</c:v>
                </c:pt>
                <c:pt idx="1672">
                  <c:v>19.673999999999999</c:v>
                </c:pt>
                <c:pt idx="1673">
                  <c:v>20.45</c:v>
                </c:pt>
                <c:pt idx="1674">
                  <c:v>21.047999999999998</c:v>
                </c:pt>
                <c:pt idx="1675">
                  <c:v>21.57</c:v>
                </c:pt>
                <c:pt idx="1676">
                  <c:v>22.155000000000001</c:v>
                </c:pt>
                <c:pt idx="1677">
                  <c:v>22.712</c:v>
                </c:pt>
                <c:pt idx="1678">
                  <c:v>23.277000000000001</c:v>
                </c:pt>
                <c:pt idx="1679">
                  <c:v>23.837</c:v>
                </c:pt>
                <c:pt idx="1680">
                  <c:v>24.635999999999999</c:v>
                </c:pt>
                <c:pt idx="1681">
                  <c:v>25.317</c:v>
                </c:pt>
                <c:pt idx="1682">
                  <c:v>25.858000000000001</c:v>
                </c:pt>
                <c:pt idx="1683">
                  <c:v>26.425000000000001</c:v>
                </c:pt>
                <c:pt idx="1684">
                  <c:v>26.957000000000001</c:v>
                </c:pt>
                <c:pt idx="1685">
                  <c:v>27.327000000000002</c:v>
                </c:pt>
                <c:pt idx="1686">
                  <c:v>27.841999999999999</c:v>
                </c:pt>
                <c:pt idx="1687">
                  <c:v>28.373999999999999</c:v>
                </c:pt>
                <c:pt idx="1688">
                  <c:v>28.852</c:v>
                </c:pt>
                <c:pt idx="1689">
                  <c:v>29.382999999999999</c:v>
                </c:pt>
                <c:pt idx="1690">
                  <c:v>29.574000000000002</c:v>
                </c:pt>
                <c:pt idx="1691">
                  <c:v>29.77</c:v>
                </c:pt>
                <c:pt idx="1692">
                  <c:v>30.006</c:v>
                </c:pt>
                <c:pt idx="1693">
                  <c:v>30.382000000000001</c:v>
                </c:pt>
                <c:pt idx="1694">
                  <c:v>30.789000000000001</c:v>
                </c:pt>
                <c:pt idx="1695">
                  <c:v>31.390999999999998</c:v>
                </c:pt>
                <c:pt idx="1696">
                  <c:v>31.923999999999999</c:v>
                </c:pt>
                <c:pt idx="1697">
                  <c:v>32.387</c:v>
                </c:pt>
                <c:pt idx="1698">
                  <c:v>32.692999999999998</c:v>
                </c:pt>
                <c:pt idx="1699">
                  <c:v>32.906999999999996</c:v>
                </c:pt>
                <c:pt idx="1700">
                  <c:v>33.177</c:v>
                </c:pt>
                <c:pt idx="1701">
                  <c:v>33.426000000000002</c:v>
                </c:pt>
                <c:pt idx="1702">
                  <c:v>33.649000000000001</c:v>
                </c:pt>
                <c:pt idx="1703">
                  <c:v>34.012</c:v>
                </c:pt>
                <c:pt idx="1704">
                  <c:v>34.024999999999999</c:v>
                </c:pt>
                <c:pt idx="1705">
                  <c:v>34.265000000000001</c:v>
                </c:pt>
                <c:pt idx="1706">
                  <c:v>34.601999999999997</c:v>
                </c:pt>
                <c:pt idx="1707">
                  <c:v>34.887999999999998</c:v>
                </c:pt>
                <c:pt idx="1708">
                  <c:v>35.317999999999998</c:v>
                </c:pt>
                <c:pt idx="1709">
                  <c:v>35.713000000000001</c:v>
                </c:pt>
                <c:pt idx="1710">
                  <c:v>35.996000000000002</c:v>
                </c:pt>
                <c:pt idx="1711">
                  <c:v>36.441000000000003</c:v>
                </c:pt>
                <c:pt idx="1712">
                  <c:v>36.695999999999998</c:v>
                </c:pt>
                <c:pt idx="1713">
                  <c:v>36.76</c:v>
                </c:pt>
                <c:pt idx="1714">
                  <c:v>36.866</c:v>
                </c:pt>
                <c:pt idx="1715">
                  <c:v>36.936</c:v>
                </c:pt>
                <c:pt idx="1716">
                  <c:v>37.067</c:v>
                </c:pt>
                <c:pt idx="1717">
                  <c:v>37.139000000000003</c:v>
                </c:pt>
                <c:pt idx="1718">
                  <c:v>37.265000000000001</c:v>
                </c:pt>
                <c:pt idx="1719">
                  <c:v>37.531999999999996</c:v>
                </c:pt>
                <c:pt idx="1720">
                  <c:v>37.718000000000004</c:v>
                </c:pt>
                <c:pt idx="1721">
                  <c:v>37.920999999999999</c:v>
                </c:pt>
                <c:pt idx="1722">
                  <c:v>38.283999999999999</c:v>
                </c:pt>
                <c:pt idx="1723">
                  <c:v>38.472000000000001</c:v>
                </c:pt>
                <c:pt idx="1724">
                  <c:v>38.590000000000003</c:v>
                </c:pt>
                <c:pt idx="1725">
                  <c:v>38.686999999999998</c:v>
                </c:pt>
                <c:pt idx="1726">
                  <c:v>38.792000000000002</c:v>
                </c:pt>
                <c:pt idx="1727">
                  <c:v>38.793999999999997</c:v>
                </c:pt>
                <c:pt idx="1728">
                  <c:v>38.994</c:v>
                </c:pt>
                <c:pt idx="1729">
                  <c:v>38.972000000000001</c:v>
                </c:pt>
                <c:pt idx="1730">
                  <c:v>39.048999999999999</c:v>
                </c:pt>
                <c:pt idx="1731">
                  <c:v>39.33</c:v>
                </c:pt>
                <c:pt idx="1732">
                  <c:v>39.570999999999998</c:v>
                </c:pt>
                <c:pt idx="1733">
                  <c:v>39.811999999999998</c:v>
                </c:pt>
                <c:pt idx="1734">
                  <c:v>39.887</c:v>
                </c:pt>
                <c:pt idx="1735">
                  <c:v>39.863</c:v>
                </c:pt>
                <c:pt idx="1736">
                  <c:v>39.832000000000001</c:v>
                </c:pt>
                <c:pt idx="1737">
                  <c:v>39.628999999999998</c:v>
                </c:pt>
                <c:pt idx="1738">
                  <c:v>39.722999999999999</c:v>
                </c:pt>
                <c:pt idx="1739">
                  <c:v>39.552999999999997</c:v>
                </c:pt>
                <c:pt idx="1740">
                  <c:v>39.395000000000003</c:v>
                </c:pt>
                <c:pt idx="1741">
                  <c:v>39.095999999999997</c:v>
                </c:pt>
                <c:pt idx="1742">
                  <c:v>39.045000000000002</c:v>
                </c:pt>
                <c:pt idx="1743">
                  <c:v>38.953000000000003</c:v>
                </c:pt>
                <c:pt idx="1744">
                  <c:v>38.877000000000002</c:v>
                </c:pt>
                <c:pt idx="1745">
                  <c:v>38.74</c:v>
                </c:pt>
                <c:pt idx="1746">
                  <c:v>38.780999999999999</c:v>
                </c:pt>
                <c:pt idx="1747">
                  <c:v>38.735999999999997</c:v>
                </c:pt>
                <c:pt idx="1748">
                  <c:v>38.930999999999997</c:v>
                </c:pt>
                <c:pt idx="1749">
                  <c:v>39.079000000000001</c:v>
                </c:pt>
                <c:pt idx="1750">
                  <c:v>38.914000000000001</c:v>
                </c:pt>
                <c:pt idx="1751">
                  <c:v>38.731999999999999</c:v>
                </c:pt>
                <c:pt idx="1752">
                  <c:v>38.555</c:v>
                </c:pt>
                <c:pt idx="1753">
                  <c:v>38.497</c:v>
                </c:pt>
                <c:pt idx="1754">
                  <c:v>38.423000000000002</c:v>
                </c:pt>
                <c:pt idx="1755">
                  <c:v>38.354999999999997</c:v>
                </c:pt>
                <c:pt idx="1756">
                  <c:v>38.332999999999998</c:v>
                </c:pt>
                <c:pt idx="1757">
                  <c:v>38.347999999999999</c:v>
                </c:pt>
                <c:pt idx="1758">
                  <c:v>38.384</c:v>
                </c:pt>
                <c:pt idx="1759">
                  <c:v>38.481999999999999</c:v>
                </c:pt>
                <c:pt idx="1760">
                  <c:v>38.61</c:v>
                </c:pt>
                <c:pt idx="1761">
                  <c:v>38.634</c:v>
                </c:pt>
                <c:pt idx="1762">
                  <c:v>38.448999999999998</c:v>
                </c:pt>
                <c:pt idx="1763">
                  <c:v>38.311999999999998</c:v>
                </c:pt>
                <c:pt idx="1764">
                  <c:v>38.116</c:v>
                </c:pt>
                <c:pt idx="1765">
                  <c:v>38.054000000000002</c:v>
                </c:pt>
                <c:pt idx="1766">
                  <c:v>38.093000000000004</c:v>
                </c:pt>
                <c:pt idx="1767">
                  <c:v>38.201000000000001</c:v>
                </c:pt>
                <c:pt idx="1768">
                  <c:v>38.155000000000001</c:v>
                </c:pt>
                <c:pt idx="1769">
                  <c:v>38.174999999999997</c:v>
                </c:pt>
                <c:pt idx="1770">
                  <c:v>38.433999999999997</c:v>
                </c:pt>
                <c:pt idx="1771">
                  <c:v>38.610999999999997</c:v>
                </c:pt>
                <c:pt idx="1772">
                  <c:v>38.679000000000002</c:v>
                </c:pt>
                <c:pt idx="1773">
                  <c:v>38.771999999999998</c:v>
                </c:pt>
                <c:pt idx="1774">
                  <c:v>38.520000000000003</c:v>
                </c:pt>
                <c:pt idx="1775">
                  <c:v>38.21</c:v>
                </c:pt>
                <c:pt idx="1776">
                  <c:v>38.201999999999998</c:v>
                </c:pt>
                <c:pt idx="1777">
                  <c:v>38.299999999999997</c:v>
                </c:pt>
                <c:pt idx="1778">
                  <c:v>38.539000000000001</c:v>
                </c:pt>
                <c:pt idx="1779">
                  <c:v>38.893000000000001</c:v>
                </c:pt>
                <c:pt idx="1780">
                  <c:v>39.197000000000003</c:v>
                </c:pt>
                <c:pt idx="1781">
                  <c:v>39.225000000000001</c:v>
                </c:pt>
                <c:pt idx="1782">
                  <c:v>39.332999999999998</c:v>
                </c:pt>
                <c:pt idx="1783">
                  <c:v>39.331000000000003</c:v>
                </c:pt>
                <c:pt idx="1784">
                  <c:v>39.363999999999997</c:v>
                </c:pt>
                <c:pt idx="1785">
                  <c:v>39.576999999999998</c:v>
                </c:pt>
                <c:pt idx="1786">
                  <c:v>39.737000000000002</c:v>
                </c:pt>
                <c:pt idx="1787">
                  <c:v>39.805</c:v>
                </c:pt>
                <c:pt idx="1788">
                  <c:v>39.798999999999999</c:v>
                </c:pt>
                <c:pt idx="1789">
                  <c:v>39.862000000000002</c:v>
                </c:pt>
                <c:pt idx="1790">
                  <c:v>39.889000000000003</c:v>
                </c:pt>
                <c:pt idx="1791">
                  <c:v>39.853000000000002</c:v>
                </c:pt>
                <c:pt idx="1792">
                  <c:v>39.865000000000002</c:v>
                </c:pt>
                <c:pt idx="1793">
                  <c:v>39.585999999999999</c:v>
                </c:pt>
                <c:pt idx="1794">
                  <c:v>39.18</c:v>
                </c:pt>
                <c:pt idx="1795">
                  <c:v>38.649000000000001</c:v>
                </c:pt>
                <c:pt idx="1796">
                  <c:v>37.869999999999997</c:v>
                </c:pt>
                <c:pt idx="1797">
                  <c:v>36.685000000000002</c:v>
                </c:pt>
                <c:pt idx="1798">
                  <c:v>35.445999999999998</c:v>
                </c:pt>
                <c:pt idx="1799">
                  <c:v>33.866</c:v>
                </c:pt>
                <c:pt idx="1800">
                  <c:v>32.216999999999999</c:v>
                </c:pt>
                <c:pt idx="1801">
                  <c:v>30.716999999999999</c:v>
                </c:pt>
                <c:pt idx="1802">
                  <c:v>29.286999999999999</c:v>
                </c:pt>
                <c:pt idx="1803">
                  <c:v>27.891999999999999</c:v>
                </c:pt>
                <c:pt idx="1804">
                  <c:v>26.417000000000002</c:v>
                </c:pt>
                <c:pt idx="1805">
                  <c:v>24.797999999999998</c:v>
                </c:pt>
                <c:pt idx="1806">
                  <c:v>22.91</c:v>
                </c:pt>
                <c:pt idx="1807">
                  <c:v>20.661000000000001</c:v>
                </c:pt>
                <c:pt idx="1808">
                  <c:v>18.745999999999999</c:v>
                </c:pt>
                <c:pt idx="1809">
                  <c:v>17.341999999999999</c:v>
                </c:pt>
                <c:pt idx="1810">
                  <c:v>16.3</c:v>
                </c:pt>
                <c:pt idx="1811">
                  <c:v>15.467000000000001</c:v>
                </c:pt>
                <c:pt idx="1812">
                  <c:v>14.624000000000001</c:v>
                </c:pt>
                <c:pt idx="1813">
                  <c:v>13.635999999999999</c:v>
                </c:pt>
                <c:pt idx="1814">
                  <c:v>12.583</c:v>
                </c:pt>
                <c:pt idx="1815">
                  <c:v>11.492000000000001</c:v>
                </c:pt>
                <c:pt idx="1816">
                  <c:v>10.337999999999999</c:v>
                </c:pt>
                <c:pt idx="1817">
                  <c:v>9.1548999999999996</c:v>
                </c:pt>
                <c:pt idx="1818">
                  <c:v>7.6254999999999997</c:v>
                </c:pt>
                <c:pt idx="1819">
                  <c:v>6.3792</c:v>
                </c:pt>
                <c:pt idx="1820">
                  <c:v>5.2830000000000004</c:v>
                </c:pt>
                <c:pt idx="1821">
                  <c:v>4.4034000000000004</c:v>
                </c:pt>
                <c:pt idx="1822">
                  <c:v>3.6373000000000002</c:v>
                </c:pt>
                <c:pt idx="1823">
                  <c:v>3.0182000000000002</c:v>
                </c:pt>
                <c:pt idx="1824">
                  <c:v>2.4849000000000001</c:v>
                </c:pt>
                <c:pt idx="1825">
                  <c:v>1.9857</c:v>
                </c:pt>
                <c:pt idx="1826">
                  <c:v>1.4664999999999999</c:v>
                </c:pt>
                <c:pt idx="1827">
                  <c:v>0.85587999999999997</c:v>
                </c:pt>
                <c:pt idx="1828">
                  <c:v>0.28434999999999999</c:v>
                </c:pt>
                <c:pt idx="1829">
                  <c:v>-0.21643000000000001</c:v>
                </c:pt>
                <c:pt idx="1830">
                  <c:v>-0.69282999999999995</c:v>
                </c:pt>
                <c:pt idx="1831">
                  <c:v>-1.1228</c:v>
                </c:pt>
                <c:pt idx="1832">
                  <c:v>-1.5833999999999999</c:v>
                </c:pt>
                <c:pt idx="1833">
                  <c:v>-1.9845999999999999</c:v>
                </c:pt>
                <c:pt idx="1834">
                  <c:v>-2.3723999999999998</c:v>
                </c:pt>
                <c:pt idx="1835">
                  <c:v>-2.8048000000000002</c:v>
                </c:pt>
                <c:pt idx="1836">
                  <c:v>-3.0840000000000001</c:v>
                </c:pt>
                <c:pt idx="1837">
                  <c:v>-3.3483000000000001</c:v>
                </c:pt>
                <c:pt idx="1838">
                  <c:v>-3.5017999999999998</c:v>
                </c:pt>
                <c:pt idx="1839">
                  <c:v>-3.4836</c:v>
                </c:pt>
                <c:pt idx="1840">
                  <c:v>-3.4512999999999998</c:v>
                </c:pt>
                <c:pt idx="1841">
                  <c:v>-3.4108999999999998</c:v>
                </c:pt>
                <c:pt idx="1842">
                  <c:v>-3.4466000000000001</c:v>
                </c:pt>
                <c:pt idx="1843">
                  <c:v>-3.4990999999999999</c:v>
                </c:pt>
                <c:pt idx="1844">
                  <c:v>-3.5621999999999998</c:v>
                </c:pt>
                <c:pt idx="1845">
                  <c:v>-3.7570999999999999</c:v>
                </c:pt>
                <c:pt idx="1846">
                  <c:v>-3.8889999999999998</c:v>
                </c:pt>
                <c:pt idx="1847">
                  <c:v>-4.0087999999999999</c:v>
                </c:pt>
                <c:pt idx="1848">
                  <c:v>-4.0984999999999996</c:v>
                </c:pt>
                <c:pt idx="1849">
                  <c:v>-4.1745000000000001</c:v>
                </c:pt>
                <c:pt idx="1850">
                  <c:v>-4.1801000000000004</c:v>
                </c:pt>
                <c:pt idx="1851">
                  <c:v>-4.1702000000000004</c:v>
                </c:pt>
                <c:pt idx="1852">
                  <c:v>-4.1997999999999998</c:v>
                </c:pt>
                <c:pt idx="1853">
                  <c:v>-4.2915000000000001</c:v>
                </c:pt>
                <c:pt idx="1854">
                  <c:v>-4.3</c:v>
                </c:pt>
                <c:pt idx="1855">
                  <c:v>-4.3205999999999998</c:v>
                </c:pt>
                <c:pt idx="1856">
                  <c:v>-4.3933</c:v>
                </c:pt>
                <c:pt idx="1857">
                  <c:v>-4.5757000000000003</c:v>
                </c:pt>
                <c:pt idx="1858">
                  <c:v>-4.6924999999999999</c:v>
                </c:pt>
                <c:pt idx="1859">
                  <c:v>-4.7874999999999996</c:v>
                </c:pt>
                <c:pt idx="1860">
                  <c:v>-4.7901999999999996</c:v>
                </c:pt>
                <c:pt idx="1861">
                  <c:v>-4.7370000000000001</c:v>
                </c:pt>
                <c:pt idx="1862">
                  <c:v>-4.7694999999999999</c:v>
                </c:pt>
                <c:pt idx="1863">
                  <c:v>-4.8990999999999998</c:v>
                </c:pt>
                <c:pt idx="1864">
                  <c:v>-5.0862999999999996</c:v>
                </c:pt>
                <c:pt idx="1865">
                  <c:v>-5.2485999999999997</c:v>
                </c:pt>
                <c:pt idx="1866">
                  <c:v>-5.5609000000000002</c:v>
                </c:pt>
                <c:pt idx="1867">
                  <c:v>-5.6867999999999999</c:v>
                </c:pt>
                <c:pt idx="1868">
                  <c:v>-6.0472000000000001</c:v>
                </c:pt>
                <c:pt idx="1869">
                  <c:v>-6.3930999999999996</c:v>
                </c:pt>
                <c:pt idx="1870">
                  <c:v>-6.7941000000000003</c:v>
                </c:pt>
                <c:pt idx="1871">
                  <c:v>-7.0393999999999997</c:v>
                </c:pt>
                <c:pt idx="1872">
                  <c:v>-7.3323999999999998</c:v>
                </c:pt>
                <c:pt idx="1873">
                  <c:v>-7.5153999999999996</c:v>
                </c:pt>
                <c:pt idx="1874">
                  <c:v>-7.6909999999999998</c:v>
                </c:pt>
                <c:pt idx="1875">
                  <c:v>-7.8597000000000001</c:v>
                </c:pt>
                <c:pt idx="1876">
                  <c:v>-8.1187000000000005</c:v>
                </c:pt>
                <c:pt idx="1877">
                  <c:v>-8.6973000000000003</c:v>
                </c:pt>
                <c:pt idx="1878">
                  <c:v>-9.5122</c:v>
                </c:pt>
                <c:pt idx="1879">
                  <c:v>-10.374000000000001</c:v>
                </c:pt>
                <c:pt idx="1880">
                  <c:v>-11.17</c:v>
                </c:pt>
                <c:pt idx="1881">
                  <c:v>-11.769</c:v>
                </c:pt>
                <c:pt idx="1882">
                  <c:v>-12.385999999999999</c:v>
                </c:pt>
                <c:pt idx="1883">
                  <c:v>-12.878</c:v>
                </c:pt>
                <c:pt idx="1884">
                  <c:v>-13.34</c:v>
                </c:pt>
                <c:pt idx="1885">
                  <c:v>-13.92</c:v>
                </c:pt>
                <c:pt idx="1886">
                  <c:v>-14.726000000000001</c:v>
                </c:pt>
                <c:pt idx="1887">
                  <c:v>-15.723000000000001</c:v>
                </c:pt>
                <c:pt idx="1888">
                  <c:v>-16.643999999999998</c:v>
                </c:pt>
                <c:pt idx="1889">
                  <c:v>-17.413</c:v>
                </c:pt>
                <c:pt idx="1890">
                  <c:v>-18.338000000000001</c:v>
                </c:pt>
                <c:pt idx="1891">
                  <c:v>-19.335000000000001</c:v>
                </c:pt>
                <c:pt idx="1892">
                  <c:v>-20.626000000000001</c:v>
                </c:pt>
                <c:pt idx="1893">
                  <c:v>-21.844999999999999</c:v>
                </c:pt>
                <c:pt idx="1894">
                  <c:v>-22.655999999999999</c:v>
                </c:pt>
                <c:pt idx="1895">
                  <c:v>-23.268000000000001</c:v>
                </c:pt>
                <c:pt idx="1896">
                  <c:v>-23.763999999999999</c:v>
                </c:pt>
                <c:pt idx="1897">
                  <c:v>-24.416</c:v>
                </c:pt>
                <c:pt idx="1898">
                  <c:v>-25.282</c:v>
                </c:pt>
                <c:pt idx="1899">
                  <c:v>-26.16</c:v>
                </c:pt>
                <c:pt idx="1900">
                  <c:v>-27.105</c:v>
                </c:pt>
                <c:pt idx="1901">
                  <c:v>-28.061</c:v>
                </c:pt>
                <c:pt idx="1902">
                  <c:v>-28.885000000000002</c:v>
                </c:pt>
                <c:pt idx="1903">
                  <c:v>-30.087</c:v>
                </c:pt>
                <c:pt idx="1904">
                  <c:v>-31.367999999999999</c:v>
                </c:pt>
                <c:pt idx="1905">
                  <c:v>-32.659999999999997</c:v>
                </c:pt>
                <c:pt idx="1906">
                  <c:v>-33.728000000000002</c:v>
                </c:pt>
                <c:pt idx="1907">
                  <c:v>-34.716999999999999</c:v>
                </c:pt>
                <c:pt idx="1908">
                  <c:v>-35.442</c:v>
                </c:pt>
                <c:pt idx="1909">
                  <c:v>-36.406999999999996</c:v>
                </c:pt>
                <c:pt idx="1910">
                  <c:v>-37.463999999999999</c:v>
                </c:pt>
                <c:pt idx="1911">
                  <c:v>-38.72</c:v>
                </c:pt>
                <c:pt idx="1912">
                  <c:v>-40.249000000000002</c:v>
                </c:pt>
                <c:pt idx="1913">
                  <c:v>-41.496000000000002</c:v>
                </c:pt>
                <c:pt idx="1914">
                  <c:v>-42.368000000000002</c:v>
                </c:pt>
                <c:pt idx="1915">
                  <c:v>-43.448</c:v>
                </c:pt>
                <c:pt idx="1916">
                  <c:v>-44.616999999999997</c:v>
                </c:pt>
                <c:pt idx="1917">
                  <c:v>-45.807000000000002</c:v>
                </c:pt>
                <c:pt idx="1918">
                  <c:v>-47.057000000000002</c:v>
                </c:pt>
                <c:pt idx="1919">
                  <c:v>-48.024000000000001</c:v>
                </c:pt>
                <c:pt idx="1920">
                  <c:v>-48.884999999999998</c:v>
                </c:pt>
                <c:pt idx="1921">
                  <c:v>-49.838999999999999</c:v>
                </c:pt>
                <c:pt idx="1922">
                  <c:v>-50.83</c:v>
                </c:pt>
                <c:pt idx="1923">
                  <c:v>-51.076999999999998</c:v>
                </c:pt>
                <c:pt idx="1924">
                  <c:v>-50.982999999999997</c:v>
                </c:pt>
                <c:pt idx="1925">
                  <c:v>-51.207999999999998</c:v>
                </c:pt>
                <c:pt idx="1926">
                  <c:v>-51.960999999999999</c:v>
                </c:pt>
                <c:pt idx="1927">
                  <c:v>-52.896999999999998</c:v>
                </c:pt>
                <c:pt idx="1928">
                  <c:v>-53.429000000000002</c:v>
                </c:pt>
                <c:pt idx="1929">
                  <c:v>-53.723999999999997</c:v>
                </c:pt>
                <c:pt idx="1930">
                  <c:v>-53.735999999999997</c:v>
                </c:pt>
                <c:pt idx="1931">
                  <c:v>-53.64</c:v>
                </c:pt>
                <c:pt idx="1932">
                  <c:v>-53.780999999999999</c:v>
                </c:pt>
                <c:pt idx="1933">
                  <c:v>-54.156999999999996</c:v>
                </c:pt>
                <c:pt idx="1934">
                  <c:v>-54.732999999999997</c:v>
                </c:pt>
                <c:pt idx="1935">
                  <c:v>-55.24</c:v>
                </c:pt>
                <c:pt idx="1936">
                  <c:v>-55.540999999999997</c:v>
                </c:pt>
                <c:pt idx="1937">
                  <c:v>-55.476999999999997</c:v>
                </c:pt>
                <c:pt idx="1938">
                  <c:v>-55.155000000000001</c:v>
                </c:pt>
                <c:pt idx="1939">
                  <c:v>-55.427999999999997</c:v>
                </c:pt>
                <c:pt idx="1940">
                  <c:v>-56.084000000000003</c:v>
                </c:pt>
                <c:pt idx="1941">
                  <c:v>-56.616</c:v>
                </c:pt>
                <c:pt idx="1942">
                  <c:v>-57.133000000000003</c:v>
                </c:pt>
                <c:pt idx="1943">
                  <c:v>-57.421999999999997</c:v>
                </c:pt>
                <c:pt idx="1944">
                  <c:v>-57.167999999999999</c:v>
                </c:pt>
                <c:pt idx="1945">
                  <c:v>-56.518999999999998</c:v>
                </c:pt>
                <c:pt idx="1946">
                  <c:v>-56.76</c:v>
                </c:pt>
                <c:pt idx="1947">
                  <c:v>-57.747999999999998</c:v>
                </c:pt>
                <c:pt idx="1948">
                  <c:v>-58.234000000000002</c:v>
                </c:pt>
                <c:pt idx="1949">
                  <c:v>-58.335999999999999</c:v>
                </c:pt>
                <c:pt idx="1950">
                  <c:v>-58.463999999999999</c:v>
                </c:pt>
                <c:pt idx="1951">
                  <c:v>-58.042000000000002</c:v>
                </c:pt>
                <c:pt idx="1952">
                  <c:v>-58.033999999999999</c:v>
                </c:pt>
                <c:pt idx="1953">
                  <c:v>-58.7</c:v>
                </c:pt>
                <c:pt idx="1954">
                  <c:v>-59.186999999999998</c:v>
                </c:pt>
                <c:pt idx="1955">
                  <c:v>-59.639000000000003</c:v>
                </c:pt>
                <c:pt idx="1956">
                  <c:v>-60.139000000000003</c:v>
                </c:pt>
                <c:pt idx="1957">
                  <c:v>-60.261000000000003</c:v>
                </c:pt>
                <c:pt idx="1958">
                  <c:v>-60.225000000000001</c:v>
                </c:pt>
                <c:pt idx="1959">
                  <c:v>-60.368000000000002</c:v>
                </c:pt>
                <c:pt idx="1960">
                  <c:v>-60.622</c:v>
                </c:pt>
                <c:pt idx="1961">
                  <c:v>-60.720999999999997</c:v>
                </c:pt>
                <c:pt idx="1962">
                  <c:v>-61.014000000000003</c:v>
                </c:pt>
                <c:pt idx="1963">
                  <c:v>-61.258000000000003</c:v>
                </c:pt>
                <c:pt idx="1964">
                  <c:v>-61.241</c:v>
                </c:pt>
                <c:pt idx="1965">
                  <c:v>-61.283999999999999</c:v>
                </c:pt>
                <c:pt idx="1966">
                  <c:v>-61.106999999999999</c:v>
                </c:pt>
                <c:pt idx="1967">
                  <c:v>-60.401000000000003</c:v>
                </c:pt>
                <c:pt idx="1968">
                  <c:v>-59.485999999999997</c:v>
                </c:pt>
                <c:pt idx="1969">
                  <c:v>-58.902999999999999</c:v>
                </c:pt>
                <c:pt idx="1970">
                  <c:v>-58.752000000000002</c:v>
                </c:pt>
                <c:pt idx="1971">
                  <c:v>-58.34</c:v>
                </c:pt>
                <c:pt idx="1972">
                  <c:v>-57.530999999999999</c:v>
                </c:pt>
                <c:pt idx="1973">
                  <c:v>-56.593000000000004</c:v>
                </c:pt>
                <c:pt idx="1974">
                  <c:v>-54.917000000000002</c:v>
                </c:pt>
                <c:pt idx="1975">
                  <c:v>-52.960999999999999</c:v>
                </c:pt>
                <c:pt idx="1976">
                  <c:v>-50.167999999999999</c:v>
                </c:pt>
                <c:pt idx="1977">
                  <c:v>-46.851999999999997</c:v>
                </c:pt>
                <c:pt idx="1978">
                  <c:v>-44.442</c:v>
                </c:pt>
                <c:pt idx="1979">
                  <c:v>-41.16</c:v>
                </c:pt>
                <c:pt idx="1980">
                  <c:v>-37.975999999999999</c:v>
                </c:pt>
                <c:pt idx="1981">
                  <c:v>-34.209000000000003</c:v>
                </c:pt>
                <c:pt idx="1982">
                  <c:v>-30.097000000000001</c:v>
                </c:pt>
                <c:pt idx="1983">
                  <c:v>-25.974</c:v>
                </c:pt>
                <c:pt idx="1984">
                  <c:v>-22.706</c:v>
                </c:pt>
                <c:pt idx="1985">
                  <c:v>-19.309999999999999</c:v>
                </c:pt>
                <c:pt idx="1986">
                  <c:v>-15.403</c:v>
                </c:pt>
                <c:pt idx="1987">
                  <c:v>-12.558</c:v>
                </c:pt>
                <c:pt idx="1988">
                  <c:v>-10.430999999999999</c:v>
                </c:pt>
                <c:pt idx="1989">
                  <c:v>-8.9139999999999997</c:v>
                </c:pt>
                <c:pt idx="1990">
                  <c:v>-7.8204000000000002</c:v>
                </c:pt>
                <c:pt idx="1991">
                  <c:v>-6.9141000000000004</c:v>
                </c:pt>
                <c:pt idx="1992">
                  <c:v>-5.9191000000000003</c:v>
                </c:pt>
                <c:pt idx="1993">
                  <c:v>-5.1348000000000003</c:v>
                </c:pt>
                <c:pt idx="1994">
                  <c:v>-4.5890000000000004</c:v>
                </c:pt>
                <c:pt idx="1995">
                  <c:v>-4.3712</c:v>
                </c:pt>
                <c:pt idx="1996">
                  <c:v>-4.1379000000000001</c:v>
                </c:pt>
                <c:pt idx="1997">
                  <c:v>-3.9028</c:v>
                </c:pt>
                <c:pt idx="1998">
                  <c:v>-3.9218999999999999</c:v>
                </c:pt>
                <c:pt idx="1999">
                  <c:v>-3.9239999999999999</c:v>
                </c:pt>
                <c:pt idx="2000">
                  <c:v>-4.0364000000000004</c:v>
                </c:pt>
                <c:pt idx="2001">
                  <c:v>-4.2465999999999999</c:v>
                </c:pt>
                <c:pt idx="2002">
                  <c:v>-4.4591000000000003</c:v>
                </c:pt>
                <c:pt idx="2003">
                  <c:v>-4.6273999999999997</c:v>
                </c:pt>
                <c:pt idx="2004">
                  <c:v>-4.7472000000000003</c:v>
                </c:pt>
                <c:pt idx="2005">
                  <c:v>-4.8320999999999996</c:v>
                </c:pt>
                <c:pt idx="2006">
                  <c:v>-4.8346</c:v>
                </c:pt>
                <c:pt idx="2007">
                  <c:v>-4.8369999999999997</c:v>
                </c:pt>
                <c:pt idx="2008">
                  <c:v>-4.8494999999999999</c:v>
                </c:pt>
                <c:pt idx="2009">
                  <c:v>-4.8525999999999998</c:v>
                </c:pt>
                <c:pt idx="2010">
                  <c:v>-4.9592000000000001</c:v>
                </c:pt>
                <c:pt idx="2011">
                  <c:v>-5.0151000000000003</c:v>
                </c:pt>
                <c:pt idx="2012">
                  <c:v>-5.0839999999999996</c:v>
                </c:pt>
                <c:pt idx="2013">
                  <c:v>-5.2362000000000002</c:v>
                </c:pt>
                <c:pt idx="2014">
                  <c:v>-5.3455000000000004</c:v>
                </c:pt>
                <c:pt idx="2015">
                  <c:v>-5.4317000000000002</c:v>
                </c:pt>
                <c:pt idx="2016">
                  <c:v>-5.3540000000000001</c:v>
                </c:pt>
                <c:pt idx="2017">
                  <c:v>-5.2838000000000003</c:v>
                </c:pt>
                <c:pt idx="2018">
                  <c:v>-5.2434000000000003</c:v>
                </c:pt>
                <c:pt idx="2019">
                  <c:v>-5.2393999999999998</c:v>
                </c:pt>
                <c:pt idx="2020">
                  <c:v>-5.2835000000000001</c:v>
                </c:pt>
                <c:pt idx="2021">
                  <c:v>-5.3377999999999997</c:v>
                </c:pt>
                <c:pt idx="2022">
                  <c:v>-5.3639999999999999</c:v>
                </c:pt>
                <c:pt idx="2023">
                  <c:v>-5.2969999999999997</c:v>
                </c:pt>
                <c:pt idx="2024">
                  <c:v>-5.1783999999999999</c:v>
                </c:pt>
                <c:pt idx="2025">
                  <c:v>-5.1447000000000003</c:v>
                </c:pt>
                <c:pt idx="2026">
                  <c:v>-4.9745999999999997</c:v>
                </c:pt>
                <c:pt idx="2027">
                  <c:v>-5.8103999999999996</c:v>
                </c:pt>
                <c:pt idx="2028">
                  <c:v>-4.7171000000000003</c:v>
                </c:pt>
                <c:pt idx="2029">
                  <c:v>-5.3798000000000004</c:v>
                </c:pt>
                <c:pt idx="2030">
                  <c:v>-5.0431999999999997</c:v>
                </c:pt>
                <c:pt idx="2031">
                  <c:v>-4.8224</c:v>
                </c:pt>
                <c:pt idx="2032">
                  <c:v>-4.4520999999999997</c:v>
                </c:pt>
                <c:pt idx="2033">
                  <c:v>-4.1303000000000001</c:v>
                </c:pt>
                <c:pt idx="2034">
                  <c:v>-3.9462000000000002</c:v>
                </c:pt>
                <c:pt idx="2035">
                  <c:v>-4.0015000000000001</c:v>
                </c:pt>
                <c:pt idx="2036">
                  <c:v>-4.1885000000000003</c:v>
                </c:pt>
                <c:pt idx="2037">
                  <c:v>-4.6826999999999996</c:v>
                </c:pt>
                <c:pt idx="2038">
                  <c:v>-4.9755000000000003</c:v>
                </c:pt>
                <c:pt idx="2039">
                  <c:v>-5.2735000000000003</c:v>
                </c:pt>
                <c:pt idx="2040">
                  <c:v>-5.4942000000000002</c:v>
                </c:pt>
                <c:pt idx="2041">
                  <c:v>-5.5789999999999997</c:v>
                </c:pt>
                <c:pt idx="2042">
                  <c:v>-5.4176000000000002</c:v>
                </c:pt>
                <c:pt idx="2043">
                  <c:v>-5.1871</c:v>
                </c:pt>
                <c:pt idx="2044">
                  <c:v>-5.0552000000000001</c:v>
                </c:pt>
                <c:pt idx="2045">
                  <c:v>-5.2823000000000002</c:v>
                </c:pt>
                <c:pt idx="2046">
                  <c:v>-5.4276</c:v>
                </c:pt>
                <c:pt idx="2047">
                  <c:v>-5.4409000000000001</c:v>
                </c:pt>
                <c:pt idx="2048">
                  <c:v>-5.1318999999999999</c:v>
                </c:pt>
                <c:pt idx="2049">
                  <c:v>-4.9942000000000002</c:v>
                </c:pt>
                <c:pt idx="2050">
                  <c:v>-6.0217000000000001</c:v>
                </c:pt>
                <c:pt idx="2051">
                  <c:v>-5.6322999999999999</c:v>
                </c:pt>
                <c:pt idx="2052">
                  <c:v>-5.2514000000000003</c:v>
                </c:pt>
                <c:pt idx="2053">
                  <c:v>-5.1555999999999997</c:v>
                </c:pt>
                <c:pt idx="2054">
                  <c:v>-5.0576999999999996</c:v>
                </c:pt>
                <c:pt idx="2055">
                  <c:v>-5.0073999999999996</c:v>
                </c:pt>
                <c:pt idx="2056">
                  <c:v>-4.9866999999999999</c:v>
                </c:pt>
                <c:pt idx="2057">
                  <c:v>-4.8849</c:v>
                </c:pt>
                <c:pt idx="2058">
                  <c:v>-4.5418000000000003</c:v>
                </c:pt>
                <c:pt idx="2059">
                  <c:v>-4.1294000000000004</c:v>
                </c:pt>
                <c:pt idx="2060">
                  <c:v>-3.8086000000000002</c:v>
                </c:pt>
                <c:pt idx="2061">
                  <c:v>-3.5525000000000002</c:v>
                </c:pt>
                <c:pt idx="2062">
                  <c:v>-3.5415000000000001</c:v>
                </c:pt>
                <c:pt idx="2063">
                  <c:v>-3.9119999999999999</c:v>
                </c:pt>
                <c:pt idx="2064">
                  <c:v>-4.2656000000000001</c:v>
                </c:pt>
                <c:pt idx="2065">
                  <c:v>-4.4024000000000001</c:v>
                </c:pt>
                <c:pt idx="2066">
                  <c:v>-4.4226999999999999</c:v>
                </c:pt>
                <c:pt idx="2067">
                  <c:v>-4.5354000000000001</c:v>
                </c:pt>
                <c:pt idx="2068">
                  <c:v>-4.7473000000000001</c:v>
                </c:pt>
                <c:pt idx="2069">
                  <c:v>-4.9013</c:v>
                </c:pt>
                <c:pt idx="2070">
                  <c:v>-5.0538999999999996</c:v>
                </c:pt>
                <c:pt idx="2071">
                  <c:v>-5.1037999999999997</c:v>
                </c:pt>
                <c:pt idx="2072">
                  <c:v>-5.2652000000000001</c:v>
                </c:pt>
                <c:pt idx="2073">
                  <c:v>-5.2618</c:v>
                </c:pt>
                <c:pt idx="2074">
                  <c:v>-5.1913999999999998</c:v>
                </c:pt>
                <c:pt idx="2075">
                  <c:v>-5.1661000000000001</c:v>
                </c:pt>
                <c:pt idx="2076">
                  <c:v>-4.9154999999999998</c:v>
                </c:pt>
                <c:pt idx="2077">
                  <c:v>-4.6161000000000003</c:v>
                </c:pt>
                <c:pt idx="2078">
                  <c:v>-4.3592000000000004</c:v>
                </c:pt>
                <c:pt idx="2079">
                  <c:v>-4.2102000000000004</c:v>
                </c:pt>
                <c:pt idx="2080">
                  <c:v>-4.1948999999999996</c:v>
                </c:pt>
                <c:pt idx="2081">
                  <c:v>-4.5288000000000004</c:v>
                </c:pt>
                <c:pt idx="2082">
                  <c:v>-4.8921999999999999</c:v>
                </c:pt>
                <c:pt idx="2083">
                  <c:v>-5.1852</c:v>
                </c:pt>
                <c:pt idx="2084">
                  <c:v>-5.2839999999999998</c:v>
                </c:pt>
                <c:pt idx="2085">
                  <c:v>-5.3491</c:v>
                </c:pt>
                <c:pt idx="2086">
                  <c:v>-5.3525</c:v>
                </c:pt>
                <c:pt idx="2087">
                  <c:v>-5.3307000000000002</c:v>
                </c:pt>
                <c:pt idx="2088">
                  <c:v>-5.2316000000000003</c:v>
                </c:pt>
                <c:pt idx="2089">
                  <c:v>-5.0206</c:v>
                </c:pt>
                <c:pt idx="2090">
                  <c:v>-4.9256000000000002</c:v>
                </c:pt>
                <c:pt idx="2091">
                  <c:v>-4.9165999999999999</c:v>
                </c:pt>
                <c:pt idx="2092">
                  <c:v>-5.0004</c:v>
                </c:pt>
                <c:pt idx="2093">
                  <c:v>-5.1375000000000002</c:v>
                </c:pt>
                <c:pt idx="2094">
                  <c:v>-5.1257000000000001</c:v>
                </c:pt>
                <c:pt idx="2095">
                  <c:v>-5.1265000000000001</c:v>
                </c:pt>
                <c:pt idx="2096">
                  <c:v>-5.07</c:v>
                </c:pt>
                <c:pt idx="2097">
                  <c:v>-5.1143000000000001</c:v>
                </c:pt>
                <c:pt idx="2098">
                  <c:v>-5.1658999999999997</c:v>
                </c:pt>
                <c:pt idx="2099">
                  <c:v>-5.1848000000000001</c:v>
                </c:pt>
                <c:pt idx="2100">
                  <c:v>-5.4508000000000001</c:v>
                </c:pt>
                <c:pt idx="2101">
                  <c:v>-5.6592000000000002</c:v>
                </c:pt>
                <c:pt idx="2102">
                  <c:v>-5.6527000000000003</c:v>
                </c:pt>
                <c:pt idx="2103">
                  <c:v>-5.5316999999999998</c:v>
                </c:pt>
                <c:pt idx="2104">
                  <c:v>-5.2960000000000003</c:v>
                </c:pt>
                <c:pt idx="2105">
                  <c:v>-5.0589000000000004</c:v>
                </c:pt>
                <c:pt idx="2106">
                  <c:v>-4.6372</c:v>
                </c:pt>
                <c:pt idx="2107">
                  <c:v>-4.4672000000000001</c:v>
                </c:pt>
                <c:pt idx="2108">
                  <c:v>-4.3480999999999996</c:v>
                </c:pt>
                <c:pt idx="2109">
                  <c:v>-4.5294999999999996</c:v>
                </c:pt>
                <c:pt idx="2110">
                  <c:v>-4.8375000000000004</c:v>
                </c:pt>
                <c:pt idx="2111">
                  <c:v>-5.0206</c:v>
                </c:pt>
                <c:pt idx="2112">
                  <c:v>-4.9423000000000004</c:v>
                </c:pt>
                <c:pt idx="2113">
                  <c:v>-4.6894</c:v>
                </c:pt>
                <c:pt idx="2114">
                  <c:v>-4.4729000000000001</c:v>
                </c:pt>
                <c:pt idx="2115">
                  <c:v>-4.4493999999999998</c:v>
                </c:pt>
                <c:pt idx="2116">
                  <c:v>-4.5970000000000004</c:v>
                </c:pt>
                <c:pt idx="2117">
                  <c:v>-4.6657000000000002</c:v>
                </c:pt>
                <c:pt idx="2118">
                  <c:v>-4.5259999999999998</c:v>
                </c:pt>
                <c:pt idx="2119">
                  <c:v>-4.3231000000000002</c:v>
                </c:pt>
                <c:pt idx="2120">
                  <c:v>-4.1619000000000002</c:v>
                </c:pt>
                <c:pt idx="2121">
                  <c:v>-4.1616</c:v>
                </c:pt>
                <c:pt idx="2122">
                  <c:v>-4.3489000000000004</c:v>
                </c:pt>
                <c:pt idx="2123">
                  <c:v>-4.4325999999999999</c:v>
                </c:pt>
                <c:pt idx="2124">
                  <c:v>-4.4086999999999996</c:v>
                </c:pt>
                <c:pt idx="2125">
                  <c:v>-4.3487999999999998</c:v>
                </c:pt>
                <c:pt idx="2126">
                  <c:v>-4.2483000000000004</c:v>
                </c:pt>
                <c:pt idx="2127">
                  <c:v>-4.2832999999999997</c:v>
                </c:pt>
                <c:pt idx="2128">
                  <c:v>-4.2530999999999999</c:v>
                </c:pt>
                <c:pt idx="2129">
                  <c:v>-4.2027999999999999</c:v>
                </c:pt>
                <c:pt idx="2130">
                  <c:v>-4.2508999999999997</c:v>
                </c:pt>
                <c:pt idx="2131">
                  <c:v>-4.1794000000000002</c:v>
                </c:pt>
                <c:pt idx="2132">
                  <c:v>-4.0023999999999997</c:v>
                </c:pt>
                <c:pt idx="2133">
                  <c:v>-3.6869000000000001</c:v>
                </c:pt>
                <c:pt idx="2134">
                  <c:v>-3.1616</c:v>
                </c:pt>
                <c:pt idx="2135">
                  <c:v>-2.4687999999999999</c:v>
                </c:pt>
                <c:pt idx="2136">
                  <c:v>-1.7005999999999999</c:v>
                </c:pt>
                <c:pt idx="2137">
                  <c:v>-1.0448</c:v>
                </c:pt>
                <c:pt idx="2138">
                  <c:v>-0.49024000000000001</c:v>
                </c:pt>
                <c:pt idx="2139">
                  <c:v>2.1885999999999999E-2</c:v>
                </c:pt>
                <c:pt idx="2140">
                  <c:v>0.54481000000000002</c:v>
                </c:pt>
                <c:pt idx="2141">
                  <c:v>0.80688000000000004</c:v>
                </c:pt>
                <c:pt idx="2142">
                  <c:v>1.0417000000000001</c:v>
                </c:pt>
                <c:pt idx="2143">
                  <c:v>1.3048999999999999</c:v>
                </c:pt>
                <c:pt idx="2144">
                  <c:v>1.6998</c:v>
                </c:pt>
                <c:pt idx="2145">
                  <c:v>2.3359999999999999</c:v>
                </c:pt>
                <c:pt idx="2146">
                  <c:v>2.7888999999999999</c:v>
                </c:pt>
                <c:pt idx="2147">
                  <c:v>3.0350999999999999</c:v>
                </c:pt>
                <c:pt idx="2148">
                  <c:v>3.1587000000000001</c:v>
                </c:pt>
                <c:pt idx="2149">
                  <c:v>3.0743999999999998</c:v>
                </c:pt>
                <c:pt idx="2150">
                  <c:v>3.1006</c:v>
                </c:pt>
                <c:pt idx="2151">
                  <c:v>2.9155000000000002</c:v>
                </c:pt>
                <c:pt idx="2152">
                  <c:v>2.9508000000000001</c:v>
                </c:pt>
                <c:pt idx="2153">
                  <c:v>2.9068999999999998</c:v>
                </c:pt>
                <c:pt idx="2154">
                  <c:v>2.8414999999999999</c:v>
                </c:pt>
                <c:pt idx="2155">
                  <c:v>3.1616</c:v>
                </c:pt>
                <c:pt idx="2156">
                  <c:v>3.6486000000000001</c:v>
                </c:pt>
                <c:pt idx="2157">
                  <c:v>3.9592000000000001</c:v>
                </c:pt>
                <c:pt idx="2158">
                  <c:v>4.1482000000000001</c:v>
                </c:pt>
                <c:pt idx="2159">
                  <c:v>4.1315999999999997</c:v>
                </c:pt>
                <c:pt idx="2160">
                  <c:v>3.8029000000000002</c:v>
                </c:pt>
                <c:pt idx="2161">
                  <c:v>3.4460999999999999</c:v>
                </c:pt>
                <c:pt idx="2162">
                  <c:v>3.0546000000000002</c:v>
                </c:pt>
                <c:pt idx="2163">
                  <c:v>2.8414999999999999</c:v>
                </c:pt>
                <c:pt idx="2164">
                  <c:v>2.6183000000000001</c:v>
                </c:pt>
                <c:pt idx="2165">
                  <c:v>2.3247</c:v>
                </c:pt>
                <c:pt idx="2166">
                  <c:v>2.7191999999999998</c:v>
                </c:pt>
                <c:pt idx="2167">
                  <c:v>2.2648999999999999</c:v>
                </c:pt>
                <c:pt idx="2168">
                  <c:v>1.4576</c:v>
                </c:pt>
                <c:pt idx="2169">
                  <c:v>0.77736000000000005</c:v>
                </c:pt>
                <c:pt idx="2170">
                  <c:v>7.8328999999999996E-2</c:v>
                </c:pt>
                <c:pt idx="2171">
                  <c:v>-0.22894999999999999</c:v>
                </c:pt>
                <c:pt idx="2172">
                  <c:v>-0.51727000000000001</c:v>
                </c:pt>
                <c:pt idx="2173">
                  <c:v>-0.93633999999999995</c:v>
                </c:pt>
                <c:pt idx="2174">
                  <c:v>-1.4772000000000001</c:v>
                </c:pt>
                <c:pt idx="2175">
                  <c:v>-2.2517999999999998</c:v>
                </c:pt>
                <c:pt idx="2176">
                  <c:v>-3.0838000000000001</c:v>
                </c:pt>
                <c:pt idx="2177">
                  <c:v>-3.9022999999999999</c:v>
                </c:pt>
                <c:pt idx="2178">
                  <c:v>-4.4775999999999998</c:v>
                </c:pt>
                <c:pt idx="2179">
                  <c:v>-5.0345000000000004</c:v>
                </c:pt>
                <c:pt idx="2180">
                  <c:v>-5.5384000000000002</c:v>
                </c:pt>
                <c:pt idx="2181">
                  <c:v>-5.9443999999999999</c:v>
                </c:pt>
                <c:pt idx="2182">
                  <c:v>-6.0552000000000001</c:v>
                </c:pt>
                <c:pt idx="2183">
                  <c:v>-6.1227999999999998</c:v>
                </c:pt>
                <c:pt idx="2184">
                  <c:v>-6.0723000000000003</c:v>
                </c:pt>
                <c:pt idx="2185">
                  <c:v>-5.9564000000000004</c:v>
                </c:pt>
                <c:pt idx="2186">
                  <c:v>-5.9040999999999997</c:v>
                </c:pt>
                <c:pt idx="2187">
                  <c:v>-5.9029999999999996</c:v>
                </c:pt>
                <c:pt idx="2188">
                  <c:v>-5.9051</c:v>
                </c:pt>
                <c:pt idx="2189">
                  <c:v>-5.8978999999999999</c:v>
                </c:pt>
                <c:pt idx="2190">
                  <c:v>-5.9238</c:v>
                </c:pt>
                <c:pt idx="2191">
                  <c:v>-5.8472999999999997</c:v>
                </c:pt>
                <c:pt idx="2192">
                  <c:v>-5.8593000000000002</c:v>
                </c:pt>
                <c:pt idx="2193">
                  <c:v>-5.8684000000000003</c:v>
                </c:pt>
                <c:pt idx="2194">
                  <c:v>-5.8581000000000003</c:v>
                </c:pt>
                <c:pt idx="2195">
                  <c:v>-5.8003999999999998</c:v>
                </c:pt>
                <c:pt idx="2196">
                  <c:v>-5.5593000000000004</c:v>
                </c:pt>
                <c:pt idx="2197">
                  <c:v>-5.4280999999999997</c:v>
                </c:pt>
                <c:pt idx="2198">
                  <c:v>-5.2873999999999999</c:v>
                </c:pt>
                <c:pt idx="2199">
                  <c:v>-5.1631</c:v>
                </c:pt>
                <c:pt idx="2200">
                  <c:v>-5.1344000000000003</c:v>
                </c:pt>
                <c:pt idx="2201">
                  <c:v>-5.1066000000000003</c:v>
                </c:pt>
                <c:pt idx="2202">
                  <c:v>-5.1108000000000002</c:v>
                </c:pt>
                <c:pt idx="2203">
                  <c:v>-5.1673</c:v>
                </c:pt>
                <c:pt idx="2204">
                  <c:v>-5.2415000000000003</c:v>
                </c:pt>
                <c:pt idx="2205">
                  <c:v>-5.3097000000000003</c:v>
                </c:pt>
                <c:pt idx="2206">
                  <c:v>-5.3514999999999997</c:v>
                </c:pt>
                <c:pt idx="2207">
                  <c:v>-5.4782000000000002</c:v>
                </c:pt>
                <c:pt idx="2208">
                  <c:v>-5.5095000000000001</c:v>
                </c:pt>
                <c:pt idx="2209">
                  <c:v>-5.4878</c:v>
                </c:pt>
                <c:pt idx="2210">
                  <c:v>-5.4508999999999999</c:v>
                </c:pt>
                <c:pt idx="2211">
                  <c:v>-5.3601999999999999</c:v>
                </c:pt>
                <c:pt idx="2212">
                  <c:v>-5.2874999999999996</c:v>
                </c:pt>
                <c:pt idx="2213">
                  <c:v>-5.2373000000000003</c:v>
                </c:pt>
                <c:pt idx="2214">
                  <c:v>-5.2458</c:v>
                </c:pt>
                <c:pt idx="2215">
                  <c:v>-5.3769</c:v>
                </c:pt>
                <c:pt idx="2216">
                  <c:v>-5.4211999999999998</c:v>
                </c:pt>
                <c:pt idx="2217">
                  <c:v>-5.4598000000000004</c:v>
                </c:pt>
                <c:pt idx="2218">
                  <c:v>-5.4520999999999997</c:v>
                </c:pt>
                <c:pt idx="2219">
                  <c:v>-5.4516999999999998</c:v>
                </c:pt>
                <c:pt idx="2220">
                  <c:v>-5.4932999999999996</c:v>
                </c:pt>
                <c:pt idx="2221">
                  <c:v>-5.5507</c:v>
                </c:pt>
                <c:pt idx="2222">
                  <c:v>-5.6597</c:v>
                </c:pt>
                <c:pt idx="2223">
                  <c:v>-5.7590000000000003</c:v>
                </c:pt>
                <c:pt idx="2224">
                  <c:v>-5.8265000000000002</c:v>
                </c:pt>
                <c:pt idx="2225">
                  <c:v>-5.8266999999999998</c:v>
                </c:pt>
                <c:pt idx="2226">
                  <c:v>-5.7850999999999999</c:v>
                </c:pt>
                <c:pt idx="2227">
                  <c:v>-5.7317999999999998</c:v>
                </c:pt>
                <c:pt idx="2228">
                  <c:v>-5.6822999999999997</c:v>
                </c:pt>
                <c:pt idx="2229">
                  <c:v>-5.6647999999999996</c:v>
                </c:pt>
                <c:pt idx="2230">
                  <c:v>-5.7378</c:v>
                </c:pt>
                <c:pt idx="2231">
                  <c:v>-5.7950999999999997</c:v>
                </c:pt>
                <c:pt idx="2232">
                  <c:v>-5.7771999999999997</c:v>
                </c:pt>
                <c:pt idx="2233">
                  <c:v>-5.5990000000000002</c:v>
                </c:pt>
                <c:pt idx="2234">
                  <c:v>-5.5346000000000002</c:v>
                </c:pt>
                <c:pt idx="2235">
                  <c:v>-5.5334000000000003</c:v>
                </c:pt>
                <c:pt idx="2236">
                  <c:v>-5.5269000000000004</c:v>
                </c:pt>
                <c:pt idx="2237">
                  <c:v>-5.5523999999999996</c:v>
                </c:pt>
                <c:pt idx="2238">
                  <c:v>-5.6062000000000003</c:v>
                </c:pt>
                <c:pt idx="2239">
                  <c:v>-5.6905999999999999</c:v>
                </c:pt>
                <c:pt idx="2240">
                  <c:v>-5.7801999999999998</c:v>
                </c:pt>
                <c:pt idx="2241">
                  <c:v>-5.7911000000000001</c:v>
                </c:pt>
                <c:pt idx="2242">
                  <c:v>-5.8384999999999998</c:v>
                </c:pt>
                <c:pt idx="2243">
                  <c:v>-5.8939000000000004</c:v>
                </c:pt>
                <c:pt idx="2244">
                  <c:v>-5.9753999999999996</c:v>
                </c:pt>
                <c:pt idx="2245">
                  <c:v>-6.0347999999999997</c:v>
                </c:pt>
                <c:pt idx="2246">
                  <c:v>-6.0267999999999997</c:v>
                </c:pt>
                <c:pt idx="2247">
                  <c:v>-5.9797000000000002</c:v>
                </c:pt>
                <c:pt idx="2248">
                  <c:v>-5.9138999999999999</c:v>
                </c:pt>
                <c:pt idx="2249">
                  <c:v>-5.8644999999999996</c:v>
                </c:pt>
                <c:pt idx="2250">
                  <c:v>-5.8930999999999996</c:v>
                </c:pt>
                <c:pt idx="2251">
                  <c:v>-5.8369</c:v>
                </c:pt>
                <c:pt idx="2252">
                  <c:v>-5.7716000000000003</c:v>
                </c:pt>
                <c:pt idx="2253">
                  <c:v>-5.7110000000000003</c:v>
                </c:pt>
                <c:pt idx="2254">
                  <c:v>-5.6764000000000001</c:v>
                </c:pt>
                <c:pt idx="2255">
                  <c:v>-5.6772</c:v>
                </c:pt>
                <c:pt idx="2256">
                  <c:v>-5.6769999999999996</c:v>
                </c:pt>
                <c:pt idx="2257">
                  <c:v>-5.7111999999999998</c:v>
                </c:pt>
                <c:pt idx="2258">
                  <c:v>-5.7138999999999998</c:v>
                </c:pt>
                <c:pt idx="2259">
                  <c:v>-5.6382000000000003</c:v>
                </c:pt>
                <c:pt idx="2260">
                  <c:v>-5.5694999999999997</c:v>
                </c:pt>
                <c:pt idx="2261">
                  <c:v>-5.4794</c:v>
                </c:pt>
                <c:pt idx="2262">
                  <c:v>-5.4402999999999997</c:v>
                </c:pt>
                <c:pt idx="2263">
                  <c:v>-5.3746999999999998</c:v>
                </c:pt>
                <c:pt idx="2264">
                  <c:v>-5.3117999999999999</c:v>
                </c:pt>
                <c:pt idx="2265">
                  <c:v>-5.2906000000000004</c:v>
                </c:pt>
                <c:pt idx="2266">
                  <c:v>-5.2232000000000003</c:v>
                </c:pt>
                <c:pt idx="2267">
                  <c:v>-5.1791999999999998</c:v>
                </c:pt>
                <c:pt idx="2268">
                  <c:v>-5.1596000000000002</c:v>
                </c:pt>
                <c:pt idx="2269">
                  <c:v>-5.0678000000000001</c:v>
                </c:pt>
                <c:pt idx="2270">
                  <c:v>-4.8606999999999996</c:v>
                </c:pt>
                <c:pt idx="2271">
                  <c:v>-4.5385</c:v>
                </c:pt>
                <c:pt idx="2272">
                  <c:v>-4.2511000000000001</c:v>
                </c:pt>
                <c:pt idx="2273">
                  <c:v>-4.0808</c:v>
                </c:pt>
                <c:pt idx="2274">
                  <c:v>-4.0655000000000001</c:v>
                </c:pt>
                <c:pt idx="2275">
                  <c:v>-4.0799000000000003</c:v>
                </c:pt>
                <c:pt idx="2276">
                  <c:v>-4.0331999999999999</c:v>
                </c:pt>
                <c:pt idx="2277">
                  <c:v>-4.0170000000000003</c:v>
                </c:pt>
                <c:pt idx="2278">
                  <c:v>-3.9554999999999998</c:v>
                </c:pt>
                <c:pt idx="2279">
                  <c:v>-3.8993000000000002</c:v>
                </c:pt>
                <c:pt idx="2280">
                  <c:v>-4.0614999999999997</c:v>
                </c:pt>
                <c:pt idx="2281">
                  <c:v>-4.0929000000000002</c:v>
                </c:pt>
                <c:pt idx="2282">
                  <c:v>-4.1883999999999997</c:v>
                </c:pt>
                <c:pt idx="2283">
                  <c:v>-4.2415000000000003</c:v>
                </c:pt>
                <c:pt idx="2284">
                  <c:v>-4.16</c:v>
                </c:pt>
                <c:pt idx="2285">
                  <c:v>-3.8738000000000001</c:v>
                </c:pt>
                <c:pt idx="2286">
                  <c:v>-3.3540000000000001</c:v>
                </c:pt>
                <c:pt idx="2287">
                  <c:v>-2.8026</c:v>
                </c:pt>
                <c:pt idx="2288">
                  <c:v>-2.3243999999999998</c:v>
                </c:pt>
                <c:pt idx="2289">
                  <c:v>-1.8385</c:v>
                </c:pt>
                <c:pt idx="2290">
                  <c:v>-1.6166</c:v>
                </c:pt>
                <c:pt idx="2291">
                  <c:v>-1.3814</c:v>
                </c:pt>
                <c:pt idx="2292">
                  <c:v>-1.4342999999999999</c:v>
                </c:pt>
                <c:pt idx="2293">
                  <c:v>-1.5133000000000001</c:v>
                </c:pt>
                <c:pt idx="2294">
                  <c:v>-1.2241</c:v>
                </c:pt>
                <c:pt idx="2295">
                  <c:v>-0.71901999999999999</c:v>
                </c:pt>
                <c:pt idx="2296">
                  <c:v>-0.24747</c:v>
                </c:pt>
                <c:pt idx="2297">
                  <c:v>0.21646000000000001</c:v>
                </c:pt>
                <c:pt idx="2298">
                  <c:v>0.56520000000000004</c:v>
                </c:pt>
                <c:pt idx="2299">
                  <c:v>0.80857999999999997</c:v>
                </c:pt>
                <c:pt idx="2300">
                  <c:v>1.0083</c:v>
                </c:pt>
                <c:pt idx="2301">
                  <c:v>1.2435</c:v>
                </c:pt>
                <c:pt idx="2302">
                  <c:v>1.6093</c:v>
                </c:pt>
                <c:pt idx="2303">
                  <c:v>2.1255000000000002</c:v>
                </c:pt>
                <c:pt idx="2304">
                  <c:v>2.6738</c:v>
                </c:pt>
                <c:pt idx="2305">
                  <c:v>3.2431000000000001</c:v>
                </c:pt>
                <c:pt idx="2306">
                  <c:v>3.9679000000000002</c:v>
                </c:pt>
                <c:pt idx="2307">
                  <c:v>4.6299000000000001</c:v>
                </c:pt>
                <c:pt idx="2308">
                  <c:v>5.3890000000000002</c:v>
                </c:pt>
                <c:pt idx="2309">
                  <c:v>6.0225</c:v>
                </c:pt>
                <c:pt idx="2310">
                  <c:v>6.8068</c:v>
                </c:pt>
                <c:pt idx="2311">
                  <c:v>8.0450999999999997</c:v>
                </c:pt>
                <c:pt idx="2312">
                  <c:v>9.1264000000000003</c:v>
                </c:pt>
                <c:pt idx="2313">
                  <c:v>9.9781999999999993</c:v>
                </c:pt>
                <c:pt idx="2314">
                  <c:v>10.961</c:v>
                </c:pt>
                <c:pt idx="2315">
                  <c:v>11.741</c:v>
                </c:pt>
                <c:pt idx="2316">
                  <c:v>12.512</c:v>
                </c:pt>
                <c:pt idx="2317">
                  <c:v>13.425000000000001</c:v>
                </c:pt>
                <c:pt idx="2318">
                  <c:v>14.631</c:v>
                </c:pt>
                <c:pt idx="2319">
                  <c:v>15.471</c:v>
                </c:pt>
                <c:pt idx="2320">
                  <c:v>15.922000000000001</c:v>
                </c:pt>
                <c:pt idx="2321">
                  <c:v>16.518999999999998</c:v>
                </c:pt>
                <c:pt idx="2322">
                  <c:v>17.123999999999999</c:v>
                </c:pt>
                <c:pt idx="2323">
                  <c:v>17.626999999999999</c:v>
                </c:pt>
                <c:pt idx="2324">
                  <c:v>18.114999999999998</c:v>
                </c:pt>
                <c:pt idx="2325">
                  <c:v>18.463000000000001</c:v>
                </c:pt>
                <c:pt idx="2326">
                  <c:v>18.920000000000002</c:v>
                </c:pt>
                <c:pt idx="2327">
                  <c:v>19.585000000000001</c:v>
                </c:pt>
                <c:pt idx="2328">
                  <c:v>20.071000000000002</c:v>
                </c:pt>
                <c:pt idx="2329">
                  <c:v>20.503</c:v>
                </c:pt>
                <c:pt idx="2330">
                  <c:v>20.928999999999998</c:v>
                </c:pt>
                <c:pt idx="2331">
                  <c:v>21.215</c:v>
                </c:pt>
                <c:pt idx="2332">
                  <c:v>21.617999999999999</c:v>
                </c:pt>
                <c:pt idx="2333">
                  <c:v>22.178999999999998</c:v>
                </c:pt>
                <c:pt idx="2334">
                  <c:v>22.841999999999999</c:v>
                </c:pt>
                <c:pt idx="2335">
                  <c:v>23.475999999999999</c:v>
                </c:pt>
                <c:pt idx="2336">
                  <c:v>24.202999999999999</c:v>
                </c:pt>
                <c:pt idx="2337">
                  <c:v>25.015000000000001</c:v>
                </c:pt>
                <c:pt idx="2338">
                  <c:v>25.379000000000001</c:v>
                </c:pt>
                <c:pt idx="2339">
                  <c:v>25.577000000000002</c:v>
                </c:pt>
                <c:pt idx="2340">
                  <c:v>25.814</c:v>
                </c:pt>
                <c:pt idx="2341">
                  <c:v>26.09</c:v>
                </c:pt>
                <c:pt idx="2342">
                  <c:v>26.209</c:v>
                </c:pt>
                <c:pt idx="2343">
                  <c:v>26.231000000000002</c:v>
                </c:pt>
                <c:pt idx="2344">
                  <c:v>26.433</c:v>
                </c:pt>
                <c:pt idx="2345">
                  <c:v>26.811</c:v>
                </c:pt>
                <c:pt idx="2346">
                  <c:v>27.588000000000001</c:v>
                </c:pt>
                <c:pt idx="2347">
                  <c:v>28.338000000000001</c:v>
                </c:pt>
                <c:pt idx="2348">
                  <c:v>28.678999999999998</c:v>
                </c:pt>
                <c:pt idx="2349">
                  <c:v>28.72</c:v>
                </c:pt>
                <c:pt idx="2350">
                  <c:v>28.646000000000001</c:v>
                </c:pt>
                <c:pt idx="2351">
                  <c:v>28.518999999999998</c:v>
                </c:pt>
                <c:pt idx="2352">
                  <c:v>28.477</c:v>
                </c:pt>
                <c:pt idx="2353">
                  <c:v>28.866</c:v>
                </c:pt>
                <c:pt idx="2354">
                  <c:v>29.605</c:v>
                </c:pt>
                <c:pt idx="2355">
                  <c:v>30.49</c:v>
                </c:pt>
                <c:pt idx="2356">
                  <c:v>31.515999999999998</c:v>
                </c:pt>
                <c:pt idx="2357">
                  <c:v>32.143000000000001</c:v>
                </c:pt>
                <c:pt idx="2358">
                  <c:v>32.261000000000003</c:v>
                </c:pt>
                <c:pt idx="2359">
                  <c:v>32.244</c:v>
                </c:pt>
                <c:pt idx="2360">
                  <c:v>32.442999999999998</c:v>
                </c:pt>
                <c:pt idx="2361">
                  <c:v>32.869</c:v>
                </c:pt>
                <c:pt idx="2362">
                  <c:v>33.512</c:v>
                </c:pt>
                <c:pt idx="2363">
                  <c:v>34.091999999999999</c:v>
                </c:pt>
                <c:pt idx="2364">
                  <c:v>34.491</c:v>
                </c:pt>
                <c:pt idx="2365">
                  <c:v>34.770000000000003</c:v>
                </c:pt>
                <c:pt idx="2366">
                  <c:v>34.722000000000001</c:v>
                </c:pt>
                <c:pt idx="2367">
                  <c:v>34.494999999999997</c:v>
                </c:pt>
                <c:pt idx="2368">
                  <c:v>34.64</c:v>
                </c:pt>
                <c:pt idx="2369">
                  <c:v>35.125</c:v>
                </c:pt>
                <c:pt idx="2370">
                  <c:v>35.732999999999997</c:v>
                </c:pt>
                <c:pt idx="2371">
                  <c:v>36.594000000000001</c:v>
                </c:pt>
                <c:pt idx="2372">
                  <c:v>37.088999999999999</c:v>
                </c:pt>
                <c:pt idx="2373">
                  <c:v>37.183</c:v>
                </c:pt>
                <c:pt idx="2374">
                  <c:v>37.186</c:v>
                </c:pt>
                <c:pt idx="2375">
                  <c:v>37.015000000000001</c:v>
                </c:pt>
                <c:pt idx="2376">
                  <c:v>36.887</c:v>
                </c:pt>
                <c:pt idx="2377">
                  <c:v>36.640999999999998</c:v>
                </c:pt>
                <c:pt idx="2378">
                  <c:v>36.578000000000003</c:v>
                </c:pt>
                <c:pt idx="2379">
                  <c:v>36.777999999999999</c:v>
                </c:pt>
                <c:pt idx="2380">
                  <c:v>36.774000000000001</c:v>
                </c:pt>
                <c:pt idx="2381">
                  <c:v>37.143999999999998</c:v>
                </c:pt>
                <c:pt idx="2382">
                  <c:v>37.512</c:v>
                </c:pt>
                <c:pt idx="2383">
                  <c:v>37.551000000000002</c:v>
                </c:pt>
                <c:pt idx="2384">
                  <c:v>37.625</c:v>
                </c:pt>
                <c:pt idx="2385">
                  <c:v>37.892000000000003</c:v>
                </c:pt>
                <c:pt idx="2386">
                  <c:v>38.360999999999997</c:v>
                </c:pt>
                <c:pt idx="2387">
                  <c:v>38.838999999999999</c:v>
                </c:pt>
                <c:pt idx="2388">
                  <c:v>39.319000000000003</c:v>
                </c:pt>
                <c:pt idx="2389">
                  <c:v>39.643000000000001</c:v>
                </c:pt>
                <c:pt idx="2390">
                  <c:v>39.811</c:v>
                </c:pt>
                <c:pt idx="2391">
                  <c:v>39.598999999999997</c:v>
                </c:pt>
                <c:pt idx="2392">
                  <c:v>39.246000000000002</c:v>
                </c:pt>
                <c:pt idx="2393">
                  <c:v>39.151000000000003</c:v>
                </c:pt>
                <c:pt idx="2394">
                  <c:v>39.520000000000003</c:v>
                </c:pt>
                <c:pt idx="2395">
                  <c:v>40.045999999999999</c:v>
                </c:pt>
                <c:pt idx="2396">
                  <c:v>40.082999999999998</c:v>
                </c:pt>
                <c:pt idx="2397">
                  <c:v>39.999000000000002</c:v>
                </c:pt>
                <c:pt idx="2398">
                  <c:v>39.978999999999999</c:v>
                </c:pt>
                <c:pt idx="2399">
                  <c:v>39.92</c:v>
                </c:pt>
                <c:pt idx="2400">
                  <c:v>39.9</c:v>
                </c:pt>
                <c:pt idx="2401">
                  <c:v>40.134999999999998</c:v>
                </c:pt>
                <c:pt idx="2402">
                  <c:v>40.393000000000001</c:v>
                </c:pt>
                <c:pt idx="2403">
                  <c:v>40.69</c:v>
                </c:pt>
                <c:pt idx="2404">
                  <c:v>40.661000000000001</c:v>
                </c:pt>
                <c:pt idx="2405">
                  <c:v>40.674999999999997</c:v>
                </c:pt>
                <c:pt idx="2406">
                  <c:v>40.758000000000003</c:v>
                </c:pt>
                <c:pt idx="2407">
                  <c:v>40.677</c:v>
                </c:pt>
                <c:pt idx="2408">
                  <c:v>40.704000000000001</c:v>
                </c:pt>
                <c:pt idx="2409">
                  <c:v>40.619</c:v>
                </c:pt>
                <c:pt idx="2410">
                  <c:v>40.195999999999998</c:v>
                </c:pt>
                <c:pt idx="2411">
                  <c:v>39.741999999999997</c:v>
                </c:pt>
                <c:pt idx="2412">
                  <c:v>39.226999999999997</c:v>
                </c:pt>
                <c:pt idx="2413">
                  <c:v>38.546999999999997</c:v>
                </c:pt>
                <c:pt idx="2414">
                  <c:v>37.715000000000003</c:v>
                </c:pt>
                <c:pt idx="2415">
                  <c:v>36.74</c:v>
                </c:pt>
                <c:pt idx="2416">
                  <c:v>35.597000000000001</c:v>
                </c:pt>
                <c:pt idx="2417">
                  <c:v>33.968000000000004</c:v>
                </c:pt>
                <c:pt idx="2418">
                  <c:v>32.195</c:v>
                </c:pt>
                <c:pt idx="2419">
                  <c:v>30.356999999999999</c:v>
                </c:pt>
                <c:pt idx="2420">
                  <c:v>28.276</c:v>
                </c:pt>
                <c:pt idx="2421">
                  <c:v>26.155999999999999</c:v>
                </c:pt>
                <c:pt idx="2422">
                  <c:v>24.177</c:v>
                </c:pt>
                <c:pt idx="2423">
                  <c:v>22.242999999999999</c:v>
                </c:pt>
                <c:pt idx="2424">
                  <c:v>20.324000000000002</c:v>
                </c:pt>
                <c:pt idx="2425">
                  <c:v>18.494</c:v>
                </c:pt>
                <c:pt idx="2426">
                  <c:v>16.818999999999999</c:v>
                </c:pt>
                <c:pt idx="2427">
                  <c:v>15.13</c:v>
                </c:pt>
                <c:pt idx="2428">
                  <c:v>13.631</c:v>
                </c:pt>
                <c:pt idx="2429">
                  <c:v>12.337999999999999</c:v>
                </c:pt>
                <c:pt idx="2430">
                  <c:v>10.840999999999999</c:v>
                </c:pt>
                <c:pt idx="2431">
                  <c:v>9.7774999999999999</c:v>
                </c:pt>
                <c:pt idx="2432">
                  <c:v>9.5505999999999993</c:v>
                </c:pt>
                <c:pt idx="2433">
                  <c:v>9.4639000000000006</c:v>
                </c:pt>
                <c:pt idx="2434">
                  <c:v>9.109</c:v>
                </c:pt>
                <c:pt idx="2435">
                  <c:v>8.1470000000000002</c:v>
                </c:pt>
                <c:pt idx="2436">
                  <c:v>6.6570999999999998</c:v>
                </c:pt>
                <c:pt idx="2437">
                  <c:v>4.8169000000000004</c:v>
                </c:pt>
                <c:pt idx="2438">
                  <c:v>3.1383999999999999</c:v>
                </c:pt>
                <c:pt idx="2439">
                  <c:v>1.7955000000000001</c:v>
                </c:pt>
                <c:pt idx="2440">
                  <c:v>0.76388</c:v>
                </c:pt>
                <c:pt idx="2441">
                  <c:v>-6.2704999999999997E-2</c:v>
                </c:pt>
                <c:pt idx="2442">
                  <c:v>-0.83592</c:v>
                </c:pt>
                <c:pt idx="2443">
                  <c:v>-1.4333</c:v>
                </c:pt>
                <c:pt idx="2444">
                  <c:v>-1.8587</c:v>
                </c:pt>
                <c:pt idx="2445">
                  <c:v>-2.1785999999999999</c:v>
                </c:pt>
                <c:pt idx="2446">
                  <c:v>-2.3975</c:v>
                </c:pt>
                <c:pt idx="2447">
                  <c:v>-2.5836000000000001</c:v>
                </c:pt>
                <c:pt idx="2448">
                  <c:v>-2.9310999999999998</c:v>
                </c:pt>
                <c:pt idx="2449">
                  <c:v>-3.3182999999999998</c:v>
                </c:pt>
                <c:pt idx="2450">
                  <c:v>-3.7841</c:v>
                </c:pt>
                <c:pt idx="2451">
                  <c:v>-4.2805</c:v>
                </c:pt>
                <c:pt idx="2452">
                  <c:v>-4.8251999999999997</c:v>
                </c:pt>
                <c:pt idx="2453">
                  <c:v>-5.2095000000000002</c:v>
                </c:pt>
                <c:pt idx="2454">
                  <c:v>-5.3436000000000003</c:v>
                </c:pt>
                <c:pt idx="2455">
                  <c:v>-5.4320000000000004</c:v>
                </c:pt>
                <c:pt idx="2456">
                  <c:v>-5.3971999999999998</c:v>
                </c:pt>
                <c:pt idx="2457">
                  <c:v>-5.4622000000000002</c:v>
                </c:pt>
                <c:pt idx="2458">
                  <c:v>-5.5625999999999998</c:v>
                </c:pt>
                <c:pt idx="2459">
                  <c:v>-5.5617000000000001</c:v>
                </c:pt>
                <c:pt idx="2460">
                  <c:v>-5.5571999999999999</c:v>
                </c:pt>
                <c:pt idx="2461">
                  <c:v>-5.4988000000000001</c:v>
                </c:pt>
                <c:pt idx="2462">
                  <c:v>-5.5119999999999996</c:v>
                </c:pt>
                <c:pt idx="2463">
                  <c:v>-5.548</c:v>
                </c:pt>
                <c:pt idx="2464">
                  <c:v>-5.5301</c:v>
                </c:pt>
                <c:pt idx="2465">
                  <c:v>-5.5164999999999997</c:v>
                </c:pt>
                <c:pt idx="2466">
                  <c:v>-5.5141</c:v>
                </c:pt>
                <c:pt idx="2467">
                  <c:v>-5.5807000000000002</c:v>
                </c:pt>
                <c:pt idx="2468">
                  <c:v>-5.6241000000000003</c:v>
                </c:pt>
                <c:pt idx="2469">
                  <c:v>-5.6089000000000002</c:v>
                </c:pt>
                <c:pt idx="2470">
                  <c:v>-5.6253000000000002</c:v>
                </c:pt>
                <c:pt idx="2471">
                  <c:v>-5.6405000000000003</c:v>
                </c:pt>
                <c:pt idx="2472">
                  <c:v>-5.6711</c:v>
                </c:pt>
                <c:pt idx="2473">
                  <c:v>-5.5785999999999998</c:v>
                </c:pt>
                <c:pt idx="2474">
                  <c:v>-5.4740000000000002</c:v>
                </c:pt>
                <c:pt idx="2475">
                  <c:v>-5.3932000000000002</c:v>
                </c:pt>
                <c:pt idx="2476">
                  <c:v>-5.2645999999999997</c:v>
                </c:pt>
                <c:pt idx="2477">
                  <c:v>-5.1727999999999996</c:v>
                </c:pt>
                <c:pt idx="2478">
                  <c:v>-5.0876000000000001</c:v>
                </c:pt>
                <c:pt idx="2479">
                  <c:v>-5.0057999999999998</c:v>
                </c:pt>
                <c:pt idx="2480">
                  <c:v>-4.9744999999999999</c:v>
                </c:pt>
                <c:pt idx="2481">
                  <c:v>-4.9625000000000004</c:v>
                </c:pt>
                <c:pt idx="2482">
                  <c:v>-4.9770000000000003</c:v>
                </c:pt>
                <c:pt idx="2483">
                  <c:v>-5.0477999999999996</c:v>
                </c:pt>
                <c:pt idx="2484">
                  <c:v>-5.0128000000000004</c:v>
                </c:pt>
                <c:pt idx="2485">
                  <c:v>-5.0141</c:v>
                </c:pt>
                <c:pt idx="2486">
                  <c:v>-4.8993000000000002</c:v>
                </c:pt>
                <c:pt idx="2487">
                  <c:v>-4.7595000000000001</c:v>
                </c:pt>
                <c:pt idx="2488">
                  <c:v>-4.6246999999999998</c:v>
                </c:pt>
                <c:pt idx="2489">
                  <c:v>-4.4801000000000002</c:v>
                </c:pt>
                <c:pt idx="2490">
                  <c:v>-4.4752999999999998</c:v>
                </c:pt>
                <c:pt idx="2491">
                  <c:v>-4.4880000000000004</c:v>
                </c:pt>
                <c:pt idx="2492">
                  <c:v>-4.5327000000000002</c:v>
                </c:pt>
                <c:pt idx="2493">
                  <c:v>-4.7182000000000004</c:v>
                </c:pt>
                <c:pt idx="2494">
                  <c:v>-5.0144000000000002</c:v>
                </c:pt>
                <c:pt idx="2495">
                  <c:v>-5.2660999999999998</c:v>
                </c:pt>
                <c:pt idx="2496">
                  <c:v>-5.4062000000000001</c:v>
                </c:pt>
                <c:pt idx="2497">
                  <c:v>-5.6326999999999998</c:v>
                </c:pt>
                <c:pt idx="2498">
                  <c:v>-5.8097000000000003</c:v>
                </c:pt>
                <c:pt idx="2499">
                  <c:v>-5.8753000000000002</c:v>
                </c:pt>
                <c:pt idx="2500">
                  <c:v>-5.8586</c:v>
                </c:pt>
                <c:pt idx="2501">
                  <c:v>-5.8209</c:v>
                </c:pt>
                <c:pt idx="2502">
                  <c:v>-6.0030000000000001</c:v>
                </c:pt>
                <c:pt idx="2503">
                  <c:v>-6.2443999999999997</c:v>
                </c:pt>
                <c:pt idx="2504">
                  <c:v>-6.3186999999999998</c:v>
                </c:pt>
                <c:pt idx="2505">
                  <c:v>-6.3654999999999999</c:v>
                </c:pt>
                <c:pt idx="2506">
                  <c:v>-6.3906000000000001</c:v>
                </c:pt>
                <c:pt idx="2507">
                  <c:v>-6.4051999999999998</c:v>
                </c:pt>
                <c:pt idx="2508">
                  <c:v>-6.3944999999999999</c:v>
                </c:pt>
                <c:pt idx="2509">
                  <c:v>-6.4542999999999999</c:v>
                </c:pt>
                <c:pt idx="2510">
                  <c:v>-6.5682999999999998</c:v>
                </c:pt>
                <c:pt idx="2511">
                  <c:v>-6.6016000000000004</c:v>
                </c:pt>
                <c:pt idx="2512">
                  <c:v>-6.6600999999999999</c:v>
                </c:pt>
                <c:pt idx="2513">
                  <c:v>-6.6863000000000001</c:v>
                </c:pt>
                <c:pt idx="2514">
                  <c:v>-6.6782000000000004</c:v>
                </c:pt>
                <c:pt idx="2515">
                  <c:v>-6.6359000000000004</c:v>
                </c:pt>
                <c:pt idx="2516">
                  <c:v>-6.5608000000000004</c:v>
                </c:pt>
                <c:pt idx="2517">
                  <c:v>-6.5152999999999999</c:v>
                </c:pt>
                <c:pt idx="2518">
                  <c:v>-6.5513000000000003</c:v>
                </c:pt>
                <c:pt idx="2519">
                  <c:v>-6.6421000000000001</c:v>
                </c:pt>
                <c:pt idx="2520">
                  <c:v>-6.8685</c:v>
                </c:pt>
                <c:pt idx="2521">
                  <c:v>-7.0884999999999998</c:v>
                </c:pt>
                <c:pt idx="2522">
                  <c:v>-7.2380000000000004</c:v>
                </c:pt>
                <c:pt idx="2523">
                  <c:v>-7.2655000000000003</c:v>
                </c:pt>
                <c:pt idx="2524">
                  <c:v>-7.2083000000000004</c:v>
                </c:pt>
                <c:pt idx="2525">
                  <c:v>-7.1707000000000001</c:v>
                </c:pt>
                <c:pt idx="2526">
                  <c:v>-7.0656999999999996</c:v>
                </c:pt>
                <c:pt idx="2527">
                  <c:v>-6.9516</c:v>
                </c:pt>
                <c:pt idx="2528">
                  <c:v>-6.8263999999999996</c:v>
                </c:pt>
                <c:pt idx="2529">
                  <c:v>-6.6409000000000002</c:v>
                </c:pt>
                <c:pt idx="2530">
                  <c:v>-6.4893999999999998</c:v>
                </c:pt>
                <c:pt idx="2531">
                  <c:v>-6.4466000000000001</c:v>
                </c:pt>
                <c:pt idx="2532">
                  <c:v>-6.4656000000000002</c:v>
                </c:pt>
                <c:pt idx="2533">
                  <c:v>-6.4451000000000001</c:v>
                </c:pt>
                <c:pt idx="2534">
                  <c:v>-6.282</c:v>
                </c:pt>
                <c:pt idx="2535">
                  <c:v>-6.0835999999999997</c:v>
                </c:pt>
                <c:pt idx="2536">
                  <c:v>-5.8795999999999999</c:v>
                </c:pt>
                <c:pt idx="2537">
                  <c:v>-5.7355999999999998</c:v>
                </c:pt>
                <c:pt idx="2538">
                  <c:v>-5.7060000000000004</c:v>
                </c:pt>
                <c:pt idx="2539">
                  <c:v>-5.6310000000000002</c:v>
                </c:pt>
                <c:pt idx="2540">
                  <c:v>-5.6157000000000004</c:v>
                </c:pt>
                <c:pt idx="2541">
                  <c:v>-5.6367000000000003</c:v>
                </c:pt>
                <c:pt idx="2542">
                  <c:v>-5.7133000000000003</c:v>
                </c:pt>
                <c:pt idx="2543">
                  <c:v>-5.8852000000000002</c:v>
                </c:pt>
                <c:pt idx="2544">
                  <c:v>-6.1040999999999999</c:v>
                </c:pt>
                <c:pt idx="2545">
                  <c:v>-6.3299000000000003</c:v>
                </c:pt>
                <c:pt idx="2546">
                  <c:v>-6.3860000000000001</c:v>
                </c:pt>
                <c:pt idx="2547">
                  <c:v>-6.4272999999999998</c:v>
                </c:pt>
                <c:pt idx="2548">
                  <c:v>-6.5418000000000003</c:v>
                </c:pt>
                <c:pt idx="2549">
                  <c:v>-6.6120999999999999</c:v>
                </c:pt>
                <c:pt idx="2550">
                  <c:v>-6.7495000000000003</c:v>
                </c:pt>
                <c:pt idx="2551">
                  <c:v>-6.8826000000000001</c:v>
                </c:pt>
                <c:pt idx="2552">
                  <c:v>-7.0522999999999998</c:v>
                </c:pt>
                <c:pt idx="2553">
                  <c:v>-7.1858000000000004</c:v>
                </c:pt>
                <c:pt idx="2554">
                  <c:v>-7.2507000000000001</c:v>
                </c:pt>
                <c:pt idx="2555">
                  <c:v>-7.4021999999999997</c:v>
                </c:pt>
                <c:pt idx="2556">
                  <c:v>-7.5618999999999996</c:v>
                </c:pt>
                <c:pt idx="2557">
                  <c:v>-7.7531999999999996</c:v>
                </c:pt>
                <c:pt idx="2558">
                  <c:v>-7.8989000000000003</c:v>
                </c:pt>
                <c:pt idx="2559">
                  <c:v>-7.9366000000000003</c:v>
                </c:pt>
                <c:pt idx="2560">
                  <c:v>-7.9500999999999999</c:v>
                </c:pt>
                <c:pt idx="2561">
                  <c:v>-7.9134000000000002</c:v>
                </c:pt>
                <c:pt idx="2562">
                  <c:v>-7.8840000000000003</c:v>
                </c:pt>
                <c:pt idx="2563">
                  <c:v>-7.9688999999999997</c:v>
                </c:pt>
                <c:pt idx="2564">
                  <c:v>-8.2243999999999993</c:v>
                </c:pt>
                <c:pt idx="2565">
                  <c:v>-8.5792999999999999</c:v>
                </c:pt>
                <c:pt idx="2566">
                  <c:v>-8.7677999999999994</c:v>
                </c:pt>
                <c:pt idx="2567">
                  <c:v>-8.9156999999999993</c:v>
                </c:pt>
                <c:pt idx="2568">
                  <c:v>-9.0988000000000007</c:v>
                </c:pt>
                <c:pt idx="2569">
                  <c:v>-9.3515999999999995</c:v>
                </c:pt>
                <c:pt idx="2570">
                  <c:v>-9.7234999999999996</c:v>
                </c:pt>
                <c:pt idx="2571">
                  <c:v>-10.137</c:v>
                </c:pt>
                <c:pt idx="2572">
                  <c:v>-10.664</c:v>
                </c:pt>
                <c:pt idx="2573">
                  <c:v>-11.347</c:v>
                </c:pt>
                <c:pt idx="2574">
                  <c:v>-12.028</c:v>
                </c:pt>
                <c:pt idx="2575">
                  <c:v>-12.579000000000001</c:v>
                </c:pt>
                <c:pt idx="2576">
                  <c:v>-13.180999999999999</c:v>
                </c:pt>
                <c:pt idx="2577">
                  <c:v>-13.885999999999999</c:v>
                </c:pt>
                <c:pt idx="2578">
                  <c:v>-14.696999999999999</c:v>
                </c:pt>
                <c:pt idx="2579">
                  <c:v>-15.676</c:v>
                </c:pt>
                <c:pt idx="2580">
                  <c:v>-16.398</c:v>
                </c:pt>
                <c:pt idx="2581">
                  <c:v>-16.914000000000001</c:v>
                </c:pt>
                <c:pt idx="2582">
                  <c:v>-17.63</c:v>
                </c:pt>
                <c:pt idx="2583">
                  <c:v>-18.599</c:v>
                </c:pt>
                <c:pt idx="2584">
                  <c:v>-19.597999999999999</c:v>
                </c:pt>
                <c:pt idx="2585">
                  <c:v>-20.731999999999999</c:v>
                </c:pt>
                <c:pt idx="2586">
                  <c:v>-21.957000000000001</c:v>
                </c:pt>
                <c:pt idx="2587">
                  <c:v>-23.116</c:v>
                </c:pt>
                <c:pt idx="2588">
                  <c:v>-24.254999999999999</c:v>
                </c:pt>
                <c:pt idx="2589">
                  <c:v>-25.248000000000001</c:v>
                </c:pt>
                <c:pt idx="2590">
                  <c:v>-26.071000000000002</c:v>
                </c:pt>
                <c:pt idx="2591">
                  <c:v>-26.911000000000001</c:v>
                </c:pt>
                <c:pt idx="2592">
                  <c:v>-27.585999999999999</c:v>
                </c:pt>
                <c:pt idx="2593">
                  <c:v>-28.44</c:v>
                </c:pt>
                <c:pt idx="2594">
                  <c:v>-29.388000000000002</c:v>
                </c:pt>
                <c:pt idx="2595">
                  <c:v>-29.847999999999999</c:v>
                </c:pt>
                <c:pt idx="2596">
                  <c:v>-30.05</c:v>
                </c:pt>
                <c:pt idx="2597">
                  <c:v>-30.462</c:v>
                </c:pt>
                <c:pt idx="2598">
                  <c:v>-31.388999999999999</c:v>
                </c:pt>
                <c:pt idx="2599">
                  <c:v>-32.811</c:v>
                </c:pt>
                <c:pt idx="2600">
                  <c:v>-34.231999999999999</c:v>
                </c:pt>
                <c:pt idx="2601">
                  <c:v>-35.305</c:v>
                </c:pt>
                <c:pt idx="2602">
                  <c:v>-36.411999999999999</c:v>
                </c:pt>
                <c:pt idx="2603">
                  <c:v>-37.433</c:v>
                </c:pt>
                <c:pt idx="2604">
                  <c:v>-37.874000000000002</c:v>
                </c:pt>
                <c:pt idx="2605">
                  <c:v>-38.671999999999997</c:v>
                </c:pt>
                <c:pt idx="2606">
                  <c:v>-39.624000000000002</c:v>
                </c:pt>
                <c:pt idx="2607">
                  <c:v>-40.834000000000003</c:v>
                </c:pt>
                <c:pt idx="2608">
                  <c:v>-41.892000000000003</c:v>
                </c:pt>
                <c:pt idx="2609">
                  <c:v>-42.917000000000002</c:v>
                </c:pt>
                <c:pt idx="2610">
                  <c:v>-43.825000000000003</c:v>
                </c:pt>
                <c:pt idx="2611">
                  <c:v>-44.503</c:v>
                </c:pt>
                <c:pt idx="2612">
                  <c:v>-45.247</c:v>
                </c:pt>
                <c:pt idx="2613">
                  <c:v>-46.25</c:v>
                </c:pt>
                <c:pt idx="2614">
                  <c:v>-46.884999999999998</c:v>
                </c:pt>
                <c:pt idx="2615">
                  <c:v>-47.347999999999999</c:v>
                </c:pt>
                <c:pt idx="2616">
                  <c:v>-47.898000000000003</c:v>
                </c:pt>
                <c:pt idx="2617">
                  <c:v>-48.337000000000003</c:v>
                </c:pt>
                <c:pt idx="2618">
                  <c:v>-49.024000000000001</c:v>
                </c:pt>
                <c:pt idx="2619">
                  <c:v>-49.558</c:v>
                </c:pt>
                <c:pt idx="2620">
                  <c:v>-50.578000000000003</c:v>
                </c:pt>
                <c:pt idx="2621">
                  <c:v>-51.575000000000003</c:v>
                </c:pt>
                <c:pt idx="2622">
                  <c:v>-51.93</c:v>
                </c:pt>
                <c:pt idx="2623">
                  <c:v>-51.783999999999999</c:v>
                </c:pt>
                <c:pt idx="2624">
                  <c:v>-52.249000000000002</c:v>
                </c:pt>
                <c:pt idx="2625">
                  <c:v>-52.954999999999998</c:v>
                </c:pt>
                <c:pt idx="2626">
                  <c:v>-53.38</c:v>
                </c:pt>
                <c:pt idx="2627">
                  <c:v>-53.920999999999999</c:v>
                </c:pt>
                <c:pt idx="2628">
                  <c:v>-54.411000000000001</c:v>
                </c:pt>
                <c:pt idx="2629">
                  <c:v>-54.414999999999999</c:v>
                </c:pt>
                <c:pt idx="2630">
                  <c:v>-54.78</c:v>
                </c:pt>
                <c:pt idx="2631">
                  <c:v>-55.381999999999998</c:v>
                </c:pt>
                <c:pt idx="2632">
                  <c:v>-56.234999999999999</c:v>
                </c:pt>
                <c:pt idx="2633">
                  <c:v>-57.256999999999998</c:v>
                </c:pt>
                <c:pt idx="2634">
                  <c:v>-57.753999999999998</c:v>
                </c:pt>
                <c:pt idx="2635">
                  <c:v>-58.054000000000002</c:v>
                </c:pt>
                <c:pt idx="2636">
                  <c:v>-58.124000000000002</c:v>
                </c:pt>
                <c:pt idx="2637">
                  <c:v>-58.216999999999999</c:v>
                </c:pt>
                <c:pt idx="2638">
                  <c:v>-58.683999999999997</c:v>
                </c:pt>
                <c:pt idx="2639">
                  <c:v>-58.875</c:v>
                </c:pt>
                <c:pt idx="2640">
                  <c:v>-59.337000000000003</c:v>
                </c:pt>
                <c:pt idx="2641">
                  <c:v>-59.555999999999997</c:v>
                </c:pt>
                <c:pt idx="2642">
                  <c:v>-59.145000000000003</c:v>
                </c:pt>
                <c:pt idx="2643">
                  <c:v>-59.201999999999998</c:v>
                </c:pt>
                <c:pt idx="2644">
                  <c:v>-59.884</c:v>
                </c:pt>
                <c:pt idx="2645">
                  <c:v>-60.811</c:v>
                </c:pt>
                <c:pt idx="2646">
                  <c:v>-61.738999999999997</c:v>
                </c:pt>
                <c:pt idx="2647">
                  <c:v>-62.417999999999999</c:v>
                </c:pt>
                <c:pt idx="2648">
                  <c:v>-62.966000000000001</c:v>
                </c:pt>
                <c:pt idx="2649">
                  <c:v>-62.774000000000001</c:v>
                </c:pt>
                <c:pt idx="2650">
                  <c:v>-62.223999999999997</c:v>
                </c:pt>
                <c:pt idx="2651">
                  <c:v>-62.741</c:v>
                </c:pt>
                <c:pt idx="2652">
                  <c:v>-63.389000000000003</c:v>
                </c:pt>
                <c:pt idx="2653">
                  <c:v>-64.088999999999999</c:v>
                </c:pt>
                <c:pt idx="2654">
                  <c:v>-64.393000000000001</c:v>
                </c:pt>
                <c:pt idx="2655">
                  <c:v>-64.203999999999994</c:v>
                </c:pt>
                <c:pt idx="2656">
                  <c:v>-64.025999999999996</c:v>
                </c:pt>
                <c:pt idx="2657">
                  <c:v>-64.477999999999994</c:v>
                </c:pt>
                <c:pt idx="2658">
                  <c:v>-64.587999999999994</c:v>
                </c:pt>
                <c:pt idx="2659">
                  <c:v>-64.53</c:v>
                </c:pt>
                <c:pt idx="2660">
                  <c:v>-64.516000000000005</c:v>
                </c:pt>
                <c:pt idx="2661">
                  <c:v>-64.524000000000001</c:v>
                </c:pt>
                <c:pt idx="2662">
                  <c:v>-64.686000000000007</c:v>
                </c:pt>
                <c:pt idx="2663">
                  <c:v>-64.858000000000004</c:v>
                </c:pt>
                <c:pt idx="2664">
                  <c:v>-65.043999999999997</c:v>
                </c:pt>
                <c:pt idx="2665">
                  <c:v>-65.153000000000006</c:v>
                </c:pt>
                <c:pt idx="2666">
                  <c:v>-65.48</c:v>
                </c:pt>
                <c:pt idx="2667">
                  <c:v>-65.765000000000001</c:v>
                </c:pt>
                <c:pt idx="2668">
                  <c:v>-65.725999999999999</c:v>
                </c:pt>
                <c:pt idx="2669">
                  <c:v>-65.959000000000003</c:v>
                </c:pt>
                <c:pt idx="2670">
                  <c:v>-66.037000000000006</c:v>
                </c:pt>
                <c:pt idx="2671">
                  <c:v>-65.965000000000003</c:v>
                </c:pt>
                <c:pt idx="2672">
                  <c:v>-65.959999999999994</c:v>
                </c:pt>
                <c:pt idx="2673">
                  <c:v>-65.975999999999999</c:v>
                </c:pt>
                <c:pt idx="2674">
                  <c:v>-66.090999999999994</c:v>
                </c:pt>
                <c:pt idx="2675">
                  <c:v>-66.522999999999996</c:v>
                </c:pt>
                <c:pt idx="2676">
                  <c:v>-66.995999999999995</c:v>
                </c:pt>
                <c:pt idx="2677">
                  <c:v>-67.067999999999998</c:v>
                </c:pt>
                <c:pt idx="2678">
                  <c:v>-67.033000000000001</c:v>
                </c:pt>
                <c:pt idx="2679">
                  <c:v>-67.161000000000001</c:v>
                </c:pt>
                <c:pt idx="2680">
                  <c:v>-67.364999999999995</c:v>
                </c:pt>
                <c:pt idx="2681">
                  <c:v>-67.545000000000002</c:v>
                </c:pt>
                <c:pt idx="2682">
                  <c:v>-67.376000000000005</c:v>
                </c:pt>
                <c:pt idx="2683">
                  <c:v>-66.501999999999995</c:v>
                </c:pt>
                <c:pt idx="2684">
                  <c:v>-66.167000000000002</c:v>
                </c:pt>
                <c:pt idx="2685">
                  <c:v>-66.176000000000002</c:v>
                </c:pt>
                <c:pt idx="2686">
                  <c:v>-66.796000000000006</c:v>
                </c:pt>
                <c:pt idx="2687">
                  <c:v>-67.706999999999994</c:v>
                </c:pt>
                <c:pt idx="2688">
                  <c:v>-68.385000000000005</c:v>
                </c:pt>
                <c:pt idx="2689">
                  <c:v>-69.106999999999999</c:v>
                </c:pt>
                <c:pt idx="2690">
                  <c:v>-69.361999999999995</c:v>
                </c:pt>
                <c:pt idx="2691">
                  <c:v>-68.986000000000004</c:v>
                </c:pt>
                <c:pt idx="2692">
                  <c:v>-67.852000000000004</c:v>
                </c:pt>
                <c:pt idx="2693">
                  <c:v>-66.828999999999994</c:v>
                </c:pt>
                <c:pt idx="2694">
                  <c:v>-66.781999999999996</c:v>
                </c:pt>
                <c:pt idx="2695">
                  <c:v>-67.230999999999995</c:v>
                </c:pt>
                <c:pt idx="2696">
                  <c:v>-67.531999999999996</c:v>
                </c:pt>
                <c:pt idx="2697">
                  <c:v>-68.072999999999993</c:v>
                </c:pt>
                <c:pt idx="2698">
                  <c:v>-68.39</c:v>
                </c:pt>
                <c:pt idx="2699">
                  <c:v>-68.804000000000002</c:v>
                </c:pt>
                <c:pt idx="2700">
                  <c:v>-69.028000000000006</c:v>
                </c:pt>
                <c:pt idx="2701">
                  <c:v>-68.909000000000006</c:v>
                </c:pt>
                <c:pt idx="2702">
                  <c:v>-69.207999999999998</c:v>
                </c:pt>
                <c:pt idx="2703">
                  <c:v>-68.822999999999993</c:v>
                </c:pt>
                <c:pt idx="2704">
                  <c:v>-67.543000000000006</c:v>
                </c:pt>
                <c:pt idx="2705">
                  <c:v>-66.188999999999993</c:v>
                </c:pt>
                <c:pt idx="2706">
                  <c:v>-64.653999999999996</c:v>
                </c:pt>
                <c:pt idx="2707">
                  <c:v>-63.375999999999998</c:v>
                </c:pt>
                <c:pt idx="2708">
                  <c:v>-62.36</c:v>
                </c:pt>
                <c:pt idx="2709">
                  <c:v>-62.264000000000003</c:v>
                </c:pt>
                <c:pt idx="2710">
                  <c:v>-62.47</c:v>
                </c:pt>
                <c:pt idx="2711">
                  <c:v>-61.829000000000001</c:v>
                </c:pt>
                <c:pt idx="2712">
                  <c:v>-60.737000000000002</c:v>
                </c:pt>
                <c:pt idx="2713">
                  <c:v>-58.853000000000002</c:v>
                </c:pt>
                <c:pt idx="2714">
                  <c:v>-56.154000000000003</c:v>
                </c:pt>
                <c:pt idx="2715">
                  <c:v>-55.170999999999999</c:v>
                </c:pt>
                <c:pt idx="2716">
                  <c:v>-53.976999999999997</c:v>
                </c:pt>
                <c:pt idx="2717">
                  <c:v>-51.999000000000002</c:v>
                </c:pt>
                <c:pt idx="2718">
                  <c:v>-49.390999999999998</c:v>
                </c:pt>
                <c:pt idx="2719">
                  <c:v>-45.941000000000003</c:v>
                </c:pt>
                <c:pt idx="2720">
                  <c:v>-41.573999999999998</c:v>
                </c:pt>
                <c:pt idx="2721">
                  <c:v>-36.795999999999999</c:v>
                </c:pt>
                <c:pt idx="2722">
                  <c:v>-31.663</c:v>
                </c:pt>
                <c:pt idx="2723">
                  <c:v>-28.306999999999999</c:v>
                </c:pt>
                <c:pt idx="2724">
                  <c:v>-26.331</c:v>
                </c:pt>
                <c:pt idx="2725">
                  <c:v>-22.765000000000001</c:v>
                </c:pt>
                <c:pt idx="2726">
                  <c:v>-20.361000000000001</c:v>
                </c:pt>
                <c:pt idx="2727">
                  <c:v>-18.712</c:v>
                </c:pt>
                <c:pt idx="2728">
                  <c:v>-16.683</c:v>
                </c:pt>
                <c:pt idx="2729">
                  <c:v>-14.821999999999999</c:v>
                </c:pt>
                <c:pt idx="2730">
                  <c:v>-13.31</c:v>
                </c:pt>
                <c:pt idx="2731">
                  <c:v>-12.055</c:v>
                </c:pt>
                <c:pt idx="2732">
                  <c:v>-11.250999999999999</c:v>
                </c:pt>
                <c:pt idx="2733">
                  <c:v>-10.661</c:v>
                </c:pt>
                <c:pt idx="2734">
                  <c:v>-9.94</c:v>
                </c:pt>
                <c:pt idx="2735">
                  <c:v>-9.1420999999999992</c:v>
                </c:pt>
                <c:pt idx="2736">
                  <c:v>-8.4099000000000004</c:v>
                </c:pt>
                <c:pt idx="2737">
                  <c:v>-7.968</c:v>
                </c:pt>
                <c:pt idx="2738">
                  <c:v>-7.7664999999999997</c:v>
                </c:pt>
                <c:pt idx="2739">
                  <c:v>-7.7808000000000002</c:v>
                </c:pt>
                <c:pt idx="2740">
                  <c:v>-8.0109999999999992</c:v>
                </c:pt>
                <c:pt idx="2741">
                  <c:v>-8.0945</c:v>
                </c:pt>
                <c:pt idx="2742">
                  <c:v>-7.9641000000000002</c:v>
                </c:pt>
                <c:pt idx="2743">
                  <c:v>-7.7126999999999999</c:v>
                </c:pt>
                <c:pt idx="2744">
                  <c:v>-7.4562999999999997</c:v>
                </c:pt>
                <c:pt idx="2745">
                  <c:v>-7.4633000000000003</c:v>
                </c:pt>
                <c:pt idx="2746">
                  <c:v>-7.4417999999999997</c:v>
                </c:pt>
                <c:pt idx="2747">
                  <c:v>-7.3322000000000003</c:v>
                </c:pt>
                <c:pt idx="2748">
                  <c:v>-7.0603999999999996</c:v>
                </c:pt>
                <c:pt idx="2749">
                  <c:v>-6.3841000000000001</c:v>
                </c:pt>
                <c:pt idx="2750">
                  <c:v>-5.5704000000000002</c:v>
                </c:pt>
                <c:pt idx="2751">
                  <c:v>-4.9116</c:v>
                </c:pt>
                <c:pt idx="2752">
                  <c:v>-4.4554999999999998</c:v>
                </c:pt>
                <c:pt idx="2753">
                  <c:v>-4.4301000000000004</c:v>
                </c:pt>
                <c:pt idx="2754">
                  <c:v>-4.8083999999999998</c:v>
                </c:pt>
                <c:pt idx="2755">
                  <c:v>-5.3270999999999997</c:v>
                </c:pt>
                <c:pt idx="2756">
                  <c:v>-5.4626000000000001</c:v>
                </c:pt>
                <c:pt idx="2757">
                  <c:v>-5.1989999999999998</c:v>
                </c:pt>
                <c:pt idx="2758">
                  <c:v>-4.6889000000000003</c:v>
                </c:pt>
                <c:pt idx="2759">
                  <c:v>-3.9535</c:v>
                </c:pt>
                <c:pt idx="2760">
                  <c:v>-3.2130000000000001</c:v>
                </c:pt>
                <c:pt idx="2761">
                  <c:v>-2.2541000000000002</c:v>
                </c:pt>
                <c:pt idx="2762">
                  <c:v>-1.1964999999999999</c:v>
                </c:pt>
                <c:pt idx="2763">
                  <c:v>-0.31714999999999999</c:v>
                </c:pt>
                <c:pt idx="2764">
                  <c:v>0.41021999999999997</c:v>
                </c:pt>
                <c:pt idx="2765">
                  <c:v>1.2605999999999999</c:v>
                </c:pt>
                <c:pt idx="2766">
                  <c:v>2.1839</c:v>
                </c:pt>
                <c:pt idx="2767">
                  <c:v>2.7410000000000001</c:v>
                </c:pt>
                <c:pt idx="2768">
                  <c:v>3.5047999999999999</c:v>
                </c:pt>
                <c:pt idx="2769">
                  <c:v>4.3249000000000004</c:v>
                </c:pt>
                <c:pt idx="2770">
                  <c:v>4.8974000000000002</c:v>
                </c:pt>
                <c:pt idx="2771">
                  <c:v>5.3590999999999998</c:v>
                </c:pt>
                <c:pt idx="2772">
                  <c:v>5.8235999999999999</c:v>
                </c:pt>
                <c:pt idx="2773">
                  <c:v>6.6745000000000001</c:v>
                </c:pt>
                <c:pt idx="2774">
                  <c:v>7.4481999999999999</c:v>
                </c:pt>
                <c:pt idx="2775">
                  <c:v>8.3071000000000002</c:v>
                </c:pt>
                <c:pt idx="2776">
                  <c:v>9.2135999999999996</c:v>
                </c:pt>
                <c:pt idx="2777">
                  <c:v>10.135999999999999</c:v>
                </c:pt>
                <c:pt idx="2778">
                  <c:v>11.292999999999999</c:v>
                </c:pt>
                <c:pt idx="2779">
                  <c:v>12.334</c:v>
                </c:pt>
                <c:pt idx="2780">
                  <c:v>13.132999999999999</c:v>
                </c:pt>
                <c:pt idx="2781">
                  <c:v>13.622</c:v>
                </c:pt>
                <c:pt idx="2782">
                  <c:v>13.907999999999999</c:v>
                </c:pt>
                <c:pt idx="2783">
                  <c:v>14.157</c:v>
                </c:pt>
                <c:pt idx="2784">
                  <c:v>14.484</c:v>
                </c:pt>
                <c:pt idx="2785">
                  <c:v>14.667</c:v>
                </c:pt>
                <c:pt idx="2786">
                  <c:v>15.002000000000001</c:v>
                </c:pt>
                <c:pt idx="2787">
                  <c:v>15.218</c:v>
                </c:pt>
                <c:pt idx="2788">
                  <c:v>15.472</c:v>
                </c:pt>
                <c:pt idx="2789">
                  <c:v>15.699</c:v>
                </c:pt>
                <c:pt idx="2790">
                  <c:v>15.843</c:v>
                </c:pt>
                <c:pt idx="2791">
                  <c:v>16.073</c:v>
                </c:pt>
                <c:pt idx="2792">
                  <c:v>16.553000000000001</c:v>
                </c:pt>
                <c:pt idx="2793">
                  <c:v>17.227</c:v>
                </c:pt>
                <c:pt idx="2794">
                  <c:v>17.948</c:v>
                </c:pt>
                <c:pt idx="2795">
                  <c:v>18.172999999999998</c:v>
                </c:pt>
                <c:pt idx="2796">
                  <c:v>18.331</c:v>
                </c:pt>
                <c:pt idx="2797">
                  <c:v>18.396999999999998</c:v>
                </c:pt>
                <c:pt idx="2798">
                  <c:v>18.536999999999999</c:v>
                </c:pt>
                <c:pt idx="2799">
                  <c:v>18.829000000000001</c:v>
                </c:pt>
                <c:pt idx="2800">
                  <c:v>19.260999999999999</c:v>
                </c:pt>
                <c:pt idx="2801">
                  <c:v>19.579000000000001</c:v>
                </c:pt>
                <c:pt idx="2802">
                  <c:v>19.821000000000002</c:v>
                </c:pt>
                <c:pt idx="2803">
                  <c:v>20.161000000000001</c:v>
                </c:pt>
                <c:pt idx="2804">
                  <c:v>20.54</c:v>
                </c:pt>
                <c:pt idx="2805">
                  <c:v>21.06</c:v>
                </c:pt>
                <c:pt idx="2806">
                  <c:v>21.751000000000001</c:v>
                </c:pt>
                <c:pt idx="2807">
                  <c:v>22.353000000000002</c:v>
                </c:pt>
                <c:pt idx="2808">
                  <c:v>22.806999999999999</c:v>
                </c:pt>
                <c:pt idx="2809">
                  <c:v>23.329000000000001</c:v>
                </c:pt>
                <c:pt idx="2810">
                  <c:v>23.922999999999998</c:v>
                </c:pt>
                <c:pt idx="2811">
                  <c:v>24.516999999999999</c:v>
                </c:pt>
                <c:pt idx="2812">
                  <c:v>24.957999999999998</c:v>
                </c:pt>
                <c:pt idx="2813">
                  <c:v>25.405000000000001</c:v>
                </c:pt>
                <c:pt idx="2814">
                  <c:v>25.81</c:v>
                </c:pt>
                <c:pt idx="2815">
                  <c:v>26.198</c:v>
                </c:pt>
                <c:pt idx="2816">
                  <c:v>26.603999999999999</c:v>
                </c:pt>
                <c:pt idx="2817">
                  <c:v>26.925999999999998</c:v>
                </c:pt>
                <c:pt idx="2818">
                  <c:v>27.207000000000001</c:v>
                </c:pt>
                <c:pt idx="2819">
                  <c:v>27.693999999999999</c:v>
                </c:pt>
                <c:pt idx="2820">
                  <c:v>28.184999999999999</c:v>
                </c:pt>
                <c:pt idx="2821">
                  <c:v>28.690999999999999</c:v>
                </c:pt>
                <c:pt idx="2822">
                  <c:v>29.084</c:v>
                </c:pt>
                <c:pt idx="2823">
                  <c:v>29.471</c:v>
                </c:pt>
                <c:pt idx="2824">
                  <c:v>29.800999999999998</c:v>
                </c:pt>
                <c:pt idx="2825">
                  <c:v>30.08</c:v>
                </c:pt>
                <c:pt idx="2826">
                  <c:v>30.260999999999999</c:v>
                </c:pt>
                <c:pt idx="2827">
                  <c:v>30.600999999999999</c:v>
                </c:pt>
                <c:pt idx="2828">
                  <c:v>30.827000000000002</c:v>
                </c:pt>
                <c:pt idx="2829">
                  <c:v>30.978999999999999</c:v>
                </c:pt>
                <c:pt idx="2830">
                  <c:v>30.986999999999998</c:v>
                </c:pt>
                <c:pt idx="2831">
                  <c:v>30.724</c:v>
                </c:pt>
                <c:pt idx="2832">
                  <c:v>30.404</c:v>
                </c:pt>
                <c:pt idx="2833">
                  <c:v>30.096</c:v>
                </c:pt>
                <c:pt idx="2834">
                  <c:v>29.925000000000001</c:v>
                </c:pt>
                <c:pt idx="2835">
                  <c:v>29.748000000000001</c:v>
                </c:pt>
                <c:pt idx="2836">
                  <c:v>29.577999999999999</c:v>
                </c:pt>
                <c:pt idx="2837">
                  <c:v>29.341000000000001</c:v>
                </c:pt>
                <c:pt idx="2838">
                  <c:v>29.297000000000001</c:v>
                </c:pt>
                <c:pt idx="2839">
                  <c:v>29.193999999999999</c:v>
                </c:pt>
                <c:pt idx="2840">
                  <c:v>28.986000000000001</c:v>
                </c:pt>
                <c:pt idx="2841">
                  <c:v>28.684999999999999</c:v>
                </c:pt>
                <c:pt idx="2842">
                  <c:v>28.271999999999998</c:v>
                </c:pt>
                <c:pt idx="2843">
                  <c:v>27.606000000000002</c:v>
                </c:pt>
                <c:pt idx="2844">
                  <c:v>26.952000000000002</c:v>
                </c:pt>
                <c:pt idx="2845">
                  <c:v>26.248000000000001</c:v>
                </c:pt>
                <c:pt idx="2846">
                  <c:v>25.562999999999999</c:v>
                </c:pt>
                <c:pt idx="2847">
                  <c:v>24.693000000000001</c:v>
                </c:pt>
                <c:pt idx="2848">
                  <c:v>23.73</c:v>
                </c:pt>
                <c:pt idx="2849">
                  <c:v>22.914000000000001</c:v>
                </c:pt>
                <c:pt idx="2850">
                  <c:v>22.158999999999999</c:v>
                </c:pt>
                <c:pt idx="2851">
                  <c:v>21.29</c:v>
                </c:pt>
                <c:pt idx="2852">
                  <c:v>20.181000000000001</c:v>
                </c:pt>
                <c:pt idx="2853">
                  <c:v>18.954000000000001</c:v>
                </c:pt>
                <c:pt idx="2854">
                  <c:v>17.533000000000001</c:v>
                </c:pt>
                <c:pt idx="2855">
                  <c:v>15.853999999999999</c:v>
                </c:pt>
                <c:pt idx="2856">
                  <c:v>14.288</c:v>
                </c:pt>
                <c:pt idx="2857">
                  <c:v>13.093999999999999</c:v>
                </c:pt>
                <c:pt idx="2858">
                  <c:v>12.113</c:v>
                </c:pt>
                <c:pt idx="2859">
                  <c:v>11.023999999999999</c:v>
                </c:pt>
                <c:pt idx="2860">
                  <c:v>9.6806000000000001</c:v>
                </c:pt>
                <c:pt idx="2861">
                  <c:v>8.3338000000000001</c:v>
                </c:pt>
                <c:pt idx="2862">
                  <c:v>6.9314</c:v>
                </c:pt>
                <c:pt idx="2863">
                  <c:v>5.7365000000000004</c:v>
                </c:pt>
                <c:pt idx="2864">
                  <c:v>4.6246999999999998</c:v>
                </c:pt>
                <c:pt idx="2865">
                  <c:v>3.6204000000000001</c:v>
                </c:pt>
                <c:pt idx="2866">
                  <c:v>2.9117000000000002</c:v>
                </c:pt>
                <c:pt idx="2867">
                  <c:v>1.7784</c:v>
                </c:pt>
                <c:pt idx="2868">
                  <c:v>0.60401000000000005</c:v>
                </c:pt>
                <c:pt idx="2869">
                  <c:v>-0.31114999999999998</c:v>
                </c:pt>
                <c:pt idx="2870">
                  <c:v>-1.1536999999999999</c:v>
                </c:pt>
                <c:pt idx="2871">
                  <c:v>-1.9661999999999999</c:v>
                </c:pt>
                <c:pt idx="2872">
                  <c:v>-2.3757000000000001</c:v>
                </c:pt>
                <c:pt idx="2873">
                  <c:v>-2.9849000000000001</c:v>
                </c:pt>
                <c:pt idx="2874">
                  <c:v>-3.7723</c:v>
                </c:pt>
                <c:pt idx="2875">
                  <c:v>-4.4207999999999998</c:v>
                </c:pt>
                <c:pt idx="2876">
                  <c:v>-4.9108999999999998</c:v>
                </c:pt>
                <c:pt idx="2877">
                  <c:v>-5.1365999999999996</c:v>
                </c:pt>
                <c:pt idx="2878">
                  <c:v>-5.2667999999999999</c:v>
                </c:pt>
                <c:pt idx="2879">
                  <c:v>-5.2652000000000001</c:v>
                </c:pt>
                <c:pt idx="2880">
                  <c:v>-5.1090999999999998</c:v>
                </c:pt>
                <c:pt idx="2881">
                  <c:v>-4.9630999999999998</c:v>
                </c:pt>
                <c:pt idx="2882">
                  <c:v>-4.9832999999999998</c:v>
                </c:pt>
                <c:pt idx="2883">
                  <c:v>-4.9093</c:v>
                </c:pt>
                <c:pt idx="2884">
                  <c:v>-4.5793999999999997</c:v>
                </c:pt>
                <c:pt idx="2885">
                  <c:v>-4.1592000000000002</c:v>
                </c:pt>
                <c:pt idx="2886">
                  <c:v>-3.5268000000000002</c:v>
                </c:pt>
                <c:pt idx="2887">
                  <c:v>-3.0468000000000002</c:v>
                </c:pt>
                <c:pt idx="2888">
                  <c:v>-2.4723000000000002</c:v>
                </c:pt>
                <c:pt idx="2889">
                  <c:v>-1.7795000000000001</c:v>
                </c:pt>
                <c:pt idx="2890">
                  <c:v>-1.3138000000000001</c:v>
                </c:pt>
                <c:pt idx="2891">
                  <c:v>-1.0556000000000001</c:v>
                </c:pt>
                <c:pt idx="2892">
                  <c:v>-0.56076999999999999</c:v>
                </c:pt>
                <c:pt idx="2893">
                  <c:v>0.32249</c:v>
                </c:pt>
                <c:pt idx="2894">
                  <c:v>1.3998999999999999</c:v>
                </c:pt>
                <c:pt idx="2895">
                  <c:v>2.9154</c:v>
                </c:pt>
                <c:pt idx="2896">
                  <c:v>4.8094000000000001</c:v>
                </c:pt>
                <c:pt idx="2897">
                  <c:v>6.3102999999999998</c:v>
                </c:pt>
                <c:pt idx="2898">
                  <c:v>7.2736000000000001</c:v>
                </c:pt>
                <c:pt idx="2899">
                  <c:v>8.5126000000000008</c:v>
                </c:pt>
                <c:pt idx="2900">
                  <c:v>9.8049999999999997</c:v>
                </c:pt>
                <c:pt idx="2901">
                  <c:v>11.087999999999999</c:v>
                </c:pt>
                <c:pt idx="2902">
                  <c:v>12.824999999999999</c:v>
                </c:pt>
                <c:pt idx="2903">
                  <c:v>14.489000000000001</c:v>
                </c:pt>
                <c:pt idx="2904">
                  <c:v>15.611000000000001</c:v>
                </c:pt>
                <c:pt idx="2905">
                  <c:v>16.568999999999999</c:v>
                </c:pt>
                <c:pt idx="2906">
                  <c:v>17.382999999999999</c:v>
                </c:pt>
                <c:pt idx="2907">
                  <c:v>18.21</c:v>
                </c:pt>
                <c:pt idx="2908">
                  <c:v>19.305</c:v>
                </c:pt>
                <c:pt idx="2909">
                  <c:v>20.484999999999999</c:v>
                </c:pt>
                <c:pt idx="2910">
                  <c:v>21.501000000000001</c:v>
                </c:pt>
                <c:pt idx="2911">
                  <c:v>22.573</c:v>
                </c:pt>
                <c:pt idx="2912">
                  <c:v>23.382000000000001</c:v>
                </c:pt>
                <c:pt idx="2913">
                  <c:v>23.991</c:v>
                </c:pt>
                <c:pt idx="2914">
                  <c:v>24.91</c:v>
                </c:pt>
                <c:pt idx="2915">
                  <c:v>25.835000000000001</c:v>
                </c:pt>
                <c:pt idx="2916">
                  <c:v>26.710999999999999</c:v>
                </c:pt>
                <c:pt idx="2917">
                  <c:v>27.64</c:v>
                </c:pt>
                <c:pt idx="2918">
                  <c:v>28.495999999999999</c:v>
                </c:pt>
                <c:pt idx="2919">
                  <c:v>29.247</c:v>
                </c:pt>
                <c:pt idx="2920">
                  <c:v>29.925000000000001</c:v>
                </c:pt>
                <c:pt idx="2921">
                  <c:v>30.547999999999998</c:v>
                </c:pt>
                <c:pt idx="2922">
                  <c:v>31.166</c:v>
                </c:pt>
                <c:pt idx="2923">
                  <c:v>31.855</c:v>
                </c:pt>
                <c:pt idx="2924">
                  <c:v>32.685000000000002</c:v>
                </c:pt>
                <c:pt idx="2925">
                  <c:v>33.53</c:v>
                </c:pt>
                <c:pt idx="2926">
                  <c:v>34.514000000000003</c:v>
                </c:pt>
                <c:pt idx="2927">
                  <c:v>35.43</c:v>
                </c:pt>
                <c:pt idx="2928">
                  <c:v>36.191000000000003</c:v>
                </c:pt>
                <c:pt idx="2929">
                  <c:v>37.182000000000002</c:v>
                </c:pt>
                <c:pt idx="2930">
                  <c:v>38.155999999999999</c:v>
                </c:pt>
                <c:pt idx="2931">
                  <c:v>39.075000000000003</c:v>
                </c:pt>
                <c:pt idx="2932">
                  <c:v>39.86</c:v>
                </c:pt>
                <c:pt idx="2933">
                  <c:v>40.662999999999997</c:v>
                </c:pt>
                <c:pt idx="2934">
                  <c:v>41.545999999999999</c:v>
                </c:pt>
                <c:pt idx="2935">
                  <c:v>42.164000000000001</c:v>
                </c:pt>
                <c:pt idx="2936">
                  <c:v>42.558999999999997</c:v>
                </c:pt>
                <c:pt idx="2937">
                  <c:v>42.701000000000001</c:v>
                </c:pt>
                <c:pt idx="2938">
                  <c:v>42.805</c:v>
                </c:pt>
                <c:pt idx="2939">
                  <c:v>43.253999999999998</c:v>
                </c:pt>
                <c:pt idx="2940">
                  <c:v>43.683</c:v>
                </c:pt>
                <c:pt idx="2941">
                  <c:v>44.337000000000003</c:v>
                </c:pt>
                <c:pt idx="2942">
                  <c:v>45.183999999999997</c:v>
                </c:pt>
                <c:pt idx="2943">
                  <c:v>46.082000000000001</c:v>
                </c:pt>
                <c:pt idx="2944">
                  <c:v>46.959000000000003</c:v>
                </c:pt>
                <c:pt idx="2945">
                  <c:v>47.417999999999999</c:v>
                </c:pt>
                <c:pt idx="2946">
                  <c:v>47.529000000000003</c:v>
                </c:pt>
                <c:pt idx="2947">
                  <c:v>47.4</c:v>
                </c:pt>
                <c:pt idx="2948">
                  <c:v>47.579000000000001</c:v>
                </c:pt>
                <c:pt idx="2949">
                  <c:v>47.966000000000001</c:v>
                </c:pt>
                <c:pt idx="2950">
                  <c:v>48.338000000000001</c:v>
                </c:pt>
                <c:pt idx="2951">
                  <c:v>48.771000000000001</c:v>
                </c:pt>
                <c:pt idx="2952">
                  <c:v>49.238</c:v>
                </c:pt>
                <c:pt idx="2953">
                  <c:v>49.487000000000002</c:v>
                </c:pt>
                <c:pt idx="2954">
                  <c:v>49.636000000000003</c:v>
                </c:pt>
                <c:pt idx="2955">
                  <c:v>49.860999999999997</c:v>
                </c:pt>
                <c:pt idx="2956">
                  <c:v>50.255000000000003</c:v>
                </c:pt>
                <c:pt idx="2957">
                  <c:v>50.628999999999998</c:v>
                </c:pt>
                <c:pt idx="2958">
                  <c:v>50.890999999999998</c:v>
                </c:pt>
                <c:pt idx="2959">
                  <c:v>51.284999999999997</c:v>
                </c:pt>
                <c:pt idx="2960">
                  <c:v>51.654000000000003</c:v>
                </c:pt>
                <c:pt idx="2961">
                  <c:v>51.777000000000001</c:v>
                </c:pt>
                <c:pt idx="2962">
                  <c:v>51.929000000000002</c:v>
                </c:pt>
                <c:pt idx="2963">
                  <c:v>52.103000000000002</c:v>
                </c:pt>
                <c:pt idx="2964">
                  <c:v>52.231000000000002</c:v>
                </c:pt>
                <c:pt idx="2965">
                  <c:v>52.343000000000004</c:v>
                </c:pt>
                <c:pt idx="2966">
                  <c:v>52.493000000000002</c:v>
                </c:pt>
                <c:pt idx="2967">
                  <c:v>52.662999999999997</c:v>
                </c:pt>
                <c:pt idx="2968">
                  <c:v>52.674999999999997</c:v>
                </c:pt>
                <c:pt idx="2969">
                  <c:v>52.786000000000001</c:v>
                </c:pt>
                <c:pt idx="2970">
                  <c:v>52.707999999999998</c:v>
                </c:pt>
                <c:pt idx="2971">
                  <c:v>52.454999999999998</c:v>
                </c:pt>
                <c:pt idx="2972">
                  <c:v>52.411000000000001</c:v>
                </c:pt>
                <c:pt idx="2973">
                  <c:v>52.643000000000001</c:v>
                </c:pt>
                <c:pt idx="2974">
                  <c:v>53.116</c:v>
                </c:pt>
                <c:pt idx="2975">
                  <c:v>53.396999999999998</c:v>
                </c:pt>
                <c:pt idx="2976">
                  <c:v>53.308</c:v>
                </c:pt>
                <c:pt idx="2977">
                  <c:v>53.31</c:v>
                </c:pt>
                <c:pt idx="2978">
                  <c:v>53.295999999999999</c:v>
                </c:pt>
                <c:pt idx="2979">
                  <c:v>53.366</c:v>
                </c:pt>
                <c:pt idx="2980">
                  <c:v>53.448999999999998</c:v>
                </c:pt>
                <c:pt idx="2981">
                  <c:v>53.584000000000003</c:v>
                </c:pt>
                <c:pt idx="2982">
                  <c:v>53.654000000000003</c:v>
                </c:pt>
                <c:pt idx="2983">
                  <c:v>53.82</c:v>
                </c:pt>
                <c:pt idx="2984">
                  <c:v>54.182000000000002</c:v>
                </c:pt>
                <c:pt idx="2985">
                  <c:v>54.52</c:v>
                </c:pt>
                <c:pt idx="2986">
                  <c:v>54.664000000000001</c:v>
                </c:pt>
                <c:pt idx="2987">
                  <c:v>54.734000000000002</c:v>
                </c:pt>
                <c:pt idx="2988">
                  <c:v>54.988</c:v>
                </c:pt>
                <c:pt idx="2989">
                  <c:v>55.442</c:v>
                </c:pt>
                <c:pt idx="2990">
                  <c:v>55.823999999999998</c:v>
                </c:pt>
                <c:pt idx="2991">
                  <c:v>56.283999999999999</c:v>
                </c:pt>
                <c:pt idx="2992">
                  <c:v>56.338000000000001</c:v>
                </c:pt>
                <c:pt idx="2993">
                  <c:v>56.039000000000001</c:v>
                </c:pt>
                <c:pt idx="2994">
                  <c:v>55.776000000000003</c:v>
                </c:pt>
                <c:pt idx="2995">
                  <c:v>55.465000000000003</c:v>
                </c:pt>
                <c:pt idx="2996">
                  <c:v>55.496000000000002</c:v>
                </c:pt>
                <c:pt idx="2997">
                  <c:v>55.887999999999998</c:v>
                </c:pt>
                <c:pt idx="2998">
                  <c:v>56</c:v>
                </c:pt>
                <c:pt idx="2999">
                  <c:v>55.826999999999998</c:v>
                </c:pt>
                <c:pt idx="3000">
                  <c:v>55.530999999999999</c:v>
                </c:pt>
                <c:pt idx="3001">
                  <c:v>55.323</c:v>
                </c:pt>
                <c:pt idx="3002">
                  <c:v>54.832999999999998</c:v>
                </c:pt>
                <c:pt idx="3003">
                  <c:v>54.228000000000002</c:v>
                </c:pt>
                <c:pt idx="3004">
                  <c:v>53.679000000000002</c:v>
                </c:pt>
                <c:pt idx="3005">
                  <c:v>53.161000000000001</c:v>
                </c:pt>
                <c:pt idx="3006">
                  <c:v>52.606999999999999</c:v>
                </c:pt>
                <c:pt idx="3007">
                  <c:v>51.87</c:v>
                </c:pt>
                <c:pt idx="3008">
                  <c:v>50.963000000000001</c:v>
                </c:pt>
                <c:pt idx="3009">
                  <c:v>49.698999999999998</c:v>
                </c:pt>
                <c:pt idx="3010">
                  <c:v>47.826000000000001</c:v>
                </c:pt>
                <c:pt idx="3011">
                  <c:v>45.673000000000002</c:v>
                </c:pt>
                <c:pt idx="3012">
                  <c:v>42.835000000000001</c:v>
                </c:pt>
                <c:pt idx="3013">
                  <c:v>39.718000000000004</c:v>
                </c:pt>
                <c:pt idx="3014">
                  <c:v>36.908999999999999</c:v>
                </c:pt>
                <c:pt idx="3015">
                  <c:v>34.000999999999998</c:v>
                </c:pt>
                <c:pt idx="3016">
                  <c:v>30.94</c:v>
                </c:pt>
                <c:pt idx="3017">
                  <c:v>28.239000000000001</c:v>
                </c:pt>
                <c:pt idx="3018">
                  <c:v>25.992000000000001</c:v>
                </c:pt>
                <c:pt idx="3019">
                  <c:v>23.896999999999998</c:v>
                </c:pt>
                <c:pt idx="3020">
                  <c:v>21.753</c:v>
                </c:pt>
                <c:pt idx="3021">
                  <c:v>19.672000000000001</c:v>
                </c:pt>
                <c:pt idx="3022">
                  <c:v>17.323</c:v>
                </c:pt>
                <c:pt idx="3023">
                  <c:v>15.247</c:v>
                </c:pt>
                <c:pt idx="3024">
                  <c:v>14.05</c:v>
                </c:pt>
                <c:pt idx="3025">
                  <c:v>12.922000000000001</c:v>
                </c:pt>
                <c:pt idx="3026">
                  <c:v>11.808999999999999</c:v>
                </c:pt>
                <c:pt idx="3027">
                  <c:v>10.689</c:v>
                </c:pt>
                <c:pt idx="3028">
                  <c:v>9.6887000000000008</c:v>
                </c:pt>
                <c:pt idx="3029">
                  <c:v>8.4298999999999999</c:v>
                </c:pt>
                <c:pt idx="3030">
                  <c:v>7.0223000000000004</c:v>
                </c:pt>
                <c:pt idx="3031">
                  <c:v>5.7958999999999996</c:v>
                </c:pt>
                <c:pt idx="3032">
                  <c:v>4.6231999999999998</c:v>
                </c:pt>
                <c:pt idx="3033">
                  <c:v>3.5</c:v>
                </c:pt>
                <c:pt idx="3034">
                  <c:v>2.4931000000000001</c:v>
                </c:pt>
                <c:pt idx="3035">
                  <c:v>1.4999</c:v>
                </c:pt>
                <c:pt idx="3036">
                  <c:v>0.77729999999999999</c:v>
                </c:pt>
                <c:pt idx="3037">
                  <c:v>-8.6954000000000007E-3</c:v>
                </c:pt>
                <c:pt idx="3038">
                  <c:v>-0.75005999999999995</c:v>
                </c:pt>
                <c:pt idx="3039">
                  <c:v>-1.4661</c:v>
                </c:pt>
                <c:pt idx="3040">
                  <c:v>-2.1309999999999998</c:v>
                </c:pt>
                <c:pt idx="3041">
                  <c:v>-2.6429999999999998</c:v>
                </c:pt>
                <c:pt idx="3042">
                  <c:v>-2.9710000000000001</c:v>
                </c:pt>
                <c:pt idx="3043">
                  <c:v>-3.1541000000000001</c:v>
                </c:pt>
                <c:pt idx="3044">
                  <c:v>-3.2940999999999998</c:v>
                </c:pt>
                <c:pt idx="3045">
                  <c:v>-3.6021000000000001</c:v>
                </c:pt>
                <c:pt idx="3046">
                  <c:v>-3.7795000000000001</c:v>
                </c:pt>
                <c:pt idx="3047">
                  <c:v>-4.0008999999999997</c:v>
                </c:pt>
                <c:pt idx="3048">
                  <c:v>-4.4020999999999999</c:v>
                </c:pt>
                <c:pt idx="3049">
                  <c:v>-4.7389999999999999</c:v>
                </c:pt>
                <c:pt idx="3050">
                  <c:v>-4.9741</c:v>
                </c:pt>
                <c:pt idx="3051">
                  <c:v>-5.0416999999999996</c:v>
                </c:pt>
                <c:pt idx="3052">
                  <c:v>-4.9641000000000002</c:v>
                </c:pt>
                <c:pt idx="3053">
                  <c:v>-5.0438999999999998</c:v>
                </c:pt>
                <c:pt idx="3054">
                  <c:v>-5.1242999999999999</c:v>
                </c:pt>
                <c:pt idx="3055">
                  <c:v>-5.1985000000000001</c:v>
                </c:pt>
                <c:pt idx="3056">
                  <c:v>-5.1529999999999996</c:v>
                </c:pt>
                <c:pt idx="3057">
                  <c:v>-5.2153999999999998</c:v>
                </c:pt>
                <c:pt idx="3058">
                  <c:v>-5.4494999999999996</c:v>
                </c:pt>
                <c:pt idx="3059">
                  <c:v>-5.5841000000000003</c:v>
                </c:pt>
                <c:pt idx="3060">
                  <c:v>-5.5541999999999998</c:v>
                </c:pt>
                <c:pt idx="3061">
                  <c:v>-5.3834999999999997</c:v>
                </c:pt>
                <c:pt idx="3062">
                  <c:v>-5.4260999999999999</c:v>
                </c:pt>
                <c:pt idx="3063">
                  <c:v>-5.4846000000000004</c:v>
                </c:pt>
                <c:pt idx="3064">
                  <c:v>-5.5475000000000003</c:v>
                </c:pt>
                <c:pt idx="3065">
                  <c:v>-5.7020999999999997</c:v>
                </c:pt>
                <c:pt idx="3066">
                  <c:v>-5.7325999999999997</c:v>
                </c:pt>
                <c:pt idx="3067">
                  <c:v>-5.8731</c:v>
                </c:pt>
                <c:pt idx="3068">
                  <c:v>-6.0587</c:v>
                </c:pt>
                <c:pt idx="3069">
                  <c:v>-6.0446</c:v>
                </c:pt>
                <c:pt idx="3070">
                  <c:v>-6.0309999999999997</c:v>
                </c:pt>
                <c:pt idx="3071">
                  <c:v>-6.2176</c:v>
                </c:pt>
                <c:pt idx="3072">
                  <c:v>-6.3792</c:v>
                </c:pt>
                <c:pt idx="3073">
                  <c:v>-6.4382000000000001</c:v>
                </c:pt>
                <c:pt idx="3074">
                  <c:v>-6.5598000000000001</c:v>
                </c:pt>
                <c:pt idx="3075">
                  <c:v>-6.6952999999999996</c:v>
                </c:pt>
                <c:pt idx="3076">
                  <c:v>-6.7457000000000003</c:v>
                </c:pt>
                <c:pt idx="3077">
                  <c:v>-6.6875999999999998</c:v>
                </c:pt>
                <c:pt idx="3078">
                  <c:v>-6.7301000000000002</c:v>
                </c:pt>
                <c:pt idx="3079">
                  <c:v>-6.6054000000000004</c:v>
                </c:pt>
                <c:pt idx="3080">
                  <c:v>-6.5259</c:v>
                </c:pt>
                <c:pt idx="3081">
                  <c:v>-6.5453000000000001</c:v>
                </c:pt>
                <c:pt idx="3082">
                  <c:v>-6.6026999999999996</c:v>
                </c:pt>
                <c:pt idx="3083">
                  <c:v>-6.7239000000000004</c:v>
                </c:pt>
                <c:pt idx="3084">
                  <c:v>-6.7732999999999999</c:v>
                </c:pt>
                <c:pt idx="3085">
                  <c:v>-6.8944000000000001</c:v>
                </c:pt>
                <c:pt idx="3086">
                  <c:v>-7.1641000000000004</c:v>
                </c:pt>
                <c:pt idx="3087">
                  <c:v>-7.3954000000000004</c:v>
                </c:pt>
                <c:pt idx="3088">
                  <c:v>-7.5475000000000003</c:v>
                </c:pt>
                <c:pt idx="3089">
                  <c:v>-7.7953000000000001</c:v>
                </c:pt>
                <c:pt idx="3090">
                  <c:v>-7.9421999999999997</c:v>
                </c:pt>
                <c:pt idx="3091">
                  <c:v>-8.0274999999999999</c:v>
                </c:pt>
                <c:pt idx="3092">
                  <c:v>-8.0935000000000006</c:v>
                </c:pt>
                <c:pt idx="3093">
                  <c:v>-8.4344999999999999</c:v>
                </c:pt>
                <c:pt idx="3094">
                  <c:v>-8.4957999999999991</c:v>
                </c:pt>
                <c:pt idx="3095">
                  <c:v>-8.9801000000000002</c:v>
                </c:pt>
                <c:pt idx="3096">
                  <c:v>-9.5623000000000005</c:v>
                </c:pt>
                <c:pt idx="3097">
                  <c:v>-9.6258999999999997</c:v>
                </c:pt>
                <c:pt idx="3098">
                  <c:v>-10.08</c:v>
                </c:pt>
                <c:pt idx="3099">
                  <c:v>-10.693</c:v>
                </c:pt>
                <c:pt idx="3100">
                  <c:v>-11.412000000000001</c:v>
                </c:pt>
                <c:pt idx="3101">
                  <c:v>-12.08</c:v>
                </c:pt>
                <c:pt idx="3102">
                  <c:v>-12.712</c:v>
                </c:pt>
                <c:pt idx="3103">
                  <c:v>-13.226000000000001</c:v>
                </c:pt>
                <c:pt idx="3104">
                  <c:v>-13.561</c:v>
                </c:pt>
                <c:pt idx="3105">
                  <c:v>-13.833</c:v>
                </c:pt>
                <c:pt idx="3106">
                  <c:v>-14.266</c:v>
                </c:pt>
                <c:pt idx="3107">
                  <c:v>-15.162000000000001</c:v>
                </c:pt>
                <c:pt idx="3108">
                  <c:v>-16.256</c:v>
                </c:pt>
                <c:pt idx="3109">
                  <c:v>-16.952000000000002</c:v>
                </c:pt>
                <c:pt idx="3110">
                  <c:v>-17.834</c:v>
                </c:pt>
                <c:pt idx="3111">
                  <c:v>-18.779</c:v>
                </c:pt>
                <c:pt idx="3112">
                  <c:v>-19.626000000000001</c:v>
                </c:pt>
                <c:pt idx="3113">
                  <c:v>-20.452000000000002</c:v>
                </c:pt>
                <c:pt idx="3114">
                  <c:v>-21.571000000000002</c:v>
                </c:pt>
                <c:pt idx="3115">
                  <c:v>-22.651</c:v>
                </c:pt>
                <c:pt idx="3116">
                  <c:v>-23.204000000000001</c:v>
                </c:pt>
                <c:pt idx="3117">
                  <c:v>-23.443999999999999</c:v>
                </c:pt>
                <c:pt idx="3118">
                  <c:v>-23.696999999999999</c:v>
                </c:pt>
                <c:pt idx="3119">
                  <c:v>-24.411000000000001</c:v>
                </c:pt>
                <c:pt idx="3120">
                  <c:v>-25.56</c:v>
                </c:pt>
                <c:pt idx="3121">
                  <c:v>-26.890999999999998</c:v>
                </c:pt>
                <c:pt idx="3122">
                  <c:v>-28.056000000000001</c:v>
                </c:pt>
                <c:pt idx="3123">
                  <c:v>-28.933</c:v>
                </c:pt>
                <c:pt idx="3124">
                  <c:v>-29.672000000000001</c:v>
                </c:pt>
                <c:pt idx="3125">
                  <c:v>-30.443000000000001</c:v>
                </c:pt>
                <c:pt idx="3126">
                  <c:v>-31.257000000000001</c:v>
                </c:pt>
                <c:pt idx="3127">
                  <c:v>-32.061999999999998</c:v>
                </c:pt>
                <c:pt idx="3128">
                  <c:v>-33.043999999999997</c:v>
                </c:pt>
                <c:pt idx="3129">
                  <c:v>-34.164000000000001</c:v>
                </c:pt>
                <c:pt idx="3130">
                  <c:v>-35.25</c:v>
                </c:pt>
                <c:pt idx="3131">
                  <c:v>-36.281999999999996</c:v>
                </c:pt>
                <c:pt idx="3132">
                  <c:v>-37.162999999999997</c:v>
                </c:pt>
                <c:pt idx="3133">
                  <c:v>-38.137999999999998</c:v>
                </c:pt>
                <c:pt idx="3134">
                  <c:v>-38.972999999999999</c:v>
                </c:pt>
                <c:pt idx="3135">
                  <c:v>-39.512</c:v>
                </c:pt>
                <c:pt idx="3136">
                  <c:v>-39.795999999999999</c:v>
                </c:pt>
                <c:pt idx="3137">
                  <c:v>-40.149000000000001</c:v>
                </c:pt>
                <c:pt idx="3138">
                  <c:v>-40.838999999999999</c:v>
                </c:pt>
                <c:pt idx="3139">
                  <c:v>-41.518999999999998</c:v>
                </c:pt>
                <c:pt idx="3140">
                  <c:v>-42.134999999999998</c:v>
                </c:pt>
                <c:pt idx="3141">
                  <c:v>-42.942999999999998</c:v>
                </c:pt>
                <c:pt idx="3142">
                  <c:v>-43.993000000000002</c:v>
                </c:pt>
                <c:pt idx="3143">
                  <c:v>-44.795000000000002</c:v>
                </c:pt>
                <c:pt idx="3144">
                  <c:v>-45.198999999999998</c:v>
                </c:pt>
                <c:pt idx="3145">
                  <c:v>-45.78</c:v>
                </c:pt>
                <c:pt idx="3146">
                  <c:v>-46.786999999999999</c:v>
                </c:pt>
                <c:pt idx="3147">
                  <c:v>-47.664999999999999</c:v>
                </c:pt>
                <c:pt idx="3148">
                  <c:v>-48.662999999999997</c:v>
                </c:pt>
                <c:pt idx="3149">
                  <c:v>-49.524999999999999</c:v>
                </c:pt>
                <c:pt idx="3150">
                  <c:v>-49.997999999999998</c:v>
                </c:pt>
                <c:pt idx="3151">
                  <c:v>-50.295000000000002</c:v>
                </c:pt>
                <c:pt idx="3152">
                  <c:v>-50.457999999999998</c:v>
                </c:pt>
                <c:pt idx="3153">
                  <c:v>-51.162999999999997</c:v>
                </c:pt>
                <c:pt idx="3154">
                  <c:v>-52.103999999999999</c:v>
                </c:pt>
                <c:pt idx="3155">
                  <c:v>-52.993000000000002</c:v>
                </c:pt>
                <c:pt idx="3156">
                  <c:v>-53.482999999999997</c:v>
                </c:pt>
                <c:pt idx="3157">
                  <c:v>-53.98</c:v>
                </c:pt>
                <c:pt idx="3158">
                  <c:v>-54.393000000000001</c:v>
                </c:pt>
                <c:pt idx="3159">
                  <c:v>-55.284999999999997</c:v>
                </c:pt>
                <c:pt idx="3160">
                  <c:v>-56.363999999999997</c:v>
                </c:pt>
                <c:pt idx="3161">
                  <c:v>-57.280999999999999</c:v>
                </c:pt>
                <c:pt idx="3162">
                  <c:v>-58.118000000000002</c:v>
                </c:pt>
                <c:pt idx="3163">
                  <c:v>-58.954000000000001</c:v>
                </c:pt>
                <c:pt idx="3164">
                  <c:v>-59.305</c:v>
                </c:pt>
                <c:pt idx="3165">
                  <c:v>-59.058999999999997</c:v>
                </c:pt>
                <c:pt idx="3166">
                  <c:v>-59.411000000000001</c:v>
                </c:pt>
                <c:pt idx="3167">
                  <c:v>-60.015000000000001</c:v>
                </c:pt>
                <c:pt idx="3168">
                  <c:v>-60.517000000000003</c:v>
                </c:pt>
                <c:pt idx="3169">
                  <c:v>-60.901000000000003</c:v>
                </c:pt>
                <c:pt idx="3170">
                  <c:v>-61.219000000000001</c:v>
                </c:pt>
                <c:pt idx="3171">
                  <c:v>-61.006999999999998</c:v>
                </c:pt>
                <c:pt idx="3172">
                  <c:v>-60.963999999999999</c:v>
                </c:pt>
                <c:pt idx="3173">
                  <c:v>-61.671999999999997</c:v>
                </c:pt>
                <c:pt idx="3174">
                  <c:v>-62.029000000000003</c:v>
                </c:pt>
                <c:pt idx="3175">
                  <c:v>-62.523000000000003</c:v>
                </c:pt>
                <c:pt idx="3176">
                  <c:v>-63.122</c:v>
                </c:pt>
                <c:pt idx="3177">
                  <c:v>-63.262999999999998</c:v>
                </c:pt>
                <c:pt idx="3178">
                  <c:v>-63.21</c:v>
                </c:pt>
                <c:pt idx="3179">
                  <c:v>-63.122</c:v>
                </c:pt>
                <c:pt idx="3180">
                  <c:v>-62.98</c:v>
                </c:pt>
                <c:pt idx="3181">
                  <c:v>-62.78</c:v>
                </c:pt>
                <c:pt idx="3182">
                  <c:v>-62.963000000000001</c:v>
                </c:pt>
                <c:pt idx="3183">
                  <c:v>-63.253999999999998</c:v>
                </c:pt>
                <c:pt idx="3184">
                  <c:v>-63.682000000000002</c:v>
                </c:pt>
                <c:pt idx="3185">
                  <c:v>-64.052000000000007</c:v>
                </c:pt>
                <c:pt idx="3186">
                  <c:v>-64.183999999999997</c:v>
                </c:pt>
                <c:pt idx="3187">
                  <c:v>-64.194999999999993</c:v>
                </c:pt>
                <c:pt idx="3188">
                  <c:v>-64.212999999999994</c:v>
                </c:pt>
                <c:pt idx="3189">
                  <c:v>-63.786000000000001</c:v>
                </c:pt>
                <c:pt idx="3190">
                  <c:v>-63.738999999999997</c:v>
                </c:pt>
                <c:pt idx="3191">
                  <c:v>-64.337000000000003</c:v>
                </c:pt>
                <c:pt idx="3192">
                  <c:v>-64.662000000000006</c:v>
                </c:pt>
                <c:pt idx="3193">
                  <c:v>-64.56</c:v>
                </c:pt>
                <c:pt idx="3194">
                  <c:v>-63.857999999999997</c:v>
                </c:pt>
                <c:pt idx="3195">
                  <c:v>-63.784999999999997</c:v>
                </c:pt>
                <c:pt idx="3196">
                  <c:v>-64.3</c:v>
                </c:pt>
                <c:pt idx="3197">
                  <c:v>-64.542000000000002</c:v>
                </c:pt>
                <c:pt idx="3198">
                  <c:v>-64.846999999999994</c:v>
                </c:pt>
                <c:pt idx="3199">
                  <c:v>-65.367000000000004</c:v>
                </c:pt>
                <c:pt idx="3200">
                  <c:v>-65.498000000000005</c:v>
                </c:pt>
                <c:pt idx="3201">
                  <c:v>-65.262</c:v>
                </c:pt>
                <c:pt idx="3202">
                  <c:v>-65.242999999999995</c:v>
                </c:pt>
                <c:pt idx="3203">
                  <c:v>-65.373000000000005</c:v>
                </c:pt>
                <c:pt idx="3204">
                  <c:v>-65.516000000000005</c:v>
                </c:pt>
                <c:pt idx="3205">
                  <c:v>-65.569999999999993</c:v>
                </c:pt>
                <c:pt idx="3206">
                  <c:v>-65.213999999999999</c:v>
                </c:pt>
                <c:pt idx="3207">
                  <c:v>-64.588999999999999</c:v>
                </c:pt>
                <c:pt idx="3208">
                  <c:v>-64.441999999999993</c:v>
                </c:pt>
                <c:pt idx="3209">
                  <c:v>-64.602000000000004</c:v>
                </c:pt>
                <c:pt idx="3210">
                  <c:v>-65.135999999999996</c:v>
                </c:pt>
                <c:pt idx="3211">
                  <c:v>-66.343000000000004</c:v>
                </c:pt>
                <c:pt idx="3212">
                  <c:v>-67.019000000000005</c:v>
                </c:pt>
                <c:pt idx="3213">
                  <c:v>-67.323999999999998</c:v>
                </c:pt>
                <c:pt idx="3214">
                  <c:v>-67.222999999999999</c:v>
                </c:pt>
                <c:pt idx="3215">
                  <c:v>-66.501999999999995</c:v>
                </c:pt>
                <c:pt idx="3216">
                  <c:v>-65.429000000000002</c:v>
                </c:pt>
                <c:pt idx="3217">
                  <c:v>-65.123999999999995</c:v>
                </c:pt>
                <c:pt idx="3218">
                  <c:v>-65.093000000000004</c:v>
                </c:pt>
                <c:pt idx="3219">
                  <c:v>-65.813999999999993</c:v>
                </c:pt>
                <c:pt idx="3220">
                  <c:v>-66.363</c:v>
                </c:pt>
                <c:pt idx="3221">
                  <c:v>-66.492000000000004</c:v>
                </c:pt>
                <c:pt idx="3222">
                  <c:v>-66.259</c:v>
                </c:pt>
                <c:pt idx="3223">
                  <c:v>-66.363</c:v>
                </c:pt>
                <c:pt idx="3224">
                  <c:v>-66.099000000000004</c:v>
                </c:pt>
                <c:pt idx="3225">
                  <c:v>-66.159000000000006</c:v>
                </c:pt>
                <c:pt idx="3226">
                  <c:v>-65.855000000000004</c:v>
                </c:pt>
                <c:pt idx="3227">
                  <c:v>-65.186999999999998</c:v>
                </c:pt>
                <c:pt idx="3228">
                  <c:v>-63.991</c:v>
                </c:pt>
                <c:pt idx="3229">
                  <c:v>-62.127000000000002</c:v>
                </c:pt>
                <c:pt idx="3230">
                  <c:v>-60.459000000000003</c:v>
                </c:pt>
                <c:pt idx="3231">
                  <c:v>-59.036999999999999</c:v>
                </c:pt>
                <c:pt idx="3232">
                  <c:v>-57.351999999999997</c:v>
                </c:pt>
                <c:pt idx="3233">
                  <c:v>-55.991999999999997</c:v>
                </c:pt>
                <c:pt idx="3234">
                  <c:v>-53.92</c:v>
                </c:pt>
                <c:pt idx="3235">
                  <c:v>-51.438000000000002</c:v>
                </c:pt>
                <c:pt idx="3236">
                  <c:v>-49.362000000000002</c:v>
                </c:pt>
                <c:pt idx="3237">
                  <c:v>-46.593000000000004</c:v>
                </c:pt>
                <c:pt idx="3238">
                  <c:v>-43.33</c:v>
                </c:pt>
                <c:pt idx="3239">
                  <c:v>-40.252000000000002</c:v>
                </c:pt>
                <c:pt idx="3240">
                  <c:v>-37.465000000000003</c:v>
                </c:pt>
                <c:pt idx="3241">
                  <c:v>-34.648000000000003</c:v>
                </c:pt>
                <c:pt idx="3242">
                  <c:v>-31.815000000000001</c:v>
                </c:pt>
                <c:pt idx="3243">
                  <c:v>-29.427</c:v>
                </c:pt>
                <c:pt idx="3244">
                  <c:v>-27.957999999999998</c:v>
                </c:pt>
                <c:pt idx="3245">
                  <c:v>-25.387</c:v>
                </c:pt>
                <c:pt idx="3246">
                  <c:v>-22.79</c:v>
                </c:pt>
                <c:pt idx="3247">
                  <c:v>-20.315000000000001</c:v>
                </c:pt>
                <c:pt idx="3248">
                  <c:v>-18.363</c:v>
                </c:pt>
                <c:pt idx="3249">
                  <c:v>-16.486000000000001</c:v>
                </c:pt>
                <c:pt idx="3250">
                  <c:v>-14.901</c:v>
                </c:pt>
                <c:pt idx="3251">
                  <c:v>-13.606</c:v>
                </c:pt>
                <c:pt idx="3252">
                  <c:v>-12.574999999999999</c:v>
                </c:pt>
                <c:pt idx="3253">
                  <c:v>-11.462</c:v>
                </c:pt>
                <c:pt idx="3254">
                  <c:v>-10.337</c:v>
                </c:pt>
                <c:pt idx="3255">
                  <c:v>-9.4822000000000006</c:v>
                </c:pt>
                <c:pt idx="3256">
                  <c:v>-8.7482000000000006</c:v>
                </c:pt>
                <c:pt idx="3257">
                  <c:v>-7.7868000000000004</c:v>
                </c:pt>
                <c:pt idx="3258">
                  <c:v>-7.3132000000000001</c:v>
                </c:pt>
                <c:pt idx="3259">
                  <c:v>-7.0827999999999998</c:v>
                </c:pt>
                <c:pt idx="3260">
                  <c:v>-7.1295999999999999</c:v>
                </c:pt>
                <c:pt idx="3261">
                  <c:v>-7.1051000000000002</c:v>
                </c:pt>
                <c:pt idx="3262">
                  <c:v>-7.0082000000000004</c:v>
                </c:pt>
                <c:pt idx="3263">
                  <c:v>-6.9927999999999999</c:v>
                </c:pt>
                <c:pt idx="3264">
                  <c:v>-6.9782000000000002</c:v>
                </c:pt>
                <c:pt idx="3265">
                  <c:v>-6.9546000000000001</c:v>
                </c:pt>
                <c:pt idx="3266">
                  <c:v>-6.8811</c:v>
                </c:pt>
                <c:pt idx="3267">
                  <c:v>-6.8376000000000001</c:v>
                </c:pt>
                <c:pt idx="3268">
                  <c:v>-6.8235999999999999</c:v>
                </c:pt>
                <c:pt idx="3269">
                  <c:v>-6.7309999999999999</c:v>
                </c:pt>
                <c:pt idx="3270">
                  <c:v>-6.7641</c:v>
                </c:pt>
                <c:pt idx="3271">
                  <c:v>-6.8484999999999996</c:v>
                </c:pt>
                <c:pt idx="3272">
                  <c:v>-6.9292999999999996</c:v>
                </c:pt>
                <c:pt idx="3273">
                  <c:v>-6.9261999999999997</c:v>
                </c:pt>
                <c:pt idx="3274">
                  <c:v>-6.8182999999999998</c:v>
                </c:pt>
                <c:pt idx="3275">
                  <c:v>-6.7996999999999996</c:v>
                </c:pt>
                <c:pt idx="3276">
                  <c:v>-6.7686000000000002</c:v>
                </c:pt>
                <c:pt idx="3277">
                  <c:v>-6.7942999999999998</c:v>
                </c:pt>
                <c:pt idx="3278">
                  <c:v>-6.9307999999999996</c:v>
                </c:pt>
                <c:pt idx="3279">
                  <c:v>-6.9150999999999998</c:v>
                </c:pt>
                <c:pt idx="3280">
                  <c:v>-6.8654000000000002</c:v>
                </c:pt>
                <c:pt idx="3281">
                  <c:v>-6.9230999999999998</c:v>
                </c:pt>
                <c:pt idx="3282">
                  <c:v>-6.9581</c:v>
                </c:pt>
                <c:pt idx="3283">
                  <c:v>-6.8868</c:v>
                </c:pt>
                <c:pt idx="3284">
                  <c:v>-6.7862999999999998</c:v>
                </c:pt>
                <c:pt idx="3285">
                  <c:v>-6.8038999999999996</c:v>
                </c:pt>
                <c:pt idx="3286">
                  <c:v>-6.7497999999999996</c:v>
                </c:pt>
                <c:pt idx="3287">
                  <c:v>-6.7271999999999998</c:v>
                </c:pt>
                <c:pt idx="3288">
                  <c:v>-6.8201999999999998</c:v>
                </c:pt>
                <c:pt idx="3289">
                  <c:v>-6.7723000000000004</c:v>
                </c:pt>
                <c:pt idx="3290">
                  <c:v>-6.7519999999999998</c:v>
                </c:pt>
                <c:pt idx="3291">
                  <c:v>-6.7347000000000001</c:v>
                </c:pt>
                <c:pt idx="3292">
                  <c:v>-6.7320000000000002</c:v>
                </c:pt>
                <c:pt idx="3293">
                  <c:v>-6.6006</c:v>
                </c:pt>
                <c:pt idx="3294">
                  <c:v>-6.0865999999999998</c:v>
                </c:pt>
                <c:pt idx="3295">
                  <c:v>-6.0182000000000002</c:v>
                </c:pt>
                <c:pt idx="3296">
                  <c:v>-5.7314999999999996</c:v>
                </c:pt>
                <c:pt idx="3297">
                  <c:v>-5.6901000000000002</c:v>
                </c:pt>
                <c:pt idx="3298">
                  <c:v>-5.7698</c:v>
                </c:pt>
                <c:pt idx="3299">
                  <c:v>-5.7805999999999997</c:v>
                </c:pt>
                <c:pt idx="3300">
                  <c:v>-5.6276000000000002</c:v>
                </c:pt>
                <c:pt idx="3301">
                  <c:v>-5.3167999999999997</c:v>
                </c:pt>
                <c:pt idx="3302">
                  <c:v>-5.0944000000000003</c:v>
                </c:pt>
                <c:pt idx="3303">
                  <c:v>-4.9340999999999999</c:v>
                </c:pt>
                <c:pt idx="3304">
                  <c:v>-4.7988</c:v>
                </c:pt>
                <c:pt idx="3305">
                  <c:v>-4.694</c:v>
                </c:pt>
                <c:pt idx="3306">
                  <c:v>-4.4607000000000001</c:v>
                </c:pt>
                <c:pt idx="3307">
                  <c:v>-4.2603999999999997</c:v>
                </c:pt>
                <c:pt idx="3308">
                  <c:v>-4.0998000000000001</c:v>
                </c:pt>
                <c:pt idx="3309">
                  <c:v>-3.9666999999999999</c:v>
                </c:pt>
                <c:pt idx="3310">
                  <c:v>-3.8923000000000001</c:v>
                </c:pt>
                <c:pt idx="3311">
                  <c:v>-3.6488</c:v>
                </c:pt>
                <c:pt idx="3312">
                  <c:v>-3.2635999999999998</c:v>
                </c:pt>
                <c:pt idx="3313">
                  <c:v>-2.7852000000000001</c:v>
                </c:pt>
                <c:pt idx="3314">
                  <c:v>-2.3147000000000002</c:v>
                </c:pt>
                <c:pt idx="3315">
                  <c:v>-2.0282</c:v>
                </c:pt>
                <c:pt idx="3316">
                  <c:v>-1.9142999999999999</c:v>
                </c:pt>
                <c:pt idx="3317">
                  <c:v>-1.8867</c:v>
                </c:pt>
                <c:pt idx="3318">
                  <c:v>-1.8362000000000001</c:v>
                </c:pt>
                <c:pt idx="3319">
                  <c:v>-1.7061999999999999</c:v>
                </c:pt>
                <c:pt idx="3320">
                  <c:v>-1.7176</c:v>
                </c:pt>
                <c:pt idx="3321">
                  <c:v>-1.6495</c:v>
                </c:pt>
                <c:pt idx="3322">
                  <c:v>-1.4753000000000001</c:v>
                </c:pt>
                <c:pt idx="3323">
                  <c:v>-1.3929</c:v>
                </c:pt>
                <c:pt idx="3324">
                  <c:v>-1.2464999999999999</c:v>
                </c:pt>
                <c:pt idx="3325">
                  <c:v>-0.99231000000000003</c:v>
                </c:pt>
                <c:pt idx="3326">
                  <c:v>-0.3705</c:v>
                </c:pt>
                <c:pt idx="3327">
                  <c:v>0.39462999999999998</c:v>
                </c:pt>
                <c:pt idx="3328">
                  <c:v>1.0485</c:v>
                </c:pt>
                <c:pt idx="3329">
                  <c:v>1.6685000000000001</c:v>
                </c:pt>
                <c:pt idx="3330">
                  <c:v>2.2873999999999999</c:v>
                </c:pt>
                <c:pt idx="3331">
                  <c:v>3.1656</c:v>
                </c:pt>
                <c:pt idx="3332">
                  <c:v>4.1176000000000004</c:v>
                </c:pt>
                <c:pt idx="3333">
                  <c:v>4.9154999999999998</c:v>
                </c:pt>
                <c:pt idx="3334">
                  <c:v>5.8571</c:v>
                </c:pt>
                <c:pt idx="3335">
                  <c:v>6.9554</c:v>
                </c:pt>
                <c:pt idx="3336">
                  <c:v>7.9987000000000004</c:v>
                </c:pt>
                <c:pt idx="3337">
                  <c:v>8.6509</c:v>
                </c:pt>
                <c:pt idx="3338">
                  <c:v>9.3072999999999997</c:v>
                </c:pt>
                <c:pt idx="3339">
                  <c:v>10.151</c:v>
                </c:pt>
                <c:pt idx="3340">
                  <c:v>11.068</c:v>
                </c:pt>
                <c:pt idx="3341">
                  <c:v>12.266999999999999</c:v>
                </c:pt>
                <c:pt idx="3342">
                  <c:v>13.702</c:v>
                </c:pt>
                <c:pt idx="3343">
                  <c:v>15.032</c:v>
                </c:pt>
                <c:pt idx="3344">
                  <c:v>16.38</c:v>
                </c:pt>
                <c:pt idx="3345">
                  <c:v>17.733000000000001</c:v>
                </c:pt>
                <c:pt idx="3346">
                  <c:v>18.617999999999999</c:v>
                </c:pt>
                <c:pt idx="3347">
                  <c:v>19.277999999999999</c:v>
                </c:pt>
                <c:pt idx="3348">
                  <c:v>19.931999999999999</c:v>
                </c:pt>
                <c:pt idx="3349">
                  <c:v>20.763000000000002</c:v>
                </c:pt>
                <c:pt idx="3350">
                  <c:v>21.457000000000001</c:v>
                </c:pt>
                <c:pt idx="3351">
                  <c:v>22.026</c:v>
                </c:pt>
                <c:pt idx="3352">
                  <c:v>22.719000000000001</c:v>
                </c:pt>
                <c:pt idx="3353">
                  <c:v>23.498000000000001</c:v>
                </c:pt>
                <c:pt idx="3354">
                  <c:v>24.093</c:v>
                </c:pt>
                <c:pt idx="3355">
                  <c:v>24.739000000000001</c:v>
                </c:pt>
                <c:pt idx="3356">
                  <c:v>25.649000000000001</c:v>
                </c:pt>
                <c:pt idx="3357">
                  <c:v>26.294</c:v>
                </c:pt>
                <c:pt idx="3358">
                  <c:v>26.768000000000001</c:v>
                </c:pt>
                <c:pt idx="3359">
                  <c:v>27.311</c:v>
                </c:pt>
                <c:pt idx="3360">
                  <c:v>27.571000000000002</c:v>
                </c:pt>
                <c:pt idx="3361">
                  <c:v>27.649000000000001</c:v>
                </c:pt>
                <c:pt idx="3362">
                  <c:v>27.972999999999999</c:v>
                </c:pt>
                <c:pt idx="3363">
                  <c:v>28.486999999999998</c:v>
                </c:pt>
                <c:pt idx="3364">
                  <c:v>29.1</c:v>
                </c:pt>
                <c:pt idx="3365">
                  <c:v>29.949000000000002</c:v>
                </c:pt>
                <c:pt idx="3366">
                  <c:v>30.631</c:v>
                </c:pt>
                <c:pt idx="3367">
                  <c:v>31.291</c:v>
                </c:pt>
                <c:pt idx="3368">
                  <c:v>31.812999999999999</c:v>
                </c:pt>
                <c:pt idx="3369">
                  <c:v>32.417000000000002</c:v>
                </c:pt>
                <c:pt idx="3370">
                  <c:v>33.366999999999997</c:v>
                </c:pt>
                <c:pt idx="3371">
                  <c:v>34.371000000000002</c:v>
                </c:pt>
                <c:pt idx="3372">
                  <c:v>35.091000000000001</c:v>
                </c:pt>
                <c:pt idx="3373">
                  <c:v>35.82</c:v>
                </c:pt>
                <c:pt idx="3374">
                  <c:v>36.411999999999999</c:v>
                </c:pt>
                <c:pt idx="3375">
                  <c:v>36.744</c:v>
                </c:pt>
                <c:pt idx="3376">
                  <c:v>37.280999999999999</c:v>
                </c:pt>
                <c:pt idx="3377">
                  <c:v>37.959000000000003</c:v>
                </c:pt>
                <c:pt idx="3378">
                  <c:v>38.575000000000003</c:v>
                </c:pt>
                <c:pt idx="3379">
                  <c:v>39.151000000000003</c:v>
                </c:pt>
                <c:pt idx="3380">
                  <c:v>39.767000000000003</c:v>
                </c:pt>
                <c:pt idx="3381">
                  <c:v>40.396999999999998</c:v>
                </c:pt>
                <c:pt idx="3382">
                  <c:v>40.933999999999997</c:v>
                </c:pt>
                <c:pt idx="3383">
                  <c:v>41.536000000000001</c:v>
                </c:pt>
                <c:pt idx="3384">
                  <c:v>41.953000000000003</c:v>
                </c:pt>
                <c:pt idx="3385">
                  <c:v>42.393000000000001</c:v>
                </c:pt>
                <c:pt idx="3386">
                  <c:v>42.838000000000001</c:v>
                </c:pt>
                <c:pt idx="3387">
                  <c:v>43.478000000000002</c:v>
                </c:pt>
                <c:pt idx="3388">
                  <c:v>44.042000000000002</c:v>
                </c:pt>
                <c:pt idx="3389">
                  <c:v>44.719000000000001</c:v>
                </c:pt>
                <c:pt idx="3390">
                  <c:v>45.365000000000002</c:v>
                </c:pt>
                <c:pt idx="3391">
                  <c:v>46.244999999999997</c:v>
                </c:pt>
                <c:pt idx="3392">
                  <c:v>47.012</c:v>
                </c:pt>
                <c:pt idx="3393">
                  <c:v>47.601999999999997</c:v>
                </c:pt>
                <c:pt idx="3394">
                  <c:v>48.497</c:v>
                </c:pt>
                <c:pt idx="3395">
                  <c:v>49.235999999999997</c:v>
                </c:pt>
                <c:pt idx="3396">
                  <c:v>49.741999999999997</c:v>
                </c:pt>
                <c:pt idx="3397">
                  <c:v>50.302999999999997</c:v>
                </c:pt>
                <c:pt idx="3398">
                  <c:v>51.149000000000001</c:v>
                </c:pt>
                <c:pt idx="3399">
                  <c:v>51.957000000000001</c:v>
                </c:pt>
                <c:pt idx="3400">
                  <c:v>52.460999999999999</c:v>
                </c:pt>
                <c:pt idx="3401">
                  <c:v>53.072000000000003</c:v>
                </c:pt>
                <c:pt idx="3402">
                  <c:v>53.853999999999999</c:v>
                </c:pt>
                <c:pt idx="3403">
                  <c:v>54.164000000000001</c:v>
                </c:pt>
                <c:pt idx="3404">
                  <c:v>54.308</c:v>
                </c:pt>
                <c:pt idx="3405">
                  <c:v>54.576000000000001</c:v>
                </c:pt>
                <c:pt idx="3406">
                  <c:v>54.98</c:v>
                </c:pt>
                <c:pt idx="3407">
                  <c:v>55.335999999999999</c:v>
                </c:pt>
                <c:pt idx="3408">
                  <c:v>55.692</c:v>
                </c:pt>
                <c:pt idx="3409">
                  <c:v>56.131999999999998</c:v>
                </c:pt>
                <c:pt idx="3410">
                  <c:v>56.597000000000001</c:v>
                </c:pt>
                <c:pt idx="3411">
                  <c:v>57.165999999999997</c:v>
                </c:pt>
                <c:pt idx="3412">
                  <c:v>57.597000000000001</c:v>
                </c:pt>
                <c:pt idx="3413">
                  <c:v>57.98</c:v>
                </c:pt>
                <c:pt idx="3414">
                  <c:v>58.679000000000002</c:v>
                </c:pt>
                <c:pt idx="3415">
                  <c:v>59.215000000000003</c:v>
                </c:pt>
                <c:pt idx="3416">
                  <c:v>59.588999999999999</c:v>
                </c:pt>
                <c:pt idx="3417">
                  <c:v>59.847000000000001</c:v>
                </c:pt>
                <c:pt idx="3418">
                  <c:v>60.104999999999997</c:v>
                </c:pt>
                <c:pt idx="3419">
                  <c:v>60.732999999999997</c:v>
                </c:pt>
                <c:pt idx="3420">
                  <c:v>61.448</c:v>
                </c:pt>
                <c:pt idx="3421">
                  <c:v>62.052999999999997</c:v>
                </c:pt>
                <c:pt idx="3422">
                  <c:v>62.414000000000001</c:v>
                </c:pt>
                <c:pt idx="3423">
                  <c:v>62.241</c:v>
                </c:pt>
                <c:pt idx="3424">
                  <c:v>61.953000000000003</c:v>
                </c:pt>
                <c:pt idx="3425">
                  <c:v>61.902999999999999</c:v>
                </c:pt>
                <c:pt idx="3426">
                  <c:v>62.052</c:v>
                </c:pt>
                <c:pt idx="3427">
                  <c:v>62.033000000000001</c:v>
                </c:pt>
                <c:pt idx="3428">
                  <c:v>61.85</c:v>
                </c:pt>
                <c:pt idx="3429">
                  <c:v>61.661999999999999</c:v>
                </c:pt>
                <c:pt idx="3430">
                  <c:v>61.866</c:v>
                </c:pt>
                <c:pt idx="3431">
                  <c:v>62.335000000000001</c:v>
                </c:pt>
                <c:pt idx="3432">
                  <c:v>62.622999999999998</c:v>
                </c:pt>
                <c:pt idx="3433">
                  <c:v>62.828000000000003</c:v>
                </c:pt>
                <c:pt idx="3434">
                  <c:v>62.969000000000001</c:v>
                </c:pt>
                <c:pt idx="3435">
                  <c:v>62.92</c:v>
                </c:pt>
                <c:pt idx="3436">
                  <c:v>63.036999999999999</c:v>
                </c:pt>
                <c:pt idx="3437">
                  <c:v>63.228999999999999</c:v>
                </c:pt>
                <c:pt idx="3438">
                  <c:v>63.537999999999997</c:v>
                </c:pt>
                <c:pt idx="3439">
                  <c:v>63.756</c:v>
                </c:pt>
                <c:pt idx="3440">
                  <c:v>63.853000000000002</c:v>
                </c:pt>
                <c:pt idx="3441">
                  <c:v>63.551000000000002</c:v>
                </c:pt>
                <c:pt idx="3442">
                  <c:v>63.237000000000002</c:v>
                </c:pt>
                <c:pt idx="3443">
                  <c:v>63.183999999999997</c:v>
                </c:pt>
                <c:pt idx="3444">
                  <c:v>63.176000000000002</c:v>
                </c:pt>
                <c:pt idx="3445">
                  <c:v>63.235999999999997</c:v>
                </c:pt>
                <c:pt idx="3446">
                  <c:v>63.128999999999998</c:v>
                </c:pt>
                <c:pt idx="3447">
                  <c:v>62.95</c:v>
                </c:pt>
                <c:pt idx="3448">
                  <c:v>62.420999999999999</c:v>
                </c:pt>
                <c:pt idx="3449">
                  <c:v>62.024000000000001</c:v>
                </c:pt>
                <c:pt idx="3450">
                  <c:v>61.499000000000002</c:v>
                </c:pt>
                <c:pt idx="3451">
                  <c:v>60.895000000000003</c:v>
                </c:pt>
                <c:pt idx="3452">
                  <c:v>60.569000000000003</c:v>
                </c:pt>
                <c:pt idx="3453">
                  <c:v>60.046999999999997</c:v>
                </c:pt>
                <c:pt idx="3454">
                  <c:v>59.155999999999999</c:v>
                </c:pt>
                <c:pt idx="3455">
                  <c:v>57.875</c:v>
                </c:pt>
                <c:pt idx="3456">
                  <c:v>55.841000000000001</c:v>
                </c:pt>
                <c:pt idx="3457">
                  <c:v>53.186999999999998</c:v>
                </c:pt>
                <c:pt idx="3458">
                  <c:v>50.323</c:v>
                </c:pt>
                <c:pt idx="3459">
                  <c:v>48.107999999999997</c:v>
                </c:pt>
                <c:pt idx="3460">
                  <c:v>45.898000000000003</c:v>
                </c:pt>
                <c:pt idx="3461">
                  <c:v>43.509</c:v>
                </c:pt>
                <c:pt idx="3462">
                  <c:v>41.064999999999998</c:v>
                </c:pt>
                <c:pt idx="3463">
                  <c:v>38.320999999999998</c:v>
                </c:pt>
                <c:pt idx="3464">
                  <c:v>34.603000000000002</c:v>
                </c:pt>
                <c:pt idx="3465">
                  <c:v>31.091999999999999</c:v>
                </c:pt>
                <c:pt idx="3466">
                  <c:v>27.745000000000001</c:v>
                </c:pt>
                <c:pt idx="3467">
                  <c:v>25.009</c:v>
                </c:pt>
                <c:pt idx="3468">
                  <c:v>22.504000000000001</c:v>
                </c:pt>
                <c:pt idx="3469">
                  <c:v>20.63</c:v>
                </c:pt>
                <c:pt idx="3470">
                  <c:v>19.265999999999998</c:v>
                </c:pt>
                <c:pt idx="3471">
                  <c:v>17.959</c:v>
                </c:pt>
                <c:pt idx="3472">
                  <c:v>16.428999999999998</c:v>
                </c:pt>
                <c:pt idx="3473">
                  <c:v>15.034000000000001</c:v>
                </c:pt>
                <c:pt idx="3474">
                  <c:v>13.625999999999999</c:v>
                </c:pt>
                <c:pt idx="3475">
                  <c:v>12.06</c:v>
                </c:pt>
                <c:pt idx="3476">
                  <c:v>10.941000000000001</c:v>
                </c:pt>
                <c:pt idx="3477">
                  <c:v>10.132999999999999</c:v>
                </c:pt>
                <c:pt idx="3478">
                  <c:v>9.3805999999999994</c:v>
                </c:pt>
                <c:pt idx="3479">
                  <c:v>8.6448</c:v>
                </c:pt>
                <c:pt idx="3480">
                  <c:v>7.7141000000000002</c:v>
                </c:pt>
                <c:pt idx="3481">
                  <c:v>6.5077999999999996</c:v>
                </c:pt>
                <c:pt idx="3482">
                  <c:v>5.2370000000000001</c:v>
                </c:pt>
                <c:pt idx="3483">
                  <c:v>3.8820999999999999</c:v>
                </c:pt>
                <c:pt idx="3484">
                  <c:v>2.6894</c:v>
                </c:pt>
                <c:pt idx="3485">
                  <c:v>1.7216</c:v>
                </c:pt>
                <c:pt idx="3486">
                  <c:v>0.81528</c:v>
                </c:pt>
                <c:pt idx="3487">
                  <c:v>-1.5192000000000001E-2</c:v>
                </c:pt>
                <c:pt idx="3488">
                  <c:v>-0.87039</c:v>
                </c:pt>
                <c:pt idx="3489">
                  <c:v>-1.6952</c:v>
                </c:pt>
                <c:pt idx="3490">
                  <c:v>-2.5579999999999998</c:v>
                </c:pt>
                <c:pt idx="3491">
                  <c:v>-3.3245</c:v>
                </c:pt>
                <c:pt idx="3492">
                  <c:v>-4.0152999999999999</c:v>
                </c:pt>
                <c:pt idx="3493">
                  <c:v>-4.5938999999999997</c:v>
                </c:pt>
                <c:pt idx="3494">
                  <c:v>-4.9385000000000003</c:v>
                </c:pt>
                <c:pt idx="3495">
                  <c:v>-5.2241</c:v>
                </c:pt>
                <c:pt idx="3496">
                  <c:v>-5.4465000000000003</c:v>
                </c:pt>
                <c:pt idx="3497">
                  <c:v>-5.5781999999999998</c:v>
                </c:pt>
                <c:pt idx="3498">
                  <c:v>-5.6890000000000001</c:v>
                </c:pt>
                <c:pt idx="3499">
                  <c:v>-5.7850000000000001</c:v>
                </c:pt>
                <c:pt idx="3500">
                  <c:v>-5.9142000000000001</c:v>
                </c:pt>
                <c:pt idx="3501">
                  <c:v>-6.1193</c:v>
                </c:pt>
                <c:pt idx="3502">
                  <c:v>-6.2794999999999996</c:v>
                </c:pt>
                <c:pt idx="3503">
                  <c:v>-6.4428999999999998</c:v>
                </c:pt>
                <c:pt idx="3504">
                  <c:v>-6.5208000000000004</c:v>
                </c:pt>
                <c:pt idx="3505">
                  <c:v>-6.6288</c:v>
                </c:pt>
                <c:pt idx="3506">
                  <c:v>-6.6887999999999996</c:v>
                </c:pt>
                <c:pt idx="3507">
                  <c:v>-6.6769999999999996</c:v>
                </c:pt>
                <c:pt idx="3508">
                  <c:v>-6.7042000000000002</c:v>
                </c:pt>
                <c:pt idx="3509">
                  <c:v>-6.6973000000000003</c:v>
                </c:pt>
                <c:pt idx="3510">
                  <c:v>-6.7514000000000003</c:v>
                </c:pt>
                <c:pt idx="3511">
                  <c:v>-6.7744</c:v>
                </c:pt>
                <c:pt idx="3512">
                  <c:v>-6.7587000000000002</c:v>
                </c:pt>
                <c:pt idx="3513">
                  <c:v>-6.7561</c:v>
                </c:pt>
                <c:pt idx="3514">
                  <c:v>-6.6368999999999998</c:v>
                </c:pt>
                <c:pt idx="3515">
                  <c:v>-6.5984999999999996</c:v>
                </c:pt>
                <c:pt idx="3516">
                  <c:v>-6.5843999999999996</c:v>
                </c:pt>
                <c:pt idx="3517">
                  <c:v>-6.5959000000000003</c:v>
                </c:pt>
                <c:pt idx="3518">
                  <c:v>-6.6924999999999999</c:v>
                </c:pt>
                <c:pt idx="3519">
                  <c:v>-6.6981000000000002</c:v>
                </c:pt>
                <c:pt idx="3520">
                  <c:v>-6.8707000000000003</c:v>
                </c:pt>
                <c:pt idx="3521">
                  <c:v>-7.0597000000000003</c:v>
                </c:pt>
                <c:pt idx="3522">
                  <c:v>-7.06</c:v>
                </c:pt>
                <c:pt idx="3523">
                  <c:v>-7.1821999999999999</c:v>
                </c:pt>
                <c:pt idx="3524">
                  <c:v>-7.3041999999999998</c:v>
                </c:pt>
                <c:pt idx="3525">
                  <c:v>-7.4737999999999998</c:v>
                </c:pt>
                <c:pt idx="3526">
                  <c:v>-7.6238000000000001</c:v>
                </c:pt>
                <c:pt idx="3527">
                  <c:v>-7.8238000000000003</c:v>
                </c:pt>
                <c:pt idx="3528">
                  <c:v>-8.0767000000000007</c:v>
                </c:pt>
                <c:pt idx="3529">
                  <c:v>-8.2594999999999992</c:v>
                </c:pt>
                <c:pt idx="3530">
                  <c:v>-8.4454999999999991</c:v>
                </c:pt>
                <c:pt idx="3531">
                  <c:v>-8.4319000000000006</c:v>
                </c:pt>
                <c:pt idx="3532">
                  <c:v>-8.4410000000000007</c:v>
                </c:pt>
                <c:pt idx="3533">
                  <c:v>-8.4763999999999999</c:v>
                </c:pt>
                <c:pt idx="3534">
                  <c:v>-8.1920999999999999</c:v>
                </c:pt>
                <c:pt idx="3535">
                  <c:v>-8.2209000000000003</c:v>
                </c:pt>
                <c:pt idx="3536">
                  <c:v>-8.5352999999999994</c:v>
                </c:pt>
                <c:pt idx="3537">
                  <c:v>-8.7429000000000006</c:v>
                </c:pt>
                <c:pt idx="3538">
                  <c:v>-8.843</c:v>
                </c:pt>
                <c:pt idx="3539">
                  <c:v>-9.1204999999999998</c:v>
                </c:pt>
                <c:pt idx="3540">
                  <c:v>-9.8421000000000003</c:v>
                </c:pt>
                <c:pt idx="3541">
                  <c:v>-10.606</c:v>
                </c:pt>
                <c:pt idx="3542">
                  <c:v>-11.12</c:v>
                </c:pt>
                <c:pt idx="3543">
                  <c:v>-11.554</c:v>
                </c:pt>
                <c:pt idx="3544">
                  <c:v>-11.907999999999999</c:v>
                </c:pt>
                <c:pt idx="3545">
                  <c:v>-12.013</c:v>
                </c:pt>
                <c:pt idx="3546">
                  <c:v>-12.022</c:v>
                </c:pt>
                <c:pt idx="3547">
                  <c:v>-12.019</c:v>
                </c:pt>
                <c:pt idx="3548">
                  <c:v>-12.401999999999999</c:v>
                </c:pt>
                <c:pt idx="3549">
                  <c:v>-12.709</c:v>
                </c:pt>
                <c:pt idx="3550">
                  <c:v>-13.089</c:v>
                </c:pt>
                <c:pt idx="3551">
                  <c:v>-13.775</c:v>
                </c:pt>
                <c:pt idx="3552">
                  <c:v>-14.638999999999999</c:v>
                </c:pt>
                <c:pt idx="3553">
                  <c:v>-15.411</c:v>
                </c:pt>
                <c:pt idx="3554">
                  <c:v>-15.983000000000001</c:v>
                </c:pt>
                <c:pt idx="3555">
                  <c:v>-16.515000000000001</c:v>
                </c:pt>
                <c:pt idx="3556">
                  <c:v>-17.206</c:v>
                </c:pt>
                <c:pt idx="3557">
                  <c:v>-18.053999999999998</c:v>
                </c:pt>
                <c:pt idx="3558">
                  <c:v>-18.942</c:v>
                </c:pt>
                <c:pt idx="3559">
                  <c:v>-19.617999999999999</c:v>
                </c:pt>
                <c:pt idx="3560">
                  <c:v>-20.195</c:v>
                </c:pt>
                <c:pt idx="3561">
                  <c:v>-20.856999999999999</c:v>
                </c:pt>
                <c:pt idx="3562">
                  <c:v>-21.864999999999998</c:v>
                </c:pt>
                <c:pt idx="3563">
                  <c:v>-23.13</c:v>
                </c:pt>
                <c:pt idx="3564">
                  <c:v>-24.288</c:v>
                </c:pt>
                <c:pt idx="3565">
                  <c:v>-25.67</c:v>
                </c:pt>
                <c:pt idx="3566">
                  <c:v>-27.364000000000001</c:v>
                </c:pt>
                <c:pt idx="3567">
                  <c:v>-28.991</c:v>
                </c:pt>
                <c:pt idx="3568">
                  <c:v>-29.948</c:v>
                </c:pt>
                <c:pt idx="3569">
                  <c:v>-30.202000000000002</c:v>
                </c:pt>
                <c:pt idx="3570">
                  <c:v>-30.634</c:v>
                </c:pt>
                <c:pt idx="3571">
                  <c:v>-32.125999999999998</c:v>
                </c:pt>
                <c:pt idx="3572">
                  <c:v>-34.015999999999998</c:v>
                </c:pt>
                <c:pt idx="3573">
                  <c:v>-35.768999999999998</c:v>
                </c:pt>
                <c:pt idx="3574">
                  <c:v>-37.78</c:v>
                </c:pt>
                <c:pt idx="3575">
                  <c:v>-39.378</c:v>
                </c:pt>
                <c:pt idx="3576">
                  <c:v>-40.213000000000001</c:v>
                </c:pt>
                <c:pt idx="3577">
                  <c:v>-40.994</c:v>
                </c:pt>
                <c:pt idx="3578">
                  <c:v>-42.06</c:v>
                </c:pt>
                <c:pt idx="3579">
                  <c:v>-43.334000000000003</c:v>
                </c:pt>
                <c:pt idx="3580">
                  <c:v>-45.209000000000003</c:v>
                </c:pt>
                <c:pt idx="3581">
                  <c:v>-46.783999999999999</c:v>
                </c:pt>
                <c:pt idx="3582">
                  <c:v>-47.628999999999998</c:v>
                </c:pt>
                <c:pt idx="3583">
                  <c:v>-48.274000000000001</c:v>
                </c:pt>
                <c:pt idx="3584">
                  <c:v>-49.491</c:v>
                </c:pt>
                <c:pt idx="3585">
                  <c:v>-51.241</c:v>
                </c:pt>
                <c:pt idx="3586">
                  <c:v>-52.582000000000001</c:v>
                </c:pt>
                <c:pt idx="3587">
                  <c:v>-53.466000000000001</c:v>
                </c:pt>
                <c:pt idx="3588">
                  <c:v>-53.734999999999999</c:v>
                </c:pt>
                <c:pt idx="3589">
                  <c:v>-54.262999999999998</c:v>
                </c:pt>
                <c:pt idx="3590">
                  <c:v>-55.436</c:v>
                </c:pt>
                <c:pt idx="3591">
                  <c:v>-56.674999999999997</c:v>
                </c:pt>
                <c:pt idx="3592">
                  <c:v>-57.445</c:v>
                </c:pt>
                <c:pt idx="3593">
                  <c:v>-58.167999999999999</c:v>
                </c:pt>
                <c:pt idx="3594">
                  <c:v>-58.95</c:v>
                </c:pt>
                <c:pt idx="3595">
                  <c:v>-59.195999999999998</c:v>
                </c:pt>
                <c:pt idx="3596">
                  <c:v>-59.133000000000003</c:v>
                </c:pt>
                <c:pt idx="3597">
                  <c:v>-59.545000000000002</c:v>
                </c:pt>
                <c:pt idx="3598">
                  <c:v>-60.031999999999996</c:v>
                </c:pt>
                <c:pt idx="3599">
                  <c:v>-60.572000000000003</c:v>
                </c:pt>
                <c:pt idx="3600">
                  <c:v>-61.154000000000003</c:v>
                </c:pt>
                <c:pt idx="3601">
                  <c:v>-61.822000000000003</c:v>
                </c:pt>
                <c:pt idx="3602">
                  <c:v>-62.780999999999999</c:v>
                </c:pt>
                <c:pt idx="3603">
                  <c:v>-63.470999999999997</c:v>
                </c:pt>
                <c:pt idx="3604">
                  <c:v>-63.707999999999998</c:v>
                </c:pt>
                <c:pt idx="3605">
                  <c:v>-64.072999999999993</c:v>
                </c:pt>
                <c:pt idx="3606">
                  <c:v>-64.561999999999998</c:v>
                </c:pt>
                <c:pt idx="3607">
                  <c:v>-64.960999999999999</c:v>
                </c:pt>
                <c:pt idx="3608">
                  <c:v>-65.058000000000007</c:v>
                </c:pt>
                <c:pt idx="3609">
                  <c:v>-65.191000000000003</c:v>
                </c:pt>
                <c:pt idx="3610">
                  <c:v>-65.488</c:v>
                </c:pt>
                <c:pt idx="3611">
                  <c:v>-66.052999999999997</c:v>
                </c:pt>
                <c:pt idx="3612">
                  <c:v>-66.906999999999996</c:v>
                </c:pt>
                <c:pt idx="3613">
                  <c:v>-67.522999999999996</c:v>
                </c:pt>
                <c:pt idx="3614">
                  <c:v>-68.257000000000005</c:v>
                </c:pt>
                <c:pt idx="3615">
                  <c:v>-68.525999999999996</c:v>
                </c:pt>
                <c:pt idx="3616">
                  <c:v>-68.436999999999998</c:v>
                </c:pt>
                <c:pt idx="3617">
                  <c:v>-68.912999999999997</c:v>
                </c:pt>
                <c:pt idx="3618">
                  <c:v>-69.83</c:v>
                </c:pt>
                <c:pt idx="3619">
                  <c:v>-70.266000000000005</c:v>
                </c:pt>
                <c:pt idx="3620">
                  <c:v>-70.091999999999999</c:v>
                </c:pt>
                <c:pt idx="3621">
                  <c:v>-69.331999999999994</c:v>
                </c:pt>
                <c:pt idx="3622">
                  <c:v>-69.150000000000006</c:v>
                </c:pt>
                <c:pt idx="3623">
                  <c:v>-70.218000000000004</c:v>
                </c:pt>
                <c:pt idx="3624">
                  <c:v>-71.561000000000007</c:v>
                </c:pt>
                <c:pt idx="3625">
                  <c:v>-72.382000000000005</c:v>
                </c:pt>
                <c:pt idx="3626">
                  <c:v>-72.855000000000004</c:v>
                </c:pt>
                <c:pt idx="3627">
                  <c:v>-72.760000000000005</c:v>
                </c:pt>
                <c:pt idx="3628">
                  <c:v>-72.378</c:v>
                </c:pt>
                <c:pt idx="3629">
                  <c:v>-72.92</c:v>
                </c:pt>
                <c:pt idx="3630">
                  <c:v>-73.742999999999995</c:v>
                </c:pt>
                <c:pt idx="3631">
                  <c:v>-74.153999999999996</c:v>
                </c:pt>
                <c:pt idx="3632">
                  <c:v>-74.555000000000007</c:v>
                </c:pt>
                <c:pt idx="3633">
                  <c:v>-74.540999999999997</c:v>
                </c:pt>
                <c:pt idx="3634">
                  <c:v>-74.427999999999997</c:v>
                </c:pt>
                <c:pt idx="3635">
                  <c:v>-75.298000000000002</c:v>
                </c:pt>
                <c:pt idx="3636">
                  <c:v>-76.094999999999999</c:v>
                </c:pt>
                <c:pt idx="3637">
                  <c:v>-76.286000000000001</c:v>
                </c:pt>
                <c:pt idx="3638">
                  <c:v>-75.897999999999996</c:v>
                </c:pt>
                <c:pt idx="3639">
                  <c:v>-75.204999999999998</c:v>
                </c:pt>
                <c:pt idx="3640">
                  <c:v>-74.394999999999996</c:v>
                </c:pt>
                <c:pt idx="3641">
                  <c:v>-74.188000000000002</c:v>
                </c:pt>
                <c:pt idx="3642">
                  <c:v>-75.138999999999996</c:v>
                </c:pt>
                <c:pt idx="3643">
                  <c:v>-75.667000000000002</c:v>
                </c:pt>
                <c:pt idx="3644">
                  <c:v>-76.108999999999995</c:v>
                </c:pt>
                <c:pt idx="3645">
                  <c:v>-76.067999999999998</c:v>
                </c:pt>
                <c:pt idx="3646">
                  <c:v>-75.415000000000006</c:v>
                </c:pt>
                <c:pt idx="3647">
                  <c:v>-75.34</c:v>
                </c:pt>
                <c:pt idx="3648">
                  <c:v>-76.111999999999995</c:v>
                </c:pt>
                <c:pt idx="3649">
                  <c:v>-77.234999999999999</c:v>
                </c:pt>
                <c:pt idx="3650">
                  <c:v>-78.025999999999996</c:v>
                </c:pt>
                <c:pt idx="3651">
                  <c:v>-77.823999999999998</c:v>
                </c:pt>
                <c:pt idx="3652">
                  <c:v>-77.198999999999998</c:v>
                </c:pt>
                <c:pt idx="3653">
                  <c:v>-76.876999999999995</c:v>
                </c:pt>
                <c:pt idx="3654">
                  <c:v>-76.576999999999998</c:v>
                </c:pt>
                <c:pt idx="3655">
                  <c:v>-76.863</c:v>
                </c:pt>
                <c:pt idx="3656">
                  <c:v>-76.796000000000006</c:v>
                </c:pt>
                <c:pt idx="3657">
                  <c:v>-75.727999999999994</c:v>
                </c:pt>
                <c:pt idx="3658">
                  <c:v>-73.894999999999996</c:v>
                </c:pt>
                <c:pt idx="3659">
                  <c:v>-71.396000000000001</c:v>
                </c:pt>
                <c:pt idx="3660">
                  <c:v>-68.47</c:v>
                </c:pt>
                <c:pt idx="3661">
                  <c:v>-65.950999999999993</c:v>
                </c:pt>
                <c:pt idx="3662">
                  <c:v>-63.591000000000001</c:v>
                </c:pt>
                <c:pt idx="3663">
                  <c:v>-61.186999999999998</c:v>
                </c:pt>
                <c:pt idx="3664">
                  <c:v>-58.411000000000001</c:v>
                </c:pt>
                <c:pt idx="3665">
                  <c:v>-54.558999999999997</c:v>
                </c:pt>
                <c:pt idx="3666">
                  <c:v>-50.262999999999998</c:v>
                </c:pt>
                <c:pt idx="3667">
                  <c:v>-46.326000000000001</c:v>
                </c:pt>
                <c:pt idx="3668">
                  <c:v>-43.793999999999997</c:v>
                </c:pt>
                <c:pt idx="3669">
                  <c:v>-42.009</c:v>
                </c:pt>
                <c:pt idx="3670">
                  <c:v>-40.426000000000002</c:v>
                </c:pt>
                <c:pt idx="3671">
                  <c:v>-38.094000000000001</c:v>
                </c:pt>
                <c:pt idx="3672">
                  <c:v>-34.567</c:v>
                </c:pt>
                <c:pt idx="3673">
                  <c:v>-32.125</c:v>
                </c:pt>
                <c:pt idx="3674">
                  <c:v>-29.280999999999999</c:v>
                </c:pt>
                <c:pt idx="3675">
                  <c:v>-26.126999999999999</c:v>
                </c:pt>
                <c:pt idx="3676">
                  <c:v>-23.844999999999999</c:v>
                </c:pt>
                <c:pt idx="3677">
                  <c:v>-21.716999999999999</c:v>
                </c:pt>
                <c:pt idx="3678">
                  <c:v>-19.815999999999999</c:v>
                </c:pt>
                <c:pt idx="3679">
                  <c:v>-18.257999999999999</c:v>
                </c:pt>
                <c:pt idx="3680">
                  <c:v>-17.166</c:v>
                </c:pt>
                <c:pt idx="3681">
                  <c:v>-16.190999999999999</c:v>
                </c:pt>
                <c:pt idx="3682">
                  <c:v>-15.276999999999999</c:v>
                </c:pt>
                <c:pt idx="3683">
                  <c:v>-14.648999999999999</c:v>
                </c:pt>
                <c:pt idx="3684">
                  <c:v>-14.255000000000001</c:v>
                </c:pt>
                <c:pt idx="3685">
                  <c:v>-13.739000000000001</c:v>
                </c:pt>
                <c:pt idx="3686">
                  <c:v>-13.114000000000001</c:v>
                </c:pt>
                <c:pt idx="3687">
                  <c:v>-12.59</c:v>
                </c:pt>
                <c:pt idx="3688">
                  <c:v>-12.02</c:v>
                </c:pt>
                <c:pt idx="3689">
                  <c:v>-11.348000000000001</c:v>
                </c:pt>
                <c:pt idx="3690">
                  <c:v>-10.832000000000001</c:v>
                </c:pt>
                <c:pt idx="3691">
                  <c:v>-10.375999999999999</c:v>
                </c:pt>
                <c:pt idx="3692">
                  <c:v>-9.9024000000000001</c:v>
                </c:pt>
                <c:pt idx="3693">
                  <c:v>-9.5593000000000004</c:v>
                </c:pt>
                <c:pt idx="3694">
                  <c:v>-9.3053000000000008</c:v>
                </c:pt>
                <c:pt idx="3695">
                  <c:v>-9.0919000000000008</c:v>
                </c:pt>
                <c:pt idx="3696">
                  <c:v>-8.9015000000000004</c:v>
                </c:pt>
                <c:pt idx="3697">
                  <c:v>-8.6684999999999999</c:v>
                </c:pt>
                <c:pt idx="3698">
                  <c:v>-8.6472999999999995</c:v>
                </c:pt>
                <c:pt idx="3699">
                  <c:v>-8.7840000000000007</c:v>
                </c:pt>
                <c:pt idx="3700">
                  <c:v>-8.8268000000000004</c:v>
                </c:pt>
                <c:pt idx="3701">
                  <c:v>-8.7245000000000008</c:v>
                </c:pt>
                <c:pt idx="3702">
                  <c:v>-8.5701000000000001</c:v>
                </c:pt>
                <c:pt idx="3703">
                  <c:v>-8.4209999999999994</c:v>
                </c:pt>
                <c:pt idx="3704">
                  <c:v>-8.1990999999999996</c:v>
                </c:pt>
                <c:pt idx="3705">
                  <c:v>-8.0335999999999999</c:v>
                </c:pt>
                <c:pt idx="3706">
                  <c:v>-7.8757000000000001</c:v>
                </c:pt>
                <c:pt idx="3707">
                  <c:v>-7.7674000000000003</c:v>
                </c:pt>
                <c:pt idx="3708">
                  <c:v>-7.7864000000000004</c:v>
                </c:pt>
                <c:pt idx="3709">
                  <c:v>-7.8380000000000001</c:v>
                </c:pt>
                <c:pt idx="3710">
                  <c:v>-8.0277999999999992</c:v>
                </c:pt>
                <c:pt idx="3711">
                  <c:v>-8.1227999999999998</c:v>
                </c:pt>
                <c:pt idx="3712">
                  <c:v>-8.1120999999999999</c:v>
                </c:pt>
                <c:pt idx="3713">
                  <c:v>-8.0153999999999996</c:v>
                </c:pt>
                <c:pt idx="3714">
                  <c:v>-7.7199</c:v>
                </c:pt>
                <c:pt idx="3715">
                  <c:v>-7.6635</c:v>
                </c:pt>
                <c:pt idx="3716">
                  <c:v>-7.4638</c:v>
                </c:pt>
                <c:pt idx="3717">
                  <c:v>-7.0381</c:v>
                </c:pt>
                <c:pt idx="3718">
                  <c:v>-6.6359000000000004</c:v>
                </c:pt>
                <c:pt idx="3719">
                  <c:v>-6.1600999999999999</c:v>
                </c:pt>
                <c:pt idx="3720">
                  <c:v>-5.6990999999999996</c:v>
                </c:pt>
                <c:pt idx="3721">
                  <c:v>-5.2847999999999997</c:v>
                </c:pt>
                <c:pt idx="3722">
                  <c:v>-4.7194000000000003</c:v>
                </c:pt>
                <c:pt idx="3723">
                  <c:v>-4.0247999999999999</c:v>
                </c:pt>
                <c:pt idx="3724">
                  <c:v>-3.2524999999999999</c:v>
                </c:pt>
                <c:pt idx="3725">
                  <c:v>-2.7120000000000002</c:v>
                </c:pt>
                <c:pt idx="3726">
                  <c:v>-2.1930000000000001</c:v>
                </c:pt>
                <c:pt idx="3727">
                  <c:v>-1.7818000000000001</c:v>
                </c:pt>
                <c:pt idx="3728">
                  <c:v>-1.6032</c:v>
                </c:pt>
                <c:pt idx="3729">
                  <c:v>-1.3759999999999999</c:v>
                </c:pt>
                <c:pt idx="3730">
                  <c:v>-0.99265000000000003</c:v>
                </c:pt>
                <c:pt idx="3731">
                  <c:v>-0.4899</c:v>
                </c:pt>
                <c:pt idx="3732">
                  <c:v>2.5912999999999999E-2</c:v>
                </c:pt>
                <c:pt idx="3733">
                  <c:v>0.61295999999999995</c:v>
                </c:pt>
                <c:pt idx="3734">
                  <c:v>1.3069999999999999</c:v>
                </c:pt>
                <c:pt idx="3735">
                  <c:v>2.0188999999999999</c:v>
                </c:pt>
                <c:pt idx="3736">
                  <c:v>2.9504000000000001</c:v>
                </c:pt>
                <c:pt idx="3737">
                  <c:v>4.0423999999999998</c:v>
                </c:pt>
                <c:pt idx="3738">
                  <c:v>5.0168999999999997</c:v>
                </c:pt>
                <c:pt idx="3739">
                  <c:v>5.8868999999999998</c:v>
                </c:pt>
                <c:pt idx="3740">
                  <c:v>6.6365999999999996</c:v>
                </c:pt>
                <c:pt idx="3741">
                  <c:v>7.5454999999999997</c:v>
                </c:pt>
                <c:pt idx="3742">
                  <c:v>8.9039999999999999</c:v>
                </c:pt>
                <c:pt idx="3743">
                  <c:v>10.475</c:v>
                </c:pt>
                <c:pt idx="3744">
                  <c:v>12.045</c:v>
                </c:pt>
                <c:pt idx="3745">
                  <c:v>13.488</c:v>
                </c:pt>
                <c:pt idx="3746">
                  <c:v>14.406000000000001</c:v>
                </c:pt>
                <c:pt idx="3747">
                  <c:v>14.872999999999999</c:v>
                </c:pt>
                <c:pt idx="3748">
                  <c:v>15.413</c:v>
                </c:pt>
                <c:pt idx="3749">
                  <c:v>16.141999999999999</c:v>
                </c:pt>
                <c:pt idx="3750">
                  <c:v>16.896000000000001</c:v>
                </c:pt>
                <c:pt idx="3751">
                  <c:v>17.678000000000001</c:v>
                </c:pt>
                <c:pt idx="3752">
                  <c:v>18.655999999999999</c:v>
                </c:pt>
                <c:pt idx="3753">
                  <c:v>19.530999999999999</c:v>
                </c:pt>
                <c:pt idx="3754">
                  <c:v>20.574999999999999</c:v>
                </c:pt>
                <c:pt idx="3755">
                  <c:v>21.655999999999999</c:v>
                </c:pt>
                <c:pt idx="3756">
                  <c:v>22.417000000000002</c:v>
                </c:pt>
                <c:pt idx="3757">
                  <c:v>23.141999999999999</c:v>
                </c:pt>
                <c:pt idx="3758">
                  <c:v>23.800999999999998</c:v>
                </c:pt>
                <c:pt idx="3759">
                  <c:v>24.792999999999999</c:v>
                </c:pt>
                <c:pt idx="3760">
                  <c:v>25.864000000000001</c:v>
                </c:pt>
                <c:pt idx="3761">
                  <c:v>26.908000000000001</c:v>
                </c:pt>
                <c:pt idx="3762">
                  <c:v>27.94</c:v>
                </c:pt>
                <c:pt idx="3763">
                  <c:v>28.920999999999999</c:v>
                </c:pt>
                <c:pt idx="3764">
                  <c:v>29.728999999999999</c:v>
                </c:pt>
                <c:pt idx="3765">
                  <c:v>30.728000000000002</c:v>
                </c:pt>
                <c:pt idx="3766">
                  <c:v>31.587</c:v>
                </c:pt>
                <c:pt idx="3767">
                  <c:v>32.226999999999997</c:v>
                </c:pt>
                <c:pt idx="3768">
                  <c:v>32.634999999999998</c:v>
                </c:pt>
                <c:pt idx="3769">
                  <c:v>33.076000000000001</c:v>
                </c:pt>
                <c:pt idx="3770">
                  <c:v>33.613999999999997</c:v>
                </c:pt>
                <c:pt idx="3771">
                  <c:v>34.514000000000003</c:v>
                </c:pt>
                <c:pt idx="3772">
                  <c:v>35.381999999999998</c:v>
                </c:pt>
                <c:pt idx="3773">
                  <c:v>36.323999999999998</c:v>
                </c:pt>
                <c:pt idx="3774">
                  <c:v>36.981999999999999</c:v>
                </c:pt>
                <c:pt idx="3775">
                  <c:v>37.439</c:v>
                </c:pt>
                <c:pt idx="3776">
                  <c:v>37.965000000000003</c:v>
                </c:pt>
                <c:pt idx="3777">
                  <c:v>38.613</c:v>
                </c:pt>
                <c:pt idx="3778">
                  <c:v>39.252000000000002</c:v>
                </c:pt>
                <c:pt idx="3779">
                  <c:v>39.99</c:v>
                </c:pt>
                <c:pt idx="3780">
                  <c:v>40.786000000000001</c:v>
                </c:pt>
                <c:pt idx="3781">
                  <c:v>41.328000000000003</c:v>
                </c:pt>
                <c:pt idx="3782">
                  <c:v>41.933</c:v>
                </c:pt>
                <c:pt idx="3783">
                  <c:v>42.399000000000001</c:v>
                </c:pt>
                <c:pt idx="3784">
                  <c:v>42.960999999999999</c:v>
                </c:pt>
                <c:pt idx="3785">
                  <c:v>43.465000000000003</c:v>
                </c:pt>
                <c:pt idx="3786">
                  <c:v>43.862000000000002</c:v>
                </c:pt>
                <c:pt idx="3787">
                  <c:v>44.506</c:v>
                </c:pt>
                <c:pt idx="3788">
                  <c:v>45.371000000000002</c:v>
                </c:pt>
                <c:pt idx="3789">
                  <c:v>46.06</c:v>
                </c:pt>
                <c:pt idx="3790">
                  <c:v>46.497999999999998</c:v>
                </c:pt>
                <c:pt idx="3791">
                  <c:v>47.134999999999998</c:v>
                </c:pt>
                <c:pt idx="3792">
                  <c:v>47.505000000000003</c:v>
                </c:pt>
                <c:pt idx="3793">
                  <c:v>47.59</c:v>
                </c:pt>
                <c:pt idx="3794">
                  <c:v>47.606999999999999</c:v>
                </c:pt>
                <c:pt idx="3795">
                  <c:v>47.587000000000003</c:v>
                </c:pt>
                <c:pt idx="3796">
                  <c:v>47.53</c:v>
                </c:pt>
                <c:pt idx="3797">
                  <c:v>48.073999999999998</c:v>
                </c:pt>
                <c:pt idx="3798">
                  <c:v>48.643000000000001</c:v>
                </c:pt>
                <c:pt idx="3799">
                  <c:v>48.99</c:v>
                </c:pt>
                <c:pt idx="3800">
                  <c:v>49.393000000000001</c:v>
                </c:pt>
                <c:pt idx="3801">
                  <c:v>49.59</c:v>
                </c:pt>
                <c:pt idx="3802">
                  <c:v>49.822000000000003</c:v>
                </c:pt>
                <c:pt idx="3803">
                  <c:v>50.331000000000003</c:v>
                </c:pt>
                <c:pt idx="3804">
                  <c:v>51.008000000000003</c:v>
                </c:pt>
                <c:pt idx="3805">
                  <c:v>51.698</c:v>
                </c:pt>
                <c:pt idx="3806">
                  <c:v>52.408000000000001</c:v>
                </c:pt>
                <c:pt idx="3807">
                  <c:v>52.847999999999999</c:v>
                </c:pt>
                <c:pt idx="3808">
                  <c:v>52.966000000000001</c:v>
                </c:pt>
                <c:pt idx="3809">
                  <c:v>52.87</c:v>
                </c:pt>
                <c:pt idx="3810">
                  <c:v>53.387</c:v>
                </c:pt>
                <c:pt idx="3811">
                  <c:v>54.213999999999999</c:v>
                </c:pt>
                <c:pt idx="3812">
                  <c:v>54.718000000000004</c:v>
                </c:pt>
                <c:pt idx="3813">
                  <c:v>55.121000000000002</c:v>
                </c:pt>
                <c:pt idx="3814">
                  <c:v>55.457999999999998</c:v>
                </c:pt>
                <c:pt idx="3815">
                  <c:v>55.338000000000001</c:v>
                </c:pt>
                <c:pt idx="3816">
                  <c:v>54.82</c:v>
                </c:pt>
                <c:pt idx="3817">
                  <c:v>54.332000000000001</c:v>
                </c:pt>
                <c:pt idx="3818">
                  <c:v>54.374000000000002</c:v>
                </c:pt>
                <c:pt idx="3819">
                  <c:v>54.776000000000003</c:v>
                </c:pt>
                <c:pt idx="3820">
                  <c:v>55.21</c:v>
                </c:pt>
                <c:pt idx="3821">
                  <c:v>55.536999999999999</c:v>
                </c:pt>
                <c:pt idx="3822">
                  <c:v>55.813000000000002</c:v>
                </c:pt>
                <c:pt idx="3823">
                  <c:v>56.066000000000003</c:v>
                </c:pt>
                <c:pt idx="3824">
                  <c:v>56.255000000000003</c:v>
                </c:pt>
                <c:pt idx="3825">
                  <c:v>56.426000000000002</c:v>
                </c:pt>
                <c:pt idx="3826">
                  <c:v>57.045000000000002</c:v>
                </c:pt>
                <c:pt idx="3827">
                  <c:v>57.094000000000001</c:v>
                </c:pt>
                <c:pt idx="3828">
                  <c:v>57.06</c:v>
                </c:pt>
                <c:pt idx="3829">
                  <c:v>57.267000000000003</c:v>
                </c:pt>
                <c:pt idx="3830">
                  <c:v>57.555</c:v>
                </c:pt>
                <c:pt idx="3831">
                  <c:v>57.765000000000001</c:v>
                </c:pt>
                <c:pt idx="3832">
                  <c:v>57.741</c:v>
                </c:pt>
                <c:pt idx="3833">
                  <c:v>57.564</c:v>
                </c:pt>
                <c:pt idx="3834">
                  <c:v>57.466999999999999</c:v>
                </c:pt>
                <c:pt idx="3835">
                  <c:v>58.006999999999998</c:v>
                </c:pt>
                <c:pt idx="3836">
                  <c:v>58.646000000000001</c:v>
                </c:pt>
                <c:pt idx="3837">
                  <c:v>58.972999999999999</c:v>
                </c:pt>
                <c:pt idx="3838">
                  <c:v>59.118000000000002</c:v>
                </c:pt>
                <c:pt idx="3839">
                  <c:v>59.664000000000001</c:v>
                </c:pt>
                <c:pt idx="3840">
                  <c:v>60.295999999999999</c:v>
                </c:pt>
                <c:pt idx="3841">
                  <c:v>60.579000000000001</c:v>
                </c:pt>
                <c:pt idx="3842">
                  <c:v>60.723999999999997</c:v>
                </c:pt>
                <c:pt idx="3843">
                  <c:v>60.750999999999998</c:v>
                </c:pt>
                <c:pt idx="3844">
                  <c:v>61.03</c:v>
                </c:pt>
                <c:pt idx="3845">
                  <c:v>61.064</c:v>
                </c:pt>
                <c:pt idx="3846">
                  <c:v>60.798000000000002</c:v>
                </c:pt>
                <c:pt idx="3847">
                  <c:v>60.868000000000002</c:v>
                </c:pt>
                <c:pt idx="3848">
                  <c:v>60.947000000000003</c:v>
                </c:pt>
                <c:pt idx="3849">
                  <c:v>61.183</c:v>
                </c:pt>
                <c:pt idx="3850">
                  <c:v>61.612000000000002</c:v>
                </c:pt>
                <c:pt idx="3851">
                  <c:v>62.024999999999999</c:v>
                </c:pt>
                <c:pt idx="3852">
                  <c:v>62.258000000000003</c:v>
                </c:pt>
                <c:pt idx="3853">
                  <c:v>62.451000000000001</c:v>
                </c:pt>
                <c:pt idx="3854">
                  <c:v>62.344000000000001</c:v>
                </c:pt>
                <c:pt idx="3855">
                  <c:v>61.947000000000003</c:v>
                </c:pt>
                <c:pt idx="3856">
                  <c:v>61.298000000000002</c:v>
                </c:pt>
                <c:pt idx="3857">
                  <c:v>60.872999999999998</c:v>
                </c:pt>
                <c:pt idx="3858">
                  <c:v>60.62</c:v>
                </c:pt>
                <c:pt idx="3859">
                  <c:v>60.3</c:v>
                </c:pt>
                <c:pt idx="3860">
                  <c:v>59.624000000000002</c:v>
                </c:pt>
                <c:pt idx="3861">
                  <c:v>58.640999999999998</c:v>
                </c:pt>
                <c:pt idx="3862">
                  <c:v>57.225999999999999</c:v>
                </c:pt>
                <c:pt idx="3863">
                  <c:v>55.250999999999998</c:v>
                </c:pt>
                <c:pt idx="3864">
                  <c:v>53.073999999999998</c:v>
                </c:pt>
                <c:pt idx="3865">
                  <c:v>50.411000000000001</c:v>
                </c:pt>
                <c:pt idx="3866">
                  <c:v>47.636000000000003</c:v>
                </c:pt>
                <c:pt idx="3867">
                  <c:v>44.43</c:v>
                </c:pt>
                <c:pt idx="3868">
                  <c:v>41.433</c:v>
                </c:pt>
                <c:pt idx="3869">
                  <c:v>38.604999999999997</c:v>
                </c:pt>
                <c:pt idx="3870">
                  <c:v>35.805</c:v>
                </c:pt>
                <c:pt idx="3871">
                  <c:v>33.039000000000001</c:v>
                </c:pt>
                <c:pt idx="3872">
                  <c:v>30.338999999999999</c:v>
                </c:pt>
                <c:pt idx="3873">
                  <c:v>27.867000000000001</c:v>
                </c:pt>
                <c:pt idx="3874">
                  <c:v>25.681000000000001</c:v>
                </c:pt>
                <c:pt idx="3875">
                  <c:v>23.54</c:v>
                </c:pt>
                <c:pt idx="3876">
                  <c:v>21.664999999999999</c:v>
                </c:pt>
                <c:pt idx="3877">
                  <c:v>20.106000000000002</c:v>
                </c:pt>
                <c:pt idx="3878">
                  <c:v>18.489000000000001</c:v>
                </c:pt>
                <c:pt idx="3879">
                  <c:v>16.939</c:v>
                </c:pt>
                <c:pt idx="3880">
                  <c:v>15.643000000000001</c:v>
                </c:pt>
                <c:pt idx="3881">
                  <c:v>14.56</c:v>
                </c:pt>
                <c:pt idx="3882">
                  <c:v>13.641</c:v>
                </c:pt>
                <c:pt idx="3883">
                  <c:v>12.888</c:v>
                </c:pt>
                <c:pt idx="3884">
                  <c:v>12.407999999999999</c:v>
                </c:pt>
                <c:pt idx="3885">
                  <c:v>11.955</c:v>
                </c:pt>
                <c:pt idx="3886">
                  <c:v>11.569000000000001</c:v>
                </c:pt>
                <c:pt idx="3887">
                  <c:v>11.276</c:v>
                </c:pt>
                <c:pt idx="3888">
                  <c:v>11</c:v>
                </c:pt>
                <c:pt idx="3889">
                  <c:v>10.797000000000001</c:v>
                </c:pt>
                <c:pt idx="3890">
                  <c:v>10.468</c:v>
                </c:pt>
                <c:pt idx="3891">
                  <c:v>10.115</c:v>
                </c:pt>
                <c:pt idx="3892">
                  <c:v>9.7250999999999994</c:v>
                </c:pt>
                <c:pt idx="3893">
                  <c:v>9.2638999999999996</c:v>
                </c:pt>
                <c:pt idx="3894">
                  <c:v>8.9681999999999995</c:v>
                </c:pt>
                <c:pt idx="3895">
                  <c:v>8.9038000000000004</c:v>
                </c:pt>
                <c:pt idx="3896">
                  <c:v>8.9010999999999996</c:v>
                </c:pt>
                <c:pt idx="3897">
                  <c:v>8.9335000000000004</c:v>
                </c:pt>
                <c:pt idx="3898">
                  <c:v>8.8126999999999995</c:v>
                </c:pt>
                <c:pt idx="3899">
                  <c:v>8.6761999999999997</c:v>
                </c:pt>
                <c:pt idx="3900">
                  <c:v>8.4316999999999993</c:v>
                </c:pt>
                <c:pt idx="3901">
                  <c:v>8.1234999999999999</c:v>
                </c:pt>
                <c:pt idx="3902">
                  <c:v>7.6215999999999999</c:v>
                </c:pt>
                <c:pt idx="3903">
                  <c:v>6.9356</c:v>
                </c:pt>
                <c:pt idx="3904">
                  <c:v>6.4424000000000001</c:v>
                </c:pt>
                <c:pt idx="3905">
                  <c:v>6.0475000000000003</c:v>
                </c:pt>
                <c:pt idx="3906">
                  <c:v>5.5648999999999997</c:v>
                </c:pt>
                <c:pt idx="3907">
                  <c:v>5.2389999999999999</c:v>
                </c:pt>
                <c:pt idx="3908">
                  <c:v>4.6444999999999999</c:v>
                </c:pt>
                <c:pt idx="3909">
                  <c:v>4.0906000000000002</c:v>
                </c:pt>
                <c:pt idx="3910">
                  <c:v>3.3269000000000002</c:v>
                </c:pt>
                <c:pt idx="3911">
                  <c:v>2.5790999999999999</c:v>
                </c:pt>
                <c:pt idx="3912">
                  <c:v>1.8369</c:v>
                </c:pt>
                <c:pt idx="3913">
                  <c:v>1.0129999999999999</c:v>
                </c:pt>
                <c:pt idx="3914">
                  <c:v>0.32500000000000001</c:v>
                </c:pt>
                <c:pt idx="3915">
                  <c:v>-0.16325000000000001</c:v>
                </c:pt>
                <c:pt idx="3916">
                  <c:v>-0.51675000000000004</c:v>
                </c:pt>
                <c:pt idx="3917">
                  <c:v>-0.91440999999999995</c:v>
                </c:pt>
                <c:pt idx="3918">
                  <c:v>-1.5052000000000001</c:v>
                </c:pt>
                <c:pt idx="3919">
                  <c:v>-1.9762</c:v>
                </c:pt>
                <c:pt idx="3920">
                  <c:v>-2.4834000000000001</c:v>
                </c:pt>
                <c:pt idx="3921">
                  <c:v>-3.0710999999999999</c:v>
                </c:pt>
                <c:pt idx="3922">
                  <c:v>-3.6452</c:v>
                </c:pt>
                <c:pt idx="3923">
                  <c:v>-4.1407999999999996</c:v>
                </c:pt>
                <c:pt idx="3924">
                  <c:v>-4.4870000000000001</c:v>
                </c:pt>
                <c:pt idx="3925">
                  <c:v>-4.6844000000000001</c:v>
                </c:pt>
                <c:pt idx="3926">
                  <c:v>-4.8943000000000003</c:v>
                </c:pt>
                <c:pt idx="3927">
                  <c:v>-5.1547999999999998</c:v>
                </c:pt>
                <c:pt idx="3928">
                  <c:v>-5.3380000000000001</c:v>
                </c:pt>
                <c:pt idx="3929">
                  <c:v>-5.5118999999999998</c:v>
                </c:pt>
                <c:pt idx="3930">
                  <c:v>-5.5842000000000001</c:v>
                </c:pt>
                <c:pt idx="3931">
                  <c:v>-5.6520999999999999</c:v>
                </c:pt>
                <c:pt idx="3932">
                  <c:v>-5.8339999999999996</c:v>
                </c:pt>
                <c:pt idx="3933">
                  <c:v>-6.0225999999999997</c:v>
                </c:pt>
                <c:pt idx="3934">
                  <c:v>-6.1586999999999996</c:v>
                </c:pt>
                <c:pt idx="3935">
                  <c:v>-6.3540999999999999</c:v>
                </c:pt>
                <c:pt idx="3936">
                  <c:v>-6.5660999999999996</c:v>
                </c:pt>
                <c:pt idx="3937">
                  <c:v>-6.7408000000000001</c:v>
                </c:pt>
                <c:pt idx="3938">
                  <c:v>-6.8863000000000003</c:v>
                </c:pt>
                <c:pt idx="3939">
                  <c:v>-6.9518000000000004</c:v>
                </c:pt>
                <c:pt idx="3940">
                  <c:v>-7.0792999999999999</c:v>
                </c:pt>
                <c:pt idx="3941">
                  <c:v>-7.1512000000000002</c:v>
                </c:pt>
                <c:pt idx="3942">
                  <c:v>-7.3399000000000001</c:v>
                </c:pt>
                <c:pt idx="3943">
                  <c:v>-7.6802000000000001</c:v>
                </c:pt>
                <c:pt idx="3944">
                  <c:v>-7.8954000000000004</c:v>
                </c:pt>
                <c:pt idx="3945">
                  <c:v>-8.1434999999999995</c:v>
                </c:pt>
                <c:pt idx="3946">
                  <c:v>-8.3340999999999994</c:v>
                </c:pt>
                <c:pt idx="3947">
                  <c:v>-8.5065000000000008</c:v>
                </c:pt>
                <c:pt idx="3948">
                  <c:v>-8.8668999999999993</c:v>
                </c:pt>
                <c:pt idx="3949">
                  <c:v>-9.3522999999999996</c:v>
                </c:pt>
                <c:pt idx="3950">
                  <c:v>-9.6816999999999993</c:v>
                </c:pt>
                <c:pt idx="3951">
                  <c:v>-9.8459000000000003</c:v>
                </c:pt>
                <c:pt idx="3952">
                  <c:v>-9.9693000000000005</c:v>
                </c:pt>
                <c:pt idx="3953">
                  <c:v>-10.356</c:v>
                </c:pt>
                <c:pt idx="3954">
                  <c:v>-10.866</c:v>
                </c:pt>
                <c:pt idx="3955">
                  <c:v>-11.584</c:v>
                </c:pt>
                <c:pt idx="3956">
                  <c:v>-12.332000000000001</c:v>
                </c:pt>
                <c:pt idx="3957">
                  <c:v>-13.019</c:v>
                </c:pt>
                <c:pt idx="3958">
                  <c:v>-13.978</c:v>
                </c:pt>
                <c:pt idx="3959">
                  <c:v>-14.869</c:v>
                </c:pt>
                <c:pt idx="3960">
                  <c:v>-15.699</c:v>
                </c:pt>
                <c:pt idx="3961">
                  <c:v>-17.363</c:v>
                </c:pt>
                <c:pt idx="3962">
                  <c:v>-19.064</c:v>
                </c:pt>
                <c:pt idx="3963">
                  <c:v>-20.297000000000001</c:v>
                </c:pt>
                <c:pt idx="3964">
                  <c:v>-21.082000000000001</c:v>
                </c:pt>
                <c:pt idx="3965">
                  <c:v>-21.513999999999999</c:v>
                </c:pt>
                <c:pt idx="3966">
                  <c:v>-21.937999999999999</c:v>
                </c:pt>
                <c:pt idx="3967">
                  <c:v>-22.959</c:v>
                </c:pt>
                <c:pt idx="3968">
                  <c:v>-24.021000000000001</c:v>
                </c:pt>
                <c:pt idx="3969">
                  <c:v>-25.231999999999999</c:v>
                </c:pt>
                <c:pt idx="3970">
                  <c:v>-26.475999999999999</c:v>
                </c:pt>
                <c:pt idx="3971">
                  <c:v>-27.623999999999999</c:v>
                </c:pt>
                <c:pt idx="3972">
                  <c:v>-28.925999999999998</c:v>
                </c:pt>
                <c:pt idx="3973">
                  <c:v>-30.1</c:v>
                </c:pt>
                <c:pt idx="3974">
                  <c:v>-31.143000000000001</c:v>
                </c:pt>
                <c:pt idx="3975">
                  <c:v>-32.372999999999998</c:v>
                </c:pt>
                <c:pt idx="3976">
                  <c:v>-33.631</c:v>
                </c:pt>
                <c:pt idx="3977">
                  <c:v>-34.667999999999999</c:v>
                </c:pt>
                <c:pt idx="3978">
                  <c:v>-35.506999999999998</c:v>
                </c:pt>
                <c:pt idx="3979">
                  <c:v>-36.463000000000001</c:v>
                </c:pt>
                <c:pt idx="3980">
                  <c:v>-37.677999999999997</c:v>
                </c:pt>
                <c:pt idx="3981">
                  <c:v>-38.502000000000002</c:v>
                </c:pt>
                <c:pt idx="3982">
                  <c:v>-39.54</c:v>
                </c:pt>
                <c:pt idx="3983">
                  <c:v>-40.713000000000001</c:v>
                </c:pt>
                <c:pt idx="3984">
                  <c:v>-41.966999999999999</c:v>
                </c:pt>
                <c:pt idx="3985">
                  <c:v>-43.356999999999999</c:v>
                </c:pt>
                <c:pt idx="3986">
                  <c:v>-44.706000000000003</c:v>
                </c:pt>
                <c:pt idx="3987">
                  <c:v>-45.915999999999997</c:v>
                </c:pt>
                <c:pt idx="3988">
                  <c:v>-47.024000000000001</c:v>
                </c:pt>
                <c:pt idx="3989">
                  <c:v>-47.829000000000001</c:v>
                </c:pt>
                <c:pt idx="3990">
                  <c:v>-48.444000000000003</c:v>
                </c:pt>
                <c:pt idx="3991">
                  <c:v>-48.658999999999999</c:v>
                </c:pt>
                <c:pt idx="3992">
                  <c:v>-48.652999999999999</c:v>
                </c:pt>
                <c:pt idx="3993">
                  <c:v>-48.401000000000003</c:v>
                </c:pt>
                <c:pt idx="3994">
                  <c:v>-47.34</c:v>
                </c:pt>
                <c:pt idx="3995">
                  <c:v>-45.856000000000002</c:v>
                </c:pt>
                <c:pt idx="3996">
                  <c:v>-44.851999999999997</c:v>
                </c:pt>
                <c:pt idx="3997">
                  <c:v>-44.939</c:v>
                </c:pt>
                <c:pt idx="3998">
                  <c:v>-46.831000000000003</c:v>
                </c:pt>
                <c:pt idx="3999">
                  <c:v>-47.756999999999998</c:v>
                </c:pt>
                <c:pt idx="4000">
                  <c:v>-48.125</c:v>
                </c:pt>
                <c:pt idx="4001">
                  <c:v>-48.557000000000002</c:v>
                </c:pt>
                <c:pt idx="4002">
                  <c:v>-48.542999999999999</c:v>
                </c:pt>
                <c:pt idx="4003">
                  <c:v>-48.712000000000003</c:v>
                </c:pt>
                <c:pt idx="4004">
                  <c:v>-48.956000000000003</c:v>
                </c:pt>
                <c:pt idx="4005">
                  <c:v>-49.079000000000001</c:v>
                </c:pt>
                <c:pt idx="4006">
                  <c:v>-49.084000000000003</c:v>
                </c:pt>
                <c:pt idx="4007">
                  <c:v>-49.228000000000002</c:v>
                </c:pt>
                <c:pt idx="4008">
                  <c:v>-49.713000000000001</c:v>
                </c:pt>
                <c:pt idx="4009">
                  <c:v>-50.491</c:v>
                </c:pt>
                <c:pt idx="4010">
                  <c:v>-51.505000000000003</c:v>
                </c:pt>
                <c:pt idx="4011">
                  <c:v>-52.420999999999999</c:v>
                </c:pt>
                <c:pt idx="4012">
                  <c:v>-53.256999999999998</c:v>
                </c:pt>
                <c:pt idx="4013">
                  <c:v>-53.890999999999998</c:v>
                </c:pt>
                <c:pt idx="4014">
                  <c:v>-54.5</c:v>
                </c:pt>
                <c:pt idx="4015">
                  <c:v>-55.271000000000001</c:v>
                </c:pt>
                <c:pt idx="4016">
                  <c:v>-56.002000000000002</c:v>
                </c:pt>
                <c:pt idx="4017">
                  <c:v>-56.924999999999997</c:v>
                </c:pt>
                <c:pt idx="4018">
                  <c:v>-57.924999999999997</c:v>
                </c:pt>
                <c:pt idx="4019">
                  <c:v>-58.518000000000001</c:v>
                </c:pt>
                <c:pt idx="4020">
                  <c:v>-59.091000000000001</c:v>
                </c:pt>
                <c:pt idx="4021">
                  <c:v>-60.11</c:v>
                </c:pt>
                <c:pt idx="4022">
                  <c:v>-61.506</c:v>
                </c:pt>
                <c:pt idx="4023">
                  <c:v>-62.796999999999997</c:v>
                </c:pt>
                <c:pt idx="4024">
                  <c:v>-63.725000000000001</c:v>
                </c:pt>
                <c:pt idx="4025">
                  <c:v>-64.481999999999999</c:v>
                </c:pt>
                <c:pt idx="4026">
                  <c:v>-64.77</c:v>
                </c:pt>
                <c:pt idx="4027">
                  <c:v>-65.105999999999995</c:v>
                </c:pt>
                <c:pt idx="4028">
                  <c:v>-65.513999999999996</c:v>
                </c:pt>
                <c:pt idx="4029">
                  <c:v>-65.947000000000003</c:v>
                </c:pt>
                <c:pt idx="4030">
                  <c:v>-66.602999999999994</c:v>
                </c:pt>
                <c:pt idx="4031">
                  <c:v>-67.393000000000001</c:v>
                </c:pt>
                <c:pt idx="4032">
                  <c:v>-68.174999999999997</c:v>
                </c:pt>
                <c:pt idx="4033">
                  <c:v>-68.668000000000006</c:v>
                </c:pt>
                <c:pt idx="4034">
                  <c:v>-69.165999999999997</c:v>
                </c:pt>
                <c:pt idx="4035">
                  <c:v>-69.887</c:v>
                </c:pt>
                <c:pt idx="4036">
                  <c:v>-70.268000000000001</c:v>
                </c:pt>
                <c:pt idx="4037">
                  <c:v>-70.545000000000002</c:v>
                </c:pt>
                <c:pt idx="4038">
                  <c:v>-70.700999999999993</c:v>
                </c:pt>
                <c:pt idx="4039">
                  <c:v>-70.742999999999995</c:v>
                </c:pt>
                <c:pt idx="4040">
                  <c:v>-70.635000000000005</c:v>
                </c:pt>
                <c:pt idx="4041">
                  <c:v>-69.856999999999999</c:v>
                </c:pt>
                <c:pt idx="4042">
                  <c:v>-69.459000000000003</c:v>
                </c:pt>
                <c:pt idx="4043">
                  <c:v>-70.03</c:v>
                </c:pt>
                <c:pt idx="4044">
                  <c:v>-70.394999999999996</c:v>
                </c:pt>
                <c:pt idx="4045">
                  <c:v>-70.611999999999995</c:v>
                </c:pt>
                <c:pt idx="4046">
                  <c:v>-70.863</c:v>
                </c:pt>
                <c:pt idx="4047">
                  <c:v>-70.364999999999995</c:v>
                </c:pt>
                <c:pt idx="4048">
                  <c:v>-69.350999999999999</c:v>
                </c:pt>
                <c:pt idx="4049">
                  <c:v>-68.376000000000005</c:v>
                </c:pt>
                <c:pt idx="4050">
                  <c:v>-67.988</c:v>
                </c:pt>
                <c:pt idx="4051">
                  <c:v>-67.908000000000001</c:v>
                </c:pt>
                <c:pt idx="4052">
                  <c:v>-67.950999999999993</c:v>
                </c:pt>
                <c:pt idx="4053">
                  <c:v>-67.763999999999996</c:v>
                </c:pt>
                <c:pt idx="4054">
                  <c:v>-66.900000000000006</c:v>
                </c:pt>
                <c:pt idx="4055">
                  <c:v>-66.316000000000003</c:v>
                </c:pt>
                <c:pt idx="4056">
                  <c:v>-65.942999999999998</c:v>
                </c:pt>
                <c:pt idx="4057">
                  <c:v>-64.84</c:v>
                </c:pt>
                <c:pt idx="4058">
                  <c:v>-64.081000000000003</c:v>
                </c:pt>
                <c:pt idx="4059">
                  <c:v>-62.472000000000001</c:v>
                </c:pt>
                <c:pt idx="4060">
                  <c:v>-60.238</c:v>
                </c:pt>
                <c:pt idx="4061">
                  <c:v>-57.834000000000003</c:v>
                </c:pt>
                <c:pt idx="4062">
                  <c:v>-55.658000000000001</c:v>
                </c:pt>
                <c:pt idx="4063">
                  <c:v>-53.447000000000003</c:v>
                </c:pt>
                <c:pt idx="4064">
                  <c:v>-50.548999999999999</c:v>
                </c:pt>
                <c:pt idx="4065">
                  <c:v>-48.298999999999999</c:v>
                </c:pt>
                <c:pt idx="4066">
                  <c:v>-46.642000000000003</c:v>
                </c:pt>
                <c:pt idx="4067">
                  <c:v>-46.08</c:v>
                </c:pt>
                <c:pt idx="4068">
                  <c:v>-44.997</c:v>
                </c:pt>
                <c:pt idx="4069">
                  <c:v>-42.591999999999999</c:v>
                </c:pt>
                <c:pt idx="4070">
                  <c:v>-38.645000000000003</c:v>
                </c:pt>
                <c:pt idx="4071">
                  <c:v>-34.604999999999997</c:v>
                </c:pt>
                <c:pt idx="4072">
                  <c:v>-32.052</c:v>
                </c:pt>
                <c:pt idx="4073">
                  <c:v>-29.936</c:v>
                </c:pt>
                <c:pt idx="4074">
                  <c:v>-28.164000000000001</c:v>
                </c:pt>
                <c:pt idx="4075">
                  <c:v>-26.614999999999998</c:v>
                </c:pt>
                <c:pt idx="4076">
                  <c:v>-25.038</c:v>
                </c:pt>
                <c:pt idx="4077">
                  <c:v>-23.466999999999999</c:v>
                </c:pt>
                <c:pt idx="4078">
                  <c:v>-22.088999999999999</c:v>
                </c:pt>
                <c:pt idx="4079">
                  <c:v>-20.539000000000001</c:v>
                </c:pt>
                <c:pt idx="4080">
                  <c:v>-18.971</c:v>
                </c:pt>
                <c:pt idx="4081">
                  <c:v>-17.327000000000002</c:v>
                </c:pt>
                <c:pt idx="4082">
                  <c:v>-16.044</c:v>
                </c:pt>
                <c:pt idx="4083">
                  <c:v>-15.135999999999999</c:v>
                </c:pt>
                <c:pt idx="4084">
                  <c:v>-14.327999999999999</c:v>
                </c:pt>
                <c:pt idx="4085">
                  <c:v>-13.5</c:v>
                </c:pt>
                <c:pt idx="4086">
                  <c:v>-12.651999999999999</c:v>
                </c:pt>
                <c:pt idx="4087">
                  <c:v>-11.913</c:v>
                </c:pt>
                <c:pt idx="4088">
                  <c:v>-11.462999999999999</c:v>
                </c:pt>
                <c:pt idx="4089">
                  <c:v>-11.048999999999999</c:v>
                </c:pt>
                <c:pt idx="4090">
                  <c:v>-10.672000000000001</c:v>
                </c:pt>
                <c:pt idx="4091">
                  <c:v>-10.231999999999999</c:v>
                </c:pt>
                <c:pt idx="4092">
                  <c:v>-9.7483000000000004</c:v>
                </c:pt>
                <c:pt idx="4093">
                  <c:v>-9.5298999999999996</c:v>
                </c:pt>
                <c:pt idx="4094">
                  <c:v>-9.4494000000000007</c:v>
                </c:pt>
                <c:pt idx="4095">
                  <c:v>-9.4739000000000004</c:v>
                </c:pt>
                <c:pt idx="4096">
                  <c:v>-9.4010999999999996</c:v>
                </c:pt>
                <c:pt idx="4097">
                  <c:v>-9.2756000000000007</c:v>
                </c:pt>
                <c:pt idx="4098">
                  <c:v>-9.2085000000000008</c:v>
                </c:pt>
                <c:pt idx="4099">
                  <c:v>-9.2478999999999996</c:v>
                </c:pt>
                <c:pt idx="4100">
                  <c:v>-9.6517999999999997</c:v>
                </c:pt>
                <c:pt idx="4101">
                  <c:v>-9.9947999999999997</c:v>
                </c:pt>
                <c:pt idx="4102">
                  <c:v>-9.8231000000000002</c:v>
                </c:pt>
                <c:pt idx="4103">
                  <c:v>-9.5451999999999995</c:v>
                </c:pt>
                <c:pt idx="4104">
                  <c:v>-9.1538000000000004</c:v>
                </c:pt>
                <c:pt idx="4105">
                  <c:v>-8.8394999999999992</c:v>
                </c:pt>
                <c:pt idx="4106">
                  <c:v>-8.8391000000000002</c:v>
                </c:pt>
                <c:pt idx="4107">
                  <c:v>-8.9231999999999996</c:v>
                </c:pt>
                <c:pt idx="4108">
                  <c:v>-9.0183</c:v>
                </c:pt>
                <c:pt idx="4109">
                  <c:v>-8.9654000000000007</c:v>
                </c:pt>
                <c:pt idx="4110">
                  <c:v>-8.9236000000000004</c:v>
                </c:pt>
                <c:pt idx="4111">
                  <c:v>-8.7730999999999995</c:v>
                </c:pt>
                <c:pt idx="4112">
                  <c:v>-8.4989000000000008</c:v>
                </c:pt>
                <c:pt idx="4113">
                  <c:v>-8.2448999999999995</c:v>
                </c:pt>
                <c:pt idx="4114">
                  <c:v>-7.8974000000000002</c:v>
                </c:pt>
                <c:pt idx="4115">
                  <c:v>-7.6538000000000004</c:v>
                </c:pt>
                <c:pt idx="4116">
                  <c:v>-7.5296000000000003</c:v>
                </c:pt>
                <c:pt idx="4117">
                  <c:v>-7.4808000000000003</c:v>
                </c:pt>
                <c:pt idx="4118">
                  <c:v>-7.4733999999999998</c:v>
                </c:pt>
                <c:pt idx="4119">
                  <c:v>-7.2485999999999997</c:v>
                </c:pt>
                <c:pt idx="4120">
                  <c:v>-6.7386999999999997</c:v>
                </c:pt>
                <c:pt idx="4121">
                  <c:v>-6.1</c:v>
                </c:pt>
                <c:pt idx="4122">
                  <c:v>-5.5587999999999997</c:v>
                </c:pt>
                <c:pt idx="4123">
                  <c:v>-5.0373999999999999</c:v>
                </c:pt>
                <c:pt idx="4124">
                  <c:v>-4.3582999999999998</c:v>
                </c:pt>
                <c:pt idx="4125">
                  <c:v>-3.8456999999999999</c:v>
                </c:pt>
                <c:pt idx="4126">
                  <c:v>-3.5825999999999998</c:v>
                </c:pt>
                <c:pt idx="4127">
                  <c:v>-3.2423999999999999</c:v>
                </c:pt>
                <c:pt idx="4128">
                  <c:v>-2.9</c:v>
                </c:pt>
                <c:pt idx="4129">
                  <c:v>-2.2745000000000002</c:v>
                </c:pt>
                <c:pt idx="4130">
                  <c:v>-1.5918000000000001</c:v>
                </c:pt>
                <c:pt idx="4131">
                  <c:v>-0.59397</c:v>
                </c:pt>
                <c:pt idx="4132">
                  <c:v>0.71999000000000002</c:v>
                </c:pt>
                <c:pt idx="4133">
                  <c:v>1.8942000000000001</c:v>
                </c:pt>
                <c:pt idx="4134">
                  <c:v>3.2082000000000002</c:v>
                </c:pt>
                <c:pt idx="4135">
                  <c:v>4.4494999999999996</c:v>
                </c:pt>
                <c:pt idx="4136">
                  <c:v>5.2788000000000004</c:v>
                </c:pt>
                <c:pt idx="4137">
                  <c:v>5.8864000000000001</c:v>
                </c:pt>
                <c:pt idx="4138">
                  <c:v>6.4055999999999997</c:v>
                </c:pt>
                <c:pt idx="4139">
                  <c:v>7.1665000000000001</c:v>
                </c:pt>
                <c:pt idx="4140">
                  <c:v>8.1919000000000004</c:v>
                </c:pt>
                <c:pt idx="4141">
                  <c:v>9.4329000000000001</c:v>
                </c:pt>
                <c:pt idx="4142">
                  <c:v>10.939</c:v>
                </c:pt>
                <c:pt idx="4143">
                  <c:v>12.207000000000001</c:v>
                </c:pt>
                <c:pt idx="4144">
                  <c:v>13.536</c:v>
                </c:pt>
                <c:pt idx="4145">
                  <c:v>14.88</c:v>
                </c:pt>
                <c:pt idx="4146">
                  <c:v>15.961</c:v>
                </c:pt>
                <c:pt idx="4147">
                  <c:v>16.739000000000001</c:v>
                </c:pt>
                <c:pt idx="4148">
                  <c:v>17.309000000000001</c:v>
                </c:pt>
                <c:pt idx="4149">
                  <c:v>17.803999999999998</c:v>
                </c:pt>
                <c:pt idx="4150">
                  <c:v>18.324000000000002</c:v>
                </c:pt>
                <c:pt idx="4151">
                  <c:v>18.969000000000001</c:v>
                </c:pt>
                <c:pt idx="4152">
                  <c:v>19.654</c:v>
                </c:pt>
                <c:pt idx="4153">
                  <c:v>20.353999999999999</c:v>
                </c:pt>
                <c:pt idx="4154">
                  <c:v>21.265999999999998</c:v>
                </c:pt>
                <c:pt idx="4155">
                  <c:v>22.058</c:v>
                </c:pt>
                <c:pt idx="4156">
                  <c:v>22.754999999999999</c:v>
                </c:pt>
                <c:pt idx="4157">
                  <c:v>23.666</c:v>
                </c:pt>
                <c:pt idx="4158">
                  <c:v>24.550999999999998</c:v>
                </c:pt>
                <c:pt idx="4159">
                  <c:v>25.326000000000001</c:v>
                </c:pt>
                <c:pt idx="4160">
                  <c:v>26.07</c:v>
                </c:pt>
                <c:pt idx="4161">
                  <c:v>26.495999999999999</c:v>
                </c:pt>
                <c:pt idx="4162">
                  <c:v>26.95</c:v>
                </c:pt>
                <c:pt idx="4163">
                  <c:v>27.5</c:v>
                </c:pt>
                <c:pt idx="4164">
                  <c:v>28.216000000000001</c:v>
                </c:pt>
                <c:pt idx="4165">
                  <c:v>28.785</c:v>
                </c:pt>
                <c:pt idx="4166">
                  <c:v>29.239000000000001</c:v>
                </c:pt>
                <c:pt idx="4167">
                  <c:v>29.643000000000001</c:v>
                </c:pt>
                <c:pt idx="4168">
                  <c:v>29.939</c:v>
                </c:pt>
                <c:pt idx="4169">
                  <c:v>30.361999999999998</c:v>
                </c:pt>
                <c:pt idx="4170">
                  <c:v>30.852</c:v>
                </c:pt>
                <c:pt idx="4171">
                  <c:v>31.606999999999999</c:v>
                </c:pt>
                <c:pt idx="4172">
                  <c:v>32.258000000000003</c:v>
                </c:pt>
                <c:pt idx="4173">
                  <c:v>32.734000000000002</c:v>
                </c:pt>
                <c:pt idx="4174">
                  <c:v>33.18</c:v>
                </c:pt>
                <c:pt idx="4175">
                  <c:v>33.603000000000002</c:v>
                </c:pt>
                <c:pt idx="4176">
                  <c:v>34.026000000000003</c:v>
                </c:pt>
                <c:pt idx="4177">
                  <c:v>34.427</c:v>
                </c:pt>
                <c:pt idx="4178">
                  <c:v>34.720999999999997</c:v>
                </c:pt>
                <c:pt idx="4179">
                  <c:v>35.078000000000003</c:v>
                </c:pt>
                <c:pt idx="4180">
                  <c:v>35.631999999999998</c:v>
                </c:pt>
                <c:pt idx="4181">
                  <c:v>36.276000000000003</c:v>
                </c:pt>
                <c:pt idx="4182">
                  <c:v>36.924999999999997</c:v>
                </c:pt>
                <c:pt idx="4183">
                  <c:v>37.668999999999997</c:v>
                </c:pt>
                <c:pt idx="4184">
                  <c:v>38.255000000000003</c:v>
                </c:pt>
                <c:pt idx="4185">
                  <c:v>38.478999999999999</c:v>
                </c:pt>
                <c:pt idx="4186">
                  <c:v>38.878999999999998</c:v>
                </c:pt>
                <c:pt idx="4187">
                  <c:v>39.512</c:v>
                </c:pt>
                <c:pt idx="4188">
                  <c:v>40.110999999999997</c:v>
                </c:pt>
                <c:pt idx="4189">
                  <c:v>40.683999999999997</c:v>
                </c:pt>
                <c:pt idx="4190">
                  <c:v>41.283000000000001</c:v>
                </c:pt>
                <c:pt idx="4191">
                  <c:v>41.648000000000003</c:v>
                </c:pt>
                <c:pt idx="4192">
                  <c:v>41.826999999999998</c:v>
                </c:pt>
                <c:pt idx="4193">
                  <c:v>41.801000000000002</c:v>
                </c:pt>
                <c:pt idx="4194">
                  <c:v>41.731000000000002</c:v>
                </c:pt>
                <c:pt idx="4195">
                  <c:v>41.906999999999996</c:v>
                </c:pt>
                <c:pt idx="4196">
                  <c:v>42.356000000000002</c:v>
                </c:pt>
                <c:pt idx="4197">
                  <c:v>43.116</c:v>
                </c:pt>
                <c:pt idx="4198">
                  <c:v>43.92</c:v>
                </c:pt>
                <c:pt idx="4199">
                  <c:v>44.506999999999998</c:v>
                </c:pt>
                <c:pt idx="4200">
                  <c:v>44.828000000000003</c:v>
                </c:pt>
                <c:pt idx="4201">
                  <c:v>45.164999999999999</c:v>
                </c:pt>
                <c:pt idx="4202">
                  <c:v>45.552</c:v>
                </c:pt>
                <c:pt idx="4203">
                  <c:v>45.921999999999997</c:v>
                </c:pt>
                <c:pt idx="4204">
                  <c:v>46.405999999999999</c:v>
                </c:pt>
                <c:pt idx="4205">
                  <c:v>46.877000000000002</c:v>
                </c:pt>
                <c:pt idx="4206">
                  <c:v>47.191000000000003</c:v>
                </c:pt>
                <c:pt idx="4207">
                  <c:v>47.616999999999997</c:v>
                </c:pt>
                <c:pt idx="4208">
                  <c:v>48.154000000000003</c:v>
                </c:pt>
                <c:pt idx="4209">
                  <c:v>48.753999999999998</c:v>
                </c:pt>
                <c:pt idx="4210">
                  <c:v>49.36</c:v>
                </c:pt>
                <c:pt idx="4211">
                  <c:v>49.945</c:v>
                </c:pt>
                <c:pt idx="4212">
                  <c:v>50.360999999999997</c:v>
                </c:pt>
                <c:pt idx="4213">
                  <c:v>50.648000000000003</c:v>
                </c:pt>
                <c:pt idx="4214">
                  <c:v>50.844999999999999</c:v>
                </c:pt>
                <c:pt idx="4215">
                  <c:v>51.009</c:v>
                </c:pt>
                <c:pt idx="4216">
                  <c:v>51.238</c:v>
                </c:pt>
                <c:pt idx="4217">
                  <c:v>51.542000000000002</c:v>
                </c:pt>
                <c:pt idx="4218">
                  <c:v>51.835999999999999</c:v>
                </c:pt>
                <c:pt idx="4219">
                  <c:v>52.334000000000003</c:v>
                </c:pt>
                <c:pt idx="4220">
                  <c:v>52.9</c:v>
                </c:pt>
                <c:pt idx="4221">
                  <c:v>53.468000000000004</c:v>
                </c:pt>
                <c:pt idx="4222">
                  <c:v>53.81</c:v>
                </c:pt>
                <c:pt idx="4223">
                  <c:v>53.927999999999997</c:v>
                </c:pt>
                <c:pt idx="4224">
                  <c:v>53.978000000000002</c:v>
                </c:pt>
                <c:pt idx="4225">
                  <c:v>54.045000000000002</c:v>
                </c:pt>
                <c:pt idx="4226">
                  <c:v>54.002000000000002</c:v>
                </c:pt>
                <c:pt idx="4227">
                  <c:v>54.185000000000002</c:v>
                </c:pt>
                <c:pt idx="4228">
                  <c:v>54.625999999999998</c:v>
                </c:pt>
                <c:pt idx="4229">
                  <c:v>54.835999999999999</c:v>
                </c:pt>
                <c:pt idx="4230">
                  <c:v>54.960999999999999</c:v>
                </c:pt>
                <c:pt idx="4231">
                  <c:v>55.198</c:v>
                </c:pt>
                <c:pt idx="4232">
                  <c:v>55.378</c:v>
                </c:pt>
                <c:pt idx="4233">
                  <c:v>55.530999999999999</c:v>
                </c:pt>
                <c:pt idx="4234">
                  <c:v>55.780999999999999</c:v>
                </c:pt>
                <c:pt idx="4235">
                  <c:v>56.137</c:v>
                </c:pt>
                <c:pt idx="4236">
                  <c:v>56.872</c:v>
                </c:pt>
                <c:pt idx="4237">
                  <c:v>57.567999999999998</c:v>
                </c:pt>
                <c:pt idx="4238">
                  <c:v>58.082999999999998</c:v>
                </c:pt>
                <c:pt idx="4239">
                  <c:v>58.402000000000001</c:v>
                </c:pt>
                <c:pt idx="4240">
                  <c:v>58.37</c:v>
                </c:pt>
                <c:pt idx="4241">
                  <c:v>58.347999999999999</c:v>
                </c:pt>
                <c:pt idx="4242">
                  <c:v>58.604999999999997</c:v>
                </c:pt>
                <c:pt idx="4243">
                  <c:v>58.805</c:v>
                </c:pt>
                <c:pt idx="4244">
                  <c:v>59.003999999999998</c:v>
                </c:pt>
                <c:pt idx="4245">
                  <c:v>59.146999999999998</c:v>
                </c:pt>
                <c:pt idx="4246">
                  <c:v>59.320999999999998</c:v>
                </c:pt>
                <c:pt idx="4247">
                  <c:v>59.244</c:v>
                </c:pt>
                <c:pt idx="4248">
                  <c:v>59.026000000000003</c:v>
                </c:pt>
                <c:pt idx="4249">
                  <c:v>59.006999999999998</c:v>
                </c:pt>
                <c:pt idx="4250">
                  <c:v>58.814</c:v>
                </c:pt>
                <c:pt idx="4251">
                  <c:v>58.392000000000003</c:v>
                </c:pt>
                <c:pt idx="4252">
                  <c:v>57.866999999999997</c:v>
                </c:pt>
                <c:pt idx="4253">
                  <c:v>57.07</c:v>
                </c:pt>
                <c:pt idx="4254">
                  <c:v>56.042999999999999</c:v>
                </c:pt>
                <c:pt idx="4255">
                  <c:v>54.884999999999998</c:v>
                </c:pt>
                <c:pt idx="4256">
                  <c:v>53.537999999999997</c:v>
                </c:pt>
                <c:pt idx="4257">
                  <c:v>52.103999999999999</c:v>
                </c:pt>
                <c:pt idx="4258">
                  <c:v>50.456000000000003</c:v>
                </c:pt>
                <c:pt idx="4259">
                  <c:v>48.600999999999999</c:v>
                </c:pt>
                <c:pt idx="4260">
                  <c:v>46.472000000000001</c:v>
                </c:pt>
                <c:pt idx="4261">
                  <c:v>43.972000000000001</c:v>
                </c:pt>
                <c:pt idx="4262">
                  <c:v>41.226999999999997</c:v>
                </c:pt>
                <c:pt idx="4263">
                  <c:v>38.292000000000002</c:v>
                </c:pt>
                <c:pt idx="4264">
                  <c:v>35.396000000000001</c:v>
                </c:pt>
                <c:pt idx="4265">
                  <c:v>32.704000000000001</c:v>
                </c:pt>
                <c:pt idx="4266">
                  <c:v>30.43</c:v>
                </c:pt>
                <c:pt idx="4267">
                  <c:v>28.657</c:v>
                </c:pt>
                <c:pt idx="4268">
                  <c:v>27.117000000000001</c:v>
                </c:pt>
                <c:pt idx="4269">
                  <c:v>25.616</c:v>
                </c:pt>
                <c:pt idx="4270">
                  <c:v>23.998000000000001</c:v>
                </c:pt>
                <c:pt idx="4271">
                  <c:v>22.32</c:v>
                </c:pt>
                <c:pt idx="4272">
                  <c:v>20.872</c:v>
                </c:pt>
                <c:pt idx="4273">
                  <c:v>19.632999999999999</c:v>
                </c:pt>
                <c:pt idx="4274">
                  <c:v>18.475999999999999</c:v>
                </c:pt>
                <c:pt idx="4275">
                  <c:v>17.696000000000002</c:v>
                </c:pt>
                <c:pt idx="4276">
                  <c:v>16.920999999999999</c:v>
                </c:pt>
                <c:pt idx="4277">
                  <c:v>16.087</c:v>
                </c:pt>
                <c:pt idx="4278">
                  <c:v>15.215</c:v>
                </c:pt>
                <c:pt idx="4279">
                  <c:v>14.461</c:v>
                </c:pt>
                <c:pt idx="4280">
                  <c:v>13.930999999999999</c:v>
                </c:pt>
                <c:pt idx="4281">
                  <c:v>13.465</c:v>
                </c:pt>
                <c:pt idx="4282">
                  <c:v>13.077</c:v>
                </c:pt>
                <c:pt idx="4283">
                  <c:v>12.644</c:v>
                </c:pt>
                <c:pt idx="4284">
                  <c:v>12.167</c:v>
                </c:pt>
                <c:pt idx="4285">
                  <c:v>11.565</c:v>
                </c:pt>
                <c:pt idx="4286">
                  <c:v>10.93</c:v>
                </c:pt>
                <c:pt idx="4287">
                  <c:v>10.381</c:v>
                </c:pt>
                <c:pt idx="4288">
                  <c:v>9.8618000000000006</c:v>
                </c:pt>
                <c:pt idx="4289">
                  <c:v>9.5654000000000003</c:v>
                </c:pt>
                <c:pt idx="4290">
                  <c:v>9.2843</c:v>
                </c:pt>
                <c:pt idx="4291">
                  <c:v>8.9200999999999997</c:v>
                </c:pt>
                <c:pt idx="4292">
                  <c:v>8.5443999999999996</c:v>
                </c:pt>
                <c:pt idx="4293">
                  <c:v>8.0368999999999993</c:v>
                </c:pt>
                <c:pt idx="4294">
                  <c:v>7.3540000000000001</c:v>
                </c:pt>
                <c:pt idx="4295">
                  <c:v>6.3418000000000001</c:v>
                </c:pt>
                <c:pt idx="4296">
                  <c:v>5.2295999999999996</c:v>
                </c:pt>
                <c:pt idx="4297">
                  <c:v>4.4241999999999999</c:v>
                </c:pt>
                <c:pt idx="4298">
                  <c:v>3.7176</c:v>
                </c:pt>
                <c:pt idx="4299">
                  <c:v>3.1690999999999998</c:v>
                </c:pt>
                <c:pt idx="4300">
                  <c:v>2.7566999999999999</c:v>
                </c:pt>
                <c:pt idx="4301">
                  <c:v>2.4661</c:v>
                </c:pt>
                <c:pt idx="4302">
                  <c:v>2.3408000000000002</c:v>
                </c:pt>
                <c:pt idx="4303">
                  <c:v>2.4563000000000001</c:v>
                </c:pt>
                <c:pt idx="4304">
                  <c:v>2.7216999999999998</c:v>
                </c:pt>
                <c:pt idx="4305">
                  <c:v>2.8525999999999998</c:v>
                </c:pt>
                <c:pt idx="4306">
                  <c:v>2.8311000000000002</c:v>
                </c:pt>
                <c:pt idx="4307">
                  <c:v>2.7296999999999998</c:v>
                </c:pt>
                <c:pt idx="4308">
                  <c:v>2.218</c:v>
                </c:pt>
                <c:pt idx="4309">
                  <c:v>1.9761</c:v>
                </c:pt>
                <c:pt idx="4310">
                  <c:v>2.0181</c:v>
                </c:pt>
                <c:pt idx="4311">
                  <c:v>2.0078</c:v>
                </c:pt>
                <c:pt idx="4312">
                  <c:v>2.0926999999999998</c:v>
                </c:pt>
                <c:pt idx="4313">
                  <c:v>2.1212</c:v>
                </c:pt>
                <c:pt idx="4314">
                  <c:v>1.7702</c:v>
                </c:pt>
                <c:pt idx="4315">
                  <c:v>1.1121000000000001</c:v>
                </c:pt>
                <c:pt idx="4316">
                  <c:v>0.31274999999999997</c:v>
                </c:pt>
                <c:pt idx="4317">
                  <c:v>7.7773999999999996E-2</c:v>
                </c:pt>
                <c:pt idx="4318">
                  <c:v>-0.15462999999999999</c:v>
                </c:pt>
                <c:pt idx="4319">
                  <c:v>-0.35880000000000001</c:v>
                </c:pt>
                <c:pt idx="4320">
                  <c:v>-0.56674000000000002</c:v>
                </c:pt>
                <c:pt idx="4321">
                  <c:v>-0.84028999999999998</c:v>
                </c:pt>
                <c:pt idx="4322">
                  <c:v>-0.98814000000000002</c:v>
                </c:pt>
                <c:pt idx="4323">
                  <c:v>-1.3557999999999999</c:v>
                </c:pt>
                <c:pt idx="4324">
                  <c:v>-1.9581</c:v>
                </c:pt>
                <c:pt idx="4325">
                  <c:v>-2.5251999999999999</c:v>
                </c:pt>
                <c:pt idx="4326">
                  <c:v>-2.7267999999999999</c:v>
                </c:pt>
                <c:pt idx="4327">
                  <c:v>-2.8039000000000001</c:v>
                </c:pt>
                <c:pt idx="4328">
                  <c:v>-3.0202</c:v>
                </c:pt>
                <c:pt idx="4329">
                  <c:v>-3.1970999999999998</c:v>
                </c:pt>
                <c:pt idx="4330">
                  <c:v>-3.2242000000000002</c:v>
                </c:pt>
                <c:pt idx="4331">
                  <c:v>-3.2242999999999999</c:v>
                </c:pt>
                <c:pt idx="4332">
                  <c:v>-3.6181000000000001</c:v>
                </c:pt>
                <c:pt idx="4333">
                  <c:v>-4.0332999999999997</c:v>
                </c:pt>
                <c:pt idx="4334">
                  <c:v>-4.1184000000000003</c:v>
                </c:pt>
                <c:pt idx="4335">
                  <c:v>-4.0831</c:v>
                </c:pt>
                <c:pt idx="4336">
                  <c:v>-3.9529999999999998</c:v>
                </c:pt>
                <c:pt idx="4337">
                  <c:v>-3.7465000000000002</c:v>
                </c:pt>
                <c:pt idx="4338">
                  <c:v>-3.5947</c:v>
                </c:pt>
                <c:pt idx="4339">
                  <c:v>-3.1926999999999999</c:v>
                </c:pt>
                <c:pt idx="4340">
                  <c:v>-3.282</c:v>
                </c:pt>
                <c:pt idx="4341">
                  <c:v>-3.3666999999999998</c:v>
                </c:pt>
                <c:pt idx="4342">
                  <c:v>-3.1404999999999998</c:v>
                </c:pt>
                <c:pt idx="4343">
                  <c:v>-2.8744999999999998</c:v>
                </c:pt>
                <c:pt idx="4344">
                  <c:v>-2.0630999999999999</c:v>
                </c:pt>
                <c:pt idx="4345">
                  <c:v>-1.9504999999999999</c:v>
                </c:pt>
                <c:pt idx="4346">
                  <c:v>-2.4735</c:v>
                </c:pt>
                <c:pt idx="4347">
                  <c:v>-2.0518000000000001</c:v>
                </c:pt>
                <c:pt idx="4348">
                  <c:v>-1.6186</c:v>
                </c:pt>
                <c:pt idx="4349">
                  <c:v>-1.3678999999999999</c:v>
                </c:pt>
                <c:pt idx="4350">
                  <c:v>-1.0713999999999999</c:v>
                </c:pt>
                <c:pt idx="4351">
                  <c:v>-0.82876000000000005</c:v>
                </c:pt>
                <c:pt idx="4352">
                  <c:v>-0.55755999999999994</c:v>
                </c:pt>
                <c:pt idx="4353">
                  <c:v>-0.39018000000000003</c:v>
                </c:pt>
                <c:pt idx="4354">
                  <c:v>-0.41502</c:v>
                </c:pt>
                <c:pt idx="4355">
                  <c:v>-0.53720000000000001</c:v>
                </c:pt>
                <c:pt idx="4356">
                  <c:v>-0.61095999999999995</c:v>
                </c:pt>
                <c:pt idx="4357">
                  <c:v>-0.47809000000000001</c:v>
                </c:pt>
                <c:pt idx="4358">
                  <c:v>-0.23641000000000001</c:v>
                </c:pt>
                <c:pt idx="4359">
                  <c:v>-0.11941</c:v>
                </c:pt>
                <c:pt idx="4360">
                  <c:v>-0.23685999999999999</c:v>
                </c:pt>
                <c:pt idx="4361">
                  <c:v>-0.26832</c:v>
                </c:pt>
                <c:pt idx="4362">
                  <c:v>-0.11814</c:v>
                </c:pt>
                <c:pt idx="4363">
                  <c:v>9.3338000000000004E-2</c:v>
                </c:pt>
                <c:pt idx="4364">
                  <c:v>0.12606000000000001</c:v>
                </c:pt>
                <c:pt idx="4365">
                  <c:v>-4.2699000000000001E-2</c:v>
                </c:pt>
                <c:pt idx="4366">
                  <c:v>-0.42170000000000002</c:v>
                </c:pt>
                <c:pt idx="4367">
                  <c:v>-0.51758000000000004</c:v>
                </c:pt>
                <c:pt idx="4368">
                  <c:v>-0.42371999999999999</c:v>
                </c:pt>
                <c:pt idx="4369">
                  <c:v>-0.30410999999999999</c:v>
                </c:pt>
                <c:pt idx="4370">
                  <c:v>-0.36981000000000003</c:v>
                </c:pt>
                <c:pt idx="4371">
                  <c:v>-0.34288999999999997</c:v>
                </c:pt>
                <c:pt idx="4372">
                  <c:v>-0.19842000000000001</c:v>
                </c:pt>
                <c:pt idx="4373">
                  <c:v>-0.14260999999999999</c:v>
                </c:pt>
                <c:pt idx="4374">
                  <c:v>-1.6466000000000001E-2</c:v>
                </c:pt>
                <c:pt idx="4375">
                  <c:v>0.17446999999999999</c:v>
                </c:pt>
                <c:pt idx="4376">
                  <c:v>0.2923</c:v>
                </c:pt>
                <c:pt idx="4377">
                  <c:v>0.33411999999999997</c:v>
                </c:pt>
                <c:pt idx="4378">
                  <c:v>0.61660000000000004</c:v>
                </c:pt>
                <c:pt idx="4379">
                  <c:v>1.3013999999999999</c:v>
                </c:pt>
                <c:pt idx="4380">
                  <c:v>1.7038</c:v>
                </c:pt>
                <c:pt idx="4381">
                  <c:v>1.7667999999999999</c:v>
                </c:pt>
                <c:pt idx="4382">
                  <c:v>1.7130000000000001</c:v>
                </c:pt>
                <c:pt idx="4383">
                  <c:v>0.98228000000000004</c:v>
                </c:pt>
                <c:pt idx="4384">
                  <c:v>0.92349999999999999</c:v>
                </c:pt>
                <c:pt idx="4385">
                  <c:v>1.3051999999999999</c:v>
                </c:pt>
                <c:pt idx="4386">
                  <c:v>2.1392000000000002</c:v>
                </c:pt>
                <c:pt idx="4387">
                  <c:v>2.3856999999999999</c:v>
                </c:pt>
                <c:pt idx="4388">
                  <c:v>1.9668000000000001</c:v>
                </c:pt>
                <c:pt idx="4389">
                  <c:v>1.6105</c:v>
                </c:pt>
                <c:pt idx="4390">
                  <c:v>1.3832</c:v>
                </c:pt>
                <c:pt idx="4391">
                  <c:v>1.431</c:v>
                </c:pt>
                <c:pt idx="4392">
                  <c:v>1.3658999999999999</c:v>
                </c:pt>
                <c:pt idx="4393">
                  <c:v>1.1045</c:v>
                </c:pt>
                <c:pt idx="4394">
                  <c:v>0.51827999999999996</c:v>
                </c:pt>
                <c:pt idx="4395">
                  <c:v>0.11244</c:v>
                </c:pt>
                <c:pt idx="4396">
                  <c:v>0.16225999999999999</c:v>
                </c:pt>
                <c:pt idx="4397">
                  <c:v>0.35000999999999999</c:v>
                </c:pt>
                <c:pt idx="4398">
                  <c:v>0.51490000000000002</c:v>
                </c:pt>
                <c:pt idx="4399">
                  <c:v>0.47926000000000002</c:v>
                </c:pt>
                <c:pt idx="4400">
                  <c:v>0.39112999999999998</c:v>
                </c:pt>
                <c:pt idx="4401">
                  <c:v>0.18115999999999999</c:v>
                </c:pt>
                <c:pt idx="4402">
                  <c:v>-4.5877000000000001E-2</c:v>
                </c:pt>
                <c:pt idx="4403">
                  <c:v>-0.34595999999999999</c:v>
                </c:pt>
                <c:pt idx="4404">
                  <c:v>-0.72333999999999998</c:v>
                </c:pt>
                <c:pt idx="4405">
                  <c:v>-1.0446</c:v>
                </c:pt>
                <c:pt idx="4406">
                  <c:v>-1.3604000000000001</c:v>
                </c:pt>
                <c:pt idx="4407">
                  <c:v>-1.5436000000000001</c:v>
                </c:pt>
                <c:pt idx="4408">
                  <c:v>-1.7133</c:v>
                </c:pt>
                <c:pt idx="4409">
                  <c:v>-1.8117000000000001</c:v>
                </c:pt>
                <c:pt idx="4410">
                  <c:v>-1.8588</c:v>
                </c:pt>
                <c:pt idx="4411">
                  <c:v>-1.9478</c:v>
                </c:pt>
                <c:pt idx="4412">
                  <c:v>-2.1154999999999999</c:v>
                </c:pt>
                <c:pt idx="4413">
                  <c:v>-2.3828999999999998</c:v>
                </c:pt>
                <c:pt idx="4414">
                  <c:v>-2.7642000000000002</c:v>
                </c:pt>
                <c:pt idx="4415">
                  <c:v>-3.0337000000000001</c:v>
                </c:pt>
                <c:pt idx="4416">
                  <c:v>-3.0960999999999999</c:v>
                </c:pt>
                <c:pt idx="4417">
                  <c:v>-3.0137999999999998</c:v>
                </c:pt>
                <c:pt idx="4418">
                  <c:v>-3.0526</c:v>
                </c:pt>
                <c:pt idx="4419">
                  <c:v>-3.3912</c:v>
                </c:pt>
                <c:pt idx="4420">
                  <c:v>-3.9622999999999999</c:v>
                </c:pt>
                <c:pt idx="4421">
                  <c:v>-4.3967999999999998</c:v>
                </c:pt>
                <c:pt idx="4422">
                  <c:v>-4.5228999999999999</c:v>
                </c:pt>
                <c:pt idx="4423">
                  <c:v>-4.5397999999999996</c:v>
                </c:pt>
                <c:pt idx="4424">
                  <c:v>-4.6204999999999998</c:v>
                </c:pt>
                <c:pt idx="4425">
                  <c:v>-4.782</c:v>
                </c:pt>
                <c:pt idx="4426">
                  <c:v>-4.9433999999999996</c:v>
                </c:pt>
                <c:pt idx="4427">
                  <c:v>-5.0621999999999998</c:v>
                </c:pt>
                <c:pt idx="4428">
                  <c:v>-5.2557999999999998</c:v>
                </c:pt>
                <c:pt idx="4429">
                  <c:v>-5.3714000000000004</c:v>
                </c:pt>
                <c:pt idx="4430">
                  <c:v>-5.5137999999999998</c:v>
                </c:pt>
                <c:pt idx="4431">
                  <c:v>-5.7122999999999999</c:v>
                </c:pt>
                <c:pt idx="4432">
                  <c:v>-5.7694999999999999</c:v>
                </c:pt>
                <c:pt idx="4433">
                  <c:v>-5.8502000000000001</c:v>
                </c:pt>
                <c:pt idx="4434">
                  <c:v>-5.7587999999999999</c:v>
                </c:pt>
                <c:pt idx="4435">
                  <c:v>-5.9976000000000003</c:v>
                </c:pt>
                <c:pt idx="4436">
                  <c:v>-6.3681000000000001</c:v>
                </c:pt>
                <c:pt idx="4437">
                  <c:v>-6.4461000000000004</c:v>
                </c:pt>
                <c:pt idx="4438">
                  <c:v>-6.5303000000000004</c:v>
                </c:pt>
                <c:pt idx="4439">
                  <c:v>-6.7583000000000002</c:v>
                </c:pt>
                <c:pt idx="4440">
                  <c:v>-7.0171000000000001</c:v>
                </c:pt>
                <c:pt idx="4441">
                  <c:v>-7.1723999999999997</c:v>
                </c:pt>
                <c:pt idx="4442">
                  <c:v>-7.1837999999999997</c:v>
                </c:pt>
                <c:pt idx="4443">
                  <c:v>-7.4348000000000001</c:v>
                </c:pt>
                <c:pt idx="4444">
                  <c:v>-7.7248000000000001</c:v>
                </c:pt>
                <c:pt idx="4445">
                  <c:v>-8.0173000000000005</c:v>
                </c:pt>
                <c:pt idx="4446">
                  <c:v>-8.4133999999999993</c:v>
                </c:pt>
                <c:pt idx="4447">
                  <c:v>-8.7849000000000004</c:v>
                </c:pt>
                <c:pt idx="4448">
                  <c:v>-9.2502999999999993</c:v>
                </c:pt>
                <c:pt idx="4449">
                  <c:v>-9.6435999999999993</c:v>
                </c:pt>
                <c:pt idx="4450">
                  <c:v>-10.105</c:v>
                </c:pt>
                <c:pt idx="4451">
                  <c:v>-10.682</c:v>
                </c:pt>
                <c:pt idx="4452">
                  <c:v>-11.073</c:v>
                </c:pt>
                <c:pt idx="4453">
                  <c:v>-11.518000000000001</c:v>
                </c:pt>
                <c:pt idx="4454">
                  <c:v>-12.097</c:v>
                </c:pt>
                <c:pt idx="4455">
                  <c:v>-12.704000000000001</c:v>
                </c:pt>
                <c:pt idx="4456">
                  <c:v>-13.673</c:v>
                </c:pt>
                <c:pt idx="4457">
                  <c:v>-14.775</c:v>
                </c:pt>
                <c:pt idx="4458">
                  <c:v>-15.946999999999999</c:v>
                </c:pt>
                <c:pt idx="4459">
                  <c:v>-17.100000000000001</c:v>
                </c:pt>
                <c:pt idx="4460">
                  <c:v>-18.015000000000001</c:v>
                </c:pt>
                <c:pt idx="4461">
                  <c:v>-18.757000000000001</c:v>
                </c:pt>
                <c:pt idx="4462">
                  <c:v>-19.306999999999999</c:v>
                </c:pt>
                <c:pt idx="4463">
                  <c:v>-20.324999999999999</c:v>
                </c:pt>
                <c:pt idx="4464">
                  <c:v>-21.445</c:v>
                </c:pt>
                <c:pt idx="4465">
                  <c:v>-22.41</c:v>
                </c:pt>
                <c:pt idx="4466">
                  <c:v>-23.167999999999999</c:v>
                </c:pt>
                <c:pt idx="4467">
                  <c:v>-24.076000000000001</c:v>
                </c:pt>
                <c:pt idx="4468">
                  <c:v>-25.113</c:v>
                </c:pt>
                <c:pt idx="4469">
                  <c:v>-26.065000000000001</c:v>
                </c:pt>
                <c:pt idx="4470">
                  <c:v>-27.234999999999999</c:v>
                </c:pt>
                <c:pt idx="4471">
                  <c:v>-28.388000000000002</c:v>
                </c:pt>
                <c:pt idx="4472">
                  <c:v>-29.401</c:v>
                </c:pt>
                <c:pt idx="4473">
                  <c:v>-30.413</c:v>
                </c:pt>
                <c:pt idx="4474">
                  <c:v>-31.446000000000002</c:v>
                </c:pt>
                <c:pt idx="4475">
                  <c:v>-32.332000000000001</c:v>
                </c:pt>
                <c:pt idx="4476">
                  <c:v>-33.1</c:v>
                </c:pt>
                <c:pt idx="4477">
                  <c:v>-33.884999999999998</c:v>
                </c:pt>
                <c:pt idx="4478">
                  <c:v>-34.658999999999999</c:v>
                </c:pt>
                <c:pt idx="4479">
                  <c:v>-35.246000000000002</c:v>
                </c:pt>
                <c:pt idx="4480">
                  <c:v>-35.695</c:v>
                </c:pt>
                <c:pt idx="4481">
                  <c:v>-36.621000000000002</c:v>
                </c:pt>
                <c:pt idx="4482">
                  <c:v>-37.945</c:v>
                </c:pt>
                <c:pt idx="4483">
                  <c:v>-39.463000000000001</c:v>
                </c:pt>
                <c:pt idx="4484">
                  <c:v>-40.975000000000001</c:v>
                </c:pt>
                <c:pt idx="4485">
                  <c:v>-42.106000000000002</c:v>
                </c:pt>
                <c:pt idx="4486">
                  <c:v>-43.058</c:v>
                </c:pt>
                <c:pt idx="4487">
                  <c:v>-44.168999999999997</c:v>
                </c:pt>
                <c:pt idx="4488">
                  <c:v>-45.484000000000002</c:v>
                </c:pt>
                <c:pt idx="4489">
                  <c:v>-46.335999999999999</c:v>
                </c:pt>
                <c:pt idx="4490">
                  <c:v>-46.661999999999999</c:v>
                </c:pt>
                <c:pt idx="4491">
                  <c:v>-46.686</c:v>
                </c:pt>
                <c:pt idx="4492">
                  <c:v>-46.837000000000003</c:v>
                </c:pt>
                <c:pt idx="4493">
                  <c:v>-47.305</c:v>
                </c:pt>
                <c:pt idx="4494">
                  <c:v>-48.247999999999998</c:v>
                </c:pt>
                <c:pt idx="4495">
                  <c:v>-48.923000000000002</c:v>
                </c:pt>
                <c:pt idx="4496">
                  <c:v>-49.4</c:v>
                </c:pt>
                <c:pt idx="4497">
                  <c:v>-49.649000000000001</c:v>
                </c:pt>
                <c:pt idx="4498">
                  <c:v>-49.664999999999999</c:v>
                </c:pt>
                <c:pt idx="4499">
                  <c:v>-49.798000000000002</c:v>
                </c:pt>
                <c:pt idx="4500">
                  <c:v>-50.844999999999999</c:v>
                </c:pt>
                <c:pt idx="4501">
                  <c:v>-51.399000000000001</c:v>
                </c:pt>
                <c:pt idx="4502">
                  <c:v>-51.591000000000001</c:v>
                </c:pt>
                <c:pt idx="4503">
                  <c:v>-51.963000000000001</c:v>
                </c:pt>
                <c:pt idx="4504">
                  <c:v>-51.988</c:v>
                </c:pt>
                <c:pt idx="4505">
                  <c:v>-52.101999999999997</c:v>
                </c:pt>
                <c:pt idx="4506">
                  <c:v>-52.76</c:v>
                </c:pt>
                <c:pt idx="4507">
                  <c:v>-53.670999999999999</c:v>
                </c:pt>
                <c:pt idx="4508">
                  <c:v>-54.529000000000003</c:v>
                </c:pt>
                <c:pt idx="4509">
                  <c:v>-54.765999999999998</c:v>
                </c:pt>
                <c:pt idx="4510">
                  <c:v>-55.39</c:v>
                </c:pt>
                <c:pt idx="4511">
                  <c:v>-56.326000000000001</c:v>
                </c:pt>
                <c:pt idx="4512">
                  <c:v>-56.634999999999998</c:v>
                </c:pt>
                <c:pt idx="4513">
                  <c:v>-57.113999999999997</c:v>
                </c:pt>
                <c:pt idx="4514">
                  <c:v>-57.359000000000002</c:v>
                </c:pt>
                <c:pt idx="4515">
                  <c:v>-57.433999999999997</c:v>
                </c:pt>
                <c:pt idx="4516">
                  <c:v>-57.207000000000001</c:v>
                </c:pt>
                <c:pt idx="4517">
                  <c:v>-56.814</c:v>
                </c:pt>
                <c:pt idx="4518">
                  <c:v>-56.988999999999997</c:v>
                </c:pt>
                <c:pt idx="4519">
                  <c:v>-57.524000000000001</c:v>
                </c:pt>
                <c:pt idx="4520">
                  <c:v>-58.325000000000003</c:v>
                </c:pt>
                <c:pt idx="4521">
                  <c:v>-59.095999999999997</c:v>
                </c:pt>
                <c:pt idx="4522">
                  <c:v>-59.36</c:v>
                </c:pt>
                <c:pt idx="4523">
                  <c:v>-59.392000000000003</c:v>
                </c:pt>
                <c:pt idx="4524">
                  <c:v>-59.305999999999997</c:v>
                </c:pt>
                <c:pt idx="4525">
                  <c:v>-59.158999999999999</c:v>
                </c:pt>
                <c:pt idx="4526">
                  <c:v>-59.466999999999999</c:v>
                </c:pt>
                <c:pt idx="4527">
                  <c:v>-59.420999999999999</c:v>
                </c:pt>
                <c:pt idx="4528">
                  <c:v>-59.421999999999997</c:v>
                </c:pt>
                <c:pt idx="4529">
                  <c:v>-59.546999999999997</c:v>
                </c:pt>
                <c:pt idx="4530">
                  <c:v>-60.222000000000001</c:v>
                </c:pt>
                <c:pt idx="4531">
                  <c:v>-60.518000000000001</c:v>
                </c:pt>
                <c:pt idx="4532">
                  <c:v>-60.433999999999997</c:v>
                </c:pt>
                <c:pt idx="4533">
                  <c:v>-60.389000000000003</c:v>
                </c:pt>
                <c:pt idx="4534">
                  <c:v>-59.378</c:v>
                </c:pt>
                <c:pt idx="4535">
                  <c:v>-58.192999999999998</c:v>
                </c:pt>
                <c:pt idx="4536">
                  <c:v>-56.533999999999999</c:v>
                </c:pt>
                <c:pt idx="4537">
                  <c:v>-54.235999999999997</c:v>
                </c:pt>
                <c:pt idx="4538">
                  <c:v>-51.901000000000003</c:v>
                </c:pt>
                <c:pt idx="4539">
                  <c:v>-49.841000000000001</c:v>
                </c:pt>
                <c:pt idx="4540">
                  <c:v>-47.823999999999998</c:v>
                </c:pt>
                <c:pt idx="4541">
                  <c:v>-45.442999999999998</c:v>
                </c:pt>
                <c:pt idx="4542">
                  <c:v>-43.137</c:v>
                </c:pt>
                <c:pt idx="4543">
                  <c:v>-41.078000000000003</c:v>
                </c:pt>
                <c:pt idx="4544">
                  <c:v>-38.917999999999999</c:v>
                </c:pt>
                <c:pt idx="4545">
                  <c:v>-36.999000000000002</c:v>
                </c:pt>
                <c:pt idx="4546">
                  <c:v>-34.433999999999997</c:v>
                </c:pt>
                <c:pt idx="4547">
                  <c:v>-31.596</c:v>
                </c:pt>
                <c:pt idx="4548">
                  <c:v>-29.408000000000001</c:v>
                </c:pt>
                <c:pt idx="4549">
                  <c:v>-27.841000000000001</c:v>
                </c:pt>
                <c:pt idx="4550">
                  <c:v>-25.696999999999999</c:v>
                </c:pt>
                <c:pt idx="4551">
                  <c:v>-23.975999999999999</c:v>
                </c:pt>
                <c:pt idx="4552">
                  <c:v>-22.231000000000002</c:v>
                </c:pt>
                <c:pt idx="4553">
                  <c:v>-20.215</c:v>
                </c:pt>
                <c:pt idx="4554">
                  <c:v>-18.343</c:v>
                </c:pt>
                <c:pt idx="4555">
                  <c:v>-16.494</c:v>
                </c:pt>
                <c:pt idx="4556">
                  <c:v>-14.949</c:v>
                </c:pt>
                <c:pt idx="4557">
                  <c:v>-13.734</c:v>
                </c:pt>
                <c:pt idx="4558">
                  <c:v>-12.743</c:v>
                </c:pt>
                <c:pt idx="4559">
                  <c:v>-11.731</c:v>
                </c:pt>
                <c:pt idx="4560">
                  <c:v>-10.773</c:v>
                </c:pt>
                <c:pt idx="4561">
                  <c:v>-9.9513999999999996</c:v>
                </c:pt>
                <c:pt idx="4562">
                  <c:v>-9.1426999999999996</c:v>
                </c:pt>
                <c:pt idx="4563">
                  <c:v>-8.5388999999999999</c:v>
                </c:pt>
                <c:pt idx="4564">
                  <c:v>-8.0497999999999994</c:v>
                </c:pt>
                <c:pt idx="4565">
                  <c:v>-7.7149999999999999</c:v>
                </c:pt>
                <c:pt idx="4566">
                  <c:v>-7.4805999999999999</c:v>
                </c:pt>
                <c:pt idx="4567">
                  <c:v>-7.3068</c:v>
                </c:pt>
                <c:pt idx="4568">
                  <c:v>-7.3169000000000004</c:v>
                </c:pt>
                <c:pt idx="4569">
                  <c:v>-7.4204999999999997</c:v>
                </c:pt>
                <c:pt idx="4570">
                  <c:v>-7.6093000000000002</c:v>
                </c:pt>
                <c:pt idx="4571">
                  <c:v>-7.8132999999999999</c:v>
                </c:pt>
                <c:pt idx="4572">
                  <c:v>-7.7621000000000002</c:v>
                </c:pt>
                <c:pt idx="4573">
                  <c:v>-7.5430999999999999</c:v>
                </c:pt>
                <c:pt idx="4574">
                  <c:v>-7.0919999999999996</c:v>
                </c:pt>
                <c:pt idx="4575">
                  <c:v>-6.5210999999999997</c:v>
                </c:pt>
                <c:pt idx="4576">
                  <c:v>-5.9508999999999999</c:v>
                </c:pt>
                <c:pt idx="4577">
                  <c:v>-5.1768999999999998</c:v>
                </c:pt>
                <c:pt idx="4578">
                  <c:v>-4.5236000000000001</c:v>
                </c:pt>
                <c:pt idx="4579">
                  <c:v>-4.0704000000000002</c:v>
                </c:pt>
                <c:pt idx="4580">
                  <c:v>-3.6823999999999999</c:v>
                </c:pt>
                <c:pt idx="4581">
                  <c:v>-3.2959000000000001</c:v>
                </c:pt>
                <c:pt idx="4582">
                  <c:v>-2.7610000000000001</c:v>
                </c:pt>
                <c:pt idx="4583">
                  <c:v>-2.1541000000000001</c:v>
                </c:pt>
                <c:pt idx="4584">
                  <c:v>-1.2808999999999999</c:v>
                </c:pt>
                <c:pt idx="4585">
                  <c:v>-0.37085000000000001</c:v>
                </c:pt>
                <c:pt idx="4586">
                  <c:v>0.29258000000000001</c:v>
                </c:pt>
                <c:pt idx="4587">
                  <c:v>0.73180999999999996</c:v>
                </c:pt>
                <c:pt idx="4588">
                  <c:v>1.1933</c:v>
                </c:pt>
                <c:pt idx="4589">
                  <c:v>1.7919</c:v>
                </c:pt>
                <c:pt idx="4590">
                  <c:v>2.8914</c:v>
                </c:pt>
                <c:pt idx="4591">
                  <c:v>4.5119999999999996</c:v>
                </c:pt>
                <c:pt idx="4592">
                  <c:v>5.7629000000000001</c:v>
                </c:pt>
                <c:pt idx="4593">
                  <c:v>6.7641</c:v>
                </c:pt>
                <c:pt idx="4594">
                  <c:v>7.7995000000000001</c:v>
                </c:pt>
                <c:pt idx="4595">
                  <c:v>8.9210999999999991</c:v>
                </c:pt>
                <c:pt idx="4596">
                  <c:v>10.007</c:v>
                </c:pt>
                <c:pt idx="4597">
                  <c:v>11.247999999999999</c:v>
                </c:pt>
                <c:pt idx="4598">
                  <c:v>12.234999999999999</c:v>
                </c:pt>
                <c:pt idx="4599">
                  <c:v>12.504</c:v>
                </c:pt>
                <c:pt idx="4600">
                  <c:v>12.723000000000001</c:v>
                </c:pt>
                <c:pt idx="4601">
                  <c:v>13.135</c:v>
                </c:pt>
                <c:pt idx="4602">
                  <c:v>13.840999999999999</c:v>
                </c:pt>
                <c:pt idx="4603">
                  <c:v>14.555999999999999</c:v>
                </c:pt>
                <c:pt idx="4604">
                  <c:v>15.22</c:v>
                </c:pt>
                <c:pt idx="4605">
                  <c:v>15.763999999999999</c:v>
                </c:pt>
                <c:pt idx="4606">
                  <c:v>16.260999999999999</c:v>
                </c:pt>
                <c:pt idx="4607">
                  <c:v>16.815999999999999</c:v>
                </c:pt>
                <c:pt idx="4608">
                  <c:v>17.306000000000001</c:v>
                </c:pt>
                <c:pt idx="4609">
                  <c:v>17.834</c:v>
                </c:pt>
                <c:pt idx="4610">
                  <c:v>18.242999999999999</c:v>
                </c:pt>
                <c:pt idx="4611">
                  <c:v>18.573</c:v>
                </c:pt>
                <c:pt idx="4612">
                  <c:v>19.14</c:v>
                </c:pt>
                <c:pt idx="4613">
                  <c:v>20.010999999999999</c:v>
                </c:pt>
                <c:pt idx="4614">
                  <c:v>21.01</c:v>
                </c:pt>
                <c:pt idx="4615">
                  <c:v>22.042000000000002</c:v>
                </c:pt>
                <c:pt idx="4616">
                  <c:v>23.032</c:v>
                </c:pt>
                <c:pt idx="4617">
                  <c:v>23.939</c:v>
                </c:pt>
                <c:pt idx="4618">
                  <c:v>24.516999999999999</c:v>
                </c:pt>
                <c:pt idx="4619">
                  <c:v>25.041</c:v>
                </c:pt>
                <c:pt idx="4620">
                  <c:v>25.620999999999999</c:v>
                </c:pt>
                <c:pt idx="4621">
                  <c:v>26.282</c:v>
                </c:pt>
                <c:pt idx="4622">
                  <c:v>27.170999999999999</c:v>
                </c:pt>
                <c:pt idx="4623">
                  <c:v>28.114000000000001</c:v>
                </c:pt>
                <c:pt idx="4624">
                  <c:v>29.035</c:v>
                </c:pt>
                <c:pt idx="4625">
                  <c:v>30.062999999999999</c:v>
                </c:pt>
                <c:pt idx="4626">
                  <c:v>30.887</c:v>
                </c:pt>
                <c:pt idx="4627">
                  <c:v>31.411999999999999</c:v>
                </c:pt>
                <c:pt idx="4628">
                  <c:v>31.452000000000002</c:v>
                </c:pt>
                <c:pt idx="4629">
                  <c:v>31.303999999999998</c:v>
                </c:pt>
                <c:pt idx="4630">
                  <c:v>31.379000000000001</c:v>
                </c:pt>
                <c:pt idx="4631">
                  <c:v>31.896999999999998</c:v>
                </c:pt>
                <c:pt idx="4632">
                  <c:v>32.770000000000003</c:v>
                </c:pt>
                <c:pt idx="4633">
                  <c:v>33.399000000000001</c:v>
                </c:pt>
                <c:pt idx="4634">
                  <c:v>33.911999999999999</c:v>
                </c:pt>
                <c:pt idx="4635">
                  <c:v>34.378</c:v>
                </c:pt>
                <c:pt idx="4636">
                  <c:v>34.848999999999997</c:v>
                </c:pt>
                <c:pt idx="4637">
                  <c:v>35.563000000000002</c:v>
                </c:pt>
                <c:pt idx="4638">
                  <c:v>36.127000000000002</c:v>
                </c:pt>
                <c:pt idx="4639">
                  <c:v>36.316000000000003</c:v>
                </c:pt>
                <c:pt idx="4640">
                  <c:v>36.542000000000002</c:v>
                </c:pt>
                <c:pt idx="4641">
                  <c:v>36.606999999999999</c:v>
                </c:pt>
                <c:pt idx="4642">
                  <c:v>36.659999999999997</c:v>
                </c:pt>
                <c:pt idx="4643">
                  <c:v>36.685000000000002</c:v>
                </c:pt>
                <c:pt idx="4644">
                  <c:v>36.935000000000002</c:v>
                </c:pt>
                <c:pt idx="4645">
                  <c:v>37.317</c:v>
                </c:pt>
                <c:pt idx="4646">
                  <c:v>37.546999999999997</c:v>
                </c:pt>
                <c:pt idx="4647">
                  <c:v>37.908999999999999</c:v>
                </c:pt>
                <c:pt idx="4648">
                  <c:v>38.386000000000003</c:v>
                </c:pt>
                <c:pt idx="4649">
                  <c:v>38.896000000000001</c:v>
                </c:pt>
                <c:pt idx="4650">
                  <c:v>39.234999999999999</c:v>
                </c:pt>
                <c:pt idx="4651">
                  <c:v>39.308</c:v>
                </c:pt>
                <c:pt idx="4652">
                  <c:v>39.402999999999999</c:v>
                </c:pt>
                <c:pt idx="4653">
                  <c:v>39.93</c:v>
                </c:pt>
                <c:pt idx="4654">
                  <c:v>40.436</c:v>
                </c:pt>
                <c:pt idx="4655">
                  <c:v>40.868000000000002</c:v>
                </c:pt>
                <c:pt idx="4656">
                  <c:v>41.237000000000002</c:v>
                </c:pt>
                <c:pt idx="4657">
                  <c:v>41.473999999999997</c:v>
                </c:pt>
                <c:pt idx="4658">
                  <c:v>41.908999999999999</c:v>
                </c:pt>
                <c:pt idx="4659">
                  <c:v>42.344999999999999</c:v>
                </c:pt>
                <c:pt idx="4660">
                  <c:v>42.637999999999998</c:v>
                </c:pt>
                <c:pt idx="4661">
                  <c:v>43.003999999999998</c:v>
                </c:pt>
                <c:pt idx="4662">
                  <c:v>43.451000000000001</c:v>
                </c:pt>
                <c:pt idx="4663">
                  <c:v>43.637999999999998</c:v>
                </c:pt>
                <c:pt idx="4664">
                  <c:v>43.786000000000001</c:v>
                </c:pt>
                <c:pt idx="4665">
                  <c:v>43.915999999999997</c:v>
                </c:pt>
                <c:pt idx="4666">
                  <c:v>43.851999999999997</c:v>
                </c:pt>
                <c:pt idx="4667">
                  <c:v>43.969000000000001</c:v>
                </c:pt>
                <c:pt idx="4668">
                  <c:v>44.329000000000001</c:v>
                </c:pt>
                <c:pt idx="4669">
                  <c:v>44.823999999999998</c:v>
                </c:pt>
                <c:pt idx="4670">
                  <c:v>45.405999999999999</c:v>
                </c:pt>
                <c:pt idx="4671">
                  <c:v>45.926000000000002</c:v>
                </c:pt>
                <c:pt idx="4672">
                  <c:v>46.292999999999999</c:v>
                </c:pt>
                <c:pt idx="4673">
                  <c:v>46.421999999999997</c:v>
                </c:pt>
                <c:pt idx="4674">
                  <c:v>46.576999999999998</c:v>
                </c:pt>
                <c:pt idx="4675">
                  <c:v>46.701999999999998</c:v>
                </c:pt>
                <c:pt idx="4676">
                  <c:v>46.789000000000001</c:v>
                </c:pt>
                <c:pt idx="4677">
                  <c:v>46.895000000000003</c:v>
                </c:pt>
                <c:pt idx="4678">
                  <c:v>46.929000000000002</c:v>
                </c:pt>
                <c:pt idx="4679">
                  <c:v>46.981999999999999</c:v>
                </c:pt>
                <c:pt idx="4680">
                  <c:v>47.088000000000001</c:v>
                </c:pt>
                <c:pt idx="4681">
                  <c:v>47.109000000000002</c:v>
                </c:pt>
                <c:pt idx="4682">
                  <c:v>47.094000000000001</c:v>
                </c:pt>
                <c:pt idx="4683">
                  <c:v>46.972999999999999</c:v>
                </c:pt>
                <c:pt idx="4684">
                  <c:v>46.981999999999999</c:v>
                </c:pt>
                <c:pt idx="4685">
                  <c:v>47.045000000000002</c:v>
                </c:pt>
                <c:pt idx="4686">
                  <c:v>46.953000000000003</c:v>
                </c:pt>
                <c:pt idx="4687">
                  <c:v>46.954000000000001</c:v>
                </c:pt>
                <c:pt idx="4688">
                  <c:v>46.975999999999999</c:v>
                </c:pt>
                <c:pt idx="4689">
                  <c:v>46.959000000000003</c:v>
                </c:pt>
                <c:pt idx="4690">
                  <c:v>46.860999999999997</c:v>
                </c:pt>
                <c:pt idx="4691">
                  <c:v>46.622</c:v>
                </c:pt>
                <c:pt idx="4692">
                  <c:v>46.607999999999997</c:v>
                </c:pt>
                <c:pt idx="4693">
                  <c:v>46.585999999999999</c:v>
                </c:pt>
                <c:pt idx="4694">
                  <c:v>46.7</c:v>
                </c:pt>
                <c:pt idx="4695">
                  <c:v>46.771999999999998</c:v>
                </c:pt>
                <c:pt idx="4696">
                  <c:v>47.088000000000001</c:v>
                </c:pt>
                <c:pt idx="4697">
                  <c:v>47.598999999999997</c:v>
                </c:pt>
                <c:pt idx="4698">
                  <c:v>47.823</c:v>
                </c:pt>
                <c:pt idx="4699">
                  <c:v>48.107999999999997</c:v>
                </c:pt>
                <c:pt idx="4700">
                  <c:v>48.37</c:v>
                </c:pt>
                <c:pt idx="4701">
                  <c:v>48.445999999999998</c:v>
                </c:pt>
                <c:pt idx="4702">
                  <c:v>48.511000000000003</c:v>
                </c:pt>
                <c:pt idx="4703">
                  <c:v>48.496000000000002</c:v>
                </c:pt>
                <c:pt idx="4704">
                  <c:v>48.646000000000001</c:v>
                </c:pt>
                <c:pt idx="4705">
                  <c:v>48.576000000000001</c:v>
                </c:pt>
                <c:pt idx="4706">
                  <c:v>48.78</c:v>
                </c:pt>
                <c:pt idx="4707">
                  <c:v>49.247</c:v>
                </c:pt>
                <c:pt idx="4708">
                  <c:v>49.533999999999999</c:v>
                </c:pt>
                <c:pt idx="4709">
                  <c:v>49.874000000000002</c:v>
                </c:pt>
                <c:pt idx="4710">
                  <c:v>50.213000000000001</c:v>
                </c:pt>
                <c:pt idx="4711">
                  <c:v>50.268999999999998</c:v>
                </c:pt>
                <c:pt idx="4712">
                  <c:v>50.231999999999999</c:v>
                </c:pt>
                <c:pt idx="4713">
                  <c:v>50.25</c:v>
                </c:pt>
                <c:pt idx="4714">
                  <c:v>50.134</c:v>
                </c:pt>
                <c:pt idx="4715">
                  <c:v>49.793999999999997</c:v>
                </c:pt>
                <c:pt idx="4716">
                  <c:v>49.615000000000002</c:v>
                </c:pt>
                <c:pt idx="4717">
                  <c:v>49.723999999999997</c:v>
                </c:pt>
                <c:pt idx="4718">
                  <c:v>49.921999999999997</c:v>
                </c:pt>
                <c:pt idx="4719">
                  <c:v>50.109000000000002</c:v>
                </c:pt>
                <c:pt idx="4720">
                  <c:v>50.101999999999997</c:v>
                </c:pt>
                <c:pt idx="4721">
                  <c:v>49.814999999999998</c:v>
                </c:pt>
                <c:pt idx="4722">
                  <c:v>49.293999999999997</c:v>
                </c:pt>
                <c:pt idx="4723">
                  <c:v>48.552999999999997</c:v>
                </c:pt>
                <c:pt idx="4724">
                  <c:v>47.746000000000002</c:v>
                </c:pt>
                <c:pt idx="4725">
                  <c:v>46.92</c:v>
                </c:pt>
                <c:pt idx="4726">
                  <c:v>45.988</c:v>
                </c:pt>
                <c:pt idx="4727">
                  <c:v>44.963000000000001</c:v>
                </c:pt>
                <c:pt idx="4728">
                  <c:v>43.664999999999999</c:v>
                </c:pt>
                <c:pt idx="4729">
                  <c:v>42.164000000000001</c:v>
                </c:pt>
                <c:pt idx="4730">
                  <c:v>40.177</c:v>
                </c:pt>
                <c:pt idx="4731">
                  <c:v>37.665999999999997</c:v>
                </c:pt>
                <c:pt idx="4732">
                  <c:v>35.01</c:v>
                </c:pt>
                <c:pt idx="4733">
                  <c:v>32.293999999999997</c:v>
                </c:pt>
                <c:pt idx="4734">
                  <c:v>29.513000000000002</c:v>
                </c:pt>
                <c:pt idx="4735">
                  <c:v>26.85</c:v>
                </c:pt>
                <c:pt idx="4736">
                  <c:v>24.148</c:v>
                </c:pt>
                <c:pt idx="4737">
                  <c:v>21.577999999999999</c:v>
                </c:pt>
                <c:pt idx="4738">
                  <c:v>19.169</c:v>
                </c:pt>
                <c:pt idx="4739">
                  <c:v>17.172999999999998</c:v>
                </c:pt>
                <c:pt idx="4740">
                  <c:v>15.468</c:v>
                </c:pt>
                <c:pt idx="4741">
                  <c:v>14.021000000000001</c:v>
                </c:pt>
                <c:pt idx="4742">
                  <c:v>12.792999999999999</c:v>
                </c:pt>
                <c:pt idx="4743">
                  <c:v>11.154999999999999</c:v>
                </c:pt>
                <c:pt idx="4744">
                  <c:v>9.5672999999999995</c:v>
                </c:pt>
                <c:pt idx="4745">
                  <c:v>8.7146000000000008</c:v>
                </c:pt>
                <c:pt idx="4746">
                  <c:v>8.1926000000000005</c:v>
                </c:pt>
                <c:pt idx="4747">
                  <c:v>7.6778000000000004</c:v>
                </c:pt>
                <c:pt idx="4748">
                  <c:v>6.9016000000000002</c:v>
                </c:pt>
                <c:pt idx="4749">
                  <c:v>6.1378000000000004</c:v>
                </c:pt>
                <c:pt idx="4750">
                  <c:v>5.1932999999999998</c:v>
                </c:pt>
                <c:pt idx="4751">
                  <c:v>4.3677000000000001</c:v>
                </c:pt>
                <c:pt idx="4752">
                  <c:v>3.7113</c:v>
                </c:pt>
                <c:pt idx="4753">
                  <c:v>3.0097999999999998</c:v>
                </c:pt>
                <c:pt idx="4754">
                  <c:v>2.2982</c:v>
                </c:pt>
                <c:pt idx="4755">
                  <c:v>1.6433</c:v>
                </c:pt>
                <c:pt idx="4756">
                  <c:v>1.0653999999999999</c:v>
                </c:pt>
                <c:pt idx="4757">
                  <c:v>0.46024999999999999</c:v>
                </c:pt>
                <c:pt idx="4758">
                  <c:v>-9.6606999999999998E-2</c:v>
                </c:pt>
                <c:pt idx="4759">
                  <c:v>-0.52773000000000003</c:v>
                </c:pt>
                <c:pt idx="4760">
                  <c:v>-0.81228</c:v>
                </c:pt>
                <c:pt idx="4761">
                  <c:v>-1.1176999999999999</c:v>
                </c:pt>
                <c:pt idx="4762">
                  <c:v>-1.4560999999999999</c:v>
                </c:pt>
                <c:pt idx="4763">
                  <c:v>-1.8438000000000001</c:v>
                </c:pt>
                <c:pt idx="4764">
                  <c:v>-2.3014000000000001</c:v>
                </c:pt>
                <c:pt idx="4765">
                  <c:v>-2.6457999999999999</c:v>
                </c:pt>
                <c:pt idx="4766">
                  <c:v>-2.9742000000000002</c:v>
                </c:pt>
                <c:pt idx="4767">
                  <c:v>-3.1669999999999998</c:v>
                </c:pt>
                <c:pt idx="4768">
                  <c:v>-3.3132000000000001</c:v>
                </c:pt>
                <c:pt idx="4769">
                  <c:v>-3.4134000000000002</c:v>
                </c:pt>
                <c:pt idx="4770">
                  <c:v>-3.4725999999999999</c:v>
                </c:pt>
                <c:pt idx="4771">
                  <c:v>-3.6425000000000001</c:v>
                </c:pt>
                <c:pt idx="4772">
                  <c:v>-3.8831000000000002</c:v>
                </c:pt>
                <c:pt idx="4773">
                  <c:v>-4.2301000000000002</c:v>
                </c:pt>
                <c:pt idx="4774">
                  <c:v>-4.4530000000000003</c:v>
                </c:pt>
                <c:pt idx="4775">
                  <c:v>-4.5448000000000004</c:v>
                </c:pt>
                <c:pt idx="4776">
                  <c:v>-4.7393000000000001</c:v>
                </c:pt>
                <c:pt idx="4777">
                  <c:v>-4.9473000000000003</c:v>
                </c:pt>
                <c:pt idx="4778">
                  <c:v>-5.1651999999999996</c:v>
                </c:pt>
                <c:pt idx="4779">
                  <c:v>-5.2438000000000002</c:v>
                </c:pt>
                <c:pt idx="4780">
                  <c:v>-5.1978999999999997</c:v>
                </c:pt>
                <c:pt idx="4781">
                  <c:v>-5.2047999999999996</c:v>
                </c:pt>
                <c:pt idx="4782">
                  <c:v>-5.2366999999999999</c:v>
                </c:pt>
                <c:pt idx="4783">
                  <c:v>-5.3452999999999999</c:v>
                </c:pt>
                <c:pt idx="4784">
                  <c:v>-5.5141999999999998</c:v>
                </c:pt>
                <c:pt idx="4785">
                  <c:v>-5.7765000000000004</c:v>
                </c:pt>
                <c:pt idx="4786">
                  <c:v>-6.0865</c:v>
                </c:pt>
                <c:pt idx="4787">
                  <c:v>-6.2224000000000004</c:v>
                </c:pt>
                <c:pt idx="4788">
                  <c:v>-6.4279000000000002</c:v>
                </c:pt>
                <c:pt idx="4789">
                  <c:v>-6.6455000000000002</c:v>
                </c:pt>
                <c:pt idx="4790">
                  <c:v>-6.8460000000000001</c:v>
                </c:pt>
                <c:pt idx="4791">
                  <c:v>-7.0468000000000002</c:v>
                </c:pt>
                <c:pt idx="4792">
                  <c:v>-7.2797000000000001</c:v>
                </c:pt>
                <c:pt idx="4793">
                  <c:v>-7.7117000000000004</c:v>
                </c:pt>
                <c:pt idx="4794">
                  <c:v>-8.1590000000000007</c:v>
                </c:pt>
                <c:pt idx="4795">
                  <c:v>-8.5630000000000006</c:v>
                </c:pt>
                <c:pt idx="4796">
                  <c:v>-9.0486000000000004</c:v>
                </c:pt>
                <c:pt idx="4797">
                  <c:v>-9.4868000000000006</c:v>
                </c:pt>
                <c:pt idx="4798">
                  <c:v>-9.8324999999999996</c:v>
                </c:pt>
                <c:pt idx="4799">
                  <c:v>-10.218999999999999</c:v>
                </c:pt>
                <c:pt idx="4800">
                  <c:v>-10.724</c:v>
                </c:pt>
                <c:pt idx="4801">
                  <c:v>-11.332000000000001</c:v>
                </c:pt>
                <c:pt idx="4802">
                  <c:v>-12.007</c:v>
                </c:pt>
                <c:pt idx="4803">
                  <c:v>-12.750999999999999</c:v>
                </c:pt>
                <c:pt idx="4804">
                  <c:v>-13.504</c:v>
                </c:pt>
                <c:pt idx="4805">
                  <c:v>-14.071</c:v>
                </c:pt>
                <c:pt idx="4806">
                  <c:v>-14.705</c:v>
                </c:pt>
                <c:pt idx="4807">
                  <c:v>-15.555999999999999</c:v>
                </c:pt>
                <c:pt idx="4808">
                  <c:v>-16.295999999999999</c:v>
                </c:pt>
                <c:pt idx="4809">
                  <c:v>-16.992999999999999</c:v>
                </c:pt>
                <c:pt idx="4810">
                  <c:v>-17.59</c:v>
                </c:pt>
                <c:pt idx="4811">
                  <c:v>-18.233000000000001</c:v>
                </c:pt>
                <c:pt idx="4812">
                  <c:v>-18.888000000000002</c:v>
                </c:pt>
                <c:pt idx="4813">
                  <c:v>-19.821000000000002</c:v>
                </c:pt>
                <c:pt idx="4814">
                  <c:v>-20.88</c:v>
                </c:pt>
                <c:pt idx="4815">
                  <c:v>-22.265999999999998</c:v>
                </c:pt>
                <c:pt idx="4816">
                  <c:v>-23.56</c:v>
                </c:pt>
                <c:pt idx="4817">
                  <c:v>-24.393000000000001</c:v>
                </c:pt>
                <c:pt idx="4818">
                  <c:v>-25.398</c:v>
                </c:pt>
                <c:pt idx="4819">
                  <c:v>-26.738</c:v>
                </c:pt>
                <c:pt idx="4820">
                  <c:v>-28.015000000000001</c:v>
                </c:pt>
                <c:pt idx="4821">
                  <c:v>-29.109000000000002</c:v>
                </c:pt>
                <c:pt idx="4822">
                  <c:v>-30.207000000000001</c:v>
                </c:pt>
                <c:pt idx="4823">
                  <c:v>-30.768000000000001</c:v>
                </c:pt>
                <c:pt idx="4824">
                  <c:v>-30.896999999999998</c:v>
                </c:pt>
                <c:pt idx="4825">
                  <c:v>-31.324999999999999</c:v>
                </c:pt>
                <c:pt idx="4826">
                  <c:v>-32.127000000000002</c:v>
                </c:pt>
                <c:pt idx="4827">
                  <c:v>-33.695999999999998</c:v>
                </c:pt>
                <c:pt idx="4828">
                  <c:v>-35.506</c:v>
                </c:pt>
                <c:pt idx="4829">
                  <c:v>-36.880000000000003</c:v>
                </c:pt>
                <c:pt idx="4830">
                  <c:v>-37.942</c:v>
                </c:pt>
                <c:pt idx="4831">
                  <c:v>-38.567999999999998</c:v>
                </c:pt>
                <c:pt idx="4832">
                  <c:v>-38.963999999999999</c:v>
                </c:pt>
                <c:pt idx="4833">
                  <c:v>-39.290999999999997</c:v>
                </c:pt>
                <c:pt idx="4834">
                  <c:v>-39.786999999999999</c:v>
                </c:pt>
                <c:pt idx="4835">
                  <c:v>-40.140999999999998</c:v>
                </c:pt>
                <c:pt idx="4836">
                  <c:v>-40.566000000000003</c:v>
                </c:pt>
                <c:pt idx="4837">
                  <c:v>-40.932000000000002</c:v>
                </c:pt>
                <c:pt idx="4838">
                  <c:v>-41.335999999999999</c:v>
                </c:pt>
                <c:pt idx="4839">
                  <c:v>-41.959000000000003</c:v>
                </c:pt>
                <c:pt idx="4840">
                  <c:v>-42.624000000000002</c:v>
                </c:pt>
                <c:pt idx="4841">
                  <c:v>-43.540999999999997</c:v>
                </c:pt>
                <c:pt idx="4842">
                  <c:v>-44.198</c:v>
                </c:pt>
                <c:pt idx="4843">
                  <c:v>-44.737000000000002</c:v>
                </c:pt>
                <c:pt idx="4844">
                  <c:v>-45.436</c:v>
                </c:pt>
                <c:pt idx="4845">
                  <c:v>-46.008000000000003</c:v>
                </c:pt>
                <c:pt idx="4846">
                  <c:v>-46.841000000000001</c:v>
                </c:pt>
                <c:pt idx="4847">
                  <c:v>-47.89</c:v>
                </c:pt>
                <c:pt idx="4848">
                  <c:v>-48.845999999999997</c:v>
                </c:pt>
                <c:pt idx="4849">
                  <c:v>-49.512999999999998</c:v>
                </c:pt>
                <c:pt idx="4850">
                  <c:v>-49.898000000000003</c:v>
                </c:pt>
                <c:pt idx="4851">
                  <c:v>-50.25</c:v>
                </c:pt>
                <c:pt idx="4852">
                  <c:v>-50.823999999999998</c:v>
                </c:pt>
                <c:pt idx="4853">
                  <c:v>-51.676000000000002</c:v>
                </c:pt>
                <c:pt idx="4854">
                  <c:v>-52.420999999999999</c:v>
                </c:pt>
                <c:pt idx="4855">
                  <c:v>-53.01</c:v>
                </c:pt>
                <c:pt idx="4856">
                  <c:v>-53.667999999999999</c:v>
                </c:pt>
                <c:pt idx="4857">
                  <c:v>-54.338999999999999</c:v>
                </c:pt>
                <c:pt idx="4858">
                  <c:v>-54.813000000000002</c:v>
                </c:pt>
                <c:pt idx="4859">
                  <c:v>-55.155000000000001</c:v>
                </c:pt>
                <c:pt idx="4860">
                  <c:v>-55.006999999999998</c:v>
                </c:pt>
                <c:pt idx="4861">
                  <c:v>-54.447000000000003</c:v>
                </c:pt>
                <c:pt idx="4862">
                  <c:v>-53.463999999999999</c:v>
                </c:pt>
                <c:pt idx="4863">
                  <c:v>-53.478999999999999</c:v>
                </c:pt>
                <c:pt idx="4864">
                  <c:v>-54.460999999999999</c:v>
                </c:pt>
                <c:pt idx="4865">
                  <c:v>-55.74</c:v>
                </c:pt>
                <c:pt idx="4866">
                  <c:v>-56.761000000000003</c:v>
                </c:pt>
                <c:pt idx="4867">
                  <c:v>-57.152999999999999</c:v>
                </c:pt>
                <c:pt idx="4868">
                  <c:v>-57.140999999999998</c:v>
                </c:pt>
                <c:pt idx="4869">
                  <c:v>-56.704000000000001</c:v>
                </c:pt>
                <c:pt idx="4870">
                  <c:v>-56.625999999999998</c:v>
                </c:pt>
                <c:pt idx="4871">
                  <c:v>-57.375999999999998</c:v>
                </c:pt>
                <c:pt idx="4872">
                  <c:v>-57.780999999999999</c:v>
                </c:pt>
                <c:pt idx="4873">
                  <c:v>-57.612000000000002</c:v>
                </c:pt>
                <c:pt idx="4874">
                  <c:v>-57.427</c:v>
                </c:pt>
                <c:pt idx="4875">
                  <c:v>-57.334000000000003</c:v>
                </c:pt>
                <c:pt idx="4876">
                  <c:v>-57.816000000000003</c:v>
                </c:pt>
                <c:pt idx="4877">
                  <c:v>-58.445</c:v>
                </c:pt>
                <c:pt idx="4878">
                  <c:v>-59.094000000000001</c:v>
                </c:pt>
                <c:pt idx="4879">
                  <c:v>-59.494999999999997</c:v>
                </c:pt>
                <c:pt idx="4880">
                  <c:v>-59.241999999999997</c:v>
                </c:pt>
                <c:pt idx="4881">
                  <c:v>-58.802999999999997</c:v>
                </c:pt>
                <c:pt idx="4882">
                  <c:v>-58.42</c:v>
                </c:pt>
                <c:pt idx="4883">
                  <c:v>-57.982999999999997</c:v>
                </c:pt>
                <c:pt idx="4884">
                  <c:v>-57.323</c:v>
                </c:pt>
                <c:pt idx="4885">
                  <c:v>-56.005000000000003</c:v>
                </c:pt>
                <c:pt idx="4886">
                  <c:v>-54.930999999999997</c:v>
                </c:pt>
                <c:pt idx="4887">
                  <c:v>-54.286999999999999</c:v>
                </c:pt>
                <c:pt idx="4888">
                  <c:v>-54.061999999999998</c:v>
                </c:pt>
                <c:pt idx="4889">
                  <c:v>-53.966999999999999</c:v>
                </c:pt>
                <c:pt idx="4890">
                  <c:v>-53.267000000000003</c:v>
                </c:pt>
                <c:pt idx="4891">
                  <c:v>-51.741</c:v>
                </c:pt>
                <c:pt idx="4892">
                  <c:v>-49.456000000000003</c:v>
                </c:pt>
                <c:pt idx="4893">
                  <c:v>-46.616999999999997</c:v>
                </c:pt>
                <c:pt idx="4894">
                  <c:v>-43.981999999999999</c:v>
                </c:pt>
                <c:pt idx="4895">
                  <c:v>-42.283999999999999</c:v>
                </c:pt>
                <c:pt idx="4896">
                  <c:v>-40.262</c:v>
                </c:pt>
                <c:pt idx="4897">
                  <c:v>-37.701999999999998</c:v>
                </c:pt>
                <c:pt idx="4898">
                  <c:v>-34.950000000000003</c:v>
                </c:pt>
                <c:pt idx="4899">
                  <c:v>-32.133000000000003</c:v>
                </c:pt>
                <c:pt idx="4900">
                  <c:v>-30.391999999999999</c:v>
                </c:pt>
                <c:pt idx="4901">
                  <c:v>-28.402000000000001</c:v>
                </c:pt>
                <c:pt idx="4902">
                  <c:v>-26.869</c:v>
                </c:pt>
                <c:pt idx="4903">
                  <c:v>-26.417999999999999</c:v>
                </c:pt>
                <c:pt idx="4904">
                  <c:v>-26.096</c:v>
                </c:pt>
                <c:pt idx="4905">
                  <c:v>-25.417000000000002</c:v>
                </c:pt>
                <c:pt idx="4906">
                  <c:v>-23.757999999999999</c:v>
                </c:pt>
                <c:pt idx="4907">
                  <c:v>-22.009</c:v>
                </c:pt>
                <c:pt idx="4908">
                  <c:v>-19.663</c:v>
                </c:pt>
                <c:pt idx="4909">
                  <c:v>-17.114999999999998</c:v>
                </c:pt>
                <c:pt idx="4910">
                  <c:v>-15.157999999999999</c:v>
                </c:pt>
                <c:pt idx="4911">
                  <c:v>-13.791</c:v>
                </c:pt>
                <c:pt idx="4912">
                  <c:v>-12.569000000000001</c:v>
                </c:pt>
                <c:pt idx="4913">
                  <c:v>-12.025</c:v>
                </c:pt>
                <c:pt idx="4914">
                  <c:v>-11.747999999999999</c:v>
                </c:pt>
                <c:pt idx="4915">
                  <c:v>-11.721</c:v>
                </c:pt>
                <c:pt idx="4916">
                  <c:v>-12.006</c:v>
                </c:pt>
                <c:pt idx="4917">
                  <c:v>-11.877000000000001</c:v>
                </c:pt>
                <c:pt idx="4918">
                  <c:v>-11.403</c:v>
                </c:pt>
                <c:pt idx="4919">
                  <c:v>-10.41</c:v>
                </c:pt>
                <c:pt idx="4920">
                  <c:v>-9.3658000000000001</c:v>
                </c:pt>
                <c:pt idx="4921">
                  <c:v>-8.6306999999999992</c:v>
                </c:pt>
                <c:pt idx="4922">
                  <c:v>-7.9881000000000002</c:v>
                </c:pt>
                <c:pt idx="4923">
                  <c:v>-7.5063000000000004</c:v>
                </c:pt>
                <c:pt idx="4924">
                  <c:v>-7.21</c:v>
                </c:pt>
                <c:pt idx="4925">
                  <c:v>-7.0037000000000003</c:v>
                </c:pt>
                <c:pt idx="4926">
                  <c:v>-6.9890999999999996</c:v>
                </c:pt>
                <c:pt idx="4927">
                  <c:v>-6.9292999999999996</c:v>
                </c:pt>
                <c:pt idx="4928">
                  <c:v>-6.8318000000000003</c:v>
                </c:pt>
                <c:pt idx="4929">
                  <c:v>-6.5610999999999997</c:v>
                </c:pt>
                <c:pt idx="4930">
                  <c:v>-6.1685999999999996</c:v>
                </c:pt>
                <c:pt idx="4931">
                  <c:v>-6.0180999999999996</c:v>
                </c:pt>
                <c:pt idx="4932">
                  <c:v>-5.9699</c:v>
                </c:pt>
                <c:pt idx="4933">
                  <c:v>-5.9276999999999997</c:v>
                </c:pt>
                <c:pt idx="4934">
                  <c:v>-5.8284000000000002</c:v>
                </c:pt>
                <c:pt idx="4935">
                  <c:v>-5.6416000000000004</c:v>
                </c:pt>
                <c:pt idx="4936">
                  <c:v>-5.5696000000000003</c:v>
                </c:pt>
                <c:pt idx="4937">
                  <c:v>-5.4581</c:v>
                </c:pt>
                <c:pt idx="4938">
                  <c:v>-5.4275000000000002</c:v>
                </c:pt>
                <c:pt idx="4939">
                  <c:v>-5.4134000000000002</c:v>
                </c:pt>
                <c:pt idx="4940">
                  <c:v>-5.4067999999999996</c:v>
                </c:pt>
                <c:pt idx="4941">
                  <c:v>-5.3632999999999997</c:v>
                </c:pt>
                <c:pt idx="4942">
                  <c:v>-5.1387</c:v>
                </c:pt>
                <c:pt idx="4943">
                  <c:v>-4.8701999999999996</c:v>
                </c:pt>
                <c:pt idx="4944">
                  <c:v>-4.5639000000000003</c:v>
                </c:pt>
                <c:pt idx="4945">
                  <c:v>-4.4344999999999999</c:v>
                </c:pt>
                <c:pt idx="4946">
                  <c:v>-4.3792999999999997</c:v>
                </c:pt>
                <c:pt idx="4947">
                  <c:v>-3.9866999999999999</c:v>
                </c:pt>
                <c:pt idx="4948">
                  <c:v>-3.2267000000000001</c:v>
                </c:pt>
                <c:pt idx="4949">
                  <c:v>-2.2999000000000001</c:v>
                </c:pt>
                <c:pt idx="4950">
                  <c:v>-1.6815</c:v>
                </c:pt>
                <c:pt idx="4951">
                  <c:v>-1.6747000000000001</c:v>
                </c:pt>
                <c:pt idx="4952">
                  <c:v>-1.6345000000000001</c:v>
                </c:pt>
                <c:pt idx="4953">
                  <c:v>-1.5068999999999999</c:v>
                </c:pt>
                <c:pt idx="4954">
                  <c:v>-1.2475000000000001</c:v>
                </c:pt>
                <c:pt idx="4955">
                  <c:v>-0.75212000000000001</c:v>
                </c:pt>
                <c:pt idx="4956">
                  <c:v>-0.16782</c:v>
                </c:pt>
                <c:pt idx="4957">
                  <c:v>0.49393999999999999</c:v>
                </c:pt>
                <c:pt idx="4958">
                  <c:v>1.1903999999999999</c:v>
                </c:pt>
                <c:pt idx="4959">
                  <c:v>1.7153</c:v>
                </c:pt>
                <c:pt idx="4960">
                  <c:v>2.2605</c:v>
                </c:pt>
                <c:pt idx="4961">
                  <c:v>2.9159000000000002</c:v>
                </c:pt>
                <c:pt idx="4962">
                  <c:v>3.5937999999999999</c:v>
                </c:pt>
                <c:pt idx="4963">
                  <c:v>4.1201999999999996</c:v>
                </c:pt>
                <c:pt idx="4964">
                  <c:v>4.6017000000000001</c:v>
                </c:pt>
                <c:pt idx="4965">
                  <c:v>5.0987999999999998</c:v>
                </c:pt>
                <c:pt idx="4966">
                  <c:v>5.5159000000000002</c:v>
                </c:pt>
                <c:pt idx="4967">
                  <c:v>6.2938999999999998</c:v>
                </c:pt>
                <c:pt idx="4968">
                  <c:v>7.2687999999999997</c:v>
                </c:pt>
                <c:pt idx="4969">
                  <c:v>8.1329999999999991</c:v>
                </c:pt>
                <c:pt idx="4970">
                  <c:v>8.8226999999999993</c:v>
                </c:pt>
                <c:pt idx="4971">
                  <c:v>9.3686000000000007</c:v>
                </c:pt>
                <c:pt idx="4972">
                  <c:v>10.166</c:v>
                </c:pt>
                <c:pt idx="4973">
                  <c:v>11.076000000000001</c:v>
                </c:pt>
                <c:pt idx="4974">
                  <c:v>12.07</c:v>
                </c:pt>
                <c:pt idx="4975">
                  <c:v>13.257</c:v>
                </c:pt>
                <c:pt idx="4976">
                  <c:v>13.89</c:v>
                </c:pt>
                <c:pt idx="4977">
                  <c:v>14.5</c:v>
                </c:pt>
                <c:pt idx="4978">
                  <c:v>15.065</c:v>
                </c:pt>
                <c:pt idx="4979">
                  <c:v>15.631</c:v>
                </c:pt>
                <c:pt idx="4980">
                  <c:v>16.123000000000001</c:v>
                </c:pt>
                <c:pt idx="4981">
                  <c:v>16.561</c:v>
                </c:pt>
                <c:pt idx="4982">
                  <c:v>17.164999999999999</c:v>
                </c:pt>
                <c:pt idx="4983">
                  <c:v>17.861999999999998</c:v>
                </c:pt>
                <c:pt idx="4984">
                  <c:v>18.538</c:v>
                </c:pt>
                <c:pt idx="4985">
                  <c:v>19.184999999999999</c:v>
                </c:pt>
                <c:pt idx="4986">
                  <c:v>19.841000000000001</c:v>
                </c:pt>
                <c:pt idx="4987">
                  <c:v>20.530999999999999</c:v>
                </c:pt>
                <c:pt idx="4988">
                  <c:v>21.077999999999999</c:v>
                </c:pt>
                <c:pt idx="4989">
                  <c:v>21.587</c:v>
                </c:pt>
                <c:pt idx="4990">
                  <c:v>22.135999999999999</c:v>
                </c:pt>
                <c:pt idx="4991">
                  <c:v>22.692</c:v>
                </c:pt>
                <c:pt idx="4992">
                  <c:v>23.311</c:v>
                </c:pt>
                <c:pt idx="4993">
                  <c:v>23.943999999999999</c:v>
                </c:pt>
                <c:pt idx="4994">
                  <c:v>24.619</c:v>
                </c:pt>
                <c:pt idx="4995">
                  <c:v>25.242000000000001</c:v>
                </c:pt>
                <c:pt idx="4996">
                  <c:v>25.806999999999999</c:v>
                </c:pt>
                <c:pt idx="4997">
                  <c:v>26.443000000000001</c:v>
                </c:pt>
                <c:pt idx="4998">
                  <c:v>27.013000000000002</c:v>
                </c:pt>
                <c:pt idx="4999">
                  <c:v>27.629000000000001</c:v>
                </c:pt>
                <c:pt idx="5000">
                  <c:v>28.187999999999999</c:v>
                </c:pt>
                <c:pt idx="5001">
                  <c:v>28.814</c:v>
                </c:pt>
                <c:pt idx="5002">
                  <c:v>29.481000000000002</c:v>
                </c:pt>
                <c:pt idx="5003">
                  <c:v>30.018000000000001</c:v>
                </c:pt>
                <c:pt idx="5004">
                  <c:v>30.591999999999999</c:v>
                </c:pt>
                <c:pt idx="5005">
                  <c:v>31.280999999999999</c:v>
                </c:pt>
                <c:pt idx="5006">
                  <c:v>32.055</c:v>
                </c:pt>
                <c:pt idx="5007">
                  <c:v>33.024999999999999</c:v>
                </c:pt>
                <c:pt idx="5008">
                  <c:v>33.893000000000001</c:v>
                </c:pt>
                <c:pt idx="5009">
                  <c:v>34.677</c:v>
                </c:pt>
                <c:pt idx="5010">
                  <c:v>35.466000000000001</c:v>
                </c:pt>
                <c:pt idx="5011">
                  <c:v>36.136000000000003</c:v>
                </c:pt>
                <c:pt idx="5012">
                  <c:v>36.671999999999997</c:v>
                </c:pt>
                <c:pt idx="5013">
                  <c:v>36.972999999999999</c:v>
                </c:pt>
                <c:pt idx="5014">
                  <c:v>37.043999999999997</c:v>
                </c:pt>
                <c:pt idx="5015">
                  <c:v>37.353000000000002</c:v>
                </c:pt>
                <c:pt idx="5016">
                  <c:v>37.744999999999997</c:v>
                </c:pt>
                <c:pt idx="5017">
                  <c:v>38.311</c:v>
                </c:pt>
                <c:pt idx="5018">
                  <c:v>39.29</c:v>
                </c:pt>
                <c:pt idx="5019">
                  <c:v>40.347000000000001</c:v>
                </c:pt>
                <c:pt idx="5020">
                  <c:v>41.271999999999998</c:v>
                </c:pt>
                <c:pt idx="5021">
                  <c:v>41.921999999999997</c:v>
                </c:pt>
                <c:pt idx="5022">
                  <c:v>42.204999999999998</c:v>
                </c:pt>
                <c:pt idx="5023">
                  <c:v>42.46</c:v>
                </c:pt>
                <c:pt idx="5024">
                  <c:v>42.962000000000003</c:v>
                </c:pt>
                <c:pt idx="5025">
                  <c:v>43.277999999999999</c:v>
                </c:pt>
                <c:pt idx="5026">
                  <c:v>43.75</c:v>
                </c:pt>
                <c:pt idx="5027">
                  <c:v>44.42</c:v>
                </c:pt>
                <c:pt idx="5028">
                  <c:v>44.77</c:v>
                </c:pt>
                <c:pt idx="5029">
                  <c:v>45.064</c:v>
                </c:pt>
                <c:pt idx="5030">
                  <c:v>45.399000000000001</c:v>
                </c:pt>
                <c:pt idx="5031">
                  <c:v>45.581000000000003</c:v>
                </c:pt>
                <c:pt idx="5032">
                  <c:v>45.768000000000001</c:v>
                </c:pt>
                <c:pt idx="5033">
                  <c:v>45.997999999999998</c:v>
                </c:pt>
                <c:pt idx="5034">
                  <c:v>46.277999999999999</c:v>
                </c:pt>
                <c:pt idx="5035">
                  <c:v>46.43</c:v>
                </c:pt>
                <c:pt idx="5036">
                  <c:v>46.308999999999997</c:v>
                </c:pt>
                <c:pt idx="5037">
                  <c:v>46.344000000000001</c:v>
                </c:pt>
                <c:pt idx="5038">
                  <c:v>46.488999999999997</c:v>
                </c:pt>
                <c:pt idx="5039">
                  <c:v>46.677999999999997</c:v>
                </c:pt>
                <c:pt idx="5040">
                  <c:v>46.981999999999999</c:v>
                </c:pt>
                <c:pt idx="5041">
                  <c:v>47.191000000000003</c:v>
                </c:pt>
                <c:pt idx="5042">
                  <c:v>47.445999999999998</c:v>
                </c:pt>
                <c:pt idx="5043">
                  <c:v>47.648000000000003</c:v>
                </c:pt>
                <c:pt idx="5044">
                  <c:v>47.868000000000002</c:v>
                </c:pt>
                <c:pt idx="5045">
                  <c:v>48.158999999999999</c:v>
                </c:pt>
                <c:pt idx="5046">
                  <c:v>48.296999999999997</c:v>
                </c:pt>
                <c:pt idx="5047">
                  <c:v>48.369</c:v>
                </c:pt>
                <c:pt idx="5048">
                  <c:v>48.334000000000003</c:v>
                </c:pt>
                <c:pt idx="5049">
                  <c:v>48.384999999999998</c:v>
                </c:pt>
                <c:pt idx="5050">
                  <c:v>48.637</c:v>
                </c:pt>
                <c:pt idx="5051">
                  <c:v>48.783000000000001</c:v>
                </c:pt>
                <c:pt idx="5052">
                  <c:v>49</c:v>
                </c:pt>
                <c:pt idx="5053">
                  <c:v>49.133000000000003</c:v>
                </c:pt>
                <c:pt idx="5054">
                  <c:v>49.354999999999997</c:v>
                </c:pt>
                <c:pt idx="5055">
                  <c:v>49.750999999999998</c:v>
                </c:pt>
                <c:pt idx="5056">
                  <c:v>49.887</c:v>
                </c:pt>
                <c:pt idx="5057">
                  <c:v>50.064999999999998</c:v>
                </c:pt>
                <c:pt idx="5058">
                  <c:v>50.665999999999997</c:v>
                </c:pt>
                <c:pt idx="5059">
                  <c:v>51.243000000000002</c:v>
                </c:pt>
                <c:pt idx="5060">
                  <c:v>51.58</c:v>
                </c:pt>
                <c:pt idx="5061">
                  <c:v>51.789000000000001</c:v>
                </c:pt>
                <c:pt idx="5062">
                  <c:v>51.843000000000004</c:v>
                </c:pt>
                <c:pt idx="5063">
                  <c:v>51.631999999999998</c:v>
                </c:pt>
                <c:pt idx="5064">
                  <c:v>51.55</c:v>
                </c:pt>
                <c:pt idx="5065">
                  <c:v>51.685000000000002</c:v>
                </c:pt>
                <c:pt idx="5066">
                  <c:v>51.835999999999999</c:v>
                </c:pt>
                <c:pt idx="5067">
                  <c:v>51.997999999999998</c:v>
                </c:pt>
                <c:pt idx="5068">
                  <c:v>52.209000000000003</c:v>
                </c:pt>
                <c:pt idx="5069">
                  <c:v>52.673000000000002</c:v>
                </c:pt>
                <c:pt idx="5070">
                  <c:v>52.777000000000001</c:v>
                </c:pt>
                <c:pt idx="5071">
                  <c:v>52.69</c:v>
                </c:pt>
                <c:pt idx="5072">
                  <c:v>52.847999999999999</c:v>
                </c:pt>
                <c:pt idx="5073">
                  <c:v>53.073</c:v>
                </c:pt>
                <c:pt idx="5074">
                  <c:v>53.216000000000001</c:v>
                </c:pt>
                <c:pt idx="5075">
                  <c:v>53.637999999999998</c:v>
                </c:pt>
                <c:pt idx="5076">
                  <c:v>54.16</c:v>
                </c:pt>
                <c:pt idx="5077">
                  <c:v>54.655999999999999</c:v>
                </c:pt>
                <c:pt idx="5078">
                  <c:v>55.332000000000001</c:v>
                </c:pt>
                <c:pt idx="5079">
                  <c:v>55.805</c:v>
                </c:pt>
                <c:pt idx="5080">
                  <c:v>56.03</c:v>
                </c:pt>
                <c:pt idx="5081">
                  <c:v>56.234000000000002</c:v>
                </c:pt>
                <c:pt idx="5082">
                  <c:v>56.637999999999998</c:v>
                </c:pt>
                <c:pt idx="5083">
                  <c:v>57.005000000000003</c:v>
                </c:pt>
                <c:pt idx="5084">
                  <c:v>57.478999999999999</c:v>
                </c:pt>
                <c:pt idx="5085">
                  <c:v>58.14</c:v>
                </c:pt>
                <c:pt idx="5086">
                  <c:v>58.55</c:v>
                </c:pt>
                <c:pt idx="5087">
                  <c:v>58.597999999999999</c:v>
                </c:pt>
                <c:pt idx="5088">
                  <c:v>58.356000000000002</c:v>
                </c:pt>
                <c:pt idx="5089">
                  <c:v>58.121000000000002</c:v>
                </c:pt>
                <c:pt idx="5090">
                  <c:v>58.095999999999997</c:v>
                </c:pt>
                <c:pt idx="5091">
                  <c:v>58.228000000000002</c:v>
                </c:pt>
                <c:pt idx="5092">
                  <c:v>58.38</c:v>
                </c:pt>
                <c:pt idx="5093">
                  <c:v>58.38</c:v>
                </c:pt>
                <c:pt idx="5094">
                  <c:v>58.29</c:v>
                </c:pt>
                <c:pt idx="5095">
                  <c:v>58.008000000000003</c:v>
                </c:pt>
                <c:pt idx="5096">
                  <c:v>57.261000000000003</c:v>
                </c:pt>
                <c:pt idx="5097">
                  <c:v>56.225000000000001</c:v>
                </c:pt>
                <c:pt idx="5098">
                  <c:v>54.991</c:v>
                </c:pt>
                <c:pt idx="5099">
                  <c:v>53.670999999999999</c:v>
                </c:pt>
                <c:pt idx="5100">
                  <c:v>52.451999999999998</c:v>
                </c:pt>
                <c:pt idx="5101">
                  <c:v>50.978999999999999</c:v>
                </c:pt>
                <c:pt idx="5102">
                  <c:v>49.262999999999998</c:v>
                </c:pt>
                <c:pt idx="5103">
                  <c:v>47.127000000000002</c:v>
                </c:pt>
                <c:pt idx="5104">
                  <c:v>44.59</c:v>
                </c:pt>
                <c:pt idx="5105">
                  <c:v>41.670999999999999</c:v>
                </c:pt>
                <c:pt idx="5106">
                  <c:v>38.454999999999998</c:v>
                </c:pt>
                <c:pt idx="5107">
                  <c:v>35.171999999999997</c:v>
                </c:pt>
                <c:pt idx="5108">
                  <c:v>31.972000000000001</c:v>
                </c:pt>
                <c:pt idx="5109">
                  <c:v>28.907</c:v>
                </c:pt>
                <c:pt idx="5110">
                  <c:v>26.097000000000001</c:v>
                </c:pt>
                <c:pt idx="5111">
                  <c:v>23.542000000000002</c:v>
                </c:pt>
                <c:pt idx="5112">
                  <c:v>21.41</c:v>
                </c:pt>
                <c:pt idx="5113">
                  <c:v>19.399000000000001</c:v>
                </c:pt>
                <c:pt idx="5114">
                  <c:v>17.481999999999999</c:v>
                </c:pt>
                <c:pt idx="5115">
                  <c:v>15.734999999999999</c:v>
                </c:pt>
                <c:pt idx="5116">
                  <c:v>14.116</c:v>
                </c:pt>
                <c:pt idx="5117">
                  <c:v>12.662000000000001</c:v>
                </c:pt>
                <c:pt idx="5118">
                  <c:v>11.262</c:v>
                </c:pt>
                <c:pt idx="5119">
                  <c:v>10.002000000000001</c:v>
                </c:pt>
                <c:pt idx="5120">
                  <c:v>8.9316999999999993</c:v>
                </c:pt>
                <c:pt idx="5121">
                  <c:v>7.9469000000000003</c:v>
                </c:pt>
                <c:pt idx="5122">
                  <c:v>7.1672000000000002</c:v>
                </c:pt>
                <c:pt idx="5123">
                  <c:v>6.3974000000000002</c:v>
                </c:pt>
                <c:pt idx="5124">
                  <c:v>5.6951999999999998</c:v>
                </c:pt>
                <c:pt idx="5125">
                  <c:v>4.8739999999999997</c:v>
                </c:pt>
                <c:pt idx="5126">
                  <c:v>4.0730000000000004</c:v>
                </c:pt>
                <c:pt idx="5127">
                  <c:v>3.2892999999999999</c:v>
                </c:pt>
                <c:pt idx="5128">
                  <c:v>2.5838999999999999</c:v>
                </c:pt>
                <c:pt idx="5129">
                  <c:v>1.9491000000000001</c:v>
                </c:pt>
                <c:pt idx="5130">
                  <c:v>1.4659</c:v>
                </c:pt>
                <c:pt idx="5131">
                  <c:v>1.0262</c:v>
                </c:pt>
                <c:pt idx="5132">
                  <c:v>0.69625999999999999</c:v>
                </c:pt>
                <c:pt idx="5133">
                  <c:v>0.33240999999999998</c:v>
                </c:pt>
                <c:pt idx="5134">
                  <c:v>-1.3592999999999999E-2</c:v>
                </c:pt>
                <c:pt idx="5135">
                  <c:v>-0.24565999999999999</c:v>
                </c:pt>
                <c:pt idx="5136">
                  <c:v>-0.57764000000000004</c:v>
                </c:pt>
                <c:pt idx="5137">
                  <c:v>-0.88754</c:v>
                </c:pt>
                <c:pt idx="5138">
                  <c:v>-1.2508999999999999</c:v>
                </c:pt>
                <c:pt idx="5139">
                  <c:v>-1.5509999999999999</c:v>
                </c:pt>
                <c:pt idx="5140">
                  <c:v>-1.8709</c:v>
                </c:pt>
                <c:pt idx="5141">
                  <c:v>-2.1760000000000002</c:v>
                </c:pt>
                <c:pt idx="5142">
                  <c:v>-2.3732000000000002</c:v>
                </c:pt>
                <c:pt idx="5143">
                  <c:v>-2.5432000000000001</c:v>
                </c:pt>
                <c:pt idx="5144">
                  <c:v>-2.6913</c:v>
                </c:pt>
                <c:pt idx="5145">
                  <c:v>-2.8045</c:v>
                </c:pt>
                <c:pt idx="5146">
                  <c:v>-2.9672999999999998</c:v>
                </c:pt>
                <c:pt idx="5147">
                  <c:v>-3.0941999999999998</c:v>
                </c:pt>
                <c:pt idx="5148">
                  <c:v>-3.2219000000000002</c:v>
                </c:pt>
                <c:pt idx="5149">
                  <c:v>-3.2966000000000002</c:v>
                </c:pt>
                <c:pt idx="5150">
                  <c:v>-3.29</c:v>
                </c:pt>
                <c:pt idx="5151">
                  <c:v>-3.3849</c:v>
                </c:pt>
                <c:pt idx="5152">
                  <c:v>-3.4603999999999999</c:v>
                </c:pt>
                <c:pt idx="5153">
                  <c:v>-3.5533999999999999</c:v>
                </c:pt>
                <c:pt idx="5154">
                  <c:v>-3.6456</c:v>
                </c:pt>
                <c:pt idx="5155">
                  <c:v>-3.7326999999999999</c:v>
                </c:pt>
                <c:pt idx="5156">
                  <c:v>-3.7486999999999999</c:v>
                </c:pt>
                <c:pt idx="5157">
                  <c:v>-3.6972999999999998</c:v>
                </c:pt>
                <c:pt idx="5158">
                  <c:v>-3.6974</c:v>
                </c:pt>
                <c:pt idx="5159">
                  <c:v>-3.863</c:v>
                </c:pt>
                <c:pt idx="5160">
                  <c:v>-4.0224000000000002</c:v>
                </c:pt>
                <c:pt idx="5161">
                  <c:v>-4.1866000000000003</c:v>
                </c:pt>
                <c:pt idx="5162">
                  <c:v>-4.3018000000000001</c:v>
                </c:pt>
                <c:pt idx="5163">
                  <c:v>-4.4462999999999999</c:v>
                </c:pt>
                <c:pt idx="5164">
                  <c:v>-4.6524999999999999</c:v>
                </c:pt>
                <c:pt idx="5165">
                  <c:v>-4.8914999999999997</c:v>
                </c:pt>
                <c:pt idx="5166">
                  <c:v>-5.1448</c:v>
                </c:pt>
                <c:pt idx="5167">
                  <c:v>-5.3030999999999997</c:v>
                </c:pt>
                <c:pt idx="5168">
                  <c:v>-5.4020000000000001</c:v>
                </c:pt>
                <c:pt idx="5169">
                  <c:v>-5.4706999999999999</c:v>
                </c:pt>
                <c:pt idx="5170">
                  <c:v>-5.5285000000000002</c:v>
                </c:pt>
                <c:pt idx="5171">
                  <c:v>-5.7317999999999998</c:v>
                </c:pt>
                <c:pt idx="5172">
                  <c:v>-5.9417999999999997</c:v>
                </c:pt>
                <c:pt idx="5173">
                  <c:v>-6.2264999999999997</c:v>
                </c:pt>
                <c:pt idx="5174">
                  <c:v>-6.6154000000000002</c:v>
                </c:pt>
                <c:pt idx="5175">
                  <c:v>-7.1010999999999997</c:v>
                </c:pt>
                <c:pt idx="5176">
                  <c:v>-7.4386999999999999</c:v>
                </c:pt>
                <c:pt idx="5177">
                  <c:v>-7.6935000000000002</c:v>
                </c:pt>
                <c:pt idx="5178">
                  <c:v>-8.2667999999999999</c:v>
                </c:pt>
                <c:pt idx="5179">
                  <c:v>-8.5554000000000006</c:v>
                </c:pt>
                <c:pt idx="5180">
                  <c:v>-8.7423000000000002</c:v>
                </c:pt>
                <c:pt idx="5181">
                  <c:v>-9.4624000000000006</c:v>
                </c:pt>
                <c:pt idx="5182">
                  <c:v>-10.061999999999999</c:v>
                </c:pt>
                <c:pt idx="5183">
                  <c:v>-10.71</c:v>
                </c:pt>
                <c:pt idx="5184">
                  <c:v>-11.488</c:v>
                </c:pt>
                <c:pt idx="5185">
                  <c:v>-12.180999999999999</c:v>
                </c:pt>
                <c:pt idx="5186">
                  <c:v>-12.637</c:v>
                </c:pt>
                <c:pt idx="5187">
                  <c:v>-13.286</c:v>
                </c:pt>
                <c:pt idx="5188">
                  <c:v>-14.446999999999999</c:v>
                </c:pt>
                <c:pt idx="5189">
                  <c:v>-15.583</c:v>
                </c:pt>
                <c:pt idx="5190">
                  <c:v>-16.579999999999998</c:v>
                </c:pt>
                <c:pt idx="5191">
                  <c:v>-17.521000000000001</c:v>
                </c:pt>
                <c:pt idx="5192">
                  <c:v>-18.260000000000002</c:v>
                </c:pt>
                <c:pt idx="5193">
                  <c:v>-19.021999999999998</c:v>
                </c:pt>
                <c:pt idx="5194">
                  <c:v>-19.744</c:v>
                </c:pt>
                <c:pt idx="5195">
                  <c:v>-20.471</c:v>
                </c:pt>
                <c:pt idx="5196">
                  <c:v>-21.423999999999999</c:v>
                </c:pt>
                <c:pt idx="5197">
                  <c:v>-22.294</c:v>
                </c:pt>
                <c:pt idx="5198">
                  <c:v>-22.95</c:v>
                </c:pt>
                <c:pt idx="5199">
                  <c:v>-23.776</c:v>
                </c:pt>
                <c:pt idx="5200">
                  <c:v>-24.870999999999999</c:v>
                </c:pt>
                <c:pt idx="5201">
                  <c:v>-26.148</c:v>
                </c:pt>
                <c:pt idx="5202">
                  <c:v>-27.863</c:v>
                </c:pt>
                <c:pt idx="5203">
                  <c:v>-29.263999999999999</c:v>
                </c:pt>
                <c:pt idx="5204">
                  <c:v>-30.103999999999999</c:v>
                </c:pt>
                <c:pt idx="5205">
                  <c:v>-31.064</c:v>
                </c:pt>
                <c:pt idx="5206">
                  <c:v>-32.01</c:v>
                </c:pt>
                <c:pt idx="5207">
                  <c:v>-32.834000000000003</c:v>
                </c:pt>
                <c:pt idx="5208">
                  <c:v>-34.134</c:v>
                </c:pt>
                <c:pt idx="5209">
                  <c:v>-35.402999999999999</c:v>
                </c:pt>
                <c:pt idx="5210">
                  <c:v>-36.182000000000002</c:v>
                </c:pt>
                <c:pt idx="5211">
                  <c:v>-36.695</c:v>
                </c:pt>
                <c:pt idx="5212">
                  <c:v>-37.351999999999997</c:v>
                </c:pt>
                <c:pt idx="5213">
                  <c:v>-38.049999999999997</c:v>
                </c:pt>
                <c:pt idx="5214">
                  <c:v>-38.753</c:v>
                </c:pt>
                <c:pt idx="5215">
                  <c:v>-39.313000000000002</c:v>
                </c:pt>
                <c:pt idx="5216">
                  <c:v>-39.381999999999998</c:v>
                </c:pt>
                <c:pt idx="5217">
                  <c:v>-39.741999999999997</c:v>
                </c:pt>
                <c:pt idx="5218">
                  <c:v>-40.658999999999999</c:v>
                </c:pt>
                <c:pt idx="5219">
                  <c:v>-41.771999999999998</c:v>
                </c:pt>
                <c:pt idx="5220">
                  <c:v>-43.15</c:v>
                </c:pt>
                <c:pt idx="5221">
                  <c:v>-44.448</c:v>
                </c:pt>
                <c:pt idx="5222">
                  <c:v>-44.863</c:v>
                </c:pt>
                <c:pt idx="5223">
                  <c:v>-44.356000000000002</c:v>
                </c:pt>
                <c:pt idx="5224">
                  <c:v>-43.975000000000001</c:v>
                </c:pt>
                <c:pt idx="5225">
                  <c:v>-44.552999999999997</c:v>
                </c:pt>
                <c:pt idx="5226">
                  <c:v>-45.494999999999997</c:v>
                </c:pt>
                <c:pt idx="5227">
                  <c:v>-45.454999999999998</c:v>
                </c:pt>
                <c:pt idx="5228">
                  <c:v>-44.896000000000001</c:v>
                </c:pt>
                <c:pt idx="5229">
                  <c:v>-44.039000000000001</c:v>
                </c:pt>
                <c:pt idx="5230">
                  <c:v>-43.320999999999998</c:v>
                </c:pt>
                <c:pt idx="5231">
                  <c:v>-44.151000000000003</c:v>
                </c:pt>
                <c:pt idx="5232">
                  <c:v>-45.78</c:v>
                </c:pt>
                <c:pt idx="5233">
                  <c:v>-47.384</c:v>
                </c:pt>
                <c:pt idx="5234">
                  <c:v>-47.280999999999999</c:v>
                </c:pt>
                <c:pt idx="5235">
                  <c:v>-46.158999999999999</c:v>
                </c:pt>
                <c:pt idx="5236">
                  <c:v>-45.488</c:v>
                </c:pt>
                <c:pt idx="5237">
                  <c:v>-45.802999999999997</c:v>
                </c:pt>
                <c:pt idx="5238">
                  <c:v>-46.689</c:v>
                </c:pt>
                <c:pt idx="5239">
                  <c:v>-47.286999999999999</c:v>
                </c:pt>
                <c:pt idx="5240">
                  <c:v>-47.122</c:v>
                </c:pt>
                <c:pt idx="5241">
                  <c:v>-46.988</c:v>
                </c:pt>
                <c:pt idx="5242">
                  <c:v>-47.128</c:v>
                </c:pt>
                <c:pt idx="5243">
                  <c:v>-47.49</c:v>
                </c:pt>
                <c:pt idx="5244">
                  <c:v>-48.27</c:v>
                </c:pt>
                <c:pt idx="5245">
                  <c:v>-48.662999999999997</c:v>
                </c:pt>
                <c:pt idx="5246">
                  <c:v>-48.311</c:v>
                </c:pt>
                <c:pt idx="5247">
                  <c:v>-48.024999999999999</c:v>
                </c:pt>
                <c:pt idx="5248">
                  <c:v>-47.783000000000001</c:v>
                </c:pt>
                <c:pt idx="5249">
                  <c:v>-48.064999999999998</c:v>
                </c:pt>
                <c:pt idx="5250">
                  <c:v>-49.19</c:v>
                </c:pt>
                <c:pt idx="5251">
                  <c:v>-49.45</c:v>
                </c:pt>
                <c:pt idx="5252">
                  <c:v>-48.752000000000002</c:v>
                </c:pt>
                <c:pt idx="5253">
                  <c:v>-47.670999999999999</c:v>
                </c:pt>
                <c:pt idx="5254">
                  <c:v>-46.695999999999998</c:v>
                </c:pt>
                <c:pt idx="5255">
                  <c:v>-46.829000000000001</c:v>
                </c:pt>
                <c:pt idx="5256">
                  <c:v>-47.991999999999997</c:v>
                </c:pt>
                <c:pt idx="5257">
                  <c:v>-48.572000000000003</c:v>
                </c:pt>
                <c:pt idx="5258">
                  <c:v>-48.744999999999997</c:v>
                </c:pt>
                <c:pt idx="5259">
                  <c:v>-48.826000000000001</c:v>
                </c:pt>
                <c:pt idx="5260">
                  <c:v>-48.936999999999998</c:v>
                </c:pt>
                <c:pt idx="5261">
                  <c:v>-49.045999999999999</c:v>
                </c:pt>
                <c:pt idx="5262">
                  <c:v>-50.238999999999997</c:v>
                </c:pt>
                <c:pt idx="5263">
                  <c:v>-51.381</c:v>
                </c:pt>
                <c:pt idx="5264">
                  <c:v>-52.231000000000002</c:v>
                </c:pt>
                <c:pt idx="5265">
                  <c:v>-51.762</c:v>
                </c:pt>
                <c:pt idx="5266">
                  <c:v>-50.881</c:v>
                </c:pt>
                <c:pt idx="5267">
                  <c:v>-51.292000000000002</c:v>
                </c:pt>
                <c:pt idx="5268">
                  <c:v>-52.155999999999999</c:v>
                </c:pt>
                <c:pt idx="5269">
                  <c:v>-52.481999999999999</c:v>
                </c:pt>
                <c:pt idx="5270">
                  <c:v>-52.7</c:v>
                </c:pt>
                <c:pt idx="5271">
                  <c:v>-53.134</c:v>
                </c:pt>
                <c:pt idx="5272">
                  <c:v>-53.204999999999998</c:v>
                </c:pt>
                <c:pt idx="5273">
                  <c:v>-53.945</c:v>
                </c:pt>
                <c:pt idx="5274">
                  <c:v>-54.948999999999998</c:v>
                </c:pt>
                <c:pt idx="5275">
                  <c:v>-55.311</c:v>
                </c:pt>
                <c:pt idx="5276">
                  <c:v>-55.594000000000001</c:v>
                </c:pt>
                <c:pt idx="5277">
                  <c:v>-55.128999999999998</c:v>
                </c:pt>
                <c:pt idx="5278">
                  <c:v>-54.133000000000003</c:v>
                </c:pt>
                <c:pt idx="5279">
                  <c:v>-54.005000000000003</c:v>
                </c:pt>
                <c:pt idx="5280">
                  <c:v>-53.884</c:v>
                </c:pt>
                <c:pt idx="5281">
                  <c:v>-53.851999999999997</c:v>
                </c:pt>
                <c:pt idx="5282">
                  <c:v>-54.128999999999998</c:v>
                </c:pt>
                <c:pt idx="5283">
                  <c:v>-53.758000000000003</c:v>
                </c:pt>
                <c:pt idx="5284">
                  <c:v>-53.500999999999998</c:v>
                </c:pt>
                <c:pt idx="5285">
                  <c:v>-53.960999999999999</c:v>
                </c:pt>
                <c:pt idx="5286">
                  <c:v>-54.69</c:v>
                </c:pt>
                <c:pt idx="5287">
                  <c:v>-55.210999999999999</c:v>
                </c:pt>
                <c:pt idx="5288">
                  <c:v>-55.29</c:v>
                </c:pt>
                <c:pt idx="5289">
                  <c:v>-54.731999999999999</c:v>
                </c:pt>
                <c:pt idx="5290">
                  <c:v>-54.137999999999998</c:v>
                </c:pt>
                <c:pt idx="5291">
                  <c:v>-53.116999999999997</c:v>
                </c:pt>
                <c:pt idx="5292">
                  <c:v>-51.484000000000002</c:v>
                </c:pt>
                <c:pt idx="5293">
                  <c:v>-50.183</c:v>
                </c:pt>
                <c:pt idx="5294">
                  <c:v>-50.19</c:v>
                </c:pt>
                <c:pt idx="5295">
                  <c:v>-51.570999999999998</c:v>
                </c:pt>
                <c:pt idx="5296">
                  <c:v>-52.872999999999998</c:v>
                </c:pt>
                <c:pt idx="5297">
                  <c:v>-53.460999999999999</c:v>
                </c:pt>
                <c:pt idx="5298">
                  <c:v>-52.718000000000004</c:v>
                </c:pt>
                <c:pt idx="5299">
                  <c:v>-51.59</c:v>
                </c:pt>
                <c:pt idx="5300">
                  <c:v>-50.814</c:v>
                </c:pt>
                <c:pt idx="5301">
                  <c:v>-49.66</c:v>
                </c:pt>
                <c:pt idx="5302">
                  <c:v>-48.018000000000001</c:v>
                </c:pt>
                <c:pt idx="5303">
                  <c:v>-46.362000000000002</c:v>
                </c:pt>
                <c:pt idx="5304">
                  <c:v>-44.923000000000002</c:v>
                </c:pt>
                <c:pt idx="5305">
                  <c:v>-43.600999999999999</c:v>
                </c:pt>
                <c:pt idx="5306">
                  <c:v>-42.424999999999997</c:v>
                </c:pt>
                <c:pt idx="5307">
                  <c:v>-41.313000000000002</c:v>
                </c:pt>
                <c:pt idx="5308">
                  <c:v>-41.006</c:v>
                </c:pt>
                <c:pt idx="5309">
                  <c:v>-41.125999999999998</c:v>
                </c:pt>
                <c:pt idx="5310">
                  <c:v>-39.862000000000002</c:v>
                </c:pt>
                <c:pt idx="5311">
                  <c:v>-37.665999999999997</c:v>
                </c:pt>
                <c:pt idx="5312">
                  <c:v>-34.697000000000003</c:v>
                </c:pt>
                <c:pt idx="5313">
                  <c:v>-31.134</c:v>
                </c:pt>
                <c:pt idx="5314">
                  <c:v>-27.574000000000002</c:v>
                </c:pt>
                <c:pt idx="5315">
                  <c:v>-25.754999999999999</c:v>
                </c:pt>
                <c:pt idx="5316">
                  <c:v>-23.181999999999999</c:v>
                </c:pt>
                <c:pt idx="5317">
                  <c:v>-21.161000000000001</c:v>
                </c:pt>
                <c:pt idx="5318">
                  <c:v>-19.385999999999999</c:v>
                </c:pt>
                <c:pt idx="5319">
                  <c:v>-18.279</c:v>
                </c:pt>
                <c:pt idx="5320">
                  <c:v>-17.254000000000001</c:v>
                </c:pt>
                <c:pt idx="5321">
                  <c:v>-16.27</c:v>
                </c:pt>
                <c:pt idx="5322">
                  <c:v>-15.215999999999999</c:v>
                </c:pt>
                <c:pt idx="5323">
                  <c:v>-13.618</c:v>
                </c:pt>
                <c:pt idx="5324">
                  <c:v>-11.773</c:v>
                </c:pt>
                <c:pt idx="5325">
                  <c:v>-9.9788999999999994</c:v>
                </c:pt>
                <c:pt idx="5326">
                  <c:v>-8.3320000000000007</c:v>
                </c:pt>
                <c:pt idx="5327">
                  <c:v>-7.0376000000000003</c:v>
                </c:pt>
                <c:pt idx="5328">
                  <c:v>-5.9462000000000002</c:v>
                </c:pt>
                <c:pt idx="5329">
                  <c:v>-5.5027999999999997</c:v>
                </c:pt>
                <c:pt idx="5330">
                  <c:v>-5.0782999999999996</c:v>
                </c:pt>
                <c:pt idx="5331">
                  <c:v>-4.8163</c:v>
                </c:pt>
                <c:pt idx="5332">
                  <c:v>-4.6680000000000001</c:v>
                </c:pt>
                <c:pt idx="5333">
                  <c:v>-4.5011999999999999</c:v>
                </c:pt>
                <c:pt idx="5334">
                  <c:v>-4.1898</c:v>
                </c:pt>
                <c:pt idx="5335">
                  <c:v>-3.7793000000000001</c:v>
                </c:pt>
                <c:pt idx="5336">
                  <c:v>-3.6006999999999998</c:v>
                </c:pt>
                <c:pt idx="5337">
                  <c:v>-3.5331000000000001</c:v>
                </c:pt>
                <c:pt idx="5338">
                  <c:v>-3.367</c:v>
                </c:pt>
                <c:pt idx="5339">
                  <c:v>-3.1886999999999999</c:v>
                </c:pt>
                <c:pt idx="5340">
                  <c:v>-3.073</c:v>
                </c:pt>
                <c:pt idx="5341">
                  <c:v>-3.1876000000000002</c:v>
                </c:pt>
                <c:pt idx="5342">
                  <c:v>-3.2164999999999999</c:v>
                </c:pt>
                <c:pt idx="5343">
                  <c:v>-3.0613000000000001</c:v>
                </c:pt>
                <c:pt idx="5344">
                  <c:v>-2.9049999999999998</c:v>
                </c:pt>
                <c:pt idx="5345">
                  <c:v>-2.7766999999999999</c:v>
                </c:pt>
                <c:pt idx="5346">
                  <c:v>-2.8182999999999998</c:v>
                </c:pt>
                <c:pt idx="5347">
                  <c:v>-2.9163999999999999</c:v>
                </c:pt>
                <c:pt idx="5348">
                  <c:v>-2.9933999999999998</c:v>
                </c:pt>
                <c:pt idx="5349">
                  <c:v>-2.9683000000000002</c:v>
                </c:pt>
                <c:pt idx="5350">
                  <c:v>-2.9237000000000002</c:v>
                </c:pt>
                <c:pt idx="5351">
                  <c:v>-3.0390000000000001</c:v>
                </c:pt>
                <c:pt idx="5352">
                  <c:v>-3.1457000000000002</c:v>
                </c:pt>
                <c:pt idx="5353">
                  <c:v>-3.2248999999999999</c:v>
                </c:pt>
                <c:pt idx="5354">
                  <c:v>-3.3706999999999998</c:v>
                </c:pt>
                <c:pt idx="5355">
                  <c:v>-3.6095000000000002</c:v>
                </c:pt>
                <c:pt idx="5356">
                  <c:v>-3.8349000000000002</c:v>
                </c:pt>
                <c:pt idx="5357">
                  <c:v>-3.8875000000000002</c:v>
                </c:pt>
                <c:pt idx="5358">
                  <c:v>-3.9207999999999998</c:v>
                </c:pt>
                <c:pt idx="5359">
                  <c:v>-3.9489000000000001</c:v>
                </c:pt>
                <c:pt idx="5360">
                  <c:v>-3.8504</c:v>
                </c:pt>
                <c:pt idx="5361">
                  <c:v>-3.5998999999999999</c:v>
                </c:pt>
                <c:pt idx="5362">
                  <c:v>-3.3591000000000002</c:v>
                </c:pt>
                <c:pt idx="5363">
                  <c:v>-3.1724999999999999</c:v>
                </c:pt>
                <c:pt idx="5364">
                  <c:v>-3.1082000000000001</c:v>
                </c:pt>
                <c:pt idx="5365">
                  <c:v>-3.0453999999999999</c:v>
                </c:pt>
                <c:pt idx="5366">
                  <c:v>-3.1206999999999998</c:v>
                </c:pt>
                <c:pt idx="5367">
                  <c:v>-3.1897000000000002</c:v>
                </c:pt>
                <c:pt idx="5368">
                  <c:v>-3.2181000000000002</c:v>
                </c:pt>
                <c:pt idx="5369">
                  <c:v>-3.1217999999999999</c:v>
                </c:pt>
                <c:pt idx="5370">
                  <c:v>-2.9681000000000002</c:v>
                </c:pt>
                <c:pt idx="5371">
                  <c:v>-2.9438</c:v>
                </c:pt>
                <c:pt idx="5372">
                  <c:v>-2.9407000000000001</c:v>
                </c:pt>
                <c:pt idx="5373">
                  <c:v>-2.8471000000000002</c:v>
                </c:pt>
                <c:pt idx="5374">
                  <c:v>-2.7075999999999998</c:v>
                </c:pt>
                <c:pt idx="5375">
                  <c:v>-2.4781</c:v>
                </c:pt>
                <c:pt idx="5376">
                  <c:v>-2.1842000000000001</c:v>
                </c:pt>
                <c:pt idx="5377">
                  <c:v>-1.6363000000000001</c:v>
                </c:pt>
                <c:pt idx="5378">
                  <c:v>-0.97394999999999998</c:v>
                </c:pt>
                <c:pt idx="5379">
                  <c:v>-1.7618999999999999E-2</c:v>
                </c:pt>
                <c:pt idx="5380">
                  <c:v>1.1332</c:v>
                </c:pt>
                <c:pt idx="5381">
                  <c:v>2.1244999999999998</c:v>
                </c:pt>
                <c:pt idx="5382">
                  <c:v>2.7210000000000001</c:v>
                </c:pt>
                <c:pt idx="5383">
                  <c:v>3.1827000000000001</c:v>
                </c:pt>
                <c:pt idx="5384">
                  <c:v>3.8605999999999998</c:v>
                </c:pt>
                <c:pt idx="5385">
                  <c:v>4.7428999999999997</c:v>
                </c:pt>
                <c:pt idx="5386">
                  <c:v>5.8032000000000004</c:v>
                </c:pt>
                <c:pt idx="5387">
                  <c:v>7.2625999999999999</c:v>
                </c:pt>
                <c:pt idx="5388">
                  <c:v>8.6428999999999991</c:v>
                </c:pt>
                <c:pt idx="5389">
                  <c:v>9.8300999999999998</c:v>
                </c:pt>
                <c:pt idx="5390">
                  <c:v>10.929</c:v>
                </c:pt>
                <c:pt idx="5391">
                  <c:v>12.007</c:v>
                </c:pt>
                <c:pt idx="5392">
                  <c:v>13.153</c:v>
                </c:pt>
                <c:pt idx="5393">
                  <c:v>13.62</c:v>
                </c:pt>
                <c:pt idx="5394">
                  <c:v>14.146000000000001</c:v>
                </c:pt>
                <c:pt idx="5395">
                  <c:v>14.757</c:v>
                </c:pt>
                <c:pt idx="5396">
                  <c:v>15.335000000000001</c:v>
                </c:pt>
                <c:pt idx="5397">
                  <c:v>15.829000000000001</c:v>
                </c:pt>
                <c:pt idx="5398">
                  <c:v>16.456</c:v>
                </c:pt>
                <c:pt idx="5399">
                  <c:v>17.079999999999998</c:v>
                </c:pt>
                <c:pt idx="5400">
                  <c:v>17.573</c:v>
                </c:pt>
                <c:pt idx="5401">
                  <c:v>17.931999999999999</c:v>
                </c:pt>
                <c:pt idx="5402">
                  <c:v>18.222999999999999</c:v>
                </c:pt>
                <c:pt idx="5403">
                  <c:v>18.501999999999999</c:v>
                </c:pt>
                <c:pt idx="5404">
                  <c:v>18.896000000000001</c:v>
                </c:pt>
                <c:pt idx="5405">
                  <c:v>19.413</c:v>
                </c:pt>
                <c:pt idx="5406">
                  <c:v>19.952000000000002</c:v>
                </c:pt>
                <c:pt idx="5407">
                  <c:v>20.524999999999999</c:v>
                </c:pt>
                <c:pt idx="5408">
                  <c:v>21.045999999999999</c:v>
                </c:pt>
                <c:pt idx="5409">
                  <c:v>21.408000000000001</c:v>
                </c:pt>
                <c:pt idx="5410">
                  <c:v>21.934999999999999</c:v>
                </c:pt>
                <c:pt idx="5411">
                  <c:v>22.439</c:v>
                </c:pt>
                <c:pt idx="5412">
                  <c:v>22.841000000000001</c:v>
                </c:pt>
                <c:pt idx="5413">
                  <c:v>23.253</c:v>
                </c:pt>
                <c:pt idx="5414">
                  <c:v>23.853000000000002</c:v>
                </c:pt>
                <c:pt idx="5415">
                  <c:v>24.55</c:v>
                </c:pt>
                <c:pt idx="5416">
                  <c:v>25.242000000000001</c:v>
                </c:pt>
                <c:pt idx="5417">
                  <c:v>26.071999999999999</c:v>
                </c:pt>
                <c:pt idx="5418">
                  <c:v>26.76</c:v>
                </c:pt>
                <c:pt idx="5419">
                  <c:v>27.289000000000001</c:v>
                </c:pt>
                <c:pt idx="5420">
                  <c:v>27.762</c:v>
                </c:pt>
                <c:pt idx="5421">
                  <c:v>28.007999999999999</c:v>
                </c:pt>
                <c:pt idx="5422">
                  <c:v>28.350999999999999</c:v>
                </c:pt>
                <c:pt idx="5423">
                  <c:v>28.937000000000001</c:v>
                </c:pt>
                <c:pt idx="5424">
                  <c:v>29.8</c:v>
                </c:pt>
                <c:pt idx="5425">
                  <c:v>30.783000000000001</c:v>
                </c:pt>
                <c:pt idx="5426">
                  <c:v>31.568999999999999</c:v>
                </c:pt>
                <c:pt idx="5427">
                  <c:v>32.308999999999997</c:v>
                </c:pt>
                <c:pt idx="5428">
                  <c:v>32.81</c:v>
                </c:pt>
                <c:pt idx="5429">
                  <c:v>33.063000000000002</c:v>
                </c:pt>
                <c:pt idx="5430">
                  <c:v>33.447000000000003</c:v>
                </c:pt>
                <c:pt idx="5431">
                  <c:v>34.183999999999997</c:v>
                </c:pt>
                <c:pt idx="5432">
                  <c:v>35.152999999999999</c:v>
                </c:pt>
                <c:pt idx="5433">
                  <c:v>35.966999999999999</c:v>
                </c:pt>
                <c:pt idx="5434">
                  <c:v>36.563000000000002</c:v>
                </c:pt>
                <c:pt idx="5435">
                  <c:v>37.363999999999997</c:v>
                </c:pt>
                <c:pt idx="5436">
                  <c:v>38.234999999999999</c:v>
                </c:pt>
                <c:pt idx="5437">
                  <c:v>39.234000000000002</c:v>
                </c:pt>
                <c:pt idx="5438">
                  <c:v>40.079000000000001</c:v>
                </c:pt>
                <c:pt idx="5439">
                  <c:v>40.496000000000002</c:v>
                </c:pt>
                <c:pt idx="5440">
                  <c:v>40.715000000000003</c:v>
                </c:pt>
                <c:pt idx="5441">
                  <c:v>40.698</c:v>
                </c:pt>
                <c:pt idx="5442">
                  <c:v>40.652999999999999</c:v>
                </c:pt>
                <c:pt idx="5443">
                  <c:v>40.447000000000003</c:v>
                </c:pt>
                <c:pt idx="5444">
                  <c:v>40.26</c:v>
                </c:pt>
                <c:pt idx="5445">
                  <c:v>40.554000000000002</c:v>
                </c:pt>
                <c:pt idx="5446">
                  <c:v>41.073</c:v>
                </c:pt>
                <c:pt idx="5447">
                  <c:v>41.584000000000003</c:v>
                </c:pt>
                <c:pt idx="5448">
                  <c:v>41.936999999999998</c:v>
                </c:pt>
                <c:pt idx="5449">
                  <c:v>42.201999999999998</c:v>
                </c:pt>
                <c:pt idx="5450">
                  <c:v>42.316000000000003</c:v>
                </c:pt>
                <c:pt idx="5451">
                  <c:v>42.344000000000001</c:v>
                </c:pt>
                <c:pt idx="5452">
                  <c:v>42.606000000000002</c:v>
                </c:pt>
                <c:pt idx="5453">
                  <c:v>42.759</c:v>
                </c:pt>
                <c:pt idx="5454">
                  <c:v>43.018999999999998</c:v>
                </c:pt>
                <c:pt idx="5455">
                  <c:v>43.591999999999999</c:v>
                </c:pt>
                <c:pt idx="5456">
                  <c:v>44.018000000000001</c:v>
                </c:pt>
                <c:pt idx="5457">
                  <c:v>44.265000000000001</c:v>
                </c:pt>
                <c:pt idx="5458">
                  <c:v>44.24</c:v>
                </c:pt>
                <c:pt idx="5459">
                  <c:v>43.853000000000002</c:v>
                </c:pt>
                <c:pt idx="5460">
                  <c:v>43.643000000000001</c:v>
                </c:pt>
                <c:pt idx="5461">
                  <c:v>43.777000000000001</c:v>
                </c:pt>
                <c:pt idx="5462">
                  <c:v>44.287999999999997</c:v>
                </c:pt>
                <c:pt idx="5463">
                  <c:v>45.06</c:v>
                </c:pt>
                <c:pt idx="5464">
                  <c:v>45.994999999999997</c:v>
                </c:pt>
                <c:pt idx="5465">
                  <c:v>46.758000000000003</c:v>
                </c:pt>
                <c:pt idx="5466">
                  <c:v>47.104999999999997</c:v>
                </c:pt>
                <c:pt idx="5467">
                  <c:v>47.314999999999998</c:v>
                </c:pt>
                <c:pt idx="5468">
                  <c:v>47.365000000000002</c:v>
                </c:pt>
                <c:pt idx="5469">
                  <c:v>47.356000000000002</c:v>
                </c:pt>
                <c:pt idx="5470">
                  <c:v>47.640999999999998</c:v>
                </c:pt>
                <c:pt idx="5471">
                  <c:v>48.154000000000003</c:v>
                </c:pt>
                <c:pt idx="5472">
                  <c:v>48.719000000000001</c:v>
                </c:pt>
                <c:pt idx="5473">
                  <c:v>49.381</c:v>
                </c:pt>
                <c:pt idx="5474">
                  <c:v>49.895000000000003</c:v>
                </c:pt>
                <c:pt idx="5475">
                  <c:v>50.338000000000001</c:v>
                </c:pt>
                <c:pt idx="5476">
                  <c:v>50.28</c:v>
                </c:pt>
                <c:pt idx="5477">
                  <c:v>50.091999999999999</c:v>
                </c:pt>
                <c:pt idx="5478">
                  <c:v>50.308</c:v>
                </c:pt>
                <c:pt idx="5479">
                  <c:v>50.600999999999999</c:v>
                </c:pt>
                <c:pt idx="5480">
                  <c:v>50.890999999999998</c:v>
                </c:pt>
                <c:pt idx="5481">
                  <c:v>50.899000000000001</c:v>
                </c:pt>
                <c:pt idx="5482">
                  <c:v>50.686999999999998</c:v>
                </c:pt>
                <c:pt idx="5483">
                  <c:v>50.61</c:v>
                </c:pt>
                <c:pt idx="5484">
                  <c:v>51.191000000000003</c:v>
                </c:pt>
                <c:pt idx="5485">
                  <c:v>51.51</c:v>
                </c:pt>
                <c:pt idx="5486">
                  <c:v>51.954999999999998</c:v>
                </c:pt>
                <c:pt idx="5487">
                  <c:v>52.350999999999999</c:v>
                </c:pt>
                <c:pt idx="5488">
                  <c:v>52.31</c:v>
                </c:pt>
                <c:pt idx="5489">
                  <c:v>52.423999999999999</c:v>
                </c:pt>
                <c:pt idx="5490">
                  <c:v>52.588999999999999</c:v>
                </c:pt>
                <c:pt idx="5491">
                  <c:v>52.703000000000003</c:v>
                </c:pt>
                <c:pt idx="5492">
                  <c:v>53.146999999999998</c:v>
                </c:pt>
                <c:pt idx="5493">
                  <c:v>53.866999999999997</c:v>
                </c:pt>
                <c:pt idx="5494">
                  <c:v>54.472999999999999</c:v>
                </c:pt>
                <c:pt idx="5495">
                  <c:v>54.927999999999997</c:v>
                </c:pt>
                <c:pt idx="5496">
                  <c:v>55.445999999999998</c:v>
                </c:pt>
                <c:pt idx="5497">
                  <c:v>55.624000000000002</c:v>
                </c:pt>
                <c:pt idx="5498">
                  <c:v>55.615000000000002</c:v>
                </c:pt>
                <c:pt idx="5499">
                  <c:v>55.325000000000003</c:v>
                </c:pt>
                <c:pt idx="5500">
                  <c:v>54.853000000000002</c:v>
                </c:pt>
                <c:pt idx="5501">
                  <c:v>54.884999999999998</c:v>
                </c:pt>
                <c:pt idx="5502">
                  <c:v>55.453000000000003</c:v>
                </c:pt>
                <c:pt idx="5503">
                  <c:v>55.911999999999999</c:v>
                </c:pt>
                <c:pt idx="5504">
                  <c:v>56.28</c:v>
                </c:pt>
                <c:pt idx="5505">
                  <c:v>56.253999999999998</c:v>
                </c:pt>
                <c:pt idx="5506">
                  <c:v>55.831000000000003</c:v>
                </c:pt>
                <c:pt idx="5507">
                  <c:v>55.417000000000002</c:v>
                </c:pt>
                <c:pt idx="5508">
                  <c:v>55.484999999999999</c:v>
                </c:pt>
                <c:pt idx="5509">
                  <c:v>55.814</c:v>
                </c:pt>
                <c:pt idx="5510">
                  <c:v>56.238</c:v>
                </c:pt>
                <c:pt idx="5511">
                  <c:v>56.985999999999997</c:v>
                </c:pt>
                <c:pt idx="5512">
                  <c:v>57.341999999999999</c:v>
                </c:pt>
                <c:pt idx="5513">
                  <c:v>57.625</c:v>
                </c:pt>
                <c:pt idx="5514">
                  <c:v>57.628</c:v>
                </c:pt>
                <c:pt idx="5515">
                  <c:v>57.368000000000002</c:v>
                </c:pt>
                <c:pt idx="5516">
                  <c:v>57.494999999999997</c:v>
                </c:pt>
                <c:pt idx="5517">
                  <c:v>57.591999999999999</c:v>
                </c:pt>
                <c:pt idx="5518">
                  <c:v>57.624000000000002</c:v>
                </c:pt>
                <c:pt idx="5519">
                  <c:v>57.89</c:v>
                </c:pt>
                <c:pt idx="5520">
                  <c:v>57.869</c:v>
                </c:pt>
                <c:pt idx="5521">
                  <c:v>57.631</c:v>
                </c:pt>
                <c:pt idx="5522">
                  <c:v>57.463000000000001</c:v>
                </c:pt>
                <c:pt idx="5523">
                  <c:v>57.018999999999998</c:v>
                </c:pt>
                <c:pt idx="5524">
                  <c:v>56.726999999999997</c:v>
                </c:pt>
                <c:pt idx="5525">
                  <c:v>56.716999999999999</c:v>
                </c:pt>
                <c:pt idx="5526">
                  <c:v>56.470999999999997</c:v>
                </c:pt>
                <c:pt idx="5527">
                  <c:v>56.073999999999998</c:v>
                </c:pt>
                <c:pt idx="5528">
                  <c:v>55.555</c:v>
                </c:pt>
                <c:pt idx="5529">
                  <c:v>54.845999999999997</c:v>
                </c:pt>
                <c:pt idx="5530">
                  <c:v>53.893999999999998</c:v>
                </c:pt>
                <c:pt idx="5531">
                  <c:v>52.722000000000001</c:v>
                </c:pt>
                <c:pt idx="5532">
                  <c:v>51.218000000000004</c:v>
                </c:pt>
                <c:pt idx="5533">
                  <c:v>49.51</c:v>
                </c:pt>
                <c:pt idx="5534">
                  <c:v>47.728000000000002</c:v>
                </c:pt>
                <c:pt idx="5535">
                  <c:v>45.753999999999998</c:v>
                </c:pt>
                <c:pt idx="5536">
                  <c:v>43.323</c:v>
                </c:pt>
                <c:pt idx="5537">
                  <c:v>40.441000000000003</c:v>
                </c:pt>
                <c:pt idx="5538">
                  <c:v>37.287999999999997</c:v>
                </c:pt>
                <c:pt idx="5539">
                  <c:v>33.610999999999997</c:v>
                </c:pt>
                <c:pt idx="5540">
                  <c:v>29.667000000000002</c:v>
                </c:pt>
                <c:pt idx="5541">
                  <c:v>25.992999999999999</c:v>
                </c:pt>
                <c:pt idx="5542">
                  <c:v>23.117000000000001</c:v>
                </c:pt>
                <c:pt idx="5543">
                  <c:v>20.77</c:v>
                </c:pt>
                <c:pt idx="5544">
                  <c:v>18.483000000000001</c:v>
                </c:pt>
                <c:pt idx="5545">
                  <c:v>16.597999999999999</c:v>
                </c:pt>
                <c:pt idx="5546">
                  <c:v>15.069000000000001</c:v>
                </c:pt>
                <c:pt idx="5547">
                  <c:v>13.698</c:v>
                </c:pt>
                <c:pt idx="5548">
                  <c:v>12.364000000000001</c:v>
                </c:pt>
                <c:pt idx="5549">
                  <c:v>10.801</c:v>
                </c:pt>
                <c:pt idx="5550">
                  <c:v>9.1494</c:v>
                </c:pt>
                <c:pt idx="5551">
                  <c:v>7.8085000000000004</c:v>
                </c:pt>
                <c:pt idx="5552">
                  <c:v>7.0134999999999996</c:v>
                </c:pt>
                <c:pt idx="5553">
                  <c:v>6.6124000000000001</c:v>
                </c:pt>
                <c:pt idx="5554">
                  <c:v>6.0871000000000004</c:v>
                </c:pt>
                <c:pt idx="5555">
                  <c:v>5.4257999999999997</c:v>
                </c:pt>
                <c:pt idx="5556">
                  <c:v>4.6791</c:v>
                </c:pt>
                <c:pt idx="5557">
                  <c:v>3.9990000000000001</c:v>
                </c:pt>
                <c:pt idx="5558">
                  <c:v>3.3336999999999999</c:v>
                </c:pt>
                <c:pt idx="5559">
                  <c:v>2.6657000000000002</c:v>
                </c:pt>
                <c:pt idx="5560">
                  <c:v>2.1034000000000002</c:v>
                </c:pt>
                <c:pt idx="5561">
                  <c:v>1.5136000000000001</c:v>
                </c:pt>
                <c:pt idx="5562">
                  <c:v>0.99707000000000001</c:v>
                </c:pt>
                <c:pt idx="5563">
                  <c:v>0.56340000000000001</c:v>
                </c:pt>
                <c:pt idx="5564">
                  <c:v>0.24424000000000001</c:v>
                </c:pt>
                <c:pt idx="5565">
                  <c:v>-5.7674000000000003E-2</c:v>
                </c:pt>
                <c:pt idx="5566">
                  <c:v>-0.49109000000000003</c:v>
                </c:pt>
                <c:pt idx="5567">
                  <c:v>-0.86119000000000001</c:v>
                </c:pt>
                <c:pt idx="5568">
                  <c:v>-1.2751999999999999</c:v>
                </c:pt>
                <c:pt idx="5569">
                  <c:v>-1.9357</c:v>
                </c:pt>
                <c:pt idx="5570">
                  <c:v>-2.2968999999999999</c:v>
                </c:pt>
                <c:pt idx="5571">
                  <c:v>-2.5451999999999999</c:v>
                </c:pt>
                <c:pt idx="5572">
                  <c:v>-2.7081</c:v>
                </c:pt>
                <c:pt idx="5573">
                  <c:v>-2.8092999999999999</c:v>
                </c:pt>
                <c:pt idx="5574">
                  <c:v>-2.8866999999999998</c:v>
                </c:pt>
                <c:pt idx="5575">
                  <c:v>-2.9851000000000001</c:v>
                </c:pt>
                <c:pt idx="5576">
                  <c:v>-3.1168999999999998</c:v>
                </c:pt>
                <c:pt idx="5577">
                  <c:v>-3.1709999999999998</c:v>
                </c:pt>
                <c:pt idx="5578">
                  <c:v>-3.2269999999999999</c:v>
                </c:pt>
                <c:pt idx="5579">
                  <c:v>-3.2991999999999999</c:v>
                </c:pt>
                <c:pt idx="5580">
                  <c:v>-3.3359999999999999</c:v>
                </c:pt>
                <c:pt idx="5581">
                  <c:v>-3.5373999999999999</c:v>
                </c:pt>
                <c:pt idx="5582">
                  <c:v>-3.6892999999999998</c:v>
                </c:pt>
                <c:pt idx="5583">
                  <c:v>-3.8260000000000001</c:v>
                </c:pt>
                <c:pt idx="5584">
                  <c:v>-4.0198</c:v>
                </c:pt>
                <c:pt idx="5585">
                  <c:v>-4.1814999999999998</c:v>
                </c:pt>
                <c:pt idx="5586">
                  <c:v>-4.3148</c:v>
                </c:pt>
                <c:pt idx="5587">
                  <c:v>-4.4401000000000002</c:v>
                </c:pt>
                <c:pt idx="5588">
                  <c:v>-4.5415999999999999</c:v>
                </c:pt>
                <c:pt idx="5589">
                  <c:v>-4.7352999999999996</c:v>
                </c:pt>
                <c:pt idx="5590">
                  <c:v>-4.8978000000000002</c:v>
                </c:pt>
                <c:pt idx="5591">
                  <c:v>-5.0594000000000001</c:v>
                </c:pt>
                <c:pt idx="5592">
                  <c:v>-5.2232000000000003</c:v>
                </c:pt>
                <c:pt idx="5593">
                  <c:v>-5.3811</c:v>
                </c:pt>
                <c:pt idx="5594">
                  <c:v>-5.5811999999999999</c:v>
                </c:pt>
                <c:pt idx="5595">
                  <c:v>-5.8188000000000004</c:v>
                </c:pt>
                <c:pt idx="5596">
                  <c:v>-6.1311999999999998</c:v>
                </c:pt>
                <c:pt idx="5597">
                  <c:v>-6.3372000000000002</c:v>
                </c:pt>
                <c:pt idx="5598">
                  <c:v>-6.5263999999999998</c:v>
                </c:pt>
                <c:pt idx="5599">
                  <c:v>-6.7827999999999999</c:v>
                </c:pt>
                <c:pt idx="5600">
                  <c:v>-7.1120999999999999</c:v>
                </c:pt>
                <c:pt idx="5601">
                  <c:v>-7.4702999999999999</c:v>
                </c:pt>
                <c:pt idx="5602">
                  <c:v>-8.0464000000000002</c:v>
                </c:pt>
                <c:pt idx="5603">
                  <c:v>-8.7085000000000008</c:v>
                </c:pt>
                <c:pt idx="5604">
                  <c:v>-9.4206000000000003</c:v>
                </c:pt>
                <c:pt idx="5605">
                  <c:v>-10.053000000000001</c:v>
                </c:pt>
                <c:pt idx="5606">
                  <c:v>-11.153</c:v>
                </c:pt>
                <c:pt idx="5607">
                  <c:v>-12.351000000000001</c:v>
                </c:pt>
                <c:pt idx="5608">
                  <c:v>-13.352</c:v>
                </c:pt>
                <c:pt idx="5609">
                  <c:v>-14.242000000000001</c:v>
                </c:pt>
                <c:pt idx="5610">
                  <c:v>-15.295999999999999</c:v>
                </c:pt>
                <c:pt idx="5611">
                  <c:v>-16.178999999999998</c:v>
                </c:pt>
                <c:pt idx="5612">
                  <c:v>-16.558</c:v>
                </c:pt>
                <c:pt idx="5613">
                  <c:v>-16.847000000000001</c:v>
                </c:pt>
                <c:pt idx="5614">
                  <c:v>-17.582000000000001</c:v>
                </c:pt>
                <c:pt idx="5615">
                  <c:v>-18.777000000000001</c:v>
                </c:pt>
                <c:pt idx="5616">
                  <c:v>-20.61</c:v>
                </c:pt>
                <c:pt idx="5617">
                  <c:v>-21.763999999999999</c:v>
                </c:pt>
                <c:pt idx="5618">
                  <c:v>-22.193999999999999</c:v>
                </c:pt>
                <c:pt idx="5619">
                  <c:v>-22.692</c:v>
                </c:pt>
                <c:pt idx="5620">
                  <c:v>-23.834</c:v>
                </c:pt>
                <c:pt idx="5621">
                  <c:v>-25.34</c:v>
                </c:pt>
                <c:pt idx="5622">
                  <c:v>-26.527000000000001</c:v>
                </c:pt>
                <c:pt idx="5623">
                  <c:v>-27.15</c:v>
                </c:pt>
                <c:pt idx="5624">
                  <c:v>-27.684999999999999</c:v>
                </c:pt>
                <c:pt idx="5625">
                  <c:v>-28.613</c:v>
                </c:pt>
                <c:pt idx="5626">
                  <c:v>-29.866</c:v>
                </c:pt>
                <c:pt idx="5627">
                  <c:v>-31.103999999999999</c:v>
                </c:pt>
                <c:pt idx="5628">
                  <c:v>-32.470999999999997</c:v>
                </c:pt>
                <c:pt idx="5629">
                  <c:v>-33.719000000000001</c:v>
                </c:pt>
                <c:pt idx="5630">
                  <c:v>-34.462000000000003</c:v>
                </c:pt>
                <c:pt idx="5631">
                  <c:v>-35.204000000000001</c:v>
                </c:pt>
                <c:pt idx="5632">
                  <c:v>-36.179000000000002</c:v>
                </c:pt>
                <c:pt idx="5633">
                  <c:v>-37.463000000000001</c:v>
                </c:pt>
                <c:pt idx="5634">
                  <c:v>-38.573</c:v>
                </c:pt>
                <c:pt idx="5635">
                  <c:v>-39.277999999999999</c:v>
                </c:pt>
                <c:pt idx="5636">
                  <c:v>-39.655000000000001</c:v>
                </c:pt>
                <c:pt idx="5637">
                  <c:v>-40.229999999999997</c:v>
                </c:pt>
                <c:pt idx="5638">
                  <c:v>-41.31</c:v>
                </c:pt>
                <c:pt idx="5639">
                  <c:v>-42.61</c:v>
                </c:pt>
                <c:pt idx="5640">
                  <c:v>-43.701000000000001</c:v>
                </c:pt>
                <c:pt idx="5641">
                  <c:v>-44.667000000000002</c:v>
                </c:pt>
                <c:pt idx="5642">
                  <c:v>-45.430999999999997</c:v>
                </c:pt>
                <c:pt idx="5643">
                  <c:v>-46.253999999999998</c:v>
                </c:pt>
                <c:pt idx="5644">
                  <c:v>-47.561</c:v>
                </c:pt>
                <c:pt idx="5645">
                  <c:v>-48.845999999999997</c:v>
                </c:pt>
                <c:pt idx="5646">
                  <c:v>-49.779000000000003</c:v>
                </c:pt>
                <c:pt idx="5647">
                  <c:v>-50.302</c:v>
                </c:pt>
                <c:pt idx="5648">
                  <c:v>-50.643000000000001</c:v>
                </c:pt>
                <c:pt idx="5649">
                  <c:v>-51.043999999999997</c:v>
                </c:pt>
                <c:pt idx="5650">
                  <c:v>-51.697000000000003</c:v>
                </c:pt>
                <c:pt idx="5651">
                  <c:v>-52.113</c:v>
                </c:pt>
                <c:pt idx="5652">
                  <c:v>-53.048999999999999</c:v>
                </c:pt>
                <c:pt idx="5653">
                  <c:v>-54.314</c:v>
                </c:pt>
                <c:pt idx="5654">
                  <c:v>-55.539000000000001</c:v>
                </c:pt>
                <c:pt idx="5655">
                  <c:v>-56.927999999999997</c:v>
                </c:pt>
                <c:pt idx="5656">
                  <c:v>-57.834000000000003</c:v>
                </c:pt>
                <c:pt idx="5657">
                  <c:v>-58.018999999999998</c:v>
                </c:pt>
                <c:pt idx="5658">
                  <c:v>-57.843000000000004</c:v>
                </c:pt>
                <c:pt idx="5659">
                  <c:v>-57.432000000000002</c:v>
                </c:pt>
                <c:pt idx="5660">
                  <c:v>-57.915999999999997</c:v>
                </c:pt>
                <c:pt idx="5661">
                  <c:v>-59.588999999999999</c:v>
                </c:pt>
                <c:pt idx="5662">
                  <c:v>-60.451999999999998</c:v>
                </c:pt>
                <c:pt idx="5663">
                  <c:v>-60.533999999999999</c:v>
                </c:pt>
                <c:pt idx="5664">
                  <c:v>-60.514000000000003</c:v>
                </c:pt>
                <c:pt idx="5665">
                  <c:v>-60.953000000000003</c:v>
                </c:pt>
                <c:pt idx="5666">
                  <c:v>-62.262</c:v>
                </c:pt>
                <c:pt idx="5667">
                  <c:v>-64.192999999999998</c:v>
                </c:pt>
                <c:pt idx="5668">
                  <c:v>-65.238</c:v>
                </c:pt>
                <c:pt idx="5669">
                  <c:v>-65.22</c:v>
                </c:pt>
                <c:pt idx="5670">
                  <c:v>-64.561999999999998</c:v>
                </c:pt>
                <c:pt idx="5671">
                  <c:v>-64.771000000000001</c:v>
                </c:pt>
                <c:pt idx="5672">
                  <c:v>-64.983999999999995</c:v>
                </c:pt>
                <c:pt idx="5673">
                  <c:v>-65.387</c:v>
                </c:pt>
                <c:pt idx="5674">
                  <c:v>-66.55</c:v>
                </c:pt>
                <c:pt idx="5675">
                  <c:v>-67.448999999999998</c:v>
                </c:pt>
                <c:pt idx="5676">
                  <c:v>-67.400000000000006</c:v>
                </c:pt>
                <c:pt idx="5677">
                  <c:v>-67.325000000000003</c:v>
                </c:pt>
                <c:pt idx="5678">
                  <c:v>-67.605000000000004</c:v>
                </c:pt>
                <c:pt idx="5679">
                  <c:v>-67.709999999999994</c:v>
                </c:pt>
                <c:pt idx="5680">
                  <c:v>-67.543000000000006</c:v>
                </c:pt>
                <c:pt idx="5681">
                  <c:v>-66.66</c:v>
                </c:pt>
                <c:pt idx="5682">
                  <c:v>-66.144000000000005</c:v>
                </c:pt>
                <c:pt idx="5683">
                  <c:v>-66.710999999999999</c:v>
                </c:pt>
                <c:pt idx="5684">
                  <c:v>-67.545000000000002</c:v>
                </c:pt>
                <c:pt idx="5685">
                  <c:v>-68.691000000000003</c:v>
                </c:pt>
                <c:pt idx="5686">
                  <c:v>-69.337000000000003</c:v>
                </c:pt>
                <c:pt idx="5687">
                  <c:v>-69.174999999999997</c:v>
                </c:pt>
                <c:pt idx="5688">
                  <c:v>-68.108000000000004</c:v>
                </c:pt>
                <c:pt idx="5689">
                  <c:v>-67.191000000000003</c:v>
                </c:pt>
                <c:pt idx="5690">
                  <c:v>-66.855999999999995</c:v>
                </c:pt>
                <c:pt idx="5691">
                  <c:v>-67.412999999999997</c:v>
                </c:pt>
                <c:pt idx="5692">
                  <c:v>-67.703999999999994</c:v>
                </c:pt>
                <c:pt idx="5693">
                  <c:v>-67.876999999999995</c:v>
                </c:pt>
                <c:pt idx="5694">
                  <c:v>-68.36</c:v>
                </c:pt>
                <c:pt idx="5695">
                  <c:v>-68.814999999999998</c:v>
                </c:pt>
                <c:pt idx="5696">
                  <c:v>-69.799000000000007</c:v>
                </c:pt>
                <c:pt idx="5697">
                  <c:v>-71.274000000000001</c:v>
                </c:pt>
                <c:pt idx="5698">
                  <c:v>-72.370999999999995</c:v>
                </c:pt>
                <c:pt idx="5699">
                  <c:v>-72.674999999999997</c:v>
                </c:pt>
                <c:pt idx="5700">
                  <c:v>-71.942999999999998</c:v>
                </c:pt>
                <c:pt idx="5701">
                  <c:v>-70.662999999999997</c:v>
                </c:pt>
                <c:pt idx="5702">
                  <c:v>-70.522000000000006</c:v>
                </c:pt>
                <c:pt idx="5703">
                  <c:v>-71.436999999999998</c:v>
                </c:pt>
                <c:pt idx="5704">
                  <c:v>-72.376999999999995</c:v>
                </c:pt>
                <c:pt idx="5705">
                  <c:v>-72.11</c:v>
                </c:pt>
                <c:pt idx="5706">
                  <c:v>-70.534999999999997</c:v>
                </c:pt>
                <c:pt idx="5707">
                  <c:v>-69.162000000000006</c:v>
                </c:pt>
                <c:pt idx="5708">
                  <c:v>-68.855999999999995</c:v>
                </c:pt>
                <c:pt idx="5709">
                  <c:v>-69.173000000000002</c:v>
                </c:pt>
                <c:pt idx="5710">
                  <c:v>-69.995999999999995</c:v>
                </c:pt>
                <c:pt idx="5711">
                  <c:v>-70.606999999999999</c:v>
                </c:pt>
                <c:pt idx="5712">
                  <c:v>-69.893000000000001</c:v>
                </c:pt>
                <c:pt idx="5713">
                  <c:v>-69.14</c:v>
                </c:pt>
                <c:pt idx="5714">
                  <c:v>-69.159000000000006</c:v>
                </c:pt>
                <c:pt idx="5715">
                  <c:v>-69.631</c:v>
                </c:pt>
                <c:pt idx="5716">
                  <c:v>-70.293000000000006</c:v>
                </c:pt>
                <c:pt idx="5717">
                  <c:v>-70.427000000000007</c:v>
                </c:pt>
                <c:pt idx="5718">
                  <c:v>-69.361999999999995</c:v>
                </c:pt>
                <c:pt idx="5719">
                  <c:v>-68.278999999999996</c:v>
                </c:pt>
                <c:pt idx="5720">
                  <c:v>-67.924000000000007</c:v>
                </c:pt>
                <c:pt idx="5721">
                  <c:v>-68.385999999999996</c:v>
                </c:pt>
                <c:pt idx="5722">
                  <c:v>-69.271000000000001</c:v>
                </c:pt>
                <c:pt idx="5723">
                  <c:v>-69.906999999999996</c:v>
                </c:pt>
                <c:pt idx="5724">
                  <c:v>-69.204999999999998</c:v>
                </c:pt>
                <c:pt idx="5725">
                  <c:v>-67.647000000000006</c:v>
                </c:pt>
                <c:pt idx="5726">
                  <c:v>-66.278000000000006</c:v>
                </c:pt>
                <c:pt idx="5727">
                  <c:v>-66.078000000000003</c:v>
                </c:pt>
                <c:pt idx="5728">
                  <c:v>-66.468000000000004</c:v>
                </c:pt>
                <c:pt idx="5729">
                  <c:v>-66.519000000000005</c:v>
                </c:pt>
                <c:pt idx="5730">
                  <c:v>-65.495000000000005</c:v>
                </c:pt>
                <c:pt idx="5731">
                  <c:v>-64.230999999999995</c:v>
                </c:pt>
                <c:pt idx="5732">
                  <c:v>-63.530999999999999</c:v>
                </c:pt>
                <c:pt idx="5733">
                  <c:v>-63.31</c:v>
                </c:pt>
                <c:pt idx="5734">
                  <c:v>-63.551000000000002</c:v>
                </c:pt>
                <c:pt idx="5735">
                  <c:v>-63.094999999999999</c:v>
                </c:pt>
                <c:pt idx="5736">
                  <c:v>-61.945999999999998</c:v>
                </c:pt>
                <c:pt idx="5737">
                  <c:v>-60.110999999999997</c:v>
                </c:pt>
                <c:pt idx="5738">
                  <c:v>-57.968000000000004</c:v>
                </c:pt>
                <c:pt idx="5739">
                  <c:v>-55.66</c:v>
                </c:pt>
                <c:pt idx="5740">
                  <c:v>-53.545000000000002</c:v>
                </c:pt>
                <c:pt idx="5741">
                  <c:v>-51.926000000000002</c:v>
                </c:pt>
                <c:pt idx="5742">
                  <c:v>-50.02</c:v>
                </c:pt>
                <c:pt idx="5743">
                  <c:v>-48.033999999999999</c:v>
                </c:pt>
                <c:pt idx="5744">
                  <c:v>-45.723999999999997</c:v>
                </c:pt>
                <c:pt idx="5745">
                  <c:v>-42.515000000000001</c:v>
                </c:pt>
                <c:pt idx="5746">
                  <c:v>-39.935000000000002</c:v>
                </c:pt>
                <c:pt idx="5747">
                  <c:v>-38.72</c:v>
                </c:pt>
                <c:pt idx="5748">
                  <c:v>-37.401000000000003</c:v>
                </c:pt>
                <c:pt idx="5749">
                  <c:v>-36.223999999999997</c:v>
                </c:pt>
                <c:pt idx="5750">
                  <c:v>-34.125</c:v>
                </c:pt>
                <c:pt idx="5751">
                  <c:v>-31.5</c:v>
                </c:pt>
                <c:pt idx="5752">
                  <c:v>-30.187000000000001</c:v>
                </c:pt>
                <c:pt idx="5753">
                  <c:v>-28.263999999999999</c:v>
                </c:pt>
                <c:pt idx="5754">
                  <c:v>-26.052</c:v>
                </c:pt>
                <c:pt idx="5755">
                  <c:v>-24.305</c:v>
                </c:pt>
                <c:pt idx="5756">
                  <c:v>-22.748000000000001</c:v>
                </c:pt>
                <c:pt idx="5757">
                  <c:v>-21.207999999999998</c:v>
                </c:pt>
                <c:pt idx="5758">
                  <c:v>-19.792000000000002</c:v>
                </c:pt>
                <c:pt idx="5759">
                  <c:v>-18.689</c:v>
                </c:pt>
                <c:pt idx="5760">
                  <c:v>-17.763999999999999</c:v>
                </c:pt>
                <c:pt idx="5761">
                  <c:v>-16.79</c:v>
                </c:pt>
                <c:pt idx="5762">
                  <c:v>-15.734999999999999</c:v>
                </c:pt>
                <c:pt idx="5763">
                  <c:v>-14.763999999999999</c:v>
                </c:pt>
                <c:pt idx="5764">
                  <c:v>-13.801</c:v>
                </c:pt>
                <c:pt idx="5765">
                  <c:v>-12.919</c:v>
                </c:pt>
                <c:pt idx="5766">
                  <c:v>-12.176</c:v>
                </c:pt>
                <c:pt idx="5767">
                  <c:v>-11.43</c:v>
                </c:pt>
                <c:pt idx="5768">
                  <c:v>-10.683</c:v>
                </c:pt>
                <c:pt idx="5769">
                  <c:v>-9.9396000000000004</c:v>
                </c:pt>
                <c:pt idx="5770">
                  <c:v>-9.2124000000000006</c:v>
                </c:pt>
                <c:pt idx="5771">
                  <c:v>-8.5654000000000003</c:v>
                </c:pt>
                <c:pt idx="5772">
                  <c:v>-7.9653999999999998</c:v>
                </c:pt>
                <c:pt idx="5773">
                  <c:v>-7.5046999999999997</c:v>
                </c:pt>
                <c:pt idx="5774">
                  <c:v>-7.0781000000000001</c:v>
                </c:pt>
                <c:pt idx="5775">
                  <c:v>-6.5613999999999999</c:v>
                </c:pt>
                <c:pt idx="5776">
                  <c:v>-6.0831999999999997</c:v>
                </c:pt>
                <c:pt idx="5777">
                  <c:v>-5.6311</c:v>
                </c:pt>
                <c:pt idx="5778">
                  <c:v>-5.2655000000000003</c:v>
                </c:pt>
                <c:pt idx="5779">
                  <c:v>-4.9926000000000004</c:v>
                </c:pt>
                <c:pt idx="5780">
                  <c:v>-4.7465000000000002</c:v>
                </c:pt>
                <c:pt idx="5781">
                  <c:v>-4.6200999999999999</c:v>
                </c:pt>
                <c:pt idx="5782">
                  <c:v>-4.5248999999999997</c:v>
                </c:pt>
                <c:pt idx="5783">
                  <c:v>-4.2698</c:v>
                </c:pt>
                <c:pt idx="5784">
                  <c:v>-4.0956999999999999</c:v>
                </c:pt>
                <c:pt idx="5785">
                  <c:v>-3.7509999999999999</c:v>
                </c:pt>
                <c:pt idx="5786">
                  <c:v>-3.5131999999999999</c:v>
                </c:pt>
                <c:pt idx="5787">
                  <c:v>-3.4359000000000002</c:v>
                </c:pt>
                <c:pt idx="5788">
                  <c:v>-3.4458000000000002</c:v>
                </c:pt>
                <c:pt idx="5789">
                  <c:v>-3.4773000000000001</c:v>
                </c:pt>
                <c:pt idx="5790">
                  <c:v>-3.5133999999999999</c:v>
                </c:pt>
                <c:pt idx="5791">
                  <c:v>-3.5638999999999998</c:v>
                </c:pt>
                <c:pt idx="5792">
                  <c:v>-3.5634999999999999</c:v>
                </c:pt>
                <c:pt idx="5793">
                  <c:v>-3.5064000000000002</c:v>
                </c:pt>
                <c:pt idx="5794">
                  <c:v>-3.5034999999999998</c:v>
                </c:pt>
                <c:pt idx="5795">
                  <c:v>-3.5926999999999998</c:v>
                </c:pt>
                <c:pt idx="5796">
                  <c:v>-3.6976</c:v>
                </c:pt>
                <c:pt idx="5797">
                  <c:v>-3.6587000000000001</c:v>
                </c:pt>
                <c:pt idx="5798">
                  <c:v>-3.5423</c:v>
                </c:pt>
                <c:pt idx="5799">
                  <c:v>-3.5682</c:v>
                </c:pt>
                <c:pt idx="5800">
                  <c:v>-3.6648000000000001</c:v>
                </c:pt>
                <c:pt idx="5801">
                  <c:v>-3.8246000000000002</c:v>
                </c:pt>
                <c:pt idx="5802">
                  <c:v>-3.9967000000000001</c:v>
                </c:pt>
                <c:pt idx="5803">
                  <c:v>-4.0454999999999997</c:v>
                </c:pt>
                <c:pt idx="5804">
                  <c:v>-3.8980999999999999</c:v>
                </c:pt>
                <c:pt idx="5805">
                  <c:v>-3.5806</c:v>
                </c:pt>
                <c:pt idx="5806">
                  <c:v>-3.2042000000000002</c:v>
                </c:pt>
                <c:pt idx="5807">
                  <c:v>-2.7437999999999998</c:v>
                </c:pt>
                <c:pt idx="5808">
                  <c:v>-2.3100999999999998</c:v>
                </c:pt>
                <c:pt idx="5809">
                  <c:v>-1.9215</c:v>
                </c:pt>
                <c:pt idx="5810">
                  <c:v>-1.63</c:v>
                </c:pt>
                <c:pt idx="5811">
                  <c:v>-1.4032</c:v>
                </c:pt>
                <c:pt idx="5812">
                  <c:v>-1.1531</c:v>
                </c:pt>
                <c:pt idx="5813">
                  <c:v>-0.97116000000000002</c:v>
                </c:pt>
                <c:pt idx="5814">
                  <c:v>-1.0427999999999999</c:v>
                </c:pt>
                <c:pt idx="5815">
                  <c:v>-1.1102000000000001</c:v>
                </c:pt>
                <c:pt idx="5816">
                  <c:v>-1.1904999999999999</c:v>
                </c:pt>
                <c:pt idx="5817">
                  <c:v>-1.1129</c:v>
                </c:pt>
                <c:pt idx="5818">
                  <c:v>-0.94032000000000004</c:v>
                </c:pt>
                <c:pt idx="5819">
                  <c:v>-0.66186999999999996</c:v>
                </c:pt>
                <c:pt idx="5820">
                  <c:v>-0.28558</c:v>
                </c:pt>
                <c:pt idx="5821">
                  <c:v>-2.0267000000000002E-3</c:v>
                </c:pt>
                <c:pt idx="5822">
                  <c:v>0.36853999999999998</c:v>
                </c:pt>
                <c:pt idx="5823">
                  <c:v>0.82565999999999995</c:v>
                </c:pt>
                <c:pt idx="5824">
                  <c:v>1.2616000000000001</c:v>
                </c:pt>
                <c:pt idx="5825">
                  <c:v>1.6088</c:v>
                </c:pt>
                <c:pt idx="5826">
                  <c:v>1.8849</c:v>
                </c:pt>
                <c:pt idx="5827">
                  <c:v>2.1724999999999999</c:v>
                </c:pt>
                <c:pt idx="5828">
                  <c:v>2.6879</c:v>
                </c:pt>
                <c:pt idx="5829">
                  <c:v>3.5489000000000002</c:v>
                </c:pt>
                <c:pt idx="5830">
                  <c:v>4.6967999999999996</c:v>
                </c:pt>
                <c:pt idx="5831">
                  <c:v>5.8075000000000001</c:v>
                </c:pt>
                <c:pt idx="5832">
                  <c:v>6.8066000000000004</c:v>
                </c:pt>
                <c:pt idx="5833">
                  <c:v>7.8615000000000004</c:v>
                </c:pt>
                <c:pt idx="5834">
                  <c:v>8.9366000000000003</c:v>
                </c:pt>
                <c:pt idx="5835">
                  <c:v>10.064</c:v>
                </c:pt>
                <c:pt idx="5836">
                  <c:v>11.2</c:v>
                </c:pt>
                <c:pt idx="5837">
                  <c:v>12.404999999999999</c:v>
                </c:pt>
                <c:pt idx="5838">
                  <c:v>12.948</c:v>
                </c:pt>
                <c:pt idx="5839">
                  <c:v>13.436</c:v>
                </c:pt>
                <c:pt idx="5840">
                  <c:v>14.029</c:v>
                </c:pt>
                <c:pt idx="5841">
                  <c:v>14.637</c:v>
                </c:pt>
                <c:pt idx="5842">
                  <c:v>15.276</c:v>
                </c:pt>
                <c:pt idx="5843">
                  <c:v>15.988</c:v>
                </c:pt>
                <c:pt idx="5844">
                  <c:v>16.587</c:v>
                </c:pt>
                <c:pt idx="5845">
                  <c:v>17.405000000000001</c:v>
                </c:pt>
                <c:pt idx="5846">
                  <c:v>18.306999999999999</c:v>
                </c:pt>
                <c:pt idx="5847">
                  <c:v>19.28</c:v>
                </c:pt>
                <c:pt idx="5848">
                  <c:v>20.077000000000002</c:v>
                </c:pt>
                <c:pt idx="5849">
                  <c:v>20.599</c:v>
                </c:pt>
                <c:pt idx="5850">
                  <c:v>21.099</c:v>
                </c:pt>
                <c:pt idx="5851">
                  <c:v>21.725000000000001</c:v>
                </c:pt>
                <c:pt idx="5852">
                  <c:v>22.602</c:v>
                </c:pt>
                <c:pt idx="5853">
                  <c:v>23.454000000000001</c:v>
                </c:pt>
                <c:pt idx="5854">
                  <c:v>24.32</c:v>
                </c:pt>
                <c:pt idx="5855">
                  <c:v>25.143999999999998</c:v>
                </c:pt>
                <c:pt idx="5856">
                  <c:v>25.876000000000001</c:v>
                </c:pt>
                <c:pt idx="5857">
                  <c:v>26.533000000000001</c:v>
                </c:pt>
                <c:pt idx="5858">
                  <c:v>27.164999999999999</c:v>
                </c:pt>
                <c:pt idx="5859">
                  <c:v>27.738</c:v>
                </c:pt>
                <c:pt idx="5860">
                  <c:v>28.338999999999999</c:v>
                </c:pt>
                <c:pt idx="5861">
                  <c:v>28.972000000000001</c:v>
                </c:pt>
                <c:pt idx="5862">
                  <c:v>29.76</c:v>
                </c:pt>
                <c:pt idx="5863">
                  <c:v>30.370999999999999</c:v>
                </c:pt>
                <c:pt idx="5864">
                  <c:v>30.713000000000001</c:v>
                </c:pt>
                <c:pt idx="5865">
                  <c:v>31.091999999999999</c:v>
                </c:pt>
                <c:pt idx="5866">
                  <c:v>31.623000000000001</c:v>
                </c:pt>
                <c:pt idx="5867">
                  <c:v>32.372</c:v>
                </c:pt>
                <c:pt idx="5868">
                  <c:v>33.232999999999997</c:v>
                </c:pt>
                <c:pt idx="5869">
                  <c:v>34.106000000000002</c:v>
                </c:pt>
                <c:pt idx="5870">
                  <c:v>34.835999999999999</c:v>
                </c:pt>
                <c:pt idx="5871">
                  <c:v>35.360999999999997</c:v>
                </c:pt>
                <c:pt idx="5872">
                  <c:v>35.741999999999997</c:v>
                </c:pt>
                <c:pt idx="5873">
                  <c:v>35.994999999999997</c:v>
                </c:pt>
                <c:pt idx="5874">
                  <c:v>36.180999999999997</c:v>
                </c:pt>
                <c:pt idx="5875">
                  <c:v>36.612000000000002</c:v>
                </c:pt>
                <c:pt idx="5876">
                  <c:v>37.131999999999998</c:v>
                </c:pt>
                <c:pt idx="5877">
                  <c:v>37.658000000000001</c:v>
                </c:pt>
                <c:pt idx="5878">
                  <c:v>38.250999999999998</c:v>
                </c:pt>
                <c:pt idx="5879">
                  <c:v>38.773000000000003</c:v>
                </c:pt>
                <c:pt idx="5880">
                  <c:v>38.99</c:v>
                </c:pt>
                <c:pt idx="5881">
                  <c:v>39.234000000000002</c:v>
                </c:pt>
                <c:pt idx="5882">
                  <c:v>39.728000000000002</c:v>
                </c:pt>
                <c:pt idx="5883">
                  <c:v>40.533999999999999</c:v>
                </c:pt>
                <c:pt idx="5884">
                  <c:v>41.384999999999998</c:v>
                </c:pt>
                <c:pt idx="5885">
                  <c:v>42.323999999999998</c:v>
                </c:pt>
                <c:pt idx="5886">
                  <c:v>43.189</c:v>
                </c:pt>
                <c:pt idx="5887">
                  <c:v>43.872</c:v>
                </c:pt>
                <c:pt idx="5888">
                  <c:v>44.468000000000004</c:v>
                </c:pt>
                <c:pt idx="5889">
                  <c:v>44.924999999999997</c:v>
                </c:pt>
                <c:pt idx="5890">
                  <c:v>45.258000000000003</c:v>
                </c:pt>
                <c:pt idx="5891">
                  <c:v>45.295000000000002</c:v>
                </c:pt>
                <c:pt idx="5892">
                  <c:v>45.503</c:v>
                </c:pt>
                <c:pt idx="5893">
                  <c:v>45.837000000000003</c:v>
                </c:pt>
                <c:pt idx="5894">
                  <c:v>46.222000000000001</c:v>
                </c:pt>
                <c:pt idx="5895">
                  <c:v>46.686</c:v>
                </c:pt>
                <c:pt idx="5896">
                  <c:v>47.118000000000002</c:v>
                </c:pt>
                <c:pt idx="5897">
                  <c:v>47.317999999999998</c:v>
                </c:pt>
                <c:pt idx="5898">
                  <c:v>47.488999999999997</c:v>
                </c:pt>
                <c:pt idx="5899">
                  <c:v>47.399000000000001</c:v>
                </c:pt>
                <c:pt idx="5900">
                  <c:v>47.075000000000003</c:v>
                </c:pt>
                <c:pt idx="5901">
                  <c:v>46.835000000000001</c:v>
                </c:pt>
                <c:pt idx="5902">
                  <c:v>46.636000000000003</c:v>
                </c:pt>
                <c:pt idx="5903">
                  <c:v>46.798999999999999</c:v>
                </c:pt>
                <c:pt idx="5904">
                  <c:v>47.158999999999999</c:v>
                </c:pt>
                <c:pt idx="5905">
                  <c:v>47.484000000000002</c:v>
                </c:pt>
                <c:pt idx="5906">
                  <c:v>47.908999999999999</c:v>
                </c:pt>
                <c:pt idx="5907">
                  <c:v>47.988999999999997</c:v>
                </c:pt>
                <c:pt idx="5908">
                  <c:v>47.7</c:v>
                </c:pt>
                <c:pt idx="5909">
                  <c:v>47.350999999999999</c:v>
                </c:pt>
                <c:pt idx="5910">
                  <c:v>47.31</c:v>
                </c:pt>
                <c:pt idx="5911">
                  <c:v>47.366</c:v>
                </c:pt>
                <c:pt idx="5912">
                  <c:v>47.639000000000003</c:v>
                </c:pt>
                <c:pt idx="5913">
                  <c:v>48.113</c:v>
                </c:pt>
                <c:pt idx="5914">
                  <c:v>48.606000000000002</c:v>
                </c:pt>
                <c:pt idx="5915">
                  <c:v>48.828000000000003</c:v>
                </c:pt>
                <c:pt idx="5916">
                  <c:v>48.874000000000002</c:v>
                </c:pt>
                <c:pt idx="5917">
                  <c:v>48.91</c:v>
                </c:pt>
                <c:pt idx="5918">
                  <c:v>48.914000000000001</c:v>
                </c:pt>
                <c:pt idx="5919">
                  <c:v>49.072000000000003</c:v>
                </c:pt>
                <c:pt idx="5920">
                  <c:v>49.561</c:v>
                </c:pt>
                <c:pt idx="5921">
                  <c:v>50.145000000000003</c:v>
                </c:pt>
                <c:pt idx="5922">
                  <c:v>50.523000000000003</c:v>
                </c:pt>
                <c:pt idx="5923">
                  <c:v>50.563000000000002</c:v>
                </c:pt>
                <c:pt idx="5924">
                  <c:v>50.372</c:v>
                </c:pt>
                <c:pt idx="5925">
                  <c:v>50.192999999999998</c:v>
                </c:pt>
                <c:pt idx="5926">
                  <c:v>50.148000000000003</c:v>
                </c:pt>
                <c:pt idx="5927">
                  <c:v>50.018999999999998</c:v>
                </c:pt>
                <c:pt idx="5928">
                  <c:v>49.887</c:v>
                </c:pt>
                <c:pt idx="5929">
                  <c:v>49.636000000000003</c:v>
                </c:pt>
                <c:pt idx="5930">
                  <c:v>49.162999999999997</c:v>
                </c:pt>
                <c:pt idx="5931">
                  <c:v>48.648000000000003</c:v>
                </c:pt>
                <c:pt idx="5932">
                  <c:v>48.164999999999999</c:v>
                </c:pt>
                <c:pt idx="5933">
                  <c:v>47.65</c:v>
                </c:pt>
                <c:pt idx="5934">
                  <c:v>46.834000000000003</c:v>
                </c:pt>
                <c:pt idx="5935">
                  <c:v>45.981000000000002</c:v>
                </c:pt>
                <c:pt idx="5936">
                  <c:v>45.09</c:v>
                </c:pt>
                <c:pt idx="5937">
                  <c:v>44.231999999999999</c:v>
                </c:pt>
                <c:pt idx="5938">
                  <c:v>43.234000000000002</c:v>
                </c:pt>
                <c:pt idx="5939">
                  <c:v>41.954999999999998</c:v>
                </c:pt>
                <c:pt idx="5940">
                  <c:v>40.5</c:v>
                </c:pt>
                <c:pt idx="5941">
                  <c:v>38.823</c:v>
                </c:pt>
                <c:pt idx="5942">
                  <c:v>36.93</c:v>
                </c:pt>
                <c:pt idx="5943">
                  <c:v>35.055999999999997</c:v>
                </c:pt>
                <c:pt idx="5944">
                  <c:v>32.933</c:v>
                </c:pt>
                <c:pt idx="5945">
                  <c:v>30.515000000000001</c:v>
                </c:pt>
                <c:pt idx="5946">
                  <c:v>27.966000000000001</c:v>
                </c:pt>
                <c:pt idx="5947">
                  <c:v>25.391999999999999</c:v>
                </c:pt>
                <c:pt idx="5948">
                  <c:v>22.838000000000001</c:v>
                </c:pt>
                <c:pt idx="5949">
                  <c:v>20.495000000000001</c:v>
                </c:pt>
                <c:pt idx="5950">
                  <c:v>18.760000000000002</c:v>
                </c:pt>
                <c:pt idx="5951">
                  <c:v>17.312000000000001</c:v>
                </c:pt>
                <c:pt idx="5952">
                  <c:v>16.041</c:v>
                </c:pt>
                <c:pt idx="5953">
                  <c:v>14.847</c:v>
                </c:pt>
                <c:pt idx="5954">
                  <c:v>13.638</c:v>
                </c:pt>
                <c:pt idx="5955">
                  <c:v>12.406000000000001</c:v>
                </c:pt>
                <c:pt idx="5956">
                  <c:v>11.07</c:v>
                </c:pt>
                <c:pt idx="5957">
                  <c:v>10.034000000000001</c:v>
                </c:pt>
                <c:pt idx="5958">
                  <c:v>9.2966999999999995</c:v>
                </c:pt>
                <c:pt idx="5959">
                  <c:v>8.5496999999999996</c:v>
                </c:pt>
                <c:pt idx="5960">
                  <c:v>7.8868999999999998</c:v>
                </c:pt>
                <c:pt idx="5961">
                  <c:v>7.4923000000000002</c:v>
                </c:pt>
                <c:pt idx="5962">
                  <c:v>7.2035</c:v>
                </c:pt>
                <c:pt idx="5963">
                  <c:v>7.0218999999999996</c:v>
                </c:pt>
                <c:pt idx="5964">
                  <c:v>6.89</c:v>
                </c:pt>
                <c:pt idx="5965">
                  <c:v>6.6494999999999997</c:v>
                </c:pt>
                <c:pt idx="5966">
                  <c:v>6.0728</c:v>
                </c:pt>
                <c:pt idx="5967">
                  <c:v>5.1143999999999998</c:v>
                </c:pt>
                <c:pt idx="5968">
                  <c:v>3.9493999999999998</c:v>
                </c:pt>
                <c:pt idx="5969">
                  <c:v>2.7694999999999999</c:v>
                </c:pt>
                <c:pt idx="5970">
                  <c:v>1.9956</c:v>
                </c:pt>
                <c:pt idx="5971">
                  <c:v>1.59</c:v>
                </c:pt>
                <c:pt idx="5972">
                  <c:v>1.1954</c:v>
                </c:pt>
                <c:pt idx="5973">
                  <c:v>0.93569999999999998</c:v>
                </c:pt>
                <c:pt idx="5974">
                  <c:v>0.60811999999999999</c:v>
                </c:pt>
                <c:pt idx="5975">
                  <c:v>0.29137999999999997</c:v>
                </c:pt>
                <c:pt idx="5976">
                  <c:v>2.0195E-3</c:v>
                </c:pt>
                <c:pt idx="5977">
                  <c:v>-0.20169999999999999</c:v>
                </c:pt>
                <c:pt idx="5978">
                  <c:v>-0.53237999999999996</c:v>
                </c:pt>
                <c:pt idx="5979">
                  <c:v>-0.98060000000000003</c:v>
                </c:pt>
                <c:pt idx="5980">
                  <c:v>-1.3188</c:v>
                </c:pt>
                <c:pt idx="5981">
                  <c:v>-1.6453</c:v>
                </c:pt>
                <c:pt idx="5982">
                  <c:v>-1.9738</c:v>
                </c:pt>
                <c:pt idx="5983">
                  <c:v>-2.1785999999999999</c:v>
                </c:pt>
                <c:pt idx="5984">
                  <c:v>-2.4312999999999998</c:v>
                </c:pt>
                <c:pt idx="5985">
                  <c:v>-2.6185</c:v>
                </c:pt>
                <c:pt idx="5986">
                  <c:v>-2.8334999999999999</c:v>
                </c:pt>
                <c:pt idx="5987">
                  <c:v>-3.1132</c:v>
                </c:pt>
                <c:pt idx="5988">
                  <c:v>-3.4504999999999999</c:v>
                </c:pt>
                <c:pt idx="5989">
                  <c:v>-3.7970999999999999</c:v>
                </c:pt>
                <c:pt idx="5990">
                  <c:v>-4.0448000000000004</c:v>
                </c:pt>
                <c:pt idx="5991">
                  <c:v>-4.2352999999999996</c:v>
                </c:pt>
                <c:pt idx="5992">
                  <c:v>-4.4081999999999999</c:v>
                </c:pt>
                <c:pt idx="5993">
                  <c:v>-4.5170000000000003</c:v>
                </c:pt>
                <c:pt idx="5994">
                  <c:v>-4.6321000000000003</c:v>
                </c:pt>
                <c:pt idx="5995">
                  <c:v>-4.7083000000000004</c:v>
                </c:pt>
                <c:pt idx="5996">
                  <c:v>-4.8007999999999997</c:v>
                </c:pt>
                <c:pt idx="5997">
                  <c:v>-4.8196000000000003</c:v>
                </c:pt>
                <c:pt idx="5998">
                  <c:v>-4.9522000000000004</c:v>
                </c:pt>
                <c:pt idx="5999">
                  <c:v>-5.2126000000000001</c:v>
                </c:pt>
                <c:pt idx="6000">
                  <c:v>-5.5044000000000004</c:v>
                </c:pt>
                <c:pt idx="6001">
                  <c:v>-5.6197999999999997</c:v>
                </c:pt>
                <c:pt idx="6002">
                  <c:v>-5.5210999999999997</c:v>
                </c:pt>
                <c:pt idx="6003">
                  <c:v>-5.3605999999999998</c:v>
                </c:pt>
                <c:pt idx="6004">
                  <c:v>-5.3681999999999999</c:v>
                </c:pt>
                <c:pt idx="6005">
                  <c:v>-5.4009999999999998</c:v>
                </c:pt>
                <c:pt idx="6006">
                  <c:v>-5.4516999999999998</c:v>
                </c:pt>
                <c:pt idx="6007">
                  <c:v>-5.6426999999999996</c:v>
                </c:pt>
                <c:pt idx="6008">
                  <c:v>-5.8289</c:v>
                </c:pt>
                <c:pt idx="6009">
                  <c:v>-5.9908000000000001</c:v>
                </c:pt>
                <c:pt idx="6010">
                  <c:v>-6.0904999999999996</c:v>
                </c:pt>
                <c:pt idx="6011">
                  <c:v>-6.2313000000000001</c:v>
                </c:pt>
                <c:pt idx="6012">
                  <c:v>-6.2157</c:v>
                </c:pt>
                <c:pt idx="6013">
                  <c:v>-6.1555999999999997</c:v>
                </c:pt>
                <c:pt idx="6014">
                  <c:v>-6.2355</c:v>
                </c:pt>
                <c:pt idx="6015">
                  <c:v>-6.3822000000000001</c:v>
                </c:pt>
                <c:pt idx="6016">
                  <c:v>-6.6220999999999997</c:v>
                </c:pt>
                <c:pt idx="6017">
                  <c:v>-6.7633999999999999</c:v>
                </c:pt>
                <c:pt idx="6018">
                  <c:v>-6.7972000000000001</c:v>
                </c:pt>
                <c:pt idx="6019">
                  <c:v>-6.9282000000000004</c:v>
                </c:pt>
                <c:pt idx="6020">
                  <c:v>-7.0223000000000004</c:v>
                </c:pt>
                <c:pt idx="6021">
                  <c:v>-7.2019000000000002</c:v>
                </c:pt>
                <c:pt idx="6022">
                  <c:v>-7.4004000000000003</c:v>
                </c:pt>
                <c:pt idx="6023">
                  <c:v>-7.3849999999999998</c:v>
                </c:pt>
                <c:pt idx="6024">
                  <c:v>-7.4229000000000003</c:v>
                </c:pt>
                <c:pt idx="6025">
                  <c:v>-7.4739000000000004</c:v>
                </c:pt>
                <c:pt idx="6026">
                  <c:v>-7.6454000000000004</c:v>
                </c:pt>
                <c:pt idx="6027">
                  <c:v>-7.8109000000000002</c:v>
                </c:pt>
                <c:pt idx="6028">
                  <c:v>-8.0557999999999996</c:v>
                </c:pt>
                <c:pt idx="6029">
                  <c:v>-8.3988999999999994</c:v>
                </c:pt>
                <c:pt idx="6030">
                  <c:v>-8.7887000000000004</c:v>
                </c:pt>
                <c:pt idx="6031">
                  <c:v>-9.2288999999999994</c:v>
                </c:pt>
                <c:pt idx="6032">
                  <c:v>-9.7173999999999996</c:v>
                </c:pt>
                <c:pt idx="6033">
                  <c:v>-10.182</c:v>
                </c:pt>
                <c:pt idx="6034">
                  <c:v>-10.667999999999999</c:v>
                </c:pt>
                <c:pt idx="6035">
                  <c:v>-11.148999999999999</c:v>
                </c:pt>
                <c:pt idx="6036">
                  <c:v>-11.535</c:v>
                </c:pt>
                <c:pt idx="6037">
                  <c:v>-11.894</c:v>
                </c:pt>
                <c:pt idx="6038">
                  <c:v>-12.326000000000001</c:v>
                </c:pt>
                <c:pt idx="6039">
                  <c:v>-12.833</c:v>
                </c:pt>
                <c:pt idx="6040">
                  <c:v>-13.275</c:v>
                </c:pt>
                <c:pt idx="6041">
                  <c:v>-13.984</c:v>
                </c:pt>
                <c:pt idx="6042">
                  <c:v>-14.958</c:v>
                </c:pt>
                <c:pt idx="6043">
                  <c:v>-15.948</c:v>
                </c:pt>
                <c:pt idx="6044">
                  <c:v>-16.760000000000002</c:v>
                </c:pt>
                <c:pt idx="6045">
                  <c:v>-17.585000000000001</c:v>
                </c:pt>
                <c:pt idx="6046">
                  <c:v>-18.678999999999998</c:v>
                </c:pt>
                <c:pt idx="6047">
                  <c:v>-19.913</c:v>
                </c:pt>
                <c:pt idx="6048">
                  <c:v>-21.024000000000001</c:v>
                </c:pt>
                <c:pt idx="6049">
                  <c:v>-22.131</c:v>
                </c:pt>
                <c:pt idx="6050">
                  <c:v>-23.492000000000001</c:v>
                </c:pt>
                <c:pt idx="6051">
                  <c:v>-24.88</c:v>
                </c:pt>
                <c:pt idx="6052">
                  <c:v>-26.099</c:v>
                </c:pt>
                <c:pt idx="6053">
                  <c:v>-27.088000000000001</c:v>
                </c:pt>
                <c:pt idx="6054">
                  <c:v>-28.004999999999999</c:v>
                </c:pt>
                <c:pt idx="6055">
                  <c:v>-28.594000000000001</c:v>
                </c:pt>
                <c:pt idx="6056">
                  <c:v>-29.123000000000001</c:v>
                </c:pt>
                <c:pt idx="6057">
                  <c:v>-29.956</c:v>
                </c:pt>
                <c:pt idx="6058">
                  <c:v>-31.03</c:v>
                </c:pt>
                <c:pt idx="6059">
                  <c:v>-32.112000000000002</c:v>
                </c:pt>
                <c:pt idx="6060">
                  <c:v>-33.085000000000001</c:v>
                </c:pt>
                <c:pt idx="6061">
                  <c:v>-34.43</c:v>
                </c:pt>
                <c:pt idx="6062">
                  <c:v>-35.767000000000003</c:v>
                </c:pt>
                <c:pt idx="6063">
                  <c:v>-36.713000000000001</c:v>
                </c:pt>
                <c:pt idx="6064">
                  <c:v>-37.973999999999997</c:v>
                </c:pt>
                <c:pt idx="6065">
                  <c:v>-39.104999999999997</c:v>
                </c:pt>
                <c:pt idx="6066">
                  <c:v>-40.130000000000003</c:v>
                </c:pt>
                <c:pt idx="6067">
                  <c:v>-41.530999999999999</c:v>
                </c:pt>
                <c:pt idx="6068">
                  <c:v>-43.170999999999999</c:v>
                </c:pt>
                <c:pt idx="6069">
                  <c:v>-44.557000000000002</c:v>
                </c:pt>
                <c:pt idx="6070">
                  <c:v>-45.692999999999998</c:v>
                </c:pt>
                <c:pt idx="6071">
                  <c:v>-46.707000000000001</c:v>
                </c:pt>
                <c:pt idx="6072">
                  <c:v>-47.344000000000001</c:v>
                </c:pt>
                <c:pt idx="6073">
                  <c:v>-48.116</c:v>
                </c:pt>
                <c:pt idx="6074">
                  <c:v>-49.314999999999998</c:v>
                </c:pt>
                <c:pt idx="6075">
                  <c:v>-50.536000000000001</c:v>
                </c:pt>
                <c:pt idx="6076">
                  <c:v>-52.756</c:v>
                </c:pt>
                <c:pt idx="6077">
                  <c:v>-55.643999999999998</c:v>
                </c:pt>
                <c:pt idx="6078">
                  <c:v>-58.180999999999997</c:v>
                </c:pt>
                <c:pt idx="6079">
                  <c:v>-59.23</c:v>
                </c:pt>
                <c:pt idx="6080">
                  <c:v>-59.531999999999996</c:v>
                </c:pt>
                <c:pt idx="6081">
                  <c:v>-59.625</c:v>
                </c:pt>
                <c:pt idx="6082">
                  <c:v>-60.417000000000002</c:v>
                </c:pt>
                <c:pt idx="6083">
                  <c:v>-61.887</c:v>
                </c:pt>
                <c:pt idx="6084">
                  <c:v>-63.655999999999999</c:v>
                </c:pt>
                <c:pt idx="6085">
                  <c:v>-64.518000000000001</c:v>
                </c:pt>
                <c:pt idx="6086">
                  <c:v>-65.284000000000006</c:v>
                </c:pt>
                <c:pt idx="6087">
                  <c:v>-66.016999999999996</c:v>
                </c:pt>
                <c:pt idx="6088">
                  <c:v>-66.391999999999996</c:v>
                </c:pt>
                <c:pt idx="6089">
                  <c:v>-66.338999999999999</c:v>
                </c:pt>
                <c:pt idx="6090">
                  <c:v>-66.510999999999996</c:v>
                </c:pt>
                <c:pt idx="6091">
                  <c:v>-66.244</c:v>
                </c:pt>
                <c:pt idx="6092">
                  <c:v>-66.361000000000004</c:v>
                </c:pt>
                <c:pt idx="6093">
                  <c:v>-66.697000000000003</c:v>
                </c:pt>
                <c:pt idx="6094">
                  <c:v>-66.956999999999994</c:v>
                </c:pt>
                <c:pt idx="6095">
                  <c:v>-67.040000000000006</c:v>
                </c:pt>
                <c:pt idx="6096">
                  <c:v>-66.802999999999997</c:v>
                </c:pt>
                <c:pt idx="6097">
                  <c:v>-67.299000000000007</c:v>
                </c:pt>
                <c:pt idx="6098">
                  <c:v>-68.078999999999994</c:v>
                </c:pt>
                <c:pt idx="6099">
                  <c:v>-69.099000000000004</c:v>
                </c:pt>
                <c:pt idx="6100">
                  <c:v>-69.861999999999995</c:v>
                </c:pt>
                <c:pt idx="6101">
                  <c:v>-70.114000000000004</c:v>
                </c:pt>
                <c:pt idx="6102">
                  <c:v>-69.567999999999998</c:v>
                </c:pt>
                <c:pt idx="6103">
                  <c:v>-68.263000000000005</c:v>
                </c:pt>
                <c:pt idx="6104">
                  <c:v>-67.052999999999997</c:v>
                </c:pt>
                <c:pt idx="6105">
                  <c:v>-67.129000000000005</c:v>
                </c:pt>
                <c:pt idx="6106">
                  <c:v>-68.616</c:v>
                </c:pt>
                <c:pt idx="6107">
                  <c:v>-70.132000000000005</c:v>
                </c:pt>
                <c:pt idx="6108">
                  <c:v>-71.275000000000006</c:v>
                </c:pt>
                <c:pt idx="6109">
                  <c:v>-72.561999999999998</c:v>
                </c:pt>
                <c:pt idx="6110">
                  <c:v>-73.388000000000005</c:v>
                </c:pt>
                <c:pt idx="6111">
                  <c:v>-73.254000000000005</c:v>
                </c:pt>
                <c:pt idx="6112">
                  <c:v>-72.593000000000004</c:v>
                </c:pt>
                <c:pt idx="6113">
                  <c:v>-71.113</c:v>
                </c:pt>
                <c:pt idx="6114">
                  <c:v>-69.049000000000007</c:v>
                </c:pt>
                <c:pt idx="6115">
                  <c:v>-67.456000000000003</c:v>
                </c:pt>
                <c:pt idx="6116">
                  <c:v>-67.241</c:v>
                </c:pt>
                <c:pt idx="6117">
                  <c:v>-67.924000000000007</c:v>
                </c:pt>
                <c:pt idx="6118">
                  <c:v>-68.83</c:v>
                </c:pt>
                <c:pt idx="6119">
                  <c:v>-69.659000000000006</c:v>
                </c:pt>
                <c:pt idx="6120">
                  <c:v>-70.138000000000005</c:v>
                </c:pt>
                <c:pt idx="6121">
                  <c:v>-70.521000000000001</c:v>
                </c:pt>
                <c:pt idx="6122">
                  <c:v>-70.506</c:v>
                </c:pt>
                <c:pt idx="6123">
                  <c:v>-69.634</c:v>
                </c:pt>
                <c:pt idx="6124">
                  <c:v>-68.566000000000003</c:v>
                </c:pt>
                <c:pt idx="6125">
                  <c:v>-67.861999999999995</c:v>
                </c:pt>
                <c:pt idx="6126">
                  <c:v>-67.95</c:v>
                </c:pt>
                <c:pt idx="6127">
                  <c:v>-68.864000000000004</c:v>
                </c:pt>
                <c:pt idx="6128">
                  <c:v>-70.215000000000003</c:v>
                </c:pt>
                <c:pt idx="6129">
                  <c:v>-71.364000000000004</c:v>
                </c:pt>
                <c:pt idx="6130">
                  <c:v>-71.239000000000004</c:v>
                </c:pt>
                <c:pt idx="6131">
                  <c:v>-70.911000000000001</c:v>
                </c:pt>
                <c:pt idx="6132">
                  <c:v>-70.608000000000004</c:v>
                </c:pt>
                <c:pt idx="6133">
                  <c:v>-70.052000000000007</c:v>
                </c:pt>
                <c:pt idx="6134">
                  <c:v>-70.39</c:v>
                </c:pt>
                <c:pt idx="6135">
                  <c:v>-70.951999999999998</c:v>
                </c:pt>
                <c:pt idx="6136">
                  <c:v>-70.802999999999997</c:v>
                </c:pt>
                <c:pt idx="6137">
                  <c:v>-70.182000000000002</c:v>
                </c:pt>
                <c:pt idx="6138">
                  <c:v>-69.638999999999996</c:v>
                </c:pt>
                <c:pt idx="6139">
                  <c:v>-69.531999999999996</c:v>
                </c:pt>
                <c:pt idx="6140">
                  <c:v>-70.046000000000006</c:v>
                </c:pt>
                <c:pt idx="6141">
                  <c:v>-71.070999999999998</c:v>
                </c:pt>
                <c:pt idx="6142">
                  <c:v>-71.701999999999998</c:v>
                </c:pt>
                <c:pt idx="6143">
                  <c:v>-71.075000000000003</c:v>
                </c:pt>
                <c:pt idx="6144">
                  <c:v>-69.694999999999993</c:v>
                </c:pt>
                <c:pt idx="6145">
                  <c:v>-67.992000000000004</c:v>
                </c:pt>
                <c:pt idx="6146">
                  <c:v>-66.677999999999997</c:v>
                </c:pt>
                <c:pt idx="6147">
                  <c:v>-66.007999999999996</c:v>
                </c:pt>
                <c:pt idx="6148">
                  <c:v>-64.994</c:v>
                </c:pt>
                <c:pt idx="6149">
                  <c:v>-63.722999999999999</c:v>
                </c:pt>
                <c:pt idx="6150">
                  <c:v>-62.527000000000001</c:v>
                </c:pt>
                <c:pt idx="6151">
                  <c:v>-60.975999999999999</c:v>
                </c:pt>
                <c:pt idx="6152">
                  <c:v>-58.868000000000002</c:v>
                </c:pt>
                <c:pt idx="6153">
                  <c:v>-56.841000000000001</c:v>
                </c:pt>
                <c:pt idx="6154">
                  <c:v>-55.243000000000002</c:v>
                </c:pt>
                <c:pt idx="6155">
                  <c:v>-53.558999999999997</c:v>
                </c:pt>
                <c:pt idx="6156">
                  <c:v>-51.582999999999998</c:v>
                </c:pt>
                <c:pt idx="6157">
                  <c:v>-49.116999999999997</c:v>
                </c:pt>
                <c:pt idx="6158">
                  <c:v>-45.988</c:v>
                </c:pt>
                <c:pt idx="6159">
                  <c:v>-42.862000000000002</c:v>
                </c:pt>
                <c:pt idx="6160">
                  <c:v>-40.587000000000003</c:v>
                </c:pt>
                <c:pt idx="6161">
                  <c:v>-39.42</c:v>
                </c:pt>
                <c:pt idx="6162">
                  <c:v>-38.643999999999998</c:v>
                </c:pt>
                <c:pt idx="6163">
                  <c:v>-37.502000000000002</c:v>
                </c:pt>
                <c:pt idx="6164">
                  <c:v>-35.479999999999997</c:v>
                </c:pt>
                <c:pt idx="6165">
                  <c:v>-33.253</c:v>
                </c:pt>
                <c:pt idx="6166">
                  <c:v>-31.021000000000001</c:v>
                </c:pt>
                <c:pt idx="6167">
                  <c:v>-28.646000000000001</c:v>
                </c:pt>
                <c:pt idx="6168">
                  <c:v>-26.169</c:v>
                </c:pt>
                <c:pt idx="6169">
                  <c:v>-24.577000000000002</c:v>
                </c:pt>
                <c:pt idx="6170">
                  <c:v>-23.140999999999998</c:v>
                </c:pt>
                <c:pt idx="6171">
                  <c:v>-21.771999999999998</c:v>
                </c:pt>
                <c:pt idx="6172">
                  <c:v>-20.387</c:v>
                </c:pt>
                <c:pt idx="6173">
                  <c:v>-19.097000000000001</c:v>
                </c:pt>
                <c:pt idx="6174">
                  <c:v>-17.954999999999998</c:v>
                </c:pt>
                <c:pt idx="6175">
                  <c:v>-16.974</c:v>
                </c:pt>
                <c:pt idx="6176">
                  <c:v>-16.260999999999999</c:v>
                </c:pt>
                <c:pt idx="6177">
                  <c:v>-15.19</c:v>
                </c:pt>
                <c:pt idx="6178">
                  <c:v>-14.016</c:v>
                </c:pt>
                <c:pt idx="6179">
                  <c:v>-12.842000000000001</c:v>
                </c:pt>
                <c:pt idx="6180">
                  <c:v>-11.659000000000001</c:v>
                </c:pt>
                <c:pt idx="6181">
                  <c:v>-10.914</c:v>
                </c:pt>
                <c:pt idx="6182">
                  <c:v>-10.52</c:v>
                </c:pt>
                <c:pt idx="6183">
                  <c:v>-10.121</c:v>
                </c:pt>
                <c:pt idx="6184">
                  <c:v>-9.65</c:v>
                </c:pt>
                <c:pt idx="6185">
                  <c:v>-9.3099000000000007</c:v>
                </c:pt>
                <c:pt idx="6186">
                  <c:v>-8.9995999999999992</c:v>
                </c:pt>
                <c:pt idx="6187">
                  <c:v>-8.7616999999999994</c:v>
                </c:pt>
                <c:pt idx="6188">
                  <c:v>-8.6495999999999995</c:v>
                </c:pt>
                <c:pt idx="6189">
                  <c:v>-8.6697000000000006</c:v>
                </c:pt>
                <c:pt idx="6190">
                  <c:v>-8.5889000000000006</c:v>
                </c:pt>
                <c:pt idx="6191">
                  <c:v>-8.5282999999999998</c:v>
                </c:pt>
                <c:pt idx="6192">
                  <c:v>-8.5055999999999994</c:v>
                </c:pt>
                <c:pt idx="6193">
                  <c:v>-8.5121000000000002</c:v>
                </c:pt>
                <c:pt idx="6194">
                  <c:v>-8.4834999999999994</c:v>
                </c:pt>
                <c:pt idx="6195">
                  <c:v>-8.5143000000000004</c:v>
                </c:pt>
                <c:pt idx="6196">
                  <c:v>-8.5816999999999997</c:v>
                </c:pt>
                <c:pt idx="6197">
                  <c:v>-8.6221999999999994</c:v>
                </c:pt>
                <c:pt idx="6198">
                  <c:v>-8.5103000000000009</c:v>
                </c:pt>
                <c:pt idx="6199">
                  <c:v>-8.4824999999999999</c:v>
                </c:pt>
                <c:pt idx="6200">
                  <c:v>-8.3508999999999993</c:v>
                </c:pt>
                <c:pt idx="6201">
                  <c:v>-8.3734999999999999</c:v>
                </c:pt>
                <c:pt idx="6202">
                  <c:v>-8.4192999999999998</c:v>
                </c:pt>
                <c:pt idx="6203">
                  <c:v>-8.3528000000000002</c:v>
                </c:pt>
                <c:pt idx="6204">
                  <c:v>-8.2438000000000002</c:v>
                </c:pt>
                <c:pt idx="6205">
                  <c:v>-8.0810999999999993</c:v>
                </c:pt>
                <c:pt idx="6206">
                  <c:v>-7.9492000000000003</c:v>
                </c:pt>
                <c:pt idx="6207">
                  <c:v>-7.7087000000000003</c:v>
                </c:pt>
                <c:pt idx="6208">
                  <c:v>-7.4932999999999996</c:v>
                </c:pt>
                <c:pt idx="6209">
                  <c:v>-7.5674000000000001</c:v>
                </c:pt>
                <c:pt idx="6210">
                  <c:v>-7.5964</c:v>
                </c:pt>
                <c:pt idx="6211">
                  <c:v>-7.6448</c:v>
                </c:pt>
                <c:pt idx="6212">
                  <c:v>-7.7826000000000004</c:v>
                </c:pt>
                <c:pt idx="6213">
                  <c:v>-7.6618000000000004</c:v>
                </c:pt>
                <c:pt idx="6214">
                  <c:v>-7.4989999999999997</c:v>
                </c:pt>
                <c:pt idx="6215">
                  <c:v>-7.3436000000000003</c:v>
                </c:pt>
                <c:pt idx="6216">
                  <c:v>-7.1951999999999998</c:v>
                </c:pt>
                <c:pt idx="6217">
                  <c:v>-7.1127000000000002</c:v>
                </c:pt>
                <c:pt idx="6218">
                  <c:v>-7.3075999999999999</c:v>
                </c:pt>
                <c:pt idx="6219">
                  <c:v>-7.5971000000000002</c:v>
                </c:pt>
                <c:pt idx="6220">
                  <c:v>-7.6779000000000002</c:v>
                </c:pt>
                <c:pt idx="6221">
                  <c:v>-7.7168000000000001</c:v>
                </c:pt>
                <c:pt idx="6222">
                  <c:v>-7.7317999999999998</c:v>
                </c:pt>
                <c:pt idx="6223">
                  <c:v>-7.5205000000000002</c:v>
                </c:pt>
                <c:pt idx="6224">
                  <c:v>-7.3396999999999997</c:v>
                </c:pt>
                <c:pt idx="6225">
                  <c:v>-7.1215000000000002</c:v>
                </c:pt>
                <c:pt idx="6226">
                  <c:v>-6.9020999999999999</c:v>
                </c:pt>
                <c:pt idx="6227">
                  <c:v>-6.6932999999999998</c:v>
                </c:pt>
                <c:pt idx="6228">
                  <c:v>-6.4908999999999999</c:v>
                </c:pt>
                <c:pt idx="6229">
                  <c:v>-6.3056999999999999</c:v>
                </c:pt>
                <c:pt idx="6230">
                  <c:v>-5.9223999999999997</c:v>
                </c:pt>
                <c:pt idx="6231">
                  <c:v>-5.4170999999999996</c:v>
                </c:pt>
                <c:pt idx="6232">
                  <c:v>-4.9779999999999998</c:v>
                </c:pt>
                <c:pt idx="6233">
                  <c:v>-4.6811999999999996</c:v>
                </c:pt>
                <c:pt idx="6234">
                  <c:v>-4.4459999999999997</c:v>
                </c:pt>
                <c:pt idx="6235">
                  <c:v>-4.2058</c:v>
                </c:pt>
                <c:pt idx="6236">
                  <c:v>-3.9952999999999999</c:v>
                </c:pt>
                <c:pt idx="6237">
                  <c:v>-3.9373</c:v>
                </c:pt>
                <c:pt idx="6238">
                  <c:v>-3.952</c:v>
                </c:pt>
                <c:pt idx="6239">
                  <c:v>-4.0208000000000004</c:v>
                </c:pt>
                <c:pt idx="6240">
                  <c:v>-3.9531000000000001</c:v>
                </c:pt>
                <c:pt idx="6241">
                  <c:v>-4.1444000000000001</c:v>
                </c:pt>
                <c:pt idx="6242">
                  <c:v>-4.7175000000000002</c:v>
                </c:pt>
                <c:pt idx="6243">
                  <c:v>-5.1593</c:v>
                </c:pt>
                <c:pt idx="6244">
                  <c:v>-5.2190000000000003</c:v>
                </c:pt>
                <c:pt idx="6245">
                  <c:v>-4.5042</c:v>
                </c:pt>
                <c:pt idx="6246">
                  <c:v>-3.0524</c:v>
                </c:pt>
                <c:pt idx="6247">
                  <c:v>-1.1793</c:v>
                </c:pt>
                <c:pt idx="6248">
                  <c:v>0.26826</c:v>
                </c:pt>
                <c:pt idx="6249">
                  <c:v>1.1443000000000001</c:v>
                </c:pt>
                <c:pt idx="6250">
                  <c:v>1.9614</c:v>
                </c:pt>
                <c:pt idx="6251">
                  <c:v>2.4584000000000001</c:v>
                </c:pt>
                <c:pt idx="6252">
                  <c:v>2.9918</c:v>
                </c:pt>
                <c:pt idx="6253">
                  <c:v>3.6373000000000002</c:v>
                </c:pt>
                <c:pt idx="6254">
                  <c:v>4.5155000000000003</c:v>
                </c:pt>
                <c:pt idx="6255">
                  <c:v>5.8407</c:v>
                </c:pt>
                <c:pt idx="6256">
                  <c:v>7.2164999999999999</c:v>
                </c:pt>
                <c:pt idx="6257">
                  <c:v>8.5237999999999996</c:v>
                </c:pt>
                <c:pt idx="6258">
                  <c:v>9.6363000000000003</c:v>
                </c:pt>
                <c:pt idx="6259">
                  <c:v>10.500999999999999</c:v>
                </c:pt>
                <c:pt idx="6260">
                  <c:v>11.089</c:v>
                </c:pt>
                <c:pt idx="6261">
                  <c:v>11.547000000000001</c:v>
                </c:pt>
                <c:pt idx="6262">
                  <c:v>12.465</c:v>
                </c:pt>
                <c:pt idx="6263">
                  <c:v>13.823</c:v>
                </c:pt>
                <c:pt idx="6264">
                  <c:v>14.478999999999999</c:v>
                </c:pt>
                <c:pt idx="6265">
                  <c:v>15.208</c:v>
                </c:pt>
                <c:pt idx="6266">
                  <c:v>15.945</c:v>
                </c:pt>
                <c:pt idx="6267">
                  <c:v>16.655999999999999</c:v>
                </c:pt>
                <c:pt idx="6268">
                  <c:v>17.286999999999999</c:v>
                </c:pt>
                <c:pt idx="6269">
                  <c:v>17.863</c:v>
                </c:pt>
                <c:pt idx="6270">
                  <c:v>18.274999999999999</c:v>
                </c:pt>
                <c:pt idx="6271">
                  <c:v>18.672999999999998</c:v>
                </c:pt>
                <c:pt idx="6272">
                  <c:v>19.446000000000002</c:v>
                </c:pt>
                <c:pt idx="6273">
                  <c:v>20.795000000000002</c:v>
                </c:pt>
                <c:pt idx="6274">
                  <c:v>22.23</c:v>
                </c:pt>
                <c:pt idx="6275">
                  <c:v>23.509</c:v>
                </c:pt>
                <c:pt idx="6276">
                  <c:v>24.433</c:v>
                </c:pt>
                <c:pt idx="6277">
                  <c:v>24.994</c:v>
                </c:pt>
                <c:pt idx="6278">
                  <c:v>25.489000000000001</c:v>
                </c:pt>
                <c:pt idx="6279">
                  <c:v>25.898</c:v>
                </c:pt>
                <c:pt idx="6280">
                  <c:v>26.56</c:v>
                </c:pt>
                <c:pt idx="6281">
                  <c:v>27.440999999999999</c:v>
                </c:pt>
                <c:pt idx="6282">
                  <c:v>28.532</c:v>
                </c:pt>
                <c:pt idx="6283">
                  <c:v>29.417999999999999</c:v>
                </c:pt>
                <c:pt idx="6284">
                  <c:v>30.067</c:v>
                </c:pt>
                <c:pt idx="6285">
                  <c:v>30.765000000000001</c:v>
                </c:pt>
                <c:pt idx="6286">
                  <c:v>31.308</c:v>
                </c:pt>
                <c:pt idx="6287">
                  <c:v>32.033999999999999</c:v>
                </c:pt>
                <c:pt idx="6288">
                  <c:v>33.125999999999998</c:v>
                </c:pt>
                <c:pt idx="6289">
                  <c:v>34.350999999999999</c:v>
                </c:pt>
                <c:pt idx="6290">
                  <c:v>35.841000000000001</c:v>
                </c:pt>
                <c:pt idx="6291">
                  <c:v>37.231000000000002</c:v>
                </c:pt>
                <c:pt idx="6292">
                  <c:v>38.405000000000001</c:v>
                </c:pt>
                <c:pt idx="6293">
                  <c:v>39.633000000000003</c:v>
                </c:pt>
                <c:pt idx="6294">
                  <c:v>40.622</c:v>
                </c:pt>
                <c:pt idx="6295">
                  <c:v>41.389000000000003</c:v>
                </c:pt>
                <c:pt idx="6296">
                  <c:v>41.853999999999999</c:v>
                </c:pt>
                <c:pt idx="6297">
                  <c:v>42.14</c:v>
                </c:pt>
                <c:pt idx="6298">
                  <c:v>42.566000000000003</c:v>
                </c:pt>
                <c:pt idx="6299">
                  <c:v>43.055999999999997</c:v>
                </c:pt>
                <c:pt idx="6300">
                  <c:v>43.948</c:v>
                </c:pt>
                <c:pt idx="6301">
                  <c:v>45.122999999999998</c:v>
                </c:pt>
                <c:pt idx="6302">
                  <c:v>46.320999999999998</c:v>
                </c:pt>
                <c:pt idx="6303">
                  <c:v>47.197000000000003</c:v>
                </c:pt>
                <c:pt idx="6304">
                  <c:v>47.682000000000002</c:v>
                </c:pt>
                <c:pt idx="6305">
                  <c:v>48.066000000000003</c:v>
                </c:pt>
                <c:pt idx="6306">
                  <c:v>47.997999999999998</c:v>
                </c:pt>
                <c:pt idx="6307">
                  <c:v>47.664000000000001</c:v>
                </c:pt>
                <c:pt idx="6308">
                  <c:v>47.7</c:v>
                </c:pt>
                <c:pt idx="6309">
                  <c:v>48.030999999999999</c:v>
                </c:pt>
                <c:pt idx="6310">
                  <c:v>48.744</c:v>
                </c:pt>
                <c:pt idx="6311">
                  <c:v>50.04</c:v>
                </c:pt>
                <c:pt idx="6312">
                  <c:v>51.63</c:v>
                </c:pt>
                <c:pt idx="6313">
                  <c:v>52.999000000000002</c:v>
                </c:pt>
                <c:pt idx="6314">
                  <c:v>53.811999999999998</c:v>
                </c:pt>
                <c:pt idx="6315">
                  <c:v>54.271999999999998</c:v>
                </c:pt>
                <c:pt idx="6316">
                  <c:v>54.341000000000001</c:v>
                </c:pt>
                <c:pt idx="6317">
                  <c:v>54.365000000000002</c:v>
                </c:pt>
                <c:pt idx="6318">
                  <c:v>54.667999999999999</c:v>
                </c:pt>
                <c:pt idx="6319">
                  <c:v>55.206000000000003</c:v>
                </c:pt>
                <c:pt idx="6320">
                  <c:v>55.817999999999998</c:v>
                </c:pt>
                <c:pt idx="6321">
                  <c:v>56.456000000000003</c:v>
                </c:pt>
                <c:pt idx="6322">
                  <c:v>57.215000000000003</c:v>
                </c:pt>
                <c:pt idx="6323">
                  <c:v>57.847000000000001</c:v>
                </c:pt>
                <c:pt idx="6324">
                  <c:v>58.031999999999996</c:v>
                </c:pt>
                <c:pt idx="6325">
                  <c:v>58.298000000000002</c:v>
                </c:pt>
                <c:pt idx="6326">
                  <c:v>58.441000000000003</c:v>
                </c:pt>
                <c:pt idx="6327">
                  <c:v>58.558999999999997</c:v>
                </c:pt>
                <c:pt idx="6328">
                  <c:v>58.738999999999997</c:v>
                </c:pt>
                <c:pt idx="6329">
                  <c:v>58.92</c:v>
                </c:pt>
                <c:pt idx="6330">
                  <c:v>59.406999999999996</c:v>
                </c:pt>
                <c:pt idx="6331">
                  <c:v>60.064999999999998</c:v>
                </c:pt>
                <c:pt idx="6332">
                  <c:v>60.383000000000003</c:v>
                </c:pt>
                <c:pt idx="6333">
                  <c:v>60.561999999999998</c:v>
                </c:pt>
                <c:pt idx="6334">
                  <c:v>60.685000000000002</c:v>
                </c:pt>
                <c:pt idx="6335">
                  <c:v>60.78</c:v>
                </c:pt>
                <c:pt idx="6336">
                  <c:v>60.881</c:v>
                </c:pt>
                <c:pt idx="6337">
                  <c:v>60.991</c:v>
                </c:pt>
                <c:pt idx="6338">
                  <c:v>61.06</c:v>
                </c:pt>
                <c:pt idx="6339">
                  <c:v>61.125</c:v>
                </c:pt>
                <c:pt idx="6340">
                  <c:v>61.307000000000002</c:v>
                </c:pt>
                <c:pt idx="6341">
                  <c:v>61.55</c:v>
                </c:pt>
                <c:pt idx="6342">
                  <c:v>61.780999999999999</c:v>
                </c:pt>
                <c:pt idx="6343">
                  <c:v>62.101999999999997</c:v>
                </c:pt>
                <c:pt idx="6344">
                  <c:v>62.255000000000003</c:v>
                </c:pt>
                <c:pt idx="6345">
                  <c:v>62.475999999999999</c:v>
                </c:pt>
                <c:pt idx="6346">
                  <c:v>62.652000000000001</c:v>
                </c:pt>
                <c:pt idx="6347">
                  <c:v>62.643999999999998</c:v>
                </c:pt>
                <c:pt idx="6348">
                  <c:v>62.656999999999996</c:v>
                </c:pt>
                <c:pt idx="6349">
                  <c:v>62.567999999999998</c:v>
                </c:pt>
                <c:pt idx="6350">
                  <c:v>62.692</c:v>
                </c:pt>
                <c:pt idx="6351">
                  <c:v>62.723999999999997</c:v>
                </c:pt>
                <c:pt idx="6352">
                  <c:v>62.665999999999997</c:v>
                </c:pt>
                <c:pt idx="6353">
                  <c:v>62.534999999999997</c:v>
                </c:pt>
                <c:pt idx="6354">
                  <c:v>62.264000000000003</c:v>
                </c:pt>
                <c:pt idx="6355">
                  <c:v>62.006999999999998</c:v>
                </c:pt>
                <c:pt idx="6356">
                  <c:v>61.591000000000001</c:v>
                </c:pt>
                <c:pt idx="6357">
                  <c:v>61.011000000000003</c:v>
                </c:pt>
                <c:pt idx="6358">
                  <c:v>60.256</c:v>
                </c:pt>
                <c:pt idx="6359">
                  <c:v>59.283999999999999</c:v>
                </c:pt>
                <c:pt idx="6360">
                  <c:v>58.101999999999997</c:v>
                </c:pt>
                <c:pt idx="6361">
                  <c:v>56.392000000000003</c:v>
                </c:pt>
                <c:pt idx="6362">
                  <c:v>54.338000000000001</c:v>
                </c:pt>
                <c:pt idx="6363">
                  <c:v>51.841000000000001</c:v>
                </c:pt>
                <c:pt idx="6364">
                  <c:v>48.761000000000003</c:v>
                </c:pt>
                <c:pt idx="6365">
                  <c:v>45.517000000000003</c:v>
                </c:pt>
                <c:pt idx="6366">
                  <c:v>42.207000000000001</c:v>
                </c:pt>
                <c:pt idx="6367">
                  <c:v>39.033000000000001</c:v>
                </c:pt>
                <c:pt idx="6368">
                  <c:v>35.798000000000002</c:v>
                </c:pt>
                <c:pt idx="6369">
                  <c:v>32.643000000000001</c:v>
                </c:pt>
                <c:pt idx="6370">
                  <c:v>29.594000000000001</c:v>
                </c:pt>
                <c:pt idx="6371">
                  <c:v>26.600999999999999</c:v>
                </c:pt>
                <c:pt idx="6372">
                  <c:v>23.765000000000001</c:v>
                </c:pt>
                <c:pt idx="6373">
                  <c:v>21.087</c:v>
                </c:pt>
                <c:pt idx="6374">
                  <c:v>18.852</c:v>
                </c:pt>
                <c:pt idx="6375">
                  <c:v>16.972999999999999</c:v>
                </c:pt>
                <c:pt idx="6376">
                  <c:v>15.343999999999999</c:v>
                </c:pt>
                <c:pt idx="6377">
                  <c:v>14.057</c:v>
                </c:pt>
                <c:pt idx="6378">
                  <c:v>13.074</c:v>
                </c:pt>
                <c:pt idx="6379">
                  <c:v>12.021000000000001</c:v>
                </c:pt>
                <c:pt idx="6380">
                  <c:v>10.991</c:v>
                </c:pt>
                <c:pt idx="6381">
                  <c:v>10.029999999999999</c:v>
                </c:pt>
                <c:pt idx="6382">
                  <c:v>9.1379000000000001</c:v>
                </c:pt>
                <c:pt idx="6383">
                  <c:v>8.3123000000000005</c:v>
                </c:pt>
                <c:pt idx="6384">
                  <c:v>7.5179999999999998</c:v>
                </c:pt>
                <c:pt idx="6385">
                  <c:v>6.8636999999999997</c:v>
                </c:pt>
                <c:pt idx="6386">
                  <c:v>6.0867000000000004</c:v>
                </c:pt>
                <c:pt idx="6387">
                  <c:v>5.1535000000000002</c:v>
                </c:pt>
                <c:pt idx="6388">
                  <c:v>4.22</c:v>
                </c:pt>
                <c:pt idx="6389">
                  <c:v>3.3029000000000002</c:v>
                </c:pt>
                <c:pt idx="6390">
                  <c:v>2.3868999999999998</c:v>
                </c:pt>
                <c:pt idx="6391">
                  <c:v>1.5323</c:v>
                </c:pt>
                <c:pt idx="6392">
                  <c:v>0.64359999999999995</c:v>
                </c:pt>
                <c:pt idx="6393">
                  <c:v>-0.22176000000000001</c:v>
                </c:pt>
                <c:pt idx="6394">
                  <c:v>-1.1121000000000001</c:v>
                </c:pt>
                <c:pt idx="6395">
                  <c:v>-1.8577999999999999</c:v>
                </c:pt>
                <c:pt idx="6396">
                  <c:v>-2.5240999999999998</c:v>
                </c:pt>
                <c:pt idx="6397">
                  <c:v>-3.0594000000000001</c:v>
                </c:pt>
                <c:pt idx="6398">
                  <c:v>-3.4834000000000001</c:v>
                </c:pt>
                <c:pt idx="6399">
                  <c:v>-4.0030000000000001</c:v>
                </c:pt>
                <c:pt idx="6400">
                  <c:v>-4.4987000000000004</c:v>
                </c:pt>
                <c:pt idx="6401">
                  <c:v>-4.9866000000000001</c:v>
                </c:pt>
                <c:pt idx="6402">
                  <c:v>-5.4089999999999998</c:v>
                </c:pt>
                <c:pt idx="6403">
                  <c:v>-5.7706</c:v>
                </c:pt>
                <c:pt idx="6404">
                  <c:v>-6.1021999999999998</c:v>
                </c:pt>
                <c:pt idx="6405">
                  <c:v>-6.3113000000000001</c:v>
                </c:pt>
                <c:pt idx="6406">
                  <c:v>-6.4885999999999999</c:v>
                </c:pt>
                <c:pt idx="6407">
                  <c:v>-6.6833</c:v>
                </c:pt>
                <c:pt idx="6408">
                  <c:v>-6.7709000000000001</c:v>
                </c:pt>
                <c:pt idx="6409">
                  <c:v>-6.8789999999999996</c:v>
                </c:pt>
                <c:pt idx="6410">
                  <c:v>-6.9442000000000004</c:v>
                </c:pt>
                <c:pt idx="6411">
                  <c:v>-6.9493</c:v>
                </c:pt>
                <c:pt idx="6412">
                  <c:v>-6.9535</c:v>
                </c:pt>
                <c:pt idx="6413">
                  <c:v>-7.0281000000000002</c:v>
                </c:pt>
                <c:pt idx="6414">
                  <c:v>-7.1593999999999998</c:v>
                </c:pt>
                <c:pt idx="6415">
                  <c:v>-7.2050999999999998</c:v>
                </c:pt>
                <c:pt idx="6416">
                  <c:v>-7.3474000000000004</c:v>
                </c:pt>
                <c:pt idx="6417">
                  <c:v>-7.3400999999999996</c:v>
                </c:pt>
                <c:pt idx="6418">
                  <c:v>-7.2545000000000002</c:v>
                </c:pt>
                <c:pt idx="6419">
                  <c:v>-7.2298999999999998</c:v>
                </c:pt>
                <c:pt idx="6420">
                  <c:v>-7.1981999999999999</c:v>
                </c:pt>
                <c:pt idx="6421">
                  <c:v>-7.2704000000000004</c:v>
                </c:pt>
                <c:pt idx="6422">
                  <c:v>-7.3227000000000002</c:v>
                </c:pt>
                <c:pt idx="6423">
                  <c:v>-7.4047999999999998</c:v>
                </c:pt>
                <c:pt idx="6424">
                  <c:v>-7.5510000000000002</c:v>
                </c:pt>
                <c:pt idx="6425">
                  <c:v>-7.6505999999999998</c:v>
                </c:pt>
                <c:pt idx="6426">
                  <c:v>-7.7481999999999998</c:v>
                </c:pt>
                <c:pt idx="6427">
                  <c:v>-7.8155000000000001</c:v>
                </c:pt>
                <c:pt idx="6428">
                  <c:v>-7.9196</c:v>
                </c:pt>
                <c:pt idx="6429">
                  <c:v>-8.1274999999999995</c:v>
                </c:pt>
                <c:pt idx="6430">
                  <c:v>-8.2986000000000004</c:v>
                </c:pt>
                <c:pt idx="6431">
                  <c:v>-8.5172000000000008</c:v>
                </c:pt>
                <c:pt idx="6432">
                  <c:v>-8.7896999999999998</c:v>
                </c:pt>
                <c:pt idx="6433">
                  <c:v>-9.0512999999999995</c:v>
                </c:pt>
                <c:pt idx="6434">
                  <c:v>-9.3108000000000004</c:v>
                </c:pt>
                <c:pt idx="6435">
                  <c:v>-9.5424000000000007</c:v>
                </c:pt>
                <c:pt idx="6436">
                  <c:v>-9.7414000000000005</c:v>
                </c:pt>
                <c:pt idx="6437">
                  <c:v>-10.028</c:v>
                </c:pt>
                <c:pt idx="6438">
                  <c:v>-10.236000000000001</c:v>
                </c:pt>
                <c:pt idx="6439">
                  <c:v>-10.394</c:v>
                </c:pt>
                <c:pt idx="6440">
                  <c:v>-10.379</c:v>
                </c:pt>
                <c:pt idx="6441">
                  <c:v>-10.4</c:v>
                </c:pt>
                <c:pt idx="6442">
                  <c:v>-10.471</c:v>
                </c:pt>
                <c:pt idx="6443">
                  <c:v>-10.481</c:v>
                </c:pt>
                <c:pt idx="6444">
                  <c:v>-10.814</c:v>
                </c:pt>
                <c:pt idx="6445">
                  <c:v>-11.340999999999999</c:v>
                </c:pt>
                <c:pt idx="6446">
                  <c:v>-11.987</c:v>
                </c:pt>
                <c:pt idx="6447">
                  <c:v>-12.742000000000001</c:v>
                </c:pt>
                <c:pt idx="6448">
                  <c:v>-13.48</c:v>
                </c:pt>
                <c:pt idx="6449">
                  <c:v>-13.994</c:v>
                </c:pt>
                <c:pt idx="6450">
                  <c:v>-14.404</c:v>
                </c:pt>
                <c:pt idx="6451">
                  <c:v>-14.803000000000001</c:v>
                </c:pt>
                <c:pt idx="6452">
                  <c:v>-15.153</c:v>
                </c:pt>
                <c:pt idx="6453">
                  <c:v>-15.587999999999999</c:v>
                </c:pt>
                <c:pt idx="6454">
                  <c:v>-16.315000000000001</c:v>
                </c:pt>
                <c:pt idx="6455">
                  <c:v>-17</c:v>
                </c:pt>
                <c:pt idx="6456">
                  <c:v>-17.925000000000001</c:v>
                </c:pt>
                <c:pt idx="6457">
                  <c:v>-19.359000000000002</c:v>
                </c:pt>
                <c:pt idx="6458">
                  <c:v>-20.878</c:v>
                </c:pt>
                <c:pt idx="6459">
                  <c:v>-22.161000000000001</c:v>
                </c:pt>
                <c:pt idx="6460">
                  <c:v>-23.158000000000001</c:v>
                </c:pt>
                <c:pt idx="6461">
                  <c:v>-24.001000000000001</c:v>
                </c:pt>
                <c:pt idx="6462">
                  <c:v>-24.795999999999999</c:v>
                </c:pt>
                <c:pt idx="6463">
                  <c:v>-25.588999999999999</c:v>
                </c:pt>
                <c:pt idx="6464">
                  <c:v>-26.474</c:v>
                </c:pt>
                <c:pt idx="6465">
                  <c:v>-27.285</c:v>
                </c:pt>
                <c:pt idx="6466">
                  <c:v>-28.213000000000001</c:v>
                </c:pt>
                <c:pt idx="6467">
                  <c:v>-29.465</c:v>
                </c:pt>
                <c:pt idx="6468">
                  <c:v>-31.172999999999998</c:v>
                </c:pt>
                <c:pt idx="6469">
                  <c:v>-33.192</c:v>
                </c:pt>
                <c:pt idx="6470">
                  <c:v>-34.987000000000002</c:v>
                </c:pt>
                <c:pt idx="6471">
                  <c:v>-36.110999999999997</c:v>
                </c:pt>
                <c:pt idx="6472">
                  <c:v>-36.808999999999997</c:v>
                </c:pt>
                <c:pt idx="6473">
                  <c:v>-37.158000000000001</c:v>
                </c:pt>
                <c:pt idx="6474">
                  <c:v>-37.683</c:v>
                </c:pt>
                <c:pt idx="6475">
                  <c:v>-38.591999999999999</c:v>
                </c:pt>
                <c:pt idx="6476">
                  <c:v>-39.654000000000003</c:v>
                </c:pt>
                <c:pt idx="6477">
                  <c:v>-40.811999999999998</c:v>
                </c:pt>
                <c:pt idx="6478">
                  <c:v>-42.158000000000001</c:v>
                </c:pt>
                <c:pt idx="6479">
                  <c:v>-43.622999999999998</c:v>
                </c:pt>
                <c:pt idx="6480">
                  <c:v>-45.247999999999998</c:v>
                </c:pt>
                <c:pt idx="6481">
                  <c:v>-46.902999999999999</c:v>
                </c:pt>
                <c:pt idx="6482">
                  <c:v>-48.759</c:v>
                </c:pt>
                <c:pt idx="6483">
                  <c:v>-50.469000000000001</c:v>
                </c:pt>
                <c:pt idx="6484">
                  <c:v>-51.58</c:v>
                </c:pt>
                <c:pt idx="6485">
                  <c:v>-52.113999999999997</c:v>
                </c:pt>
                <c:pt idx="6486">
                  <c:v>-52.972000000000001</c:v>
                </c:pt>
                <c:pt idx="6487">
                  <c:v>-53.643999999999998</c:v>
                </c:pt>
                <c:pt idx="6488">
                  <c:v>-53.866999999999997</c:v>
                </c:pt>
                <c:pt idx="6489">
                  <c:v>-54.325000000000003</c:v>
                </c:pt>
                <c:pt idx="6490">
                  <c:v>-55.155000000000001</c:v>
                </c:pt>
                <c:pt idx="6491">
                  <c:v>-56.478999999999999</c:v>
                </c:pt>
                <c:pt idx="6492">
                  <c:v>-58.033999999999999</c:v>
                </c:pt>
                <c:pt idx="6493">
                  <c:v>-59.350999999999999</c:v>
                </c:pt>
                <c:pt idx="6494">
                  <c:v>-60.47</c:v>
                </c:pt>
                <c:pt idx="6495">
                  <c:v>-60.756</c:v>
                </c:pt>
                <c:pt idx="6496">
                  <c:v>-60.84</c:v>
                </c:pt>
                <c:pt idx="6497">
                  <c:v>-61.116999999999997</c:v>
                </c:pt>
                <c:pt idx="6498">
                  <c:v>-61.448999999999998</c:v>
                </c:pt>
                <c:pt idx="6499">
                  <c:v>-62.776000000000003</c:v>
                </c:pt>
                <c:pt idx="6500">
                  <c:v>-64.233000000000004</c:v>
                </c:pt>
                <c:pt idx="6501">
                  <c:v>-65.05</c:v>
                </c:pt>
                <c:pt idx="6502">
                  <c:v>-65.102999999999994</c:v>
                </c:pt>
                <c:pt idx="6503">
                  <c:v>-64.850999999999999</c:v>
                </c:pt>
                <c:pt idx="6504">
                  <c:v>-65.277000000000001</c:v>
                </c:pt>
                <c:pt idx="6505">
                  <c:v>-66.301000000000002</c:v>
                </c:pt>
                <c:pt idx="6506">
                  <c:v>-67.301000000000002</c:v>
                </c:pt>
                <c:pt idx="6507">
                  <c:v>-67.863</c:v>
                </c:pt>
                <c:pt idx="6508">
                  <c:v>-68.087000000000003</c:v>
                </c:pt>
                <c:pt idx="6509">
                  <c:v>-67.858000000000004</c:v>
                </c:pt>
                <c:pt idx="6510">
                  <c:v>-67.516000000000005</c:v>
                </c:pt>
                <c:pt idx="6511">
                  <c:v>-67.884</c:v>
                </c:pt>
                <c:pt idx="6512">
                  <c:v>-68.712000000000003</c:v>
                </c:pt>
                <c:pt idx="6513">
                  <c:v>-69.626999999999995</c:v>
                </c:pt>
                <c:pt idx="6514">
                  <c:v>-70.245000000000005</c:v>
                </c:pt>
                <c:pt idx="6515">
                  <c:v>-70.536000000000001</c:v>
                </c:pt>
                <c:pt idx="6516">
                  <c:v>-70.742000000000004</c:v>
                </c:pt>
                <c:pt idx="6517">
                  <c:v>-70.566000000000003</c:v>
                </c:pt>
                <c:pt idx="6518">
                  <c:v>-70.231999999999999</c:v>
                </c:pt>
                <c:pt idx="6519">
                  <c:v>-70.319000000000003</c:v>
                </c:pt>
                <c:pt idx="6520">
                  <c:v>-71.039000000000001</c:v>
                </c:pt>
                <c:pt idx="6521">
                  <c:v>-71.769000000000005</c:v>
                </c:pt>
                <c:pt idx="6522">
                  <c:v>-71.703000000000003</c:v>
                </c:pt>
                <c:pt idx="6523">
                  <c:v>-71.162000000000006</c:v>
                </c:pt>
                <c:pt idx="6524">
                  <c:v>-71.406000000000006</c:v>
                </c:pt>
                <c:pt idx="6525">
                  <c:v>-70.947999999999993</c:v>
                </c:pt>
                <c:pt idx="6526">
                  <c:v>-70.917000000000002</c:v>
                </c:pt>
                <c:pt idx="6527">
                  <c:v>-71.626000000000005</c:v>
                </c:pt>
                <c:pt idx="6528">
                  <c:v>-71.819000000000003</c:v>
                </c:pt>
                <c:pt idx="6529">
                  <c:v>-71.73</c:v>
                </c:pt>
                <c:pt idx="6530">
                  <c:v>-71.466999999999999</c:v>
                </c:pt>
                <c:pt idx="6531">
                  <c:v>-71.239000000000004</c:v>
                </c:pt>
                <c:pt idx="6532">
                  <c:v>-70.637</c:v>
                </c:pt>
                <c:pt idx="6533">
                  <c:v>-69.77</c:v>
                </c:pt>
                <c:pt idx="6534">
                  <c:v>-68.986000000000004</c:v>
                </c:pt>
                <c:pt idx="6535">
                  <c:v>-68.474999999999994</c:v>
                </c:pt>
                <c:pt idx="6536">
                  <c:v>-67.653999999999996</c:v>
                </c:pt>
                <c:pt idx="6537">
                  <c:v>-66.507999999999996</c:v>
                </c:pt>
                <c:pt idx="6538">
                  <c:v>-65.433000000000007</c:v>
                </c:pt>
                <c:pt idx="6539">
                  <c:v>-64.716999999999999</c:v>
                </c:pt>
                <c:pt idx="6540">
                  <c:v>-65.326999999999998</c:v>
                </c:pt>
                <c:pt idx="6541">
                  <c:v>-65.709999999999994</c:v>
                </c:pt>
                <c:pt idx="6542">
                  <c:v>-65.7</c:v>
                </c:pt>
                <c:pt idx="6543">
                  <c:v>-65.277000000000001</c:v>
                </c:pt>
                <c:pt idx="6544">
                  <c:v>-64.177999999999997</c:v>
                </c:pt>
                <c:pt idx="6545">
                  <c:v>-62.514000000000003</c:v>
                </c:pt>
                <c:pt idx="6546">
                  <c:v>-60.649000000000001</c:v>
                </c:pt>
                <c:pt idx="6547">
                  <c:v>-58.823</c:v>
                </c:pt>
                <c:pt idx="6548">
                  <c:v>-57.085000000000001</c:v>
                </c:pt>
                <c:pt idx="6549">
                  <c:v>-55.7</c:v>
                </c:pt>
                <c:pt idx="6550">
                  <c:v>-54.387</c:v>
                </c:pt>
                <c:pt idx="6551">
                  <c:v>-52.656999999999996</c:v>
                </c:pt>
                <c:pt idx="6552">
                  <c:v>-50.761000000000003</c:v>
                </c:pt>
                <c:pt idx="6553">
                  <c:v>-49.399000000000001</c:v>
                </c:pt>
                <c:pt idx="6554">
                  <c:v>-49.715000000000003</c:v>
                </c:pt>
                <c:pt idx="6555">
                  <c:v>-49.052</c:v>
                </c:pt>
                <c:pt idx="6556">
                  <c:v>-46.936</c:v>
                </c:pt>
                <c:pt idx="6557">
                  <c:v>-43.631999999999998</c:v>
                </c:pt>
                <c:pt idx="6558">
                  <c:v>-39.710999999999999</c:v>
                </c:pt>
                <c:pt idx="6559">
                  <c:v>-35.997</c:v>
                </c:pt>
                <c:pt idx="6560">
                  <c:v>-34.557000000000002</c:v>
                </c:pt>
                <c:pt idx="6561">
                  <c:v>-31.728000000000002</c:v>
                </c:pt>
                <c:pt idx="6562">
                  <c:v>-30.207000000000001</c:v>
                </c:pt>
                <c:pt idx="6563">
                  <c:v>-29.222999999999999</c:v>
                </c:pt>
                <c:pt idx="6564">
                  <c:v>-28.675999999999998</c:v>
                </c:pt>
                <c:pt idx="6565">
                  <c:v>-27.553999999999998</c:v>
                </c:pt>
                <c:pt idx="6566">
                  <c:v>-26.72</c:v>
                </c:pt>
                <c:pt idx="6567">
                  <c:v>-25.45</c:v>
                </c:pt>
                <c:pt idx="6568">
                  <c:v>-23.817</c:v>
                </c:pt>
                <c:pt idx="6569">
                  <c:v>-22.146999999999998</c:v>
                </c:pt>
                <c:pt idx="6570">
                  <c:v>-20.399999999999999</c:v>
                </c:pt>
                <c:pt idx="6571">
                  <c:v>-18.673999999999999</c:v>
                </c:pt>
                <c:pt idx="6572">
                  <c:v>-17.158999999999999</c:v>
                </c:pt>
                <c:pt idx="6573">
                  <c:v>-15.756</c:v>
                </c:pt>
                <c:pt idx="6574">
                  <c:v>-14.585000000000001</c:v>
                </c:pt>
                <c:pt idx="6575">
                  <c:v>-13.526</c:v>
                </c:pt>
                <c:pt idx="6576">
                  <c:v>-12.673</c:v>
                </c:pt>
                <c:pt idx="6577">
                  <c:v>-11.906000000000001</c:v>
                </c:pt>
                <c:pt idx="6578">
                  <c:v>-11.212999999999999</c:v>
                </c:pt>
                <c:pt idx="6579">
                  <c:v>-10.903</c:v>
                </c:pt>
                <c:pt idx="6580">
                  <c:v>-10.704000000000001</c:v>
                </c:pt>
                <c:pt idx="6581">
                  <c:v>-10.438000000000001</c:v>
                </c:pt>
                <c:pt idx="6582">
                  <c:v>-10.093999999999999</c:v>
                </c:pt>
                <c:pt idx="6583">
                  <c:v>-9.6506000000000007</c:v>
                </c:pt>
                <c:pt idx="6584">
                  <c:v>-9.3171999999999997</c:v>
                </c:pt>
                <c:pt idx="6585">
                  <c:v>-9.1443999999999992</c:v>
                </c:pt>
                <c:pt idx="6586">
                  <c:v>-9.0129000000000001</c:v>
                </c:pt>
                <c:pt idx="6587">
                  <c:v>-8.8184000000000005</c:v>
                </c:pt>
                <c:pt idx="6588">
                  <c:v>-8.5617000000000001</c:v>
                </c:pt>
                <c:pt idx="6589">
                  <c:v>-8.3290000000000006</c:v>
                </c:pt>
                <c:pt idx="6590">
                  <c:v>-8.1034000000000006</c:v>
                </c:pt>
                <c:pt idx="6591">
                  <c:v>-7.9581999999999997</c:v>
                </c:pt>
                <c:pt idx="6592">
                  <c:v>-7.8998999999999997</c:v>
                </c:pt>
                <c:pt idx="6593">
                  <c:v>-7.8384999999999998</c:v>
                </c:pt>
                <c:pt idx="6594">
                  <c:v>-7.8259999999999996</c:v>
                </c:pt>
                <c:pt idx="6595">
                  <c:v>-7.7553000000000001</c:v>
                </c:pt>
                <c:pt idx="6596">
                  <c:v>-7.6375000000000002</c:v>
                </c:pt>
                <c:pt idx="6597">
                  <c:v>-7.5282</c:v>
                </c:pt>
                <c:pt idx="6598">
                  <c:v>-7.3943000000000003</c:v>
                </c:pt>
                <c:pt idx="6599">
                  <c:v>-7.2869999999999999</c:v>
                </c:pt>
                <c:pt idx="6600">
                  <c:v>-7.2984</c:v>
                </c:pt>
                <c:pt idx="6601">
                  <c:v>-7.4363000000000001</c:v>
                </c:pt>
                <c:pt idx="6602">
                  <c:v>-7.5735999999999999</c:v>
                </c:pt>
                <c:pt idx="6603">
                  <c:v>-7.5945999999999998</c:v>
                </c:pt>
                <c:pt idx="6604">
                  <c:v>-7.5388000000000002</c:v>
                </c:pt>
                <c:pt idx="6605">
                  <c:v>-7.3251999999999997</c:v>
                </c:pt>
                <c:pt idx="6606">
                  <c:v>-7.0583999999999998</c:v>
                </c:pt>
                <c:pt idx="6607">
                  <c:v>-6.8507999999999996</c:v>
                </c:pt>
                <c:pt idx="6608">
                  <c:v>-6.6563999999999997</c:v>
                </c:pt>
                <c:pt idx="6609">
                  <c:v>-6.5735000000000001</c:v>
                </c:pt>
                <c:pt idx="6610">
                  <c:v>-6.4798</c:v>
                </c:pt>
                <c:pt idx="6611">
                  <c:v>-6.2912999999999997</c:v>
                </c:pt>
                <c:pt idx="6612">
                  <c:v>-6.1631</c:v>
                </c:pt>
                <c:pt idx="6613">
                  <c:v>-5.9828000000000001</c:v>
                </c:pt>
                <c:pt idx="6614">
                  <c:v>-5.7527999999999997</c:v>
                </c:pt>
                <c:pt idx="6615">
                  <c:v>-5.4249000000000001</c:v>
                </c:pt>
                <c:pt idx="6616">
                  <c:v>-5.0536000000000003</c:v>
                </c:pt>
                <c:pt idx="6617">
                  <c:v>-4.5587999999999997</c:v>
                </c:pt>
                <c:pt idx="6618">
                  <c:v>-4.0548999999999999</c:v>
                </c:pt>
                <c:pt idx="6619">
                  <c:v>-3.8077000000000001</c:v>
                </c:pt>
                <c:pt idx="6620">
                  <c:v>-3.6509</c:v>
                </c:pt>
                <c:pt idx="6621">
                  <c:v>-3.5457999999999998</c:v>
                </c:pt>
                <c:pt idx="6622">
                  <c:v>-3.3418999999999999</c:v>
                </c:pt>
                <c:pt idx="6623">
                  <c:v>-2.9998999999999998</c:v>
                </c:pt>
                <c:pt idx="6624">
                  <c:v>-2.6785000000000001</c:v>
                </c:pt>
                <c:pt idx="6625">
                  <c:v>-2.2938000000000001</c:v>
                </c:pt>
                <c:pt idx="6626">
                  <c:v>-1.7838000000000001</c:v>
                </c:pt>
                <c:pt idx="6627">
                  <c:v>-1.2231000000000001</c:v>
                </c:pt>
                <c:pt idx="6628">
                  <c:v>-0.46551999999999999</c:v>
                </c:pt>
                <c:pt idx="6629">
                  <c:v>0.44051000000000001</c:v>
                </c:pt>
                <c:pt idx="6630">
                  <c:v>1.4488000000000001</c:v>
                </c:pt>
                <c:pt idx="6631">
                  <c:v>2.5998000000000001</c:v>
                </c:pt>
                <c:pt idx="6632">
                  <c:v>3.6661000000000001</c:v>
                </c:pt>
                <c:pt idx="6633">
                  <c:v>4.6174999999999997</c:v>
                </c:pt>
                <c:pt idx="6634">
                  <c:v>5.4915000000000003</c:v>
                </c:pt>
                <c:pt idx="6635">
                  <c:v>6.383</c:v>
                </c:pt>
                <c:pt idx="6636">
                  <c:v>7.2068000000000003</c:v>
                </c:pt>
                <c:pt idx="6637">
                  <c:v>8.1219000000000001</c:v>
                </c:pt>
                <c:pt idx="6638">
                  <c:v>9.4131</c:v>
                </c:pt>
                <c:pt idx="6639">
                  <c:v>10.853999999999999</c:v>
                </c:pt>
                <c:pt idx="6640">
                  <c:v>12.295999999999999</c:v>
                </c:pt>
                <c:pt idx="6641">
                  <c:v>13.643000000000001</c:v>
                </c:pt>
                <c:pt idx="6642">
                  <c:v>14.666</c:v>
                </c:pt>
                <c:pt idx="6643">
                  <c:v>15.388</c:v>
                </c:pt>
                <c:pt idx="6644">
                  <c:v>16.181000000000001</c:v>
                </c:pt>
                <c:pt idx="6645">
                  <c:v>17.062000000000001</c:v>
                </c:pt>
                <c:pt idx="6646">
                  <c:v>18.009</c:v>
                </c:pt>
                <c:pt idx="6647">
                  <c:v>19.07</c:v>
                </c:pt>
                <c:pt idx="6648">
                  <c:v>20.177</c:v>
                </c:pt>
                <c:pt idx="6649">
                  <c:v>21.495000000000001</c:v>
                </c:pt>
                <c:pt idx="6650">
                  <c:v>22.859000000000002</c:v>
                </c:pt>
                <c:pt idx="6651">
                  <c:v>23.878</c:v>
                </c:pt>
                <c:pt idx="6652">
                  <c:v>24.550999999999998</c:v>
                </c:pt>
                <c:pt idx="6653">
                  <c:v>25.178000000000001</c:v>
                </c:pt>
                <c:pt idx="6654">
                  <c:v>25.914999999999999</c:v>
                </c:pt>
                <c:pt idx="6655">
                  <c:v>27.175000000000001</c:v>
                </c:pt>
                <c:pt idx="6656">
                  <c:v>28.562000000000001</c:v>
                </c:pt>
                <c:pt idx="6657">
                  <c:v>29.87</c:v>
                </c:pt>
                <c:pt idx="6658">
                  <c:v>31.157</c:v>
                </c:pt>
                <c:pt idx="6659">
                  <c:v>32.451000000000001</c:v>
                </c:pt>
                <c:pt idx="6660">
                  <c:v>33.584000000000003</c:v>
                </c:pt>
                <c:pt idx="6661">
                  <c:v>34.465000000000003</c:v>
                </c:pt>
                <c:pt idx="6662">
                  <c:v>35.215000000000003</c:v>
                </c:pt>
                <c:pt idx="6663">
                  <c:v>35.61</c:v>
                </c:pt>
                <c:pt idx="6664">
                  <c:v>35.768000000000001</c:v>
                </c:pt>
                <c:pt idx="6665">
                  <c:v>35.814</c:v>
                </c:pt>
                <c:pt idx="6666">
                  <c:v>35.915999999999997</c:v>
                </c:pt>
                <c:pt idx="6667">
                  <c:v>36.563000000000002</c:v>
                </c:pt>
                <c:pt idx="6668">
                  <c:v>37.716000000000001</c:v>
                </c:pt>
                <c:pt idx="6669">
                  <c:v>39.009</c:v>
                </c:pt>
                <c:pt idx="6670">
                  <c:v>40.136000000000003</c:v>
                </c:pt>
                <c:pt idx="6671">
                  <c:v>40.886000000000003</c:v>
                </c:pt>
                <c:pt idx="6672">
                  <c:v>41.485999999999997</c:v>
                </c:pt>
                <c:pt idx="6673">
                  <c:v>42.017000000000003</c:v>
                </c:pt>
                <c:pt idx="6674">
                  <c:v>42.616</c:v>
                </c:pt>
                <c:pt idx="6675">
                  <c:v>43.335000000000001</c:v>
                </c:pt>
                <c:pt idx="6676">
                  <c:v>43.869</c:v>
                </c:pt>
                <c:pt idx="6677">
                  <c:v>44.277000000000001</c:v>
                </c:pt>
                <c:pt idx="6678">
                  <c:v>44.801000000000002</c:v>
                </c:pt>
                <c:pt idx="6679">
                  <c:v>45.273000000000003</c:v>
                </c:pt>
                <c:pt idx="6680">
                  <c:v>45.965000000000003</c:v>
                </c:pt>
                <c:pt idx="6681">
                  <c:v>47.012999999999998</c:v>
                </c:pt>
                <c:pt idx="6682">
                  <c:v>47.94</c:v>
                </c:pt>
                <c:pt idx="6683">
                  <c:v>48.167999999999999</c:v>
                </c:pt>
                <c:pt idx="6684">
                  <c:v>47.975000000000001</c:v>
                </c:pt>
                <c:pt idx="6685">
                  <c:v>48</c:v>
                </c:pt>
                <c:pt idx="6686">
                  <c:v>48.408999999999999</c:v>
                </c:pt>
                <c:pt idx="6687">
                  <c:v>49.345999999999997</c:v>
                </c:pt>
                <c:pt idx="6688">
                  <c:v>50.42</c:v>
                </c:pt>
                <c:pt idx="6689">
                  <c:v>51.183</c:v>
                </c:pt>
                <c:pt idx="6690">
                  <c:v>51.499000000000002</c:v>
                </c:pt>
                <c:pt idx="6691">
                  <c:v>51.82</c:v>
                </c:pt>
                <c:pt idx="6692">
                  <c:v>52.173999999999999</c:v>
                </c:pt>
                <c:pt idx="6693">
                  <c:v>52.822000000000003</c:v>
                </c:pt>
                <c:pt idx="6694">
                  <c:v>53.189</c:v>
                </c:pt>
                <c:pt idx="6695">
                  <c:v>53.198999999999998</c:v>
                </c:pt>
                <c:pt idx="6696">
                  <c:v>53.140999999999998</c:v>
                </c:pt>
                <c:pt idx="6697">
                  <c:v>52.875999999999998</c:v>
                </c:pt>
                <c:pt idx="6698">
                  <c:v>53.098999999999997</c:v>
                </c:pt>
                <c:pt idx="6699">
                  <c:v>53.603000000000002</c:v>
                </c:pt>
                <c:pt idx="6700">
                  <c:v>54.055999999999997</c:v>
                </c:pt>
                <c:pt idx="6701">
                  <c:v>54.093000000000004</c:v>
                </c:pt>
                <c:pt idx="6702">
                  <c:v>53.843000000000004</c:v>
                </c:pt>
                <c:pt idx="6703">
                  <c:v>53.773000000000003</c:v>
                </c:pt>
                <c:pt idx="6704">
                  <c:v>54.11</c:v>
                </c:pt>
                <c:pt idx="6705">
                  <c:v>54.685000000000002</c:v>
                </c:pt>
                <c:pt idx="6706">
                  <c:v>55.133000000000003</c:v>
                </c:pt>
                <c:pt idx="6707">
                  <c:v>55.406999999999996</c:v>
                </c:pt>
                <c:pt idx="6708">
                  <c:v>55.58</c:v>
                </c:pt>
                <c:pt idx="6709">
                  <c:v>55.514000000000003</c:v>
                </c:pt>
                <c:pt idx="6710">
                  <c:v>55.597000000000001</c:v>
                </c:pt>
                <c:pt idx="6711">
                  <c:v>55.847999999999999</c:v>
                </c:pt>
                <c:pt idx="6712">
                  <c:v>56.362000000000002</c:v>
                </c:pt>
                <c:pt idx="6713">
                  <c:v>56.960999999999999</c:v>
                </c:pt>
                <c:pt idx="6714">
                  <c:v>56.915999999999997</c:v>
                </c:pt>
                <c:pt idx="6715">
                  <c:v>56.433999999999997</c:v>
                </c:pt>
                <c:pt idx="6716">
                  <c:v>55.917999999999999</c:v>
                </c:pt>
                <c:pt idx="6717">
                  <c:v>55.835000000000001</c:v>
                </c:pt>
                <c:pt idx="6718">
                  <c:v>56.444000000000003</c:v>
                </c:pt>
                <c:pt idx="6719">
                  <c:v>57.031999999999996</c:v>
                </c:pt>
                <c:pt idx="6720">
                  <c:v>57.384999999999998</c:v>
                </c:pt>
                <c:pt idx="6721">
                  <c:v>57.835999999999999</c:v>
                </c:pt>
                <c:pt idx="6722">
                  <c:v>58.241</c:v>
                </c:pt>
                <c:pt idx="6723">
                  <c:v>58.426000000000002</c:v>
                </c:pt>
                <c:pt idx="6724">
                  <c:v>58.616999999999997</c:v>
                </c:pt>
                <c:pt idx="6725">
                  <c:v>58.97</c:v>
                </c:pt>
                <c:pt idx="6726">
                  <c:v>58.795999999999999</c:v>
                </c:pt>
                <c:pt idx="6727">
                  <c:v>58.673000000000002</c:v>
                </c:pt>
                <c:pt idx="6728">
                  <c:v>58.91</c:v>
                </c:pt>
                <c:pt idx="6729">
                  <c:v>59.029000000000003</c:v>
                </c:pt>
                <c:pt idx="6730">
                  <c:v>59.570999999999998</c:v>
                </c:pt>
                <c:pt idx="6731">
                  <c:v>60.436</c:v>
                </c:pt>
                <c:pt idx="6732">
                  <c:v>60.843000000000004</c:v>
                </c:pt>
                <c:pt idx="6733">
                  <c:v>60.734000000000002</c:v>
                </c:pt>
                <c:pt idx="6734">
                  <c:v>60.537999999999997</c:v>
                </c:pt>
                <c:pt idx="6735">
                  <c:v>60.444000000000003</c:v>
                </c:pt>
                <c:pt idx="6736">
                  <c:v>60.378</c:v>
                </c:pt>
                <c:pt idx="6737">
                  <c:v>60.341999999999999</c:v>
                </c:pt>
                <c:pt idx="6738">
                  <c:v>60.241</c:v>
                </c:pt>
                <c:pt idx="6739">
                  <c:v>60.155999999999999</c:v>
                </c:pt>
                <c:pt idx="6740">
                  <c:v>59.886000000000003</c:v>
                </c:pt>
                <c:pt idx="6741">
                  <c:v>59.41</c:v>
                </c:pt>
                <c:pt idx="6742">
                  <c:v>59.354999999999997</c:v>
                </c:pt>
                <c:pt idx="6743">
                  <c:v>59.603999999999999</c:v>
                </c:pt>
                <c:pt idx="6744">
                  <c:v>59.607999999999997</c:v>
                </c:pt>
                <c:pt idx="6745">
                  <c:v>59.243000000000002</c:v>
                </c:pt>
                <c:pt idx="6746">
                  <c:v>58.603000000000002</c:v>
                </c:pt>
                <c:pt idx="6747">
                  <c:v>57.695</c:v>
                </c:pt>
                <c:pt idx="6748">
                  <c:v>56.523000000000003</c:v>
                </c:pt>
                <c:pt idx="6749">
                  <c:v>55.145000000000003</c:v>
                </c:pt>
                <c:pt idx="6750">
                  <c:v>53.683999999999997</c:v>
                </c:pt>
                <c:pt idx="6751">
                  <c:v>51.945999999999998</c:v>
                </c:pt>
                <c:pt idx="6752">
                  <c:v>49.991</c:v>
                </c:pt>
                <c:pt idx="6753">
                  <c:v>48.262999999999998</c:v>
                </c:pt>
                <c:pt idx="6754">
                  <c:v>46.610999999999997</c:v>
                </c:pt>
                <c:pt idx="6755">
                  <c:v>44.707999999999998</c:v>
                </c:pt>
                <c:pt idx="6756">
                  <c:v>42.552999999999997</c:v>
                </c:pt>
                <c:pt idx="6757">
                  <c:v>40.226999999999997</c:v>
                </c:pt>
                <c:pt idx="6758">
                  <c:v>37.427999999999997</c:v>
                </c:pt>
                <c:pt idx="6759">
                  <c:v>34.183</c:v>
                </c:pt>
                <c:pt idx="6760">
                  <c:v>30.870999999999999</c:v>
                </c:pt>
                <c:pt idx="6761">
                  <c:v>27.257000000000001</c:v>
                </c:pt>
                <c:pt idx="6762">
                  <c:v>23.507000000000001</c:v>
                </c:pt>
                <c:pt idx="6763">
                  <c:v>20.678999999999998</c:v>
                </c:pt>
                <c:pt idx="6764">
                  <c:v>18.742999999999999</c:v>
                </c:pt>
                <c:pt idx="6765">
                  <c:v>17.143999999999998</c:v>
                </c:pt>
                <c:pt idx="6766">
                  <c:v>15.757</c:v>
                </c:pt>
                <c:pt idx="6767">
                  <c:v>14.404</c:v>
                </c:pt>
                <c:pt idx="6768">
                  <c:v>13.04</c:v>
                </c:pt>
                <c:pt idx="6769">
                  <c:v>11.59</c:v>
                </c:pt>
                <c:pt idx="6770">
                  <c:v>10.234999999999999</c:v>
                </c:pt>
                <c:pt idx="6771">
                  <c:v>8.9375999999999998</c:v>
                </c:pt>
                <c:pt idx="6772">
                  <c:v>7.8552</c:v>
                </c:pt>
                <c:pt idx="6773">
                  <c:v>7.0057</c:v>
                </c:pt>
                <c:pt idx="6774">
                  <c:v>6.2968999999999999</c:v>
                </c:pt>
                <c:pt idx="6775">
                  <c:v>5.5979999999999999</c:v>
                </c:pt>
                <c:pt idx="6776">
                  <c:v>4.8844000000000003</c:v>
                </c:pt>
                <c:pt idx="6777">
                  <c:v>4.1882999999999999</c:v>
                </c:pt>
                <c:pt idx="6778">
                  <c:v>3.5036</c:v>
                </c:pt>
                <c:pt idx="6779">
                  <c:v>2.6650999999999998</c:v>
                </c:pt>
                <c:pt idx="6780">
                  <c:v>1.8358000000000001</c:v>
                </c:pt>
                <c:pt idx="6781">
                  <c:v>1.0423</c:v>
                </c:pt>
                <c:pt idx="6782">
                  <c:v>0.21041000000000001</c:v>
                </c:pt>
                <c:pt idx="6783">
                  <c:v>-0.52705000000000002</c:v>
                </c:pt>
                <c:pt idx="6784">
                  <c:v>-1.0638000000000001</c:v>
                </c:pt>
                <c:pt idx="6785">
                  <c:v>-1.4423999999999999</c:v>
                </c:pt>
                <c:pt idx="6786">
                  <c:v>-1.7612000000000001</c:v>
                </c:pt>
                <c:pt idx="6787">
                  <c:v>-1.9744999999999999</c:v>
                </c:pt>
                <c:pt idx="6788">
                  <c:v>-2.2210000000000001</c:v>
                </c:pt>
                <c:pt idx="6789">
                  <c:v>-2.4948000000000001</c:v>
                </c:pt>
                <c:pt idx="6790">
                  <c:v>-2.8071000000000002</c:v>
                </c:pt>
                <c:pt idx="6791">
                  <c:v>-3.1179999999999999</c:v>
                </c:pt>
                <c:pt idx="6792">
                  <c:v>-3.3778999999999999</c:v>
                </c:pt>
                <c:pt idx="6793">
                  <c:v>-3.5815000000000001</c:v>
                </c:pt>
                <c:pt idx="6794">
                  <c:v>-3.8374000000000001</c:v>
                </c:pt>
                <c:pt idx="6795">
                  <c:v>-4.0346000000000002</c:v>
                </c:pt>
                <c:pt idx="6796">
                  <c:v>-4.1947999999999999</c:v>
                </c:pt>
                <c:pt idx="6797">
                  <c:v>-4.4352</c:v>
                </c:pt>
                <c:pt idx="6798">
                  <c:v>-4.6369999999999996</c:v>
                </c:pt>
                <c:pt idx="6799">
                  <c:v>-4.5903</c:v>
                </c:pt>
                <c:pt idx="6800">
                  <c:v>-4.3125</c:v>
                </c:pt>
                <c:pt idx="6801">
                  <c:v>-4.0861999999999998</c:v>
                </c:pt>
                <c:pt idx="6802">
                  <c:v>-4.1163999999999996</c:v>
                </c:pt>
                <c:pt idx="6803">
                  <c:v>-4.2355999999999998</c:v>
                </c:pt>
                <c:pt idx="6804">
                  <c:v>-4.3842999999999996</c:v>
                </c:pt>
                <c:pt idx="6805">
                  <c:v>-4.4919000000000002</c:v>
                </c:pt>
                <c:pt idx="6806">
                  <c:v>-4.2820999999999998</c:v>
                </c:pt>
                <c:pt idx="6807">
                  <c:v>-3.7831999999999999</c:v>
                </c:pt>
                <c:pt idx="6808">
                  <c:v>-3.5861000000000001</c:v>
                </c:pt>
                <c:pt idx="6809">
                  <c:v>-3.8388</c:v>
                </c:pt>
                <c:pt idx="6810">
                  <c:v>-3.9681000000000002</c:v>
                </c:pt>
                <c:pt idx="6811">
                  <c:v>-3.9276</c:v>
                </c:pt>
                <c:pt idx="6812">
                  <c:v>-3.9782999999999999</c:v>
                </c:pt>
                <c:pt idx="6813">
                  <c:v>-4.1082000000000001</c:v>
                </c:pt>
                <c:pt idx="6814">
                  <c:v>-4.1454000000000004</c:v>
                </c:pt>
                <c:pt idx="6815">
                  <c:v>-4.1882000000000001</c:v>
                </c:pt>
                <c:pt idx="6816">
                  <c:v>-4.1395</c:v>
                </c:pt>
                <c:pt idx="6817">
                  <c:v>-4.0279999999999996</c:v>
                </c:pt>
                <c:pt idx="6818">
                  <c:v>-3.8584000000000001</c:v>
                </c:pt>
                <c:pt idx="6819">
                  <c:v>-3.9674</c:v>
                </c:pt>
                <c:pt idx="6820">
                  <c:v>-4.0721999999999996</c:v>
                </c:pt>
                <c:pt idx="6821">
                  <c:v>-4.0495000000000001</c:v>
                </c:pt>
                <c:pt idx="6822">
                  <c:v>-4.1566000000000001</c:v>
                </c:pt>
                <c:pt idx="6823">
                  <c:v>-4.3296999999999999</c:v>
                </c:pt>
                <c:pt idx="6824">
                  <c:v>-4.4604999999999997</c:v>
                </c:pt>
                <c:pt idx="6825">
                  <c:v>-4.4078999999999997</c:v>
                </c:pt>
                <c:pt idx="6826">
                  <c:v>-4.4051</c:v>
                </c:pt>
                <c:pt idx="6827">
                  <c:v>-4.5730000000000004</c:v>
                </c:pt>
                <c:pt idx="6828">
                  <c:v>-4.5313999999999997</c:v>
                </c:pt>
                <c:pt idx="6829">
                  <c:v>-4.5731000000000002</c:v>
                </c:pt>
                <c:pt idx="6830">
                  <c:v>-4.7314999999999996</c:v>
                </c:pt>
                <c:pt idx="6831">
                  <c:v>-4.8406000000000002</c:v>
                </c:pt>
                <c:pt idx="6832">
                  <c:v>-4.9824000000000002</c:v>
                </c:pt>
                <c:pt idx="6833">
                  <c:v>-5.1397000000000004</c:v>
                </c:pt>
                <c:pt idx="6834">
                  <c:v>-5.3861999999999997</c:v>
                </c:pt>
                <c:pt idx="6835">
                  <c:v>-5.5991</c:v>
                </c:pt>
                <c:pt idx="6836">
                  <c:v>-5.8303000000000003</c:v>
                </c:pt>
                <c:pt idx="6837">
                  <c:v>-5.9566999999999997</c:v>
                </c:pt>
                <c:pt idx="6838">
                  <c:v>-5.8926999999999996</c:v>
                </c:pt>
                <c:pt idx="6839">
                  <c:v>-5.9013999999999998</c:v>
                </c:pt>
                <c:pt idx="6840">
                  <c:v>-6.0644999999999998</c:v>
                </c:pt>
                <c:pt idx="6841">
                  <c:v>-6.3968999999999996</c:v>
                </c:pt>
                <c:pt idx="6842">
                  <c:v>-6.6140999999999996</c:v>
                </c:pt>
                <c:pt idx="6843">
                  <c:v>-6.5625</c:v>
                </c:pt>
                <c:pt idx="6844">
                  <c:v>-6.9843000000000002</c:v>
                </c:pt>
                <c:pt idx="6845">
                  <c:v>-7.5717999999999996</c:v>
                </c:pt>
                <c:pt idx="6846">
                  <c:v>-7.7727000000000004</c:v>
                </c:pt>
                <c:pt idx="6847">
                  <c:v>-7.8155999999999999</c:v>
                </c:pt>
                <c:pt idx="6848">
                  <c:v>-7.8453999999999997</c:v>
                </c:pt>
                <c:pt idx="6849">
                  <c:v>-7.8563000000000001</c:v>
                </c:pt>
                <c:pt idx="6850">
                  <c:v>-8.2053999999999991</c:v>
                </c:pt>
                <c:pt idx="6851">
                  <c:v>-8.5169999999999995</c:v>
                </c:pt>
                <c:pt idx="6852">
                  <c:v>-8.6524999999999999</c:v>
                </c:pt>
                <c:pt idx="6853">
                  <c:v>-8.7698999999999998</c:v>
                </c:pt>
                <c:pt idx="6854">
                  <c:v>-8.8491</c:v>
                </c:pt>
                <c:pt idx="6855">
                  <c:v>-8.8628999999999998</c:v>
                </c:pt>
                <c:pt idx="6856">
                  <c:v>-9.4614999999999991</c:v>
                </c:pt>
                <c:pt idx="6857">
                  <c:v>-10.058</c:v>
                </c:pt>
                <c:pt idx="6858">
                  <c:v>-10.368</c:v>
                </c:pt>
                <c:pt idx="6859">
                  <c:v>-10.420999999999999</c:v>
                </c:pt>
                <c:pt idx="6860">
                  <c:v>-10.397</c:v>
                </c:pt>
                <c:pt idx="6861">
                  <c:v>-10.353</c:v>
                </c:pt>
                <c:pt idx="6862">
                  <c:v>-10.362</c:v>
                </c:pt>
                <c:pt idx="6863">
                  <c:v>-10.252000000000001</c:v>
                </c:pt>
                <c:pt idx="6864">
                  <c:v>-10.33</c:v>
                </c:pt>
                <c:pt idx="6865">
                  <c:v>-10.446999999999999</c:v>
                </c:pt>
                <c:pt idx="6866">
                  <c:v>-10.516999999999999</c:v>
                </c:pt>
                <c:pt idx="6867">
                  <c:v>-10.59</c:v>
                </c:pt>
                <c:pt idx="6868">
                  <c:v>-10.561999999999999</c:v>
                </c:pt>
                <c:pt idx="6869">
                  <c:v>-10.544</c:v>
                </c:pt>
                <c:pt idx="6870">
                  <c:v>-10.68</c:v>
                </c:pt>
                <c:pt idx="6871">
                  <c:v>-10.882999999999999</c:v>
                </c:pt>
                <c:pt idx="6872">
                  <c:v>-11.175000000000001</c:v>
                </c:pt>
                <c:pt idx="6873">
                  <c:v>-11.286</c:v>
                </c:pt>
                <c:pt idx="6874">
                  <c:v>-11.327999999999999</c:v>
                </c:pt>
                <c:pt idx="6875">
                  <c:v>-11.728</c:v>
                </c:pt>
                <c:pt idx="6876">
                  <c:v>-12.071999999999999</c:v>
                </c:pt>
                <c:pt idx="6877">
                  <c:v>-12.548</c:v>
                </c:pt>
                <c:pt idx="6878">
                  <c:v>-13.154</c:v>
                </c:pt>
                <c:pt idx="6879">
                  <c:v>-13.599</c:v>
                </c:pt>
                <c:pt idx="6880">
                  <c:v>-13.923999999999999</c:v>
                </c:pt>
                <c:pt idx="6881">
                  <c:v>-14.115</c:v>
                </c:pt>
                <c:pt idx="6882">
                  <c:v>-14.196999999999999</c:v>
                </c:pt>
                <c:pt idx="6883">
                  <c:v>-14.141</c:v>
                </c:pt>
                <c:pt idx="6884">
                  <c:v>-14.233000000000001</c:v>
                </c:pt>
                <c:pt idx="6885">
                  <c:v>-14.497</c:v>
                </c:pt>
                <c:pt idx="6886">
                  <c:v>-14.911</c:v>
                </c:pt>
                <c:pt idx="6887">
                  <c:v>-15.361000000000001</c:v>
                </c:pt>
                <c:pt idx="6888">
                  <c:v>-15.919</c:v>
                </c:pt>
                <c:pt idx="6889">
                  <c:v>-16.702000000000002</c:v>
                </c:pt>
                <c:pt idx="6890">
                  <c:v>-17.440999999999999</c:v>
                </c:pt>
                <c:pt idx="6891">
                  <c:v>-18.016999999999999</c:v>
                </c:pt>
                <c:pt idx="6892">
                  <c:v>-18.658000000000001</c:v>
                </c:pt>
                <c:pt idx="6893">
                  <c:v>-19.402000000000001</c:v>
                </c:pt>
                <c:pt idx="6894">
                  <c:v>-20.579000000000001</c:v>
                </c:pt>
                <c:pt idx="6895">
                  <c:v>-21.829000000000001</c:v>
                </c:pt>
                <c:pt idx="6896">
                  <c:v>-23.013999999999999</c:v>
                </c:pt>
                <c:pt idx="6897">
                  <c:v>-24.245000000000001</c:v>
                </c:pt>
                <c:pt idx="6898">
                  <c:v>-25.498000000000001</c:v>
                </c:pt>
                <c:pt idx="6899">
                  <c:v>-26.832999999999998</c:v>
                </c:pt>
                <c:pt idx="6900">
                  <c:v>-28.135999999999999</c:v>
                </c:pt>
                <c:pt idx="6901">
                  <c:v>-29.454000000000001</c:v>
                </c:pt>
                <c:pt idx="6902">
                  <c:v>-30.91</c:v>
                </c:pt>
                <c:pt idx="6903">
                  <c:v>-31.948</c:v>
                </c:pt>
                <c:pt idx="6904">
                  <c:v>-32.924999999999997</c:v>
                </c:pt>
                <c:pt idx="6905">
                  <c:v>-34.012999999999998</c:v>
                </c:pt>
                <c:pt idx="6906">
                  <c:v>-35.335000000000001</c:v>
                </c:pt>
                <c:pt idx="6907">
                  <c:v>-37.192999999999998</c:v>
                </c:pt>
                <c:pt idx="6908">
                  <c:v>-38.54</c:v>
                </c:pt>
                <c:pt idx="6909">
                  <c:v>-39.369999999999997</c:v>
                </c:pt>
                <c:pt idx="6910">
                  <c:v>-40.192</c:v>
                </c:pt>
                <c:pt idx="6911">
                  <c:v>-40.97</c:v>
                </c:pt>
                <c:pt idx="6912">
                  <c:v>-41.762</c:v>
                </c:pt>
                <c:pt idx="6913">
                  <c:v>-43.043999999999997</c:v>
                </c:pt>
                <c:pt idx="6914">
                  <c:v>-44.790999999999997</c:v>
                </c:pt>
                <c:pt idx="6915">
                  <c:v>-46.112000000000002</c:v>
                </c:pt>
                <c:pt idx="6916">
                  <c:v>-47.177999999999997</c:v>
                </c:pt>
                <c:pt idx="6917">
                  <c:v>-48.264000000000003</c:v>
                </c:pt>
                <c:pt idx="6918">
                  <c:v>-49.378999999999998</c:v>
                </c:pt>
                <c:pt idx="6919">
                  <c:v>-50.52</c:v>
                </c:pt>
                <c:pt idx="6920">
                  <c:v>-51.503999999999998</c:v>
                </c:pt>
                <c:pt idx="6921">
                  <c:v>-52.167999999999999</c:v>
                </c:pt>
                <c:pt idx="6922">
                  <c:v>-53.051000000000002</c:v>
                </c:pt>
                <c:pt idx="6923">
                  <c:v>-54.540999999999997</c:v>
                </c:pt>
                <c:pt idx="6924">
                  <c:v>-56.152000000000001</c:v>
                </c:pt>
                <c:pt idx="6925">
                  <c:v>-57.47</c:v>
                </c:pt>
                <c:pt idx="6926">
                  <c:v>-58.671999999999997</c:v>
                </c:pt>
                <c:pt idx="6927">
                  <c:v>-60.462000000000003</c:v>
                </c:pt>
                <c:pt idx="6928">
                  <c:v>-62.281999999999996</c:v>
                </c:pt>
                <c:pt idx="6929">
                  <c:v>-63.73</c:v>
                </c:pt>
                <c:pt idx="6930">
                  <c:v>-64.34</c:v>
                </c:pt>
                <c:pt idx="6931">
                  <c:v>-64.59</c:v>
                </c:pt>
                <c:pt idx="6932">
                  <c:v>-64.427999999999997</c:v>
                </c:pt>
                <c:pt idx="6933">
                  <c:v>-64.248000000000005</c:v>
                </c:pt>
                <c:pt idx="6934">
                  <c:v>-64.515000000000001</c:v>
                </c:pt>
                <c:pt idx="6935">
                  <c:v>-65.742000000000004</c:v>
                </c:pt>
                <c:pt idx="6936">
                  <c:v>-67.686999999999998</c:v>
                </c:pt>
                <c:pt idx="6937">
                  <c:v>-69.768000000000001</c:v>
                </c:pt>
                <c:pt idx="6938">
                  <c:v>-70.632000000000005</c:v>
                </c:pt>
                <c:pt idx="6939">
                  <c:v>-71.179000000000002</c:v>
                </c:pt>
                <c:pt idx="6940">
                  <c:v>-71.162000000000006</c:v>
                </c:pt>
                <c:pt idx="6941">
                  <c:v>-71.658000000000001</c:v>
                </c:pt>
                <c:pt idx="6942">
                  <c:v>-72.033000000000001</c:v>
                </c:pt>
                <c:pt idx="6943">
                  <c:v>-72.358999999999995</c:v>
                </c:pt>
                <c:pt idx="6944">
                  <c:v>-72.298000000000002</c:v>
                </c:pt>
                <c:pt idx="6945">
                  <c:v>-72.084000000000003</c:v>
                </c:pt>
                <c:pt idx="6946">
                  <c:v>-71.972999999999999</c:v>
                </c:pt>
                <c:pt idx="6947">
                  <c:v>-73.061999999999998</c:v>
                </c:pt>
                <c:pt idx="6948">
                  <c:v>-74.331999999999994</c:v>
                </c:pt>
                <c:pt idx="6949">
                  <c:v>-75.128</c:v>
                </c:pt>
                <c:pt idx="6950">
                  <c:v>-75.141999999999996</c:v>
                </c:pt>
                <c:pt idx="6951">
                  <c:v>-74.736000000000004</c:v>
                </c:pt>
                <c:pt idx="6952">
                  <c:v>-73.451999999999998</c:v>
                </c:pt>
                <c:pt idx="6953">
                  <c:v>-72.748999999999995</c:v>
                </c:pt>
                <c:pt idx="6954">
                  <c:v>-72.566000000000003</c:v>
                </c:pt>
                <c:pt idx="6955">
                  <c:v>-72.572999999999993</c:v>
                </c:pt>
                <c:pt idx="6956">
                  <c:v>-72.722999999999999</c:v>
                </c:pt>
                <c:pt idx="6957">
                  <c:v>-73.299000000000007</c:v>
                </c:pt>
                <c:pt idx="6958">
                  <c:v>-73.707999999999998</c:v>
                </c:pt>
                <c:pt idx="6959">
                  <c:v>-74.016000000000005</c:v>
                </c:pt>
                <c:pt idx="6960">
                  <c:v>-73.998999999999995</c:v>
                </c:pt>
                <c:pt idx="6961">
                  <c:v>-73.234999999999999</c:v>
                </c:pt>
                <c:pt idx="6962">
                  <c:v>-72.256</c:v>
                </c:pt>
                <c:pt idx="6963">
                  <c:v>-72.025000000000006</c:v>
                </c:pt>
                <c:pt idx="6964">
                  <c:v>-72.180000000000007</c:v>
                </c:pt>
                <c:pt idx="6965">
                  <c:v>-71.849999999999994</c:v>
                </c:pt>
                <c:pt idx="6966">
                  <c:v>-72.2</c:v>
                </c:pt>
                <c:pt idx="6967">
                  <c:v>-73.350999999999999</c:v>
                </c:pt>
                <c:pt idx="6968">
                  <c:v>-73.796999999999997</c:v>
                </c:pt>
                <c:pt idx="6969">
                  <c:v>-74.355000000000004</c:v>
                </c:pt>
                <c:pt idx="6970">
                  <c:v>-74.692999999999998</c:v>
                </c:pt>
                <c:pt idx="6971">
                  <c:v>-74.385999999999996</c:v>
                </c:pt>
                <c:pt idx="6972">
                  <c:v>-73.667000000000002</c:v>
                </c:pt>
                <c:pt idx="6973">
                  <c:v>-72.581000000000003</c:v>
                </c:pt>
                <c:pt idx="6974">
                  <c:v>-71.638999999999996</c:v>
                </c:pt>
                <c:pt idx="6975">
                  <c:v>-70.706999999999994</c:v>
                </c:pt>
                <c:pt idx="6976">
                  <c:v>-70.22</c:v>
                </c:pt>
                <c:pt idx="6977">
                  <c:v>-69.760000000000005</c:v>
                </c:pt>
                <c:pt idx="6978">
                  <c:v>-69.305000000000007</c:v>
                </c:pt>
                <c:pt idx="6979">
                  <c:v>-68.988</c:v>
                </c:pt>
                <c:pt idx="6980">
                  <c:v>-69.432000000000002</c:v>
                </c:pt>
                <c:pt idx="6981">
                  <c:v>-69.602999999999994</c:v>
                </c:pt>
                <c:pt idx="6982">
                  <c:v>-69.078000000000003</c:v>
                </c:pt>
                <c:pt idx="6983">
                  <c:v>-68.320999999999998</c:v>
                </c:pt>
                <c:pt idx="6984">
                  <c:v>-67.322000000000003</c:v>
                </c:pt>
                <c:pt idx="6985">
                  <c:v>-65.834999999999994</c:v>
                </c:pt>
                <c:pt idx="6986">
                  <c:v>-64.227000000000004</c:v>
                </c:pt>
                <c:pt idx="6987">
                  <c:v>-62.780999999999999</c:v>
                </c:pt>
                <c:pt idx="6988">
                  <c:v>-61.298999999999999</c:v>
                </c:pt>
                <c:pt idx="6989">
                  <c:v>-59.78</c:v>
                </c:pt>
                <c:pt idx="6990">
                  <c:v>-58.24</c:v>
                </c:pt>
                <c:pt idx="6991">
                  <c:v>-56.515000000000001</c:v>
                </c:pt>
                <c:pt idx="6992">
                  <c:v>-54.902999999999999</c:v>
                </c:pt>
                <c:pt idx="6993">
                  <c:v>-53.47</c:v>
                </c:pt>
                <c:pt idx="6994">
                  <c:v>-52.116999999999997</c:v>
                </c:pt>
                <c:pt idx="6995">
                  <c:v>-50.722999999999999</c:v>
                </c:pt>
                <c:pt idx="6996">
                  <c:v>-48.649000000000001</c:v>
                </c:pt>
                <c:pt idx="6997">
                  <c:v>-46.557000000000002</c:v>
                </c:pt>
                <c:pt idx="6998">
                  <c:v>-44.125</c:v>
                </c:pt>
                <c:pt idx="6999">
                  <c:v>-41.777000000000001</c:v>
                </c:pt>
                <c:pt idx="7000">
                  <c:v>-38.808</c:v>
                </c:pt>
                <c:pt idx="7001">
                  <c:v>-35.906999999999996</c:v>
                </c:pt>
                <c:pt idx="7002">
                  <c:v>-33.430999999999997</c:v>
                </c:pt>
                <c:pt idx="7003">
                  <c:v>-31.23</c:v>
                </c:pt>
                <c:pt idx="7004">
                  <c:v>-29.545000000000002</c:v>
                </c:pt>
                <c:pt idx="7005">
                  <c:v>-27.95</c:v>
                </c:pt>
                <c:pt idx="7006">
                  <c:v>-26.684000000000001</c:v>
                </c:pt>
                <c:pt idx="7007">
                  <c:v>-25.600999999999999</c:v>
                </c:pt>
                <c:pt idx="7008">
                  <c:v>-24.326000000000001</c:v>
                </c:pt>
                <c:pt idx="7009">
                  <c:v>-22.617999999999999</c:v>
                </c:pt>
                <c:pt idx="7010">
                  <c:v>-21.029</c:v>
                </c:pt>
                <c:pt idx="7011">
                  <c:v>-19.786000000000001</c:v>
                </c:pt>
                <c:pt idx="7012">
                  <c:v>-18.573</c:v>
                </c:pt>
                <c:pt idx="7013">
                  <c:v>-17.298999999999999</c:v>
                </c:pt>
                <c:pt idx="7014">
                  <c:v>-16.04</c:v>
                </c:pt>
                <c:pt idx="7015">
                  <c:v>-14.907</c:v>
                </c:pt>
                <c:pt idx="7016">
                  <c:v>-13.851000000000001</c:v>
                </c:pt>
                <c:pt idx="7017">
                  <c:v>-12.983000000000001</c:v>
                </c:pt>
                <c:pt idx="7018">
                  <c:v>-12.279</c:v>
                </c:pt>
                <c:pt idx="7019">
                  <c:v>-11.654999999999999</c:v>
                </c:pt>
                <c:pt idx="7020">
                  <c:v>-11.159000000000001</c:v>
                </c:pt>
                <c:pt idx="7021">
                  <c:v>-10.638</c:v>
                </c:pt>
                <c:pt idx="7022">
                  <c:v>-10.211</c:v>
                </c:pt>
                <c:pt idx="7023">
                  <c:v>-9.8272999999999993</c:v>
                </c:pt>
                <c:pt idx="7024">
                  <c:v>-9.5896000000000008</c:v>
                </c:pt>
                <c:pt idx="7025">
                  <c:v>-9.3666999999999998</c:v>
                </c:pt>
                <c:pt idx="7026">
                  <c:v>-9.1483000000000008</c:v>
                </c:pt>
                <c:pt idx="7027">
                  <c:v>-9.1042000000000005</c:v>
                </c:pt>
                <c:pt idx="7028">
                  <c:v>-9.0869</c:v>
                </c:pt>
                <c:pt idx="7029">
                  <c:v>-8.9527999999999999</c:v>
                </c:pt>
                <c:pt idx="7030">
                  <c:v>-8.8876000000000008</c:v>
                </c:pt>
                <c:pt idx="7031">
                  <c:v>-8.6494</c:v>
                </c:pt>
                <c:pt idx="7032">
                  <c:v>-8.3529999999999998</c:v>
                </c:pt>
                <c:pt idx="7033">
                  <c:v>-8.1588999999999992</c:v>
                </c:pt>
                <c:pt idx="7034">
                  <c:v>-8.1687999999999992</c:v>
                </c:pt>
                <c:pt idx="7035">
                  <c:v>-8.2807999999999993</c:v>
                </c:pt>
                <c:pt idx="7036">
                  <c:v>-8.3737999999999992</c:v>
                </c:pt>
                <c:pt idx="7037">
                  <c:v>-8.3721999999999994</c:v>
                </c:pt>
                <c:pt idx="7038">
                  <c:v>-8.3941999999999997</c:v>
                </c:pt>
                <c:pt idx="7039">
                  <c:v>-8.5625999999999998</c:v>
                </c:pt>
                <c:pt idx="7040">
                  <c:v>-8.5840999999999994</c:v>
                </c:pt>
                <c:pt idx="7041">
                  <c:v>-8.4097000000000008</c:v>
                </c:pt>
                <c:pt idx="7042">
                  <c:v>-8.1944999999999997</c:v>
                </c:pt>
                <c:pt idx="7043">
                  <c:v>-7.9931000000000001</c:v>
                </c:pt>
                <c:pt idx="7044">
                  <c:v>-7.9908999999999999</c:v>
                </c:pt>
                <c:pt idx="7045">
                  <c:v>-8.0404999999999998</c:v>
                </c:pt>
                <c:pt idx="7046">
                  <c:v>-7.9313000000000002</c:v>
                </c:pt>
                <c:pt idx="7047">
                  <c:v>-7.9103000000000003</c:v>
                </c:pt>
                <c:pt idx="7048">
                  <c:v>-7.8170000000000002</c:v>
                </c:pt>
                <c:pt idx="7049">
                  <c:v>-7.6742999999999997</c:v>
                </c:pt>
                <c:pt idx="7050">
                  <c:v>-7.5103999999999997</c:v>
                </c:pt>
                <c:pt idx="7051">
                  <c:v>-7.2465000000000002</c:v>
                </c:pt>
                <c:pt idx="7052">
                  <c:v>-6.8552</c:v>
                </c:pt>
                <c:pt idx="7053">
                  <c:v>-6.3369999999999997</c:v>
                </c:pt>
                <c:pt idx="7054">
                  <c:v>-5.8513000000000002</c:v>
                </c:pt>
                <c:pt idx="7055">
                  <c:v>-5.4188999999999998</c:v>
                </c:pt>
                <c:pt idx="7056">
                  <c:v>-5.0205000000000002</c:v>
                </c:pt>
                <c:pt idx="7057">
                  <c:v>-4.63</c:v>
                </c:pt>
                <c:pt idx="7058">
                  <c:v>-4.1669999999999998</c:v>
                </c:pt>
                <c:pt idx="7059">
                  <c:v>-3.84</c:v>
                </c:pt>
                <c:pt idx="7060">
                  <c:v>-3.3329</c:v>
                </c:pt>
                <c:pt idx="7061">
                  <c:v>-2.3782999999999999</c:v>
                </c:pt>
                <c:pt idx="7062">
                  <c:v>-1.4008</c:v>
                </c:pt>
                <c:pt idx="7063">
                  <c:v>-0.63188</c:v>
                </c:pt>
                <c:pt idx="7064">
                  <c:v>-0.13128999999999999</c:v>
                </c:pt>
                <c:pt idx="7065">
                  <c:v>0.35982999999999998</c:v>
                </c:pt>
                <c:pt idx="7066">
                  <c:v>1.0668</c:v>
                </c:pt>
                <c:pt idx="7067">
                  <c:v>2.0651000000000002</c:v>
                </c:pt>
                <c:pt idx="7068">
                  <c:v>3.2288999999999999</c:v>
                </c:pt>
                <c:pt idx="7069">
                  <c:v>4.2465000000000002</c:v>
                </c:pt>
                <c:pt idx="7070">
                  <c:v>5.0224000000000002</c:v>
                </c:pt>
                <c:pt idx="7071">
                  <c:v>5.9005000000000001</c:v>
                </c:pt>
                <c:pt idx="7072">
                  <c:v>7.0019999999999998</c:v>
                </c:pt>
                <c:pt idx="7073">
                  <c:v>8.5370000000000008</c:v>
                </c:pt>
                <c:pt idx="7074">
                  <c:v>10.246</c:v>
                </c:pt>
                <c:pt idx="7075">
                  <c:v>11.864000000000001</c:v>
                </c:pt>
                <c:pt idx="7076">
                  <c:v>12.701000000000001</c:v>
                </c:pt>
                <c:pt idx="7077">
                  <c:v>13.237</c:v>
                </c:pt>
                <c:pt idx="7078">
                  <c:v>13.78</c:v>
                </c:pt>
                <c:pt idx="7079">
                  <c:v>14.305</c:v>
                </c:pt>
                <c:pt idx="7080">
                  <c:v>14.757</c:v>
                </c:pt>
                <c:pt idx="7081">
                  <c:v>15.228</c:v>
                </c:pt>
                <c:pt idx="7082">
                  <c:v>15.836</c:v>
                </c:pt>
                <c:pt idx="7083">
                  <c:v>16.600000000000001</c:v>
                </c:pt>
                <c:pt idx="7084">
                  <c:v>17.462</c:v>
                </c:pt>
                <c:pt idx="7085">
                  <c:v>18.535</c:v>
                </c:pt>
                <c:pt idx="7086">
                  <c:v>19.588999999999999</c:v>
                </c:pt>
                <c:pt idx="7087">
                  <c:v>20.43</c:v>
                </c:pt>
                <c:pt idx="7088">
                  <c:v>21.117000000000001</c:v>
                </c:pt>
                <c:pt idx="7089">
                  <c:v>21.63</c:v>
                </c:pt>
                <c:pt idx="7090">
                  <c:v>22.151</c:v>
                </c:pt>
                <c:pt idx="7091">
                  <c:v>22.745999999999999</c:v>
                </c:pt>
                <c:pt idx="7092">
                  <c:v>23.378</c:v>
                </c:pt>
                <c:pt idx="7093">
                  <c:v>24.097000000000001</c:v>
                </c:pt>
                <c:pt idx="7094">
                  <c:v>24.992999999999999</c:v>
                </c:pt>
                <c:pt idx="7095">
                  <c:v>25.870999999999999</c:v>
                </c:pt>
                <c:pt idx="7096">
                  <c:v>26.687000000000001</c:v>
                </c:pt>
                <c:pt idx="7097">
                  <c:v>27.683</c:v>
                </c:pt>
                <c:pt idx="7098">
                  <c:v>28.571000000000002</c:v>
                </c:pt>
                <c:pt idx="7099">
                  <c:v>29.245000000000001</c:v>
                </c:pt>
                <c:pt idx="7100">
                  <c:v>29.954999999999998</c:v>
                </c:pt>
                <c:pt idx="7101">
                  <c:v>30.666</c:v>
                </c:pt>
                <c:pt idx="7102">
                  <c:v>31.18</c:v>
                </c:pt>
                <c:pt idx="7103">
                  <c:v>31.574999999999999</c:v>
                </c:pt>
                <c:pt idx="7104">
                  <c:v>31.98</c:v>
                </c:pt>
                <c:pt idx="7105">
                  <c:v>32.585999999999999</c:v>
                </c:pt>
                <c:pt idx="7106">
                  <c:v>33.5</c:v>
                </c:pt>
                <c:pt idx="7107">
                  <c:v>34.396000000000001</c:v>
                </c:pt>
                <c:pt idx="7108">
                  <c:v>35.162999999999997</c:v>
                </c:pt>
                <c:pt idx="7109">
                  <c:v>35.902000000000001</c:v>
                </c:pt>
                <c:pt idx="7110">
                  <c:v>36.64</c:v>
                </c:pt>
                <c:pt idx="7111">
                  <c:v>37.340000000000003</c:v>
                </c:pt>
                <c:pt idx="7112">
                  <c:v>37.868000000000002</c:v>
                </c:pt>
                <c:pt idx="7113">
                  <c:v>38.317999999999998</c:v>
                </c:pt>
                <c:pt idx="7114">
                  <c:v>38.726999999999997</c:v>
                </c:pt>
                <c:pt idx="7115">
                  <c:v>39.192999999999998</c:v>
                </c:pt>
                <c:pt idx="7116">
                  <c:v>39.597000000000001</c:v>
                </c:pt>
                <c:pt idx="7117">
                  <c:v>39.905000000000001</c:v>
                </c:pt>
                <c:pt idx="7118">
                  <c:v>40.231000000000002</c:v>
                </c:pt>
                <c:pt idx="7119">
                  <c:v>40.335999999999999</c:v>
                </c:pt>
                <c:pt idx="7120">
                  <c:v>40.401000000000003</c:v>
                </c:pt>
                <c:pt idx="7121">
                  <c:v>40.545999999999999</c:v>
                </c:pt>
                <c:pt idx="7122">
                  <c:v>40.715000000000003</c:v>
                </c:pt>
                <c:pt idx="7123">
                  <c:v>40.962000000000003</c:v>
                </c:pt>
                <c:pt idx="7124">
                  <c:v>41.104999999999997</c:v>
                </c:pt>
                <c:pt idx="7125">
                  <c:v>41.298999999999999</c:v>
                </c:pt>
                <c:pt idx="7126">
                  <c:v>41.526000000000003</c:v>
                </c:pt>
                <c:pt idx="7127">
                  <c:v>41.781999999999996</c:v>
                </c:pt>
                <c:pt idx="7128">
                  <c:v>42.088000000000001</c:v>
                </c:pt>
                <c:pt idx="7129">
                  <c:v>42.197000000000003</c:v>
                </c:pt>
                <c:pt idx="7130">
                  <c:v>42.347999999999999</c:v>
                </c:pt>
                <c:pt idx="7131">
                  <c:v>42.703000000000003</c:v>
                </c:pt>
                <c:pt idx="7132">
                  <c:v>42.951000000000001</c:v>
                </c:pt>
                <c:pt idx="7133">
                  <c:v>43.28</c:v>
                </c:pt>
                <c:pt idx="7134">
                  <c:v>43.783999999999999</c:v>
                </c:pt>
                <c:pt idx="7135">
                  <c:v>44.244</c:v>
                </c:pt>
                <c:pt idx="7136">
                  <c:v>44.718000000000004</c:v>
                </c:pt>
                <c:pt idx="7137">
                  <c:v>45.142000000000003</c:v>
                </c:pt>
                <c:pt idx="7138">
                  <c:v>45.408999999999999</c:v>
                </c:pt>
                <c:pt idx="7139">
                  <c:v>45.524000000000001</c:v>
                </c:pt>
                <c:pt idx="7140">
                  <c:v>45.655000000000001</c:v>
                </c:pt>
                <c:pt idx="7141">
                  <c:v>45.716000000000001</c:v>
                </c:pt>
                <c:pt idx="7142">
                  <c:v>45.89</c:v>
                </c:pt>
                <c:pt idx="7143">
                  <c:v>46.215000000000003</c:v>
                </c:pt>
                <c:pt idx="7144">
                  <c:v>46.622</c:v>
                </c:pt>
                <c:pt idx="7145">
                  <c:v>46.923999999999999</c:v>
                </c:pt>
                <c:pt idx="7146">
                  <c:v>47.366999999999997</c:v>
                </c:pt>
                <c:pt idx="7147">
                  <c:v>47.95</c:v>
                </c:pt>
                <c:pt idx="7148">
                  <c:v>48.317999999999998</c:v>
                </c:pt>
                <c:pt idx="7149">
                  <c:v>48.645000000000003</c:v>
                </c:pt>
                <c:pt idx="7150">
                  <c:v>48.682000000000002</c:v>
                </c:pt>
                <c:pt idx="7151">
                  <c:v>48.658999999999999</c:v>
                </c:pt>
                <c:pt idx="7152">
                  <c:v>48.573999999999998</c:v>
                </c:pt>
                <c:pt idx="7153">
                  <c:v>48.607999999999997</c:v>
                </c:pt>
                <c:pt idx="7154">
                  <c:v>48.866999999999997</c:v>
                </c:pt>
                <c:pt idx="7155">
                  <c:v>49.274000000000001</c:v>
                </c:pt>
                <c:pt idx="7156">
                  <c:v>49.96</c:v>
                </c:pt>
                <c:pt idx="7157">
                  <c:v>50.603000000000002</c:v>
                </c:pt>
                <c:pt idx="7158">
                  <c:v>50.844000000000001</c:v>
                </c:pt>
                <c:pt idx="7159">
                  <c:v>50.988</c:v>
                </c:pt>
                <c:pt idx="7160">
                  <c:v>51.064999999999998</c:v>
                </c:pt>
                <c:pt idx="7161">
                  <c:v>51.064</c:v>
                </c:pt>
                <c:pt idx="7162">
                  <c:v>50.872999999999998</c:v>
                </c:pt>
                <c:pt idx="7163">
                  <c:v>50.610999999999997</c:v>
                </c:pt>
                <c:pt idx="7164">
                  <c:v>50.238</c:v>
                </c:pt>
                <c:pt idx="7165">
                  <c:v>49.951000000000001</c:v>
                </c:pt>
                <c:pt idx="7166">
                  <c:v>50.082000000000001</c:v>
                </c:pt>
                <c:pt idx="7167">
                  <c:v>50.158000000000001</c:v>
                </c:pt>
                <c:pt idx="7168">
                  <c:v>50.179000000000002</c:v>
                </c:pt>
                <c:pt idx="7169">
                  <c:v>50.067</c:v>
                </c:pt>
                <c:pt idx="7170">
                  <c:v>49.720999999999997</c:v>
                </c:pt>
                <c:pt idx="7171">
                  <c:v>48.972999999999999</c:v>
                </c:pt>
                <c:pt idx="7172">
                  <c:v>47.890999999999998</c:v>
                </c:pt>
                <c:pt idx="7173">
                  <c:v>46.734999999999999</c:v>
                </c:pt>
                <c:pt idx="7174">
                  <c:v>45.527000000000001</c:v>
                </c:pt>
                <c:pt idx="7175">
                  <c:v>44.037999999999997</c:v>
                </c:pt>
                <c:pt idx="7176">
                  <c:v>42.145000000000003</c:v>
                </c:pt>
                <c:pt idx="7177">
                  <c:v>40.301000000000002</c:v>
                </c:pt>
                <c:pt idx="7178">
                  <c:v>38.436</c:v>
                </c:pt>
                <c:pt idx="7179">
                  <c:v>36.451000000000001</c:v>
                </c:pt>
                <c:pt idx="7180">
                  <c:v>34.493000000000002</c:v>
                </c:pt>
                <c:pt idx="7181">
                  <c:v>32.423000000000002</c:v>
                </c:pt>
                <c:pt idx="7182">
                  <c:v>30.303999999999998</c:v>
                </c:pt>
                <c:pt idx="7183">
                  <c:v>28.207999999999998</c:v>
                </c:pt>
                <c:pt idx="7184">
                  <c:v>26.026</c:v>
                </c:pt>
                <c:pt idx="7185">
                  <c:v>23.779</c:v>
                </c:pt>
                <c:pt idx="7186">
                  <c:v>21.33</c:v>
                </c:pt>
                <c:pt idx="7187">
                  <c:v>18.905000000000001</c:v>
                </c:pt>
                <c:pt idx="7188">
                  <c:v>17.16</c:v>
                </c:pt>
                <c:pt idx="7189">
                  <c:v>15.831</c:v>
                </c:pt>
                <c:pt idx="7190">
                  <c:v>14.518000000000001</c:v>
                </c:pt>
                <c:pt idx="7191">
                  <c:v>13.273</c:v>
                </c:pt>
                <c:pt idx="7192">
                  <c:v>12.067</c:v>
                </c:pt>
                <c:pt idx="7193">
                  <c:v>10.974</c:v>
                </c:pt>
                <c:pt idx="7194">
                  <c:v>9.7866</c:v>
                </c:pt>
                <c:pt idx="7195">
                  <c:v>8.6716999999999995</c:v>
                </c:pt>
                <c:pt idx="7196">
                  <c:v>7.7572000000000001</c:v>
                </c:pt>
                <c:pt idx="7197">
                  <c:v>6.8761000000000001</c:v>
                </c:pt>
                <c:pt idx="7198">
                  <c:v>6.1661999999999999</c:v>
                </c:pt>
                <c:pt idx="7199">
                  <c:v>5.5117000000000003</c:v>
                </c:pt>
                <c:pt idx="7200">
                  <c:v>4.6679000000000004</c:v>
                </c:pt>
                <c:pt idx="7201">
                  <c:v>3.7584</c:v>
                </c:pt>
                <c:pt idx="7202">
                  <c:v>2.7749999999999999</c:v>
                </c:pt>
                <c:pt idx="7203">
                  <c:v>1.927</c:v>
                </c:pt>
                <c:pt idx="7204">
                  <c:v>0.93439000000000005</c:v>
                </c:pt>
                <c:pt idx="7205">
                  <c:v>5.7145000000000001E-2</c:v>
                </c:pt>
                <c:pt idx="7206">
                  <c:v>-0.86878</c:v>
                </c:pt>
                <c:pt idx="7207">
                  <c:v>-1.8629</c:v>
                </c:pt>
                <c:pt idx="7208">
                  <c:v>-2.4441999999999999</c:v>
                </c:pt>
                <c:pt idx="7209">
                  <c:v>-2.9104999999999999</c:v>
                </c:pt>
                <c:pt idx="7210">
                  <c:v>-3.3003999999999998</c:v>
                </c:pt>
                <c:pt idx="7211">
                  <c:v>-3.5988000000000002</c:v>
                </c:pt>
                <c:pt idx="7212">
                  <c:v>-3.9621</c:v>
                </c:pt>
                <c:pt idx="7213">
                  <c:v>-4.2618999999999998</c:v>
                </c:pt>
                <c:pt idx="7214">
                  <c:v>-4.5837000000000003</c:v>
                </c:pt>
                <c:pt idx="7215">
                  <c:v>-4.9645999999999999</c:v>
                </c:pt>
                <c:pt idx="7216">
                  <c:v>-5.2732000000000001</c:v>
                </c:pt>
                <c:pt idx="7217">
                  <c:v>-5.5342000000000002</c:v>
                </c:pt>
                <c:pt idx="7218">
                  <c:v>-5.7436999999999996</c:v>
                </c:pt>
                <c:pt idx="7219">
                  <c:v>-5.9608999999999996</c:v>
                </c:pt>
                <c:pt idx="7220">
                  <c:v>-6.1497000000000002</c:v>
                </c:pt>
                <c:pt idx="7221">
                  <c:v>-6.2901999999999996</c:v>
                </c:pt>
                <c:pt idx="7222">
                  <c:v>-6.4748999999999999</c:v>
                </c:pt>
                <c:pt idx="7223">
                  <c:v>-6.6315999999999997</c:v>
                </c:pt>
                <c:pt idx="7224">
                  <c:v>-6.8258999999999999</c:v>
                </c:pt>
                <c:pt idx="7225">
                  <c:v>-6.9672999999999998</c:v>
                </c:pt>
                <c:pt idx="7226">
                  <c:v>-7.0263999999999998</c:v>
                </c:pt>
                <c:pt idx="7227">
                  <c:v>-7.1341999999999999</c:v>
                </c:pt>
                <c:pt idx="7228">
                  <c:v>-7.2529000000000003</c:v>
                </c:pt>
                <c:pt idx="7229">
                  <c:v>-7.3333000000000004</c:v>
                </c:pt>
                <c:pt idx="7230">
                  <c:v>-7.4391999999999996</c:v>
                </c:pt>
                <c:pt idx="7231">
                  <c:v>-7.4904999999999999</c:v>
                </c:pt>
                <c:pt idx="7232">
                  <c:v>-7.5522999999999998</c:v>
                </c:pt>
                <c:pt idx="7233">
                  <c:v>-7.5777999999999999</c:v>
                </c:pt>
                <c:pt idx="7234">
                  <c:v>-7.5750999999999999</c:v>
                </c:pt>
                <c:pt idx="7235">
                  <c:v>-7.5934999999999997</c:v>
                </c:pt>
                <c:pt idx="7236">
                  <c:v>-7.6260000000000003</c:v>
                </c:pt>
                <c:pt idx="7237">
                  <c:v>-7.6962999999999999</c:v>
                </c:pt>
                <c:pt idx="7238">
                  <c:v>-7.7062999999999997</c:v>
                </c:pt>
                <c:pt idx="7239">
                  <c:v>-7.7836999999999996</c:v>
                </c:pt>
                <c:pt idx="7240">
                  <c:v>-7.8743999999999996</c:v>
                </c:pt>
                <c:pt idx="7241">
                  <c:v>-7.9203999999999999</c:v>
                </c:pt>
                <c:pt idx="7242">
                  <c:v>-7.9843000000000002</c:v>
                </c:pt>
                <c:pt idx="7243">
                  <c:v>-7.9767999999999999</c:v>
                </c:pt>
                <c:pt idx="7244">
                  <c:v>-8.0184999999999995</c:v>
                </c:pt>
                <c:pt idx="7245">
                  <c:v>-8.0541999999999998</c:v>
                </c:pt>
                <c:pt idx="7246">
                  <c:v>-8.0943000000000005</c:v>
                </c:pt>
                <c:pt idx="7247">
                  <c:v>-8.1153999999999993</c:v>
                </c:pt>
                <c:pt idx="7248">
                  <c:v>-8.0782000000000007</c:v>
                </c:pt>
                <c:pt idx="7249">
                  <c:v>-8.0716999999999999</c:v>
                </c:pt>
                <c:pt idx="7250">
                  <c:v>-8.0783000000000005</c:v>
                </c:pt>
                <c:pt idx="7251">
                  <c:v>-8.0657999999999994</c:v>
                </c:pt>
                <c:pt idx="7252">
                  <c:v>-8.0698000000000008</c:v>
                </c:pt>
                <c:pt idx="7253">
                  <c:v>-8.0318000000000005</c:v>
                </c:pt>
                <c:pt idx="7254">
                  <c:v>-8.0157000000000007</c:v>
                </c:pt>
                <c:pt idx="7255">
                  <c:v>-7.9962999999999997</c:v>
                </c:pt>
                <c:pt idx="7256">
                  <c:v>-7.9842000000000004</c:v>
                </c:pt>
                <c:pt idx="7257">
                  <c:v>-8.1182999999999996</c:v>
                </c:pt>
                <c:pt idx="7258">
                  <c:v>-8.1751000000000005</c:v>
                </c:pt>
                <c:pt idx="7259">
                  <c:v>-8.1959999999999997</c:v>
                </c:pt>
                <c:pt idx="7260">
                  <c:v>-8.2190999999999992</c:v>
                </c:pt>
                <c:pt idx="7261">
                  <c:v>-8.1814</c:v>
                </c:pt>
                <c:pt idx="7262">
                  <c:v>-8.1776999999999997</c:v>
                </c:pt>
                <c:pt idx="7263">
                  <c:v>-8.1562000000000001</c:v>
                </c:pt>
                <c:pt idx="7264">
                  <c:v>-8.1515000000000004</c:v>
                </c:pt>
                <c:pt idx="7265">
                  <c:v>-8.2041000000000004</c:v>
                </c:pt>
                <c:pt idx="7266">
                  <c:v>-8.3024000000000004</c:v>
                </c:pt>
                <c:pt idx="7267">
                  <c:v>-8.4170999999999996</c:v>
                </c:pt>
                <c:pt idx="7268">
                  <c:v>-8.4718999999999998</c:v>
                </c:pt>
                <c:pt idx="7269">
                  <c:v>-8.5786999999999995</c:v>
                </c:pt>
                <c:pt idx="7270">
                  <c:v>-8.6964000000000006</c:v>
                </c:pt>
                <c:pt idx="7271">
                  <c:v>-8.7866</c:v>
                </c:pt>
                <c:pt idx="7272">
                  <c:v>-8.9695999999999998</c:v>
                </c:pt>
                <c:pt idx="7273">
                  <c:v>-9.1570999999999998</c:v>
                </c:pt>
                <c:pt idx="7274">
                  <c:v>-9.5143000000000004</c:v>
                </c:pt>
                <c:pt idx="7275">
                  <c:v>-9.8393999999999995</c:v>
                </c:pt>
                <c:pt idx="7276">
                  <c:v>-10.141</c:v>
                </c:pt>
                <c:pt idx="7277">
                  <c:v>-10.56</c:v>
                </c:pt>
                <c:pt idx="7278">
                  <c:v>-10.989000000000001</c:v>
                </c:pt>
                <c:pt idx="7279">
                  <c:v>-11.394</c:v>
                </c:pt>
                <c:pt idx="7280">
                  <c:v>-11.773999999999999</c:v>
                </c:pt>
                <c:pt idx="7281">
                  <c:v>-12.236000000000001</c:v>
                </c:pt>
                <c:pt idx="7282">
                  <c:v>-12.863</c:v>
                </c:pt>
                <c:pt idx="7283">
                  <c:v>-13.476000000000001</c:v>
                </c:pt>
                <c:pt idx="7284">
                  <c:v>-14.353999999999999</c:v>
                </c:pt>
                <c:pt idx="7285">
                  <c:v>-15.233000000000001</c:v>
                </c:pt>
                <c:pt idx="7286">
                  <c:v>-15.949</c:v>
                </c:pt>
                <c:pt idx="7287">
                  <c:v>-16.661000000000001</c:v>
                </c:pt>
                <c:pt idx="7288">
                  <c:v>-17.690999999999999</c:v>
                </c:pt>
                <c:pt idx="7289">
                  <c:v>-18.95</c:v>
                </c:pt>
                <c:pt idx="7290">
                  <c:v>-19.998999999999999</c:v>
                </c:pt>
                <c:pt idx="7291">
                  <c:v>-20.742999999999999</c:v>
                </c:pt>
                <c:pt idx="7292">
                  <c:v>-21.498999999999999</c:v>
                </c:pt>
                <c:pt idx="7293">
                  <c:v>-22.279</c:v>
                </c:pt>
                <c:pt idx="7294">
                  <c:v>-22.995999999999999</c:v>
                </c:pt>
                <c:pt idx="7295">
                  <c:v>-23.727</c:v>
                </c:pt>
                <c:pt idx="7296">
                  <c:v>-24.533999999999999</c:v>
                </c:pt>
                <c:pt idx="7297">
                  <c:v>-25.408000000000001</c:v>
                </c:pt>
                <c:pt idx="7298">
                  <c:v>-26.759</c:v>
                </c:pt>
                <c:pt idx="7299">
                  <c:v>-27.925999999999998</c:v>
                </c:pt>
                <c:pt idx="7300">
                  <c:v>-28.734000000000002</c:v>
                </c:pt>
                <c:pt idx="7301">
                  <c:v>-29.667999999999999</c:v>
                </c:pt>
                <c:pt idx="7302">
                  <c:v>-30.706</c:v>
                </c:pt>
                <c:pt idx="7303">
                  <c:v>-31.315000000000001</c:v>
                </c:pt>
                <c:pt idx="7304">
                  <c:v>-32.006999999999998</c:v>
                </c:pt>
                <c:pt idx="7305">
                  <c:v>-33.270000000000003</c:v>
                </c:pt>
                <c:pt idx="7306">
                  <c:v>-34.424999999999997</c:v>
                </c:pt>
                <c:pt idx="7307">
                  <c:v>-35.482999999999997</c:v>
                </c:pt>
                <c:pt idx="7308">
                  <c:v>-36.140999999999998</c:v>
                </c:pt>
                <c:pt idx="7309">
                  <c:v>-36.423999999999999</c:v>
                </c:pt>
                <c:pt idx="7310">
                  <c:v>-36.924999999999997</c:v>
                </c:pt>
                <c:pt idx="7311">
                  <c:v>-37.994</c:v>
                </c:pt>
                <c:pt idx="7312">
                  <c:v>-39.408000000000001</c:v>
                </c:pt>
                <c:pt idx="7313">
                  <c:v>-40.700000000000003</c:v>
                </c:pt>
                <c:pt idx="7314">
                  <c:v>-41.584000000000003</c:v>
                </c:pt>
                <c:pt idx="7315">
                  <c:v>-42.365000000000002</c:v>
                </c:pt>
                <c:pt idx="7316">
                  <c:v>-43.412999999999997</c:v>
                </c:pt>
                <c:pt idx="7317">
                  <c:v>-45.177</c:v>
                </c:pt>
                <c:pt idx="7318">
                  <c:v>-46.83</c:v>
                </c:pt>
                <c:pt idx="7319">
                  <c:v>-47.86</c:v>
                </c:pt>
                <c:pt idx="7320">
                  <c:v>-48.453000000000003</c:v>
                </c:pt>
                <c:pt idx="7321">
                  <c:v>-48.920999999999999</c:v>
                </c:pt>
                <c:pt idx="7322">
                  <c:v>-49.793999999999997</c:v>
                </c:pt>
                <c:pt idx="7323">
                  <c:v>-51.542000000000002</c:v>
                </c:pt>
                <c:pt idx="7324">
                  <c:v>-53.453000000000003</c:v>
                </c:pt>
                <c:pt idx="7325">
                  <c:v>-54.618000000000002</c:v>
                </c:pt>
                <c:pt idx="7326">
                  <c:v>-55.143999999999998</c:v>
                </c:pt>
                <c:pt idx="7327">
                  <c:v>-55.619</c:v>
                </c:pt>
                <c:pt idx="7328">
                  <c:v>-56.034999999999997</c:v>
                </c:pt>
                <c:pt idx="7329">
                  <c:v>-56.942999999999998</c:v>
                </c:pt>
                <c:pt idx="7330">
                  <c:v>-57.738</c:v>
                </c:pt>
                <c:pt idx="7331">
                  <c:v>-58.000999999999998</c:v>
                </c:pt>
                <c:pt idx="7332">
                  <c:v>-58.234000000000002</c:v>
                </c:pt>
                <c:pt idx="7333">
                  <c:v>-58.305999999999997</c:v>
                </c:pt>
                <c:pt idx="7334">
                  <c:v>-58.817</c:v>
                </c:pt>
                <c:pt idx="7335">
                  <c:v>-59.395000000000003</c:v>
                </c:pt>
                <c:pt idx="7336">
                  <c:v>-60.018000000000001</c:v>
                </c:pt>
                <c:pt idx="7337">
                  <c:v>-60.752000000000002</c:v>
                </c:pt>
                <c:pt idx="7338">
                  <c:v>-61.76</c:v>
                </c:pt>
                <c:pt idx="7339">
                  <c:v>-62.533999999999999</c:v>
                </c:pt>
                <c:pt idx="7340">
                  <c:v>-63.155000000000001</c:v>
                </c:pt>
                <c:pt idx="7341">
                  <c:v>-63.764000000000003</c:v>
                </c:pt>
                <c:pt idx="7342">
                  <c:v>-64.602999999999994</c:v>
                </c:pt>
                <c:pt idx="7343">
                  <c:v>-65.185000000000002</c:v>
                </c:pt>
                <c:pt idx="7344">
                  <c:v>-64.956999999999994</c:v>
                </c:pt>
                <c:pt idx="7345">
                  <c:v>-65.119</c:v>
                </c:pt>
                <c:pt idx="7346">
                  <c:v>-65.376000000000005</c:v>
                </c:pt>
                <c:pt idx="7347">
                  <c:v>-65.555000000000007</c:v>
                </c:pt>
                <c:pt idx="7348">
                  <c:v>-65.796000000000006</c:v>
                </c:pt>
                <c:pt idx="7349">
                  <c:v>-66.174999999999997</c:v>
                </c:pt>
                <c:pt idx="7350">
                  <c:v>-66.391000000000005</c:v>
                </c:pt>
                <c:pt idx="7351">
                  <c:v>-66.388999999999996</c:v>
                </c:pt>
                <c:pt idx="7352">
                  <c:v>-66.647000000000006</c:v>
                </c:pt>
                <c:pt idx="7353">
                  <c:v>-66.831000000000003</c:v>
                </c:pt>
                <c:pt idx="7354">
                  <c:v>-67.331000000000003</c:v>
                </c:pt>
                <c:pt idx="7355">
                  <c:v>-67.790000000000006</c:v>
                </c:pt>
                <c:pt idx="7356">
                  <c:v>-67.596000000000004</c:v>
                </c:pt>
                <c:pt idx="7357">
                  <c:v>-67.295000000000002</c:v>
                </c:pt>
                <c:pt idx="7358">
                  <c:v>-67.105000000000004</c:v>
                </c:pt>
                <c:pt idx="7359">
                  <c:v>-67.599000000000004</c:v>
                </c:pt>
                <c:pt idx="7360">
                  <c:v>-68.25</c:v>
                </c:pt>
                <c:pt idx="7361">
                  <c:v>-68.540999999999997</c:v>
                </c:pt>
                <c:pt idx="7362">
                  <c:v>-68.128</c:v>
                </c:pt>
                <c:pt idx="7363">
                  <c:v>-67.150999999999996</c:v>
                </c:pt>
                <c:pt idx="7364">
                  <c:v>-66.394999999999996</c:v>
                </c:pt>
                <c:pt idx="7365">
                  <c:v>-66.501999999999995</c:v>
                </c:pt>
                <c:pt idx="7366">
                  <c:v>-67.801000000000002</c:v>
                </c:pt>
                <c:pt idx="7367">
                  <c:v>-68.644999999999996</c:v>
                </c:pt>
                <c:pt idx="7368">
                  <c:v>-68.872</c:v>
                </c:pt>
                <c:pt idx="7369">
                  <c:v>-68.850999999999999</c:v>
                </c:pt>
                <c:pt idx="7370">
                  <c:v>-68.7</c:v>
                </c:pt>
                <c:pt idx="7371">
                  <c:v>-68.575999999999993</c:v>
                </c:pt>
                <c:pt idx="7372">
                  <c:v>-69.146000000000001</c:v>
                </c:pt>
                <c:pt idx="7373">
                  <c:v>-69.516000000000005</c:v>
                </c:pt>
                <c:pt idx="7374">
                  <c:v>-69.786000000000001</c:v>
                </c:pt>
                <c:pt idx="7375">
                  <c:v>-69.454999999999998</c:v>
                </c:pt>
                <c:pt idx="7376">
                  <c:v>-68.521000000000001</c:v>
                </c:pt>
                <c:pt idx="7377">
                  <c:v>-68.040000000000006</c:v>
                </c:pt>
                <c:pt idx="7378">
                  <c:v>-67.933000000000007</c:v>
                </c:pt>
                <c:pt idx="7379">
                  <c:v>-69.084999999999994</c:v>
                </c:pt>
                <c:pt idx="7380">
                  <c:v>-69.599000000000004</c:v>
                </c:pt>
                <c:pt idx="7381">
                  <c:v>-68.841999999999999</c:v>
                </c:pt>
                <c:pt idx="7382">
                  <c:v>-67.570999999999998</c:v>
                </c:pt>
                <c:pt idx="7383">
                  <c:v>-66.433000000000007</c:v>
                </c:pt>
                <c:pt idx="7384">
                  <c:v>-66.123000000000005</c:v>
                </c:pt>
                <c:pt idx="7385">
                  <c:v>-66.391000000000005</c:v>
                </c:pt>
                <c:pt idx="7386">
                  <c:v>-66.367999999999995</c:v>
                </c:pt>
                <c:pt idx="7387">
                  <c:v>-65.853999999999999</c:v>
                </c:pt>
                <c:pt idx="7388">
                  <c:v>-64.665000000000006</c:v>
                </c:pt>
                <c:pt idx="7389">
                  <c:v>-62.883000000000003</c:v>
                </c:pt>
                <c:pt idx="7390">
                  <c:v>-61.165999999999997</c:v>
                </c:pt>
                <c:pt idx="7391">
                  <c:v>-60.384</c:v>
                </c:pt>
                <c:pt idx="7392">
                  <c:v>-59.768000000000001</c:v>
                </c:pt>
                <c:pt idx="7393">
                  <c:v>-58.960999999999999</c:v>
                </c:pt>
                <c:pt idx="7394">
                  <c:v>-57.591000000000001</c:v>
                </c:pt>
                <c:pt idx="7395">
                  <c:v>-55.542999999999999</c:v>
                </c:pt>
                <c:pt idx="7396">
                  <c:v>-52.831000000000003</c:v>
                </c:pt>
                <c:pt idx="7397">
                  <c:v>-49.78</c:v>
                </c:pt>
                <c:pt idx="7398">
                  <c:v>-47.243000000000002</c:v>
                </c:pt>
                <c:pt idx="7399">
                  <c:v>-45.347999999999999</c:v>
                </c:pt>
                <c:pt idx="7400">
                  <c:v>-44.307000000000002</c:v>
                </c:pt>
                <c:pt idx="7401">
                  <c:v>-43.305999999999997</c:v>
                </c:pt>
                <c:pt idx="7402">
                  <c:v>-41.555</c:v>
                </c:pt>
                <c:pt idx="7403">
                  <c:v>-38.959000000000003</c:v>
                </c:pt>
                <c:pt idx="7404">
                  <c:v>-36.409999999999997</c:v>
                </c:pt>
                <c:pt idx="7405">
                  <c:v>-34.024000000000001</c:v>
                </c:pt>
                <c:pt idx="7406">
                  <c:v>-33.264000000000003</c:v>
                </c:pt>
                <c:pt idx="7407">
                  <c:v>-31.228999999999999</c:v>
                </c:pt>
                <c:pt idx="7408">
                  <c:v>-28.439</c:v>
                </c:pt>
                <c:pt idx="7409">
                  <c:v>-26.161999999999999</c:v>
                </c:pt>
                <c:pt idx="7410">
                  <c:v>-24.113</c:v>
                </c:pt>
                <c:pt idx="7411">
                  <c:v>-22.428000000000001</c:v>
                </c:pt>
                <c:pt idx="7412">
                  <c:v>-21.120999999999999</c:v>
                </c:pt>
                <c:pt idx="7413">
                  <c:v>-19.893000000000001</c:v>
                </c:pt>
                <c:pt idx="7414">
                  <c:v>-18.850999999999999</c:v>
                </c:pt>
                <c:pt idx="7415">
                  <c:v>-17.943000000000001</c:v>
                </c:pt>
                <c:pt idx="7416">
                  <c:v>-17.111000000000001</c:v>
                </c:pt>
                <c:pt idx="7417">
                  <c:v>-16.260999999999999</c:v>
                </c:pt>
                <c:pt idx="7418">
                  <c:v>-15.378</c:v>
                </c:pt>
                <c:pt idx="7419">
                  <c:v>-14.462</c:v>
                </c:pt>
                <c:pt idx="7420">
                  <c:v>-13.637</c:v>
                </c:pt>
                <c:pt idx="7421">
                  <c:v>-12.759</c:v>
                </c:pt>
                <c:pt idx="7422">
                  <c:v>-12.052</c:v>
                </c:pt>
                <c:pt idx="7423">
                  <c:v>-11.554</c:v>
                </c:pt>
                <c:pt idx="7424">
                  <c:v>-11.218</c:v>
                </c:pt>
                <c:pt idx="7425">
                  <c:v>-10.901999999999999</c:v>
                </c:pt>
                <c:pt idx="7426">
                  <c:v>-10.468999999999999</c:v>
                </c:pt>
                <c:pt idx="7427">
                  <c:v>-10.180999999999999</c:v>
                </c:pt>
                <c:pt idx="7428">
                  <c:v>-9.8878000000000004</c:v>
                </c:pt>
                <c:pt idx="7429">
                  <c:v>-9.6529000000000007</c:v>
                </c:pt>
                <c:pt idx="7430">
                  <c:v>-9.5886999999999993</c:v>
                </c:pt>
                <c:pt idx="7431">
                  <c:v>-9.5151000000000003</c:v>
                </c:pt>
                <c:pt idx="7432">
                  <c:v>-9.4530999999999992</c:v>
                </c:pt>
                <c:pt idx="7433">
                  <c:v>-9.3101000000000003</c:v>
                </c:pt>
                <c:pt idx="7434">
                  <c:v>-9.1684000000000001</c:v>
                </c:pt>
                <c:pt idx="7435">
                  <c:v>-9.0814000000000004</c:v>
                </c:pt>
                <c:pt idx="7436">
                  <c:v>-8.9710000000000001</c:v>
                </c:pt>
                <c:pt idx="7437">
                  <c:v>-8.8851999999999993</c:v>
                </c:pt>
                <c:pt idx="7438">
                  <c:v>-8.8529999999999998</c:v>
                </c:pt>
                <c:pt idx="7439">
                  <c:v>-8.8224999999999998</c:v>
                </c:pt>
                <c:pt idx="7440">
                  <c:v>-8.8585999999999991</c:v>
                </c:pt>
                <c:pt idx="7441">
                  <c:v>-8.9353999999999996</c:v>
                </c:pt>
                <c:pt idx="7442">
                  <c:v>-9.0108999999999995</c:v>
                </c:pt>
                <c:pt idx="7443">
                  <c:v>-8.9963999999999995</c:v>
                </c:pt>
                <c:pt idx="7444">
                  <c:v>-8.9246999999999996</c:v>
                </c:pt>
                <c:pt idx="7445">
                  <c:v>-8.7942999999999998</c:v>
                </c:pt>
                <c:pt idx="7446">
                  <c:v>-8.6760999999999999</c:v>
                </c:pt>
                <c:pt idx="7447">
                  <c:v>-8.5573999999999995</c:v>
                </c:pt>
                <c:pt idx="7448">
                  <c:v>-8.4129000000000005</c:v>
                </c:pt>
                <c:pt idx="7449">
                  <c:v>-8.2668999999999997</c:v>
                </c:pt>
                <c:pt idx="7450">
                  <c:v>-8.0869</c:v>
                </c:pt>
                <c:pt idx="7451">
                  <c:v>-7.8818999999999999</c:v>
                </c:pt>
                <c:pt idx="7452">
                  <c:v>-7.7290999999999999</c:v>
                </c:pt>
                <c:pt idx="7453">
                  <c:v>-7.4701000000000004</c:v>
                </c:pt>
                <c:pt idx="7454">
                  <c:v>-7.2370000000000001</c:v>
                </c:pt>
                <c:pt idx="7455">
                  <c:v>-7.1215999999999999</c:v>
                </c:pt>
                <c:pt idx="7456">
                  <c:v>-7.0949999999999998</c:v>
                </c:pt>
                <c:pt idx="7457">
                  <c:v>-7.1284000000000001</c:v>
                </c:pt>
                <c:pt idx="7458">
                  <c:v>-7.0956999999999999</c:v>
                </c:pt>
                <c:pt idx="7459">
                  <c:v>-6.9509999999999996</c:v>
                </c:pt>
                <c:pt idx="7460">
                  <c:v>-6.7736999999999998</c:v>
                </c:pt>
                <c:pt idx="7461">
                  <c:v>-6.5869999999999997</c:v>
                </c:pt>
                <c:pt idx="7462">
                  <c:v>-6.3996000000000004</c:v>
                </c:pt>
                <c:pt idx="7463">
                  <c:v>-6.1871999999999998</c:v>
                </c:pt>
                <c:pt idx="7464">
                  <c:v>-5.9816000000000003</c:v>
                </c:pt>
                <c:pt idx="7465">
                  <c:v>-5.6848000000000001</c:v>
                </c:pt>
                <c:pt idx="7466">
                  <c:v>-5.3869999999999996</c:v>
                </c:pt>
                <c:pt idx="7467">
                  <c:v>-5.1791</c:v>
                </c:pt>
                <c:pt idx="7468">
                  <c:v>-4.7572000000000001</c:v>
                </c:pt>
                <c:pt idx="7469">
                  <c:v>-4.3174999999999999</c:v>
                </c:pt>
                <c:pt idx="7470">
                  <c:v>-3.8306</c:v>
                </c:pt>
                <c:pt idx="7471">
                  <c:v>-3.1497999999999999</c:v>
                </c:pt>
                <c:pt idx="7472">
                  <c:v>-2.3205</c:v>
                </c:pt>
                <c:pt idx="7473">
                  <c:v>-1.6057999999999999</c:v>
                </c:pt>
                <c:pt idx="7474">
                  <c:v>-1.052</c:v>
                </c:pt>
                <c:pt idx="7475">
                  <c:v>-0.40433999999999998</c:v>
                </c:pt>
                <c:pt idx="7476">
                  <c:v>0.17452999999999999</c:v>
                </c:pt>
                <c:pt idx="7477">
                  <c:v>0.52470000000000006</c:v>
                </c:pt>
                <c:pt idx="7478">
                  <c:v>0.82911000000000001</c:v>
                </c:pt>
                <c:pt idx="7479">
                  <c:v>1.2833000000000001</c:v>
                </c:pt>
                <c:pt idx="7480">
                  <c:v>1.7704</c:v>
                </c:pt>
                <c:pt idx="7481">
                  <c:v>2.4034</c:v>
                </c:pt>
                <c:pt idx="7482">
                  <c:v>3.2776000000000001</c:v>
                </c:pt>
                <c:pt idx="7483">
                  <c:v>4.2488000000000001</c:v>
                </c:pt>
                <c:pt idx="7484">
                  <c:v>5.0415000000000001</c:v>
                </c:pt>
                <c:pt idx="7485">
                  <c:v>5.7994000000000003</c:v>
                </c:pt>
                <c:pt idx="7486">
                  <c:v>6.8122999999999996</c:v>
                </c:pt>
                <c:pt idx="7487">
                  <c:v>7.9932999999999996</c:v>
                </c:pt>
                <c:pt idx="7488">
                  <c:v>9.5616000000000003</c:v>
                </c:pt>
                <c:pt idx="7489">
                  <c:v>11.471</c:v>
                </c:pt>
                <c:pt idx="7490">
                  <c:v>13.396000000000001</c:v>
                </c:pt>
                <c:pt idx="7491">
                  <c:v>14.766</c:v>
                </c:pt>
                <c:pt idx="7492">
                  <c:v>14.932</c:v>
                </c:pt>
                <c:pt idx="7493">
                  <c:v>15.005000000000001</c:v>
                </c:pt>
                <c:pt idx="7494">
                  <c:v>15.172000000000001</c:v>
                </c:pt>
                <c:pt idx="7495">
                  <c:v>15.538</c:v>
                </c:pt>
                <c:pt idx="7496">
                  <c:v>16.187999999999999</c:v>
                </c:pt>
                <c:pt idx="7497">
                  <c:v>16.783999999999999</c:v>
                </c:pt>
                <c:pt idx="7498">
                  <c:v>17.513999999999999</c:v>
                </c:pt>
                <c:pt idx="7499">
                  <c:v>18.295999999999999</c:v>
                </c:pt>
                <c:pt idx="7500">
                  <c:v>18.888999999999999</c:v>
                </c:pt>
                <c:pt idx="7501">
                  <c:v>19.273</c:v>
                </c:pt>
                <c:pt idx="7502">
                  <c:v>19.850999999999999</c:v>
                </c:pt>
                <c:pt idx="7503">
                  <c:v>20.472999999999999</c:v>
                </c:pt>
                <c:pt idx="7504">
                  <c:v>21.065000000000001</c:v>
                </c:pt>
                <c:pt idx="7505">
                  <c:v>21.71</c:v>
                </c:pt>
                <c:pt idx="7506">
                  <c:v>22.434999999999999</c:v>
                </c:pt>
                <c:pt idx="7507">
                  <c:v>23.076000000000001</c:v>
                </c:pt>
                <c:pt idx="7508">
                  <c:v>23.870999999999999</c:v>
                </c:pt>
                <c:pt idx="7509">
                  <c:v>24.75</c:v>
                </c:pt>
                <c:pt idx="7510">
                  <c:v>25.456</c:v>
                </c:pt>
                <c:pt idx="7511">
                  <c:v>25.966000000000001</c:v>
                </c:pt>
                <c:pt idx="7512">
                  <c:v>26.594999999999999</c:v>
                </c:pt>
                <c:pt idx="7513">
                  <c:v>27.257000000000001</c:v>
                </c:pt>
                <c:pt idx="7514">
                  <c:v>28.077000000000002</c:v>
                </c:pt>
                <c:pt idx="7515">
                  <c:v>28.908999999999999</c:v>
                </c:pt>
                <c:pt idx="7516">
                  <c:v>29.625</c:v>
                </c:pt>
                <c:pt idx="7517">
                  <c:v>30.268000000000001</c:v>
                </c:pt>
                <c:pt idx="7518">
                  <c:v>30.983000000000001</c:v>
                </c:pt>
                <c:pt idx="7519">
                  <c:v>31.66</c:v>
                </c:pt>
                <c:pt idx="7520">
                  <c:v>32.326000000000001</c:v>
                </c:pt>
                <c:pt idx="7521">
                  <c:v>33.052999999999997</c:v>
                </c:pt>
                <c:pt idx="7522">
                  <c:v>33.631</c:v>
                </c:pt>
                <c:pt idx="7523">
                  <c:v>34.161000000000001</c:v>
                </c:pt>
                <c:pt idx="7524">
                  <c:v>34.689</c:v>
                </c:pt>
                <c:pt idx="7525">
                  <c:v>35.107999999999997</c:v>
                </c:pt>
                <c:pt idx="7526">
                  <c:v>35.58</c:v>
                </c:pt>
                <c:pt idx="7527">
                  <c:v>35.902999999999999</c:v>
                </c:pt>
                <c:pt idx="7528">
                  <c:v>36.290999999999997</c:v>
                </c:pt>
                <c:pt idx="7529">
                  <c:v>36.841999999999999</c:v>
                </c:pt>
                <c:pt idx="7530">
                  <c:v>37.505000000000003</c:v>
                </c:pt>
                <c:pt idx="7531">
                  <c:v>38.374000000000002</c:v>
                </c:pt>
                <c:pt idx="7532">
                  <c:v>39.113999999999997</c:v>
                </c:pt>
                <c:pt idx="7533">
                  <c:v>39.749000000000002</c:v>
                </c:pt>
                <c:pt idx="7534">
                  <c:v>40.226999999999997</c:v>
                </c:pt>
                <c:pt idx="7535">
                  <c:v>40.523000000000003</c:v>
                </c:pt>
                <c:pt idx="7536">
                  <c:v>40.753</c:v>
                </c:pt>
                <c:pt idx="7537">
                  <c:v>40.988</c:v>
                </c:pt>
                <c:pt idx="7538">
                  <c:v>41.268999999999998</c:v>
                </c:pt>
                <c:pt idx="7539">
                  <c:v>41.567999999999998</c:v>
                </c:pt>
                <c:pt idx="7540">
                  <c:v>41.991</c:v>
                </c:pt>
                <c:pt idx="7541">
                  <c:v>42.722000000000001</c:v>
                </c:pt>
                <c:pt idx="7542">
                  <c:v>43.491999999999997</c:v>
                </c:pt>
                <c:pt idx="7543">
                  <c:v>44.215000000000003</c:v>
                </c:pt>
                <c:pt idx="7544">
                  <c:v>44.723999999999997</c:v>
                </c:pt>
                <c:pt idx="7545">
                  <c:v>45.024999999999999</c:v>
                </c:pt>
                <c:pt idx="7546">
                  <c:v>45.093000000000004</c:v>
                </c:pt>
                <c:pt idx="7547">
                  <c:v>45.104999999999997</c:v>
                </c:pt>
                <c:pt idx="7548">
                  <c:v>45.517000000000003</c:v>
                </c:pt>
                <c:pt idx="7549">
                  <c:v>45.996000000000002</c:v>
                </c:pt>
                <c:pt idx="7550">
                  <c:v>46.494</c:v>
                </c:pt>
                <c:pt idx="7551">
                  <c:v>47.241999999999997</c:v>
                </c:pt>
                <c:pt idx="7552">
                  <c:v>47.777000000000001</c:v>
                </c:pt>
                <c:pt idx="7553">
                  <c:v>47.926000000000002</c:v>
                </c:pt>
                <c:pt idx="7554">
                  <c:v>47.844999999999999</c:v>
                </c:pt>
                <c:pt idx="7555">
                  <c:v>47.872999999999998</c:v>
                </c:pt>
                <c:pt idx="7556">
                  <c:v>48.021000000000001</c:v>
                </c:pt>
                <c:pt idx="7557">
                  <c:v>48.304000000000002</c:v>
                </c:pt>
                <c:pt idx="7558">
                  <c:v>48.540999999999997</c:v>
                </c:pt>
                <c:pt idx="7559">
                  <c:v>48.761000000000003</c:v>
                </c:pt>
                <c:pt idx="7560">
                  <c:v>49.005000000000003</c:v>
                </c:pt>
                <c:pt idx="7561">
                  <c:v>49.165999999999997</c:v>
                </c:pt>
                <c:pt idx="7562">
                  <c:v>49.829000000000001</c:v>
                </c:pt>
                <c:pt idx="7563">
                  <c:v>50.598999999999997</c:v>
                </c:pt>
                <c:pt idx="7564">
                  <c:v>50.973999999999997</c:v>
                </c:pt>
                <c:pt idx="7565">
                  <c:v>51.203000000000003</c:v>
                </c:pt>
                <c:pt idx="7566">
                  <c:v>51.323999999999998</c:v>
                </c:pt>
                <c:pt idx="7567">
                  <c:v>51.493000000000002</c:v>
                </c:pt>
                <c:pt idx="7568">
                  <c:v>51.637</c:v>
                </c:pt>
                <c:pt idx="7569">
                  <c:v>51.863999999999997</c:v>
                </c:pt>
                <c:pt idx="7570">
                  <c:v>52.042999999999999</c:v>
                </c:pt>
                <c:pt idx="7571">
                  <c:v>52.115000000000002</c:v>
                </c:pt>
                <c:pt idx="7572">
                  <c:v>52.357999999999997</c:v>
                </c:pt>
                <c:pt idx="7573">
                  <c:v>52.468000000000004</c:v>
                </c:pt>
                <c:pt idx="7574">
                  <c:v>52.286000000000001</c:v>
                </c:pt>
                <c:pt idx="7575">
                  <c:v>52.47</c:v>
                </c:pt>
                <c:pt idx="7576">
                  <c:v>52.634999999999998</c:v>
                </c:pt>
                <c:pt idx="7577">
                  <c:v>52.429000000000002</c:v>
                </c:pt>
                <c:pt idx="7578">
                  <c:v>52.249000000000002</c:v>
                </c:pt>
                <c:pt idx="7579">
                  <c:v>51.692</c:v>
                </c:pt>
                <c:pt idx="7580">
                  <c:v>50.957999999999998</c:v>
                </c:pt>
                <c:pt idx="7581">
                  <c:v>50.451000000000001</c:v>
                </c:pt>
                <c:pt idx="7582">
                  <c:v>50.12</c:v>
                </c:pt>
                <c:pt idx="7583">
                  <c:v>50.018999999999998</c:v>
                </c:pt>
                <c:pt idx="7584">
                  <c:v>49.99</c:v>
                </c:pt>
                <c:pt idx="7585">
                  <c:v>49.893999999999998</c:v>
                </c:pt>
                <c:pt idx="7586">
                  <c:v>49.697000000000003</c:v>
                </c:pt>
                <c:pt idx="7587">
                  <c:v>49.28</c:v>
                </c:pt>
                <c:pt idx="7588">
                  <c:v>48.838999999999999</c:v>
                </c:pt>
                <c:pt idx="7589">
                  <c:v>48.011000000000003</c:v>
                </c:pt>
                <c:pt idx="7590">
                  <c:v>46.927999999999997</c:v>
                </c:pt>
                <c:pt idx="7591">
                  <c:v>45.832000000000001</c:v>
                </c:pt>
                <c:pt idx="7592">
                  <c:v>44.768999999999998</c:v>
                </c:pt>
                <c:pt idx="7593">
                  <c:v>43.573</c:v>
                </c:pt>
                <c:pt idx="7594">
                  <c:v>42.097000000000001</c:v>
                </c:pt>
                <c:pt idx="7595">
                  <c:v>40.4</c:v>
                </c:pt>
                <c:pt idx="7596">
                  <c:v>38.744</c:v>
                </c:pt>
                <c:pt idx="7597">
                  <c:v>36.859000000000002</c:v>
                </c:pt>
                <c:pt idx="7598">
                  <c:v>35.021999999999998</c:v>
                </c:pt>
                <c:pt idx="7599">
                  <c:v>33.143999999999998</c:v>
                </c:pt>
                <c:pt idx="7600">
                  <c:v>31.157</c:v>
                </c:pt>
                <c:pt idx="7601">
                  <c:v>29.052</c:v>
                </c:pt>
                <c:pt idx="7602">
                  <c:v>26.817</c:v>
                </c:pt>
                <c:pt idx="7603">
                  <c:v>24.655000000000001</c:v>
                </c:pt>
                <c:pt idx="7604">
                  <c:v>22.434999999999999</c:v>
                </c:pt>
                <c:pt idx="7605">
                  <c:v>20.271999999999998</c:v>
                </c:pt>
                <c:pt idx="7606">
                  <c:v>17.994</c:v>
                </c:pt>
                <c:pt idx="7607">
                  <c:v>16.102</c:v>
                </c:pt>
                <c:pt idx="7608">
                  <c:v>14.557</c:v>
                </c:pt>
                <c:pt idx="7609">
                  <c:v>13.217000000000001</c:v>
                </c:pt>
                <c:pt idx="7610">
                  <c:v>11.893000000000001</c:v>
                </c:pt>
                <c:pt idx="7611">
                  <c:v>10.673</c:v>
                </c:pt>
                <c:pt idx="7612">
                  <c:v>9.5069999999999997</c:v>
                </c:pt>
                <c:pt idx="7613">
                  <c:v>8.4011999999999993</c:v>
                </c:pt>
                <c:pt idx="7614">
                  <c:v>7.3659999999999997</c:v>
                </c:pt>
                <c:pt idx="7615">
                  <c:v>5.9055</c:v>
                </c:pt>
                <c:pt idx="7616">
                  <c:v>4.5669000000000004</c:v>
                </c:pt>
                <c:pt idx="7617">
                  <c:v>3.4878999999999998</c:v>
                </c:pt>
                <c:pt idx="7618">
                  <c:v>2.6878000000000002</c:v>
                </c:pt>
                <c:pt idx="7619">
                  <c:v>1.9322999999999999</c:v>
                </c:pt>
                <c:pt idx="7620">
                  <c:v>1.1601999999999999</c:v>
                </c:pt>
                <c:pt idx="7621">
                  <c:v>0.43580999999999998</c:v>
                </c:pt>
                <c:pt idx="7622">
                  <c:v>-0.29696</c:v>
                </c:pt>
                <c:pt idx="7623">
                  <c:v>-0.92281000000000002</c:v>
                </c:pt>
                <c:pt idx="7624">
                  <c:v>-1.4608000000000001</c:v>
                </c:pt>
                <c:pt idx="7625">
                  <c:v>-2.0478000000000001</c:v>
                </c:pt>
                <c:pt idx="7626">
                  <c:v>-2.6888000000000001</c:v>
                </c:pt>
                <c:pt idx="7627">
                  <c:v>-3.1856</c:v>
                </c:pt>
                <c:pt idx="7628">
                  <c:v>-3.5520999999999998</c:v>
                </c:pt>
                <c:pt idx="7629">
                  <c:v>-3.8426</c:v>
                </c:pt>
                <c:pt idx="7630">
                  <c:v>-4.1573000000000002</c:v>
                </c:pt>
                <c:pt idx="7631">
                  <c:v>-4.3146000000000004</c:v>
                </c:pt>
                <c:pt idx="7632">
                  <c:v>-4.4987000000000004</c:v>
                </c:pt>
                <c:pt idx="7633">
                  <c:v>-4.6166999999999998</c:v>
                </c:pt>
                <c:pt idx="7634">
                  <c:v>-4.7736999999999998</c:v>
                </c:pt>
                <c:pt idx="7635">
                  <c:v>-5.0004</c:v>
                </c:pt>
                <c:pt idx="7636">
                  <c:v>-5.1848000000000001</c:v>
                </c:pt>
                <c:pt idx="7637">
                  <c:v>-5.4027000000000003</c:v>
                </c:pt>
                <c:pt idx="7638">
                  <c:v>-5.5006000000000004</c:v>
                </c:pt>
                <c:pt idx="7639">
                  <c:v>-5.6227999999999998</c:v>
                </c:pt>
                <c:pt idx="7640">
                  <c:v>-5.7731000000000003</c:v>
                </c:pt>
                <c:pt idx="7641">
                  <c:v>-5.8688000000000002</c:v>
                </c:pt>
                <c:pt idx="7642">
                  <c:v>-5.8916000000000004</c:v>
                </c:pt>
                <c:pt idx="7643">
                  <c:v>-5.8324999999999996</c:v>
                </c:pt>
                <c:pt idx="7644">
                  <c:v>-5.8997000000000002</c:v>
                </c:pt>
                <c:pt idx="7645">
                  <c:v>-6.0381</c:v>
                </c:pt>
                <c:pt idx="7646">
                  <c:v>-6.1887999999999996</c:v>
                </c:pt>
                <c:pt idx="7647">
                  <c:v>-6.3631000000000002</c:v>
                </c:pt>
                <c:pt idx="7648">
                  <c:v>-6.444</c:v>
                </c:pt>
                <c:pt idx="7649">
                  <c:v>-6.5265000000000004</c:v>
                </c:pt>
                <c:pt idx="7650">
                  <c:v>-6.593</c:v>
                </c:pt>
                <c:pt idx="7651">
                  <c:v>-6.5949999999999998</c:v>
                </c:pt>
                <c:pt idx="7652">
                  <c:v>-6.6558000000000002</c:v>
                </c:pt>
                <c:pt idx="7653">
                  <c:v>-6.59</c:v>
                </c:pt>
                <c:pt idx="7654">
                  <c:v>-6.5990000000000002</c:v>
                </c:pt>
                <c:pt idx="7655">
                  <c:v>-6.6603000000000003</c:v>
                </c:pt>
                <c:pt idx="7656">
                  <c:v>-6.7252000000000001</c:v>
                </c:pt>
                <c:pt idx="7657">
                  <c:v>-6.7713000000000001</c:v>
                </c:pt>
                <c:pt idx="7658">
                  <c:v>-6.8495999999999997</c:v>
                </c:pt>
                <c:pt idx="7659">
                  <c:v>-6.8925999999999998</c:v>
                </c:pt>
                <c:pt idx="7660">
                  <c:v>-6.9500999999999999</c:v>
                </c:pt>
                <c:pt idx="7661">
                  <c:v>-6.9960000000000004</c:v>
                </c:pt>
                <c:pt idx="7662">
                  <c:v>-7.1120000000000001</c:v>
                </c:pt>
                <c:pt idx="7663">
                  <c:v>-7.2115</c:v>
                </c:pt>
                <c:pt idx="7664">
                  <c:v>-7.2911999999999999</c:v>
                </c:pt>
                <c:pt idx="7665">
                  <c:v>-7.3486000000000002</c:v>
                </c:pt>
                <c:pt idx="7666">
                  <c:v>-7.3970000000000002</c:v>
                </c:pt>
                <c:pt idx="7667">
                  <c:v>-7.4696999999999996</c:v>
                </c:pt>
                <c:pt idx="7668">
                  <c:v>-7.5701000000000001</c:v>
                </c:pt>
                <c:pt idx="7669">
                  <c:v>-7.7285000000000004</c:v>
                </c:pt>
                <c:pt idx="7670">
                  <c:v>-7.9160000000000004</c:v>
                </c:pt>
                <c:pt idx="7671">
                  <c:v>-8.0213000000000001</c:v>
                </c:pt>
                <c:pt idx="7672">
                  <c:v>-8.1613000000000007</c:v>
                </c:pt>
                <c:pt idx="7673">
                  <c:v>-8.3606999999999996</c:v>
                </c:pt>
                <c:pt idx="7674">
                  <c:v>-8.6354000000000006</c:v>
                </c:pt>
                <c:pt idx="7675">
                  <c:v>-8.9765999999999995</c:v>
                </c:pt>
                <c:pt idx="7676">
                  <c:v>-9.2757000000000005</c:v>
                </c:pt>
                <c:pt idx="7677">
                  <c:v>-9.766</c:v>
                </c:pt>
                <c:pt idx="7678">
                  <c:v>-10.425000000000001</c:v>
                </c:pt>
                <c:pt idx="7679">
                  <c:v>-11.331</c:v>
                </c:pt>
                <c:pt idx="7680">
                  <c:v>-12.329000000000001</c:v>
                </c:pt>
                <c:pt idx="7681">
                  <c:v>-13.284000000000001</c:v>
                </c:pt>
                <c:pt idx="7682">
                  <c:v>-14.375</c:v>
                </c:pt>
                <c:pt idx="7683">
                  <c:v>-15.351000000000001</c:v>
                </c:pt>
                <c:pt idx="7684">
                  <c:v>-16.206</c:v>
                </c:pt>
                <c:pt idx="7685">
                  <c:v>-17.006</c:v>
                </c:pt>
                <c:pt idx="7686">
                  <c:v>-18.07</c:v>
                </c:pt>
                <c:pt idx="7687">
                  <c:v>-19.274000000000001</c:v>
                </c:pt>
                <c:pt idx="7688">
                  <c:v>-20.231000000000002</c:v>
                </c:pt>
                <c:pt idx="7689">
                  <c:v>-20.965</c:v>
                </c:pt>
                <c:pt idx="7690">
                  <c:v>-21.683</c:v>
                </c:pt>
                <c:pt idx="7691">
                  <c:v>-22.937000000000001</c:v>
                </c:pt>
                <c:pt idx="7692">
                  <c:v>-24.341999999999999</c:v>
                </c:pt>
                <c:pt idx="7693">
                  <c:v>-25.526</c:v>
                </c:pt>
                <c:pt idx="7694">
                  <c:v>-26.533000000000001</c:v>
                </c:pt>
                <c:pt idx="7695">
                  <c:v>-27.433</c:v>
                </c:pt>
                <c:pt idx="7696">
                  <c:v>-28.428000000000001</c:v>
                </c:pt>
                <c:pt idx="7697">
                  <c:v>-29.41</c:v>
                </c:pt>
                <c:pt idx="7698">
                  <c:v>-30.594000000000001</c:v>
                </c:pt>
                <c:pt idx="7699">
                  <c:v>-32.075000000000003</c:v>
                </c:pt>
                <c:pt idx="7700">
                  <c:v>-33.244999999999997</c:v>
                </c:pt>
                <c:pt idx="7701">
                  <c:v>-34.030999999999999</c:v>
                </c:pt>
                <c:pt idx="7702">
                  <c:v>-34.813000000000002</c:v>
                </c:pt>
                <c:pt idx="7703">
                  <c:v>-35.46</c:v>
                </c:pt>
                <c:pt idx="7704">
                  <c:v>-36.100999999999999</c:v>
                </c:pt>
                <c:pt idx="7705">
                  <c:v>-36.999000000000002</c:v>
                </c:pt>
                <c:pt idx="7706">
                  <c:v>-38.158999999999999</c:v>
                </c:pt>
                <c:pt idx="7707">
                  <c:v>-39.250999999999998</c:v>
                </c:pt>
                <c:pt idx="7708">
                  <c:v>-40.308</c:v>
                </c:pt>
                <c:pt idx="7709">
                  <c:v>-41.575000000000003</c:v>
                </c:pt>
                <c:pt idx="7710">
                  <c:v>-43.171999999999997</c:v>
                </c:pt>
                <c:pt idx="7711">
                  <c:v>-44.634999999999998</c:v>
                </c:pt>
                <c:pt idx="7712">
                  <c:v>-45.790999999999997</c:v>
                </c:pt>
                <c:pt idx="7713">
                  <c:v>-46.628999999999998</c:v>
                </c:pt>
                <c:pt idx="7714">
                  <c:v>-47.537999999999997</c:v>
                </c:pt>
                <c:pt idx="7715">
                  <c:v>-48.866</c:v>
                </c:pt>
                <c:pt idx="7716">
                  <c:v>-50.48</c:v>
                </c:pt>
                <c:pt idx="7717">
                  <c:v>-52.118000000000002</c:v>
                </c:pt>
                <c:pt idx="7718">
                  <c:v>-53.445</c:v>
                </c:pt>
                <c:pt idx="7719">
                  <c:v>-54.627000000000002</c:v>
                </c:pt>
                <c:pt idx="7720">
                  <c:v>-55.572000000000003</c:v>
                </c:pt>
                <c:pt idx="7721">
                  <c:v>-56.225999999999999</c:v>
                </c:pt>
                <c:pt idx="7722">
                  <c:v>-56.847000000000001</c:v>
                </c:pt>
                <c:pt idx="7723">
                  <c:v>-57.816000000000003</c:v>
                </c:pt>
                <c:pt idx="7724">
                  <c:v>-59.119</c:v>
                </c:pt>
                <c:pt idx="7725">
                  <c:v>-60.01</c:v>
                </c:pt>
                <c:pt idx="7726">
                  <c:v>-60.734999999999999</c:v>
                </c:pt>
                <c:pt idx="7727">
                  <c:v>-61.859000000000002</c:v>
                </c:pt>
                <c:pt idx="7728">
                  <c:v>-62.621000000000002</c:v>
                </c:pt>
                <c:pt idx="7729">
                  <c:v>-63.054000000000002</c:v>
                </c:pt>
                <c:pt idx="7730">
                  <c:v>-63.49</c:v>
                </c:pt>
                <c:pt idx="7731">
                  <c:v>-64.116</c:v>
                </c:pt>
                <c:pt idx="7732">
                  <c:v>-65.048000000000002</c:v>
                </c:pt>
                <c:pt idx="7733">
                  <c:v>-65.866</c:v>
                </c:pt>
                <c:pt idx="7734">
                  <c:v>-66.448999999999998</c:v>
                </c:pt>
                <c:pt idx="7735">
                  <c:v>-67.010999999999996</c:v>
                </c:pt>
                <c:pt idx="7736">
                  <c:v>-67.432000000000002</c:v>
                </c:pt>
                <c:pt idx="7737">
                  <c:v>-67.977000000000004</c:v>
                </c:pt>
                <c:pt idx="7738">
                  <c:v>-68.765000000000001</c:v>
                </c:pt>
                <c:pt idx="7739">
                  <c:v>-69.569999999999993</c:v>
                </c:pt>
                <c:pt idx="7740">
                  <c:v>-70.75</c:v>
                </c:pt>
                <c:pt idx="7741">
                  <c:v>-72.003</c:v>
                </c:pt>
                <c:pt idx="7742">
                  <c:v>-72.441000000000003</c:v>
                </c:pt>
                <c:pt idx="7743">
                  <c:v>-72.584000000000003</c:v>
                </c:pt>
                <c:pt idx="7744">
                  <c:v>-72.501999999999995</c:v>
                </c:pt>
                <c:pt idx="7745">
                  <c:v>-72.162999999999997</c:v>
                </c:pt>
                <c:pt idx="7746">
                  <c:v>-72.382999999999996</c:v>
                </c:pt>
                <c:pt idx="7747">
                  <c:v>-73.301000000000002</c:v>
                </c:pt>
                <c:pt idx="7748">
                  <c:v>-73.819000000000003</c:v>
                </c:pt>
                <c:pt idx="7749">
                  <c:v>-73.968999999999994</c:v>
                </c:pt>
                <c:pt idx="7750">
                  <c:v>-74.102000000000004</c:v>
                </c:pt>
                <c:pt idx="7751">
                  <c:v>-74.213999999999999</c:v>
                </c:pt>
                <c:pt idx="7752">
                  <c:v>-74.838999999999999</c:v>
                </c:pt>
                <c:pt idx="7753">
                  <c:v>-75.724000000000004</c:v>
                </c:pt>
                <c:pt idx="7754">
                  <c:v>-76.608000000000004</c:v>
                </c:pt>
                <c:pt idx="7755">
                  <c:v>-77.353999999999999</c:v>
                </c:pt>
                <c:pt idx="7756">
                  <c:v>-77.555999999999997</c:v>
                </c:pt>
                <c:pt idx="7757">
                  <c:v>-77.308000000000007</c:v>
                </c:pt>
                <c:pt idx="7758">
                  <c:v>-77.766000000000005</c:v>
                </c:pt>
                <c:pt idx="7759">
                  <c:v>-78.558000000000007</c:v>
                </c:pt>
                <c:pt idx="7760">
                  <c:v>-79.05</c:v>
                </c:pt>
                <c:pt idx="7761">
                  <c:v>-79.197999999999993</c:v>
                </c:pt>
                <c:pt idx="7762">
                  <c:v>-79.146000000000001</c:v>
                </c:pt>
                <c:pt idx="7763">
                  <c:v>-79.236000000000004</c:v>
                </c:pt>
                <c:pt idx="7764">
                  <c:v>-79.409000000000006</c:v>
                </c:pt>
                <c:pt idx="7765">
                  <c:v>-80.06</c:v>
                </c:pt>
                <c:pt idx="7766">
                  <c:v>-80.616</c:v>
                </c:pt>
                <c:pt idx="7767">
                  <c:v>-80.747</c:v>
                </c:pt>
                <c:pt idx="7768">
                  <c:v>-80.474999999999994</c:v>
                </c:pt>
                <c:pt idx="7769">
                  <c:v>-80.48</c:v>
                </c:pt>
                <c:pt idx="7770">
                  <c:v>-80.771000000000001</c:v>
                </c:pt>
                <c:pt idx="7771">
                  <c:v>-81.759</c:v>
                </c:pt>
                <c:pt idx="7772">
                  <c:v>-83.319000000000003</c:v>
                </c:pt>
                <c:pt idx="7773">
                  <c:v>-84.71</c:v>
                </c:pt>
                <c:pt idx="7774">
                  <c:v>-84.983999999999995</c:v>
                </c:pt>
                <c:pt idx="7775">
                  <c:v>-84.462000000000003</c:v>
                </c:pt>
                <c:pt idx="7776">
                  <c:v>-83.625</c:v>
                </c:pt>
                <c:pt idx="7777">
                  <c:v>-84.117999999999995</c:v>
                </c:pt>
                <c:pt idx="7778">
                  <c:v>-85.49</c:v>
                </c:pt>
                <c:pt idx="7779">
                  <c:v>-86.44</c:v>
                </c:pt>
                <c:pt idx="7780">
                  <c:v>-86.510999999999996</c:v>
                </c:pt>
                <c:pt idx="7781">
                  <c:v>-85.197000000000003</c:v>
                </c:pt>
                <c:pt idx="7782">
                  <c:v>-83.480999999999995</c:v>
                </c:pt>
                <c:pt idx="7783">
                  <c:v>-82.728999999999999</c:v>
                </c:pt>
                <c:pt idx="7784">
                  <c:v>-83.173000000000002</c:v>
                </c:pt>
                <c:pt idx="7785">
                  <c:v>-84.543000000000006</c:v>
                </c:pt>
                <c:pt idx="7786">
                  <c:v>-84.852000000000004</c:v>
                </c:pt>
                <c:pt idx="7787">
                  <c:v>-84.290999999999997</c:v>
                </c:pt>
                <c:pt idx="7788">
                  <c:v>-83.495999999999995</c:v>
                </c:pt>
                <c:pt idx="7789">
                  <c:v>-82.268000000000001</c:v>
                </c:pt>
                <c:pt idx="7790">
                  <c:v>-81.429000000000002</c:v>
                </c:pt>
                <c:pt idx="7791">
                  <c:v>-81.828999999999994</c:v>
                </c:pt>
                <c:pt idx="7792">
                  <c:v>-82.734999999999999</c:v>
                </c:pt>
                <c:pt idx="7793">
                  <c:v>-82.924000000000007</c:v>
                </c:pt>
                <c:pt idx="7794">
                  <c:v>-81.650999999999996</c:v>
                </c:pt>
                <c:pt idx="7795">
                  <c:v>-79.593999999999994</c:v>
                </c:pt>
                <c:pt idx="7796">
                  <c:v>-77.337999999999994</c:v>
                </c:pt>
                <c:pt idx="7797">
                  <c:v>-75.117000000000004</c:v>
                </c:pt>
                <c:pt idx="7798">
                  <c:v>-73.557000000000002</c:v>
                </c:pt>
                <c:pt idx="7799">
                  <c:v>-71.673000000000002</c:v>
                </c:pt>
                <c:pt idx="7800">
                  <c:v>-69.066999999999993</c:v>
                </c:pt>
                <c:pt idx="7801">
                  <c:v>-65.951999999999998</c:v>
                </c:pt>
                <c:pt idx="7802">
                  <c:v>-62.792999999999999</c:v>
                </c:pt>
                <c:pt idx="7803">
                  <c:v>-59.268999999999998</c:v>
                </c:pt>
                <c:pt idx="7804">
                  <c:v>-54.850999999999999</c:v>
                </c:pt>
                <c:pt idx="7805">
                  <c:v>-50.722000000000001</c:v>
                </c:pt>
                <c:pt idx="7806">
                  <c:v>-47.148000000000003</c:v>
                </c:pt>
                <c:pt idx="7807">
                  <c:v>-44.18</c:v>
                </c:pt>
                <c:pt idx="7808">
                  <c:v>-41.353000000000002</c:v>
                </c:pt>
                <c:pt idx="7809">
                  <c:v>-38.761000000000003</c:v>
                </c:pt>
                <c:pt idx="7810">
                  <c:v>-35.798000000000002</c:v>
                </c:pt>
                <c:pt idx="7811">
                  <c:v>-33.052</c:v>
                </c:pt>
                <c:pt idx="7812">
                  <c:v>-30.733000000000001</c:v>
                </c:pt>
                <c:pt idx="7813">
                  <c:v>-28.123000000000001</c:v>
                </c:pt>
                <c:pt idx="7814">
                  <c:v>-26.288</c:v>
                </c:pt>
                <c:pt idx="7815">
                  <c:v>-24.643000000000001</c:v>
                </c:pt>
                <c:pt idx="7816">
                  <c:v>-22.84</c:v>
                </c:pt>
                <c:pt idx="7817">
                  <c:v>-21.105</c:v>
                </c:pt>
                <c:pt idx="7818">
                  <c:v>-19.687999999999999</c:v>
                </c:pt>
                <c:pt idx="7819">
                  <c:v>-18.454999999999998</c:v>
                </c:pt>
                <c:pt idx="7820">
                  <c:v>-17.184000000000001</c:v>
                </c:pt>
                <c:pt idx="7821">
                  <c:v>-16.042999999999999</c:v>
                </c:pt>
                <c:pt idx="7822">
                  <c:v>-14.939</c:v>
                </c:pt>
                <c:pt idx="7823">
                  <c:v>-14.048</c:v>
                </c:pt>
                <c:pt idx="7824">
                  <c:v>-13.401999999999999</c:v>
                </c:pt>
                <c:pt idx="7825">
                  <c:v>-12.849</c:v>
                </c:pt>
                <c:pt idx="7826">
                  <c:v>-12.348000000000001</c:v>
                </c:pt>
                <c:pt idx="7827">
                  <c:v>-12.05</c:v>
                </c:pt>
                <c:pt idx="7828">
                  <c:v>-11.848000000000001</c:v>
                </c:pt>
                <c:pt idx="7829">
                  <c:v>-11.64</c:v>
                </c:pt>
                <c:pt idx="7830">
                  <c:v>-11.428000000000001</c:v>
                </c:pt>
                <c:pt idx="7831">
                  <c:v>-11.105</c:v>
                </c:pt>
                <c:pt idx="7832">
                  <c:v>-10.829000000000001</c:v>
                </c:pt>
                <c:pt idx="7833">
                  <c:v>-10.627000000000001</c:v>
                </c:pt>
                <c:pt idx="7834">
                  <c:v>-10.510999999999999</c:v>
                </c:pt>
                <c:pt idx="7835">
                  <c:v>-10.388999999999999</c:v>
                </c:pt>
                <c:pt idx="7836">
                  <c:v>-10.215</c:v>
                </c:pt>
                <c:pt idx="7837">
                  <c:v>-10.082000000000001</c:v>
                </c:pt>
                <c:pt idx="7838">
                  <c:v>-9.9116999999999997</c:v>
                </c:pt>
                <c:pt idx="7839">
                  <c:v>-9.7279</c:v>
                </c:pt>
                <c:pt idx="7840">
                  <c:v>-9.4811999999999994</c:v>
                </c:pt>
                <c:pt idx="7841">
                  <c:v>-9.1754999999999995</c:v>
                </c:pt>
                <c:pt idx="7842">
                  <c:v>-9.0096000000000007</c:v>
                </c:pt>
                <c:pt idx="7843">
                  <c:v>-8.9844000000000008</c:v>
                </c:pt>
                <c:pt idx="7844">
                  <c:v>-9.0871999999999993</c:v>
                </c:pt>
                <c:pt idx="7845">
                  <c:v>-9.0891000000000002</c:v>
                </c:pt>
                <c:pt idx="7846">
                  <c:v>-8.8803999999999998</c:v>
                </c:pt>
                <c:pt idx="7847">
                  <c:v>-8.7725000000000009</c:v>
                </c:pt>
                <c:pt idx="7848">
                  <c:v>-8.6814</c:v>
                </c:pt>
                <c:pt idx="7849">
                  <c:v>-8.6374999999999993</c:v>
                </c:pt>
                <c:pt idx="7850">
                  <c:v>-8.6824999999999992</c:v>
                </c:pt>
                <c:pt idx="7851">
                  <c:v>-8.7235999999999994</c:v>
                </c:pt>
                <c:pt idx="7852">
                  <c:v>-8.6752000000000002</c:v>
                </c:pt>
                <c:pt idx="7853">
                  <c:v>-8.5326000000000004</c:v>
                </c:pt>
                <c:pt idx="7854">
                  <c:v>-8.4405000000000001</c:v>
                </c:pt>
                <c:pt idx="7855">
                  <c:v>-8.4064999999999994</c:v>
                </c:pt>
                <c:pt idx="7856">
                  <c:v>-8.2947000000000006</c:v>
                </c:pt>
                <c:pt idx="7857">
                  <c:v>-8.1611999999999991</c:v>
                </c:pt>
                <c:pt idx="7858">
                  <c:v>-8.1948000000000008</c:v>
                </c:pt>
                <c:pt idx="7859">
                  <c:v>-8.2538999999999998</c:v>
                </c:pt>
                <c:pt idx="7860">
                  <c:v>-8.1814999999999998</c:v>
                </c:pt>
                <c:pt idx="7861">
                  <c:v>-7.9264000000000001</c:v>
                </c:pt>
                <c:pt idx="7862">
                  <c:v>-7.7366999999999999</c:v>
                </c:pt>
                <c:pt idx="7863">
                  <c:v>-7.5640000000000001</c:v>
                </c:pt>
                <c:pt idx="7864">
                  <c:v>-7.2775999999999996</c:v>
                </c:pt>
                <c:pt idx="7865">
                  <c:v>-7.0058999999999996</c:v>
                </c:pt>
                <c:pt idx="7866">
                  <c:v>-6.6448999999999998</c:v>
                </c:pt>
                <c:pt idx="7867">
                  <c:v>-6.3108000000000004</c:v>
                </c:pt>
                <c:pt idx="7868">
                  <c:v>-6.0118</c:v>
                </c:pt>
                <c:pt idx="7869">
                  <c:v>-5.7419000000000002</c:v>
                </c:pt>
                <c:pt idx="7870">
                  <c:v>-5.5057999999999998</c:v>
                </c:pt>
                <c:pt idx="7871">
                  <c:v>-5.3052999999999999</c:v>
                </c:pt>
                <c:pt idx="7872">
                  <c:v>-5.1656000000000004</c:v>
                </c:pt>
                <c:pt idx="7873">
                  <c:v>-5.0307000000000004</c:v>
                </c:pt>
                <c:pt idx="7874">
                  <c:v>-4.9474999999999998</c:v>
                </c:pt>
                <c:pt idx="7875">
                  <c:v>-4.8525</c:v>
                </c:pt>
                <c:pt idx="7876">
                  <c:v>-4.6626000000000003</c:v>
                </c:pt>
                <c:pt idx="7877">
                  <c:v>-4.4942000000000002</c:v>
                </c:pt>
                <c:pt idx="7878">
                  <c:v>-4.1646000000000001</c:v>
                </c:pt>
                <c:pt idx="7879">
                  <c:v>-3.9199000000000002</c:v>
                </c:pt>
                <c:pt idx="7880">
                  <c:v>-3.6122000000000001</c:v>
                </c:pt>
                <c:pt idx="7881">
                  <c:v>-3.0977999999999999</c:v>
                </c:pt>
                <c:pt idx="7882">
                  <c:v>-2.6038000000000001</c:v>
                </c:pt>
                <c:pt idx="7883">
                  <c:v>-2.1486000000000001</c:v>
                </c:pt>
                <c:pt idx="7884">
                  <c:v>-1.4444999999999999</c:v>
                </c:pt>
                <c:pt idx="7885">
                  <c:v>-0.61331999999999998</c:v>
                </c:pt>
                <c:pt idx="7886">
                  <c:v>0.10903</c:v>
                </c:pt>
                <c:pt idx="7887">
                  <c:v>0.74733000000000005</c:v>
                </c:pt>
                <c:pt idx="7888">
                  <c:v>1.5791999999999999</c:v>
                </c:pt>
                <c:pt idx="7889">
                  <c:v>2.6335999999999999</c:v>
                </c:pt>
                <c:pt idx="7890">
                  <c:v>3.7778</c:v>
                </c:pt>
                <c:pt idx="7891">
                  <c:v>5.4370000000000003</c:v>
                </c:pt>
                <c:pt idx="7892">
                  <c:v>7.0759999999999996</c:v>
                </c:pt>
                <c:pt idx="7893">
                  <c:v>8.4878999999999998</c:v>
                </c:pt>
                <c:pt idx="7894">
                  <c:v>9.8193000000000001</c:v>
                </c:pt>
                <c:pt idx="7895">
                  <c:v>10.584</c:v>
                </c:pt>
                <c:pt idx="7896">
                  <c:v>11.044</c:v>
                </c:pt>
                <c:pt idx="7897">
                  <c:v>11.324999999999999</c:v>
                </c:pt>
                <c:pt idx="7898">
                  <c:v>11.673</c:v>
                </c:pt>
                <c:pt idx="7899">
                  <c:v>12.077</c:v>
                </c:pt>
                <c:pt idx="7900">
                  <c:v>12.394</c:v>
                </c:pt>
                <c:pt idx="7901">
                  <c:v>12.443</c:v>
                </c:pt>
                <c:pt idx="7902">
                  <c:v>12.106999999999999</c:v>
                </c:pt>
                <c:pt idx="7903">
                  <c:v>12.273</c:v>
                </c:pt>
                <c:pt idx="7904">
                  <c:v>12.3</c:v>
                </c:pt>
                <c:pt idx="7905">
                  <c:v>12.154999999999999</c:v>
                </c:pt>
                <c:pt idx="7906">
                  <c:v>12.225</c:v>
                </c:pt>
                <c:pt idx="7907">
                  <c:v>11.977</c:v>
                </c:pt>
                <c:pt idx="7908">
                  <c:v>11.987</c:v>
                </c:pt>
                <c:pt idx="7909">
                  <c:v>12.395</c:v>
                </c:pt>
                <c:pt idx="7910">
                  <c:v>12.433</c:v>
                </c:pt>
                <c:pt idx="7911">
                  <c:v>12.465999999999999</c:v>
                </c:pt>
                <c:pt idx="7912">
                  <c:v>12.499000000000001</c:v>
                </c:pt>
                <c:pt idx="7913">
                  <c:v>12.782</c:v>
                </c:pt>
                <c:pt idx="7914">
                  <c:v>13.215999999999999</c:v>
                </c:pt>
                <c:pt idx="7915">
                  <c:v>13.519</c:v>
                </c:pt>
                <c:pt idx="7916">
                  <c:v>13.795</c:v>
                </c:pt>
                <c:pt idx="7917">
                  <c:v>14.036</c:v>
                </c:pt>
                <c:pt idx="7918">
                  <c:v>14.314</c:v>
                </c:pt>
                <c:pt idx="7919">
                  <c:v>14.843999999999999</c:v>
                </c:pt>
                <c:pt idx="7920">
                  <c:v>15.362</c:v>
                </c:pt>
                <c:pt idx="7921">
                  <c:v>15.833</c:v>
                </c:pt>
                <c:pt idx="7922">
                  <c:v>16.177</c:v>
                </c:pt>
                <c:pt idx="7923">
                  <c:v>16.606000000000002</c:v>
                </c:pt>
                <c:pt idx="7924">
                  <c:v>17.152999999999999</c:v>
                </c:pt>
                <c:pt idx="7925">
                  <c:v>17.544</c:v>
                </c:pt>
                <c:pt idx="7926">
                  <c:v>18.085000000000001</c:v>
                </c:pt>
                <c:pt idx="7927">
                  <c:v>18.57</c:v>
                </c:pt>
                <c:pt idx="7928">
                  <c:v>19.27</c:v>
                </c:pt>
                <c:pt idx="7929">
                  <c:v>20.042000000000002</c:v>
                </c:pt>
                <c:pt idx="7930">
                  <c:v>20.541</c:v>
                </c:pt>
                <c:pt idx="7931">
                  <c:v>21.088000000000001</c:v>
                </c:pt>
                <c:pt idx="7932">
                  <c:v>21.763999999999999</c:v>
                </c:pt>
                <c:pt idx="7933">
                  <c:v>22.417000000000002</c:v>
                </c:pt>
                <c:pt idx="7934">
                  <c:v>23.193000000000001</c:v>
                </c:pt>
                <c:pt idx="7935">
                  <c:v>24.062000000000001</c:v>
                </c:pt>
                <c:pt idx="7936">
                  <c:v>25.077999999999999</c:v>
                </c:pt>
                <c:pt idx="7937">
                  <c:v>26.033000000000001</c:v>
                </c:pt>
                <c:pt idx="7938">
                  <c:v>27.001999999999999</c:v>
                </c:pt>
                <c:pt idx="7939">
                  <c:v>28.116</c:v>
                </c:pt>
                <c:pt idx="7940">
                  <c:v>29.231999999999999</c:v>
                </c:pt>
                <c:pt idx="7941">
                  <c:v>30.35</c:v>
                </c:pt>
                <c:pt idx="7942">
                  <c:v>31.288</c:v>
                </c:pt>
                <c:pt idx="7943">
                  <c:v>32.107999999999997</c:v>
                </c:pt>
                <c:pt idx="7944">
                  <c:v>32.923000000000002</c:v>
                </c:pt>
                <c:pt idx="7945">
                  <c:v>33.706000000000003</c:v>
                </c:pt>
                <c:pt idx="7946">
                  <c:v>34.533000000000001</c:v>
                </c:pt>
                <c:pt idx="7947">
                  <c:v>35.43</c:v>
                </c:pt>
                <c:pt idx="7948">
                  <c:v>36.171999999999997</c:v>
                </c:pt>
                <c:pt idx="7949">
                  <c:v>36.637</c:v>
                </c:pt>
                <c:pt idx="7950">
                  <c:v>36.933999999999997</c:v>
                </c:pt>
                <c:pt idx="7951">
                  <c:v>37.292999999999999</c:v>
                </c:pt>
                <c:pt idx="7952">
                  <c:v>37.545000000000002</c:v>
                </c:pt>
                <c:pt idx="7953">
                  <c:v>37.722000000000001</c:v>
                </c:pt>
                <c:pt idx="7954">
                  <c:v>37.802999999999997</c:v>
                </c:pt>
                <c:pt idx="7955">
                  <c:v>37.776000000000003</c:v>
                </c:pt>
                <c:pt idx="7956">
                  <c:v>37.840000000000003</c:v>
                </c:pt>
                <c:pt idx="7957">
                  <c:v>38.137</c:v>
                </c:pt>
                <c:pt idx="7958">
                  <c:v>38.429000000000002</c:v>
                </c:pt>
                <c:pt idx="7959">
                  <c:v>38.680999999999997</c:v>
                </c:pt>
                <c:pt idx="7960">
                  <c:v>39.332999999999998</c:v>
                </c:pt>
                <c:pt idx="7961">
                  <c:v>40.088000000000001</c:v>
                </c:pt>
                <c:pt idx="7962">
                  <c:v>40.756999999999998</c:v>
                </c:pt>
                <c:pt idx="7963">
                  <c:v>41.392000000000003</c:v>
                </c:pt>
                <c:pt idx="7964">
                  <c:v>42.018999999999998</c:v>
                </c:pt>
                <c:pt idx="7965">
                  <c:v>42.491</c:v>
                </c:pt>
                <c:pt idx="7966">
                  <c:v>42.883000000000003</c:v>
                </c:pt>
                <c:pt idx="7967">
                  <c:v>43.097000000000001</c:v>
                </c:pt>
                <c:pt idx="7968">
                  <c:v>43.405999999999999</c:v>
                </c:pt>
                <c:pt idx="7969">
                  <c:v>43.962000000000003</c:v>
                </c:pt>
                <c:pt idx="7970">
                  <c:v>44.677999999999997</c:v>
                </c:pt>
                <c:pt idx="7971">
                  <c:v>45.42</c:v>
                </c:pt>
                <c:pt idx="7972">
                  <c:v>46.042000000000002</c:v>
                </c:pt>
                <c:pt idx="7973">
                  <c:v>46.377000000000002</c:v>
                </c:pt>
                <c:pt idx="7974">
                  <c:v>46.597999999999999</c:v>
                </c:pt>
                <c:pt idx="7975">
                  <c:v>46.716999999999999</c:v>
                </c:pt>
                <c:pt idx="7976">
                  <c:v>46.970999999999997</c:v>
                </c:pt>
                <c:pt idx="7977">
                  <c:v>47.313000000000002</c:v>
                </c:pt>
                <c:pt idx="7978">
                  <c:v>47.710999999999999</c:v>
                </c:pt>
                <c:pt idx="7979">
                  <c:v>47.878</c:v>
                </c:pt>
                <c:pt idx="7980">
                  <c:v>48.012</c:v>
                </c:pt>
                <c:pt idx="7981">
                  <c:v>48.371000000000002</c:v>
                </c:pt>
                <c:pt idx="7982">
                  <c:v>48.610999999999997</c:v>
                </c:pt>
                <c:pt idx="7983">
                  <c:v>48.86</c:v>
                </c:pt>
                <c:pt idx="7984">
                  <c:v>49.164000000000001</c:v>
                </c:pt>
                <c:pt idx="7985">
                  <c:v>49.456000000000003</c:v>
                </c:pt>
                <c:pt idx="7986">
                  <c:v>49.539000000000001</c:v>
                </c:pt>
                <c:pt idx="7987">
                  <c:v>49.415999999999997</c:v>
                </c:pt>
                <c:pt idx="7988">
                  <c:v>49.466000000000001</c:v>
                </c:pt>
                <c:pt idx="7989">
                  <c:v>49.722000000000001</c:v>
                </c:pt>
                <c:pt idx="7990">
                  <c:v>50.673000000000002</c:v>
                </c:pt>
                <c:pt idx="7991">
                  <c:v>51.682000000000002</c:v>
                </c:pt>
                <c:pt idx="7992">
                  <c:v>52.273000000000003</c:v>
                </c:pt>
                <c:pt idx="7993">
                  <c:v>52.536000000000001</c:v>
                </c:pt>
                <c:pt idx="7994">
                  <c:v>52.713999999999999</c:v>
                </c:pt>
                <c:pt idx="7995">
                  <c:v>52.796999999999997</c:v>
                </c:pt>
                <c:pt idx="7996">
                  <c:v>52.77</c:v>
                </c:pt>
                <c:pt idx="7997">
                  <c:v>52.600999999999999</c:v>
                </c:pt>
                <c:pt idx="7998">
                  <c:v>52.468000000000004</c:v>
                </c:pt>
                <c:pt idx="7999">
                  <c:v>52.362000000000002</c:v>
                </c:pt>
                <c:pt idx="8000">
                  <c:v>52.225999999999999</c:v>
                </c:pt>
                <c:pt idx="8001">
                  <c:v>51.85</c:v>
                </c:pt>
                <c:pt idx="8002">
                  <c:v>51.567999999999998</c:v>
                </c:pt>
                <c:pt idx="8003">
                  <c:v>51.15</c:v>
                </c:pt>
                <c:pt idx="8004">
                  <c:v>50.6</c:v>
                </c:pt>
                <c:pt idx="8005">
                  <c:v>49.866</c:v>
                </c:pt>
                <c:pt idx="8006">
                  <c:v>49.107999999999997</c:v>
                </c:pt>
                <c:pt idx="8007">
                  <c:v>48.133000000000003</c:v>
                </c:pt>
                <c:pt idx="8008">
                  <c:v>46.926000000000002</c:v>
                </c:pt>
                <c:pt idx="8009">
                  <c:v>45.575000000000003</c:v>
                </c:pt>
                <c:pt idx="8010">
                  <c:v>43.896000000000001</c:v>
                </c:pt>
                <c:pt idx="8011">
                  <c:v>41.962000000000003</c:v>
                </c:pt>
                <c:pt idx="8012">
                  <c:v>39.670999999999999</c:v>
                </c:pt>
                <c:pt idx="8013">
                  <c:v>37.067999999999998</c:v>
                </c:pt>
                <c:pt idx="8014">
                  <c:v>34.484999999999999</c:v>
                </c:pt>
                <c:pt idx="8015">
                  <c:v>31.805</c:v>
                </c:pt>
                <c:pt idx="8016">
                  <c:v>29.280999999999999</c:v>
                </c:pt>
                <c:pt idx="8017">
                  <c:v>26.698</c:v>
                </c:pt>
                <c:pt idx="8018">
                  <c:v>24.009</c:v>
                </c:pt>
                <c:pt idx="8019">
                  <c:v>21.395</c:v>
                </c:pt>
                <c:pt idx="8020">
                  <c:v>19.094000000000001</c:v>
                </c:pt>
                <c:pt idx="8021">
                  <c:v>17.068000000000001</c:v>
                </c:pt>
                <c:pt idx="8022">
                  <c:v>15.266999999999999</c:v>
                </c:pt>
                <c:pt idx="8023">
                  <c:v>13.785</c:v>
                </c:pt>
                <c:pt idx="8024">
                  <c:v>12.461</c:v>
                </c:pt>
                <c:pt idx="8025">
                  <c:v>11.159000000000001</c:v>
                </c:pt>
                <c:pt idx="8026">
                  <c:v>9.9017999999999997</c:v>
                </c:pt>
                <c:pt idx="8027">
                  <c:v>8.7468000000000004</c:v>
                </c:pt>
                <c:pt idx="8028">
                  <c:v>7.7236000000000002</c:v>
                </c:pt>
                <c:pt idx="8029">
                  <c:v>6.7263000000000002</c:v>
                </c:pt>
                <c:pt idx="8030">
                  <c:v>5.8293999999999997</c:v>
                </c:pt>
                <c:pt idx="8031">
                  <c:v>4.8544</c:v>
                </c:pt>
                <c:pt idx="8032">
                  <c:v>3.8933</c:v>
                </c:pt>
                <c:pt idx="8033">
                  <c:v>2.9355000000000002</c:v>
                </c:pt>
                <c:pt idx="8034">
                  <c:v>2.0333999999999999</c:v>
                </c:pt>
                <c:pt idx="8035">
                  <c:v>1.0002</c:v>
                </c:pt>
                <c:pt idx="8036">
                  <c:v>0.11361</c:v>
                </c:pt>
                <c:pt idx="8037">
                  <c:v>-0.75680999999999998</c:v>
                </c:pt>
                <c:pt idx="8038">
                  <c:v>-1.5615000000000001</c:v>
                </c:pt>
                <c:pt idx="8039">
                  <c:v>-2.3077000000000001</c:v>
                </c:pt>
                <c:pt idx="8040">
                  <c:v>-3.0160999999999998</c:v>
                </c:pt>
                <c:pt idx="8041">
                  <c:v>-3.5783</c:v>
                </c:pt>
                <c:pt idx="8042">
                  <c:v>-4.24</c:v>
                </c:pt>
                <c:pt idx="8043">
                  <c:v>-4.8517999999999999</c:v>
                </c:pt>
                <c:pt idx="8044">
                  <c:v>-5.3376999999999999</c:v>
                </c:pt>
                <c:pt idx="8045">
                  <c:v>-5.7167000000000003</c:v>
                </c:pt>
                <c:pt idx="8046">
                  <c:v>-5.9587000000000003</c:v>
                </c:pt>
                <c:pt idx="8047">
                  <c:v>-6.1543999999999999</c:v>
                </c:pt>
                <c:pt idx="8048">
                  <c:v>-6.2500999999999998</c:v>
                </c:pt>
                <c:pt idx="8049">
                  <c:v>-6.2968000000000002</c:v>
                </c:pt>
                <c:pt idx="8050">
                  <c:v>-6.3456000000000001</c:v>
                </c:pt>
                <c:pt idx="8051">
                  <c:v>-6.3789999999999996</c:v>
                </c:pt>
                <c:pt idx="8052">
                  <c:v>-6.4581999999999997</c:v>
                </c:pt>
                <c:pt idx="8053">
                  <c:v>-6.4954000000000001</c:v>
                </c:pt>
                <c:pt idx="8054">
                  <c:v>-6.4489999999999998</c:v>
                </c:pt>
                <c:pt idx="8055">
                  <c:v>-6.3334999999999999</c:v>
                </c:pt>
                <c:pt idx="8056">
                  <c:v>-6.1532</c:v>
                </c:pt>
                <c:pt idx="8057">
                  <c:v>-5.9560000000000004</c:v>
                </c:pt>
                <c:pt idx="8058">
                  <c:v>-5.8815</c:v>
                </c:pt>
                <c:pt idx="8059">
                  <c:v>-5.8255999999999997</c:v>
                </c:pt>
                <c:pt idx="8060">
                  <c:v>-5.7797999999999998</c:v>
                </c:pt>
                <c:pt idx="8061">
                  <c:v>-5.8137999999999996</c:v>
                </c:pt>
                <c:pt idx="8062">
                  <c:v>-6.0304000000000002</c:v>
                </c:pt>
                <c:pt idx="8063">
                  <c:v>-6.2190000000000003</c:v>
                </c:pt>
                <c:pt idx="8064">
                  <c:v>-6.3231000000000002</c:v>
                </c:pt>
                <c:pt idx="8065">
                  <c:v>-6.4714999999999998</c:v>
                </c:pt>
                <c:pt idx="8066">
                  <c:v>-6.5877999999999997</c:v>
                </c:pt>
                <c:pt idx="8067">
                  <c:v>-6.5744999999999996</c:v>
                </c:pt>
                <c:pt idx="8068">
                  <c:v>-6.5561999999999996</c:v>
                </c:pt>
                <c:pt idx="8069">
                  <c:v>-6.4964000000000004</c:v>
                </c:pt>
                <c:pt idx="8070">
                  <c:v>-6.5609999999999999</c:v>
                </c:pt>
                <c:pt idx="8071">
                  <c:v>-6.5685000000000002</c:v>
                </c:pt>
                <c:pt idx="8072">
                  <c:v>-6.6180000000000003</c:v>
                </c:pt>
                <c:pt idx="8073">
                  <c:v>-6.5829000000000004</c:v>
                </c:pt>
                <c:pt idx="8074">
                  <c:v>-6.5961999999999996</c:v>
                </c:pt>
                <c:pt idx="8075">
                  <c:v>-6.7632000000000003</c:v>
                </c:pt>
                <c:pt idx="8076">
                  <c:v>-6.8928000000000003</c:v>
                </c:pt>
                <c:pt idx="8077">
                  <c:v>-7.0397999999999996</c:v>
                </c:pt>
                <c:pt idx="8078">
                  <c:v>-7.2047999999999996</c:v>
                </c:pt>
                <c:pt idx="8079">
                  <c:v>-7.3634000000000004</c:v>
                </c:pt>
                <c:pt idx="8080">
                  <c:v>-7.6237000000000004</c:v>
                </c:pt>
                <c:pt idx="8081">
                  <c:v>-7.8044000000000002</c:v>
                </c:pt>
                <c:pt idx="8082">
                  <c:v>-7.9130000000000003</c:v>
                </c:pt>
                <c:pt idx="8083">
                  <c:v>-7.9626999999999999</c:v>
                </c:pt>
                <c:pt idx="8084">
                  <c:v>-8.0078999999999994</c:v>
                </c:pt>
                <c:pt idx="8085">
                  <c:v>-8.1583000000000006</c:v>
                </c:pt>
                <c:pt idx="8086">
                  <c:v>-8.5120000000000005</c:v>
                </c:pt>
                <c:pt idx="8087">
                  <c:v>-8.9949999999999992</c:v>
                </c:pt>
                <c:pt idx="8088">
                  <c:v>-9.4084000000000003</c:v>
                </c:pt>
                <c:pt idx="8089">
                  <c:v>-9.8649000000000004</c:v>
                </c:pt>
                <c:pt idx="8090">
                  <c:v>-10.339</c:v>
                </c:pt>
                <c:pt idx="8091">
                  <c:v>-10.695</c:v>
                </c:pt>
                <c:pt idx="8092">
                  <c:v>-10.984</c:v>
                </c:pt>
                <c:pt idx="8093">
                  <c:v>-11.365</c:v>
                </c:pt>
                <c:pt idx="8094">
                  <c:v>-11.803000000000001</c:v>
                </c:pt>
                <c:pt idx="8095">
                  <c:v>-12.321999999999999</c:v>
                </c:pt>
                <c:pt idx="8096">
                  <c:v>-12.677</c:v>
                </c:pt>
                <c:pt idx="8097">
                  <c:v>-12.882999999999999</c:v>
                </c:pt>
                <c:pt idx="8098">
                  <c:v>-13.111000000000001</c:v>
                </c:pt>
                <c:pt idx="8099">
                  <c:v>-13.47</c:v>
                </c:pt>
                <c:pt idx="8100">
                  <c:v>-14.093999999999999</c:v>
                </c:pt>
                <c:pt idx="8101">
                  <c:v>-14.87</c:v>
                </c:pt>
                <c:pt idx="8102">
                  <c:v>-15.766999999999999</c:v>
                </c:pt>
                <c:pt idx="8103">
                  <c:v>-16.78</c:v>
                </c:pt>
                <c:pt idx="8104">
                  <c:v>-17.895</c:v>
                </c:pt>
                <c:pt idx="8105">
                  <c:v>-18.966000000000001</c:v>
                </c:pt>
                <c:pt idx="8106">
                  <c:v>-20.048999999999999</c:v>
                </c:pt>
                <c:pt idx="8107">
                  <c:v>-21.632000000000001</c:v>
                </c:pt>
                <c:pt idx="8108">
                  <c:v>-23.010999999999999</c:v>
                </c:pt>
                <c:pt idx="8109">
                  <c:v>-24.123000000000001</c:v>
                </c:pt>
                <c:pt idx="8110">
                  <c:v>-25.352</c:v>
                </c:pt>
                <c:pt idx="8111">
                  <c:v>-26.5</c:v>
                </c:pt>
                <c:pt idx="8112">
                  <c:v>-27.716000000000001</c:v>
                </c:pt>
                <c:pt idx="8113">
                  <c:v>-29.001000000000001</c:v>
                </c:pt>
                <c:pt idx="8114">
                  <c:v>-30.515000000000001</c:v>
                </c:pt>
                <c:pt idx="8115">
                  <c:v>-32.145000000000003</c:v>
                </c:pt>
                <c:pt idx="8116">
                  <c:v>-33.698999999999998</c:v>
                </c:pt>
                <c:pt idx="8117">
                  <c:v>-35.726999999999997</c:v>
                </c:pt>
                <c:pt idx="8118">
                  <c:v>-37.496000000000002</c:v>
                </c:pt>
                <c:pt idx="8119">
                  <c:v>-38.564999999999998</c:v>
                </c:pt>
                <c:pt idx="8120">
                  <c:v>-38.841000000000001</c:v>
                </c:pt>
                <c:pt idx="8121">
                  <c:v>-39.207000000000001</c:v>
                </c:pt>
                <c:pt idx="8122">
                  <c:v>-40.957999999999998</c:v>
                </c:pt>
                <c:pt idx="8123">
                  <c:v>-43.551000000000002</c:v>
                </c:pt>
                <c:pt idx="8124">
                  <c:v>-45.618000000000002</c:v>
                </c:pt>
                <c:pt idx="8125">
                  <c:v>-47.768999999999998</c:v>
                </c:pt>
                <c:pt idx="8126">
                  <c:v>-49.503999999999998</c:v>
                </c:pt>
                <c:pt idx="8127">
                  <c:v>-50.662999999999997</c:v>
                </c:pt>
                <c:pt idx="8128">
                  <c:v>-51.406999999999996</c:v>
                </c:pt>
                <c:pt idx="8129">
                  <c:v>-51.99</c:v>
                </c:pt>
                <c:pt idx="8130">
                  <c:v>-52.533000000000001</c:v>
                </c:pt>
                <c:pt idx="8131">
                  <c:v>-54.024999999999999</c:v>
                </c:pt>
                <c:pt idx="8132">
                  <c:v>-55.545999999999999</c:v>
                </c:pt>
                <c:pt idx="8133">
                  <c:v>-56.139000000000003</c:v>
                </c:pt>
                <c:pt idx="8134">
                  <c:v>-56.698</c:v>
                </c:pt>
                <c:pt idx="8135">
                  <c:v>-57.926000000000002</c:v>
                </c:pt>
                <c:pt idx="8136">
                  <c:v>-59.107999999999997</c:v>
                </c:pt>
                <c:pt idx="8137">
                  <c:v>-60.417999999999999</c:v>
                </c:pt>
                <c:pt idx="8138">
                  <c:v>-61.338999999999999</c:v>
                </c:pt>
                <c:pt idx="8139">
                  <c:v>-61.753</c:v>
                </c:pt>
                <c:pt idx="8140">
                  <c:v>-62.725000000000001</c:v>
                </c:pt>
                <c:pt idx="8141">
                  <c:v>-64.016999999999996</c:v>
                </c:pt>
                <c:pt idx="8142">
                  <c:v>-65.662999999999997</c:v>
                </c:pt>
                <c:pt idx="8143">
                  <c:v>-66.81</c:v>
                </c:pt>
                <c:pt idx="8144">
                  <c:v>-67.037000000000006</c:v>
                </c:pt>
                <c:pt idx="8145">
                  <c:v>-66.817999999999998</c:v>
                </c:pt>
                <c:pt idx="8146">
                  <c:v>-67.206000000000003</c:v>
                </c:pt>
                <c:pt idx="8147">
                  <c:v>-67.147999999999996</c:v>
                </c:pt>
                <c:pt idx="8148">
                  <c:v>-67.771000000000001</c:v>
                </c:pt>
                <c:pt idx="8149">
                  <c:v>-68.771000000000001</c:v>
                </c:pt>
                <c:pt idx="8150">
                  <c:v>-69.828000000000003</c:v>
                </c:pt>
                <c:pt idx="8151">
                  <c:v>-70.444000000000003</c:v>
                </c:pt>
                <c:pt idx="8152">
                  <c:v>-70.756</c:v>
                </c:pt>
                <c:pt idx="8153">
                  <c:v>-70.777000000000001</c:v>
                </c:pt>
                <c:pt idx="8154">
                  <c:v>-70.831999999999994</c:v>
                </c:pt>
                <c:pt idx="8155">
                  <c:v>-71.62</c:v>
                </c:pt>
                <c:pt idx="8156">
                  <c:v>-73.462000000000003</c:v>
                </c:pt>
                <c:pt idx="8157">
                  <c:v>-74.661000000000001</c:v>
                </c:pt>
                <c:pt idx="8158">
                  <c:v>-74.727999999999994</c:v>
                </c:pt>
                <c:pt idx="8159">
                  <c:v>-74.417000000000002</c:v>
                </c:pt>
                <c:pt idx="8160">
                  <c:v>-74.375</c:v>
                </c:pt>
                <c:pt idx="8161">
                  <c:v>-74.881</c:v>
                </c:pt>
                <c:pt idx="8162">
                  <c:v>-75.484999999999999</c:v>
                </c:pt>
                <c:pt idx="8163">
                  <c:v>-75.801000000000002</c:v>
                </c:pt>
                <c:pt idx="8164">
                  <c:v>-75.593000000000004</c:v>
                </c:pt>
                <c:pt idx="8165">
                  <c:v>-75.581000000000003</c:v>
                </c:pt>
                <c:pt idx="8166">
                  <c:v>-76.105999999999995</c:v>
                </c:pt>
                <c:pt idx="8167">
                  <c:v>-77.021000000000001</c:v>
                </c:pt>
                <c:pt idx="8168">
                  <c:v>-77.870999999999995</c:v>
                </c:pt>
                <c:pt idx="8169">
                  <c:v>-79.174999999999997</c:v>
                </c:pt>
                <c:pt idx="8170">
                  <c:v>-80.067999999999998</c:v>
                </c:pt>
                <c:pt idx="8171">
                  <c:v>-79.983999999999995</c:v>
                </c:pt>
                <c:pt idx="8172">
                  <c:v>-80.180000000000007</c:v>
                </c:pt>
                <c:pt idx="8173">
                  <c:v>-81.165000000000006</c:v>
                </c:pt>
                <c:pt idx="8174">
                  <c:v>-82.552000000000007</c:v>
                </c:pt>
                <c:pt idx="8175">
                  <c:v>-83.120999999999995</c:v>
                </c:pt>
                <c:pt idx="8176">
                  <c:v>-82.363</c:v>
                </c:pt>
                <c:pt idx="8177">
                  <c:v>-80.882999999999996</c:v>
                </c:pt>
                <c:pt idx="8178">
                  <c:v>-79.786000000000001</c:v>
                </c:pt>
                <c:pt idx="8179">
                  <c:v>-79.331999999999994</c:v>
                </c:pt>
                <c:pt idx="8180">
                  <c:v>-80.540000000000006</c:v>
                </c:pt>
                <c:pt idx="8181">
                  <c:v>-82.825000000000003</c:v>
                </c:pt>
                <c:pt idx="8182">
                  <c:v>-84.048000000000002</c:v>
                </c:pt>
                <c:pt idx="8183">
                  <c:v>-84.363</c:v>
                </c:pt>
                <c:pt idx="8184">
                  <c:v>-83.855000000000004</c:v>
                </c:pt>
                <c:pt idx="8185">
                  <c:v>-83.010999999999996</c:v>
                </c:pt>
                <c:pt idx="8186">
                  <c:v>-84.061000000000007</c:v>
                </c:pt>
                <c:pt idx="8187">
                  <c:v>-85.016999999999996</c:v>
                </c:pt>
                <c:pt idx="8188">
                  <c:v>-84.924999999999997</c:v>
                </c:pt>
                <c:pt idx="8189">
                  <c:v>-84.192999999999998</c:v>
                </c:pt>
                <c:pt idx="8190">
                  <c:v>-83.447999999999993</c:v>
                </c:pt>
                <c:pt idx="8191">
                  <c:v>-82.867000000000004</c:v>
                </c:pt>
                <c:pt idx="8192">
                  <c:v>-83.22</c:v>
                </c:pt>
                <c:pt idx="8193">
                  <c:v>-84.826999999999998</c:v>
                </c:pt>
                <c:pt idx="8194">
                  <c:v>-85.822999999999993</c:v>
                </c:pt>
                <c:pt idx="8195">
                  <c:v>-85.847999999999999</c:v>
                </c:pt>
                <c:pt idx="8196">
                  <c:v>-85.093000000000004</c:v>
                </c:pt>
                <c:pt idx="8197">
                  <c:v>-84.206000000000003</c:v>
                </c:pt>
                <c:pt idx="8198">
                  <c:v>-84.091999999999999</c:v>
                </c:pt>
                <c:pt idx="8199">
                  <c:v>-85.501999999999995</c:v>
                </c:pt>
                <c:pt idx="8200">
                  <c:v>-86.123000000000005</c:v>
                </c:pt>
                <c:pt idx="8201">
                  <c:v>-85.588999999999999</c:v>
                </c:pt>
                <c:pt idx="8202">
                  <c:v>-84.573999999999998</c:v>
                </c:pt>
                <c:pt idx="8203">
                  <c:v>-83.442999999999998</c:v>
                </c:pt>
                <c:pt idx="8204">
                  <c:v>-82.977999999999994</c:v>
                </c:pt>
                <c:pt idx="8205">
                  <c:v>-83.406000000000006</c:v>
                </c:pt>
                <c:pt idx="8206">
                  <c:v>-83.84</c:v>
                </c:pt>
                <c:pt idx="8207">
                  <c:v>-82.775000000000006</c:v>
                </c:pt>
                <c:pt idx="8208">
                  <c:v>-80.373999999999995</c:v>
                </c:pt>
                <c:pt idx="8209">
                  <c:v>-77.34</c:v>
                </c:pt>
                <c:pt idx="8210">
                  <c:v>-74.266000000000005</c:v>
                </c:pt>
                <c:pt idx="8211">
                  <c:v>-71.45</c:v>
                </c:pt>
                <c:pt idx="8212">
                  <c:v>-69.822000000000003</c:v>
                </c:pt>
                <c:pt idx="8213">
                  <c:v>-68.504000000000005</c:v>
                </c:pt>
                <c:pt idx="8214">
                  <c:v>-66.203000000000003</c:v>
                </c:pt>
                <c:pt idx="8215">
                  <c:v>-63.212000000000003</c:v>
                </c:pt>
                <c:pt idx="8216">
                  <c:v>-59.893999999999998</c:v>
                </c:pt>
                <c:pt idx="8217">
                  <c:v>-56.197000000000003</c:v>
                </c:pt>
                <c:pt idx="8218">
                  <c:v>-52.113999999999997</c:v>
                </c:pt>
                <c:pt idx="8219">
                  <c:v>-48.743000000000002</c:v>
                </c:pt>
                <c:pt idx="8220">
                  <c:v>-46.195</c:v>
                </c:pt>
                <c:pt idx="8221">
                  <c:v>-44.091999999999999</c:v>
                </c:pt>
                <c:pt idx="8222">
                  <c:v>-42.048999999999999</c:v>
                </c:pt>
                <c:pt idx="8223">
                  <c:v>-39.159999999999997</c:v>
                </c:pt>
                <c:pt idx="8224">
                  <c:v>-36.055</c:v>
                </c:pt>
                <c:pt idx="8225">
                  <c:v>-33.392000000000003</c:v>
                </c:pt>
                <c:pt idx="8226">
                  <c:v>-30.928999999999998</c:v>
                </c:pt>
                <c:pt idx="8227">
                  <c:v>-28.844000000000001</c:v>
                </c:pt>
                <c:pt idx="8228">
                  <c:v>-26.527000000000001</c:v>
                </c:pt>
                <c:pt idx="8229">
                  <c:v>-24.280999999999999</c:v>
                </c:pt>
                <c:pt idx="8230">
                  <c:v>-22.035</c:v>
                </c:pt>
                <c:pt idx="8231">
                  <c:v>-19.867000000000001</c:v>
                </c:pt>
                <c:pt idx="8232">
                  <c:v>-18.061</c:v>
                </c:pt>
                <c:pt idx="8233">
                  <c:v>-16.646999999999998</c:v>
                </c:pt>
                <c:pt idx="8234">
                  <c:v>-15.459</c:v>
                </c:pt>
                <c:pt idx="8235">
                  <c:v>-14.371</c:v>
                </c:pt>
                <c:pt idx="8236">
                  <c:v>-13.465999999999999</c:v>
                </c:pt>
                <c:pt idx="8237">
                  <c:v>-12.659000000000001</c:v>
                </c:pt>
                <c:pt idx="8238">
                  <c:v>-12.03</c:v>
                </c:pt>
                <c:pt idx="8239">
                  <c:v>-11.51</c:v>
                </c:pt>
                <c:pt idx="8240">
                  <c:v>-11.098000000000001</c:v>
                </c:pt>
                <c:pt idx="8241">
                  <c:v>-10.645</c:v>
                </c:pt>
                <c:pt idx="8242">
                  <c:v>-10.276</c:v>
                </c:pt>
                <c:pt idx="8243">
                  <c:v>-10.000999999999999</c:v>
                </c:pt>
                <c:pt idx="8244">
                  <c:v>-9.6727000000000007</c:v>
                </c:pt>
                <c:pt idx="8245">
                  <c:v>-9.3655000000000008</c:v>
                </c:pt>
                <c:pt idx="8246">
                  <c:v>-9.1521000000000008</c:v>
                </c:pt>
                <c:pt idx="8247">
                  <c:v>-9.0250000000000004</c:v>
                </c:pt>
                <c:pt idx="8248">
                  <c:v>-8.9049999999999994</c:v>
                </c:pt>
                <c:pt idx="8249">
                  <c:v>-8.8180999999999994</c:v>
                </c:pt>
                <c:pt idx="8250">
                  <c:v>-8.8727999999999998</c:v>
                </c:pt>
                <c:pt idx="8251">
                  <c:v>-8.9410000000000007</c:v>
                </c:pt>
                <c:pt idx="8252">
                  <c:v>-8.9027999999999992</c:v>
                </c:pt>
                <c:pt idx="8253">
                  <c:v>-8.8430999999999997</c:v>
                </c:pt>
                <c:pt idx="8254">
                  <c:v>-8.7335999999999991</c:v>
                </c:pt>
                <c:pt idx="8255">
                  <c:v>-8.6428999999999991</c:v>
                </c:pt>
                <c:pt idx="8256">
                  <c:v>-8.6045999999999996</c:v>
                </c:pt>
                <c:pt idx="8257">
                  <c:v>-8.5463000000000005</c:v>
                </c:pt>
                <c:pt idx="8258">
                  <c:v>-8.4643999999999995</c:v>
                </c:pt>
                <c:pt idx="8259">
                  <c:v>-8.3475000000000001</c:v>
                </c:pt>
                <c:pt idx="8260">
                  <c:v>-8.1643000000000008</c:v>
                </c:pt>
                <c:pt idx="8261">
                  <c:v>-7.9057000000000004</c:v>
                </c:pt>
                <c:pt idx="8262">
                  <c:v>-7.7263000000000002</c:v>
                </c:pt>
                <c:pt idx="8263">
                  <c:v>-7.5121000000000002</c:v>
                </c:pt>
                <c:pt idx="8264">
                  <c:v>-7.2857000000000003</c:v>
                </c:pt>
                <c:pt idx="8265">
                  <c:v>-7.2001999999999997</c:v>
                </c:pt>
                <c:pt idx="8266">
                  <c:v>-7.1262999999999996</c:v>
                </c:pt>
                <c:pt idx="8267">
                  <c:v>-7.1014999999999997</c:v>
                </c:pt>
                <c:pt idx="8268">
                  <c:v>-7.2000999999999999</c:v>
                </c:pt>
                <c:pt idx="8269">
                  <c:v>-7.1913</c:v>
                </c:pt>
                <c:pt idx="8270">
                  <c:v>-7.0537999999999998</c:v>
                </c:pt>
                <c:pt idx="8271">
                  <c:v>-6.7404000000000002</c:v>
                </c:pt>
                <c:pt idx="8272">
                  <c:v>-6.4489000000000001</c:v>
                </c:pt>
                <c:pt idx="8273">
                  <c:v>-6.1962999999999999</c:v>
                </c:pt>
                <c:pt idx="8274">
                  <c:v>-5.9702999999999999</c:v>
                </c:pt>
                <c:pt idx="8275">
                  <c:v>-5.7961999999999998</c:v>
                </c:pt>
                <c:pt idx="8276">
                  <c:v>-5.569</c:v>
                </c:pt>
                <c:pt idx="8277">
                  <c:v>-5.4359999999999999</c:v>
                </c:pt>
                <c:pt idx="8278">
                  <c:v>-5.2788000000000004</c:v>
                </c:pt>
                <c:pt idx="8279">
                  <c:v>-5.0305</c:v>
                </c:pt>
                <c:pt idx="8280">
                  <c:v>-4.8663999999999996</c:v>
                </c:pt>
                <c:pt idx="8281">
                  <c:v>-4.7123999999999997</c:v>
                </c:pt>
                <c:pt idx="8282">
                  <c:v>-4.5570000000000004</c:v>
                </c:pt>
                <c:pt idx="8283">
                  <c:v>-4.3072999999999997</c:v>
                </c:pt>
                <c:pt idx="8284">
                  <c:v>-4.0004</c:v>
                </c:pt>
                <c:pt idx="8285">
                  <c:v>-3.7246000000000001</c:v>
                </c:pt>
                <c:pt idx="8286">
                  <c:v>-3.2195</c:v>
                </c:pt>
                <c:pt idx="8287">
                  <c:v>-2.8872</c:v>
                </c:pt>
                <c:pt idx="8288">
                  <c:v>-2.4598</c:v>
                </c:pt>
                <c:pt idx="8289">
                  <c:v>-1.9797</c:v>
                </c:pt>
                <c:pt idx="8290">
                  <c:v>-1.7538</c:v>
                </c:pt>
                <c:pt idx="8291">
                  <c:v>-1.4352</c:v>
                </c:pt>
                <c:pt idx="8292">
                  <c:v>-0.90768000000000004</c:v>
                </c:pt>
                <c:pt idx="8293">
                  <c:v>-0.12856000000000001</c:v>
                </c:pt>
                <c:pt idx="8294">
                  <c:v>0.55491999999999997</c:v>
                </c:pt>
                <c:pt idx="8295">
                  <c:v>0.94815000000000005</c:v>
                </c:pt>
                <c:pt idx="8296">
                  <c:v>1.2529999999999999</c:v>
                </c:pt>
                <c:pt idx="8297">
                  <c:v>1.7558</c:v>
                </c:pt>
                <c:pt idx="8298">
                  <c:v>2.5415000000000001</c:v>
                </c:pt>
                <c:pt idx="8299">
                  <c:v>3.4973000000000001</c:v>
                </c:pt>
                <c:pt idx="8300">
                  <c:v>4.6326999999999998</c:v>
                </c:pt>
                <c:pt idx="8301">
                  <c:v>5.8409000000000004</c:v>
                </c:pt>
                <c:pt idx="8302">
                  <c:v>6.8152999999999997</c:v>
                </c:pt>
                <c:pt idx="8303">
                  <c:v>7.7755999999999998</c:v>
                </c:pt>
                <c:pt idx="8304">
                  <c:v>9.1571999999999996</c:v>
                </c:pt>
                <c:pt idx="8305">
                  <c:v>10.577999999999999</c:v>
                </c:pt>
                <c:pt idx="8306">
                  <c:v>12.135999999999999</c:v>
                </c:pt>
                <c:pt idx="8307">
                  <c:v>13.805999999999999</c:v>
                </c:pt>
                <c:pt idx="8308">
                  <c:v>14.891</c:v>
                </c:pt>
                <c:pt idx="8309">
                  <c:v>15.613</c:v>
                </c:pt>
                <c:pt idx="8310">
                  <c:v>16.452999999999999</c:v>
                </c:pt>
                <c:pt idx="8311">
                  <c:v>17.297999999999998</c:v>
                </c:pt>
                <c:pt idx="8312">
                  <c:v>18.265999999999998</c:v>
                </c:pt>
                <c:pt idx="8313">
                  <c:v>19.178000000000001</c:v>
                </c:pt>
                <c:pt idx="8314">
                  <c:v>20.058</c:v>
                </c:pt>
                <c:pt idx="8315">
                  <c:v>20.914000000000001</c:v>
                </c:pt>
                <c:pt idx="8316">
                  <c:v>21.895</c:v>
                </c:pt>
                <c:pt idx="8317">
                  <c:v>22.748999999999999</c:v>
                </c:pt>
                <c:pt idx="8318">
                  <c:v>23.565999999999999</c:v>
                </c:pt>
                <c:pt idx="8319">
                  <c:v>24.594000000000001</c:v>
                </c:pt>
                <c:pt idx="8320">
                  <c:v>25.395</c:v>
                </c:pt>
                <c:pt idx="8321">
                  <c:v>26.074000000000002</c:v>
                </c:pt>
                <c:pt idx="8322">
                  <c:v>26.866</c:v>
                </c:pt>
                <c:pt idx="8323">
                  <c:v>27.734000000000002</c:v>
                </c:pt>
                <c:pt idx="8324">
                  <c:v>28.571000000000002</c:v>
                </c:pt>
                <c:pt idx="8325">
                  <c:v>29.504999999999999</c:v>
                </c:pt>
                <c:pt idx="8326">
                  <c:v>30.587</c:v>
                </c:pt>
                <c:pt idx="8327">
                  <c:v>31.434000000000001</c:v>
                </c:pt>
                <c:pt idx="8328">
                  <c:v>32.152999999999999</c:v>
                </c:pt>
                <c:pt idx="8329">
                  <c:v>32.854999999999997</c:v>
                </c:pt>
                <c:pt idx="8330">
                  <c:v>33.33</c:v>
                </c:pt>
                <c:pt idx="8331">
                  <c:v>33.768999999999998</c:v>
                </c:pt>
                <c:pt idx="8332">
                  <c:v>34.343000000000004</c:v>
                </c:pt>
                <c:pt idx="8333">
                  <c:v>34.953000000000003</c:v>
                </c:pt>
                <c:pt idx="8334">
                  <c:v>35.576000000000001</c:v>
                </c:pt>
                <c:pt idx="8335">
                  <c:v>36.267000000000003</c:v>
                </c:pt>
                <c:pt idx="8336">
                  <c:v>37.168999999999997</c:v>
                </c:pt>
                <c:pt idx="8337">
                  <c:v>38.094000000000001</c:v>
                </c:pt>
                <c:pt idx="8338">
                  <c:v>38.750999999999998</c:v>
                </c:pt>
                <c:pt idx="8339">
                  <c:v>39.171999999999997</c:v>
                </c:pt>
                <c:pt idx="8340">
                  <c:v>39.383000000000003</c:v>
                </c:pt>
                <c:pt idx="8341">
                  <c:v>39.69</c:v>
                </c:pt>
                <c:pt idx="8342">
                  <c:v>40.164000000000001</c:v>
                </c:pt>
                <c:pt idx="8343">
                  <c:v>40.790999999999997</c:v>
                </c:pt>
                <c:pt idx="8344">
                  <c:v>41.23</c:v>
                </c:pt>
                <c:pt idx="8345">
                  <c:v>41.499000000000002</c:v>
                </c:pt>
                <c:pt idx="8346">
                  <c:v>41.737000000000002</c:v>
                </c:pt>
                <c:pt idx="8347">
                  <c:v>41.944000000000003</c:v>
                </c:pt>
                <c:pt idx="8348">
                  <c:v>42.337000000000003</c:v>
                </c:pt>
                <c:pt idx="8349">
                  <c:v>42.811</c:v>
                </c:pt>
                <c:pt idx="8350">
                  <c:v>43.435000000000002</c:v>
                </c:pt>
                <c:pt idx="8351">
                  <c:v>44.100999999999999</c:v>
                </c:pt>
                <c:pt idx="8352">
                  <c:v>44.706000000000003</c:v>
                </c:pt>
                <c:pt idx="8353">
                  <c:v>45.128999999999998</c:v>
                </c:pt>
                <c:pt idx="8354">
                  <c:v>45.72</c:v>
                </c:pt>
                <c:pt idx="8355">
                  <c:v>46.283999999999999</c:v>
                </c:pt>
                <c:pt idx="8356">
                  <c:v>46.905999999999999</c:v>
                </c:pt>
                <c:pt idx="8357">
                  <c:v>47.395000000000003</c:v>
                </c:pt>
                <c:pt idx="8358">
                  <c:v>47.598999999999997</c:v>
                </c:pt>
                <c:pt idx="8359">
                  <c:v>47.999000000000002</c:v>
                </c:pt>
                <c:pt idx="8360">
                  <c:v>48.664000000000001</c:v>
                </c:pt>
                <c:pt idx="8361">
                  <c:v>49.32</c:v>
                </c:pt>
                <c:pt idx="8362">
                  <c:v>49.890999999999998</c:v>
                </c:pt>
                <c:pt idx="8363">
                  <c:v>50.192</c:v>
                </c:pt>
                <c:pt idx="8364">
                  <c:v>50.218000000000004</c:v>
                </c:pt>
                <c:pt idx="8365">
                  <c:v>50.28</c:v>
                </c:pt>
                <c:pt idx="8366">
                  <c:v>50.557000000000002</c:v>
                </c:pt>
                <c:pt idx="8367">
                  <c:v>51.024999999999999</c:v>
                </c:pt>
                <c:pt idx="8368">
                  <c:v>51.878</c:v>
                </c:pt>
                <c:pt idx="8369">
                  <c:v>52.752000000000002</c:v>
                </c:pt>
                <c:pt idx="8370">
                  <c:v>53.033999999999999</c:v>
                </c:pt>
                <c:pt idx="8371">
                  <c:v>54.441000000000003</c:v>
                </c:pt>
                <c:pt idx="8372">
                  <c:v>55.009</c:v>
                </c:pt>
                <c:pt idx="8373">
                  <c:v>55.722999999999999</c:v>
                </c:pt>
                <c:pt idx="8374">
                  <c:v>56.314</c:v>
                </c:pt>
                <c:pt idx="8375">
                  <c:v>56.436999999999998</c:v>
                </c:pt>
                <c:pt idx="8376">
                  <c:v>56.523000000000003</c:v>
                </c:pt>
                <c:pt idx="8377">
                  <c:v>56.57</c:v>
                </c:pt>
                <c:pt idx="8378">
                  <c:v>56.64</c:v>
                </c:pt>
                <c:pt idx="8379">
                  <c:v>56.819000000000003</c:v>
                </c:pt>
                <c:pt idx="8380">
                  <c:v>56.761000000000003</c:v>
                </c:pt>
                <c:pt idx="8381">
                  <c:v>56.993000000000002</c:v>
                </c:pt>
                <c:pt idx="8382">
                  <c:v>57.183</c:v>
                </c:pt>
                <c:pt idx="8383">
                  <c:v>57.426000000000002</c:v>
                </c:pt>
                <c:pt idx="8384">
                  <c:v>57.77</c:v>
                </c:pt>
                <c:pt idx="8385">
                  <c:v>57.787999999999997</c:v>
                </c:pt>
                <c:pt idx="8386">
                  <c:v>57.973999999999997</c:v>
                </c:pt>
                <c:pt idx="8387">
                  <c:v>58.131999999999998</c:v>
                </c:pt>
                <c:pt idx="8388">
                  <c:v>58.631</c:v>
                </c:pt>
                <c:pt idx="8389">
                  <c:v>59.085000000000001</c:v>
                </c:pt>
                <c:pt idx="8390">
                  <c:v>59.24</c:v>
                </c:pt>
                <c:pt idx="8391">
                  <c:v>59.348999999999997</c:v>
                </c:pt>
                <c:pt idx="8392">
                  <c:v>59.417999999999999</c:v>
                </c:pt>
                <c:pt idx="8393">
                  <c:v>59.143000000000001</c:v>
                </c:pt>
                <c:pt idx="8394">
                  <c:v>58.78</c:v>
                </c:pt>
                <c:pt idx="8395">
                  <c:v>58.223999999999997</c:v>
                </c:pt>
                <c:pt idx="8396">
                  <c:v>58.107999999999997</c:v>
                </c:pt>
                <c:pt idx="8397">
                  <c:v>58.213999999999999</c:v>
                </c:pt>
                <c:pt idx="8398">
                  <c:v>58.232999999999997</c:v>
                </c:pt>
                <c:pt idx="8399">
                  <c:v>58.076000000000001</c:v>
                </c:pt>
                <c:pt idx="8400">
                  <c:v>57.67</c:v>
                </c:pt>
                <c:pt idx="8401">
                  <c:v>57.088000000000001</c:v>
                </c:pt>
                <c:pt idx="8402">
                  <c:v>56.078000000000003</c:v>
                </c:pt>
                <c:pt idx="8403">
                  <c:v>55.104999999999997</c:v>
                </c:pt>
                <c:pt idx="8404">
                  <c:v>54.393999999999998</c:v>
                </c:pt>
                <c:pt idx="8405">
                  <c:v>53.716999999999999</c:v>
                </c:pt>
                <c:pt idx="8406">
                  <c:v>53.054000000000002</c:v>
                </c:pt>
                <c:pt idx="8407">
                  <c:v>52.01</c:v>
                </c:pt>
                <c:pt idx="8408">
                  <c:v>50.481000000000002</c:v>
                </c:pt>
                <c:pt idx="8409">
                  <c:v>48.591000000000001</c:v>
                </c:pt>
                <c:pt idx="8410">
                  <c:v>46.073</c:v>
                </c:pt>
                <c:pt idx="8411">
                  <c:v>43.09</c:v>
                </c:pt>
                <c:pt idx="8412">
                  <c:v>40.140999999999998</c:v>
                </c:pt>
                <c:pt idx="8413">
                  <c:v>37.281999999999996</c:v>
                </c:pt>
                <c:pt idx="8414">
                  <c:v>34.231999999999999</c:v>
                </c:pt>
                <c:pt idx="8415">
                  <c:v>31.439</c:v>
                </c:pt>
                <c:pt idx="8416">
                  <c:v>28.882000000000001</c:v>
                </c:pt>
                <c:pt idx="8417">
                  <c:v>26.358000000000001</c:v>
                </c:pt>
                <c:pt idx="8418">
                  <c:v>23.957999999999998</c:v>
                </c:pt>
                <c:pt idx="8419">
                  <c:v>21.655999999999999</c:v>
                </c:pt>
                <c:pt idx="8420">
                  <c:v>19.417000000000002</c:v>
                </c:pt>
                <c:pt idx="8421">
                  <c:v>17.344000000000001</c:v>
                </c:pt>
                <c:pt idx="8422">
                  <c:v>15.272</c:v>
                </c:pt>
                <c:pt idx="8423">
                  <c:v>13.39</c:v>
                </c:pt>
                <c:pt idx="8424">
                  <c:v>12.127000000000001</c:v>
                </c:pt>
                <c:pt idx="8425">
                  <c:v>11.053000000000001</c:v>
                </c:pt>
                <c:pt idx="8426">
                  <c:v>9.9891000000000005</c:v>
                </c:pt>
                <c:pt idx="8427">
                  <c:v>8.8232999999999997</c:v>
                </c:pt>
                <c:pt idx="8428">
                  <c:v>7.1764000000000001</c:v>
                </c:pt>
                <c:pt idx="8429">
                  <c:v>5.5868000000000002</c:v>
                </c:pt>
                <c:pt idx="8430">
                  <c:v>4.1730999999999998</c:v>
                </c:pt>
                <c:pt idx="8431">
                  <c:v>2.9735999999999998</c:v>
                </c:pt>
                <c:pt idx="8432">
                  <c:v>1.8701000000000001</c:v>
                </c:pt>
                <c:pt idx="8433">
                  <c:v>0.78802000000000005</c:v>
                </c:pt>
                <c:pt idx="8434">
                  <c:v>-0.24975</c:v>
                </c:pt>
                <c:pt idx="8435">
                  <c:v>-1.278</c:v>
                </c:pt>
                <c:pt idx="8436">
                  <c:v>-1.9941</c:v>
                </c:pt>
                <c:pt idx="8437">
                  <c:v>-2.3542999999999998</c:v>
                </c:pt>
                <c:pt idx="8438">
                  <c:v>-2.9729999999999999</c:v>
                </c:pt>
                <c:pt idx="8439">
                  <c:v>-3.3828999999999998</c:v>
                </c:pt>
                <c:pt idx="8440">
                  <c:v>-3.8020999999999998</c:v>
                </c:pt>
                <c:pt idx="8441">
                  <c:v>-4.1123000000000003</c:v>
                </c:pt>
                <c:pt idx="8442">
                  <c:v>-4.4454000000000002</c:v>
                </c:pt>
                <c:pt idx="8443">
                  <c:v>-4.8305999999999996</c:v>
                </c:pt>
                <c:pt idx="8444">
                  <c:v>-5.1416000000000004</c:v>
                </c:pt>
                <c:pt idx="8445">
                  <c:v>-5.3564999999999996</c:v>
                </c:pt>
                <c:pt idx="8446">
                  <c:v>-5.5990000000000002</c:v>
                </c:pt>
                <c:pt idx="8447">
                  <c:v>-5.8939000000000004</c:v>
                </c:pt>
                <c:pt idx="8448">
                  <c:v>-6.0750000000000002</c:v>
                </c:pt>
                <c:pt idx="8449">
                  <c:v>-6.1108000000000002</c:v>
                </c:pt>
                <c:pt idx="8450">
                  <c:v>-6.1013999999999999</c:v>
                </c:pt>
                <c:pt idx="8451">
                  <c:v>-6.0967000000000002</c:v>
                </c:pt>
                <c:pt idx="8452">
                  <c:v>-6.1275000000000004</c:v>
                </c:pt>
                <c:pt idx="8453">
                  <c:v>-6.1551999999999998</c:v>
                </c:pt>
                <c:pt idx="8454">
                  <c:v>-6.2264999999999997</c:v>
                </c:pt>
                <c:pt idx="8455">
                  <c:v>-6.3513000000000002</c:v>
                </c:pt>
                <c:pt idx="8456">
                  <c:v>-6.4604999999999997</c:v>
                </c:pt>
                <c:pt idx="8457">
                  <c:v>-6.4995000000000003</c:v>
                </c:pt>
                <c:pt idx="8458">
                  <c:v>-6.4808000000000003</c:v>
                </c:pt>
                <c:pt idx="8459">
                  <c:v>-6.4501999999999997</c:v>
                </c:pt>
                <c:pt idx="8460">
                  <c:v>-6.4966999999999997</c:v>
                </c:pt>
                <c:pt idx="8461">
                  <c:v>-6.5289000000000001</c:v>
                </c:pt>
                <c:pt idx="8462">
                  <c:v>-6.6792999999999996</c:v>
                </c:pt>
                <c:pt idx="8463">
                  <c:v>-6.8841999999999999</c:v>
                </c:pt>
                <c:pt idx="8464">
                  <c:v>-6.91</c:v>
                </c:pt>
                <c:pt idx="8465">
                  <c:v>-6.9561000000000002</c:v>
                </c:pt>
                <c:pt idx="8466">
                  <c:v>-6.9343000000000004</c:v>
                </c:pt>
                <c:pt idx="8467">
                  <c:v>-6.87</c:v>
                </c:pt>
                <c:pt idx="8468">
                  <c:v>-6.8341000000000003</c:v>
                </c:pt>
                <c:pt idx="8469">
                  <c:v>-6.7792000000000003</c:v>
                </c:pt>
                <c:pt idx="8470">
                  <c:v>-6.8594999999999997</c:v>
                </c:pt>
                <c:pt idx="8471">
                  <c:v>-6.9412000000000003</c:v>
                </c:pt>
                <c:pt idx="8472">
                  <c:v>-7.0658000000000003</c:v>
                </c:pt>
                <c:pt idx="8473">
                  <c:v>-7.3554000000000004</c:v>
                </c:pt>
                <c:pt idx="8474">
                  <c:v>-7.6002999999999998</c:v>
                </c:pt>
                <c:pt idx="8475">
                  <c:v>-7.8102999999999998</c:v>
                </c:pt>
                <c:pt idx="8476">
                  <c:v>-8.0368999999999993</c:v>
                </c:pt>
                <c:pt idx="8477">
                  <c:v>-8.3310999999999993</c:v>
                </c:pt>
                <c:pt idx="8478">
                  <c:v>-8.7218999999999998</c:v>
                </c:pt>
                <c:pt idx="8479">
                  <c:v>-9.2355999999999998</c:v>
                </c:pt>
                <c:pt idx="8480">
                  <c:v>-9.8346999999999998</c:v>
                </c:pt>
                <c:pt idx="8481">
                  <c:v>-10.521000000000001</c:v>
                </c:pt>
                <c:pt idx="8482">
                  <c:v>-11.205</c:v>
                </c:pt>
                <c:pt idx="8483">
                  <c:v>-12.071</c:v>
                </c:pt>
                <c:pt idx="8484">
                  <c:v>-12.956</c:v>
                </c:pt>
                <c:pt idx="8485">
                  <c:v>-13.874000000000001</c:v>
                </c:pt>
                <c:pt idx="8486">
                  <c:v>-15</c:v>
                </c:pt>
                <c:pt idx="8487">
                  <c:v>-16.224</c:v>
                </c:pt>
                <c:pt idx="8488">
                  <c:v>-17.55</c:v>
                </c:pt>
                <c:pt idx="8489">
                  <c:v>-18.687000000000001</c:v>
                </c:pt>
                <c:pt idx="8490">
                  <c:v>-19.844999999999999</c:v>
                </c:pt>
                <c:pt idx="8491">
                  <c:v>-21.350999999999999</c:v>
                </c:pt>
                <c:pt idx="8492">
                  <c:v>-23.024000000000001</c:v>
                </c:pt>
                <c:pt idx="8493">
                  <c:v>-24.443999999999999</c:v>
                </c:pt>
                <c:pt idx="8494">
                  <c:v>-25.655999999999999</c:v>
                </c:pt>
                <c:pt idx="8495">
                  <c:v>-26.879000000000001</c:v>
                </c:pt>
                <c:pt idx="8496">
                  <c:v>-27.678000000000001</c:v>
                </c:pt>
                <c:pt idx="8497">
                  <c:v>-28.459</c:v>
                </c:pt>
                <c:pt idx="8498">
                  <c:v>-29.672000000000001</c:v>
                </c:pt>
                <c:pt idx="8499">
                  <c:v>-30.95</c:v>
                </c:pt>
                <c:pt idx="8500">
                  <c:v>-32.051000000000002</c:v>
                </c:pt>
                <c:pt idx="8501">
                  <c:v>-33.213000000000001</c:v>
                </c:pt>
                <c:pt idx="8502">
                  <c:v>-34.716999999999999</c:v>
                </c:pt>
                <c:pt idx="8503">
                  <c:v>-36.167999999999999</c:v>
                </c:pt>
                <c:pt idx="8504">
                  <c:v>-37.667999999999999</c:v>
                </c:pt>
                <c:pt idx="8505">
                  <c:v>-39.409999999999997</c:v>
                </c:pt>
                <c:pt idx="8506">
                  <c:v>-40.652999999999999</c:v>
                </c:pt>
                <c:pt idx="8507">
                  <c:v>-41.378</c:v>
                </c:pt>
                <c:pt idx="8508">
                  <c:v>-41.98</c:v>
                </c:pt>
                <c:pt idx="8509">
                  <c:v>-42.895000000000003</c:v>
                </c:pt>
                <c:pt idx="8510">
                  <c:v>-44.100999999999999</c:v>
                </c:pt>
                <c:pt idx="8511">
                  <c:v>-45.74</c:v>
                </c:pt>
                <c:pt idx="8512">
                  <c:v>-47.750999999999998</c:v>
                </c:pt>
                <c:pt idx="8513">
                  <c:v>-49.578000000000003</c:v>
                </c:pt>
                <c:pt idx="8514">
                  <c:v>-50.7</c:v>
                </c:pt>
                <c:pt idx="8515">
                  <c:v>-51.468000000000004</c:v>
                </c:pt>
                <c:pt idx="8516">
                  <c:v>-52.304000000000002</c:v>
                </c:pt>
                <c:pt idx="8517">
                  <c:v>-53.320999999999998</c:v>
                </c:pt>
                <c:pt idx="8518">
                  <c:v>-54.627000000000002</c:v>
                </c:pt>
                <c:pt idx="8519">
                  <c:v>-56.011000000000003</c:v>
                </c:pt>
                <c:pt idx="8520">
                  <c:v>-56.962000000000003</c:v>
                </c:pt>
                <c:pt idx="8521">
                  <c:v>-57.558999999999997</c:v>
                </c:pt>
                <c:pt idx="8522">
                  <c:v>-58.119</c:v>
                </c:pt>
                <c:pt idx="8523">
                  <c:v>-59.073</c:v>
                </c:pt>
                <c:pt idx="8524">
                  <c:v>-60.343000000000004</c:v>
                </c:pt>
                <c:pt idx="8525">
                  <c:v>-61.491999999999997</c:v>
                </c:pt>
                <c:pt idx="8526">
                  <c:v>-62.210999999999999</c:v>
                </c:pt>
                <c:pt idx="8527">
                  <c:v>-63.087000000000003</c:v>
                </c:pt>
                <c:pt idx="8528">
                  <c:v>-63.872</c:v>
                </c:pt>
                <c:pt idx="8529">
                  <c:v>-64.353999999999999</c:v>
                </c:pt>
                <c:pt idx="8530">
                  <c:v>-65.135999999999996</c:v>
                </c:pt>
                <c:pt idx="8531">
                  <c:v>-65.855999999999995</c:v>
                </c:pt>
                <c:pt idx="8532">
                  <c:v>-66.088999999999999</c:v>
                </c:pt>
                <c:pt idx="8533">
                  <c:v>-66.284000000000006</c:v>
                </c:pt>
                <c:pt idx="8534">
                  <c:v>-66.754000000000005</c:v>
                </c:pt>
                <c:pt idx="8535">
                  <c:v>-67.31</c:v>
                </c:pt>
                <c:pt idx="8536">
                  <c:v>-68.064999999999998</c:v>
                </c:pt>
                <c:pt idx="8537">
                  <c:v>-69.043999999999997</c:v>
                </c:pt>
                <c:pt idx="8538">
                  <c:v>-69.912999999999997</c:v>
                </c:pt>
                <c:pt idx="8539">
                  <c:v>-70.257000000000005</c:v>
                </c:pt>
                <c:pt idx="8540">
                  <c:v>-70.477000000000004</c:v>
                </c:pt>
                <c:pt idx="8541">
                  <c:v>-70.771000000000001</c:v>
                </c:pt>
                <c:pt idx="8542">
                  <c:v>-71.138000000000005</c:v>
                </c:pt>
                <c:pt idx="8543">
                  <c:v>-71.936999999999998</c:v>
                </c:pt>
                <c:pt idx="8544">
                  <c:v>-72.400999999999996</c:v>
                </c:pt>
                <c:pt idx="8545">
                  <c:v>-72.971000000000004</c:v>
                </c:pt>
                <c:pt idx="8546">
                  <c:v>-73.727000000000004</c:v>
                </c:pt>
                <c:pt idx="8547">
                  <c:v>-74.25</c:v>
                </c:pt>
                <c:pt idx="8548">
                  <c:v>-74.688000000000002</c:v>
                </c:pt>
                <c:pt idx="8549">
                  <c:v>-75.55</c:v>
                </c:pt>
                <c:pt idx="8550">
                  <c:v>-76.287999999999997</c:v>
                </c:pt>
                <c:pt idx="8551">
                  <c:v>-76.944000000000003</c:v>
                </c:pt>
                <c:pt idx="8552">
                  <c:v>-77.649000000000001</c:v>
                </c:pt>
                <c:pt idx="8553">
                  <c:v>-78.230999999999995</c:v>
                </c:pt>
                <c:pt idx="8554">
                  <c:v>-78.489999999999995</c:v>
                </c:pt>
                <c:pt idx="8555">
                  <c:v>-78.944999999999993</c:v>
                </c:pt>
                <c:pt idx="8556">
                  <c:v>-78.772999999999996</c:v>
                </c:pt>
                <c:pt idx="8557">
                  <c:v>-78.488</c:v>
                </c:pt>
                <c:pt idx="8558">
                  <c:v>-79.236000000000004</c:v>
                </c:pt>
                <c:pt idx="8559">
                  <c:v>-80.230999999999995</c:v>
                </c:pt>
                <c:pt idx="8560">
                  <c:v>-80.989000000000004</c:v>
                </c:pt>
                <c:pt idx="8561">
                  <c:v>-81.355000000000004</c:v>
                </c:pt>
                <c:pt idx="8562">
                  <c:v>-81.307000000000002</c:v>
                </c:pt>
                <c:pt idx="8563">
                  <c:v>-81.221000000000004</c:v>
                </c:pt>
                <c:pt idx="8564">
                  <c:v>-81.694999999999993</c:v>
                </c:pt>
                <c:pt idx="8565">
                  <c:v>-81.822999999999993</c:v>
                </c:pt>
                <c:pt idx="8566">
                  <c:v>-81.825999999999993</c:v>
                </c:pt>
                <c:pt idx="8567">
                  <c:v>-81.215000000000003</c:v>
                </c:pt>
                <c:pt idx="8568">
                  <c:v>-80.224000000000004</c:v>
                </c:pt>
                <c:pt idx="8569">
                  <c:v>-78.781000000000006</c:v>
                </c:pt>
                <c:pt idx="8570">
                  <c:v>-77.625</c:v>
                </c:pt>
                <c:pt idx="8571">
                  <c:v>-76.251999999999995</c:v>
                </c:pt>
                <c:pt idx="8572">
                  <c:v>-74.593999999999994</c:v>
                </c:pt>
                <c:pt idx="8573">
                  <c:v>-72.793999999999997</c:v>
                </c:pt>
                <c:pt idx="8574">
                  <c:v>-70.503</c:v>
                </c:pt>
                <c:pt idx="8575">
                  <c:v>-67.347999999999999</c:v>
                </c:pt>
                <c:pt idx="8576">
                  <c:v>-63.337000000000003</c:v>
                </c:pt>
                <c:pt idx="8577">
                  <c:v>-59.421999999999997</c:v>
                </c:pt>
                <c:pt idx="8578">
                  <c:v>-55.442999999999998</c:v>
                </c:pt>
                <c:pt idx="8579">
                  <c:v>-51.082000000000001</c:v>
                </c:pt>
                <c:pt idx="8580">
                  <c:v>-47.662999999999997</c:v>
                </c:pt>
                <c:pt idx="8581">
                  <c:v>-44.262</c:v>
                </c:pt>
                <c:pt idx="8582">
                  <c:v>-40.457999999999998</c:v>
                </c:pt>
                <c:pt idx="8583">
                  <c:v>-36.908999999999999</c:v>
                </c:pt>
                <c:pt idx="8584">
                  <c:v>-33.707000000000001</c:v>
                </c:pt>
                <c:pt idx="8585">
                  <c:v>-31.125</c:v>
                </c:pt>
                <c:pt idx="8586">
                  <c:v>-28.518000000000001</c:v>
                </c:pt>
                <c:pt idx="8587">
                  <c:v>-25.707000000000001</c:v>
                </c:pt>
                <c:pt idx="8588">
                  <c:v>-23.442</c:v>
                </c:pt>
                <c:pt idx="8589">
                  <c:v>-20.751000000000001</c:v>
                </c:pt>
                <c:pt idx="8590">
                  <c:v>-18.039000000000001</c:v>
                </c:pt>
                <c:pt idx="8591">
                  <c:v>-16.167000000000002</c:v>
                </c:pt>
                <c:pt idx="8592">
                  <c:v>-14.587</c:v>
                </c:pt>
                <c:pt idx="8593">
                  <c:v>-13.468</c:v>
                </c:pt>
                <c:pt idx="8594">
                  <c:v>-12.662000000000001</c:v>
                </c:pt>
                <c:pt idx="8595">
                  <c:v>-11.938000000000001</c:v>
                </c:pt>
                <c:pt idx="8596">
                  <c:v>-11.260999999999999</c:v>
                </c:pt>
                <c:pt idx="8597">
                  <c:v>-10.635999999999999</c:v>
                </c:pt>
                <c:pt idx="8598">
                  <c:v>-10.118</c:v>
                </c:pt>
                <c:pt idx="8599">
                  <c:v>-9.8702000000000005</c:v>
                </c:pt>
                <c:pt idx="8600">
                  <c:v>-9.2993000000000006</c:v>
                </c:pt>
                <c:pt idx="8601">
                  <c:v>-8.0745000000000005</c:v>
                </c:pt>
                <c:pt idx="8602">
                  <c:v>-7.8856000000000002</c:v>
                </c:pt>
                <c:pt idx="8603">
                  <c:v>-7.7866</c:v>
                </c:pt>
                <c:pt idx="8604">
                  <c:v>-7.6920999999999999</c:v>
                </c:pt>
                <c:pt idx="8605">
                  <c:v>-7.7381000000000002</c:v>
                </c:pt>
                <c:pt idx="8606">
                  <c:v>-7.8299000000000003</c:v>
                </c:pt>
                <c:pt idx="8607">
                  <c:v>-7.8800999999999997</c:v>
                </c:pt>
                <c:pt idx="8608">
                  <c:v>-7.8380000000000001</c:v>
                </c:pt>
                <c:pt idx="8609">
                  <c:v>-7.7214</c:v>
                </c:pt>
                <c:pt idx="8610">
                  <c:v>-7.7022000000000004</c:v>
                </c:pt>
                <c:pt idx="8611">
                  <c:v>-7.7267999999999999</c:v>
                </c:pt>
                <c:pt idx="8612">
                  <c:v>-7.7689000000000004</c:v>
                </c:pt>
                <c:pt idx="8613">
                  <c:v>-7.8404999999999996</c:v>
                </c:pt>
                <c:pt idx="8614">
                  <c:v>-7.8612000000000002</c:v>
                </c:pt>
                <c:pt idx="8615">
                  <c:v>-7.9074999999999998</c:v>
                </c:pt>
                <c:pt idx="8616">
                  <c:v>-7.8555999999999999</c:v>
                </c:pt>
                <c:pt idx="8617">
                  <c:v>-7.8220000000000001</c:v>
                </c:pt>
                <c:pt idx="8618">
                  <c:v>-7.8525</c:v>
                </c:pt>
                <c:pt idx="8619">
                  <c:v>-7.8738999999999999</c:v>
                </c:pt>
                <c:pt idx="8620">
                  <c:v>-7.8380000000000001</c:v>
                </c:pt>
                <c:pt idx="8621">
                  <c:v>-7.7426000000000004</c:v>
                </c:pt>
                <c:pt idx="8622">
                  <c:v>-7.5593000000000004</c:v>
                </c:pt>
                <c:pt idx="8623">
                  <c:v>-7.5214999999999996</c:v>
                </c:pt>
                <c:pt idx="8624">
                  <c:v>-7.4943</c:v>
                </c:pt>
                <c:pt idx="8625">
                  <c:v>-7.3372999999999999</c:v>
                </c:pt>
                <c:pt idx="8626">
                  <c:v>-7.1502999999999997</c:v>
                </c:pt>
                <c:pt idx="8627">
                  <c:v>-7.0054999999999996</c:v>
                </c:pt>
                <c:pt idx="8628">
                  <c:v>-6.8939000000000004</c:v>
                </c:pt>
                <c:pt idx="8629">
                  <c:v>-6.7918000000000003</c:v>
                </c:pt>
                <c:pt idx="8630">
                  <c:v>-6.694</c:v>
                </c:pt>
                <c:pt idx="8631">
                  <c:v>-6.6910999999999996</c:v>
                </c:pt>
                <c:pt idx="8632">
                  <c:v>-6.7500999999999998</c:v>
                </c:pt>
                <c:pt idx="8633">
                  <c:v>-6.8254999999999999</c:v>
                </c:pt>
                <c:pt idx="8634">
                  <c:v>-6.8818000000000001</c:v>
                </c:pt>
                <c:pt idx="8635">
                  <c:v>-7.0373000000000001</c:v>
                </c:pt>
                <c:pt idx="8636">
                  <c:v>-7.3556999999999997</c:v>
                </c:pt>
                <c:pt idx="8637">
                  <c:v>-7.7609000000000004</c:v>
                </c:pt>
                <c:pt idx="8638">
                  <c:v>-7.7350000000000003</c:v>
                </c:pt>
                <c:pt idx="8639">
                  <c:v>-7.6101999999999999</c:v>
                </c:pt>
                <c:pt idx="8640">
                  <c:v>-7.4221000000000004</c:v>
                </c:pt>
                <c:pt idx="8641">
                  <c:v>-7.1954000000000002</c:v>
                </c:pt>
                <c:pt idx="8642">
                  <c:v>-7.4023000000000003</c:v>
                </c:pt>
                <c:pt idx="8643">
                  <c:v>-7.3089000000000004</c:v>
                </c:pt>
                <c:pt idx="8644">
                  <c:v>-7.2744</c:v>
                </c:pt>
                <c:pt idx="8645">
                  <c:v>-7.2253999999999996</c:v>
                </c:pt>
                <c:pt idx="8646">
                  <c:v>-7.0434999999999999</c:v>
                </c:pt>
                <c:pt idx="8647">
                  <c:v>-6.7682000000000002</c:v>
                </c:pt>
                <c:pt idx="8648">
                  <c:v>-6.4393000000000002</c:v>
                </c:pt>
                <c:pt idx="8649">
                  <c:v>-5.9546000000000001</c:v>
                </c:pt>
                <c:pt idx="8650">
                  <c:v>-5.5593000000000004</c:v>
                </c:pt>
                <c:pt idx="8651">
                  <c:v>-5.2412999999999998</c:v>
                </c:pt>
                <c:pt idx="8652">
                  <c:v>-4.9409000000000001</c:v>
                </c:pt>
                <c:pt idx="8653">
                  <c:v>-5.0039999999999996</c:v>
                </c:pt>
                <c:pt idx="8654">
                  <c:v>-5.2438000000000002</c:v>
                </c:pt>
                <c:pt idx="8655">
                  <c:v>-5.3959000000000001</c:v>
                </c:pt>
                <c:pt idx="8656">
                  <c:v>-5.4326999999999996</c:v>
                </c:pt>
                <c:pt idx="8657">
                  <c:v>-5.1916000000000002</c:v>
                </c:pt>
                <c:pt idx="8658">
                  <c:v>-5.8211000000000004</c:v>
                </c:pt>
                <c:pt idx="8659">
                  <c:v>-6.0629999999999997</c:v>
                </c:pt>
                <c:pt idx="8660">
                  <c:v>-5.1074000000000002</c:v>
                </c:pt>
                <c:pt idx="8661">
                  <c:v>-5.9115000000000002</c:v>
                </c:pt>
                <c:pt idx="8662">
                  <c:v>-5.9943999999999997</c:v>
                </c:pt>
                <c:pt idx="8663">
                  <c:v>-6.3327</c:v>
                </c:pt>
                <c:pt idx="8664">
                  <c:v>-6.5278</c:v>
                </c:pt>
                <c:pt idx="8665">
                  <c:v>-6.7915000000000001</c:v>
                </c:pt>
                <c:pt idx="8666">
                  <c:v>-6.7710999999999997</c:v>
                </c:pt>
                <c:pt idx="8667">
                  <c:v>-6.3804999999999996</c:v>
                </c:pt>
                <c:pt idx="8668">
                  <c:v>-6.1604000000000001</c:v>
                </c:pt>
                <c:pt idx="8669">
                  <c:v>-6.048</c:v>
                </c:pt>
                <c:pt idx="8670">
                  <c:v>-5.7062999999999997</c:v>
                </c:pt>
                <c:pt idx="8671">
                  <c:v>-5.4085000000000001</c:v>
                </c:pt>
                <c:pt idx="8672">
                  <c:v>-5.5953999999999997</c:v>
                </c:pt>
                <c:pt idx="8673">
                  <c:v>-5.8010999999999999</c:v>
                </c:pt>
                <c:pt idx="8674">
                  <c:v>-5.8174000000000001</c:v>
                </c:pt>
                <c:pt idx="8675">
                  <c:v>-5.7375999999999996</c:v>
                </c:pt>
                <c:pt idx="8676">
                  <c:v>-5.5965999999999996</c:v>
                </c:pt>
                <c:pt idx="8677">
                  <c:v>-5.3967999999999998</c:v>
                </c:pt>
                <c:pt idx="8678">
                  <c:v>-5.2573999999999996</c:v>
                </c:pt>
                <c:pt idx="8679">
                  <c:v>-5.0572999999999997</c:v>
                </c:pt>
                <c:pt idx="8680">
                  <c:v>-4.8917000000000002</c:v>
                </c:pt>
                <c:pt idx="8681">
                  <c:v>-4.7556000000000003</c:v>
                </c:pt>
                <c:pt idx="8682">
                  <c:v>-4.8121</c:v>
                </c:pt>
                <c:pt idx="8683">
                  <c:v>-5.0206999999999997</c:v>
                </c:pt>
                <c:pt idx="8684">
                  <c:v>-5.1946000000000003</c:v>
                </c:pt>
                <c:pt idx="8685">
                  <c:v>-5.5831999999999997</c:v>
                </c:pt>
                <c:pt idx="8686">
                  <c:v>-5.9691000000000001</c:v>
                </c:pt>
                <c:pt idx="8687">
                  <c:v>-6.2210999999999999</c:v>
                </c:pt>
                <c:pt idx="8688">
                  <c:v>-6.4641000000000002</c:v>
                </c:pt>
                <c:pt idx="8689">
                  <c:v>-6.6212</c:v>
                </c:pt>
                <c:pt idx="8690">
                  <c:v>-6.7099000000000002</c:v>
                </c:pt>
                <c:pt idx="8691">
                  <c:v>-6.6616999999999997</c:v>
                </c:pt>
                <c:pt idx="8692">
                  <c:v>-6.673</c:v>
                </c:pt>
                <c:pt idx="8693">
                  <c:v>-6.8357999999999999</c:v>
                </c:pt>
                <c:pt idx="8694">
                  <c:v>-6.9339000000000004</c:v>
                </c:pt>
                <c:pt idx="8695">
                  <c:v>-7.0434000000000001</c:v>
                </c:pt>
                <c:pt idx="8696">
                  <c:v>-7.0583999999999998</c:v>
                </c:pt>
                <c:pt idx="8697">
                  <c:v>-6.8910999999999998</c:v>
                </c:pt>
                <c:pt idx="8698">
                  <c:v>-6.7973999999999997</c:v>
                </c:pt>
                <c:pt idx="8699">
                  <c:v>-6.7279999999999998</c:v>
                </c:pt>
                <c:pt idx="8700">
                  <c:v>-6.7652000000000001</c:v>
                </c:pt>
                <c:pt idx="8701">
                  <c:v>-6.8491</c:v>
                </c:pt>
                <c:pt idx="8702">
                  <c:v>-6.7295999999999996</c:v>
                </c:pt>
                <c:pt idx="8703">
                  <c:v>-6.4907000000000004</c:v>
                </c:pt>
                <c:pt idx="8704">
                  <c:v>-5.9385000000000003</c:v>
                </c:pt>
                <c:pt idx="8705">
                  <c:v>-5.4744999999999999</c:v>
                </c:pt>
                <c:pt idx="8706">
                  <c:v>-5.1833</c:v>
                </c:pt>
                <c:pt idx="8707">
                  <c:v>-5.0320999999999998</c:v>
                </c:pt>
                <c:pt idx="8708">
                  <c:v>-5.1040000000000001</c:v>
                </c:pt>
                <c:pt idx="8709">
                  <c:v>-5.3498999999999999</c:v>
                </c:pt>
                <c:pt idx="8710">
                  <c:v>-5.5551000000000004</c:v>
                </c:pt>
                <c:pt idx="8711">
                  <c:v>-5.5666000000000002</c:v>
                </c:pt>
                <c:pt idx="8712">
                  <c:v>-5.4939999999999998</c:v>
                </c:pt>
                <c:pt idx="8713">
                  <c:v>-5.3339999999999996</c:v>
                </c:pt>
                <c:pt idx="8714">
                  <c:v>-5.0972</c:v>
                </c:pt>
                <c:pt idx="8715">
                  <c:v>-5.0896999999999997</c:v>
                </c:pt>
                <c:pt idx="8716">
                  <c:v>-5.2371999999999996</c:v>
                </c:pt>
                <c:pt idx="8717">
                  <c:v>-5.2805</c:v>
                </c:pt>
                <c:pt idx="8718">
                  <c:v>-4.9457000000000004</c:v>
                </c:pt>
                <c:pt idx="8719">
                  <c:v>-4.4317000000000002</c:v>
                </c:pt>
                <c:pt idx="8720">
                  <c:v>-3.9906999999999999</c:v>
                </c:pt>
                <c:pt idx="8721">
                  <c:v>-3.7378999999999998</c:v>
                </c:pt>
                <c:pt idx="8722">
                  <c:v>-3.6730999999999998</c:v>
                </c:pt>
                <c:pt idx="8723">
                  <c:v>-3.7915999999999999</c:v>
                </c:pt>
                <c:pt idx="8724">
                  <c:v>-3.4891999999999999</c:v>
                </c:pt>
                <c:pt idx="8725">
                  <c:v>-3.3791000000000002</c:v>
                </c:pt>
                <c:pt idx="8726">
                  <c:v>-3.3172000000000001</c:v>
                </c:pt>
                <c:pt idx="8727">
                  <c:v>-3.4575999999999998</c:v>
                </c:pt>
                <c:pt idx="8728">
                  <c:v>-3.7959999999999998</c:v>
                </c:pt>
                <c:pt idx="8729">
                  <c:v>-3.8635999999999999</c:v>
                </c:pt>
                <c:pt idx="8730">
                  <c:v>-3.7410999999999999</c:v>
                </c:pt>
                <c:pt idx="8731">
                  <c:v>-3.4478</c:v>
                </c:pt>
                <c:pt idx="8732">
                  <c:v>-3.0825</c:v>
                </c:pt>
                <c:pt idx="8733">
                  <c:v>-2.7139000000000002</c:v>
                </c:pt>
                <c:pt idx="8734">
                  <c:v>-2.8549000000000002</c:v>
                </c:pt>
                <c:pt idx="8735">
                  <c:v>-2.9489000000000001</c:v>
                </c:pt>
                <c:pt idx="8736">
                  <c:v>-2.8363999999999998</c:v>
                </c:pt>
                <c:pt idx="8737">
                  <c:v>-2.6345000000000001</c:v>
                </c:pt>
                <c:pt idx="8738">
                  <c:v>-2.2566999999999999</c:v>
                </c:pt>
                <c:pt idx="8739">
                  <c:v>-1.5185</c:v>
                </c:pt>
                <c:pt idx="8740">
                  <c:v>-0.60540000000000005</c:v>
                </c:pt>
                <c:pt idx="8741">
                  <c:v>0.43879000000000001</c:v>
                </c:pt>
                <c:pt idx="8742">
                  <c:v>1.3602000000000001</c:v>
                </c:pt>
                <c:pt idx="8743">
                  <c:v>1.7762</c:v>
                </c:pt>
                <c:pt idx="8744">
                  <c:v>2.1604999999999999</c:v>
                </c:pt>
                <c:pt idx="8745">
                  <c:v>2.5592000000000001</c:v>
                </c:pt>
                <c:pt idx="8746">
                  <c:v>2.9013</c:v>
                </c:pt>
                <c:pt idx="8747">
                  <c:v>3.2143000000000002</c:v>
                </c:pt>
                <c:pt idx="8748">
                  <c:v>3.6562000000000001</c:v>
                </c:pt>
                <c:pt idx="8749">
                  <c:v>4.1614000000000004</c:v>
                </c:pt>
                <c:pt idx="8750">
                  <c:v>4.2713000000000001</c:v>
                </c:pt>
                <c:pt idx="8751">
                  <c:v>4.1372</c:v>
                </c:pt>
                <c:pt idx="8752">
                  <c:v>4.2567000000000004</c:v>
                </c:pt>
                <c:pt idx="8753">
                  <c:v>4.6776</c:v>
                </c:pt>
                <c:pt idx="8754">
                  <c:v>5.5472999999999999</c:v>
                </c:pt>
                <c:pt idx="8755">
                  <c:v>6.3367000000000004</c:v>
                </c:pt>
                <c:pt idx="8756">
                  <c:v>6.8002000000000002</c:v>
                </c:pt>
                <c:pt idx="8757">
                  <c:v>7.2259000000000002</c:v>
                </c:pt>
                <c:pt idx="8758">
                  <c:v>7.9241999999999999</c:v>
                </c:pt>
                <c:pt idx="8759">
                  <c:v>8.7468000000000004</c:v>
                </c:pt>
                <c:pt idx="8760">
                  <c:v>9.4328000000000003</c:v>
                </c:pt>
                <c:pt idx="8761">
                  <c:v>10.398</c:v>
                </c:pt>
                <c:pt idx="8762">
                  <c:v>11.378</c:v>
                </c:pt>
                <c:pt idx="8763">
                  <c:v>11.884</c:v>
                </c:pt>
                <c:pt idx="8764">
                  <c:v>11.904</c:v>
                </c:pt>
                <c:pt idx="8765">
                  <c:v>12.112</c:v>
                </c:pt>
                <c:pt idx="8766">
                  <c:v>12.679</c:v>
                </c:pt>
                <c:pt idx="8767">
                  <c:v>13.14</c:v>
                </c:pt>
                <c:pt idx="8768">
                  <c:v>13.448</c:v>
                </c:pt>
                <c:pt idx="8769">
                  <c:v>13.933</c:v>
                </c:pt>
                <c:pt idx="8770">
                  <c:v>14.257999999999999</c:v>
                </c:pt>
                <c:pt idx="8771">
                  <c:v>14.504</c:v>
                </c:pt>
                <c:pt idx="8772">
                  <c:v>14.869</c:v>
                </c:pt>
                <c:pt idx="8773">
                  <c:v>15.327</c:v>
                </c:pt>
                <c:pt idx="8774">
                  <c:v>15.9</c:v>
                </c:pt>
                <c:pt idx="8775">
                  <c:v>16.535</c:v>
                </c:pt>
                <c:pt idx="8776">
                  <c:v>17.3</c:v>
                </c:pt>
                <c:pt idx="8777">
                  <c:v>17.908000000000001</c:v>
                </c:pt>
                <c:pt idx="8778">
                  <c:v>18.189</c:v>
                </c:pt>
                <c:pt idx="8779">
                  <c:v>18.327000000000002</c:v>
                </c:pt>
                <c:pt idx="8780">
                  <c:v>18.361000000000001</c:v>
                </c:pt>
                <c:pt idx="8781">
                  <c:v>18.917999999999999</c:v>
                </c:pt>
                <c:pt idx="8782">
                  <c:v>19.782</c:v>
                </c:pt>
                <c:pt idx="8783">
                  <c:v>20.527999999999999</c:v>
                </c:pt>
                <c:pt idx="8784">
                  <c:v>21.068999999999999</c:v>
                </c:pt>
                <c:pt idx="8785">
                  <c:v>21.251999999999999</c:v>
                </c:pt>
                <c:pt idx="8786">
                  <c:v>21.428000000000001</c:v>
                </c:pt>
                <c:pt idx="8787">
                  <c:v>22.14</c:v>
                </c:pt>
                <c:pt idx="8788">
                  <c:v>22.841999999999999</c:v>
                </c:pt>
                <c:pt idx="8789">
                  <c:v>23.706</c:v>
                </c:pt>
                <c:pt idx="8790">
                  <c:v>24.786000000000001</c:v>
                </c:pt>
                <c:pt idx="8791">
                  <c:v>25.641999999999999</c:v>
                </c:pt>
                <c:pt idx="8792">
                  <c:v>26.303999999999998</c:v>
                </c:pt>
                <c:pt idx="8793">
                  <c:v>26.869</c:v>
                </c:pt>
                <c:pt idx="8794">
                  <c:v>27.286999999999999</c:v>
                </c:pt>
                <c:pt idx="8795">
                  <c:v>27.64</c:v>
                </c:pt>
                <c:pt idx="8796">
                  <c:v>28.271000000000001</c:v>
                </c:pt>
                <c:pt idx="8797">
                  <c:v>28.963000000000001</c:v>
                </c:pt>
                <c:pt idx="8798">
                  <c:v>29.475999999999999</c:v>
                </c:pt>
                <c:pt idx="8799">
                  <c:v>29.876000000000001</c:v>
                </c:pt>
                <c:pt idx="8800">
                  <c:v>30.231000000000002</c:v>
                </c:pt>
                <c:pt idx="8801">
                  <c:v>30.709</c:v>
                </c:pt>
                <c:pt idx="8802">
                  <c:v>31.245000000000001</c:v>
                </c:pt>
                <c:pt idx="8803">
                  <c:v>31.815999999999999</c:v>
                </c:pt>
                <c:pt idx="8804">
                  <c:v>32.509</c:v>
                </c:pt>
                <c:pt idx="8805">
                  <c:v>32.924999999999997</c:v>
                </c:pt>
                <c:pt idx="8806">
                  <c:v>33.173000000000002</c:v>
                </c:pt>
                <c:pt idx="8807">
                  <c:v>33.462000000000003</c:v>
                </c:pt>
                <c:pt idx="8808">
                  <c:v>33.610999999999997</c:v>
                </c:pt>
                <c:pt idx="8809">
                  <c:v>33.868000000000002</c:v>
                </c:pt>
                <c:pt idx="8810">
                  <c:v>34.042999999999999</c:v>
                </c:pt>
                <c:pt idx="8811">
                  <c:v>34.204999999999998</c:v>
                </c:pt>
                <c:pt idx="8812">
                  <c:v>34.514000000000003</c:v>
                </c:pt>
                <c:pt idx="8813">
                  <c:v>34.573999999999998</c:v>
                </c:pt>
                <c:pt idx="8814">
                  <c:v>34.734999999999999</c:v>
                </c:pt>
                <c:pt idx="8815">
                  <c:v>35.24</c:v>
                </c:pt>
                <c:pt idx="8816">
                  <c:v>35.814</c:v>
                </c:pt>
                <c:pt idx="8817">
                  <c:v>36.402000000000001</c:v>
                </c:pt>
                <c:pt idx="8818">
                  <c:v>36.880000000000003</c:v>
                </c:pt>
                <c:pt idx="8819">
                  <c:v>37.301000000000002</c:v>
                </c:pt>
                <c:pt idx="8820">
                  <c:v>37.261000000000003</c:v>
                </c:pt>
                <c:pt idx="8821">
                  <c:v>37.140999999999998</c:v>
                </c:pt>
                <c:pt idx="8822">
                  <c:v>37.131999999999998</c:v>
                </c:pt>
                <c:pt idx="8823">
                  <c:v>37.188000000000002</c:v>
                </c:pt>
                <c:pt idx="8824">
                  <c:v>37.372</c:v>
                </c:pt>
                <c:pt idx="8825">
                  <c:v>37.518000000000001</c:v>
                </c:pt>
                <c:pt idx="8826">
                  <c:v>37.564</c:v>
                </c:pt>
                <c:pt idx="8827">
                  <c:v>37.670999999999999</c:v>
                </c:pt>
                <c:pt idx="8828">
                  <c:v>38.192999999999998</c:v>
                </c:pt>
                <c:pt idx="8829">
                  <c:v>38.424999999999997</c:v>
                </c:pt>
                <c:pt idx="8830">
                  <c:v>38.465000000000003</c:v>
                </c:pt>
                <c:pt idx="8831">
                  <c:v>38.447000000000003</c:v>
                </c:pt>
                <c:pt idx="8832">
                  <c:v>38.389000000000003</c:v>
                </c:pt>
                <c:pt idx="8833">
                  <c:v>38.223999999999997</c:v>
                </c:pt>
                <c:pt idx="8834">
                  <c:v>38.484999999999999</c:v>
                </c:pt>
                <c:pt idx="8835">
                  <c:v>38.634</c:v>
                </c:pt>
                <c:pt idx="8836">
                  <c:v>38.713999999999999</c:v>
                </c:pt>
                <c:pt idx="8837">
                  <c:v>38.584000000000003</c:v>
                </c:pt>
                <c:pt idx="8838">
                  <c:v>38.691000000000003</c:v>
                </c:pt>
                <c:pt idx="8839">
                  <c:v>38.779000000000003</c:v>
                </c:pt>
                <c:pt idx="8840">
                  <c:v>38.524999999999999</c:v>
                </c:pt>
                <c:pt idx="8841">
                  <c:v>38.564</c:v>
                </c:pt>
                <c:pt idx="8842">
                  <c:v>38.588999999999999</c:v>
                </c:pt>
                <c:pt idx="8843">
                  <c:v>38.438000000000002</c:v>
                </c:pt>
                <c:pt idx="8844">
                  <c:v>38.08</c:v>
                </c:pt>
                <c:pt idx="8845">
                  <c:v>37.780999999999999</c:v>
                </c:pt>
                <c:pt idx="8846">
                  <c:v>37.857999999999997</c:v>
                </c:pt>
                <c:pt idx="8847">
                  <c:v>38.435000000000002</c:v>
                </c:pt>
                <c:pt idx="8848">
                  <c:v>38.9</c:v>
                </c:pt>
                <c:pt idx="8849">
                  <c:v>39.636000000000003</c:v>
                </c:pt>
                <c:pt idx="8850">
                  <c:v>40.058999999999997</c:v>
                </c:pt>
                <c:pt idx="8851">
                  <c:v>40.265999999999998</c:v>
                </c:pt>
                <c:pt idx="8852">
                  <c:v>40.485999999999997</c:v>
                </c:pt>
                <c:pt idx="8853">
                  <c:v>40.813000000000002</c:v>
                </c:pt>
                <c:pt idx="8854">
                  <c:v>41.246000000000002</c:v>
                </c:pt>
                <c:pt idx="8855">
                  <c:v>41.744</c:v>
                </c:pt>
                <c:pt idx="8856">
                  <c:v>42.369</c:v>
                </c:pt>
                <c:pt idx="8857">
                  <c:v>42.72</c:v>
                </c:pt>
                <c:pt idx="8858">
                  <c:v>42.984999999999999</c:v>
                </c:pt>
                <c:pt idx="8859">
                  <c:v>43.468000000000004</c:v>
                </c:pt>
                <c:pt idx="8860">
                  <c:v>43.993000000000002</c:v>
                </c:pt>
                <c:pt idx="8861">
                  <c:v>44.293999999999997</c:v>
                </c:pt>
                <c:pt idx="8862">
                  <c:v>44.878999999999998</c:v>
                </c:pt>
                <c:pt idx="8863">
                  <c:v>44.828000000000003</c:v>
                </c:pt>
                <c:pt idx="8864">
                  <c:v>44.86</c:v>
                </c:pt>
                <c:pt idx="8865">
                  <c:v>44.856000000000002</c:v>
                </c:pt>
                <c:pt idx="8866">
                  <c:v>45.277000000000001</c:v>
                </c:pt>
                <c:pt idx="8867">
                  <c:v>45.911999999999999</c:v>
                </c:pt>
                <c:pt idx="8868">
                  <c:v>46.256999999999998</c:v>
                </c:pt>
                <c:pt idx="8869">
                  <c:v>45.881</c:v>
                </c:pt>
                <c:pt idx="8870">
                  <c:v>45.597999999999999</c:v>
                </c:pt>
                <c:pt idx="8871">
                  <c:v>45.423000000000002</c:v>
                </c:pt>
                <c:pt idx="8872">
                  <c:v>45.665999999999997</c:v>
                </c:pt>
                <c:pt idx="8873">
                  <c:v>45.923999999999999</c:v>
                </c:pt>
                <c:pt idx="8874">
                  <c:v>46.145000000000003</c:v>
                </c:pt>
                <c:pt idx="8875">
                  <c:v>46.04</c:v>
                </c:pt>
                <c:pt idx="8876">
                  <c:v>45.598999999999997</c:v>
                </c:pt>
                <c:pt idx="8877">
                  <c:v>45.155999999999999</c:v>
                </c:pt>
                <c:pt idx="8878">
                  <c:v>44.875999999999998</c:v>
                </c:pt>
                <c:pt idx="8879">
                  <c:v>44.947000000000003</c:v>
                </c:pt>
                <c:pt idx="8880">
                  <c:v>45.311</c:v>
                </c:pt>
                <c:pt idx="8881">
                  <c:v>45.235999999999997</c:v>
                </c:pt>
                <c:pt idx="8882">
                  <c:v>46.000999999999998</c:v>
                </c:pt>
                <c:pt idx="8883">
                  <c:v>46.215000000000003</c:v>
                </c:pt>
                <c:pt idx="8884">
                  <c:v>46.506999999999998</c:v>
                </c:pt>
                <c:pt idx="8885">
                  <c:v>46.710999999999999</c:v>
                </c:pt>
                <c:pt idx="8886">
                  <c:v>46.258000000000003</c:v>
                </c:pt>
                <c:pt idx="8887">
                  <c:v>45.246000000000002</c:v>
                </c:pt>
                <c:pt idx="8888">
                  <c:v>43.844000000000001</c:v>
                </c:pt>
                <c:pt idx="8889">
                  <c:v>41.808999999999997</c:v>
                </c:pt>
                <c:pt idx="8890">
                  <c:v>39.189</c:v>
                </c:pt>
                <c:pt idx="8891">
                  <c:v>36.851999999999997</c:v>
                </c:pt>
                <c:pt idx="8892">
                  <c:v>35.130000000000003</c:v>
                </c:pt>
                <c:pt idx="8893">
                  <c:v>34.127000000000002</c:v>
                </c:pt>
                <c:pt idx="8894">
                  <c:v>33.234999999999999</c:v>
                </c:pt>
                <c:pt idx="8895">
                  <c:v>32.405999999999999</c:v>
                </c:pt>
                <c:pt idx="8896">
                  <c:v>31.478000000000002</c:v>
                </c:pt>
                <c:pt idx="8897">
                  <c:v>29.763000000000002</c:v>
                </c:pt>
                <c:pt idx="8898">
                  <c:v>27.244</c:v>
                </c:pt>
                <c:pt idx="8899">
                  <c:v>24.382000000000001</c:v>
                </c:pt>
                <c:pt idx="8900">
                  <c:v>21.890999999999998</c:v>
                </c:pt>
                <c:pt idx="8901">
                  <c:v>20.106999999999999</c:v>
                </c:pt>
                <c:pt idx="8902">
                  <c:v>18.768000000000001</c:v>
                </c:pt>
                <c:pt idx="8903">
                  <c:v>17.661000000000001</c:v>
                </c:pt>
                <c:pt idx="8904">
                  <c:v>16.63</c:v>
                </c:pt>
                <c:pt idx="8905">
                  <c:v>15.493</c:v>
                </c:pt>
                <c:pt idx="8906">
                  <c:v>14.301</c:v>
                </c:pt>
                <c:pt idx="8907">
                  <c:v>13.157</c:v>
                </c:pt>
                <c:pt idx="8908">
                  <c:v>12.034000000000001</c:v>
                </c:pt>
                <c:pt idx="8909">
                  <c:v>11.157999999999999</c:v>
                </c:pt>
                <c:pt idx="8910">
                  <c:v>10.273999999999999</c:v>
                </c:pt>
                <c:pt idx="8911">
                  <c:v>9.4864999999999995</c:v>
                </c:pt>
                <c:pt idx="8912">
                  <c:v>8.2800999999999991</c:v>
                </c:pt>
                <c:pt idx="8913">
                  <c:v>6.8773</c:v>
                </c:pt>
                <c:pt idx="8914">
                  <c:v>5.5972999999999997</c:v>
                </c:pt>
                <c:pt idx="8915">
                  <c:v>4.2248999999999999</c:v>
                </c:pt>
                <c:pt idx="8916">
                  <c:v>2.7088000000000001</c:v>
                </c:pt>
                <c:pt idx="8917">
                  <c:v>1.139</c:v>
                </c:pt>
                <c:pt idx="8918">
                  <c:v>-0.36802000000000001</c:v>
                </c:pt>
                <c:pt idx="8919">
                  <c:v>-1.5122</c:v>
                </c:pt>
                <c:pt idx="8920">
                  <c:v>-2.4565999999999999</c:v>
                </c:pt>
                <c:pt idx="8921">
                  <c:v>-3.2797999999999998</c:v>
                </c:pt>
                <c:pt idx="8922">
                  <c:v>-3.9506000000000001</c:v>
                </c:pt>
                <c:pt idx="8923">
                  <c:v>-4.6330999999999998</c:v>
                </c:pt>
                <c:pt idx="8924">
                  <c:v>-5.0799000000000003</c:v>
                </c:pt>
                <c:pt idx="8925">
                  <c:v>-5.3182</c:v>
                </c:pt>
                <c:pt idx="8926">
                  <c:v>-5.5029000000000003</c:v>
                </c:pt>
                <c:pt idx="8927">
                  <c:v>-5.4531999999999998</c:v>
                </c:pt>
                <c:pt idx="8928">
                  <c:v>-5.444</c:v>
                </c:pt>
                <c:pt idx="8929">
                  <c:v>-5.4132999999999996</c:v>
                </c:pt>
                <c:pt idx="8930">
                  <c:v>-5.2256</c:v>
                </c:pt>
                <c:pt idx="8931">
                  <c:v>-4.8190999999999997</c:v>
                </c:pt>
                <c:pt idx="8932">
                  <c:v>-5.0259</c:v>
                </c:pt>
                <c:pt idx="8933">
                  <c:v>-5.4005999999999998</c:v>
                </c:pt>
                <c:pt idx="8934">
                  <c:v>-5.2732999999999999</c:v>
                </c:pt>
                <c:pt idx="8935">
                  <c:v>-5.1497999999999999</c:v>
                </c:pt>
                <c:pt idx="8936">
                  <c:v>-4.9432</c:v>
                </c:pt>
                <c:pt idx="8937">
                  <c:v>-4.7915000000000001</c:v>
                </c:pt>
                <c:pt idx="8938">
                  <c:v>-4.6733000000000002</c:v>
                </c:pt>
                <c:pt idx="8939">
                  <c:v>-4.5818000000000003</c:v>
                </c:pt>
                <c:pt idx="8940">
                  <c:v>-4.5049999999999999</c:v>
                </c:pt>
                <c:pt idx="8941">
                  <c:v>-4.2858999999999998</c:v>
                </c:pt>
                <c:pt idx="8942">
                  <c:v>-3.9725999999999999</c:v>
                </c:pt>
                <c:pt idx="8943">
                  <c:v>-3.6503000000000001</c:v>
                </c:pt>
                <c:pt idx="8944">
                  <c:v>-3.5598999999999998</c:v>
                </c:pt>
                <c:pt idx="8945">
                  <c:v>-3.8302</c:v>
                </c:pt>
                <c:pt idx="8946">
                  <c:v>-4.2649999999999997</c:v>
                </c:pt>
                <c:pt idx="8947">
                  <c:v>-4.7859999999999996</c:v>
                </c:pt>
                <c:pt idx="8948">
                  <c:v>-5.1577999999999999</c:v>
                </c:pt>
                <c:pt idx="8949">
                  <c:v>-5.4234</c:v>
                </c:pt>
                <c:pt idx="8950">
                  <c:v>-5.7244000000000002</c:v>
                </c:pt>
                <c:pt idx="8951">
                  <c:v>-6.0880000000000001</c:v>
                </c:pt>
                <c:pt idx="8952">
                  <c:v>-6.4733000000000001</c:v>
                </c:pt>
                <c:pt idx="8953">
                  <c:v>-7.0286</c:v>
                </c:pt>
                <c:pt idx="8954">
                  <c:v>-7.5853000000000002</c:v>
                </c:pt>
                <c:pt idx="8955">
                  <c:v>-8.1249000000000002</c:v>
                </c:pt>
                <c:pt idx="8956">
                  <c:v>-8.5635999999999992</c:v>
                </c:pt>
                <c:pt idx="8957">
                  <c:v>-9.2996999999999996</c:v>
                </c:pt>
                <c:pt idx="8958">
                  <c:v>-10.074999999999999</c:v>
                </c:pt>
                <c:pt idx="8959">
                  <c:v>-10.997</c:v>
                </c:pt>
                <c:pt idx="8960">
                  <c:v>-11.837</c:v>
                </c:pt>
                <c:pt idx="8961">
                  <c:v>-12.593999999999999</c:v>
                </c:pt>
                <c:pt idx="8962">
                  <c:v>-13.512</c:v>
                </c:pt>
                <c:pt idx="8963">
                  <c:v>-15.054</c:v>
                </c:pt>
                <c:pt idx="8964">
                  <c:v>-16.86</c:v>
                </c:pt>
                <c:pt idx="8965">
                  <c:v>-18.11</c:v>
                </c:pt>
                <c:pt idx="8966">
                  <c:v>-18.638000000000002</c:v>
                </c:pt>
                <c:pt idx="8967">
                  <c:v>-19.181000000000001</c:v>
                </c:pt>
                <c:pt idx="8968">
                  <c:v>-20.035</c:v>
                </c:pt>
                <c:pt idx="8969">
                  <c:v>-21.242000000000001</c:v>
                </c:pt>
                <c:pt idx="8970">
                  <c:v>-22.594999999999999</c:v>
                </c:pt>
                <c:pt idx="8971">
                  <c:v>-23.797000000000001</c:v>
                </c:pt>
                <c:pt idx="8972">
                  <c:v>-24.905000000000001</c:v>
                </c:pt>
                <c:pt idx="8973">
                  <c:v>-26.352</c:v>
                </c:pt>
                <c:pt idx="8974">
                  <c:v>-27.739000000000001</c:v>
                </c:pt>
                <c:pt idx="8975">
                  <c:v>-28.923999999999999</c:v>
                </c:pt>
                <c:pt idx="8976">
                  <c:v>-30.311</c:v>
                </c:pt>
                <c:pt idx="8977">
                  <c:v>-31.66</c:v>
                </c:pt>
                <c:pt idx="8978">
                  <c:v>-32.984000000000002</c:v>
                </c:pt>
                <c:pt idx="8979">
                  <c:v>-34.668999999999997</c:v>
                </c:pt>
                <c:pt idx="8980">
                  <c:v>-35.826000000000001</c:v>
                </c:pt>
                <c:pt idx="8981">
                  <c:v>-36.353999999999999</c:v>
                </c:pt>
                <c:pt idx="8982">
                  <c:v>-37.174999999999997</c:v>
                </c:pt>
                <c:pt idx="8983">
                  <c:v>-38.371000000000002</c:v>
                </c:pt>
                <c:pt idx="8984">
                  <c:v>-39.57</c:v>
                </c:pt>
                <c:pt idx="8985">
                  <c:v>-41.137</c:v>
                </c:pt>
                <c:pt idx="8986">
                  <c:v>-42.613</c:v>
                </c:pt>
                <c:pt idx="8987">
                  <c:v>-43.884999999999998</c:v>
                </c:pt>
                <c:pt idx="8988">
                  <c:v>-44.933999999999997</c:v>
                </c:pt>
                <c:pt idx="8989">
                  <c:v>-45.987000000000002</c:v>
                </c:pt>
                <c:pt idx="8990">
                  <c:v>-46.927999999999997</c:v>
                </c:pt>
                <c:pt idx="8991">
                  <c:v>-47.835999999999999</c:v>
                </c:pt>
                <c:pt idx="8992">
                  <c:v>-48.753999999999998</c:v>
                </c:pt>
                <c:pt idx="8993">
                  <c:v>-49.997999999999998</c:v>
                </c:pt>
                <c:pt idx="8994">
                  <c:v>-50.838999999999999</c:v>
                </c:pt>
                <c:pt idx="8995">
                  <c:v>-51.323</c:v>
                </c:pt>
                <c:pt idx="8996">
                  <c:v>-51.743000000000002</c:v>
                </c:pt>
                <c:pt idx="8997">
                  <c:v>-52.648000000000003</c:v>
                </c:pt>
                <c:pt idx="8998">
                  <c:v>-53.884999999999998</c:v>
                </c:pt>
                <c:pt idx="8999">
                  <c:v>-54.866</c:v>
                </c:pt>
              </c:numCache>
            </c:numRef>
          </c:val>
          <c:smooth val="0"/>
          <c:extLst>
            <c:ext xmlns:c16="http://schemas.microsoft.com/office/drawing/2014/chart" uri="{C3380CC4-5D6E-409C-BE32-E72D297353CC}">
              <c16:uniqueId val="{00000001-1DDC-47B2-A2CC-8A847FF95E28}"/>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AP force (N)</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U02_INTACT_KE_VV!$A$1</c:f>
              <c:strCache>
                <c:ptCount val="1"/>
                <c:pt idx="0">
                  <c:v>TF FE (deg)</c:v>
                </c:pt>
              </c:strCache>
            </c:strRef>
          </c:tx>
          <c:spPr>
            <a:ln w="28575" cap="rnd">
              <a:solidFill>
                <a:schemeClr val="accent1"/>
              </a:solidFill>
              <a:round/>
            </a:ln>
            <a:effectLst/>
          </c:spPr>
          <c:marker>
            <c:symbol val="none"/>
          </c:marker>
          <c:val>
            <c:numRef>
              <c:f>DU02_INTACT_KE_VV!$A$2:$A$9001</c:f>
              <c:numCache>
                <c:formatCode>General</c:formatCode>
                <c:ptCount val="9000"/>
                <c:pt idx="0">
                  <c:v>4.0922000000000001</c:v>
                </c:pt>
                <c:pt idx="1">
                  <c:v>4.1299000000000001</c:v>
                </c:pt>
                <c:pt idx="2">
                  <c:v>4.1729000000000003</c:v>
                </c:pt>
                <c:pt idx="3">
                  <c:v>4.2150999999999996</c:v>
                </c:pt>
                <c:pt idx="4">
                  <c:v>4.2545999999999999</c:v>
                </c:pt>
                <c:pt idx="5">
                  <c:v>4.2910000000000004</c:v>
                </c:pt>
                <c:pt idx="6">
                  <c:v>4.3224999999999998</c:v>
                </c:pt>
                <c:pt idx="7">
                  <c:v>4.3520000000000003</c:v>
                </c:pt>
                <c:pt idx="8">
                  <c:v>4.3872</c:v>
                </c:pt>
                <c:pt idx="9">
                  <c:v>4.4234</c:v>
                </c:pt>
                <c:pt idx="10">
                  <c:v>4.4505999999999997</c:v>
                </c:pt>
                <c:pt idx="11">
                  <c:v>4.4760999999999997</c:v>
                </c:pt>
                <c:pt idx="12">
                  <c:v>4.5023999999999997</c:v>
                </c:pt>
                <c:pt idx="13">
                  <c:v>4.5270999999999999</c:v>
                </c:pt>
                <c:pt idx="14">
                  <c:v>4.5525000000000002</c:v>
                </c:pt>
                <c:pt idx="15">
                  <c:v>4.5773999999999999</c:v>
                </c:pt>
                <c:pt idx="16">
                  <c:v>4.5922999999999998</c:v>
                </c:pt>
                <c:pt idx="17">
                  <c:v>4.6078999999999999</c:v>
                </c:pt>
                <c:pt idx="18">
                  <c:v>4.6212999999999997</c:v>
                </c:pt>
                <c:pt idx="19">
                  <c:v>4.6288</c:v>
                </c:pt>
                <c:pt idx="20">
                  <c:v>4.6412000000000004</c:v>
                </c:pt>
                <c:pt idx="21">
                  <c:v>4.6471999999999998</c:v>
                </c:pt>
                <c:pt idx="22">
                  <c:v>4.6490999999999998</c:v>
                </c:pt>
                <c:pt idx="23">
                  <c:v>4.6492000000000004</c:v>
                </c:pt>
                <c:pt idx="24">
                  <c:v>4.6426999999999996</c:v>
                </c:pt>
                <c:pt idx="25">
                  <c:v>4.6326000000000001</c:v>
                </c:pt>
                <c:pt idx="26">
                  <c:v>4.6246999999999998</c:v>
                </c:pt>
                <c:pt idx="27">
                  <c:v>4.6124000000000001</c:v>
                </c:pt>
                <c:pt idx="28">
                  <c:v>4.5949999999999998</c:v>
                </c:pt>
                <c:pt idx="29">
                  <c:v>4.5744999999999996</c:v>
                </c:pt>
                <c:pt idx="30">
                  <c:v>4.548</c:v>
                </c:pt>
                <c:pt idx="31">
                  <c:v>4.5152999999999999</c:v>
                </c:pt>
                <c:pt idx="32">
                  <c:v>4.4779999999999998</c:v>
                </c:pt>
                <c:pt idx="33">
                  <c:v>4.4512</c:v>
                </c:pt>
                <c:pt idx="34">
                  <c:v>4.4348000000000001</c:v>
                </c:pt>
                <c:pt idx="35">
                  <c:v>4.4189999999999996</c:v>
                </c:pt>
                <c:pt idx="36">
                  <c:v>4.4074999999999998</c:v>
                </c:pt>
                <c:pt idx="37">
                  <c:v>4.3975</c:v>
                </c:pt>
                <c:pt idx="38">
                  <c:v>4.3917999999999999</c:v>
                </c:pt>
                <c:pt idx="39">
                  <c:v>4.3879999999999999</c:v>
                </c:pt>
                <c:pt idx="40">
                  <c:v>4.3841999999999999</c:v>
                </c:pt>
                <c:pt idx="41">
                  <c:v>4.3853</c:v>
                </c:pt>
                <c:pt idx="42">
                  <c:v>4.3941999999999997</c:v>
                </c:pt>
                <c:pt idx="43">
                  <c:v>4.4164000000000003</c:v>
                </c:pt>
                <c:pt idx="44">
                  <c:v>4.4524999999999997</c:v>
                </c:pt>
                <c:pt idx="45">
                  <c:v>4.5039999999999996</c:v>
                </c:pt>
                <c:pt idx="46">
                  <c:v>4.5613000000000001</c:v>
                </c:pt>
                <c:pt idx="47">
                  <c:v>4.6246999999999998</c:v>
                </c:pt>
                <c:pt idx="48">
                  <c:v>4.6782000000000004</c:v>
                </c:pt>
                <c:pt idx="49">
                  <c:v>4.7248000000000001</c:v>
                </c:pt>
                <c:pt idx="50">
                  <c:v>4.7506000000000004</c:v>
                </c:pt>
                <c:pt idx="51">
                  <c:v>4.7595999999999998</c:v>
                </c:pt>
                <c:pt idx="52">
                  <c:v>4.758</c:v>
                </c:pt>
                <c:pt idx="53">
                  <c:v>4.7515000000000001</c:v>
                </c:pt>
                <c:pt idx="54">
                  <c:v>4.7455999999999996</c:v>
                </c:pt>
                <c:pt idx="55">
                  <c:v>4.742</c:v>
                </c:pt>
                <c:pt idx="56">
                  <c:v>4.7582000000000004</c:v>
                </c:pt>
                <c:pt idx="57">
                  <c:v>4.7938999999999998</c:v>
                </c:pt>
                <c:pt idx="58">
                  <c:v>4.8506</c:v>
                </c:pt>
                <c:pt idx="59">
                  <c:v>4.9241999999999999</c:v>
                </c:pt>
                <c:pt idx="60">
                  <c:v>4.9999000000000002</c:v>
                </c:pt>
                <c:pt idx="61">
                  <c:v>5.0743999999999998</c:v>
                </c:pt>
                <c:pt idx="62">
                  <c:v>5.1384999999999996</c:v>
                </c:pt>
                <c:pt idx="63">
                  <c:v>5.1872999999999996</c:v>
                </c:pt>
                <c:pt idx="64">
                  <c:v>5.2340999999999998</c:v>
                </c:pt>
                <c:pt idx="65">
                  <c:v>5.2885999999999997</c:v>
                </c:pt>
                <c:pt idx="66">
                  <c:v>5.3437999999999999</c:v>
                </c:pt>
                <c:pt idx="67">
                  <c:v>5.4036999999999997</c:v>
                </c:pt>
                <c:pt idx="68">
                  <c:v>5.4691999999999998</c:v>
                </c:pt>
                <c:pt idx="69">
                  <c:v>5.5545999999999998</c:v>
                </c:pt>
                <c:pt idx="70">
                  <c:v>5.6571999999999996</c:v>
                </c:pt>
                <c:pt idx="71">
                  <c:v>5.7636000000000003</c:v>
                </c:pt>
                <c:pt idx="72">
                  <c:v>5.8794000000000004</c:v>
                </c:pt>
                <c:pt idx="73">
                  <c:v>6.0065</c:v>
                </c:pt>
                <c:pt idx="74">
                  <c:v>6.1429999999999998</c:v>
                </c:pt>
                <c:pt idx="75">
                  <c:v>6.2746000000000004</c:v>
                </c:pt>
                <c:pt idx="76">
                  <c:v>6.3933</c:v>
                </c:pt>
                <c:pt idx="77">
                  <c:v>6.5023999999999997</c:v>
                </c:pt>
                <c:pt idx="78">
                  <c:v>6.6032999999999999</c:v>
                </c:pt>
                <c:pt idx="79">
                  <c:v>6.6920000000000002</c:v>
                </c:pt>
                <c:pt idx="80">
                  <c:v>6.7742000000000004</c:v>
                </c:pt>
                <c:pt idx="81">
                  <c:v>6.8552</c:v>
                </c:pt>
                <c:pt idx="82">
                  <c:v>6.9447000000000001</c:v>
                </c:pt>
                <c:pt idx="83">
                  <c:v>7.0427</c:v>
                </c:pt>
                <c:pt idx="84">
                  <c:v>7.1557000000000004</c:v>
                </c:pt>
                <c:pt idx="85">
                  <c:v>7.2828999999999997</c:v>
                </c:pt>
                <c:pt idx="86">
                  <c:v>7.4142000000000001</c:v>
                </c:pt>
                <c:pt idx="87">
                  <c:v>7.5486000000000004</c:v>
                </c:pt>
                <c:pt idx="88">
                  <c:v>7.6740000000000004</c:v>
                </c:pt>
                <c:pt idx="89">
                  <c:v>7.7884000000000002</c:v>
                </c:pt>
                <c:pt idx="90">
                  <c:v>7.8872</c:v>
                </c:pt>
                <c:pt idx="91">
                  <c:v>7.9664000000000001</c:v>
                </c:pt>
                <c:pt idx="92">
                  <c:v>8.0368999999999993</c:v>
                </c:pt>
                <c:pt idx="93">
                  <c:v>8.0991999999999997</c:v>
                </c:pt>
                <c:pt idx="94">
                  <c:v>8.1527999999999992</c:v>
                </c:pt>
                <c:pt idx="95">
                  <c:v>8.2156000000000002</c:v>
                </c:pt>
                <c:pt idx="96">
                  <c:v>8.2806999999999995</c:v>
                </c:pt>
                <c:pt idx="97">
                  <c:v>8.3439999999999994</c:v>
                </c:pt>
                <c:pt idx="98">
                  <c:v>8.4136000000000006</c:v>
                </c:pt>
                <c:pt idx="99">
                  <c:v>8.4797999999999991</c:v>
                </c:pt>
                <c:pt idx="100">
                  <c:v>8.5320999999999998</c:v>
                </c:pt>
                <c:pt idx="101">
                  <c:v>8.5810999999999993</c:v>
                </c:pt>
                <c:pt idx="102">
                  <c:v>8.6243999999999996</c:v>
                </c:pt>
                <c:pt idx="103">
                  <c:v>8.6646999999999998</c:v>
                </c:pt>
                <c:pt idx="104">
                  <c:v>8.6940000000000008</c:v>
                </c:pt>
                <c:pt idx="105">
                  <c:v>8.7106999999999992</c:v>
                </c:pt>
                <c:pt idx="106">
                  <c:v>8.7174999999999994</c:v>
                </c:pt>
                <c:pt idx="107">
                  <c:v>8.7159999999999993</c:v>
                </c:pt>
                <c:pt idx="108">
                  <c:v>8.7059999999999995</c:v>
                </c:pt>
                <c:pt idx="109">
                  <c:v>8.6861999999999995</c:v>
                </c:pt>
                <c:pt idx="110">
                  <c:v>8.6595999999999993</c:v>
                </c:pt>
                <c:pt idx="111">
                  <c:v>8.6300000000000008</c:v>
                </c:pt>
                <c:pt idx="112">
                  <c:v>8.5951000000000004</c:v>
                </c:pt>
                <c:pt idx="113">
                  <c:v>8.5493000000000006</c:v>
                </c:pt>
                <c:pt idx="114">
                  <c:v>8.4814000000000007</c:v>
                </c:pt>
                <c:pt idx="115">
                  <c:v>8.3950999999999993</c:v>
                </c:pt>
                <c:pt idx="116">
                  <c:v>8.2974999999999994</c:v>
                </c:pt>
                <c:pt idx="117">
                  <c:v>8.1845999999999997</c:v>
                </c:pt>
                <c:pt idx="118">
                  <c:v>8.0706000000000007</c:v>
                </c:pt>
                <c:pt idx="119">
                  <c:v>7.9530000000000003</c:v>
                </c:pt>
                <c:pt idx="120">
                  <c:v>7.8377999999999997</c:v>
                </c:pt>
                <c:pt idx="121">
                  <c:v>7.7186000000000003</c:v>
                </c:pt>
                <c:pt idx="122">
                  <c:v>7.6017999999999999</c:v>
                </c:pt>
                <c:pt idx="123">
                  <c:v>7.4755000000000003</c:v>
                </c:pt>
                <c:pt idx="124">
                  <c:v>7.3346999999999998</c:v>
                </c:pt>
                <c:pt idx="125">
                  <c:v>7.1961000000000004</c:v>
                </c:pt>
                <c:pt idx="126">
                  <c:v>7.0507999999999997</c:v>
                </c:pt>
                <c:pt idx="127">
                  <c:v>6.8907999999999996</c:v>
                </c:pt>
                <c:pt idx="128">
                  <c:v>6.7236000000000002</c:v>
                </c:pt>
                <c:pt idx="129">
                  <c:v>6.5632999999999999</c:v>
                </c:pt>
                <c:pt idx="130">
                  <c:v>6.3943000000000003</c:v>
                </c:pt>
                <c:pt idx="131">
                  <c:v>6.2308000000000003</c:v>
                </c:pt>
                <c:pt idx="132">
                  <c:v>6.0768000000000004</c:v>
                </c:pt>
                <c:pt idx="133">
                  <c:v>5.9248000000000003</c:v>
                </c:pt>
                <c:pt idx="134">
                  <c:v>5.7801</c:v>
                </c:pt>
                <c:pt idx="135">
                  <c:v>5.6322999999999999</c:v>
                </c:pt>
                <c:pt idx="136">
                  <c:v>5.4912000000000001</c:v>
                </c:pt>
                <c:pt idx="137">
                  <c:v>5.3525999999999998</c:v>
                </c:pt>
                <c:pt idx="138">
                  <c:v>5.2215999999999996</c:v>
                </c:pt>
                <c:pt idx="139">
                  <c:v>5.1003999999999996</c:v>
                </c:pt>
                <c:pt idx="140">
                  <c:v>4.9797000000000002</c:v>
                </c:pt>
                <c:pt idx="141">
                  <c:v>4.8699000000000003</c:v>
                </c:pt>
                <c:pt idx="142">
                  <c:v>4.7671000000000001</c:v>
                </c:pt>
                <c:pt idx="143">
                  <c:v>4.6669</c:v>
                </c:pt>
                <c:pt idx="144">
                  <c:v>4.5762999999999998</c:v>
                </c:pt>
                <c:pt idx="145">
                  <c:v>4.4828000000000001</c:v>
                </c:pt>
                <c:pt idx="146">
                  <c:v>4.399</c:v>
                </c:pt>
                <c:pt idx="147">
                  <c:v>4.3208000000000002</c:v>
                </c:pt>
                <c:pt idx="148">
                  <c:v>4.2483000000000004</c:v>
                </c:pt>
                <c:pt idx="149">
                  <c:v>4.1952999999999996</c:v>
                </c:pt>
                <c:pt idx="150">
                  <c:v>4.1646000000000001</c:v>
                </c:pt>
                <c:pt idx="151">
                  <c:v>4.1417000000000002</c:v>
                </c:pt>
                <c:pt idx="152">
                  <c:v>4.1262999999999996</c:v>
                </c:pt>
                <c:pt idx="153">
                  <c:v>4.1153000000000004</c:v>
                </c:pt>
                <c:pt idx="154">
                  <c:v>4.1070000000000002</c:v>
                </c:pt>
                <c:pt idx="155">
                  <c:v>4.1031000000000004</c:v>
                </c:pt>
                <c:pt idx="156">
                  <c:v>4.1018999999999997</c:v>
                </c:pt>
                <c:pt idx="157">
                  <c:v>4.1077000000000004</c:v>
                </c:pt>
                <c:pt idx="158">
                  <c:v>4.1196999999999999</c:v>
                </c:pt>
                <c:pt idx="159">
                  <c:v>4.1447000000000003</c:v>
                </c:pt>
                <c:pt idx="160">
                  <c:v>4.1910999999999996</c:v>
                </c:pt>
                <c:pt idx="161">
                  <c:v>4.2563000000000004</c:v>
                </c:pt>
                <c:pt idx="162">
                  <c:v>4.3323</c:v>
                </c:pt>
                <c:pt idx="163">
                  <c:v>4.4211999999999998</c:v>
                </c:pt>
                <c:pt idx="164">
                  <c:v>4.5255000000000001</c:v>
                </c:pt>
                <c:pt idx="165">
                  <c:v>4.6387</c:v>
                </c:pt>
                <c:pt idx="166">
                  <c:v>4.7567000000000004</c:v>
                </c:pt>
                <c:pt idx="167">
                  <c:v>4.8928000000000003</c:v>
                </c:pt>
                <c:pt idx="168">
                  <c:v>5.0444000000000004</c:v>
                </c:pt>
                <c:pt idx="169">
                  <c:v>5.2088999999999999</c:v>
                </c:pt>
                <c:pt idx="170">
                  <c:v>5.3967999999999998</c:v>
                </c:pt>
                <c:pt idx="171">
                  <c:v>5.5993000000000004</c:v>
                </c:pt>
                <c:pt idx="172">
                  <c:v>5.8110999999999997</c:v>
                </c:pt>
                <c:pt idx="173">
                  <c:v>6.0350999999999999</c:v>
                </c:pt>
                <c:pt idx="174">
                  <c:v>6.2667999999999999</c:v>
                </c:pt>
                <c:pt idx="175">
                  <c:v>6.5050999999999997</c:v>
                </c:pt>
                <c:pt idx="176">
                  <c:v>6.7557999999999998</c:v>
                </c:pt>
                <c:pt idx="177">
                  <c:v>7.0129000000000001</c:v>
                </c:pt>
                <c:pt idx="178">
                  <c:v>7.2717999999999998</c:v>
                </c:pt>
                <c:pt idx="179">
                  <c:v>7.5377999999999998</c:v>
                </c:pt>
                <c:pt idx="180">
                  <c:v>7.8144999999999998</c:v>
                </c:pt>
                <c:pt idx="181">
                  <c:v>8.1102000000000007</c:v>
                </c:pt>
                <c:pt idx="182">
                  <c:v>8.4113000000000007</c:v>
                </c:pt>
                <c:pt idx="183">
                  <c:v>8.7139000000000006</c:v>
                </c:pt>
                <c:pt idx="184">
                  <c:v>9.016</c:v>
                </c:pt>
                <c:pt idx="185">
                  <c:v>9.3201000000000001</c:v>
                </c:pt>
                <c:pt idx="186">
                  <c:v>9.6447000000000003</c:v>
                </c:pt>
                <c:pt idx="187">
                  <c:v>9.9716000000000005</c:v>
                </c:pt>
                <c:pt idx="188">
                  <c:v>10.292999999999999</c:v>
                </c:pt>
                <c:pt idx="189">
                  <c:v>10.627000000000001</c:v>
                </c:pt>
                <c:pt idx="190">
                  <c:v>10.972</c:v>
                </c:pt>
                <c:pt idx="191">
                  <c:v>11.317</c:v>
                </c:pt>
                <c:pt idx="192">
                  <c:v>11.666</c:v>
                </c:pt>
                <c:pt idx="193">
                  <c:v>12.029</c:v>
                </c:pt>
                <c:pt idx="194">
                  <c:v>12.404999999999999</c:v>
                </c:pt>
                <c:pt idx="195">
                  <c:v>12.78</c:v>
                </c:pt>
                <c:pt idx="196">
                  <c:v>13.162000000000001</c:v>
                </c:pt>
                <c:pt idx="197">
                  <c:v>13.547000000000001</c:v>
                </c:pt>
                <c:pt idx="198">
                  <c:v>13.933</c:v>
                </c:pt>
                <c:pt idx="199">
                  <c:v>14.323</c:v>
                </c:pt>
                <c:pt idx="200">
                  <c:v>14.714</c:v>
                </c:pt>
                <c:pt idx="201">
                  <c:v>15.115</c:v>
                </c:pt>
                <c:pt idx="202">
                  <c:v>15.523</c:v>
                </c:pt>
                <c:pt idx="203">
                  <c:v>15.933999999999999</c:v>
                </c:pt>
                <c:pt idx="204">
                  <c:v>16.350000000000001</c:v>
                </c:pt>
                <c:pt idx="205">
                  <c:v>16.783999999999999</c:v>
                </c:pt>
                <c:pt idx="206">
                  <c:v>17.234000000000002</c:v>
                </c:pt>
                <c:pt idx="207">
                  <c:v>17.695</c:v>
                </c:pt>
                <c:pt idx="208">
                  <c:v>18.166</c:v>
                </c:pt>
                <c:pt idx="209">
                  <c:v>18.661999999999999</c:v>
                </c:pt>
                <c:pt idx="210">
                  <c:v>19.173999999999999</c:v>
                </c:pt>
                <c:pt idx="211">
                  <c:v>19.684000000000001</c:v>
                </c:pt>
                <c:pt idx="212">
                  <c:v>20.215</c:v>
                </c:pt>
                <c:pt idx="213">
                  <c:v>20.757999999999999</c:v>
                </c:pt>
                <c:pt idx="214">
                  <c:v>21.297999999999998</c:v>
                </c:pt>
                <c:pt idx="215">
                  <c:v>21.827000000000002</c:v>
                </c:pt>
                <c:pt idx="216">
                  <c:v>22.341000000000001</c:v>
                </c:pt>
                <c:pt idx="217">
                  <c:v>22.852</c:v>
                </c:pt>
                <c:pt idx="218">
                  <c:v>23.367000000000001</c:v>
                </c:pt>
                <c:pt idx="219">
                  <c:v>23.872</c:v>
                </c:pt>
                <c:pt idx="220">
                  <c:v>24.367000000000001</c:v>
                </c:pt>
                <c:pt idx="221">
                  <c:v>24.847999999999999</c:v>
                </c:pt>
                <c:pt idx="222">
                  <c:v>25.323</c:v>
                </c:pt>
                <c:pt idx="223">
                  <c:v>25.797999999999998</c:v>
                </c:pt>
                <c:pt idx="224">
                  <c:v>26.266999999999999</c:v>
                </c:pt>
                <c:pt idx="225">
                  <c:v>26.722000000000001</c:v>
                </c:pt>
                <c:pt idx="226">
                  <c:v>27.177</c:v>
                </c:pt>
                <c:pt idx="227">
                  <c:v>27.638000000000002</c:v>
                </c:pt>
                <c:pt idx="228">
                  <c:v>28.079000000000001</c:v>
                </c:pt>
                <c:pt idx="229">
                  <c:v>28.518000000000001</c:v>
                </c:pt>
                <c:pt idx="230">
                  <c:v>28.972999999999999</c:v>
                </c:pt>
                <c:pt idx="231">
                  <c:v>29.419</c:v>
                </c:pt>
                <c:pt idx="232">
                  <c:v>29.856000000000002</c:v>
                </c:pt>
                <c:pt idx="233">
                  <c:v>30.291</c:v>
                </c:pt>
                <c:pt idx="234">
                  <c:v>30.719000000000001</c:v>
                </c:pt>
                <c:pt idx="235">
                  <c:v>31.134</c:v>
                </c:pt>
                <c:pt idx="236">
                  <c:v>31.54</c:v>
                </c:pt>
                <c:pt idx="237">
                  <c:v>31.931999999999999</c:v>
                </c:pt>
                <c:pt idx="238">
                  <c:v>32.319000000000003</c:v>
                </c:pt>
                <c:pt idx="239">
                  <c:v>32.723999999999997</c:v>
                </c:pt>
                <c:pt idx="240">
                  <c:v>33.121000000000002</c:v>
                </c:pt>
                <c:pt idx="241">
                  <c:v>33.518999999999998</c:v>
                </c:pt>
                <c:pt idx="242">
                  <c:v>33.908999999999999</c:v>
                </c:pt>
                <c:pt idx="243">
                  <c:v>34.305999999999997</c:v>
                </c:pt>
                <c:pt idx="244">
                  <c:v>34.713999999999999</c:v>
                </c:pt>
                <c:pt idx="245">
                  <c:v>35.116999999999997</c:v>
                </c:pt>
                <c:pt idx="246">
                  <c:v>35.527999999999999</c:v>
                </c:pt>
                <c:pt idx="247">
                  <c:v>35.917000000000002</c:v>
                </c:pt>
                <c:pt idx="248">
                  <c:v>36.292000000000002</c:v>
                </c:pt>
                <c:pt idx="249">
                  <c:v>36.679000000000002</c:v>
                </c:pt>
                <c:pt idx="250">
                  <c:v>37.06</c:v>
                </c:pt>
                <c:pt idx="251">
                  <c:v>37.435000000000002</c:v>
                </c:pt>
                <c:pt idx="252">
                  <c:v>37.808999999999997</c:v>
                </c:pt>
                <c:pt idx="253">
                  <c:v>38.194000000000003</c:v>
                </c:pt>
                <c:pt idx="254">
                  <c:v>38.598999999999997</c:v>
                </c:pt>
                <c:pt idx="255">
                  <c:v>39.012</c:v>
                </c:pt>
                <c:pt idx="256">
                  <c:v>39.438000000000002</c:v>
                </c:pt>
                <c:pt idx="257">
                  <c:v>39.848999999999997</c:v>
                </c:pt>
                <c:pt idx="258">
                  <c:v>40.256</c:v>
                </c:pt>
                <c:pt idx="259">
                  <c:v>40.664000000000001</c:v>
                </c:pt>
                <c:pt idx="260">
                  <c:v>41.079000000000001</c:v>
                </c:pt>
                <c:pt idx="261">
                  <c:v>41.52</c:v>
                </c:pt>
                <c:pt idx="262">
                  <c:v>41.99</c:v>
                </c:pt>
                <c:pt idx="263">
                  <c:v>42.475000000000001</c:v>
                </c:pt>
                <c:pt idx="264">
                  <c:v>42.978000000000002</c:v>
                </c:pt>
                <c:pt idx="265">
                  <c:v>43.503</c:v>
                </c:pt>
                <c:pt idx="266">
                  <c:v>44.055999999999997</c:v>
                </c:pt>
                <c:pt idx="267">
                  <c:v>44.628</c:v>
                </c:pt>
                <c:pt idx="268">
                  <c:v>45.210999999999999</c:v>
                </c:pt>
                <c:pt idx="269">
                  <c:v>45.828000000000003</c:v>
                </c:pt>
                <c:pt idx="270">
                  <c:v>46.447000000000003</c:v>
                </c:pt>
                <c:pt idx="271">
                  <c:v>47.069000000000003</c:v>
                </c:pt>
                <c:pt idx="272">
                  <c:v>47.722999999999999</c:v>
                </c:pt>
                <c:pt idx="273">
                  <c:v>48.378999999999998</c:v>
                </c:pt>
                <c:pt idx="274">
                  <c:v>49.026000000000003</c:v>
                </c:pt>
                <c:pt idx="275">
                  <c:v>49.68</c:v>
                </c:pt>
                <c:pt idx="276">
                  <c:v>50.337000000000003</c:v>
                </c:pt>
                <c:pt idx="277">
                  <c:v>50.98</c:v>
                </c:pt>
                <c:pt idx="278">
                  <c:v>51.628</c:v>
                </c:pt>
                <c:pt idx="279">
                  <c:v>52.28</c:v>
                </c:pt>
                <c:pt idx="280">
                  <c:v>52.921999999999997</c:v>
                </c:pt>
                <c:pt idx="281">
                  <c:v>53.548999999999999</c:v>
                </c:pt>
                <c:pt idx="282">
                  <c:v>54.15</c:v>
                </c:pt>
                <c:pt idx="283">
                  <c:v>54.738</c:v>
                </c:pt>
                <c:pt idx="284">
                  <c:v>55.311999999999998</c:v>
                </c:pt>
                <c:pt idx="285">
                  <c:v>55.863</c:v>
                </c:pt>
                <c:pt idx="286">
                  <c:v>56.406999999999996</c:v>
                </c:pt>
                <c:pt idx="287">
                  <c:v>56.948999999999998</c:v>
                </c:pt>
                <c:pt idx="288">
                  <c:v>57.453000000000003</c:v>
                </c:pt>
                <c:pt idx="289">
                  <c:v>57.923999999999999</c:v>
                </c:pt>
                <c:pt idx="290">
                  <c:v>58.392000000000003</c:v>
                </c:pt>
                <c:pt idx="291">
                  <c:v>58.843000000000004</c:v>
                </c:pt>
                <c:pt idx="292">
                  <c:v>59.268999999999998</c:v>
                </c:pt>
                <c:pt idx="293">
                  <c:v>59.679000000000002</c:v>
                </c:pt>
                <c:pt idx="294">
                  <c:v>60.078000000000003</c:v>
                </c:pt>
                <c:pt idx="295">
                  <c:v>60.451000000000001</c:v>
                </c:pt>
                <c:pt idx="296">
                  <c:v>60.798000000000002</c:v>
                </c:pt>
                <c:pt idx="297">
                  <c:v>61.137</c:v>
                </c:pt>
                <c:pt idx="298">
                  <c:v>61.457999999999998</c:v>
                </c:pt>
                <c:pt idx="299">
                  <c:v>61.758000000000003</c:v>
                </c:pt>
                <c:pt idx="300">
                  <c:v>62.064999999999998</c:v>
                </c:pt>
                <c:pt idx="301">
                  <c:v>62.377000000000002</c:v>
                </c:pt>
                <c:pt idx="302">
                  <c:v>62.67</c:v>
                </c:pt>
                <c:pt idx="303">
                  <c:v>62.954000000000001</c:v>
                </c:pt>
                <c:pt idx="304">
                  <c:v>63.24</c:v>
                </c:pt>
                <c:pt idx="305">
                  <c:v>63.524999999999999</c:v>
                </c:pt>
                <c:pt idx="306">
                  <c:v>63.820999999999998</c:v>
                </c:pt>
                <c:pt idx="307">
                  <c:v>64.114000000000004</c:v>
                </c:pt>
                <c:pt idx="308">
                  <c:v>64.414000000000001</c:v>
                </c:pt>
                <c:pt idx="309">
                  <c:v>64.713999999999999</c:v>
                </c:pt>
                <c:pt idx="310">
                  <c:v>64.995000000000005</c:v>
                </c:pt>
                <c:pt idx="311">
                  <c:v>65.284000000000006</c:v>
                </c:pt>
                <c:pt idx="312">
                  <c:v>65.584000000000003</c:v>
                </c:pt>
                <c:pt idx="313">
                  <c:v>65.866</c:v>
                </c:pt>
                <c:pt idx="314">
                  <c:v>66.153000000000006</c:v>
                </c:pt>
                <c:pt idx="315">
                  <c:v>66.453999999999994</c:v>
                </c:pt>
                <c:pt idx="316">
                  <c:v>66.745999999999995</c:v>
                </c:pt>
                <c:pt idx="317">
                  <c:v>67.045000000000002</c:v>
                </c:pt>
                <c:pt idx="318">
                  <c:v>67.361999999999995</c:v>
                </c:pt>
                <c:pt idx="319">
                  <c:v>67.691000000000003</c:v>
                </c:pt>
                <c:pt idx="320">
                  <c:v>68.019000000000005</c:v>
                </c:pt>
                <c:pt idx="321">
                  <c:v>68.343000000000004</c:v>
                </c:pt>
                <c:pt idx="322">
                  <c:v>68.667000000000002</c:v>
                </c:pt>
                <c:pt idx="323">
                  <c:v>69.003</c:v>
                </c:pt>
                <c:pt idx="324">
                  <c:v>69.353999999999999</c:v>
                </c:pt>
                <c:pt idx="325">
                  <c:v>69.704999999999998</c:v>
                </c:pt>
                <c:pt idx="326">
                  <c:v>70.061999999999998</c:v>
                </c:pt>
                <c:pt idx="327">
                  <c:v>70.417000000000002</c:v>
                </c:pt>
                <c:pt idx="328">
                  <c:v>70.765000000000001</c:v>
                </c:pt>
                <c:pt idx="329">
                  <c:v>71.099000000000004</c:v>
                </c:pt>
                <c:pt idx="330">
                  <c:v>71.444000000000003</c:v>
                </c:pt>
                <c:pt idx="331">
                  <c:v>71.802999999999997</c:v>
                </c:pt>
                <c:pt idx="332">
                  <c:v>72.158000000000001</c:v>
                </c:pt>
                <c:pt idx="333">
                  <c:v>72.489000000000004</c:v>
                </c:pt>
                <c:pt idx="334">
                  <c:v>72.820999999999998</c:v>
                </c:pt>
                <c:pt idx="335">
                  <c:v>73.158000000000001</c:v>
                </c:pt>
                <c:pt idx="336">
                  <c:v>73.494</c:v>
                </c:pt>
                <c:pt idx="337">
                  <c:v>73.820999999999998</c:v>
                </c:pt>
                <c:pt idx="338">
                  <c:v>74.137</c:v>
                </c:pt>
                <c:pt idx="339">
                  <c:v>74.450999999999993</c:v>
                </c:pt>
                <c:pt idx="340">
                  <c:v>74.757000000000005</c:v>
                </c:pt>
                <c:pt idx="341">
                  <c:v>75.070999999999998</c:v>
                </c:pt>
                <c:pt idx="342">
                  <c:v>75.388999999999996</c:v>
                </c:pt>
                <c:pt idx="343">
                  <c:v>75.683999999999997</c:v>
                </c:pt>
                <c:pt idx="344">
                  <c:v>75.989000000000004</c:v>
                </c:pt>
                <c:pt idx="345">
                  <c:v>76.296999999999997</c:v>
                </c:pt>
                <c:pt idx="346">
                  <c:v>76.572999999999993</c:v>
                </c:pt>
                <c:pt idx="347">
                  <c:v>76.832999999999998</c:v>
                </c:pt>
                <c:pt idx="348">
                  <c:v>77.081000000000003</c:v>
                </c:pt>
                <c:pt idx="349">
                  <c:v>77.331999999999994</c:v>
                </c:pt>
                <c:pt idx="350">
                  <c:v>77.578000000000003</c:v>
                </c:pt>
                <c:pt idx="351">
                  <c:v>77.804000000000002</c:v>
                </c:pt>
                <c:pt idx="352">
                  <c:v>78.019000000000005</c:v>
                </c:pt>
                <c:pt idx="353">
                  <c:v>78.244</c:v>
                </c:pt>
                <c:pt idx="354">
                  <c:v>78.463999999999999</c:v>
                </c:pt>
                <c:pt idx="355">
                  <c:v>78.677000000000007</c:v>
                </c:pt>
                <c:pt idx="356">
                  <c:v>78.888999999999996</c:v>
                </c:pt>
                <c:pt idx="357">
                  <c:v>79.106999999999999</c:v>
                </c:pt>
                <c:pt idx="358">
                  <c:v>79.319999999999993</c:v>
                </c:pt>
                <c:pt idx="359">
                  <c:v>79.525999999999996</c:v>
                </c:pt>
                <c:pt idx="360">
                  <c:v>79.751000000000005</c:v>
                </c:pt>
                <c:pt idx="361">
                  <c:v>79.980999999999995</c:v>
                </c:pt>
                <c:pt idx="362">
                  <c:v>80.212000000000003</c:v>
                </c:pt>
                <c:pt idx="363">
                  <c:v>80.436000000000007</c:v>
                </c:pt>
                <c:pt idx="364">
                  <c:v>80.671000000000006</c:v>
                </c:pt>
                <c:pt idx="365">
                  <c:v>80.930000000000007</c:v>
                </c:pt>
                <c:pt idx="366">
                  <c:v>81.201999999999998</c:v>
                </c:pt>
                <c:pt idx="367">
                  <c:v>81.474000000000004</c:v>
                </c:pt>
                <c:pt idx="368">
                  <c:v>81.754999999999995</c:v>
                </c:pt>
                <c:pt idx="369">
                  <c:v>82.046000000000006</c:v>
                </c:pt>
                <c:pt idx="370">
                  <c:v>82.334999999999994</c:v>
                </c:pt>
                <c:pt idx="371">
                  <c:v>82.638999999999996</c:v>
                </c:pt>
                <c:pt idx="372">
                  <c:v>82.975999999999999</c:v>
                </c:pt>
                <c:pt idx="373">
                  <c:v>83.325999999999993</c:v>
                </c:pt>
                <c:pt idx="374">
                  <c:v>83.674999999999997</c:v>
                </c:pt>
                <c:pt idx="375">
                  <c:v>84.016999999999996</c:v>
                </c:pt>
                <c:pt idx="376">
                  <c:v>84.36</c:v>
                </c:pt>
                <c:pt idx="377">
                  <c:v>84.713999999999999</c:v>
                </c:pt>
                <c:pt idx="378">
                  <c:v>85.070999999999998</c:v>
                </c:pt>
                <c:pt idx="379">
                  <c:v>85.429000000000002</c:v>
                </c:pt>
                <c:pt idx="380">
                  <c:v>85.802999999999997</c:v>
                </c:pt>
                <c:pt idx="381">
                  <c:v>86.179000000000002</c:v>
                </c:pt>
                <c:pt idx="382">
                  <c:v>86.537999999999997</c:v>
                </c:pt>
                <c:pt idx="383">
                  <c:v>86.873000000000005</c:v>
                </c:pt>
                <c:pt idx="384">
                  <c:v>87.195999999999998</c:v>
                </c:pt>
                <c:pt idx="385">
                  <c:v>87.513000000000005</c:v>
                </c:pt>
                <c:pt idx="386">
                  <c:v>87.831000000000003</c:v>
                </c:pt>
                <c:pt idx="387">
                  <c:v>88.15</c:v>
                </c:pt>
                <c:pt idx="388">
                  <c:v>88.462999999999994</c:v>
                </c:pt>
                <c:pt idx="389">
                  <c:v>88.778000000000006</c:v>
                </c:pt>
                <c:pt idx="390">
                  <c:v>89.1</c:v>
                </c:pt>
                <c:pt idx="391">
                  <c:v>89.412999999999997</c:v>
                </c:pt>
                <c:pt idx="392">
                  <c:v>89.731999999999999</c:v>
                </c:pt>
                <c:pt idx="393">
                  <c:v>90.066999999999993</c:v>
                </c:pt>
                <c:pt idx="394">
                  <c:v>90.403000000000006</c:v>
                </c:pt>
                <c:pt idx="395">
                  <c:v>90.730999999999995</c:v>
                </c:pt>
                <c:pt idx="396">
                  <c:v>91.06</c:v>
                </c:pt>
                <c:pt idx="397">
                  <c:v>91.391000000000005</c:v>
                </c:pt>
                <c:pt idx="398">
                  <c:v>91.709000000000003</c:v>
                </c:pt>
                <c:pt idx="399">
                  <c:v>92.02</c:v>
                </c:pt>
                <c:pt idx="400">
                  <c:v>92.313999999999993</c:v>
                </c:pt>
                <c:pt idx="401">
                  <c:v>92.587999999999994</c:v>
                </c:pt>
                <c:pt idx="402">
                  <c:v>92.834000000000003</c:v>
                </c:pt>
                <c:pt idx="403">
                  <c:v>93.067999999999998</c:v>
                </c:pt>
                <c:pt idx="404">
                  <c:v>93.289000000000001</c:v>
                </c:pt>
                <c:pt idx="405">
                  <c:v>93.498000000000005</c:v>
                </c:pt>
                <c:pt idx="406">
                  <c:v>93.683999999999997</c:v>
                </c:pt>
                <c:pt idx="407">
                  <c:v>93.850999999999999</c:v>
                </c:pt>
                <c:pt idx="408">
                  <c:v>94.007000000000005</c:v>
                </c:pt>
                <c:pt idx="409">
                  <c:v>94.156000000000006</c:v>
                </c:pt>
                <c:pt idx="410">
                  <c:v>94.292000000000002</c:v>
                </c:pt>
                <c:pt idx="411">
                  <c:v>94.417000000000002</c:v>
                </c:pt>
                <c:pt idx="412">
                  <c:v>94.513999999999996</c:v>
                </c:pt>
                <c:pt idx="413">
                  <c:v>94.587999999999994</c:v>
                </c:pt>
                <c:pt idx="414">
                  <c:v>94.63</c:v>
                </c:pt>
                <c:pt idx="415">
                  <c:v>94.64</c:v>
                </c:pt>
                <c:pt idx="416">
                  <c:v>94.62</c:v>
                </c:pt>
                <c:pt idx="417">
                  <c:v>94.575000000000003</c:v>
                </c:pt>
                <c:pt idx="418">
                  <c:v>94.504000000000005</c:v>
                </c:pt>
                <c:pt idx="419">
                  <c:v>94.417000000000002</c:v>
                </c:pt>
                <c:pt idx="420">
                  <c:v>94.304000000000002</c:v>
                </c:pt>
                <c:pt idx="421">
                  <c:v>94.174000000000007</c:v>
                </c:pt>
                <c:pt idx="422">
                  <c:v>94.037000000000006</c:v>
                </c:pt>
                <c:pt idx="423">
                  <c:v>93.882000000000005</c:v>
                </c:pt>
                <c:pt idx="424">
                  <c:v>93.718999999999994</c:v>
                </c:pt>
                <c:pt idx="425">
                  <c:v>93.54</c:v>
                </c:pt>
                <c:pt idx="426">
                  <c:v>93.361999999999995</c:v>
                </c:pt>
                <c:pt idx="427">
                  <c:v>93.203000000000003</c:v>
                </c:pt>
                <c:pt idx="428">
                  <c:v>93.046000000000006</c:v>
                </c:pt>
                <c:pt idx="429">
                  <c:v>92.888000000000005</c:v>
                </c:pt>
                <c:pt idx="430">
                  <c:v>92.751000000000005</c:v>
                </c:pt>
                <c:pt idx="431">
                  <c:v>92.632999999999996</c:v>
                </c:pt>
                <c:pt idx="432">
                  <c:v>92.543999999999997</c:v>
                </c:pt>
                <c:pt idx="433">
                  <c:v>92.489000000000004</c:v>
                </c:pt>
                <c:pt idx="434">
                  <c:v>92.463999999999999</c:v>
                </c:pt>
                <c:pt idx="435">
                  <c:v>92.477000000000004</c:v>
                </c:pt>
                <c:pt idx="436">
                  <c:v>92.542000000000002</c:v>
                </c:pt>
                <c:pt idx="437">
                  <c:v>92.665000000000006</c:v>
                </c:pt>
                <c:pt idx="438">
                  <c:v>92.831000000000003</c:v>
                </c:pt>
                <c:pt idx="439">
                  <c:v>93.058000000000007</c:v>
                </c:pt>
                <c:pt idx="440">
                  <c:v>93.350999999999999</c:v>
                </c:pt>
                <c:pt idx="441">
                  <c:v>93.709000000000003</c:v>
                </c:pt>
                <c:pt idx="442">
                  <c:v>94.120999999999995</c:v>
                </c:pt>
                <c:pt idx="443">
                  <c:v>94.575000000000003</c:v>
                </c:pt>
                <c:pt idx="444">
                  <c:v>95.063000000000002</c:v>
                </c:pt>
                <c:pt idx="445">
                  <c:v>95.581000000000003</c:v>
                </c:pt>
                <c:pt idx="446">
                  <c:v>96.126999999999995</c:v>
                </c:pt>
                <c:pt idx="447">
                  <c:v>96.685000000000002</c:v>
                </c:pt>
                <c:pt idx="448">
                  <c:v>97.254999999999995</c:v>
                </c:pt>
                <c:pt idx="449">
                  <c:v>97.835999999999999</c:v>
                </c:pt>
                <c:pt idx="450">
                  <c:v>98.433000000000007</c:v>
                </c:pt>
                <c:pt idx="451">
                  <c:v>99.034000000000006</c:v>
                </c:pt>
                <c:pt idx="452">
                  <c:v>99.641000000000005</c:v>
                </c:pt>
                <c:pt idx="453">
                  <c:v>100.26</c:v>
                </c:pt>
                <c:pt idx="454">
                  <c:v>100.86</c:v>
                </c:pt>
                <c:pt idx="455">
                  <c:v>101.42</c:v>
                </c:pt>
                <c:pt idx="456">
                  <c:v>101.98</c:v>
                </c:pt>
                <c:pt idx="457">
                  <c:v>102.53</c:v>
                </c:pt>
                <c:pt idx="458">
                  <c:v>103.07</c:v>
                </c:pt>
                <c:pt idx="459">
                  <c:v>103.59</c:v>
                </c:pt>
                <c:pt idx="460">
                  <c:v>104.11</c:v>
                </c:pt>
                <c:pt idx="461">
                  <c:v>104.6</c:v>
                </c:pt>
                <c:pt idx="462">
                  <c:v>105.08</c:v>
                </c:pt>
                <c:pt idx="463">
                  <c:v>105.54</c:v>
                </c:pt>
                <c:pt idx="464">
                  <c:v>105.97</c:v>
                </c:pt>
                <c:pt idx="465">
                  <c:v>106.35</c:v>
                </c:pt>
                <c:pt idx="466">
                  <c:v>106.72</c:v>
                </c:pt>
                <c:pt idx="467">
                  <c:v>107.06</c:v>
                </c:pt>
                <c:pt idx="468">
                  <c:v>107.39</c:v>
                </c:pt>
                <c:pt idx="469">
                  <c:v>107.72</c:v>
                </c:pt>
                <c:pt idx="470">
                  <c:v>108.04</c:v>
                </c:pt>
                <c:pt idx="471">
                  <c:v>108.34</c:v>
                </c:pt>
                <c:pt idx="472">
                  <c:v>108.62</c:v>
                </c:pt>
                <c:pt idx="473">
                  <c:v>108.88</c:v>
                </c:pt>
                <c:pt idx="474">
                  <c:v>109.13</c:v>
                </c:pt>
                <c:pt idx="475">
                  <c:v>109.36</c:v>
                </c:pt>
                <c:pt idx="476">
                  <c:v>109.59</c:v>
                </c:pt>
                <c:pt idx="477">
                  <c:v>109.82</c:v>
                </c:pt>
                <c:pt idx="478">
                  <c:v>110.06</c:v>
                </c:pt>
                <c:pt idx="479">
                  <c:v>110.28</c:v>
                </c:pt>
                <c:pt idx="480">
                  <c:v>110.51</c:v>
                </c:pt>
                <c:pt idx="481">
                  <c:v>110.76</c:v>
                </c:pt>
                <c:pt idx="482">
                  <c:v>110.99</c:v>
                </c:pt>
                <c:pt idx="483">
                  <c:v>111.23</c:v>
                </c:pt>
                <c:pt idx="484">
                  <c:v>111.49</c:v>
                </c:pt>
                <c:pt idx="485">
                  <c:v>111.75</c:v>
                </c:pt>
                <c:pt idx="486">
                  <c:v>112.02</c:v>
                </c:pt>
                <c:pt idx="487">
                  <c:v>112.3</c:v>
                </c:pt>
                <c:pt idx="488">
                  <c:v>112.58</c:v>
                </c:pt>
                <c:pt idx="489">
                  <c:v>112.83</c:v>
                </c:pt>
                <c:pt idx="490">
                  <c:v>113.06</c:v>
                </c:pt>
                <c:pt idx="491">
                  <c:v>113.26</c:v>
                </c:pt>
                <c:pt idx="492">
                  <c:v>113.44</c:v>
                </c:pt>
                <c:pt idx="493">
                  <c:v>113.58</c:v>
                </c:pt>
                <c:pt idx="494">
                  <c:v>113.69</c:v>
                </c:pt>
                <c:pt idx="495">
                  <c:v>113.75</c:v>
                </c:pt>
                <c:pt idx="496">
                  <c:v>113.77</c:v>
                </c:pt>
                <c:pt idx="497">
                  <c:v>113.74</c:v>
                </c:pt>
                <c:pt idx="498">
                  <c:v>113.67</c:v>
                </c:pt>
                <c:pt idx="499">
                  <c:v>113.55</c:v>
                </c:pt>
                <c:pt idx="500">
                  <c:v>113.38</c:v>
                </c:pt>
                <c:pt idx="501">
                  <c:v>113.17</c:v>
                </c:pt>
                <c:pt idx="502">
                  <c:v>112.93</c:v>
                </c:pt>
                <c:pt idx="503">
                  <c:v>112.65</c:v>
                </c:pt>
                <c:pt idx="504">
                  <c:v>112.33</c:v>
                </c:pt>
                <c:pt idx="505">
                  <c:v>111.94</c:v>
                </c:pt>
                <c:pt idx="506">
                  <c:v>111.52</c:v>
                </c:pt>
                <c:pt idx="507">
                  <c:v>111.08</c:v>
                </c:pt>
                <c:pt idx="508">
                  <c:v>110.61</c:v>
                </c:pt>
                <c:pt idx="509">
                  <c:v>110.11</c:v>
                </c:pt>
                <c:pt idx="510">
                  <c:v>109.57</c:v>
                </c:pt>
                <c:pt idx="511">
                  <c:v>109.01</c:v>
                </c:pt>
                <c:pt idx="512">
                  <c:v>108.43</c:v>
                </c:pt>
                <c:pt idx="513">
                  <c:v>107.83</c:v>
                </c:pt>
                <c:pt idx="514">
                  <c:v>107.23</c:v>
                </c:pt>
                <c:pt idx="515">
                  <c:v>106.61</c:v>
                </c:pt>
                <c:pt idx="516">
                  <c:v>105.97</c:v>
                </c:pt>
                <c:pt idx="517">
                  <c:v>105.32</c:v>
                </c:pt>
                <c:pt idx="518">
                  <c:v>104.64</c:v>
                </c:pt>
                <c:pt idx="519">
                  <c:v>103.96</c:v>
                </c:pt>
                <c:pt idx="520">
                  <c:v>103.29</c:v>
                </c:pt>
                <c:pt idx="521">
                  <c:v>102.62</c:v>
                </c:pt>
                <c:pt idx="522">
                  <c:v>101.93</c:v>
                </c:pt>
                <c:pt idx="523">
                  <c:v>101.26</c:v>
                </c:pt>
                <c:pt idx="524">
                  <c:v>100.6</c:v>
                </c:pt>
                <c:pt idx="525">
                  <c:v>99.932000000000002</c:v>
                </c:pt>
                <c:pt idx="526">
                  <c:v>99.263999999999996</c:v>
                </c:pt>
                <c:pt idx="527">
                  <c:v>98.626000000000005</c:v>
                </c:pt>
                <c:pt idx="528">
                  <c:v>97.992999999999995</c:v>
                </c:pt>
                <c:pt idx="529">
                  <c:v>97.352999999999994</c:v>
                </c:pt>
                <c:pt idx="530">
                  <c:v>96.715000000000003</c:v>
                </c:pt>
                <c:pt idx="531">
                  <c:v>96.075000000000003</c:v>
                </c:pt>
                <c:pt idx="532">
                  <c:v>95.442999999999998</c:v>
                </c:pt>
                <c:pt idx="533">
                  <c:v>94.817999999999998</c:v>
                </c:pt>
                <c:pt idx="534">
                  <c:v>94.188999999999993</c:v>
                </c:pt>
                <c:pt idx="535">
                  <c:v>93.566000000000003</c:v>
                </c:pt>
                <c:pt idx="536">
                  <c:v>92.941999999999993</c:v>
                </c:pt>
                <c:pt idx="537">
                  <c:v>92.316999999999993</c:v>
                </c:pt>
                <c:pt idx="538">
                  <c:v>91.685000000000002</c:v>
                </c:pt>
                <c:pt idx="539">
                  <c:v>91.06</c:v>
                </c:pt>
                <c:pt idx="540">
                  <c:v>90.453999999999994</c:v>
                </c:pt>
                <c:pt idx="541">
                  <c:v>89.843999999999994</c:v>
                </c:pt>
                <c:pt idx="542">
                  <c:v>89.233999999999995</c:v>
                </c:pt>
                <c:pt idx="543">
                  <c:v>88.64</c:v>
                </c:pt>
                <c:pt idx="544">
                  <c:v>88.03</c:v>
                </c:pt>
                <c:pt idx="545">
                  <c:v>87.418000000000006</c:v>
                </c:pt>
                <c:pt idx="546">
                  <c:v>86.816000000000003</c:v>
                </c:pt>
                <c:pt idx="547">
                  <c:v>86.215000000000003</c:v>
                </c:pt>
                <c:pt idx="548">
                  <c:v>85.614000000000004</c:v>
                </c:pt>
                <c:pt idx="549">
                  <c:v>85.013000000000005</c:v>
                </c:pt>
                <c:pt idx="550">
                  <c:v>84.423000000000002</c:v>
                </c:pt>
                <c:pt idx="551">
                  <c:v>83.834999999999994</c:v>
                </c:pt>
                <c:pt idx="552">
                  <c:v>83.245000000000005</c:v>
                </c:pt>
                <c:pt idx="553">
                  <c:v>82.650999999999996</c:v>
                </c:pt>
                <c:pt idx="554">
                  <c:v>82.066000000000003</c:v>
                </c:pt>
                <c:pt idx="555">
                  <c:v>81.483999999999995</c:v>
                </c:pt>
                <c:pt idx="556">
                  <c:v>80.900000000000006</c:v>
                </c:pt>
                <c:pt idx="557">
                  <c:v>80.292000000000002</c:v>
                </c:pt>
                <c:pt idx="558">
                  <c:v>79.676000000000002</c:v>
                </c:pt>
                <c:pt idx="559">
                  <c:v>79.058000000000007</c:v>
                </c:pt>
                <c:pt idx="560">
                  <c:v>78.444000000000003</c:v>
                </c:pt>
                <c:pt idx="561">
                  <c:v>77.84</c:v>
                </c:pt>
                <c:pt idx="562">
                  <c:v>77.23</c:v>
                </c:pt>
                <c:pt idx="563">
                  <c:v>76.605000000000004</c:v>
                </c:pt>
                <c:pt idx="564">
                  <c:v>75.989999999999995</c:v>
                </c:pt>
                <c:pt idx="565">
                  <c:v>75.376999999999995</c:v>
                </c:pt>
                <c:pt idx="566">
                  <c:v>74.757999999999996</c:v>
                </c:pt>
                <c:pt idx="567">
                  <c:v>74.147999999999996</c:v>
                </c:pt>
                <c:pt idx="568">
                  <c:v>73.531999999999996</c:v>
                </c:pt>
                <c:pt idx="569">
                  <c:v>72.897000000000006</c:v>
                </c:pt>
                <c:pt idx="570">
                  <c:v>72.271000000000001</c:v>
                </c:pt>
                <c:pt idx="571">
                  <c:v>71.658000000000001</c:v>
                </c:pt>
                <c:pt idx="572">
                  <c:v>71.039000000000001</c:v>
                </c:pt>
                <c:pt idx="573">
                  <c:v>70.424000000000007</c:v>
                </c:pt>
                <c:pt idx="574">
                  <c:v>69.787999999999997</c:v>
                </c:pt>
                <c:pt idx="575">
                  <c:v>69.16</c:v>
                </c:pt>
                <c:pt idx="576">
                  <c:v>68.551000000000002</c:v>
                </c:pt>
                <c:pt idx="577">
                  <c:v>67.927000000000007</c:v>
                </c:pt>
                <c:pt idx="578">
                  <c:v>67.302000000000007</c:v>
                </c:pt>
                <c:pt idx="579">
                  <c:v>66.683999999999997</c:v>
                </c:pt>
                <c:pt idx="580">
                  <c:v>66.061000000000007</c:v>
                </c:pt>
                <c:pt idx="581">
                  <c:v>65.444000000000003</c:v>
                </c:pt>
                <c:pt idx="582">
                  <c:v>64.828000000000003</c:v>
                </c:pt>
                <c:pt idx="583">
                  <c:v>64.204999999999998</c:v>
                </c:pt>
                <c:pt idx="584">
                  <c:v>63.585000000000001</c:v>
                </c:pt>
                <c:pt idx="585">
                  <c:v>62.965000000000003</c:v>
                </c:pt>
                <c:pt idx="586">
                  <c:v>62.332999999999998</c:v>
                </c:pt>
                <c:pt idx="587">
                  <c:v>61.715000000000003</c:v>
                </c:pt>
                <c:pt idx="588">
                  <c:v>61.104999999999997</c:v>
                </c:pt>
                <c:pt idx="589">
                  <c:v>60.466000000000001</c:v>
                </c:pt>
                <c:pt idx="590">
                  <c:v>59.808</c:v>
                </c:pt>
                <c:pt idx="591">
                  <c:v>59.155999999999999</c:v>
                </c:pt>
                <c:pt idx="592">
                  <c:v>58.533999999999999</c:v>
                </c:pt>
                <c:pt idx="593">
                  <c:v>57.915999999999997</c:v>
                </c:pt>
                <c:pt idx="594">
                  <c:v>57.283000000000001</c:v>
                </c:pt>
                <c:pt idx="595">
                  <c:v>56.655999999999999</c:v>
                </c:pt>
                <c:pt idx="596">
                  <c:v>56.021999999999998</c:v>
                </c:pt>
                <c:pt idx="597">
                  <c:v>55.399000000000001</c:v>
                </c:pt>
                <c:pt idx="598">
                  <c:v>54.78</c:v>
                </c:pt>
                <c:pt idx="599">
                  <c:v>54.149000000000001</c:v>
                </c:pt>
                <c:pt idx="600">
                  <c:v>53.53</c:v>
                </c:pt>
                <c:pt idx="601">
                  <c:v>52.911000000000001</c:v>
                </c:pt>
                <c:pt idx="602">
                  <c:v>52.29</c:v>
                </c:pt>
                <c:pt idx="603">
                  <c:v>51.66</c:v>
                </c:pt>
                <c:pt idx="604">
                  <c:v>51.033000000000001</c:v>
                </c:pt>
                <c:pt idx="605">
                  <c:v>50.408000000000001</c:v>
                </c:pt>
                <c:pt idx="606">
                  <c:v>49.802</c:v>
                </c:pt>
                <c:pt idx="607">
                  <c:v>49.204000000000001</c:v>
                </c:pt>
                <c:pt idx="608">
                  <c:v>48.607999999999997</c:v>
                </c:pt>
                <c:pt idx="609">
                  <c:v>48.014000000000003</c:v>
                </c:pt>
                <c:pt idx="610">
                  <c:v>47.421999999999997</c:v>
                </c:pt>
                <c:pt idx="611">
                  <c:v>46.844000000000001</c:v>
                </c:pt>
                <c:pt idx="612">
                  <c:v>46.276000000000003</c:v>
                </c:pt>
                <c:pt idx="613">
                  <c:v>45.689</c:v>
                </c:pt>
                <c:pt idx="614">
                  <c:v>45.106000000000002</c:v>
                </c:pt>
                <c:pt idx="615">
                  <c:v>44.521999999999998</c:v>
                </c:pt>
                <c:pt idx="616">
                  <c:v>43.939</c:v>
                </c:pt>
                <c:pt idx="617">
                  <c:v>43.36</c:v>
                </c:pt>
                <c:pt idx="618">
                  <c:v>42.786999999999999</c:v>
                </c:pt>
                <c:pt idx="619">
                  <c:v>42.213000000000001</c:v>
                </c:pt>
                <c:pt idx="620">
                  <c:v>41.640999999999998</c:v>
                </c:pt>
                <c:pt idx="621">
                  <c:v>41.079000000000001</c:v>
                </c:pt>
                <c:pt idx="622">
                  <c:v>40.527999999999999</c:v>
                </c:pt>
                <c:pt idx="623">
                  <c:v>39.975000000000001</c:v>
                </c:pt>
                <c:pt idx="624">
                  <c:v>39.411999999999999</c:v>
                </c:pt>
                <c:pt idx="625">
                  <c:v>38.845999999999997</c:v>
                </c:pt>
                <c:pt idx="626">
                  <c:v>38.280999999999999</c:v>
                </c:pt>
                <c:pt idx="627">
                  <c:v>37.725999999999999</c:v>
                </c:pt>
                <c:pt idx="628">
                  <c:v>37.151000000000003</c:v>
                </c:pt>
                <c:pt idx="629">
                  <c:v>36.591000000000001</c:v>
                </c:pt>
                <c:pt idx="630">
                  <c:v>36.024999999999999</c:v>
                </c:pt>
                <c:pt idx="631">
                  <c:v>35.438000000000002</c:v>
                </c:pt>
                <c:pt idx="632">
                  <c:v>34.871000000000002</c:v>
                </c:pt>
                <c:pt idx="633">
                  <c:v>34.302</c:v>
                </c:pt>
                <c:pt idx="634">
                  <c:v>33.743000000000002</c:v>
                </c:pt>
                <c:pt idx="635">
                  <c:v>33.19</c:v>
                </c:pt>
                <c:pt idx="636">
                  <c:v>32.649000000000001</c:v>
                </c:pt>
                <c:pt idx="637">
                  <c:v>32.119999999999997</c:v>
                </c:pt>
                <c:pt idx="638">
                  <c:v>31.581</c:v>
                </c:pt>
                <c:pt idx="639">
                  <c:v>31.036999999999999</c:v>
                </c:pt>
                <c:pt idx="640">
                  <c:v>30.495999999999999</c:v>
                </c:pt>
                <c:pt idx="641">
                  <c:v>29.952999999999999</c:v>
                </c:pt>
                <c:pt idx="642">
                  <c:v>29.413</c:v>
                </c:pt>
                <c:pt idx="643">
                  <c:v>28.893000000000001</c:v>
                </c:pt>
                <c:pt idx="644">
                  <c:v>28.378</c:v>
                </c:pt>
                <c:pt idx="645">
                  <c:v>27.847000000000001</c:v>
                </c:pt>
                <c:pt idx="646">
                  <c:v>27.324000000000002</c:v>
                </c:pt>
                <c:pt idx="647">
                  <c:v>26.821999999999999</c:v>
                </c:pt>
                <c:pt idx="648">
                  <c:v>26.318999999999999</c:v>
                </c:pt>
                <c:pt idx="649">
                  <c:v>25.805</c:v>
                </c:pt>
                <c:pt idx="650">
                  <c:v>25.311</c:v>
                </c:pt>
                <c:pt idx="651">
                  <c:v>24.827000000000002</c:v>
                </c:pt>
                <c:pt idx="652">
                  <c:v>24.327999999999999</c:v>
                </c:pt>
                <c:pt idx="653">
                  <c:v>23.823</c:v>
                </c:pt>
                <c:pt idx="654">
                  <c:v>23.326000000000001</c:v>
                </c:pt>
                <c:pt idx="655">
                  <c:v>22.83</c:v>
                </c:pt>
                <c:pt idx="656">
                  <c:v>22.321000000000002</c:v>
                </c:pt>
                <c:pt idx="657">
                  <c:v>21.806999999999999</c:v>
                </c:pt>
                <c:pt idx="658">
                  <c:v>21.3</c:v>
                </c:pt>
                <c:pt idx="659">
                  <c:v>20.792000000000002</c:v>
                </c:pt>
                <c:pt idx="660">
                  <c:v>20.292000000000002</c:v>
                </c:pt>
                <c:pt idx="661">
                  <c:v>19.811</c:v>
                </c:pt>
                <c:pt idx="662">
                  <c:v>19.335000000000001</c:v>
                </c:pt>
                <c:pt idx="663">
                  <c:v>18.870999999999999</c:v>
                </c:pt>
                <c:pt idx="664">
                  <c:v>18.422999999999998</c:v>
                </c:pt>
                <c:pt idx="665">
                  <c:v>17.986000000000001</c:v>
                </c:pt>
                <c:pt idx="666">
                  <c:v>17.553000000000001</c:v>
                </c:pt>
                <c:pt idx="667">
                  <c:v>17.131</c:v>
                </c:pt>
                <c:pt idx="668">
                  <c:v>16.715</c:v>
                </c:pt>
                <c:pt idx="669">
                  <c:v>16.288</c:v>
                </c:pt>
                <c:pt idx="670">
                  <c:v>15.862</c:v>
                </c:pt>
                <c:pt idx="671">
                  <c:v>15.449</c:v>
                </c:pt>
                <c:pt idx="672">
                  <c:v>15.038</c:v>
                </c:pt>
                <c:pt idx="673">
                  <c:v>14.632999999999999</c:v>
                </c:pt>
                <c:pt idx="674">
                  <c:v>14.234999999999999</c:v>
                </c:pt>
                <c:pt idx="675">
                  <c:v>13.849</c:v>
                </c:pt>
                <c:pt idx="676">
                  <c:v>13.471</c:v>
                </c:pt>
                <c:pt idx="677">
                  <c:v>13.095000000000001</c:v>
                </c:pt>
                <c:pt idx="678">
                  <c:v>12.723000000000001</c:v>
                </c:pt>
                <c:pt idx="679">
                  <c:v>12.349</c:v>
                </c:pt>
                <c:pt idx="680">
                  <c:v>11.975</c:v>
                </c:pt>
                <c:pt idx="681">
                  <c:v>11.598000000000001</c:v>
                </c:pt>
                <c:pt idx="682">
                  <c:v>11.226000000000001</c:v>
                </c:pt>
                <c:pt idx="683">
                  <c:v>10.864000000000001</c:v>
                </c:pt>
                <c:pt idx="684">
                  <c:v>10.497</c:v>
                </c:pt>
                <c:pt idx="685">
                  <c:v>10.125</c:v>
                </c:pt>
                <c:pt idx="686">
                  <c:v>9.7533999999999992</c:v>
                </c:pt>
                <c:pt idx="687">
                  <c:v>9.3849999999999998</c:v>
                </c:pt>
                <c:pt idx="688">
                  <c:v>9.0312999999999999</c:v>
                </c:pt>
                <c:pt idx="689">
                  <c:v>8.6931999999999992</c:v>
                </c:pt>
                <c:pt idx="690">
                  <c:v>8.3452000000000002</c:v>
                </c:pt>
                <c:pt idx="691">
                  <c:v>7.9896000000000003</c:v>
                </c:pt>
                <c:pt idx="692">
                  <c:v>7.6387</c:v>
                </c:pt>
                <c:pt idx="693">
                  <c:v>7.2937000000000003</c:v>
                </c:pt>
                <c:pt idx="694">
                  <c:v>6.9503000000000004</c:v>
                </c:pt>
                <c:pt idx="695">
                  <c:v>6.6127000000000002</c:v>
                </c:pt>
                <c:pt idx="696">
                  <c:v>6.2798999999999996</c:v>
                </c:pt>
                <c:pt idx="697">
                  <c:v>5.9466000000000001</c:v>
                </c:pt>
                <c:pt idx="698">
                  <c:v>5.6308999999999996</c:v>
                </c:pt>
                <c:pt idx="699">
                  <c:v>5.3178999999999998</c:v>
                </c:pt>
                <c:pt idx="700">
                  <c:v>4.9996</c:v>
                </c:pt>
                <c:pt idx="701">
                  <c:v>4.6928999999999998</c:v>
                </c:pt>
                <c:pt idx="702">
                  <c:v>4.3964999999999996</c:v>
                </c:pt>
                <c:pt idx="703">
                  <c:v>4.1022999999999996</c:v>
                </c:pt>
                <c:pt idx="704">
                  <c:v>3.8144</c:v>
                </c:pt>
                <c:pt idx="705">
                  <c:v>3.5402999999999998</c:v>
                </c:pt>
                <c:pt idx="706">
                  <c:v>3.2744</c:v>
                </c:pt>
                <c:pt idx="707">
                  <c:v>2.9992999999999999</c:v>
                </c:pt>
                <c:pt idx="708">
                  <c:v>2.7404999999999999</c:v>
                </c:pt>
                <c:pt idx="709">
                  <c:v>2.5017</c:v>
                </c:pt>
                <c:pt idx="710">
                  <c:v>2.2652999999999999</c:v>
                </c:pt>
                <c:pt idx="711">
                  <c:v>2.0482999999999998</c:v>
                </c:pt>
                <c:pt idx="712">
                  <c:v>1.85</c:v>
                </c:pt>
                <c:pt idx="713">
                  <c:v>1.6694</c:v>
                </c:pt>
                <c:pt idx="714">
                  <c:v>1.4882</c:v>
                </c:pt>
                <c:pt idx="715">
                  <c:v>1.3015000000000001</c:v>
                </c:pt>
                <c:pt idx="716">
                  <c:v>1.1245000000000001</c:v>
                </c:pt>
                <c:pt idx="717">
                  <c:v>0.95645999999999998</c:v>
                </c:pt>
                <c:pt idx="718">
                  <c:v>0.80117000000000005</c:v>
                </c:pt>
                <c:pt idx="719">
                  <c:v>0.65976999999999997</c:v>
                </c:pt>
                <c:pt idx="720">
                  <c:v>0.53178999999999998</c:v>
                </c:pt>
                <c:pt idx="721">
                  <c:v>0.41053000000000001</c:v>
                </c:pt>
                <c:pt idx="722">
                  <c:v>0.30309999999999998</c:v>
                </c:pt>
                <c:pt idx="723">
                  <c:v>0.21826999999999999</c:v>
                </c:pt>
                <c:pt idx="724">
                  <c:v>0.15211</c:v>
                </c:pt>
                <c:pt idx="725">
                  <c:v>0.10095999999999999</c:v>
                </c:pt>
                <c:pt idx="726">
                  <c:v>6.7335999999999993E-2</c:v>
                </c:pt>
                <c:pt idx="727">
                  <c:v>4.7301000000000003E-2</c:v>
                </c:pt>
                <c:pt idx="728">
                  <c:v>3.7196E-2</c:v>
                </c:pt>
                <c:pt idx="729">
                  <c:v>3.0329999999999999E-2</c:v>
                </c:pt>
                <c:pt idx="730">
                  <c:v>2.4448000000000001E-2</c:v>
                </c:pt>
                <c:pt idx="731">
                  <c:v>2.3702000000000001E-2</c:v>
                </c:pt>
                <c:pt idx="732">
                  <c:v>2.5321E-2</c:v>
                </c:pt>
                <c:pt idx="733">
                  <c:v>4.0503999999999998E-2</c:v>
                </c:pt>
                <c:pt idx="734">
                  <c:v>6.6420000000000007E-2</c:v>
                </c:pt>
                <c:pt idx="735">
                  <c:v>0.10728</c:v>
                </c:pt>
                <c:pt idx="736">
                  <c:v>0.16266</c:v>
                </c:pt>
                <c:pt idx="737">
                  <c:v>0.22786999999999999</c:v>
                </c:pt>
                <c:pt idx="738">
                  <c:v>0.30456</c:v>
                </c:pt>
                <c:pt idx="739">
                  <c:v>0.39385999999999999</c:v>
                </c:pt>
                <c:pt idx="740">
                  <c:v>0.49001</c:v>
                </c:pt>
                <c:pt idx="741">
                  <c:v>0.59018000000000004</c:v>
                </c:pt>
                <c:pt idx="742">
                  <c:v>0.69632000000000005</c:v>
                </c:pt>
                <c:pt idx="743">
                  <c:v>0.80772999999999995</c:v>
                </c:pt>
                <c:pt idx="744">
                  <c:v>0.92710999999999999</c:v>
                </c:pt>
                <c:pt idx="745">
                  <c:v>1.0586</c:v>
                </c:pt>
                <c:pt idx="746">
                  <c:v>1.1949000000000001</c:v>
                </c:pt>
                <c:pt idx="747">
                  <c:v>1.3387</c:v>
                </c:pt>
                <c:pt idx="748">
                  <c:v>1.4983</c:v>
                </c:pt>
                <c:pt idx="749">
                  <c:v>1.6561999999999999</c:v>
                </c:pt>
                <c:pt idx="750">
                  <c:v>1.8047</c:v>
                </c:pt>
                <c:pt idx="751">
                  <c:v>1.9726999999999999</c:v>
                </c:pt>
                <c:pt idx="752">
                  <c:v>2.1530999999999998</c:v>
                </c:pt>
                <c:pt idx="753">
                  <c:v>2.3338000000000001</c:v>
                </c:pt>
                <c:pt idx="754">
                  <c:v>2.5224000000000002</c:v>
                </c:pt>
                <c:pt idx="755">
                  <c:v>2.7168999999999999</c:v>
                </c:pt>
                <c:pt idx="756">
                  <c:v>2.8994</c:v>
                </c:pt>
                <c:pt idx="757">
                  <c:v>3.0870000000000002</c:v>
                </c:pt>
                <c:pt idx="758">
                  <c:v>3.2848000000000002</c:v>
                </c:pt>
                <c:pt idx="759">
                  <c:v>3.4813999999999998</c:v>
                </c:pt>
                <c:pt idx="760">
                  <c:v>3.6751999999999998</c:v>
                </c:pt>
                <c:pt idx="761">
                  <c:v>3.8776000000000002</c:v>
                </c:pt>
                <c:pt idx="762">
                  <c:v>4.0884999999999998</c:v>
                </c:pt>
                <c:pt idx="763">
                  <c:v>4.3087999999999997</c:v>
                </c:pt>
                <c:pt idx="764">
                  <c:v>4.5307000000000004</c:v>
                </c:pt>
                <c:pt idx="765">
                  <c:v>4.7477</c:v>
                </c:pt>
                <c:pt idx="766">
                  <c:v>4.9752999999999998</c:v>
                </c:pt>
                <c:pt idx="767">
                  <c:v>5.2093999999999996</c:v>
                </c:pt>
                <c:pt idx="768">
                  <c:v>5.4390999999999998</c:v>
                </c:pt>
                <c:pt idx="769">
                  <c:v>5.6714000000000002</c:v>
                </c:pt>
                <c:pt idx="770">
                  <c:v>5.9061000000000003</c:v>
                </c:pt>
                <c:pt idx="771">
                  <c:v>6.1348000000000003</c:v>
                </c:pt>
                <c:pt idx="772">
                  <c:v>6.3627000000000002</c:v>
                </c:pt>
                <c:pt idx="773">
                  <c:v>6.5991</c:v>
                </c:pt>
                <c:pt idx="774">
                  <c:v>6.8371000000000004</c:v>
                </c:pt>
                <c:pt idx="775">
                  <c:v>7.0750999999999999</c:v>
                </c:pt>
                <c:pt idx="776">
                  <c:v>7.3139000000000003</c:v>
                </c:pt>
                <c:pt idx="777">
                  <c:v>7.5468999999999999</c:v>
                </c:pt>
                <c:pt idx="778">
                  <c:v>7.7687999999999997</c:v>
                </c:pt>
                <c:pt idx="779">
                  <c:v>7.9885000000000002</c:v>
                </c:pt>
                <c:pt idx="780">
                  <c:v>8.2149999999999999</c:v>
                </c:pt>
                <c:pt idx="781">
                  <c:v>8.4436999999999998</c:v>
                </c:pt>
                <c:pt idx="782">
                  <c:v>8.6766000000000005</c:v>
                </c:pt>
                <c:pt idx="783">
                  <c:v>8.9076000000000004</c:v>
                </c:pt>
                <c:pt idx="784">
                  <c:v>9.1295000000000002</c:v>
                </c:pt>
                <c:pt idx="785">
                  <c:v>9.3577999999999992</c:v>
                </c:pt>
                <c:pt idx="786">
                  <c:v>9.5891999999999999</c:v>
                </c:pt>
                <c:pt idx="787">
                  <c:v>9.8095999999999997</c:v>
                </c:pt>
                <c:pt idx="788">
                  <c:v>10.032</c:v>
                </c:pt>
                <c:pt idx="789">
                  <c:v>10.262</c:v>
                </c:pt>
                <c:pt idx="790">
                  <c:v>10.496</c:v>
                </c:pt>
                <c:pt idx="791">
                  <c:v>10.724</c:v>
                </c:pt>
                <c:pt idx="792">
                  <c:v>10.946999999999999</c:v>
                </c:pt>
                <c:pt idx="793">
                  <c:v>11.173999999999999</c:v>
                </c:pt>
                <c:pt idx="794">
                  <c:v>11.404999999999999</c:v>
                </c:pt>
                <c:pt idx="795">
                  <c:v>11.631</c:v>
                </c:pt>
                <c:pt idx="796">
                  <c:v>11.863</c:v>
                </c:pt>
                <c:pt idx="797">
                  <c:v>12.11</c:v>
                </c:pt>
                <c:pt idx="798">
                  <c:v>12.361000000000001</c:v>
                </c:pt>
                <c:pt idx="799">
                  <c:v>12.613</c:v>
                </c:pt>
                <c:pt idx="800">
                  <c:v>12.869</c:v>
                </c:pt>
                <c:pt idx="801">
                  <c:v>13.125999999999999</c:v>
                </c:pt>
                <c:pt idx="802">
                  <c:v>13.379</c:v>
                </c:pt>
                <c:pt idx="803">
                  <c:v>13.634</c:v>
                </c:pt>
                <c:pt idx="804">
                  <c:v>13.895</c:v>
                </c:pt>
                <c:pt idx="805">
                  <c:v>14.164999999999999</c:v>
                </c:pt>
                <c:pt idx="806">
                  <c:v>14.439</c:v>
                </c:pt>
                <c:pt idx="807">
                  <c:v>14.728</c:v>
                </c:pt>
                <c:pt idx="808">
                  <c:v>15.032</c:v>
                </c:pt>
                <c:pt idx="809">
                  <c:v>15.329000000000001</c:v>
                </c:pt>
                <c:pt idx="810">
                  <c:v>15.628</c:v>
                </c:pt>
                <c:pt idx="811">
                  <c:v>15.95</c:v>
                </c:pt>
                <c:pt idx="812">
                  <c:v>16.286000000000001</c:v>
                </c:pt>
                <c:pt idx="813">
                  <c:v>16.620999999999999</c:v>
                </c:pt>
                <c:pt idx="814">
                  <c:v>16.960999999999999</c:v>
                </c:pt>
                <c:pt idx="815">
                  <c:v>17.306999999999999</c:v>
                </c:pt>
                <c:pt idx="816">
                  <c:v>17.655999999999999</c:v>
                </c:pt>
                <c:pt idx="817">
                  <c:v>18.010000000000002</c:v>
                </c:pt>
                <c:pt idx="818">
                  <c:v>18.378</c:v>
                </c:pt>
                <c:pt idx="819">
                  <c:v>18.745000000000001</c:v>
                </c:pt>
                <c:pt idx="820">
                  <c:v>19.111999999999998</c:v>
                </c:pt>
                <c:pt idx="821">
                  <c:v>19.494</c:v>
                </c:pt>
                <c:pt idx="822">
                  <c:v>19.882000000000001</c:v>
                </c:pt>
                <c:pt idx="823">
                  <c:v>20.276</c:v>
                </c:pt>
                <c:pt idx="824">
                  <c:v>20.678999999999998</c:v>
                </c:pt>
                <c:pt idx="825">
                  <c:v>21.097999999999999</c:v>
                </c:pt>
                <c:pt idx="826">
                  <c:v>21.515000000000001</c:v>
                </c:pt>
                <c:pt idx="827">
                  <c:v>21.911999999999999</c:v>
                </c:pt>
                <c:pt idx="828">
                  <c:v>22.32</c:v>
                </c:pt>
                <c:pt idx="829">
                  <c:v>22.751000000000001</c:v>
                </c:pt>
                <c:pt idx="830">
                  <c:v>23.177</c:v>
                </c:pt>
                <c:pt idx="831">
                  <c:v>23.600999999999999</c:v>
                </c:pt>
                <c:pt idx="832">
                  <c:v>24.04</c:v>
                </c:pt>
                <c:pt idx="833">
                  <c:v>24.481000000000002</c:v>
                </c:pt>
                <c:pt idx="834">
                  <c:v>24.928999999999998</c:v>
                </c:pt>
                <c:pt idx="835">
                  <c:v>25.384</c:v>
                </c:pt>
                <c:pt idx="836">
                  <c:v>25.838000000000001</c:v>
                </c:pt>
                <c:pt idx="837">
                  <c:v>26.303000000000001</c:v>
                </c:pt>
                <c:pt idx="838">
                  <c:v>26.754000000000001</c:v>
                </c:pt>
                <c:pt idx="839">
                  <c:v>27.210999999999999</c:v>
                </c:pt>
                <c:pt idx="840">
                  <c:v>27.696000000000002</c:v>
                </c:pt>
                <c:pt idx="841">
                  <c:v>28.175000000000001</c:v>
                </c:pt>
                <c:pt idx="842">
                  <c:v>28.635000000000002</c:v>
                </c:pt>
                <c:pt idx="843">
                  <c:v>29.109000000000002</c:v>
                </c:pt>
                <c:pt idx="844">
                  <c:v>29.600999999999999</c:v>
                </c:pt>
                <c:pt idx="845">
                  <c:v>30.09</c:v>
                </c:pt>
                <c:pt idx="846">
                  <c:v>30.588999999999999</c:v>
                </c:pt>
                <c:pt idx="847">
                  <c:v>31.097000000000001</c:v>
                </c:pt>
                <c:pt idx="848">
                  <c:v>31.597000000000001</c:v>
                </c:pt>
                <c:pt idx="849">
                  <c:v>32.101999999999997</c:v>
                </c:pt>
                <c:pt idx="850">
                  <c:v>32.598999999999997</c:v>
                </c:pt>
                <c:pt idx="851">
                  <c:v>33.107999999999997</c:v>
                </c:pt>
                <c:pt idx="852">
                  <c:v>33.631999999999998</c:v>
                </c:pt>
                <c:pt idx="853">
                  <c:v>34.154000000000003</c:v>
                </c:pt>
                <c:pt idx="854">
                  <c:v>34.68</c:v>
                </c:pt>
                <c:pt idx="855">
                  <c:v>35.22</c:v>
                </c:pt>
                <c:pt idx="856">
                  <c:v>35.762</c:v>
                </c:pt>
                <c:pt idx="857">
                  <c:v>36.298999999999999</c:v>
                </c:pt>
                <c:pt idx="858">
                  <c:v>36.814999999999998</c:v>
                </c:pt>
                <c:pt idx="859">
                  <c:v>37.344999999999999</c:v>
                </c:pt>
                <c:pt idx="860">
                  <c:v>37.893000000000001</c:v>
                </c:pt>
                <c:pt idx="861">
                  <c:v>38.423999999999999</c:v>
                </c:pt>
                <c:pt idx="862">
                  <c:v>38.972999999999999</c:v>
                </c:pt>
                <c:pt idx="863">
                  <c:v>39.537999999999997</c:v>
                </c:pt>
                <c:pt idx="864">
                  <c:v>40.082000000000001</c:v>
                </c:pt>
                <c:pt idx="865">
                  <c:v>40.631</c:v>
                </c:pt>
                <c:pt idx="866">
                  <c:v>41.192999999999998</c:v>
                </c:pt>
                <c:pt idx="867">
                  <c:v>41.741999999999997</c:v>
                </c:pt>
                <c:pt idx="868">
                  <c:v>42.280999999999999</c:v>
                </c:pt>
                <c:pt idx="869">
                  <c:v>42.832999999999998</c:v>
                </c:pt>
                <c:pt idx="870">
                  <c:v>43.404000000000003</c:v>
                </c:pt>
                <c:pt idx="871">
                  <c:v>43.968000000000004</c:v>
                </c:pt>
                <c:pt idx="872">
                  <c:v>44.512999999999998</c:v>
                </c:pt>
                <c:pt idx="873">
                  <c:v>45.067</c:v>
                </c:pt>
                <c:pt idx="874">
                  <c:v>45.627000000000002</c:v>
                </c:pt>
                <c:pt idx="875">
                  <c:v>46.191000000000003</c:v>
                </c:pt>
                <c:pt idx="876">
                  <c:v>46.756999999999998</c:v>
                </c:pt>
                <c:pt idx="877">
                  <c:v>47.308</c:v>
                </c:pt>
                <c:pt idx="878">
                  <c:v>47.863999999999997</c:v>
                </c:pt>
                <c:pt idx="879">
                  <c:v>48.427</c:v>
                </c:pt>
                <c:pt idx="880">
                  <c:v>48.975000000000001</c:v>
                </c:pt>
                <c:pt idx="881">
                  <c:v>49.521999999999998</c:v>
                </c:pt>
                <c:pt idx="882">
                  <c:v>50.069000000000003</c:v>
                </c:pt>
                <c:pt idx="883">
                  <c:v>50.62</c:v>
                </c:pt>
                <c:pt idx="884">
                  <c:v>51.183</c:v>
                </c:pt>
                <c:pt idx="885">
                  <c:v>51.732999999999997</c:v>
                </c:pt>
                <c:pt idx="886">
                  <c:v>52.283999999999999</c:v>
                </c:pt>
                <c:pt idx="887">
                  <c:v>52.837000000000003</c:v>
                </c:pt>
                <c:pt idx="888">
                  <c:v>53.393999999999998</c:v>
                </c:pt>
                <c:pt idx="889">
                  <c:v>53.957000000000001</c:v>
                </c:pt>
                <c:pt idx="890">
                  <c:v>54.523000000000003</c:v>
                </c:pt>
                <c:pt idx="891">
                  <c:v>55.088000000000001</c:v>
                </c:pt>
                <c:pt idx="892">
                  <c:v>55.652999999999999</c:v>
                </c:pt>
                <c:pt idx="893">
                  <c:v>56.204999999999998</c:v>
                </c:pt>
                <c:pt idx="894">
                  <c:v>56.762</c:v>
                </c:pt>
                <c:pt idx="895">
                  <c:v>57.326999999999998</c:v>
                </c:pt>
                <c:pt idx="896">
                  <c:v>57.884999999999998</c:v>
                </c:pt>
                <c:pt idx="897">
                  <c:v>58.430999999999997</c:v>
                </c:pt>
                <c:pt idx="898">
                  <c:v>58.975999999999999</c:v>
                </c:pt>
                <c:pt idx="899">
                  <c:v>59.533000000000001</c:v>
                </c:pt>
                <c:pt idx="900">
                  <c:v>60.097999999999999</c:v>
                </c:pt>
                <c:pt idx="901">
                  <c:v>60.656999999999996</c:v>
                </c:pt>
                <c:pt idx="902">
                  <c:v>61.215000000000003</c:v>
                </c:pt>
                <c:pt idx="903">
                  <c:v>61.779000000000003</c:v>
                </c:pt>
                <c:pt idx="904">
                  <c:v>62.329000000000001</c:v>
                </c:pt>
                <c:pt idx="905">
                  <c:v>62.859000000000002</c:v>
                </c:pt>
                <c:pt idx="906">
                  <c:v>63.395000000000003</c:v>
                </c:pt>
                <c:pt idx="907">
                  <c:v>63.948999999999998</c:v>
                </c:pt>
                <c:pt idx="908">
                  <c:v>64.486000000000004</c:v>
                </c:pt>
                <c:pt idx="909">
                  <c:v>64.995999999999995</c:v>
                </c:pt>
                <c:pt idx="910">
                  <c:v>65.513000000000005</c:v>
                </c:pt>
                <c:pt idx="911">
                  <c:v>66.016999999999996</c:v>
                </c:pt>
                <c:pt idx="912">
                  <c:v>66.52</c:v>
                </c:pt>
                <c:pt idx="913">
                  <c:v>67.019000000000005</c:v>
                </c:pt>
                <c:pt idx="914">
                  <c:v>67.506</c:v>
                </c:pt>
                <c:pt idx="915">
                  <c:v>68.021000000000001</c:v>
                </c:pt>
                <c:pt idx="916">
                  <c:v>68.516000000000005</c:v>
                </c:pt>
                <c:pt idx="917">
                  <c:v>68.974999999999994</c:v>
                </c:pt>
                <c:pt idx="918">
                  <c:v>69.45</c:v>
                </c:pt>
                <c:pt idx="919">
                  <c:v>69.94</c:v>
                </c:pt>
                <c:pt idx="920">
                  <c:v>70.415999999999997</c:v>
                </c:pt>
                <c:pt idx="921">
                  <c:v>70.885999999999996</c:v>
                </c:pt>
                <c:pt idx="922">
                  <c:v>71.353999999999999</c:v>
                </c:pt>
                <c:pt idx="923">
                  <c:v>71.816999999999993</c:v>
                </c:pt>
                <c:pt idx="924">
                  <c:v>72.293999999999997</c:v>
                </c:pt>
                <c:pt idx="925">
                  <c:v>72.762</c:v>
                </c:pt>
                <c:pt idx="926">
                  <c:v>73.212000000000003</c:v>
                </c:pt>
                <c:pt idx="927">
                  <c:v>73.674999999999997</c:v>
                </c:pt>
                <c:pt idx="928">
                  <c:v>74.120999999999995</c:v>
                </c:pt>
                <c:pt idx="929">
                  <c:v>74.572000000000003</c:v>
                </c:pt>
                <c:pt idx="930">
                  <c:v>75.016999999999996</c:v>
                </c:pt>
                <c:pt idx="931">
                  <c:v>75.433000000000007</c:v>
                </c:pt>
                <c:pt idx="932">
                  <c:v>75.864000000000004</c:v>
                </c:pt>
                <c:pt idx="933">
                  <c:v>76.313999999999993</c:v>
                </c:pt>
                <c:pt idx="934">
                  <c:v>76.745000000000005</c:v>
                </c:pt>
                <c:pt idx="935">
                  <c:v>77.158000000000001</c:v>
                </c:pt>
                <c:pt idx="936">
                  <c:v>77.572000000000003</c:v>
                </c:pt>
                <c:pt idx="937">
                  <c:v>77.989000000000004</c:v>
                </c:pt>
                <c:pt idx="938">
                  <c:v>78.408000000000001</c:v>
                </c:pt>
                <c:pt idx="939">
                  <c:v>78.814999999999998</c:v>
                </c:pt>
                <c:pt idx="940">
                  <c:v>79.209999999999994</c:v>
                </c:pt>
                <c:pt idx="941">
                  <c:v>79.608000000000004</c:v>
                </c:pt>
                <c:pt idx="942">
                  <c:v>80.010999999999996</c:v>
                </c:pt>
                <c:pt idx="943">
                  <c:v>80.424000000000007</c:v>
                </c:pt>
                <c:pt idx="944">
                  <c:v>80.834999999999994</c:v>
                </c:pt>
                <c:pt idx="945">
                  <c:v>81.248999999999995</c:v>
                </c:pt>
                <c:pt idx="946">
                  <c:v>81.676000000000002</c:v>
                </c:pt>
                <c:pt idx="947">
                  <c:v>82.093999999999994</c:v>
                </c:pt>
                <c:pt idx="948">
                  <c:v>82.513999999999996</c:v>
                </c:pt>
                <c:pt idx="949">
                  <c:v>82.944000000000003</c:v>
                </c:pt>
                <c:pt idx="950">
                  <c:v>83.35</c:v>
                </c:pt>
                <c:pt idx="951">
                  <c:v>83.763000000000005</c:v>
                </c:pt>
                <c:pt idx="952">
                  <c:v>84.194000000000003</c:v>
                </c:pt>
                <c:pt idx="953">
                  <c:v>84.617999999999995</c:v>
                </c:pt>
                <c:pt idx="954">
                  <c:v>85.037000000000006</c:v>
                </c:pt>
                <c:pt idx="955">
                  <c:v>85.442999999999998</c:v>
                </c:pt>
                <c:pt idx="956">
                  <c:v>85.861000000000004</c:v>
                </c:pt>
                <c:pt idx="957">
                  <c:v>86.293999999999997</c:v>
                </c:pt>
                <c:pt idx="958">
                  <c:v>86.721999999999994</c:v>
                </c:pt>
                <c:pt idx="959">
                  <c:v>87.15</c:v>
                </c:pt>
                <c:pt idx="960">
                  <c:v>87.584999999999994</c:v>
                </c:pt>
                <c:pt idx="961">
                  <c:v>88.01</c:v>
                </c:pt>
                <c:pt idx="962">
                  <c:v>88.418000000000006</c:v>
                </c:pt>
                <c:pt idx="963">
                  <c:v>88.817999999999998</c:v>
                </c:pt>
                <c:pt idx="964">
                  <c:v>89.224999999999994</c:v>
                </c:pt>
                <c:pt idx="965">
                  <c:v>89.625</c:v>
                </c:pt>
                <c:pt idx="966">
                  <c:v>90.004999999999995</c:v>
                </c:pt>
                <c:pt idx="967">
                  <c:v>90.38</c:v>
                </c:pt>
                <c:pt idx="968">
                  <c:v>90.751999999999995</c:v>
                </c:pt>
                <c:pt idx="969">
                  <c:v>91.117999999999995</c:v>
                </c:pt>
                <c:pt idx="970">
                  <c:v>91.468000000000004</c:v>
                </c:pt>
                <c:pt idx="971">
                  <c:v>91.787999999999997</c:v>
                </c:pt>
                <c:pt idx="972">
                  <c:v>92.102999999999994</c:v>
                </c:pt>
                <c:pt idx="973">
                  <c:v>92.423000000000002</c:v>
                </c:pt>
                <c:pt idx="974">
                  <c:v>92.739000000000004</c:v>
                </c:pt>
                <c:pt idx="975">
                  <c:v>93.04</c:v>
                </c:pt>
                <c:pt idx="976">
                  <c:v>93.328000000000003</c:v>
                </c:pt>
                <c:pt idx="977">
                  <c:v>93.617000000000004</c:v>
                </c:pt>
                <c:pt idx="978">
                  <c:v>93.906999999999996</c:v>
                </c:pt>
                <c:pt idx="979">
                  <c:v>94.194999999999993</c:v>
                </c:pt>
                <c:pt idx="980">
                  <c:v>94.471999999999994</c:v>
                </c:pt>
                <c:pt idx="981">
                  <c:v>94.733999999999995</c:v>
                </c:pt>
                <c:pt idx="982">
                  <c:v>95.001000000000005</c:v>
                </c:pt>
                <c:pt idx="983">
                  <c:v>95.263000000000005</c:v>
                </c:pt>
                <c:pt idx="984">
                  <c:v>95.524000000000001</c:v>
                </c:pt>
                <c:pt idx="985">
                  <c:v>95.786000000000001</c:v>
                </c:pt>
                <c:pt idx="986">
                  <c:v>96.043999999999997</c:v>
                </c:pt>
                <c:pt idx="987">
                  <c:v>96.296000000000006</c:v>
                </c:pt>
                <c:pt idx="988">
                  <c:v>96.552000000000007</c:v>
                </c:pt>
                <c:pt idx="989">
                  <c:v>96.820999999999998</c:v>
                </c:pt>
                <c:pt idx="990">
                  <c:v>97.082999999999998</c:v>
                </c:pt>
                <c:pt idx="991">
                  <c:v>97.337000000000003</c:v>
                </c:pt>
                <c:pt idx="992">
                  <c:v>97.582999999999998</c:v>
                </c:pt>
                <c:pt idx="993">
                  <c:v>97.820999999999998</c:v>
                </c:pt>
                <c:pt idx="994">
                  <c:v>98.070999999999998</c:v>
                </c:pt>
                <c:pt idx="995">
                  <c:v>98.322999999999993</c:v>
                </c:pt>
                <c:pt idx="996">
                  <c:v>98.573999999999998</c:v>
                </c:pt>
                <c:pt idx="997">
                  <c:v>98.819000000000003</c:v>
                </c:pt>
                <c:pt idx="998">
                  <c:v>99.058999999999997</c:v>
                </c:pt>
                <c:pt idx="999">
                  <c:v>99.287000000000006</c:v>
                </c:pt>
                <c:pt idx="1000">
                  <c:v>99.509</c:v>
                </c:pt>
                <c:pt idx="1001">
                  <c:v>99.728999999999999</c:v>
                </c:pt>
                <c:pt idx="1002">
                  <c:v>99.94</c:v>
                </c:pt>
                <c:pt idx="1003">
                  <c:v>100.15</c:v>
                </c:pt>
                <c:pt idx="1004">
                  <c:v>100.34</c:v>
                </c:pt>
                <c:pt idx="1005">
                  <c:v>100.54</c:v>
                </c:pt>
                <c:pt idx="1006">
                  <c:v>100.72</c:v>
                </c:pt>
                <c:pt idx="1007">
                  <c:v>100.89</c:v>
                </c:pt>
                <c:pt idx="1008">
                  <c:v>101.07</c:v>
                </c:pt>
                <c:pt idx="1009">
                  <c:v>101.23</c:v>
                </c:pt>
                <c:pt idx="1010">
                  <c:v>101.38</c:v>
                </c:pt>
                <c:pt idx="1011">
                  <c:v>101.52</c:v>
                </c:pt>
                <c:pt idx="1012">
                  <c:v>101.64</c:v>
                </c:pt>
                <c:pt idx="1013">
                  <c:v>101.77</c:v>
                </c:pt>
                <c:pt idx="1014">
                  <c:v>101.88</c:v>
                </c:pt>
                <c:pt idx="1015">
                  <c:v>101.98</c:v>
                </c:pt>
                <c:pt idx="1016">
                  <c:v>102.09</c:v>
                </c:pt>
                <c:pt idx="1017">
                  <c:v>102.18</c:v>
                </c:pt>
                <c:pt idx="1018">
                  <c:v>102.28</c:v>
                </c:pt>
                <c:pt idx="1019">
                  <c:v>102.37</c:v>
                </c:pt>
                <c:pt idx="1020">
                  <c:v>102.45</c:v>
                </c:pt>
                <c:pt idx="1021">
                  <c:v>102.52</c:v>
                </c:pt>
                <c:pt idx="1022">
                  <c:v>102.59</c:v>
                </c:pt>
                <c:pt idx="1023">
                  <c:v>102.64</c:v>
                </c:pt>
                <c:pt idx="1024">
                  <c:v>102.68</c:v>
                </c:pt>
                <c:pt idx="1025">
                  <c:v>102.72</c:v>
                </c:pt>
                <c:pt idx="1026">
                  <c:v>102.74</c:v>
                </c:pt>
                <c:pt idx="1027">
                  <c:v>102.74</c:v>
                </c:pt>
                <c:pt idx="1028">
                  <c:v>102.72</c:v>
                </c:pt>
                <c:pt idx="1029">
                  <c:v>102.69</c:v>
                </c:pt>
                <c:pt idx="1030">
                  <c:v>102.63</c:v>
                </c:pt>
                <c:pt idx="1031">
                  <c:v>102.56</c:v>
                </c:pt>
                <c:pt idx="1032">
                  <c:v>102.45</c:v>
                </c:pt>
                <c:pt idx="1033">
                  <c:v>102.34</c:v>
                </c:pt>
                <c:pt idx="1034">
                  <c:v>102.2</c:v>
                </c:pt>
                <c:pt idx="1035">
                  <c:v>102.03</c:v>
                </c:pt>
                <c:pt idx="1036">
                  <c:v>101.84</c:v>
                </c:pt>
                <c:pt idx="1037">
                  <c:v>101.63</c:v>
                </c:pt>
                <c:pt idx="1038">
                  <c:v>101.4</c:v>
                </c:pt>
                <c:pt idx="1039">
                  <c:v>101.13</c:v>
                </c:pt>
                <c:pt idx="1040">
                  <c:v>100.84</c:v>
                </c:pt>
                <c:pt idx="1041">
                  <c:v>100.5</c:v>
                </c:pt>
                <c:pt idx="1042">
                  <c:v>100.14</c:v>
                </c:pt>
                <c:pt idx="1043">
                  <c:v>99.775000000000006</c:v>
                </c:pt>
                <c:pt idx="1044">
                  <c:v>99.391999999999996</c:v>
                </c:pt>
                <c:pt idx="1045">
                  <c:v>98.977000000000004</c:v>
                </c:pt>
                <c:pt idx="1046">
                  <c:v>98.543000000000006</c:v>
                </c:pt>
                <c:pt idx="1047">
                  <c:v>98.090999999999994</c:v>
                </c:pt>
                <c:pt idx="1048">
                  <c:v>97.622</c:v>
                </c:pt>
                <c:pt idx="1049">
                  <c:v>97.134</c:v>
                </c:pt>
                <c:pt idx="1050">
                  <c:v>96.623000000000005</c:v>
                </c:pt>
                <c:pt idx="1051">
                  <c:v>96.100999999999999</c:v>
                </c:pt>
                <c:pt idx="1052">
                  <c:v>95.578999999999994</c:v>
                </c:pt>
                <c:pt idx="1053">
                  <c:v>95.037999999999997</c:v>
                </c:pt>
                <c:pt idx="1054">
                  <c:v>94.480999999999995</c:v>
                </c:pt>
                <c:pt idx="1055">
                  <c:v>93.917000000000002</c:v>
                </c:pt>
                <c:pt idx="1056">
                  <c:v>93.349000000000004</c:v>
                </c:pt>
                <c:pt idx="1057">
                  <c:v>92.784000000000006</c:v>
                </c:pt>
                <c:pt idx="1058">
                  <c:v>92.224000000000004</c:v>
                </c:pt>
                <c:pt idx="1059">
                  <c:v>91.646000000000001</c:v>
                </c:pt>
                <c:pt idx="1060">
                  <c:v>91.073999999999998</c:v>
                </c:pt>
                <c:pt idx="1061">
                  <c:v>90.501000000000005</c:v>
                </c:pt>
                <c:pt idx="1062">
                  <c:v>89.915000000000006</c:v>
                </c:pt>
                <c:pt idx="1063">
                  <c:v>89.350999999999999</c:v>
                </c:pt>
                <c:pt idx="1064">
                  <c:v>88.798000000000002</c:v>
                </c:pt>
                <c:pt idx="1065">
                  <c:v>88.227999999999994</c:v>
                </c:pt>
                <c:pt idx="1066">
                  <c:v>87.668999999999997</c:v>
                </c:pt>
                <c:pt idx="1067">
                  <c:v>87.117999999999995</c:v>
                </c:pt>
                <c:pt idx="1068">
                  <c:v>86.566000000000003</c:v>
                </c:pt>
                <c:pt idx="1069">
                  <c:v>86.016000000000005</c:v>
                </c:pt>
                <c:pt idx="1070">
                  <c:v>85.475999999999999</c:v>
                </c:pt>
                <c:pt idx="1071">
                  <c:v>84.948999999999998</c:v>
                </c:pt>
                <c:pt idx="1072">
                  <c:v>84.427000000000007</c:v>
                </c:pt>
                <c:pt idx="1073">
                  <c:v>83.9</c:v>
                </c:pt>
                <c:pt idx="1074">
                  <c:v>83.364000000000004</c:v>
                </c:pt>
                <c:pt idx="1075">
                  <c:v>82.849000000000004</c:v>
                </c:pt>
                <c:pt idx="1076">
                  <c:v>82.346999999999994</c:v>
                </c:pt>
                <c:pt idx="1077">
                  <c:v>81.844999999999999</c:v>
                </c:pt>
                <c:pt idx="1078">
                  <c:v>81.34</c:v>
                </c:pt>
                <c:pt idx="1079">
                  <c:v>80.819000000000003</c:v>
                </c:pt>
                <c:pt idx="1080">
                  <c:v>80.296999999999997</c:v>
                </c:pt>
                <c:pt idx="1081">
                  <c:v>79.762</c:v>
                </c:pt>
                <c:pt idx="1082">
                  <c:v>79.212000000000003</c:v>
                </c:pt>
                <c:pt idx="1083">
                  <c:v>78.659000000000006</c:v>
                </c:pt>
                <c:pt idx="1084">
                  <c:v>78.100999999999999</c:v>
                </c:pt>
                <c:pt idx="1085">
                  <c:v>77.539000000000001</c:v>
                </c:pt>
                <c:pt idx="1086">
                  <c:v>76.965999999999994</c:v>
                </c:pt>
                <c:pt idx="1087">
                  <c:v>76.388000000000005</c:v>
                </c:pt>
                <c:pt idx="1088">
                  <c:v>75.778000000000006</c:v>
                </c:pt>
                <c:pt idx="1089">
                  <c:v>75.180000000000007</c:v>
                </c:pt>
                <c:pt idx="1090">
                  <c:v>74.608000000000004</c:v>
                </c:pt>
                <c:pt idx="1091">
                  <c:v>74.013999999999996</c:v>
                </c:pt>
                <c:pt idx="1092">
                  <c:v>73.41</c:v>
                </c:pt>
                <c:pt idx="1093">
                  <c:v>72.804000000000002</c:v>
                </c:pt>
                <c:pt idx="1094">
                  <c:v>72.194000000000003</c:v>
                </c:pt>
                <c:pt idx="1095">
                  <c:v>71.584999999999994</c:v>
                </c:pt>
                <c:pt idx="1096">
                  <c:v>70.992999999999995</c:v>
                </c:pt>
                <c:pt idx="1097">
                  <c:v>70.393000000000001</c:v>
                </c:pt>
                <c:pt idx="1098">
                  <c:v>69.784000000000006</c:v>
                </c:pt>
                <c:pt idx="1099">
                  <c:v>69.186999999999998</c:v>
                </c:pt>
                <c:pt idx="1100">
                  <c:v>68.608000000000004</c:v>
                </c:pt>
                <c:pt idx="1101">
                  <c:v>68.028000000000006</c:v>
                </c:pt>
                <c:pt idx="1102">
                  <c:v>67.444999999999993</c:v>
                </c:pt>
                <c:pt idx="1103">
                  <c:v>66.873999999999995</c:v>
                </c:pt>
                <c:pt idx="1104">
                  <c:v>66.307000000000002</c:v>
                </c:pt>
                <c:pt idx="1105">
                  <c:v>65.760000000000005</c:v>
                </c:pt>
                <c:pt idx="1106">
                  <c:v>65.218000000000004</c:v>
                </c:pt>
                <c:pt idx="1107">
                  <c:v>64.668000000000006</c:v>
                </c:pt>
                <c:pt idx="1108">
                  <c:v>64.129000000000005</c:v>
                </c:pt>
                <c:pt idx="1109">
                  <c:v>63.587000000000003</c:v>
                </c:pt>
                <c:pt idx="1110">
                  <c:v>63.061</c:v>
                </c:pt>
                <c:pt idx="1111">
                  <c:v>62.555999999999997</c:v>
                </c:pt>
                <c:pt idx="1112">
                  <c:v>62.061</c:v>
                </c:pt>
                <c:pt idx="1113">
                  <c:v>61.561999999999998</c:v>
                </c:pt>
                <c:pt idx="1114">
                  <c:v>61.057000000000002</c:v>
                </c:pt>
                <c:pt idx="1115">
                  <c:v>60.561</c:v>
                </c:pt>
                <c:pt idx="1116">
                  <c:v>60.064999999999998</c:v>
                </c:pt>
                <c:pt idx="1117">
                  <c:v>59.567999999999998</c:v>
                </c:pt>
                <c:pt idx="1118">
                  <c:v>59.073999999999998</c:v>
                </c:pt>
                <c:pt idx="1119">
                  <c:v>58.579000000000001</c:v>
                </c:pt>
                <c:pt idx="1120">
                  <c:v>58.082000000000001</c:v>
                </c:pt>
                <c:pt idx="1121">
                  <c:v>57.594000000000001</c:v>
                </c:pt>
                <c:pt idx="1122">
                  <c:v>57.091000000000001</c:v>
                </c:pt>
                <c:pt idx="1123">
                  <c:v>56.58</c:v>
                </c:pt>
                <c:pt idx="1124">
                  <c:v>56.067999999999998</c:v>
                </c:pt>
                <c:pt idx="1125">
                  <c:v>55.554000000000002</c:v>
                </c:pt>
                <c:pt idx="1126">
                  <c:v>55.033000000000001</c:v>
                </c:pt>
                <c:pt idx="1127">
                  <c:v>54.503</c:v>
                </c:pt>
                <c:pt idx="1128">
                  <c:v>53.976999999999997</c:v>
                </c:pt>
                <c:pt idx="1129">
                  <c:v>53.451999999999998</c:v>
                </c:pt>
                <c:pt idx="1130">
                  <c:v>52.93</c:v>
                </c:pt>
                <c:pt idx="1131">
                  <c:v>52.390999999999998</c:v>
                </c:pt>
                <c:pt idx="1132">
                  <c:v>51.841999999999999</c:v>
                </c:pt>
                <c:pt idx="1133">
                  <c:v>51.293999999999997</c:v>
                </c:pt>
                <c:pt idx="1134">
                  <c:v>50.746000000000002</c:v>
                </c:pt>
                <c:pt idx="1135">
                  <c:v>50.180999999999997</c:v>
                </c:pt>
                <c:pt idx="1136">
                  <c:v>49.607999999999997</c:v>
                </c:pt>
                <c:pt idx="1137">
                  <c:v>49.039000000000001</c:v>
                </c:pt>
                <c:pt idx="1138">
                  <c:v>48.462000000000003</c:v>
                </c:pt>
                <c:pt idx="1139">
                  <c:v>47.88</c:v>
                </c:pt>
                <c:pt idx="1140">
                  <c:v>47.308</c:v>
                </c:pt>
                <c:pt idx="1141">
                  <c:v>46.741999999999997</c:v>
                </c:pt>
                <c:pt idx="1142">
                  <c:v>46.155000000000001</c:v>
                </c:pt>
                <c:pt idx="1143">
                  <c:v>45.564999999999998</c:v>
                </c:pt>
                <c:pt idx="1144">
                  <c:v>44.982999999999997</c:v>
                </c:pt>
                <c:pt idx="1145">
                  <c:v>44.384999999999998</c:v>
                </c:pt>
                <c:pt idx="1146">
                  <c:v>43.79</c:v>
                </c:pt>
                <c:pt idx="1147">
                  <c:v>43.203000000000003</c:v>
                </c:pt>
                <c:pt idx="1148">
                  <c:v>42.613</c:v>
                </c:pt>
                <c:pt idx="1149">
                  <c:v>42.02</c:v>
                </c:pt>
                <c:pt idx="1150">
                  <c:v>41.423000000000002</c:v>
                </c:pt>
                <c:pt idx="1151">
                  <c:v>40.829000000000001</c:v>
                </c:pt>
                <c:pt idx="1152">
                  <c:v>40.238</c:v>
                </c:pt>
                <c:pt idx="1153">
                  <c:v>39.642000000000003</c:v>
                </c:pt>
                <c:pt idx="1154">
                  <c:v>39.052</c:v>
                </c:pt>
                <c:pt idx="1155">
                  <c:v>38.466000000000001</c:v>
                </c:pt>
                <c:pt idx="1156">
                  <c:v>37.884999999999998</c:v>
                </c:pt>
                <c:pt idx="1157">
                  <c:v>37.301000000000002</c:v>
                </c:pt>
                <c:pt idx="1158">
                  <c:v>36.720999999999997</c:v>
                </c:pt>
                <c:pt idx="1159">
                  <c:v>36.143000000000001</c:v>
                </c:pt>
                <c:pt idx="1160">
                  <c:v>35.549999999999997</c:v>
                </c:pt>
                <c:pt idx="1161">
                  <c:v>34.973999999999997</c:v>
                </c:pt>
                <c:pt idx="1162">
                  <c:v>34.398000000000003</c:v>
                </c:pt>
                <c:pt idx="1163">
                  <c:v>33.822000000000003</c:v>
                </c:pt>
                <c:pt idx="1164">
                  <c:v>33.258000000000003</c:v>
                </c:pt>
                <c:pt idx="1165">
                  <c:v>32.701999999999998</c:v>
                </c:pt>
                <c:pt idx="1166">
                  <c:v>32.151000000000003</c:v>
                </c:pt>
                <c:pt idx="1167">
                  <c:v>31.594000000000001</c:v>
                </c:pt>
                <c:pt idx="1168">
                  <c:v>31.021000000000001</c:v>
                </c:pt>
                <c:pt idx="1169">
                  <c:v>30.45</c:v>
                </c:pt>
                <c:pt idx="1170">
                  <c:v>29.885000000000002</c:v>
                </c:pt>
                <c:pt idx="1171">
                  <c:v>29.317</c:v>
                </c:pt>
                <c:pt idx="1172">
                  <c:v>28.773</c:v>
                </c:pt>
                <c:pt idx="1173">
                  <c:v>28.248999999999999</c:v>
                </c:pt>
                <c:pt idx="1174">
                  <c:v>27.713999999999999</c:v>
                </c:pt>
                <c:pt idx="1175">
                  <c:v>27.184999999999999</c:v>
                </c:pt>
                <c:pt idx="1176">
                  <c:v>26.677</c:v>
                </c:pt>
                <c:pt idx="1177">
                  <c:v>26.170999999999999</c:v>
                </c:pt>
                <c:pt idx="1178">
                  <c:v>25.658000000000001</c:v>
                </c:pt>
                <c:pt idx="1179">
                  <c:v>25.154</c:v>
                </c:pt>
                <c:pt idx="1180">
                  <c:v>24.655999999999999</c:v>
                </c:pt>
                <c:pt idx="1181">
                  <c:v>24.152999999999999</c:v>
                </c:pt>
                <c:pt idx="1182">
                  <c:v>23.667000000000002</c:v>
                </c:pt>
                <c:pt idx="1183">
                  <c:v>23.201000000000001</c:v>
                </c:pt>
                <c:pt idx="1184">
                  <c:v>22.742999999999999</c:v>
                </c:pt>
                <c:pt idx="1185">
                  <c:v>22.289000000000001</c:v>
                </c:pt>
                <c:pt idx="1186">
                  <c:v>21.844999999999999</c:v>
                </c:pt>
                <c:pt idx="1187">
                  <c:v>21.408000000000001</c:v>
                </c:pt>
                <c:pt idx="1188">
                  <c:v>20.977</c:v>
                </c:pt>
                <c:pt idx="1189">
                  <c:v>20.548999999999999</c:v>
                </c:pt>
                <c:pt idx="1190">
                  <c:v>20.132000000000001</c:v>
                </c:pt>
                <c:pt idx="1191">
                  <c:v>19.724</c:v>
                </c:pt>
                <c:pt idx="1192">
                  <c:v>19.326000000000001</c:v>
                </c:pt>
                <c:pt idx="1193">
                  <c:v>18.931000000000001</c:v>
                </c:pt>
                <c:pt idx="1194">
                  <c:v>18.539000000000001</c:v>
                </c:pt>
                <c:pt idx="1195">
                  <c:v>18.148</c:v>
                </c:pt>
                <c:pt idx="1196">
                  <c:v>17.75</c:v>
                </c:pt>
                <c:pt idx="1197">
                  <c:v>17.355</c:v>
                </c:pt>
                <c:pt idx="1198">
                  <c:v>16.975999999999999</c:v>
                </c:pt>
                <c:pt idx="1199">
                  <c:v>16.591000000000001</c:v>
                </c:pt>
                <c:pt idx="1200">
                  <c:v>16.209</c:v>
                </c:pt>
                <c:pt idx="1201">
                  <c:v>15.837</c:v>
                </c:pt>
                <c:pt idx="1202">
                  <c:v>15.455</c:v>
                </c:pt>
                <c:pt idx="1203">
                  <c:v>15.079000000000001</c:v>
                </c:pt>
                <c:pt idx="1204">
                  <c:v>14.708</c:v>
                </c:pt>
                <c:pt idx="1205">
                  <c:v>14.337</c:v>
                </c:pt>
                <c:pt idx="1206">
                  <c:v>13.978999999999999</c:v>
                </c:pt>
                <c:pt idx="1207">
                  <c:v>13.613</c:v>
                </c:pt>
                <c:pt idx="1208">
                  <c:v>13.252000000000001</c:v>
                </c:pt>
                <c:pt idx="1209">
                  <c:v>12.909000000000001</c:v>
                </c:pt>
                <c:pt idx="1210">
                  <c:v>12.561999999999999</c:v>
                </c:pt>
                <c:pt idx="1211">
                  <c:v>12.208</c:v>
                </c:pt>
                <c:pt idx="1212">
                  <c:v>11.861000000000001</c:v>
                </c:pt>
                <c:pt idx="1213">
                  <c:v>11.521000000000001</c:v>
                </c:pt>
                <c:pt idx="1214">
                  <c:v>11.192</c:v>
                </c:pt>
                <c:pt idx="1215">
                  <c:v>10.866</c:v>
                </c:pt>
                <c:pt idx="1216">
                  <c:v>10.538</c:v>
                </c:pt>
                <c:pt idx="1217">
                  <c:v>10.212</c:v>
                </c:pt>
                <c:pt idx="1218">
                  <c:v>9.8801000000000005</c:v>
                </c:pt>
                <c:pt idx="1219">
                  <c:v>9.5406999999999993</c:v>
                </c:pt>
                <c:pt idx="1220">
                  <c:v>9.2102000000000004</c:v>
                </c:pt>
                <c:pt idx="1221">
                  <c:v>8.9042999999999992</c:v>
                </c:pt>
                <c:pt idx="1222">
                  <c:v>8.6112000000000002</c:v>
                </c:pt>
                <c:pt idx="1223">
                  <c:v>8.3080999999999996</c:v>
                </c:pt>
                <c:pt idx="1224">
                  <c:v>8.0050000000000008</c:v>
                </c:pt>
                <c:pt idx="1225">
                  <c:v>7.7058</c:v>
                </c:pt>
                <c:pt idx="1226">
                  <c:v>7.4089</c:v>
                </c:pt>
                <c:pt idx="1227">
                  <c:v>7.1162000000000001</c:v>
                </c:pt>
                <c:pt idx="1228">
                  <c:v>6.8255999999999997</c:v>
                </c:pt>
                <c:pt idx="1229">
                  <c:v>6.5358999999999998</c:v>
                </c:pt>
                <c:pt idx="1230">
                  <c:v>6.2500999999999998</c:v>
                </c:pt>
                <c:pt idx="1231">
                  <c:v>5.9743000000000004</c:v>
                </c:pt>
                <c:pt idx="1232">
                  <c:v>5.7126000000000001</c:v>
                </c:pt>
                <c:pt idx="1233">
                  <c:v>5.4558999999999997</c:v>
                </c:pt>
                <c:pt idx="1234">
                  <c:v>5.2039999999999997</c:v>
                </c:pt>
                <c:pt idx="1235">
                  <c:v>4.9566999999999997</c:v>
                </c:pt>
                <c:pt idx="1236">
                  <c:v>4.7290000000000001</c:v>
                </c:pt>
                <c:pt idx="1237">
                  <c:v>4.5090000000000003</c:v>
                </c:pt>
                <c:pt idx="1238">
                  <c:v>4.2916999999999996</c:v>
                </c:pt>
                <c:pt idx="1239">
                  <c:v>4.0793999999999997</c:v>
                </c:pt>
                <c:pt idx="1240">
                  <c:v>3.8694000000000002</c:v>
                </c:pt>
                <c:pt idx="1241">
                  <c:v>3.6650999999999998</c:v>
                </c:pt>
                <c:pt idx="1242">
                  <c:v>3.4702999999999999</c:v>
                </c:pt>
                <c:pt idx="1243">
                  <c:v>3.2774999999999999</c:v>
                </c:pt>
                <c:pt idx="1244">
                  <c:v>3.0781999999999998</c:v>
                </c:pt>
                <c:pt idx="1245">
                  <c:v>2.8927</c:v>
                </c:pt>
                <c:pt idx="1246">
                  <c:v>2.7176999999999998</c:v>
                </c:pt>
                <c:pt idx="1247">
                  <c:v>2.5457999999999998</c:v>
                </c:pt>
                <c:pt idx="1248">
                  <c:v>2.3826999999999998</c:v>
                </c:pt>
                <c:pt idx="1249">
                  <c:v>2.2284000000000002</c:v>
                </c:pt>
                <c:pt idx="1250">
                  <c:v>2.0741999999999998</c:v>
                </c:pt>
                <c:pt idx="1251">
                  <c:v>1.9367000000000001</c:v>
                </c:pt>
                <c:pt idx="1252">
                  <c:v>1.8170999999999999</c:v>
                </c:pt>
                <c:pt idx="1253">
                  <c:v>1.6957</c:v>
                </c:pt>
                <c:pt idx="1254">
                  <c:v>1.5694999999999999</c:v>
                </c:pt>
                <c:pt idx="1255">
                  <c:v>1.4354</c:v>
                </c:pt>
                <c:pt idx="1256">
                  <c:v>1.3033999999999999</c:v>
                </c:pt>
                <c:pt idx="1257">
                  <c:v>1.1756</c:v>
                </c:pt>
                <c:pt idx="1258">
                  <c:v>1.0691999999999999</c:v>
                </c:pt>
                <c:pt idx="1259">
                  <c:v>0.97316999999999998</c:v>
                </c:pt>
                <c:pt idx="1260">
                  <c:v>0.89402000000000004</c:v>
                </c:pt>
                <c:pt idx="1261">
                  <c:v>0.83270999999999995</c:v>
                </c:pt>
                <c:pt idx="1262">
                  <c:v>0.78476999999999997</c:v>
                </c:pt>
                <c:pt idx="1263">
                  <c:v>0.74424999999999997</c:v>
                </c:pt>
                <c:pt idx="1264">
                  <c:v>0.71962000000000004</c:v>
                </c:pt>
                <c:pt idx="1265">
                  <c:v>0.70809</c:v>
                </c:pt>
                <c:pt idx="1266">
                  <c:v>0.70809</c:v>
                </c:pt>
                <c:pt idx="1267">
                  <c:v>0.72206999999999999</c:v>
                </c:pt>
                <c:pt idx="1268">
                  <c:v>0.75063000000000002</c:v>
                </c:pt>
                <c:pt idx="1269">
                  <c:v>0.79291</c:v>
                </c:pt>
                <c:pt idx="1270">
                  <c:v>0.83974000000000004</c:v>
                </c:pt>
                <c:pt idx="1271">
                  <c:v>0.89241000000000004</c:v>
                </c:pt>
                <c:pt idx="1272">
                  <c:v>0.95914999999999995</c:v>
                </c:pt>
                <c:pt idx="1273">
                  <c:v>1.0347999999999999</c:v>
                </c:pt>
                <c:pt idx="1274">
                  <c:v>1.1175999999999999</c:v>
                </c:pt>
                <c:pt idx="1275">
                  <c:v>1.2110000000000001</c:v>
                </c:pt>
                <c:pt idx="1276">
                  <c:v>1.3077000000000001</c:v>
                </c:pt>
                <c:pt idx="1277">
                  <c:v>1.4141999999999999</c:v>
                </c:pt>
                <c:pt idx="1278">
                  <c:v>1.5247999999999999</c:v>
                </c:pt>
                <c:pt idx="1279">
                  <c:v>1.6383000000000001</c:v>
                </c:pt>
                <c:pt idx="1280">
                  <c:v>1.7528999999999999</c:v>
                </c:pt>
                <c:pt idx="1281">
                  <c:v>1.8673999999999999</c:v>
                </c:pt>
                <c:pt idx="1282">
                  <c:v>1.9819</c:v>
                </c:pt>
                <c:pt idx="1283">
                  <c:v>2.0952000000000002</c:v>
                </c:pt>
                <c:pt idx="1284">
                  <c:v>2.2092999999999998</c:v>
                </c:pt>
                <c:pt idx="1285">
                  <c:v>2.3228</c:v>
                </c:pt>
                <c:pt idx="1286">
                  <c:v>2.4300000000000002</c:v>
                </c:pt>
                <c:pt idx="1287">
                  <c:v>2.5413999999999999</c:v>
                </c:pt>
                <c:pt idx="1288">
                  <c:v>2.6577999999999999</c:v>
                </c:pt>
                <c:pt idx="1289">
                  <c:v>2.7726000000000002</c:v>
                </c:pt>
                <c:pt idx="1290">
                  <c:v>2.8892000000000002</c:v>
                </c:pt>
                <c:pt idx="1291">
                  <c:v>3.0150000000000001</c:v>
                </c:pt>
                <c:pt idx="1292">
                  <c:v>3.1459999999999999</c:v>
                </c:pt>
                <c:pt idx="1293">
                  <c:v>3.2831000000000001</c:v>
                </c:pt>
                <c:pt idx="1294">
                  <c:v>3.4234</c:v>
                </c:pt>
                <c:pt idx="1295">
                  <c:v>3.5653999999999999</c:v>
                </c:pt>
                <c:pt idx="1296">
                  <c:v>3.7017000000000002</c:v>
                </c:pt>
                <c:pt idx="1297">
                  <c:v>3.8353000000000002</c:v>
                </c:pt>
                <c:pt idx="1298">
                  <c:v>3.9723000000000002</c:v>
                </c:pt>
                <c:pt idx="1299">
                  <c:v>4.1159999999999997</c:v>
                </c:pt>
                <c:pt idx="1300">
                  <c:v>4.2705000000000002</c:v>
                </c:pt>
                <c:pt idx="1301">
                  <c:v>4.4261999999999997</c:v>
                </c:pt>
                <c:pt idx="1302">
                  <c:v>4.5810000000000004</c:v>
                </c:pt>
                <c:pt idx="1303">
                  <c:v>4.7298</c:v>
                </c:pt>
                <c:pt idx="1304">
                  <c:v>4.8666</c:v>
                </c:pt>
                <c:pt idx="1305">
                  <c:v>5.0048000000000004</c:v>
                </c:pt>
                <c:pt idx="1306">
                  <c:v>5.1429</c:v>
                </c:pt>
                <c:pt idx="1307">
                  <c:v>5.2725999999999997</c:v>
                </c:pt>
                <c:pt idx="1308">
                  <c:v>5.4032</c:v>
                </c:pt>
                <c:pt idx="1309">
                  <c:v>5.5316000000000001</c:v>
                </c:pt>
                <c:pt idx="1310">
                  <c:v>5.6517999999999997</c:v>
                </c:pt>
                <c:pt idx="1311">
                  <c:v>5.7732999999999999</c:v>
                </c:pt>
                <c:pt idx="1312">
                  <c:v>5.8968999999999996</c:v>
                </c:pt>
                <c:pt idx="1313">
                  <c:v>6.02</c:v>
                </c:pt>
                <c:pt idx="1314">
                  <c:v>6.1432000000000002</c:v>
                </c:pt>
                <c:pt idx="1315">
                  <c:v>6.2752999999999997</c:v>
                </c:pt>
                <c:pt idx="1316">
                  <c:v>6.4116</c:v>
                </c:pt>
                <c:pt idx="1317">
                  <c:v>6.5448000000000004</c:v>
                </c:pt>
                <c:pt idx="1318">
                  <c:v>6.6848999999999998</c:v>
                </c:pt>
                <c:pt idx="1319">
                  <c:v>6.8301999999999996</c:v>
                </c:pt>
                <c:pt idx="1320">
                  <c:v>6.9820000000000002</c:v>
                </c:pt>
                <c:pt idx="1321">
                  <c:v>7.1365999999999996</c:v>
                </c:pt>
                <c:pt idx="1322">
                  <c:v>7.2977999999999996</c:v>
                </c:pt>
                <c:pt idx="1323">
                  <c:v>7.4614000000000003</c:v>
                </c:pt>
                <c:pt idx="1324">
                  <c:v>7.6220999999999997</c:v>
                </c:pt>
                <c:pt idx="1325">
                  <c:v>7.7900999999999998</c:v>
                </c:pt>
                <c:pt idx="1326">
                  <c:v>7.9809000000000001</c:v>
                </c:pt>
                <c:pt idx="1327">
                  <c:v>8.1915999999999993</c:v>
                </c:pt>
                <c:pt idx="1328">
                  <c:v>8.4136000000000006</c:v>
                </c:pt>
                <c:pt idx="1329">
                  <c:v>8.6350999999999996</c:v>
                </c:pt>
                <c:pt idx="1330">
                  <c:v>8.8607999999999993</c:v>
                </c:pt>
                <c:pt idx="1331">
                  <c:v>9.0846999999999998</c:v>
                </c:pt>
                <c:pt idx="1332">
                  <c:v>9.3186999999999998</c:v>
                </c:pt>
                <c:pt idx="1333">
                  <c:v>9.5633999999999997</c:v>
                </c:pt>
                <c:pt idx="1334">
                  <c:v>9.8007000000000009</c:v>
                </c:pt>
                <c:pt idx="1335">
                  <c:v>10.038</c:v>
                </c:pt>
                <c:pt idx="1336">
                  <c:v>10.284000000000001</c:v>
                </c:pt>
                <c:pt idx="1337">
                  <c:v>10.534000000000001</c:v>
                </c:pt>
                <c:pt idx="1338">
                  <c:v>10.782</c:v>
                </c:pt>
                <c:pt idx="1339">
                  <c:v>11.026999999999999</c:v>
                </c:pt>
                <c:pt idx="1340">
                  <c:v>11.27</c:v>
                </c:pt>
                <c:pt idx="1341">
                  <c:v>11.5</c:v>
                </c:pt>
                <c:pt idx="1342">
                  <c:v>11.717000000000001</c:v>
                </c:pt>
                <c:pt idx="1343">
                  <c:v>11.928000000000001</c:v>
                </c:pt>
                <c:pt idx="1344">
                  <c:v>12.13</c:v>
                </c:pt>
                <c:pt idx="1345">
                  <c:v>12.305</c:v>
                </c:pt>
                <c:pt idx="1346">
                  <c:v>12.459</c:v>
                </c:pt>
                <c:pt idx="1347">
                  <c:v>12.61</c:v>
                </c:pt>
                <c:pt idx="1348">
                  <c:v>12.753</c:v>
                </c:pt>
                <c:pt idx="1349">
                  <c:v>12.888999999999999</c:v>
                </c:pt>
                <c:pt idx="1350">
                  <c:v>13.013</c:v>
                </c:pt>
                <c:pt idx="1351">
                  <c:v>13.121</c:v>
                </c:pt>
                <c:pt idx="1352">
                  <c:v>13.218</c:v>
                </c:pt>
                <c:pt idx="1353">
                  <c:v>13.305</c:v>
                </c:pt>
                <c:pt idx="1354">
                  <c:v>13.372</c:v>
                </c:pt>
                <c:pt idx="1355">
                  <c:v>13.417999999999999</c:v>
                </c:pt>
                <c:pt idx="1356">
                  <c:v>13.451000000000001</c:v>
                </c:pt>
                <c:pt idx="1357">
                  <c:v>13.459</c:v>
                </c:pt>
                <c:pt idx="1358">
                  <c:v>13.449</c:v>
                </c:pt>
                <c:pt idx="1359">
                  <c:v>13.425000000000001</c:v>
                </c:pt>
                <c:pt idx="1360">
                  <c:v>13.394</c:v>
                </c:pt>
                <c:pt idx="1361">
                  <c:v>13.361000000000001</c:v>
                </c:pt>
                <c:pt idx="1362">
                  <c:v>13.313000000000001</c:v>
                </c:pt>
                <c:pt idx="1363">
                  <c:v>13.252000000000001</c:v>
                </c:pt>
                <c:pt idx="1364">
                  <c:v>13.198</c:v>
                </c:pt>
                <c:pt idx="1365">
                  <c:v>13.15</c:v>
                </c:pt>
                <c:pt idx="1366">
                  <c:v>13.089</c:v>
                </c:pt>
                <c:pt idx="1367">
                  <c:v>13.022</c:v>
                </c:pt>
                <c:pt idx="1368">
                  <c:v>12.951000000000001</c:v>
                </c:pt>
                <c:pt idx="1369">
                  <c:v>12.877000000000001</c:v>
                </c:pt>
                <c:pt idx="1370">
                  <c:v>12.795</c:v>
                </c:pt>
                <c:pt idx="1371">
                  <c:v>12.708</c:v>
                </c:pt>
                <c:pt idx="1372">
                  <c:v>12.616</c:v>
                </c:pt>
                <c:pt idx="1373">
                  <c:v>12.526</c:v>
                </c:pt>
                <c:pt idx="1374">
                  <c:v>12.438000000000001</c:v>
                </c:pt>
                <c:pt idx="1375">
                  <c:v>12.362</c:v>
                </c:pt>
                <c:pt idx="1376">
                  <c:v>12.289</c:v>
                </c:pt>
                <c:pt idx="1377">
                  <c:v>12.218999999999999</c:v>
                </c:pt>
                <c:pt idx="1378">
                  <c:v>12.161</c:v>
                </c:pt>
                <c:pt idx="1379">
                  <c:v>12.111000000000001</c:v>
                </c:pt>
                <c:pt idx="1380">
                  <c:v>12.071</c:v>
                </c:pt>
                <c:pt idx="1381">
                  <c:v>12.044</c:v>
                </c:pt>
                <c:pt idx="1382">
                  <c:v>12.031000000000001</c:v>
                </c:pt>
                <c:pt idx="1383">
                  <c:v>12.032999999999999</c:v>
                </c:pt>
                <c:pt idx="1384">
                  <c:v>12.044</c:v>
                </c:pt>
                <c:pt idx="1385">
                  <c:v>12.066000000000001</c:v>
                </c:pt>
                <c:pt idx="1386">
                  <c:v>12.1</c:v>
                </c:pt>
                <c:pt idx="1387">
                  <c:v>12.144</c:v>
                </c:pt>
                <c:pt idx="1388">
                  <c:v>12.2</c:v>
                </c:pt>
                <c:pt idx="1389">
                  <c:v>12.257999999999999</c:v>
                </c:pt>
                <c:pt idx="1390">
                  <c:v>12.332000000000001</c:v>
                </c:pt>
                <c:pt idx="1391">
                  <c:v>12.411</c:v>
                </c:pt>
                <c:pt idx="1392">
                  <c:v>12.494999999999999</c:v>
                </c:pt>
                <c:pt idx="1393">
                  <c:v>12.582000000000001</c:v>
                </c:pt>
                <c:pt idx="1394">
                  <c:v>12.666</c:v>
                </c:pt>
                <c:pt idx="1395">
                  <c:v>12.766</c:v>
                </c:pt>
                <c:pt idx="1396">
                  <c:v>12.867000000000001</c:v>
                </c:pt>
                <c:pt idx="1397">
                  <c:v>12.965</c:v>
                </c:pt>
                <c:pt idx="1398">
                  <c:v>13.061</c:v>
                </c:pt>
                <c:pt idx="1399">
                  <c:v>13.145</c:v>
                </c:pt>
                <c:pt idx="1400">
                  <c:v>13.204000000000001</c:v>
                </c:pt>
                <c:pt idx="1401">
                  <c:v>13.233000000000001</c:v>
                </c:pt>
                <c:pt idx="1402">
                  <c:v>13.224</c:v>
                </c:pt>
                <c:pt idx="1403">
                  <c:v>13.183</c:v>
                </c:pt>
                <c:pt idx="1404">
                  <c:v>13.122</c:v>
                </c:pt>
                <c:pt idx="1405">
                  <c:v>13.05</c:v>
                </c:pt>
                <c:pt idx="1406">
                  <c:v>12.965999999999999</c:v>
                </c:pt>
                <c:pt idx="1407">
                  <c:v>12.867000000000001</c:v>
                </c:pt>
                <c:pt idx="1408">
                  <c:v>12.763999999999999</c:v>
                </c:pt>
                <c:pt idx="1409">
                  <c:v>12.661</c:v>
                </c:pt>
                <c:pt idx="1410">
                  <c:v>12.554</c:v>
                </c:pt>
                <c:pt idx="1411">
                  <c:v>12.446999999999999</c:v>
                </c:pt>
                <c:pt idx="1412">
                  <c:v>12.342000000000001</c:v>
                </c:pt>
                <c:pt idx="1413">
                  <c:v>12.231999999999999</c:v>
                </c:pt>
                <c:pt idx="1414">
                  <c:v>12.122</c:v>
                </c:pt>
                <c:pt idx="1415">
                  <c:v>12.015000000000001</c:v>
                </c:pt>
                <c:pt idx="1416">
                  <c:v>11.916</c:v>
                </c:pt>
                <c:pt idx="1417">
                  <c:v>11.84</c:v>
                </c:pt>
                <c:pt idx="1418">
                  <c:v>11.785</c:v>
                </c:pt>
                <c:pt idx="1419">
                  <c:v>11.752000000000001</c:v>
                </c:pt>
                <c:pt idx="1420">
                  <c:v>11.750999999999999</c:v>
                </c:pt>
                <c:pt idx="1421">
                  <c:v>11.787000000000001</c:v>
                </c:pt>
                <c:pt idx="1422">
                  <c:v>11.861000000000001</c:v>
                </c:pt>
                <c:pt idx="1423">
                  <c:v>11.95</c:v>
                </c:pt>
                <c:pt idx="1424">
                  <c:v>12.047000000000001</c:v>
                </c:pt>
                <c:pt idx="1425">
                  <c:v>12.164999999999999</c:v>
                </c:pt>
                <c:pt idx="1426">
                  <c:v>12.286</c:v>
                </c:pt>
                <c:pt idx="1427">
                  <c:v>12.398</c:v>
                </c:pt>
                <c:pt idx="1428">
                  <c:v>12.506</c:v>
                </c:pt>
                <c:pt idx="1429">
                  <c:v>12.61</c:v>
                </c:pt>
                <c:pt idx="1430">
                  <c:v>12.724</c:v>
                </c:pt>
                <c:pt idx="1431">
                  <c:v>12.853</c:v>
                </c:pt>
                <c:pt idx="1432">
                  <c:v>12.996</c:v>
                </c:pt>
                <c:pt idx="1433">
                  <c:v>13.151999999999999</c:v>
                </c:pt>
                <c:pt idx="1434">
                  <c:v>13.318</c:v>
                </c:pt>
                <c:pt idx="1435">
                  <c:v>13.481</c:v>
                </c:pt>
                <c:pt idx="1436">
                  <c:v>13.635</c:v>
                </c:pt>
                <c:pt idx="1437">
                  <c:v>13.781000000000001</c:v>
                </c:pt>
                <c:pt idx="1438">
                  <c:v>13.929</c:v>
                </c:pt>
                <c:pt idx="1439">
                  <c:v>14.079000000000001</c:v>
                </c:pt>
                <c:pt idx="1440">
                  <c:v>14.222</c:v>
                </c:pt>
                <c:pt idx="1441">
                  <c:v>14.363</c:v>
                </c:pt>
                <c:pt idx="1442">
                  <c:v>14.504</c:v>
                </c:pt>
                <c:pt idx="1443">
                  <c:v>14.635999999999999</c:v>
                </c:pt>
                <c:pt idx="1444">
                  <c:v>14.755000000000001</c:v>
                </c:pt>
                <c:pt idx="1445">
                  <c:v>14.863</c:v>
                </c:pt>
                <c:pt idx="1446">
                  <c:v>14.962999999999999</c:v>
                </c:pt>
                <c:pt idx="1447">
                  <c:v>15.053000000000001</c:v>
                </c:pt>
                <c:pt idx="1448">
                  <c:v>15.134</c:v>
                </c:pt>
                <c:pt idx="1449">
                  <c:v>15.2</c:v>
                </c:pt>
                <c:pt idx="1450">
                  <c:v>15.265000000000001</c:v>
                </c:pt>
                <c:pt idx="1451">
                  <c:v>15.331</c:v>
                </c:pt>
                <c:pt idx="1452">
                  <c:v>15.388999999999999</c:v>
                </c:pt>
                <c:pt idx="1453">
                  <c:v>15.445</c:v>
                </c:pt>
                <c:pt idx="1454">
                  <c:v>15.497</c:v>
                </c:pt>
                <c:pt idx="1455">
                  <c:v>15.542</c:v>
                </c:pt>
                <c:pt idx="1456">
                  <c:v>15.576000000000001</c:v>
                </c:pt>
                <c:pt idx="1457">
                  <c:v>15.606999999999999</c:v>
                </c:pt>
                <c:pt idx="1458">
                  <c:v>15.627000000000001</c:v>
                </c:pt>
                <c:pt idx="1459">
                  <c:v>15.637</c:v>
                </c:pt>
                <c:pt idx="1460">
                  <c:v>15.632999999999999</c:v>
                </c:pt>
                <c:pt idx="1461">
                  <c:v>15.619</c:v>
                </c:pt>
                <c:pt idx="1462">
                  <c:v>15.597</c:v>
                </c:pt>
                <c:pt idx="1463">
                  <c:v>15.574999999999999</c:v>
                </c:pt>
                <c:pt idx="1464">
                  <c:v>15.553000000000001</c:v>
                </c:pt>
                <c:pt idx="1465">
                  <c:v>15.53</c:v>
                </c:pt>
                <c:pt idx="1466">
                  <c:v>15.506</c:v>
                </c:pt>
                <c:pt idx="1467">
                  <c:v>15.481999999999999</c:v>
                </c:pt>
                <c:pt idx="1468">
                  <c:v>15.468999999999999</c:v>
                </c:pt>
                <c:pt idx="1469">
                  <c:v>15.46</c:v>
                </c:pt>
                <c:pt idx="1470">
                  <c:v>15.449</c:v>
                </c:pt>
                <c:pt idx="1471">
                  <c:v>15.445</c:v>
                </c:pt>
                <c:pt idx="1472">
                  <c:v>15.445</c:v>
                </c:pt>
                <c:pt idx="1473">
                  <c:v>15.442</c:v>
                </c:pt>
                <c:pt idx="1474">
                  <c:v>15.425000000000001</c:v>
                </c:pt>
                <c:pt idx="1475">
                  <c:v>15.397</c:v>
                </c:pt>
                <c:pt idx="1476">
                  <c:v>15.371</c:v>
                </c:pt>
                <c:pt idx="1477">
                  <c:v>15.348000000000001</c:v>
                </c:pt>
                <c:pt idx="1478">
                  <c:v>15.324999999999999</c:v>
                </c:pt>
                <c:pt idx="1479">
                  <c:v>15.308</c:v>
                </c:pt>
                <c:pt idx="1480">
                  <c:v>15.295</c:v>
                </c:pt>
                <c:pt idx="1481">
                  <c:v>15.281000000000001</c:v>
                </c:pt>
                <c:pt idx="1482">
                  <c:v>15.265000000000001</c:v>
                </c:pt>
                <c:pt idx="1483">
                  <c:v>15.250999999999999</c:v>
                </c:pt>
                <c:pt idx="1484">
                  <c:v>15.234</c:v>
                </c:pt>
                <c:pt idx="1485">
                  <c:v>15.218999999999999</c:v>
                </c:pt>
                <c:pt idx="1486">
                  <c:v>15.202999999999999</c:v>
                </c:pt>
                <c:pt idx="1487">
                  <c:v>15.180999999999999</c:v>
                </c:pt>
                <c:pt idx="1488">
                  <c:v>15.156000000000001</c:v>
                </c:pt>
                <c:pt idx="1489">
                  <c:v>15.122</c:v>
                </c:pt>
                <c:pt idx="1490">
                  <c:v>15.074999999999999</c:v>
                </c:pt>
                <c:pt idx="1491">
                  <c:v>15.022</c:v>
                </c:pt>
                <c:pt idx="1492">
                  <c:v>14.959</c:v>
                </c:pt>
                <c:pt idx="1493">
                  <c:v>14.896000000000001</c:v>
                </c:pt>
                <c:pt idx="1494">
                  <c:v>14.821999999999999</c:v>
                </c:pt>
                <c:pt idx="1495">
                  <c:v>14.731</c:v>
                </c:pt>
                <c:pt idx="1496">
                  <c:v>14.625999999999999</c:v>
                </c:pt>
                <c:pt idx="1497">
                  <c:v>14.500999999999999</c:v>
                </c:pt>
                <c:pt idx="1498">
                  <c:v>14.362</c:v>
                </c:pt>
                <c:pt idx="1499">
                  <c:v>14.231999999999999</c:v>
                </c:pt>
                <c:pt idx="1500">
                  <c:v>14.117000000000001</c:v>
                </c:pt>
                <c:pt idx="1501">
                  <c:v>14.010999999999999</c:v>
                </c:pt>
                <c:pt idx="1502">
                  <c:v>13.923999999999999</c:v>
                </c:pt>
                <c:pt idx="1503">
                  <c:v>13.845000000000001</c:v>
                </c:pt>
                <c:pt idx="1504">
                  <c:v>13.765000000000001</c:v>
                </c:pt>
                <c:pt idx="1505">
                  <c:v>13.688000000000001</c:v>
                </c:pt>
                <c:pt idx="1506">
                  <c:v>13.602</c:v>
                </c:pt>
                <c:pt idx="1507">
                  <c:v>13.525</c:v>
                </c:pt>
                <c:pt idx="1508">
                  <c:v>13.448</c:v>
                </c:pt>
                <c:pt idx="1509">
                  <c:v>13.375</c:v>
                </c:pt>
                <c:pt idx="1510">
                  <c:v>13.303000000000001</c:v>
                </c:pt>
                <c:pt idx="1511">
                  <c:v>13.236000000000001</c:v>
                </c:pt>
                <c:pt idx="1512">
                  <c:v>13.179</c:v>
                </c:pt>
                <c:pt idx="1513">
                  <c:v>13.128</c:v>
                </c:pt>
                <c:pt idx="1514">
                  <c:v>13.093999999999999</c:v>
                </c:pt>
                <c:pt idx="1515">
                  <c:v>13.074</c:v>
                </c:pt>
                <c:pt idx="1516">
                  <c:v>13.07</c:v>
                </c:pt>
                <c:pt idx="1517">
                  <c:v>13.08</c:v>
                </c:pt>
                <c:pt idx="1518">
                  <c:v>13.096</c:v>
                </c:pt>
                <c:pt idx="1519">
                  <c:v>13.116</c:v>
                </c:pt>
                <c:pt idx="1520">
                  <c:v>13.13</c:v>
                </c:pt>
                <c:pt idx="1521">
                  <c:v>13.141</c:v>
                </c:pt>
                <c:pt idx="1522">
                  <c:v>13.151999999999999</c:v>
                </c:pt>
                <c:pt idx="1523">
                  <c:v>13.153</c:v>
                </c:pt>
                <c:pt idx="1524">
                  <c:v>13.156000000000001</c:v>
                </c:pt>
                <c:pt idx="1525">
                  <c:v>13.164</c:v>
                </c:pt>
                <c:pt idx="1526">
                  <c:v>13.178000000000001</c:v>
                </c:pt>
                <c:pt idx="1527">
                  <c:v>13.202</c:v>
                </c:pt>
                <c:pt idx="1528">
                  <c:v>13.231999999999999</c:v>
                </c:pt>
                <c:pt idx="1529">
                  <c:v>13.260999999999999</c:v>
                </c:pt>
                <c:pt idx="1530">
                  <c:v>13.294</c:v>
                </c:pt>
                <c:pt idx="1531">
                  <c:v>13.335000000000001</c:v>
                </c:pt>
                <c:pt idx="1532">
                  <c:v>13.38</c:v>
                </c:pt>
                <c:pt idx="1533">
                  <c:v>13.429</c:v>
                </c:pt>
                <c:pt idx="1534">
                  <c:v>13.484</c:v>
                </c:pt>
                <c:pt idx="1535">
                  <c:v>13.536</c:v>
                </c:pt>
                <c:pt idx="1536">
                  <c:v>13.593</c:v>
                </c:pt>
                <c:pt idx="1537">
                  <c:v>13.656000000000001</c:v>
                </c:pt>
                <c:pt idx="1538">
                  <c:v>13.723000000000001</c:v>
                </c:pt>
                <c:pt idx="1539">
                  <c:v>13.798</c:v>
                </c:pt>
                <c:pt idx="1540">
                  <c:v>13.885</c:v>
                </c:pt>
                <c:pt idx="1541">
                  <c:v>13.98</c:v>
                </c:pt>
                <c:pt idx="1542">
                  <c:v>14.077999999999999</c:v>
                </c:pt>
                <c:pt idx="1543">
                  <c:v>14.172000000000001</c:v>
                </c:pt>
                <c:pt idx="1544">
                  <c:v>14.269</c:v>
                </c:pt>
                <c:pt idx="1545">
                  <c:v>14.374000000000001</c:v>
                </c:pt>
                <c:pt idx="1546">
                  <c:v>14.476000000000001</c:v>
                </c:pt>
                <c:pt idx="1547">
                  <c:v>14.583</c:v>
                </c:pt>
                <c:pt idx="1548">
                  <c:v>14.692</c:v>
                </c:pt>
                <c:pt idx="1549">
                  <c:v>14.805999999999999</c:v>
                </c:pt>
                <c:pt idx="1550">
                  <c:v>14.929</c:v>
                </c:pt>
                <c:pt idx="1551">
                  <c:v>15.048999999999999</c:v>
                </c:pt>
                <c:pt idx="1552">
                  <c:v>15.175000000000001</c:v>
                </c:pt>
                <c:pt idx="1553">
                  <c:v>15.304</c:v>
                </c:pt>
                <c:pt idx="1554">
                  <c:v>15.425000000000001</c:v>
                </c:pt>
                <c:pt idx="1555">
                  <c:v>15.545999999999999</c:v>
                </c:pt>
                <c:pt idx="1556">
                  <c:v>15.667999999999999</c:v>
                </c:pt>
                <c:pt idx="1557">
                  <c:v>15.775</c:v>
                </c:pt>
                <c:pt idx="1558">
                  <c:v>15.881</c:v>
                </c:pt>
                <c:pt idx="1559">
                  <c:v>15.984999999999999</c:v>
                </c:pt>
                <c:pt idx="1560">
                  <c:v>16.082000000000001</c:v>
                </c:pt>
                <c:pt idx="1561">
                  <c:v>16.184000000000001</c:v>
                </c:pt>
                <c:pt idx="1562">
                  <c:v>16.289000000000001</c:v>
                </c:pt>
                <c:pt idx="1563">
                  <c:v>16.385999999999999</c:v>
                </c:pt>
                <c:pt idx="1564">
                  <c:v>16.492000000000001</c:v>
                </c:pt>
                <c:pt idx="1565">
                  <c:v>16.596</c:v>
                </c:pt>
                <c:pt idx="1566">
                  <c:v>16.693999999999999</c:v>
                </c:pt>
                <c:pt idx="1567">
                  <c:v>16.792999999999999</c:v>
                </c:pt>
                <c:pt idx="1568">
                  <c:v>16.882999999999999</c:v>
                </c:pt>
                <c:pt idx="1569">
                  <c:v>16.960999999999999</c:v>
                </c:pt>
                <c:pt idx="1570">
                  <c:v>17.036000000000001</c:v>
                </c:pt>
                <c:pt idx="1571">
                  <c:v>17.099</c:v>
                </c:pt>
                <c:pt idx="1572">
                  <c:v>17.151</c:v>
                </c:pt>
                <c:pt idx="1573">
                  <c:v>17.195</c:v>
                </c:pt>
                <c:pt idx="1574">
                  <c:v>17.23</c:v>
                </c:pt>
                <c:pt idx="1575">
                  <c:v>17.260000000000002</c:v>
                </c:pt>
                <c:pt idx="1576">
                  <c:v>17.282</c:v>
                </c:pt>
                <c:pt idx="1577">
                  <c:v>17.303999999999998</c:v>
                </c:pt>
                <c:pt idx="1578">
                  <c:v>17.324000000000002</c:v>
                </c:pt>
                <c:pt idx="1579">
                  <c:v>17.338999999999999</c:v>
                </c:pt>
                <c:pt idx="1580">
                  <c:v>17.347000000000001</c:v>
                </c:pt>
                <c:pt idx="1581">
                  <c:v>17.34</c:v>
                </c:pt>
                <c:pt idx="1582">
                  <c:v>17.324000000000002</c:v>
                </c:pt>
                <c:pt idx="1583">
                  <c:v>17.295000000000002</c:v>
                </c:pt>
                <c:pt idx="1584">
                  <c:v>17.254999999999999</c:v>
                </c:pt>
                <c:pt idx="1585">
                  <c:v>17.213999999999999</c:v>
                </c:pt>
                <c:pt idx="1586">
                  <c:v>17.177</c:v>
                </c:pt>
                <c:pt idx="1587">
                  <c:v>17.138999999999999</c:v>
                </c:pt>
                <c:pt idx="1588">
                  <c:v>17.096</c:v>
                </c:pt>
                <c:pt idx="1589">
                  <c:v>17.052</c:v>
                </c:pt>
                <c:pt idx="1590">
                  <c:v>17.012</c:v>
                </c:pt>
                <c:pt idx="1591">
                  <c:v>16.968</c:v>
                </c:pt>
                <c:pt idx="1592">
                  <c:v>16.925000000000001</c:v>
                </c:pt>
                <c:pt idx="1593">
                  <c:v>16.879000000000001</c:v>
                </c:pt>
                <c:pt idx="1594">
                  <c:v>16.826000000000001</c:v>
                </c:pt>
                <c:pt idx="1595">
                  <c:v>16.766999999999999</c:v>
                </c:pt>
                <c:pt idx="1596">
                  <c:v>16.709</c:v>
                </c:pt>
                <c:pt idx="1597">
                  <c:v>16.657</c:v>
                </c:pt>
                <c:pt idx="1598">
                  <c:v>16.605</c:v>
                </c:pt>
                <c:pt idx="1599">
                  <c:v>16.555</c:v>
                </c:pt>
                <c:pt idx="1600">
                  <c:v>16.510000000000002</c:v>
                </c:pt>
                <c:pt idx="1601">
                  <c:v>16.472999999999999</c:v>
                </c:pt>
                <c:pt idx="1602">
                  <c:v>16.440000000000001</c:v>
                </c:pt>
                <c:pt idx="1603">
                  <c:v>16.405999999999999</c:v>
                </c:pt>
                <c:pt idx="1604">
                  <c:v>16.37</c:v>
                </c:pt>
                <c:pt idx="1605">
                  <c:v>16.321999999999999</c:v>
                </c:pt>
                <c:pt idx="1606">
                  <c:v>16.256</c:v>
                </c:pt>
                <c:pt idx="1607">
                  <c:v>16.178999999999998</c:v>
                </c:pt>
                <c:pt idx="1608">
                  <c:v>16.091999999999999</c:v>
                </c:pt>
                <c:pt idx="1609">
                  <c:v>16.004000000000001</c:v>
                </c:pt>
                <c:pt idx="1610">
                  <c:v>15.907999999999999</c:v>
                </c:pt>
                <c:pt idx="1611">
                  <c:v>15.814</c:v>
                </c:pt>
                <c:pt idx="1612">
                  <c:v>15.718</c:v>
                </c:pt>
                <c:pt idx="1613">
                  <c:v>15.614000000000001</c:v>
                </c:pt>
                <c:pt idx="1614">
                  <c:v>15.497</c:v>
                </c:pt>
                <c:pt idx="1615">
                  <c:v>15.374000000000001</c:v>
                </c:pt>
                <c:pt idx="1616">
                  <c:v>15.244</c:v>
                </c:pt>
                <c:pt idx="1617">
                  <c:v>15.103</c:v>
                </c:pt>
                <c:pt idx="1618">
                  <c:v>14.952999999999999</c:v>
                </c:pt>
                <c:pt idx="1619">
                  <c:v>14.792</c:v>
                </c:pt>
                <c:pt idx="1620">
                  <c:v>14.628</c:v>
                </c:pt>
                <c:pt idx="1621">
                  <c:v>14.464</c:v>
                </c:pt>
                <c:pt idx="1622">
                  <c:v>14.292999999999999</c:v>
                </c:pt>
                <c:pt idx="1623">
                  <c:v>14.113</c:v>
                </c:pt>
                <c:pt idx="1624">
                  <c:v>13.930999999999999</c:v>
                </c:pt>
                <c:pt idx="1625">
                  <c:v>13.75</c:v>
                </c:pt>
                <c:pt idx="1626">
                  <c:v>13.561999999999999</c:v>
                </c:pt>
                <c:pt idx="1627">
                  <c:v>13.359</c:v>
                </c:pt>
                <c:pt idx="1628">
                  <c:v>13.146000000000001</c:v>
                </c:pt>
                <c:pt idx="1629">
                  <c:v>12.925000000000001</c:v>
                </c:pt>
                <c:pt idx="1630">
                  <c:v>12.715</c:v>
                </c:pt>
                <c:pt idx="1631">
                  <c:v>12.507999999999999</c:v>
                </c:pt>
                <c:pt idx="1632">
                  <c:v>12.302</c:v>
                </c:pt>
                <c:pt idx="1633">
                  <c:v>12.09</c:v>
                </c:pt>
                <c:pt idx="1634">
                  <c:v>11.885</c:v>
                </c:pt>
                <c:pt idx="1635">
                  <c:v>11.705</c:v>
                </c:pt>
                <c:pt idx="1636">
                  <c:v>11.544</c:v>
                </c:pt>
                <c:pt idx="1637">
                  <c:v>11.407999999999999</c:v>
                </c:pt>
                <c:pt idx="1638">
                  <c:v>11.292999999999999</c:v>
                </c:pt>
                <c:pt idx="1639">
                  <c:v>11.189</c:v>
                </c:pt>
                <c:pt idx="1640">
                  <c:v>11.086</c:v>
                </c:pt>
                <c:pt idx="1641">
                  <c:v>10.974</c:v>
                </c:pt>
                <c:pt idx="1642">
                  <c:v>10.86</c:v>
                </c:pt>
                <c:pt idx="1643">
                  <c:v>10.753</c:v>
                </c:pt>
                <c:pt idx="1644">
                  <c:v>10.654</c:v>
                </c:pt>
                <c:pt idx="1645">
                  <c:v>10.561</c:v>
                </c:pt>
                <c:pt idx="1646">
                  <c:v>10.481999999999999</c:v>
                </c:pt>
                <c:pt idx="1647">
                  <c:v>10.419</c:v>
                </c:pt>
                <c:pt idx="1648">
                  <c:v>10.366</c:v>
                </c:pt>
                <c:pt idx="1649">
                  <c:v>10.321</c:v>
                </c:pt>
                <c:pt idx="1650">
                  <c:v>10.287000000000001</c:v>
                </c:pt>
                <c:pt idx="1651">
                  <c:v>10.260999999999999</c:v>
                </c:pt>
                <c:pt idx="1652">
                  <c:v>10.228</c:v>
                </c:pt>
                <c:pt idx="1653">
                  <c:v>10.18</c:v>
                </c:pt>
                <c:pt idx="1654">
                  <c:v>10.117000000000001</c:v>
                </c:pt>
                <c:pt idx="1655">
                  <c:v>10.050000000000001</c:v>
                </c:pt>
                <c:pt idx="1656">
                  <c:v>9.9795999999999996</c:v>
                </c:pt>
                <c:pt idx="1657">
                  <c:v>9.9120000000000008</c:v>
                </c:pt>
                <c:pt idx="1658">
                  <c:v>9.8534000000000006</c:v>
                </c:pt>
                <c:pt idx="1659">
                  <c:v>9.8047000000000004</c:v>
                </c:pt>
                <c:pt idx="1660">
                  <c:v>9.7592999999999996</c:v>
                </c:pt>
                <c:pt idx="1661">
                  <c:v>9.7268000000000008</c:v>
                </c:pt>
                <c:pt idx="1662">
                  <c:v>9.7064000000000004</c:v>
                </c:pt>
                <c:pt idx="1663">
                  <c:v>9.6967999999999996</c:v>
                </c:pt>
                <c:pt idx="1664">
                  <c:v>9.7017000000000007</c:v>
                </c:pt>
                <c:pt idx="1665">
                  <c:v>9.7195999999999998</c:v>
                </c:pt>
                <c:pt idx="1666">
                  <c:v>9.7356999999999996</c:v>
                </c:pt>
                <c:pt idx="1667">
                  <c:v>9.7454999999999998</c:v>
                </c:pt>
                <c:pt idx="1668">
                  <c:v>9.7490000000000006</c:v>
                </c:pt>
                <c:pt idx="1669">
                  <c:v>9.7495999999999992</c:v>
                </c:pt>
                <c:pt idx="1670">
                  <c:v>9.7532999999999994</c:v>
                </c:pt>
                <c:pt idx="1671">
                  <c:v>9.7702000000000009</c:v>
                </c:pt>
                <c:pt idx="1672">
                  <c:v>9.8039000000000005</c:v>
                </c:pt>
                <c:pt idx="1673">
                  <c:v>9.8583999999999996</c:v>
                </c:pt>
                <c:pt idx="1674">
                  <c:v>9.9320000000000004</c:v>
                </c:pt>
                <c:pt idx="1675">
                  <c:v>10.015000000000001</c:v>
                </c:pt>
                <c:pt idx="1676">
                  <c:v>10.106999999999999</c:v>
                </c:pt>
                <c:pt idx="1677">
                  <c:v>10.193</c:v>
                </c:pt>
                <c:pt idx="1678">
                  <c:v>10.27</c:v>
                </c:pt>
                <c:pt idx="1679">
                  <c:v>10.347</c:v>
                </c:pt>
                <c:pt idx="1680">
                  <c:v>10.411</c:v>
                </c:pt>
                <c:pt idx="1681">
                  <c:v>10.465999999999999</c:v>
                </c:pt>
                <c:pt idx="1682">
                  <c:v>10.51</c:v>
                </c:pt>
                <c:pt idx="1683">
                  <c:v>10.552</c:v>
                </c:pt>
                <c:pt idx="1684">
                  <c:v>10.589</c:v>
                </c:pt>
                <c:pt idx="1685">
                  <c:v>10.608000000000001</c:v>
                </c:pt>
                <c:pt idx="1686">
                  <c:v>10.614000000000001</c:v>
                </c:pt>
                <c:pt idx="1687">
                  <c:v>10.615</c:v>
                </c:pt>
                <c:pt idx="1688">
                  <c:v>10.617000000000001</c:v>
                </c:pt>
                <c:pt idx="1689">
                  <c:v>10.622999999999999</c:v>
                </c:pt>
                <c:pt idx="1690">
                  <c:v>10.627000000000001</c:v>
                </c:pt>
                <c:pt idx="1691">
                  <c:v>10.628</c:v>
                </c:pt>
                <c:pt idx="1692">
                  <c:v>10.621</c:v>
                </c:pt>
                <c:pt idx="1693">
                  <c:v>10.615</c:v>
                </c:pt>
                <c:pt idx="1694">
                  <c:v>10.608000000000001</c:v>
                </c:pt>
                <c:pt idx="1695">
                  <c:v>10.603999999999999</c:v>
                </c:pt>
                <c:pt idx="1696">
                  <c:v>10.598000000000001</c:v>
                </c:pt>
                <c:pt idx="1697">
                  <c:v>10.590999999999999</c:v>
                </c:pt>
                <c:pt idx="1698">
                  <c:v>10.571999999999999</c:v>
                </c:pt>
                <c:pt idx="1699">
                  <c:v>10.542999999999999</c:v>
                </c:pt>
                <c:pt idx="1700">
                  <c:v>10.494999999999999</c:v>
                </c:pt>
                <c:pt idx="1701">
                  <c:v>10.426</c:v>
                </c:pt>
                <c:pt idx="1702">
                  <c:v>10.352</c:v>
                </c:pt>
                <c:pt idx="1703">
                  <c:v>10.272</c:v>
                </c:pt>
                <c:pt idx="1704">
                  <c:v>10.186</c:v>
                </c:pt>
                <c:pt idx="1705">
                  <c:v>10.109</c:v>
                </c:pt>
                <c:pt idx="1706">
                  <c:v>10.032</c:v>
                </c:pt>
                <c:pt idx="1707">
                  <c:v>9.9528999999999996</c:v>
                </c:pt>
                <c:pt idx="1708">
                  <c:v>9.8762000000000008</c:v>
                </c:pt>
                <c:pt idx="1709">
                  <c:v>9.7959999999999994</c:v>
                </c:pt>
                <c:pt idx="1710">
                  <c:v>9.7136999999999993</c:v>
                </c:pt>
                <c:pt idx="1711">
                  <c:v>9.6393000000000004</c:v>
                </c:pt>
                <c:pt idx="1712">
                  <c:v>9.5642999999999994</c:v>
                </c:pt>
                <c:pt idx="1713">
                  <c:v>9.4863</c:v>
                </c:pt>
                <c:pt idx="1714">
                  <c:v>9.4099000000000004</c:v>
                </c:pt>
                <c:pt idx="1715">
                  <c:v>9.3323999999999998</c:v>
                </c:pt>
                <c:pt idx="1716">
                  <c:v>9.2574000000000005</c:v>
                </c:pt>
                <c:pt idx="1717">
                  <c:v>9.1784999999999997</c:v>
                </c:pt>
                <c:pt idx="1718">
                  <c:v>9.1012000000000004</c:v>
                </c:pt>
                <c:pt idx="1719">
                  <c:v>9.0310000000000006</c:v>
                </c:pt>
                <c:pt idx="1720">
                  <c:v>8.9685000000000006</c:v>
                </c:pt>
                <c:pt idx="1721">
                  <c:v>8.9138999999999999</c:v>
                </c:pt>
                <c:pt idx="1722">
                  <c:v>8.8623999999999992</c:v>
                </c:pt>
                <c:pt idx="1723">
                  <c:v>8.8106000000000009</c:v>
                </c:pt>
                <c:pt idx="1724">
                  <c:v>8.7652999999999999</c:v>
                </c:pt>
                <c:pt idx="1725">
                  <c:v>8.7205999999999992</c:v>
                </c:pt>
                <c:pt idx="1726">
                  <c:v>8.6846999999999994</c:v>
                </c:pt>
                <c:pt idx="1727">
                  <c:v>8.6557999999999993</c:v>
                </c:pt>
                <c:pt idx="1728">
                  <c:v>8.6316000000000006</c:v>
                </c:pt>
                <c:pt idx="1729">
                  <c:v>8.6091999999999995</c:v>
                </c:pt>
                <c:pt idx="1730">
                  <c:v>8.5884</c:v>
                </c:pt>
                <c:pt idx="1731">
                  <c:v>8.5731999999999999</c:v>
                </c:pt>
                <c:pt idx="1732">
                  <c:v>8.5612999999999992</c:v>
                </c:pt>
                <c:pt idx="1733">
                  <c:v>8.5565999999999995</c:v>
                </c:pt>
                <c:pt idx="1734">
                  <c:v>8.5596999999999994</c:v>
                </c:pt>
                <c:pt idx="1735">
                  <c:v>8.5719999999999992</c:v>
                </c:pt>
                <c:pt idx="1736">
                  <c:v>8.5854999999999997</c:v>
                </c:pt>
                <c:pt idx="1737">
                  <c:v>8.6059000000000001</c:v>
                </c:pt>
                <c:pt idx="1738">
                  <c:v>8.6218000000000004</c:v>
                </c:pt>
                <c:pt idx="1739">
                  <c:v>8.6338000000000008</c:v>
                </c:pt>
                <c:pt idx="1740">
                  <c:v>8.6461000000000006</c:v>
                </c:pt>
                <c:pt idx="1741">
                  <c:v>8.6565999999999992</c:v>
                </c:pt>
                <c:pt idx="1742">
                  <c:v>8.6664999999999992</c:v>
                </c:pt>
                <c:pt idx="1743">
                  <c:v>8.6789000000000005</c:v>
                </c:pt>
                <c:pt idx="1744">
                  <c:v>8.6957000000000004</c:v>
                </c:pt>
                <c:pt idx="1745">
                  <c:v>8.7167999999999992</c:v>
                </c:pt>
                <c:pt idx="1746">
                  <c:v>8.7379999999999995</c:v>
                </c:pt>
                <c:pt idx="1747">
                  <c:v>8.7576000000000001</c:v>
                </c:pt>
                <c:pt idx="1748">
                  <c:v>8.7817000000000007</c:v>
                </c:pt>
                <c:pt idx="1749">
                  <c:v>8.8139000000000003</c:v>
                </c:pt>
                <c:pt idx="1750">
                  <c:v>8.8510000000000009</c:v>
                </c:pt>
                <c:pt idx="1751">
                  <c:v>8.8866999999999994</c:v>
                </c:pt>
                <c:pt idx="1752">
                  <c:v>8.9176000000000002</c:v>
                </c:pt>
                <c:pt idx="1753">
                  <c:v>8.9484999999999992</c:v>
                </c:pt>
                <c:pt idx="1754">
                  <c:v>8.9810999999999996</c:v>
                </c:pt>
                <c:pt idx="1755">
                  <c:v>9.0078999999999994</c:v>
                </c:pt>
                <c:pt idx="1756">
                  <c:v>9.0275999999999996</c:v>
                </c:pt>
                <c:pt idx="1757">
                  <c:v>9.0472000000000001</c:v>
                </c:pt>
                <c:pt idx="1758">
                  <c:v>9.0624000000000002</c:v>
                </c:pt>
                <c:pt idx="1759">
                  <c:v>9.0762999999999998</c:v>
                </c:pt>
                <c:pt idx="1760">
                  <c:v>9.0876000000000001</c:v>
                </c:pt>
                <c:pt idx="1761">
                  <c:v>9.0966000000000005</c:v>
                </c:pt>
                <c:pt idx="1762">
                  <c:v>9.1098999999999997</c:v>
                </c:pt>
                <c:pt idx="1763">
                  <c:v>9.1241000000000003</c:v>
                </c:pt>
                <c:pt idx="1764">
                  <c:v>9.1492000000000004</c:v>
                </c:pt>
                <c:pt idx="1765">
                  <c:v>9.1743000000000006</c:v>
                </c:pt>
                <c:pt idx="1766">
                  <c:v>9.1963000000000008</c:v>
                </c:pt>
                <c:pt idx="1767">
                  <c:v>9.2173999999999996</c:v>
                </c:pt>
                <c:pt idx="1768">
                  <c:v>9.2388999999999992</c:v>
                </c:pt>
                <c:pt idx="1769">
                  <c:v>9.2558000000000007</c:v>
                </c:pt>
                <c:pt idx="1770">
                  <c:v>9.2685999999999993</c:v>
                </c:pt>
                <c:pt idx="1771">
                  <c:v>9.282</c:v>
                </c:pt>
                <c:pt idx="1772">
                  <c:v>9.2908000000000008</c:v>
                </c:pt>
                <c:pt idx="1773">
                  <c:v>9.2969000000000008</c:v>
                </c:pt>
                <c:pt idx="1774">
                  <c:v>9.3018999999999998</c:v>
                </c:pt>
                <c:pt idx="1775">
                  <c:v>9.3028999999999993</c:v>
                </c:pt>
                <c:pt idx="1776">
                  <c:v>9.2957999999999998</c:v>
                </c:pt>
                <c:pt idx="1777">
                  <c:v>9.2840000000000007</c:v>
                </c:pt>
                <c:pt idx="1778">
                  <c:v>9.2753999999999994</c:v>
                </c:pt>
                <c:pt idx="1779">
                  <c:v>9.2645999999999997</c:v>
                </c:pt>
                <c:pt idx="1780">
                  <c:v>9.2487999999999992</c:v>
                </c:pt>
                <c:pt idx="1781">
                  <c:v>9.2387999999999995</c:v>
                </c:pt>
                <c:pt idx="1782">
                  <c:v>9.2379999999999995</c:v>
                </c:pt>
                <c:pt idx="1783">
                  <c:v>9.2432999999999996</c:v>
                </c:pt>
                <c:pt idx="1784">
                  <c:v>9.2393999999999998</c:v>
                </c:pt>
                <c:pt idx="1785">
                  <c:v>9.2165999999999997</c:v>
                </c:pt>
                <c:pt idx="1786">
                  <c:v>9.1940000000000008</c:v>
                </c:pt>
                <c:pt idx="1787">
                  <c:v>9.1716999999999995</c:v>
                </c:pt>
                <c:pt idx="1788">
                  <c:v>9.1464999999999996</c:v>
                </c:pt>
                <c:pt idx="1789">
                  <c:v>9.1205999999999996</c:v>
                </c:pt>
                <c:pt idx="1790">
                  <c:v>9.0970999999999993</c:v>
                </c:pt>
                <c:pt idx="1791">
                  <c:v>9.0853999999999999</c:v>
                </c:pt>
                <c:pt idx="1792">
                  <c:v>9.0830000000000002</c:v>
                </c:pt>
                <c:pt idx="1793">
                  <c:v>9.0874000000000006</c:v>
                </c:pt>
                <c:pt idx="1794">
                  <c:v>9.1012000000000004</c:v>
                </c:pt>
                <c:pt idx="1795">
                  <c:v>9.1231000000000009</c:v>
                </c:pt>
                <c:pt idx="1796">
                  <c:v>9.1496999999999993</c:v>
                </c:pt>
                <c:pt idx="1797">
                  <c:v>9.1768999999999998</c:v>
                </c:pt>
                <c:pt idx="1798">
                  <c:v>9.2053999999999991</c:v>
                </c:pt>
                <c:pt idx="1799">
                  <c:v>9.2323000000000004</c:v>
                </c:pt>
                <c:pt idx="1800">
                  <c:v>9.2583000000000002</c:v>
                </c:pt>
                <c:pt idx="1801">
                  <c:v>9.2834000000000003</c:v>
                </c:pt>
                <c:pt idx="1802">
                  <c:v>9.3155000000000001</c:v>
                </c:pt>
                <c:pt idx="1803">
                  <c:v>9.3505000000000003</c:v>
                </c:pt>
                <c:pt idx="1804">
                  <c:v>9.3893000000000004</c:v>
                </c:pt>
                <c:pt idx="1805">
                  <c:v>9.4314</c:v>
                </c:pt>
                <c:pt idx="1806">
                  <c:v>9.4751999999999992</c:v>
                </c:pt>
                <c:pt idx="1807">
                  <c:v>9.5200999999999993</c:v>
                </c:pt>
                <c:pt idx="1808">
                  <c:v>9.5670999999999999</c:v>
                </c:pt>
                <c:pt idx="1809">
                  <c:v>9.6125000000000007</c:v>
                </c:pt>
                <c:pt idx="1810">
                  <c:v>9.6510999999999996</c:v>
                </c:pt>
                <c:pt idx="1811">
                  <c:v>9.6788000000000007</c:v>
                </c:pt>
                <c:pt idx="1812">
                  <c:v>9.6921999999999997</c:v>
                </c:pt>
                <c:pt idx="1813">
                  <c:v>9.6897000000000002</c:v>
                </c:pt>
                <c:pt idx="1814">
                  <c:v>9.68</c:v>
                </c:pt>
                <c:pt idx="1815">
                  <c:v>9.6670999999999996</c:v>
                </c:pt>
                <c:pt idx="1816">
                  <c:v>9.6519999999999992</c:v>
                </c:pt>
                <c:pt idx="1817">
                  <c:v>9.6321999999999992</c:v>
                </c:pt>
                <c:pt idx="1818">
                  <c:v>9.6137999999999995</c:v>
                </c:pt>
                <c:pt idx="1819">
                  <c:v>9.5965000000000007</c:v>
                </c:pt>
                <c:pt idx="1820">
                  <c:v>9.5813000000000006</c:v>
                </c:pt>
                <c:pt idx="1821">
                  <c:v>9.5739000000000001</c:v>
                </c:pt>
                <c:pt idx="1822">
                  <c:v>9.5701999999999998</c:v>
                </c:pt>
                <c:pt idx="1823">
                  <c:v>9.5672999999999995</c:v>
                </c:pt>
                <c:pt idx="1824">
                  <c:v>9.5572999999999997</c:v>
                </c:pt>
                <c:pt idx="1825">
                  <c:v>9.5475999999999992</c:v>
                </c:pt>
                <c:pt idx="1826">
                  <c:v>9.5324000000000009</c:v>
                </c:pt>
                <c:pt idx="1827">
                  <c:v>9.5061</c:v>
                </c:pt>
                <c:pt idx="1828">
                  <c:v>9.4726999999999997</c:v>
                </c:pt>
                <c:pt idx="1829">
                  <c:v>9.4379000000000008</c:v>
                </c:pt>
                <c:pt idx="1830">
                  <c:v>9.4138000000000002</c:v>
                </c:pt>
                <c:pt idx="1831">
                  <c:v>9.3976000000000006</c:v>
                </c:pt>
                <c:pt idx="1832">
                  <c:v>9.3938000000000006</c:v>
                </c:pt>
                <c:pt idx="1833">
                  <c:v>9.4049999999999994</c:v>
                </c:pt>
                <c:pt idx="1834">
                  <c:v>9.4289000000000005</c:v>
                </c:pt>
                <c:pt idx="1835">
                  <c:v>9.4602000000000004</c:v>
                </c:pt>
                <c:pt idx="1836">
                  <c:v>9.4946999999999999</c:v>
                </c:pt>
                <c:pt idx="1837">
                  <c:v>9.5351999999999997</c:v>
                </c:pt>
                <c:pt idx="1838">
                  <c:v>9.5762</c:v>
                </c:pt>
                <c:pt idx="1839">
                  <c:v>9.6143000000000001</c:v>
                </c:pt>
                <c:pt idx="1840">
                  <c:v>9.6529000000000007</c:v>
                </c:pt>
                <c:pt idx="1841">
                  <c:v>9.6973000000000003</c:v>
                </c:pt>
                <c:pt idx="1842">
                  <c:v>9.7551000000000005</c:v>
                </c:pt>
                <c:pt idx="1843">
                  <c:v>9.8206000000000007</c:v>
                </c:pt>
                <c:pt idx="1844">
                  <c:v>9.8872</c:v>
                </c:pt>
                <c:pt idx="1845">
                  <c:v>9.9577000000000009</c:v>
                </c:pt>
                <c:pt idx="1846">
                  <c:v>10.037000000000001</c:v>
                </c:pt>
                <c:pt idx="1847">
                  <c:v>10.109</c:v>
                </c:pt>
                <c:pt idx="1848">
                  <c:v>10.175000000000001</c:v>
                </c:pt>
                <c:pt idx="1849">
                  <c:v>10.246</c:v>
                </c:pt>
                <c:pt idx="1850">
                  <c:v>10.315</c:v>
                </c:pt>
                <c:pt idx="1851">
                  <c:v>10.377000000000001</c:v>
                </c:pt>
                <c:pt idx="1852">
                  <c:v>10.439</c:v>
                </c:pt>
                <c:pt idx="1853">
                  <c:v>10.497999999999999</c:v>
                </c:pt>
                <c:pt idx="1854">
                  <c:v>10.557</c:v>
                </c:pt>
                <c:pt idx="1855">
                  <c:v>10.614000000000001</c:v>
                </c:pt>
                <c:pt idx="1856">
                  <c:v>10.667</c:v>
                </c:pt>
                <c:pt idx="1857">
                  <c:v>10.723000000000001</c:v>
                </c:pt>
                <c:pt idx="1858">
                  <c:v>10.778</c:v>
                </c:pt>
                <c:pt idx="1859">
                  <c:v>10.827999999999999</c:v>
                </c:pt>
                <c:pt idx="1860">
                  <c:v>10.865</c:v>
                </c:pt>
                <c:pt idx="1861">
                  <c:v>10.894</c:v>
                </c:pt>
                <c:pt idx="1862">
                  <c:v>10.922000000000001</c:v>
                </c:pt>
                <c:pt idx="1863">
                  <c:v>10.95</c:v>
                </c:pt>
                <c:pt idx="1864">
                  <c:v>10.983000000000001</c:v>
                </c:pt>
                <c:pt idx="1865">
                  <c:v>11.02</c:v>
                </c:pt>
                <c:pt idx="1866">
                  <c:v>11.06</c:v>
                </c:pt>
                <c:pt idx="1867">
                  <c:v>11.099</c:v>
                </c:pt>
                <c:pt idx="1868">
                  <c:v>11.145</c:v>
                </c:pt>
                <c:pt idx="1869">
                  <c:v>11.192</c:v>
                </c:pt>
                <c:pt idx="1870">
                  <c:v>11.231</c:v>
                </c:pt>
                <c:pt idx="1871">
                  <c:v>11.263999999999999</c:v>
                </c:pt>
                <c:pt idx="1872">
                  <c:v>11.301</c:v>
                </c:pt>
                <c:pt idx="1873">
                  <c:v>11.337</c:v>
                </c:pt>
                <c:pt idx="1874">
                  <c:v>11.369</c:v>
                </c:pt>
                <c:pt idx="1875">
                  <c:v>11.391999999999999</c:v>
                </c:pt>
                <c:pt idx="1876">
                  <c:v>11.406000000000001</c:v>
                </c:pt>
                <c:pt idx="1877">
                  <c:v>11.413</c:v>
                </c:pt>
                <c:pt idx="1878">
                  <c:v>11.414999999999999</c:v>
                </c:pt>
                <c:pt idx="1879">
                  <c:v>11.409000000000001</c:v>
                </c:pt>
                <c:pt idx="1880">
                  <c:v>11.398</c:v>
                </c:pt>
                <c:pt idx="1881">
                  <c:v>11.381</c:v>
                </c:pt>
                <c:pt idx="1882">
                  <c:v>11.362</c:v>
                </c:pt>
                <c:pt idx="1883">
                  <c:v>11.34</c:v>
                </c:pt>
                <c:pt idx="1884">
                  <c:v>11.319000000000001</c:v>
                </c:pt>
                <c:pt idx="1885">
                  <c:v>11.302</c:v>
                </c:pt>
                <c:pt idx="1886">
                  <c:v>11.288</c:v>
                </c:pt>
                <c:pt idx="1887">
                  <c:v>11.276999999999999</c:v>
                </c:pt>
                <c:pt idx="1888">
                  <c:v>11.268000000000001</c:v>
                </c:pt>
                <c:pt idx="1889">
                  <c:v>11.259</c:v>
                </c:pt>
                <c:pt idx="1890">
                  <c:v>11.244</c:v>
                </c:pt>
                <c:pt idx="1891">
                  <c:v>11.224</c:v>
                </c:pt>
                <c:pt idx="1892">
                  <c:v>11.204000000000001</c:v>
                </c:pt>
                <c:pt idx="1893">
                  <c:v>11.186</c:v>
                </c:pt>
                <c:pt idx="1894">
                  <c:v>11.173</c:v>
                </c:pt>
                <c:pt idx="1895">
                  <c:v>11.173999999999999</c:v>
                </c:pt>
                <c:pt idx="1896">
                  <c:v>11.153</c:v>
                </c:pt>
                <c:pt idx="1897">
                  <c:v>11.147</c:v>
                </c:pt>
                <c:pt idx="1898">
                  <c:v>11.141999999999999</c:v>
                </c:pt>
                <c:pt idx="1899">
                  <c:v>11.135</c:v>
                </c:pt>
                <c:pt idx="1900">
                  <c:v>11.124000000000001</c:v>
                </c:pt>
                <c:pt idx="1901">
                  <c:v>11.113</c:v>
                </c:pt>
                <c:pt idx="1902">
                  <c:v>11.099</c:v>
                </c:pt>
                <c:pt idx="1903">
                  <c:v>11.083</c:v>
                </c:pt>
                <c:pt idx="1904">
                  <c:v>11.064</c:v>
                </c:pt>
                <c:pt idx="1905">
                  <c:v>11.05</c:v>
                </c:pt>
                <c:pt idx="1906">
                  <c:v>11.035</c:v>
                </c:pt>
                <c:pt idx="1907">
                  <c:v>11.018000000000001</c:v>
                </c:pt>
                <c:pt idx="1908">
                  <c:v>11.006</c:v>
                </c:pt>
                <c:pt idx="1909">
                  <c:v>10.996</c:v>
                </c:pt>
                <c:pt idx="1910">
                  <c:v>10.991</c:v>
                </c:pt>
                <c:pt idx="1911">
                  <c:v>10.986000000000001</c:v>
                </c:pt>
                <c:pt idx="1912">
                  <c:v>10.984</c:v>
                </c:pt>
                <c:pt idx="1913">
                  <c:v>10.987</c:v>
                </c:pt>
                <c:pt idx="1914">
                  <c:v>10.99</c:v>
                </c:pt>
                <c:pt idx="1915">
                  <c:v>10.997</c:v>
                </c:pt>
                <c:pt idx="1916">
                  <c:v>11.007</c:v>
                </c:pt>
                <c:pt idx="1917">
                  <c:v>11.016</c:v>
                </c:pt>
                <c:pt idx="1918">
                  <c:v>11.026</c:v>
                </c:pt>
                <c:pt idx="1919">
                  <c:v>11.041</c:v>
                </c:pt>
                <c:pt idx="1920">
                  <c:v>11.057</c:v>
                </c:pt>
                <c:pt idx="1921">
                  <c:v>11.076000000000001</c:v>
                </c:pt>
                <c:pt idx="1922">
                  <c:v>11.1</c:v>
                </c:pt>
                <c:pt idx="1923">
                  <c:v>11.12</c:v>
                </c:pt>
                <c:pt idx="1924">
                  <c:v>11.137</c:v>
                </c:pt>
                <c:pt idx="1925">
                  <c:v>11.156000000000001</c:v>
                </c:pt>
                <c:pt idx="1926">
                  <c:v>11.173</c:v>
                </c:pt>
                <c:pt idx="1927">
                  <c:v>11.186999999999999</c:v>
                </c:pt>
                <c:pt idx="1928">
                  <c:v>11.201000000000001</c:v>
                </c:pt>
                <c:pt idx="1929">
                  <c:v>11.211</c:v>
                </c:pt>
                <c:pt idx="1930">
                  <c:v>11.217000000000001</c:v>
                </c:pt>
                <c:pt idx="1931">
                  <c:v>11.215999999999999</c:v>
                </c:pt>
                <c:pt idx="1932">
                  <c:v>11.212999999999999</c:v>
                </c:pt>
                <c:pt idx="1933">
                  <c:v>11.205</c:v>
                </c:pt>
                <c:pt idx="1934">
                  <c:v>11.19</c:v>
                </c:pt>
                <c:pt idx="1935">
                  <c:v>11.167</c:v>
                </c:pt>
                <c:pt idx="1936">
                  <c:v>11.135</c:v>
                </c:pt>
                <c:pt idx="1937">
                  <c:v>11.1</c:v>
                </c:pt>
                <c:pt idx="1938">
                  <c:v>11.07</c:v>
                </c:pt>
                <c:pt idx="1939">
                  <c:v>11.041</c:v>
                </c:pt>
                <c:pt idx="1940">
                  <c:v>11.003</c:v>
                </c:pt>
                <c:pt idx="1941">
                  <c:v>10.968</c:v>
                </c:pt>
                <c:pt idx="1942">
                  <c:v>10.933999999999999</c:v>
                </c:pt>
                <c:pt idx="1943">
                  <c:v>10.898</c:v>
                </c:pt>
                <c:pt idx="1944">
                  <c:v>10.861000000000001</c:v>
                </c:pt>
                <c:pt idx="1945">
                  <c:v>10.824999999999999</c:v>
                </c:pt>
                <c:pt idx="1946">
                  <c:v>10.79</c:v>
                </c:pt>
                <c:pt idx="1947">
                  <c:v>10.756</c:v>
                </c:pt>
                <c:pt idx="1948">
                  <c:v>10.722</c:v>
                </c:pt>
                <c:pt idx="1949">
                  <c:v>10.686999999999999</c:v>
                </c:pt>
                <c:pt idx="1950">
                  <c:v>10.659000000000001</c:v>
                </c:pt>
                <c:pt idx="1951">
                  <c:v>10.632999999999999</c:v>
                </c:pt>
                <c:pt idx="1952">
                  <c:v>10.61</c:v>
                </c:pt>
                <c:pt idx="1953">
                  <c:v>10.585000000000001</c:v>
                </c:pt>
                <c:pt idx="1954">
                  <c:v>10.561</c:v>
                </c:pt>
                <c:pt idx="1955">
                  <c:v>10.536</c:v>
                </c:pt>
                <c:pt idx="1956">
                  <c:v>10.512</c:v>
                </c:pt>
                <c:pt idx="1957">
                  <c:v>10.491</c:v>
                </c:pt>
                <c:pt idx="1958">
                  <c:v>10.468</c:v>
                </c:pt>
                <c:pt idx="1959">
                  <c:v>10.441000000000001</c:v>
                </c:pt>
                <c:pt idx="1960">
                  <c:v>10.407999999999999</c:v>
                </c:pt>
                <c:pt idx="1961">
                  <c:v>10.372</c:v>
                </c:pt>
                <c:pt idx="1962">
                  <c:v>10.333</c:v>
                </c:pt>
                <c:pt idx="1963">
                  <c:v>10.285</c:v>
                </c:pt>
                <c:pt idx="1964">
                  <c:v>10.23</c:v>
                </c:pt>
                <c:pt idx="1965">
                  <c:v>10.176</c:v>
                </c:pt>
                <c:pt idx="1966">
                  <c:v>10.135999999999999</c:v>
                </c:pt>
                <c:pt idx="1967">
                  <c:v>10.112</c:v>
                </c:pt>
                <c:pt idx="1968">
                  <c:v>10.101000000000001</c:v>
                </c:pt>
                <c:pt idx="1969">
                  <c:v>10.095000000000001</c:v>
                </c:pt>
                <c:pt idx="1970">
                  <c:v>10.087</c:v>
                </c:pt>
                <c:pt idx="1971">
                  <c:v>10.077999999999999</c:v>
                </c:pt>
                <c:pt idx="1972">
                  <c:v>10.06</c:v>
                </c:pt>
                <c:pt idx="1973">
                  <c:v>10.032999999999999</c:v>
                </c:pt>
                <c:pt idx="1974">
                  <c:v>10</c:v>
                </c:pt>
                <c:pt idx="1975">
                  <c:v>9.9620999999999995</c:v>
                </c:pt>
                <c:pt idx="1976">
                  <c:v>9.9164999999999992</c:v>
                </c:pt>
                <c:pt idx="1977">
                  <c:v>9.8772000000000002</c:v>
                </c:pt>
                <c:pt idx="1978">
                  <c:v>9.8462999999999994</c:v>
                </c:pt>
                <c:pt idx="1979">
                  <c:v>9.8223000000000003</c:v>
                </c:pt>
                <c:pt idx="1980">
                  <c:v>9.8092000000000006</c:v>
                </c:pt>
                <c:pt idx="1981">
                  <c:v>9.8132999999999999</c:v>
                </c:pt>
                <c:pt idx="1982">
                  <c:v>9.8231000000000002</c:v>
                </c:pt>
                <c:pt idx="1983">
                  <c:v>9.8320000000000007</c:v>
                </c:pt>
                <c:pt idx="1984">
                  <c:v>9.8428000000000004</c:v>
                </c:pt>
                <c:pt idx="1985">
                  <c:v>9.8483000000000001</c:v>
                </c:pt>
                <c:pt idx="1986">
                  <c:v>9.8415999999999997</c:v>
                </c:pt>
                <c:pt idx="1987">
                  <c:v>9.8295999999999992</c:v>
                </c:pt>
                <c:pt idx="1988">
                  <c:v>9.8109000000000002</c:v>
                </c:pt>
                <c:pt idx="1989">
                  <c:v>9.7919</c:v>
                </c:pt>
                <c:pt idx="1990">
                  <c:v>9.7714999999999996</c:v>
                </c:pt>
                <c:pt idx="1991">
                  <c:v>9.7567000000000004</c:v>
                </c:pt>
                <c:pt idx="1992">
                  <c:v>9.7466000000000008</c:v>
                </c:pt>
                <c:pt idx="1993">
                  <c:v>9.7408000000000001</c:v>
                </c:pt>
                <c:pt idx="1994">
                  <c:v>9.7367000000000008</c:v>
                </c:pt>
                <c:pt idx="1995">
                  <c:v>9.7345000000000006</c:v>
                </c:pt>
                <c:pt idx="1996">
                  <c:v>9.7332000000000001</c:v>
                </c:pt>
                <c:pt idx="1997">
                  <c:v>9.7311999999999994</c:v>
                </c:pt>
                <c:pt idx="1998">
                  <c:v>9.7286999999999999</c:v>
                </c:pt>
                <c:pt idx="1999">
                  <c:v>9.7217000000000002</c:v>
                </c:pt>
                <c:pt idx="2000">
                  <c:v>9.7088999999999999</c:v>
                </c:pt>
                <c:pt idx="2001">
                  <c:v>9.6912000000000003</c:v>
                </c:pt>
                <c:pt idx="2002">
                  <c:v>9.6738999999999997</c:v>
                </c:pt>
                <c:pt idx="2003">
                  <c:v>9.6569000000000003</c:v>
                </c:pt>
                <c:pt idx="2004">
                  <c:v>9.6367999999999991</c:v>
                </c:pt>
                <c:pt idx="2005">
                  <c:v>9.6136999999999997</c:v>
                </c:pt>
                <c:pt idx="2006">
                  <c:v>9.5876999999999999</c:v>
                </c:pt>
                <c:pt idx="2007">
                  <c:v>9.5619999999999994</c:v>
                </c:pt>
                <c:pt idx="2008">
                  <c:v>9.5355000000000008</c:v>
                </c:pt>
                <c:pt idx="2009">
                  <c:v>9.5114999999999998</c:v>
                </c:pt>
                <c:pt idx="2010">
                  <c:v>9.4870000000000001</c:v>
                </c:pt>
                <c:pt idx="2011">
                  <c:v>9.4628999999999994</c:v>
                </c:pt>
                <c:pt idx="2012">
                  <c:v>9.4375999999999998</c:v>
                </c:pt>
                <c:pt idx="2013">
                  <c:v>9.4147999999999996</c:v>
                </c:pt>
                <c:pt idx="2014">
                  <c:v>9.3954000000000004</c:v>
                </c:pt>
                <c:pt idx="2015">
                  <c:v>9.3831000000000007</c:v>
                </c:pt>
                <c:pt idx="2016">
                  <c:v>9.3762000000000008</c:v>
                </c:pt>
                <c:pt idx="2017">
                  <c:v>9.3780000000000001</c:v>
                </c:pt>
                <c:pt idx="2018">
                  <c:v>9.3835999999999995</c:v>
                </c:pt>
                <c:pt idx="2019">
                  <c:v>9.3935999999999993</c:v>
                </c:pt>
                <c:pt idx="2020">
                  <c:v>9.4038000000000004</c:v>
                </c:pt>
                <c:pt idx="2021">
                  <c:v>9.4129000000000005</c:v>
                </c:pt>
                <c:pt idx="2022">
                  <c:v>9.4184999999999999</c:v>
                </c:pt>
                <c:pt idx="2023">
                  <c:v>9.4221000000000004</c:v>
                </c:pt>
                <c:pt idx="2024">
                  <c:v>9.4237000000000002</c:v>
                </c:pt>
                <c:pt idx="2025">
                  <c:v>9.4296000000000006</c:v>
                </c:pt>
                <c:pt idx="2026">
                  <c:v>9.4418000000000006</c:v>
                </c:pt>
                <c:pt idx="2027">
                  <c:v>9.4542000000000002</c:v>
                </c:pt>
                <c:pt idx="2028">
                  <c:v>9.4710000000000001</c:v>
                </c:pt>
                <c:pt idx="2029">
                  <c:v>9.4853000000000005</c:v>
                </c:pt>
                <c:pt idx="2030">
                  <c:v>9.4970999999999997</c:v>
                </c:pt>
                <c:pt idx="2031">
                  <c:v>9.5091000000000001</c:v>
                </c:pt>
                <c:pt idx="2032">
                  <c:v>9.5152999999999999</c:v>
                </c:pt>
                <c:pt idx="2033">
                  <c:v>9.5182000000000002</c:v>
                </c:pt>
                <c:pt idx="2034">
                  <c:v>9.52</c:v>
                </c:pt>
                <c:pt idx="2035">
                  <c:v>9.5228000000000002</c:v>
                </c:pt>
                <c:pt idx="2036">
                  <c:v>9.5273000000000003</c:v>
                </c:pt>
                <c:pt idx="2037">
                  <c:v>9.5342000000000002</c:v>
                </c:pt>
                <c:pt idx="2038">
                  <c:v>9.5381</c:v>
                </c:pt>
                <c:pt idx="2039">
                  <c:v>9.5426000000000002</c:v>
                </c:pt>
                <c:pt idx="2040">
                  <c:v>9.5440000000000005</c:v>
                </c:pt>
                <c:pt idx="2041">
                  <c:v>9.5450999999999997</c:v>
                </c:pt>
                <c:pt idx="2042">
                  <c:v>9.5550999999999995</c:v>
                </c:pt>
                <c:pt idx="2043">
                  <c:v>9.5701999999999998</c:v>
                </c:pt>
                <c:pt idx="2044">
                  <c:v>9.5853000000000002</c:v>
                </c:pt>
                <c:pt idx="2045">
                  <c:v>9.6024999999999991</c:v>
                </c:pt>
                <c:pt idx="2046">
                  <c:v>9.6190999999999995</c:v>
                </c:pt>
                <c:pt idx="2047">
                  <c:v>9.6341999999999999</c:v>
                </c:pt>
                <c:pt idx="2048">
                  <c:v>9.6499000000000006</c:v>
                </c:pt>
                <c:pt idx="2049">
                  <c:v>9.6683000000000003</c:v>
                </c:pt>
                <c:pt idx="2050">
                  <c:v>9.6875999999999998</c:v>
                </c:pt>
                <c:pt idx="2051">
                  <c:v>9.7047000000000008</c:v>
                </c:pt>
                <c:pt idx="2052">
                  <c:v>9.7260000000000009</c:v>
                </c:pt>
                <c:pt idx="2053">
                  <c:v>9.7469999999999999</c:v>
                </c:pt>
                <c:pt idx="2054">
                  <c:v>9.7664000000000009</c:v>
                </c:pt>
                <c:pt idx="2055">
                  <c:v>9.7834000000000003</c:v>
                </c:pt>
                <c:pt idx="2056">
                  <c:v>9.7975999999999992</c:v>
                </c:pt>
                <c:pt idx="2057">
                  <c:v>9.8142999999999994</c:v>
                </c:pt>
                <c:pt idx="2058">
                  <c:v>9.83</c:v>
                </c:pt>
                <c:pt idx="2059">
                  <c:v>9.8396000000000008</c:v>
                </c:pt>
                <c:pt idx="2060">
                  <c:v>9.8463999999999992</c:v>
                </c:pt>
                <c:pt idx="2061">
                  <c:v>9.8526000000000007</c:v>
                </c:pt>
                <c:pt idx="2062">
                  <c:v>9.8512000000000004</c:v>
                </c:pt>
                <c:pt idx="2063">
                  <c:v>9.8477999999999994</c:v>
                </c:pt>
                <c:pt idx="2064">
                  <c:v>9.8440999999999992</c:v>
                </c:pt>
                <c:pt idx="2065">
                  <c:v>9.8386999999999993</c:v>
                </c:pt>
                <c:pt idx="2066">
                  <c:v>9.8324999999999996</c:v>
                </c:pt>
                <c:pt idx="2067">
                  <c:v>9.8287999999999993</c:v>
                </c:pt>
                <c:pt idx="2068">
                  <c:v>9.8199000000000005</c:v>
                </c:pt>
                <c:pt idx="2069">
                  <c:v>9.8115000000000006</c:v>
                </c:pt>
                <c:pt idx="2070">
                  <c:v>9.8032000000000004</c:v>
                </c:pt>
                <c:pt idx="2071">
                  <c:v>9.7957999999999998</c:v>
                </c:pt>
                <c:pt idx="2072">
                  <c:v>9.7886000000000006</c:v>
                </c:pt>
                <c:pt idx="2073">
                  <c:v>9.7881999999999998</c:v>
                </c:pt>
                <c:pt idx="2074">
                  <c:v>9.7888999999999999</c:v>
                </c:pt>
                <c:pt idx="2075">
                  <c:v>9.7835000000000001</c:v>
                </c:pt>
                <c:pt idx="2076">
                  <c:v>9.7781000000000002</c:v>
                </c:pt>
                <c:pt idx="2077">
                  <c:v>9.7683999999999997</c:v>
                </c:pt>
                <c:pt idx="2078">
                  <c:v>9.7668999999999997</c:v>
                </c:pt>
                <c:pt idx="2079">
                  <c:v>9.7703000000000007</c:v>
                </c:pt>
                <c:pt idx="2080">
                  <c:v>9.7784999999999993</c:v>
                </c:pt>
                <c:pt idx="2081">
                  <c:v>9.7913999999999994</c:v>
                </c:pt>
                <c:pt idx="2082">
                  <c:v>9.8071999999999999</c:v>
                </c:pt>
                <c:pt idx="2083">
                  <c:v>9.8299000000000003</c:v>
                </c:pt>
                <c:pt idx="2084">
                  <c:v>9.8507999999999996</c:v>
                </c:pt>
                <c:pt idx="2085">
                  <c:v>9.8739000000000008</c:v>
                </c:pt>
                <c:pt idx="2086">
                  <c:v>9.8912999999999993</c:v>
                </c:pt>
                <c:pt idx="2087">
                  <c:v>9.9063999999999997</c:v>
                </c:pt>
                <c:pt idx="2088">
                  <c:v>9.9215</c:v>
                </c:pt>
                <c:pt idx="2089">
                  <c:v>9.9448000000000008</c:v>
                </c:pt>
                <c:pt idx="2090">
                  <c:v>9.9710000000000001</c:v>
                </c:pt>
                <c:pt idx="2091">
                  <c:v>9.9954000000000001</c:v>
                </c:pt>
                <c:pt idx="2092">
                  <c:v>10.021000000000001</c:v>
                </c:pt>
                <c:pt idx="2093">
                  <c:v>10.042999999999999</c:v>
                </c:pt>
                <c:pt idx="2094">
                  <c:v>10.058999999999999</c:v>
                </c:pt>
                <c:pt idx="2095">
                  <c:v>10.077</c:v>
                </c:pt>
                <c:pt idx="2096">
                  <c:v>10.09</c:v>
                </c:pt>
                <c:pt idx="2097">
                  <c:v>10.103</c:v>
                </c:pt>
                <c:pt idx="2098">
                  <c:v>10.115</c:v>
                </c:pt>
                <c:pt idx="2099">
                  <c:v>10.125</c:v>
                </c:pt>
                <c:pt idx="2100">
                  <c:v>10.132</c:v>
                </c:pt>
                <c:pt idx="2101">
                  <c:v>10.138</c:v>
                </c:pt>
                <c:pt idx="2102">
                  <c:v>10.132999999999999</c:v>
                </c:pt>
                <c:pt idx="2103">
                  <c:v>10.125</c:v>
                </c:pt>
                <c:pt idx="2104">
                  <c:v>10.116</c:v>
                </c:pt>
                <c:pt idx="2105">
                  <c:v>10.106999999999999</c:v>
                </c:pt>
                <c:pt idx="2106">
                  <c:v>10.1</c:v>
                </c:pt>
                <c:pt idx="2107">
                  <c:v>10.099</c:v>
                </c:pt>
                <c:pt idx="2108">
                  <c:v>10.093</c:v>
                </c:pt>
                <c:pt idx="2109">
                  <c:v>10.083</c:v>
                </c:pt>
                <c:pt idx="2110">
                  <c:v>10.079000000000001</c:v>
                </c:pt>
                <c:pt idx="2111">
                  <c:v>10.071</c:v>
                </c:pt>
                <c:pt idx="2112">
                  <c:v>10.061999999999999</c:v>
                </c:pt>
                <c:pt idx="2113">
                  <c:v>10.053000000000001</c:v>
                </c:pt>
                <c:pt idx="2114">
                  <c:v>10.047000000000001</c:v>
                </c:pt>
                <c:pt idx="2115">
                  <c:v>10.042999999999999</c:v>
                </c:pt>
                <c:pt idx="2116">
                  <c:v>10.044</c:v>
                </c:pt>
                <c:pt idx="2117">
                  <c:v>10.051</c:v>
                </c:pt>
                <c:pt idx="2118">
                  <c:v>10.063000000000001</c:v>
                </c:pt>
                <c:pt idx="2119">
                  <c:v>10.08</c:v>
                </c:pt>
                <c:pt idx="2120">
                  <c:v>10.103999999999999</c:v>
                </c:pt>
                <c:pt idx="2121">
                  <c:v>10.122</c:v>
                </c:pt>
                <c:pt idx="2122">
                  <c:v>10.134</c:v>
                </c:pt>
                <c:pt idx="2123">
                  <c:v>10.141999999999999</c:v>
                </c:pt>
                <c:pt idx="2124">
                  <c:v>10.146000000000001</c:v>
                </c:pt>
                <c:pt idx="2125">
                  <c:v>10.148999999999999</c:v>
                </c:pt>
                <c:pt idx="2126">
                  <c:v>10.146000000000001</c:v>
                </c:pt>
                <c:pt idx="2127">
                  <c:v>10.146000000000001</c:v>
                </c:pt>
                <c:pt idx="2128">
                  <c:v>10.15</c:v>
                </c:pt>
                <c:pt idx="2129">
                  <c:v>10.154999999999999</c:v>
                </c:pt>
                <c:pt idx="2130">
                  <c:v>10.157999999999999</c:v>
                </c:pt>
                <c:pt idx="2131">
                  <c:v>10.159000000000001</c:v>
                </c:pt>
                <c:pt idx="2132">
                  <c:v>10.159000000000001</c:v>
                </c:pt>
                <c:pt idx="2133">
                  <c:v>10.156000000000001</c:v>
                </c:pt>
                <c:pt idx="2134">
                  <c:v>10.147</c:v>
                </c:pt>
                <c:pt idx="2135">
                  <c:v>10.134</c:v>
                </c:pt>
                <c:pt idx="2136">
                  <c:v>10.115</c:v>
                </c:pt>
                <c:pt idx="2137">
                  <c:v>10.105</c:v>
                </c:pt>
                <c:pt idx="2138">
                  <c:v>10.103</c:v>
                </c:pt>
                <c:pt idx="2139">
                  <c:v>10.099</c:v>
                </c:pt>
                <c:pt idx="2140">
                  <c:v>10.1</c:v>
                </c:pt>
                <c:pt idx="2141">
                  <c:v>10.103999999999999</c:v>
                </c:pt>
                <c:pt idx="2142">
                  <c:v>10.113</c:v>
                </c:pt>
                <c:pt idx="2143">
                  <c:v>10.125</c:v>
                </c:pt>
                <c:pt idx="2144">
                  <c:v>10.137</c:v>
                </c:pt>
                <c:pt idx="2145">
                  <c:v>10.153</c:v>
                </c:pt>
                <c:pt idx="2146">
                  <c:v>10.170999999999999</c:v>
                </c:pt>
                <c:pt idx="2147">
                  <c:v>10.194000000000001</c:v>
                </c:pt>
                <c:pt idx="2148">
                  <c:v>10.220000000000001</c:v>
                </c:pt>
                <c:pt idx="2149">
                  <c:v>10.250999999999999</c:v>
                </c:pt>
                <c:pt idx="2150">
                  <c:v>10.285</c:v>
                </c:pt>
                <c:pt idx="2151">
                  <c:v>10.318</c:v>
                </c:pt>
                <c:pt idx="2152">
                  <c:v>10.348000000000001</c:v>
                </c:pt>
                <c:pt idx="2153">
                  <c:v>10.375</c:v>
                </c:pt>
                <c:pt idx="2154">
                  <c:v>10.396000000000001</c:v>
                </c:pt>
                <c:pt idx="2155">
                  <c:v>10.413</c:v>
                </c:pt>
                <c:pt idx="2156">
                  <c:v>10.427</c:v>
                </c:pt>
                <c:pt idx="2157">
                  <c:v>10.439</c:v>
                </c:pt>
                <c:pt idx="2158">
                  <c:v>10.458</c:v>
                </c:pt>
                <c:pt idx="2159">
                  <c:v>10.475</c:v>
                </c:pt>
                <c:pt idx="2160">
                  <c:v>10.493</c:v>
                </c:pt>
                <c:pt idx="2161">
                  <c:v>10.507999999999999</c:v>
                </c:pt>
                <c:pt idx="2162">
                  <c:v>10.526</c:v>
                </c:pt>
                <c:pt idx="2163">
                  <c:v>10.545999999999999</c:v>
                </c:pt>
                <c:pt idx="2164">
                  <c:v>10.568</c:v>
                </c:pt>
                <c:pt idx="2165">
                  <c:v>10.587999999999999</c:v>
                </c:pt>
                <c:pt idx="2166">
                  <c:v>10.601000000000001</c:v>
                </c:pt>
                <c:pt idx="2167">
                  <c:v>10.606999999999999</c:v>
                </c:pt>
                <c:pt idx="2168">
                  <c:v>10.615</c:v>
                </c:pt>
                <c:pt idx="2169">
                  <c:v>10.616</c:v>
                </c:pt>
                <c:pt idx="2170">
                  <c:v>10.611000000000001</c:v>
                </c:pt>
                <c:pt idx="2171">
                  <c:v>10.605</c:v>
                </c:pt>
                <c:pt idx="2172">
                  <c:v>10.599</c:v>
                </c:pt>
                <c:pt idx="2173">
                  <c:v>10.596</c:v>
                </c:pt>
                <c:pt idx="2174">
                  <c:v>10.597</c:v>
                </c:pt>
                <c:pt idx="2175">
                  <c:v>10.599</c:v>
                </c:pt>
                <c:pt idx="2176">
                  <c:v>10.605</c:v>
                </c:pt>
                <c:pt idx="2177">
                  <c:v>10.614000000000001</c:v>
                </c:pt>
                <c:pt idx="2178">
                  <c:v>10.622</c:v>
                </c:pt>
                <c:pt idx="2179">
                  <c:v>10.63</c:v>
                </c:pt>
                <c:pt idx="2180">
                  <c:v>10.643000000000001</c:v>
                </c:pt>
                <c:pt idx="2181">
                  <c:v>10.654</c:v>
                </c:pt>
                <c:pt idx="2182">
                  <c:v>10.667999999999999</c:v>
                </c:pt>
                <c:pt idx="2183">
                  <c:v>10.685</c:v>
                </c:pt>
                <c:pt idx="2184">
                  <c:v>10.7</c:v>
                </c:pt>
                <c:pt idx="2185">
                  <c:v>10.71</c:v>
                </c:pt>
                <c:pt idx="2186">
                  <c:v>10.72</c:v>
                </c:pt>
                <c:pt idx="2187">
                  <c:v>10.734</c:v>
                </c:pt>
                <c:pt idx="2188">
                  <c:v>10.750999999999999</c:v>
                </c:pt>
                <c:pt idx="2189">
                  <c:v>10.77</c:v>
                </c:pt>
                <c:pt idx="2190">
                  <c:v>10.79</c:v>
                </c:pt>
                <c:pt idx="2191">
                  <c:v>10.81</c:v>
                </c:pt>
                <c:pt idx="2192">
                  <c:v>10.831</c:v>
                </c:pt>
                <c:pt idx="2193">
                  <c:v>10.85</c:v>
                </c:pt>
                <c:pt idx="2194">
                  <c:v>10.867000000000001</c:v>
                </c:pt>
                <c:pt idx="2195">
                  <c:v>10.874000000000001</c:v>
                </c:pt>
                <c:pt idx="2196">
                  <c:v>10.874000000000001</c:v>
                </c:pt>
                <c:pt idx="2197">
                  <c:v>10.862</c:v>
                </c:pt>
                <c:pt idx="2198">
                  <c:v>10.840999999999999</c:v>
                </c:pt>
                <c:pt idx="2199">
                  <c:v>10.815</c:v>
                </c:pt>
                <c:pt idx="2200">
                  <c:v>10.782</c:v>
                </c:pt>
                <c:pt idx="2201">
                  <c:v>10.743</c:v>
                </c:pt>
                <c:pt idx="2202">
                  <c:v>10.702</c:v>
                </c:pt>
                <c:pt idx="2203">
                  <c:v>10.673</c:v>
                </c:pt>
                <c:pt idx="2204">
                  <c:v>10.65</c:v>
                </c:pt>
                <c:pt idx="2205">
                  <c:v>10.622999999999999</c:v>
                </c:pt>
                <c:pt idx="2206">
                  <c:v>10.592000000000001</c:v>
                </c:pt>
                <c:pt idx="2207">
                  <c:v>10.558999999999999</c:v>
                </c:pt>
                <c:pt idx="2208">
                  <c:v>10.523999999999999</c:v>
                </c:pt>
                <c:pt idx="2209">
                  <c:v>10.481</c:v>
                </c:pt>
                <c:pt idx="2210">
                  <c:v>10.435</c:v>
                </c:pt>
                <c:pt idx="2211">
                  <c:v>10.391</c:v>
                </c:pt>
                <c:pt idx="2212">
                  <c:v>10.339</c:v>
                </c:pt>
                <c:pt idx="2213">
                  <c:v>10.294</c:v>
                </c:pt>
                <c:pt idx="2214">
                  <c:v>10.26</c:v>
                </c:pt>
                <c:pt idx="2215">
                  <c:v>10.237</c:v>
                </c:pt>
                <c:pt idx="2216">
                  <c:v>10.227</c:v>
                </c:pt>
                <c:pt idx="2217">
                  <c:v>10.231999999999999</c:v>
                </c:pt>
                <c:pt idx="2218">
                  <c:v>10.244</c:v>
                </c:pt>
                <c:pt idx="2219">
                  <c:v>10.256</c:v>
                </c:pt>
                <c:pt idx="2220">
                  <c:v>10.27</c:v>
                </c:pt>
                <c:pt idx="2221">
                  <c:v>10.282999999999999</c:v>
                </c:pt>
                <c:pt idx="2222">
                  <c:v>10.298</c:v>
                </c:pt>
                <c:pt idx="2223">
                  <c:v>10.305999999999999</c:v>
                </c:pt>
                <c:pt idx="2224">
                  <c:v>10.311</c:v>
                </c:pt>
                <c:pt idx="2225">
                  <c:v>10.318</c:v>
                </c:pt>
                <c:pt idx="2226">
                  <c:v>10.327</c:v>
                </c:pt>
                <c:pt idx="2227">
                  <c:v>10.337999999999999</c:v>
                </c:pt>
                <c:pt idx="2228">
                  <c:v>10.356999999999999</c:v>
                </c:pt>
                <c:pt idx="2229">
                  <c:v>10.375999999999999</c:v>
                </c:pt>
                <c:pt idx="2230">
                  <c:v>10.391999999999999</c:v>
                </c:pt>
                <c:pt idx="2231">
                  <c:v>10.403</c:v>
                </c:pt>
                <c:pt idx="2232">
                  <c:v>10.407999999999999</c:v>
                </c:pt>
                <c:pt idx="2233">
                  <c:v>10.404999999999999</c:v>
                </c:pt>
                <c:pt idx="2234">
                  <c:v>10.406000000000001</c:v>
                </c:pt>
                <c:pt idx="2235">
                  <c:v>10.404</c:v>
                </c:pt>
                <c:pt idx="2236">
                  <c:v>10.406000000000001</c:v>
                </c:pt>
                <c:pt idx="2237">
                  <c:v>10.411</c:v>
                </c:pt>
                <c:pt idx="2238">
                  <c:v>10.428000000000001</c:v>
                </c:pt>
                <c:pt idx="2239">
                  <c:v>10.455</c:v>
                </c:pt>
                <c:pt idx="2240">
                  <c:v>10.489000000000001</c:v>
                </c:pt>
                <c:pt idx="2241">
                  <c:v>10.534000000000001</c:v>
                </c:pt>
                <c:pt idx="2242">
                  <c:v>10.592000000000001</c:v>
                </c:pt>
                <c:pt idx="2243">
                  <c:v>10.651</c:v>
                </c:pt>
                <c:pt idx="2244">
                  <c:v>10.71</c:v>
                </c:pt>
                <c:pt idx="2245">
                  <c:v>10.766</c:v>
                </c:pt>
                <c:pt idx="2246">
                  <c:v>10.811</c:v>
                </c:pt>
                <c:pt idx="2247">
                  <c:v>10.853999999999999</c:v>
                </c:pt>
                <c:pt idx="2248">
                  <c:v>10.897</c:v>
                </c:pt>
                <c:pt idx="2249">
                  <c:v>10.94</c:v>
                </c:pt>
                <c:pt idx="2250">
                  <c:v>10.981999999999999</c:v>
                </c:pt>
                <c:pt idx="2251">
                  <c:v>11.026999999999999</c:v>
                </c:pt>
                <c:pt idx="2252">
                  <c:v>11.077999999999999</c:v>
                </c:pt>
                <c:pt idx="2253">
                  <c:v>11.124000000000001</c:v>
                </c:pt>
                <c:pt idx="2254">
                  <c:v>11.159000000000001</c:v>
                </c:pt>
                <c:pt idx="2255">
                  <c:v>11.189</c:v>
                </c:pt>
                <c:pt idx="2256">
                  <c:v>11.214</c:v>
                </c:pt>
                <c:pt idx="2257">
                  <c:v>11.231999999999999</c:v>
                </c:pt>
                <c:pt idx="2258">
                  <c:v>11.242000000000001</c:v>
                </c:pt>
                <c:pt idx="2259">
                  <c:v>11.247</c:v>
                </c:pt>
                <c:pt idx="2260">
                  <c:v>11.247</c:v>
                </c:pt>
                <c:pt idx="2261">
                  <c:v>11.243</c:v>
                </c:pt>
                <c:pt idx="2262">
                  <c:v>11.239000000000001</c:v>
                </c:pt>
                <c:pt idx="2263">
                  <c:v>11.236000000000001</c:v>
                </c:pt>
                <c:pt idx="2264">
                  <c:v>11.231</c:v>
                </c:pt>
                <c:pt idx="2265">
                  <c:v>11.223000000000001</c:v>
                </c:pt>
                <c:pt idx="2266">
                  <c:v>11.211</c:v>
                </c:pt>
                <c:pt idx="2267">
                  <c:v>11.196999999999999</c:v>
                </c:pt>
                <c:pt idx="2268">
                  <c:v>11.182</c:v>
                </c:pt>
                <c:pt idx="2269">
                  <c:v>11.163</c:v>
                </c:pt>
                <c:pt idx="2270">
                  <c:v>11.147</c:v>
                </c:pt>
                <c:pt idx="2271">
                  <c:v>11.137</c:v>
                </c:pt>
                <c:pt idx="2272">
                  <c:v>11.129</c:v>
                </c:pt>
                <c:pt idx="2273">
                  <c:v>11.121</c:v>
                </c:pt>
                <c:pt idx="2274">
                  <c:v>11.117000000000001</c:v>
                </c:pt>
                <c:pt idx="2275">
                  <c:v>11.119</c:v>
                </c:pt>
                <c:pt idx="2276">
                  <c:v>11.122999999999999</c:v>
                </c:pt>
                <c:pt idx="2277">
                  <c:v>11.127000000000001</c:v>
                </c:pt>
                <c:pt idx="2278">
                  <c:v>11.129</c:v>
                </c:pt>
                <c:pt idx="2279">
                  <c:v>11.13</c:v>
                </c:pt>
                <c:pt idx="2280">
                  <c:v>11.122999999999999</c:v>
                </c:pt>
                <c:pt idx="2281">
                  <c:v>11.113</c:v>
                </c:pt>
                <c:pt idx="2282">
                  <c:v>11.101000000000001</c:v>
                </c:pt>
                <c:pt idx="2283">
                  <c:v>11.086</c:v>
                </c:pt>
                <c:pt idx="2284">
                  <c:v>11.071999999999999</c:v>
                </c:pt>
                <c:pt idx="2285">
                  <c:v>11.055999999999999</c:v>
                </c:pt>
                <c:pt idx="2286">
                  <c:v>11.042</c:v>
                </c:pt>
                <c:pt idx="2287">
                  <c:v>11.032999999999999</c:v>
                </c:pt>
                <c:pt idx="2288">
                  <c:v>11.028</c:v>
                </c:pt>
                <c:pt idx="2289">
                  <c:v>11.026</c:v>
                </c:pt>
                <c:pt idx="2290">
                  <c:v>11.02</c:v>
                </c:pt>
                <c:pt idx="2291">
                  <c:v>11.009</c:v>
                </c:pt>
                <c:pt idx="2292">
                  <c:v>10.997999999999999</c:v>
                </c:pt>
                <c:pt idx="2293">
                  <c:v>10.984999999999999</c:v>
                </c:pt>
                <c:pt idx="2294">
                  <c:v>10.965999999999999</c:v>
                </c:pt>
                <c:pt idx="2295">
                  <c:v>10.949</c:v>
                </c:pt>
                <c:pt idx="2296">
                  <c:v>10.935</c:v>
                </c:pt>
                <c:pt idx="2297">
                  <c:v>10.93</c:v>
                </c:pt>
                <c:pt idx="2298">
                  <c:v>10.930999999999999</c:v>
                </c:pt>
                <c:pt idx="2299">
                  <c:v>10.94</c:v>
                </c:pt>
                <c:pt idx="2300">
                  <c:v>10.945</c:v>
                </c:pt>
                <c:pt idx="2301">
                  <c:v>10.948</c:v>
                </c:pt>
                <c:pt idx="2302">
                  <c:v>10.949</c:v>
                </c:pt>
                <c:pt idx="2303">
                  <c:v>10.946</c:v>
                </c:pt>
                <c:pt idx="2304">
                  <c:v>10.94</c:v>
                </c:pt>
                <c:pt idx="2305">
                  <c:v>10.941000000000001</c:v>
                </c:pt>
                <c:pt idx="2306">
                  <c:v>10.944000000000001</c:v>
                </c:pt>
                <c:pt idx="2307">
                  <c:v>10.951000000000001</c:v>
                </c:pt>
                <c:pt idx="2308">
                  <c:v>10.959</c:v>
                </c:pt>
                <c:pt idx="2309">
                  <c:v>10.968999999999999</c:v>
                </c:pt>
                <c:pt idx="2310">
                  <c:v>10.971</c:v>
                </c:pt>
                <c:pt idx="2311">
                  <c:v>10.97</c:v>
                </c:pt>
                <c:pt idx="2312">
                  <c:v>10.971</c:v>
                </c:pt>
                <c:pt idx="2313">
                  <c:v>10.974</c:v>
                </c:pt>
                <c:pt idx="2314">
                  <c:v>10.975</c:v>
                </c:pt>
                <c:pt idx="2315">
                  <c:v>10.975</c:v>
                </c:pt>
                <c:pt idx="2316">
                  <c:v>10.974</c:v>
                </c:pt>
                <c:pt idx="2317">
                  <c:v>10.975</c:v>
                </c:pt>
                <c:pt idx="2318">
                  <c:v>10.976000000000001</c:v>
                </c:pt>
                <c:pt idx="2319">
                  <c:v>10.978999999999999</c:v>
                </c:pt>
                <c:pt idx="2320">
                  <c:v>10.987</c:v>
                </c:pt>
                <c:pt idx="2321">
                  <c:v>11.000999999999999</c:v>
                </c:pt>
                <c:pt idx="2322">
                  <c:v>11.022</c:v>
                </c:pt>
                <c:pt idx="2323">
                  <c:v>11.047000000000001</c:v>
                </c:pt>
                <c:pt idx="2324">
                  <c:v>11.079000000000001</c:v>
                </c:pt>
                <c:pt idx="2325">
                  <c:v>11.115</c:v>
                </c:pt>
                <c:pt idx="2326">
                  <c:v>11.151</c:v>
                </c:pt>
                <c:pt idx="2327">
                  <c:v>11.188000000000001</c:v>
                </c:pt>
                <c:pt idx="2328">
                  <c:v>11.228999999999999</c:v>
                </c:pt>
                <c:pt idx="2329">
                  <c:v>11.27</c:v>
                </c:pt>
                <c:pt idx="2330">
                  <c:v>11.311999999999999</c:v>
                </c:pt>
                <c:pt idx="2331">
                  <c:v>11.348000000000001</c:v>
                </c:pt>
                <c:pt idx="2332">
                  <c:v>11.38</c:v>
                </c:pt>
                <c:pt idx="2333">
                  <c:v>11.420999999999999</c:v>
                </c:pt>
                <c:pt idx="2334">
                  <c:v>11.457000000000001</c:v>
                </c:pt>
                <c:pt idx="2335">
                  <c:v>11.484999999999999</c:v>
                </c:pt>
                <c:pt idx="2336">
                  <c:v>11.506</c:v>
                </c:pt>
                <c:pt idx="2337">
                  <c:v>11.523</c:v>
                </c:pt>
                <c:pt idx="2338">
                  <c:v>11.539</c:v>
                </c:pt>
                <c:pt idx="2339">
                  <c:v>11.545999999999999</c:v>
                </c:pt>
                <c:pt idx="2340">
                  <c:v>11.547000000000001</c:v>
                </c:pt>
                <c:pt idx="2341">
                  <c:v>11.547000000000001</c:v>
                </c:pt>
                <c:pt idx="2342">
                  <c:v>11.544</c:v>
                </c:pt>
                <c:pt idx="2343">
                  <c:v>11.538</c:v>
                </c:pt>
                <c:pt idx="2344">
                  <c:v>11.532</c:v>
                </c:pt>
                <c:pt idx="2345">
                  <c:v>11.522</c:v>
                </c:pt>
                <c:pt idx="2346">
                  <c:v>11.51</c:v>
                </c:pt>
                <c:pt idx="2347">
                  <c:v>11.493</c:v>
                </c:pt>
                <c:pt idx="2348">
                  <c:v>11.473000000000001</c:v>
                </c:pt>
                <c:pt idx="2349">
                  <c:v>11.451000000000001</c:v>
                </c:pt>
                <c:pt idx="2350">
                  <c:v>11.420999999999999</c:v>
                </c:pt>
                <c:pt idx="2351">
                  <c:v>11.385999999999999</c:v>
                </c:pt>
                <c:pt idx="2352">
                  <c:v>11.347</c:v>
                </c:pt>
                <c:pt idx="2353">
                  <c:v>11.305999999999999</c:v>
                </c:pt>
                <c:pt idx="2354">
                  <c:v>11.27</c:v>
                </c:pt>
                <c:pt idx="2355">
                  <c:v>11.238</c:v>
                </c:pt>
                <c:pt idx="2356">
                  <c:v>11.206</c:v>
                </c:pt>
                <c:pt idx="2357">
                  <c:v>11.18</c:v>
                </c:pt>
                <c:pt idx="2358">
                  <c:v>11.163</c:v>
                </c:pt>
                <c:pt idx="2359">
                  <c:v>11.154</c:v>
                </c:pt>
                <c:pt idx="2360">
                  <c:v>11.145</c:v>
                </c:pt>
                <c:pt idx="2361">
                  <c:v>11.143000000000001</c:v>
                </c:pt>
                <c:pt idx="2362">
                  <c:v>11.143000000000001</c:v>
                </c:pt>
                <c:pt idx="2363">
                  <c:v>11.14</c:v>
                </c:pt>
                <c:pt idx="2364">
                  <c:v>11.15</c:v>
                </c:pt>
                <c:pt idx="2365">
                  <c:v>11.169</c:v>
                </c:pt>
                <c:pt idx="2366">
                  <c:v>11.196999999999999</c:v>
                </c:pt>
                <c:pt idx="2367">
                  <c:v>11.234</c:v>
                </c:pt>
                <c:pt idx="2368">
                  <c:v>11.281000000000001</c:v>
                </c:pt>
                <c:pt idx="2369">
                  <c:v>11.347</c:v>
                </c:pt>
                <c:pt idx="2370">
                  <c:v>11.422000000000001</c:v>
                </c:pt>
                <c:pt idx="2371">
                  <c:v>11.509</c:v>
                </c:pt>
                <c:pt idx="2372">
                  <c:v>11.601000000000001</c:v>
                </c:pt>
                <c:pt idx="2373">
                  <c:v>11.699</c:v>
                </c:pt>
                <c:pt idx="2374">
                  <c:v>11.805999999999999</c:v>
                </c:pt>
                <c:pt idx="2375">
                  <c:v>11.914</c:v>
                </c:pt>
                <c:pt idx="2376">
                  <c:v>12.022</c:v>
                </c:pt>
                <c:pt idx="2377">
                  <c:v>12.132</c:v>
                </c:pt>
                <c:pt idx="2378">
                  <c:v>12.24</c:v>
                </c:pt>
                <c:pt idx="2379">
                  <c:v>12.355</c:v>
                </c:pt>
                <c:pt idx="2380">
                  <c:v>12.462999999999999</c:v>
                </c:pt>
                <c:pt idx="2381">
                  <c:v>12.573</c:v>
                </c:pt>
                <c:pt idx="2382">
                  <c:v>12.679</c:v>
                </c:pt>
                <c:pt idx="2383">
                  <c:v>12.773999999999999</c:v>
                </c:pt>
                <c:pt idx="2384">
                  <c:v>12.869</c:v>
                </c:pt>
                <c:pt idx="2385">
                  <c:v>12.96</c:v>
                </c:pt>
                <c:pt idx="2386">
                  <c:v>13.044</c:v>
                </c:pt>
                <c:pt idx="2387">
                  <c:v>13.116</c:v>
                </c:pt>
                <c:pt idx="2388">
                  <c:v>13.189</c:v>
                </c:pt>
                <c:pt idx="2389">
                  <c:v>13.285</c:v>
                </c:pt>
                <c:pt idx="2390">
                  <c:v>13.401</c:v>
                </c:pt>
                <c:pt idx="2391">
                  <c:v>13.54</c:v>
                </c:pt>
                <c:pt idx="2392">
                  <c:v>13.698</c:v>
                </c:pt>
                <c:pt idx="2393">
                  <c:v>13.86</c:v>
                </c:pt>
                <c:pt idx="2394">
                  <c:v>14.016</c:v>
                </c:pt>
                <c:pt idx="2395">
                  <c:v>14.161</c:v>
                </c:pt>
                <c:pt idx="2396">
                  <c:v>14.298</c:v>
                </c:pt>
                <c:pt idx="2397">
                  <c:v>14.425000000000001</c:v>
                </c:pt>
                <c:pt idx="2398">
                  <c:v>14.545999999999999</c:v>
                </c:pt>
                <c:pt idx="2399">
                  <c:v>14.663</c:v>
                </c:pt>
                <c:pt idx="2400">
                  <c:v>14.768000000000001</c:v>
                </c:pt>
                <c:pt idx="2401">
                  <c:v>14.868</c:v>
                </c:pt>
                <c:pt idx="2402">
                  <c:v>14.978</c:v>
                </c:pt>
                <c:pt idx="2403">
                  <c:v>15.093</c:v>
                </c:pt>
                <c:pt idx="2404">
                  <c:v>15.215</c:v>
                </c:pt>
                <c:pt idx="2405">
                  <c:v>15.34</c:v>
                </c:pt>
                <c:pt idx="2406">
                  <c:v>15.473000000000001</c:v>
                </c:pt>
                <c:pt idx="2407">
                  <c:v>15.605</c:v>
                </c:pt>
                <c:pt idx="2408">
                  <c:v>15.734999999999999</c:v>
                </c:pt>
                <c:pt idx="2409">
                  <c:v>15.856</c:v>
                </c:pt>
                <c:pt idx="2410">
                  <c:v>15.962999999999999</c:v>
                </c:pt>
                <c:pt idx="2411">
                  <c:v>16.062999999999999</c:v>
                </c:pt>
                <c:pt idx="2412">
                  <c:v>16.172000000000001</c:v>
                </c:pt>
                <c:pt idx="2413">
                  <c:v>16.28</c:v>
                </c:pt>
                <c:pt idx="2414">
                  <c:v>16.382999999999999</c:v>
                </c:pt>
                <c:pt idx="2415">
                  <c:v>16.483000000000001</c:v>
                </c:pt>
                <c:pt idx="2416">
                  <c:v>16.571999999999999</c:v>
                </c:pt>
                <c:pt idx="2417">
                  <c:v>16.646999999999998</c:v>
                </c:pt>
                <c:pt idx="2418">
                  <c:v>16.72</c:v>
                </c:pt>
                <c:pt idx="2419">
                  <c:v>16.791</c:v>
                </c:pt>
                <c:pt idx="2420">
                  <c:v>16.856000000000002</c:v>
                </c:pt>
                <c:pt idx="2421">
                  <c:v>16.916</c:v>
                </c:pt>
                <c:pt idx="2422">
                  <c:v>16.966000000000001</c:v>
                </c:pt>
                <c:pt idx="2423">
                  <c:v>17.018999999999998</c:v>
                </c:pt>
                <c:pt idx="2424">
                  <c:v>17.071000000000002</c:v>
                </c:pt>
                <c:pt idx="2425">
                  <c:v>17.13</c:v>
                </c:pt>
                <c:pt idx="2426">
                  <c:v>17.18</c:v>
                </c:pt>
                <c:pt idx="2427">
                  <c:v>17.224</c:v>
                </c:pt>
                <c:pt idx="2428">
                  <c:v>17.277000000000001</c:v>
                </c:pt>
                <c:pt idx="2429">
                  <c:v>17.329999999999998</c:v>
                </c:pt>
                <c:pt idx="2430">
                  <c:v>17.375</c:v>
                </c:pt>
                <c:pt idx="2431">
                  <c:v>17.420999999999999</c:v>
                </c:pt>
                <c:pt idx="2432">
                  <c:v>17.468</c:v>
                </c:pt>
                <c:pt idx="2433">
                  <c:v>17.507999999999999</c:v>
                </c:pt>
                <c:pt idx="2434">
                  <c:v>17.547000000000001</c:v>
                </c:pt>
                <c:pt idx="2435">
                  <c:v>17.582999999999998</c:v>
                </c:pt>
                <c:pt idx="2436">
                  <c:v>17.61</c:v>
                </c:pt>
                <c:pt idx="2437">
                  <c:v>17.628</c:v>
                </c:pt>
                <c:pt idx="2438">
                  <c:v>17.638000000000002</c:v>
                </c:pt>
                <c:pt idx="2439">
                  <c:v>17.646000000000001</c:v>
                </c:pt>
                <c:pt idx="2440">
                  <c:v>17.654</c:v>
                </c:pt>
                <c:pt idx="2441">
                  <c:v>17.664000000000001</c:v>
                </c:pt>
                <c:pt idx="2442">
                  <c:v>17.672999999999998</c:v>
                </c:pt>
                <c:pt idx="2443">
                  <c:v>17.684999999999999</c:v>
                </c:pt>
                <c:pt idx="2444">
                  <c:v>17.690999999999999</c:v>
                </c:pt>
                <c:pt idx="2445">
                  <c:v>17.698</c:v>
                </c:pt>
                <c:pt idx="2446">
                  <c:v>17.706</c:v>
                </c:pt>
                <c:pt idx="2447">
                  <c:v>17.712</c:v>
                </c:pt>
                <c:pt idx="2448">
                  <c:v>17.72</c:v>
                </c:pt>
                <c:pt idx="2449">
                  <c:v>17.73</c:v>
                </c:pt>
                <c:pt idx="2450">
                  <c:v>17.742000000000001</c:v>
                </c:pt>
                <c:pt idx="2451">
                  <c:v>17.754999999999999</c:v>
                </c:pt>
                <c:pt idx="2452">
                  <c:v>17.766999999999999</c:v>
                </c:pt>
                <c:pt idx="2453">
                  <c:v>17.771000000000001</c:v>
                </c:pt>
                <c:pt idx="2454">
                  <c:v>17.765999999999998</c:v>
                </c:pt>
                <c:pt idx="2455">
                  <c:v>17.757000000000001</c:v>
                </c:pt>
                <c:pt idx="2456">
                  <c:v>17.745000000000001</c:v>
                </c:pt>
                <c:pt idx="2457">
                  <c:v>17.728000000000002</c:v>
                </c:pt>
                <c:pt idx="2458">
                  <c:v>17.71</c:v>
                </c:pt>
                <c:pt idx="2459">
                  <c:v>17.698</c:v>
                </c:pt>
                <c:pt idx="2460">
                  <c:v>17.686</c:v>
                </c:pt>
                <c:pt idx="2461">
                  <c:v>17.675000000000001</c:v>
                </c:pt>
                <c:pt idx="2462">
                  <c:v>17.663</c:v>
                </c:pt>
                <c:pt idx="2463">
                  <c:v>17.652000000000001</c:v>
                </c:pt>
                <c:pt idx="2464">
                  <c:v>17.646000000000001</c:v>
                </c:pt>
                <c:pt idx="2465">
                  <c:v>17.641999999999999</c:v>
                </c:pt>
                <c:pt idx="2466">
                  <c:v>17.632999999999999</c:v>
                </c:pt>
                <c:pt idx="2467">
                  <c:v>17.617000000000001</c:v>
                </c:pt>
                <c:pt idx="2468">
                  <c:v>17.600000000000001</c:v>
                </c:pt>
                <c:pt idx="2469">
                  <c:v>17.582999999999998</c:v>
                </c:pt>
                <c:pt idx="2470">
                  <c:v>17.565999999999999</c:v>
                </c:pt>
                <c:pt idx="2471">
                  <c:v>17.548999999999999</c:v>
                </c:pt>
                <c:pt idx="2472">
                  <c:v>17.533999999999999</c:v>
                </c:pt>
                <c:pt idx="2473">
                  <c:v>17.513000000000002</c:v>
                </c:pt>
                <c:pt idx="2474">
                  <c:v>17.489000000000001</c:v>
                </c:pt>
                <c:pt idx="2475">
                  <c:v>17.465</c:v>
                </c:pt>
                <c:pt idx="2476">
                  <c:v>17.440999999999999</c:v>
                </c:pt>
                <c:pt idx="2477">
                  <c:v>17.414000000000001</c:v>
                </c:pt>
                <c:pt idx="2478">
                  <c:v>17.385999999999999</c:v>
                </c:pt>
                <c:pt idx="2479">
                  <c:v>17.356000000000002</c:v>
                </c:pt>
                <c:pt idx="2480">
                  <c:v>17.324999999999999</c:v>
                </c:pt>
                <c:pt idx="2481">
                  <c:v>17.289000000000001</c:v>
                </c:pt>
                <c:pt idx="2482">
                  <c:v>17.254000000000001</c:v>
                </c:pt>
                <c:pt idx="2483">
                  <c:v>17.228999999999999</c:v>
                </c:pt>
                <c:pt idx="2484">
                  <c:v>17.210999999999999</c:v>
                </c:pt>
                <c:pt idx="2485">
                  <c:v>17.195</c:v>
                </c:pt>
                <c:pt idx="2486">
                  <c:v>17.18</c:v>
                </c:pt>
                <c:pt idx="2487">
                  <c:v>17.158000000000001</c:v>
                </c:pt>
                <c:pt idx="2488">
                  <c:v>17.123000000000001</c:v>
                </c:pt>
                <c:pt idx="2489">
                  <c:v>17.079999999999998</c:v>
                </c:pt>
                <c:pt idx="2490">
                  <c:v>17.033000000000001</c:v>
                </c:pt>
                <c:pt idx="2491">
                  <c:v>16.988</c:v>
                </c:pt>
                <c:pt idx="2492">
                  <c:v>16.945</c:v>
                </c:pt>
                <c:pt idx="2493">
                  <c:v>16.899999999999999</c:v>
                </c:pt>
                <c:pt idx="2494">
                  <c:v>16.859000000000002</c:v>
                </c:pt>
                <c:pt idx="2495">
                  <c:v>16.812999999999999</c:v>
                </c:pt>
                <c:pt idx="2496">
                  <c:v>16.768000000000001</c:v>
                </c:pt>
                <c:pt idx="2497">
                  <c:v>16.739000000000001</c:v>
                </c:pt>
                <c:pt idx="2498">
                  <c:v>16.715</c:v>
                </c:pt>
                <c:pt idx="2499">
                  <c:v>16.684000000000001</c:v>
                </c:pt>
                <c:pt idx="2500">
                  <c:v>16.649999999999999</c:v>
                </c:pt>
                <c:pt idx="2501">
                  <c:v>16.616</c:v>
                </c:pt>
                <c:pt idx="2502">
                  <c:v>16.591000000000001</c:v>
                </c:pt>
                <c:pt idx="2503">
                  <c:v>16.577000000000002</c:v>
                </c:pt>
                <c:pt idx="2504">
                  <c:v>16.559999999999999</c:v>
                </c:pt>
                <c:pt idx="2505">
                  <c:v>16.547000000000001</c:v>
                </c:pt>
                <c:pt idx="2506">
                  <c:v>16.539000000000001</c:v>
                </c:pt>
                <c:pt idx="2507">
                  <c:v>16.54</c:v>
                </c:pt>
                <c:pt idx="2508">
                  <c:v>16.548999999999999</c:v>
                </c:pt>
                <c:pt idx="2509">
                  <c:v>16.562999999999999</c:v>
                </c:pt>
                <c:pt idx="2510">
                  <c:v>16.588000000000001</c:v>
                </c:pt>
                <c:pt idx="2511">
                  <c:v>16.626000000000001</c:v>
                </c:pt>
                <c:pt idx="2512">
                  <c:v>16.673999999999999</c:v>
                </c:pt>
                <c:pt idx="2513">
                  <c:v>16.721</c:v>
                </c:pt>
                <c:pt idx="2514">
                  <c:v>16.771999999999998</c:v>
                </c:pt>
                <c:pt idx="2515">
                  <c:v>16.829999999999998</c:v>
                </c:pt>
                <c:pt idx="2516">
                  <c:v>16.893000000000001</c:v>
                </c:pt>
                <c:pt idx="2517">
                  <c:v>16.954000000000001</c:v>
                </c:pt>
                <c:pt idx="2518">
                  <c:v>17.012</c:v>
                </c:pt>
                <c:pt idx="2519">
                  <c:v>17.068999999999999</c:v>
                </c:pt>
                <c:pt idx="2520">
                  <c:v>17.123000000000001</c:v>
                </c:pt>
                <c:pt idx="2521">
                  <c:v>17.184999999999999</c:v>
                </c:pt>
                <c:pt idx="2522">
                  <c:v>17.245999999999999</c:v>
                </c:pt>
                <c:pt idx="2523">
                  <c:v>17.300999999999998</c:v>
                </c:pt>
                <c:pt idx="2524">
                  <c:v>17.352</c:v>
                </c:pt>
                <c:pt idx="2525">
                  <c:v>17.407</c:v>
                </c:pt>
                <c:pt idx="2526">
                  <c:v>17.457000000000001</c:v>
                </c:pt>
                <c:pt idx="2527">
                  <c:v>17.507999999999999</c:v>
                </c:pt>
                <c:pt idx="2528">
                  <c:v>17.562999999999999</c:v>
                </c:pt>
                <c:pt idx="2529">
                  <c:v>17.628</c:v>
                </c:pt>
                <c:pt idx="2530">
                  <c:v>17.693000000000001</c:v>
                </c:pt>
                <c:pt idx="2531">
                  <c:v>17.751999999999999</c:v>
                </c:pt>
                <c:pt idx="2532">
                  <c:v>17.814</c:v>
                </c:pt>
                <c:pt idx="2533">
                  <c:v>17.87</c:v>
                </c:pt>
                <c:pt idx="2534">
                  <c:v>17.917000000000002</c:v>
                </c:pt>
                <c:pt idx="2535">
                  <c:v>17.954000000000001</c:v>
                </c:pt>
                <c:pt idx="2536">
                  <c:v>17.984000000000002</c:v>
                </c:pt>
                <c:pt idx="2537">
                  <c:v>18.007000000000001</c:v>
                </c:pt>
                <c:pt idx="2538">
                  <c:v>18.026</c:v>
                </c:pt>
                <c:pt idx="2539">
                  <c:v>18.04</c:v>
                </c:pt>
                <c:pt idx="2540">
                  <c:v>18.050999999999998</c:v>
                </c:pt>
                <c:pt idx="2541">
                  <c:v>18.059000000000001</c:v>
                </c:pt>
                <c:pt idx="2542">
                  <c:v>18.065999999999999</c:v>
                </c:pt>
                <c:pt idx="2543">
                  <c:v>18.09</c:v>
                </c:pt>
                <c:pt idx="2544">
                  <c:v>18.143999999999998</c:v>
                </c:pt>
                <c:pt idx="2545">
                  <c:v>18.222999999999999</c:v>
                </c:pt>
                <c:pt idx="2546">
                  <c:v>18.311</c:v>
                </c:pt>
                <c:pt idx="2547">
                  <c:v>18.393999999999998</c:v>
                </c:pt>
                <c:pt idx="2548">
                  <c:v>18.463000000000001</c:v>
                </c:pt>
                <c:pt idx="2549">
                  <c:v>18.521000000000001</c:v>
                </c:pt>
                <c:pt idx="2550">
                  <c:v>18.576000000000001</c:v>
                </c:pt>
                <c:pt idx="2551">
                  <c:v>18.626999999999999</c:v>
                </c:pt>
                <c:pt idx="2552">
                  <c:v>18.683</c:v>
                </c:pt>
                <c:pt idx="2553">
                  <c:v>18.748999999999999</c:v>
                </c:pt>
                <c:pt idx="2554">
                  <c:v>18.824999999999999</c:v>
                </c:pt>
                <c:pt idx="2555">
                  <c:v>18.899999999999999</c:v>
                </c:pt>
                <c:pt idx="2556">
                  <c:v>18.971</c:v>
                </c:pt>
                <c:pt idx="2557">
                  <c:v>19.04</c:v>
                </c:pt>
                <c:pt idx="2558">
                  <c:v>19.100999999999999</c:v>
                </c:pt>
                <c:pt idx="2559">
                  <c:v>19.148</c:v>
                </c:pt>
                <c:pt idx="2560">
                  <c:v>19.186</c:v>
                </c:pt>
                <c:pt idx="2561">
                  <c:v>19.222000000000001</c:v>
                </c:pt>
                <c:pt idx="2562">
                  <c:v>19.262</c:v>
                </c:pt>
                <c:pt idx="2563">
                  <c:v>19.314</c:v>
                </c:pt>
                <c:pt idx="2564">
                  <c:v>19.385000000000002</c:v>
                </c:pt>
                <c:pt idx="2565">
                  <c:v>19.466999999999999</c:v>
                </c:pt>
                <c:pt idx="2566">
                  <c:v>19.553000000000001</c:v>
                </c:pt>
                <c:pt idx="2567">
                  <c:v>19.646000000000001</c:v>
                </c:pt>
                <c:pt idx="2568">
                  <c:v>19.742999999999999</c:v>
                </c:pt>
                <c:pt idx="2569">
                  <c:v>19.841000000000001</c:v>
                </c:pt>
                <c:pt idx="2570">
                  <c:v>19.928000000000001</c:v>
                </c:pt>
                <c:pt idx="2571">
                  <c:v>20.001000000000001</c:v>
                </c:pt>
                <c:pt idx="2572">
                  <c:v>20.065000000000001</c:v>
                </c:pt>
                <c:pt idx="2573">
                  <c:v>20.116</c:v>
                </c:pt>
                <c:pt idx="2574">
                  <c:v>20.157</c:v>
                </c:pt>
                <c:pt idx="2575">
                  <c:v>20.189</c:v>
                </c:pt>
                <c:pt idx="2576">
                  <c:v>20.210999999999999</c:v>
                </c:pt>
                <c:pt idx="2577">
                  <c:v>20.221</c:v>
                </c:pt>
                <c:pt idx="2578">
                  <c:v>20.222999999999999</c:v>
                </c:pt>
                <c:pt idx="2579">
                  <c:v>20.224</c:v>
                </c:pt>
                <c:pt idx="2580">
                  <c:v>20.219000000000001</c:v>
                </c:pt>
                <c:pt idx="2581">
                  <c:v>20.213999999999999</c:v>
                </c:pt>
                <c:pt idx="2582">
                  <c:v>20.207000000000001</c:v>
                </c:pt>
                <c:pt idx="2583">
                  <c:v>20.201000000000001</c:v>
                </c:pt>
                <c:pt idx="2584">
                  <c:v>20.196999999999999</c:v>
                </c:pt>
                <c:pt idx="2585">
                  <c:v>20.190999999999999</c:v>
                </c:pt>
                <c:pt idx="2586">
                  <c:v>20.18</c:v>
                </c:pt>
                <c:pt idx="2587">
                  <c:v>20.167999999999999</c:v>
                </c:pt>
                <c:pt idx="2588">
                  <c:v>20.148</c:v>
                </c:pt>
                <c:pt idx="2589">
                  <c:v>20.122</c:v>
                </c:pt>
                <c:pt idx="2590">
                  <c:v>20.087</c:v>
                </c:pt>
                <c:pt idx="2591">
                  <c:v>20.053000000000001</c:v>
                </c:pt>
                <c:pt idx="2592">
                  <c:v>20.02</c:v>
                </c:pt>
                <c:pt idx="2593">
                  <c:v>19.989000000000001</c:v>
                </c:pt>
                <c:pt idx="2594">
                  <c:v>19.96</c:v>
                </c:pt>
                <c:pt idx="2595">
                  <c:v>19.93</c:v>
                </c:pt>
                <c:pt idx="2596">
                  <c:v>19.911000000000001</c:v>
                </c:pt>
                <c:pt idx="2597">
                  <c:v>19.893000000000001</c:v>
                </c:pt>
                <c:pt idx="2598">
                  <c:v>19.879000000000001</c:v>
                </c:pt>
                <c:pt idx="2599">
                  <c:v>19.863</c:v>
                </c:pt>
                <c:pt idx="2600">
                  <c:v>19.850999999999999</c:v>
                </c:pt>
                <c:pt idx="2601">
                  <c:v>19.841999999999999</c:v>
                </c:pt>
                <c:pt idx="2602">
                  <c:v>19.832000000000001</c:v>
                </c:pt>
                <c:pt idx="2603">
                  <c:v>19.826000000000001</c:v>
                </c:pt>
                <c:pt idx="2604">
                  <c:v>19.829000000000001</c:v>
                </c:pt>
                <c:pt idx="2605">
                  <c:v>19.837</c:v>
                </c:pt>
                <c:pt idx="2606">
                  <c:v>19.841999999999999</c:v>
                </c:pt>
                <c:pt idx="2607">
                  <c:v>19.849</c:v>
                </c:pt>
                <c:pt idx="2608">
                  <c:v>19.853999999999999</c:v>
                </c:pt>
                <c:pt idx="2609">
                  <c:v>19.861000000000001</c:v>
                </c:pt>
                <c:pt idx="2610">
                  <c:v>19.869</c:v>
                </c:pt>
                <c:pt idx="2611">
                  <c:v>19.887</c:v>
                </c:pt>
                <c:pt idx="2612">
                  <c:v>19.911000000000001</c:v>
                </c:pt>
                <c:pt idx="2613">
                  <c:v>19.943999999999999</c:v>
                </c:pt>
                <c:pt idx="2614">
                  <c:v>19.983000000000001</c:v>
                </c:pt>
                <c:pt idx="2615">
                  <c:v>20.023</c:v>
                </c:pt>
                <c:pt idx="2616">
                  <c:v>20.062000000000001</c:v>
                </c:pt>
                <c:pt idx="2617">
                  <c:v>20.100999999999999</c:v>
                </c:pt>
                <c:pt idx="2618">
                  <c:v>20.140999999999998</c:v>
                </c:pt>
                <c:pt idx="2619">
                  <c:v>20.172999999999998</c:v>
                </c:pt>
                <c:pt idx="2620">
                  <c:v>20.204000000000001</c:v>
                </c:pt>
                <c:pt idx="2621">
                  <c:v>20.228000000000002</c:v>
                </c:pt>
                <c:pt idx="2622">
                  <c:v>20.241</c:v>
                </c:pt>
                <c:pt idx="2623">
                  <c:v>20.248999999999999</c:v>
                </c:pt>
                <c:pt idx="2624">
                  <c:v>20.257999999999999</c:v>
                </c:pt>
                <c:pt idx="2625">
                  <c:v>20.268000000000001</c:v>
                </c:pt>
                <c:pt idx="2626">
                  <c:v>20.277000000000001</c:v>
                </c:pt>
                <c:pt idx="2627">
                  <c:v>20.283999999999999</c:v>
                </c:pt>
                <c:pt idx="2628">
                  <c:v>20.29</c:v>
                </c:pt>
                <c:pt idx="2629">
                  <c:v>20.29</c:v>
                </c:pt>
                <c:pt idx="2630">
                  <c:v>20.291</c:v>
                </c:pt>
                <c:pt idx="2631">
                  <c:v>20.285</c:v>
                </c:pt>
                <c:pt idx="2632">
                  <c:v>20.283000000000001</c:v>
                </c:pt>
                <c:pt idx="2633">
                  <c:v>20.283000000000001</c:v>
                </c:pt>
                <c:pt idx="2634">
                  <c:v>20.279</c:v>
                </c:pt>
                <c:pt idx="2635">
                  <c:v>20.268000000000001</c:v>
                </c:pt>
                <c:pt idx="2636">
                  <c:v>20.259</c:v>
                </c:pt>
                <c:pt idx="2637">
                  <c:v>20.25</c:v>
                </c:pt>
                <c:pt idx="2638">
                  <c:v>20.236000000000001</c:v>
                </c:pt>
                <c:pt idx="2639">
                  <c:v>20.222999999999999</c:v>
                </c:pt>
                <c:pt idx="2640">
                  <c:v>20.21</c:v>
                </c:pt>
                <c:pt idx="2641">
                  <c:v>20.196000000000002</c:v>
                </c:pt>
                <c:pt idx="2642">
                  <c:v>20.184000000000001</c:v>
                </c:pt>
                <c:pt idx="2643">
                  <c:v>20.170999999999999</c:v>
                </c:pt>
                <c:pt idx="2644">
                  <c:v>20.157</c:v>
                </c:pt>
                <c:pt idx="2645">
                  <c:v>20.14</c:v>
                </c:pt>
                <c:pt idx="2646">
                  <c:v>20.120999999999999</c:v>
                </c:pt>
                <c:pt idx="2647">
                  <c:v>20.103000000000002</c:v>
                </c:pt>
                <c:pt idx="2648">
                  <c:v>20.085000000000001</c:v>
                </c:pt>
                <c:pt idx="2649">
                  <c:v>20.064</c:v>
                </c:pt>
                <c:pt idx="2650">
                  <c:v>20.047999999999998</c:v>
                </c:pt>
                <c:pt idx="2651">
                  <c:v>20.036000000000001</c:v>
                </c:pt>
                <c:pt idx="2652">
                  <c:v>20.016999999999999</c:v>
                </c:pt>
                <c:pt idx="2653">
                  <c:v>19.998000000000001</c:v>
                </c:pt>
                <c:pt idx="2654">
                  <c:v>19.98</c:v>
                </c:pt>
                <c:pt idx="2655">
                  <c:v>19.963000000000001</c:v>
                </c:pt>
                <c:pt idx="2656">
                  <c:v>19.95</c:v>
                </c:pt>
                <c:pt idx="2657">
                  <c:v>19.934999999999999</c:v>
                </c:pt>
                <c:pt idx="2658">
                  <c:v>19.925000000000001</c:v>
                </c:pt>
                <c:pt idx="2659">
                  <c:v>19.920000000000002</c:v>
                </c:pt>
                <c:pt idx="2660">
                  <c:v>19.920999999999999</c:v>
                </c:pt>
                <c:pt idx="2661">
                  <c:v>19.920999999999999</c:v>
                </c:pt>
                <c:pt idx="2662">
                  <c:v>19.920999999999999</c:v>
                </c:pt>
                <c:pt idx="2663">
                  <c:v>19.920999999999999</c:v>
                </c:pt>
                <c:pt idx="2664">
                  <c:v>19.920999999999999</c:v>
                </c:pt>
                <c:pt idx="2665">
                  <c:v>19.920999999999999</c:v>
                </c:pt>
                <c:pt idx="2666">
                  <c:v>19.923999999999999</c:v>
                </c:pt>
                <c:pt idx="2667">
                  <c:v>19.933</c:v>
                </c:pt>
                <c:pt idx="2668">
                  <c:v>19.943999999999999</c:v>
                </c:pt>
                <c:pt idx="2669">
                  <c:v>19.960999999999999</c:v>
                </c:pt>
                <c:pt idx="2670">
                  <c:v>19.98</c:v>
                </c:pt>
                <c:pt idx="2671">
                  <c:v>19.998999999999999</c:v>
                </c:pt>
                <c:pt idx="2672">
                  <c:v>20.021999999999998</c:v>
                </c:pt>
                <c:pt idx="2673">
                  <c:v>20.042999999999999</c:v>
                </c:pt>
                <c:pt idx="2674">
                  <c:v>20.068999999999999</c:v>
                </c:pt>
                <c:pt idx="2675">
                  <c:v>20.097000000000001</c:v>
                </c:pt>
                <c:pt idx="2676">
                  <c:v>20.126999999999999</c:v>
                </c:pt>
                <c:pt idx="2677">
                  <c:v>20.158000000000001</c:v>
                </c:pt>
                <c:pt idx="2678">
                  <c:v>20.183</c:v>
                </c:pt>
                <c:pt idx="2679">
                  <c:v>20.207000000000001</c:v>
                </c:pt>
                <c:pt idx="2680">
                  <c:v>20.231000000000002</c:v>
                </c:pt>
                <c:pt idx="2681">
                  <c:v>20.259</c:v>
                </c:pt>
                <c:pt idx="2682">
                  <c:v>20.291</c:v>
                </c:pt>
                <c:pt idx="2683">
                  <c:v>20.326000000000001</c:v>
                </c:pt>
                <c:pt idx="2684">
                  <c:v>20.356000000000002</c:v>
                </c:pt>
                <c:pt idx="2685">
                  <c:v>20.385000000000002</c:v>
                </c:pt>
                <c:pt idx="2686">
                  <c:v>20.414999999999999</c:v>
                </c:pt>
                <c:pt idx="2687">
                  <c:v>20.446000000000002</c:v>
                </c:pt>
                <c:pt idx="2688">
                  <c:v>20.481000000000002</c:v>
                </c:pt>
                <c:pt idx="2689">
                  <c:v>20.513999999999999</c:v>
                </c:pt>
                <c:pt idx="2690">
                  <c:v>20.545999999999999</c:v>
                </c:pt>
                <c:pt idx="2691">
                  <c:v>20.573</c:v>
                </c:pt>
                <c:pt idx="2692">
                  <c:v>20.599</c:v>
                </c:pt>
                <c:pt idx="2693">
                  <c:v>20.623000000000001</c:v>
                </c:pt>
                <c:pt idx="2694">
                  <c:v>20.649000000000001</c:v>
                </c:pt>
                <c:pt idx="2695">
                  <c:v>20.672999999999998</c:v>
                </c:pt>
                <c:pt idx="2696">
                  <c:v>20.696999999999999</c:v>
                </c:pt>
                <c:pt idx="2697">
                  <c:v>20.719000000000001</c:v>
                </c:pt>
                <c:pt idx="2698">
                  <c:v>20.74</c:v>
                </c:pt>
                <c:pt idx="2699">
                  <c:v>20.762</c:v>
                </c:pt>
                <c:pt idx="2700">
                  <c:v>20.786000000000001</c:v>
                </c:pt>
                <c:pt idx="2701">
                  <c:v>20.812000000000001</c:v>
                </c:pt>
                <c:pt idx="2702">
                  <c:v>20.835999999999999</c:v>
                </c:pt>
                <c:pt idx="2703">
                  <c:v>20.853000000000002</c:v>
                </c:pt>
                <c:pt idx="2704">
                  <c:v>20.864000000000001</c:v>
                </c:pt>
                <c:pt idx="2705">
                  <c:v>20.869</c:v>
                </c:pt>
                <c:pt idx="2706">
                  <c:v>20.864000000000001</c:v>
                </c:pt>
                <c:pt idx="2707">
                  <c:v>20.853999999999999</c:v>
                </c:pt>
                <c:pt idx="2708">
                  <c:v>20.841000000000001</c:v>
                </c:pt>
                <c:pt idx="2709">
                  <c:v>20.827999999999999</c:v>
                </c:pt>
                <c:pt idx="2710">
                  <c:v>20.817</c:v>
                </c:pt>
                <c:pt idx="2711">
                  <c:v>20.809000000000001</c:v>
                </c:pt>
                <c:pt idx="2712">
                  <c:v>20.802</c:v>
                </c:pt>
                <c:pt idx="2713">
                  <c:v>20.794</c:v>
                </c:pt>
                <c:pt idx="2714">
                  <c:v>20.783000000000001</c:v>
                </c:pt>
                <c:pt idx="2715">
                  <c:v>20.766999999999999</c:v>
                </c:pt>
                <c:pt idx="2716">
                  <c:v>20.745999999999999</c:v>
                </c:pt>
                <c:pt idx="2717">
                  <c:v>20.725999999999999</c:v>
                </c:pt>
                <c:pt idx="2718">
                  <c:v>20.699000000000002</c:v>
                </c:pt>
                <c:pt idx="2719">
                  <c:v>20.672999999999998</c:v>
                </c:pt>
                <c:pt idx="2720">
                  <c:v>20.643000000000001</c:v>
                </c:pt>
                <c:pt idx="2721">
                  <c:v>20.614000000000001</c:v>
                </c:pt>
                <c:pt idx="2722">
                  <c:v>20.591000000000001</c:v>
                </c:pt>
                <c:pt idx="2723">
                  <c:v>20.568000000000001</c:v>
                </c:pt>
                <c:pt idx="2724">
                  <c:v>20.547000000000001</c:v>
                </c:pt>
                <c:pt idx="2725">
                  <c:v>20.532</c:v>
                </c:pt>
                <c:pt idx="2726">
                  <c:v>20.516999999999999</c:v>
                </c:pt>
                <c:pt idx="2727">
                  <c:v>20.504999999999999</c:v>
                </c:pt>
                <c:pt idx="2728">
                  <c:v>20.495999999999999</c:v>
                </c:pt>
                <c:pt idx="2729">
                  <c:v>20.488</c:v>
                </c:pt>
                <c:pt idx="2730">
                  <c:v>20.478999999999999</c:v>
                </c:pt>
                <c:pt idx="2731">
                  <c:v>20.469000000000001</c:v>
                </c:pt>
                <c:pt idx="2732">
                  <c:v>20.46</c:v>
                </c:pt>
                <c:pt idx="2733">
                  <c:v>20.452000000000002</c:v>
                </c:pt>
                <c:pt idx="2734">
                  <c:v>20.443999999999999</c:v>
                </c:pt>
                <c:pt idx="2735">
                  <c:v>20.446999999999999</c:v>
                </c:pt>
                <c:pt idx="2736">
                  <c:v>20.456</c:v>
                </c:pt>
                <c:pt idx="2737">
                  <c:v>20.472999999999999</c:v>
                </c:pt>
                <c:pt idx="2738">
                  <c:v>20.495999999999999</c:v>
                </c:pt>
                <c:pt idx="2739">
                  <c:v>20.521999999999998</c:v>
                </c:pt>
                <c:pt idx="2740">
                  <c:v>20.550999999999998</c:v>
                </c:pt>
                <c:pt idx="2741">
                  <c:v>20.582000000000001</c:v>
                </c:pt>
                <c:pt idx="2742">
                  <c:v>20.61</c:v>
                </c:pt>
                <c:pt idx="2743">
                  <c:v>20.635999999999999</c:v>
                </c:pt>
                <c:pt idx="2744">
                  <c:v>20.664999999999999</c:v>
                </c:pt>
                <c:pt idx="2745">
                  <c:v>20.693999999999999</c:v>
                </c:pt>
                <c:pt idx="2746">
                  <c:v>20.718</c:v>
                </c:pt>
                <c:pt idx="2747">
                  <c:v>20.745000000000001</c:v>
                </c:pt>
                <c:pt idx="2748">
                  <c:v>20.765000000000001</c:v>
                </c:pt>
                <c:pt idx="2749">
                  <c:v>20.777999999999999</c:v>
                </c:pt>
                <c:pt idx="2750">
                  <c:v>20.786000000000001</c:v>
                </c:pt>
                <c:pt idx="2751">
                  <c:v>20.786999999999999</c:v>
                </c:pt>
                <c:pt idx="2752">
                  <c:v>20.780999999999999</c:v>
                </c:pt>
                <c:pt idx="2753">
                  <c:v>20.771000000000001</c:v>
                </c:pt>
                <c:pt idx="2754">
                  <c:v>20.756</c:v>
                </c:pt>
                <c:pt idx="2755">
                  <c:v>20.734999999999999</c:v>
                </c:pt>
                <c:pt idx="2756">
                  <c:v>20.716999999999999</c:v>
                </c:pt>
                <c:pt idx="2757">
                  <c:v>20.692</c:v>
                </c:pt>
                <c:pt idx="2758">
                  <c:v>20.66</c:v>
                </c:pt>
                <c:pt idx="2759">
                  <c:v>20.626000000000001</c:v>
                </c:pt>
                <c:pt idx="2760">
                  <c:v>20.587</c:v>
                </c:pt>
                <c:pt idx="2761">
                  <c:v>20.545999999999999</c:v>
                </c:pt>
                <c:pt idx="2762">
                  <c:v>20.498999999999999</c:v>
                </c:pt>
                <c:pt idx="2763">
                  <c:v>20.456</c:v>
                </c:pt>
                <c:pt idx="2764">
                  <c:v>20.428000000000001</c:v>
                </c:pt>
                <c:pt idx="2765">
                  <c:v>20.417999999999999</c:v>
                </c:pt>
                <c:pt idx="2766">
                  <c:v>20.423999999999999</c:v>
                </c:pt>
                <c:pt idx="2767">
                  <c:v>20.446999999999999</c:v>
                </c:pt>
                <c:pt idx="2768">
                  <c:v>20.478000000000002</c:v>
                </c:pt>
                <c:pt idx="2769">
                  <c:v>20.510999999999999</c:v>
                </c:pt>
                <c:pt idx="2770">
                  <c:v>20.542999999999999</c:v>
                </c:pt>
                <c:pt idx="2771">
                  <c:v>20.562000000000001</c:v>
                </c:pt>
                <c:pt idx="2772">
                  <c:v>20.573</c:v>
                </c:pt>
                <c:pt idx="2773">
                  <c:v>20.579000000000001</c:v>
                </c:pt>
                <c:pt idx="2774">
                  <c:v>20.577999999999999</c:v>
                </c:pt>
                <c:pt idx="2775">
                  <c:v>20.588000000000001</c:v>
                </c:pt>
                <c:pt idx="2776">
                  <c:v>20.606999999999999</c:v>
                </c:pt>
                <c:pt idx="2777">
                  <c:v>20.635999999999999</c:v>
                </c:pt>
                <c:pt idx="2778">
                  <c:v>20.670999999999999</c:v>
                </c:pt>
                <c:pt idx="2779">
                  <c:v>20.712</c:v>
                </c:pt>
                <c:pt idx="2780">
                  <c:v>20.756</c:v>
                </c:pt>
                <c:pt idx="2781">
                  <c:v>20.802</c:v>
                </c:pt>
                <c:pt idx="2782">
                  <c:v>20.84</c:v>
                </c:pt>
                <c:pt idx="2783">
                  <c:v>20.876000000000001</c:v>
                </c:pt>
                <c:pt idx="2784">
                  <c:v>20.907</c:v>
                </c:pt>
                <c:pt idx="2785">
                  <c:v>20.93</c:v>
                </c:pt>
                <c:pt idx="2786">
                  <c:v>20.945</c:v>
                </c:pt>
                <c:pt idx="2787">
                  <c:v>20.959</c:v>
                </c:pt>
                <c:pt idx="2788">
                  <c:v>20.977</c:v>
                </c:pt>
                <c:pt idx="2789">
                  <c:v>20.995999999999999</c:v>
                </c:pt>
                <c:pt idx="2790">
                  <c:v>21.012</c:v>
                </c:pt>
                <c:pt idx="2791">
                  <c:v>21.021000000000001</c:v>
                </c:pt>
                <c:pt idx="2792">
                  <c:v>21.027000000000001</c:v>
                </c:pt>
                <c:pt idx="2793">
                  <c:v>21.026</c:v>
                </c:pt>
                <c:pt idx="2794">
                  <c:v>21.018000000000001</c:v>
                </c:pt>
                <c:pt idx="2795">
                  <c:v>21.004999999999999</c:v>
                </c:pt>
                <c:pt idx="2796">
                  <c:v>20.986000000000001</c:v>
                </c:pt>
                <c:pt idx="2797">
                  <c:v>20.960999999999999</c:v>
                </c:pt>
                <c:pt idx="2798">
                  <c:v>20.927</c:v>
                </c:pt>
                <c:pt idx="2799">
                  <c:v>20.881</c:v>
                </c:pt>
                <c:pt idx="2800">
                  <c:v>20.829000000000001</c:v>
                </c:pt>
                <c:pt idx="2801">
                  <c:v>20.776</c:v>
                </c:pt>
                <c:pt idx="2802">
                  <c:v>20.722999999999999</c:v>
                </c:pt>
                <c:pt idx="2803">
                  <c:v>20.667999999999999</c:v>
                </c:pt>
                <c:pt idx="2804">
                  <c:v>20.611999999999998</c:v>
                </c:pt>
                <c:pt idx="2805">
                  <c:v>20.558</c:v>
                </c:pt>
                <c:pt idx="2806">
                  <c:v>20.5</c:v>
                </c:pt>
                <c:pt idx="2807">
                  <c:v>20.434000000000001</c:v>
                </c:pt>
                <c:pt idx="2808">
                  <c:v>20.37</c:v>
                </c:pt>
                <c:pt idx="2809">
                  <c:v>20.315999999999999</c:v>
                </c:pt>
                <c:pt idx="2810">
                  <c:v>20.260999999999999</c:v>
                </c:pt>
                <c:pt idx="2811">
                  <c:v>20.206</c:v>
                </c:pt>
                <c:pt idx="2812">
                  <c:v>20.158999999999999</c:v>
                </c:pt>
                <c:pt idx="2813">
                  <c:v>20.114999999999998</c:v>
                </c:pt>
                <c:pt idx="2814">
                  <c:v>20.081</c:v>
                </c:pt>
                <c:pt idx="2815">
                  <c:v>20.048999999999999</c:v>
                </c:pt>
                <c:pt idx="2816">
                  <c:v>20.016999999999999</c:v>
                </c:pt>
                <c:pt idx="2817">
                  <c:v>19.986000000000001</c:v>
                </c:pt>
                <c:pt idx="2818">
                  <c:v>19.960999999999999</c:v>
                </c:pt>
                <c:pt idx="2819">
                  <c:v>19.946999999999999</c:v>
                </c:pt>
                <c:pt idx="2820">
                  <c:v>19.942</c:v>
                </c:pt>
                <c:pt idx="2821">
                  <c:v>19.95</c:v>
                </c:pt>
                <c:pt idx="2822">
                  <c:v>19.963000000000001</c:v>
                </c:pt>
                <c:pt idx="2823">
                  <c:v>19.981000000000002</c:v>
                </c:pt>
                <c:pt idx="2824">
                  <c:v>20.004000000000001</c:v>
                </c:pt>
                <c:pt idx="2825">
                  <c:v>20.027999999999999</c:v>
                </c:pt>
                <c:pt idx="2826">
                  <c:v>20.058</c:v>
                </c:pt>
                <c:pt idx="2827">
                  <c:v>20.097999999999999</c:v>
                </c:pt>
                <c:pt idx="2828">
                  <c:v>20.141999999999999</c:v>
                </c:pt>
                <c:pt idx="2829">
                  <c:v>20.184999999999999</c:v>
                </c:pt>
                <c:pt idx="2830">
                  <c:v>20.234000000000002</c:v>
                </c:pt>
                <c:pt idx="2831">
                  <c:v>20.291</c:v>
                </c:pt>
                <c:pt idx="2832">
                  <c:v>20.347999999999999</c:v>
                </c:pt>
                <c:pt idx="2833">
                  <c:v>20.401</c:v>
                </c:pt>
                <c:pt idx="2834">
                  <c:v>20.451000000000001</c:v>
                </c:pt>
                <c:pt idx="2835">
                  <c:v>20.501999999999999</c:v>
                </c:pt>
                <c:pt idx="2836">
                  <c:v>20.552</c:v>
                </c:pt>
                <c:pt idx="2837">
                  <c:v>20.6</c:v>
                </c:pt>
                <c:pt idx="2838">
                  <c:v>20.637</c:v>
                </c:pt>
                <c:pt idx="2839">
                  <c:v>20.667999999999999</c:v>
                </c:pt>
                <c:pt idx="2840">
                  <c:v>20.696000000000002</c:v>
                </c:pt>
                <c:pt idx="2841">
                  <c:v>20.725000000000001</c:v>
                </c:pt>
                <c:pt idx="2842">
                  <c:v>20.754000000000001</c:v>
                </c:pt>
                <c:pt idx="2843">
                  <c:v>20.78</c:v>
                </c:pt>
                <c:pt idx="2844">
                  <c:v>20.798999999999999</c:v>
                </c:pt>
                <c:pt idx="2845">
                  <c:v>20.814</c:v>
                </c:pt>
                <c:pt idx="2846">
                  <c:v>20.832000000000001</c:v>
                </c:pt>
                <c:pt idx="2847">
                  <c:v>20.855</c:v>
                </c:pt>
                <c:pt idx="2848">
                  <c:v>20.873000000000001</c:v>
                </c:pt>
                <c:pt idx="2849">
                  <c:v>20.882999999999999</c:v>
                </c:pt>
                <c:pt idx="2850">
                  <c:v>20.888999999999999</c:v>
                </c:pt>
                <c:pt idx="2851">
                  <c:v>20.89</c:v>
                </c:pt>
                <c:pt idx="2852">
                  <c:v>20.879000000000001</c:v>
                </c:pt>
                <c:pt idx="2853">
                  <c:v>20.861999999999998</c:v>
                </c:pt>
                <c:pt idx="2854">
                  <c:v>20.846</c:v>
                </c:pt>
                <c:pt idx="2855">
                  <c:v>20.826000000000001</c:v>
                </c:pt>
                <c:pt idx="2856">
                  <c:v>20.805</c:v>
                </c:pt>
                <c:pt idx="2857">
                  <c:v>20.783000000000001</c:v>
                </c:pt>
                <c:pt idx="2858">
                  <c:v>20.763999999999999</c:v>
                </c:pt>
                <c:pt idx="2859">
                  <c:v>20.742000000000001</c:v>
                </c:pt>
                <c:pt idx="2860">
                  <c:v>20.716000000000001</c:v>
                </c:pt>
                <c:pt idx="2861">
                  <c:v>20.687999999999999</c:v>
                </c:pt>
                <c:pt idx="2862">
                  <c:v>20.658999999999999</c:v>
                </c:pt>
                <c:pt idx="2863">
                  <c:v>20.63</c:v>
                </c:pt>
                <c:pt idx="2864">
                  <c:v>20.606000000000002</c:v>
                </c:pt>
                <c:pt idx="2865">
                  <c:v>20.581</c:v>
                </c:pt>
                <c:pt idx="2866">
                  <c:v>20.561</c:v>
                </c:pt>
                <c:pt idx="2867">
                  <c:v>20.54</c:v>
                </c:pt>
                <c:pt idx="2868">
                  <c:v>20.518999999999998</c:v>
                </c:pt>
                <c:pt idx="2869">
                  <c:v>20.498999999999999</c:v>
                </c:pt>
                <c:pt idx="2870">
                  <c:v>20.478999999999999</c:v>
                </c:pt>
                <c:pt idx="2871">
                  <c:v>20.460999999999999</c:v>
                </c:pt>
                <c:pt idx="2872">
                  <c:v>20.449000000000002</c:v>
                </c:pt>
                <c:pt idx="2873">
                  <c:v>20.434999999999999</c:v>
                </c:pt>
                <c:pt idx="2874">
                  <c:v>20.419</c:v>
                </c:pt>
                <c:pt idx="2875">
                  <c:v>20.405999999999999</c:v>
                </c:pt>
                <c:pt idx="2876">
                  <c:v>20.398</c:v>
                </c:pt>
                <c:pt idx="2877">
                  <c:v>20.396000000000001</c:v>
                </c:pt>
                <c:pt idx="2878">
                  <c:v>20.396999999999998</c:v>
                </c:pt>
                <c:pt idx="2879">
                  <c:v>20.401</c:v>
                </c:pt>
                <c:pt idx="2880">
                  <c:v>20.404</c:v>
                </c:pt>
                <c:pt idx="2881">
                  <c:v>20.407</c:v>
                </c:pt>
                <c:pt idx="2882">
                  <c:v>20.417999999999999</c:v>
                </c:pt>
                <c:pt idx="2883">
                  <c:v>20.425000000000001</c:v>
                </c:pt>
                <c:pt idx="2884">
                  <c:v>20.434000000000001</c:v>
                </c:pt>
                <c:pt idx="2885">
                  <c:v>20.443000000000001</c:v>
                </c:pt>
                <c:pt idx="2886">
                  <c:v>20.452000000000002</c:v>
                </c:pt>
                <c:pt idx="2887">
                  <c:v>20.457999999999998</c:v>
                </c:pt>
                <c:pt idx="2888">
                  <c:v>20.459</c:v>
                </c:pt>
                <c:pt idx="2889">
                  <c:v>20.463999999999999</c:v>
                </c:pt>
                <c:pt idx="2890">
                  <c:v>20.471</c:v>
                </c:pt>
                <c:pt idx="2891">
                  <c:v>20.478999999999999</c:v>
                </c:pt>
                <c:pt idx="2892">
                  <c:v>20.492000000000001</c:v>
                </c:pt>
                <c:pt idx="2893">
                  <c:v>20.501999999999999</c:v>
                </c:pt>
                <c:pt idx="2894">
                  <c:v>20.513000000000002</c:v>
                </c:pt>
                <c:pt idx="2895">
                  <c:v>20.523</c:v>
                </c:pt>
                <c:pt idx="2896">
                  <c:v>20.529</c:v>
                </c:pt>
                <c:pt idx="2897">
                  <c:v>20.533999999999999</c:v>
                </c:pt>
                <c:pt idx="2898">
                  <c:v>20.538</c:v>
                </c:pt>
                <c:pt idx="2899">
                  <c:v>20.547000000000001</c:v>
                </c:pt>
                <c:pt idx="2900">
                  <c:v>20.558</c:v>
                </c:pt>
                <c:pt idx="2901">
                  <c:v>20.57</c:v>
                </c:pt>
                <c:pt idx="2902">
                  <c:v>20.576000000000001</c:v>
                </c:pt>
                <c:pt idx="2903">
                  <c:v>20.581</c:v>
                </c:pt>
                <c:pt idx="2904">
                  <c:v>20.581</c:v>
                </c:pt>
                <c:pt idx="2905">
                  <c:v>20.577000000000002</c:v>
                </c:pt>
                <c:pt idx="2906">
                  <c:v>20.574999999999999</c:v>
                </c:pt>
                <c:pt idx="2907">
                  <c:v>20.57</c:v>
                </c:pt>
                <c:pt idx="2908">
                  <c:v>20.568999999999999</c:v>
                </c:pt>
                <c:pt idx="2909">
                  <c:v>20.565999999999999</c:v>
                </c:pt>
                <c:pt idx="2910">
                  <c:v>20.568000000000001</c:v>
                </c:pt>
                <c:pt idx="2911">
                  <c:v>20.57</c:v>
                </c:pt>
                <c:pt idx="2912">
                  <c:v>20.577999999999999</c:v>
                </c:pt>
                <c:pt idx="2913">
                  <c:v>20.59</c:v>
                </c:pt>
                <c:pt idx="2914">
                  <c:v>20.600999999999999</c:v>
                </c:pt>
                <c:pt idx="2915">
                  <c:v>20.611999999999998</c:v>
                </c:pt>
                <c:pt idx="2916">
                  <c:v>20.616</c:v>
                </c:pt>
                <c:pt idx="2917">
                  <c:v>20.617000000000001</c:v>
                </c:pt>
                <c:pt idx="2918">
                  <c:v>20.623000000000001</c:v>
                </c:pt>
                <c:pt idx="2919">
                  <c:v>20.631</c:v>
                </c:pt>
                <c:pt idx="2920">
                  <c:v>20.643000000000001</c:v>
                </c:pt>
                <c:pt idx="2921">
                  <c:v>20.661999999999999</c:v>
                </c:pt>
                <c:pt idx="2922">
                  <c:v>20.693000000000001</c:v>
                </c:pt>
                <c:pt idx="2923">
                  <c:v>20.728999999999999</c:v>
                </c:pt>
                <c:pt idx="2924">
                  <c:v>20.765999999999998</c:v>
                </c:pt>
                <c:pt idx="2925">
                  <c:v>20.805</c:v>
                </c:pt>
                <c:pt idx="2926">
                  <c:v>20.861999999999998</c:v>
                </c:pt>
                <c:pt idx="2927">
                  <c:v>20.936</c:v>
                </c:pt>
                <c:pt idx="2928">
                  <c:v>21.007999999999999</c:v>
                </c:pt>
                <c:pt idx="2929">
                  <c:v>21.084</c:v>
                </c:pt>
                <c:pt idx="2930">
                  <c:v>21.151</c:v>
                </c:pt>
                <c:pt idx="2931">
                  <c:v>21.222000000000001</c:v>
                </c:pt>
                <c:pt idx="2932">
                  <c:v>21.297999999999998</c:v>
                </c:pt>
                <c:pt idx="2933">
                  <c:v>21.363</c:v>
                </c:pt>
                <c:pt idx="2934">
                  <c:v>21.420999999999999</c:v>
                </c:pt>
                <c:pt idx="2935">
                  <c:v>21.484999999999999</c:v>
                </c:pt>
                <c:pt idx="2936">
                  <c:v>21.550999999999998</c:v>
                </c:pt>
                <c:pt idx="2937">
                  <c:v>21.623000000000001</c:v>
                </c:pt>
                <c:pt idx="2938">
                  <c:v>21.712</c:v>
                </c:pt>
                <c:pt idx="2939">
                  <c:v>21.808</c:v>
                </c:pt>
                <c:pt idx="2940">
                  <c:v>21.917000000000002</c:v>
                </c:pt>
                <c:pt idx="2941">
                  <c:v>22.032</c:v>
                </c:pt>
                <c:pt idx="2942">
                  <c:v>22.155999999999999</c:v>
                </c:pt>
                <c:pt idx="2943">
                  <c:v>22.297999999999998</c:v>
                </c:pt>
                <c:pt idx="2944">
                  <c:v>22.452000000000002</c:v>
                </c:pt>
                <c:pt idx="2945">
                  <c:v>22.62</c:v>
                </c:pt>
                <c:pt idx="2946">
                  <c:v>22.783999999999999</c:v>
                </c:pt>
                <c:pt idx="2947">
                  <c:v>22.934999999999999</c:v>
                </c:pt>
                <c:pt idx="2948">
                  <c:v>23.08</c:v>
                </c:pt>
                <c:pt idx="2949">
                  <c:v>23.212</c:v>
                </c:pt>
                <c:pt idx="2950">
                  <c:v>23.338000000000001</c:v>
                </c:pt>
                <c:pt idx="2951">
                  <c:v>23.465</c:v>
                </c:pt>
                <c:pt idx="2952">
                  <c:v>23.596</c:v>
                </c:pt>
                <c:pt idx="2953">
                  <c:v>23.745000000000001</c:v>
                </c:pt>
                <c:pt idx="2954">
                  <c:v>23.905000000000001</c:v>
                </c:pt>
                <c:pt idx="2955">
                  <c:v>24.074000000000002</c:v>
                </c:pt>
                <c:pt idx="2956">
                  <c:v>24.241</c:v>
                </c:pt>
                <c:pt idx="2957">
                  <c:v>24.408000000000001</c:v>
                </c:pt>
                <c:pt idx="2958">
                  <c:v>24.568000000000001</c:v>
                </c:pt>
                <c:pt idx="2959">
                  <c:v>24.718</c:v>
                </c:pt>
                <c:pt idx="2960">
                  <c:v>24.867000000000001</c:v>
                </c:pt>
                <c:pt idx="2961">
                  <c:v>25.013999999999999</c:v>
                </c:pt>
                <c:pt idx="2962">
                  <c:v>25.17</c:v>
                </c:pt>
                <c:pt idx="2963">
                  <c:v>25.329000000000001</c:v>
                </c:pt>
                <c:pt idx="2964">
                  <c:v>25.48</c:v>
                </c:pt>
                <c:pt idx="2965">
                  <c:v>25.623000000000001</c:v>
                </c:pt>
                <c:pt idx="2966">
                  <c:v>25.763000000000002</c:v>
                </c:pt>
                <c:pt idx="2967">
                  <c:v>25.905999999999999</c:v>
                </c:pt>
                <c:pt idx="2968">
                  <c:v>26.05</c:v>
                </c:pt>
                <c:pt idx="2969">
                  <c:v>26.193000000000001</c:v>
                </c:pt>
                <c:pt idx="2970">
                  <c:v>26.338999999999999</c:v>
                </c:pt>
                <c:pt idx="2971">
                  <c:v>26.481999999999999</c:v>
                </c:pt>
                <c:pt idx="2972">
                  <c:v>26.617000000000001</c:v>
                </c:pt>
                <c:pt idx="2973">
                  <c:v>26.751000000000001</c:v>
                </c:pt>
                <c:pt idx="2974">
                  <c:v>26.882000000000001</c:v>
                </c:pt>
                <c:pt idx="2975">
                  <c:v>27.016999999999999</c:v>
                </c:pt>
                <c:pt idx="2976">
                  <c:v>27.138999999999999</c:v>
                </c:pt>
                <c:pt idx="2977">
                  <c:v>27.251999999999999</c:v>
                </c:pt>
                <c:pt idx="2978">
                  <c:v>27.364999999999998</c:v>
                </c:pt>
                <c:pt idx="2979">
                  <c:v>27.471</c:v>
                </c:pt>
                <c:pt idx="2980">
                  <c:v>27.573</c:v>
                </c:pt>
                <c:pt idx="2981">
                  <c:v>27.667999999999999</c:v>
                </c:pt>
                <c:pt idx="2982">
                  <c:v>27.76</c:v>
                </c:pt>
                <c:pt idx="2983">
                  <c:v>27.837</c:v>
                </c:pt>
                <c:pt idx="2984">
                  <c:v>27.902999999999999</c:v>
                </c:pt>
                <c:pt idx="2985">
                  <c:v>27.963000000000001</c:v>
                </c:pt>
                <c:pt idx="2986">
                  <c:v>28.007000000000001</c:v>
                </c:pt>
                <c:pt idx="2987">
                  <c:v>28.039000000000001</c:v>
                </c:pt>
                <c:pt idx="2988">
                  <c:v>28.065999999999999</c:v>
                </c:pt>
                <c:pt idx="2989">
                  <c:v>28.091999999999999</c:v>
                </c:pt>
                <c:pt idx="2990">
                  <c:v>28.119</c:v>
                </c:pt>
                <c:pt idx="2991">
                  <c:v>28.143000000000001</c:v>
                </c:pt>
                <c:pt idx="2992">
                  <c:v>28.167000000000002</c:v>
                </c:pt>
                <c:pt idx="2993">
                  <c:v>28.184000000000001</c:v>
                </c:pt>
                <c:pt idx="2994">
                  <c:v>28.196999999999999</c:v>
                </c:pt>
                <c:pt idx="2995">
                  <c:v>28.206</c:v>
                </c:pt>
                <c:pt idx="2996">
                  <c:v>28.207999999999998</c:v>
                </c:pt>
                <c:pt idx="2997">
                  <c:v>28.202999999999999</c:v>
                </c:pt>
                <c:pt idx="2998">
                  <c:v>28.195</c:v>
                </c:pt>
                <c:pt idx="2999">
                  <c:v>28.178999999999998</c:v>
                </c:pt>
                <c:pt idx="3000">
                  <c:v>28.155999999999999</c:v>
                </c:pt>
                <c:pt idx="3001">
                  <c:v>28.135999999999999</c:v>
                </c:pt>
                <c:pt idx="3002">
                  <c:v>28.117999999999999</c:v>
                </c:pt>
                <c:pt idx="3003">
                  <c:v>28.096</c:v>
                </c:pt>
                <c:pt idx="3004">
                  <c:v>28.074000000000002</c:v>
                </c:pt>
                <c:pt idx="3005">
                  <c:v>28.055</c:v>
                </c:pt>
                <c:pt idx="3006">
                  <c:v>28.035</c:v>
                </c:pt>
                <c:pt idx="3007">
                  <c:v>28.015999999999998</c:v>
                </c:pt>
                <c:pt idx="3008">
                  <c:v>27.998000000000001</c:v>
                </c:pt>
                <c:pt idx="3009">
                  <c:v>27.978000000000002</c:v>
                </c:pt>
                <c:pt idx="3010">
                  <c:v>27.96</c:v>
                </c:pt>
                <c:pt idx="3011">
                  <c:v>27.945</c:v>
                </c:pt>
                <c:pt idx="3012">
                  <c:v>27.934000000000001</c:v>
                </c:pt>
                <c:pt idx="3013">
                  <c:v>27.93</c:v>
                </c:pt>
                <c:pt idx="3014">
                  <c:v>27.927</c:v>
                </c:pt>
                <c:pt idx="3015">
                  <c:v>27.922999999999998</c:v>
                </c:pt>
                <c:pt idx="3016">
                  <c:v>27.920999999999999</c:v>
                </c:pt>
                <c:pt idx="3017">
                  <c:v>27.920999999999999</c:v>
                </c:pt>
                <c:pt idx="3018">
                  <c:v>27.916</c:v>
                </c:pt>
                <c:pt idx="3019">
                  <c:v>27.914000000000001</c:v>
                </c:pt>
                <c:pt idx="3020">
                  <c:v>27.911000000000001</c:v>
                </c:pt>
                <c:pt idx="3021">
                  <c:v>27.904</c:v>
                </c:pt>
                <c:pt idx="3022">
                  <c:v>27.895</c:v>
                </c:pt>
                <c:pt idx="3023">
                  <c:v>27.888999999999999</c:v>
                </c:pt>
                <c:pt idx="3024">
                  <c:v>27.885000000000002</c:v>
                </c:pt>
                <c:pt idx="3025">
                  <c:v>27.885000000000002</c:v>
                </c:pt>
                <c:pt idx="3026">
                  <c:v>27.885999999999999</c:v>
                </c:pt>
                <c:pt idx="3027">
                  <c:v>27.893999999999998</c:v>
                </c:pt>
                <c:pt idx="3028">
                  <c:v>27.907</c:v>
                </c:pt>
                <c:pt idx="3029">
                  <c:v>27.923999999999999</c:v>
                </c:pt>
                <c:pt idx="3030">
                  <c:v>27.946000000000002</c:v>
                </c:pt>
                <c:pt idx="3031">
                  <c:v>27.965</c:v>
                </c:pt>
                <c:pt idx="3032">
                  <c:v>27.986999999999998</c:v>
                </c:pt>
                <c:pt idx="3033">
                  <c:v>28.013999999999999</c:v>
                </c:pt>
                <c:pt idx="3034">
                  <c:v>28.041</c:v>
                </c:pt>
                <c:pt idx="3035">
                  <c:v>28.064</c:v>
                </c:pt>
                <c:pt idx="3036">
                  <c:v>28.084</c:v>
                </c:pt>
                <c:pt idx="3037">
                  <c:v>28.100999999999999</c:v>
                </c:pt>
                <c:pt idx="3038">
                  <c:v>28.111999999999998</c:v>
                </c:pt>
                <c:pt idx="3039">
                  <c:v>28.116</c:v>
                </c:pt>
                <c:pt idx="3040">
                  <c:v>28.11</c:v>
                </c:pt>
                <c:pt idx="3041">
                  <c:v>28.102</c:v>
                </c:pt>
                <c:pt idx="3042">
                  <c:v>28.093</c:v>
                </c:pt>
                <c:pt idx="3043">
                  <c:v>28.088000000000001</c:v>
                </c:pt>
                <c:pt idx="3044">
                  <c:v>28.084</c:v>
                </c:pt>
                <c:pt idx="3045">
                  <c:v>28.08</c:v>
                </c:pt>
                <c:pt idx="3046">
                  <c:v>28.071999999999999</c:v>
                </c:pt>
                <c:pt idx="3047">
                  <c:v>28.06</c:v>
                </c:pt>
                <c:pt idx="3048">
                  <c:v>28.042000000000002</c:v>
                </c:pt>
                <c:pt idx="3049">
                  <c:v>28.026</c:v>
                </c:pt>
                <c:pt idx="3050">
                  <c:v>28.010999999999999</c:v>
                </c:pt>
                <c:pt idx="3051">
                  <c:v>27.992000000000001</c:v>
                </c:pt>
                <c:pt idx="3052">
                  <c:v>27.98</c:v>
                </c:pt>
                <c:pt idx="3053">
                  <c:v>27.971</c:v>
                </c:pt>
                <c:pt idx="3054">
                  <c:v>27.960999999999999</c:v>
                </c:pt>
                <c:pt idx="3055">
                  <c:v>27.95</c:v>
                </c:pt>
                <c:pt idx="3056">
                  <c:v>27.937999999999999</c:v>
                </c:pt>
                <c:pt idx="3057">
                  <c:v>27.928000000000001</c:v>
                </c:pt>
                <c:pt idx="3058">
                  <c:v>27.919</c:v>
                </c:pt>
                <c:pt idx="3059">
                  <c:v>27.905000000000001</c:v>
                </c:pt>
                <c:pt idx="3060">
                  <c:v>27.891999999999999</c:v>
                </c:pt>
                <c:pt idx="3061">
                  <c:v>27.878</c:v>
                </c:pt>
                <c:pt idx="3062">
                  <c:v>27.866</c:v>
                </c:pt>
                <c:pt idx="3063">
                  <c:v>27.853999999999999</c:v>
                </c:pt>
                <c:pt idx="3064">
                  <c:v>27.837</c:v>
                </c:pt>
                <c:pt idx="3065">
                  <c:v>27.817</c:v>
                </c:pt>
                <c:pt idx="3066">
                  <c:v>27.795999999999999</c:v>
                </c:pt>
                <c:pt idx="3067">
                  <c:v>27.771000000000001</c:v>
                </c:pt>
                <c:pt idx="3068">
                  <c:v>27.744</c:v>
                </c:pt>
                <c:pt idx="3069">
                  <c:v>27.716999999999999</c:v>
                </c:pt>
                <c:pt idx="3070">
                  <c:v>27.69</c:v>
                </c:pt>
                <c:pt idx="3071">
                  <c:v>27.667999999999999</c:v>
                </c:pt>
                <c:pt idx="3072">
                  <c:v>27.65</c:v>
                </c:pt>
                <c:pt idx="3073">
                  <c:v>27.63</c:v>
                </c:pt>
                <c:pt idx="3074">
                  <c:v>27.606000000000002</c:v>
                </c:pt>
                <c:pt idx="3075">
                  <c:v>27.574999999999999</c:v>
                </c:pt>
                <c:pt idx="3076">
                  <c:v>27.529</c:v>
                </c:pt>
                <c:pt idx="3077">
                  <c:v>27.526</c:v>
                </c:pt>
                <c:pt idx="3078">
                  <c:v>27.504999999999999</c:v>
                </c:pt>
                <c:pt idx="3079">
                  <c:v>27.486000000000001</c:v>
                </c:pt>
                <c:pt idx="3080">
                  <c:v>27.47</c:v>
                </c:pt>
                <c:pt idx="3081">
                  <c:v>27.457000000000001</c:v>
                </c:pt>
                <c:pt idx="3082">
                  <c:v>27.449000000000002</c:v>
                </c:pt>
                <c:pt idx="3083">
                  <c:v>27.449000000000002</c:v>
                </c:pt>
                <c:pt idx="3084">
                  <c:v>27.449000000000002</c:v>
                </c:pt>
                <c:pt idx="3085">
                  <c:v>27.454999999999998</c:v>
                </c:pt>
                <c:pt idx="3086">
                  <c:v>27.460999999999999</c:v>
                </c:pt>
                <c:pt idx="3087">
                  <c:v>27.465</c:v>
                </c:pt>
                <c:pt idx="3088">
                  <c:v>27.469000000000001</c:v>
                </c:pt>
                <c:pt idx="3089">
                  <c:v>27.466000000000001</c:v>
                </c:pt>
                <c:pt idx="3090">
                  <c:v>27.466999999999999</c:v>
                </c:pt>
                <c:pt idx="3091">
                  <c:v>27.471</c:v>
                </c:pt>
                <c:pt idx="3092">
                  <c:v>27.477</c:v>
                </c:pt>
                <c:pt idx="3093">
                  <c:v>27.494</c:v>
                </c:pt>
                <c:pt idx="3094">
                  <c:v>27.521999999999998</c:v>
                </c:pt>
                <c:pt idx="3095">
                  <c:v>27.556999999999999</c:v>
                </c:pt>
                <c:pt idx="3096">
                  <c:v>27.597000000000001</c:v>
                </c:pt>
                <c:pt idx="3097">
                  <c:v>27.638999999999999</c:v>
                </c:pt>
                <c:pt idx="3098">
                  <c:v>27.677</c:v>
                </c:pt>
                <c:pt idx="3099">
                  <c:v>27.716000000000001</c:v>
                </c:pt>
                <c:pt idx="3100">
                  <c:v>27.759</c:v>
                </c:pt>
                <c:pt idx="3101">
                  <c:v>27.806000000000001</c:v>
                </c:pt>
                <c:pt idx="3102">
                  <c:v>27.855</c:v>
                </c:pt>
                <c:pt idx="3103">
                  <c:v>27.91</c:v>
                </c:pt>
                <c:pt idx="3104">
                  <c:v>27.963999999999999</c:v>
                </c:pt>
                <c:pt idx="3105">
                  <c:v>28.013999999999999</c:v>
                </c:pt>
                <c:pt idx="3106">
                  <c:v>28.068000000000001</c:v>
                </c:pt>
                <c:pt idx="3107">
                  <c:v>28.126999999999999</c:v>
                </c:pt>
                <c:pt idx="3108">
                  <c:v>28.178999999999998</c:v>
                </c:pt>
                <c:pt idx="3109">
                  <c:v>28.23</c:v>
                </c:pt>
                <c:pt idx="3110">
                  <c:v>28.286999999999999</c:v>
                </c:pt>
                <c:pt idx="3111">
                  <c:v>28.353000000000002</c:v>
                </c:pt>
                <c:pt idx="3112">
                  <c:v>28.420999999999999</c:v>
                </c:pt>
                <c:pt idx="3113">
                  <c:v>28.489000000000001</c:v>
                </c:pt>
                <c:pt idx="3114">
                  <c:v>28.556000000000001</c:v>
                </c:pt>
                <c:pt idx="3115">
                  <c:v>28.623999999999999</c:v>
                </c:pt>
                <c:pt idx="3116">
                  <c:v>28.686</c:v>
                </c:pt>
                <c:pt idx="3117">
                  <c:v>28.742000000000001</c:v>
                </c:pt>
                <c:pt idx="3118">
                  <c:v>28.803999999999998</c:v>
                </c:pt>
                <c:pt idx="3119">
                  <c:v>28.855</c:v>
                </c:pt>
                <c:pt idx="3120">
                  <c:v>28.901</c:v>
                </c:pt>
                <c:pt idx="3121">
                  <c:v>28.95</c:v>
                </c:pt>
                <c:pt idx="3122">
                  <c:v>28.995999999999999</c:v>
                </c:pt>
                <c:pt idx="3123">
                  <c:v>29.035</c:v>
                </c:pt>
                <c:pt idx="3124">
                  <c:v>29.07</c:v>
                </c:pt>
                <c:pt idx="3125">
                  <c:v>29.108000000000001</c:v>
                </c:pt>
                <c:pt idx="3126">
                  <c:v>29.140999999999998</c:v>
                </c:pt>
                <c:pt idx="3127">
                  <c:v>29.167999999999999</c:v>
                </c:pt>
                <c:pt idx="3128">
                  <c:v>29.187000000000001</c:v>
                </c:pt>
                <c:pt idx="3129">
                  <c:v>29.204000000000001</c:v>
                </c:pt>
                <c:pt idx="3130">
                  <c:v>29.216999999999999</c:v>
                </c:pt>
                <c:pt idx="3131">
                  <c:v>29.221</c:v>
                </c:pt>
                <c:pt idx="3132">
                  <c:v>29.222000000000001</c:v>
                </c:pt>
                <c:pt idx="3133">
                  <c:v>29.213999999999999</c:v>
                </c:pt>
                <c:pt idx="3134">
                  <c:v>29.196999999999999</c:v>
                </c:pt>
                <c:pt idx="3135">
                  <c:v>29.178000000000001</c:v>
                </c:pt>
                <c:pt idx="3136">
                  <c:v>29.158999999999999</c:v>
                </c:pt>
                <c:pt idx="3137">
                  <c:v>29.145</c:v>
                </c:pt>
                <c:pt idx="3138">
                  <c:v>29.126999999999999</c:v>
                </c:pt>
                <c:pt idx="3139">
                  <c:v>29.106999999999999</c:v>
                </c:pt>
                <c:pt idx="3140">
                  <c:v>29.085000000000001</c:v>
                </c:pt>
                <c:pt idx="3141">
                  <c:v>29.058</c:v>
                </c:pt>
                <c:pt idx="3142">
                  <c:v>29.021999999999998</c:v>
                </c:pt>
                <c:pt idx="3143">
                  <c:v>28.984000000000002</c:v>
                </c:pt>
                <c:pt idx="3144">
                  <c:v>28.949000000000002</c:v>
                </c:pt>
                <c:pt idx="3145">
                  <c:v>28.917000000000002</c:v>
                </c:pt>
                <c:pt idx="3146">
                  <c:v>28.88</c:v>
                </c:pt>
                <c:pt idx="3147">
                  <c:v>28.849</c:v>
                </c:pt>
                <c:pt idx="3148">
                  <c:v>28.835000000000001</c:v>
                </c:pt>
                <c:pt idx="3149">
                  <c:v>28.838999999999999</c:v>
                </c:pt>
                <c:pt idx="3150">
                  <c:v>28.869</c:v>
                </c:pt>
                <c:pt idx="3151">
                  <c:v>28.914000000000001</c:v>
                </c:pt>
                <c:pt idx="3152">
                  <c:v>28.969000000000001</c:v>
                </c:pt>
                <c:pt idx="3153">
                  <c:v>29.021000000000001</c:v>
                </c:pt>
                <c:pt idx="3154">
                  <c:v>29.062999999999999</c:v>
                </c:pt>
                <c:pt idx="3155">
                  <c:v>29.093</c:v>
                </c:pt>
                <c:pt idx="3156">
                  <c:v>29.105</c:v>
                </c:pt>
                <c:pt idx="3157">
                  <c:v>29.1</c:v>
                </c:pt>
                <c:pt idx="3158">
                  <c:v>29.087</c:v>
                </c:pt>
                <c:pt idx="3159">
                  <c:v>29.08</c:v>
                </c:pt>
                <c:pt idx="3160">
                  <c:v>29.076000000000001</c:v>
                </c:pt>
                <c:pt idx="3161">
                  <c:v>29.071999999999999</c:v>
                </c:pt>
                <c:pt idx="3162">
                  <c:v>29.07</c:v>
                </c:pt>
                <c:pt idx="3163">
                  <c:v>29.077999999999999</c:v>
                </c:pt>
                <c:pt idx="3164">
                  <c:v>29.09</c:v>
                </c:pt>
                <c:pt idx="3165">
                  <c:v>29.1</c:v>
                </c:pt>
                <c:pt idx="3166">
                  <c:v>29.109000000000002</c:v>
                </c:pt>
                <c:pt idx="3167">
                  <c:v>29.114999999999998</c:v>
                </c:pt>
                <c:pt idx="3168">
                  <c:v>29.111999999999998</c:v>
                </c:pt>
                <c:pt idx="3169">
                  <c:v>29.100999999999999</c:v>
                </c:pt>
                <c:pt idx="3170">
                  <c:v>29.085000000000001</c:v>
                </c:pt>
                <c:pt idx="3171">
                  <c:v>29.067</c:v>
                </c:pt>
                <c:pt idx="3172">
                  <c:v>29.044</c:v>
                </c:pt>
                <c:pt idx="3173">
                  <c:v>29.013000000000002</c:v>
                </c:pt>
                <c:pt idx="3174">
                  <c:v>28.975000000000001</c:v>
                </c:pt>
                <c:pt idx="3175">
                  <c:v>28.93</c:v>
                </c:pt>
                <c:pt idx="3176">
                  <c:v>28.888999999999999</c:v>
                </c:pt>
                <c:pt idx="3177">
                  <c:v>28.850999999999999</c:v>
                </c:pt>
                <c:pt idx="3178">
                  <c:v>28.818999999999999</c:v>
                </c:pt>
                <c:pt idx="3179">
                  <c:v>28.789000000000001</c:v>
                </c:pt>
                <c:pt idx="3180">
                  <c:v>28.76</c:v>
                </c:pt>
                <c:pt idx="3181">
                  <c:v>28.731999999999999</c:v>
                </c:pt>
                <c:pt idx="3182">
                  <c:v>28.704999999999998</c:v>
                </c:pt>
                <c:pt idx="3183">
                  <c:v>28.677</c:v>
                </c:pt>
                <c:pt idx="3184">
                  <c:v>28.649000000000001</c:v>
                </c:pt>
                <c:pt idx="3185">
                  <c:v>28.617999999999999</c:v>
                </c:pt>
                <c:pt idx="3186">
                  <c:v>28.59</c:v>
                </c:pt>
                <c:pt idx="3187">
                  <c:v>28.565999999999999</c:v>
                </c:pt>
                <c:pt idx="3188">
                  <c:v>28.542000000000002</c:v>
                </c:pt>
                <c:pt idx="3189">
                  <c:v>28.518999999999998</c:v>
                </c:pt>
                <c:pt idx="3190">
                  <c:v>28.498000000000001</c:v>
                </c:pt>
                <c:pt idx="3191">
                  <c:v>28.48</c:v>
                </c:pt>
                <c:pt idx="3192">
                  <c:v>28.466000000000001</c:v>
                </c:pt>
                <c:pt idx="3193">
                  <c:v>28.459</c:v>
                </c:pt>
                <c:pt idx="3194">
                  <c:v>28.452000000000002</c:v>
                </c:pt>
                <c:pt idx="3195">
                  <c:v>28.454999999999998</c:v>
                </c:pt>
                <c:pt idx="3196">
                  <c:v>28.462</c:v>
                </c:pt>
                <c:pt idx="3197">
                  <c:v>28.47</c:v>
                </c:pt>
                <c:pt idx="3198">
                  <c:v>28.481000000000002</c:v>
                </c:pt>
                <c:pt idx="3199">
                  <c:v>28.492999999999999</c:v>
                </c:pt>
                <c:pt idx="3200">
                  <c:v>28.507999999999999</c:v>
                </c:pt>
                <c:pt idx="3201">
                  <c:v>28.526</c:v>
                </c:pt>
                <c:pt idx="3202">
                  <c:v>28.544</c:v>
                </c:pt>
                <c:pt idx="3203">
                  <c:v>28.559000000000001</c:v>
                </c:pt>
                <c:pt idx="3204">
                  <c:v>28.571000000000002</c:v>
                </c:pt>
                <c:pt idx="3205">
                  <c:v>28.585000000000001</c:v>
                </c:pt>
                <c:pt idx="3206">
                  <c:v>28.597999999999999</c:v>
                </c:pt>
                <c:pt idx="3207">
                  <c:v>28.603999999999999</c:v>
                </c:pt>
                <c:pt idx="3208">
                  <c:v>28.61</c:v>
                </c:pt>
                <c:pt idx="3209">
                  <c:v>28.614000000000001</c:v>
                </c:pt>
                <c:pt idx="3210">
                  <c:v>28.620999999999999</c:v>
                </c:pt>
                <c:pt idx="3211">
                  <c:v>28.625</c:v>
                </c:pt>
                <c:pt idx="3212">
                  <c:v>28.628</c:v>
                </c:pt>
                <c:pt idx="3213">
                  <c:v>28.632000000000001</c:v>
                </c:pt>
                <c:pt idx="3214">
                  <c:v>28.631</c:v>
                </c:pt>
                <c:pt idx="3215">
                  <c:v>28.634</c:v>
                </c:pt>
                <c:pt idx="3216">
                  <c:v>28.638000000000002</c:v>
                </c:pt>
                <c:pt idx="3217">
                  <c:v>28.643999999999998</c:v>
                </c:pt>
                <c:pt idx="3218">
                  <c:v>28.652999999999999</c:v>
                </c:pt>
                <c:pt idx="3219">
                  <c:v>28.661000000000001</c:v>
                </c:pt>
                <c:pt idx="3220">
                  <c:v>28.669</c:v>
                </c:pt>
                <c:pt idx="3221">
                  <c:v>28.672000000000001</c:v>
                </c:pt>
                <c:pt idx="3222">
                  <c:v>28.672999999999998</c:v>
                </c:pt>
                <c:pt idx="3223">
                  <c:v>28.670999999999999</c:v>
                </c:pt>
                <c:pt idx="3224">
                  <c:v>28.664999999999999</c:v>
                </c:pt>
                <c:pt idx="3225">
                  <c:v>28.652000000000001</c:v>
                </c:pt>
                <c:pt idx="3226">
                  <c:v>28.641999999999999</c:v>
                </c:pt>
                <c:pt idx="3227">
                  <c:v>28.629000000000001</c:v>
                </c:pt>
                <c:pt idx="3228">
                  <c:v>28.611999999999998</c:v>
                </c:pt>
                <c:pt idx="3229">
                  <c:v>28.599</c:v>
                </c:pt>
                <c:pt idx="3230">
                  <c:v>28.582000000000001</c:v>
                </c:pt>
                <c:pt idx="3231">
                  <c:v>28.562000000000001</c:v>
                </c:pt>
                <c:pt idx="3232">
                  <c:v>28.545000000000002</c:v>
                </c:pt>
                <c:pt idx="3233">
                  <c:v>28.53</c:v>
                </c:pt>
                <c:pt idx="3234">
                  <c:v>28.513999999999999</c:v>
                </c:pt>
                <c:pt idx="3235">
                  <c:v>28.495999999999999</c:v>
                </c:pt>
                <c:pt idx="3236">
                  <c:v>28.486000000000001</c:v>
                </c:pt>
                <c:pt idx="3237">
                  <c:v>28.477</c:v>
                </c:pt>
                <c:pt idx="3238">
                  <c:v>28.465</c:v>
                </c:pt>
                <c:pt idx="3239">
                  <c:v>28.45</c:v>
                </c:pt>
                <c:pt idx="3240">
                  <c:v>28.437000000000001</c:v>
                </c:pt>
                <c:pt idx="3241">
                  <c:v>28.422999999999998</c:v>
                </c:pt>
                <c:pt idx="3242">
                  <c:v>28.411000000000001</c:v>
                </c:pt>
                <c:pt idx="3243">
                  <c:v>28.399000000000001</c:v>
                </c:pt>
                <c:pt idx="3244">
                  <c:v>28.395</c:v>
                </c:pt>
                <c:pt idx="3245">
                  <c:v>28.395</c:v>
                </c:pt>
                <c:pt idx="3246">
                  <c:v>28.393999999999998</c:v>
                </c:pt>
                <c:pt idx="3247">
                  <c:v>28.388999999999999</c:v>
                </c:pt>
                <c:pt idx="3248">
                  <c:v>28.378</c:v>
                </c:pt>
                <c:pt idx="3249">
                  <c:v>28.370999999999999</c:v>
                </c:pt>
                <c:pt idx="3250">
                  <c:v>28.36</c:v>
                </c:pt>
                <c:pt idx="3251">
                  <c:v>28.35</c:v>
                </c:pt>
                <c:pt idx="3252">
                  <c:v>28.337</c:v>
                </c:pt>
                <c:pt idx="3253">
                  <c:v>28.324999999999999</c:v>
                </c:pt>
                <c:pt idx="3254">
                  <c:v>28.32</c:v>
                </c:pt>
                <c:pt idx="3255">
                  <c:v>28.318999999999999</c:v>
                </c:pt>
                <c:pt idx="3256">
                  <c:v>28.315000000000001</c:v>
                </c:pt>
                <c:pt idx="3257">
                  <c:v>28.31</c:v>
                </c:pt>
                <c:pt idx="3258">
                  <c:v>28.302</c:v>
                </c:pt>
                <c:pt idx="3259">
                  <c:v>28.291</c:v>
                </c:pt>
                <c:pt idx="3260">
                  <c:v>28.277000000000001</c:v>
                </c:pt>
                <c:pt idx="3261">
                  <c:v>28.263000000000002</c:v>
                </c:pt>
                <c:pt idx="3262">
                  <c:v>28.248999999999999</c:v>
                </c:pt>
                <c:pt idx="3263">
                  <c:v>28.236999999999998</c:v>
                </c:pt>
                <c:pt idx="3264">
                  <c:v>28.227</c:v>
                </c:pt>
                <c:pt idx="3265">
                  <c:v>28.222999999999999</c:v>
                </c:pt>
                <c:pt idx="3266">
                  <c:v>28.218</c:v>
                </c:pt>
                <c:pt idx="3267">
                  <c:v>28.218</c:v>
                </c:pt>
                <c:pt idx="3268">
                  <c:v>28.219000000000001</c:v>
                </c:pt>
                <c:pt idx="3269">
                  <c:v>28.225000000000001</c:v>
                </c:pt>
                <c:pt idx="3270">
                  <c:v>28.228000000000002</c:v>
                </c:pt>
                <c:pt idx="3271">
                  <c:v>28.231999999999999</c:v>
                </c:pt>
                <c:pt idx="3272">
                  <c:v>28.234000000000002</c:v>
                </c:pt>
                <c:pt idx="3273">
                  <c:v>28.231999999999999</c:v>
                </c:pt>
                <c:pt idx="3274">
                  <c:v>28.233000000000001</c:v>
                </c:pt>
                <c:pt idx="3275">
                  <c:v>28.23</c:v>
                </c:pt>
                <c:pt idx="3276">
                  <c:v>28.231999999999999</c:v>
                </c:pt>
                <c:pt idx="3277">
                  <c:v>28.234000000000002</c:v>
                </c:pt>
                <c:pt idx="3278">
                  <c:v>28.234000000000002</c:v>
                </c:pt>
                <c:pt idx="3279">
                  <c:v>28.238</c:v>
                </c:pt>
                <c:pt idx="3280">
                  <c:v>28.244</c:v>
                </c:pt>
                <c:pt idx="3281">
                  <c:v>28.251999999999999</c:v>
                </c:pt>
                <c:pt idx="3282">
                  <c:v>28.263999999999999</c:v>
                </c:pt>
                <c:pt idx="3283">
                  <c:v>28.276</c:v>
                </c:pt>
                <c:pt idx="3284">
                  <c:v>28.289000000000001</c:v>
                </c:pt>
                <c:pt idx="3285">
                  <c:v>28.303000000000001</c:v>
                </c:pt>
                <c:pt idx="3286">
                  <c:v>28.311</c:v>
                </c:pt>
                <c:pt idx="3287">
                  <c:v>28.315999999999999</c:v>
                </c:pt>
                <c:pt idx="3288">
                  <c:v>28.321000000000002</c:v>
                </c:pt>
                <c:pt idx="3289">
                  <c:v>28.323</c:v>
                </c:pt>
                <c:pt idx="3290">
                  <c:v>28.329000000000001</c:v>
                </c:pt>
                <c:pt idx="3291">
                  <c:v>28.338000000000001</c:v>
                </c:pt>
                <c:pt idx="3292">
                  <c:v>28.349</c:v>
                </c:pt>
                <c:pt idx="3293">
                  <c:v>28.361000000000001</c:v>
                </c:pt>
                <c:pt idx="3294">
                  <c:v>28.37</c:v>
                </c:pt>
                <c:pt idx="3295">
                  <c:v>28.381</c:v>
                </c:pt>
                <c:pt idx="3296">
                  <c:v>28.393000000000001</c:v>
                </c:pt>
                <c:pt idx="3297">
                  <c:v>28.404</c:v>
                </c:pt>
                <c:pt idx="3298">
                  <c:v>28.422999999999998</c:v>
                </c:pt>
                <c:pt idx="3299">
                  <c:v>28.445</c:v>
                </c:pt>
                <c:pt idx="3300">
                  <c:v>28.468</c:v>
                </c:pt>
                <c:pt idx="3301">
                  <c:v>28.498999999999999</c:v>
                </c:pt>
                <c:pt idx="3302">
                  <c:v>28.532</c:v>
                </c:pt>
                <c:pt idx="3303">
                  <c:v>28.577000000000002</c:v>
                </c:pt>
                <c:pt idx="3304">
                  <c:v>28.635000000000002</c:v>
                </c:pt>
                <c:pt idx="3305">
                  <c:v>28.693000000000001</c:v>
                </c:pt>
                <c:pt idx="3306">
                  <c:v>28.765999999999998</c:v>
                </c:pt>
                <c:pt idx="3307">
                  <c:v>28.837</c:v>
                </c:pt>
                <c:pt idx="3308">
                  <c:v>28.895</c:v>
                </c:pt>
                <c:pt idx="3309">
                  <c:v>28.95</c:v>
                </c:pt>
                <c:pt idx="3310">
                  <c:v>29.013000000000002</c:v>
                </c:pt>
                <c:pt idx="3311">
                  <c:v>29.064</c:v>
                </c:pt>
                <c:pt idx="3312">
                  <c:v>29.102</c:v>
                </c:pt>
                <c:pt idx="3313">
                  <c:v>29.146999999999998</c:v>
                </c:pt>
                <c:pt idx="3314">
                  <c:v>29.19</c:v>
                </c:pt>
                <c:pt idx="3315">
                  <c:v>29.245000000000001</c:v>
                </c:pt>
                <c:pt idx="3316">
                  <c:v>29.308</c:v>
                </c:pt>
                <c:pt idx="3317">
                  <c:v>29.376999999999999</c:v>
                </c:pt>
                <c:pt idx="3318">
                  <c:v>29.465</c:v>
                </c:pt>
                <c:pt idx="3319">
                  <c:v>29.565999999999999</c:v>
                </c:pt>
                <c:pt idx="3320">
                  <c:v>29.693999999999999</c:v>
                </c:pt>
                <c:pt idx="3321">
                  <c:v>29.853000000000002</c:v>
                </c:pt>
                <c:pt idx="3322">
                  <c:v>30.038</c:v>
                </c:pt>
                <c:pt idx="3323">
                  <c:v>30.234999999999999</c:v>
                </c:pt>
                <c:pt idx="3324">
                  <c:v>30.42</c:v>
                </c:pt>
                <c:pt idx="3325">
                  <c:v>30.594999999999999</c:v>
                </c:pt>
                <c:pt idx="3326">
                  <c:v>30.763999999999999</c:v>
                </c:pt>
                <c:pt idx="3327">
                  <c:v>30.925000000000001</c:v>
                </c:pt>
                <c:pt idx="3328">
                  <c:v>31.077000000000002</c:v>
                </c:pt>
                <c:pt idx="3329">
                  <c:v>31.231000000000002</c:v>
                </c:pt>
                <c:pt idx="3330">
                  <c:v>31.387</c:v>
                </c:pt>
                <c:pt idx="3331">
                  <c:v>31.542000000000002</c:v>
                </c:pt>
                <c:pt idx="3332">
                  <c:v>31.69</c:v>
                </c:pt>
                <c:pt idx="3333">
                  <c:v>31.829000000000001</c:v>
                </c:pt>
                <c:pt idx="3334">
                  <c:v>31.971</c:v>
                </c:pt>
                <c:pt idx="3335">
                  <c:v>32.107999999999997</c:v>
                </c:pt>
                <c:pt idx="3336">
                  <c:v>32.243000000000002</c:v>
                </c:pt>
                <c:pt idx="3337">
                  <c:v>32.393999999999998</c:v>
                </c:pt>
                <c:pt idx="3338">
                  <c:v>32.542999999999999</c:v>
                </c:pt>
                <c:pt idx="3339">
                  <c:v>32.701000000000001</c:v>
                </c:pt>
                <c:pt idx="3340">
                  <c:v>32.874000000000002</c:v>
                </c:pt>
                <c:pt idx="3341">
                  <c:v>33.040999999999997</c:v>
                </c:pt>
                <c:pt idx="3342">
                  <c:v>33.21</c:v>
                </c:pt>
                <c:pt idx="3343">
                  <c:v>33.375999999999998</c:v>
                </c:pt>
                <c:pt idx="3344">
                  <c:v>33.545999999999999</c:v>
                </c:pt>
                <c:pt idx="3345">
                  <c:v>33.713000000000001</c:v>
                </c:pt>
                <c:pt idx="3346">
                  <c:v>33.872999999999998</c:v>
                </c:pt>
                <c:pt idx="3347">
                  <c:v>34.04</c:v>
                </c:pt>
                <c:pt idx="3348">
                  <c:v>34.195</c:v>
                </c:pt>
                <c:pt idx="3349">
                  <c:v>34.338000000000001</c:v>
                </c:pt>
                <c:pt idx="3350">
                  <c:v>34.468000000000004</c:v>
                </c:pt>
                <c:pt idx="3351">
                  <c:v>34.587000000000003</c:v>
                </c:pt>
                <c:pt idx="3352">
                  <c:v>34.694000000000003</c:v>
                </c:pt>
                <c:pt idx="3353">
                  <c:v>34.792000000000002</c:v>
                </c:pt>
                <c:pt idx="3354">
                  <c:v>34.871000000000002</c:v>
                </c:pt>
                <c:pt idx="3355">
                  <c:v>34.933999999999997</c:v>
                </c:pt>
                <c:pt idx="3356">
                  <c:v>34.988</c:v>
                </c:pt>
                <c:pt idx="3357">
                  <c:v>35.036999999999999</c:v>
                </c:pt>
                <c:pt idx="3358">
                  <c:v>35.07</c:v>
                </c:pt>
                <c:pt idx="3359">
                  <c:v>35.094999999999999</c:v>
                </c:pt>
                <c:pt idx="3360">
                  <c:v>35.115000000000002</c:v>
                </c:pt>
                <c:pt idx="3361">
                  <c:v>35.134999999999998</c:v>
                </c:pt>
                <c:pt idx="3362">
                  <c:v>35.149000000000001</c:v>
                </c:pt>
                <c:pt idx="3363">
                  <c:v>35.155999999999999</c:v>
                </c:pt>
                <c:pt idx="3364">
                  <c:v>35.158999999999999</c:v>
                </c:pt>
                <c:pt idx="3365">
                  <c:v>35.156999999999996</c:v>
                </c:pt>
                <c:pt idx="3366">
                  <c:v>35.15</c:v>
                </c:pt>
                <c:pt idx="3367">
                  <c:v>35.143000000000001</c:v>
                </c:pt>
                <c:pt idx="3368">
                  <c:v>35.131</c:v>
                </c:pt>
                <c:pt idx="3369">
                  <c:v>35.112000000000002</c:v>
                </c:pt>
                <c:pt idx="3370">
                  <c:v>35.091000000000001</c:v>
                </c:pt>
                <c:pt idx="3371">
                  <c:v>35.064999999999998</c:v>
                </c:pt>
                <c:pt idx="3372">
                  <c:v>35.042999999999999</c:v>
                </c:pt>
                <c:pt idx="3373">
                  <c:v>35.021999999999998</c:v>
                </c:pt>
                <c:pt idx="3374">
                  <c:v>35.006</c:v>
                </c:pt>
                <c:pt idx="3375">
                  <c:v>34.99</c:v>
                </c:pt>
                <c:pt idx="3376">
                  <c:v>34.972999999999999</c:v>
                </c:pt>
                <c:pt idx="3377">
                  <c:v>34.954000000000001</c:v>
                </c:pt>
                <c:pt idx="3378">
                  <c:v>34.930999999999997</c:v>
                </c:pt>
                <c:pt idx="3379">
                  <c:v>34.905999999999999</c:v>
                </c:pt>
                <c:pt idx="3380">
                  <c:v>34.881999999999998</c:v>
                </c:pt>
                <c:pt idx="3381">
                  <c:v>34.856999999999999</c:v>
                </c:pt>
                <c:pt idx="3382">
                  <c:v>34.835000000000001</c:v>
                </c:pt>
                <c:pt idx="3383">
                  <c:v>34.808999999999997</c:v>
                </c:pt>
                <c:pt idx="3384">
                  <c:v>34.773000000000003</c:v>
                </c:pt>
                <c:pt idx="3385">
                  <c:v>34.731000000000002</c:v>
                </c:pt>
                <c:pt idx="3386">
                  <c:v>34.691000000000003</c:v>
                </c:pt>
                <c:pt idx="3387">
                  <c:v>34.646999999999998</c:v>
                </c:pt>
                <c:pt idx="3388">
                  <c:v>34.595999999999997</c:v>
                </c:pt>
                <c:pt idx="3389">
                  <c:v>34.543999999999997</c:v>
                </c:pt>
                <c:pt idx="3390">
                  <c:v>34.496000000000002</c:v>
                </c:pt>
                <c:pt idx="3391">
                  <c:v>34.451999999999998</c:v>
                </c:pt>
                <c:pt idx="3392">
                  <c:v>34.404000000000003</c:v>
                </c:pt>
                <c:pt idx="3393">
                  <c:v>34.353999999999999</c:v>
                </c:pt>
                <c:pt idx="3394">
                  <c:v>34.308</c:v>
                </c:pt>
                <c:pt idx="3395">
                  <c:v>34.261000000000003</c:v>
                </c:pt>
                <c:pt idx="3396">
                  <c:v>34.216000000000001</c:v>
                </c:pt>
                <c:pt idx="3397">
                  <c:v>34.17</c:v>
                </c:pt>
                <c:pt idx="3398">
                  <c:v>34.124000000000002</c:v>
                </c:pt>
                <c:pt idx="3399">
                  <c:v>34.079000000000001</c:v>
                </c:pt>
                <c:pt idx="3400">
                  <c:v>34.033999999999999</c:v>
                </c:pt>
                <c:pt idx="3401">
                  <c:v>33.984999999999999</c:v>
                </c:pt>
                <c:pt idx="3402">
                  <c:v>33.936999999999998</c:v>
                </c:pt>
                <c:pt idx="3403">
                  <c:v>33.892000000000003</c:v>
                </c:pt>
                <c:pt idx="3404">
                  <c:v>33.848999999999997</c:v>
                </c:pt>
                <c:pt idx="3405">
                  <c:v>33.814</c:v>
                </c:pt>
                <c:pt idx="3406">
                  <c:v>33.786999999999999</c:v>
                </c:pt>
                <c:pt idx="3407">
                  <c:v>33.765999999999998</c:v>
                </c:pt>
                <c:pt idx="3408">
                  <c:v>33.747</c:v>
                </c:pt>
                <c:pt idx="3409">
                  <c:v>33.729999999999997</c:v>
                </c:pt>
                <c:pt idx="3410">
                  <c:v>33.72</c:v>
                </c:pt>
                <c:pt idx="3411">
                  <c:v>33.71</c:v>
                </c:pt>
                <c:pt idx="3412">
                  <c:v>33.706000000000003</c:v>
                </c:pt>
                <c:pt idx="3413">
                  <c:v>33.701999999999998</c:v>
                </c:pt>
                <c:pt idx="3414">
                  <c:v>33.69</c:v>
                </c:pt>
                <c:pt idx="3415">
                  <c:v>33.674999999999997</c:v>
                </c:pt>
                <c:pt idx="3416">
                  <c:v>33.662999999999997</c:v>
                </c:pt>
                <c:pt idx="3417">
                  <c:v>33.648000000000003</c:v>
                </c:pt>
                <c:pt idx="3418">
                  <c:v>33.628999999999998</c:v>
                </c:pt>
                <c:pt idx="3419">
                  <c:v>33.603999999999999</c:v>
                </c:pt>
                <c:pt idx="3420">
                  <c:v>33.573</c:v>
                </c:pt>
                <c:pt idx="3421">
                  <c:v>33.542999999999999</c:v>
                </c:pt>
                <c:pt idx="3422">
                  <c:v>33.514000000000003</c:v>
                </c:pt>
                <c:pt idx="3423">
                  <c:v>33.485999999999997</c:v>
                </c:pt>
                <c:pt idx="3424">
                  <c:v>33.457000000000001</c:v>
                </c:pt>
                <c:pt idx="3425">
                  <c:v>33.424999999999997</c:v>
                </c:pt>
                <c:pt idx="3426">
                  <c:v>33.392000000000003</c:v>
                </c:pt>
                <c:pt idx="3427">
                  <c:v>33.357999999999997</c:v>
                </c:pt>
                <c:pt idx="3428">
                  <c:v>33.325000000000003</c:v>
                </c:pt>
                <c:pt idx="3429">
                  <c:v>33.295999999999999</c:v>
                </c:pt>
                <c:pt idx="3430">
                  <c:v>33.26</c:v>
                </c:pt>
                <c:pt idx="3431">
                  <c:v>33.222000000000001</c:v>
                </c:pt>
                <c:pt idx="3432">
                  <c:v>33.194000000000003</c:v>
                </c:pt>
                <c:pt idx="3433">
                  <c:v>33.168999999999997</c:v>
                </c:pt>
                <c:pt idx="3434">
                  <c:v>33.145000000000003</c:v>
                </c:pt>
                <c:pt idx="3435">
                  <c:v>33.122999999999998</c:v>
                </c:pt>
                <c:pt idx="3436">
                  <c:v>33.100999999999999</c:v>
                </c:pt>
                <c:pt idx="3437">
                  <c:v>33.081000000000003</c:v>
                </c:pt>
                <c:pt idx="3438">
                  <c:v>33.067</c:v>
                </c:pt>
                <c:pt idx="3439">
                  <c:v>33.048000000000002</c:v>
                </c:pt>
                <c:pt idx="3440">
                  <c:v>33.029000000000003</c:v>
                </c:pt>
                <c:pt idx="3441">
                  <c:v>33.012</c:v>
                </c:pt>
                <c:pt idx="3442">
                  <c:v>33</c:v>
                </c:pt>
                <c:pt idx="3443">
                  <c:v>32.993000000000002</c:v>
                </c:pt>
                <c:pt idx="3444">
                  <c:v>32.985999999999997</c:v>
                </c:pt>
                <c:pt idx="3445">
                  <c:v>32.979999999999997</c:v>
                </c:pt>
                <c:pt idx="3446">
                  <c:v>32.978000000000002</c:v>
                </c:pt>
                <c:pt idx="3447">
                  <c:v>32.972999999999999</c:v>
                </c:pt>
                <c:pt idx="3448">
                  <c:v>32.965000000000003</c:v>
                </c:pt>
                <c:pt idx="3449">
                  <c:v>32.956000000000003</c:v>
                </c:pt>
                <c:pt idx="3450">
                  <c:v>32.947000000000003</c:v>
                </c:pt>
                <c:pt idx="3451">
                  <c:v>32.932000000000002</c:v>
                </c:pt>
                <c:pt idx="3452">
                  <c:v>32.917999999999999</c:v>
                </c:pt>
                <c:pt idx="3453">
                  <c:v>32.911000000000001</c:v>
                </c:pt>
                <c:pt idx="3454">
                  <c:v>32.905000000000001</c:v>
                </c:pt>
                <c:pt idx="3455">
                  <c:v>32.899000000000001</c:v>
                </c:pt>
                <c:pt idx="3456">
                  <c:v>32.893999999999998</c:v>
                </c:pt>
                <c:pt idx="3457">
                  <c:v>32.893999999999998</c:v>
                </c:pt>
                <c:pt idx="3458">
                  <c:v>32.896999999999998</c:v>
                </c:pt>
                <c:pt idx="3459">
                  <c:v>32.899000000000001</c:v>
                </c:pt>
                <c:pt idx="3460">
                  <c:v>32.898000000000003</c:v>
                </c:pt>
                <c:pt idx="3461">
                  <c:v>32.898000000000003</c:v>
                </c:pt>
                <c:pt idx="3462">
                  <c:v>32.9</c:v>
                </c:pt>
                <c:pt idx="3463">
                  <c:v>32.906999999999996</c:v>
                </c:pt>
                <c:pt idx="3464">
                  <c:v>32.917000000000002</c:v>
                </c:pt>
                <c:pt idx="3465">
                  <c:v>32.923999999999999</c:v>
                </c:pt>
                <c:pt idx="3466">
                  <c:v>32.933</c:v>
                </c:pt>
                <c:pt idx="3467">
                  <c:v>32.942</c:v>
                </c:pt>
                <c:pt idx="3468">
                  <c:v>32.948999999999998</c:v>
                </c:pt>
                <c:pt idx="3469">
                  <c:v>32.953000000000003</c:v>
                </c:pt>
                <c:pt idx="3470">
                  <c:v>32.960999999999999</c:v>
                </c:pt>
                <c:pt idx="3471">
                  <c:v>32.966999999999999</c:v>
                </c:pt>
                <c:pt idx="3472">
                  <c:v>32.973999999999997</c:v>
                </c:pt>
                <c:pt idx="3473">
                  <c:v>32.975999999999999</c:v>
                </c:pt>
                <c:pt idx="3474">
                  <c:v>32.976999999999997</c:v>
                </c:pt>
                <c:pt idx="3475">
                  <c:v>32.982999999999997</c:v>
                </c:pt>
                <c:pt idx="3476">
                  <c:v>32.985999999999997</c:v>
                </c:pt>
                <c:pt idx="3477">
                  <c:v>32.988999999999997</c:v>
                </c:pt>
                <c:pt idx="3478">
                  <c:v>32.993000000000002</c:v>
                </c:pt>
                <c:pt idx="3479">
                  <c:v>32.997999999999998</c:v>
                </c:pt>
                <c:pt idx="3480">
                  <c:v>33.003</c:v>
                </c:pt>
                <c:pt idx="3481">
                  <c:v>33.005000000000003</c:v>
                </c:pt>
                <c:pt idx="3482">
                  <c:v>33.005000000000003</c:v>
                </c:pt>
                <c:pt idx="3483">
                  <c:v>33.003999999999998</c:v>
                </c:pt>
                <c:pt idx="3484">
                  <c:v>33.003999999999998</c:v>
                </c:pt>
                <c:pt idx="3485">
                  <c:v>33.008000000000003</c:v>
                </c:pt>
                <c:pt idx="3486">
                  <c:v>33.012999999999998</c:v>
                </c:pt>
                <c:pt idx="3487">
                  <c:v>33.018999999999998</c:v>
                </c:pt>
                <c:pt idx="3488">
                  <c:v>33.029000000000003</c:v>
                </c:pt>
                <c:pt idx="3489">
                  <c:v>33.042000000000002</c:v>
                </c:pt>
                <c:pt idx="3490">
                  <c:v>33.055</c:v>
                </c:pt>
                <c:pt idx="3491">
                  <c:v>33.078000000000003</c:v>
                </c:pt>
                <c:pt idx="3492">
                  <c:v>33.103999999999999</c:v>
                </c:pt>
                <c:pt idx="3493">
                  <c:v>33.131999999999998</c:v>
                </c:pt>
                <c:pt idx="3494">
                  <c:v>33.17</c:v>
                </c:pt>
                <c:pt idx="3495">
                  <c:v>33.204000000000001</c:v>
                </c:pt>
                <c:pt idx="3496">
                  <c:v>33.241</c:v>
                </c:pt>
                <c:pt idx="3497">
                  <c:v>33.290999999999997</c:v>
                </c:pt>
                <c:pt idx="3498">
                  <c:v>33.348999999999997</c:v>
                </c:pt>
                <c:pt idx="3499">
                  <c:v>33.414999999999999</c:v>
                </c:pt>
                <c:pt idx="3500">
                  <c:v>33.485999999999997</c:v>
                </c:pt>
                <c:pt idx="3501">
                  <c:v>33.567999999999998</c:v>
                </c:pt>
                <c:pt idx="3502">
                  <c:v>33.651000000000003</c:v>
                </c:pt>
                <c:pt idx="3503">
                  <c:v>33.743000000000002</c:v>
                </c:pt>
                <c:pt idx="3504">
                  <c:v>33.843000000000004</c:v>
                </c:pt>
                <c:pt idx="3505">
                  <c:v>33.942999999999998</c:v>
                </c:pt>
                <c:pt idx="3506">
                  <c:v>34.042999999999999</c:v>
                </c:pt>
                <c:pt idx="3507">
                  <c:v>34.149000000000001</c:v>
                </c:pt>
                <c:pt idx="3508">
                  <c:v>34.261000000000003</c:v>
                </c:pt>
                <c:pt idx="3509">
                  <c:v>34.363999999999997</c:v>
                </c:pt>
                <c:pt idx="3510">
                  <c:v>34.472999999999999</c:v>
                </c:pt>
                <c:pt idx="3511">
                  <c:v>34.582999999999998</c:v>
                </c:pt>
                <c:pt idx="3512">
                  <c:v>34.680999999999997</c:v>
                </c:pt>
                <c:pt idx="3513">
                  <c:v>34.777000000000001</c:v>
                </c:pt>
                <c:pt idx="3514">
                  <c:v>34.869999999999997</c:v>
                </c:pt>
                <c:pt idx="3515">
                  <c:v>34.954999999999998</c:v>
                </c:pt>
                <c:pt idx="3516">
                  <c:v>35.026000000000003</c:v>
                </c:pt>
                <c:pt idx="3517">
                  <c:v>35.085999999999999</c:v>
                </c:pt>
                <c:pt idx="3518">
                  <c:v>35.152999999999999</c:v>
                </c:pt>
                <c:pt idx="3519">
                  <c:v>35.220999999999997</c:v>
                </c:pt>
                <c:pt idx="3520">
                  <c:v>35.277999999999999</c:v>
                </c:pt>
                <c:pt idx="3521">
                  <c:v>35.337000000000003</c:v>
                </c:pt>
                <c:pt idx="3522">
                  <c:v>35.387999999999998</c:v>
                </c:pt>
                <c:pt idx="3523">
                  <c:v>35.441000000000003</c:v>
                </c:pt>
                <c:pt idx="3524">
                  <c:v>35.488999999999997</c:v>
                </c:pt>
                <c:pt idx="3525">
                  <c:v>35.533999999999999</c:v>
                </c:pt>
                <c:pt idx="3526">
                  <c:v>35.573</c:v>
                </c:pt>
                <c:pt idx="3527">
                  <c:v>35.609000000000002</c:v>
                </c:pt>
                <c:pt idx="3528">
                  <c:v>35.642000000000003</c:v>
                </c:pt>
                <c:pt idx="3529">
                  <c:v>35.665999999999997</c:v>
                </c:pt>
                <c:pt idx="3530">
                  <c:v>35.689</c:v>
                </c:pt>
                <c:pt idx="3531">
                  <c:v>35.707000000000001</c:v>
                </c:pt>
                <c:pt idx="3532">
                  <c:v>35.72</c:v>
                </c:pt>
                <c:pt idx="3533">
                  <c:v>35.725000000000001</c:v>
                </c:pt>
                <c:pt idx="3534">
                  <c:v>35.731999999999999</c:v>
                </c:pt>
                <c:pt idx="3535">
                  <c:v>35.737000000000002</c:v>
                </c:pt>
                <c:pt idx="3536">
                  <c:v>35.738</c:v>
                </c:pt>
                <c:pt idx="3537">
                  <c:v>35.734000000000002</c:v>
                </c:pt>
                <c:pt idx="3538">
                  <c:v>35.732999999999997</c:v>
                </c:pt>
                <c:pt idx="3539">
                  <c:v>35.741</c:v>
                </c:pt>
                <c:pt idx="3540">
                  <c:v>35.756999999999998</c:v>
                </c:pt>
                <c:pt idx="3541">
                  <c:v>35.783000000000001</c:v>
                </c:pt>
                <c:pt idx="3542">
                  <c:v>35.819000000000003</c:v>
                </c:pt>
                <c:pt idx="3543">
                  <c:v>35.868000000000002</c:v>
                </c:pt>
                <c:pt idx="3544">
                  <c:v>35.923000000000002</c:v>
                </c:pt>
                <c:pt idx="3545">
                  <c:v>35.981999999999999</c:v>
                </c:pt>
                <c:pt idx="3546">
                  <c:v>36.039000000000001</c:v>
                </c:pt>
                <c:pt idx="3547">
                  <c:v>36.088000000000001</c:v>
                </c:pt>
                <c:pt idx="3548">
                  <c:v>36.128</c:v>
                </c:pt>
                <c:pt idx="3549">
                  <c:v>36.158999999999999</c:v>
                </c:pt>
                <c:pt idx="3550">
                  <c:v>36.183999999999997</c:v>
                </c:pt>
                <c:pt idx="3551">
                  <c:v>36.204999999999998</c:v>
                </c:pt>
                <c:pt idx="3552">
                  <c:v>36.222000000000001</c:v>
                </c:pt>
                <c:pt idx="3553">
                  <c:v>36.243000000000002</c:v>
                </c:pt>
                <c:pt idx="3554">
                  <c:v>36.267000000000003</c:v>
                </c:pt>
                <c:pt idx="3555">
                  <c:v>36.293999999999997</c:v>
                </c:pt>
                <c:pt idx="3556">
                  <c:v>36.326000000000001</c:v>
                </c:pt>
                <c:pt idx="3557">
                  <c:v>36.357999999999997</c:v>
                </c:pt>
                <c:pt idx="3558">
                  <c:v>36.393000000000001</c:v>
                </c:pt>
                <c:pt idx="3559">
                  <c:v>36.427999999999997</c:v>
                </c:pt>
                <c:pt idx="3560">
                  <c:v>36.457999999999998</c:v>
                </c:pt>
                <c:pt idx="3561">
                  <c:v>36.484000000000002</c:v>
                </c:pt>
                <c:pt idx="3562">
                  <c:v>36.503</c:v>
                </c:pt>
                <c:pt idx="3563">
                  <c:v>36.517000000000003</c:v>
                </c:pt>
                <c:pt idx="3564">
                  <c:v>36.53</c:v>
                </c:pt>
                <c:pt idx="3565">
                  <c:v>36.536999999999999</c:v>
                </c:pt>
                <c:pt idx="3566">
                  <c:v>36.537999999999997</c:v>
                </c:pt>
                <c:pt idx="3567">
                  <c:v>36.539000000000001</c:v>
                </c:pt>
                <c:pt idx="3568">
                  <c:v>36.533000000000001</c:v>
                </c:pt>
                <c:pt idx="3569">
                  <c:v>36.527999999999999</c:v>
                </c:pt>
                <c:pt idx="3570">
                  <c:v>36.518999999999998</c:v>
                </c:pt>
                <c:pt idx="3571">
                  <c:v>36.515000000000001</c:v>
                </c:pt>
                <c:pt idx="3572">
                  <c:v>36.514000000000003</c:v>
                </c:pt>
                <c:pt idx="3573">
                  <c:v>36.51</c:v>
                </c:pt>
                <c:pt idx="3574">
                  <c:v>36.502000000000002</c:v>
                </c:pt>
                <c:pt idx="3575">
                  <c:v>36.49</c:v>
                </c:pt>
                <c:pt idx="3576">
                  <c:v>36.475000000000001</c:v>
                </c:pt>
                <c:pt idx="3577">
                  <c:v>36.459000000000003</c:v>
                </c:pt>
                <c:pt idx="3578">
                  <c:v>36.44</c:v>
                </c:pt>
                <c:pt idx="3579">
                  <c:v>36.423999999999999</c:v>
                </c:pt>
                <c:pt idx="3580">
                  <c:v>36.414000000000001</c:v>
                </c:pt>
                <c:pt idx="3581">
                  <c:v>36.402000000000001</c:v>
                </c:pt>
                <c:pt idx="3582">
                  <c:v>36.386000000000003</c:v>
                </c:pt>
                <c:pt idx="3583">
                  <c:v>36.365000000000002</c:v>
                </c:pt>
                <c:pt idx="3584">
                  <c:v>36.341000000000001</c:v>
                </c:pt>
                <c:pt idx="3585">
                  <c:v>36.305999999999997</c:v>
                </c:pt>
                <c:pt idx="3586">
                  <c:v>36.273000000000003</c:v>
                </c:pt>
                <c:pt idx="3587">
                  <c:v>36.253</c:v>
                </c:pt>
                <c:pt idx="3588">
                  <c:v>36.238</c:v>
                </c:pt>
                <c:pt idx="3589">
                  <c:v>36.226999999999997</c:v>
                </c:pt>
                <c:pt idx="3590">
                  <c:v>36.222000000000001</c:v>
                </c:pt>
                <c:pt idx="3591">
                  <c:v>36.222000000000001</c:v>
                </c:pt>
                <c:pt idx="3592">
                  <c:v>36.223999999999997</c:v>
                </c:pt>
                <c:pt idx="3593">
                  <c:v>36.228999999999999</c:v>
                </c:pt>
                <c:pt idx="3594">
                  <c:v>36.241999999999997</c:v>
                </c:pt>
                <c:pt idx="3595">
                  <c:v>36.253</c:v>
                </c:pt>
                <c:pt idx="3596">
                  <c:v>36.267000000000003</c:v>
                </c:pt>
                <c:pt idx="3597">
                  <c:v>36.277999999999999</c:v>
                </c:pt>
                <c:pt idx="3598">
                  <c:v>36.281999999999996</c:v>
                </c:pt>
                <c:pt idx="3599">
                  <c:v>36.286999999999999</c:v>
                </c:pt>
                <c:pt idx="3600">
                  <c:v>36.298999999999999</c:v>
                </c:pt>
                <c:pt idx="3601">
                  <c:v>36.31</c:v>
                </c:pt>
                <c:pt idx="3602">
                  <c:v>36.319000000000003</c:v>
                </c:pt>
                <c:pt idx="3603">
                  <c:v>36.335999999999999</c:v>
                </c:pt>
                <c:pt idx="3604">
                  <c:v>36.35</c:v>
                </c:pt>
                <c:pt idx="3605">
                  <c:v>36.363999999999997</c:v>
                </c:pt>
                <c:pt idx="3606">
                  <c:v>36.372999999999998</c:v>
                </c:pt>
                <c:pt idx="3607">
                  <c:v>36.377000000000002</c:v>
                </c:pt>
                <c:pt idx="3608">
                  <c:v>36.378999999999998</c:v>
                </c:pt>
                <c:pt idx="3609">
                  <c:v>36.384999999999998</c:v>
                </c:pt>
                <c:pt idx="3610">
                  <c:v>36.39</c:v>
                </c:pt>
                <c:pt idx="3611">
                  <c:v>36.396999999999998</c:v>
                </c:pt>
                <c:pt idx="3612">
                  <c:v>36.405999999999999</c:v>
                </c:pt>
                <c:pt idx="3613">
                  <c:v>36.409999999999997</c:v>
                </c:pt>
                <c:pt idx="3614">
                  <c:v>36.415999999999997</c:v>
                </c:pt>
                <c:pt idx="3615">
                  <c:v>36.417999999999999</c:v>
                </c:pt>
                <c:pt idx="3616">
                  <c:v>36.42</c:v>
                </c:pt>
                <c:pt idx="3617">
                  <c:v>36.423000000000002</c:v>
                </c:pt>
                <c:pt idx="3618">
                  <c:v>36.423999999999999</c:v>
                </c:pt>
                <c:pt idx="3619">
                  <c:v>36.421999999999997</c:v>
                </c:pt>
                <c:pt idx="3620">
                  <c:v>36.423999999999999</c:v>
                </c:pt>
                <c:pt idx="3621">
                  <c:v>36.430999999999997</c:v>
                </c:pt>
                <c:pt idx="3622">
                  <c:v>36.438000000000002</c:v>
                </c:pt>
                <c:pt idx="3623">
                  <c:v>36.448</c:v>
                </c:pt>
                <c:pt idx="3624">
                  <c:v>36.466000000000001</c:v>
                </c:pt>
                <c:pt idx="3625">
                  <c:v>36.484999999999999</c:v>
                </c:pt>
                <c:pt idx="3626">
                  <c:v>36.508000000000003</c:v>
                </c:pt>
                <c:pt idx="3627">
                  <c:v>36.529000000000003</c:v>
                </c:pt>
                <c:pt idx="3628">
                  <c:v>36.549999999999997</c:v>
                </c:pt>
                <c:pt idx="3629">
                  <c:v>36.567</c:v>
                </c:pt>
                <c:pt idx="3630">
                  <c:v>36.579000000000001</c:v>
                </c:pt>
                <c:pt idx="3631">
                  <c:v>36.591000000000001</c:v>
                </c:pt>
                <c:pt idx="3632">
                  <c:v>36.595999999999997</c:v>
                </c:pt>
                <c:pt idx="3633">
                  <c:v>36.603999999999999</c:v>
                </c:pt>
                <c:pt idx="3634">
                  <c:v>36.607999999999997</c:v>
                </c:pt>
                <c:pt idx="3635">
                  <c:v>36.606000000000002</c:v>
                </c:pt>
                <c:pt idx="3636">
                  <c:v>36.604999999999997</c:v>
                </c:pt>
                <c:pt idx="3637">
                  <c:v>36.597000000000001</c:v>
                </c:pt>
                <c:pt idx="3638">
                  <c:v>36.591999999999999</c:v>
                </c:pt>
                <c:pt idx="3639">
                  <c:v>36.591000000000001</c:v>
                </c:pt>
                <c:pt idx="3640">
                  <c:v>36.590000000000003</c:v>
                </c:pt>
                <c:pt idx="3641">
                  <c:v>36.591999999999999</c:v>
                </c:pt>
                <c:pt idx="3642">
                  <c:v>36.594000000000001</c:v>
                </c:pt>
                <c:pt idx="3643">
                  <c:v>36.594999999999999</c:v>
                </c:pt>
                <c:pt idx="3644">
                  <c:v>36.597999999999999</c:v>
                </c:pt>
                <c:pt idx="3645">
                  <c:v>36.607999999999997</c:v>
                </c:pt>
                <c:pt idx="3646">
                  <c:v>36.616</c:v>
                </c:pt>
                <c:pt idx="3647">
                  <c:v>36.619999999999997</c:v>
                </c:pt>
                <c:pt idx="3648">
                  <c:v>36.627000000000002</c:v>
                </c:pt>
                <c:pt idx="3649">
                  <c:v>36.637999999999998</c:v>
                </c:pt>
                <c:pt idx="3650">
                  <c:v>36.658000000000001</c:v>
                </c:pt>
                <c:pt idx="3651">
                  <c:v>36.691000000000003</c:v>
                </c:pt>
                <c:pt idx="3652">
                  <c:v>36.737000000000002</c:v>
                </c:pt>
                <c:pt idx="3653">
                  <c:v>36.784999999999997</c:v>
                </c:pt>
                <c:pt idx="3654">
                  <c:v>36.832999999999998</c:v>
                </c:pt>
                <c:pt idx="3655">
                  <c:v>36.877000000000002</c:v>
                </c:pt>
                <c:pt idx="3656">
                  <c:v>36.921999999999997</c:v>
                </c:pt>
                <c:pt idx="3657">
                  <c:v>36.966999999999999</c:v>
                </c:pt>
                <c:pt idx="3658">
                  <c:v>37.014000000000003</c:v>
                </c:pt>
                <c:pt idx="3659">
                  <c:v>37.055999999999997</c:v>
                </c:pt>
                <c:pt idx="3660">
                  <c:v>37.090000000000003</c:v>
                </c:pt>
                <c:pt idx="3661">
                  <c:v>37.121000000000002</c:v>
                </c:pt>
                <c:pt idx="3662">
                  <c:v>37.148000000000003</c:v>
                </c:pt>
                <c:pt idx="3663">
                  <c:v>37.165999999999997</c:v>
                </c:pt>
                <c:pt idx="3664">
                  <c:v>37.183</c:v>
                </c:pt>
                <c:pt idx="3665">
                  <c:v>37.198999999999998</c:v>
                </c:pt>
                <c:pt idx="3666">
                  <c:v>37.213000000000001</c:v>
                </c:pt>
                <c:pt idx="3667">
                  <c:v>37.218000000000004</c:v>
                </c:pt>
                <c:pt idx="3668">
                  <c:v>37.22</c:v>
                </c:pt>
                <c:pt idx="3669">
                  <c:v>37.220999999999997</c:v>
                </c:pt>
                <c:pt idx="3670">
                  <c:v>37.218000000000004</c:v>
                </c:pt>
                <c:pt idx="3671">
                  <c:v>37.213999999999999</c:v>
                </c:pt>
                <c:pt idx="3672">
                  <c:v>37.21</c:v>
                </c:pt>
                <c:pt idx="3673">
                  <c:v>37.206000000000003</c:v>
                </c:pt>
                <c:pt idx="3674">
                  <c:v>37.206000000000003</c:v>
                </c:pt>
                <c:pt idx="3675">
                  <c:v>37.201000000000001</c:v>
                </c:pt>
                <c:pt idx="3676">
                  <c:v>37.197000000000003</c:v>
                </c:pt>
                <c:pt idx="3677">
                  <c:v>37.195</c:v>
                </c:pt>
                <c:pt idx="3678">
                  <c:v>37.195999999999998</c:v>
                </c:pt>
                <c:pt idx="3679">
                  <c:v>37.192999999999998</c:v>
                </c:pt>
                <c:pt idx="3680">
                  <c:v>37.192</c:v>
                </c:pt>
                <c:pt idx="3681">
                  <c:v>37.189</c:v>
                </c:pt>
                <c:pt idx="3682">
                  <c:v>37.191000000000003</c:v>
                </c:pt>
                <c:pt idx="3683">
                  <c:v>37.189</c:v>
                </c:pt>
                <c:pt idx="3684">
                  <c:v>37.186999999999998</c:v>
                </c:pt>
                <c:pt idx="3685">
                  <c:v>37.183</c:v>
                </c:pt>
                <c:pt idx="3686">
                  <c:v>37.179000000000002</c:v>
                </c:pt>
                <c:pt idx="3687">
                  <c:v>37.173999999999999</c:v>
                </c:pt>
                <c:pt idx="3688">
                  <c:v>37.164000000000001</c:v>
                </c:pt>
                <c:pt idx="3689">
                  <c:v>37.155999999999999</c:v>
                </c:pt>
                <c:pt idx="3690">
                  <c:v>37.146999999999998</c:v>
                </c:pt>
                <c:pt idx="3691">
                  <c:v>37.134</c:v>
                </c:pt>
                <c:pt idx="3692">
                  <c:v>37.122999999999998</c:v>
                </c:pt>
                <c:pt idx="3693">
                  <c:v>37.110999999999997</c:v>
                </c:pt>
                <c:pt idx="3694">
                  <c:v>37.097000000000001</c:v>
                </c:pt>
                <c:pt idx="3695">
                  <c:v>37.082999999999998</c:v>
                </c:pt>
                <c:pt idx="3696">
                  <c:v>37.075000000000003</c:v>
                </c:pt>
                <c:pt idx="3697">
                  <c:v>37.066000000000003</c:v>
                </c:pt>
                <c:pt idx="3698">
                  <c:v>37.051000000000002</c:v>
                </c:pt>
                <c:pt idx="3699">
                  <c:v>37.027000000000001</c:v>
                </c:pt>
                <c:pt idx="3700">
                  <c:v>36.993000000000002</c:v>
                </c:pt>
                <c:pt idx="3701">
                  <c:v>36.944000000000003</c:v>
                </c:pt>
                <c:pt idx="3702">
                  <c:v>36.881999999999998</c:v>
                </c:pt>
                <c:pt idx="3703">
                  <c:v>36.823</c:v>
                </c:pt>
                <c:pt idx="3704">
                  <c:v>36.758000000000003</c:v>
                </c:pt>
                <c:pt idx="3705">
                  <c:v>36.688000000000002</c:v>
                </c:pt>
                <c:pt idx="3706">
                  <c:v>36.606000000000002</c:v>
                </c:pt>
                <c:pt idx="3707">
                  <c:v>36.511000000000003</c:v>
                </c:pt>
                <c:pt idx="3708">
                  <c:v>36.408000000000001</c:v>
                </c:pt>
                <c:pt idx="3709">
                  <c:v>36.295000000000002</c:v>
                </c:pt>
                <c:pt idx="3710">
                  <c:v>36.171999999999997</c:v>
                </c:pt>
                <c:pt idx="3711">
                  <c:v>36.048999999999999</c:v>
                </c:pt>
                <c:pt idx="3712">
                  <c:v>35.930999999999997</c:v>
                </c:pt>
                <c:pt idx="3713">
                  <c:v>35.829000000000001</c:v>
                </c:pt>
                <c:pt idx="3714">
                  <c:v>35.741</c:v>
                </c:pt>
                <c:pt idx="3715">
                  <c:v>35.674999999999997</c:v>
                </c:pt>
                <c:pt idx="3716">
                  <c:v>35.64</c:v>
                </c:pt>
                <c:pt idx="3717">
                  <c:v>35.639000000000003</c:v>
                </c:pt>
                <c:pt idx="3718">
                  <c:v>35.667000000000002</c:v>
                </c:pt>
                <c:pt idx="3719">
                  <c:v>35.71</c:v>
                </c:pt>
                <c:pt idx="3720">
                  <c:v>35.756999999999998</c:v>
                </c:pt>
                <c:pt idx="3721">
                  <c:v>35.814999999999998</c:v>
                </c:pt>
                <c:pt idx="3722">
                  <c:v>35.875</c:v>
                </c:pt>
                <c:pt idx="3723">
                  <c:v>35.924999999999997</c:v>
                </c:pt>
                <c:pt idx="3724">
                  <c:v>35.970999999999997</c:v>
                </c:pt>
                <c:pt idx="3725">
                  <c:v>36.005000000000003</c:v>
                </c:pt>
                <c:pt idx="3726">
                  <c:v>36.034999999999997</c:v>
                </c:pt>
                <c:pt idx="3727">
                  <c:v>36.066000000000003</c:v>
                </c:pt>
                <c:pt idx="3728">
                  <c:v>36.093000000000004</c:v>
                </c:pt>
                <c:pt idx="3729">
                  <c:v>36.125</c:v>
                </c:pt>
                <c:pt idx="3730">
                  <c:v>36.162999999999997</c:v>
                </c:pt>
                <c:pt idx="3731">
                  <c:v>36.207999999999998</c:v>
                </c:pt>
                <c:pt idx="3732">
                  <c:v>36.261000000000003</c:v>
                </c:pt>
                <c:pt idx="3733">
                  <c:v>36.319000000000003</c:v>
                </c:pt>
                <c:pt idx="3734">
                  <c:v>36.384</c:v>
                </c:pt>
                <c:pt idx="3735">
                  <c:v>36.448999999999998</c:v>
                </c:pt>
                <c:pt idx="3736">
                  <c:v>36.51</c:v>
                </c:pt>
                <c:pt idx="3737">
                  <c:v>36.564999999999998</c:v>
                </c:pt>
                <c:pt idx="3738">
                  <c:v>36.618000000000002</c:v>
                </c:pt>
                <c:pt idx="3739">
                  <c:v>36.67</c:v>
                </c:pt>
                <c:pt idx="3740">
                  <c:v>36.723999999999997</c:v>
                </c:pt>
                <c:pt idx="3741">
                  <c:v>36.771999999999998</c:v>
                </c:pt>
                <c:pt idx="3742">
                  <c:v>36.823</c:v>
                </c:pt>
                <c:pt idx="3743">
                  <c:v>36.871000000000002</c:v>
                </c:pt>
                <c:pt idx="3744">
                  <c:v>36.921999999999997</c:v>
                </c:pt>
                <c:pt idx="3745">
                  <c:v>36.968000000000004</c:v>
                </c:pt>
                <c:pt idx="3746">
                  <c:v>37.003</c:v>
                </c:pt>
                <c:pt idx="3747">
                  <c:v>37.031999999999996</c:v>
                </c:pt>
                <c:pt idx="3748">
                  <c:v>37.057000000000002</c:v>
                </c:pt>
                <c:pt idx="3749">
                  <c:v>37.08</c:v>
                </c:pt>
                <c:pt idx="3750">
                  <c:v>37.103000000000002</c:v>
                </c:pt>
                <c:pt idx="3751">
                  <c:v>37.119</c:v>
                </c:pt>
                <c:pt idx="3752">
                  <c:v>37.136000000000003</c:v>
                </c:pt>
                <c:pt idx="3753">
                  <c:v>37.151000000000003</c:v>
                </c:pt>
                <c:pt idx="3754">
                  <c:v>37.167999999999999</c:v>
                </c:pt>
                <c:pt idx="3755">
                  <c:v>37.186</c:v>
                </c:pt>
                <c:pt idx="3756">
                  <c:v>37.204000000000001</c:v>
                </c:pt>
                <c:pt idx="3757">
                  <c:v>37.225000000000001</c:v>
                </c:pt>
                <c:pt idx="3758">
                  <c:v>37.25</c:v>
                </c:pt>
                <c:pt idx="3759">
                  <c:v>37.28</c:v>
                </c:pt>
                <c:pt idx="3760">
                  <c:v>37.311</c:v>
                </c:pt>
                <c:pt idx="3761">
                  <c:v>37.344000000000001</c:v>
                </c:pt>
                <c:pt idx="3762">
                  <c:v>37.384999999999998</c:v>
                </c:pt>
                <c:pt idx="3763">
                  <c:v>37.430999999999997</c:v>
                </c:pt>
                <c:pt idx="3764">
                  <c:v>37.481000000000002</c:v>
                </c:pt>
                <c:pt idx="3765">
                  <c:v>37.534999999999997</c:v>
                </c:pt>
                <c:pt idx="3766">
                  <c:v>37.585000000000001</c:v>
                </c:pt>
                <c:pt idx="3767">
                  <c:v>37.642000000000003</c:v>
                </c:pt>
                <c:pt idx="3768">
                  <c:v>37.704000000000001</c:v>
                </c:pt>
                <c:pt idx="3769">
                  <c:v>37.765999999999998</c:v>
                </c:pt>
                <c:pt idx="3770">
                  <c:v>37.826000000000001</c:v>
                </c:pt>
                <c:pt idx="3771">
                  <c:v>37.878</c:v>
                </c:pt>
                <c:pt idx="3772">
                  <c:v>37.920999999999999</c:v>
                </c:pt>
                <c:pt idx="3773">
                  <c:v>37.96</c:v>
                </c:pt>
                <c:pt idx="3774">
                  <c:v>37.988999999999997</c:v>
                </c:pt>
                <c:pt idx="3775">
                  <c:v>38.000999999999998</c:v>
                </c:pt>
                <c:pt idx="3776">
                  <c:v>38.006999999999998</c:v>
                </c:pt>
                <c:pt idx="3777">
                  <c:v>38.002000000000002</c:v>
                </c:pt>
                <c:pt idx="3778">
                  <c:v>37.978999999999999</c:v>
                </c:pt>
                <c:pt idx="3779">
                  <c:v>37.956000000000003</c:v>
                </c:pt>
                <c:pt idx="3780">
                  <c:v>37.944000000000003</c:v>
                </c:pt>
                <c:pt idx="3781">
                  <c:v>37.942999999999998</c:v>
                </c:pt>
                <c:pt idx="3782">
                  <c:v>37.945999999999998</c:v>
                </c:pt>
                <c:pt idx="3783">
                  <c:v>37.951000000000001</c:v>
                </c:pt>
                <c:pt idx="3784">
                  <c:v>37.96</c:v>
                </c:pt>
                <c:pt idx="3785">
                  <c:v>37.972999999999999</c:v>
                </c:pt>
                <c:pt idx="3786">
                  <c:v>37.984000000000002</c:v>
                </c:pt>
                <c:pt idx="3787">
                  <c:v>37.999000000000002</c:v>
                </c:pt>
                <c:pt idx="3788">
                  <c:v>38.027999999999999</c:v>
                </c:pt>
                <c:pt idx="3789">
                  <c:v>38.061</c:v>
                </c:pt>
                <c:pt idx="3790">
                  <c:v>38.095999999999997</c:v>
                </c:pt>
                <c:pt idx="3791">
                  <c:v>38.134999999999998</c:v>
                </c:pt>
                <c:pt idx="3792">
                  <c:v>38.179000000000002</c:v>
                </c:pt>
                <c:pt idx="3793">
                  <c:v>38.218000000000004</c:v>
                </c:pt>
                <c:pt idx="3794">
                  <c:v>38.250999999999998</c:v>
                </c:pt>
                <c:pt idx="3795">
                  <c:v>38.274999999999999</c:v>
                </c:pt>
                <c:pt idx="3796">
                  <c:v>38.293999999999997</c:v>
                </c:pt>
                <c:pt idx="3797">
                  <c:v>38.302</c:v>
                </c:pt>
                <c:pt idx="3798">
                  <c:v>38.302</c:v>
                </c:pt>
                <c:pt idx="3799">
                  <c:v>38.298000000000002</c:v>
                </c:pt>
                <c:pt idx="3800">
                  <c:v>38.295999999999999</c:v>
                </c:pt>
                <c:pt idx="3801">
                  <c:v>38.29</c:v>
                </c:pt>
                <c:pt idx="3802">
                  <c:v>38.276000000000003</c:v>
                </c:pt>
                <c:pt idx="3803">
                  <c:v>38.265999999999998</c:v>
                </c:pt>
                <c:pt idx="3804">
                  <c:v>38.250999999999998</c:v>
                </c:pt>
                <c:pt idx="3805">
                  <c:v>38.232999999999997</c:v>
                </c:pt>
                <c:pt idx="3806">
                  <c:v>38.215000000000003</c:v>
                </c:pt>
                <c:pt idx="3807">
                  <c:v>38.201000000000001</c:v>
                </c:pt>
                <c:pt idx="3808">
                  <c:v>38.195999999999998</c:v>
                </c:pt>
                <c:pt idx="3809">
                  <c:v>38.192999999999998</c:v>
                </c:pt>
                <c:pt idx="3810">
                  <c:v>38.197000000000003</c:v>
                </c:pt>
                <c:pt idx="3811">
                  <c:v>38.206000000000003</c:v>
                </c:pt>
                <c:pt idx="3812">
                  <c:v>38.22</c:v>
                </c:pt>
                <c:pt idx="3813">
                  <c:v>38.228000000000002</c:v>
                </c:pt>
                <c:pt idx="3814">
                  <c:v>38.231999999999999</c:v>
                </c:pt>
                <c:pt idx="3815">
                  <c:v>38.24</c:v>
                </c:pt>
                <c:pt idx="3816">
                  <c:v>38.249000000000002</c:v>
                </c:pt>
                <c:pt idx="3817">
                  <c:v>38.26</c:v>
                </c:pt>
                <c:pt idx="3818">
                  <c:v>38.270000000000003</c:v>
                </c:pt>
                <c:pt idx="3819">
                  <c:v>38.277999999999999</c:v>
                </c:pt>
                <c:pt idx="3820">
                  <c:v>38.29</c:v>
                </c:pt>
                <c:pt idx="3821">
                  <c:v>38.298999999999999</c:v>
                </c:pt>
                <c:pt idx="3822">
                  <c:v>38.308</c:v>
                </c:pt>
                <c:pt idx="3823">
                  <c:v>38.313000000000002</c:v>
                </c:pt>
                <c:pt idx="3824">
                  <c:v>38.320999999999998</c:v>
                </c:pt>
                <c:pt idx="3825">
                  <c:v>38.329000000000001</c:v>
                </c:pt>
                <c:pt idx="3826">
                  <c:v>38.338000000000001</c:v>
                </c:pt>
                <c:pt idx="3827">
                  <c:v>38.347000000000001</c:v>
                </c:pt>
                <c:pt idx="3828">
                  <c:v>38.353999999999999</c:v>
                </c:pt>
                <c:pt idx="3829">
                  <c:v>38.357999999999997</c:v>
                </c:pt>
                <c:pt idx="3830">
                  <c:v>38.366</c:v>
                </c:pt>
                <c:pt idx="3831">
                  <c:v>38.371000000000002</c:v>
                </c:pt>
                <c:pt idx="3832">
                  <c:v>38.378</c:v>
                </c:pt>
                <c:pt idx="3833">
                  <c:v>38.395000000000003</c:v>
                </c:pt>
                <c:pt idx="3834">
                  <c:v>38.415999999999997</c:v>
                </c:pt>
                <c:pt idx="3835">
                  <c:v>38.442</c:v>
                </c:pt>
                <c:pt idx="3836">
                  <c:v>38.478000000000002</c:v>
                </c:pt>
                <c:pt idx="3837">
                  <c:v>38.514000000000003</c:v>
                </c:pt>
                <c:pt idx="3838">
                  <c:v>38.545000000000002</c:v>
                </c:pt>
                <c:pt idx="3839">
                  <c:v>38.575000000000003</c:v>
                </c:pt>
                <c:pt idx="3840">
                  <c:v>38.603999999999999</c:v>
                </c:pt>
                <c:pt idx="3841">
                  <c:v>38.634</c:v>
                </c:pt>
                <c:pt idx="3842">
                  <c:v>38.664000000000001</c:v>
                </c:pt>
                <c:pt idx="3843">
                  <c:v>38.692999999999998</c:v>
                </c:pt>
                <c:pt idx="3844">
                  <c:v>38.726999999999997</c:v>
                </c:pt>
                <c:pt idx="3845">
                  <c:v>38.762999999999998</c:v>
                </c:pt>
                <c:pt idx="3846">
                  <c:v>38.799999999999997</c:v>
                </c:pt>
                <c:pt idx="3847">
                  <c:v>38.838000000000001</c:v>
                </c:pt>
                <c:pt idx="3848">
                  <c:v>38.874000000000002</c:v>
                </c:pt>
                <c:pt idx="3849">
                  <c:v>38.904000000000003</c:v>
                </c:pt>
                <c:pt idx="3850">
                  <c:v>38.932000000000002</c:v>
                </c:pt>
                <c:pt idx="3851">
                  <c:v>38.953000000000003</c:v>
                </c:pt>
                <c:pt idx="3852">
                  <c:v>38.963999999999999</c:v>
                </c:pt>
                <c:pt idx="3853">
                  <c:v>38.973999999999997</c:v>
                </c:pt>
                <c:pt idx="3854">
                  <c:v>38.978999999999999</c:v>
                </c:pt>
                <c:pt idx="3855">
                  <c:v>38.975999999999999</c:v>
                </c:pt>
                <c:pt idx="3856">
                  <c:v>38.969000000000001</c:v>
                </c:pt>
                <c:pt idx="3857">
                  <c:v>38.960999999999999</c:v>
                </c:pt>
                <c:pt idx="3858">
                  <c:v>38.954000000000001</c:v>
                </c:pt>
                <c:pt idx="3859">
                  <c:v>38.945</c:v>
                </c:pt>
                <c:pt idx="3860">
                  <c:v>38.933</c:v>
                </c:pt>
                <c:pt idx="3861">
                  <c:v>38.911999999999999</c:v>
                </c:pt>
                <c:pt idx="3862">
                  <c:v>38.887</c:v>
                </c:pt>
                <c:pt idx="3863">
                  <c:v>38.854999999999997</c:v>
                </c:pt>
                <c:pt idx="3864">
                  <c:v>38.817999999999998</c:v>
                </c:pt>
                <c:pt idx="3865">
                  <c:v>38.777999999999999</c:v>
                </c:pt>
                <c:pt idx="3866">
                  <c:v>38.741999999999997</c:v>
                </c:pt>
                <c:pt idx="3867">
                  <c:v>38.713999999999999</c:v>
                </c:pt>
                <c:pt idx="3868">
                  <c:v>38.686</c:v>
                </c:pt>
                <c:pt idx="3869">
                  <c:v>38.655999999999999</c:v>
                </c:pt>
                <c:pt idx="3870">
                  <c:v>38.625999999999998</c:v>
                </c:pt>
                <c:pt idx="3871">
                  <c:v>38.598999999999997</c:v>
                </c:pt>
                <c:pt idx="3872">
                  <c:v>38.569000000000003</c:v>
                </c:pt>
                <c:pt idx="3873">
                  <c:v>38.536000000000001</c:v>
                </c:pt>
                <c:pt idx="3874">
                  <c:v>38.508000000000003</c:v>
                </c:pt>
                <c:pt idx="3875">
                  <c:v>38.487000000000002</c:v>
                </c:pt>
                <c:pt idx="3876">
                  <c:v>38.47</c:v>
                </c:pt>
                <c:pt idx="3877">
                  <c:v>38.454000000000001</c:v>
                </c:pt>
                <c:pt idx="3878">
                  <c:v>38.445</c:v>
                </c:pt>
                <c:pt idx="3879">
                  <c:v>38.436999999999998</c:v>
                </c:pt>
                <c:pt idx="3880">
                  <c:v>38.429000000000002</c:v>
                </c:pt>
                <c:pt idx="3881">
                  <c:v>38.423999999999999</c:v>
                </c:pt>
                <c:pt idx="3882">
                  <c:v>38.423999999999999</c:v>
                </c:pt>
                <c:pt idx="3883">
                  <c:v>38.427</c:v>
                </c:pt>
                <c:pt idx="3884">
                  <c:v>38.427999999999997</c:v>
                </c:pt>
                <c:pt idx="3885">
                  <c:v>38.430999999999997</c:v>
                </c:pt>
                <c:pt idx="3886">
                  <c:v>38.435000000000002</c:v>
                </c:pt>
                <c:pt idx="3887">
                  <c:v>38.44</c:v>
                </c:pt>
                <c:pt idx="3888">
                  <c:v>38.448999999999998</c:v>
                </c:pt>
                <c:pt idx="3889">
                  <c:v>38.463999999999999</c:v>
                </c:pt>
                <c:pt idx="3890">
                  <c:v>38.484000000000002</c:v>
                </c:pt>
                <c:pt idx="3891">
                  <c:v>38.512999999999998</c:v>
                </c:pt>
                <c:pt idx="3892">
                  <c:v>38.548999999999999</c:v>
                </c:pt>
                <c:pt idx="3893">
                  <c:v>38.584000000000003</c:v>
                </c:pt>
                <c:pt idx="3894">
                  <c:v>38.621000000000002</c:v>
                </c:pt>
                <c:pt idx="3895">
                  <c:v>38.661999999999999</c:v>
                </c:pt>
                <c:pt idx="3896">
                  <c:v>38.709000000000003</c:v>
                </c:pt>
                <c:pt idx="3897">
                  <c:v>38.756</c:v>
                </c:pt>
                <c:pt idx="3898">
                  <c:v>38.801000000000002</c:v>
                </c:pt>
                <c:pt idx="3899">
                  <c:v>38.845999999999997</c:v>
                </c:pt>
                <c:pt idx="3900">
                  <c:v>38.895000000000003</c:v>
                </c:pt>
                <c:pt idx="3901">
                  <c:v>38.950000000000003</c:v>
                </c:pt>
                <c:pt idx="3902">
                  <c:v>38.997999999999998</c:v>
                </c:pt>
                <c:pt idx="3903">
                  <c:v>39.043999999999997</c:v>
                </c:pt>
                <c:pt idx="3904">
                  <c:v>39.090000000000003</c:v>
                </c:pt>
                <c:pt idx="3905">
                  <c:v>39.137999999999998</c:v>
                </c:pt>
                <c:pt idx="3906">
                  <c:v>39.180999999999997</c:v>
                </c:pt>
                <c:pt idx="3907">
                  <c:v>39.225000000000001</c:v>
                </c:pt>
                <c:pt idx="3908">
                  <c:v>39.274999999999999</c:v>
                </c:pt>
                <c:pt idx="3909">
                  <c:v>39.317999999999998</c:v>
                </c:pt>
                <c:pt idx="3910">
                  <c:v>39.356999999999999</c:v>
                </c:pt>
                <c:pt idx="3911">
                  <c:v>39.387999999999998</c:v>
                </c:pt>
                <c:pt idx="3912">
                  <c:v>39.417000000000002</c:v>
                </c:pt>
                <c:pt idx="3913">
                  <c:v>39.444000000000003</c:v>
                </c:pt>
                <c:pt idx="3914">
                  <c:v>39.475999999999999</c:v>
                </c:pt>
                <c:pt idx="3915">
                  <c:v>39.508000000000003</c:v>
                </c:pt>
                <c:pt idx="3916">
                  <c:v>39.536999999999999</c:v>
                </c:pt>
                <c:pt idx="3917">
                  <c:v>39.561999999999998</c:v>
                </c:pt>
                <c:pt idx="3918">
                  <c:v>39.578000000000003</c:v>
                </c:pt>
                <c:pt idx="3919">
                  <c:v>39.588000000000001</c:v>
                </c:pt>
                <c:pt idx="3920">
                  <c:v>39.594999999999999</c:v>
                </c:pt>
                <c:pt idx="3921">
                  <c:v>39.603000000000002</c:v>
                </c:pt>
                <c:pt idx="3922">
                  <c:v>39.613</c:v>
                </c:pt>
                <c:pt idx="3923">
                  <c:v>39.625999999999998</c:v>
                </c:pt>
                <c:pt idx="3924">
                  <c:v>39.639000000000003</c:v>
                </c:pt>
                <c:pt idx="3925">
                  <c:v>39.65</c:v>
                </c:pt>
                <c:pt idx="3926">
                  <c:v>39.658999999999999</c:v>
                </c:pt>
                <c:pt idx="3927">
                  <c:v>39.67</c:v>
                </c:pt>
                <c:pt idx="3928">
                  <c:v>39.692</c:v>
                </c:pt>
                <c:pt idx="3929">
                  <c:v>39.728999999999999</c:v>
                </c:pt>
                <c:pt idx="3930">
                  <c:v>39.774999999999999</c:v>
                </c:pt>
                <c:pt idx="3931">
                  <c:v>39.835000000000001</c:v>
                </c:pt>
                <c:pt idx="3932">
                  <c:v>39.901000000000003</c:v>
                </c:pt>
                <c:pt idx="3933">
                  <c:v>39.968000000000004</c:v>
                </c:pt>
                <c:pt idx="3934">
                  <c:v>40.040999999999997</c:v>
                </c:pt>
                <c:pt idx="3935">
                  <c:v>40.106000000000002</c:v>
                </c:pt>
                <c:pt idx="3936">
                  <c:v>40.146000000000001</c:v>
                </c:pt>
                <c:pt idx="3937">
                  <c:v>40.182000000000002</c:v>
                </c:pt>
                <c:pt idx="3938">
                  <c:v>40.209000000000003</c:v>
                </c:pt>
                <c:pt idx="3939">
                  <c:v>40.220999999999997</c:v>
                </c:pt>
                <c:pt idx="3940">
                  <c:v>40.241999999999997</c:v>
                </c:pt>
                <c:pt idx="3941">
                  <c:v>40.274000000000001</c:v>
                </c:pt>
                <c:pt idx="3942">
                  <c:v>40.307000000000002</c:v>
                </c:pt>
                <c:pt idx="3943">
                  <c:v>40.341000000000001</c:v>
                </c:pt>
                <c:pt idx="3944">
                  <c:v>40.372999999999998</c:v>
                </c:pt>
                <c:pt idx="3945">
                  <c:v>40.404000000000003</c:v>
                </c:pt>
                <c:pt idx="3946">
                  <c:v>40.436999999999998</c:v>
                </c:pt>
                <c:pt idx="3947">
                  <c:v>40.465000000000003</c:v>
                </c:pt>
                <c:pt idx="3948">
                  <c:v>40.49</c:v>
                </c:pt>
                <c:pt idx="3949">
                  <c:v>40.508000000000003</c:v>
                </c:pt>
                <c:pt idx="3950">
                  <c:v>40.511000000000003</c:v>
                </c:pt>
                <c:pt idx="3951">
                  <c:v>40.499000000000002</c:v>
                </c:pt>
                <c:pt idx="3952">
                  <c:v>40.476999999999997</c:v>
                </c:pt>
                <c:pt idx="3953">
                  <c:v>40.448999999999998</c:v>
                </c:pt>
                <c:pt idx="3954">
                  <c:v>40.420999999999999</c:v>
                </c:pt>
                <c:pt idx="3955">
                  <c:v>40.396000000000001</c:v>
                </c:pt>
                <c:pt idx="3956">
                  <c:v>40.368000000000002</c:v>
                </c:pt>
                <c:pt idx="3957">
                  <c:v>40.335999999999999</c:v>
                </c:pt>
                <c:pt idx="3958">
                  <c:v>40.308</c:v>
                </c:pt>
                <c:pt idx="3959">
                  <c:v>40.289000000000001</c:v>
                </c:pt>
                <c:pt idx="3960">
                  <c:v>40.277000000000001</c:v>
                </c:pt>
                <c:pt idx="3961">
                  <c:v>40.262999999999998</c:v>
                </c:pt>
                <c:pt idx="3962">
                  <c:v>40.249000000000002</c:v>
                </c:pt>
                <c:pt idx="3963">
                  <c:v>40.234000000000002</c:v>
                </c:pt>
                <c:pt idx="3964">
                  <c:v>40.220999999999997</c:v>
                </c:pt>
                <c:pt idx="3965">
                  <c:v>40.21</c:v>
                </c:pt>
                <c:pt idx="3966">
                  <c:v>40.198</c:v>
                </c:pt>
                <c:pt idx="3967">
                  <c:v>40.182000000000002</c:v>
                </c:pt>
                <c:pt idx="3968">
                  <c:v>40.158000000000001</c:v>
                </c:pt>
                <c:pt idx="3969">
                  <c:v>40.131</c:v>
                </c:pt>
                <c:pt idx="3970">
                  <c:v>40.098999999999997</c:v>
                </c:pt>
                <c:pt idx="3971">
                  <c:v>40.067999999999998</c:v>
                </c:pt>
                <c:pt idx="3972">
                  <c:v>40.04</c:v>
                </c:pt>
                <c:pt idx="3973">
                  <c:v>40.012999999999998</c:v>
                </c:pt>
                <c:pt idx="3974">
                  <c:v>39.988999999999997</c:v>
                </c:pt>
                <c:pt idx="3975">
                  <c:v>39.97</c:v>
                </c:pt>
                <c:pt idx="3976">
                  <c:v>39.957999999999998</c:v>
                </c:pt>
                <c:pt idx="3977">
                  <c:v>39.957000000000001</c:v>
                </c:pt>
                <c:pt idx="3978">
                  <c:v>39.969000000000001</c:v>
                </c:pt>
                <c:pt idx="3979">
                  <c:v>39.993000000000002</c:v>
                </c:pt>
                <c:pt idx="3980">
                  <c:v>40.018999999999998</c:v>
                </c:pt>
                <c:pt idx="3981">
                  <c:v>40.045999999999999</c:v>
                </c:pt>
                <c:pt idx="3982">
                  <c:v>40.073</c:v>
                </c:pt>
                <c:pt idx="3983">
                  <c:v>40.1</c:v>
                </c:pt>
                <c:pt idx="3984">
                  <c:v>40.127000000000002</c:v>
                </c:pt>
                <c:pt idx="3985">
                  <c:v>40.146999999999998</c:v>
                </c:pt>
                <c:pt idx="3986">
                  <c:v>40.161999999999999</c:v>
                </c:pt>
                <c:pt idx="3987">
                  <c:v>40.171999999999997</c:v>
                </c:pt>
                <c:pt idx="3988">
                  <c:v>40.182000000000002</c:v>
                </c:pt>
                <c:pt idx="3989">
                  <c:v>40.19</c:v>
                </c:pt>
                <c:pt idx="3990">
                  <c:v>40.198</c:v>
                </c:pt>
                <c:pt idx="3991">
                  <c:v>40.207000000000001</c:v>
                </c:pt>
                <c:pt idx="3992">
                  <c:v>40.216000000000001</c:v>
                </c:pt>
                <c:pt idx="3993">
                  <c:v>40.234000000000002</c:v>
                </c:pt>
                <c:pt idx="3994">
                  <c:v>40.253999999999998</c:v>
                </c:pt>
                <c:pt idx="3995">
                  <c:v>40.274999999999999</c:v>
                </c:pt>
                <c:pt idx="3996">
                  <c:v>40.292000000000002</c:v>
                </c:pt>
                <c:pt idx="3997">
                  <c:v>40.302</c:v>
                </c:pt>
                <c:pt idx="3998">
                  <c:v>40.311</c:v>
                </c:pt>
                <c:pt idx="3999">
                  <c:v>40.323999999999998</c:v>
                </c:pt>
                <c:pt idx="4000">
                  <c:v>40.335999999999999</c:v>
                </c:pt>
                <c:pt idx="4001">
                  <c:v>40.351999999999997</c:v>
                </c:pt>
                <c:pt idx="4002">
                  <c:v>40.359000000000002</c:v>
                </c:pt>
                <c:pt idx="4003">
                  <c:v>40.363999999999997</c:v>
                </c:pt>
                <c:pt idx="4004">
                  <c:v>40.368000000000002</c:v>
                </c:pt>
                <c:pt idx="4005">
                  <c:v>40.372999999999998</c:v>
                </c:pt>
                <c:pt idx="4006">
                  <c:v>40.372999999999998</c:v>
                </c:pt>
                <c:pt idx="4007">
                  <c:v>40.374000000000002</c:v>
                </c:pt>
                <c:pt idx="4008">
                  <c:v>40.372</c:v>
                </c:pt>
                <c:pt idx="4009">
                  <c:v>40.362000000000002</c:v>
                </c:pt>
                <c:pt idx="4010">
                  <c:v>40.35</c:v>
                </c:pt>
                <c:pt idx="4011">
                  <c:v>40.338999999999999</c:v>
                </c:pt>
                <c:pt idx="4012">
                  <c:v>40.320999999999998</c:v>
                </c:pt>
                <c:pt idx="4013">
                  <c:v>40.311999999999998</c:v>
                </c:pt>
                <c:pt idx="4014">
                  <c:v>40.298999999999999</c:v>
                </c:pt>
                <c:pt idx="4015">
                  <c:v>40.28</c:v>
                </c:pt>
                <c:pt idx="4016">
                  <c:v>40.268000000000001</c:v>
                </c:pt>
                <c:pt idx="4017">
                  <c:v>40.255000000000003</c:v>
                </c:pt>
                <c:pt idx="4018">
                  <c:v>40.244</c:v>
                </c:pt>
                <c:pt idx="4019">
                  <c:v>40.237000000000002</c:v>
                </c:pt>
                <c:pt idx="4020">
                  <c:v>40.228999999999999</c:v>
                </c:pt>
                <c:pt idx="4021">
                  <c:v>40.222999999999999</c:v>
                </c:pt>
                <c:pt idx="4022">
                  <c:v>40.226999999999997</c:v>
                </c:pt>
                <c:pt idx="4023">
                  <c:v>40.235999999999997</c:v>
                </c:pt>
                <c:pt idx="4024">
                  <c:v>40.25</c:v>
                </c:pt>
                <c:pt idx="4025">
                  <c:v>40.264000000000003</c:v>
                </c:pt>
                <c:pt idx="4026">
                  <c:v>40.281999999999996</c:v>
                </c:pt>
                <c:pt idx="4027">
                  <c:v>40.298000000000002</c:v>
                </c:pt>
                <c:pt idx="4028">
                  <c:v>40.31</c:v>
                </c:pt>
                <c:pt idx="4029">
                  <c:v>40.319000000000003</c:v>
                </c:pt>
                <c:pt idx="4030">
                  <c:v>40.33</c:v>
                </c:pt>
                <c:pt idx="4031">
                  <c:v>40.335999999999999</c:v>
                </c:pt>
                <c:pt idx="4032">
                  <c:v>40.334000000000003</c:v>
                </c:pt>
                <c:pt idx="4033">
                  <c:v>40.338000000000001</c:v>
                </c:pt>
                <c:pt idx="4034">
                  <c:v>40.341999999999999</c:v>
                </c:pt>
                <c:pt idx="4035">
                  <c:v>40.343000000000004</c:v>
                </c:pt>
                <c:pt idx="4036">
                  <c:v>40.343000000000004</c:v>
                </c:pt>
                <c:pt idx="4037">
                  <c:v>40.340000000000003</c:v>
                </c:pt>
                <c:pt idx="4038">
                  <c:v>40.337000000000003</c:v>
                </c:pt>
                <c:pt idx="4039">
                  <c:v>40.335999999999999</c:v>
                </c:pt>
                <c:pt idx="4040">
                  <c:v>40.335000000000001</c:v>
                </c:pt>
                <c:pt idx="4041">
                  <c:v>40.341999999999999</c:v>
                </c:pt>
                <c:pt idx="4042">
                  <c:v>40.350999999999999</c:v>
                </c:pt>
                <c:pt idx="4043">
                  <c:v>40.369</c:v>
                </c:pt>
                <c:pt idx="4044">
                  <c:v>40.392000000000003</c:v>
                </c:pt>
                <c:pt idx="4045">
                  <c:v>40.418999999999997</c:v>
                </c:pt>
                <c:pt idx="4046">
                  <c:v>40.454999999999998</c:v>
                </c:pt>
                <c:pt idx="4047">
                  <c:v>40.488</c:v>
                </c:pt>
                <c:pt idx="4048">
                  <c:v>40.527000000000001</c:v>
                </c:pt>
                <c:pt idx="4049">
                  <c:v>40.566000000000003</c:v>
                </c:pt>
                <c:pt idx="4050">
                  <c:v>40.603999999999999</c:v>
                </c:pt>
                <c:pt idx="4051">
                  <c:v>40.637</c:v>
                </c:pt>
                <c:pt idx="4052">
                  <c:v>40.668999999999997</c:v>
                </c:pt>
                <c:pt idx="4053">
                  <c:v>40.701000000000001</c:v>
                </c:pt>
                <c:pt idx="4054">
                  <c:v>40.732999999999997</c:v>
                </c:pt>
                <c:pt idx="4055">
                  <c:v>40.761000000000003</c:v>
                </c:pt>
                <c:pt idx="4056">
                  <c:v>40.787999999999997</c:v>
                </c:pt>
                <c:pt idx="4057">
                  <c:v>40.822000000000003</c:v>
                </c:pt>
                <c:pt idx="4058">
                  <c:v>40.851999999999997</c:v>
                </c:pt>
                <c:pt idx="4059">
                  <c:v>40.884999999999998</c:v>
                </c:pt>
                <c:pt idx="4060">
                  <c:v>40.915999999999997</c:v>
                </c:pt>
                <c:pt idx="4061">
                  <c:v>40.947000000000003</c:v>
                </c:pt>
                <c:pt idx="4062">
                  <c:v>40.966000000000001</c:v>
                </c:pt>
                <c:pt idx="4063">
                  <c:v>40.981000000000002</c:v>
                </c:pt>
                <c:pt idx="4064">
                  <c:v>40.991</c:v>
                </c:pt>
                <c:pt idx="4065">
                  <c:v>40.994</c:v>
                </c:pt>
                <c:pt idx="4066">
                  <c:v>41.000999999999998</c:v>
                </c:pt>
                <c:pt idx="4067">
                  <c:v>41.014000000000003</c:v>
                </c:pt>
                <c:pt idx="4068">
                  <c:v>41.029000000000003</c:v>
                </c:pt>
                <c:pt idx="4069">
                  <c:v>41.055</c:v>
                </c:pt>
                <c:pt idx="4070">
                  <c:v>41.08</c:v>
                </c:pt>
                <c:pt idx="4071">
                  <c:v>41.107999999999997</c:v>
                </c:pt>
                <c:pt idx="4072">
                  <c:v>41.131999999999998</c:v>
                </c:pt>
                <c:pt idx="4073">
                  <c:v>41.164999999999999</c:v>
                </c:pt>
                <c:pt idx="4074">
                  <c:v>41.21</c:v>
                </c:pt>
                <c:pt idx="4075">
                  <c:v>41.256</c:v>
                </c:pt>
                <c:pt idx="4076">
                  <c:v>41.298000000000002</c:v>
                </c:pt>
                <c:pt idx="4077">
                  <c:v>41.335000000000001</c:v>
                </c:pt>
                <c:pt idx="4078">
                  <c:v>41.368000000000002</c:v>
                </c:pt>
                <c:pt idx="4079">
                  <c:v>41.396999999999998</c:v>
                </c:pt>
                <c:pt idx="4080">
                  <c:v>41.426000000000002</c:v>
                </c:pt>
                <c:pt idx="4081">
                  <c:v>41.460999999999999</c:v>
                </c:pt>
                <c:pt idx="4082">
                  <c:v>41.49</c:v>
                </c:pt>
                <c:pt idx="4083">
                  <c:v>41.51</c:v>
                </c:pt>
                <c:pt idx="4084">
                  <c:v>41.527000000000001</c:v>
                </c:pt>
                <c:pt idx="4085">
                  <c:v>41.540999999999997</c:v>
                </c:pt>
                <c:pt idx="4086">
                  <c:v>41.55</c:v>
                </c:pt>
                <c:pt idx="4087">
                  <c:v>41.552999999999997</c:v>
                </c:pt>
                <c:pt idx="4088">
                  <c:v>41.552999999999997</c:v>
                </c:pt>
                <c:pt idx="4089">
                  <c:v>41.552999999999997</c:v>
                </c:pt>
                <c:pt idx="4090">
                  <c:v>41.558</c:v>
                </c:pt>
                <c:pt idx="4091">
                  <c:v>41.563000000000002</c:v>
                </c:pt>
                <c:pt idx="4092">
                  <c:v>41.582999999999998</c:v>
                </c:pt>
                <c:pt idx="4093">
                  <c:v>41.628</c:v>
                </c:pt>
                <c:pt idx="4094">
                  <c:v>41.68</c:v>
                </c:pt>
                <c:pt idx="4095">
                  <c:v>41.725999999999999</c:v>
                </c:pt>
                <c:pt idx="4096">
                  <c:v>41.761000000000003</c:v>
                </c:pt>
                <c:pt idx="4097">
                  <c:v>41.786999999999999</c:v>
                </c:pt>
                <c:pt idx="4098">
                  <c:v>41.81</c:v>
                </c:pt>
                <c:pt idx="4099">
                  <c:v>41.820999999999998</c:v>
                </c:pt>
                <c:pt idx="4100">
                  <c:v>41.822000000000003</c:v>
                </c:pt>
                <c:pt idx="4101">
                  <c:v>41.822000000000003</c:v>
                </c:pt>
                <c:pt idx="4102">
                  <c:v>41.816000000000003</c:v>
                </c:pt>
                <c:pt idx="4103">
                  <c:v>41.81</c:v>
                </c:pt>
                <c:pt idx="4104">
                  <c:v>41.796999999999997</c:v>
                </c:pt>
                <c:pt idx="4105">
                  <c:v>41.771000000000001</c:v>
                </c:pt>
                <c:pt idx="4106">
                  <c:v>41.725999999999999</c:v>
                </c:pt>
                <c:pt idx="4107">
                  <c:v>41.673999999999999</c:v>
                </c:pt>
                <c:pt idx="4108">
                  <c:v>41.631999999999998</c:v>
                </c:pt>
                <c:pt idx="4109">
                  <c:v>41.588999999999999</c:v>
                </c:pt>
                <c:pt idx="4110">
                  <c:v>41.537999999999997</c:v>
                </c:pt>
                <c:pt idx="4111">
                  <c:v>41.484999999999999</c:v>
                </c:pt>
                <c:pt idx="4112">
                  <c:v>41.435000000000002</c:v>
                </c:pt>
                <c:pt idx="4113">
                  <c:v>41.401000000000003</c:v>
                </c:pt>
                <c:pt idx="4114">
                  <c:v>41.383000000000003</c:v>
                </c:pt>
                <c:pt idx="4115">
                  <c:v>41.386000000000003</c:v>
                </c:pt>
                <c:pt idx="4116">
                  <c:v>41.39</c:v>
                </c:pt>
                <c:pt idx="4117">
                  <c:v>41.401000000000003</c:v>
                </c:pt>
                <c:pt idx="4118">
                  <c:v>41.417999999999999</c:v>
                </c:pt>
                <c:pt idx="4119">
                  <c:v>41.435000000000002</c:v>
                </c:pt>
                <c:pt idx="4120">
                  <c:v>41.444000000000003</c:v>
                </c:pt>
                <c:pt idx="4121">
                  <c:v>41.448</c:v>
                </c:pt>
                <c:pt idx="4122">
                  <c:v>41.454000000000001</c:v>
                </c:pt>
                <c:pt idx="4123">
                  <c:v>41.457999999999998</c:v>
                </c:pt>
                <c:pt idx="4124">
                  <c:v>41.451999999999998</c:v>
                </c:pt>
                <c:pt idx="4125">
                  <c:v>41.436999999999998</c:v>
                </c:pt>
                <c:pt idx="4126">
                  <c:v>41.417999999999999</c:v>
                </c:pt>
                <c:pt idx="4127">
                  <c:v>41.389000000000003</c:v>
                </c:pt>
                <c:pt idx="4128">
                  <c:v>41.354999999999997</c:v>
                </c:pt>
                <c:pt idx="4129">
                  <c:v>41.311</c:v>
                </c:pt>
                <c:pt idx="4130">
                  <c:v>41.267000000000003</c:v>
                </c:pt>
                <c:pt idx="4131">
                  <c:v>41.228999999999999</c:v>
                </c:pt>
                <c:pt idx="4132">
                  <c:v>41.195999999999998</c:v>
                </c:pt>
                <c:pt idx="4133">
                  <c:v>41.161999999999999</c:v>
                </c:pt>
                <c:pt idx="4134">
                  <c:v>41.128</c:v>
                </c:pt>
                <c:pt idx="4135">
                  <c:v>41.106999999999999</c:v>
                </c:pt>
                <c:pt idx="4136">
                  <c:v>41.094999999999999</c:v>
                </c:pt>
                <c:pt idx="4137">
                  <c:v>41.087000000000003</c:v>
                </c:pt>
                <c:pt idx="4138">
                  <c:v>41.079000000000001</c:v>
                </c:pt>
                <c:pt idx="4139">
                  <c:v>41.066000000000003</c:v>
                </c:pt>
                <c:pt idx="4140">
                  <c:v>41.057000000000002</c:v>
                </c:pt>
                <c:pt idx="4141">
                  <c:v>41.052</c:v>
                </c:pt>
                <c:pt idx="4142">
                  <c:v>41.051000000000002</c:v>
                </c:pt>
                <c:pt idx="4143">
                  <c:v>41.051000000000002</c:v>
                </c:pt>
                <c:pt idx="4144">
                  <c:v>41.055</c:v>
                </c:pt>
                <c:pt idx="4145">
                  <c:v>41.058999999999997</c:v>
                </c:pt>
                <c:pt idx="4146">
                  <c:v>41.061999999999998</c:v>
                </c:pt>
                <c:pt idx="4147">
                  <c:v>41.076000000000001</c:v>
                </c:pt>
                <c:pt idx="4148">
                  <c:v>41.098999999999997</c:v>
                </c:pt>
                <c:pt idx="4149">
                  <c:v>41.124000000000002</c:v>
                </c:pt>
                <c:pt idx="4150">
                  <c:v>41.155000000000001</c:v>
                </c:pt>
                <c:pt idx="4151">
                  <c:v>41.195999999999998</c:v>
                </c:pt>
                <c:pt idx="4152">
                  <c:v>41.24</c:v>
                </c:pt>
                <c:pt idx="4153">
                  <c:v>41.286000000000001</c:v>
                </c:pt>
                <c:pt idx="4154">
                  <c:v>41.328000000000003</c:v>
                </c:pt>
                <c:pt idx="4155">
                  <c:v>41.363</c:v>
                </c:pt>
                <c:pt idx="4156">
                  <c:v>41.4</c:v>
                </c:pt>
                <c:pt idx="4157">
                  <c:v>41.435000000000002</c:v>
                </c:pt>
                <c:pt idx="4158">
                  <c:v>41.463000000000001</c:v>
                </c:pt>
                <c:pt idx="4159">
                  <c:v>41.484999999999999</c:v>
                </c:pt>
                <c:pt idx="4160">
                  <c:v>41.500999999999998</c:v>
                </c:pt>
                <c:pt idx="4161">
                  <c:v>41.515000000000001</c:v>
                </c:pt>
                <c:pt idx="4162">
                  <c:v>41.53</c:v>
                </c:pt>
                <c:pt idx="4163">
                  <c:v>41.542000000000002</c:v>
                </c:pt>
                <c:pt idx="4164">
                  <c:v>41.56</c:v>
                </c:pt>
                <c:pt idx="4165">
                  <c:v>41.573</c:v>
                </c:pt>
                <c:pt idx="4166">
                  <c:v>41.585999999999999</c:v>
                </c:pt>
                <c:pt idx="4167">
                  <c:v>41.6</c:v>
                </c:pt>
                <c:pt idx="4168">
                  <c:v>41.610999999999997</c:v>
                </c:pt>
                <c:pt idx="4169">
                  <c:v>41.615000000000002</c:v>
                </c:pt>
                <c:pt idx="4170">
                  <c:v>41.621000000000002</c:v>
                </c:pt>
                <c:pt idx="4171">
                  <c:v>41.62</c:v>
                </c:pt>
                <c:pt idx="4172">
                  <c:v>41.622999999999998</c:v>
                </c:pt>
                <c:pt idx="4173">
                  <c:v>41.62</c:v>
                </c:pt>
                <c:pt idx="4174">
                  <c:v>41.615000000000002</c:v>
                </c:pt>
                <c:pt idx="4175">
                  <c:v>41.604999999999997</c:v>
                </c:pt>
                <c:pt idx="4176">
                  <c:v>41.593000000000004</c:v>
                </c:pt>
                <c:pt idx="4177">
                  <c:v>41.581000000000003</c:v>
                </c:pt>
                <c:pt idx="4178">
                  <c:v>41.573999999999998</c:v>
                </c:pt>
                <c:pt idx="4179">
                  <c:v>41.564999999999998</c:v>
                </c:pt>
                <c:pt idx="4180">
                  <c:v>41.561999999999998</c:v>
                </c:pt>
                <c:pt idx="4181">
                  <c:v>41.557000000000002</c:v>
                </c:pt>
                <c:pt idx="4182">
                  <c:v>41.552999999999997</c:v>
                </c:pt>
                <c:pt idx="4183">
                  <c:v>41.548999999999999</c:v>
                </c:pt>
                <c:pt idx="4184">
                  <c:v>41.545000000000002</c:v>
                </c:pt>
                <c:pt idx="4185">
                  <c:v>41.537999999999997</c:v>
                </c:pt>
                <c:pt idx="4186">
                  <c:v>41.531999999999996</c:v>
                </c:pt>
                <c:pt idx="4187">
                  <c:v>41.526000000000003</c:v>
                </c:pt>
                <c:pt idx="4188">
                  <c:v>41.515000000000001</c:v>
                </c:pt>
                <c:pt idx="4189">
                  <c:v>41.505000000000003</c:v>
                </c:pt>
                <c:pt idx="4190">
                  <c:v>41.494999999999997</c:v>
                </c:pt>
                <c:pt idx="4191">
                  <c:v>41.484999999999999</c:v>
                </c:pt>
                <c:pt idx="4192">
                  <c:v>41.475000000000001</c:v>
                </c:pt>
                <c:pt idx="4193">
                  <c:v>41.466999999999999</c:v>
                </c:pt>
                <c:pt idx="4194">
                  <c:v>41.460999999999999</c:v>
                </c:pt>
                <c:pt idx="4195">
                  <c:v>41.454999999999998</c:v>
                </c:pt>
                <c:pt idx="4196">
                  <c:v>41.454000000000001</c:v>
                </c:pt>
                <c:pt idx="4197">
                  <c:v>41.453000000000003</c:v>
                </c:pt>
                <c:pt idx="4198">
                  <c:v>41.454999999999998</c:v>
                </c:pt>
                <c:pt idx="4199">
                  <c:v>41.451999999999998</c:v>
                </c:pt>
                <c:pt idx="4200">
                  <c:v>41.451999999999998</c:v>
                </c:pt>
                <c:pt idx="4201">
                  <c:v>41.451000000000001</c:v>
                </c:pt>
                <c:pt idx="4202">
                  <c:v>41.454000000000001</c:v>
                </c:pt>
                <c:pt idx="4203">
                  <c:v>41.457000000000001</c:v>
                </c:pt>
                <c:pt idx="4204">
                  <c:v>41.465000000000003</c:v>
                </c:pt>
                <c:pt idx="4205">
                  <c:v>41.475999999999999</c:v>
                </c:pt>
                <c:pt idx="4206">
                  <c:v>41.487000000000002</c:v>
                </c:pt>
                <c:pt idx="4207">
                  <c:v>41.500999999999998</c:v>
                </c:pt>
                <c:pt idx="4208">
                  <c:v>41.515999999999998</c:v>
                </c:pt>
                <c:pt idx="4209">
                  <c:v>41.529000000000003</c:v>
                </c:pt>
                <c:pt idx="4210">
                  <c:v>41.546999999999997</c:v>
                </c:pt>
                <c:pt idx="4211">
                  <c:v>41.567</c:v>
                </c:pt>
                <c:pt idx="4212">
                  <c:v>41.58</c:v>
                </c:pt>
                <c:pt idx="4213">
                  <c:v>41.595999999999997</c:v>
                </c:pt>
                <c:pt idx="4214">
                  <c:v>41.616999999999997</c:v>
                </c:pt>
                <c:pt idx="4215">
                  <c:v>41.646000000000001</c:v>
                </c:pt>
                <c:pt idx="4216">
                  <c:v>41.679000000000002</c:v>
                </c:pt>
                <c:pt idx="4217">
                  <c:v>41.710999999999999</c:v>
                </c:pt>
                <c:pt idx="4218">
                  <c:v>41.741</c:v>
                </c:pt>
                <c:pt idx="4219">
                  <c:v>41.771000000000001</c:v>
                </c:pt>
                <c:pt idx="4220">
                  <c:v>41.796999999999997</c:v>
                </c:pt>
                <c:pt idx="4221">
                  <c:v>41.822000000000003</c:v>
                </c:pt>
                <c:pt idx="4222">
                  <c:v>41.841000000000001</c:v>
                </c:pt>
                <c:pt idx="4223">
                  <c:v>41.865000000000002</c:v>
                </c:pt>
                <c:pt idx="4224">
                  <c:v>41.887999999999998</c:v>
                </c:pt>
                <c:pt idx="4225">
                  <c:v>41.9</c:v>
                </c:pt>
                <c:pt idx="4226">
                  <c:v>41.911000000000001</c:v>
                </c:pt>
                <c:pt idx="4227">
                  <c:v>41.92</c:v>
                </c:pt>
                <c:pt idx="4228">
                  <c:v>41.924999999999997</c:v>
                </c:pt>
                <c:pt idx="4229">
                  <c:v>41.927</c:v>
                </c:pt>
                <c:pt idx="4230">
                  <c:v>41.923000000000002</c:v>
                </c:pt>
                <c:pt idx="4231">
                  <c:v>41.917000000000002</c:v>
                </c:pt>
                <c:pt idx="4232">
                  <c:v>41.914000000000001</c:v>
                </c:pt>
                <c:pt idx="4233">
                  <c:v>41.902999999999999</c:v>
                </c:pt>
                <c:pt idx="4234">
                  <c:v>41.890999999999998</c:v>
                </c:pt>
                <c:pt idx="4235">
                  <c:v>41.877000000000002</c:v>
                </c:pt>
                <c:pt idx="4236">
                  <c:v>41.862000000000002</c:v>
                </c:pt>
                <c:pt idx="4237">
                  <c:v>41.845999999999997</c:v>
                </c:pt>
                <c:pt idx="4238">
                  <c:v>41.829000000000001</c:v>
                </c:pt>
                <c:pt idx="4239">
                  <c:v>41.805</c:v>
                </c:pt>
                <c:pt idx="4240">
                  <c:v>41.781999999999996</c:v>
                </c:pt>
                <c:pt idx="4241">
                  <c:v>41.76</c:v>
                </c:pt>
                <c:pt idx="4242">
                  <c:v>41.741999999999997</c:v>
                </c:pt>
                <c:pt idx="4243">
                  <c:v>41.725999999999999</c:v>
                </c:pt>
                <c:pt idx="4244">
                  <c:v>41.722000000000001</c:v>
                </c:pt>
                <c:pt idx="4245">
                  <c:v>41.72</c:v>
                </c:pt>
                <c:pt idx="4246">
                  <c:v>41.716999999999999</c:v>
                </c:pt>
                <c:pt idx="4247">
                  <c:v>41.725999999999999</c:v>
                </c:pt>
                <c:pt idx="4248">
                  <c:v>41.74</c:v>
                </c:pt>
                <c:pt idx="4249">
                  <c:v>41.759</c:v>
                </c:pt>
                <c:pt idx="4250">
                  <c:v>41.783000000000001</c:v>
                </c:pt>
                <c:pt idx="4251">
                  <c:v>41.817999999999998</c:v>
                </c:pt>
                <c:pt idx="4252">
                  <c:v>41.865000000000002</c:v>
                </c:pt>
                <c:pt idx="4253">
                  <c:v>41.920999999999999</c:v>
                </c:pt>
                <c:pt idx="4254">
                  <c:v>41.98</c:v>
                </c:pt>
                <c:pt idx="4255">
                  <c:v>42.048000000000002</c:v>
                </c:pt>
                <c:pt idx="4256">
                  <c:v>42.131999999999998</c:v>
                </c:pt>
                <c:pt idx="4257">
                  <c:v>42.220999999999997</c:v>
                </c:pt>
                <c:pt idx="4258">
                  <c:v>42.337000000000003</c:v>
                </c:pt>
                <c:pt idx="4259">
                  <c:v>42.476999999999997</c:v>
                </c:pt>
                <c:pt idx="4260">
                  <c:v>42.625999999999998</c:v>
                </c:pt>
                <c:pt idx="4261">
                  <c:v>42.771999999999998</c:v>
                </c:pt>
                <c:pt idx="4262">
                  <c:v>42.920999999999999</c:v>
                </c:pt>
                <c:pt idx="4263">
                  <c:v>43.103000000000002</c:v>
                </c:pt>
                <c:pt idx="4264">
                  <c:v>43.302</c:v>
                </c:pt>
                <c:pt idx="4265">
                  <c:v>43.502000000000002</c:v>
                </c:pt>
                <c:pt idx="4266">
                  <c:v>43.728999999999999</c:v>
                </c:pt>
                <c:pt idx="4267">
                  <c:v>43.972999999999999</c:v>
                </c:pt>
                <c:pt idx="4268">
                  <c:v>44.225000000000001</c:v>
                </c:pt>
                <c:pt idx="4269">
                  <c:v>44.49</c:v>
                </c:pt>
                <c:pt idx="4270">
                  <c:v>44.758000000000003</c:v>
                </c:pt>
                <c:pt idx="4271">
                  <c:v>45.026000000000003</c:v>
                </c:pt>
                <c:pt idx="4272">
                  <c:v>45.317</c:v>
                </c:pt>
                <c:pt idx="4273">
                  <c:v>45.601999999999997</c:v>
                </c:pt>
                <c:pt idx="4274">
                  <c:v>45.878999999999998</c:v>
                </c:pt>
                <c:pt idx="4275">
                  <c:v>46.165999999999997</c:v>
                </c:pt>
                <c:pt idx="4276">
                  <c:v>46.460999999999999</c:v>
                </c:pt>
                <c:pt idx="4277">
                  <c:v>46.735999999999997</c:v>
                </c:pt>
                <c:pt idx="4278">
                  <c:v>47.003</c:v>
                </c:pt>
                <c:pt idx="4279">
                  <c:v>47.274000000000001</c:v>
                </c:pt>
                <c:pt idx="4280">
                  <c:v>47.542999999999999</c:v>
                </c:pt>
                <c:pt idx="4281">
                  <c:v>47.807000000000002</c:v>
                </c:pt>
                <c:pt idx="4282">
                  <c:v>48.046999999999997</c:v>
                </c:pt>
                <c:pt idx="4283">
                  <c:v>48.277999999999999</c:v>
                </c:pt>
                <c:pt idx="4284">
                  <c:v>48.491</c:v>
                </c:pt>
                <c:pt idx="4285">
                  <c:v>48.688000000000002</c:v>
                </c:pt>
                <c:pt idx="4286">
                  <c:v>48.862000000000002</c:v>
                </c:pt>
                <c:pt idx="4287">
                  <c:v>49.005000000000003</c:v>
                </c:pt>
                <c:pt idx="4288">
                  <c:v>49.134</c:v>
                </c:pt>
                <c:pt idx="4289">
                  <c:v>49.250999999999998</c:v>
                </c:pt>
                <c:pt idx="4290">
                  <c:v>49.337000000000003</c:v>
                </c:pt>
                <c:pt idx="4291">
                  <c:v>49.395000000000003</c:v>
                </c:pt>
                <c:pt idx="4292">
                  <c:v>49.442</c:v>
                </c:pt>
                <c:pt idx="4293">
                  <c:v>49.470999999999997</c:v>
                </c:pt>
                <c:pt idx="4294">
                  <c:v>49.481999999999999</c:v>
                </c:pt>
                <c:pt idx="4295">
                  <c:v>49.475999999999999</c:v>
                </c:pt>
                <c:pt idx="4296">
                  <c:v>49.453000000000003</c:v>
                </c:pt>
                <c:pt idx="4297">
                  <c:v>49.427999999999997</c:v>
                </c:pt>
                <c:pt idx="4298">
                  <c:v>49.404000000000003</c:v>
                </c:pt>
                <c:pt idx="4299">
                  <c:v>49.384</c:v>
                </c:pt>
                <c:pt idx="4300">
                  <c:v>49.372</c:v>
                </c:pt>
                <c:pt idx="4301">
                  <c:v>49.372</c:v>
                </c:pt>
                <c:pt idx="4302">
                  <c:v>49.393000000000001</c:v>
                </c:pt>
                <c:pt idx="4303">
                  <c:v>49.44</c:v>
                </c:pt>
                <c:pt idx="4304">
                  <c:v>49.518000000000001</c:v>
                </c:pt>
                <c:pt idx="4305">
                  <c:v>49.597000000000001</c:v>
                </c:pt>
                <c:pt idx="4306">
                  <c:v>49.673999999999999</c:v>
                </c:pt>
                <c:pt idx="4307">
                  <c:v>49.747</c:v>
                </c:pt>
                <c:pt idx="4308">
                  <c:v>49.808999999999997</c:v>
                </c:pt>
                <c:pt idx="4309">
                  <c:v>49.863</c:v>
                </c:pt>
                <c:pt idx="4310">
                  <c:v>49.89</c:v>
                </c:pt>
                <c:pt idx="4311">
                  <c:v>49.914000000000001</c:v>
                </c:pt>
                <c:pt idx="4312">
                  <c:v>49.945999999999998</c:v>
                </c:pt>
                <c:pt idx="4313">
                  <c:v>49.970999999999997</c:v>
                </c:pt>
                <c:pt idx="4314">
                  <c:v>50.008000000000003</c:v>
                </c:pt>
                <c:pt idx="4315">
                  <c:v>50.061999999999998</c:v>
                </c:pt>
                <c:pt idx="4316">
                  <c:v>50.121000000000002</c:v>
                </c:pt>
                <c:pt idx="4317">
                  <c:v>50.185000000000002</c:v>
                </c:pt>
                <c:pt idx="4318">
                  <c:v>50.253999999999998</c:v>
                </c:pt>
                <c:pt idx="4319">
                  <c:v>50.326000000000001</c:v>
                </c:pt>
                <c:pt idx="4320">
                  <c:v>50.4</c:v>
                </c:pt>
                <c:pt idx="4321">
                  <c:v>50.476999999999997</c:v>
                </c:pt>
                <c:pt idx="4322">
                  <c:v>50.55</c:v>
                </c:pt>
                <c:pt idx="4323">
                  <c:v>50.618000000000002</c:v>
                </c:pt>
                <c:pt idx="4324">
                  <c:v>50.689</c:v>
                </c:pt>
                <c:pt idx="4325">
                  <c:v>50.759</c:v>
                </c:pt>
                <c:pt idx="4326">
                  <c:v>50.826000000000001</c:v>
                </c:pt>
                <c:pt idx="4327">
                  <c:v>50.881999999999998</c:v>
                </c:pt>
                <c:pt idx="4328">
                  <c:v>50.933</c:v>
                </c:pt>
                <c:pt idx="4329">
                  <c:v>50.981999999999999</c:v>
                </c:pt>
                <c:pt idx="4330">
                  <c:v>51.012999999999998</c:v>
                </c:pt>
                <c:pt idx="4331">
                  <c:v>51.031999999999996</c:v>
                </c:pt>
                <c:pt idx="4332">
                  <c:v>51.048000000000002</c:v>
                </c:pt>
                <c:pt idx="4333">
                  <c:v>51.061</c:v>
                </c:pt>
                <c:pt idx="4334">
                  <c:v>51.076999999999998</c:v>
                </c:pt>
                <c:pt idx="4335">
                  <c:v>51.082999999999998</c:v>
                </c:pt>
                <c:pt idx="4336">
                  <c:v>51.09</c:v>
                </c:pt>
                <c:pt idx="4337">
                  <c:v>51.115000000000002</c:v>
                </c:pt>
                <c:pt idx="4338">
                  <c:v>51.154000000000003</c:v>
                </c:pt>
                <c:pt idx="4339">
                  <c:v>51.192</c:v>
                </c:pt>
                <c:pt idx="4340">
                  <c:v>51.231000000000002</c:v>
                </c:pt>
                <c:pt idx="4341">
                  <c:v>51.268000000000001</c:v>
                </c:pt>
                <c:pt idx="4342">
                  <c:v>51.298999999999999</c:v>
                </c:pt>
                <c:pt idx="4343">
                  <c:v>51.331000000000003</c:v>
                </c:pt>
                <c:pt idx="4344">
                  <c:v>51.351999999999997</c:v>
                </c:pt>
                <c:pt idx="4345">
                  <c:v>51.372</c:v>
                </c:pt>
                <c:pt idx="4346">
                  <c:v>51.399000000000001</c:v>
                </c:pt>
                <c:pt idx="4347">
                  <c:v>51.423999999999999</c:v>
                </c:pt>
                <c:pt idx="4348">
                  <c:v>51.45</c:v>
                </c:pt>
                <c:pt idx="4349">
                  <c:v>51.48</c:v>
                </c:pt>
                <c:pt idx="4350">
                  <c:v>51.512</c:v>
                </c:pt>
                <c:pt idx="4351">
                  <c:v>51.540999999999997</c:v>
                </c:pt>
                <c:pt idx="4352">
                  <c:v>51.566000000000003</c:v>
                </c:pt>
                <c:pt idx="4353">
                  <c:v>51.591999999999999</c:v>
                </c:pt>
                <c:pt idx="4354">
                  <c:v>51.624000000000002</c:v>
                </c:pt>
                <c:pt idx="4355">
                  <c:v>51.655999999999999</c:v>
                </c:pt>
                <c:pt idx="4356">
                  <c:v>51.688000000000002</c:v>
                </c:pt>
                <c:pt idx="4357">
                  <c:v>51.718000000000004</c:v>
                </c:pt>
                <c:pt idx="4358">
                  <c:v>51.741</c:v>
                </c:pt>
                <c:pt idx="4359">
                  <c:v>51.759</c:v>
                </c:pt>
                <c:pt idx="4360">
                  <c:v>51.771000000000001</c:v>
                </c:pt>
                <c:pt idx="4361">
                  <c:v>51.773000000000003</c:v>
                </c:pt>
                <c:pt idx="4362">
                  <c:v>51.76</c:v>
                </c:pt>
                <c:pt idx="4363">
                  <c:v>51.741999999999997</c:v>
                </c:pt>
                <c:pt idx="4364">
                  <c:v>51.722999999999999</c:v>
                </c:pt>
                <c:pt idx="4365">
                  <c:v>51.698999999999998</c:v>
                </c:pt>
                <c:pt idx="4366">
                  <c:v>51.677</c:v>
                </c:pt>
                <c:pt idx="4367">
                  <c:v>51.648000000000003</c:v>
                </c:pt>
                <c:pt idx="4368">
                  <c:v>51.616</c:v>
                </c:pt>
                <c:pt idx="4369">
                  <c:v>51.585000000000001</c:v>
                </c:pt>
                <c:pt idx="4370">
                  <c:v>51.554000000000002</c:v>
                </c:pt>
                <c:pt idx="4371">
                  <c:v>51.529000000000003</c:v>
                </c:pt>
                <c:pt idx="4372">
                  <c:v>51.506</c:v>
                </c:pt>
                <c:pt idx="4373">
                  <c:v>51.478999999999999</c:v>
                </c:pt>
                <c:pt idx="4374">
                  <c:v>51.456000000000003</c:v>
                </c:pt>
                <c:pt idx="4375">
                  <c:v>51.433999999999997</c:v>
                </c:pt>
                <c:pt idx="4376">
                  <c:v>51.406999999999996</c:v>
                </c:pt>
                <c:pt idx="4377">
                  <c:v>51.378</c:v>
                </c:pt>
                <c:pt idx="4378">
                  <c:v>51.350999999999999</c:v>
                </c:pt>
                <c:pt idx="4379">
                  <c:v>51.33</c:v>
                </c:pt>
                <c:pt idx="4380">
                  <c:v>51.314999999999998</c:v>
                </c:pt>
                <c:pt idx="4381">
                  <c:v>51.296999999999997</c:v>
                </c:pt>
                <c:pt idx="4382">
                  <c:v>51.277000000000001</c:v>
                </c:pt>
                <c:pt idx="4383">
                  <c:v>51.255000000000003</c:v>
                </c:pt>
                <c:pt idx="4384">
                  <c:v>51.234000000000002</c:v>
                </c:pt>
                <c:pt idx="4385">
                  <c:v>51.213999999999999</c:v>
                </c:pt>
                <c:pt idx="4386">
                  <c:v>51.201000000000001</c:v>
                </c:pt>
                <c:pt idx="4387">
                  <c:v>51.198</c:v>
                </c:pt>
                <c:pt idx="4388">
                  <c:v>51.197000000000003</c:v>
                </c:pt>
                <c:pt idx="4389">
                  <c:v>51.195999999999998</c:v>
                </c:pt>
                <c:pt idx="4390">
                  <c:v>51.192999999999998</c:v>
                </c:pt>
                <c:pt idx="4391">
                  <c:v>51.188000000000002</c:v>
                </c:pt>
                <c:pt idx="4392">
                  <c:v>51.183</c:v>
                </c:pt>
                <c:pt idx="4393">
                  <c:v>51.177</c:v>
                </c:pt>
                <c:pt idx="4394">
                  <c:v>51.17</c:v>
                </c:pt>
                <c:pt idx="4395">
                  <c:v>51.164999999999999</c:v>
                </c:pt>
                <c:pt idx="4396">
                  <c:v>51.167999999999999</c:v>
                </c:pt>
                <c:pt idx="4397">
                  <c:v>51.176000000000002</c:v>
                </c:pt>
                <c:pt idx="4398">
                  <c:v>51.183</c:v>
                </c:pt>
                <c:pt idx="4399">
                  <c:v>51.195999999999998</c:v>
                </c:pt>
                <c:pt idx="4400">
                  <c:v>51.213000000000001</c:v>
                </c:pt>
                <c:pt idx="4401">
                  <c:v>51.23</c:v>
                </c:pt>
                <c:pt idx="4402">
                  <c:v>51.250999999999998</c:v>
                </c:pt>
                <c:pt idx="4403">
                  <c:v>51.271999999999998</c:v>
                </c:pt>
                <c:pt idx="4404">
                  <c:v>51.287999999999997</c:v>
                </c:pt>
                <c:pt idx="4405">
                  <c:v>51.301000000000002</c:v>
                </c:pt>
                <c:pt idx="4406">
                  <c:v>51.314999999999998</c:v>
                </c:pt>
                <c:pt idx="4407">
                  <c:v>51.329000000000001</c:v>
                </c:pt>
                <c:pt idx="4408">
                  <c:v>51.34</c:v>
                </c:pt>
                <c:pt idx="4409">
                  <c:v>51.348999999999997</c:v>
                </c:pt>
                <c:pt idx="4410">
                  <c:v>51.36</c:v>
                </c:pt>
                <c:pt idx="4411">
                  <c:v>51.369</c:v>
                </c:pt>
                <c:pt idx="4412">
                  <c:v>51.377000000000002</c:v>
                </c:pt>
                <c:pt idx="4413">
                  <c:v>51.383000000000003</c:v>
                </c:pt>
                <c:pt idx="4414">
                  <c:v>51.390999999999998</c:v>
                </c:pt>
                <c:pt idx="4415">
                  <c:v>51.405999999999999</c:v>
                </c:pt>
                <c:pt idx="4416">
                  <c:v>51.421999999999997</c:v>
                </c:pt>
                <c:pt idx="4417">
                  <c:v>51.436</c:v>
                </c:pt>
                <c:pt idx="4418">
                  <c:v>51.453000000000003</c:v>
                </c:pt>
                <c:pt idx="4419">
                  <c:v>51.47</c:v>
                </c:pt>
                <c:pt idx="4420">
                  <c:v>51.493000000000002</c:v>
                </c:pt>
                <c:pt idx="4421">
                  <c:v>51.515000000000001</c:v>
                </c:pt>
                <c:pt idx="4422">
                  <c:v>51.529000000000003</c:v>
                </c:pt>
                <c:pt idx="4423">
                  <c:v>51.545000000000002</c:v>
                </c:pt>
                <c:pt idx="4424">
                  <c:v>51.564</c:v>
                </c:pt>
                <c:pt idx="4425">
                  <c:v>51.582999999999998</c:v>
                </c:pt>
                <c:pt idx="4426">
                  <c:v>51.603999999999999</c:v>
                </c:pt>
                <c:pt idx="4427">
                  <c:v>51.625999999999998</c:v>
                </c:pt>
                <c:pt idx="4428">
                  <c:v>51.648000000000003</c:v>
                </c:pt>
                <c:pt idx="4429">
                  <c:v>51.676000000000002</c:v>
                </c:pt>
                <c:pt idx="4430">
                  <c:v>51.71</c:v>
                </c:pt>
                <c:pt idx="4431">
                  <c:v>51.747</c:v>
                </c:pt>
                <c:pt idx="4432">
                  <c:v>51.784999999999997</c:v>
                </c:pt>
                <c:pt idx="4433">
                  <c:v>51.829000000000001</c:v>
                </c:pt>
                <c:pt idx="4434">
                  <c:v>51.877000000000002</c:v>
                </c:pt>
                <c:pt idx="4435">
                  <c:v>51.918999999999997</c:v>
                </c:pt>
                <c:pt idx="4436">
                  <c:v>51.96</c:v>
                </c:pt>
                <c:pt idx="4437">
                  <c:v>52</c:v>
                </c:pt>
                <c:pt idx="4438">
                  <c:v>52.039000000000001</c:v>
                </c:pt>
                <c:pt idx="4439">
                  <c:v>52.075000000000003</c:v>
                </c:pt>
                <c:pt idx="4440">
                  <c:v>52.11</c:v>
                </c:pt>
                <c:pt idx="4441">
                  <c:v>52.134999999999998</c:v>
                </c:pt>
                <c:pt idx="4442">
                  <c:v>52.161000000000001</c:v>
                </c:pt>
                <c:pt idx="4443">
                  <c:v>52.185000000000002</c:v>
                </c:pt>
                <c:pt idx="4444">
                  <c:v>52.198999999999998</c:v>
                </c:pt>
                <c:pt idx="4445">
                  <c:v>52.210999999999999</c:v>
                </c:pt>
                <c:pt idx="4446">
                  <c:v>52.21</c:v>
                </c:pt>
                <c:pt idx="4447">
                  <c:v>52.198999999999998</c:v>
                </c:pt>
                <c:pt idx="4448">
                  <c:v>52.174999999999997</c:v>
                </c:pt>
                <c:pt idx="4449">
                  <c:v>52.133000000000003</c:v>
                </c:pt>
                <c:pt idx="4450">
                  <c:v>52.079000000000001</c:v>
                </c:pt>
                <c:pt idx="4451">
                  <c:v>52.021000000000001</c:v>
                </c:pt>
                <c:pt idx="4452">
                  <c:v>51.976999999999997</c:v>
                </c:pt>
                <c:pt idx="4453">
                  <c:v>51.947000000000003</c:v>
                </c:pt>
                <c:pt idx="4454">
                  <c:v>51.924999999999997</c:v>
                </c:pt>
                <c:pt idx="4455">
                  <c:v>51.908000000000001</c:v>
                </c:pt>
                <c:pt idx="4456">
                  <c:v>51.902000000000001</c:v>
                </c:pt>
                <c:pt idx="4457">
                  <c:v>51.905999999999999</c:v>
                </c:pt>
                <c:pt idx="4458">
                  <c:v>51.91</c:v>
                </c:pt>
                <c:pt idx="4459">
                  <c:v>51.911000000000001</c:v>
                </c:pt>
                <c:pt idx="4460">
                  <c:v>51.9</c:v>
                </c:pt>
                <c:pt idx="4461">
                  <c:v>51.878</c:v>
                </c:pt>
                <c:pt idx="4462">
                  <c:v>51.853000000000002</c:v>
                </c:pt>
                <c:pt idx="4463">
                  <c:v>51.834000000000003</c:v>
                </c:pt>
                <c:pt idx="4464">
                  <c:v>51.81</c:v>
                </c:pt>
                <c:pt idx="4465">
                  <c:v>51.786000000000001</c:v>
                </c:pt>
                <c:pt idx="4466">
                  <c:v>51.762</c:v>
                </c:pt>
                <c:pt idx="4467">
                  <c:v>51.741</c:v>
                </c:pt>
                <c:pt idx="4468">
                  <c:v>51.716999999999999</c:v>
                </c:pt>
                <c:pt idx="4469">
                  <c:v>51.7</c:v>
                </c:pt>
                <c:pt idx="4470">
                  <c:v>51.692999999999998</c:v>
                </c:pt>
                <c:pt idx="4471">
                  <c:v>51.692</c:v>
                </c:pt>
                <c:pt idx="4472">
                  <c:v>51.703000000000003</c:v>
                </c:pt>
                <c:pt idx="4473">
                  <c:v>51.726999999999997</c:v>
                </c:pt>
                <c:pt idx="4474">
                  <c:v>51.755000000000003</c:v>
                </c:pt>
                <c:pt idx="4475">
                  <c:v>51.798000000000002</c:v>
                </c:pt>
                <c:pt idx="4476">
                  <c:v>51.845999999999997</c:v>
                </c:pt>
                <c:pt idx="4477">
                  <c:v>51.91</c:v>
                </c:pt>
                <c:pt idx="4478">
                  <c:v>51.984000000000002</c:v>
                </c:pt>
                <c:pt idx="4479">
                  <c:v>52.043999999999997</c:v>
                </c:pt>
                <c:pt idx="4480">
                  <c:v>52.082000000000001</c:v>
                </c:pt>
                <c:pt idx="4481">
                  <c:v>52.115000000000002</c:v>
                </c:pt>
                <c:pt idx="4482">
                  <c:v>52.137</c:v>
                </c:pt>
                <c:pt idx="4483">
                  <c:v>52.152000000000001</c:v>
                </c:pt>
                <c:pt idx="4484">
                  <c:v>52.158999999999999</c:v>
                </c:pt>
                <c:pt idx="4485">
                  <c:v>52.162999999999997</c:v>
                </c:pt>
                <c:pt idx="4486">
                  <c:v>52.161999999999999</c:v>
                </c:pt>
                <c:pt idx="4487">
                  <c:v>52.158999999999999</c:v>
                </c:pt>
                <c:pt idx="4488">
                  <c:v>52.161000000000001</c:v>
                </c:pt>
                <c:pt idx="4489">
                  <c:v>52.165999999999997</c:v>
                </c:pt>
                <c:pt idx="4490">
                  <c:v>52.174999999999997</c:v>
                </c:pt>
                <c:pt idx="4491">
                  <c:v>52.192</c:v>
                </c:pt>
                <c:pt idx="4492">
                  <c:v>52.212000000000003</c:v>
                </c:pt>
                <c:pt idx="4493">
                  <c:v>52.238</c:v>
                </c:pt>
                <c:pt idx="4494">
                  <c:v>52.265000000000001</c:v>
                </c:pt>
                <c:pt idx="4495">
                  <c:v>52.286000000000001</c:v>
                </c:pt>
                <c:pt idx="4496">
                  <c:v>52.302</c:v>
                </c:pt>
                <c:pt idx="4497">
                  <c:v>52.320999999999998</c:v>
                </c:pt>
                <c:pt idx="4498">
                  <c:v>52.34</c:v>
                </c:pt>
                <c:pt idx="4499">
                  <c:v>52.357999999999997</c:v>
                </c:pt>
                <c:pt idx="4500">
                  <c:v>52.375</c:v>
                </c:pt>
                <c:pt idx="4501">
                  <c:v>52.392000000000003</c:v>
                </c:pt>
                <c:pt idx="4502">
                  <c:v>52.406999999999996</c:v>
                </c:pt>
                <c:pt idx="4503">
                  <c:v>52.423000000000002</c:v>
                </c:pt>
                <c:pt idx="4504">
                  <c:v>52.438000000000002</c:v>
                </c:pt>
                <c:pt idx="4505">
                  <c:v>52.46</c:v>
                </c:pt>
                <c:pt idx="4506">
                  <c:v>52.488999999999997</c:v>
                </c:pt>
                <c:pt idx="4507">
                  <c:v>52.518999999999998</c:v>
                </c:pt>
                <c:pt idx="4508">
                  <c:v>52.543999999999997</c:v>
                </c:pt>
                <c:pt idx="4509">
                  <c:v>52.569000000000003</c:v>
                </c:pt>
                <c:pt idx="4510">
                  <c:v>52.6</c:v>
                </c:pt>
                <c:pt idx="4511">
                  <c:v>52.633000000000003</c:v>
                </c:pt>
                <c:pt idx="4512">
                  <c:v>52.67</c:v>
                </c:pt>
                <c:pt idx="4513">
                  <c:v>52.701000000000001</c:v>
                </c:pt>
                <c:pt idx="4514">
                  <c:v>52.731999999999999</c:v>
                </c:pt>
                <c:pt idx="4515">
                  <c:v>52.756999999999998</c:v>
                </c:pt>
                <c:pt idx="4516">
                  <c:v>52.780999999999999</c:v>
                </c:pt>
                <c:pt idx="4517">
                  <c:v>52.805</c:v>
                </c:pt>
                <c:pt idx="4518">
                  <c:v>52.829000000000001</c:v>
                </c:pt>
                <c:pt idx="4519">
                  <c:v>52.847000000000001</c:v>
                </c:pt>
                <c:pt idx="4520">
                  <c:v>52.863</c:v>
                </c:pt>
                <c:pt idx="4521">
                  <c:v>52.878</c:v>
                </c:pt>
                <c:pt idx="4522">
                  <c:v>52.893999999999998</c:v>
                </c:pt>
                <c:pt idx="4523">
                  <c:v>52.902999999999999</c:v>
                </c:pt>
                <c:pt idx="4524">
                  <c:v>52.906999999999996</c:v>
                </c:pt>
                <c:pt idx="4525">
                  <c:v>52.91</c:v>
                </c:pt>
                <c:pt idx="4526">
                  <c:v>52.912999999999997</c:v>
                </c:pt>
                <c:pt idx="4527">
                  <c:v>52.912999999999997</c:v>
                </c:pt>
                <c:pt idx="4528">
                  <c:v>52.908000000000001</c:v>
                </c:pt>
                <c:pt idx="4529">
                  <c:v>52.896999999999998</c:v>
                </c:pt>
                <c:pt idx="4530">
                  <c:v>52.884</c:v>
                </c:pt>
                <c:pt idx="4531">
                  <c:v>52.865000000000002</c:v>
                </c:pt>
                <c:pt idx="4532">
                  <c:v>52.841000000000001</c:v>
                </c:pt>
                <c:pt idx="4533">
                  <c:v>52.820999999999998</c:v>
                </c:pt>
                <c:pt idx="4534">
                  <c:v>52.805999999999997</c:v>
                </c:pt>
                <c:pt idx="4535">
                  <c:v>52.789000000000001</c:v>
                </c:pt>
                <c:pt idx="4536">
                  <c:v>52.774000000000001</c:v>
                </c:pt>
                <c:pt idx="4537">
                  <c:v>52.76</c:v>
                </c:pt>
                <c:pt idx="4538">
                  <c:v>52.750999999999998</c:v>
                </c:pt>
                <c:pt idx="4539">
                  <c:v>52.741999999999997</c:v>
                </c:pt>
                <c:pt idx="4540">
                  <c:v>52.731000000000002</c:v>
                </c:pt>
                <c:pt idx="4541">
                  <c:v>52.722999999999999</c:v>
                </c:pt>
                <c:pt idx="4542">
                  <c:v>52.713999999999999</c:v>
                </c:pt>
                <c:pt idx="4543">
                  <c:v>52.706000000000003</c:v>
                </c:pt>
                <c:pt idx="4544">
                  <c:v>52.701999999999998</c:v>
                </c:pt>
                <c:pt idx="4545">
                  <c:v>52.698999999999998</c:v>
                </c:pt>
                <c:pt idx="4546">
                  <c:v>52.698</c:v>
                </c:pt>
                <c:pt idx="4547">
                  <c:v>52.692999999999998</c:v>
                </c:pt>
                <c:pt idx="4548">
                  <c:v>52.692</c:v>
                </c:pt>
                <c:pt idx="4549">
                  <c:v>52.688000000000002</c:v>
                </c:pt>
                <c:pt idx="4550">
                  <c:v>52.68</c:v>
                </c:pt>
                <c:pt idx="4551">
                  <c:v>52.673000000000002</c:v>
                </c:pt>
                <c:pt idx="4552">
                  <c:v>52.665999999999997</c:v>
                </c:pt>
                <c:pt idx="4553">
                  <c:v>52.655000000000001</c:v>
                </c:pt>
                <c:pt idx="4554">
                  <c:v>52.643999999999998</c:v>
                </c:pt>
                <c:pt idx="4555">
                  <c:v>52.634</c:v>
                </c:pt>
                <c:pt idx="4556">
                  <c:v>52.624000000000002</c:v>
                </c:pt>
                <c:pt idx="4557">
                  <c:v>52.616</c:v>
                </c:pt>
                <c:pt idx="4558">
                  <c:v>52.601999999999997</c:v>
                </c:pt>
                <c:pt idx="4559">
                  <c:v>52.585000000000001</c:v>
                </c:pt>
                <c:pt idx="4560">
                  <c:v>52.569000000000003</c:v>
                </c:pt>
                <c:pt idx="4561">
                  <c:v>52.552</c:v>
                </c:pt>
                <c:pt idx="4562">
                  <c:v>52.537999999999997</c:v>
                </c:pt>
                <c:pt idx="4563">
                  <c:v>52.524000000000001</c:v>
                </c:pt>
                <c:pt idx="4564">
                  <c:v>52.514000000000003</c:v>
                </c:pt>
                <c:pt idx="4565">
                  <c:v>52.506</c:v>
                </c:pt>
                <c:pt idx="4566">
                  <c:v>52.502000000000002</c:v>
                </c:pt>
                <c:pt idx="4567">
                  <c:v>52.5</c:v>
                </c:pt>
                <c:pt idx="4568">
                  <c:v>52.5</c:v>
                </c:pt>
                <c:pt idx="4569">
                  <c:v>52.505000000000003</c:v>
                </c:pt>
                <c:pt idx="4570">
                  <c:v>52.506999999999998</c:v>
                </c:pt>
                <c:pt idx="4571">
                  <c:v>52.51</c:v>
                </c:pt>
                <c:pt idx="4572">
                  <c:v>52.508000000000003</c:v>
                </c:pt>
                <c:pt idx="4573">
                  <c:v>52.505000000000003</c:v>
                </c:pt>
                <c:pt idx="4574">
                  <c:v>52.497</c:v>
                </c:pt>
                <c:pt idx="4575">
                  <c:v>52.49</c:v>
                </c:pt>
                <c:pt idx="4576">
                  <c:v>52.488</c:v>
                </c:pt>
                <c:pt idx="4577">
                  <c:v>52.485999999999997</c:v>
                </c:pt>
                <c:pt idx="4578">
                  <c:v>52.484999999999999</c:v>
                </c:pt>
                <c:pt idx="4579">
                  <c:v>52.482999999999997</c:v>
                </c:pt>
                <c:pt idx="4580">
                  <c:v>52.478000000000002</c:v>
                </c:pt>
                <c:pt idx="4581">
                  <c:v>52.473999999999997</c:v>
                </c:pt>
                <c:pt idx="4582">
                  <c:v>52.472000000000001</c:v>
                </c:pt>
                <c:pt idx="4583">
                  <c:v>52.470999999999997</c:v>
                </c:pt>
                <c:pt idx="4584">
                  <c:v>52.472000000000001</c:v>
                </c:pt>
                <c:pt idx="4585">
                  <c:v>52.473999999999997</c:v>
                </c:pt>
                <c:pt idx="4586">
                  <c:v>52.472999999999999</c:v>
                </c:pt>
                <c:pt idx="4587">
                  <c:v>52.481000000000002</c:v>
                </c:pt>
                <c:pt idx="4588">
                  <c:v>52.488</c:v>
                </c:pt>
                <c:pt idx="4589">
                  <c:v>52.494999999999997</c:v>
                </c:pt>
                <c:pt idx="4590">
                  <c:v>52.497999999999998</c:v>
                </c:pt>
                <c:pt idx="4591">
                  <c:v>52.503</c:v>
                </c:pt>
                <c:pt idx="4592">
                  <c:v>52.503999999999998</c:v>
                </c:pt>
                <c:pt idx="4593">
                  <c:v>52.503999999999998</c:v>
                </c:pt>
                <c:pt idx="4594">
                  <c:v>52.5</c:v>
                </c:pt>
                <c:pt idx="4595">
                  <c:v>52.497</c:v>
                </c:pt>
                <c:pt idx="4596">
                  <c:v>52.491</c:v>
                </c:pt>
                <c:pt idx="4597">
                  <c:v>52.493000000000002</c:v>
                </c:pt>
                <c:pt idx="4598">
                  <c:v>52.5</c:v>
                </c:pt>
                <c:pt idx="4599">
                  <c:v>52.503999999999998</c:v>
                </c:pt>
                <c:pt idx="4600">
                  <c:v>52.517000000000003</c:v>
                </c:pt>
                <c:pt idx="4601">
                  <c:v>52.524999999999999</c:v>
                </c:pt>
                <c:pt idx="4602">
                  <c:v>52.530999999999999</c:v>
                </c:pt>
                <c:pt idx="4603">
                  <c:v>52.540999999999997</c:v>
                </c:pt>
                <c:pt idx="4604">
                  <c:v>52.545999999999999</c:v>
                </c:pt>
                <c:pt idx="4605">
                  <c:v>52.551000000000002</c:v>
                </c:pt>
                <c:pt idx="4606">
                  <c:v>52.555999999999997</c:v>
                </c:pt>
                <c:pt idx="4607">
                  <c:v>52.557000000000002</c:v>
                </c:pt>
                <c:pt idx="4608">
                  <c:v>52.558</c:v>
                </c:pt>
                <c:pt idx="4609">
                  <c:v>52.567999999999998</c:v>
                </c:pt>
                <c:pt idx="4610">
                  <c:v>52.584000000000003</c:v>
                </c:pt>
                <c:pt idx="4611">
                  <c:v>52.604999999999997</c:v>
                </c:pt>
                <c:pt idx="4612">
                  <c:v>52.634999999999998</c:v>
                </c:pt>
                <c:pt idx="4613">
                  <c:v>52.676000000000002</c:v>
                </c:pt>
                <c:pt idx="4614">
                  <c:v>52.731999999999999</c:v>
                </c:pt>
                <c:pt idx="4615">
                  <c:v>52.792999999999999</c:v>
                </c:pt>
                <c:pt idx="4616">
                  <c:v>52.856000000000002</c:v>
                </c:pt>
                <c:pt idx="4617">
                  <c:v>52.917000000000002</c:v>
                </c:pt>
                <c:pt idx="4618">
                  <c:v>52.981000000000002</c:v>
                </c:pt>
                <c:pt idx="4619">
                  <c:v>53.037999999999997</c:v>
                </c:pt>
                <c:pt idx="4620">
                  <c:v>53.109000000000002</c:v>
                </c:pt>
                <c:pt idx="4621">
                  <c:v>53.195999999999998</c:v>
                </c:pt>
                <c:pt idx="4622">
                  <c:v>53.284999999999997</c:v>
                </c:pt>
                <c:pt idx="4623">
                  <c:v>53.371000000000002</c:v>
                </c:pt>
                <c:pt idx="4624">
                  <c:v>53.463999999999999</c:v>
                </c:pt>
                <c:pt idx="4625">
                  <c:v>53.573999999999998</c:v>
                </c:pt>
                <c:pt idx="4626">
                  <c:v>53.686999999999998</c:v>
                </c:pt>
                <c:pt idx="4627">
                  <c:v>53.802999999999997</c:v>
                </c:pt>
                <c:pt idx="4628">
                  <c:v>53.921999999999997</c:v>
                </c:pt>
                <c:pt idx="4629">
                  <c:v>54.040999999999997</c:v>
                </c:pt>
                <c:pt idx="4630">
                  <c:v>54.165999999999997</c:v>
                </c:pt>
                <c:pt idx="4631">
                  <c:v>54.307000000000002</c:v>
                </c:pt>
                <c:pt idx="4632">
                  <c:v>54.427</c:v>
                </c:pt>
                <c:pt idx="4633">
                  <c:v>54.554000000000002</c:v>
                </c:pt>
                <c:pt idx="4634">
                  <c:v>54.689</c:v>
                </c:pt>
                <c:pt idx="4635">
                  <c:v>54.808999999999997</c:v>
                </c:pt>
                <c:pt idx="4636">
                  <c:v>54.914999999999999</c:v>
                </c:pt>
                <c:pt idx="4637">
                  <c:v>55.024999999999999</c:v>
                </c:pt>
                <c:pt idx="4638">
                  <c:v>55.139000000000003</c:v>
                </c:pt>
                <c:pt idx="4639">
                  <c:v>55.249000000000002</c:v>
                </c:pt>
                <c:pt idx="4640">
                  <c:v>55.344999999999999</c:v>
                </c:pt>
                <c:pt idx="4641">
                  <c:v>55.44</c:v>
                </c:pt>
                <c:pt idx="4642">
                  <c:v>55.545000000000002</c:v>
                </c:pt>
                <c:pt idx="4643">
                  <c:v>55.631</c:v>
                </c:pt>
                <c:pt idx="4644">
                  <c:v>55.697000000000003</c:v>
                </c:pt>
                <c:pt idx="4645">
                  <c:v>55.762999999999998</c:v>
                </c:pt>
                <c:pt idx="4646">
                  <c:v>55.84</c:v>
                </c:pt>
                <c:pt idx="4647">
                  <c:v>55.895000000000003</c:v>
                </c:pt>
                <c:pt idx="4648">
                  <c:v>55.932000000000002</c:v>
                </c:pt>
                <c:pt idx="4649">
                  <c:v>55.963999999999999</c:v>
                </c:pt>
                <c:pt idx="4650">
                  <c:v>55.978999999999999</c:v>
                </c:pt>
                <c:pt idx="4651">
                  <c:v>55.98</c:v>
                </c:pt>
                <c:pt idx="4652">
                  <c:v>55.968000000000004</c:v>
                </c:pt>
                <c:pt idx="4653">
                  <c:v>55.941000000000003</c:v>
                </c:pt>
                <c:pt idx="4654">
                  <c:v>55.905000000000001</c:v>
                </c:pt>
                <c:pt idx="4655">
                  <c:v>55.856999999999999</c:v>
                </c:pt>
                <c:pt idx="4656">
                  <c:v>55.804000000000002</c:v>
                </c:pt>
                <c:pt idx="4657">
                  <c:v>55.755000000000003</c:v>
                </c:pt>
                <c:pt idx="4658">
                  <c:v>55.72</c:v>
                </c:pt>
                <c:pt idx="4659">
                  <c:v>55.692999999999998</c:v>
                </c:pt>
                <c:pt idx="4660">
                  <c:v>55.677999999999997</c:v>
                </c:pt>
                <c:pt idx="4661">
                  <c:v>55.68</c:v>
                </c:pt>
                <c:pt idx="4662">
                  <c:v>55.7</c:v>
                </c:pt>
                <c:pt idx="4663">
                  <c:v>55.744999999999997</c:v>
                </c:pt>
                <c:pt idx="4664">
                  <c:v>55.808999999999997</c:v>
                </c:pt>
                <c:pt idx="4665">
                  <c:v>55.878</c:v>
                </c:pt>
                <c:pt idx="4666">
                  <c:v>55.96</c:v>
                </c:pt>
                <c:pt idx="4667">
                  <c:v>56.05</c:v>
                </c:pt>
                <c:pt idx="4668">
                  <c:v>56.134</c:v>
                </c:pt>
                <c:pt idx="4669">
                  <c:v>56.186999999999998</c:v>
                </c:pt>
                <c:pt idx="4670">
                  <c:v>56.228999999999999</c:v>
                </c:pt>
                <c:pt idx="4671">
                  <c:v>56.274999999999999</c:v>
                </c:pt>
                <c:pt idx="4672">
                  <c:v>56.308999999999997</c:v>
                </c:pt>
                <c:pt idx="4673">
                  <c:v>56.335999999999999</c:v>
                </c:pt>
                <c:pt idx="4674">
                  <c:v>56.371000000000002</c:v>
                </c:pt>
                <c:pt idx="4675">
                  <c:v>56.408999999999999</c:v>
                </c:pt>
                <c:pt idx="4676">
                  <c:v>56.454000000000001</c:v>
                </c:pt>
                <c:pt idx="4677">
                  <c:v>56.494</c:v>
                </c:pt>
                <c:pt idx="4678">
                  <c:v>56.551000000000002</c:v>
                </c:pt>
                <c:pt idx="4679">
                  <c:v>56.62</c:v>
                </c:pt>
                <c:pt idx="4680">
                  <c:v>56.683999999999997</c:v>
                </c:pt>
                <c:pt idx="4681">
                  <c:v>56.738999999999997</c:v>
                </c:pt>
                <c:pt idx="4682">
                  <c:v>56.795000000000002</c:v>
                </c:pt>
                <c:pt idx="4683">
                  <c:v>56.851999999999997</c:v>
                </c:pt>
                <c:pt idx="4684">
                  <c:v>56.895000000000003</c:v>
                </c:pt>
                <c:pt idx="4685">
                  <c:v>56.926000000000002</c:v>
                </c:pt>
                <c:pt idx="4686">
                  <c:v>56.945999999999998</c:v>
                </c:pt>
                <c:pt idx="4687">
                  <c:v>56.957000000000001</c:v>
                </c:pt>
                <c:pt idx="4688">
                  <c:v>56.962000000000003</c:v>
                </c:pt>
                <c:pt idx="4689">
                  <c:v>56.957000000000001</c:v>
                </c:pt>
                <c:pt idx="4690">
                  <c:v>56.942</c:v>
                </c:pt>
                <c:pt idx="4691">
                  <c:v>56.92</c:v>
                </c:pt>
                <c:pt idx="4692">
                  <c:v>56.901000000000003</c:v>
                </c:pt>
                <c:pt idx="4693">
                  <c:v>56.889000000000003</c:v>
                </c:pt>
                <c:pt idx="4694">
                  <c:v>56.87</c:v>
                </c:pt>
                <c:pt idx="4695">
                  <c:v>56.847999999999999</c:v>
                </c:pt>
                <c:pt idx="4696">
                  <c:v>56.83</c:v>
                </c:pt>
                <c:pt idx="4697">
                  <c:v>56.814</c:v>
                </c:pt>
                <c:pt idx="4698">
                  <c:v>56.802999999999997</c:v>
                </c:pt>
                <c:pt idx="4699">
                  <c:v>56.795999999999999</c:v>
                </c:pt>
                <c:pt idx="4700">
                  <c:v>56.807000000000002</c:v>
                </c:pt>
                <c:pt idx="4701">
                  <c:v>56.8</c:v>
                </c:pt>
                <c:pt idx="4702">
                  <c:v>56.81</c:v>
                </c:pt>
                <c:pt idx="4703">
                  <c:v>56.826999999999998</c:v>
                </c:pt>
                <c:pt idx="4704">
                  <c:v>56.844000000000001</c:v>
                </c:pt>
                <c:pt idx="4705">
                  <c:v>56.865000000000002</c:v>
                </c:pt>
                <c:pt idx="4706">
                  <c:v>56.89</c:v>
                </c:pt>
                <c:pt idx="4707">
                  <c:v>56.918999999999997</c:v>
                </c:pt>
                <c:pt idx="4708">
                  <c:v>56.956000000000003</c:v>
                </c:pt>
                <c:pt idx="4709">
                  <c:v>57.003</c:v>
                </c:pt>
                <c:pt idx="4710">
                  <c:v>57.055</c:v>
                </c:pt>
                <c:pt idx="4711">
                  <c:v>57.112000000000002</c:v>
                </c:pt>
                <c:pt idx="4712">
                  <c:v>57.171999999999997</c:v>
                </c:pt>
                <c:pt idx="4713">
                  <c:v>57.235999999999997</c:v>
                </c:pt>
                <c:pt idx="4714">
                  <c:v>57.295999999999999</c:v>
                </c:pt>
                <c:pt idx="4715">
                  <c:v>57.356000000000002</c:v>
                </c:pt>
                <c:pt idx="4716">
                  <c:v>57.408000000000001</c:v>
                </c:pt>
                <c:pt idx="4717">
                  <c:v>57.451999999999998</c:v>
                </c:pt>
                <c:pt idx="4718">
                  <c:v>57.481999999999999</c:v>
                </c:pt>
                <c:pt idx="4719">
                  <c:v>57.503</c:v>
                </c:pt>
                <c:pt idx="4720">
                  <c:v>57.524000000000001</c:v>
                </c:pt>
                <c:pt idx="4721">
                  <c:v>57.539000000000001</c:v>
                </c:pt>
                <c:pt idx="4722">
                  <c:v>57.54</c:v>
                </c:pt>
                <c:pt idx="4723">
                  <c:v>57.534999999999997</c:v>
                </c:pt>
                <c:pt idx="4724">
                  <c:v>57.53</c:v>
                </c:pt>
                <c:pt idx="4725">
                  <c:v>57.521999999999998</c:v>
                </c:pt>
                <c:pt idx="4726">
                  <c:v>57.512</c:v>
                </c:pt>
                <c:pt idx="4727">
                  <c:v>57.506</c:v>
                </c:pt>
                <c:pt idx="4728">
                  <c:v>57.499000000000002</c:v>
                </c:pt>
                <c:pt idx="4729">
                  <c:v>57.487000000000002</c:v>
                </c:pt>
                <c:pt idx="4730">
                  <c:v>57.476999999999997</c:v>
                </c:pt>
                <c:pt idx="4731">
                  <c:v>57.469000000000001</c:v>
                </c:pt>
                <c:pt idx="4732">
                  <c:v>57.46</c:v>
                </c:pt>
                <c:pt idx="4733">
                  <c:v>57.448999999999998</c:v>
                </c:pt>
                <c:pt idx="4734">
                  <c:v>57.43</c:v>
                </c:pt>
                <c:pt idx="4735">
                  <c:v>57.405999999999999</c:v>
                </c:pt>
                <c:pt idx="4736">
                  <c:v>57.384</c:v>
                </c:pt>
                <c:pt idx="4737">
                  <c:v>57.36</c:v>
                </c:pt>
                <c:pt idx="4738">
                  <c:v>57.332000000000001</c:v>
                </c:pt>
                <c:pt idx="4739">
                  <c:v>57.298000000000002</c:v>
                </c:pt>
                <c:pt idx="4740">
                  <c:v>57.255000000000003</c:v>
                </c:pt>
                <c:pt idx="4741">
                  <c:v>57.216000000000001</c:v>
                </c:pt>
                <c:pt idx="4742">
                  <c:v>57.186999999999998</c:v>
                </c:pt>
                <c:pt idx="4743">
                  <c:v>57.152999999999999</c:v>
                </c:pt>
                <c:pt idx="4744">
                  <c:v>57.116</c:v>
                </c:pt>
                <c:pt idx="4745">
                  <c:v>57.072000000000003</c:v>
                </c:pt>
                <c:pt idx="4746">
                  <c:v>57.027000000000001</c:v>
                </c:pt>
                <c:pt idx="4747">
                  <c:v>56.99</c:v>
                </c:pt>
                <c:pt idx="4748">
                  <c:v>56.965000000000003</c:v>
                </c:pt>
                <c:pt idx="4749">
                  <c:v>56.954999999999998</c:v>
                </c:pt>
                <c:pt idx="4750">
                  <c:v>56.951999999999998</c:v>
                </c:pt>
                <c:pt idx="4751">
                  <c:v>56.951999999999998</c:v>
                </c:pt>
                <c:pt idx="4752">
                  <c:v>56.953000000000003</c:v>
                </c:pt>
                <c:pt idx="4753">
                  <c:v>56.953000000000003</c:v>
                </c:pt>
                <c:pt idx="4754">
                  <c:v>56.954000000000001</c:v>
                </c:pt>
                <c:pt idx="4755">
                  <c:v>56.957999999999998</c:v>
                </c:pt>
                <c:pt idx="4756">
                  <c:v>56.966000000000001</c:v>
                </c:pt>
                <c:pt idx="4757">
                  <c:v>56.976999999999997</c:v>
                </c:pt>
                <c:pt idx="4758">
                  <c:v>56.984000000000002</c:v>
                </c:pt>
                <c:pt idx="4759">
                  <c:v>56.999000000000002</c:v>
                </c:pt>
                <c:pt idx="4760">
                  <c:v>57.03</c:v>
                </c:pt>
                <c:pt idx="4761">
                  <c:v>57.061</c:v>
                </c:pt>
                <c:pt idx="4762">
                  <c:v>57.087000000000003</c:v>
                </c:pt>
                <c:pt idx="4763">
                  <c:v>57.118000000000002</c:v>
                </c:pt>
                <c:pt idx="4764">
                  <c:v>57.149000000000001</c:v>
                </c:pt>
                <c:pt idx="4765">
                  <c:v>57.177</c:v>
                </c:pt>
                <c:pt idx="4766">
                  <c:v>57.212000000000003</c:v>
                </c:pt>
                <c:pt idx="4767">
                  <c:v>57.246000000000002</c:v>
                </c:pt>
                <c:pt idx="4768">
                  <c:v>57.274999999999999</c:v>
                </c:pt>
                <c:pt idx="4769">
                  <c:v>57.304000000000002</c:v>
                </c:pt>
                <c:pt idx="4770">
                  <c:v>57.332000000000001</c:v>
                </c:pt>
                <c:pt idx="4771">
                  <c:v>57.354999999999997</c:v>
                </c:pt>
                <c:pt idx="4772">
                  <c:v>57.384</c:v>
                </c:pt>
                <c:pt idx="4773">
                  <c:v>57.415999999999997</c:v>
                </c:pt>
                <c:pt idx="4774">
                  <c:v>57.444000000000003</c:v>
                </c:pt>
                <c:pt idx="4775">
                  <c:v>57.472000000000001</c:v>
                </c:pt>
                <c:pt idx="4776">
                  <c:v>57.496000000000002</c:v>
                </c:pt>
                <c:pt idx="4777">
                  <c:v>57.52</c:v>
                </c:pt>
                <c:pt idx="4778">
                  <c:v>57.543999999999997</c:v>
                </c:pt>
                <c:pt idx="4779">
                  <c:v>57.555999999999997</c:v>
                </c:pt>
                <c:pt idx="4780">
                  <c:v>57.561</c:v>
                </c:pt>
                <c:pt idx="4781">
                  <c:v>57.570999999999998</c:v>
                </c:pt>
                <c:pt idx="4782">
                  <c:v>57.58</c:v>
                </c:pt>
                <c:pt idx="4783">
                  <c:v>57.582999999999998</c:v>
                </c:pt>
                <c:pt idx="4784">
                  <c:v>57.585000000000001</c:v>
                </c:pt>
                <c:pt idx="4785">
                  <c:v>57.588999999999999</c:v>
                </c:pt>
                <c:pt idx="4786">
                  <c:v>57.587000000000003</c:v>
                </c:pt>
                <c:pt idx="4787">
                  <c:v>57.581000000000003</c:v>
                </c:pt>
                <c:pt idx="4788">
                  <c:v>57.570999999999998</c:v>
                </c:pt>
                <c:pt idx="4789">
                  <c:v>57.554000000000002</c:v>
                </c:pt>
                <c:pt idx="4790">
                  <c:v>57.539000000000001</c:v>
                </c:pt>
                <c:pt idx="4791">
                  <c:v>57.521000000000001</c:v>
                </c:pt>
                <c:pt idx="4792">
                  <c:v>57.500999999999998</c:v>
                </c:pt>
                <c:pt idx="4793">
                  <c:v>57.48</c:v>
                </c:pt>
                <c:pt idx="4794">
                  <c:v>57.456000000000003</c:v>
                </c:pt>
                <c:pt idx="4795">
                  <c:v>57.439</c:v>
                </c:pt>
                <c:pt idx="4796">
                  <c:v>57.427999999999997</c:v>
                </c:pt>
                <c:pt idx="4797">
                  <c:v>57.412999999999997</c:v>
                </c:pt>
                <c:pt idx="4798">
                  <c:v>57.402000000000001</c:v>
                </c:pt>
                <c:pt idx="4799">
                  <c:v>57.387999999999998</c:v>
                </c:pt>
                <c:pt idx="4800">
                  <c:v>57.372999999999998</c:v>
                </c:pt>
                <c:pt idx="4801">
                  <c:v>57.356000000000002</c:v>
                </c:pt>
                <c:pt idx="4802">
                  <c:v>57.334000000000003</c:v>
                </c:pt>
                <c:pt idx="4803">
                  <c:v>57.314</c:v>
                </c:pt>
                <c:pt idx="4804">
                  <c:v>57.296999999999997</c:v>
                </c:pt>
                <c:pt idx="4805">
                  <c:v>57.277999999999999</c:v>
                </c:pt>
                <c:pt idx="4806">
                  <c:v>57.267000000000003</c:v>
                </c:pt>
                <c:pt idx="4807">
                  <c:v>57.253</c:v>
                </c:pt>
                <c:pt idx="4808">
                  <c:v>57.241999999999997</c:v>
                </c:pt>
                <c:pt idx="4809">
                  <c:v>57.234000000000002</c:v>
                </c:pt>
                <c:pt idx="4810">
                  <c:v>57.23</c:v>
                </c:pt>
                <c:pt idx="4811">
                  <c:v>57.222999999999999</c:v>
                </c:pt>
                <c:pt idx="4812">
                  <c:v>57.22</c:v>
                </c:pt>
                <c:pt idx="4813">
                  <c:v>57.223999999999997</c:v>
                </c:pt>
                <c:pt idx="4814">
                  <c:v>57.234000000000002</c:v>
                </c:pt>
                <c:pt idx="4815">
                  <c:v>57.24</c:v>
                </c:pt>
                <c:pt idx="4816">
                  <c:v>57.247</c:v>
                </c:pt>
                <c:pt idx="4817">
                  <c:v>57.255000000000003</c:v>
                </c:pt>
                <c:pt idx="4818">
                  <c:v>57.255000000000003</c:v>
                </c:pt>
                <c:pt idx="4819">
                  <c:v>57.252000000000002</c:v>
                </c:pt>
                <c:pt idx="4820">
                  <c:v>57.247999999999998</c:v>
                </c:pt>
                <c:pt idx="4821">
                  <c:v>57.243000000000002</c:v>
                </c:pt>
                <c:pt idx="4822">
                  <c:v>57.237000000000002</c:v>
                </c:pt>
                <c:pt idx="4823">
                  <c:v>57.231999999999999</c:v>
                </c:pt>
                <c:pt idx="4824">
                  <c:v>57.228999999999999</c:v>
                </c:pt>
                <c:pt idx="4825">
                  <c:v>57.228000000000002</c:v>
                </c:pt>
                <c:pt idx="4826">
                  <c:v>57.23</c:v>
                </c:pt>
                <c:pt idx="4827">
                  <c:v>57.228999999999999</c:v>
                </c:pt>
                <c:pt idx="4828">
                  <c:v>57.234999999999999</c:v>
                </c:pt>
                <c:pt idx="4829">
                  <c:v>57.243000000000002</c:v>
                </c:pt>
                <c:pt idx="4830">
                  <c:v>57.253</c:v>
                </c:pt>
                <c:pt idx="4831">
                  <c:v>57.267000000000003</c:v>
                </c:pt>
                <c:pt idx="4832">
                  <c:v>57.280999999999999</c:v>
                </c:pt>
                <c:pt idx="4833">
                  <c:v>57.301000000000002</c:v>
                </c:pt>
                <c:pt idx="4834">
                  <c:v>57.322000000000003</c:v>
                </c:pt>
                <c:pt idx="4835">
                  <c:v>57.343000000000004</c:v>
                </c:pt>
                <c:pt idx="4836">
                  <c:v>57.363999999999997</c:v>
                </c:pt>
                <c:pt idx="4837">
                  <c:v>57.387</c:v>
                </c:pt>
                <c:pt idx="4838">
                  <c:v>57.406999999999996</c:v>
                </c:pt>
                <c:pt idx="4839">
                  <c:v>57.420999999999999</c:v>
                </c:pt>
                <c:pt idx="4840">
                  <c:v>57.427999999999997</c:v>
                </c:pt>
                <c:pt idx="4841">
                  <c:v>57.43</c:v>
                </c:pt>
                <c:pt idx="4842">
                  <c:v>57.438000000000002</c:v>
                </c:pt>
                <c:pt idx="4843">
                  <c:v>57.459000000000003</c:v>
                </c:pt>
                <c:pt idx="4844">
                  <c:v>57.481000000000002</c:v>
                </c:pt>
                <c:pt idx="4845">
                  <c:v>57.500999999999998</c:v>
                </c:pt>
                <c:pt idx="4846">
                  <c:v>57.515000000000001</c:v>
                </c:pt>
                <c:pt idx="4847">
                  <c:v>57.527000000000001</c:v>
                </c:pt>
                <c:pt idx="4848">
                  <c:v>57.533999999999999</c:v>
                </c:pt>
                <c:pt idx="4849">
                  <c:v>57.545999999999999</c:v>
                </c:pt>
                <c:pt idx="4850">
                  <c:v>57.558</c:v>
                </c:pt>
                <c:pt idx="4851">
                  <c:v>57.569000000000003</c:v>
                </c:pt>
                <c:pt idx="4852">
                  <c:v>57.594000000000001</c:v>
                </c:pt>
                <c:pt idx="4853">
                  <c:v>57.619</c:v>
                </c:pt>
                <c:pt idx="4854">
                  <c:v>57.65</c:v>
                </c:pt>
                <c:pt idx="4855">
                  <c:v>57.673000000000002</c:v>
                </c:pt>
                <c:pt idx="4856">
                  <c:v>57.677999999999997</c:v>
                </c:pt>
                <c:pt idx="4857">
                  <c:v>57.673999999999999</c:v>
                </c:pt>
                <c:pt idx="4858">
                  <c:v>57.667999999999999</c:v>
                </c:pt>
                <c:pt idx="4859">
                  <c:v>57.656999999999996</c:v>
                </c:pt>
                <c:pt idx="4860">
                  <c:v>57.665999999999997</c:v>
                </c:pt>
                <c:pt idx="4861">
                  <c:v>57.701000000000001</c:v>
                </c:pt>
                <c:pt idx="4862">
                  <c:v>57.747999999999998</c:v>
                </c:pt>
                <c:pt idx="4863">
                  <c:v>57.825000000000003</c:v>
                </c:pt>
                <c:pt idx="4864">
                  <c:v>57.920999999999999</c:v>
                </c:pt>
                <c:pt idx="4865">
                  <c:v>58.011000000000003</c:v>
                </c:pt>
                <c:pt idx="4866">
                  <c:v>58.113</c:v>
                </c:pt>
                <c:pt idx="4867">
                  <c:v>58.226999999999997</c:v>
                </c:pt>
                <c:pt idx="4868">
                  <c:v>58.34</c:v>
                </c:pt>
                <c:pt idx="4869">
                  <c:v>58.453000000000003</c:v>
                </c:pt>
                <c:pt idx="4870">
                  <c:v>58.545999999999999</c:v>
                </c:pt>
                <c:pt idx="4871">
                  <c:v>58.624000000000002</c:v>
                </c:pt>
                <c:pt idx="4872">
                  <c:v>58.7</c:v>
                </c:pt>
                <c:pt idx="4873">
                  <c:v>58.771000000000001</c:v>
                </c:pt>
                <c:pt idx="4874">
                  <c:v>58.835000000000001</c:v>
                </c:pt>
                <c:pt idx="4875">
                  <c:v>58.889000000000003</c:v>
                </c:pt>
                <c:pt idx="4876">
                  <c:v>58.954000000000001</c:v>
                </c:pt>
                <c:pt idx="4877">
                  <c:v>59.027000000000001</c:v>
                </c:pt>
                <c:pt idx="4878">
                  <c:v>59.093000000000004</c:v>
                </c:pt>
                <c:pt idx="4879">
                  <c:v>59.152000000000001</c:v>
                </c:pt>
                <c:pt idx="4880">
                  <c:v>59.212000000000003</c:v>
                </c:pt>
                <c:pt idx="4881">
                  <c:v>59.286000000000001</c:v>
                </c:pt>
                <c:pt idx="4882">
                  <c:v>59.378999999999998</c:v>
                </c:pt>
                <c:pt idx="4883">
                  <c:v>59.478999999999999</c:v>
                </c:pt>
                <c:pt idx="4884">
                  <c:v>59.573999999999998</c:v>
                </c:pt>
                <c:pt idx="4885">
                  <c:v>59.665999999999997</c:v>
                </c:pt>
                <c:pt idx="4886">
                  <c:v>59.756999999999998</c:v>
                </c:pt>
                <c:pt idx="4887">
                  <c:v>59.853999999999999</c:v>
                </c:pt>
                <c:pt idx="4888">
                  <c:v>59.942999999999998</c:v>
                </c:pt>
                <c:pt idx="4889">
                  <c:v>60.011000000000003</c:v>
                </c:pt>
                <c:pt idx="4890">
                  <c:v>60.07</c:v>
                </c:pt>
                <c:pt idx="4891">
                  <c:v>60.125</c:v>
                </c:pt>
                <c:pt idx="4892">
                  <c:v>60.161999999999999</c:v>
                </c:pt>
                <c:pt idx="4893">
                  <c:v>60.191000000000003</c:v>
                </c:pt>
                <c:pt idx="4894">
                  <c:v>60.213999999999999</c:v>
                </c:pt>
                <c:pt idx="4895">
                  <c:v>60.235999999999997</c:v>
                </c:pt>
                <c:pt idx="4896">
                  <c:v>60.259</c:v>
                </c:pt>
                <c:pt idx="4897">
                  <c:v>60.283999999999999</c:v>
                </c:pt>
                <c:pt idx="4898">
                  <c:v>60.304000000000002</c:v>
                </c:pt>
                <c:pt idx="4899">
                  <c:v>60.326000000000001</c:v>
                </c:pt>
                <c:pt idx="4900">
                  <c:v>60.362000000000002</c:v>
                </c:pt>
                <c:pt idx="4901">
                  <c:v>60.402999999999999</c:v>
                </c:pt>
                <c:pt idx="4902">
                  <c:v>60.447000000000003</c:v>
                </c:pt>
                <c:pt idx="4903">
                  <c:v>60.496000000000002</c:v>
                </c:pt>
                <c:pt idx="4904">
                  <c:v>60.54</c:v>
                </c:pt>
                <c:pt idx="4905">
                  <c:v>60.575000000000003</c:v>
                </c:pt>
                <c:pt idx="4906">
                  <c:v>60.604999999999997</c:v>
                </c:pt>
                <c:pt idx="4907">
                  <c:v>60.631999999999998</c:v>
                </c:pt>
                <c:pt idx="4908">
                  <c:v>60.652999999999999</c:v>
                </c:pt>
                <c:pt idx="4909">
                  <c:v>60.673999999999999</c:v>
                </c:pt>
                <c:pt idx="4910">
                  <c:v>60.691000000000003</c:v>
                </c:pt>
                <c:pt idx="4911">
                  <c:v>60.707000000000001</c:v>
                </c:pt>
                <c:pt idx="4912">
                  <c:v>60.716999999999999</c:v>
                </c:pt>
                <c:pt idx="4913">
                  <c:v>60.728000000000002</c:v>
                </c:pt>
                <c:pt idx="4914">
                  <c:v>60.744</c:v>
                </c:pt>
                <c:pt idx="4915">
                  <c:v>60.761000000000003</c:v>
                </c:pt>
                <c:pt idx="4916">
                  <c:v>60.787999999999997</c:v>
                </c:pt>
                <c:pt idx="4917">
                  <c:v>60.823999999999998</c:v>
                </c:pt>
                <c:pt idx="4918">
                  <c:v>60.862000000000002</c:v>
                </c:pt>
                <c:pt idx="4919">
                  <c:v>60.898000000000003</c:v>
                </c:pt>
                <c:pt idx="4920">
                  <c:v>60.929000000000002</c:v>
                </c:pt>
                <c:pt idx="4921">
                  <c:v>60.96</c:v>
                </c:pt>
                <c:pt idx="4922">
                  <c:v>60.991</c:v>
                </c:pt>
                <c:pt idx="4923">
                  <c:v>61.023000000000003</c:v>
                </c:pt>
                <c:pt idx="4924">
                  <c:v>61.051000000000002</c:v>
                </c:pt>
                <c:pt idx="4925">
                  <c:v>61.075000000000003</c:v>
                </c:pt>
                <c:pt idx="4926">
                  <c:v>61.095999999999997</c:v>
                </c:pt>
                <c:pt idx="4927">
                  <c:v>61.109000000000002</c:v>
                </c:pt>
                <c:pt idx="4928">
                  <c:v>61.119</c:v>
                </c:pt>
                <c:pt idx="4929">
                  <c:v>61.119</c:v>
                </c:pt>
                <c:pt idx="4930">
                  <c:v>61.116</c:v>
                </c:pt>
                <c:pt idx="4931">
                  <c:v>61.11</c:v>
                </c:pt>
                <c:pt idx="4932">
                  <c:v>61.1</c:v>
                </c:pt>
                <c:pt idx="4933">
                  <c:v>61.081000000000003</c:v>
                </c:pt>
                <c:pt idx="4934">
                  <c:v>61.058999999999997</c:v>
                </c:pt>
                <c:pt idx="4935">
                  <c:v>61.036000000000001</c:v>
                </c:pt>
                <c:pt idx="4936">
                  <c:v>61.011000000000003</c:v>
                </c:pt>
                <c:pt idx="4937">
                  <c:v>60.99</c:v>
                </c:pt>
                <c:pt idx="4938">
                  <c:v>60.972999999999999</c:v>
                </c:pt>
                <c:pt idx="4939">
                  <c:v>60.957999999999998</c:v>
                </c:pt>
                <c:pt idx="4940">
                  <c:v>60.942</c:v>
                </c:pt>
                <c:pt idx="4941">
                  <c:v>60.923999999999999</c:v>
                </c:pt>
                <c:pt idx="4942">
                  <c:v>60.908999999999999</c:v>
                </c:pt>
                <c:pt idx="4943">
                  <c:v>60.892000000000003</c:v>
                </c:pt>
                <c:pt idx="4944">
                  <c:v>60.877000000000002</c:v>
                </c:pt>
                <c:pt idx="4945">
                  <c:v>60.865000000000002</c:v>
                </c:pt>
                <c:pt idx="4946">
                  <c:v>60.857999999999997</c:v>
                </c:pt>
                <c:pt idx="4947">
                  <c:v>60.848999999999997</c:v>
                </c:pt>
                <c:pt idx="4948">
                  <c:v>60.850999999999999</c:v>
                </c:pt>
                <c:pt idx="4949">
                  <c:v>60.854999999999997</c:v>
                </c:pt>
                <c:pt idx="4950">
                  <c:v>60.86</c:v>
                </c:pt>
                <c:pt idx="4951">
                  <c:v>60.87</c:v>
                </c:pt>
                <c:pt idx="4952">
                  <c:v>60.884</c:v>
                </c:pt>
                <c:pt idx="4953">
                  <c:v>60.899000000000001</c:v>
                </c:pt>
                <c:pt idx="4954">
                  <c:v>60.912999999999997</c:v>
                </c:pt>
                <c:pt idx="4955">
                  <c:v>60.930999999999997</c:v>
                </c:pt>
                <c:pt idx="4956">
                  <c:v>60.95</c:v>
                </c:pt>
                <c:pt idx="4957">
                  <c:v>60.968000000000004</c:v>
                </c:pt>
                <c:pt idx="4958">
                  <c:v>60.985999999999997</c:v>
                </c:pt>
                <c:pt idx="4959">
                  <c:v>61.002000000000002</c:v>
                </c:pt>
                <c:pt idx="4960">
                  <c:v>61.029000000000003</c:v>
                </c:pt>
                <c:pt idx="4961">
                  <c:v>61.054000000000002</c:v>
                </c:pt>
                <c:pt idx="4962">
                  <c:v>61.08</c:v>
                </c:pt>
                <c:pt idx="4963">
                  <c:v>61.106999999999999</c:v>
                </c:pt>
                <c:pt idx="4964">
                  <c:v>61.13</c:v>
                </c:pt>
                <c:pt idx="4965">
                  <c:v>61.158000000000001</c:v>
                </c:pt>
                <c:pt idx="4966">
                  <c:v>61.182000000000002</c:v>
                </c:pt>
                <c:pt idx="4967">
                  <c:v>61.195</c:v>
                </c:pt>
                <c:pt idx="4968">
                  <c:v>61.206000000000003</c:v>
                </c:pt>
                <c:pt idx="4969">
                  <c:v>61.222999999999999</c:v>
                </c:pt>
                <c:pt idx="4970">
                  <c:v>61.244999999999997</c:v>
                </c:pt>
                <c:pt idx="4971">
                  <c:v>61.264000000000003</c:v>
                </c:pt>
                <c:pt idx="4972">
                  <c:v>61.283000000000001</c:v>
                </c:pt>
                <c:pt idx="4973">
                  <c:v>61.302</c:v>
                </c:pt>
                <c:pt idx="4974">
                  <c:v>61.320999999999998</c:v>
                </c:pt>
                <c:pt idx="4975">
                  <c:v>61.337000000000003</c:v>
                </c:pt>
                <c:pt idx="4976">
                  <c:v>61.351999999999997</c:v>
                </c:pt>
                <c:pt idx="4977">
                  <c:v>61.365000000000002</c:v>
                </c:pt>
                <c:pt idx="4978">
                  <c:v>61.378999999999998</c:v>
                </c:pt>
                <c:pt idx="4979">
                  <c:v>61.39</c:v>
                </c:pt>
                <c:pt idx="4980">
                  <c:v>61.402000000000001</c:v>
                </c:pt>
                <c:pt idx="4981">
                  <c:v>61.412999999999997</c:v>
                </c:pt>
                <c:pt idx="4982">
                  <c:v>61.426000000000002</c:v>
                </c:pt>
                <c:pt idx="4983">
                  <c:v>61.439</c:v>
                </c:pt>
                <c:pt idx="4984">
                  <c:v>61.453000000000003</c:v>
                </c:pt>
                <c:pt idx="4985">
                  <c:v>61.466999999999999</c:v>
                </c:pt>
                <c:pt idx="4986">
                  <c:v>61.481999999999999</c:v>
                </c:pt>
                <c:pt idx="4987">
                  <c:v>61.493000000000002</c:v>
                </c:pt>
                <c:pt idx="4988">
                  <c:v>61.505000000000003</c:v>
                </c:pt>
                <c:pt idx="4989">
                  <c:v>61.52</c:v>
                </c:pt>
                <c:pt idx="4990">
                  <c:v>61.533999999999999</c:v>
                </c:pt>
                <c:pt idx="4991">
                  <c:v>61.55</c:v>
                </c:pt>
                <c:pt idx="4992">
                  <c:v>61.569000000000003</c:v>
                </c:pt>
                <c:pt idx="4993">
                  <c:v>61.588999999999999</c:v>
                </c:pt>
                <c:pt idx="4994">
                  <c:v>61.604999999999997</c:v>
                </c:pt>
                <c:pt idx="4995">
                  <c:v>61.628999999999998</c:v>
                </c:pt>
                <c:pt idx="4996">
                  <c:v>61.655000000000001</c:v>
                </c:pt>
                <c:pt idx="4997">
                  <c:v>61.676000000000002</c:v>
                </c:pt>
                <c:pt idx="4998">
                  <c:v>61.697000000000003</c:v>
                </c:pt>
                <c:pt idx="4999">
                  <c:v>61.718000000000004</c:v>
                </c:pt>
                <c:pt idx="5000">
                  <c:v>61.738999999999997</c:v>
                </c:pt>
                <c:pt idx="5001">
                  <c:v>61.756999999999998</c:v>
                </c:pt>
                <c:pt idx="5002">
                  <c:v>61.768000000000001</c:v>
                </c:pt>
                <c:pt idx="5003">
                  <c:v>61.777000000000001</c:v>
                </c:pt>
                <c:pt idx="5004">
                  <c:v>61.784999999999997</c:v>
                </c:pt>
                <c:pt idx="5005">
                  <c:v>61.792000000000002</c:v>
                </c:pt>
                <c:pt idx="5006">
                  <c:v>61.8</c:v>
                </c:pt>
                <c:pt idx="5007">
                  <c:v>61.811999999999998</c:v>
                </c:pt>
                <c:pt idx="5008">
                  <c:v>61.82</c:v>
                </c:pt>
                <c:pt idx="5009">
                  <c:v>61.826999999999998</c:v>
                </c:pt>
                <c:pt idx="5010">
                  <c:v>61.834000000000003</c:v>
                </c:pt>
                <c:pt idx="5011">
                  <c:v>61.843000000000004</c:v>
                </c:pt>
                <c:pt idx="5012">
                  <c:v>61.853999999999999</c:v>
                </c:pt>
                <c:pt idx="5013">
                  <c:v>61.869</c:v>
                </c:pt>
                <c:pt idx="5014">
                  <c:v>61.88</c:v>
                </c:pt>
                <c:pt idx="5015">
                  <c:v>61.890999999999998</c:v>
                </c:pt>
                <c:pt idx="5016">
                  <c:v>61.901000000000003</c:v>
                </c:pt>
                <c:pt idx="5017">
                  <c:v>61.911000000000001</c:v>
                </c:pt>
                <c:pt idx="5018">
                  <c:v>61.917999999999999</c:v>
                </c:pt>
                <c:pt idx="5019">
                  <c:v>61.923999999999999</c:v>
                </c:pt>
                <c:pt idx="5020">
                  <c:v>61.930999999999997</c:v>
                </c:pt>
                <c:pt idx="5021">
                  <c:v>61.938000000000002</c:v>
                </c:pt>
                <c:pt idx="5022">
                  <c:v>61.945</c:v>
                </c:pt>
                <c:pt idx="5023">
                  <c:v>61.953000000000003</c:v>
                </c:pt>
                <c:pt idx="5024">
                  <c:v>61.956000000000003</c:v>
                </c:pt>
                <c:pt idx="5025">
                  <c:v>61.959000000000003</c:v>
                </c:pt>
                <c:pt idx="5026">
                  <c:v>61.963000000000001</c:v>
                </c:pt>
                <c:pt idx="5027">
                  <c:v>61.968000000000004</c:v>
                </c:pt>
                <c:pt idx="5028">
                  <c:v>61.963999999999999</c:v>
                </c:pt>
                <c:pt idx="5029">
                  <c:v>61.96</c:v>
                </c:pt>
                <c:pt idx="5030">
                  <c:v>61.953000000000003</c:v>
                </c:pt>
                <c:pt idx="5031">
                  <c:v>61.945999999999998</c:v>
                </c:pt>
                <c:pt idx="5032">
                  <c:v>61.939</c:v>
                </c:pt>
                <c:pt idx="5033">
                  <c:v>61.933999999999997</c:v>
                </c:pt>
                <c:pt idx="5034">
                  <c:v>61.93</c:v>
                </c:pt>
                <c:pt idx="5035">
                  <c:v>61.932000000000002</c:v>
                </c:pt>
                <c:pt idx="5036">
                  <c:v>61.929000000000002</c:v>
                </c:pt>
                <c:pt idx="5037">
                  <c:v>61.927</c:v>
                </c:pt>
                <c:pt idx="5038">
                  <c:v>61.926000000000002</c:v>
                </c:pt>
                <c:pt idx="5039">
                  <c:v>61.924999999999997</c:v>
                </c:pt>
                <c:pt idx="5040">
                  <c:v>61.920999999999999</c:v>
                </c:pt>
                <c:pt idx="5041">
                  <c:v>61.911999999999999</c:v>
                </c:pt>
                <c:pt idx="5042">
                  <c:v>61.895000000000003</c:v>
                </c:pt>
                <c:pt idx="5043">
                  <c:v>61.872999999999998</c:v>
                </c:pt>
                <c:pt idx="5044">
                  <c:v>61.847000000000001</c:v>
                </c:pt>
                <c:pt idx="5045">
                  <c:v>61.816000000000003</c:v>
                </c:pt>
                <c:pt idx="5046">
                  <c:v>61.78</c:v>
                </c:pt>
                <c:pt idx="5047">
                  <c:v>61.74</c:v>
                </c:pt>
                <c:pt idx="5048">
                  <c:v>61.695</c:v>
                </c:pt>
                <c:pt idx="5049">
                  <c:v>61.649000000000001</c:v>
                </c:pt>
                <c:pt idx="5050">
                  <c:v>61.6</c:v>
                </c:pt>
                <c:pt idx="5051">
                  <c:v>61.545000000000002</c:v>
                </c:pt>
                <c:pt idx="5052">
                  <c:v>61.491999999999997</c:v>
                </c:pt>
                <c:pt idx="5053">
                  <c:v>61.438000000000002</c:v>
                </c:pt>
                <c:pt idx="5054">
                  <c:v>61.372</c:v>
                </c:pt>
                <c:pt idx="5055">
                  <c:v>61.305999999999997</c:v>
                </c:pt>
                <c:pt idx="5056">
                  <c:v>61.244999999999997</c:v>
                </c:pt>
                <c:pt idx="5057">
                  <c:v>61.192</c:v>
                </c:pt>
                <c:pt idx="5058">
                  <c:v>61.143000000000001</c:v>
                </c:pt>
                <c:pt idx="5059">
                  <c:v>61.101999999999997</c:v>
                </c:pt>
                <c:pt idx="5060">
                  <c:v>61.07</c:v>
                </c:pt>
                <c:pt idx="5061">
                  <c:v>61.045000000000002</c:v>
                </c:pt>
                <c:pt idx="5062">
                  <c:v>61.033000000000001</c:v>
                </c:pt>
                <c:pt idx="5063">
                  <c:v>61.036000000000001</c:v>
                </c:pt>
                <c:pt idx="5064">
                  <c:v>61.06</c:v>
                </c:pt>
                <c:pt idx="5065">
                  <c:v>61.116</c:v>
                </c:pt>
                <c:pt idx="5066">
                  <c:v>61.180999999999997</c:v>
                </c:pt>
                <c:pt idx="5067">
                  <c:v>61.274999999999999</c:v>
                </c:pt>
                <c:pt idx="5068">
                  <c:v>61.38</c:v>
                </c:pt>
                <c:pt idx="5069">
                  <c:v>61.472999999999999</c:v>
                </c:pt>
                <c:pt idx="5070">
                  <c:v>61.573999999999998</c:v>
                </c:pt>
                <c:pt idx="5071">
                  <c:v>61.688000000000002</c:v>
                </c:pt>
                <c:pt idx="5072">
                  <c:v>61.780999999999999</c:v>
                </c:pt>
                <c:pt idx="5073">
                  <c:v>61.862000000000002</c:v>
                </c:pt>
                <c:pt idx="5074">
                  <c:v>61.954000000000001</c:v>
                </c:pt>
                <c:pt idx="5075">
                  <c:v>62.036000000000001</c:v>
                </c:pt>
                <c:pt idx="5076">
                  <c:v>62.110999999999997</c:v>
                </c:pt>
                <c:pt idx="5077">
                  <c:v>62.188000000000002</c:v>
                </c:pt>
                <c:pt idx="5078">
                  <c:v>62.287999999999997</c:v>
                </c:pt>
                <c:pt idx="5079">
                  <c:v>62.390999999999998</c:v>
                </c:pt>
                <c:pt idx="5080">
                  <c:v>62.491</c:v>
                </c:pt>
                <c:pt idx="5081">
                  <c:v>62.581000000000003</c:v>
                </c:pt>
                <c:pt idx="5082">
                  <c:v>62.673000000000002</c:v>
                </c:pt>
                <c:pt idx="5083">
                  <c:v>62.762</c:v>
                </c:pt>
                <c:pt idx="5084">
                  <c:v>62.835999999999999</c:v>
                </c:pt>
                <c:pt idx="5085">
                  <c:v>62.914000000000001</c:v>
                </c:pt>
                <c:pt idx="5086">
                  <c:v>62.973999999999997</c:v>
                </c:pt>
                <c:pt idx="5087">
                  <c:v>63.018000000000001</c:v>
                </c:pt>
                <c:pt idx="5088">
                  <c:v>63.058999999999997</c:v>
                </c:pt>
                <c:pt idx="5089">
                  <c:v>63.085999999999999</c:v>
                </c:pt>
                <c:pt idx="5090">
                  <c:v>63.095999999999997</c:v>
                </c:pt>
                <c:pt idx="5091">
                  <c:v>63.084000000000003</c:v>
                </c:pt>
                <c:pt idx="5092">
                  <c:v>63.057000000000002</c:v>
                </c:pt>
                <c:pt idx="5093">
                  <c:v>63.015999999999998</c:v>
                </c:pt>
                <c:pt idx="5094">
                  <c:v>62.97</c:v>
                </c:pt>
                <c:pt idx="5095">
                  <c:v>62.920999999999999</c:v>
                </c:pt>
                <c:pt idx="5096">
                  <c:v>62.860999999999997</c:v>
                </c:pt>
                <c:pt idx="5097">
                  <c:v>62.792999999999999</c:v>
                </c:pt>
                <c:pt idx="5098">
                  <c:v>62.738</c:v>
                </c:pt>
                <c:pt idx="5099">
                  <c:v>62.691000000000003</c:v>
                </c:pt>
                <c:pt idx="5100">
                  <c:v>62.637999999999998</c:v>
                </c:pt>
                <c:pt idx="5101">
                  <c:v>62.585999999999999</c:v>
                </c:pt>
                <c:pt idx="5102">
                  <c:v>62.552999999999997</c:v>
                </c:pt>
                <c:pt idx="5103">
                  <c:v>62.533999999999999</c:v>
                </c:pt>
                <c:pt idx="5104">
                  <c:v>62.521999999999998</c:v>
                </c:pt>
                <c:pt idx="5105">
                  <c:v>62.518000000000001</c:v>
                </c:pt>
                <c:pt idx="5106">
                  <c:v>62.52</c:v>
                </c:pt>
                <c:pt idx="5107">
                  <c:v>62.529000000000003</c:v>
                </c:pt>
                <c:pt idx="5108">
                  <c:v>62.542999999999999</c:v>
                </c:pt>
                <c:pt idx="5109">
                  <c:v>62.564</c:v>
                </c:pt>
                <c:pt idx="5110">
                  <c:v>62.591999999999999</c:v>
                </c:pt>
                <c:pt idx="5111">
                  <c:v>62.628999999999998</c:v>
                </c:pt>
                <c:pt idx="5112">
                  <c:v>62.676000000000002</c:v>
                </c:pt>
                <c:pt idx="5113">
                  <c:v>62.728000000000002</c:v>
                </c:pt>
                <c:pt idx="5114">
                  <c:v>62.771999999999998</c:v>
                </c:pt>
                <c:pt idx="5115">
                  <c:v>62.814</c:v>
                </c:pt>
                <c:pt idx="5116">
                  <c:v>62.868000000000002</c:v>
                </c:pt>
                <c:pt idx="5117">
                  <c:v>62.918999999999997</c:v>
                </c:pt>
                <c:pt idx="5118">
                  <c:v>62.957000000000001</c:v>
                </c:pt>
                <c:pt idx="5119">
                  <c:v>63.008000000000003</c:v>
                </c:pt>
                <c:pt idx="5120">
                  <c:v>63.064999999999998</c:v>
                </c:pt>
                <c:pt idx="5121">
                  <c:v>63.110999999999997</c:v>
                </c:pt>
                <c:pt idx="5122">
                  <c:v>63.146999999999998</c:v>
                </c:pt>
                <c:pt idx="5123">
                  <c:v>63.188000000000002</c:v>
                </c:pt>
                <c:pt idx="5124">
                  <c:v>63.223999999999997</c:v>
                </c:pt>
                <c:pt idx="5125">
                  <c:v>63.250999999999998</c:v>
                </c:pt>
                <c:pt idx="5126">
                  <c:v>63.274000000000001</c:v>
                </c:pt>
                <c:pt idx="5127">
                  <c:v>63.298000000000002</c:v>
                </c:pt>
                <c:pt idx="5128">
                  <c:v>63.319000000000003</c:v>
                </c:pt>
                <c:pt idx="5129">
                  <c:v>63.344000000000001</c:v>
                </c:pt>
                <c:pt idx="5130">
                  <c:v>63.377000000000002</c:v>
                </c:pt>
                <c:pt idx="5131">
                  <c:v>63.41</c:v>
                </c:pt>
                <c:pt idx="5132">
                  <c:v>63.442</c:v>
                </c:pt>
                <c:pt idx="5133">
                  <c:v>63.465000000000003</c:v>
                </c:pt>
                <c:pt idx="5134">
                  <c:v>63.485999999999997</c:v>
                </c:pt>
                <c:pt idx="5135">
                  <c:v>63.496000000000002</c:v>
                </c:pt>
                <c:pt idx="5136">
                  <c:v>63.493000000000002</c:v>
                </c:pt>
                <c:pt idx="5137">
                  <c:v>63.48</c:v>
                </c:pt>
                <c:pt idx="5138">
                  <c:v>63.459000000000003</c:v>
                </c:pt>
                <c:pt idx="5139">
                  <c:v>63.439</c:v>
                </c:pt>
                <c:pt idx="5140">
                  <c:v>63.423999999999999</c:v>
                </c:pt>
                <c:pt idx="5141">
                  <c:v>63.41</c:v>
                </c:pt>
                <c:pt idx="5142">
                  <c:v>63.39</c:v>
                </c:pt>
                <c:pt idx="5143">
                  <c:v>63.37</c:v>
                </c:pt>
                <c:pt idx="5144">
                  <c:v>63.353999999999999</c:v>
                </c:pt>
                <c:pt idx="5145">
                  <c:v>63.335000000000001</c:v>
                </c:pt>
                <c:pt idx="5146">
                  <c:v>63.308</c:v>
                </c:pt>
                <c:pt idx="5147">
                  <c:v>63.279000000000003</c:v>
                </c:pt>
                <c:pt idx="5148">
                  <c:v>63.246000000000002</c:v>
                </c:pt>
                <c:pt idx="5149">
                  <c:v>63.216999999999999</c:v>
                </c:pt>
                <c:pt idx="5150">
                  <c:v>63.198</c:v>
                </c:pt>
                <c:pt idx="5151">
                  <c:v>63.185000000000002</c:v>
                </c:pt>
                <c:pt idx="5152">
                  <c:v>63.173000000000002</c:v>
                </c:pt>
                <c:pt idx="5153">
                  <c:v>63.162999999999997</c:v>
                </c:pt>
                <c:pt idx="5154">
                  <c:v>63.148000000000003</c:v>
                </c:pt>
                <c:pt idx="5155">
                  <c:v>63.139000000000003</c:v>
                </c:pt>
                <c:pt idx="5156">
                  <c:v>63.133000000000003</c:v>
                </c:pt>
                <c:pt idx="5157">
                  <c:v>63.127000000000002</c:v>
                </c:pt>
                <c:pt idx="5158">
                  <c:v>63.12</c:v>
                </c:pt>
                <c:pt idx="5159">
                  <c:v>63.113999999999997</c:v>
                </c:pt>
                <c:pt idx="5160">
                  <c:v>63.113</c:v>
                </c:pt>
                <c:pt idx="5161">
                  <c:v>63.113999999999997</c:v>
                </c:pt>
                <c:pt idx="5162">
                  <c:v>63.116</c:v>
                </c:pt>
                <c:pt idx="5163">
                  <c:v>63.124000000000002</c:v>
                </c:pt>
                <c:pt idx="5164">
                  <c:v>63.139000000000003</c:v>
                </c:pt>
                <c:pt idx="5165">
                  <c:v>63.156999999999996</c:v>
                </c:pt>
                <c:pt idx="5166">
                  <c:v>63.174999999999997</c:v>
                </c:pt>
                <c:pt idx="5167">
                  <c:v>63.19</c:v>
                </c:pt>
                <c:pt idx="5168">
                  <c:v>63.207000000000001</c:v>
                </c:pt>
                <c:pt idx="5169">
                  <c:v>63.225999999999999</c:v>
                </c:pt>
                <c:pt idx="5170">
                  <c:v>63.244</c:v>
                </c:pt>
                <c:pt idx="5171">
                  <c:v>63.258000000000003</c:v>
                </c:pt>
                <c:pt idx="5172">
                  <c:v>63.277000000000001</c:v>
                </c:pt>
                <c:pt idx="5173">
                  <c:v>63.298999999999999</c:v>
                </c:pt>
                <c:pt idx="5174">
                  <c:v>63.32</c:v>
                </c:pt>
                <c:pt idx="5175">
                  <c:v>63.344999999999999</c:v>
                </c:pt>
                <c:pt idx="5176">
                  <c:v>63.366</c:v>
                </c:pt>
                <c:pt idx="5177">
                  <c:v>63.381999999999998</c:v>
                </c:pt>
                <c:pt idx="5178">
                  <c:v>63.396000000000001</c:v>
                </c:pt>
                <c:pt idx="5179">
                  <c:v>63.408000000000001</c:v>
                </c:pt>
                <c:pt idx="5180">
                  <c:v>63.423000000000002</c:v>
                </c:pt>
                <c:pt idx="5181">
                  <c:v>63.445</c:v>
                </c:pt>
                <c:pt idx="5182">
                  <c:v>63.472999999999999</c:v>
                </c:pt>
                <c:pt idx="5183">
                  <c:v>63.505000000000003</c:v>
                </c:pt>
                <c:pt idx="5184">
                  <c:v>63.542999999999999</c:v>
                </c:pt>
                <c:pt idx="5185">
                  <c:v>63.576999999999998</c:v>
                </c:pt>
                <c:pt idx="5186">
                  <c:v>63.604999999999997</c:v>
                </c:pt>
                <c:pt idx="5187">
                  <c:v>63.631999999999998</c:v>
                </c:pt>
                <c:pt idx="5188">
                  <c:v>63.652999999999999</c:v>
                </c:pt>
                <c:pt idx="5189">
                  <c:v>63.673000000000002</c:v>
                </c:pt>
                <c:pt idx="5190">
                  <c:v>63.688000000000002</c:v>
                </c:pt>
                <c:pt idx="5191">
                  <c:v>63.698</c:v>
                </c:pt>
                <c:pt idx="5192">
                  <c:v>63.704999999999998</c:v>
                </c:pt>
                <c:pt idx="5193">
                  <c:v>63.706000000000003</c:v>
                </c:pt>
                <c:pt idx="5194">
                  <c:v>63.704999999999998</c:v>
                </c:pt>
                <c:pt idx="5195">
                  <c:v>63.706000000000003</c:v>
                </c:pt>
                <c:pt idx="5196">
                  <c:v>63.703000000000003</c:v>
                </c:pt>
                <c:pt idx="5197">
                  <c:v>63.697000000000003</c:v>
                </c:pt>
                <c:pt idx="5198">
                  <c:v>63.692999999999998</c:v>
                </c:pt>
                <c:pt idx="5199">
                  <c:v>63.686999999999998</c:v>
                </c:pt>
                <c:pt idx="5200">
                  <c:v>63.680999999999997</c:v>
                </c:pt>
                <c:pt idx="5201">
                  <c:v>63.673999999999999</c:v>
                </c:pt>
                <c:pt idx="5202">
                  <c:v>63.665999999999997</c:v>
                </c:pt>
                <c:pt idx="5203">
                  <c:v>63.654000000000003</c:v>
                </c:pt>
                <c:pt idx="5204">
                  <c:v>63.642000000000003</c:v>
                </c:pt>
                <c:pt idx="5205">
                  <c:v>63.631999999999998</c:v>
                </c:pt>
                <c:pt idx="5206">
                  <c:v>63.625</c:v>
                </c:pt>
                <c:pt idx="5207">
                  <c:v>63.619</c:v>
                </c:pt>
                <c:pt idx="5208">
                  <c:v>63.61</c:v>
                </c:pt>
                <c:pt idx="5209">
                  <c:v>63.603000000000002</c:v>
                </c:pt>
                <c:pt idx="5210">
                  <c:v>63.597999999999999</c:v>
                </c:pt>
                <c:pt idx="5211">
                  <c:v>63.594000000000001</c:v>
                </c:pt>
                <c:pt idx="5212">
                  <c:v>63.588999999999999</c:v>
                </c:pt>
                <c:pt idx="5213">
                  <c:v>63.585999999999999</c:v>
                </c:pt>
                <c:pt idx="5214">
                  <c:v>63.585000000000001</c:v>
                </c:pt>
                <c:pt idx="5215">
                  <c:v>63.588999999999999</c:v>
                </c:pt>
                <c:pt idx="5216">
                  <c:v>63.593000000000004</c:v>
                </c:pt>
                <c:pt idx="5217">
                  <c:v>63.594999999999999</c:v>
                </c:pt>
                <c:pt idx="5218">
                  <c:v>63.600999999999999</c:v>
                </c:pt>
                <c:pt idx="5219">
                  <c:v>63.603000000000002</c:v>
                </c:pt>
                <c:pt idx="5220">
                  <c:v>63.601999999999997</c:v>
                </c:pt>
                <c:pt idx="5221">
                  <c:v>63.61</c:v>
                </c:pt>
                <c:pt idx="5222">
                  <c:v>63.624000000000002</c:v>
                </c:pt>
                <c:pt idx="5223">
                  <c:v>63.637999999999998</c:v>
                </c:pt>
                <c:pt idx="5224">
                  <c:v>63.655999999999999</c:v>
                </c:pt>
                <c:pt idx="5225">
                  <c:v>63.683</c:v>
                </c:pt>
                <c:pt idx="5226">
                  <c:v>63.718000000000004</c:v>
                </c:pt>
                <c:pt idx="5227">
                  <c:v>63.753</c:v>
                </c:pt>
                <c:pt idx="5228">
                  <c:v>63.792000000000002</c:v>
                </c:pt>
                <c:pt idx="5229">
                  <c:v>63.835999999999999</c:v>
                </c:pt>
                <c:pt idx="5230">
                  <c:v>63.893000000000001</c:v>
                </c:pt>
                <c:pt idx="5231">
                  <c:v>63.960999999999999</c:v>
                </c:pt>
                <c:pt idx="5232">
                  <c:v>64.022000000000006</c:v>
                </c:pt>
                <c:pt idx="5233">
                  <c:v>64.081000000000003</c:v>
                </c:pt>
                <c:pt idx="5234">
                  <c:v>64.150000000000006</c:v>
                </c:pt>
                <c:pt idx="5235">
                  <c:v>64.231999999999999</c:v>
                </c:pt>
                <c:pt idx="5236">
                  <c:v>64.325000000000003</c:v>
                </c:pt>
                <c:pt idx="5237">
                  <c:v>64.421000000000006</c:v>
                </c:pt>
                <c:pt idx="5238">
                  <c:v>64.527000000000001</c:v>
                </c:pt>
                <c:pt idx="5239">
                  <c:v>64.653000000000006</c:v>
                </c:pt>
                <c:pt idx="5240">
                  <c:v>64.769000000000005</c:v>
                </c:pt>
                <c:pt idx="5241">
                  <c:v>64.891999999999996</c:v>
                </c:pt>
                <c:pt idx="5242">
                  <c:v>65.028000000000006</c:v>
                </c:pt>
                <c:pt idx="5243">
                  <c:v>65.159000000000006</c:v>
                </c:pt>
                <c:pt idx="5244">
                  <c:v>65.290999999999997</c:v>
                </c:pt>
                <c:pt idx="5245">
                  <c:v>65.418000000000006</c:v>
                </c:pt>
                <c:pt idx="5246">
                  <c:v>65.55</c:v>
                </c:pt>
                <c:pt idx="5247">
                  <c:v>65.677000000000007</c:v>
                </c:pt>
                <c:pt idx="5248">
                  <c:v>65.801000000000002</c:v>
                </c:pt>
                <c:pt idx="5249">
                  <c:v>65.926000000000002</c:v>
                </c:pt>
                <c:pt idx="5250">
                  <c:v>66.048000000000002</c:v>
                </c:pt>
                <c:pt idx="5251">
                  <c:v>66.180000000000007</c:v>
                </c:pt>
                <c:pt idx="5252">
                  <c:v>66.293999999999997</c:v>
                </c:pt>
                <c:pt idx="5253">
                  <c:v>66.391999999999996</c:v>
                </c:pt>
                <c:pt idx="5254">
                  <c:v>66.47</c:v>
                </c:pt>
                <c:pt idx="5255">
                  <c:v>66.522000000000006</c:v>
                </c:pt>
                <c:pt idx="5256">
                  <c:v>66.552999999999997</c:v>
                </c:pt>
                <c:pt idx="5257">
                  <c:v>66.563999999999993</c:v>
                </c:pt>
                <c:pt idx="5258">
                  <c:v>66.563000000000002</c:v>
                </c:pt>
                <c:pt idx="5259">
                  <c:v>66.567999999999998</c:v>
                </c:pt>
                <c:pt idx="5260">
                  <c:v>66.581000000000003</c:v>
                </c:pt>
                <c:pt idx="5261">
                  <c:v>66.608000000000004</c:v>
                </c:pt>
                <c:pt idx="5262">
                  <c:v>66.656000000000006</c:v>
                </c:pt>
                <c:pt idx="5263">
                  <c:v>66.718000000000004</c:v>
                </c:pt>
                <c:pt idx="5264">
                  <c:v>66.798000000000002</c:v>
                </c:pt>
                <c:pt idx="5265">
                  <c:v>66.891999999999996</c:v>
                </c:pt>
                <c:pt idx="5266">
                  <c:v>66.989999999999995</c:v>
                </c:pt>
                <c:pt idx="5267">
                  <c:v>67.093999999999994</c:v>
                </c:pt>
                <c:pt idx="5268">
                  <c:v>67.191999999999993</c:v>
                </c:pt>
                <c:pt idx="5269">
                  <c:v>67.277000000000001</c:v>
                </c:pt>
                <c:pt idx="5270">
                  <c:v>67.375</c:v>
                </c:pt>
                <c:pt idx="5271">
                  <c:v>67.471000000000004</c:v>
                </c:pt>
                <c:pt idx="5272">
                  <c:v>67.558000000000007</c:v>
                </c:pt>
                <c:pt idx="5273">
                  <c:v>67.647000000000006</c:v>
                </c:pt>
                <c:pt idx="5274">
                  <c:v>67.739999999999995</c:v>
                </c:pt>
                <c:pt idx="5275">
                  <c:v>67.835999999999999</c:v>
                </c:pt>
                <c:pt idx="5276">
                  <c:v>67.927999999999997</c:v>
                </c:pt>
                <c:pt idx="5277">
                  <c:v>68.018000000000001</c:v>
                </c:pt>
                <c:pt idx="5278">
                  <c:v>68.113</c:v>
                </c:pt>
                <c:pt idx="5279">
                  <c:v>68.204999999999998</c:v>
                </c:pt>
                <c:pt idx="5280">
                  <c:v>68.281999999999996</c:v>
                </c:pt>
                <c:pt idx="5281">
                  <c:v>68.363</c:v>
                </c:pt>
                <c:pt idx="5282">
                  <c:v>68.444999999999993</c:v>
                </c:pt>
                <c:pt idx="5283">
                  <c:v>68.52</c:v>
                </c:pt>
                <c:pt idx="5284">
                  <c:v>68.594999999999999</c:v>
                </c:pt>
                <c:pt idx="5285">
                  <c:v>68.664000000000001</c:v>
                </c:pt>
                <c:pt idx="5286">
                  <c:v>68.721000000000004</c:v>
                </c:pt>
                <c:pt idx="5287">
                  <c:v>68.768000000000001</c:v>
                </c:pt>
                <c:pt idx="5288">
                  <c:v>68.81</c:v>
                </c:pt>
                <c:pt idx="5289">
                  <c:v>68.844999999999999</c:v>
                </c:pt>
                <c:pt idx="5290">
                  <c:v>68.867000000000004</c:v>
                </c:pt>
                <c:pt idx="5291">
                  <c:v>68.876999999999995</c:v>
                </c:pt>
                <c:pt idx="5292">
                  <c:v>68.872</c:v>
                </c:pt>
                <c:pt idx="5293">
                  <c:v>68.863</c:v>
                </c:pt>
                <c:pt idx="5294">
                  <c:v>68.844999999999999</c:v>
                </c:pt>
                <c:pt idx="5295">
                  <c:v>68.822000000000003</c:v>
                </c:pt>
                <c:pt idx="5296">
                  <c:v>68.8</c:v>
                </c:pt>
                <c:pt idx="5297">
                  <c:v>68.781000000000006</c:v>
                </c:pt>
                <c:pt idx="5298">
                  <c:v>68.757000000000005</c:v>
                </c:pt>
                <c:pt idx="5299">
                  <c:v>68.724000000000004</c:v>
                </c:pt>
                <c:pt idx="5300">
                  <c:v>68.683000000000007</c:v>
                </c:pt>
                <c:pt idx="5301">
                  <c:v>68.643000000000001</c:v>
                </c:pt>
                <c:pt idx="5302">
                  <c:v>68.606999999999999</c:v>
                </c:pt>
                <c:pt idx="5303">
                  <c:v>68.572000000000003</c:v>
                </c:pt>
                <c:pt idx="5304">
                  <c:v>68.528999999999996</c:v>
                </c:pt>
                <c:pt idx="5305">
                  <c:v>68.486999999999995</c:v>
                </c:pt>
                <c:pt idx="5306">
                  <c:v>68.442999999999998</c:v>
                </c:pt>
                <c:pt idx="5307">
                  <c:v>68.400000000000006</c:v>
                </c:pt>
                <c:pt idx="5308">
                  <c:v>68.350999999999999</c:v>
                </c:pt>
                <c:pt idx="5309">
                  <c:v>68.301000000000002</c:v>
                </c:pt>
                <c:pt idx="5310">
                  <c:v>68.257000000000005</c:v>
                </c:pt>
                <c:pt idx="5311">
                  <c:v>68.218000000000004</c:v>
                </c:pt>
                <c:pt idx="5312">
                  <c:v>68.180000000000007</c:v>
                </c:pt>
                <c:pt idx="5313">
                  <c:v>68.143000000000001</c:v>
                </c:pt>
                <c:pt idx="5314">
                  <c:v>68.111999999999995</c:v>
                </c:pt>
                <c:pt idx="5315">
                  <c:v>68.093000000000004</c:v>
                </c:pt>
                <c:pt idx="5316">
                  <c:v>68.076999999999998</c:v>
                </c:pt>
                <c:pt idx="5317">
                  <c:v>68.063999999999993</c:v>
                </c:pt>
                <c:pt idx="5318">
                  <c:v>68.06</c:v>
                </c:pt>
                <c:pt idx="5319">
                  <c:v>68.054000000000002</c:v>
                </c:pt>
                <c:pt idx="5320">
                  <c:v>68.046000000000006</c:v>
                </c:pt>
                <c:pt idx="5321">
                  <c:v>68.046000000000006</c:v>
                </c:pt>
                <c:pt idx="5322">
                  <c:v>68.046999999999997</c:v>
                </c:pt>
                <c:pt idx="5323">
                  <c:v>68.055000000000007</c:v>
                </c:pt>
                <c:pt idx="5324">
                  <c:v>68.061999999999998</c:v>
                </c:pt>
                <c:pt idx="5325">
                  <c:v>68.067999999999998</c:v>
                </c:pt>
                <c:pt idx="5326">
                  <c:v>68.075000000000003</c:v>
                </c:pt>
                <c:pt idx="5327">
                  <c:v>68.081000000000003</c:v>
                </c:pt>
                <c:pt idx="5328">
                  <c:v>68.09</c:v>
                </c:pt>
                <c:pt idx="5329">
                  <c:v>68.093999999999994</c:v>
                </c:pt>
                <c:pt idx="5330">
                  <c:v>68.097999999999999</c:v>
                </c:pt>
                <c:pt idx="5331">
                  <c:v>68.105999999999995</c:v>
                </c:pt>
                <c:pt idx="5332">
                  <c:v>68.108999999999995</c:v>
                </c:pt>
                <c:pt idx="5333">
                  <c:v>68.111000000000004</c:v>
                </c:pt>
                <c:pt idx="5334">
                  <c:v>68.113</c:v>
                </c:pt>
                <c:pt idx="5335">
                  <c:v>68.114000000000004</c:v>
                </c:pt>
                <c:pt idx="5336">
                  <c:v>68.114000000000004</c:v>
                </c:pt>
                <c:pt idx="5337">
                  <c:v>68.11</c:v>
                </c:pt>
                <c:pt idx="5338">
                  <c:v>68.108999999999995</c:v>
                </c:pt>
                <c:pt idx="5339">
                  <c:v>68.11</c:v>
                </c:pt>
                <c:pt idx="5340">
                  <c:v>68.114000000000004</c:v>
                </c:pt>
                <c:pt idx="5341">
                  <c:v>68.117000000000004</c:v>
                </c:pt>
                <c:pt idx="5342">
                  <c:v>68.113</c:v>
                </c:pt>
                <c:pt idx="5343">
                  <c:v>68.111999999999995</c:v>
                </c:pt>
                <c:pt idx="5344">
                  <c:v>68.111000000000004</c:v>
                </c:pt>
                <c:pt idx="5345">
                  <c:v>68.106999999999999</c:v>
                </c:pt>
                <c:pt idx="5346">
                  <c:v>68.106999999999999</c:v>
                </c:pt>
                <c:pt idx="5347">
                  <c:v>68.102999999999994</c:v>
                </c:pt>
                <c:pt idx="5348">
                  <c:v>68.100999999999999</c:v>
                </c:pt>
                <c:pt idx="5349">
                  <c:v>68.100999999999999</c:v>
                </c:pt>
                <c:pt idx="5350">
                  <c:v>68.102000000000004</c:v>
                </c:pt>
                <c:pt idx="5351">
                  <c:v>68.103999999999999</c:v>
                </c:pt>
                <c:pt idx="5352">
                  <c:v>68.102999999999994</c:v>
                </c:pt>
                <c:pt idx="5353">
                  <c:v>68.108999999999995</c:v>
                </c:pt>
                <c:pt idx="5354">
                  <c:v>68.12</c:v>
                </c:pt>
                <c:pt idx="5355">
                  <c:v>68.13</c:v>
                </c:pt>
                <c:pt idx="5356">
                  <c:v>68.132000000000005</c:v>
                </c:pt>
                <c:pt idx="5357">
                  <c:v>68.138999999999996</c:v>
                </c:pt>
                <c:pt idx="5358">
                  <c:v>68.144999999999996</c:v>
                </c:pt>
                <c:pt idx="5359">
                  <c:v>68.153999999999996</c:v>
                </c:pt>
                <c:pt idx="5360">
                  <c:v>68.167000000000002</c:v>
                </c:pt>
                <c:pt idx="5361">
                  <c:v>68.177999999999997</c:v>
                </c:pt>
                <c:pt idx="5362">
                  <c:v>68.188999999999993</c:v>
                </c:pt>
                <c:pt idx="5363">
                  <c:v>68.203000000000003</c:v>
                </c:pt>
                <c:pt idx="5364">
                  <c:v>68.213999999999999</c:v>
                </c:pt>
                <c:pt idx="5365">
                  <c:v>68.224000000000004</c:v>
                </c:pt>
                <c:pt idx="5366">
                  <c:v>68.233999999999995</c:v>
                </c:pt>
                <c:pt idx="5367">
                  <c:v>68.242000000000004</c:v>
                </c:pt>
                <c:pt idx="5368">
                  <c:v>68.245000000000005</c:v>
                </c:pt>
                <c:pt idx="5369">
                  <c:v>68.245999999999995</c:v>
                </c:pt>
                <c:pt idx="5370">
                  <c:v>68.245999999999995</c:v>
                </c:pt>
                <c:pt idx="5371">
                  <c:v>68.248000000000005</c:v>
                </c:pt>
                <c:pt idx="5372">
                  <c:v>68.251999999999995</c:v>
                </c:pt>
                <c:pt idx="5373">
                  <c:v>68.257000000000005</c:v>
                </c:pt>
                <c:pt idx="5374">
                  <c:v>68.260000000000005</c:v>
                </c:pt>
                <c:pt idx="5375">
                  <c:v>68.260999999999996</c:v>
                </c:pt>
                <c:pt idx="5376">
                  <c:v>68.260000000000005</c:v>
                </c:pt>
                <c:pt idx="5377">
                  <c:v>68.260000000000005</c:v>
                </c:pt>
                <c:pt idx="5378">
                  <c:v>68.266000000000005</c:v>
                </c:pt>
                <c:pt idx="5379">
                  <c:v>68.269000000000005</c:v>
                </c:pt>
                <c:pt idx="5380">
                  <c:v>68.277000000000001</c:v>
                </c:pt>
                <c:pt idx="5381">
                  <c:v>68.286000000000001</c:v>
                </c:pt>
                <c:pt idx="5382">
                  <c:v>68.293000000000006</c:v>
                </c:pt>
                <c:pt idx="5383">
                  <c:v>68.304000000000002</c:v>
                </c:pt>
                <c:pt idx="5384">
                  <c:v>68.313999999999993</c:v>
                </c:pt>
                <c:pt idx="5385">
                  <c:v>68.323999999999998</c:v>
                </c:pt>
                <c:pt idx="5386">
                  <c:v>68.332999999999998</c:v>
                </c:pt>
                <c:pt idx="5387">
                  <c:v>68.344999999999999</c:v>
                </c:pt>
                <c:pt idx="5388">
                  <c:v>68.36</c:v>
                </c:pt>
                <c:pt idx="5389">
                  <c:v>68.373000000000005</c:v>
                </c:pt>
                <c:pt idx="5390">
                  <c:v>68.388999999999996</c:v>
                </c:pt>
                <c:pt idx="5391">
                  <c:v>68.406000000000006</c:v>
                </c:pt>
                <c:pt idx="5392">
                  <c:v>68.421999999999997</c:v>
                </c:pt>
                <c:pt idx="5393">
                  <c:v>68.433000000000007</c:v>
                </c:pt>
                <c:pt idx="5394">
                  <c:v>68.441999999999993</c:v>
                </c:pt>
                <c:pt idx="5395">
                  <c:v>68.450999999999993</c:v>
                </c:pt>
                <c:pt idx="5396">
                  <c:v>68.454999999999998</c:v>
                </c:pt>
                <c:pt idx="5397">
                  <c:v>68.454999999999998</c:v>
                </c:pt>
                <c:pt idx="5398">
                  <c:v>68.459000000000003</c:v>
                </c:pt>
                <c:pt idx="5399">
                  <c:v>68.459999999999994</c:v>
                </c:pt>
                <c:pt idx="5400">
                  <c:v>68.457999999999998</c:v>
                </c:pt>
                <c:pt idx="5401">
                  <c:v>68.468000000000004</c:v>
                </c:pt>
                <c:pt idx="5402">
                  <c:v>68.480999999999995</c:v>
                </c:pt>
                <c:pt idx="5403">
                  <c:v>68.488</c:v>
                </c:pt>
                <c:pt idx="5404">
                  <c:v>68.497</c:v>
                </c:pt>
                <c:pt idx="5405">
                  <c:v>68.504999999999995</c:v>
                </c:pt>
                <c:pt idx="5406">
                  <c:v>68.516999999999996</c:v>
                </c:pt>
                <c:pt idx="5407">
                  <c:v>68.524000000000001</c:v>
                </c:pt>
                <c:pt idx="5408">
                  <c:v>68.528000000000006</c:v>
                </c:pt>
                <c:pt idx="5409">
                  <c:v>68.534000000000006</c:v>
                </c:pt>
                <c:pt idx="5410">
                  <c:v>68.540999999999997</c:v>
                </c:pt>
                <c:pt idx="5411">
                  <c:v>68.543000000000006</c:v>
                </c:pt>
                <c:pt idx="5412">
                  <c:v>68.540999999999997</c:v>
                </c:pt>
                <c:pt idx="5413">
                  <c:v>68.534999999999997</c:v>
                </c:pt>
                <c:pt idx="5414">
                  <c:v>68.525999999999996</c:v>
                </c:pt>
                <c:pt idx="5415">
                  <c:v>68.515000000000001</c:v>
                </c:pt>
                <c:pt idx="5416">
                  <c:v>68.501999999999995</c:v>
                </c:pt>
                <c:pt idx="5417">
                  <c:v>68.488</c:v>
                </c:pt>
                <c:pt idx="5418">
                  <c:v>68.48</c:v>
                </c:pt>
                <c:pt idx="5419">
                  <c:v>68.471999999999994</c:v>
                </c:pt>
                <c:pt idx="5420">
                  <c:v>68.468000000000004</c:v>
                </c:pt>
                <c:pt idx="5421">
                  <c:v>68.462999999999994</c:v>
                </c:pt>
                <c:pt idx="5422">
                  <c:v>68.463999999999999</c:v>
                </c:pt>
                <c:pt idx="5423">
                  <c:v>68.463999999999999</c:v>
                </c:pt>
                <c:pt idx="5424">
                  <c:v>68.462999999999994</c:v>
                </c:pt>
                <c:pt idx="5425">
                  <c:v>68.463999999999999</c:v>
                </c:pt>
                <c:pt idx="5426">
                  <c:v>68.462999999999994</c:v>
                </c:pt>
                <c:pt idx="5427">
                  <c:v>68.468000000000004</c:v>
                </c:pt>
                <c:pt idx="5428">
                  <c:v>68.465999999999994</c:v>
                </c:pt>
                <c:pt idx="5429">
                  <c:v>68.466999999999999</c:v>
                </c:pt>
                <c:pt idx="5430">
                  <c:v>68.468000000000004</c:v>
                </c:pt>
                <c:pt idx="5431">
                  <c:v>68.472999999999999</c:v>
                </c:pt>
                <c:pt idx="5432">
                  <c:v>68.477000000000004</c:v>
                </c:pt>
                <c:pt idx="5433">
                  <c:v>68.477000000000004</c:v>
                </c:pt>
                <c:pt idx="5434">
                  <c:v>68.477999999999994</c:v>
                </c:pt>
                <c:pt idx="5435">
                  <c:v>68.484999999999999</c:v>
                </c:pt>
                <c:pt idx="5436">
                  <c:v>68.489000000000004</c:v>
                </c:pt>
                <c:pt idx="5437">
                  <c:v>68.492000000000004</c:v>
                </c:pt>
                <c:pt idx="5438">
                  <c:v>68.495000000000005</c:v>
                </c:pt>
                <c:pt idx="5439">
                  <c:v>68.504999999999995</c:v>
                </c:pt>
                <c:pt idx="5440">
                  <c:v>68.510999999999996</c:v>
                </c:pt>
                <c:pt idx="5441">
                  <c:v>68.518000000000001</c:v>
                </c:pt>
                <c:pt idx="5442">
                  <c:v>68.522000000000006</c:v>
                </c:pt>
                <c:pt idx="5443">
                  <c:v>68.525000000000006</c:v>
                </c:pt>
                <c:pt idx="5444">
                  <c:v>68.534999999999997</c:v>
                </c:pt>
                <c:pt idx="5445">
                  <c:v>68.543000000000006</c:v>
                </c:pt>
                <c:pt idx="5446">
                  <c:v>68.554000000000002</c:v>
                </c:pt>
                <c:pt idx="5447">
                  <c:v>68.564999999999998</c:v>
                </c:pt>
                <c:pt idx="5448">
                  <c:v>68.570999999999998</c:v>
                </c:pt>
                <c:pt idx="5449">
                  <c:v>68.584000000000003</c:v>
                </c:pt>
                <c:pt idx="5450">
                  <c:v>68.605000000000004</c:v>
                </c:pt>
                <c:pt idx="5451">
                  <c:v>68.635000000000005</c:v>
                </c:pt>
                <c:pt idx="5452">
                  <c:v>68.667000000000002</c:v>
                </c:pt>
                <c:pt idx="5453">
                  <c:v>68.700999999999993</c:v>
                </c:pt>
                <c:pt idx="5454">
                  <c:v>68.739000000000004</c:v>
                </c:pt>
                <c:pt idx="5455">
                  <c:v>68.781999999999996</c:v>
                </c:pt>
                <c:pt idx="5456">
                  <c:v>68.813999999999993</c:v>
                </c:pt>
                <c:pt idx="5457">
                  <c:v>68.840999999999994</c:v>
                </c:pt>
                <c:pt idx="5458">
                  <c:v>68.88</c:v>
                </c:pt>
                <c:pt idx="5459">
                  <c:v>68.933999999999997</c:v>
                </c:pt>
                <c:pt idx="5460">
                  <c:v>68.978999999999999</c:v>
                </c:pt>
                <c:pt idx="5461">
                  <c:v>69.013000000000005</c:v>
                </c:pt>
                <c:pt idx="5462">
                  <c:v>69.049000000000007</c:v>
                </c:pt>
                <c:pt idx="5463">
                  <c:v>69.08</c:v>
                </c:pt>
                <c:pt idx="5464">
                  <c:v>69.102000000000004</c:v>
                </c:pt>
                <c:pt idx="5465">
                  <c:v>69.123999999999995</c:v>
                </c:pt>
                <c:pt idx="5466">
                  <c:v>69.150000000000006</c:v>
                </c:pt>
                <c:pt idx="5467">
                  <c:v>69.171999999999997</c:v>
                </c:pt>
                <c:pt idx="5468">
                  <c:v>69.182000000000002</c:v>
                </c:pt>
                <c:pt idx="5469">
                  <c:v>69.183999999999997</c:v>
                </c:pt>
                <c:pt idx="5470">
                  <c:v>69.180000000000007</c:v>
                </c:pt>
                <c:pt idx="5471">
                  <c:v>69.17</c:v>
                </c:pt>
                <c:pt idx="5472">
                  <c:v>69.156999999999996</c:v>
                </c:pt>
                <c:pt idx="5473">
                  <c:v>69.146000000000001</c:v>
                </c:pt>
                <c:pt idx="5474">
                  <c:v>69.132000000000005</c:v>
                </c:pt>
                <c:pt idx="5475">
                  <c:v>69.111999999999995</c:v>
                </c:pt>
                <c:pt idx="5476">
                  <c:v>69.093000000000004</c:v>
                </c:pt>
                <c:pt idx="5477">
                  <c:v>69.067999999999998</c:v>
                </c:pt>
                <c:pt idx="5478">
                  <c:v>69.042000000000002</c:v>
                </c:pt>
                <c:pt idx="5479">
                  <c:v>69.016999999999996</c:v>
                </c:pt>
                <c:pt idx="5480">
                  <c:v>68.988</c:v>
                </c:pt>
                <c:pt idx="5481">
                  <c:v>68.95</c:v>
                </c:pt>
                <c:pt idx="5482">
                  <c:v>68.912000000000006</c:v>
                </c:pt>
                <c:pt idx="5483">
                  <c:v>68.873999999999995</c:v>
                </c:pt>
                <c:pt idx="5484">
                  <c:v>68.834000000000003</c:v>
                </c:pt>
                <c:pt idx="5485">
                  <c:v>68.805000000000007</c:v>
                </c:pt>
                <c:pt idx="5486">
                  <c:v>68.772999999999996</c:v>
                </c:pt>
                <c:pt idx="5487">
                  <c:v>68.748000000000005</c:v>
                </c:pt>
                <c:pt idx="5488">
                  <c:v>68.724999999999994</c:v>
                </c:pt>
                <c:pt idx="5489">
                  <c:v>68.704999999999998</c:v>
                </c:pt>
                <c:pt idx="5490">
                  <c:v>68.688999999999993</c:v>
                </c:pt>
                <c:pt idx="5491">
                  <c:v>68.671000000000006</c:v>
                </c:pt>
                <c:pt idx="5492">
                  <c:v>68.656999999999996</c:v>
                </c:pt>
                <c:pt idx="5493">
                  <c:v>68.641000000000005</c:v>
                </c:pt>
                <c:pt idx="5494">
                  <c:v>68.634</c:v>
                </c:pt>
                <c:pt idx="5495">
                  <c:v>68.632999999999996</c:v>
                </c:pt>
                <c:pt idx="5496">
                  <c:v>68.626999999999995</c:v>
                </c:pt>
                <c:pt idx="5497">
                  <c:v>68.620999999999995</c:v>
                </c:pt>
                <c:pt idx="5498">
                  <c:v>68.614000000000004</c:v>
                </c:pt>
                <c:pt idx="5499">
                  <c:v>68.611000000000004</c:v>
                </c:pt>
                <c:pt idx="5500">
                  <c:v>68.617000000000004</c:v>
                </c:pt>
                <c:pt idx="5501">
                  <c:v>68.620999999999995</c:v>
                </c:pt>
                <c:pt idx="5502">
                  <c:v>68.622</c:v>
                </c:pt>
                <c:pt idx="5503">
                  <c:v>68.625</c:v>
                </c:pt>
                <c:pt idx="5504">
                  <c:v>68.631</c:v>
                </c:pt>
                <c:pt idx="5505">
                  <c:v>68.637</c:v>
                </c:pt>
                <c:pt idx="5506">
                  <c:v>68.643000000000001</c:v>
                </c:pt>
                <c:pt idx="5507">
                  <c:v>68.646000000000001</c:v>
                </c:pt>
                <c:pt idx="5508">
                  <c:v>68.644000000000005</c:v>
                </c:pt>
                <c:pt idx="5509">
                  <c:v>68.644999999999996</c:v>
                </c:pt>
                <c:pt idx="5510">
                  <c:v>68.646000000000001</c:v>
                </c:pt>
                <c:pt idx="5511">
                  <c:v>68.643000000000001</c:v>
                </c:pt>
                <c:pt idx="5512">
                  <c:v>68.64</c:v>
                </c:pt>
                <c:pt idx="5513">
                  <c:v>68.638999999999996</c:v>
                </c:pt>
                <c:pt idx="5514">
                  <c:v>68.634</c:v>
                </c:pt>
                <c:pt idx="5515">
                  <c:v>68.634</c:v>
                </c:pt>
                <c:pt idx="5516">
                  <c:v>68.632999999999996</c:v>
                </c:pt>
                <c:pt idx="5517">
                  <c:v>68.63</c:v>
                </c:pt>
                <c:pt idx="5518">
                  <c:v>68.626999999999995</c:v>
                </c:pt>
                <c:pt idx="5519">
                  <c:v>68.628</c:v>
                </c:pt>
                <c:pt idx="5520">
                  <c:v>68.631</c:v>
                </c:pt>
                <c:pt idx="5521">
                  <c:v>68.634</c:v>
                </c:pt>
                <c:pt idx="5522">
                  <c:v>68.641000000000005</c:v>
                </c:pt>
                <c:pt idx="5523">
                  <c:v>68.652000000000001</c:v>
                </c:pt>
                <c:pt idx="5524">
                  <c:v>68.667000000000002</c:v>
                </c:pt>
                <c:pt idx="5525">
                  <c:v>68.682000000000002</c:v>
                </c:pt>
                <c:pt idx="5526">
                  <c:v>68.701999999999998</c:v>
                </c:pt>
                <c:pt idx="5527">
                  <c:v>68.715000000000003</c:v>
                </c:pt>
                <c:pt idx="5528">
                  <c:v>68.730999999999995</c:v>
                </c:pt>
                <c:pt idx="5529">
                  <c:v>68.756</c:v>
                </c:pt>
                <c:pt idx="5530">
                  <c:v>68.798000000000002</c:v>
                </c:pt>
                <c:pt idx="5531">
                  <c:v>68.843999999999994</c:v>
                </c:pt>
                <c:pt idx="5532">
                  <c:v>68.88</c:v>
                </c:pt>
                <c:pt idx="5533">
                  <c:v>68.908000000000001</c:v>
                </c:pt>
                <c:pt idx="5534">
                  <c:v>68.936999999999998</c:v>
                </c:pt>
                <c:pt idx="5535">
                  <c:v>68.968999999999994</c:v>
                </c:pt>
                <c:pt idx="5536">
                  <c:v>69.004000000000005</c:v>
                </c:pt>
                <c:pt idx="5537">
                  <c:v>69.037000000000006</c:v>
                </c:pt>
                <c:pt idx="5538">
                  <c:v>69.075000000000003</c:v>
                </c:pt>
                <c:pt idx="5539">
                  <c:v>69.113</c:v>
                </c:pt>
                <c:pt idx="5540">
                  <c:v>69.138999999999996</c:v>
                </c:pt>
                <c:pt idx="5541">
                  <c:v>69.167000000000002</c:v>
                </c:pt>
                <c:pt idx="5542">
                  <c:v>69.197999999999993</c:v>
                </c:pt>
                <c:pt idx="5543">
                  <c:v>69.228999999999999</c:v>
                </c:pt>
                <c:pt idx="5544">
                  <c:v>69.257999999999996</c:v>
                </c:pt>
                <c:pt idx="5545">
                  <c:v>69.287000000000006</c:v>
                </c:pt>
                <c:pt idx="5546">
                  <c:v>69.317999999999998</c:v>
                </c:pt>
                <c:pt idx="5547">
                  <c:v>69.34</c:v>
                </c:pt>
                <c:pt idx="5548">
                  <c:v>69.364000000000004</c:v>
                </c:pt>
                <c:pt idx="5549">
                  <c:v>69.388999999999996</c:v>
                </c:pt>
                <c:pt idx="5550">
                  <c:v>69.414000000000001</c:v>
                </c:pt>
                <c:pt idx="5551">
                  <c:v>69.447000000000003</c:v>
                </c:pt>
                <c:pt idx="5552">
                  <c:v>69.486999999999995</c:v>
                </c:pt>
                <c:pt idx="5553">
                  <c:v>69.531000000000006</c:v>
                </c:pt>
                <c:pt idx="5554">
                  <c:v>69.578000000000003</c:v>
                </c:pt>
                <c:pt idx="5555">
                  <c:v>69.626000000000005</c:v>
                </c:pt>
                <c:pt idx="5556">
                  <c:v>69.682000000000002</c:v>
                </c:pt>
                <c:pt idx="5557">
                  <c:v>69.744</c:v>
                </c:pt>
                <c:pt idx="5558">
                  <c:v>69.796999999999997</c:v>
                </c:pt>
                <c:pt idx="5559">
                  <c:v>69.841999999999999</c:v>
                </c:pt>
                <c:pt idx="5560">
                  <c:v>69.888000000000005</c:v>
                </c:pt>
                <c:pt idx="5561">
                  <c:v>69.947999999999993</c:v>
                </c:pt>
                <c:pt idx="5562">
                  <c:v>70.007999999999996</c:v>
                </c:pt>
                <c:pt idx="5563">
                  <c:v>70.06</c:v>
                </c:pt>
                <c:pt idx="5564">
                  <c:v>70.108000000000004</c:v>
                </c:pt>
                <c:pt idx="5565">
                  <c:v>70.161000000000001</c:v>
                </c:pt>
                <c:pt idx="5566">
                  <c:v>70.210999999999999</c:v>
                </c:pt>
                <c:pt idx="5567">
                  <c:v>70.248999999999995</c:v>
                </c:pt>
                <c:pt idx="5568">
                  <c:v>70.283000000000001</c:v>
                </c:pt>
                <c:pt idx="5569">
                  <c:v>70.313000000000002</c:v>
                </c:pt>
                <c:pt idx="5570">
                  <c:v>70.34</c:v>
                </c:pt>
                <c:pt idx="5571">
                  <c:v>70.361999999999995</c:v>
                </c:pt>
                <c:pt idx="5572">
                  <c:v>70.382999999999996</c:v>
                </c:pt>
                <c:pt idx="5573">
                  <c:v>70.403000000000006</c:v>
                </c:pt>
                <c:pt idx="5574">
                  <c:v>70.421999999999997</c:v>
                </c:pt>
                <c:pt idx="5575">
                  <c:v>70.441999999999993</c:v>
                </c:pt>
                <c:pt idx="5576">
                  <c:v>70.459999999999994</c:v>
                </c:pt>
                <c:pt idx="5577">
                  <c:v>70.477000000000004</c:v>
                </c:pt>
                <c:pt idx="5578">
                  <c:v>70.488</c:v>
                </c:pt>
                <c:pt idx="5579">
                  <c:v>70.498000000000005</c:v>
                </c:pt>
                <c:pt idx="5580">
                  <c:v>70.506</c:v>
                </c:pt>
                <c:pt idx="5581">
                  <c:v>70.515000000000001</c:v>
                </c:pt>
                <c:pt idx="5582">
                  <c:v>70.528999999999996</c:v>
                </c:pt>
                <c:pt idx="5583">
                  <c:v>70.542000000000002</c:v>
                </c:pt>
                <c:pt idx="5584">
                  <c:v>70.552000000000007</c:v>
                </c:pt>
                <c:pt idx="5585">
                  <c:v>70.569999999999993</c:v>
                </c:pt>
                <c:pt idx="5586">
                  <c:v>70.596000000000004</c:v>
                </c:pt>
                <c:pt idx="5587">
                  <c:v>70.626000000000005</c:v>
                </c:pt>
                <c:pt idx="5588">
                  <c:v>70.656000000000006</c:v>
                </c:pt>
                <c:pt idx="5589">
                  <c:v>70.685000000000002</c:v>
                </c:pt>
                <c:pt idx="5590">
                  <c:v>70.715999999999994</c:v>
                </c:pt>
                <c:pt idx="5591">
                  <c:v>70.757000000000005</c:v>
                </c:pt>
                <c:pt idx="5592">
                  <c:v>70.802000000000007</c:v>
                </c:pt>
                <c:pt idx="5593">
                  <c:v>70.846999999999994</c:v>
                </c:pt>
                <c:pt idx="5594">
                  <c:v>70.888000000000005</c:v>
                </c:pt>
                <c:pt idx="5595">
                  <c:v>70.921000000000006</c:v>
                </c:pt>
                <c:pt idx="5596">
                  <c:v>70.95</c:v>
                </c:pt>
                <c:pt idx="5597">
                  <c:v>70.983999999999995</c:v>
                </c:pt>
                <c:pt idx="5598">
                  <c:v>71.021000000000001</c:v>
                </c:pt>
                <c:pt idx="5599">
                  <c:v>71.061999999999998</c:v>
                </c:pt>
                <c:pt idx="5600">
                  <c:v>71.091999999999999</c:v>
                </c:pt>
                <c:pt idx="5601">
                  <c:v>71.114999999999995</c:v>
                </c:pt>
                <c:pt idx="5602">
                  <c:v>71.144000000000005</c:v>
                </c:pt>
                <c:pt idx="5603">
                  <c:v>71.185000000000002</c:v>
                </c:pt>
                <c:pt idx="5604">
                  <c:v>71.221999999999994</c:v>
                </c:pt>
                <c:pt idx="5605">
                  <c:v>71.247</c:v>
                </c:pt>
                <c:pt idx="5606">
                  <c:v>71.271000000000001</c:v>
                </c:pt>
                <c:pt idx="5607">
                  <c:v>71.293999999999997</c:v>
                </c:pt>
                <c:pt idx="5608">
                  <c:v>71.325000000000003</c:v>
                </c:pt>
                <c:pt idx="5609">
                  <c:v>71.367000000000004</c:v>
                </c:pt>
                <c:pt idx="5610">
                  <c:v>71.414000000000001</c:v>
                </c:pt>
                <c:pt idx="5611">
                  <c:v>71.453000000000003</c:v>
                </c:pt>
                <c:pt idx="5612">
                  <c:v>71.486999999999995</c:v>
                </c:pt>
                <c:pt idx="5613">
                  <c:v>71.521000000000001</c:v>
                </c:pt>
                <c:pt idx="5614">
                  <c:v>71.563000000000002</c:v>
                </c:pt>
                <c:pt idx="5615">
                  <c:v>71.613</c:v>
                </c:pt>
                <c:pt idx="5616">
                  <c:v>71.662000000000006</c:v>
                </c:pt>
                <c:pt idx="5617">
                  <c:v>71.7</c:v>
                </c:pt>
                <c:pt idx="5618">
                  <c:v>71.733000000000004</c:v>
                </c:pt>
                <c:pt idx="5619">
                  <c:v>71.763000000000005</c:v>
                </c:pt>
                <c:pt idx="5620">
                  <c:v>71.790000000000006</c:v>
                </c:pt>
                <c:pt idx="5621">
                  <c:v>71.816999999999993</c:v>
                </c:pt>
                <c:pt idx="5622">
                  <c:v>71.840999999999994</c:v>
                </c:pt>
                <c:pt idx="5623">
                  <c:v>71.86</c:v>
                </c:pt>
                <c:pt idx="5624">
                  <c:v>71.875</c:v>
                </c:pt>
                <c:pt idx="5625">
                  <c:v>71.891000000000005</c:v>
                </c:pt>
                <c:pt idx="5626">
                  <c:v>71.91</c:v>
                </c:pt>
                <c:pt idx="5627">
                  <c:v>71.932000000000002</c:v>
                </c:pt>
                <c:pt idx="5628">
                  <c:v>71.954999999999998</c:v>
                </c:pt>
                <c:pt idx="5629">
                  <c:v>71.971000000000004</c:v>
                </c:pt>
                <c:pt idx="5630">
                  <c:v>71.977999999999994</c:v>
                </c:pt>
                <c:pt idx="5631">
                  <c:v>71.98</c:v>
                </c:pt>
                <c:pt idx="5632">
                  <c:v>71.977000000000004</c:v>
                </c:pt>
                <c:pt idx="5633">
                  <c:v>71.968000000000004</c:v>
                </c:pt>
                <c:pt idx="5634">
                  <c:v>71.953000000000003</c:v>
                </c:pt>
                <c:pt idx="5635">
                  <c:v>71.938999999999993</c:v>
                </c:pt>
                <c:pt idx="5636">
                  <c:v>71.927000000000007</c:v>
                </c:pt>
                <c:pt idx="5637">
                  <c:v>71.915000000000006</c:v>
                </c:pt>
                <c:pt idx="5638">
                  <c:v>71.899000000000001</c:v>
                </c:pt>
                <c:pt idx="5639">
                  <c:v>71.88</c:v>
                </c:pt>
                <c:pt idx="5640">
                  <c:v>71.86</c:v>
                </c:pt>
                <c:pt idx="5641">
                  <c:v>71.837999999999994</c:v>
                </c:pt>
                <c:pt idx="5642">
                  <c:v>71.811999999999998</c:v>
                </c:pt>
                <c:pt idx="5643">
                  <c:v>71.790999999999997</c:v>
                </c:pt>
                <c:pt idx="5644">
                  <c:v>71.769000000000005</c:v>
                </c:pt>
                <c:pt idx="5645">
                  <c:v>71.75</c:v>
                </c:pt>
                <c:pt idx="5646">
                  <c:v>71.739999999999995</c:v>
                </c:pt>
                <c:pt idx="5647">
                  <c:v>71.733999999999995</c:v>
                </c:pt>
                <c:pt idx="5648">
                  <c:v>71.733999999999995</c:v>
                </c:pt>
                <c:pt idx="5649">
                  <c:v>71.747</c:v>
                </c:pt>
                <c:pt idx="5650">
                  <c:v>71.763999999999996</c:v>
                </c:pt>
                <c:pt idx="5651">
                  <c:v>71.775000000000006</c:v>
                </c:pt>
                <c:pt idx="5652">
                  <c:v>71.78</c:v>
                </c:pt>
                <c:pt idx="5653">
                  <c:v>71.781999999999996</c:v>
                </c:pt>
                <c:pt idx="5654">
                  <c:v>71.784999999999997</c:v>
                </c:pt>
                <c:pt idx="5655">
                  <c:v>71.790999999999997</c:v>
                </c:pt>
                <c:pt idx="5656">
                  <c:v>71.792000000000002</c:v>
                </c:pt>
                <c:pt idx="5657">
                  <c:v>71.793000000000006</c:v>
                </c:pt>
                <c:pt idx="5658">
                  <c:v>71.799000000000007</c:v>
                </c:pt>
                <c:pt idx="5659">
                  <c:v>71.805999999999997</c:v>
                </c:pt>
                <c:pt idx="5660">
                  <c:v>71.81</c:v>
                </c:pt>
                <c:pt idx="5661">
                  <c:v>71.813000000000002</c:v>
                </c:pt>
                <c:pt idx="5662">
                  <c:v>71.819000000000003</c:v>
                </c:pt>
                <c:pt idx="5663">
                  <c:v>71.822999999999993</c:v>
                </c:pt>
                <c:pt idx="5664">
                  <c:v>71.832999999999998</c:v>
                </c:pt>
                <c:pt idx="5665">
                  <c:v>71.843000000000004</c:v>
                </c:pt>
                <c:pt idx="5666">
                  <c:v>71.855000000000004</c:v>
                </c:pt>
                <c:pt idx="5667">
                  <c:v>71.870999999999995</c:v>
                </c:pt>
                <c:pt idx="5668">
                  <c:v>71.882999999999996</c:v>
                </c:pt>
                <c:pt idx="5669">
                  <c:v>71.893000000000001</c:v>
                </c:pt>
                <c:pt idx="5670">
                  <c:v>71.899000000000001</c:v>
                </c:pt>
                <c:pt idx="5671">
                  <c:v>71.903000000000006</c:v>
                </c:pt>
                <c:pt idx="5672">
                  <c:v>71.905000000000001</c:v>
                </c:pt>
                <c:pt idx="5673">
                  <c:v>71.906000000000006</c:v>
                </c:pt>
                <c:pt idx="5674">
                  <c:v>71.905000000000001</c:v>
                </c:pt>
                <c:pt idx="5675">
                  <c:v>71.902000000000001</c:v>
                </c:pt>
                <c:pt idx="5676">
                  <c:v>71.900999999999996</c:v>
                </c:pt>
                <c:pt idx="5677">
                  <c:v>71.893000000000001</c:v>
                </c:pt>
                <c:pt idx="5678">
                  <c:v>71.885000000000005</c:v>
                </c:pt>
                <c:pt idx="5679">
                  <c:v>71.875</c:v>
                </c:pt>
                <c:pt idx="5680">
                  <c:v>71.863</c:v>
                </c:pt>
                <c:pt idx="5681">
                  <c:v>71.847999999999999</c:v>
                </c:pt>
                <c:pt idx="5682">
                  <c:v>71.831000000000003</c:v>
                </c:pt>
                <c:pt idx="5683">
                  <c:v>71.819000000000003</c:v>
                </c:pt>
                <c:pt idx="5684">
                  <c:v>71.802999999999997</c:v>
                </c:pt>
                <c:pt idx="5685">
                  <c:v>71.77</c:v>
                </c:pt>
                <c:pt idx="5686">
                  <c:v>71.734999999999999</c:v>
                </c:pt>
                <c:pt idx="5687">
                  <c:v>71.700999999999993</c:v>
                </c:pt>
                <c:pt idx="5688">
                  <c:v>71.677000000000007</c:v>
                </c:pt>
                <c:pt idx="5689">
                  <c:v>71.66</c:v>
                </c:pt>
                <c:pt idx="5690">
                  <c:v>71.634</c:v>
                </c:pt>
                <c:pt idx="5691">
                  <c:v>71.606999999999999</c:v>
                </c:pt>
                <c:pt idx="5692">
                  <c:v>71.581999999999994</c:v>
                </c:pt>
                <c:pt idx="5693">
                  <c:v>71.56</c:v>
                </c:pt>
                <c:pt idx="5694">
                  <c:v>71.542000000000002</c:v>
                </c:pt>
                <c:pt idx="5695">
                  <c:v>71.525999999999996</c:v>
                </c:pt>
                <c:pt idx="5696">
                  <c:v>71.510000000000005</c:v>
                </c:pt>
                <c:pt idx="5697">
                  <c:v>71.498000000000005</c:v>
                </c:pt>
                <c:pt idx="5698">
                  <c:v>71.488</c:v>
                </c:pt>
                <c:pt idx="5699">
                  <c:v>71.478999999999999</c:v>
                </c:pt>
                <c:pt idx="5700">
                  <c:v>71.471999999999994</c:v>
                </c:pt>
                <c:pt idx="5701">
                  <c:v>71.465000000000003</c:v>
                </c:pt>
                <c:pt idx="5702">
                  <c:v>71.463999999999999</c:v>
                </c:pt>
                <c:pt idx="5703">
                  <c:v>71.465999999999994</c:v>
                </c:pt>
                <c:pt idx="5704">
                  <c:v>71.471999999999994</c:v>
                </c:pt>
                <c:pt idx="5705">
                  <c:v>71.477999999999994</c:v>
                </c:pt>
                <c:pt idx="5706">
                  <c:v>71.489000000000004</c:v>
                </c:pt>
                <c:pt idx="5707">
                  <c:v>71.501000000000005</c:v>
                </c:pt>
                <c:pt idx="5708">
                  <c:v>71.509</c:v>
                </c:pt>
                <c:pt idx="5709">
                  <c:v>71.516000000000005</c:v>
                </c:pt>
                <c:pt idx="5710">
                  <c:v>71.528000000000006</c:v>
                </c:pt>
                <c:pt idx="5711">
                  <c:v>71.546999999999997</c:v>
                </c:pt>
                <c:pt idx="5712">
                  <c:v>71.569999999999993</c:v>
                </c:pt>
                <c:pt idx="5713">
                  <c:v>71.594999999999999</c:v>
                </c:pt>
                <c:pt idx="5714">
                  <c:v>71.62</c:v>
                </c:pt>
                <c:pt idx="5715">
                  <c:v>71.647999999999996</c:v>
                </c:pt>
                <c:pt idx="5716">
                  <c:v>71.680999999999997</c:v>
                </c:pt>
                <c:pt idx="5717">
                  <c:v>71.733000000000004</c:v>
                </c:pt>
                <c:pt idx="5718">
                  <c:v>71.783000000000001</c:v>
                </c:pt>
                <c:pt idx="5719">
                  <c:v>71.816000000000003</c:v>
                </c:pt>
                <c:pt idx="5720">
                  <c:v>71.849000000000004</c:v>
                </c:pt>
                <c:pt idx="5721">
                  <c:v>71.894000000000005</c:v>
                </c:pt>
                <c:pt idx="5722">
                  <c:v>71.938999999999993</c:v>
                </c:pt>
                <c:pt idx="5723">
                  <c:v>71.980999999999995</c:v>
                </c:pt>
                <c:pt idx="5724">
                  <c:v>72.015000000000001</c:v>
                </c:pt>
                <c:pt idx="5725">
                  <c:v>72.039000000000001</c:v>
                </c:pt>
                <c:pt idx="5726">
                  <c:v>72.054000000000002</c:v>
                </c:pt>
                <c:pt idx="5727">
                  <c:v>72.069999999999993</c:v>
                </c:pt>
                <c:pt idx="5728">
                  <c:v>72.082999999999998</c:v>
                </c:pt>
                <c:pt idx="5729">
                  <c:v>72.093999999999994</c:v>
                </c:pt>
                <c:pt idx="5730">
                  <c:v>72.106999999999999</c:v>
                </c:pt>
                <c:pt idx="5731">
                  <c:v>72.122</c:v>
                </c:pt>
                <c:pt idx="5732">
                  <c:v>72.135999999999996</c:v>
                </c:pt>
                <c:pt idx="5733">
                  <c:v>72.150999999999996</c:v>
                </c:pt>
                <c:pt idx="5734">
                  <c:v>72.167000000000002</c:v>
                </c:pt>
                <c:pt idx="5735">
                  <c:v>72.183999999999997</c:v>
                </c:pt>
                <c:pt idx="5736">
                  <c:v>72.198999999999998</c:v>
                </c:pt>
                <c:pt idx="5737">
                  <c:v>72.215999999999994</c:v>
                </c:pt>
                <c:pt idx="5738">
                  <c:v>72.234999999999999</c:v>
                </c:pt>
                <c:pt idx="5739">
                  <c:v>72.251000000000005</c:v>
                </c:pt>
                <c:pt idx="5740">
                  <c:v>72.272999999999996</c:v>
                </c:pt>
                <c:pt idx="5741">
                  <c:v>72.305999999999997</c:v>
                </c:pt>
                <c:pt idx="5742">
                  <c:v>72.344999999999999</c:v>
                </c:pt>
                <c:pt idx="5743">
                  <c:v>72.39</c:v>
                </c:pt>
                <c:pt idx="5744">
                  <c:v>72.44</c:v>
                </c:pt>
                <c:pt idx="5745">
                  <c:v>72.495000000000005</c:v>
                </c:pt>
                <c:pt idx="5746">
                  <c:v>72.557000000000002</c:v>
                </c:pt>
                <c:pt idx="5747">
                  <c:v>72.616</c:v>
                </c:pt>
                <c:pt idx="5748">
                  <c:v>72.679000000000002</c:v>
                </c:pt>
                <c:pt idx="5749">
                  <c:v>72.734999999999999</c:v>
                </c:pt>
                <c:pt idx="5750">
                  <c:v>72.787000000000006</c:v>
                </c:pt>
                <c:pt idx="5751">
                  <c:v>72.846999999999994</c:v>
                </c:pt>
                <c:pt idx="5752">
                  <c:v>72.899000000000001</c:v>
                </c:pt>
                <c:pt idx="5753">
                  <c:v>72.942999999999998</c:v>
                </c:pt>
                <c:pt idx="5754">
                  <c:v>72.995000000000005</c:v>
                </c:pt>
                <c:pt idx="5755">
                  <c:v>73.055000000000007</c:v>
                </c:pt>
                <c:pt idx="5756">
                  <c:v>73.113</c:v>
                </c:pt>
                <c:pt idx="5757">
                  <c:v>73.186999999999998</c:v>
                </c:pt>
                <c:pt idx="5758">
                  <c:v>73.27</c:v>
                </c:pt>
                <c:pt idx="5759">
                  <c:v>73.349999999999994</c:v>
                </c:pt>
                <c:pt idx="5760">
                  <c:v>73.427000000000007</c:v>
                </c:pt>
                <c:pt idx="5761">
                  <c:v>73.518000000000001</c:v>
                </c:pt>
                <c:pt idx="5762">
                  <c:v>73.605000000000004</c:v>
                </c:pt>
                <c:pt idx="5763">
                  <c:v>73.683999999999997</c:v>
                </c:pt>
                <c:pt idx="5764">
                  <c:v>73.762</c:v>
                </c:pt>
                <c:pt idx="5765">
                  <c:v>73.846000000000004</c:v>
                </c:pt>
                <c:pt idx="5766">
                  <c:v>73.921000000000006</c:v>
                </c:pt>
                <c:pt idx="5767">
                  <c:v>73.991</c:v>
                </c:pt>
                <c:pt idx="5768">
                  <c:v>74.051000000000002</c:v>
                </c:pt>
                <c:pt idx="5769">
                  <c:v>74.093000000000004</c:v>
                </c:pt>
                <c:pt idx="5770">
                  <c:v>74.12</c:v>
                </c:pt>
                <c:pt idx="5771">
                  <c:v>74.143000000000001</c:v>
                </c:pt>
                <c:pt idx="5772">
                  <c:v>74.171000000000006</c:v>
                </c:pt>
                <c:pt idx="5773">
                  <c:v>74.206000000000003</c:v>
                </c:pt>
                <c:pt idx="5774">
                  <c:v>74.242000000000004</c:v>
                </c:pt>
                <c:pt idx="5775">
                  <c:v>74.271000000000001</c:v>
                </c:pt>
                <c:pt idx="5776">
                  <c:v>74.301000000000002</c:v>
                </c:pt>
                <c:pt idx="5777">
                  <c:v>74.346000000000004</c:v>
                </c:pt>
                <c:pt idx="5778">
                  <c:v>74.393000000000001</c:v>
                </c:pt>
                <c:pt idx="5779">
                  <c:v>74.444999999999993</c:v>
                </c:pt>
                <c:pt idx="5780">
                  <c:v>74.509</c:v>
                </c:pt>
                <c:pt idx="5781">
                  <c:v>74.585999999999999</c:v>
                </c:pt>
                <c:pt idx="5782">
                  <c:v>74.668999999999997</c:v>
                </c:pt>
                <c:pt idx="5783">
                  <c:v>74.748000000000005</c:v>
                </c:pt>
                <c:pt idx="5784">
                  <c:v>74.834000000000003</c:v>
                </c:pt>
                <c:pt idx="5785">
                  <c:v>74.921999999999997</c:v>
                </c:pt>
                <c:pt idx="5786">
                  <c:v>75.006</c:v>
                </c:pt>
                <c:pt idx="5787">
                  <c:v>75.087000000000003</c:v>
                </c:pt>
                <c:pt idx="5788">
                  <c:v>75.171000000000006</c:v>
                </c:pt>
                <c:pt idx="5789">
                  <c:v>75.254999999999995</c:v>
                </c:pt>
                <c:pt idx="5790">
                  <c:v>75.319000000000003</c:v>
                </c:pt>
                <c:pt idx="5791">
                  <c:v>75.381</c:v>
                </c:pt>
                <c:pt idx="5792">
                  <c:v>75.457999999999998</c:v>
                </c:pt>
                <c:pt idx="5793">
                  <c:v>75.528999999999996</c:v>
                </c:pt>
                <c:pt idx="5794">
                  <c:v>75.605000000000004</c:v>
                </c:pt>
                <c:pt idx="5795">
                  <c:v>75.677999999999997</c:v>
                </c:pt>
                <c:pt idx="5796">
                  <c:v>75.748000000000005</c:v>
                </c:pt>
                <c:pt idx="5797">
                  <c:v>75.846000000000004</c:v>
                </c:pt>
                <c:pt idx="5798">
                  <c:v>75.944000000000003</c:v>
                </c:pt>
                <c:pt idx="5799">
                  <c:v>76.034000000000006</c:v>
                </c:pt>
                <c:pt idx="5800">
                  <c:v>76.132999999999996</c:v>
                </c:pt>
                <c:pt idx="5801">
                  <c:v>76.244</c:v>
                </c:pt>
                <c:pt idx="5802">
                  <c:v>76.355000000000004</c:v>
                </c:pt>
                <c:pt idx="5803">
                  <c:v>76.457999999999998</c:v>
                </c:pt>
                <c:pt idx="5804">
                  <c:v>76.58</c:v>
                </c:pt>
                <c:pt idx="5805">
                  <c:v>76.697000000000003</c:v>
                </c:pt>
                <c:pt idx="5806">
                  <c:v>76.816999999999993</c:v>
                </c:pt>
                <c:pt idx="5807">
                  <c:v>76.936999999999998</c:v>
                </c:pt>
                <c:pt idx="5808">
                  <c:v>77.052000000000007</c:v>
                </c:pt>
                <c:pt idx="5809">
                  <c:v>77.174000000000007</c:v>
                </c:pt>
                <c:pt idx="5810">
                  <c:v>77.293000000000006</c:v>
                </c:pt>
                <c:pt idx="5811">
                  <c:v>77.424000000000007</c:v>
                </c:pt>
                <c:pt idx="5812">
                  <c:v>77.540999999999997</c:v>
                </c:pt>
                <c:pt idx="5813">
                  <c:v>77.655000000000001</c:v>
                </c:pt>
                <c:pt idx="5814">
                  <c:v>77.766999999999996</c:v>
                </c:pt>
                <c:pt idx="5815">
                  <c:v>77.864000000000004</c:v>
                </c:pt>
                <c:pt idx="5816">
                  <c:v>77.959999999999994</c:v>
                </c:pt>
                <c:pt idx="5817">
                  <c:v>78.045000000000002</c:v>
                </c:pt>
                <c:pt idx="5818">
                  <c:v>78.114999999999995</c:v>
                </c:pt>
                <c:pt idx="5819">
                  <c:v>78.171000000000006</c:v>
                </c:pt>
                <c:pt idx="5820">
                  <c:v>78.222999999999999</c:v>
                </c:pt>
                <c:pt idx="5821">
                  <c:v>78.278999999999996</c:v>
                </c:pt>
                <c:pt idx="5822">
                  <c:v>78.335999999999999</c:v>
                </c:pt>
                <c:pt idx="5823">
                  <c:v>78.388000000000005</c:v>
                </c:pt>
                <c:pt idx="5824">
                  <c:v>78.436000000000007</c:v>
                </c:pt>
                <c:pt idx="5825">
                  <c:v>78.488</c:v>
                </c:pt>
                <c:pt idx="5826">
                  <c:v>78.537000000000006</c:v>
                </c:pt>
                <c:pt idx="5827">
                  <c:v>78.590999999999994</c:v>
                </c:pt>
                <c:pt idx="5828">
                  <c:v>78.647999999999996</c:v>
                </c:pt>
                <c:pt idx="5829">
                  <c:v>78.703999999999994</c:v>
                </c:pt>
                <c:pt idx="5830">
                  <c:v>78.762</c:v>
                </c:pt>
                <c:pt idx="5831">
                  <c:v>78.819000000000003</c:v>
                </c:pt>
                <c:pt idx="5832">
                  <c:v>78.882000000000005</c:v>
                </c:pt>
                <c:pt idx="5833">
                  <c:v>78.947999999999993</c:v>
                </c:pt>
                <c:pt idx="5834">
                  <c:v>79.009</c:v>
                </c:pt>
                <c:pt idx="5835">
                  <c:v>79.08</c:v>
                </c:pt>
                <c:pt idx="5836">
                  <c:v>79.162000000000006</c:v>
                </c:pt>
                <c:pt idx="5837">
                  <c:v>79.245000000000005</c:v>
                </c:pt>
                <c:pt idx="5838">
                  <c:v>79.316000000000003</c:v>
                </c:pt>
                <c:pt idx="5839">
                  <c:v>79.385999999999996</c:v>
                </c:pt>
                <c:pt idx="5840">
                  <c:v>79.465999999999994</c:v>
                </c:pt>
                <c:pt idx="5841">
                  <c:v>79.542000000000002</c:v>
                </c:pt>
                <c:pt idx="5842">
                  <c:v>79.606999999999999</c:v>
                </c:pt>
                <c:pt idx="5843">
                  <c:v>79.67</c:v>
                </c:pt>
                <c:pt idx="5844">
                  <c:v>79.724000000000004</c:v>
                </c:pt>
                <c:pt idx="5845">
                  <c:v>79.772999999999996</c:v>
                </c:pt>
                <c:pt idx="5846">
                  <c:v>79.816999999999993</c:v>
                </c:pt>
                <c:pt idx="5847">
                  <c:v>79.849999999999994</c:v>
                </c:pt>
                <c:pt idx="5848">
                  <c:v>79.881</c:v>
                </c:pt>
                <c:pt idx="5849">
                  <c:v>79.906999999999996</c:v>
                </c:pt>
                <c:pt idx="5850">
                  <c:v>79.92</c:v>
                </c:pt>
                <c:pt idx="5851">
                  <c:v>79.935000000000002</c:v>
                </c:pt>
                <c:pt idx="5852">
                  <c:v>79.944000000000003</c:v>
                </c:pt>
                <c:pt idx="5853">
                  <c:v>79.941000000000003</c:v>
                </c:pt>
                <c:pt idx="5854">
                  <c:v>79.933999999999997</c:v>
                </c:pt>
                <c:pt idx="5855">
                  <c:v>79.930999999999997</c:v>
                </c:pt>
                <c:pt idx="5856">
                  <c:v>79.927000000000007</c:v>
                </c:pt>
                <c:pt idx="5857">
                  <c:v>79.914000000000001</c:v>
                </c:pt>
                <c:pt idx="5858">
                  <c:v>79.900000000000006</c:v>
                </c:pt>
                <c:pt idx="5859">
                  <c:v>79.893000000000001</c:v>
                </c:pt>
                <c:pt idx="5860">
                  <c:v>79.884</c:v>
                </c:pt>
                <c:pt idx="5861">
                  <c:v>79.876000000000005</c:v>
                </c:pt>
                <c:pt idx="5862">
                  <c:v>79.873999999999995</c:v>
                </c:pt>
                <c:pt idx="5863">
                  <c:v>79.873000000000005</c:v>
                </c:pt>
                <c:pt idx="5864">
                  <c:v>79.881</c:v>
                </c:pt>
                <c:pt idx="5865">
                  <c:v>79.900000000000006</c:v>
                </c:pt>
                <c:pt idx="5866">
                  <c:v>79.918999999999997</c:v>
                </c:pt>
                <c:pt idx="5867">
                  <c:v>79.94</c:v>
                </c:pt>
                <c:pt idx="5868">
                  <c:v>79.963999999999999</c:v>
                </c:pt>
                <c:pt idx="5869">
                  <c:v>79.988</c:v>
                </c:pt>
                <c:pt idx="5870">
                  <c:v>80.018000000000001</c:v>
                </c:pt>
                <c:pt idx="5871">
                  <c:v>80.058000000000007</c:v>
                </c:pt>
                <c:pt idx="5872">
                  <c:v>80.096000000000004</c:v>
                </c:pt>
                <c:pt idx="5873">
                  <c:v>80.132000000000005</c:v>
                </c:pt>
                <c:pt idx="5874">
                  <c:v>80.168999999999997</c:v>
                </c:pt>
                <c:pt idx="5875">
                  <c:v>80.203999999999994</c:v>
                </c:pt>
                <c:pt idx="5876">
                  <c:v>80.233999999999995</c:v>
                </c:pt>
                <c:pt idx="5877">
                  <c:v>80.260999999999996</c:v>
                </c:pt>
                <c:pt idx="5878">
                  <c:v>80.283000000000001</c:v>
                </c:pt>
                <c:pt idx="5879">
                  <c:v>80.3</c:v>
                </c:pt>
                <c:pt idx="5880">
                  <c:v>80.316000000000003</c:v>
                </c:pt>
                <c:pt idx="5881">
                  <c:v>80.331000000000003</c:v>
                </c:pt>
                <c:pt idx="5882">
                  <c:v>80.344999999999999</c:v>
                </c:pt>
                <c:pt idx="5883">
                  <c:v>80.356999999999999</c:v>
                </c:pt>
                <c:pt idx="5884">
                  <c:v>80.373000000000005</c:v>
                </c:pt>
                <c:pt idx="5885">
                  <c:v>80.388000000000005</c:v>
                </c:pt>
                <c:pt idx="5886">
                  <c:v>80.402000000000001</c:v>
                </c:pt>
                <c:pt idx="5887">
                  <c:v>80.412000000000006</c:v>
                </c:pt>
                <c:pt idx="5888">
                  <c:v>80.42</c:v>
                </c:pt>
                <c:pt idx="5889">
                  <c:v>80.426000000000002</c:v>
                </c:pt>
                <c:pt idx="5890">
                  <c:v>80.430000000000007</c:v>
                </c:pt>
                <c:pt idx="5891">
                  <c:v>80.427000000000007</c:v>
                </c:pt>
                <c:pt idx="5892">
                  <c:v>80.421000000000006</c:v>
                </c:pt>
                <c:pt idx="5893">
                  <c:v>80.414000000000001</c:v>
                </c:pt>
                <c:pt idx="5894">
                  <c:v>80.403999999999996</c:v>
                </c:pt>
                <c:pt idx="5895">
                  <c:v>80.391999999999996</c:v>
                </c:pt>
                <c:pt idx="5896">
                  <c:v>80.382999999999996</c:v>
                </c:pt>
                <c:pt idx="5897">
                  <c:v>80.37</c:v>
                </c:pt>
                <c:pt idx="5898">
                  <c:v>80.356999999999999</c:v>
                </c:pt>
                <c:pt idx="5899">
                  <c:v>80.340999999999994</c:v>
                </c:pt>
                <c:pt idx="5900">
                  <c:v>80.322000000000003</c:v>
                </c:pt>
                <c:pt idx="5901">
                  <c:v>80.305999999999997</c:v>
                </c:pt>
                <c:pt idx="5902">
                  <c:v>80.290999999999997</c:v>
                </c:pt>
                <c:pt idx="5903">
                  <c:v>80.278000000000006</c:v>
                </c:pt>
                <c:pt idx="5904">
                  <c:v>80.269000000000005</c:v>
                </c:pt>
                <c:pt idx="5905">
                  <c:v>80.262</c:v>
                </c:pt>
                <c:pt idx="5906">
                  <c:v>80.254000000000005</c:v>
                </c:pt>
                <c:pt idx="5907">
                  <c:v>80.251000000000005</c:v>
                </c:pt>
                <c:pt idx="5908">
                  <c:v>80.242000000000004</c:v>
                </c:pt>
                <c:pt idx="5909">
                  <c:v>80.233000000000004</c:v>
                </c:pt>
                <c:pt idx="5910">
                  <c:v>80.224999999999994</c:v>
                </c:pt>
                <c:pt idx="5911">
                  <c:v>80.218000000000004</c:v>
                </c:pt>
                <c:pt idx="5912">
                  <c:v>80.212000000000003</c:v>
                </c:pt>
                <c:pt idx="5913">
                  <c:v>80.206000000000003</c:v>
                </c:pt>
                <c:pt idx="5914">
                  <c:v>80.2</c:v>
                </c:pt>
                <c:pt idx="5915">
                  <c:v>80.197999999999993</c:v>
                </c:pt>
                <c:pt idx="5916">
                  <c:v>80.19</c:v>
                </c:pt>
                <c:pt idx="5917">
                  <c:v>80.183999999999997</c:v>
                </c:pt>
                <c:pt idx="5918">
                  <c:v>80.180999999999997</c:v>
                </c:pt>
                <c:pt idx="5919">
                  <c:v>80.179000000000002</c:v>
                </c:pt>
                <c:pt idx="5920">
                  <c:v>80.174999999999997</c:v>
                </c:pt>
                <c:pt idx="5921">
                  <c:v>80.168000000000006</c:v>
                </c:pt>
                <c:pt idx="5922">
                  <c:v>80.165000000000006</c:v>
                </c:pt>
                <c:pt idx="5923">
                  <c:v>80.161000000000001</c:v>
                </c:pt>
                <c:pt idx="5924">
                  <c:v>80.158000000000001</c:v>
                </c:pt>
                <c:pt idx="5925">
                  <c:v>80.153000000000006</c:v>
                </c:pt>
                <c:pt idx="5926">
                  <c:v>80.150000000000006</c:v>
                </c:pt>
                <c:pt idx="5927">
                  <c:v>80.150000000000006</c:v>
                </c:pt>
                <c:pt idx="5928">
                  <c:v>80.150000000000006</c:v>
                </c:pt>
                <c:pt idx="5929">
                  <c:v>80.152000000000001</c:v>
                </c:pt>
                <c:pt idx="5930">
                  <c:v>80.153000000000006</c:v>
                </c:pt>
                <c:pt idx="5931">
                  <c:v>80.156000000000006</c:v>
                </c:pt>
                <c:pt idx="5932">
                  <c:v>80.162999999999997</c:v>
                </c:pt>
                <c:pt idx="5933">
                  <c:v>80.167000000000002</c:v>
                </c:pt>
                <c:pt idx="5934">
                  <c:v>80.168999999999997</c:v>
                </c:pt>
                <c:pt idx="5935">
                  <c:v>80.174999999999997</c:v>
                </c:pt>
                <c:pt idx="5936">
                  <c:v>80.183999999999997</c:v>
                </c:pt>
                <c:pt idx="5937">
                  <c:v>80.191999999999993</c:v>
                </c:pt>
                <c:pt idx="5938">
                  <c:v>80.195999999999998</c:v>
                </c:pt>
                <c:pt idx="5939">
                  <c:v>80.198999999999998</c:v>
                </c:pt>
                <c:pt idx="5940">
                  <c:v>80.203999999999994</c:v>
                </c:pt>
                <c:pt idx="5941">
                  <c:v>80.207999999999998</c:v>
                </c:pt>
                <c:pt idx="5942">
                  <c:v>80.207999999999998</c:v>
                </c:pt>
                <c:pt idx="5943">
                  <c:v>80.207999999999998</c:v>
                </c:pt>
                <c:pt idx="5944">
                  <c:v>80.209999999999994</c:v>
                </c:pt>
                <c:pt idx="5945">
                  <c:v>80.215000000000003</c:v>
                </c:pt>
                <c:pt idx="5946">
                  <c:v>80.22</c:v>
                </c:pt>
                <c:pt idx="5947">
                  <c:v>80.221999999999994</c:v>
                </c:pt>
                <c:pt idx="5948">
                  <c:v>80.224999999999994</c:v>
                </c:pt>
                <c:pt idx="5949">
                  <c:v>80.227999999999994</c:v>
                </c:pt>
                <c:pt idx="5950">
                  <c:v>80.233999999999995</c:v>
                </c:pt>
                <c:pt idx="5951">
                  <c:v>80.234999999999999</c:v>
                </c:pt>
                <c:pt idx="5952">
                  <c:v>80.233999999999995</c:v>
                </c:pt>
                <c:pt idx="5953">
                  <c:v>80.236999999999995</c:v>
                </c:pt>
                <c:pt idx="5954">
                  <c:v>80.236999999999995</c:v>
                </c:pt>
                <c:pt idx="5955">
                  <c:v>80.239000000000004</c:v>
                </c:pt>
                <c:pt idx="5956">
                  <c:v>80.239999999999995</c:v>
                </c:pt>
                <c:pt idx="5957">
                  <c:v>80.248999999999995</c:v>
                </c:pt>
                <c:pt idx="5958">
                  <c:v>80.257999999999996</c:v>
                </c:pt>
                <c:pt idx="5959">
                  <c:v>80.260000000000005</c:v>
                </c:pt>
                <c:pt idx="5960">
                  <c:v>80.272999999999996</c:v>
                </c:pt>
                <c:pt idx="5961">
                  <c:v>80.286000000000001</c:v>
                </c:pt>
                <c:pt idx="5962">
                  <c:v>80.305000000000007</c:v>
                </c:pt>
                <c:pt idx="5963">
                  <c:v>80.320999999999998</c:v>
                </c:pt>
                <c:pt idx="5964">
                  <c:v>80.332999999999998</c:v>
                </c:pt>
                <c:pt idx="5965">
                  <c:v>80.349000000000004</c:v>
                </c:pt>
                <c:pt idx="5966">
                  <c:v>80.367000000000004</c:v>
                </c:pt>
                <c:pt idx="5967">
                  <c:v>80.382000000000005</c:v>
                </c:pt>
                <c:pt idx="5968">
                  <c:v>80.403000000000006</c:v>
                </c:pt>
                <c:pt idx="5969">
                  <c:v>80.432000000000002</c:v>
                </c:pt>
                <c:pt idx="5970">
                  <c:v>80.457999999999998</c:v>
                </c:pt>
                <c:pt idx="5971">
                  <c:v>80.48</c:v>
                </c:pt>
                <c:pt idx="5972">
                  <c:v>80.503</c:v>
                </c:pt>
                <c:pt idx="5973">
                  <c:v>80.533000000000001</c:v>
                </c:pt>
                <c:pt idx="5974">
                  <c:v>80.566000000000003</c:v>
                </c:pt>
                <c:pt idx="5975">
                  <c:v>80.603999999999999</c:v>
                </c:pt>
                <c:pt idx="5976">
                  <c:v>80.644000000000005</c:v>
                </c:pt>
                <c:pt idx="5977">
                  <c:v>80.680999999999997</c:v>
                </c:pt>
                <c:pt idx="5978">
                  <c:v>80.712000000000003</c:v>
                </c:pt>
                <c:pt idx="5979">
                  <c:v>80.745000000000005</c:v>
                </c:pt>
                <c:pt idx="5980">
                  <c:v>80.781000000000006</c:v>
                </c:pt>
                <c:pt idx="5981">
                  <c:v>80.813999999999993</c:v>
                </c:pt>
                <c:pt idx="5982">
                  <c:v>80.846000000000004</c:v>
                </c:pt>
                <c:pt idx="5983">
                  <c:v>80.873999999999995</c:v>
                </c:pt>
                <c:pt idx="5984">
                  <c:v>80.903999999999996</c:v>
                </c:pt>
                <c:pt idx="5985">
                  <c:v>80.932000000000002</c:v>
                </c:pt>
                <c:pt idx="5986">
                  <c:v>80.953000000000003</c:v>
                </c:pt>
                <c:pt idx="5987">
                  <c:v>80.965000000000003</c:v>
                </c:pt>
                <c:pt idx="5988">
                  <c:v>80.974000000000004</c:v>
                </c:pt>
                <c:pt idx="5989">
                  <c:v>80.983000000000004</c:v>
                </c:pt>
                <c:pt idx="5990">
                  <c:v>80.981999999999999</c:v>
                </c:pt>
                <c:pt idx="5991">
                  <c:v>80.972999999999999</c:v>
                </c:pt>
                <c:pt idx="5992">
                  <c:v>80.959000000000003</c:v>
                </c:pt>
                <c:pt idx="5993">
                  <c:v>80.94</c:v>
                </c:pt>
                <c:pt idx="5994">
                  <c:v>80.912000000000006</c:v>
                </c:pt>
                <c:pt idx="5995">
                  <c:v>80.876000000000005</c:v>
                </c:pt>
                <c:pt idx="5996">
                  <c:v>80.834999999999994</c:v>
                </c:pt>
                <c:pt idx="5997">
                  <c:v>80.790000000000006</c:v>
                </c:pt>
                <c:pt idx="5998">
                  <c:v>80.741</c:v>
                </c:pt>
                <c:pt idx="5999">
                  <c:v>80.688999999999993</c:v>
                </c:pt>
                <c:pt idx="6000">
                  <c:v>80.637</c:v>
                </c:pt>
                <c:pt idx="6001">
                  <c:v>80.575000000000003</c:v>
                </c:pt>
                <c:pt idx="6002">
                  <c:v>80.516999999999996</c:v>
                </c:pt>
                <c:pt idx="6003">
                  <c:v>80.457999999999998</c:v>
                </c:pt>
                <c:pt idx="6004">
                  <c:v>80.399000000000001</c:v>
                </c:pt>
                <c:pt idx="6005">
                  <c:v>80.341999999999999</c:v>
                </c:pt>
                <c:pt idx="6006">
                  <c:v>80.287999999999997</c:v>
                </c:pt>
                <c:pt idx="6007">
                  <c:v>80.231999999999999</c:v>
                </c:pt>
                <c:pt idx="6008">
                  <c:v>80.183000000000007</c:v>
                </c:pt>
                <c:pt idx="6009">
                  <c:v>80.138000000000005</c:v>
                </c:pt>
                <c:pt idx="6010">
                  <c:v>80.096000000000004</c:v>
                </c:pt>
                <c:pt idx="6011">
                  <c:v>80.058999999999997</c:v>
                </c:pt>
                <c:pt idx="6012">
                  <c:v>80.024000000000001</c:v>
                </c:pt>
                <c:pt idx="6013">
                  <c:v>79.989000000000004</c:v>
                </c:pt>
                <c:pt idx="6014">
                  <c:v>79.956000000000003</c:v>
                </c:pt>
                <c:pt idx="6015">
                  <c:v>79.924000000000007</c:v>
                </c:pt>
                <c:pt idx="6016">
                  <c:v>79.887</c:v>
                </c:pt>
                <c:pt idx="6017">
                  <c:v>79.846000000000004</c:v>
                </c:pt>
                <c:pt idx="6018">
                  <c:v>79.802000000000007</c:v>
                </c:pt>
                <c:pt idx="6019">
                  <c:v>79.757000000000005</c:v>
                </c:pt>
                <c:pt idx="6020">
                  <c:v>79.715000000000003</c:v>
                </c:pt>
                <c:pt idx="6021">
                  <c:v>79.671999999999997</c:v>
                </c:pt>
                <c:pt idx="6022">
                  <c:v>79.632000000000005</c:v>
                </c:pt>
                <c:pt idx="6023">
                  <c:v>79.596000000000004</c:v>
                </c:pt>
                <c:pt idx="6024">
                  <c:v>79.563999999999993</c:v>
                </c:pt>
                <c:pt idx="6025">
                  <c:v>79.540999999999997</c:v>
                </c:pt>
                <c:pt idx="6026">
                  <c:v>79.522000000000006</c:v>
                </c:pt>
                <c:pt idx="6027">
                  <c:v>79.506</c:v>
                </c:pt>
                <c:pt idx="6028">
                  <c:v>79.497</c:v>
                </c:pt>
                <c:pt idx="6029">
                  <c:v>79.492000000000004</c:v>
                </c:pt>
                <c:pt idx="6030">
                  <c:v>79.491</c:v>
                </c:pt>
                <c:pt idx="6031">
                  <c:v>79.483999999999995</c:v>
                </c:pt>
                <c:pt idx="6032">
                  <c:v>79.477999999999994</c:v>
                </c:pt>
                <c:pt idx="6033">
                  <c:v>79.474000000000004</c:v>
                </c:pt>
                <c:pt idx="6034">
                  <c:v>79.472999999999999</c:v>
                </c:pt>
                <c:pt idx="6035">
                  <c:v>79.477000000000004</c:v>
                </c:pt>
                <c:pt idx="6036">
                  <c:v>79.494</c:v>
                </c:pt>
                <c:pt idx="6037">
                  <c:v>79.516000000000005</c:v>
                </c:pt>
                <c:pt idx="6038">
                  <c:v>79.537000000000006</c:v>
                </c:pt>
                <c:pt idx="6039">
                  <c:v>79.549000000000007</c:v>
                </c:pt>
                <c:pt idx="6040">
                  <c:v>79.557000000000002</c:v>
                </c:pt>
                <c:pt idx="6041">
                  <c:v>79.564999999999998</c:v>
                </c:pt>
                <c:pt idx="6042">
                  <c:v>79.573999999999998</c:v>
                </c:pt>
                <c:pt idx="6043">
                  <c:v>79.578999999999994</c:v>
                </c:pt>
                <c:pt idx="6044">
                  <c:v>79.58</c:v>
                </c:pt>
                <c:pt idx="6045">
                  <c:v>79.581999999999994</c:v>
                </c:pt>
                <c:pt idx="6046">
                  <c:v>79.581000000000003</c:v>
                </c:pt>
                <c:pt idx="6047">
                  <c:v>79.578999999999994</c:v>
                </c:pt>
                <c:pt idx="6048">
                  <c:v>79.573999999999998</c:v>
                </c:pt>
                <c:pt idx="6049">
                  <c:v>79.561000000000007</c:v>
                </c:pt>
                <c:pt idx="6050">
                  <c:v>79.549000000000007</c:v>
                </c:pt>
                <c:pt idx="6051">
                  <c:v>79.537999999999997</c:v>
                </c:pt>
                <c:pt idx="6052">
                  <c:v>79.525999999999996</c:v>
                </c:pt>
                <c:pt idx="6053">
                  <c:v>79.515000000000001</c:v>
                </c:pt>
                <c:pt idx="6054">
                  <c:v>79.504999999999995</c:v>
                </c:pt>
                <c:pt idx="6055">
                  <c:v>79.495999999999995</c:v>
                </c:pt>
                <c:pt idx="6056">
                  <c:v>79.486999999999995</c:v>
                </c:pt>
                <c:pt idx="6057">
                  <c:v>79.483000000000004</c:v>
                </c:pt>
                <c:pt idx="6058">
                  <c:v>79.48</c:v>
                </c:pt>
                <c:pt idx="6059">
                  <c:v>79.481999999999999</c:v>
                </c:pt>
                <c:pt idx="6060">
                  <c:v>79.477999999999994</c:v>
                </c:pt>
                <c:pt idx="6061">
                  <c:v>79.478999999999999</c:v>
                </c:pt>
                <c:pt idx="6062">
                  <c:v>79.474000000000004</c:v>
                </c:pt>
                <c:pt idx="6063">
                  <c:v>79.465999999999994</c:v>
                </c:pt>
                <c:pt idx="6064">
                  <c:v>79.454999999999998</c:v>
                </c:pt>
                <c:pt idx="6065">
                  <c:v>79.441999999999993</c:v>
                </c:pt>
                <c:pt idx="6066">
                  <c:v>79.433999999999997</c:v>
                </c:pt>
                <c:pt idx="6067">
                  <c:v>79.427000000000007</c:v>
                </c:pt>
                <c:pt idx="6068">
                  <c:v>79.418000000000006</c:v>
                </c:pt>
                <c:pt idx="6069">
                  <c:v>79.406999999999996</c:v>
                </c:pt>
                <c:pt idx="6070">
                  <c:v>79.394999999999996</c:v>
                </c:pt>
                <c:pt idx="6071">
                  <c:v>79.382999999999996</c:v>
                </c:pt>
                <c:pt idx="6072">
                  <c:v>79.358000000000004</c:v>
                </c:pt>
                <c:pt idx="6073">
                  <c:v>79.316000000000003</c:v>
                </c:pt>
                <c:pt idx="6074">
                  <c:v>79.283000000000001</c:v>
                </c:pt>
                <c:pt idx="6075">
                  <c:v>79.254999999999995</c:v>
                </c:pt>
                <c:pt idx="6076">
                  <c:v>79.212999999999994</c:v>
                </c:pt>
                <c:pt idx="6077">
                  <c:v>79.165999999999997</c:v>
                </c:pt>
                <c:pt idx="6078">
                  <c:v>79.120999999999995</c:v>
                </c:pt>
                <c:pt idx="6079">
                  <c:v>79.078000000000003</c:v>
                </c:pt>
                <c:pt idx="6080">
                  <c:v>79.037999999999997</c:v>
                </c:pt>
                <c:pt idx="6081">
                  <c:v>79.004000000000005</c:v>
                </c:pt>
                <c:pt idx="6082">
                  <c:v>78.977000000000004</c:v>
                </c:pt>
                <c:pt idx="6083">
                  <c:v>78.962999999999994</c:v>
                </c:pt>
                <c:pt idx="6084">
                  <c:v>78.957999999999998</c:v>
                </c:pt>
                <c:pt idx="6085">
                  <c:v>78.962000000000003</c:v>
                </c:pt>
                <c:pt idx="6086">
                  <c:v>78.974999999999994</c:v>
                </c:pt>
                <c:pt idx="6087">
                  <c:v>78.989000000000004</c:v>
                </c:pt>
                <c:pt idx="6088">
                  <c:v>79.004000000000005</c:v>
                </c:pt>
                <c:pt idx="6089">
                  <c:v>79.025000000000006</c:v>
                </c:pt>
                <c:pt idx="6090">
                  <c:v>79.052999999999997</c:v>
                </c:pt>
                <c:pt idx="6091">
                  <c:v>79.090999999999994</c:v>
                </c:pt>
                <c:pt idx="6092">
                  <c:v>79.126000000000005</c:v>
                </c:pt>
                <c:pt idx="6093">
                  <c:v>79.162999999999997</c:v>
                </c:pt>
                <c:pt idx="6094">
                  <c:v>79.218999999999994</c:v>
                </c:pt>
                <c:pt idx="6095">
                  <c:v>79.272999999999996</c:v>
                </c:pt>
                <c:pt idx="6096">
                  <c:v>79.331000000000003</c:v>
                </c:pt>
                <c:pt idx="6097">
                  <c:v>79.391999999999996</c:v>
                </c:pt>
                <c:pt idx="6098">
                  <c:v>79.454999999999998</c:v>
                </c:pt>
                <c:pt idx="6099">
                  <c:v>79.525000000000006</c:v>
                </c:pt>
                <c:pt idx="6100">
                  <c:v>79.597999999999999</c:v>
                </c:pt>
                <c:pt idx="6101">
                  <c:v>79.667000000000002</c:v>
                </c:pt>
                <c:pt idx="6102">
                  <c:v>79.733999999999995</c:v>
                </c:pt>
                <c:pt idx="6103">
                  <c:v>79.804000000000002</c:v>
                </c:pt>
                <c:pt idx="6104">
                  <c:v>79.875</c:v>
                </c:pt>
                <c:pt idx="6105">
                  <c:v>79.929000000000002</c:v>
                </c:pt>
                <c:pt idx="6106">
                  <c:v>79.977000000000004</c:v>
                </c:pt>
                <c:pt idx="6107">
                  <c:v>80.016000000000005</c:v>
                </c:pt>
                <c:pt idx="6108">
                  <c:v>80.043000000000006</c:v>
                </c:pt>
                <c:pt idx="6109">
                  <c:v>80.055999999999997</c:v>
                </c:pt>
                <c:pt idx="6110">
                  <c:v>80.058000000000007</c:v>
                </c:pt>
                <c:pt idx="6111">
                  <c:v>80.055000000000007</c:v>
                </c:pt>
                <c:pt idx="6112">
                  <c:v>80.046000000000006</c:v>
                </c:pt>
                <c:pt idx="6113">
                  <c:v>80.022999999999996</c:v>
                </c:pt>
                <c:pt idx="6114">
                  <c:v>79.995000000000005</c:v>
                </c:pt>
                <c:pt idx="6115">
                  <c:v>79.965999999999994</c:v>
                </c:pt>
                <c:pt idx="6116">
                  <c:v>79.929000000000002</c:v>
                </c:pt>
                <c:pt idx="6117">
                  <c:v>79.885999999999996</c:v>
                </c:pt>
                <c:pt idx="6118">
                  <c:v>79.852000000000004</c:v>
                </c:pt>
                <c:pt idx="6119">
                  <c:v>79.826999999999998</c:v>
                </c:pt>
                <c:pt idx="6120">
                  <c:v>79.796999999999997</c:v>
                </c:pt>
                <c:pt idx="6121">
                  <c:v>79.765000000000001</c:v>
                </c:pt>
                <c:pt idx="6122">
                  <c:v>79.734999999999999</c:v>
                </c:pt>
                <c:pt idx="6123">
                  <c:v>79.712999999999994</c:v>
                </c:pt>
                <c:pt idx="6124">
                  <c:v>79.69</c:v>
                </c:pt>
                <c:pt idx="6125">
                  <c:v>79.668000000000006</c:v>
                </c:pt>
                <c:pt idx="6126">
                  <c:v>79.643000000000001</c:v>
                </c:pt>
                <c:pt idx="6127">
                  <c:v>79.614999999999995</c:v>
                </c:pt>
                <c:pt idx="6128">
                  <c:v>79.591999999999999</c:v>
                </c:pt>
                <c:pt idx="6129">
                  <c:v>79.572999999999993</c:v>
                </c:pt>
                <c:pt idx="6130">
                  <c:v>79.563999999999993</c:v>
                </c:pt>
                <c:pt idx="6131">
                  <c:v>79.561999999999998</c:v>
                </c:pt>
                <c:pt idx="6132">
                  <c:v>79.563999999999993</c:v>
                </c:pt>
                <c:pt idx="6133">
                  <c:v>79.572999999999993</c:v>
                </c:pt>
                <c:pt idx="6134">
                  <c:v>79.593999999999994</c:v>
                </c:pt>
                <c:pt idx="6135">
                  <c:v>79.631</c:v>
                </c:pt>
                <c:pt idx="6136">
                  <c:v>79.671999999999997</c:v>
                </c:pt>
                <c:pt idx="6137">
                  <c:v>79.709000000000003</c:v>
                </c:pt>
                <c:pt idx="6138">
                  <c:v>79.753</c:v>
                </c:pt>
                <c:pt idx="6139">
                  <c:v>79.796999999999997</c:v>
                </c:pt>
                <c:pt idx="6140">
                  <c:v>79.840999999999994</c:v>
                </c:pt>
                <c:pt idx="6141">
                  <c:v>79.888000000000005</c:v>
                </c:pt>
                <c:pt idx="6142">
                  <c:v>79.924000000000007</c:v>
                </c:pt>
                <c:pt idx="6143">
                  <c:v>79.953000000000003</c:v>
                </c:pt>
                <c:pt idx="6144">
                  <c:v>79.980999999999995</c:v>
                </c:pt>
                <c:pt idx="6145">
                  <c:v>80.001999999999995</c:v>
                </c:pt>
                <c:pt idx="6146">
                  <c:v>80.018000000000001</c:v>
                </c:pt>
                <c:pt idx="6147">
                  <c:v>80.028999999999996</c:v>
                </c:pt>
                <c:pt idx="6148">
                  <c:v>80.033000000000001</c:v>
                </c:pt>
                <c:pt idx="6149">
                  <c:v>80.033000000000001</c:v>
                </c:pt>
                <c:pt idx="6150">
                  <c:v>80.025999999999996</c:v>
                </c:pt>
                <c:pt idx="6151">
                  <c:v>80.013000000000005</c:v>
                </c:pt>
                <c:pt idx="6152">
                  <c:v>79.992000000000004</c:v>
                </c:pt>
                <c:pt idx="6153">
                  <c:v>79.968000000000004</c:v>
                </c:pt>
                <c:pt idx="6154">
                  <c:v>79.938000000000002</c:v>
                </c:pt>
                <c:pt idx="6155">
                  <c:v>79.902000000000001</c:v>
                </c:pt>
                <c:pt idx="6156">
                  <c:v>79.858999999999995</c:v>
                </c:pt>
                <c:pt idx="6157">
                  <c:v>79.819000000000003</c:v>
                </c:pt>
                <c:pt idx="6158">
                  <c:v>79.787000000000006</c:v>
                </c:pt>
                <c:pt idx="6159">
                  <c:v>79.753</c:v>
                </c:pt>
                <c:pt idx="6160">
                  <c:v>79.706000000000003</c:v>
                </c:pt>
                <c:pt idx="6161">
                  <c:v>79.653000000000006</c:v>
                </c:pt>
                <c:pt idx="6162">
                  <c:v>79.608999999999995</c:v>
                </c:pt>
                <c:pt idx="6163">
                  <c:v>79.572000000000003</c:v>
                </c:pt>
                <c:pt idx="6164">
                  <c:v>79.542000000000002</c:v>
                </c:pt>
                <c:pt idx="6165">
                  <c:v>79.522000000000006</c:v>
                </c:pt>
                <c:pt idx="6166">
                  <c:v>79.504000000000005</c:v>
                </c:pt>
                <c:pt idx="6167">
                  <c:v>79.494</c:v>
                </c:pt>
                <c:pt idx="6168">
                  <c:v>79.492999999999995</c:v>
                </c:pt>
                <c:pt idx="6169">
                  <c:v>79.498999999999995</c:v>
                </c:pt>
                <c:pt idx="6170">
                  <c:v>79.510999999999996</c:v>
                </c:pt>
                <c:pt idx="6171">
                  <c:v>79.522000000000006</c:v>
                </c:pt>
                <c:pt idx="6172">
                  <c:v>79.540999999999997</c:v>
                </c:pt>
                <c:pt idx="6173">
                  <c:v>79.561999999999998</c:v>
                </c:pt>
                <c:pt idx="6174">
                  <c:v>79.587999999999994</c:v>
                </c:pt>
                <c:pt idx="6175">
                  <c:v>79.623999999999995</c:v>
                </c:pt>
                <c:pt idx="6176">
                  <c:v>79.674000000000007</c:v>
                </c:pt>
                <c:pt idx="6177">
                  <c:v>79.710999999999999</c:v>
                </c:pt>
                <c:pt idx="6178">
                  <c:v>79.727000000000004</c:v>
                </c:pt>
                <c:pt idx="6179">
                  <c:v>79.736000000000004</c:v>
                </c:pt>
                <c:pt idx="6180">
                  <c:v>79.75</c:v>
                </c:pt>
                <c:pt idx="6181">
                  <c:v>79.765000000000001</c:v>
                </c:pt>
                <c:pt idx="6182">
                  <c:v>79.772000000000006</c:v>
                </c:pt>
                <c:pt idx="6183">
                  <c:v>79.769000000000005</c:v>
                </c:pt>
                <c:pt idx="6184">
                  <c:v>79.763000000000005</c:v>
                </c:pt>
                <c:pt idx="6185">
                  <c:v>79.753</c:v>
                </c:pt>
                <c:pt idx="6186">
                  <c:v>79.742000000000004</c:v>
                </c:pt>
                <c:pt idx="6187">
                  <c:v>79.731999999999999</c:v>
                </c:pt>
                <c:pt idx="6188">
                  <c:v>79.718999999999994</c:v>
                </c:pt>
                <c:pt idx="6189">
                  <c:v>79.704999999999998</c:v>
                </c:pt>
                <c:pt idx="6190">
                  <c:v>79.692999999999998</c:v>
                </c:pt>
                <c:pt idx="6191">
                  <c:v>79.677999999999997</c:v>
                </c:pt>
                <c:pt idx="6192">
                  <c:v>79.667000000000002</c:v>
                </c:pt>
                <c:pt idx="6193">
                  <c:v>79.66</c:v>
                </c:pt>
                <c:pt idx="6194">
                  <c:v>79.652000000000001</c:v>
                </c:pt>
                <c:pt idx="6195">
                  <c:v>79.652000000000001</c:v>
                </c:pt>
                <c:pt idx="6196">
                  <c:v>79.655000000000001</c:v>
                </c:pt>
                <c:pt idx="6197">
                  <c:v>79.662999999999997</c:v>
                </c:pt>
                <c:pt idx="6198">
                  <c:v>79.679000000000002</c:v>
                </c:pt>
                <c:pt idx="6199">
                  <c:v>79.703999999999994</c:v>
                </c:pt>
                <c:pt idx="6200">
                  <c:v>79.727999999999994</c:v>
                </c:pt>
                <c:pt idx="6201">
                  <c:v>79.745999999999995</c:v>
                </c:pt>
                <c:pt idx="6202">
                  <c:v>79.756</c:v>
                </c:pt>
                <c:pt idx="6203">
                  <c:v>79.768000000000001</c:v>
                </c:pt>
                <c:pt idx="6204">
                  <c:v>79.786000000000001</c:v>
                </c:pt>
                <c:pt idx="6205">
                  <c:v>79.808999999999997</c:v>
                </c:pt>
                <c:pt idx="6206">
                  <c:v>79.834000000000003</c:v>
                </c:pt>
                <c:pt idx="6207">
                  <c:v>79.863</c:v>
                </c:pt>
                <c:pt idx="6208">
                  <c:v>79.885000000000005</c:v>
                </c:pt>
                <c:pt idx="6209">
                  <c:v>79.91</c:v>
                </c:pt>
                <c:pt idx="6210">
                  <c:v>79.941000000000003</c:v>
                </c:pt>
                <c:pt idx="6211">
                  <c:v>79.977999999999994</c:v>
                </c:pt>
                <c:pt idx="6212">
                  <c:v>80.007000000000005</c:v>
                </c:pt>
                <c:pt idx="6213">
                  <c:v>80.022999999999996</c:v>
                </c:pt>
                <c:pt idx="6214">
                  <c:v>80.036000000000001</c:v>
                </c:pt>
                <c:pt idx="6215">
                  <c:v>80.043999999999997</c:v>
                </c:pt>
                <c:pt idx="6216">
                  <c:v>80.054000000000002</c:v>
                </c:pt>
                <c:pt idx="6217">
                  <c:v>80.057000000000002</c:v>
                </c:pt>
                <c:pt idx="6218">
                  <c:v>80.058000000000007</c:v>
                </c:pt>
                <c:pt idx="6219">
                  <c:v>80.061000000000007</c:v>
                </c:pt>
                <c:pt idx="6220">
                  <c:v>80.067999999999998</c:v>
                </c:pt>
                <c:pt idx="6221">
                  <c:v>80.072000000000003</c:v>
                </c:pt>
                <c:pt idx="6222">
                  <c:v>80.075000000000003</c:v>
                </c:pt>
                <c:pt idx="6223">
                  <c:v>80.078999999999994</c:v>
                </c:pt>
                <c:pt idx="6224">
                  <c:v>80.08</c:v>
                </c:pt>
                <c:pt idx="6225">
                  <c:v>80.063000000000002</c:v>
                </c:pt>
                <c:pt idx="6226">
                  <c:v>80.045000000000002</c:v>
                </c:pt>
                <c:pt idx="6227">
                  <c:v>80.025000000000006</c:v>
                </c:pt>
                <c:pt idx="6228">
                  <c:v>79.997</c:v>
                </c:pt>
                <c:pt idx="6229">
                  <c:v>79.957999999999998</c:v>
                </c:pt>
                <c:pt idx="6230">
                  <c:v>79.930999999999997</c:v>
                </c:pt>
                <c:pt idx="6231">
                  <c:v>79.914000000000001</c:v>
                </c:pt>
                <c:pt idx="6232">
                  <c:v>79.897999999999996</c:v>
                </c:pt>
                <c:pt idx="6233">
                  <c:v>79.882999999999996</c:v>
                </c:pt>
                <c:pt idx="6234">
                  <c:v>79.864999999999995</c:v>
                </c:pt>
                <c:pt idx="6235">
                  <c:v>79.841999999999999</c:v>
                </c:pt>
                <c:pt idx="6236">
                  <c:v>79.819999999999993</c:v>
                </c:pt>
                <c:pt idx="6237">
                  <c:v>79.792000000000002</c:v>
                </c:pt>
                <c:pt idx="6238">
                  <c:v>79.762</c:v>
                </c:pt>
                <c:pt idx="6239">
                  <c:v>79.739999999999995</c:v>
                </c:pt>
                <c:pt idx="6240">
                  <c:v>79.72</c:v>
                </c:pt>
                <c:pt idx="6241">
                  <c:v>79.701999999999998</c:v>
                </c:pt>
                <c:pt idx="6242">
                  <c:v>79.688999999999993</c:v>
                </c:pt>
                <c:pt idx="6243">
                  <c:v>79.677000000000007</c:v>
                </c:pt>
                <c:pt idx="6244">
                  <c:v>79.673000000000002</c:v>
                </c:pt>
                <c:pt idx="6245">
                  <c:v>79.691000000000003</c:v>
                </c:pt>
                <c:pt idx="6246">
                  <c:v>79.713999999999999</c:v>
                </c:pt>
                <c:pt idx="6247">
                  <c:v>79.747</c:v>
                </c:pt>
                <c:pt idx="6248">
                  <c:v>79.792000000000002</c:v>
                </c:pt>
                <c:pt idx="6249">
                  <c:v>79.844999999999999</c:v>
                </c:pt>
                <c:pt idx="6250">
                  <c:v>79.903000000000006</c:v>
                </c:pt>
                <c:pt idx="6251">
                  <c:v>79.962999999999994</c:v>
                </c:pt>
                <c:pt idx="6252">
                  <c:v>80.034999999999997</c:v>
                </c:pt>
                <c:pt idx="6253">
                  <c:v>80.120999999999995</c:v>
                </c:pt>
                <c:pt idx="6254">
                  <c:v>80.2</c:v>
                </c:pt>
                <c:pt idx="6255">
                  <c:v>80.269000000000005</c:v>
                </c:pt>
                <c:pt idx="6256">
                  <c:v>80.328999999999994</c:v>
                </c:pt>
                <c:pt idx="6257">
                  <c:v>80.384</c:v>
                </c:pt>
                <c:pt idx="6258">
                  <c:v>80.444000000000003</c:v>
                </c:pt>
                <c:pt idx="6259">
                  <c:v>80.507000000000005</c:v>
                </c:pt>
                <c:pt idx="6260">
                  <c:v>80.576999999999998</c:v>
                </c:pt>
                <c:pt idx="6261">
                  <c:v>80.653999999999996</c:v>
                </c:pt>
                <c:pt idx="6262">
                  <c:v>80.730999999999995</c:v>
                </c:pt>
                <c:pt idx="6263">
                  <c:v>80.804000000000002</c:v>
                </c:pt>
                <c:pt idx="6264">
                  <c:v>80.876999999999995</c:v>
                </c:pt>
                <c:pt idx="6265">
                  <c:v>80.960999999999999</c:v>
                </c:pt>
                <c:pt idx="6266">
                  <c:v>81.055999999999997</c:v>
                </c:pt>
                <c:pt idx="6267">
                  <c:v>81.150999999999996</c:v>
                </c:pt>
                <c:pt idx="6268">
                  <c:v>81.251999999999995</c:v>
                </c:pt>
                <c:pt idx="6269">
                  <c:v>81.361000000000004</c:v>
                </c:pt>
                <c:pt idx="6270">
                  <c:v>81.47</c:v>
                </c:pt>
                <c:pt idx="6271">
                  <c:v>81.596999999999994</c:v>
                </c:pt>
                <c:pt idx="6272">
                  <c:v>81.736999999999995</c:v>
                </c:pt>
                <c:pt idx="6273">
                  <c:v>81.863</c:v>
                </c:pt>
                <c:pt idx="6274">
                  <c:v>81.986000000000004</c:v>
                </c:pt>
                <c:pt idx="6275">
                  <c:v>82.111000000000004</c:v>
                </c:pt>
                <c:pt idx="6276">
                  <c:v>82.24</c:v>
                </c:pt>
                <c:pt idx="6277">
                  <c:v>82.366</c:v>
                </c:pt>
                <c:pt idx="6278">
                  <c:v>82.486000000000004</c:v>
                </c:pt>
                <c:pt idx="6279">
                  <c:v>82.6</c:v>
                </c:pt>
                <c:pt idx="6280">
                  <c:v>82.721000000000004</c:v>
                </c:pt>
                <c:pt idx="6281">
                  <c:v>82.846000000000004</c:v>
                </c:pt>
                <c:pt idx="6282">
                  <c:v>82.971000000000004</c:v>
                </c:pt>
                <c:pt idx="6283">
                  <c:v>83.096000000000004</c:v>
                </c:pt>
                <c:pt idx="6284">
                  <c:v>83.212999999999994</c:v>
                </c:pt>
                <c:pt idx="6285">
                  <c:v>83.335999999999999</c:v>
                </c:pt>
                <c:pt idx="6286">
                  <c:v>83.453000000000003</c:v>
                </c:pt>
                <c:pt idx="6287">
                  <c:v>83.57</c:v>
                </c:pt>
                <c:pt idx="6288">
                  <c:v>83.688000000000002</c:v>
                </c:pt>
                <c:pt idx="6289">
                  <c:v>83.796000000000006</c:v>
                </c:pt>
                <c:pt idx="6290">
                  <c:v>83.89</c:v>
                </c:pt>
                <c:pt idx="6291">
                  <c:v>83.981999999999999</c:v>
                </c:pt>
                <c:pt idx="6292">
                  <c:v>84.070999999999998</c:v>
                </c:pt>
                <c:pt idx="6293">
                  <c:v>84.149000000000001</c:v>
                </c:pt>
                <c:pt idx="6294">
                  <c:v>84.209000000000003</c:v>
                </c:pt>
                <c:pt idx="6295">
                  <c:v>84.26</c:v>
                </c:pt>
                <c:pt idx="6296">
                  <c:v>84.313999999999993</c:v>
                </c:pt>
                <c:pt idx="6297">
                  <c:v>84.349000000000004</c:v>
                </c:pt>
                <c:pt idx="6298">
                  <c:v>84.375</c:v>
                </c:pt>
                <c:pt idx="6299">
                  <c:v>84.396000000000001</c:v>
                </c:pt>
                <c:pt idx="6300">
                  <c:v>84.417000000000002</c:v>
                </c:pt>
                <c:pt idx="6301">
                  <c:v>84.43</c:v>
                </c:pt>
                <c:pt idx="6302">
                  <c:v>84.433999999999997</c:v>
                </c:pt>
                <c:pt idx="6303">
                  <c:v>84.44</c:v>
                </c:pt>
                <c:pt idx="6304">
                  <c:v>84.45</c:v>
                </c:pt>
                <c:pt idx="6305">
                  <c:v>84.456000000000003</c:v>
                </c:pt>
                <c:pt idx="6306">
                  <c:v>84.450999999999993</c:v>
                </c:pt>
                <c:pt idx="6307">
                  <c:v>84.442999999999998</c:v>
                </c:pt>
                <c:pt idx="6308">
                  <c:v>84.436999999999998</c:v>
                </c:pt>
                <c:pt idx="6309">
                  <c:v>84.44</c:v>
                </c:pt>
                <c:pt idx="6310">
                  <c:v>84.441000000000003</c:v>
                </c:pt>
                <c:pt idx="6311">
                  <c:v>84.438000000000002</c:v>
                </c:pt>
                <c:pt idx="6312">
                  <c:v>84.421000000000006</c:v>
                </c:pt>
                <c:pt idx="6313">
                  <c:v>84.400999999999996</c:v>
                </c:pt>
                <c:pt idx="6314">
                  <c:v>84.373999999999995</c:v>
                </c:pt>
                <c:pt idx="6315">
                  <c:v>84.34</c:v>
                </c:pt>
                <c:pt idx="6316">
                  <c:v>84.302000000000007</c:v>
                </c:pt>
                <c:pt idx="6317">
                  <c:v>84.266000000000005</c:v>
                </c:pt>
                <c:pt idx="6318">
                  <c:v>84.233000000000004</c:v>
                </c:pt>
                <c:pt idx="6319">
                  <c:v>84.191000000000003</c:v>
                </c:pt>
                <c:pt idx="6320">
                  <c:v>84.144999999999996</c:v>
                </c:pt>
                <c:pt idx="6321">
                  <c:v>84.106999999999999</c:v>
                </c:pt>
                <c:pt idx="6322">
                  <c:v>84.075999999999993</c:v>
                </c:pt>
                <c:pt idx="6323">
                  <c:v>84.051000000000002</c:v>
                </c:pt>
                <c:pt idx="6324">
                  <c:v>84.028000000000006</c:v>
                </c:pt>
                <c:pt idx="6325">
                  <c:v>84.012</c:v>
                </c:pt>
                <c:pt idx="6326">
                  <c:v>83.998000000000005</c:v>
                </c:pt>
                <c:pt idx="6327">
                  <c:v>83.989000000000004</c:v>
                </c:pt>
                <c:pt idx="6328">
                  <c:v>83.983000000000004</c:v>
                </c:pt>
                <c:pt idx="6329">
                  <c:v>83.978999999999999</c:v>
                </c:pt>
                <c:pt idx="6330">
                  <c:v>83.97</c:v>
                </c:pt>
                <c:pt idx="6331">
                  <c:v>83.957999999999998</c:v>
                </c:pt>
                <c:pt idx="6332">
                  <c:v>83.953000000000003</c:v>
                </c:pt>
                <c:pt idx="6333">
                  <c:v>83.948999999999998</c:v>
                </c:pt>
                <c:pt idx="6334">
                  <c:v>83.953999999999994</c:v>
                </c:pt>
                <c:pt idx="6335">
                  <c:v>83.968999999999994</c:v>
                </c:pt>
                <c:pt idx="6336">
                  <c:v>83.992000000000004</c:v>
                </c:pt>
                <c:pt idx="6337">
                  <c:v>84.018000000000001</c:v>
                </c:pt>
                <c:pt idx="6338">
                  <c:v>84.049000000000007</c:v>
                </c:pt>
                <c:pt idx="6339">
                  <c:v>84.081000000000003</c:v>
                </c:pt>
                <c:pt idx="6340">
                  <c:v>84.113</c:v>
                </c:pt>
                <c:pt idx="6341">
                  <c:v>84.141999999999996</c:v>
                </c:pt>
                <c:pt idx="6342">
                  <c:v>84.165000000000006</c:v>
                </c:pt>
                <c:pt idx="6343">
                  <c:v>84.186999999999998</c:v>
                </c:pt>
                <c:pt idx="6344">
                  <c:v>84.209000000000003</c:v>
                </c:pt>
                <c:pt idx="6345">
                  <c:v>84.233999999999995</c:v>
                </c:pt>
                <c:pt idx="6346">
                  <c:v>84.262</c:v>
                </c:pt>
                <c:pt idx="6347">
                  <c:v>84.290999999999997</c:v>
                </c:pt>
                <c:pt idx="6348">
                  <c:v>84.322999999999993</c:v>
                </c:pt>
                <c:pt idx="6349">
                  <c:v>84.358999999999995</c:v>
                </c:pt>
                <c:pt idx="6350">
                  <c:v>84.403000000000006</c:v>
                </c:pt>
                <c:pt idx="6351">
                  <c:v>84.451999999999998</c:v>
                </c:pt>
                <c:pt idx="6352">
                  <c:v>84.504000000000005</c:v>
                </c:pt>
                <c:pt idx="6353">
                  <c:v>84.552000000000007</c:v>
                </c:pt>
                <c:pt idx="6354">
                  <c:v>84.608999999999995</c:v>
                </c:pt>
                <c:pt idx="6355">
                  <c:v>84.665999999999997</c:v>
                </c:pt>
                <c:pt idx="6356">
                  <c:v>84.727999999999994</c:v>
                </c:pt>
                <c:pt idx="6357">
                  <c:v>84.802000000000007</c:v>
                </c:pt>
                <c:pt idx="6358">
                  <c:v>84.881</c:v>
                </c:pt>
                <c:pt idx="6359">
                  <c:v>84.956000000000003</c:v>
                </c:pt>
                <c:pt idx="6360">
                  <c:v>85.024000000000001</c:v>
                </c:pt>
                <c:pt idx="6361">
                  <c:v>85.09</c:v>
                </c:pt>
                <c:pt idx="6362">
                  <c:v>85.159000000000006</c:v>
                </c:pt>
                <c:pt idx="6363">
                  <c:v>85.227000000000004</c:v>
                </c:pt>
                <c:pt idx="6364">
                  <c:v>85.284000000000006</c:v>
                </c:pt>
                <c:pt idx="6365">
                  <c:v>85.334999999999994</c:v>
                </c:pt>
                <c:pt idx="6366">
                  <c:v>85.391000000000005</c:v>
                </c:pt>
                <c:pt idx="6367">
                  <c:v>85.445999999999998</c:v>
                </c:pt>
                <c:pt idx="6368">
                  <c:v>85.491</c:v>
                </c:pt>
                <c:pt idx="6369">
                  <c:v>85.531999999999996</c:v>
                </c:pt>
                <c:pt idx="6370">
                  <c:v>85.567999999999998</c:v>
                </c:pt>
                <c:pt idx="6371">
                  <c:v>85.603999999999999</c:v>
                </c:pt>
                <c:pt idx="6372">
                  <c:v>85.638999999999996</c:v>
                </c:pt>
                <c:pt idx="6373">
                  <c:v>85.667000000000002</c:v>
                </c:pt>
                <c:pt idx="6374">
                  <c:v>85.694000000000003</c:v>
                </c:pt>
                <c:pt idx="6375">
                  <c:v>85.718999999999994</c:v>
                </c:pt>
                <c:pt idx="6376">
                  <c:v>85.734999999999999</c:v>
                </c:pt>
                <c:pt idx="6377">
                  <c:v>85.739000000000004</c:v>
                </c:pt>
                <c:pt idx="6378">
                  <c:v>85.738</c:v>
                </c:pt>
                <c:pt idx="6379">
                  <c:v>85.742999999999995</c:v>
                </c:pt>
                <c:pt idx="6380">
                  <c:v>85.742000000000004</c:v>
                </c:pt>
                <c:pt idx="6381">
                  <c:v>85.736999999999995</c:v>
                </c:pt>
                <c:pt idx="6382">
                  <c:v>85.741</c:v>
                </c:pt>
                <c:pt idx="6383">
                  <c:v>85.745999999999995</c:v>
                </c:pt>
                <c:pt idx="6384">
                  <c:v>85.751000000000005</c:v>
                </c:pt>
                <c:pt idx="6385">
                  <c:v>85.753</c:v>
                </c:pt>
                <c:pt idx="6386">
                  <c:v>85.754000000000005</c:v>
                </c:pt>
                <c:pt idx="6387">
                  <c:v>85.754999999999995</c:v>
                </c:pt>
                <c:pt idx="6388">
                  <c:v>85.757999999999996</c:v>
                </c:pt>
                <c:pt idx="6389">
                  <c:v>85.754999999999995</c:v>
                </c:pt>
                <c:pt idx="6390">
                  <c:v>85.754999999999995</c:v>
                </c:pt>
                <c:pt idx="6391">
                  <c:v>85.760999999999996</c:v>
                </c:pt>
                <c:pt idx="6392">
                  <c:v>85.772000000000006</c:v>
                </c:pt>
                <c:pt idx="6393">
                  <c:v>85.78</c:v>
                </c:pt>
                <c:pt idx="6394">
                  <c:v>85.787999999999997</c:v>
                </c:pt>
                <c:pt idx="6395">
                  <c:v>85.796999999999997</c:v>
                </c:pt>
                <c:pt idx="6396">
                  <c:v>85.805000000000007</c:v>
                </c:pt>
                <c:pt idx="6397">
                  <c:v>85.819000000000003</c:v>
                </c:pt>
                <c:pt idx="6398">
                  <c:v>85.832999999999998</c:v>
                </c:pt>
                <c:pt idx="6399">
                  <c:v>85.846000000000004</c:v>
                </c:pt>
                <c:pt idx="6400">
                  <c:v>85.858999999999995</c:v>
                </c:pt>
                <c:pt idx="6401">
                  <c:v>85.873000000000005</c:v>
                </c:pt>
                <c:pt idx="6402">
                  <c:v>85.887</c:v>
                </c:pt>
                <c:pt idx="6403">
                  <c:v>85.906000000000006</c:v>
                </c:pt>
                <c:pt idx="6404">
                  <c:v>85.923000000000002</c:v>
                </c:pt>
                <c:pt idx="6405">
                  <c:v>85.930999999999997</c:v>
                </c:pt>
                <c:pt idx="6406">
                  <c:v>85.941000000000003</c:v>
                </c:pt>
                <c:pt idx="6407">
                  <c:v>85.953999999999994</c:v>
                </c:pt>
                <c:pt idx="6408">
                  <c:v>85.968999999999994</c:v>
                </c:pt>
                <c:pt idx="6409">
                  <c:v>85.984999999999999</c:v>
                </c:pt>
                <c:pt idx="6410">
                  <c:v>86.004999999999995</c:v>
                </c:pt>
                <c:pt idx="6411">
                  <c:v>86.03</c:v>
                </c:pt>
                <c:pt idx="6412">
                  <c:v>86.058000000000007</c:v>
                </c:pt>
                <c:pt idx="6413">
                  <c:v>86.087000000000003</c:v>
                </c:pt>
                <c:pt idx="6414">
                  <c:v>86.117000000000004</c:v>
                </c:pt>
                <c:pt idx="6415">
                  <c:v>86.150999999999996</c:v>
                </c:pt>
                <c:pt idx="6416">
                  <c:v>86.186000000000007</c:v>
                </c:pt>
                <c:pt idx="6417">
                  <c:v>86.216999999999999</c:v>
                </c:pt>
                <c:pt idx="6418">
                  <c:v>86.248999999999995</c:v>
                </c:pt>
                <c:pt idx="6419">
                  <c:v>86.28</c:v>
                </c:pt>
                <c:pt idx="6420">
                  <c:v>86.307000000000002</c:v>
                </c:pt>
                <c:pt idx="6421">
                  <c:v>86.337999999999994</c:v>
                </c:pt>
                <c:pt idx="6422">
                  <c:v>86.369</c:v>
                </c:pt>
                <c:pt idx="6423">
                  <c:v>86.396000000000001</c:v>
                </c:pt>
                <c:pt idx="6424">
                  <c:v>86.415999999999997</c:v>
                </c:pt>
                <c:pt idx="6425">
                  <c:v>86.436999999999998</c:v>
                </c:pt>
                <c:pt idx="6426">
                  <c:v>86.453000000000003</c:v>
                </c:pt>
                <c:pt idx="6427">
                  <c:v>86.472999999999999</c:v>
                </c:pt>
                <c:pt idx="6428">
                  <c:v>86.495999999999995</c:v>
                </c:pt>
                <c:pt idx="6429">
                  <c:v>86.516000000000005</c:v>
                </c:pt>
                <c:pt idx="6430">
                  <c:v>86.534000000000006</c:v>
                </c:pt>
                <c:pt idx="6431">
                  <c:v>86.555000000000007</c:v>
                </c:pt>
                <c:pt idx="6432">
                  <c:v>86.581999999999994</c:v>
                </c:pt>
                <c:pt idx="6433">
                  <c:v>86.606999999999999</c:v>
                </c:pt>
                <c:pt idx="6434">
                  <c:v>86.620999999999995</c:v>
                </c:pt>
                <c:pt idx="6435">
                  <c:v>86.632999999999996</c:v>
                </c:pt>
                <c:pt idx="6436">
                  <c:v>86.641000000000005</c:v>
                </c:pt>
                <c:pt idx="6437">
                  <c:v>86.646000000000001</c:v>
                </c:pt>
                <c:pt idx="6438">
                  <c:v>86.656000000000006</c:v>
                </c:pt>
                <c:pt idx="6439">
                  <c:v>86.664000000000001</c:v>
                </c:pt>
                <c:pt idx="6440">
                  <c:v>86.67</c:v>
                </c:pt>
                <c:pt idx="6441">
                  <c:v>86.679000000000002</c:v>
                </c:pt>
                <c:pt idx="6442">
                  <c:v>86.686000000000007</c:v>
                </c:pt>
                <c:pt idx="6443">
                  <c:v>86.695999999999998</c:v>
                </c:pt>
                <c:pt idx="6444">
                  <c:v>86.694999999999993</c:v>
                </c:pt>
                <c:pt idx="6445">
                  <c:v>86.697000000000003</c:v>
                </c:pt>
                <c:pt idx="6446">
                  <c:v>86.713999999999999</c:v>
                </c:pt>
                <c:pt idx="6447">
                  <c:v>86.716999999999999</c:v>
                </c:pt>
                <c:pt idx="6448">
                  <c:v>86.712999999999994</c:v>
                </c:pt>
                <c:pt idx="6449">
                  <c:v>86.707999999999998</c:v>
                </c:pt>
                <c:pt idx="6450">
                  <c:v>86.703999999999994</c:v>
                </c:pt>
                <c:pt idx="6451">
                  <c:v>86.707999999999998</c:v>
                </c:pt>
                <c:pt idx="6452">
                  <c:v>86.715000000000003</c:v>
                </c:pt>
                <c:pt idx="6453">
                  <c:v>86.710999999999999</c:v>
                </c:pt>
                <c:pt idx="6454">
                  <c:v>86.712000000000003</c:v>
                </c:pt>
                <c:pt idx="6455">
                  <c:v>86.716999999999999</c:v>
                </c:pt>
                <c:pt idx="6456">
                  <c:v>86.718999999999994</c:v>
                </c:pt>
                <c:pt idx="6457">
                  <c:v>86.73</c:v>
                </c:pt>
                <c:pt idx="6458">
                  <c:v>86.738</c:v>
                </c:pt>
                <c:pt idx="6459">
                  <c:v>86.745000000000005</c:v>
                </c:pt>
                <c:pt idx="6460">
                  <c:v>86.760999999999996</c:v>
                </c:pt>
                <c:pt idx="6461">
                  <c:v>86.772000000000006</c:v>
                </c:pt>
                <c:pt idx="6462">
                  <c:v>86.786000000000001</c:v>
                </c:pt>
                <c:pt idx="6463">
                  <c:v>86.801000000000002</c:v>
                </c:pt>
                <c:pt idx="6464">
                  <c:v>86.813000000000002</c:v>
                </c:pt>
                <c:pt idx="6465">
                  <c:v>86.823999999999998</c:v>
                </c:pt>
                <c:pt idx="6466">
                  <c:v>86.828999999999994</c:v>
                </c:pt>
                <c:pt idx="6467">
                  <c:v>86.841999999999999</c:v>
                </c:pt>
                <c:pt idx="6468">
                  <c:v>86.858000000000004</c:v>
                </c:pt>
                <c:pt idx="6469">
                  <c:v>86.864999999999995</c:v>
                </c:pt>
                <c:pt idx="6470">
                  <c:v>86.870999999999995</c:v>
                </c:pt>
                <c:pt idx="6471">
                  <c:v>86.876000000000005</c:v>
                </c:pt>
                <c:pt idx="6472">
                  <c:v>86.882000000000005</c:v>
                </c:pt>
                <c:pt idx="6473">
                  <c:v>86.884</c:v>
                </c:pt>
                <c:pt idx="6474">
                  <c:v>86.88</c:v>
                </c:pt>
                <c:pt idx="6475">
                  <c:v>86.882000000000005</c:v>
                </c:pt>
                <c:pt idx="6476">
                  <c:v>86.878</c:v>
                </c:pt>
                <c:pt idx="6477">
                  <c:v>86.870999999999995</c:v>
                </c:pt>
                <c:pt idx="6478">
                  <c:v>86.86</c:v>
                </c:pt>
                <c:pt idx="6479">
                  <c:v>86.846999999999994</c:v>
                </c:pt>
                <c:pt idx="6480">
                  <c:v>86.843000000000004</c:v>
                </c:pt>
                <c:pt idx="6481">
                  <c:v>86.834000000000003</c:v>
                </c:pt>
                <c:pt idx="6482">
                  <c:v>86.820999999999998</c:v>
                </c:pt>
                <c:pt idx="6483">
                  <c:v>86.808000000000007</c:v>
                </c:pt>
                <c:pt idx="6484">
                  <c:v>86.796999999999997</c:v>
                </c:pt>
                <c:pt idx="6485">
                  <c:v>86.790999999999997</c:v>
                </c:pt>
                <c:pt idx="6486">
                  <c:v>86.781000000000006</c:v>
                </c:pt>
                <c:pt idx="6487">
                  <c:v>86.77</c:v>
                </c:pt>
                <c:pt idx="6488">
                  <c:v>86.762</c:v>
                </c:pt>
                <c:pt idx="6489">
                  <c:v>86.751000000000005</c:v>
                </c:pt>
                <c:pt idx="6490">
                  <c:v>86.736000000000004</c:v>
                </c:pt>
                <c:pt idx="6491">
                  <c:v>86.721000000000004</c:v>
                </c:pt>
                <c:pt idx="6492">
                  <c:v>86.703000000000003</c:v>
                </c:pt>
                <c:pt idx="6493">
                  <c:v>86.688000000000002</c:v>
                </c:pt>
                <c:pt idx="6494">
                  <c:v>86.679000000000002</c:v>
                </c:pt>
                <c:pt idx="6495">
                  <c:v>86.667000000000002</c:v>
                </c:pt>
                <c:pt idx="6496">
                  <c:v>86.661000000000001</c:v>
                </c:pt>
                <c:pt idx="6497">
                  <c:v>86.650999999999996</c:v>
                </c:pt>
                <c:pt idx="6498">
                  <c:v>86.649000000000001</c:v>
                </c:pt>
                <c:pt idx="6499">
                  <c:v>86.65</c:v>
                </c:pt>
                <c:pt idx="6500">
                  <c:v>86.656000000000006</c:v>
                </c:pt>
                <c:pt idx="6501">
                  <c:v>86.664000000000001</c:v>
                </c:pt>
                <c:pt idx="6502">
                  <c:v>86.677000000000007</c:v>
                </c:pt>
                <c:pt idx="6503">
                  <c:v>86.688000000000002</c:v>
                </c:pt>
                <c:pt idx="6504">
                  <c:v>86.700999999999993</c:v>
                </c:pt>
                <c:pt idx="6505">
                  <c:v>86.718999999999994</c:v>
                </c:pt>
                <c:pt idx="6506">
                  <c:v>86.724000000000004</c:v>
                </c:pt>
                <c:pt idx="6507">
                  <c:v>86.736000000000004</c:v>
                </c:pt>
                <c:pt idx="6508">
                  <c:v>86.754000000000005</c:v>
                </c:pt>
                <c:pt idx="6509">
                  <c:v>86.77</c:v>
                </c:pt>
                <c:pt idx="6510">
                  <c:v>86.784000000000006</c:v>
                </c:pt>
                <c:pt idx="6511">
                  <c:v>86.798000000000002</c:v>
                </c:pt>
                <c:pt idx="6512">
                  <c:v>86.808999999999997</c:v>
                </c:pt>
                <c:pt idx="6513">
                  <c:v>86.822000000000003</c:v>
                </c:pt>
                <c:pt idx="6514">
                  <c:v>86.831999999999994</c:v>
                </c:pt>
                <c:pt idx="6515">
                  <c:v>86.835999999999999</c:v>
                </c:pt>
                <c:pt idx="6516">
                  <c:v>86.840999999999994</c:v>
                </c:pt>
                <c:pt idx="6517">
                  <c:v>86.846000000000004</c:v>
                </c:pt>
                <c:pt idx="6518">
                  <c:v>86.85</c:v>
                </c:pt>
                <c:pt idx="6519">
                  <c:v>86.843000000000004</c:v>
                </c:pt>
                <c:pt idx="6520">
                  <c:v>86.84</c:v>
                </c:pt>
                <c:pt idx="6521">
                  <c:v>86.828999999999994</c:v>
                </c:pt>
                <c:pt idx="6522">
                  <c:v>86.81</c:v>
                </c:pt>
                <c:pt idx="6523">
                  <c:v>86.784000000000006</c:v>
                </c:pt>
                <c:pt idx="6524">
                  <c:v>86.747</c:v>
                </c:pt>
                <c:pt idx="6525">
                  <c:v>86.71</c:v>
                </c:pt>
                <c:pt idx="6526">
                  <c:v>86.671000000000006</c:v>
                </c:pt>
                <c:pt idx="6527">
                  <c:v>86.632000000000005</c:v>
                </c:pt>
                <c:pt idx="6528">
                  <c:v>86.596000000000004</c:v>
                </c:pt>
                <c:pt idx="6529">
                  <c:v>86.561999999999998</c:v>
                </c:pt>
                <c:pt idx="6530">
                  <c:v>86.516999999999996</c:v>
                </c:pt>
                <c:pt idx="6531">
                  <c:v>86.465000000000003</c:v>
                </c:pt>
                <c:pt idx="6532">
                  <c:v>86.417000000000002</c:v>
                </c:pt>
                <c:pt idx="6533">
                  <c:v>86.373000000000005</c:v>
                </c:pt>
                <c:pt idx="6534">
                  <c:v>86.322999999999993</c:v>
                </c:pt>
                <c:pt idx="6535">
                  <c:v>86.274000000000001</c:v>
                </c:pt>
                <c:pt idx="6536">
                  <c:v>86.221999999999994</c:v>
                </c:pt>
                <c:pt idx="6537">
                  <c:v>86.162999999999997</c:v>
                </c:pt>
                <c:pt idx="6538">
                  <c:v>86.100999999999999</c:v>
                </c:pt>
                <c:pt idx="6539">
                  <c:v>86.025999999999996</c:v>
                </c:pt>
                <c:pt idx="6540">
                  <c:v>85.942999999999998</c:v>
                </c:pt>
                <c:pt idx="6541">
                  <c:v>85.849000000000004</c:v>
                </c:pt>
                <c:pt idx="6542">
                  <c:v>85.751999999999995</c:v>
                </c:pt>
                <c:pt idx="6543">
                  <c:v>85.653999999999996</c:v>
                </c:pt>
                <c:pt idx="6544">
                  <c:v>85.558000000000007</c:v>
                </c:pt>
                <c:pt idx="6545">
                  <c:v>85.463999999999999</c:v>
                </c:pt>
                <c:pt idx="6546">
                  <c:v>85.367999999999995</c:v>
                </c:pt>
                <c:pt idx="6547">
                  <c:v>85.275000000000006</c:v>
                </c:pt>
                <c:pt idx="6548">
                  <c:v>85.174000000000007</c:v>
                </c:pt>
                <c:pt idx="6549">
                  <c:v>85.07</c:v>
                </c:pt>
                <c:pt idx="6550">
                  <c:v>84.975999999999999</c:v>
                </c:pt>
                <c:pt idx="6551">
                  <c:v>84.884</c:v>
                </c:pt>
                <c:pt idx="6552">
                  <c:v>84.789000000000001</c:v>
                </c:pt>
                <c:pt idx="6553">
                  <c:v>84.706000000000003</c:v>
                </c:pt>
                <c:pt idx="6554">
                  <c:v>84.617999999999995</c:v>
                </c:pt>
                <c:pt idx="6555">
                  <c:v>84.531000000000006</c:v>
                </c:pt>
                <c:pt idx="6556">
                  <c:v>84.465999999999994</c:v>
                </c:pt>
                <c:pt idx="6557">
                  <c:v>84.408000000000001</c:v>
                </c:pt>
                <c:pt idx="6558">
                  <c:v>84.353999999999999</c:v>
                </c:pt>
                <c:pt idx="6559">
                  <c:v>84.302999999999997</c:v>
                </c:pt>
                <c:pt idx="6560">
                  <c:v>84.25</c:v>
                </c:pt>
                <c:pt idx="6561">
                  <c:v>84.21</c:v>
                </c:pt>
                <c:pt idx="6562">
                  <c:v>84.185000000000002</c:v>
                </c:pt>
                <c:pt idx="6563">
                  <c:v>84.171999999999997</c:v>
                </c:pt>
                <c:pt idx="6564">
                  <c:v>84.162999999999997</c:v>
                </c:pt>
                <c:pt idx="6565">
                  <c:v>84.162000000000006</c:v>
                </c:pt>
                <c:pt idx="6566">
                  <c:v>84.176000000000002</c:v>
                </c:pt>
                <c:pt idx="6567">
                  <c:v>84.206999999999994</c:v>
                </c:pt>
                <c:pt idx="6568">
                  <c:v>84.239000000000004</c:v>
                </c:pt>
                <c:pt idx="6569">
                  <c:v>84.272999999999996</c:v>
                </c:pt>
                <c:pt idx="6570">
                  <c:v>84.322999999999993</c:v>
                </c:pt>
                <c:pt idx="6571">
                  <c:v>84.384</c:v>
                </c:pt>
                <c:pt idx="6572">
                  <c:v>84.44</c:v>
                </c:pt>
                <c:pt idx="6573">
                  <c:v>84.495999999999995</c:v>
                </c:pt>
                <c:pt idx="6574">
                  <c:v>84.561000000000007</c:v>
                </c:pt>
                <c:pt idx="6575">
                  <c:v>84.626999999999995</c:v>
                </c:pt>
                <c:pt idx="6576">
                  <c:v>84.671999999999997</c:v>
                </c:pt>
                <c:pt idx="6577">
                  <c:v>84.733000000000004</c:v>
                </c:pt>
                <c:pt idx="6578">
                  <c:v>84.796000000000006</c:v>
                </c:pt>
                <c:pt idx="6579">
                  <c:v>84.850999999999999</c:v>
                </c:pt>
                <c:pt idx="6580">
                  <c:v>84.899000000000001</c:v>
                </c:pt>
                <c:pt idx="6581">
                  <c:v>84.938999999999993</c:v>
                </c:pt>
                <c:pt idx="6582">
                  <c:v>84.98</c:v>
                </c:pt>
                <c:pt idx="6583">
                  <c:v>85.036000000000001</c:v>
                </c:pt>
                <c:pt idx="6584">
                  <c:v>85.088999999999999</c:v>
                </c:pt>
                <c:pt idx="6585">
                  <c:v>85.134</c:v>
                </c:pt>
                <c:pt idx="6586">
                  <c:v>85.177999999999997</c:v>
                </c:pt>
                <c:pt idx="6587">
                  <c:v>85.224000000000004</c:v>
                </c:pt>
                <c:pt idx="6588">
                  <c:v>85.29</c:v>
                </c:pt>
                <c:pt idx="6589">
                  <c:v>85.350999999999999</c:v>
                </c:pt>
                <c:pt idx="6590">
                  <c:v>85.414000000000001</c:v>
                </c:pt>
                <c:pt idx="6591">
                  <c:v>85.491</c:v>
                </c:pt>
                <c:pt idx="6592">
                  <c:v>85.558000000000007</c:v>
                </c:pt>
                <c:pt idx="6593">
                  <c:v>85.626999999999995</c:v>
                </c:pt>
                <c:pt idx="6594">
                  <c:v>85.715999999999994</c:v>
                </c:pt>
                <c:pt idx="6595">
                  <c:v>85.796999999999997</c:v>
                </c:pt>
                <c:pt idx="6596">
                  <c:v>85.879000000000005</c:v>
                </c:pt>
                <c:pt idx="6597">
                  <c:v>85.953999999999994</c:v>
                </c:pt>
                <c:pt idx="6598">
                  <c:v>86.036000000000001</c:v>
                </c:pt>
                <c:pt idx="6599">
                  <c:v>86.134</c:v>
                </c:pt>
                <c:pt idx="6600">
                  <c:v>86.212000000000003</c:v>
                </c:pt>
                <c:pt idx="6601">
                  <c:v>86.278999999999996</c:v>
                </c:pt>
                <c:pt idx="6602">
                  <c:v>86.343999999999994</c:v>
                </c:pt>
                <c:pt idx="6603">
                  <c:v>86.409000000000006</c:v>
                </c:pt>
                <c:pt idx="6604">
                  <c:v>86.47</c:v>
                </c:pt>
                <c:pt idx="6605">
                  <c:v>86.506</c:v>
                </c:pt>
                <c:pt idx="6606">
                  <c:v>86.531000000000006</c:v>
                </c:pt>
                <c:pt idx="6607">
                  <c:v>86.554000000000002</c:v>
                </c:pt>
                <c:pt idx="6608">
                  <c:v>86.570999999999998</c:v>
                </c:pt>
                <c:pt idx="6609">
                  <c:v>86.576999999999998</c:v>
                </c:pt>
                <c:pt idx="6610">
                  <c:v>86.581000000000003</c:v>
                </c:pt>
                <c:pt idx="6611">
                  <c:v>86.575000000000003</c:v>
                </c:pt>
                <c:pt idx="6612">
                  <c:v>86.563999999999993</c:v>
                </c:pt>
                <c:pt idx="6613">
                  <c:v>86.549000000000007</c:v>
                </c:pt>
                <c:pt idx="6614">
                  <c:v>86.534000000000006</c:v>
                </c:pt>
                <c:pt idx="6615">
                  <c:v>86.522000000000006</c:v>
                </c:pt>
                <c:pt idx="6616">
                  <c:v>86.509</c:v>
                </c:pt>
                <c:pt idx="6617">
                  <c:v>86.495999999999995</c:v>
                </c:pt>
                <c:pt idx="6618">
                  <c:v>86.488</c:v>
                </c:pt>
                <c:pt idx="6619">
                  <c:v>86.465000000000003</c:v>
                </c:pt>
                <c:pt idx="6620">
                  <c:v>86.491</c:v>
                </c:pt>
                <c:pt idx="6621">
                  <c:v>86.51</c:v>
                </c:pt>
                <c:pt idx="6622">
                  <c:v>86.528999999999996</c:v>
                </c:pt>
                <c:pt idx="6623">
                  <c:v>86.549000000000007</c:v>
                </c:pt>
                <c:pt idx="6624">
                  <c:v>86.573999999999998</c:v>
                </c:pt>
                <c:pt idx="6625">
                  <c:v>86.608999999999995</c:v>
                </c:pt>
                <c:pt idx="6626">
                  <c:v>86.644000000000005</c:v>
                </c:pt>
                <c:pt idx="6627">
                  <c:v>86.685000000000002</c:v>
                </c:pt>
                <c:pt idx="6628">
                  <c:v>86.721999999999994</c:v>
                </c:pt>
                <c:pt idx="6629">
                  <c:v>86.751999999999995</c:v>
                </c:pt>
                <c:pt idx="6630">
                  <c:v>86.795000000000002</c:v>
                </c:pt>
                <c:pt idx="6631">
                  <c:v>86.843000000000004</c:v>
                </c:pt>
                <c:pt idx="6632">
                  <c:v>86.88</c:v>
                </c:pt>
                <c:pt idx="6633">
                  <c:v>86.91</c:v>
                </c:pt>
                <c:pt idx="6634">
                  <c:v>86.941999999999993</c:v>
                </c:pt>
                <c:pt idx="6635">
                  <c:v>86.978999999999999</c:v>
                </c:pt>
                <c:pt idx="6636">
                  <c:v>87.018000000000001</c:v>
                </c:pt>
                <c:pt idx="6637">
                  <c:v>87.046000000000006</c:v>
                </c:pt>
                <c:pt idx="6638">
                  <c:v>87.049000000000007</c:v>
                </c:pt>
                <c:pt idx="6639">
                  <c:v>87.04</c:v>
                </c:pt>
                <c:pt idx="6640">
                  <c:v>87.021000000000001</c:v>
                </c:pt>
                <c:pt idx="6641">
                  <c:v>87.001999999999995</c:v>
                </c:pt>
                <c:pt idx="6642">
                  <c:v>86.977000000000004</c:v>
                </c:pt>
                <c:pt idx="6643">
                  <c:v>86.936999999999998</c:v>
                </c:pt>
                <c:pt idx="6644">
                  <c:v>86.89</c:v>
                </c:pt>
                <c:pt idx="6645">
                  <c:v>86.85</c:v>
                </c:pt>
                <c:pt idx="6646">
                  <c:v>86.816999999999993</c:v>
                </c:pt>
                <c:pt idx="6647">
                  <c:v>86.781999999999996</c:v>
                </c:pt>
                <c:pt idx="6648">
                  <c:v>86.738</c:v>
                </c:pt>
                <c:pt idx="6649">
                  <c:v>86.694000000000003</c:v>
                </c:pt>
                <c:pt idx="6650">
                  <c:v>86.649000000000001</c:v>
                </c:pt>
                <c:pt idx="6651">
                  <c:v>86.600999999999999</c:v>
                </c:pt>
                <c:pt idx="6652">
                  <c:v>86.558000000000007</c:v>
                </c:pt>
                <c:pt idx="6653">
                  <c:v>86.522000000000006</c:v>
                </c:pt>
                <c:pt idx="6654">
                  <c:v>86.494</c:v>
                </c:pt>
                <c:pt idx="6655">
                  <c:v>86.47</c:v>
                </c:pt>
                <c:pt idx="6656">
                  <c:v>86.445999999999998</c:v>
                </c:pt>
                <c:pt idx="6657">
                  <c:v>86.421000000000006</c:v>
                </c:pt>
                <c:pt idx="6658">
                  <c:v>86.399000000000001</c:v>
                </c:pt>
                <c:pt idx="6659">
                  <c:v>86.375</c:v>
                </c:pt>
                <c:pt idx="6660">
                  <c:v>86.358999999999995</c:v>
                </c:pt>
                <c:pt idx="6661">
                  <c:v>86.355000000000004</c:v>
                </c:pt>
                <c:pt idx="6662">
                  <c:v>86.355999999999995</c:v>
                </c:pt>
                <c:pt idx="6663">
                  <c:v>86.361000000000004</c:v>
                </c:pt>
                <c:pt idx="6664">
                  <c:v>86.379000000000005</c:v>
                </c:pt>
                <c:pt idx="6665">
                  <c:v>86.397000000000006</c:v>
                </c:pt>
                <c:pt idx="6666">
                  <c:v>86.41</c:v>
                </c:pt>
                <c:pt idx="6667">
                  <c:v>86.429000000000002</c:v>
                </c:pt>
                <c:pt idx="6668">
                  <c:v>86.45</c:v>
                </c:pt>
                <c:pt idx="6669">
                  <c:v>86.477000000000004</c:v>
                </c:pt>
                <c:pt idx="6670">
                  <c:v>86.504999999999995</c:v>
                </c:pt>
                <c:pt idx="6671">
                  <c:v>86.528999999999996</c:v>
                </c:pt>
                <c:pt idx="6672">
                  <c:v>86.552000000000007</c:v>
                </c:pt>
                <c:pt idx="6673">
                  <c:v>86.567999999999998</c:v>
                </c:pt>
                <c:pt idx="6674">
                  <c:v>86.581999999999994</c:v>
                </c:pt>
                <c:pt idx="6675">
                  <c:v>86.590999999999994</c:v>
                </c:pt>
                <c:pt idx="6676">
                  <c:v>86.593000000000004</c:v>
                </c:pt>
                <c:pt idx="6677">
                  <c:v>86.593999999999994</c:v>
                </c:pt>
                <c:pt idx="6678">
                  <c:v>86.59</c:v>
                </c:pt>
                <c:pt idx="6679">
                  <c:v>86.578999999999994</c:v>
                </c:pt>
                <c:pt idx="6680">
                  <c:v>86.563999999999993</c:v>
                </c:pt>
                <c:pt idx="6681">
                  <c:v>86.549000000000007</c:v>
                </c:pt>
                <c:pt idx="6682">
                  <c:v>86.533000000000001</c:v>
                </c:pt>
                <c:pt idx="6683">
                  <c:v>86.521000000000001</c:v>
                </c:pt>
                <c:pt idx="6684">
                  <c:v>86.504999999999995</c:v>
                </c:pt>
                <c:pt idx="6685">
                  <c:v>86.486999999999995</c:v>
                </c:pt>
                <c:pt idx="6686">
                  <c:v>86.47</c:v>
                </c:pt>
                <c:pt idx="6687">
                  <c:v>86.453999999999994</c:v>
                </c:pt>
                <c:pt idx="6688">
                  <c:v>86.433999999999997</c:v>
                </c:pt>
                <c:pt idx="6689">
                  <c:v>86.415000000000006</c:v>
                </c:pt>
                <c:pt idx="6690">
                  <c:v>86.397999999999996</c:v>
                </c:pt>
                <c:pt idx="6691">
                  <c:v>86.385000000000005</c:v>
                </c:pt>
                <c:pt idx="6692">
                  <c:v>86.376000000000005</c:v>
                </c:pt>
                <c:pt idx="6693">
                  <c:v>86.376000000000005</c:v>
                </c:pt>
                <c:pt idx="6694">
                  <c:v>86.378</c:v>
                </c:pt>
                <c:pt idx="6695">
                  <c:v>86.381</c:v>
                </c:pt>
                <c:pt idx="6696">
                  <c:v>86.385999999999996</c:v>
                </c:pt>
                <c:pt idx="6697">
                  <c:v>86.393000000000001</c:v>
                </c:pt>
                <c:pt idx="6698">
                  <c:v>86.394999999999996</c:v>
                </c:pt>
                <c:pt idx="6699">
                  <c:v>86.397000000000006</c:v>
                </c:pt>
                <c:pt idx="6700">
                  <c:v>86.402000000000001</c:v>
                </c:pt>
                <c:pt idx="6701">
                  <c:v>86.406000000000006</c:v>
                </c:pt>
                <c:pt idx="6702">
                  <c:v>86.415000000000006</c:v>
                </c:pt>
                <c:pt idx="6703">
                  <c:v>86.424999999999997</c:v>
                </c:pt>
                <c:pt idx="6704">
                  <c:v>86.438999999999993</c:v>
                </c:pt>
                <c:pt idx="6705">
                  <c:v>86.454999999999998</c:v>
                </c:pt>
                <c:pt idx="6706">
                  <c:v>86.468999999999994</c:v>
                </c:pt>
                <c:pt idx="6707">
                  <c:v>86.481999999999999</c:v>
                </c:pt>
                <c:pt idx="6708">
                  <c:v>86.494</c:v>
                </c:pt>
                <c:pt idx="6709">
                  <c:v>86.498999999999995</c:v>
                </c:pt>
                <c:pt idx="6710">
                  <c:v>86.504999999999995</c:v>
                </c:pt>
                <c:pt idx="6711">
                  <c:v>86.507999999999996</c:v>
                </c:pt>
                <c:pt idx="6712">
                  <c:v>86.512</c:v>
                </c:pt>
                <c:pt idx="6713">
                  <c:v>86.513000000000005</c:v>
                </c:pt>
                <c:pt idx="6714">
                  <c:v>86.506</c:v>
                </c:pt>
                <c:pt idx="6715">
                  <c:v>86.504000000000005</c:v>
                </c:pt>
                <c:pt idx="6716">
                  <c:v>86.501000000000005</c:v>
                </c:pt>
                <c:pt idx="6717">
                  <c:v>86.494</c:v>
                </c:pt>
                <c:pt idx="6718">
                  <c:v>86.486999999999995</c:v>
                </c:pt>
                <c:pt idx="6719">
                  <c:v>86.484999999999999</c:v>
                </c:pt>
                <c:pt idx="6720">
                  <c:v>86.481999999999999</c:v>
                </c:pt>
                <c:pt idx="6721">
                  <c:v>86.480999999999995</c:v>
                </c:pt>
                <c:pt idx="6722">
                  <c:v>86.48</c:v>
                </c:pt>
                <c:pt idx="6723">
                  <c:v>86.481999999999999</c:v>
                </c:pt>
                <c:pt idx="6724">
                  <c:v>86.48</c:v>
                </c:pt>
                <c:pt idx="6725">
                  <c:v>86.477999999999994</c:v>
                </c:pt>
                <c:pt idx="6726">
                  <c:v>86.47</c:v>
                </c:pt>
                <c:pt idx="6727">
                  <c:v>86.456000000000003</c:v>
                </c:pt>
                <c:pt idx="6728">
                  <c:v>86.442999999999998</c:v>
                </c:pt>
                <c:pt idx="6729">
                  <c:v>86.424999999999997</c:v>
                </c:pt>
                <c:pt idx="6730">
                  <c:v>86.41</c:v>
                </c:pt>
                <c:pt idx="6731">
                  <c:v>86.397000000000006</c:v>
                </c:pt>
                <c:pt idx="6732">
                  <c:v>86.385999999999996</c:v>
                </c:pt>
                <c:pt idx="6733">
                  <c:v>86.376000000000005</c:v>
                </c:pt>
                <c:pt idx="6734">
                  <c:v>86.372</c:v>
                </c:pt>
                <c:pt idx="6735">
                  <c:v>86.376999999999995</c:v>
                </c:pt>
                <c:pt idx="6736">
                  <c:v>86.385000000000005</c:v>
                </c:pt>
                <c:pt idx="6737">
                  <c:v>86.388999999999996</c:v>
                </c:pt>
                <c:pt idx="6738">
                  <c:v>86.39</c:v>
                </c:pt>
                <c:pt idx="6739">
                  <c:v>86.391000000000005</c:v>
                </c:pt>
                <c:pt idx="6740">
                  <c:v>86.394000000000005</c:v>
                </c:pt>
                <c:pt idx="6741">
                  <c:v>86.400999999999996</c:v>
                </c:pt>
                <c:pt idx="6742">
                  <c:v>86.41</c:v>
                </c:pt>
                <c:pt idx="6743">
                  <c:v>86.42</c:v>
                </c:pt>
                <c:pt idx="6744">
                  <c:v>86.436000000000007</c:v>
                </c:pt>
                <c:pt idx="6745">
                  <c:v>86.453000000000003</c:v>
                </c:pt>
                <c:pt idx="6746">
                  <c:v>86.472999999999999</c:v>
                </c:pt>
                <c:pt idx="6747">
                  <c:v>86.486000000000004</c:v>
                </c:pt>
                <c:pt idx="6748">
                  <c:v>86.498999999999995</c:v>
                </c:pt>
                <c:pt idx="6749">
                  <c:v>86.509</c:v>
                </c:pt>
                <c:pt idx="6750">
                  <c:v>86.516000000000005</c:v>
                </c:pt>
                <c:pt idx="6751">
                  <c:v>86.525000000000006</c:v>
                </c:pt>
                <c:pt idx="6752">
                  <c:v>86.534000000000006</c:v>
                </c:pt>
                <c:pt idx="6753">
                  <c:v>86.54</c:v>
                </c:pt>
                <c:pt idx="6754">
                  <c:v>86.549000000000007</c:v>
                </c:pt>
                <c:pt idx="6755">
                  <c:v>86.558000000000007</c:v>
                </c:pt>
                <c:pt idx="6756">
                  <c:v>86.569000000000003</c:v>
                </c:pt>
                <c:pt idx="6757">
                  <c:v>86.58</c:v>
                </c:pt>
                <c:pt idx="6758">
                  <c:v>86.584000000000003</c:v>
                </c:pt>
                <c:pt idx="6759">
                  <c:v>86.588999999999999</c:v>
                </c:pt>
                <c:pt idx="6760">
                  <c:v>86.588999999999999</c:v>
                </c:pt>
                <c:pt idx="6761">
                  <c:v>86.587999999999994</c:v>
                </c:pt>
                <c:pt idx="6762">
                  <c:v>86.584000000000003</c:v>
                </c:pt>
                <c:pt idx="6763">
                  <c:v>86.584999999999994</c:v>
                </c:pt>
                <c:pt idx="6764">
                  <c:v>86.587000000000003</c:v>
                </c:pt>
                <c:pt idx="6765">
                  <c:v>86.584000000000003</c:v>
                </c:pt>
                <c:pt idx="6766">
                  <c:v>86.575000000000003</c:v>
                </c:pt>
                <c:pt idx="6767">
                  <c:v>86.566999999999993</c:v>
                </c:pt>
                <c:pt idx="6768">
                  <c:v>86.555999999999997</c:v>
                </c:pt>
                <c:pt idx="6769">
                  <c:v>86.534999999999997</c:v>
                </c:pt>
                <c:pt idx="6770">
                  <c:v>86.516000000000005</c:v>
                </c:pt>
                <c:pt idx="6771">
                  <c:v>86.498999999999995</c:v>
                </c:pt>
                <c:pt idx="6772">
                  <c:v>86.486000000000004</c:v>
                </c:pt>
                <c:pt idx="6773">
                  <c:v>86.47</c:v>
                </c:pt>
                <c:pt idx="6774">
                  <c:v>86.459000000000003</c:v>
                </c:pt>
                <c:pt idx="6775">
                  <c:v>86.448999999999998</c:v>
                </c:pt>
                <c:pt idx="6776">
                  <c:v>86.44</c:v>
                </c:pt>
                <c:pt idx="6777">
                  <c:v>86.433999999999997</c:v>
                </c:pt>
                <c:pt idx="6778">
                  <c:v>86.429000000000002</c:v>
                </c:pt>
                <c:pt idx="6779">
                  <c:v>86.432000000000002</c:v>
                </c:pt>
                <c:pt idx="6780">
                  <c:v>86.441000000000003</c:v>
                </c:pt>
                <c:pt idx="6781">
                  <c:v>86.465999999999994</c:v>
                </c:pt>
                <c:pt idx="6782">
                  <c:v>86.5</c:v>
                </c:pt>
                <c:pt idx="6783">
                  <c:v>86.537999999999997</c:v>
                </c:pt>
                <c:pt idx="6784">
                  <c:v>86.584999999999994</c:v>
                </c:pt>
                <c:pt idx="6785">
                  <c:v>86.641000000000005</c:v>
                </c:pt>
                <c:pt idx="6786">
                  <c:v>86.703000000000003</c:v>
                </c:pt>
                <c:pt idx="6787">
                  <c:v>86.757999999999996</c:v>
                </c:pt>
                <c:pt idx="6788">
                  <c:v>86.813000000000002</c:v>
                </c:pt>
                <c:pt idx="6789">
                  <c:v>86.869</c:v>
                </c:pt>
                <c:pt idx="6790">
                  <c:v>86.921999999999997</c:v>
                </c:pt>
                <c:pt idx="6791">
                  <c:v>86.974000000000004</c:v>
                </c:pt>
                <c:pt idx="6792">
                  <c:v>87.028999999999996</c:v>
                </c:pt>
                <c:pt idx="6793">
                  <c:v>87.078999999999994</c:v>
                </c:pt>
                <c:pt idx="6794">
                  <c:v>87.116</c:v>
                </c:pt>
                <c:pt idx="6795">
                  <c:v>87.153999999999996</c:v>
                </c:pt>
                <c:pt idx="6796">
                  <c:v>87.212999999999994</c:v>
                </c:pt>
                <c:pt idx="6797">
                  <c:v>87.281999999999996</c:v>
                </c:pt>
                <c:pt idx="6798">
                  <c:v>87.349000000000004</c:v>
                </c:pt>
                <c:pt idx="6799">
                  <c:v>87.423000000000002</c:v>
                </c:pt>
                <c:pt idx="6800">
                  <c:v>87.509</c:v>
                </c:pt>
                <c:pt idx="6801">
                  <c:v>87.597999999999999</c:v>
                </c:pt>
                <c:pt idx="6802">
                  <c:v>87.683999999999997</c:v>
                </c:pt>
                <c:pt idx="6803">
                  <c:v>87.774000000000001</c:v>
                </c:pt>
                <c:pt idx="6804">
                  <c:v>87.867999999999995</c:v>
                </c:pt>
                <c:pt idx="6805">
                  <c:v>87.950999999999993</c:v>
                </c:pt>
                <c:pt idx="6806">
                  <c:v>88.04</c:v>
                </c:pt>
                <c:pt idx="6807">
                  <c:v>88.134</c:v>
                </c:pt>
                <c:pt idx="6808">
                  <c:v>88.218999999999994</c:v>
                </c:pt>
                <c:pt idx="6809">
                  <c:v>88.290999999999997</c:v>
                </c:pt>
                <c:pt idx="6810">
                  <c:v>88.355000000000004</c:v>
                </c:pt>
                <c:pt idx="6811">
                  <c:v>88.412000000000006</c:v>
                </c:pt>
                <c:pt idx="6812">
                  <c:v>88.462000000000003</c:v>
                </c:pt>
                <c:pt idx="6813">
                  <c:v>88.51</c:v>
                </c:pt>
                <c:pt idx="6814">
                  <c:v>88.555000000000007</c:v>
                </c:pt>
                <c:pt idx="6815">
                  <c:v>88.596999999999994</c:v>
                </c:pt>
                <c:pt idx="6816">
                  <c:v>88.631</c:v>
                </c:pt>
                <c:pt idx="6817">
                  <c:v>88.665000000000006</c:v>
                </c:pt>
                <c:pt idx="6818">
                  <c:v>88.695999999999998</c:v>
                </c:pt>
                <c:pt idx="6819">
                  <c:v>88.730999999999995</c:v>
                </c:pt>
                <c:pt idx="6820">
                  <c:v>88.772999999999996</c:v>
                </c:pt>
                <c:pt idx="6821">
                  <c:v>88.805999999999997</c:v>
                </c:pt>
                <c:pt idx="6822">
                  <c:v>88.843000000000004</c:v>
                </c:pt>
                <c:pt idx="6823">
                  <c:v>88.879000000000005</c:v>
                </c:pt>
                <c:pt idx="6824">
                  <c:v>88.912999999999997</c:v>
                </c:pt>
                <c:pt idx="6825">
                  <c:v>88.95</c:v>
                </c:pt>
                <c:pt idx="6826">
                  <c:v>88.98</c:v>
                </c:pt>
                <c:pt idx="6827">
                  <c:v>89.004000000000005</c:v>
                </c:pt>
                <c:pt idx="6828">
                  <c:v>89.028999999999996</c:v>
                </c:pt>
                <c:pt idx="6829">
                  <c:v>89.055000000000007</c:v>
                </c:pt>
                <c:pt idx="6830">
                  <c:v>89.078999999999994</c:v>
                </c:pt>
                <c:pt idx="6831">
                  <c:v>89.102000000000004</c:v>
                </c:pt>
                <c:pt idx="6832">
                  <c:v>89.126000000000005</c:v>
                </c:pt>
                <c:pt idx="6833">
                  <c:v>89.149000000000001</c:v>
                </c:pt>
                <c:pt idx="6834">
                  <c:v>89.161000000000001</c:v>
                </c:pt>
                <c:pt idx="6835">
                  <c:v>89.17</c:v>
                </c:pt>
                <c:pt idx="6836">
                  <c:v>89.177000000000007</c:v>
                </c:pt>
                <c:pt idx="6837">
                  <c:v>89.176000000000002</c:v>
                </c:pt>
                <c:pt idx="6838">
                  <c:v>89.18</c:v>
                </c:pt>
                <c:pt idx="6839">
                  <c:v>89.18</c:v>
                </c:pt>
                <c:pt idx="6840">
                  <c:v>89.180999999999997</c:v>
                </c:pt>
                <c:pt idx="6841">
                  <c:v>89.182000000000002</c:v>
                </c:pt>
                <c:pt idx="6842">
                  <c:v>89.185000000000002</c:v>
                </c:pt>
                <c:pt idx="6843">
                  <c:v>89.194999999999993</c:v>
                </c:pt>
                <c:pt idx="6844">
                  <c:v>89.204999999999998</c:v>
                </c:pt>
                <c:pt idx="6845">
                  <c:v>89.213999999999999</c:v>
                </c:pt>
                <c:pt idx="6846">
                  <c:v>89.222999999999999</c:v>
                </c:pt>
                <c:pt idx="6847">
                  <c:v>89.228999999999999</c:v>
                </c:pt>
                <c:pt idx="6848">
                  <c:v>89.236000000000004</c:v>
                </c:pt>
                <c:pt idx="6849">
                  <c:v>89.238</c:v>
                </c:pt>
                <c:pt idx="6850">
                  <c:v>89.241</c:v>
                </c:pt>
                <c:pt idx="6851">
                  <c:v>89.242000000000004</c:v>
                </c:pt>
                <c:pt idx="6852">
                  <c:v>89.239000000000004</c:v>
                </c:pt>
                <c:pt idx="6853">
                  <c:v>89.233000000000004</c:v>
                </c:pt>
                <c:pt idx="6854">
                  <c:v>89.225999999999999</c:v>
                </c:pt>
                <c:pt idx="6855">
                  <c:v>89.215000000000003</c:v>
                </c:pt>
                <c:pt idx="6856">
                  <c:v>89.206000000000003</c:v>
                </c:pt>
                <c:pt idx="6857">
                  <c:v>89.197999999999993</c:v>
                </c:pt>
                <c:pt idx="6858">
                  <c:v>89.185000000000002</c:v>
                </c:pt>
                <c:pt idx="6859">
                  <c:v>89.179000000000002</c:v>
                </c:pt>
                <c:pt idx="6860">
                  <c:v>89.173000000000002</c:v>
                </c:pt>
                <c:pt idx="6861">
                  <c:v>89.17</c:v>
                </c:pt>
                <c:pt idx="6862">
                  <c:v>89.164000000000001</c:v>
                </c:pt>
                <c:pt idx="6863">
                  <c:v>89.16</c:v>
                </c:pt>
                <c:pt idx="6864">
                  <c:v>89.16</c:v>
                </c:pt>
                <c:pt idx="6865">
                  <c:v>89.153999999999996</c:v>
                </c:pt>
                <c:pt idx="6866">
                  <c:v>89.147999999999996</c:v>
                </c:pt>
                <c:pt idx="6867">
                  <c:v>89.141000000000005</c:v>
                </c:pt>
                <c:pt idx="6868">
                  <c:v>89.131</c:v>
                </c:pt>
                <c:pt idx="6869">
                  <c:v>89.122</c:v>
                </c:pt>
                <c:pt idx="6870">
                  <c:v>89.111000000000004</c:v>
                </c:pt>
                <c:pt idx="6871">
                  <c:v>89.096000000000004</c:v>
                </c:pt>
                <c:pt idx="6872">
                  <c:v>89.084999999999994</c:v>
                </c:pt>
                <c:pt idx="6873">
                  <c:v>89.070999999999998</c:v>
                </c:pt>
                <c:pt idx="6874">
                  <c:v>89.058999999999997</c:v>
                </c:pt>
                <c:pt idx="6875">
                  <c:v>89.052000000000007</c:v>
                </c:pt>
                <c:pt idx="6876">
                  <c:v>89.037999999999997</c:v>
                </c:pt>
                <c:pt idx="6877">
                  <c:v>89.021000000000001</c:v>
                </c:pt>
                <c:pt idx="6878">
                  <c:v>89.001999999999995</c:v>
                </c:pt>
                <c:pt idx="6879">
                  <c:v>88.981999999999999</c:v>
                </c:pt>
                <c:pt idx="6880">
                  <c:v>88.962000000000003</c:v>
                </c:pt>
                <c:pt idx="6881">
                  <c:v>88.947999999999993</c:v>
                </c:pt>
                <c:pt idx="6882">
                  <c:v>88.938000000000002</c:v>
                </c:pt>
                <c:pt idx="6883">
                  <c:v>88.929000000000002</c:v>
                </c:pt>
                <c:pt idx="6884">
                  <c:v>88.915999999999997</c:v>
                </c:pt>
                <c:pt idx="6885">
                  <c:v>88.900999999999996</c:v>
                </c:pt>
                <c:pt idx="6886">
                  <c:v>88.89</c:v>
                </c:pt>
                <c:pt idx="6887">
                  <c:v>88.881</c:v>
                </c:pt>
                <c:pt idx="6888">
                  <c:v>88.867999999999995</c:v>
                </c:pt>
                <c:pt idx="6889">
                  <c:v>88.853999999999999</c:v>
                </c:pt>
                <c:pt idx="6890">
                  <c:v>88.84</c:v>
                </c:pt>
                <c:pt idx="6891">
                  <c:v>88.822999999999993</c:v>
                </c:pt>
                <c:pt idx="6892">
                  <c:v>88.808999999999997</c:v>
                </c:pt>
                <c:pt idx="6893">
                  <c:v>88.796000000000006</c:v>
                </c:pt>
                <c:pt idx="6894">
                  <c:v>88.778000000000006</c:v>
                </c:pt>
                <c:pt idx="6895">
                  <c:v>88.765000000000001</c:v>
                </c:pt>
                <c:pt idx="6896">
                  <c:v>88.751999999999995</c:v>
                </c:pt>
                <c:pt idx="6897">
                  <c:v>88.748000000000005</c:v>
                </c:pt>
                <c:pt idx="6898">
                  <c:v>88.748000000000005</c:v>
                </c:pt>
                <c:pt idx="6899">
                  <c:v>88.745999999999995</c:v>
                </c:pt>
                <c:pt idx="6900">
                  <c:v>88.751000000000005</c:v>
                </c:pt>
                <c:pt idx="6901">
                  <c:v>88.757999999999996</c:v>
                </c:pt>
                <c:pt idx="6902">
                  <c:v>88.763999999999996</c:v>
                </c:pt>
                <c:pt idx="6903">
                  <c:v>88.781000000000006</c:v>
                </c:pt>
                <c:pt idx="6904">
                  <c:v>88.802000000000007</c:v>
                </c:pt>
                <c:pt idx="6905">
                  <c:v>88.822000000000003</c:v>
                </c:pt>
                <c:pt idx="6906">
                  <c:v>88.843000000000004</c:v>
                </c:pt>
                <c:pt idx="6907">
                  <c:v>88.867999999999995</c:v>
                </c:pt>
                <c:pt idx="6908">
                  <c:v>88.893000000000001</c:v>
                </c:pt>
                <c:pt idx="6909">
                  <c:v>88.915999999999997</c:v>
                </c:pt>
                <c:pt idx="6910">
                  <c:v>88.933999999999997</c:v>
                </c:pt>
                <c:pt idx="6911">
                  <c:v>88.95</c:v>
                </c:pt>
                <c:pt idx="6912">
                  <c:v>88.97</c:v>
                </c:pt>
                <c:pt idx="6913">
                  <c:v>88.991</c:v>
                </c:pt>
                <c:pt idx="6914">
                  <c:v>89.01</c:v>
                </c:pt>
                <c:pt idx="6915">
                  <c:v>89.03</c:v>
                </c:pt>
                <c:pt idx="6916">
                  <c:v>89.049000000000007</c:v>
                </c:pt>
                <c:pt idx="6917">
                  <c:v>89.058999999999997</c:v>
                </c:pt>
                <c:pt idx="6918">
                  <c:v>89.061999999999998</c:v>
                </c:pt>
                <c:pt idx="6919">
                  <c:v>89.064999999999998</c:v>
                </c:pt>
                <c:pt idx="6920">
                  <c:v>89.066000000000003</c:v>
                </c:pt>
                <c:pt idx="6921">
                  <c:v>89.069000000000003</c:v>
                </c:pt>
                <c:pt idx="6922">
                  <c:v>89.070999999999998</c:v>
                </c:pt>
                <c:pt idx="6923">
                  <c:v>89.072000000000003</c:v>
                </c:pt>
                <c:pt idx="6924">
                  <c:v>89.067999999999998</c:v>
                </c:pt>
                <c:pt idx="6925">
                  <c:v>89.067999999999998</c:v>
                </c:pt>
                <c:pt idx="6926">
                  <c:v>89.066999999999993</c:v>
                </c:pt>
                <c:pt idx="6927">
                  <c:v>89.066999999999993</c:v>
                </c:pt>
                <c:pt idx="6928">
                  <c:v>89.073999999999998</c:v>
                </c:pt>
                <c:pt idx="6929">
                  <c:v>89.090999999999994</c:v>
                </c:pt>
                <c:pt idx="6930">
                  <c:v>89.102999999999994</c:v>
                </c:pt>
                <c:pt idx="6931">
                  <c:v>89.119</c:v>
                </c:pt>
                <c:pt idx="6932">
                  <c:v>89.141999999999996</c:v>
                </c:pt>
                <c:pt idx="6933">
                  <c:v>89.173000000000002</c:v>
                </c:pt>
                <c:pt idx="6934">
                  <c:v>89.206000000000003</c:v>
                </c:pt>
                <c:pt idx="6935">
                  <c:v>89.245999999999995</c:v>
                </c:pt>
                <c:pt idx="6936">
                  <c:v>89.296000000000006</c:v>
                </c:pt>
                <c:pt idx="6937">
                  <c:v>89.347999999999999</c:v>
                </c:pt>
                <c:pt idx="6938">
                  <c:v>89.391999999999996</c:v>
                </c:pt>
                <c:pt idx="6939">
                  <c:v>89.436000000000007</c:v>
                </c:pt>
                <c:pt idx="6940">
                  <c:v>89.475999999999999</c:v>
                </c:pt>
                <c:pt idx="6941">
                  <c:v>89.521000000000001</c:v>
                </c:pt>
                <c:pt idx="6942">
                  <c:v>89.572999999999993</c:v>
                </c:pt>
                <c:pt idx="6943">
                  <c:v>89.623999999999995</c:v>
                </c:pt>
                <c:pt idx="6944">
                  <c:v>89.676000000000002</c:v>
                </c:pt>
                <c:pt idx="6945">
                  <c:v>89.734999999999999</c:v>
                </c:pt>
                <c:pt idx="6946">
                  <c:v>89.789000000000001</c:v>
                </c:pt>
                <c:pt idx="6947">
                  <c:v>89.834999999999994</c:v>
                </c:pt>
                <c:pt idx="6948">
                  <c:v>89.878</c:v>
                </c:pt>
                <c:pt idx="6949">
                  <c:v>89.927000000000007</c:v>
                </c:pt>
                <c:pt idx="6950">
                  <c:v>89.97</c:v>
                </c:pt>
                <c:pt idx="6951">
                  <c:v>90.004000000000005</c:v>
                </c:pt>
                <c:pt idx="6952">
                  <c:v>90.027000000000001</c:v>
                </c:pt>
                <c:pt idx="6953">
                  <c:v>90.042000000000002</c:v>
                </c:pt>
                <c:pt idx="6954">
                  <c:v>90.052000000000007</c:v>
                </c:pt>
                <c:pt idx="6955">
                  <c:v>90.055999999999997</c:v>
                </c:pt>
                <c:pt idx="6956">
                  <c:v>90.057000000000002</c:v>
                </c:pt>
                <c:pt idx="6957">
                  <c:v>90.06</c:v>
                </c:pt>
                <c:pt idx="6958">
                  <c:v>90.063000000000002</c:v>
                </c:pt>
                <c:pt idx="6959">
                  <c:v>90.054000000000002</c:v>
                </c:pt>
                <c:pt idx="6960">
                  <c:v>90.040999999999997</c:v>
                </c:pt>
                <c:pt idx="6961">
                  <c:v>90.024000000000001</c:v>
                </c:pt>
                <c:pt idx="6962">
                  <c:v>90.007999999999996</c:v>
                </c:pt>
                <c:pt idx="6963">
                  <c:v>89.995999999999995</c:v>
                </c:pt>
                <c:pt idx="6964">
                  <c:v>89.974000000000004</c:v>
                </c:pt>
                <c:pt idx="6965">
                  <c:v>89.947000000000003</c:v>
                </c:pt>
                <c:pt idx="6966">
                  <c:v>89.918999999999997</c:v>
                </c:pt>
                <c:pt idx="6967">
                  <c:v>89.897999999999996</c:v>
                </c:pt>
                <c:pt idx="6968">
                  <c:v>89.879000000000005</c:v>
                </c:pt>
                <c:pt idx="6969">
                  <c:v>89.863</c:v>
                </c:pt>
                <c:pt idx="6970">
                  <c:v>89.85</c:v>
                </c:pt>
                <c:pt idx="6971">
                  <c:v>89.837000000000003</c:v>
                </c:pt>
                <c:pt idx="6972">
                  <c:v>89.823999999999998</c:v>
                </c:pt>
                <c:pt idx="6973">
                  <c:v>89.82</c:v>
                </c:pt>
                <c:pt idx="6974">
                  <c:v>89.819000000000003</c:v>
                </c:pt>
                <c:pt idx="6975">
                  <c:v>89.828000000000003</c:v>
                </c:pt>
                <c:pt idx="6976">
                  <c:v>89.840999999999994</c:v>
                </c:pt>
                <c:pt idx="6977">
                  <c:v>89.858000000000004</c:v>
                </c:pt>
                <c:pt idx="6978">
                  <c:v>89.876999999999995</c:v>
                </c:pt>
                <c:pt idx="6979">
                  <c:v>89.897999999999996</c:v>
                </c:pt>
                <c:pt idx="6980">
                  <c:v>89.918999999999997</c:v>
                </c:pt>
                <c:pt idx="6981">
                  <c:v>89.941000000000003</c:v>
                </c:pt>
                <c:pt idx="6982">
                  <c:v>89.968000000000004</c:v>
                </c:pt>
                <c:pt idx="6983">
                  <c:v>89.994</c:v>
                </c:pt>
                <c:pt idx="6984">
                  <c:v>90.022999999999996</c:v>
                </c:pt>
                <c:pt idx="6985">
                  <c:v>90.055999999999997</c:v>
                </c:pt>
                <c:pt idx="6986">
                  <c:v>90.084999999999994</c:v>
                </c:pt>
                <c:pt idx="6987">
                  <c:v>90.120999999999995</c:v>
                </c:pt>
                <c:pt idx="6988">
                  <c:v>90.162999999999997</c:v>
                </c:pt>
                <c:pt idx="6989">
                  <c:v>90.200999999999993</c:v>
                </c:pt>
                <c:pt idx="6990">
                  <c:v>90.245000000000005</c:v>
                </c:pt>
                <c:pt idx="6991">
                  <c:v>90.284999999999997</c:v>
                </c:pt>
                <c:pt idx="6992">
                  <c:v>90.319000000000003</c:v>
                </c:pt>
                <c:pt idx="6993">
                  <c:v>90.343000000000004</c:v>
                </c:pt>
                <c:pt idx="6994">
                  <c:v>90.364000000000004</c:v>
                </c:pt>
                <c:pt idx="6995">
                  <c:v>90.382000000000005</c:v>
                </c:pt>
                <c:pt idx="6996">
                  <c:v>90.393000000000001</c:v>
                </c:pt>
                <c:pt idx="6997">
                  <c:v>90.403999999999996</c:v>
                </c:pt>
                <c:pt idx="6998">
                  <c:v>90.41</c:v>
                </c:pt>
                <c:pt idx="6999">
                  <c:v>90.417000000000002</c:v>
                </c:pt>
                <c:pt idx="7000">
                  <c:v>90.421000000000006</c:v>
                </c:pt>
                <c:pt idx="7001">
                  <c:v>90.429000000000002</c:v>
                </c:pt>
                <c:pt idx="7002">
                  <c:v>90.435000000000002</c:v>
                </c:pt>
                <c:pt idx="7003">
                  <c:v>90.436999999999998</c:v>
                </c:pt>
                <c:pt idx="7004">
                  <c:v>90.447999999999993</c:v>
                </c:pt>
                <c:pt idx="7005">
                  <c:v>90.463999999999999</c:v>
                </c:pt>
                <c:pt idx="7006">
                  <c:v>90.478999999999999</c:v>
                </c:pt>
                <c:pt idx="7007">
                  <c:v>90.494</c:v>
                </c:pt>
                <c:pt idx="7008">
                  <c:v>90.507000000000005</c:v>
                </c:pt>
                <c:pt idx="7009">
                  <c:v>90.521000000000001</c:v>
                </c:pt>
                <c:pt idx="7010">
                  <c:v>90.533000000000001</c:v>
                </c:pt>
                <c:pt idx="7011">
                  <c:v>90.542000000000002</c:v>
                </c:pt>
                <c:pt idx="7012">
                  <c:v>90.548000000000002</c:v>
                </c:pt>
                <c:pt idx="7013">
                  <c:v>90.558999999999997</c:v>
                </c:pt>
                <c:pt idx="7014">
                  <c:v>90.564999999999998</c:v>
                </c:pt>
                <c:pt idx="7015">
                  <c:v>90.572000000000003</c:v>
                </c:pt>
                <c:pt idx="7016">
                  <c:v>90.575000000000003</c:v>
                </c:pt>
                <c:pt idx="7017">
                  <c:v>90.578000000000003</c:v>
                </c:pt>
                <c:pt idx="7018">
                  <c:v>90.575999999999993</c:v>
                </c:pt>
                <c:pt idx="7019">
                  <c:v>90.575000000000003</c:v>
                </c:pt>
                <c:pt idx="7020">
                  <c:v>90.575000000000003</c:v>
                </c:pt>
                <c:pt idx="7021">
                  <c:v>90.570999999999998</c:v>
                </c:pt>
                <c:pt idx="7022">
                  <c:v>90.569000000000003</c:v>
                </c:pt>
                <c:pt idx="7023">
                  <c:v>90.566999999999993</c:v>
                </c:pt>
                <c:pt idx="7024">
                  <c:v>90.561999999999998</c:v>
                </c:pt>
                <c:pt idx="7025">
                  <c:v>90.558999999999997</c:v>
                </c:pt>
                <c:pt idx="7026">
                  <c:v>90.558000000000007</c:v>
                </c:pt>
                <c:pt idx="7027">
                  <c:v>90.554000000000002</c:v>
                </c:pt>
                <c:pt idx="7028">
                  <c:v>90.55</c:v>
                </c:pt>
                <c:pt idx="7029">
                  <c:v>90.546999999999997</c:v>
                </c:pt>
                <c:pt idx="7030">
                  <c:v>90.545000000000002</c:v>
                </c:pt>
                <c:pt idx="7031">
                  <c:v>90.543000000000006</c:v>
                </c:pt>
                <c:pt idx="7032">
                  <c:v>90.542000000000002</c:v>
                </c:pt>
                <c:pt idx="7033">
                  <c:v>90.543999999999997</c:v>
                </c:pt>
                <c:pt idx="7034">
                  <c:v>90.551000000000002</c:v>
                </c:pt>
                <c:pt idx="7035">
                  <c:v>90.554000000000002</c:v>
                </c:pt>
                <c:pt idx="7036">
                  <c:v>90.563000000000002</c:v>
                </c:pt>
                <c:pt idx="7037">
                  <c:v>90.573999999999998</c:v>
                </c:pt>
                <c:pt idx="7038">
                  <c:v>90.584999999999994</c:v>
                </c:pt>
                <c:pt idx="7039">
                  <c:v>90.596999999999994</c:v>
                </c:pt>
                <c:pt idx="7040">
                  <c:v>90.61</c:v>
                </c:pt>
                <c:pt idx="7041">
                  <c:v>90.626000000000005</c:v>
                </c:pt>
                <c:pt idx="7042">
                  <c:v>90.646000000000001</c:v>
                </c:pt>
                <c:pt idx="7043">
                  <c:v>90.668000000000006</c:v>
                </c:pt>
                <c:pt idx="7044">
                  <c:v>90.688000000000002</c:v>
                </c:pt>
                <c:pt idx="7045">
                  <c:v>90.715000000000003</c:v>
                </c:pt>
                <c:pt idx="7046">
                  <c:v>90.739000000000004</c:v>
                </c:pt>
                <c:pt idx="7047">
                  <c:v>90.76</c:v>
                </c:pt>
                <c:pt idx="7048">
                  <c:v>90.781000000000006</c:v>
                </c:pt>
                <c:pt idx="7049">
                  <c:v>90.801000000000002</c:v>
                </c:pt>
                <c:pt idx="7050">
                  <c:v>90.814999999999998</c:v>
                </c:pt>
                <c:pt idx="7051">
                  <c:v>90.823999999999998</c:v>
                </c:pt>
                <c:pt idx="7052">
                  <c:v>90.837999999999994</c:v>
                </c:pt>
                <c:pt idx="7053">
                  <c:v>90.846000000000004</c:v>
                </c:pt>
                <c:pt idx="7054">
                  <c:v>90.856999999999999</c:v>
                </c:pt>
                <c:pt idx="7055">
                  <c:v>90.87</c:v>
                </c:pt>
                <c:pt idx="7056">
                  <c:v>90.879000000000005</c:v>
                </c:pt>
                <c:pt idx="7057">
                  <c:v>90.887</c:v>
                </c:pt>
                <c:pt idx="7058">
                  <c:v>90.888999999999996</c:v>
                </c:pt>
                <c:pt idx="7059">
                  <c:v>90.891000000000005</c:v>
                </c:pt>
                <c:pt idx="7060">
                  <c:v>90.891999999999996</c:v>
                </c:pt>
                <c:pt idx="7061">
                  <c:v>90.89</c:v>
                </c:pt>
                <c:pt idx="7062">
                  <c:v>90.882999999999996</c:v>
                </c:pt>
                <c:pt idx="7063">
                  <c:v>90.89</c:v>
                </c:pt>
                <c:pt idx="7064">
                  <c:v>90.891000000000005</c:v>
                </c:pt>
                <c:pt idx="7065">
                  <c:v>90.888000000000005</c:v>
                </c:pt>
                <c:pt idx="7066">
                  <c:v>90.88</c:v>
                </c:pt>
                <c:pt idx="7067">
                  <c:v>90.872</c:v>
                </c:pt>
                <c:pt idx="7068">
                  <c:v>90.864999999999995</c:v>
                </c:pt>
                <c:pt idx="7069">
                  <c:v>90.861000000000004</c:v>
                </c:pt>
                <c:pt idx="7070">
                  <c:v>90.855999999999995</c:v>
                </c:pt>
                <c:pt idx="7071">
                  <c:v>90.852999999999994</c:v>
                </c:pt>
                <c:pt idx="7072">
                  <c:v>90.858000000000004</c:v>
                </c:pt>
                <c:pt idx="7073">
                  <c:v>90.855999999999995</c:v>
                </c:pt>
                <c:pt idx="7074">
                  <c:v>90.852999999999994</c:v>
                </c:pt>
                <c:pt idx="7075">
                  <c:v>90.853999999999999</c:v>
                </c:pt>
                <c:pt idx="7076">
                  <c:v>90.858000000000004</c:v>
                </c:pt>
                <c:pt idx="7077">
                  <c:v>90.86</c:v>
                </c:pt>
                <c:pt idx="7078">
                  <c:v>90.861000000000004</c:v>
                </c:pt>
                <c:pt idx="7079">
                  <c:v>90.866</c:v>
                </c:pt>
                <c:pt idx="7080">
                  <c:v>90.87</c:v>
                </c:pt>
                <c:pt idx="7081">
                  <c:v>90.870999999999995</c:v>
                </c:pt>
                <c:pt idx="7082">
                  <c:v>90.873000000000005</c:v>
                </c:pt>
                <c:pt idx="7083">
                  <c:v>90.876000000000005</c:v>
                </c:pt>
                <c:pt idx="7084">
                  <c:v>90.878</c:v>
                </c:pt>
                <c:pt idx="7085">
                  <c:v>90.881</c:v>
                </c:pt>
                <c:pt idx="7086">
                  <c:v>90.881</c:v>
                </c:pt>
                <c:pt idx="7087">
                  <c:v>90.882999999999996</c:v>
                </c:pt>
                <c:pt idx="7088">
                  <c:v>90.888000000000005</c:v>
                </c:pt>
                <c:pt idx="7089">
                  <c:v>90.891000000000005</c:v>
                </c:pt>
                <c:pt idx="7090">
                  <c:v>90.894999999999996</c:v>
                </c:pt>
                <c:pt idx="7091">
                  <c:v>90.91</c:v>
                </c:pt>
                <c:pt idx="7092">
                  <c:v>90.927999999999997</c:v>
                </c:pt>
                <c:pt idx="7093">
                  <c:v>90.944000000000003</c:v>
                </c:pt>
                <c:pt idx="7094">
                  <c:v>90.953999999999994</c:v>
                </c:pt>
                <c:pt idx="7095">
                  <c:v>90.965000000000003</c:v>
                </c:pt>
                <c:pt idx="7096">
                  <c:v>90.99</c:v>
                </c:pt>
                <c:pt idx="7097">
                  <c:v>91.027000000000001</c:v>
                </c:pt>
                <c:pt idx="7098">
                  <c:v>91.066000000000003</c:v>
                </c:pt>
                <c:pt idx="7099">
                  <c:v>91.100999999999999</c:v>
                </c:pt>
                <c:pt idx="7100">
                  <c:v>91.135999999999996</c:v>
                </c:pt>
                <c:pt idx="7101">
                  <c:v>91.183999999999997</c:v>
                </c:pt>
                <c:pt idx="7102">
                  <c:v>91.241</c:v>
                </c:pt>
                <c:pt idx="7103">
                  <c:v>91.287000000000006</c:v>
                </c:pt>
                <c:pt idx="7104">
                  <c:v>91.322000000000003</c:v>
                </c:pt>
                <c:pt idx="7105">
                  <c:v>91.361999999999995</c:v>
                </c:pt>
                <c:pt idx="7106">
                  <c:v>91.387</c:v>
                </c:pt>
                <c:pt idx="7107">
                  <c:v>91.400999999999996</c:v>
                </c:pt>
                <c:pt idx="7108">
                  <c:v>91.42</c:v>
                </c:pt>
                <c:pt idx="7109">
                  <c:v>91.436000000000007</c:v>
                </c:pt>
                <c:pt idx="7110">
                  <c:v>91.436999999999998</c:v>
                </c:pt>
                <c:pt idx="7111">
                  <c:v>91.433000000000007</c:v>
                </c:pt>
                <c:pt idx="7112">
                  <c:v>91.42</c:v>
                </c:pt>
                <c:pt idx="7113">
                  <c:v>91.412000000000006</c:v>
                </c:pt>
                <c:pt idx="7114">
                  <c:v>91.406999999999996</c:v>
                </c:pt>
                <c:pt idx="7115">
                  <c:v>91.397999999999996</c:v>
                </c:pt>
                <c:pt idx="7116">
                  <c:v>91.388000000000005</c:v>
                </c:pt>
                <c:pt idx="7117">
                  <c:v>91.367000000000004</c:v>
                </c:pt>
                <c:pt idx="7118">
                  <c:v>91.343999999999994</c:v>
                </c:pt>
                <c:pt idx="7119">
                  <c:v>91.320999999999998</c:v>
                </c:pt>
                <c:pt idx="7120">
                  <c:v>91.287000000000006</c:v>
                </c:pt>
                <c:pt idx="7121">
                  <c:v>91.25</c:v>
                </c:pt>
                <c:pt idx="7122">
                  <c:v>91.215000000000003</c:v>
                </c:pt>
                <c:pt idx="7123">
                  <c:v>91.186999999999998</c:v>
                </c:pt>
                <c:pt idx="7124">
                  <c:v>91.156000000000006</c:v>
                </c:pt>
                <c:pt idx="7125">
                  <c:v>91.125</c:v>
                </c:pt>
                <c:pt idx="7126">
                  <c:v>91.106999999999999</c:v>
                </c:pt>
                <c:pt idx="7127">
                  <c:v>91.090999999999994</c:v>
                </c:pt>
                <c:pt idx="7128">
                  <c:v>91.072000000000003</c:v>
                </c:pt>
                <c:pt idx="7129">
                  <c:v>91.052999999999997</c:v>
                </c:pt>
                <c:pt idx="7130">
                  <c:v>91.037000000000006</c:v>
                </c:pt>
                <c:pt idx="7131">
                  <c:v>91.019000000000005</c:v>
                </c:pt>
                <c:pt idx="7132">
                  <c:v>90.994</c:v>
                </c:pt>
                <c:pt idx="7133">
                  <c:v>90.965000000000003</c:v>
                </c:pt>
                <c:pt idx="7134">
                  <c:v>90.941000000000003</c:v>
                </c:pt>
                <c:pt idx="7135">
                  <c:v>90.924999999999997</c:v>
                </c:pt>
                <c:pt idx="7136">
                  <c:v>90.91</c:v>
                </c:pt>
                <c:pt idx="7137">
                  <c:v>90.897000000000006</c:v>
                </c:pt>
                <c:pt idx="7138">
                  <c:v>90.893000000000001</c:v>
                </c:pt>
                <c:pt idx="7139">
                  <c:v>90.897000000000006</c:v>
                </c:pt>
                <c:pt idx="7140">
                  <c:v>90.897999999999996</c:v>
                </c:pt>
                <c:pt idx="7141">
                  <c:v>90.894999999999996</c:v>
                </c:pt>
                <c:pt idx="7142">
                  <c:v>90.891000000000005</c:v>
                </c:pt>
                <c:pt idx="7143">
                  <c:v>90.885999999999996</c:v>
                </c:pt>
                <c:pt idx="7144">
                  <c:v>90.885999999999996</c:v>
                </c:pt>
                <c:pt idx="7145">
                  <c:v>90.882999999999996</c:v>
                </c:pt>
                <c:pt idx="7146">
                  <c:v>90.876999999999995</c:v>
                </c:pt>
                <c:pt idx="7147">
                  <c:v>90.869</c:v>
                </c:pt>
                <c:pt idx="7148">
                  <c:v>90.866</c:v>
                </c:pt>
                <c:pt idx="7149">
                  <c:v>90.856999999999999</c:v>
                </c:pt>
                <c:pt idx="7150">
                  <c:v>90.850999999999999</c:v>
                </c:pt>
                <c:pt idx="7151">
                  <c:v>90.855999999999995</c:v>
                </c:pt>
                <c:pt idx="7152">
                  <c:v>90.861000000000004</c:v>
                </c:pt>
                <c:pt idx="7153">
                  <c:v>90.870999999999995</c:v>
                </c:pt>
                <c:pt idx="7154">
                  <c:v>90.89</c:v>
                </c:pt>
                <c:pt idx="7155">
                  <c:v>90.923000000000002</c:v>
                </c:pt>
                <c:pt idx="7156">
                  <c:v>90.956000000000003</c:v>
                </c:pt>
                <c:pt idx="7157">
                  <c:v>90.975999999999999</c:v>
                </c:pt>
                <c:pt idx="7158">
                  <c:v>91.012</c:v>
                </c:pt>
                <c:pt idx="7159">
                  <c:v>91.061999999999998</c:v>
                </c:pt>
                <c:pt idx="7160">
                  <c:v>91.111000000000004</c:v>
                </c:pt>
                <c:pt idx="7161">
                  <c:v>91.156000000000006</c:v>
                </c:pt>
                <c:pt idx="7162">
                  <c:v>91.2</c:v>
                </c:pt>
                <c:pt idx="7163">
                  <c:v>91.248999999999995</c:v>
                </c:pt>
                <c:pt idx="7164">
                  <c:v>91.295000000000002</c:v>
                </c:pt>
                <c:pt idx="7165">
                  <c:v>91.331000000000003</c:v>
                </c:pt>
                <c:pt idx="7166">
                  <c:v>91.364999999999995</c:v>
                </c:pt>
                <c:pt idx="7167">
                  <c:v>91.409000000000006</c:v>
                </c:pt>
                <c:pt idx="7168">
                  <c:v>91.457999999999998</c:v>
                </c:pt>
                <c:pt idx="7169">
                  <c:v>91.507999999999996</c:v>
                </c:pt>
                <c:pt idx="7170">
                  <c:v>91.555000000000007</c:v>
                </c:pt>
                <c:pt idx="7171">
                  <c:v>91.608000000000004</c:v>
                </c:pt>
                <c:pt idx="7172">
                  <c:v>91.658000000000001</c:v>
                </c:pt>
                <c:pt idx="7173">
                  <c:v>91.706999999999994</c:v>
                </c:pt>
                <c:pt idx="7174">
                  <c:v>91.769000000000005</c:v>
                </c:pt>
                <c:pt idx="7175">
                  <c:v>91.826999999999998</c:v>
                </c:pt>
                <c:pt idx="7176">
                  <c:v>91.88</c:v>
                </c:pt>
                <c:pt idx="7177">
                  <c:v>91.936999999999998</c:v>
                </c:pt>
                <c:pt idx="7178">
                  <c:v>91.998000000000005</c:v>
                </c:pt>
                <c:pt idx="7179">
                  <c:v>92.069000000000003</c:v>
                </c:pt>
                <c:pt idx="7180">
                  <c:v>92.131</c:v>
                </c:pt>
                <c:pt idx="7181">
                  <c:v>92.198999999999998</c:v>
                </c:pt>
                <c:pt idx="7182">
                  <c:v>92.272000000000006</c:v>
                </c:pt>
                <c:pt idx="7183">
                  <c:v>92.331000000000003</c:v>
                </c:pt>
                <c:pt idx="7184">
                  <c:v>92.382999999999996</c:v>
                </c:pt>
                <c:pt idx="7185">
                  <c:v>92.433999999999997</c:v>
                </c:pt>
                <c:pt idx="7186">
                  <c:v>92.498000000000005</c:v>
                </c:pt>
                <c:pt idx="7187">
                  <c:v>92.546000000000006</c:v>
                </c:pt>
                <c:pt idx="7188">
                  <c:v>92.573999999999998</c:v>
                </c:pt>
                <c:pt idx="7189">
                  <c:v>92.596000000000004</c:v>
                </c:pt>
                <c:pt idx="7190">
                  <c:v>92.614000000000004</c:v>
                </c:pt>
                <c:pt idx="7191">
                  <c:v>92.628</c:v>
                </c:pt>
                <c:pt idx="7192">
                  <c:v>92.629000000000005</c:v>
                </c:pt>
                <c:pt idx="7193">
                  <c:v>92.617000000000004</c:v>
                </c:pt>
                <c:pt idx="7194">
                  <c:v>92.594999999999999</c:v>
                </c:pt>
                <c:pt idx="7195">
                  <c:v>92.561000000000007</c:v>
                </c:pt>
                <c:pt idx="7196">
                  <c:v>92.522000000000006</c:v>
                </c:pt>
                <c:pt idx="7197">
                  <c:v>92.486999999999995</c:v>
                </c:pt>
                <c:pt idx="7198">
                  <c:v>92.453999999999994</c:v>
                </c:pt>
                <c:pt idx="7199">
                  <c:v>92.412000000000006</c:v>
                </c:pt>
                <c:pt idx="7200">
                  <c:v>92.355000000000004</c:v>
                </c:pt>
                <c:pt idx="7201">
                  <c:v>92.308000000000007</c:v>
                </c:pt>
                <c:pt idx="7202">
                  <c:v>92.272000000000006</c:v>
                </c:pt>
                <c:pt idx="7203">
                  <c:v>92.242999999999995</c:v>
                </c:pt>
                <c:pt idx="7204">
                  <c:v>92.221000000000004</c:v>
                </c:pt>
                <c:pt idx="7205">
                  <c:v>92.2</c:v>
                </c:pt>
                <c:pt idx="7206">
                  <c:v>92.177999999999997</c:v>
                </c:pt>
                <c:pt idx="7207">
                  <c:v>92.162000000000006</c:v>
                </c:pt>
                <c:pt idx="7208">
                  <c:v>92.153999999999996</c:v>
                </c:pt>
                <c:pt idx="7209">
                  <c:v>92.153999999999996</c:v>
                </c:pt>
                <c:pt idx="7210">
                  <c:v>92.165999999999997</c:v>
                </c:pt>
                <c:pt idx="7211">
                  <c:v>92.188999999999993</c:v>
                </c:pt>
                <c:pt idx="7212">
                  <c:v>92.204999999999998</c:v>
                </c:pt>
                <c:pt idx="7213">
                  <c:v>92.216999999999999</c:v>
                </c:pt>
                <c:pt idx="7214">
                  <c:v>92.236000000000004</c:v>
                </c:pt>
                <c:pt idx="7215">
                  <c:v>92.26</c:v>
                </c:pt>
                <c:pt idx="7216">
                  <c:v>92.281000000000006</c:v>
                </c:pt>
                <c:pt idx="7217">
                  <c:v>92.296999999999997</c:v>
                </c:pt>
                <c:pt idx="7218">
                  <c:v>92.313999999999993</c:v>
                </c:pt>
                <c:pt idx="7219">
                  <c:v>92.328999999999994</c:v>
                </c:pt>
                <c:pt idx="7220">
                  <c:v>92.334000000000003</c:v>
                </c:pt>
                <c:pt idx="7221">
                  <c:v>92.338999999999999</c:v>
                </c:pt>
                <c:pt idx="7222">
                  <c:v>92.353999999999999</c:v>
                </c:pt>
                <c:pt idx="7223">
                  <c:v>92.376999999999995</c:v>
                </c:pt>
                <c:pt idx="7224">
                  <c:v>92.403999999999996</c:v>
                </c:pt>
                <c:pt idx="7225">
                  <c:v>92.427999999999997</c:v>
                </c:pt>
                <c:pt idx="7226">
                  <c:v>92.456000000000003</c:v>
                </c:pt>
                <c:pt idx="7227">
                  <c:v>92.49</c:v>
                </c:pt>
                <c:pt idx="7228">
                  <c:v>92.525999999999996</c:v>
                </c:pt>
                <c:pt idx="7229">
                  <c:v>92.555999999999997</c:v>
                </c:pt>
                <c:pt idx="7230">
                  <c:v>92.576999999999998</c:v>
                </c:pt>
                <c:pt idx="7231">
                  <c:v>92.584999999999994</c:v>
                </c:pt>
                <c:pt idx="7232">
                  <c:v>92.587000000000003</c:v>
                </c:pt>
                <c:pt idx="7233">
                  <c:v>92.584000000000003</c:v>
                </c:pt>
                <c:pt idx="7234">
                  <c:v>92.576999999999998</c:v>
                </c:pt>
                <c:pt idx="7235">
                  <c:v>92.569000000000003</c:v>
                </c:pt>
                <c:pt idx="7236">
                  <c:v>92.557000000000002</c:v>
                </c:pt>
                <c:pt idx="7237">
                  <c:v>92.543000000000006</c:v>
                </c:pt>
                <c:pt idx="7238">
                  <c:v>92.525999999999996</c:v>
                </c:pt>
                <c:pt idx="7239">
                  <c:v>92.507000000000005</c:v>
                </c:pt>
                <c:pt idx="7240">
                  <c:v>92.49</c:v>
                </c:pt>
                <c:pt idx="7241">
                  <c:v>92.468000000000004</c:v>
                </c:pt>
                <c:pt idx="7242">
                  <c:v>92.447999999999993</c:v>
                </c:pt>
                <c:pt idx="7243">
                  <c:v>92.433999999999997</c:v>
                </c:pt>
                <c:pt idx="7244">
                  <c:v>92.424000000000007</c:v>
                </c:pt>
                <c:pt idx="7245">
                  <c:v>92.412000000000006</c:v>
                </c:pt>
                <c:pt idx="7246">
                  <c:v>92.397999999999996</c:v>
                </c:pt>
                <c:pt idx="7247">
                  <c:v>92.384</c:v>
                </c:pt>
                <c:pt idx="7248">
                  <c:v>92.375</c:v>
                </c:pt>
                <c:pt idx="7249">
                  <c:v>92.367999999999995</c:v>
                </c:pt>
                <c:pt idx="7250">
                  <c:v>92.361000000000004</c:v>
                </c:pt>
                <c:pt idx="7251">
                  <c:v>92.353999999999999</c:v>
                </c:pt>
                <c:pt idx="7252">
                  <c:v>92.35</c:v>
                </c:pt>
                <c:pt idx="7253">
                  <c:v>92.343999999999994</c:v>
                </c:pt>
                <c:pt idx="7254">
                  <c:v>92.331000000000003</c:v>
                </c:pt>
                <c:pt idx="7255">
                  <c:v>92.322999999999993</c:v>
                </c:pt>
                <c:pt idx="7256">
                  <c:v>92.316999999999993</c:v>
                </c:pt>
                <c:pt idx="7257">
                  <c:v>92.313999999999993</c:v>
                </c:pt>
                <c:pt idx="7258">
                  <c:v>92.308999999999997</c:v>
                </c:pt>
                <c:pt idx="7259">
                  <c:v>92.302999999999997</c:v>
                </c:pt>
                <c:pt idx="7260">
                  <c:v>92.296999999999997</c:v>
                </c:pt>
                <c:pt idx="7261">
                  <c:v>92.290999999999997</c:v>
                </c:pt>
                <c:pt idx="7262">
                  <c:v>92.286000000000001</c:v>
                </c:pt>
                <c:pt idx="7263">
                  <c:v>92.278999999999996</c:v>
                </c:pt>
                <c:pt idx="7264">
                  <c:v>92.272999999999996</c:v>
                </c:pt>
                <c:pt idx="7265">
                  <c:v>92.271000000000001</c:v>
                </c:pt>
                <c:pt idx="7266">
                  <c:v>92.272999999999996</c:v>
                </c:pt>
                <c:pt idx="7267">
                  <c:v>92.272999999999996</c:v>
                </c:pt>
                <c:pt idx="7268">
                  <c:v>92.271000000000001</c:v>
                </c:pt>
                <c:pt idx="7269">
                  <c:v>92.274000000000001</c:v>
                </c:pt>
                <c:pt idx="7270">
                  <c:v>92.275999999999996</c:v>
                </c:pt>
                <c:pt idx="7271">
                  <c:v>92.275000000000006</c:v>
                </c:pt>
                <c:pt idx="7272">
                  <c:v>92.275999999999996</c:v>
                </c:pt>
                <c:pt idx="7273">
                  <c:v>92.275999999999996</c:v>
                </c:pt>
                <c:pt idx="7274">
                  <c:v>92.275999999999996</c:v>
                </c:pt>
                <c:pt idx="7275">
                  <c:v>92.277000000000001</c:v>
                </c:pt>
                <c:pt idx="7276">
                  <c:v>92.278999999999996</c:v>
                </c:pt>
                <c:pt idx="7277">
                  <c:v>92.281000000000006</c:v>
                </c:pt>
                <c:pt idx="7278">
                  <c:v>92.286000000000001</c:v>
                </c:pt>
                <c:pt idx="7279">
                  <c:v>92.287000000000006</c:v>
                </c:pt>
                <c:pt idx="7280">
                  <c:v>92.286000000000001</c:v>
                </c:pt>
                <c:pt idx="7281">
                  <c:v>92.286000000000001</c:v>
                </c:pt>
                <c:pt idx="7282">
                  <c:v>92.281000000000006</c:v>
                </c:pt>
                <c:pt idx="7283">
                  <c:v>92.275000000000006</c:v>
                </c:pt>
                <c:pt idx="7284">
                  <c:v>92.266000000000005</c:v>
                </c:pt>
                <c:pt idx="7285">
                  <c:v>92.259</c:v>
                </c:pt>
                <c:pt idx="7286">
                  <c:v>92.259</c:v>
                </c:pt>
                <c:pt idx="7287">
                  <c:v>92.257000000000005</c:v>
                </c:pt>
                <c:pt idx="7288">
                  <c:v>92.256</c:v>
                </c:pt>
                <c:pt idx="7289">
                  <c:v>92.256</c:v>
                </c:pt>
                <c:pt idx="7290">
                  <c:v>92.259</c:v>
                </c:pt>
                <c:pt idx="7291">
                  <c:v>92.271000000000001</c:v>
                </c:pt>
                <c:pt idx="7292">
                  <c:v>92.281999999999996</c:v>
                </c:pt>
                <c:pt idx="7293">
                  <c:v>92.301000000000002</c:v>
                </c:pt>
                <c:pt idx="7294">
                  <c:v>92.322999999999993</c:v>
                </c:pt>
                <c:pt idx="7295">
                  <c:v>92.344999999999999</c:v>
                </c:pt>
                <c:pt idx="7296">
                  <c:v>92.363</c:v>
                </c:pt>
                <c:pt idx="7297">
                  <c:v>92.375</c:v>
                </c:pt>
                <c:pt idx="7298">
                  <c:v>92.382999999999996</c:v>
                </c:pt>
                <c:pt idx="7299">
                  <c:v>92.396000000000001</c:v>
                </c:pt>
                <c:pt idx="7300">
                  <c:v>92.406000000000006</c:v>
                </c:pt>
                <c:pt idx="7301">
                  <c:v>92.418000000000006</c:v>
                </c:pt>
                <c:pt idx="7302">
                  <c:v>92.433999999999997</c:v>
                </c:pt>
                <c:pt idx="7303">
                  <c:v>92.454999999999998</c:v>
                </c:pt>
                <c:pt idx="7304">
                  <c:v>92.478999999999999</c:v>
                </c:pt>
                <c:pt idx="7305">
                  <c:v>92.501999999999995</c:v>
                </c:pt>
                <c:pt idx="7306">
                  <c:v>92.52</c:v>
                </c:pt>
                <c:pt idx="7307">
                  <c:v>92.536000000000001</c:v>
                </c:pt>
                <c:pt idx="7308">
                  <c:v>92.555999999999997</c:v>
                </c:pt>
                <c:pt idx="7309">
                  <c:v>92.575999999999993</c:v>
                </c:pt>
                <c:pt idx="7310">
                  <c:v>92.591999999999999</c:v>
                </c:pt>
                <c:pt idx="7311">
                  <c:v>92.602999999999994</c:v>
                </c:pt>
                <c:pt idx="7312">
                  <c:v>92.611999999999995</c:v>
                </c:pt>
                <c:pt idx="7313">
                  <c:v>92.620999999999995</c:v>
                </c:pt>
                <c:pt idx="7314">
                  <c:v>92.635000000000005</c:v>
                </c:pt>
                <c:pt idx="7315">
                  <c:v>92.65</c:v>
                </c:pt>
                <c:pt idx="7316">
                  <c:v>92.664000000000001</c:v>
                </c:pt>
                <c:pt idx="7317">
                  <c:v>92.680999999999997</c:v>
                </c:pt>
                <c:pt idx="7318">
                  <c:v>92.698999999999998</c:v>
                </c:pt>
                <c:pt idx="7319">
                  <c:v>92.72</c:v>
                </c:pt>
                <c:pt idx="7320">
                  <c:v>92.745000000000005</c:v>
                </c:pt>
                <c:pt idx="7321">
                  <c:v>92.766999999999996</c:v>
                </c:pt>
                <c:pt idx="7322">
                  <c:v>92.787000000000006</c:v>
                </c:pt>
                <c:pt idx="7323">
                  <c:v>92.808999999999997</c:v>
                </c:pt>
                <c:pt idx="7324">
                  <c:v>92.85</c:v>
                </c:pt>
                <c:pt idx="7325">
                  <c:v>92.896000000000001</c:v>
                </c:pt>
                <c:pt idx="7326">
                  <c:v>92.95</c:v>
                </c:pt>
                <c:pt idx="7327">
                  <c:v>93.016999999999996</c:v>
                </c:pt>
                <c:pt idx="7328">
                  <c:v>93.097999999999999</c:v>
                </c:pt>
                <c:pt idx="7329">
                  <c:v>93.185000000000002</c:v>
                </c:pt>
                <c:pt idx="7330">
                  <c:v>93.272999999999996</c:v>
                </c:pt>
                <c:pt idx="7331">
                  <c:v>93.358999999999995</c:v>
                </c:pt>
                <c:pt idx="7332">
                  <c:v>93.448999999999998</c:v>
                </c:pt>
                <c:pt idx="7333">
                  <c:v>93.537999999999997</c:v>
                </c:pt>
                <c:pt idx="7334">
                  <c:v>93.622</c:v>
                </c:pt>
                <c:pt idx="7335">
                  <c:v>93.701999999999998</c:v>
                </c:pt>
                <c:pt idx="7336">
                  <c:v>93.789000000000001</c:v>
                </c:pt>
                <c:pt idx="7337">
                  <c:v>93.888999999999996</c:v>
                </c:pt>
                <c:pt idx="7338">
                  <c:v>93.986999999999995</c:v>
                </c:pt>
                <c:pt idx="7339">
                  <c:v>94.085999999999999</c:v>
                </c:pt>
                <c:pt idx="7340">
                  <c:v>94.194999999999993</c:v>
                </c:pt>
                <c:pt idx="7341">
                  <c:v>94.299000000000007</c:v>
                </c:pt>
                <c:pt idx="7342">
                  <c:v>94.397999999999996</c:v>
                </c:pt>
                <c:pt idx="7343">
                  <c:v>94.495000000000005</c:v>
                </c:pt>
                <c:pt idx="7344">
                  <c:v>94.6</c:v>
                </c:pt>
                <c:pt idx="7345">
                  <c:v>94.700999999999993</c:v>
                </c:pt>
                <c:pt idx="7346">
                  <c:v>94.801000000000002</c:v>
                </c:pt>
                <c:pt idx="7347">
                  <c:v>94.899000000000001</c:v>
                </c:pt>
                <c:pt idx="7348">
                  <c:v>95.003</c:v>
                </c:pt>
                <c:pt idx="7349">
                  <c:v>95.113</c:v>
                </c:pt>
                <c:pt idx="7350">
                  <c:v>95.221999999999994</c:v>
                </c:pt>
                <c:pt idx="7351">
                  <c:v>95.322000000000003</c:v>
                </c:pt>
                <c:pt idx="7352">
                  <c:v>95.418999999999997</c:v>
                </c:pt>
                <c:pt idx="7353">
                  <c:v>95.522000000000006</c:v>
                </c:pt>
                <c:pt idx="7354">
                  <c:v>95.62</c:v>
                </c:pt>
                <c:pt idx="7355">
                  <c:v>95.72</c:v>
                </c:pt>
                <c:pt idx="7356">
                  <c:v>95.823999999999998</c:v>
                </c:pt>
                <c:pt idx="7357">
                  <c:v>95.92</c:v>
                </c:pt>
                <c:pt idx="7358">
                  <c:v>96.009</c:v>
                </c:pt>
                <c:pt idx="7359">
                  <c:v>96.102000000000004</c:v>
                </c:pt>
                <c:pt idx="7360">
                  <c:v>96.185000000000002</c:v>
                </c:pt>
                <c:pt idx="7361">
                  <c:v>96.266000000000005</c:v>
                </c:pt>
                <c:pt idx="7362">
                  <c:v>96.346999999999994</c:v>
                </c:pt>
                <c:pt idx="7363">
                  <c:v>96.424999999999997</c:v>
                </c:pt>
                <c:pt idx="7364">
                  <c:v>96.506</c:v>
                </c:pt>
                <c:pt idx="7365">
                  <c:v>96.572000000000003</c:v>
                </c:pt>
                <c:pt idx="7366">
                  <c:v>96.644000000000005</c:v>
                </c:pt>
                <c:pt idx="7367">
                  <c:v>96.721000000000004</c:v>
                </c:pt>
                <c:pt idx="7368">
                  <c:v>96.793999999999997</c:v>
                </c:pt>
                <c:pt idx="7369">
                  <c:v>96.864999999999995</c:v>
                </c:pt>
                <c:pt idx="7370">
                  <c:v>96.933999999999997</c:v>
                </c:pt>
                <c:pt idx="7371">
                  <c:v>96.998999999999995</c:v>
                </c:pt>
                <c:pt idx="7372">
                  <c:v>97.06</c:v>
                </c:pt>
                <c:pt idx="7373">
                  <c:v>97.114999999999995</c:v>
                </c:pt>
                <c:pt idx="7374">
                  <c:v>97.165999999999997</c:v>
                </c:pt>
                <c:pt idx="7375">
                  <c:v>97.228999999999999</c:v>
                </c:pt>
                <c:pt idx="7376">
                  <c:v>97.289000000000001</c:v>
                </c:pt>
                <c:pt idx="7377">
                  <c:v>97.340999999999994</c:v>
                </c:pt>
                <c:pt idx="7378">
                  <c:v>97.385999999999996</c:v>
                </c:pt>
                <c:pt idx="7379">
                  <c:v>97.436000000000007</c:v>
                </c:pt>
                <c:pt idx="7380">
                  <c:v>97.488</c:v>
                </c:pt>
                <c:pt idx="7381">
                  <c:v>97.536000000000001</c:v>
                </c:pt>
                <c:pt idx="7382">
                  <c:v>97.582999999999998</c:v>
                </c:pt>
                <c:pt idx="7383">
                  <c:v>97.623999999999995</c:v>
                </c:pt>
                <c:pt idx="7384">
                  <c:v>97.674000000000007</c:v>
                </c:pt>
                <c:pt idx="7385">
                  <c:v>97.718999999999994</c:v>
                </c:pt>
                <c:pt idx="7386">
                  <c:v>97.763000000000005</c:v>
                </c:pt>
                <c:pt idx="7387">
                  <c:v>97.804000000000002</c:v>
                </c:pt>
                <c:pt idx="7388">
                  <c:v>97.846000000000004</c:v>
                </c:pt>
                <c:pt idx="7389">
                  <c:v>97.888000000000005</c:v>
                </c:pt>
                <c:pt idx="7390">
                  <c:v>97.933999999999997</c:v>
                </c:pt>
                <c:pt idx="7391">
                  <c:v>97.980999999999995</c:v>
                </c:pt>
                <c:pt idx="7392">
                  <c:v>98.028999999999996</c:v>
                </c:pt>
                <c:pt idx="7393">
                  <c:v>98.087999999999994</c:v>
                </c:pt>
                <c:pt idx="7394">
                  <c:v>98.147000000000006</c:v>
                </c:pt>
                <c:pt idx="7395">
                  <c:v>98.206999999999994</c:v>
                </c:pt>
                <c:pt idx="7396">
                  <c:v>98.274000000000001</c:v>
                </c:pt>
                <c:pt idx="7397">
                  <c:v>98.344999999999999</c:v>
                </c:pt>
                <c:pt idx="7398">
                  <c:v>98.41</c:v>
                </c:pt>
                <c:pt idx="7399">
                  <c:v>98.483000000000004</c:v>
                </c:pt>
                <c:pt idx="7400">
                  <c:v>98.558000000000007</c:v>
                </c:pt>
                <c:pt idx="7401">
                  <c:v>98.622</c:v>
                </c:pt>
                <c:pt idx="7402">
                  <c:v>98.68</c:v>
                </c:pt>
                <c:pt idx="7403">
                  <c:v>98.736000000000004</c:v>
                </c:pt>
                <c:pt idx="7404">
                  <c:v>98.795000000000002</c:v>
                </c:pt>
                <c:pt idx="7405">
                  <c:v>98.850999999999999</c:v>
                </c:pt>
                <c:pt idx="7406">
                  <c:v>98.9</c:v>
                </c:pt>
                <c:pt idx="7407">
                  <c:v>98.942999999999998</c:v>
                </c:pt>
                <c:pt idx="7408">
                  <c:v>98.971000000000004</c:v>
                </c:pt>
                <c:pt idx="7409">
                  <c:v>98.991</c:v>
                </c:pt>
                <c:pt idx="7410">
                  <c:v>99.007999999999996</c:v>
                </c:pt>
                <c:pt idx="7411">
                  <c:v>99.021000000000001</c:v>
                </c:pt>
                <c:pt idx="7412">
                  <c:v>99.040999999999997</c:v>
                </c:pt>
                <c:pt idx="7413">
                  <c:v>99.063000000000002</c:v>
                </c:pt>
                <c:pt idx="7414">
                  <c:v>99.084999999999994</c:v>
                </c:pt>
                <c:pt idx="7415">
                  <c:v>99.103999999999999</c:v>
                </c:pt>
                <c:pt idx="7416">
                  <c:v>99.12</c:v>
                </c:pt>
                <c:pt idx="7417">
                  <c:v>99.134</c:v>
                </c:pt>
                <c:pt idx="7418">
                  <c:v>99.158000000000001</c:v>
                </c:pt>
                <c:pt idx="7419">
                  <c:v>99.177000000000007</c:v>
                </c:pt>
                <c:pt idx="7420">
                  <c:v>99.198999999999998</c:v>
                </c:pt>
                <c:pt idx="7421">
                  <c:v>99.218000000000004</c:v>
                </c:pt>
                <c:pt idx="7422">
                  <c:v>99.244</c:v>
                </c:pt>
                <c:pt idx="7423">
                  <c:v>99.271000000000001</c:v>
                </c:pt>
                <c:pt idx="7424">
                  <c:v>99.298000000000002</c:v>
                </c:pt>
                <c:pt idx="7425">
                  <c:v>99.323999999999998</c:v>
                </c:pt>
                <c:pt idx="7426">
                  <c:v>99.352999999999994</c:v>
                </c:pt>
                <c:pt idx="7427">
                  <c:v>99.378</c:v>
                </c:pt>
                <c:pt idx="7428">
                  <c:v>99.406000000000006</c:v>
                </c:pt>
                <c:pt idx="7429">
                  <c:v>99.429000000000002</c:v>
                </c:pt>
                <c:pt idx="7430">
                  <c:v>99.445999999999998</c:v>
                </c:pt>
                <c:pt idx="7431">
                  <c:v>99.468000000000004</c:v>
                </c:pt>
                <c:pt idx="7432">
                  <c:v>99.486000000000004</c:v>
                </c:pt>
                <c:pt idx="7433">
                  <c:v>99.507999999999996</c:v>
                </c:pt>
                <c:pt idx="7434">
                  <c:v>99.534999999999997</c:v>
                </c:pt>
                <c:pt idx="7435">
                  <c:v>99.557000000000002</c:v>
                </c:pt>
                <c:pt idx="7436">
                  <c:v>99.587000000000003</c:v>
                </c:pt>
                <c:pt idx="7437">
                  <c:v>99.611000000000004</c:v>
                </c:pt>
                <c:pt idx="7438">
                  <c:v>99.635000000000005</c:v>
                </c:pt>
                <c:pt idx="7439">
                  <c:v>99.662000000000006</c:v>
                </c:pt>
                <c:pt idx="7440">
                  <c:v>99.688999999999993</c:v>
                </c:pt>
                <c:pt idx="7441">
                  <c:v>99.718999999999994</c:v>
                </c:pt>
                <c:pt idx="7442">
                  <c:v>99.751999999999995</c:v>
                </c:pt>
                <c:pt idx="7443">
                  <c:v>99.790999999999997</c:v>
                </c:pt>
                <c:pt idx="7444">
                  <c:v>99.831999999999994</c:v>
                </c:pt>
                <c:pt idx="7445">
                  <c:v>99.866</c:v>
                </c:pt>
                <c:pt idx="7446">
                  <c:v>99.899000000000001</c:v>
                </c:pt>
                <c:pt idx="7447">
                  <c:v>99.921999999999997</c:v>
                </c:pt>
                <c:pt idx="7448">
                  <c:v>99.936999999999998</c:v>
                </c:pt>
                <c:pt idx="7449">
                  <c:v>99.956000000000003</c:v>
                </c:pt>
                <c:pt idx="7450">
                  <c:v>99.968999999999994</c:v>
                </c:pt>
                <c:pt idx="7451">
                  <c:v>99.98</c:v>
                </c:pt>
                <c:pt idx="7452">
                  <c:v>99.984999999999999</c:v>
                </c:pt>
                <c:pt idx="7453">
                  <c:v>99.983000000000004</c:v>
                </c:pt>
                <c:pt idx="7454">
                  <c:v>99.981999999999999</c:v>
                </c:pt>
                <c:pt idx="7455">
                  <c:v>99.97</c:v>
                </c:pt>
                <c:pt idx="7456">
                  <c:v>99.957999999999998</c:v>
                </c:pt>
                <c:pt idx="7457">
                  <c:v>99.945999999999998</c:v>
                </c:pt>
                <c:pt idx="7458">
                  <c:v>99.933999999999997</c:v>
                </c:pt>
                <c:pt idx="7459">
                  <c:v>99.914000000000001</c:v>
                </c:pt>
                <c:pt idx="7460">
                  <c:v>99.897999999999996</c:v>
                </c:pt>
                <c:pt idx="7461">
                  <c:v>99.882000000000005</c:v>
                </c:pt>
                <c:pt idx="7462">
                  <c:v>99.872</c:v>
                </c:pt>
                <c:pt idx="7463">
                  <c:v>99.861000000000004</c:v>
                </c:pt>
                <c:pt idx="7464">
                  <c:v>99.846000000000004</c:v>
                </c:pt>
                <c:pt idx="7465">
                  <c:v>99.832999999999998</c:v>
                </c:pt>
                <c:pt idx="7466">
                  <c:v>99.828000000000003</c:v>
                </c:pt>
                <c:pt idx="7467">
                  <c:v>99.823999999999998</c:v>
                </c:pt>
                <c:pt idx="7468">
                  <c:v>99.820999999999998</c:v>
                </c:pt>
                <c:pt idx="7469">
                  <c:v>99.82</c:v>
                </c:pt>
                <c:pt idx="7470">
                  <c:v>99.825000000000003</c:v>
                </c:pt>
                <c:pt idx="7471">
                  <c:v>99.834000000000003</c:v>
                </c:pt>
                <c:pt idx="7472">
                  <c:v>99.844999999999999</c:v>
                </c:pt>
                <c:pt idx="7473">
                  <c:v>99.852999999999994</c:v>
                </c:pt>
                <c:pt idx="7474">
                  <c:v>99.855999999999995</c:v>
                </c:pt>
                <c:pt idx="7475">
                  <c:v>99.863</c:v>
                </c:pt>
                <c:pt idx="7476">
                  <c:v>99.875</c:v>
                </c:pt>
                <c:pt idx="7477">
                  <c:v>99.888999999999996</c:v>
                </c:pt>
                <c:pt idx="7478">
                  <c:v>99.902000000000001</c:v>
                </c:pt>
                <c:pt idx="7479">
                  <c:v>99.914000000000001</c:v>
                </c:pt>
                <c:pt idx="7480">
                  <c:v>99.921000000000006</c:v>
                </c:pt>
                <c:pt idx="7481">
                  <c:v>99.927999999999997</c:v>
                </c:pt>
                <c:pt idx="7482">
                  <c:v>99.930999999999997</c:v>
                </c:pt>
                <c:pt idx="7483">
                  <c:v>99.936999999999998</c:v>
                </c:pt>
                <c:pt idx="7484">
                  <c:v>99.941000000000003</c:v>
                </c:pt>
                <c:pt idx="7485">
                  <c:v>99.94</c:v>
                </c:pt>
                <c:pt idx="7486">
                  <c:v>99.941000000000003</c:v>
                </c:pt>
                <c:pt idx="7487">
                  <c:v>99.944000000000003</c:v>
                </c:pt>
                <c:pt idx="7488">
                  <c:v>99.944000000000003</c:v>
                </c:pt>
                <c:pt idx="7489">
                  <c:v>99.942999999999998</c:v>
                </c:pt>
                <c:pt idx="7490">
                  <c:v>99.942999999999998</c:v>
                </c:pt>
                <c:pt idx="7491">
                  <c:v>99.948999999999998</c:v>
                </c:pt>
                <c:pt idx="7492">
                  <c:v>99.947000000000003</c:v>
                </c:pt>
                <c:pt idx="7493">
                  <c:v>99.941000000000003</c:v>
                </c:pt>
                <c:pt idx="7494">
                  <c:v>99.933000000000007</c:v>
                </c:pt>
                <c:pt idx="7495">
                  <c:v>99.923000000000002</c:v>
                </c:pt>
                <c:pt idx="7496">
                  <c:v>99.912000000000006</c:v>
                </c:pt>
                <c:pt idx="7497">
                  <c:v>99.903000000000006</c:v>
                </c:pt>
                <c:pt idx="7498">
                  <c:v>99.894999999999996</c:v>
                </c:pt>
                <c:pt idx="7499">
                  <c:v>99.882000000000005</c:v>
                </c:pt>
                <c:pt idx="7500">
                  <c:v>99.873999999999995</c:v>
                </c:pt>
                <c:pt idx="7501">
                  <c:v>99.864000000000004</c:v>
                </c:pt>
                <c:pt idx="7502">
                  <c:v>99.85</c:v>
                </c:pt>
                <c:pt idx="7503">
                  <c:v>99.838999999999999</c:v>
                </c:pt>
                <c:pt idx="7504">
                  <c:v>99.83</c:v>
                </c:pt>
                <c:pt idx="7505">
                  <c:v>99.819000000000003</c:v>
                </c:pt>
                <c:pt idx="7506">
                  <c:v>99.811999999999998</c:v>
                </c:pt>
                <c:pt idx="7507">
                  <c:v>99.805999999999997</c:v>
                </c:pt>
                <c:pt idx="7508">
                  <c:v>99.799000000000007</c:v>
                </c:pt>
                <c:pt idx="7509">
                  <c:v>99.793999999999997</c:v>
                </c:pt>
                <c:pt idx="7510">
                  <c:v>99.796000000000006</c:v>
                </c:pt>
                <c:pt idx="7511">
                  <c:v>99.8</c:v>
                </c:pt>
                <c:pt idx="7512">
                  <c:v>99.798000000000002</c:v>
                </c:pt>
                <c:pt idx="7513">
                  <c:v>99.799000000000007</c:v>
                </c:pt>
                <c:pt idx="7514">
                  <c:v>99.802999999999997</c:v>
                </c:pt>
                <c:pt idx="7515">
                  <c:v>99.813000000000002</c:v>
                </c:pt>
                <c:pt idx="7516">
                  <c:v>99.816999999999993</c:v>
                </c:pt>
                <c:pt idx="7517">
                  <c:v>99.828000000000003</c:v>
                </c:pt>
                <c:pt idx="7518">
                  <c:v>99.840999999999994</c:v>
                </c:pt>
                <c:pt idx="7519">
                  <c:v>99.855000000000004</c:v>
                </c:pt>
                <c:pt idx="7520">
                  <c:v>99.867000000000004</c:v>
                </c:pt>
                <c:pt idx="7521">
                  <c:v>99.881</c:v>
                </c:pt>
                <c:pt idx="7522">
                  <c:v>99.893000000000001</c:v>
                </c:pt>
                <c:pt idx="7523">
                  <c:v>99.906000000000006</c:v>
                </c:pt>
                <c:pt idx="7524">
                  <c:v>99.923000000000002</c:v>
                </c:pt>
                <c:pt idx="7525">
                  <c:v>99.941000000000003</c:v>
                </c:pt>
                <c:pt idx="7526">
                  <c:v>99.954999999999998</c:v>
                </c:pt>
                <c:pt idx="7527">
                  <c:v>99.966999999999999</c:v>
                </c:pt>
                <c:pt idx="7528">
                  <c:v>99.977999999999994</c:v>
                </c:pt>
                <c:pt idx="7529">
                  <c:v>99.988</c:v>
                </c:pt>
                <c:pt idx="7530">
                  <c:v>99.997</c:v>
                </c:pt>
                <c:pt idx="7531">
                  <c:v>100</c:v>
                </c:pt>
                <c:pt idx="7532">
                  <c:v>100.01</c:v>
                </c:pt>
                <c:pt idx="7533">
                  <c:v>100.02</c:v>
                </c:pt>
                <c:pt idx="7534">
                  <c:v>100.02</c:v>
                </c:pt>
                <c:pt idx="7535">
                  <c:v>100.03</c:v>
                </c:pt>
                <c:pt idx="7536">
                  <c:v>100.03</c:v>
                </c:pt>
                <c:pt idx="7537">
                  <c:v>100.03</c:v>
                </c:pt>
                <c:pt idx="7538">
                  <c:v>100.03</c:v>
                </c:pt>
                <c:pt idx="7539">
                  <c:v>100.02</c:v>
                </c:pt>
                <c:pt idx="7540">
                  <c:v>100.01</c:v>
                </c:pt>
                <c:pt idx="7541">
                  <c:v>100</c:v>
                </c:pt>
                <c:pt idx="7542">
                  <c:v>99.991</c:v>
                </c:pt>
                <c:pt idx="7543">
                  <c:v>99.980999999999995</c:v>
                </c:pt>
                <c:pt idx="7544">
                  <c:v>99.972999999999999</c:v>
                </c:pt>
                <c:pt idx="7545">
                  <c:v>99.965999999999994</c:v>
                </c:pt>
                <c:pt idx="7546">
                  <c:v>99.960999999999999</c:v>
                </c:pt>
                <c:pt idx="7547">
                  <c:v>99.956999999999994</c:v>
                </c:pt>
                <c:pt idx="7548">
                  <c:v>99.956000000000003</c:v>
                </c:pt>
                <c:pt idx="7549">
                  <c:v>99.954999999999998</c:v>
                </c:pt>
                <c:pt idx="7550">
                  <c:v>99.956000000000003</c:v>
                </c:pt>
                <c:pt idx="7551">
                  <c:v>99.957999999999998</c:v>
                </c:pt>
                <c:pt idx="7552">
                  <c:v>99.962999999999994</c:v>
                </c:pt>
                <c:pt idx="7553">
                  <c:v>99.971000000000004</c:v>
                </c:pt>
                <c:pt idx="7554">
                  <c:v>99.978999999999999</c:v>
                </c:pt>
                <c:pt idx="7555">
                  <c:v>99.991</c:v>
                </c:pt>
                <c:pt idx="7556">
                  <c:v>100</c:v>
                </c:pt>
                <c:pt idx="7557">
                  <c:v>100.02</c:v>
                </c:pt>
                <c:pt idx="7558">
                  <c:v>100.03</c:v>
                </c:pt>
                <c:pt idx="7559">
                  <c:v>100.05</c:v>
                </c:pt>
                <c:pt idx="7560">
                  <c:v>100.06</c:v>
                </c:pt>
                <c:pt idx="7561">
                  <c:v>100.08</c:v>
                </c:pt>
                <c:pt idx="7562">
                  <c:v>100.1</c:v>
                </c:pt>
                <c:pt idx="7563">
                  <c:v>100.12</c:v>
                </c:pt>
                <c:pt idx="7564">
                  <c:v>100.13</c:v>
                </c:pt>
                <c:pt idx="7565">
                  <c:v>100.15</c:v>
                </c:pt>
                <c:pt idx="7566">
                  <c:v>100.17</c:v>
                </c:pt>
                <c:pt idx="7567">
                  <c:v>100.2</c:v>
                </c:pt>
                <c:pt idx="7568">
                  <c:v>100.21</c:v>
                </c:pt>
                <c:pt idx="7569">
                  <c:v>100.23</c:v>
                </c:pt>
                <c:pt idx="7570">
                  <c:v>100.25</c:v>
                </c:pt>
                <c:pt idx="7571">
                  <c:v>100.27</c:v>
                </c:pt>
                <c:pt idx="7572">
                  <c:v>100.3</c:v>
                </c:pt>
                <c:pt idx="7573">
                  <c:v>100.32</c:v>
                </c:pt>
                <c:pt idx="7574">
                  <c:v>100.33</c:v>
                </c:pt>
                <c:pt idx="7575">
                  <c:v>100.35</c:v>
                </c:pt>
                <c:pt idx="7576">
                  <c:v>100.36</c:v>
                </c:pt>
                <c:pt idx="7577">
                  <c:v>100.36</c:v>
                </c:pt>
                <c:pt idx="7578">
                  <c:v>100.37</c:v>
                </c:pt>
                <c:pt idx="7579">
                  <c:v>100.38</c:v>
                </c:pt>
                <c:pt idx="7580">
                  <c:v>100.41</c:v>
                </c:pt>
                <c:pt idx="7581">
                  <c:v>100.43</c:v>
                </c:pt>
                <c:pt idx="7582">
                  <c:v>100.45</c:v>
                </c:pt>
                <c:pt idx="7583">
                  <c:v>100.47</c:v>
                </c:pt>
                <c:pt idx="7584">
                  <c:v>100.51</c:v>
                </c:pt>
                <c:pt idx="7585">
                  <c:v>100.56</c:v>
                </c:pt>
                <c:pt idx="7586">
                  <c:v>100.63</c:v>
                </c:pt>
                <c:pt idx="7587">
                  <c:v>100.7</c:v>
                </c:pt>
                <c:pt idx="7588">
                  <c:v>100.79</c:v>
                </c:pt>
                <c:pt idx="7589">
                  <c:v>100.9</c:v>
                </c:pt>
                <c:pt idx="7590">
                  <c:v>101.01</c:v>
                </c:pt>
                <c:pt idx="7591">
                  <c:v>101.12</c:v>
                </c:pt>
                <c:pt idx="7592">
                  <c:v>101.24</c:v>
                </c:pt>
                <c:pt idx="7593">
                  <c:v>101.37</c:v>
                </c:pt>
                <c:pt idx="7594">
                  <c:v>101.52</c:v>
                </c:pt>
                <c:pt idx="7595">
                  <c:v>101.68</c:v>
                </c:pt>
                <c:pt idx="7596">
                  <c:v>101.85</c:v>
                </c:pt>
                <c:pt idx="7597">
                  <c:v>102.04</c:v>
                </c:pt>
                <c:pt idx="7598">
                  <c:v>102.24</c:v>
                </c:pt>
                <c:pt idx="7599">
                  <c:v>102.46</c:v>
                </c:pt>
                <c:pt idx="7600">
                  <c:v>102.67</c:v>
                </c:pt>
                <c:pt idx="7601">
                  <c:v>102.88</c:v>
                </c:pt>
                <c:pt idx="7602">
                  <c:v>103.11</c:v>
                </c:pt>
                <c:pt idx="7603">
                  <c:v>103.33</c:v>
                </c:pt>
                <c:pt idx="7604">
                  <c:v>103.55</c:v>
                </c:pt>
                <c:pt idx="7605">
                  <c:v>103.75</c:v>
                </c:pt>
                <c:pt idx="7606">
                  <c:v>103.93</c:v>
                </c:pt>
                <c:pt idx="7607">
                  <c:v>104.09</c:v>
                </c:pt>
                <c:pt idx="7608">
                  <c:v>104.22</c:v>
                </c:pt>
                <c:pt idx="7609">
                  <c:v>104.33</c:v>
                </c:pt>
                <c:pt idx="7610">
                  <c:v>104.41</c:v>
                </c:pt>
                <c:pt idx="7611">
                  <c:v>104.49</c:v>
                </c:pt>
                <c:pt idx="7612">
                  <c:v>104.54</c:v>
                </c:pt>
                <c:pt idx="7613">
                  <c:v>104.6</c:v>
                </c:pt>
                <c:pt idx="7614">
                  <c:v>104.65</c:v>
                </c:pt>
                <c:pt idx="7615">
                  <c:v>104.68</c:v>
                </c:pt>
                <c:pt idx="7616">
                  <c:v>104.71</c:v>
                </c:pt>
                <c:pt idx="7617">
                  <c:v>104.73</c:v>
                </c:pt>
                <c:pt idx="7618">
                  <c:v>104.75</c:v>
                </c:pt>
                <c:pt idx="7619">
                  <c:v>104.77</c:v>
                </c:pt>
                <c:pt idx="7620">
                  <c:v>104.78</c:v>
                </c:pt>
                <c:pt idx="7621">
                  <c:v>104.79</c:v>
                </c:pt>
                <c:pt idx="7622">
                  <c:v>104.82</c:v>
                </c:pt>
                <c:pt idx="7623">
                  <c:v>104.87</c:v>
                </c:pt>
                <c:pt idx="7624">
                  <c:v>104.93</c:v>
                </c:pt>
                <c:pt idx="7625">
                  <c:v>105</c:v>
                </c:pt>
                <c:pt idx="7626">
                  <c:v>105.09</c:v>
                </c:pt>
                <c:pt idx="7627">
                  <c:v>105.19</c:v>
                </c:pt>
                <c:pt idx="7628">
                  <c:v>105.29</c:v>
                </c:pt>
                <c:pt idx="7629">
                  <c:v>105.39</c:v>
                </c:pt>
                <c:pt idx="7630">
                  <c:v>105.48</c:v>
                </c:pt>
                <c:pt idx="7631">
                  <c:v>105.57</c:v>
                </c:pt>
                <c:pt idx="7632">
                  <c:v>105.65</c:v>
                </c:pt>
                <c:pt idx="7633">
                  <c:v>105.73</c:v>
                </c:pt>
                <c:pt idx="7634">
                  <c:v>105.81</c:v>
                </c:pt>
                <c:pt idx="7635">
                  <c:v>105.88</c:v>
                </c:pt>
                <c:pt idx="7636">
                  <c:v>105.95</c:v>
                </c:pt>
                <c:pt idx="7637">
                  <c:v>106.01</c:v>
                </c:pt>
                <c:pt idx="7638">
                  <c:v>106.05</c:v>
                </c:pt>
                <c:pt idx="7639">
                  <c:v>106.09</c:v>
                </c:pt>
                <c:pt idx="7640">
                  <c:v>106.13</c:v>
                </c:pt>
                <c:pt idx="7641">
                  <c:v>106.15</c:v>
                </c:pt>
                <c:pt idx="7642">
                  <c:v>106.17</c:v>
                </c:pt>
                <c:pt idx="7643">
                  <c:v>106.18</c:v>
                </c:pt>
                <c:pt idx="7644">
                  <c:v>106.2</c:v>
                </c:pt>
                <c:pt idx="7645">
                  <c:v>106.2</c:v>
                </c:pt>
                <c:pt idx="7646">
                  <c:v>106.21</c:v>
                </c:pt>
                <c:pt idx="7647">
                  <c:v>106.21</c:v>
                </c:pt>
                <c:pt idx="7648">
                  <c:v>106.22</c:v>
                </c:pt>
                <c:pt idx="7649">
                  <c:v>106.23</c:v>
                </c:pt>
                <c:pt idx="7650">
                  <c:v>106.23</c:v>
                </c:pt>
                <c:pt idx="7651">
                  <c:v>106.24</c:v>
                </c:pt>
                <c:pt idx="7652">
                  <c:v>106.24</c:v>
                </c:pt>
                <c:pt idx="7653">
                  <c:v>106.26</c:v>
                </c:pt>
                <c:pt idx="7654">
                  <c:v>106.27</c:v>
                </c:pt>
                <c:pt idx="7655">
                  <c:v>106.28</c:v>
                </c:pt>
                <c:pt idx="7656">
                  <c:v>106.28</c:v>
                </c:pt>
                <c:pt idx="7657">
                  <c:v>106.27</c:v>
                </c:pt>
                <c:pt idx="7658">
                  <c:v>106.25</c:v>
                </c:pt>
                <c:pt idx="7659">
                  <c:v>106.23</c:v>
                </c:pt>
                <c:pt idx="7660">
                  <c:v>106.21</c:v>
                </c:pt>
                <c:pt idx="7661">
                  <c:v>106.18</c:v>
                </c:pt>
                <c:pt idx="7662">
                  <c:v>106.15</c:v>
                </c:pt>
                <c:pt idx="7663">
                  <c:v>106.11</c:v>
                </c:pt>
                <c:pt idx="7664">
                  <c:v>106.06</c:v>
                </c:pt>
                <c:pt idx="7665">
                  <c:v>106.02</c:v>
                </c:pt>
                <c:pt idx="7666">
                  <c:v>105.97</c:v>
                </c:pt>
                <c:pt idx="7667">
                  <c:v>105.92</c:v>
                </c:pt>
                <c:pt idx="7668">
                  <c:v>105.88</c:v>
                </c:pt>
                <c:pt idx="7669">
                  <c:v>105.82</c:v>
                </c:pt>
                <c:pt idx="7670">
                  <c:v>105.78</c:v>
                </c:pt>
                <c:pt idx="7671">
                  <c:v>105.73</c:v>
                </c:pt>
                <c:pt idx="7672">
                  <c:v>105.68</c:v>
                </c:pt>
                <c:pt idx="7673">
                  <c:v>105.63</c:v>
                </c:pt>
                <c:pt idx="7674">
                  <c:v>105.59</c:v>
                </c:pt>
                <c:pt idx="7675">
                  <c:v>105.56</c:v>
                </c:pt>
                <c:pt idx="7676">
                  <c:v>105.52</c:v>
                </c:pt>
                <c:pt idx="7677">
                  <c:v>105.5</c:v>
                </c:pt>
                <c:pt idx="7678">
                  <c:v>105.48</c:v>
                </c:pt>
                <c:pt idx="7679">
                  <c:v>105.47</c:v>
                </c:pt>
                <c:pt idx="7680">
                  <c:v>105.47</c:v>
                </c:pt>
                <c:pt idx="7681">
                  <c:v>105.47</c:v>
                </c:pt>
                <c:pt idx="7682">
                  <c:v>105.48</c:v>
                </c:pt>
                <c:pt idx="7683">
                  <c:v>105.49</c:v>
                </c:pt>
                <c:pt idx="7684">
                  <c:v>105.51</c:v>
                </c:pt>
                <c:pt idx="7685">
                  <c:v>105.52</c:v>
                </c:pt>
                <c:pt idx="7686">
                  <c:v>105.54</c:v>
                </c:pt>
                <c:pt idx="7687">
                  <c:v>105.56</c:v>
                </c:pt>
                <c:pt idx="7688">
                  <c:v>105.58</c:v>
                </c:pt>
                <c:pt idx="7689">
                  <c:v>105.6</c:v>
                </c:pt>
                <c:pt idx="7690">
                  <c:v>105.63</c:v>
                </c:pt>
                <c:pt idx="7691">
                  <c:v>105.66</c:v>
                </c:pt>
                <c:pt idx="7692">
                  <c:v>105.69</c:v>
                </c:pt>
                <c:pt idx="7693">
                  <c:v>105.72</c:v>
                </c:pt>
                <c:pt idx="7694">
                  <c:v>105.75</c:v>
                </c:pt>
                <c:pt idx="7695">
                  <c:v>105.78</c:v>
                </c:pt>
                <c:pt idx="7696">
                  <c:v>105.8</c:v>
                </c:pt>
                <c:pt idx="7697">
                  <c:v>105.81</c:v>
                </c:pt>
                <c:pt idx="7698">
                  <c:v>105.81</c:v>
                </c:pt>
                <c:pt idx="7699">
                  <c:v>105.81</c:v>
                </c:pt>
                <c:pt idx="7700">
                  <c:v>105.82</c:v>
                </c:pt>
                <c:pt idx="7701">
                  <c:v>105.82</c:v>
                </c:pt>
                <c:pt idx="7702">
                  <c:v>105.81</c:v>
                </c:pt>
                <c:pt idx="7703">
                  <c:v>105.8</c:v>
                </c:pt>
                <c:pt idx="7704">
                  <c:v>105.78</c:v>
                </c:pt>
                <c:pt idx="7705">
                  <c:v>105.76</c:v>
                </c:pt>
                <c:pt idx="7706">
                  <c:v>105.74</c:v>
                </c:pt>
                <c:pt idx="7707">
                  <c:v>105.71</c:v>
                </c:pt>
                <c:pt idx="7708">
                  <c:v>105.68</c:v>
                </c:pt>
                <c:pt idx="7709">
                  <c:v>105.66</c:v>
                </c:pt>
                <c:pt idx="7710">
                  <c:v>105.63</c:v>
                </c:pt>
                <c:pt idx="7711">
                  <c:v>105.61</c:v>
                </c:pt>
                <c:pt idx="7712">
                  <c:v>105.58</c:v>
                </c:pt>
                <c:pt idx="7713">
                  <c:v>105.55</c:v>
                </c:pt>
                <c:pt idx="7714">
                  <c:v>105.53</c:v>
                </c:pt>
                <c:pt idx="7715">
                  <c:v>105.51</c:v>
                </c:pt>
                <c:pt idx="7716">
                  <c:v>105.49</c:v>
                </c:pt>
                <c:pt idx="7717">
                  <c:v>105.49</c:v>
                </c:pt>
                <c:pt idx="7718">
                  <c:v>105.48</c:v>
                </c:pt>
                <c:pt idx="7719">
                  <c:v>105.47</c:v>
                </c:pt>
                <c:pt idx="7720">
                  <c:v>105.46</c:v>
                </c:pt>
                <c:pt idx="7721">
                  <c:v>105.46</c:v>
                </c:pt>
                <c:pt idx="7722">
                  <c:v>105.45</c:v>
                </c:pt>
                <c:pt idx="7723">
                  <c:v>105.45</c:v>
                </c:pt>
                <c:pt idx="7724">
                  <c:v>105.44</c:v>
                </c:pt>
                <c:pt idx="7725">
                  <c:v>105.44</c:v>
                </c:pt>
                <c:pt idx="7726">
                  <c:v>105.44</c:v>
                </c:pt>
                <c:pt idx="7727">
                  <c:v>105.44</c:v>
                </c:pt>
                <c:pt idx="7728">
                  <c:v>105.44</c:v>
                </c:pt>
                <c:pt idx="7729">
                  <c:v>105.44</c:v>
                </c:pt>
                <c:pt idx="7730">
                  <c:v>105.43</c:v>
                </c:pt>
                <c:pt idx="7731">
                  <c:v>105.43</c:v>
                </c:pt>
                <c:pt idx="7732">
                  <c:v>105.42</c:v>
                </c:pt>
                <c:pt idx="7733">
                  <c:v>105.41</c:v>
                </c:pt>
                <c:pt idx="7734">
                  <c:v>105.39</c:v>
                </c:pt>
                <c:pt idx="7735">
                  <c:v>105.37</c:v>
                </c:pt>
                <c:pt idx="7736">
                  <c:v>105.35</c:v>
                </c:pt>
                <c:pt idx="7737">
                  <c:v>105.33</c:v>
                </c:pt>
                <c:pt idx="7738">
                  <c:v>105.3</c:v>
                </c:pt>
                <c:pt idx="7739">
                  <c:v>105.29</c:v>
                </c:pt>
                <c:pt idx="7740">
                  <c:v>105.27</c:v>
                </c:pt>
                <c:pt idx="7741">
                  <c:v>105.26</c:v>
                </c:pt>
                <c:pt idx="7742">
                  <c:v>105.24</c:v>
                </c:pt>
                <c:pt idx="7743">
                  <c:v>105.22</c:v>
                </c:pt>
                <c:pt idx="7744">
                  <c:v>105.21</c:v>
                </c:pt>
                <c:pt idx="7745">
                  <c:v>105.18</c:v>
                </c:pt>
                <c:pt idx="7746">
                  <c:v>105.17</c:v>
                </c:pt>
                <c:pt idx="7747">
                  <c:v>105.16</c:v>
                </c:pt>
                <c:pt idx="7748">
                  <c:v>105.15</c:v>
                </c:pt>
                <c:pt idx="7749">
                  <c:v>105.15</c:v>
                </c:pt>
                <c:pt idx="7750">
                  <c:v>105.15</c:v>
                </c:pt>
                <c:pt idx="7751">
                  <c:v>105.14</c:v>
                </c:pt>
                <c:pt idx="7752">
                  <c:v>105.15</c:v>
                </c:pt>
                <c:pt idx="7753">
                  <c:v>105.17</c:v>
                </c:pt>
                <c:pt idx="7754">
                  <c:v>105.17</c:v>
                </c:pt>
                <c:pt idx="7755">
                  <c:v>105.18</c:v>
                </c:pt>
                <c:pt idx="7756">
                  <c:v>105.19</c:v>
                </c:pt>
                <c:pt idx="7757">
                  <c:v>105.2</c:v>
                </c:pt>
                <c:pt idx="7758">
                  <c:v>105.2</c:v>
                </c:pt>
                <c:pt idx="7759">
                  <c:v>105.2</c:v>
                </c:pt>
                <c:pt idx="7760">
                  <c:v>105.19</c:v>
                </c:pt>
                <c:pt idx="7761">
                  <c:v>105.18</c:v>
                </c:pt>
                <c:pt idx="7762">
                  <c:v>105.17</c:v>
                </c:pt>
                <c:pt idx="7763">
                  <c:v>105.16</c:v>
                </c:pt>
                <c:pt idx="7764">
                  <c:v>105.16</c:v>
                </c:pt>
                <c:pt idx="7765">
                  <c:v>105.16</c:v>
                </c:pt>
                <c:pt idx="7766">
                  <c:v>105.16</c:v>
                </c:pt>
                <c:pt idx="7767">
                  <c:v>105.16</c:v>
                </c:pt>
                <c:pt idx="7768">
                  <c:v>105.15</c:v>
                </c:pt>
                <c:pt idx="7769">
                  <c:v>105.14</c:v>
                </c:pt>
                <c:pt idx="7770">
                  <c:v>105.13</c:v>
                </c:pt>
                <c:pt idx="7771">
                  <c:v>105.12</c:v>
                </c:pt>
                <c:pt idx="7772">
                  <c:v>105.11</c:v>
                </c:pt>
                <c:pt idx="7773">
                  <c:v>105.1</c:v>
                </c:pt>
                <c:pt idx="7774">
                  <c:v>105.08</c:v>
                </c:pt>
                <c:pt idx="7775">
                  <c:v>105.06</c:v>
                </c:pt>
                <c:pt idx="7776">
                  <c:v>105.05</c:v>
                </c:pt>
                <c:pt idx="7777">
                  <c:v>105.04</c:v>
                </c:pt>
                <c:pt idx="7778">
                  <c:v>105.04</c:v>
                </c:pt>
                <c:pt idx="7779">
                  <c:v>105.03</c:v>
                </c:pt>
                <c:pt idx="7780">
                  <c:v>105.03</c:v>
                </c:pt>
                <c:pt idx="7781">
                  <c:v>105.03</c:v>
                </c:pt>
                <c:pt idx="7782">
                  <c:v>105.02</c:v>
                </c:pt>
                <c:pt idx="7783">
                  <c:v>105.02</c:v>
                </c:pt>
                <c:pt idx="7784">
                  <c:v>105.02</c:v>
                </c:pt>
                <c:pt idx="7785">
                  <c:v>105.01</c:v>
                </c:pt>
                <c:pt idx="7786">
                  <c:v>105.02</c:v>
                </c:pt>
                <c:pt idx="7787">
                  <c:v>105.02</c:v>
                </c:pt>
                <c:pt idx="7788">
                  <c:v>105.03</c:v>
                </c:pt>
                <c:pt idx="7789">
                  <c:v>105.04</c:v>
                </c:pt>
                <c:pt idx="7790">
                  <c:v>105.06</c:v>
                </c:pt>
                <c:pt idx="7791">
                  <c:v>105.07</c:v>
                </c:pt>
                <c:pt idx="7792">
                  <c:v>105.09</c:v>
                </c:pt>
                <c:pt idx="7793">
                  <c:v>105.11</c:v>
                </c:pt>
                <c:pt idx="7794">
                  <c:v>105.13</c:v>
                </c:pt>
                <c:pt idx="7795">
                  <c:v>105.16</c:v>
                </c:pt>
                <c:pt idx="7796">
                  <c:v>105.17</c:v>
                </c:pt>
                <c:pt idx="7797">
                  <c:v>105.21</c:v>
                </c:pt>
                <c:pt idx="7798">
                  <c:v>105.27</c:v>
                </c:pt>
                <c:pt idx="7799">
                  <c:v>105.32</c:v>
                </c:pt>
                <c:pt idx="7800">
                  <c:v>105.36</c:v>
                </c:pt>
                <c:pt idx="7801">
                  <c:v>105.42</c:v>
                </c:pt>
                <c:pt idx="7802">
                  <c:v>105.48</c:v>
                </c:pt>
                <c:pt idx="7803">
                  <c:v>105.52</c:v>
                </c:pt>
                <c:pt idx="7804">
                  <c:v>105.56</c:v>
                </c:pt>
                <c:pt idx="7805">
                  <c:v>105.6</c:v>
                </c:pt>
                <c:pt idx="7806">
                  <c:v>105.63</c:v>
                </c:pt>
                <c:pt idx="7807">
                  <c:v>105.67</c:v>
                </c:pt>
                <c:pt idx="7808">
                  <c:v>105.69</c:v>
                </c:pt>
                <c:pt idx="7809">
                  <c:v>105.71</c:v>
                </c:pt>
                <c:pt idx="7810">
                  <c:v>105.72</c:v>
                </c:pt>
                <c:pt idx="7811">
                  <c:v>105.73</c:v>
                </c:pt>
                <c:pt idx="7812">
                  <c:v>105.74</c:v>
                </c:pt>
                <c:pt idx="7813">
                  <c:v>105.76</c:v>
                </c:pt>
                <c:pt idx="7814">
                  <c:v>105.76</c:v>
                </c:pt>
                <c:pt idx="7815">
                  <c:v>105.75</c:v>
                </c:pt>
                <c:pt idx="7816">
                  <c:v>105.74</c:v>
                </c:pt>
                <c:pt idx="7817">
                  <c:v>105.74</c:v>
                </c:pt>
                <c:pt idx="7818">
                  <c:v>105.73</c:v>
                </c:pt>
                <c:pt idx="7819">
                  <c:v>105.74</c:v>
                </c:pt>
                <c:pt idx="7820">
                  <c:v>105.75</c:v>
                </c:pt>
                <c:pt idx="7821">
                  <c:v>105.78</c:v>
                </c:pt>
                <c:pt idx="7822">
                  <c:v>105.81</c:v>
                </c:pt>
                <c:pt idx="7823">
                  <c:v>105.86</c:v>
                </c:pt>
                <c:pt idx="7824">
                  <c:v>105.92</c:v>
                </c:pt>
                <c:pt idx="7825">
                  <c:v>106</c:v>
                </c:pt>
                <c:pt idx="7826">
                  <c:v>106.09</c:v>
                </c:pt>
                <c:pt idx="7827">
                  <c:v>106.18</c:v>
                </c:pt>
                <c:pt idx="7828">
                  <c:v>106.28</c:v>
                </c:pt>
                <c:pt idx="7829">
                  <c:v>106.39</c:v>
                </c:pt>
                <c:pt idx="7830">
                  <c:v>106.5</c:v>
                </c:pt>
                <c:pt idx="7831">
                  <c:v>106.63</c:v>
                </c:pt>
                <c:pt idx="7832">
                  <c:v>106.76</c:v>
                </c:pt>
                <c:pt idx="7833">
                  <c:v>106.89</c:v>
                </c:pt>
                <c:pt idx="7834">
                  <c:v>107.03</c:v>
                </c:pt>
                <c:pt idx="7835">
                  <c:v>107.17</c:v>
                </c:pt>
                <c:pt idx="7836">
                  <c:v>107.31</c:v>
                </c:pt>
                <c:pt idx="7837">
                  <c:v>107.45</c:v>
                </c:pt>
                <c:pt idx="7838">
                  <c:v>107.59</c:v>
                </c:pt>
                <c:pt idx="7839">
                  <c:v>107.72</c:v>
                </c:pt>
                <c:pt idx="7840">
                  <c:v>107.85</c:v>
                </c:pt>
                <c:pt idx="7841">
                  <c:v>107.96</c:v>
                </c:pt>
                <c:pt idx="7842">
                  <c:v>108.08</c:v>
                </c:pt>
                <c:pt idx="7843">
                  <c:v>108.19</c:v>
                </c:pt>
                <c:pt idx="7844">
                  <c:v>108.29</c:v>
                </c:pt>
                <c:pt idx="7845">
                  <c:v>108.38</c:v>
                </c:pt>
                <c:pt idx="7846">
                  <c:v>108.44</c:v>
                </c:pt>
                <c:pt idx="7847">
                  <c:v>108.51</c:v>
                </c:pt>
                <c:pt idx="7848">
                  <c:v>108.58</c:v>
                </c:pt>
                <c:pt idx="7849">
                  <c:v>108.65</c:v>
                </c:pt>
                <c:pt idx="7850">
                  <c:v>108.71</c:v>
                </c:pt>
                <c:pt idx="7851">
                  <c:v>108.78</c:v>
                </c:pt>
                <c:pt idx="7852">
                  <c:v>108.85</c:v>
                </c:pt>
                <c:pt idx="7853">
                  <c:v>108.91</c:v>
                </c:pt>
                <c:pt idx="7854">
                  <c:v>108.97</c:v>
                </c:pt>
                <c:pt idx="7855">
                  <c:v>109.03</c:v>
                </c:pt>
                <c:pt idx="7856">
                  <c:v>109.1</c:v>
                </c:pt>
                <c:pt idx="7857">
                  <c:v>109.16</c:v>
                </c:pt>
                <c:pt idx="7858">
                  <c:v>109.23</c:v>
                </c:pt>
                <c:pt idx="7859">
                  <c:v>109.29</c:v>
                </c:pt>
                <c:pt idx="7860">
                  <c:v>109.35</c:v>
                </c:pt>
                <c:pt idx="7861">
                  <c:v>109.41</c:v>
                </c:pt>
                <c:pt idx="7862">
                  <c:v>109.47</c:v>
                </c:pt>
                <c:pt idx="7863">
                  <c:v>109.53</c:v>
                </c:pt>
                <c:pt idx="7864">
                  <c:v>109.59</c:v>
                </c:pt>
                <c:pt idx="7865">
                  <c:v>109.66</c:v>
                </c:pt>
                <c:pt idx="7866">
                  <c:v>109.74</c:v>
                </c:pt>
                <c:pt idx="7867">
                  <c:v>109.81</c:v>
                </c:pt>
                <c:pt idx="7868">
                  <c:v>109.89</c:v>
                </c:pt>
                <c:pt idx="7869">
                  <c:v>109.96</c:v>
                </c:pt>
                <c:pt idx="7870">
                  <c:v>110.03</c:v>
                </c:pt>
                <c:pt idx="7871">
                  <c:v>110.09</c:v>
                </c:pt>
                <c:pt idx="7872">
                  <c:v>110.15</c:v>
                </c:pt>
                <c:pt idx="7873">
                  <c:v>110.2</c:v>
                </c:pt>
                <c:pt idx="7874">
                  <c:v>110.26</c:v>
                </c:pt>
                <c:pt idx="7875">
                  <c:v>110.32</c:v>
                </c:pt>
                <c:pt idx="7876">
                  <c:v>110.38</c:v>
                </c:pt>
                <c:pt idx="7877">
                  <c:v>110.42</c:v>
                </c:pt>
                <c:pt idx="7878">
                  <c:v>110.46</c:v>
                </c:pt>
                <c:pt idx="7879">
                  <c:v>110.51</c:v>
                </c:pt>
                <c:pt idx="7880">
                  <c:v>110.56</c:v>
                </c:pt>
                <c:pt idx="7881">
                  <c:v>110.6</c:v>
                </c:pt>
                <c:pt idx="7882">
                  <c:v>110.65</c:v>
                </c:pt>
                <c:pt idx="7883">
                  <c:v>110.68</c:v>
                </c:pt>
                <c:pt idx="7884">
                  <c:v>110.72</c:v>
                </c:pt>
                <c:pt idx="7885">
                  <c:v>110.75</c:v>
                </c:pt>
                <c:pt idx="7886">
                  <c:v>110.78</c:v>
                </c:pt>
                <c:pt idx="7887">
                  <c:v>110.83</c:v>
                </c:pt>
                <c:pt idx="7888">
                  <c:v>110.87</c:v>
                </c:pt>
                <c:pt idx="7889">
                  <c:v>110.91</c:v>
                </c:pt>
                <c:pt idx="7890">
                  <c:v>110.96</c:v>
                </c:pt>
                <c:pt idx="7891">
                  <c:v>111.01</c:v>
                </c:pt>
                <c:pt idx="7892">
                  <c:v>111.05</c:v>
                </c:pt>
                <c:pt idx="7893">
                  <c:v>111.09</c:v>
                </c:pt>
                <c:pt idx="7894">
                  <c:v>111.12</c:v>
                </c:pt>
                <c:pt idx="7895">
                  <c:v>111.14</c:v>
                </c:pt>
                <c:pt idx="7896">
                  <c:v>111.15</c:v>
                </c:pt>
                <c:pt idx="7897">
                  <c:v>111.16</c:v>
                </c:pt>
                <c:pt idx="7898">
                  <c:v>111.17</c:v>
                </c:pt>
                <c:pt idx="7899">
                  <c:v>111.17</c:v>
                </c:pt>
                <c:pt idx="7900">
                  <c:v>111.16</c:v>
                </c:pt>
                <c:pt idx="7901">
                  <c:v>111.15</c:v>
                </c:pt>
                <c:pt idx="7902">
                  <c:v>111.14</c:v>
                </c:pt>
                <c:pt idx="7903">
                  <c:v>111.11</c:v>
                </c:pt>
                <c:pt idx="7904">
                  <c:v>111.09</c:v>
                </c:pt>
                <c:pt idx="7905">
                  <c:v>111.06</c:v>
                </c:pt>
                <c:pt idx="7906">
                  <c:v>111.02</c:v>
                </c:pt>
                <c:pt idx="7907">
                  <c:v>110.98</c:v>
                </c:pt>
                <c:pt idx="7908">
                  <c:v>110.93</c:v>
                </c:pt>
                <c:pt idx="7909">
                  <c:v>110.89</c:v>
                </c:pt>
                <c:pt idx="7910">
                  <c:v>110.84</c:v>
                </c:pt>
                <c:pt idx="7911">
                  <c:v>110.79</c:v>
                </c:pt>
                <c:pt idx="7912">
                  <c:v>110.75</c:v>
                </c:pt>
                <c:pt idx="7913">
                  <c:v>110.71</c:v>
                </c:pt>
                <c:pt idx="7914">
                  <c:v>110.67</c:v>
                </c:pt>
                <c:pt idx="7915">
                  <c:v>110.63</c:v>
                </c:pt>
                <c:pt idx="7916">
                  <c:v>110.61</c:v>
                </c:pt>
                <c:pt idx="7917">
                  <c:v>110.6</c:v>
                </c:pt>
                <c:pt idx="7918">
                  <c:v>110.6</c:v>
                </c:pt>
                <c:pt idx="7919">
                  <c:v>110.6</c:v>
                </c:pt>
                <c:pt idx="7920">
                  <c:v>110.61</c:v>
                </c:pt>
                <c:pt idx="7921">
                  <c:v>110.62</c:v>
                </c:pt>
                <c:pt idx="7922">
                  <c:v>110.63</c:v>
                </c:pt>
                <c:pt idx="7923">
                  <c:v>110.64</c:v>
                </c:pt>
                <c:pt idx="7924">
                  <c:v>110.65</c:v>
                </c:pt>
                <c:pt idx="7925">
                  <c:v>110.66</c:v>
                </c:pt>
                <c:pt idx="7926">
                  <c:v>110.67</c:v>
                </c:pt>
                <c:pt idx="7927">
                  <c:v>110.68</c:v>
                </c:pt>
                <c:pt idx="7928">
                  <c:v>110.68</c:v>
                </c:pt>
                <c:pt idx="7929">
                  <c:v>110.69</c:v>
                </c:pt>
                <c:pt idx="7930">
                  <c:v>110.69</c:v>
                </c:pt>
                <c:pt idx="7931">
                  <c:v>110.69</c:v>
                </c:pt>
                <c:pt idx="7932">
                  <c:v>110.68</c:v>
                </c:pt>
                <c:pt idx="7933">
                  <c:v>110.67</c:v>
                </c:pt>
                <c:pt idx="7934">
                  <c:v>110.65</c:v>
                </c:pt>
                <c:pt idx="7935">
                  <c:v>110.63</c:v>
                </c:pt>
                <c:pt idx="7936">
                  <c:v>110.63</c:v>
                </c:pt>
                <c:pt idx="7937">
                  <c:v>110.63</c:v>
                </c:pt>
                <c:pt idx="7938">
                  <c:v>110.62</c:v>
                </c:pt>
                <c:pt idx="7939">
                  <c:v>110.62</c:v>
                </c:pt>
                <c:pt idx="7940">
                  <c:v>110.62</c:v>
                </c:pt>
                <c:pt idx="7941">
                  <c:v>110.62</c:v>
                </c:pt>
                <c:pt idx="7942">
                  <c:v>110.61</c:v>
                </c:pt>
                <c:pt idx="7943">
                  <c:v>110.61</c:v>
                </c:pt>
                <c:pt idx="7944">
                  <c:v>110.61</c:v>
                </c:pt>
                <c:pt idx="7945">
                  <c:v>110.61</c:v>
                </c:pt>
                <c:pt idx="7946">
                  <c:v>110.61</c:v>
                </c:pt>
                <c:pt idx="7947">
                  <c:v>110.61</c:v>
                </c:pt>
                <c:pt idx="7948">
                  <c:v>110.6</c:v>
                </c:pt>
                <c:pt idx="7949">
                  <c:v>110.63</c:v>
                </c:pt>
                <c:pt idx="7950">
                  <c:v>110.63</c:v>
                </c:pt>
                <c:pt idx="7951">
                  <c:v>110.64</c:v>
                </c:pt>
                <c:pt idx="7952">
                  <c:v>110.65</c:v>
                </c:pt>
                <c:pt idx="7953">
                  <c:v>110.67</c:v>
                </c:pt>
                <c:pt idx="7954">
                  <c:v>110.69</c:v>
                </c:pt>
                <c:pt idx="7955">
                  <c:v>110.71</c:v>
                </c:pt>
                <c:pt idx="7956">
                  <c:v>110.73</c:v>
                </c:pt>
                <c:pt idx="7957">
                  <c:v>110.75</c:v>
                </c:pt>
                <c:pt idx="7958">
                  <c:v>110.78</c:v>
                </c:pt>
                <c:pt idx="7959">
                  <c:v>110.79</c:v>
                </c:pt>
                <c:pt idx="7960">
                  <c:v>110.82</c:v>
                </c:pt>
                <c:pt idx="7961">
                  <c:v>110.86</c:v>
                </c:pt>
                <c:pt idx="7962">
                  <c:v>110.89</c:v>
                </c:pt>
                <c:pt idx="7963">
                  <c:v>110.92</c:v>
                </c:pt>
                <c:pt idx="7964">
                  <c:v>110.95</c:v>
                </c:pt>
                <c:pt idx="7965">
                  <c:v>110.97</c:v>
                </c:pt>
                <c:pt idx="7966">
                  <c:v>110.98</c:v>
                </c:pt>
                <c:pt idx="7967">
                  <c:v>110.99</c:v>
                </c:pt>
                <c:pt idx="7968">
                  <c:v>111</c:v>
                </c:pt>
                <c:pt idx="7969">
                  <c:v>111.01</c:v>
                </c:pt>
                <c:pt idx="7970">
                  <c:v>111.01</c:v>
                </c:pt>
                <c:pt idx="7971">
                  <c:v>111.02</c:v>
                </c:pt>
                <c:pt idx="7972">
                  <c:v>111.02</c:v>
                </c:pt>
                <c:pt idx="7973">
                  <c:v>111.02</c:v>
                </c:pt>
                <c:pt idx="7974">
                  <c:v>111.01</c:v>
                </c:pt>
                <c:pt idx="7975">
                  <c:v>110.99</c:v>
                </c:pt>
                <c:pt idx="7976">
                  <c:v>110.98</c:v>
                </c:pt>
                <c:pt idx="7977">
                  <c:v>110.95</c:v>
                </c:pt>
                <c:pt idx="7978">
                  <c:v>110.93</c:v>
                </c:pt>
                <c:pt idx="7979">
                  <c:v>110.91</c:v>
                </c:pt>
                <c:pt idx="7980">
                  <c:v>110.89</c:v>
                </c:pt>
                <c:pt idx="7981">
                  <c:v>110.87</c:v>
                </c:pt>
                <c:pt idx="7982">
                  <c:v>110.86</c:v>
                </c:pt>
                <c:pt idx="7983">
                  <c:v>110.84</c:v>
                </c:pt>
                <c:pt idx="7984">
                  <c:v>110.84</c:v>
                </c:pt>
                <c:pt idx="7985">
                  <c:v>110.83</c:v>
                </c:pt>
                <c:pt idx="7986">
                  <c:v>110.83</c:v>
                </c:pt>
                <c:pt idx="7987">
                  <c:v>110.84</c:v>
                </c:pt>
                <c:pt idx="7988">
                  <c:v>110.86</c:v>
                </c:pt>
                <c:pt idx="7989">
                  <c:v>110.87</c:v>
                </c:pt>
                <c:pt idx="7990">
                  <c:v>110.9</c:v>
                </c:pt>
                <c:pt idx="7991">
                  <c:v>110.92</c:v>
                </c:pt>
                <c:pt idx="7992">
                  <c:v>110.96</c:v>
                </c:pt>
                <c:pt idx="7993">
                  <c:v>111.01</c:v>
                </c:pt>
                <c:pt idx="7994">
                  <c:v>111.06</c:v>
                </c:pt>
                <c:pt idx="7995">
                  <c:v>111.11</c:v>
                </c:pt>
                <c:pt idx="7996">
                  <c:v>111.16</c:v>
                </c:pt>
                <c:pt idx="7997">
                  <c:v>111.23</c:v>
                </c:pt>
                <c:pt idx="7998">
                  <c:v>111.29</c:v>
                </c:pt>
                <c:pt idx="7999">
                  <c:v>111.36</c:v>
                </c:pt>
                <c:pt idx="8000">
                  <c:v>111.44</c:v>
                </c:pt>
                <c:pt idx="8001">
                  <c:v>111.53</c:v>
                </c:pt>
                <c:pt idx="8002">
                  <c:v>111.61</c:v>
                </c:pt>
                <c:pt idx="8003">
                  <c:v>111.71</c:v>
                </c:pt>
                <c:pt idx="8004">
                  <c:v>111.82</c:v>
                </c:pt>
                <c:pt idx="8005">
                  <c:v>111.94</c:v>
                </c:pt>
                <c:pt idx="8006">
                  <c:v>112.06</c:v>
                </c:pt>
                <c:pt idx="8007">
                  <c:v>112.2</c:v>
                </c:pt>
                <c:pt idx="8008">
                  <c:v>112.33</c:v>
                </c:pt>
                <c:pt idx="8009">
                  <c:v>112.49</c:v>
                </c:pt>
                <c:pt idx="8010">
                  <c:v>112.66</c:v>
                </c:pt>
                <c:pt idx="8011">
                  <c:v>112.82</c:v>
                </c:pt>
                <c:pt idx="8012">
                  <c:v>113</c:v>
                </c:pt>
                <c:pt idx="8013">
                  <c:v>113.19</c:v>
                </c:pt>
                <c:pt idx="8014">
                  <c:v>113.39</c:v>
                </c:pt>
                <c:pt idx="8015">
                  <c:v>113.6</c:v>
                </c:pt>
                <c:pt idx="8016">
                  <c:v>113.82</c:v>
                </c:pt>
                <c:pt idx="8017">
                  <c:v>114.02</c:v>
                </c:pt>
                <c:pt idx="8018">
                  <c:v>114.24</c:v>
                </c:pt>
                <c:pt idx="8019">
                  <c:v>114.45</c:v>
                </c:pt>
                <c:pt idx="8020">
                  <c:v>114.66</c:v>
                </c:pt>
                <c:pt idx="8021">
                  <c:v>114.87</c:v>
                </c:pt>
                <c:pt idx="8022">
                  <c:v>115.08</c:v>
                </c:pt>
                <c:pt idx="8023">
                  <c:v>115.26</c:v>
                </c:pt>
                <c:pt idx="8024">
                  <c:v>115.43</c:v>
                </c:pt>
                <c:pt idx="8025">
                  <c:v>115.57</c:v>
                </c:pt>
                <c:pt idx="8026">
                  <c:v>115.69</c:v>
                </c:pt>
                <c:pt idx="8027">
                  <c:v>115.82</c:v>
                </c:pt>
                <c:pt idx="8028">
                  <c:v>115.92</c:v>
                </c:pt>
                <c:pt idx="8029">
                  <c:v>116.01</c:v>
                </c:pt>
                <c:pt idx="8030">
                  <c:v>116.1</c:v>
                </c:pt>
                <c:pt idx="8031">
                  <c:v>116.18</c:v>
                </c:pt>
                <c:pt idx="8032">
                  <c:v>116.23</c:v>
                </c:pt>
                <c:pt idx="8033">
                  <c:v>116.29</c:v>
                </c:pt>
                <c:pt idx="8034">
                  <c:v>116.33</c:v>
                </c:pt>
                <c:pt idx="8035">
                  <c:v>116.37</c:v>
                </c:pt>
                <c:pt idx="8036">
                  <c:v>116.41</c:v>
                </c:pt>
                <c:pt idx="8037">
                  <c:v>116.45</c:v>
                </c:pt>
                <c:pt idx="8038">
                  <c:v>116.47</c:v>
                </c:pt>
                <c:pt idx="8039">
                  <c:v>116.5</c:v>
                </c:pt>
                <c:pt idx="8040">
                  <c:v>116.54</c:v>
                </c:pt>
                <c:pt idx="8041">
                  <c:v>116.56</c:v>
                </c:pt>
                <c:pt idx="8042">
                  <c:v>116.6</c:v>
                </c:pt>
                <c:pt idx="8043">
                  <c:v>116.64</c:v>
                </c:pt>
                <c:pt idx="8044">
                  <c:v>116.68</c:v>
                </c:pt>
                <c:pt idx="8045">
                  <c:v>116.73</c:v>
                </c:pt>
                <c:pt idx="8046">
                  <c:v>116.79</c:v>
                </c:pt>
                <c:pt idx="8047">
                  <c:v>116.85</c:v>
                </c:pt>
                <c:pt idx="8048">
                  <c:v>116.92</c:v>
                </c:pt>
                <c:pt idx="8049">
                  <c:v>117</c:v>
                </c:pt>
                <c:pt idx="8050">
                  <c:v>117.08</c:v>
                </c:pt>
                <c:pt idx="8051">
                  <c:v>117.14</c:v>
                </c:pt>
                <c:pt idx="8052">
                  <c:v>117.21</c:v>
                </c:pt>
                <c:pt idx="8053">
                  <c:v>117.26</c:v>
                </c:pt>
                <c:pt idx="8054">
                  <c:v>117.31</c:v>
                </c:pt>
                <c:pt idx="8055">
                  <c:v>117.37</c:v>
                </c:pt>
                <c:pt idx="8056">
                  <c:v>117.41</c:v>
                </c:pt>
                <c:pt idx="8057">
                  <c:v>117.45</c:v>
                </c:pt>
                <c:pt idx="8058">
                  <c:v>117.5</c:v>
                </c:pt>
                <c:pt idx="8059">
                  <c:v>117.56</c:v>
                </c:pt>
                <c:pt idx="8060">
                  <c:v>117.61</c:v>
                </c:pt>
                <c:pt idx="8061">
                  <c:v>117.67</c:v>
                </c:pt>
                <c:pt idx="8062">
                  <c:v>117.74</c:v>
                </c:pt>
                <c:pt idx="8063">
                  <c:v>117.81</c:v>
                </c:pt>
                <c:pt idx="8064">
                  <c:v>117.88</c:v>
                </c:pt>
                <c:pt idx="8065">
                  <c:v>117.94</c:v>
                </c:pt>
                <c:pt idx="8066">
                  <c:v>118.02</c:v>
                </c:pt>
                <c:pt idx="8067">
                  <c:v>118.08</c:v>
                </c:pt>
                <c:pt idx="8068">
                  <c:v>118.16</c:v>
                </c:pt>
                <c:pt idx="8069">
                  <c:v>118.23</c:v>
                </c:pt>
                <c:pt idx="8070">
                  <c:v>118.29</c:v>
                </c:pt>
                <c:pt idx="8071">
                  <c:v>118.36</c:v>
                </c:pt>
                <c:pt idx="8072">
                  <c:v>118.41</c:v>
                </c:pt>
                <c:pt idx="8073">
                  <c:v>118.46</c:v>
                </c:pt>
                <c:pt idx="8074">
                  <c:v>118.5</c:v>
                </c:pt>
                <c:pt idx="8075">
                  <c:v>118.54</c:v>
                </c:pt>
                <c:pt idx="8076">
                  <c:v>118.56</c:v>
                </c:pt>
                <c:pt idx="8077">
                  <c:v>118.58</c:v>
                </c:pt>
                <c:pt idx="8078">
                  <c:v>118.59</c:v>
                </c:pt>
                <c:pt idx="8079">
                  <c:v>118.59</c:v>
                </c:pt>
                <c:pt idx="8080">
                  <c:v>118.59</c:v>
                </c:pt>
                <c:pt idx="8081">
                  <c:v>118.57</c:v>
                </c:pt>
                <c:pt idx="8082">
                  <c:v>118.54</c:v>
                </c:pt>
                <c:pt idx="8083">
                  <c:v>118.5</c:v>
                </c:pt>
                <c:pt idx="8084">
                  <c:v>118.45</c:v>
                </c:pt>
                <c:pt idx="8085">
                  <c:v>118.4</c:v>
                </c:pt>
                <c:pt idx="8086">
                  <c:v>118.34</c:v>
                </c:pt>
                <c:pt idx="8087">
                  <c:v>118.27</c:v>
                </c:pt>
                <c:pt idx="8088">
                  <c:v>118.21</c:v>
                </c:pt>
                <c:pt idx="8089">
                  <c:v>118.15</c:v>
                </c:pt>
                <c:pt idx="8090">
                  <c:v>118.09</c:v>
                </c:pt>
                <c:pt idx="8091">
                  <c:v>118.03</c:v>
                </c:pt>
                <c:pt idx="8092">
                  <c:v>117.98</c:v>
                </c:pt>
                <c:pt idx="8093">
                  <c:v>117.93</c:v>
                </c:pt>
                <c:pt idx="8094">
                  <c:v>117.88</c:v>
                </c:pt>
                <c:pt idx="8095">
                  <c:v>117.84</c:v>
                </c:pt>
                <c:pt idx="8096">
                  <c:v>117.81</c:v>
                </c:pt>
                <c:pt idx="8097">
                  <c:v>117.78</c:v>
                </c:pt>
                <c:pt idx="8098">
                  <c:v>117.76</c:v>
                </c:pt>
                <c:pt idx="8099">
                  <c:v>117.74</c:v>
                </c:pt>
                <c:pt idx="8100">
                  <c:v>117.72</c:v>
                </c:pt>
                <c:pt idx="8101">
                  <c:v>117.71</c:v>
                </c:pt>
                <c:pt idx="8102">
                  <c:v>117.69</c:v>
                </c:pt>
                <c:pt idx="8103">
                  <c:v>117.68</c:v>
                </c:pt>
                <c:pt idx="8104">
                  <c:v>117.66</c:v>
                </c:pt>
                <c:pt idx="8105">
                  <c:v>117.64</c:v>
                </c:pt>
                <c:pt idx="8106">
                  <c:v>117.63</c:v>
                </c:pt>
                <c:pt idx="8107">
                  <c:v>117.61</c:v>
                </c:pt>
                <c:pt idx="8108">
                  <c:v>117.6</c:v>
                </c:pt>
                <c:pt idx="8109">
                  <c:v>117.59</c:v>
                </c:pt>
                <c:pt idx="8110">
                  <c:v>117.57</c:v>
                </c:pt>
                <c:pt idx="8111">
                  <c:v>117.56</c:v>
                </c:pt>
                <c:pt idx="8112">
                  <c:v>117.55</c:v>
                </c:pt>
                <c:pt idx="8113">
                  <c:v>117.53</c:v>
                </c:pt>
                <c:pt idx="8114">
                  <c:v>117.51</c:v>
                </c:pt>
                <c:pt idx="8115">
                  <c:v>117.48</c:v>
                </c:pt>
                <c:pt idx="8116">
                  <c:v>117.46</c:v>
                </c:pt>
                <c:pt idx="8117">
                  <c:v>117.43</c:v>
                </c:pt>
                <c:pt idx="8118">
                  <c:v>117.41</c:v>
                </c:pt>
                <c:pt idx="8119">
                  <c:v>117.38</c:v>
                </c:pt>
                <c:pt idx="8120">
                  <c:v>117.36</c:v>
                </c:pt>
                <c:pt idx="8121">
                  <c:v>117.34</c:v>
                </c:pt>
                <c:pt idx="8122">
                  <c:v>117.31</c:v>
                </c:pt>
                <c:pt idx="8123">
                  <c:v>117.29</c:v>
                </c:pt>
                <c:pt idx="8124">
                  <c:v>117.27</c:v>
                </c:pt>
                <c:pt idx="8125">
                  <c:v>117.25</c:v>
                </c:pt>
                <c:pt idx="8126">
                  <c:v>117.23</c:v>
                </c:pt>
                <c:pt idx="8127">
                  <c:v>117.22</c:v>
                </c:pt>
                <c:pt idx="8128">
                  <c:v>117.21</c:v>
                </c:pt>
                <c:pt idx="8129">
                  <c:v>117.2</c:v>
                </c:pt>
                <c:pt idx="8130">
                  <c:v>117.19</c:v>
                </c:pt>
                <c:pt idx="8131">
                  <c:v>117.18</c:v>
                </c:pt>
                <c:pt idx="8132">
                  <c:v>117.17</c:v>
                </c:pt>
                <c:pt idx="8133">
                  <c:v>117.16</c:v>
                </c:pt>
                <c:pt idx="8134">
                  <c:v>117.15</c:v>
                </c:pt>
                <c:pt idx="8135">
                  <c:v>117.13</c:v>
                </c:pt>
                <c:pt idx="8136">
                  <c:v>117.12</c:v>
                </c:pt>
                <c:pt idx="8137">
                  <c:v>117.09</c:v>
                </c:pt>
                <c:pt idx="8138">
                  <c:v>117.06</c:v>
                </c:pt>
                <c:pt idx="8139">
                  <c:v>117.04</c:v>
                </c:pt>
                <c:pt idx="8140">
                  <c:v>117.01</c:v>
                </c:pt>
                <c:pt idx="8141">
                  <c:v>116.99</c:v>
                </c:pt>
                <c:pt idx="8142">
                  <c:v>116.96</c:v>
                </c:pt>
                <c:pt idx="8143">
                  <c:v>116.94</c:v>
                </c:pt>
                <c:pt idx="8144">
                  <c:v>116.91</c:v>
                </c:pt>
                <c:pt idx="8145">
                  <c:v>116.89</c:v>
                </c:pt>
                <c:pt idx="8146">
                  <c:v>116.87</c:v>
                </c:pt>
                <c:pt idx="8147">
                  <c:v>116.85</c:v>
                </c:pt>
                <c:pt idx="8148">
                  <c:v>116.83</c:v>
                </c:pt>
                <c:pt idx="8149">
                  <c:v>116.8</c:v>
                </c:pt>
                <c:pt idx="8150">
                  <c:v>116.78</c:v>
                </c:pt>
                <c:pt idx="8151">
                  <c:v>116.76</c:v>
                </c:pt>
                <c:pt idx="8152">
                  <c:v>116.73</c:v>
                </c:pt>
                <c:pt idx="8153">
                  <c:v>116.7</c:v>
                </c:pt>
                <c:pt idx="8154">
                  <c:v>116.66</c:v>
                </c:pt>
                <c:pt idx="8155">
                  <c:v>116.62</c:v>
                </c:pt>
                <c:pt idx="8156">
                  <c:v>116.58</c:v>
                </c:pt>
                <c:pt idx="8157">
                  <c:v>116.53</c:v>
                </c:pt>
                <c:pt idx="8158">
                  <c:v>116.49</c:v>
                </c:pt>
                <c:pt idx="8159">
                  <c:v>116.46</c:v>
                </c:pt>
                <c:pt idx="8160">
                  <c:v>116.44</c:v>
                </c:pt>
                <c:pt idx="8161">
                  <c:v>116.42</c:v>
                </c:pt>
                <c:pt idx="8162">
                  <c:v>116.4</c:v>
                </c:pt>
                <c:pt idx="8163">
                  <c:v>116.37</c:v>
                </c:pt>
                <c:pt idx="8164">
                  <c:v>116.36</c:v>
                </c:pt>
                <c:pt idx="8165">
                  <c:v>116.34</c:v>
                </c:pt>
                <c:pt idx="8166">
                  <c:v>116.33</c:v>
                </c:pt>
                <c:pt idx="8167">
                  <c:v>116.31</c:v>
                </c:pt>
                <c:pt idx="8168">
                  <c:v>116.31</c:v>
                </c:pt>
                <c:pt idx="8169">
                  <c:v>116.3</c:v>
                </c:pt>
                <c:pt idx="8170">
                  <c:v>116.29</c:v>
                </c:pt>
                <c:pt idx="8171">
                  <c:v>116.28</c:v>
                </c:pt>
                <c:pt idx="8172">
                  <c:v>116.28</c:v>
                </c:pt>
                <c:pt idx="8173">
                  <c:v>116.27</c:v>
                </c:pt>
                <c:pt idx="8174">
                  <c:v>116.27</c:v>
                </c:pt>
                <c:pt idx="8175">
                  <c:v>116.28</c:v>
                </c:pt>
                <c:pt idx="8176">
                  <c:v>116.27</c:v>
                </c:pt>
                <c:pt idx="8177">
                  <c:v>116.27</c:v>
                </c:pt>
                <c:pt idx="8178">
                  <c:v>116.26</c:v>
                </c:pt>
                <c:pt idx="8179">
                  <c:v>116.25</c:v>
                </c:pt>
                <c:pt idx="8180">
                  <c:v>116.23</c:v>
                </c:pt>
                <c:pt idx="8181">
                  <c:v>116.22</c:v>
                </c:pt>
                <c:pt idx="8182">
                  <c:v>116.2</c:v>
                </c:pt>
                <c:pt idx="8183">
                  <c:v>116.18</c:v>
                </c:pt>
                <c:pt idx="8184">
                  <c:v>116.16</c:v>
                </c:pt>
                <c:pt idx="8185">
                  <c:v>116.14</c:v>
                </c:pt>
                <c:pt idx="8186">
                  <c:v>116.12</c:v>
                </c:pt>
                <c:pt idx="8187">
                  <c:v>116.1</c:v>
                </c:pt>
                <c:pt idx="8188">
                  <c:v>116.08</c:v>
                </c:pt>
                <c:pt idx="8189">
                  <c:v>116.06</c:v>
                </c:pt>
                <c:pt idx="8190">
                  <c:v>116.05</c:v>
                </c:pt>
                <c:pt idx="8191">
                  <c:v>116.04</c:v>
                </c:pt>
                <c:pt idx="8192">
                  <c:v>116.03</c:v>
                </c:pt>
                <c:pt idx="8193">
                  <c:v>116.03</c:v>
                </c:pt>
                <c:pt idx="8194">
                  <c:v>116.02</c:v>
                </c:pt>
                <c:pt idx="8195">
                  <c:v>116.02</c:v>
                </c:pt>
                <c:pt idx="8196">
                  <c:v>116.01</c:v>
                </c:pt>
                <c:pt idx="8197">
                  <c:v>116</c:v>
                </c:pt>
                <c:pt idx="8198">
                  <c:v>115.99</c:v>
                </c:pt>
                <c:pt idx="8199">
                  <c:v>115.97</c:v>
                </c:pt>
                <c:pt idx="8200">
                  <c:v>115.94</c:v>
                </c:pt>
                <c:pt idx="8201">
                  <c:v>115.92</c:v>
                </c:pt>
                <c:pt idx="8202">
                  <c:v>115.89</c:v>
                </c:pt>
                <c:pt idx="8203">
                  <c:v>115.85</c:v>
                </c:pt>
                <c:pt idx="8204">
                  <c:v>115.8</c:v>
                </c:pt>
                <c:pt idx="8205">
                  <c:v>115.75</c:v>
                </c:pt>
                <c:pt idx="8206">
                  <c:v>115.71</c:v>
                </c:pt>
                <c:pt idx="8207">
                  <c:v>115.66</c:v>
                </c:pt>
                <c:pt idx="8208">
                  <c:v>115.61</c:v>
                </c:pt>
                <c:pt idx="8209">
                  <c:v>115.56</c:v>
                </c:pt>
                <c:pt idx="8210">
                  <c:v>115.52</c:v>
                </c:pt>
                <c:pt idx="8211">
                  <c:v>115.47</c:v>
                </c:pt>
                <c:pt idx="8212">
                  <c:v>115.41</c:v>
                </c:pt>
                <c:pt idx="8213">
                  <c:v>115.36</c:v>
                </c:pt>
                <c:pt idx="8214">
                  <c:v>115.33</c:v>
                </c:pt>
                <c:pt idx="8215">
                  <c:v>115.29</c:v>
                </c:pt>
                <c:pt idx="8216">
                  <c:v>115.25</c:v>
                </c:pt>
                <c:pt idx="8217">
                  <c:v>115.19</c:v>
                </c:pt>
                <c:pt idx="8218">
                  <c:v>115.15</c:v>
                </c:pt>
                <c:pt idx="8219">
                  <c:v>115.12</c:v>
                </c:pt>
                <c:pt idx="8220">
                  <c:v>115.09</c:v>
                </c:pt>
                <c:pt idx="8221">
                  <c:v>115.07</c:v>
                </c:pt>
                <c:pt idx="8222">
                  <c:v>115.04</c:v>
                </c:pt>
                <c:pt idx="8223">
                  <c:v>115.03</c:v>
                </c:pt>
                <c:pt idx="8224">
                  <c:v>115.01</c:v>
                </c:pt>
                <c:pt idx="8225">
                  <c:v>115</c:v>
                </c:pt>
                <c:pt idx="8226">
                  <c:v>114.98</c:v>
                </c:pt>
                <c:pt idx="8227">
                  <c:v>114.97</c:v>
                </c:pt>
                <c:pt idx="8228">
                  <c:v>114.95</c:v>
                </c:pt>
                <c:pt idx="8229">
                  <c:v>114.94</c:v>
                </c:pt>
                <c:pt idx="8230">
                  <c:v>114.93</c:v>
                </c:pt>
                <c:pt idx="8231">
                  <c:v>114.91</c:v>
                </c:pt>
                <c:pt idx="8232">
                  <c:v>114.9</c:v>
                </c:pt>
                <c:pt idx="8233">
                  <c:v>114.89</c:v>
                </c:pt>
                <c:pt idx="8234">
                  <c:v>114.88</c:v>
                </c:pt>
                <c:pt idx="8235">
                  <c:v>114.87</c:v>
                </c:pt>
                <c:pt idx="8236">
                  <c:v>114.87</c:v>
                </c:pt>
                <c:pt idx="8237">
                  <c:v>114.87</c:v>
                </c:pt>
                <c:pt idx="8238">
                  <c:v>114.87</c:v>
                </c:pt>
                <c:pt idx="8239">
                  <c:v>114.87</c:v>
                </c:pt>
                <c:pt idx="8240">
                  <c:v>114.87</c:v>
                </c:pt>
                <c:pt idx="8241">
                  <c:v>114.87</c:v>
                </c:pt>
                <c:pt idx="8242">
                  <c:v>114.86</c:v>
                </c:pt>
                <c:pt idx="8243">
                  <c:v>114.86</c:v>
                </c:pt>
                <c:pt idx="8244">
                  <c:v>114.87</c:v>
                </c:pt>
                <c:pt idx="8245">
                  <c:v>114.86</c:v>
                </c:pt>
                <c:pt idx="8246">
                  <c:v>114.86</c:v>
                </c:pt>
                <c:pt idx="8247">
                  <c:v>114.87</c:v>
                </c:pt>
                <c:pt idx="8248">
                  <c:v>114.87</c:v>
                </c:pt>
                <c:pt idx="8249">
                  <c:v>114.88</c:v>
                </c:pt>
                <c:pt idx="8250">
                  <c:v>114.87</c:v>
                </c:pt>
                <c:pt idx="8251">
                  <c:v>114.88</c:v>
                </c:pt>
                <c:pt idx="8252">
                  <c:v>114.88</c:v>
                </c:pt>
                <c:pt idx="8253">
                  <c:v>114.89</c:v>
                </c:pt>
                <c:pt idx="8254">
                  <c:v>114.91</c:v>
                </c:pt>
                <c:pt idx="8255">
                  <c:v>114.93</c:v>
                </c:pt>
                <c:pt idx="8256">
                  <c:v>114.96</c:v>
                </c:pt>
                <c:pt idx="8257">
                  <c:v>114.97</c:v>
                </c:pt>
                <c:pt idx="8258">
                  <c:v>114.98</c:v>
                </c:pt>
                <c:pt idx="8259">
                  <c:v>114.97</c:v>
                </c:pt>
                <c:pt idx="8260">
                  <c:v>114.96</c:v>
                </c:pt>
                <c:pt idx="8261">
                  <c:v>114.94</c:v>
                </c:pt>
                <c:pt idx="8262">
                  <c:v>114.91</c:v>
                </c:pt>
                <c:pt idx="8263">
                  <c:v>114.87</c:v>
                </c:pt>
                <c:pt idx="8264">
                  <c:v>114.83</c:v>
                </c:pt>
                <c:pt idx="8265">
                  <c:v>114.79</c:v>
                </c:pt>
                <c:pt idx="8266">
                  <c:v>114.76</c:v>
                </c:pt>
                <c:pt idx="8267">
                  <c:v>114.72</c:v>
                </c:pt>
                <c:pt idx="8268">
                  <c:v>114.69</c:v>
                </c:pt>
                <c:pt idx="8269">
                  <c:v>114.66</c:v>
                </c:pt>
                <c:pt idx="8270">
                  <c:v>114.64</c:v>
                </c:pt>
                <c:pt idx="8271">
                  <c:v>114.62</c:v>
                </c:pt>
                <c:pt idx="8272">
                  <c:v>114.61</c:v>
                </c:pt>
                <c:pt idx="8273">
                  <c:v>114.58</c:v>
                </c:pt>
                <c:pt idx="8274">
                  <c:v>114.54</c:v>
                </c:pt>
                <c:pt idx="8275">
                  <c:v>114.52</c:v>
                </c:pt>
                <c:pt idx="8276">
                  <c:v>114.5</c:v>
                </c:pt>
                <c:pt idx="8277">
                  <c:v>114.47</c:v>
                </c:pt>
                <c:pt idx="8278">
                  <c:v>114.45</c:v>
                </c:pt>
                <c:pt idx="8279">
                  <c:v>114.43</c:v>
                </c:pt>
                <c:pt idx="8280">
                  <c:v>114.41</c:v>
                </c:pt>
                <c:pt idx="8281">
                  <c:v>114.41</c:v>
                </c:pt>
                <c:pt idx="8282">
                  <c:v>114.42</c:v>
                </c:pt>
                <c:pt idx="8283">
                  <c:v>114.44</c:v>
                </c:pt>
                <c:pt idx="8284">
                  <c:v>114.47</c:v>
                </c:pt>
                <c:pt idx="8285">
                  <c:v>114.51</c:v>
                </c:pt>
                <c:pt idx="8286">
                  <c:v>114.55</c:v>
                </c:pt>
                <c:pt idx="8287">
                  <c:v>114.58</c:v>
                </c:pt>
                <c:pt idx="8288">
                  <c:v>114.63</c:v>
                </c:pt>
                <c:pt idx="8289">
                  <c:v>114.69</c:v>
                </c:pt>
                <c:pt idx="8290">
                  <c:v>114.76</c:v>
                </c:pt>
                <c:pt idx="8291">
                  <c:v>114.85</c:v>
                </c:pt>
                <c:pt idx="8292">
                  <c:v>114.93</c:v>
                </c:pt>
                <c:pt idx="8293">
                  <c:v>115.01</c:v>
                </c:pt>
                <c:pt idx="8294">
                  <c:v>115.1</c:v>
                </c:pt>
                <c:pt idx="8295">
                  <c:v>115.18</c:v>
                </c:pt>
                <c:pt idx="8296">
                  <c:v>115.25</c:v>
                </c:pt>
                <c:pt idx="8297">
                  <c:v>115.34</c:v>
                </c:pt>
                <c:pt idx="8298">
                  <c:v>115.43</c:v>
                </c:pt>
                <c:pt idx="8299">
                  <c:v>115.51</c:v>
                </c:pt>
                <c:pt idx="8300">
                  <c:v>115.58</c:v>
                </c:pt>
                <c:pt idx="8301">
                  <c:v>115.67</c:v>
                </c:pt>
                <c:pt idx="8302">
                  <c:v>115.74</c:v>
                </c:pt>
                <c:pt idx="8303">
                  <c:v>115.81</c:v>
                </c:pt>
                <c:pt idx="8304">
                  <c:v>115.86</c:v>
                </c:pt>
                <c:pt idx="8305">
                  <c:v>115.92</c:v>
                </c:pt>
                <c:pt idx="8306">
                  <c:v>115.97</c:v>
                </c:pt>
                <c:pt idx="8307">
                  <c:v>116.02</c:v>
                </c:pt>
                <c:pt idx="8308">
                  <c:v>116.05</c:v>
                </c:pt>
                <c:pt idx="8309">
                  <c:v>116.08</c:v>
                </c:pt>
                <c:pt idx="8310">
                  <c:v>116.11</c:v>
                </c:pt>
                <c:pt idx="8311">
                  <c:v>116.12</c:v>
                </c:pt>
                <c:pt idx="8312">
                  <c:v>116.15</c:v>
                </c:pt>
                <c:pt idx="8313">
                  <c:v>116.16</c:v>
                </c:pt>
                <c:pt idx="8314">
                  <c:v>116.17</c:v>
                </c:pt>
                <c:pt idx="8315">
                  <c:v>116.17</c:v>
                </c:pt>
                <c:pt idx="8316">
                  <c:v>116.19</c:v>
                </c:pt>
                <c:pt idx="8317">
                  <c:v>116.21</c:v>
                </c:pt>
                <c:pt idx="8318">
                  <c:v>116.22</c:v>
                </c:pt>
                <c:pt idx="8319">
                  <c:v>116.24</c:v>
                </c:pt>
                <c:pt idx="8320">
                  <c:v>116.25</c:v>
                </c:pt>
                <c:pt idx="8321">
                  <c:v>116.27</c:v>
                </c:pt>
                <c:pt idx="8322">
                  <c:v>116.28</c:v>
                </c:pt>
                <c:pt idx="8323">
                  <c:v>116.29</c:v>
                </c:pt>
                <c:pt idx="8324">
                  <c:v>116.3</c:v>
                </c:pt>
                <c:pt idx="8325">
                  <c:v>116.31</c:v>
                </c:pt>
                <c:pt idx="8326">
                  <c:v>116.31</c:v>
                </c:pt>
                <c:pt idx="8327">
                  <c:v>116.31</c:v>
                </c:pt>
                <c:pt idx="8328">
                  <c:v>116.31</c:v>
                </c:pt>
                <c:pt idx="8329">
                  <c:v>116.31</c:v>
                </c:pt>
                <c:pt idx="8330">
                  <c:v>116.31</c:v>
                </c:pt>
                <c:pt idx="8331">
                  <c:v>116.32</c:v>
                </c:pt>
                <c:pt idx="8332">
                  <c:v>116.34</c:v>
                </c:pt>
                <c:pt idx="8333">
                  <c:v>116.36</c:v>
                </c:pt>
                <c:pt idx="8334">
                  <c:v>116.38</c:v>
                </c:pt>
                <c:pt idx="8335">
                  <c:v>116.42</c:v>
                </c:pt>
                <c:pt idx="8336">
                  <c:v>116.45</c:v>
                </c:pt>
                <c:pt idx="8337">
                  <c:v>116.48</c:v>
                </c:pt>
                <c:pt idx="8338">
                  <c:v>116.52</c:v>
                </c:pt>
                <c:pt idx="8339">
                  <c:v>116.55</c:v>
                </c:pt>
                <c:pt idx="8340">
                  <c:v>116.58</c:v>
                </c:pt>
                <c:pt idx="8341">
                  <c:v>116.62</c:v>
                </c:pt>
                <c:pt idx="8342">
                  <c:v>116.66</c:v>
                </c:pt>
                <c:pt idx="8343">
                  <c:v>116.69</c:v>
                </c:pt>
                <c:pt idx="8344">
                  <c:v>116.71</c:v>
                </c:pt>
                <c:pt idx="8345">
                  <c:v>116.74</c:v>
                </c:pt>
                <c:pt idx="8346">
                  <c:v>116.76</c:v>
                </c:pt>
                <c:pt idx="8347">
                  <c:v>116.78</c:v>
                </c:pt>
                <c:pt idx="8348">
                  <c:v>116.8</c:v>
                </c:pt>
                <c:pt idx="8349">
                  <c:v>116.81</c:v>
                </c:pt>
                <c:pt idx="8350">
                  <c:v>116.82</c:v>
                </c:pt>
                <c:pt idx="8351">
                  <c:v>116.84</c:v>
                </c:pt>
                <c:pt idx="8352">
                  <c:v>116.85</c:v>
                </c:pt>
                <c:pt idx="8353">
                  <c:v>116.87</c:v>
                </c:pt>
                <c:pt idx="8354">
                  <c:v>116.89</c:v>
                </c:pt>
                <c:pt idx="8355">
                  <c:v>116.91</c:v>
                </c:pt>
                <c:pt idx="8356">
                  <c:v>116.92</c:v>
                </c:pt>
                <c:pt idx="8357">
                  <c:v>116.93</c:v>
                </c:pt>
                <c:pt idx="8358">
                  <c:v>116.94</c:v>
                </c:pt>
                <c:pt idx="8359">
                  <c:v>116.95</c:v>
                </c:pt>
                <c:pt idx="8360">
                  <c:v>116.96</c:v>
                </c:pt>
                <c:pt idx="8361">
                  <c:v>116.97</c:v>
                </c:pt>
                <c:pt idx="8362">
                  <c:v>116.99</c:v>
                </c:pt>
                <c:pt idx="8363">
                  <c:v>117</c:v>
                </c:pt>
                <c:pt idx="8364">
                  <c:v>117.01</c:v>
                </c:pt>
                <c:pt idx="8365">
                  <c:v>117.03</c:v>
                </c:pt>
                <c:pt idx="8366">
                  <c:v>117.05</c:v>
                </c:pt>
                <c:pt idx="8367">
                  <c:v>117.06</c:v>
                </c:pt>
                <c:pt idx="8368">
                  <c:v>117.08</c:v>
                </c:pt>
                <c:pt idx="8369">
                  <c:v>117.11</c:v>
                </c:pt>
                <c:pt idx="8370">
                  <c:v>117.14</c:v>
                </c:pt>
                <c:pt idx="8371">
                  <c:v>117.17</c:v>
                </c:pt>
                <c:pt idx="8372">
                  <c:v>117.2</c:v>
                </c:pt>
                <c:pt idx="8373">
                  <c:v>117.22</c:v>
                </c:pt>
                <c:pt idx="8374">
                  <c:v>117.25</c:v>
                </c:pt>
                <c:pt idx="8375">
                  <c:v>117.29</c:v>
                </c:pt>
                <c:pt idx="8376">
                  <c:v>117.32</c:v>
                </c:pt>
                <c:pt idx="8377">
                  <c:v>117.34</c:v>
                </c:pt>
                <c:pt idx="8378">
                  <c:v>117.37</c:v>
                </c:pt>
                <c:pt idx="8379">
                  <c:v>117.4</c:v>
                </c:pt>
                <c:pt idx="8380">
                  <c:v>117.42</c:v>
                </c:pt>
                <c:pt idx="8381">
                  <c:v>117.44</c:v>
                </c:pt>
                <c:pt idx="8382">
                  <c:v>117.46</c:v>
                </c:pt>
                <c:pt idx="8383">
                  <c:v>117.47</c:v>
                </c:pt>
                <c:pt idx="8384">
                  <c:v>117.48</c:v>
                </c:pt>
                <c:pt idx="8385">
                  <c:v>117.48</c:v>
                </c:pt>
                <c:pt idx="8386">
                  <c:v>117.47</c:v>
                </c:pt>
                <c:pt idx="8387">
                  <c:v>117.47</c:v>
                </c:pt>
                <c:pt idx="8388">
                  <c:v>117.46</c:v>
                </c:pt>
                <c:pt idx="8389">
                  <c:v>117.45</c:v>
                </c:pt>
                <c:pt idx="8390">
                  <c:v>117.41</c:v>
                </c:pt>
                <c:pt idx="8391">
                  <c:v>117.38</c:v>
                </c:pt>
                <c:pt idx="8392">
                  <c:v>117.36</c:v>
                </c:pt>
                <c:pt idx="8393">
                  <c:v>117.33</c:v>
                </c:pt>
                <c:pt idx="8394">
                  <c:v>117.31</c:v>
                </c:pt>
                <c:pt idx="8395">
                  <c:v>117.29</c:v>
                </c:pt>
                <c:pt idx="8396">
                  <c:v>117.27</c:v>
                </c:pt>
                <c:pt idx="8397">
                  <c:v>117.25</c:v>
                </c:pt>
                <c:pt idx="8398">
                  <c:v>117.23</c:v>
                </c:pt>
                <c:pt idx="8399">
                  <c:v>117.21</c:v>
                </c:pt>
                <c:pt idx="8400">
                  <c:v>117.19</c:v>
                </c:pt>
                <c:pt idx="8401">
                  <c:v>117.17</c:v>
                </c:pt>
                <c:pt idx="8402">
                  <c:v>117.15</c:v>
                </c:pt>
                <c:pt idx="8403">
                  <c:v>117.14</c:v>
                </c:pt>
                <c:pt idx="8404">
                  <c:v>117.13</c:v>
                </c:pt>
                <c:pt idx="8405">
                  <c:v>117.13</c:v>
                </c:pt>
                <c:pt idx="8406">
                  <c:v>117.14</c:v>
                </c:pt>
                <c:pt idx="8407">
                  <c:v>117.15</c:v>
                </c:pt>
                <c:pt idx="8408">
                  <c:v>117.17</c:v>
                </c:pt>
                <c:pt idx="8409">
                  <c:v>117.19</c:v>
                </c:pt>
                <c:pt idx="8410">
                  <c:v>117.21</c:v>
                </c:pt>
                <c:pt idx="8411">
                  <c:v>117.23</c:v>
                </c:pt>
                <c:pt idx="8412">
                  <c:v>117.25</c:v>
                </c:pt>
                <c:pt idx="8413">
                  <c:v>117.26</c:v>
                </c:pt>
                <c:pt idx="8414">
                  <c:v>117.28</c:v>
                </c:pt>
                <c:pt idx="8415">
                  <c:v>117.3</c:v>
                </c:pt>
                <c:pt idx="8416">
                  <c:v>117.32</c:v>
                </c:pt>
                <c:pt idx="8417">
                  <c:v>117.34</c:v>
                </c:pt>
                <c:pt idx="8418">
                  <c:v>117.35</c:v>
                </c:pt>
                <c:pt idx="8419">
                  <c:v>117.36</c:v>
                </c:pt>
                <c:pt idx="8420">
                  <c:v>117.37</c:v>
                </c:pt>
                <c:pt idx="8421">
                  <c:v>117.38</c:v>
                </c:pt>
                <c:pt idx="8422">
                  <c:v>117.39</c:v>
                </c:pt>
                <c:pt idx="8423">
                  <c:v>117.38</c:v>
                </c:pt>
                <c:pt idx="8424">
                  <c:v>117.37</c:v>
                </c:pt>
                <c:pt idx="8425">
                  <c:v>117.37</c:v>
                </c:pt>
                <c:pt idx="8426">
                  <c:v>117.36</c:v>
                </c:pt>
                <c:pt idx="8427">
                  <c:v>117.35</c:v>
                </c:pt>
                <c:pt idx="8428">
                  <c:v>117.34</c:v>
                </c:pt>
                <c:pt idx="8429">
                  <c:v>117.32</c:v>
                </c:pt>
                <c:pt idx="8430">
                  <c:v>117.3</c:v>
                </c:pt>
                <c:pt idx="8431">
                  <c:v>117.29</c:v>
                </c:pt>
                <c:pt idx="8432">
                  <c:v>117.27</c:v>
                </c:pt>
                <c:pt idx="8433">
                  <c:v>117.26</c:v>
                </c:pt>
                <c:pt idx="8434">
                  <c:v>117.26</c:v>
                </c:pt>
                <c:pt idx="8435">
                  <c:v>117.26</c:v>
                </c:pt>
                <c:pt idx="8436">
                  <c:v>117.26</c:v>
                </c:pt>
                <c:pt idx="8437">
                  <c:v>117.28</c:v>
                </c:pt>
                <c:pt idx="8438">
                  <c:v>117.29</c:v>
                </c:pt>
                <c:pt idx="8439">
                  <c:v>117.3</c:v>
                </c:pt>
                <c:pt idx="8440">
                  <c:v>117.31</c:v>
                </c:pt>
                <c:pt idx="8441">
                  <c:v>117.33</c:v>
                </c:pt>
                <c:pt idx="8442">
                  <c:v>117.34</c:v>
                </c:pt>
                <c:pt idx="8443">
                  <c:v>117.35</c:v>
                </c:pt>
                <c:pt idx="8444">
                  <c:v>117.37</c:v>
                </c:pt>
                <c:pt idx="8445">
                  <c:v>117.38</c:v>
                </c:pt>
                <c:pt idx="8446">
                  <c:v>117.4</c:v>
                </c:pt>
                <c:pt idx="8447">
                  <c:v>117.41</c:v>
                </c:pt>
                <c:pt idx="8448">
                  <c:v>117.42</c:v>
                </c:pt>
                <c:pt idx="8449">
                  <c:v>117.42</c:v>
                </c:pt>
                <c:pt idx="8450">
                  <c:v>117.42</c:v>
                </c:pt>
                <c:pt idx="8451">
                  <c:v>117.42</c:v>
                </c:pt>
                <c:pt idx="8452">
                  <c:v>117.43</c:v>
                </c:pt>
                <c:pt idx="8453">
                  <c:v>117.43</c:v>
                </c:pt>
                <c:pt idx="8454">
                  <c:v>117.43</c:v>
                </c:pt>
                <c:pt idx="8455">
                  <c:v>117.43</c:v>
                </c:pt>
                <c:pt idx="8456">
                  <c:v>117.43</c:v>
                </c:pt>
                <c:pt idx="8457">
                  <c:v>117.43</c:v>
                </c:pt>
                <c:pt idx="8458">
                  <c:v>117.44</c:v>
                </c:pt>
                <c:pt idx="8459">
                  <c:v>117.45</c:v>
                </c:pt>
                <c:pt idx="8460">
                  <c:v>117.46</c:v>
                </c:pt>
                <c:pt idx="8461">
                  <c:v>117.47</c:v>
                </c:pt>
                <c:pt idx="8462">
                  <c:v>117.49</c:v>
                </c:pt>
                <c:pt idx="8463">
                  <c:v>117.51</c:v>
                </c:pt>
                <c:pt idx="8464">
                  <c:v>117.53</c:v>
                </c:pt>
                <c:pt idx="8465">
                  <c:v>117.56</c:v>
                </c:pt>
                <c:pt idx="8466">
                  <c:v>117.59</c:v>
                </c:pt>
                <c:pt idx="8467">
                  <c:v>117.63</c:v>
                </c:pt>
                <c:pt idx="8468">
                  <c:v>117.67</c:v>
                </c:pt>
                <c:pt idx="8469">
                  <c:v>117.7</c:v>
                </c:pt>
                <c:pt idx="8470">
                  <c:v>117.74</c:v>
                </c:pt>
                <c:pt idx="8471">
                  <c:v>117.78</c:v>
                </c:pt>
                <c:pt idx="8472">
                  <c:v>117.81</c:v>
                </c:pt>
                <c:pt idx="8473">
                  <c:v>117.85</c:v>
                </c:pt>
                <c:pt idx="8474">
                  <c:v>117.9</c:v>
                </c:pt>
                <c:pt idx="8475">
                  <c:v>117.94</c:v>
                </c:pt>
                <c:pt idx="8476">
                  <c:v>117.98</c:v>
                </c:pt>
                <c:pt idx="8477">
                  <c:v>118.03</c:v>
                </c:pt>
                <c:pt idx="8478">
                  <c:v>118.06</c:v>
                </c:pt>
                <c:pt idx="8479">
                  <c:v>118.08</c:v>
                </c:pt>
                <c:pt idx="8480">
                  <c:v>118.11</c:v>
                </c:pt>
                <c:pt idx="8481">
                  <c:v>118.14</c:v>
                </c:pt>
                <c:pt idx="8482">
                  <c:v>118.16</c:v>
                </c:pt>
                <c:pt idx="8483">
                  <c:v>118.18</c:v>
                </c:pt>
                <c:pt idx="8484">
                  <c:v>118.2</c:v>
                </c:pt>
                <c:pt idx="8485">
                  <c:v>118.22</c:v>
                </c:pt>
                <c:pt idx="8486">
                  <c:v>118.23</c:v>
                </c:pt>
                <c:pt idx="8487">
                  <c:v>118.24</c:v>
                </c:pt>
                <c:pt idx="8488">
                  <c:v>118.25</c:v>
                </c:pt>
                <c:pt idx="8489">
                  <c:v>118.26</c:v>
                </c:pt>
                <c:pt idx="8490">
                  <c:v>118.28</c:v>
                </c:pt>
                <c:pt idx="8491">
                  <c:v>118.29</c:v>
                </c:pt>
                <c:pt idx="8492">
                  <c:v>118.31</c:v>
                </c:pt>
                <c:pt idx="8493">
                  <c:v>118.32</c:v>
                </c:pt>
                <c:pt idx="8494">
                  <c:v>118.33</c:v>
                </c:pt>
                <c:pt idx="8495">
                  <c:v>118.34</c:v>
                </c:pt>
                <c:pt idx="8496">
                  <c:v>118.34</c:v>
                </c:pt>
                <c:pt idx="8497">
                  <c:v>118.34</c:v>
                </c:pt>
                <c:pt idx="8498">
                  <c:v>118.33</c:v>
                </c:pt>
                <c:pt idx="8499">
                  <c:v>118.33</c:v>
                </c:pt>
                <c:pt idx="8500">
                  <c:v>118.32</c:v>
                </c:pt>
                <c:pt idx="8501">
                  <c:v>118.3</c:v>
                </c:pt>
                <c:pt idx="8502">
                  <c:v>118.28</c:v>
                </c:pt>
                <c:pt idx="8503">
                  <c:v>118.25</c:v>
                </c:pt>
                <c:pt idx="8504">
                  <c:v>118.21</c:v>
                </c:pt>
                <c:pt idx="8505">
                  <c:v>118.17</c:v>
                </c:pt>
                <c:pt idx="8506">
                  <c:v>118.11</c:v>
                </c:pt>
                <c:pt idx="8507">
                  <c:v>118.04</c:v>
                </c:pt>
                <c:pt idx="8508">
                  <c:v>117.96</c:v>
                </c:pt>
                <c:pt idx="8509">
                  <c:v>117.86</c:v>
                </c:pt>
                <c:pt idx="8510">
                  <c:v>117.75</c:v>
                </c:pt>
                <c:pt idx="8511">
                  <c:v>117.63</c:v>
                </c:pt>
                <c:pt idx="8512">
                  <c:v>117.5</c:v>
                </c:pt>
                <c:pt idx="8513">
                  <c:v>117.37</c:v>
                </c:pt>
                <c:pt idx="8514">
                  <c:v>117.23</c:v>
                </c:pt>
                <c:pt idx="8515">
                  <c:v>117.07</c:v>
                </c:pt>
                <c:pt idx="8516">
                  <c:v>116.9</c:v>
                </c:pt>
                <c:pt idx="8517">
                  <c:v>116.73</c:v>
                </c:pt>
                <c:pt idx="8518">
                  <c:v>116.55</c:v>
                </c:pt>
                <c:pt idx="8519">
                  <c:v>116.37</c:v>
                </c:pt>
                <c:pt idx="8520">
                  <c:v>116.17</c:v>
                </c:pt>
                <c:pt idx="8521">
                  <c:v>115.97</c:v>
                </c:pt>
                <c:pt idx="8522">
                  <c:v>115.77</c:v>
                </c:pt>
                <c:pt idx="8523">
                  <c:v>115.56</c:v>
                </c:pt>
                <c:pt idx="8524">
                  <c:v>115.36</c:v>
                </c:pt>
                <c:pt idx="8525">
                  <c:v>115.16</c:v>
                </c:pt>
                <c:pt idx="8526">
                  <c:v>114.96</c:v>
                </c:pt>
                <c:pt idx="8527">
                  <c:v>114.76</c:v>
                </c:pt>
                <c:pt idx="8528">
                  <c:v>114.56</c:v>
                </c:pt>
                <c:pt idx="8529">
                  <c:v>114.37</c:v>
                </c:pt>
                <c:pt idx="8530">
                  <c:v>114.17</c:v>
                </c:pt>
                <c:pt idx="8531">
                  <c:v>113.99</c:v>
                </c:pt>
                <c:pt idx="8532">
                  <c:v>113.8</c:v>
                </c:pt>
                <c:pt idx="8533">
                  <c:v>113.62</c:v>
                </c:pt>
                <c:pt idx="8534">
                  <c:v>113.44</c:v>
                </c:pt>
                <c:pt idx="8535">
                  <c:v>113.25</c:v>
                </c:pt>
                <c:pt idx="8536">
                  <c:v>113.06</c:v>
                </c:pt>
                <c:pt idx="8537">
                  <c:v>112.86</c:v>
                </c:pt>
                <c:pt idx="8538">
                  <c:v>112.66</c:v>
                </c:pt>
                <c:pt idx="8539">
                  <c:v>112.44</c:v>
                </c:pt>
                <c:pt idx="8540">
                  <c:v>112.22</c:v>
                </c:pt>
                <c:pt idx="8541">
                  <c:v>111.98</c:v>
                </c:pt>
                <c:pt idx="8542">
                  <c:v>111.74</c:v>
                </c:pt>
                <c:pt idx="8543">
                  <c:v>111.49</c:v>
                </c:pt>
                <c:pt idx="8544">
                  <c:v>111.24</c:v>
                </c:pt>
                <c:pt idx="8545">
                  <c:v>110.98</c:v>
                </c:pt>
                <c:pt idx="8546">
                  <c:v>110.72</c:v>
                </c:pt>
                <c:pt idx="8547">
                  <c:v>110.47</c:v>
                </c:pt>
                <c:pt idx="8548">
                  <c:v>110.22</c:v>
                </c:pt>
                <c:pt idx="8549">
                  <c:v>109.97</c:v>
                </c:pt>
                <c:pt idx="8550">
                  <c:v>109.72</c:v>
                </c:pt>
                <c:pt idx="8551">
                  <c:v>109.47</c:v>
                </c:pt>
                <c:pt idx="8552">
                  <c:v>109.25</c:v>
                </c:pt>
                <c:pt idx="8553">
                  <c:v>109.05</c:v>
                </c:pt>
                <c:pt idx="8554">
                  <c:v>108.84</c:v>
                </c:pt>
                <c:pt idx="8555">
                  <c:v>108.65</c:v>
                </c:pt>
                <c:pt idx="8556">
                  <c:v>108.47</c:v>
                </c:pt>
                <c:pt idx="8557">
                  <c:v>108.3</c:v>
                </c:pt>
                <c:pt idx="8558">
                  <c:v>108.14</c:v>
                </c:pt>
                <c:pt idx="8559">
                  <c:v>107.98</c:v>
                </c:pt>
                <c:pt idx="8560">
                  <c:v>107.84</c:v>
                </c:pt>
                <c:pt idx="8561">
                  <c:v>107.73</c:v>
                </c:pt>
                <c:pt idx="8562">
                  <c:v>107.62</c:v>
                </c:pt>
                <c:pt idx="8563">
                  <c:v>107.52</c:v>
                </c:pt>
                <c:pt idx="8564">
                  <c:v>107.44</c:v>
                </c:pt>
                <c:pt idx="8565">
                  <c:v>107.36</c:v>
                </c:pt>
                <c:pt idx="8566">
                  <c:v>107.29</c:v>
                </c:pt>
                <c:pt idx="8567">
                  <c:v>107.22</c:v>
                </c:pt>
                <c:pt idx="8568">
                  <c:v>107.15</c:v>
                </c:pt>
                <c:pt idx="8569">
                  <c:v>107.09</c:v>
                </c:pt>
                <c:pt idx="8570">
                  <c:v>107.03</c:v>
                </c:pt>
                <c:pt idx="8571">
                  <c:v>106.97</c:v>
                </c:pt>
                <c:pt idx="8572">
                  <c:v>106.92</c:v>
                </c:pt>
                <c:pt idx="8573">
                  <c:v>106.86</c:v>
                </c:pt>
                <c:pt idx="8574">
                  <c:v>106.81</c:v>
                </c:pt>
                <c:pt idx="8575">
                  <c:v>106.75</c:v>
                </c:pt>
                <c:pt idx="8576">
                  <c:v>106.7</c:v>
                </c:pt>
                <c:pt idx="8577">
                  <c:v>106.65</c:v>
                </c:pt>
                <c:pt idx="8578">
                  <c:v>106.58</c:v>
                </c:pt>
                <c:pt idx="8579">
                  <c:v>106.52</c:v>
                </c:pt>
                <c:pt idx="8580">
                  <c:v>106.46</c:v>
                </c:pt>
                <c:pt idx="8581">
                  <c:v>106.41</c:v>
                </c:pt>
                <c:pt idx="8582">
                  <c:v>106.36</c:v>
                </c:pt>
                <c:pt idx="8583">
                  <c:v>106.29</c:v>
                </c:pt>
                <c:pt idx="8584">
                  <c:v>106.23</c:v>
                </c:pt>
                <c:pt idx="8585">
                  <c:v>106.2</c:v>
                </c:pt>
                <c:pt idx="8586">
                  <c:v>106.16</c:v>
                </c:pt>
                <c:pt idx="8587">
                  <c:v>106.12</c:v>
                </c:pt>
                <c:pt idx="8588">
                  <c:v>106.08</c:v>
                </c:pt>
                <c:pt idx="8589">
                  <c:v>106.05</c:v>
                </c:pt>
                <c:pt idx="8590">
                  <c:v>106.03</c:v>
                </c:pt>
                <c:pt idx="8591">
                  <c:v>106</c:v>
                </c:pt>
                <c:pt idx="8592">
                  <c:v>105.98</c:v>
                </c:pt>
                <c:pt idx="8593">
                  <c:v>105.96</c:v>
                </c:pt>
                <c:pt idx="8594">
                  <c:v>105.94</c:v>
                </c:pt>
                <c:pt idx="8595">
                  <c:v>105.93</c:v>
                </c:pt>
                <c:pt idx="8596">
                  <c:v>105.92</c:v>
                </c:pt>
                <c:pt idx="8597">
                  <c:v>105.91</c:v>
                </c:pt>
                <c:pt idx="8598">
                  <c:v>105.91</c:v>
                </c:pt>
                <c:pt idx="8599">
                  <c:v>105.92</c:v>
                </c:pt>
                <c:pt idx="8600">
                  <c:v>105.93</c:v>
                </c:pt>
                <c:pt idx="8601">
                  <c:v>105.93</c:v>
                </c:pt>
                <c:pt idx="8602">
                  <c:v>105.94</c:v>
                </c:pt>
                <c:pt idx="8603">
                  <c:v>105.95</c:v>
                </c:pt>
                <c:pt idx="8604">
                  <c:v>105.96</c:v>
                </c:pt>
                <c:pt idx="8605">
                  <c:v>105.97</c:v>
                </c:pt>
                <c:pt idx="8606">
                  <c:v>105.98</c:v>
                </c:pt>
                <c:pt idx="8607">
                  <c:v>105.99</c:v>
                </c:pt>
                <c:pt idx="8608">
                  <c:v>105.99</c:v>
                </c:pt>
                <c:pt idx="8609">
                  <c:v>106</c:v>
                </c:pt>
                <c:pt idx="8610">
                  <c:v>106</c:v>
                </c:pt>
                <c:pt idx="8611">
                  <c:v>106.01</c:v>
                </c:pt>
                <c:pt idx="8612">
                  <c:v>106.01</c:v>
                </c:pt>
                <c:pt idx="8613">
                  <c:v>106</c:v>
                </c:pt>
                <c:pt idx="8614">
                  <c:v>105.99</c:v>
                </c:pt>
                <c:pt idx="8615">
                  <c:v>105.99</c:v>
                </c:pt>
                <c:pt idx="8616">
                  <c:v>105.98</c:v>
                </c:pt>
                <c:pt idx="8617">
                  <c:v>105.96</c:v>
                </c:pt>
                <c:pt idx="8618">
                  <c:v>105.95</c:v>
                </c:pt>
                <c:pt idx="8619">
                  <c:v>105.94</c:v>
                </c:pt>
                <c:pt idx="8620">
                  <c:v>105.92</c:v>
                </c:pt>
                <c:pt idx="8621">
                  <c:v>105.91</c:v>
                </c:pt>
                <c:pt idx="8622">
                  <c:v>105.9</c:v>
                </c:pt>
                <c:pt idx="8623">
                  <c:v>105.88</c:v>
                </c:pt>
                <c:pt idx="8624">
                  <c:v>105.87</c:v>
                </c:pt>
                <c:pt idx="8625">
                  <c:v>105.85</c:v>
                </c:pt>
                <c:pt idx="8626">
                  <c:v>105.84</c:v>
                </c:pt>
                <c:pt idx="8627">
                  <c:v>105.83</c:v>
                </c:pt>
                <c:pt idx="8628">
                  <c:v>105.81</c:v>
                </c:pt>
                <c:pt idx="8629">
                  <c:v>105.81</c:v>
                </c:pt>
                <c:pt idx="8630">
                  <c:v>105.81</c:v>
                </c:pt>
                <c:pt idx="8631">
                  <c:v>105.81</c:v>
                </c:pt>
                <c:pt idx="8632">
                  <c:v>105.82</c:v>
                </c:pt>
                <c:pt idx="8633">
                  <c:v>105.83</c:v>
                </c:pt>
                <c:pt idx="8634">
                  <c:v>105.83</c:v>
                </c:pt>
                <c:pt idx="8635">
                  <c:v>105.84</c:v>
                </c:pt>
                <c:pt idx="8636">
                  <c:v>105.85</c:v>
                </c:pt>
                <c:pt idx="8637">
                  <c:v>105.86</c:v>
                </c:pt>
                <c:pt idx="8638">
                  <c:v>105.87</c:v>
                </c:pt>
                <c:pt idx="8639">
                  <c:v>105.88</c:v>
                </c:pt>
                <c:pt idx="8640">
                  <c:v>105.89</c:v>
                </c:pt>
                <c:pt idx="8641">
                  <c:v>105.89</c:v>
                </c:pt>
                <c:pt idx="8642">
                  <c:v>105.89</c:v>
                </c:pt>
                <c:pt idx="8643">
                  <c:v>105.91</c:v>
                </c:pt>
                <c:pt idx="8644">
                  <c:v>105.92</c:v>
                </c:pt>
                <c:pt idx="8645">
                  <c:v>105.93</c:v>
                </c:pt>
                <c:pt idx="8646">
                  <c:v>105.95</c:v>
                </c:pt>
                <c:pt idx="8647">
                  <c:v>105.98</c:v>
                </c:pt>
                <c:pt idx="8648">
                  <c:v>106.01</c:v>
                </c:pt>
                <c:pt idx="8649">
                  <c:v>106.02</c:v>
                </c:pt>
                <c:pt idx="8650">
                  <c:v>106.02</c:v>
                </c:pt>
                <c:pt idx="8651">
                  <c:v>106.02</c:v>
                </c:pt>
                <c:pt idx="8652">
                  <c:v>106.02</c:v>
                </c:pt>
                <c:pt idx="8653">
                  <c:v>106.01</c:v>
                </c:pt>
                <c:pt idx="8654">
                  <c:v>106.01</c:v>
                </c:pt>
                <c:pt idx="8655">
                  <c:v>106</c:v>
                </c:pt>
                <c:pt idx="8656">
                  <c:v>105.99</c:v>
                </c:pt>
                <c:pt idx="8657">
                  <c:v>105.98</c:v>
                </c:pt>
                <c:pt idx="8658">
                  <c:v>105.96</c:v>
                </c:pt>
                <c:pt idx="8659">
                  <c:v>105.95</c:v>
                </c:pt>
                <c:pt idx="8660">
                  <c:v>105.94</c:v>
                </c:pt>
                <c:pt idx="8661">
                  <c:v>105.93</c:v>
                </c:pt>
                <c:pt idx="8662">
                  <c:v>105.93</c:v>
                </c:pt>
                <c:pt idx="8663">
                  <c:v>105.93</c:v>
                </c:pt>
                <c:pt idx="8664">
                  <c:v>105.93</c:v>
                </c:pt>
                <c:pt idx="8665">
                  <c:v>105.95</c:v>
                </c:pt>
                <c:pt idx="8666">
                  <c:v>105.96</c:v>
                </c:pt>
                <c:pt idx="8667">
                  <c:v>105.98</c:v>
                </c:pt>
                <c:pt idx="8668">
                  <c:v>106</c:v>
                </c:pt>
                <c:pt idx="8669">
                  <c:v>106.01</c:v>
                </c:pt>
                <c:pt idx="8670">
                  <c:v>106.02</c:v>
                </c:pt>
                <c:pt idx="8671">
                  <c:v>106.03</c:v>
                </c:pt>
                <c:pt idx="8672">
                  <c:v>106.04</c:v>
                </c:pt>
                <c:pt idx="8673">
                  <c:v>106.06</c:v>
                </c:pt>
                <c:pt idx="8674">
                  <c:v>106.09</c:v>
                </c:pt>
                <c:pt idx="8675">
                  <c:v>106.11</c:v>
                </c:pt>
                <c:pt idx="8676">
                  <c:v>106.14</c:v>
                </c:pt>
                <c:pt idx="8677">
                  <c:v>106.17</c:v>
                </c:pt>
                <c:pt idx="8678">
                  <c:v>106.18</c:v>
                </c:pt>
                <c:pt idx="8679">
                  <c:v>106.2</c:v>
                </c:pt>
                <c:pt idx="8680">
                  <c:v>106.23</c:v>
                </c:pt>
                <c:pt idx="8681">
                  <c:v>106.27</c:v>
                </c:pt>
                <c:pt idx="8682">
                  <c:v>106.3</c:v>
                </c:pt>
                <c:pt idx="8683">
                  <c:v>106.32</c:v>
                </c:pt>
                <c:pt idx="8684">
                  <c:v>106.33</c:v>
                </c:pt>
                <c:pt idx="8685">
                  <c:v>106.33</c:v>
                </c:pt>
                <c:pt idx="8686">
                  <c:v>106.33</c:v>
                </c:pt>
                <c:pt idx="8687">
                  <c:v>106.33</c:v>
                </c:pt>
                <c:pt idx="8688">
                  <c:v>106.34</c:v>
                </c:pt>
                <c:pt idx="8689">
                  <c:v>106.34</c:v>
                </c:pt>
                <c:pt idx="8690">
                  <c:v>106.35</c:v>
                </c:pt>
                <c:pt idx="8691">
                  <c:v>106.36</c:v>
                </c:pt>
                <c:pt idx="8692">
                  <c:v>106.39</c:v>
                </c:pt>
                <c:pt idx="8693">
                  <c:v>106.41</c:v>
                </c:pt>
                <c:pt idx="8694">
                  <c:v>106.44</c:v>
                </c:pt>
                <c:pt idx="8695">
                  <c:v>106.47</c:v>
                </c:pt>
                <c:pt idx="8696">
                  <c:v>106.52</c:v>
                </c:pt>
                <c:pt idx="8697">
                  <c:v>106.57</c:v>
                </c:pt>
                <c:pt idx="8698">
                  <c:v>106.6</c:v>
                </c:pt>
                <c:pt idx="8699">
                  <c:v>106.64</c:v>
                </c:pt>
                <c:pt idx="8700">
                  <c:v>106.67</c:v>
                </c:pt>
                <c:pt idx="8701">
                  <c:v>106.7</c:v>
                </c:pt>
                <c:pt idx="8702">
                  <c:v>106.74</c:v>
                </c:pt>
                <c:pt idx="8703">
                  <c:v>106.78</c:v>
                </c:pt>
                <c:pt idx="8704">
                  <c:v>106.81</c:v>
                </c:pt>
                <c:pt idx="8705">
                  <c:v>106.85</c:v>
                </c:pt>
                <c:pt idx="8706">
                  <c:v>106.89</c:v>
                </c:pt>
                <c:pt idx="8707">
                  <c:v>106.95</c:v>
                </c:pt>
                <c:pt idx="8708">
                  <c:v>107.01</c:v>
                </c:pt>
                <c:pt idx="8709">
                  <c:v>107.07</c:v>
                </c:pt>
                <c:pt idx="8710">
                  <c:v>107.14</c:v>
                </c:pt>
                <c:pt idx="8711">
                  <c:v>107.21</c:v>
                </c:pt>
                <c:pt idx="8712">
                  <c:v>107.28</c:v>
                </c:pt>
                <c:pt idx="8713">
                  <c:v>107.34</c:v>
                </c:pt>
                <c:pt idx="8714">
                  <c:v>107.41</c:v>
                </c:pt>
                <c:pt idx="8715">
                  <c:v>107.48</c:v>
                </c:pt>
                <c:pt idx="8716">
                  <c:v>107.54</c:v>
                </c:pt>
                <c:pt idx="8717">
                  <c:v>107.6</c:v>
                </c:pt>
                <c:pt idx="8718">
                  <c:v>107.66</c:v>
                </c:pt>
                <c:pt idx="8719">
                  <c:v>107.72</c:v>
                </c:pt>
                <c:pt idx="8720">
                  <c:v>107.77</c:v>
                </c:pt>
                <c:pt idx="8721">
                  <c:v>107.82</c:v>
                </c:pt>
                <c:pt idx="8722">
                  <c:v>107.87</c:v>
                </c:pt>
                <c:pt idx="8723">
                  <c:v>107.91</c:v>
                </c:pt>
                <c:pt idx="8724">
                  <c:v>107.93</c:v>
                </c:pt>
                <c:pt idx="8725">
                  <c:v>107.95</c:v>
                </c:pt>
                <c:pt idx="8726">
                  <c:v>107.96</c:v>
                </c:pt>
                <c:pt idx="8727">
                  <c:v>107.96</c:v>
                </c:pt>
                <c:pt idx="8728">
                  <c:v>107.95</c:v>
                </c:pt>
                <c:pt idx="8729">
                  <c:v>107.95</c:v>
                </c:pt>
                <c:pt idx="8730">
                  <c:v>107.95</c:v>
                </c:pt>
                <c:pt idx="8731">
                  <c:v>107.93</c:v>
                </c:pt>
                <c:pt idx="8732">
                  <c:v>107.91</c:v>
                </c:pt>
                <c:pt idx="8733">
                  <c:v>107.9</c:v>
                </c:pt>
                <c:pt idx="8734">
                  <c:v>107.89</c:v>
                </c:pt>
                <c:pt idx="8735">
                  <c:v>107.88</c:v>
                </c:pt>
                <c:pt idx="8736">
                  <c:v>107.86</c:v>
                </c:pt>
                <c:pt idx="8737">
                  <c:v>107.84</c:v>
                </c:pt>
                <c:pt idx="8738">
                  <c:v>107.8</c:v>
                </c:pt>
                <c:pt idx="8739">
                  <c:v>107.78</c:v>
                </c:pt>
                <c:pt idx="8740">
                  <c:v>107.75</c:v>
                </c:pt>
                <c:pt idx="8741">
                  <c:v>107.71</c:v>
                </c:pt>
                <c:pt idx="8742">
                  <c:v>107.68</c:v>
                </c:pt>
                <c:pt idx="8743">
                  <c:v>107.66</c:v>
                </c:pt>
                <c:pt idx="8744">
                  <c:v>107.64</c:v>
                </c:pt>
                <c:pt idx="8745">
                  <c:v>107.64</c:v>
                </c:pt>
                <c:pt idx="8746">
                  <c:v>107.65</c:v>
                </c:pt>
                <c:pt idx="8747">
                  <c:v>107.65</c:v>
                </c:pt>
                <c:pt idx="8748">
                  <c:v>107.66</c:v>
                </c:pt>
                <c:pt idx="8749">
                  <c:v>107.67</c:v>
                </c:pt>
                <c:pt idx="8750">
                  <c:v>107.69</c:v>
                </c:pt>
                <c:pt idx="8751">
                  <c:v>107.71</c:v>
                </c:pt>
                <c:pt idx="8752">
                  <c:v>107.73</c:v>
                </c:pt>
                <c:pt idx="8753">
                  <c:v>107.76</c:v>
                </c:pt>
                <c:pt idx="8754">
                  <c:v>107.78</c:v>
                </c:pt>
                <c:pt idx="8755">
                  <c:v>107.82</c:v>
                </c:pt>
                <c:pt idx="8756">
                  <c:v>107.85</c:v>
                </c:pt>
                <c:pt idx="8757">
                  <c:v>107.89</c:v>
                </c:pt>
                <c:pt idx="8758">
                  <c:v>107.93</c:v>
                </c:pt>
                <c:pt idx="8759">
                  <c:v>107.97</c:v>
                </c:pt>
                <c:pt idx="8760">
                  <c:v>108.02</c:v>
                </c:pt>
                <c:pt idx="8761">
                  <c:v>108.07</c:v>
                </c:pt>
                <c:pt idx="8762">
                  <c:v>108.13</c:v>
                </c:pt>
                <c:pt idx="8763">
                  <c:v>108.2</c:v>
                </c:pt>
                <c:pt idx="8764">
                  <c:v>108.27</c:v>
                </c:pt>
                <c:pt idx="8765">
                  <c:v>108.33</c:v>
                </c:pt>
                <c:pt idx="8766">
                  <c:v>108.39</c:v>
                </c:pt>
                <c:pt idx="8767">
                  <c:v>108.45</c:v>
                </c:pt>
                <c:pt idx="8768">
                  <c:v>108.5</c:v>
                </c:pt>
                <c:pt idx="8769">
                  <c:v>108.56</c:v>
                </c:pt>
                <c:pt idx="8770">
                  <c:v>108.62</c:v>
                </c:pt>
                <c:pt idx="8771">
                  <c:v>108.67</c:v>
                </c:pt>
                <c:pt idx="8772">
                  <c:v>108.72</c:v>
                </c:pt>
                <c:pt idx="8773">
                  <c:v>108.78</c:v>
                </c:pt>
                <c:pt idx="8774">
                  <c:v>108.84</c:v>
                </c:pt>
                <c:pt idx="8775">
                  <c:v>108.92</c:v>
                </c:pt>
                <c:pt idx="8776">
                  <c:v>108.98</c:v>
                </c:pt>
                <c:pt idx="8777">
                  <c:v>109.05</c:v>
                </c:pt>
                <c:pt idx="8778">
                  <c:v>109.13</c:v>
                </c:pt>
                <c:pt idx="8779">
                  <c:v>109.2</c:v>
                </c:pt>
                <c:pt idx="8780">
                  <c:v>109.27</c:v>
                </c:pt>
                <c:pt idx="8781">
                  <c:v>109.34</c:v>
                </c:pt>
                <c:pt idx="8782">
                  <c:v>109.4</c:v>
                </c:pt>
                <c:pt idx="8783">
                  <c:v>109.46</c:v>
                </c:pt>
                <c:pt idx="8784">
                  <c:v>109.52</c:v>
                </c:pt>
                <c:pt idx="8785">
                  <c:v>109.57</c:v>
                </c:pt>
                <c:pt idx="8786">
                  <c:v>109.64</c:v>
                </c:pt>
                <c:pt idx="8787">
                  <c:v>109.7</c:v>
                </c:pt>
                <c:pt idx="8788">
                  <c:v>109.76</c:v>
                </c:pt>
                <c:pt idx="8789">
                  <c:v>109.82</c:v>
                </c:pt>
                <c:pt idx="8790">
                  <c:v>109.87</c:v>
                </c:pt>
                <c:pt idx="8791">
                  <c:v>109.93</c:v>
                </c:pt>
                <c:pt idx="8792">
                  <c:v>109.99</c:v>
                </c:pt>
                <c:pt idx="8793">
                  <c:v>110.06</c:v>
                </c:pt>
                <c:pt idx="8794">
                  <c:v>110.13</c:v>
                </c:pt>
                <c:pt idx="8795">
                  <c:v>110.19</c:v>
                </c:pt>
                <c:pt idx="8796">
                  <c:v>110.25</c:v>
                </c:pt>
                <c:pt idx="8797">
                  <c:v>110.29</c:v>
                </c:pt>
                <c:pt idx="8798">
                  <c:v>110.33</c:v>
                </c:pt>
                <c:pt idx="8799">
                  <c:v>110.36</c:v>
                </c:pt>
                <c:pt idx="8800">
                  <c:v>110.38</c:v>
                </c:pt>
                <c:pt idx="8801">
                  <c:v>110.41</c:v>
                </c:pt>
                <c:pt idx="8802">
                  <c:v>110.44</c:v>
                </c:pt>
                <c:pt idx="8803">
                  <c:v>110.46</c:v>
                </c:pt>
                <c:pt idx="8804">
                  <c:v>110.49</c:v>
                </c:pt>
                <c:pt idx="8805">
                  <c:v>110.52</c:v>
                </c:pt>
                <c:pt idx="8806">
                  <c:v>110.53</c:v>
                </c:pt>
                <c:pt idx="8807">
                  <c:v>110.56</c:v>
                </c:pt>
                <c:pt idx="8808">
                  <c:v>110.58</c:v>
                </c:pt>
                <c:pt idx="8809">
                  <c:v>110.6</c:v>
                </c:pt>
                <c:pt idx="8810">
                  <c:v>110.63</c:v>
                </c:pt>
                <c:pt idx="8811">
                  <c:v>110.66</c:v>
                </c:pt>
                <c:pt idx="8812">
                  <c:v>110.69</c:v>
                </c:pt>
                <c:pt idx="8813">
                  <c:v>110.7</c:v>
                </c:pt>
                <c:pt idx="8814">
                  <c:v>110.71</c:v>
                </c:pt>
                <c:pt idx="8815">
                  <c:v>110.72</c:v>
                </c:pt>
                <c:pt idx="8816">
                  <c:v>110.72</c:v>
                </c:pt>
                <c:pt idx="8817">
                  <c:v>110.73</c:v>
                </c:pt>
                <c:pt idx="8818">
                  <c:v>110.73</c:v>
                </c:pt>
                <c:pt idx="8819">
                  <c:v>110.74</c:v>
                </c:pt>
                <c:pt idx="8820">
                  <c:v>110.75</c:v>
                </c:pt>
                <c:pt idx="8821">
                  <c:v>110.76</c:v>
                </c:pt>
                <c:pt idx="8822">
                  <c:v>110.77</c:v>
                </c:pt>
                <c:pt idx="8823">
                  <c:v>110.78</c:v>
                </c:pt>
                <c:pt idx="8824">
                  <c:v>110.79</c:v>
                </c:pt>
                <c:pt idx="8825">
                  <c:v>110.8</c:v>
                </c:pt>
                <c:pt idx="8826">
                  <c:v>110.82</c:v>
                </c:pt>
                <c:pt idx="8827">
                  <c:v>110.83</c:v>
                </c:pt>
                <c:pt idx="8828">
                  <c:v>110.83</c:v>
                </c:pt>
                <c:pt idx="8829">
                  <c:v>110.84</c:v>
                </c:pt>
                <c:pt idx="8830">
                  <c:v>110.86</c:v>
                </c:pt>
                <c:pt idx="8831">
                  <c:v>110.87</c:v>
                </c:pt>
                <c:pt idx="8832">
                  <c:v>110.89</c:v>
                </c:pt>
                <c:pt idx="8833">
                  <c:v>110.9</c:v>
                </c:pt>
                <c:pt idx="8834">
                  <c:v>110.91</c:v>
                </c:pt>
                <c:pt idx="8835">
                  <c:v>110.92</c:v>
                </c:pt>
                <c:pt idx="8836">
                  <c:v>110.93</c:v>
                </c:pt>
                <c:pt idx="8837">
                  <c:v>110.95</c:v>
                </c:pt>
                <c:pt idx="8838">
                  <c:v>110.96</c:v>
                </c:pt>
                <c:pt idx="8839">
                  <c:v>110.97</c:v>
                </c:pt>
                <c:pt idx="8840">
                  <c:v>110.97</c:v>
                </c:pt>
                <c:pt idx="8841">
                  <c:v>110.98</c:v>
                </c:pt>
                <c:pt idx="8842">
                  <c:v>110.99</c:v>
                </c:pt>
                <c:pt idx="8843">
                  <c:v>110.99</c:v>
                </c:pt>
                <c:pt idx="8844">
                  <c:v>110.99</c:v>
                </c:pt>
                <c:pt idx="8845">
                  <c:v>110.99</c:v>
                </c:pt>
                <c:pt idx="8846">
                  <c:v>110.99</c:v>
                </c:pt>
                <c:pt idx="8847">
                  <c:v>110.99</c:v>
                </c:pt>
                <c:pt idx="8848">
                  <c:v>110.99</c:v>
                </c:pt>
                <c:pt idx="8849">
                  <c:v>110.98</c:v>
                </c:pt>
                <c:pt idx="8850">
                  <c:v>110.98</c:v>
                </c:pt>
                <c:pt idx="8851">
                  <c:v>110.97</c:v>
                </c:pt>
                <c:pt idx="8852">
                  <c:v>110.97</c:v>
                </c:pt>
                <c:pt idx="8853">
                  <c:v>110.95</c:v>
                </c:pt>
                <c:pt idx="8854">
                  <c:v>110.94</c:v>
                </c:pt>
                <c:pt idx="8855">
                  <c:v>110.92</c:v>
                </c:pt>
                <c:pt idx="8856">
                  <c:v>110.9</c:v>
                </c:pt>
                <c:pt idx="8857">
                  <c:v>110.87</c:v>
                </c:pt>
                <c:pt idx="8858">
                  <c:v>110.84</c:v>
                </c:pt>
                <c:pt idx="8859">
                  <c:v>110.83</c:v>
                </c:pt>
                <c:pt idx="8860">
                  <c:v>110.81</c:v>
                </c:pt>
                <c:pt idx="8861">
                  <c:v>110.8</c:v>
                </c:pt>
                <c:pt idx="8862">
                  <c:v>110.79</c:v>
                </c:pt>
                <c:pt idx="8863">
                  <c:v>110.78</c:v>
                </c:pt>
                <c:pt idx="8864">
                  <c:v>110.78</c:v>
                </c:pt>
                <c:pt idx="8865">
                  <c:v>110.78</c:v>
                </c:pt>
                <c:pt idx="8866">
                  <c:v>110.77</c:v>
                </c:pt>
                <c:pt idx="8867">
                  <c:v>110.77</c:v>
                </c:pt>
                <c:pt idx="8868">
                  <c:v>110.78</c:v>
                </c:pt>
                <c:pt idx="8869">
                  <c:v>110.79</c:v>
                </c:pt>
                <c:pt idx="8870">
                  <c:v>110.79</c:v>
                </c:pt>
                <c:pt idx="8871">
                  <c:v>110.79</c:v>
                </c:pt>
                <c:pt idx="8872">
                  <c:v>110.8</c:v>
                </c:pt>
                <c:pt idx="8873">
                  <c:v>110.81</c:v>
                </c:pt>
                <c:pt idx="8874">
                  <c:v>110.81</c:v>
                </c:pt>
                <c:pt idx="8875">
                  <c:v>110.81</c:v>
                </c:pt>
                <c:pt idx="8876">
                  <c:v>110.8</c:v>
                </c:pt>
                <c:pt idx="8877">
                  <c:v>110.8</c:v>
                </c:pt>
                <c:pt idx="8878">
                  <c:v>110.8</c:v>
                </c:pt>
                <c:pt idx="8879">
                  <c:v>110.8</c:v>
                </c:pt>
                <c:pt idx="8880">
                  <c:v>110.8</c:v>
                </c:pt>
                <c:pt idx="8881">
                  <c:v>110.79</c:v>
                </c:pt>
                <c:pt idx="8882">
                  <c:v>110.79</c:v>
                </c:pt>
                <c:pt idx="8883">
                  <c:v>110.79</c:v>
                </c:pt>
                <c:pt idx="8884">
                  <c:v>110.79</c:v>
                </c:pt>
                <c:pt idx="8885">
                  <c:v>110.78</c:v>
                </c:pt>
                <c:pt idx="8886">
                  <c:v>110.77</c:v>
                </c:pt>
                <c:pt idx="8887">
                  <c:v>110.76</c:v>
                </c:pt>
                <c:pt idx="8888">
                  <c:v>110.76</c:v>
                </c:pt>
                <c:pt idx="8889">
                  <c:v>110.76</c:v>
                </c:pt>
                <c:pt idx="8890">
                  <c:v>110.75</c:v>
                </c:pt>
                <c:pt idx="8891">
                  <c:v>110.75</c:v>
                </c:pt>
                <c:pt idx="8892">
                  <c:v>110.75</c:v>
                </c:pt>
                <c:pt idx="8893">
                  <c:v>110.75</c:v>
                </c:pt>
                <c:pt idx="8894">
                  <c:v>110.76</c:v>
                </c:pt>
                <c:pt idx="8895">
                  <c:v>110.76</c:v>
                </c:pt>
                <c:pt idx="8896">
                  <c:v>110.77</c:v>
                </c:pt>
                <c:pt idx="8897">
                  <c:v>110.78</c:v>
                </c:pt>
                <c:pt idx="8898">
                  <c:v>110.8</c:v>
                </c:pt>
                <c:pt idx="8899">
                  <c:v>110.81</c:v>
                </c:pt>
                <c:pt idx="8900">
                  <c:v>110.84</c:v>
                </c:pt>
                <c:pt idx="8901">
                  <c:v>110.87</c:v>
                </c:pt>
                <c:pt idx="8902">
                  <c:v>110.89</c:v>
                </c:pt>
                <c:pt idx="8903">
                  <c:v>110.91</c:v>
                </c:pt>
                <c:pt idx="8904">
                  <c:v>110.93</c:v>
                </c:pt>
                <c:pt idx="8905">
                  <c:v>110.95</c:v>
                </c:pt>
                <c:pt idx="8906">
                  <c:v>110.97</c:v>
                </c:pt>
                <c:pt idx="8907">
                  <c:v>110.98</c:v>
                </c:pt>
                <c:pt idx="8908">
                  <c:v>110.99</c:v>
                </c:pt>
                <c:pt idx="8909">
                  <c:v>111</c:v>
                </c:pt>
                <c:pt idx="8910">
                  <c:v>111</c:v>
                </c:pt>
                <c:pt idx="8911">
                  <c:v>111</c:v>
                </c:pt>
                <c:pt idx="8912">
                  <c:v>110.99</c:v>
                </c:pt>
                <c:pt idx="8913">
                  <c:v>110.99</c:v>
                </c:pt>
                <c:pt idx="8914">
                  <c:v>110.98</c:v>
                </c:pt>
                <c:pt idx="8915">
                  <c:v>110.96</c:v>
                </c:pt>
                <c:pt idx="8916">
                  <c:v>110.95</c:v>
                </c:pt>
                <c:pt idx="8917">
                  <c:v>110.94</c:v>
                </c:pt>
                <c:pt idx="8918">
                  <c:v>110.92</c:v>
                </c:pt>
                <c:pt idx="8919">
                  <c:v>110.89</c:v>
                </c:pt>
                <c:pt idx="8920">
                  <c:v>110.86</c:v>
                </c:pt>
                <c:pt idx="8921">
                  <c:v>110.84</c:v>
                </c:pt>
                <c:pt idx="8922">
                  <c:v>110.81</c:v>
                </c:pt>
                <c:pt idx="8923">
                  <c:v>110.78</c:v>
                </c:pt>
                <c:pt idx="8924">
                  <c:v>110.74</c:v>
                </c:pt>
                <c:pt idx="8925">
                  <c:v>110.71</c:v>
                </c:pt>
                <c:pt idx="8926">
                  <c:v>110.67</c:v>
                </c:pt>
                <c:pt idx="8927">
                  <c:v>110.64</c:v>
                </c:pt>
                <c:pt idx="8928">
                  <c:v>110.61</c:v>
                </c:pt>
                <c:pt idx="8929">
                  <c:v>110.6</c:v>
                </c:pt>
                <c:pt idx="8930">
                  <c:v>110.58</c:v>
                </c:pt>
                <c:pt idx="8931">
                  <c:v>110.56</c:v>
                </c:pt>
                <c:pt idx="8932">
                  <c:v>110.54</c:v>
                </c:pt>
                <c:pt idx="8933">
                  <c:v>110.52</c:v>
                </c:pt>
                <c:pt idx="8934">
                  <c:v>110.51</c:v>
                </c:pt>
                <c:pt idx="8935">
                  <c:v>110.5</c:v>
                </c:pt>
                <c:pt idx="8936">
                  <c:v>110.49</c:v>
                </c:pt>
                <c:pt idx="8937">
                  <c:v>110.48</c:v>
                </c:pt>
                <c:pt idx="8938">
                  <c:v>110.48</c:v>
                </c:pt>
                <c:pt idx="8939">
                  <c:v>110.48</c:v>
                </c:pt>
                <c:pt idx="8940">
                  <c:v>110.48</c:v>
                </c:pt>
                <c:pt idx="8941">
                  <c:v>110.48</c:v>
                </c:pt>
                <c:pt idx="8942">
                  <c:v>110.47</c:v>
                </c:pt>
                <c:pt idx="8943">
                  <c:v>110.46</c:v>
                </c:pt>
                <c:pt idx="8944">
                  <c:v>110.46</c:v>
                </c:pt>
                <c:pt idx="8945">
                  <c:v>110.46</c:v>
                </c:pt>
                <c:pt idx="8946">
                  <c:v>110.45</c:v>
                </c:pt>
                <c:pt idx="8947">
                  <c:v>110.44</c:v>
                </c:pt>
                <c:pt idx="8948">
                  <c:v>110.44</c:v>
                </c:pt>
                <c:pt idx="8949">
                  <c:v>110.43</c:v>
                </c:pt>
                <c:pt idx="8950">
                  <c:v>110.41</c:v>
                </c:pt>
                <c:pt idx="8951">
                  <c:v>110.4</c:v>
                </c:pt>
                <c:pt idx="8952">
                  <c:v>110.38</c:v>
                </c:pt>
                <c:pt idx="8953">
                  <c:v>110.36</c:v>
                </c:pt>
                <c:pt idx="8954">
                  <c:v>110.34</c:v>
                </c:pt>
                <c:pt idx="8955">
                  <c:v>110.32</c:v>
                </c:pt>
                <c:pt idx="8956">
                  <c:v>110.3</c:v>
                </c:pt>
                <c:pt idx="8957">
                  <c:v>110.26</c:v>
                </c:pt>
                <c:pt idx="8958">
                  <c:v>110.23</c:v>
                </c:pt>
                <c:pt idx="8959">
                  <c:v>110.18</c:v>
                </c:pt>
                <c:pt idx="8960">
                  <c:v>110.14</c:v>
                </c:pt>
                <c:pt idx="8961">
                  <c:v>110.1</c:v>
                </c:pt>
                <c:pt idx="8962">
                  <c:v>110.05</c:v>
                </c:pt>
                <c:pt idx="8963">
                  <c:v>109.98</c:v>
                </c:pt>
                <c:pt idx="8964">
                  <c:v>109.9</c:v>
                </c:pt>
                <c:pt idx="8965">
                  <c:v>109.82</c:v>
                </c:pt>
                <c:pt idx="8966">
                  <c:v>109.72</c:v>
                </c:pt>
                <c:pt idx="8967">
                  <c:v>109.6</c:v>
                </c:pt>
                <c:pt idx="8968">
                  <c:v>109.5</c:v>
                </c:pt>
                <c:pt idx="8969">
                  <c:v>109.37</c:v>
                </c:pt>
                <c:pt idx="8970">
                  <c:v>109.23</c:v>
                </c:pt>
                <c:pt idx="8971">
                  <c:v>109.1</c:v>
                </c:pt>
                <c:pt idx="8972">
                  <c:v>108.95</c:v>
                </c:pt>
                <c:pt idx="8973">
                  <c:v>108.8</c:v>
                </c:pt>
                <c:pt idx="8974">
                  <c:v>108.64</c:v>
                </c:pt>
                <c:pt idx="8975">
                  <c:v>108.48</c:v>
                </c:pt>
                <c:pt idx="8976">
                  <c:v>108.33</c:v>
                </c:pt>
                <c:pt idx="8977">
                  <c:v>108.17</c:v>
                </c:pt>
                <c:pt idx="8978">
                  <c:v>108.01</c:v>
                </c:pt>
                <c:pt idx="8979">
                  <c:v>107.85</c:v>
                </c:pt>
                <c:pt idx="8980">
                  <c:v>107.69</c:v>
                </c:pt>
                <c:pt idx="8981">
                  <c:v>107.53</c:v>
                </c:pt>
                <c:pt idx="8982">
                  <c:v>107.36</c:v>
                </c:pt>
                <c:pt idx="8983">
                  <c:v>107.2</c:v>
                </c:pt>
                <c:pt idx="8984">
                  <c:v>107.04</c:v>
                </c:pt>
                <c:pt idx="8985">
                  <c:v>106.87</c:v>
                </c:pt>
                <c:pt idx="8986">
                  <c:v>106.71</c:v>
                </c:pt>
                <c:pt idx="8987">
                  <c:v>106.55</c:v>
                </c:pt>
                <c:pt idx="8988">
                  <c:v>106.38</c:v>
                </c:pt>
                <c:pt idx="8989">
                  <c:v>106.22</c:v>
                </c:pt>
                <c:pt idx="8990">
                  <c:v>106.05</c:v>
                </c:pt>
                <c:pt idx="8991">
                  <c:v>105.89</c:v>
                </c:pt>
                <c:pt idx="8992">
                  <c:v>105.73</c:v>
                </c:pt>
                <c:pt idx="8993">
                  <c:v>105.56</c:v>
                </c:pt>
                <c:pt idx="8994">
                  <c:v>105.42</c:v>
                </c:pt>
                <c:pt idx="8995">
                  <c:v>105.27</c:v>
                </c:pt>
                <c:pt idx="8996">
                  <c:v>105.11</c:v>
                </c:pt>
                <c:pt idx="8997">
                  <c:v>104.97</c:v>
                </c:pt>
                <c:pt idx="8998">
                  <c:v>104.84</c:v>
                </c:pt>
                <c:pt idx="8999">
                  <c:v>104.72</c:v>
                </c:pt>
              </c:numCache>
            </c:numRef>
          </c:val>
          <c:smooth val="0"/>
          <c:extLst>
            <c:ext xmlns:c16="http://schemas.microsoft.com/office/drawing/2014/chart" uri="{C3380CC4-5D6E-409C-BE32-E72D297353CC}">
              <c16:uniqueId val="{00000000-0C2E-498D-B43F-20A3FBFB13A5}"/>
            </c:ext>
          </c:extLst>
        </c:ser>
        <c:dLbls>
          <c:showLegendKey val="0"/>
          <c:showVal val="0"/>
          <c:showCatName val="0"/>
          <c:showSerName val="0"/>
          <c:showPercent val="0"/>
          <c:showBubbleSize val="0"/>
        </c:dLbls>
        <c:marker val="1"/>
        <c:smooth val="0"/>
        <c:axId val="1201993616"/>
        <c:axId val="1201986544"/>
      </c:lineChart>
      <c:lineChart>
        <c:grouping val="standard"/>
        <c:varyColors val="0"/>
        <c:ser>
          <c:idx val="1"/>
          <c:order val="1"/>
          <c:tx>
            <c:strRef>
              <c:f>DU02_INTACT_KE_VV!$T$1</c:f>
              <c:strCache>
                <c:ptCount val="1"/>
                <c:pt idx="0">
                  <c:v>Torque TF VV (Nmm)</c:v>
                </c:pt>
              </c:strCache>
            </c:strRef>
          </c:tx>
          <c:spPr>
            <a:ln w="28575" cap="rnd">
              <a:solidFill>
                <a:schemeClr val="accent2"/>
              </a:solidFill>
              <a:round/>
            </a:ln>
            <a:effectLst/>
          </c:spPr>
          <c:marker>
            <c:symbol val="none"/>
          </c:marker>
          <c:val>
            <c:numRef>
              <c:f>DU02_INTACT_KE_VV!$T$2:$T$9001</c:f>
              <c:numCache>
                <c:formatCode>General</c:formatCode>
                <c:ptCount val="9000"/>
                <c:pt idx="0">
                  <c:v>139.4</c:v>
                </c:pt>
                <c:pt idx="1">
                  <c:v>143.88999999999999</c:v>
                </c:pt>
                <c:pt idx="2">
                  <c:v>120.56</c:v>
                </c:pt>
                <c:pt idx="3">
                  <c:v>131.84</c:v>
                </c:pt>
                <c:pt idx="4">
                  <c:v>121.46</c:v>
                </c:pt>
                <c:pt idx="5">
                  <c:v>115.47</c:v>
                </c:pt>
                <c:pt idx="6">
                  <c:v>101.52</c:v>
                </c:pt>
                <c:pt idx="7">
                  <c:v>91.644999999999996</c:v>
                </c:pt>
                <c:pt idx="8">
                  <c:v>94.236000000000004</c:v>
                </c:pt>
                <c:pt idx="9">
                  <c:v>64.331000000000003</c:v>
                </c:pt>
                <c:pt idx="10">
                  <c:v>41.195</c:v>
                </c:pt>
                <c:pt idx="11">
                  <c:v>27.202999999999999</c:v>
                </c:pt>
                <c:pt idx="12">
                  <c:v>11.263999999999999</c:v>
                </c:pt>
                <c:pt idx="13">
                  <c:v>-10.422000000000001</c:v>
                </c:pt>
                <c:pt idx="14">
                  <c:v>-36.457000000000001</c:v>
                </c:pt>
                <c:pt idx="15">
                  <c:v>-25.350999999999999</c:v>
                </c:pt>
                <c:pt idx="16">
                  <c:v>-31.001000000000001</c:v>
                </c:pt>
                <c:pt idx="17">
                  <c:v>-10.346</c:v>
                </c:pt>
                <c:pt idx="18">
                  <c:v>7.7248000000000001</c:v>
                </c:pt>
                <c:pt idx="19">
                  <c:v>8.5244</c:v>
                </c:pt>
                <c:pt idx="20">
                  <c:v>-1.1028</c:v>
                </c:pt>
                <c:pt idx="21">
                  <c:v>-23.079000000000001</c:v>
                </c:pt>
                <c:pt idx="22">
                  <c:v>-18.777000000000001</c:v>
                </c:pt>
                <c:pt idx="23">
                  <c:v>-37.65</c:v>
                </c:pt>
                <c:pt idx="24">
                  <c:v>-72.283000000000001</c:v>
                </c:pt>
                <c:pt idx="25">
                  <c:v>-56.753999999999998</c:v>
                </c:pt>
                <c:pt idx="26">
                  <c:v>-101.05</c:v>
                </c:pt>
                <c:pt idx="27">
                  <c:v>-99.712000000000003</c:v>
                </c:pt>
                <c:pt idx="28">
                  <c:v>-122.96</c:v>
                </c:pt>
                <c:pt idx="29">
                  <c:v>-119.2</c:v>
                </c:pt>
                <c:pt idx="30">
                  <c:v>-93.387</c:v>
                </c:pt>
                <c:pt idx="31">
                  <c:v>-60.87</c:v>
                </c:pt>
                <c:pt idx="32">
                  <c:v>-19.704999999999998</c:v>
                </c:pt>
                <c:pt idx="33">
                  <c:v>-4.3742000000000001</c:v>
                </c:pt>
                <c:pt idx="34">
                  <c:v>33.334000000000003</c:v>
                </c:pt>
                <c:pt idx="35">
                  <c:v>43.965000000000003</c:v>
                </c:pt>
                <c:pt idx="36">
                  <c:v>66.552999999999997</c:v>
                </c:pt>
                <c:pt idx="37">
                  <c:v>128.25</c:v>
                </c:pt>
                <c:pt idx="38">
                  <c:v>155.24</c:v>
                </c:pt>
                <c:pt idx="39">
                  <c:v>184.99</c:v>
                </c:pt>
                <c:pt idx="40">
                  <c:v>191.71</c:v>
                </c:pt>
                <c:pt idx="41">
                  <c:v>186.07</c:v>
                </c:pt>
                <c:pt idx="42">
                  <c:v>185.7</c:v>
                </c:pt>
                <c:pt idx="43">
                  <c:v>173.14</c:v>
                </c:pt>
                <c:pt idx="44">
                  <c:v>148.55000000000001</c:v>
                </c:pt>
                <c:pt idx="45">
                  <c:v>146.19999999999999</c:v>
                </c:pt>
                <c:pt idx="46">
                  <c:v>123.76</c:v>
                </c:pt>
                <c:pt idx="47">
                  <c:v>145.68</c:v>
                </c:pt>
                <c:pt idx="48">
                  <c:v>145.22999999999999</c:v>
                </c:pt>
                <c:pt idx="49">
                  <c:v>178.41</c:v>
                </c:pt>
                <c:pt idx="50">
                  <c:v>219.51</c:v>
                </c:pt>
                <c:pt idx="51">
                  <c:v>266.31</c:v>
                </c:pt>
                <c:pt idx="52">
                  <c:v>291.31</c:v>
                </c:pt>
                <c:pt idx="53">
                  <c:v>314.20999999999998</c:v>
                </c:pt>
                <c:pt idx="54">
                  <c:v>305.8</c:v>
                </c:pt>
                <c:pt idx="55">
                  <c:v>299.61</c:v>
                </c:pt>
                <c:pt idx="56">
                  <c:v>263.57</c:v>
                </c:pt>
                <c:pt idx="57">
                  <c:v>270.25</c:v>
                </c:pt>
                <c:pt idx="58">
                  <c:v>251.96</c:v>
                </c:pt>
                <c:pt idx="59">
                  <c:v>268.05</c:v>
                </c:pt>
                <c:pt idx="60">
                  <c:v>311.56</c:v>
                </c:pt>
                <c:pt idx="61">
                  <c:v>385.15</c:v>
                </c:pt>
                <c:pt idx="62">
                  <c:v>463.98</c:v>
                </c:pt>
                <c:pt idx="63">
                  <c:v>512.23</c:v>
                </c:pt>
                <c:pt idx="64">
                  <c:v>380.4</c:v>
                </c:pt>
                <c:pt idx="65">
                  <c:v>170.77</c:v>
                </c:pt>
                <c:pt idx="66">
                  <c:v>-7.9328000000000003</c:v>
                </c:pt>
                <c:pt idx="67">
                  <c:v>-260.35000000000002</c:v>
                </c:pt>
                <c:pt idx="68">
                  <c:v>-339.31</c:v>
                </c:pt>
                <c:pt idx="69">
                  <c:v>-484.06</c:v>
                </c:pt>
                <c:pt idx="70">
                  <c:v>-415.19</c:v>
                </c:pt>
                <c:pt idx="71">
                  <c:v>-425.69</c:v>
                </c:pt>
                <c:pt idx="72">
                  <c:v>-385.46</c:v>
                </c:pt>
                <c:pt idx="73">
                  <c:v>-149.83000000000001</c:v>
                </c:pt>
                <c:pt idx="74">
                  <c:v>27.311</c:v>
                </c:pt>
                <c:pt idx="75">
                  <c:v>114.03</c:v>
                </c:pt>
                <c:pt idx="76">
                  <c:v>141.02000000000001</c:v>
                </c:pt>
                <c:pt idx="77">
                  <c:v>220.87</c:v>
                </c:pt>
                <c:pt idx="78">
                  <c:v>421.37</c:v>
                </c:pt>
                <c:pt idx="79">
                  <c:v>452.97</c:v>
                </c:pt>
                <c:pt idx="80">
                  <c:v>423.49</c:v>
                </c:pt>
                <c:pt idx="81">
                  <c:v>631.15</c:v>
                </c:pt>
                <c:pt idx="82">
                  <c:v>598.42999999999995</c:v>
                </c:pt>
                <c:pt idx="83">
                  <c:v>354.49</c:v>
                </c:pt>
                <c:pt idx="84">
                  <c:v>112.96</c:v>
                </c:pt>
                <c:pt idx="85">
                  <c:v>-37.999000000000002</c:v>
                </c:pt>
                <c:pt idx="86">
                  <c:v>-123.11</c:v>
                </c:pt>
                <c:pt idx="87">
                  <c:v>-62.219000000000001</c:v>
                </c:pt>
                <c:pt idx="88">
                  <c:v>-15.622999999999999</c:v>
                </c:pt>
                <c:pt idx="89">
                  <c:v>-33.137999999999998</c:v>
                </c:pt>
                <c:pt idx="90">
                  <c:v>-68.328000000000003</c:v>
                </c:pt>
                <c:pt idx="91">
                  <c:v>-82.064999999999998</c:v>
                </c:pt>
                <c:pt idx="92">
                  <c:v>-76.986999999999995</c:v>
                </c:pt>
                <c:pt idx="93">
                  <c:v>-87.257999999999996</c:v>
                </c:pt>
                <c:pt idx="94">
                  <c:v>-109.86</c:v>
                </c:pt>
                <c:pt idx="95">
                  <c:v>-135.41999999999999</c:v>
                </c:pt>
                <c:pt idx="96">
                  <c:v>-169.98</c:v>
                </c:pt>
                <c:pt idx="97">
                  <c:v>-172.68</c:v>
                </c:pt>
                <c:pt idx="98">
                  <c:v>-152.78</c:v>
                </c:pt>
                <c:pt idx="99">
                  <c:v>-109.4</c:v>
                </c:pt>
                <c:pt idx="100">
                  <c:v>-16.934999999999999</c:v>
                </c:pt>
                <c:pt idx="101">
                  <c:v>59.728999999999999</c:v>
                </c:pt>
                <c:pt idx="102">
                  <c:v>123.11</c:v>
                </c:pt>
                <c:pt idx="103">
                  <c:v>149.4</c:v>
                </c:pt>
                <c:pt idx="104">
                  <c:v>186.53</c:v>
                </c:pt>
                <c:pt idx="105">
                  <c:v>220.67</c:v>
                </c:pt>
                <c:pt idx="106">
                  <c:v>131.38999999999999</c:v>
                </c:pt>
                <c:pt idx="107">
                  <c:v>68.722999999999999</c:v>
                </c:pt>
                <c:pt idx="108">
                  <c:v>6.6231</c:v>
                </c:pt>
                <c:pt idx="109">
                  <c:v>-56.448999999999998</c:v>
                </c:pt>
                <c:pt idx="110">
                  <c:v>-98.953000000000003</c:v>
                </c:pt>
                <c:pt idx="111">
                  <c:v>-97.76</c:v>
                </c:pt>
                <c:pt idx="112">
                  <c:v>-93.105999999999995</c:v>
                </c:pt>
                <c:pt idx="113">
                  <c:v>-124.67</c:v>
                </c:pt>
                <c:pt idx="114">
                  <c:v>-149.56</c:v>
                </c:pt>
                <c:pt idx="115">
                  <c:v>-170.64</c:v>
                </c:pt>
                <c:pt idx="116">
                  <c:v>-205.39</c:v>
                </c:pt>
                <c:pt idx="117">
                  <c:v>-267.85000000000002</c:v>
                </c:pt>
                <c:pt idx="118">
                  <c:v>-316.93</c:v>
                </c:pt>
                <c:pt idx="119">
                  <c:v>-333.7</c:v>
                </c:pt>
                <c:pt idx="120">
                  <c:v>-364.55</c:v>
                </c:pt>
                <c:pt idx="121">
                  <c:v>-417.22</c:v>
                </c:pt>
                <c:pt idx="122">
                  <c:v>-451.52</c:v>
                </c:pt>
                <c:pt idx="123">
                  <c:v>-414.45</c:v>
                </c:pt>
                <c:pt idx="124">
                  <c:v>-393.8</c:v>
                </c:pt>
                <c:pt idx="125">
                  <c:v>-273.77999999999997</c:v>
                </c:pt>
                <c:pt idx="126">
                  <c:v>-381.12</c:v>
                </c:pt>
                <c:pt idx="127">
                  <c:v>-393.36</c:v>
                </c:pt>
                <c:pt idx="128">
                  <c:v>-444.15</c:v>
                </c:pt>
                <c:pt idx="129">
                  <c:v>-466.94</c:v>
                </c:pt>
                <c:pt idx="130">
                  <c:v>-500.83</c:v>
                </c:pt>
                <c:pt idx="131">
                  <c:v>-551.01</c:v>
                </c:pt>
                <c:pt idx="132">
                  <c:v>-532.34</c:v>
                </c:pt>
                <c:pt idx="133">
                  <c:v>-519.45000000000005</c:v>
                </c:pt>
                <c:pt idx="134">
                  <c:v>-491.58</c:v>
                </c:pt>
                <c:pt idx="135">
                  <c:v>-432.53</c:v>
                </c:pt>
                <c:pt idx="136">
                  <c:v>-364.37</c:v>
                </c:pt>
                <c:pt idx="137">
                  <c:v>-270.01</c:v>
                </c:pt>
                <c:pt idx="138">
                  <c:v>-236.86</c:v>
                </c:pt>
                <c:pt idx="139">
                  <c:v>-242.05</c:v>
                </c:pt>
                <c:pt idx="140">
                  <c:v>-204.05</c:v>
                </c:pt>
                <c:pt idx="141">
                  <c:v>-212.64</c:v>
                </c:pt>
                <c:pt idx="142">
                  <c:v>-180.93</c:v>
                </c:pt>
                <c:pt idx="143">
                  <c:v>-140.41</c:v>
                </c:pt>
                <c:pt idx="144">
                  <c:v>-106.82</c:v>
                </c:pt>
                <c:pt idx="145">
                  <c:v>-51.674999999999997</c:v>
                </c:pt>
                <c:pt idx="146">
                  <c:v>44.753</c:v>
                </c:pt>
                <c:pt idx="147">
                  <c:v>177.66</c:v>
                </c:pt>
                <c:pt idx="148">
                  <c:v>304.77</c:v>
                </c:pt>
                <c:pt idx="149">
                  <c:v>476.52</c:v>
                </c:pt>
                <c:pt idx="150">
                  <c:v>648.84</c:v>
                </c:pt>
                <c:pt idx="151">
                  <c:v>827.27</c:v>
                </c:pt>
                <c:pt idx="152">
                  <c:v>969.55</c:v>
                </c:pt>
                <c:pt idx="153">
                  <c:v>1091.5</c:v>
                </c:pt>
                <c:pt idx="154">
                  <c:v>1128.3</c:v>
                </c:pt>
                <c:pt idx="155">
                  <c:v>1131.3</c:v>
                </c:pt>
                <c:pt idx="156">
                  <c:v>1066.7</c:v>
                </c:pt>
                <c:pt idx="157">
                  <c:v>980.26</c:v>
                </c:pt>
                <c:pt idx="158">
                  <c:v>892.11</c:v>
                </c:pt>
                <c:pt idx="159">
                  <c:v>829.2</c:v>
                </c:pt>
                <c:pt idx="160">
                  <c:v>802.32</c:v>
                </c:pt>
                <c:pt idx="161">
                  <c:v>747.29</c:v>
                </c:pt>
                <c:pt idx="162">
                  <c:v>672.56</c:v>
                </c:pt>
                <c:pt idx="163">
                  <c:v>658.63</c:v>
                </c:pt>
                <c:pt idx="164">
                  <c:v>647.08000000000004</c:v>
                </c:pt>
                <c:pt idx="165">
                  <c:v>640</c:v>
                </c:pt>
                <c:pt idx="166">
                  <c:v>645.45000000000005</c:v>
                </c:pt>
                <c:pt idx="167">
                  <c:v>649.47</c:v>
                </c:pt>
                <c:pt idx="168">
                  <c:v>669.57</c:v>
                </c:pt>
                <c:pt idx="169">
                  <c:v>687.24</c:v>
                </c:pt>
                <c:pt idx="170">
                  <c:v>718.44</c:v>
                </c:pt>
                <c:pt idx="171">
                  <c:v>755.87</c:v>
                </c:pt>
                <c:pt idx="172">
                  <c:v>781.24</c:v>
                </c:pt>
                <c:pt idx="173">
                  <c:v>774.79</c:v>
                </c:pt>
                <c:pt idx="174">
                  <c:v>797.29</c:v>
                </c:pt>
                <c:pt idx="175">
                  <c:v>803.37</c:v>
                </c:pt>
                <c:pt idx="176">
                  <c:v>814.81</c:v>
                </c:pt>
                <c:pt idx="177">
                  <c:v>824.67</c:v>
                </c:pt>
                <c:pt idx="178">
                  <c:v>817.22</c:v>
                </c:pt>
                <c:pt idx="179">
                  <c:v>806.94</c:v>
                </c:pt>
                <c:pt idx="180">
                  <c:v>799.15</c:v>
                </c:pt>
                <c:pt idx="181">
                  <c:v>728.57</c:v>
                </c:pt>
                <c:pt idx="182">
                  <c:v>682.95</c:v>
                </c:pt>
                <c:pt idx="183">
                  <c:v>632.32000000000005</c:v>
                </c:pt>
                <c:pt idx="184">
                  <c:v>555.73</c:v>
                </c:pt>
                <c:pt idx="185">
                  <c:v>470.96</c:v>
                </c:pt>
                <c:pt idx="186">
                  <c:v>397.88</c:v>
                </c:pt>
                <c:pt idx="187">
                  <c:v>345.86</c:v>
                </c:pt>
                <c:pt idx="188">
                  <c:v>331.42</c:v>
                </c:pt>
                <c:pt idx="189">
                  <c:v>270.79000000000002</c:v>
                </c:pt>
                <c:pt idx="190">
                  <c:v>259.05</c:v>
                </c:pt>
                <c:pt idx="191">
                  <c:v>246</c:v>
                </c:pt>
                <c:pt idx="192">
                  <c:v>231.26</c:v>
                </c:pt>
                <c:pt idx="193">
                  <c:v>265.60000000000002</c:v>
                </c:pt>
                <c:pt idx="194">
                  <c:v>257.23</c:v>
                </c:pt>
                <c:pt idx="195">
                  <c:v>279.14</c:v>
                </c:pt>
                <c:pt idx="196">
                  <c:v>304.39</c:v>
                </c:pt>
                <c:pt idx="197">
                  <c:v>360.73</c:v>
                </c:pt>
                <c:pt idx="198">
                  <c:v>411.45</c:v>
                </c:pt>
                <c:pt idx="199">
                  <c:v>423.35</c:v>
                </c:pt>
                <c:pt idx="200">
                  <c:v>424.53</c:v>
                </c:pt>
                <c:pt idx="201">
                  <c:v>410.09</c:v>
                </c:pt>
                <c:pt idx="202">
                  <c:v>401.95</c:v>
                </c:pt>
                <c:pt idx="203">
                  <c:v>320.68</c:v>
                </c:pt>
                <c:pt idx="204">
                  <c:v>250.63</c:v>
                </c:pt>
                <c:pt idx="205">
                  <c:v>165.46</c:v>
                </c:pt>
                <c:pt idx="206">
                  <c:v>74.596000000000004</c:v>
                </c:pt>
                <c:pt idx="207">
                  <c:v>2.7656000000000001</c:v>
                </c:pt>
                <c:pt idx="208">
                  <c:v>-59.838999999999999</c:v>
                </c:pt>
                <c:pt idx="209">
                  <c:v>-132.49</c:v>
                </c:pt>
                <c:pt idx="210">
                  <c:v>-187.14</c:v>
                </c:pt>
                <c:pt idx="211">
                  <c:v>-247.79</c:v>
                </c:pt>
                <c:pt idx="212">
                  <c:v>-272.56</c:v>
                </c:pt>
                <c:pt idx="213">
                  <c:v>-263.77</c:v>
                </c:pt>
                <c:pt idx="214">
                  <c:v>-282.86</c:v>
                </c:pt>
                <c:pt idx="215">
                  <c:v>-319.49</c:v>
                </c:pt>
                <c:pt idx="216">
                  <c:v>-340.06</c:v>
                </c:pt>
                <c:pt idx="217">
                  <c:v>-371.73</c:v>
                </c:pt>
                <c:pt idx="218">
                  <c:v>-369.52</c:v>
                </c:pt>
                <c:pt idx="219">
                  <c:v>-308.72000000000003</c:v>
                </c:pt>
                <c:pt idx="220">
                  <c:v>-403.27</c:v>
                </c:pt>
                <c:pt idx="221">
                  <c:v>-549.41</c:v>
                </c:pt>
                <c:pt idx="222">
                  <c:v>-744.04</c:v>
                </c:pt>
                <c:pt idx="223">
                  <c:v>-783.87</c:v>
                </c:pt>
                <c:pt idx="224">
                  <c:v>-724.52</c:v>
                </c:pt>
                <c:pt idx="225">
                  <c:v>-649.76</c:v>
                </c:pt>
                <c:pt idx="226">
                  <c:v>-665.73</c:v>
                </c:pt>
                <c:pt idx="227">
                  <c:v>-693.75</c:v>
                </c:pt>
                <c:pt idx="228">
                  <c:v>-703.54</c:v>
                </c:pt>
                <c:pt idx="229">
                  <c:v>-732.39</c:v>
                </c:pt>
                <c:pt idx="230">
                  <c:v>-785.01</c:v>
                </c:pt>
                <c:pt idx="231">
                  <c:v>-781.81</c:v>
                </c:pt>
                <c:pt idx="232">
                  <c:v>-780.36</c:v>
                </c:pt>
                <c:pt idx="233">
                  <c:v>-741.51</c:v>
                </c:pt>
                <c:pt idx="234">
                  <c:v>-701.62</c:v>
                </c:pt>
                <c:pt idx="235">
                  <c:v>-694.28</c:v>
                </c:pt>
                <c:pt idx="236">
                  <c:v>-670.32</c:v>
                </c:pt>
                <c:pt idx="237">
                  <c:v>-590.02</c:v>
                </c:pt>
                <c:pt idx="238">
                  <c:v>-506.56</c:v>
                </c:pt>
                <c:pt idx="239">
                  <c:v>-472.71</c:v>
                </c:pt>
                <c:pt idx="240">
                  <c:v>-404.14</c:v>
                </c:pt>
                <c:pt idx="241">
                  <c:v>-315.86</c:v>
                </c:pt>
                <c:pt idx="242">
                  <c:v>-215.4</c:v>
                </c:pt>
                <c:pt idx="243">
                  <c:v>-153.28</c:v>
                </c:pt>
                <c:pt idx="244">
                  <c:v>-37.052</c:v>
                </c:pt>
                <c:pt idx="245">
                  <c:v>144.46</c:v>
                </c:pt>
                <c:pt idx="246">
                  <c:v>310.68</c:v>
                </c:pt>
                <c:pt idx="247">
                  <c:v>489.68</c:v>
                </c:pt>
                <c:pt idx="248">
                  <c:v>652.14</c:v>
                </c:pt>
                <c:pt idx="249">
                  <c:v>747.09</c:v>
                </c:pt>
                <c:pt idx="250">
                  <c:v>909.2</c:v>
                </c:pt>
                <c:pt idx="251">
                  <c:v>1018.7</c:v>
                </c:pt>
                <c:pt idx="252">
                  <c:v>1009.3</c:v>
                </c:pt>
                <c:pt idx="253">
                  <c:v>956.12</c:v>
                </c:pt>
                <c:pt idx="254">
                  <c:v>838.15</c:v>
                </c:pt>
                <c:pt idx="255">
                  <c:v>767.36</c:v>
                </c:pt>
                <c:pt idx="256">
                  <c:v>755.64</c:v>
                </c:pt>
                <c:pt idx="257">
                  <c:v>728.54</c:v>
                </c:pt>
                <c:pt idx="258">
                  <c:v>694.82</c:v>
                </c:pt>
                <c:pt idx="259">
                  <c:v>674.98</c:v>
                </c:pt>
                <c:pt idx="260">
                  <c:v>721.12</c:v>
                </c:pt>
                <c:pt idx="261">
                  <c:v>733.88</c:v>
                </c:pt>
                <c:pt idx="262">
                  <c:v>861.86</c:v>
                </c:pt>
                <c:pt idx="263">
                  <c:v>1056.7</c:v>
                </c:pt>
                <c:pt idx="264">
                  <c:v>1174.7</c:v>
                </c:pt>
                <c:pt idx="265">
                  <c:v>1237.9000000000001</c:v>
                </c:pt>
                <c:pt idx="266">
                  <c:v>1328.4</c:v>
                </c:pt>
                <c:pt idx="267">
                  <c:v>1427.5</c:v>
                </c:pt>
                <c:pt idx="268">
                  <c:v>1456.3</c:v>
                </c:pt>
                <c:pt idx="269">
                  <c:v>1513.6</c:v>
                </c:pt>
                <c:pt idx="270">
                  <c:v>1531.3</c:v>
                </c:pt>
                <c:pt idx="271">
                  <c:v>1590.2</c:v>
                </c:pt>
                <c:pt idx="272">
                  <c:v>1628.8</c:v>
                </c:pt>
                <c:pt idx="273">
                  <c:v>1638.5</c:v>
                </c:pt>
                <c:pt idx="274">
                  <c:v>1561.5</c:v>
                </c:pt>
                <c:pt idx="275">
                  <c:v>1377.2</c:v>
                </c:pt>
                <c:pt idx="276">
                  <c:v>1171.2</c:v>
                </c:pt>
                <c:pt idx="277">
                  <c:v>997.72</c:v>
                </c:pt>
                <c:pt idx="278">
                  <c:v>832.43</c:v>
                </c:pt>
                <c:pt idx="279">
                  <c:v>801.61</c:v>
                </c:pt>
                <c:pt idx="280">
                  <c:v>783.65</c:v>
                </c:pt>
                <c:pt idx="281">
                  <c:v>706.49</c:v>
                </c:pt>
                <c:pt idx="282">
                  <c:v>595.29</c:v>
                </c:pt>
                <c:pt idx="283">
                  <c:v>482.43</c:v>
                </c:pt>
                <c:pt idx="284">
                  <c:v>408.26</c:v>
                </c:pt>
                <c:pt idx="285">
                  <c:v>510.37</c:v>
                </c:pt>
                <c:pt idx="286">
                  <c:v>557.5</c:v>
                </c:pt>
                <c:pt idx="287">
                  <c:v>558.33000000000004</c:v>
                </c:pt>
                <c:pt idx="288">
                  <c:v>485.38</c:v>
                </c:pt>
                <c:pt idx="289">
                  <c:v>431.67</c:v>
                </c:pt>
                <c:pt idx="290">
                  <c:v>411.93</c:v>
                </c:pt>
                <c:pt idx="291">
                  <c:v>439.53</c:v>
                </c:pt>
                <c:pt idx="292">
                  <c:v>389.04</c:v>
                </c:pt>
                <c:pt idx="293">
                  <c:v>357.17</c:v>
                </c:pt>
                <c:pt idx="294">
                  <c:v>345.79</c:v>
                </c:pt>
                <c:pt idx="295">
                  <c:v>437.82</c:v>
                </c:pt>
                <c:pt idx="296">
                  <c:v>495.81</c:v>
                </c:pt>
                <c:pt idx="297">
                  <c:v>560.12</c:v>
                </c:pt>
                <c:pt idx="298">
                  <c:v>531.34</c:v>
                </c:pt>
                <c:pt idx="299">
                  <c:v>548.21</c:v>
                </c:pt>
                <c:pt idx="300">
                  <c:v>649.08000000000004</c:v>
                </c:pt>
                <c:pt idx="301">
                  <c:v>694.9</c:v>
                </c:pt>
                <c:pt idx="302">
                  <c:v>767.72</c:v>
                </c:pt>
                <c:pt idx="303">
                  <c:v>910.03</c:v>
                </c:pt>
                <c:pt idx="304">
                  <c:v>982.38</c:v>
                </c:pt>
                <c:pt idx="305">
                  <c:v>973.02</c:v>
                </c:pt>
                <c:pt idx="306">
                  <c:v>956.78</c:v>
                </c:pt>
                <c:pt idx="307">
                  <c:v>986.03</c:v>
                </c:pt>
                <c:pt idx="308">
                  <c:v>1052.4000000000001</c:v>
                </c:pt>
                <c:pt idx="309">
                  <c:v>1108.3</c:v>
                </c:pt>
                <c:pt idx="310">
                  <c:v>1167.0999999999999</c:v>
                </c:pt>
                <c:pt idx="311">
                  <c:v>1282.0999999999999</c:v>
                </c:pt>
                <c:pt idx="312">
                  <c:v>1372.7</c:v>
                </c:pt>
                <c:pt idx="313">
                  <c:v>1429</c:v>
                </c:pt>
                <c:pt idx="314">
                  <c:v>1560.6</c:v>
                </c:pt>
                <c:pt idx="315">
                  <c:v>1699.9</c:v>
                </c:pt>
                <c:pt idx="316">
                  <c:v>1889.8</c:v>
                </c:pt>
                <c:pt idx="317">
                  <c:v>2045.8</c:v>
                </c:pt>
                <c:pt idx="318">
                  <c:v>1990</c:v>
                </c:pt>
                <c:pt idx="319">
                  <c:v>2033.3</c:v>
                </c:pt>
                <c:pt idx="320">
                  <c:v>2191.8000000000002</c:v>
                </c:pt>
                <c:pt idx="321">
                  <c:v>2253.5</c:v>
                </c:pt>
                <c:pt idx="322">
                  <c:v>2228.9</c:v>
                </c:pt>
                <c:pt idx="323">
                  <c:v>2276.4</c:v>
                </c:pt>
                <c:pt idx="324">
                  <c:v>2272.3000000000002</c:v>
                </c:pt>
                <c:pt idx="325">
                  <c:v>2216.6999999999998</c:v>
                </c:pt>
                <c:pt idx="326">
                  <c:v>2140</c:v>
                </c:pt>
                <c:pt idx="327">
                  <c:v>2048</c:v>
                </c:pt>
                <c:pt idx="328">
                  <c:v>1957.5</c:v>
                </c:pt>
                <c:pt idx="329">
                  <c:v>1820.9</c:v>
                </c:pt>
                <c:pt idx="330">
                  <c:v>1696.5</c:v>
                </c:pt>
                <c:pt idx="331">
                  <c:v>1538.9</c:v>
                </c:pt>
                <c:pt idx="332">
                  <c:v>1442.7</c:v>
                </c:pt>
                <c:pt idx="333">
                  <c:v>1325.5</c:v>
                </c:pt>
                <c:pt idx="334">
                  <c:v>1252.7</c:v>
                </c:pt>
                <c:pt idx="335">
                  <c:v>1219</c:v>
                </c:pt>
                <c:pt idx="336">
                  <c:v>1159.4000000000001</c:v>
                </c:pt>
                <c:pt idx="337">
                  <c:v>1131.7</c:v>
                </c:pt>
                <c:pt idx="338">
                  <c:v>1041.3</c:v>
                </c:pt>
                <c:pt idx="339">
                  <c:v>1004.4</c:v>
                </c:pt>
                <c:pt idx="340">
                  <c:v>1021.6</c:v>
                </c:pt>
                <c:pt idx="341">
                  <c:v>1035</c:v>
                </c:pt>
                <c:pt idx="342">
                  <c:v>1005.5</c:v>
                </c:pt>
                <c:pt idx="343">
                  <c:v>1046</c:v>
                </c:pt>
                <c:pt idx="344">
                  <c:v>1119.5</c:v>
                </c:pt>
                <c:pt idx="345">
                  <c:v>1142.0999999999999</c:v>
                </c:pt>
                <c:pt idx="346">
                  <c:v>1102.9000000000001</c:v>
                </c:pt>
                <c:pt idx="347">
                  <c:v>1217</c:v>
                </c:pt>
                <c:pt idx="348">
                  <c:v>1378.2</c:v>
                </c:pt>
                <c:pt idx="349">
                  <c:v>1478.8</c:v>
                </c:pt>
                <c:pt idx="350">
                  <c:v>1556.8</c:v>
                </c:pt>
                <c:pt idx="351">
                  <c:v>1667.7</c:v>
                </c:pt>
                <c:pt idx="352">
                  <c:v>1901.5</c:v>
                </c:pt>
                <c:pt idx="353">
                  <c:v>2136</c:v>
                </c:pt>
                <c:pt idx="354">
                  <c:v>2358.8000000000002</c:v>
                </c:pt>
                <c:pt idx="355">
                  <c:v>2587.1</c:v>
                </c:pt>
                <c:pt idx="356">
                  <c:v>2771.6</c:v>
                </c:pt>
                <c:pt idx="357">
                  <c:v>2918.5</c:v>
                </c:pt>
                <c:pt idx="358">
                  <c:v>2980.4</c:v>
                </c:pt>
                <c:pt idx="359">
                  <c:v>2998.1</c:v>
                </c:pt>
                <c:pt idx="360">
                  <c:v>2938.5</c:v>
                </c:pt>
                <c:pt idx="361">
                  <c:v>2908.1</c:v>
                </c:pt>
                <c:pt idx="362">
                  <c:v>2851.3</c:v>
                </c:pt>
                <c:pt idx="363">
                  <c:v>2814.4</c:v>
                </c:pt>
                <c:pt idx="364">
                  <c:v>2779</c:v>
                </c:pt>
                <c:pt idx="365">
                  <c:v>2727.4</c:v>
                </c:pt>
                <c:pt idx="366">
                  <c:v>2792.3</c:v>
                </c:pt>
                <c:pt idx="367">
                  <c:v>3029.6</c:v>
                </c:pt>
                <c:pt idx="368">
                  <c:v>3260.2</c:v>
                </c:pt>
                <c:pt idx="369">
                  <c:v>2967</c:v>
                </c:pt>
                <c:pt idx="370">
                  <c:v>2746</c:v>
                </c:pt>
                <c:pt idx="371">
                  <c:v>2744.7</c:v>
                </c:pt>
                <c:pt idx="372">
                  <c:v>2606.3000000000002</c:v>
                </c:pt>
                <c:pt idx="373">
                  <c:v>2357.6</c:v>
                </c:pt>
                <c:pt idx="374">
                  <c:v>2309.9</c:v>
                </c:pt>
                <c:pt idx="375">
                  <c:v>2233.4</c:v>
                </c:pt>
                <c:pt idx="376">
                  <c:v>2181.6</c:v>
                </c:pt>
                <c:pt idx="377">
                  <c:v>2207.8000000000002</c:v>
                </c:pt>
                <c:pt idx="378">
                  <c:v>2180.5</c:v>
                </c:pt>
                <c:pt idx="379">
                  <c:v>2197.9</c:v>
                </c:pt>
                <c:pt idx="380">
                  <c:v>2285.6999999999998</c:v>
                </c:pt>
                <c:pt idx="381">
                  <c:v>2382.4</c:v>
                </c:pt>
                <c:pt idx="382">
                  <c:v>2520.8000000000002</c:v>
                </c:pt>
                <c:pt idx="383">
                  <c:v>2673.9</c:v>
                </c:pt>
                <c:pt idx="384">
                  <c:v>2883</c:v>
                </c:pt>
                <c:pt idx="385">
                  <c:v>3126.4</c:v>
                </c:pt>
                <c:pt idx="386">
                  <c:v>3302</c:v>
                </c:pt>
                <c:pt idx="387">
                  <c:v>3436.9</c:v>
                </c:pt>
                <c:pt idx="388">
                  <c:v>3557.7</c:v>
                </c:pt>
                <c:pt idx="389">
                  <c:v>3670.1</c:v>
                </c:pt>
                <c:pt idx="390">
                  <c:v>3626.5</c:v>
                </c:pt>
                <c:pt idx="391">
                  <c:v>3576</c:v>
                </c:pt>
                <c:pt idx="392">
                  <c:v>3496.4</c:v>
                </c:pt>
                <c:pt idx="393">
                  <c:v>3255</c:v>
                </c:pt>
                <c:pt idx="394">
                  <c:v>3420.9</c:v>
                </c:pt>
                <c:pt idx="395">
                  <c:v>3458.8</c:v>
                </c:pt>
                <c:pt idx="396">
                  <c:v>3242.9</c:v>
                </c:pt>
                <c:pt idx="397">
                  <c:v>3299.5</c:v>
                </c:pt>
                <c:pt idx="398">
                  <c:v>3321.3</c:v>
                </c:pt>
                <c:pt idx="399">
                  <c:v>3231.2</c:v>
                </c:pt>
                <c:pt idx="400">
                  <c:v>3047.2</c:v>
                </c:pt>
                <c:pt idx="401">
                  <c:v>2830.6</c:v>
                </c:pt>
                <c:pt idx="402">
                  <c:v>2621.3000000000002</c:v>
                </c:pt>
                <c:pt idx="403">
                  <c:v>2545.4</c:v>
                </c:pt>
                <c:pt idx="404">
                  <c:v>2527.1999999999998</c:v>
                </c:pt>
                <c:pt idx="405">
                  <c:v>2465.6</c:v>
                </c:pt>
                <c:pt idx="406">
                  <c:v>2340.5</c:v>
                </c:pt>
                <c:pt idx="407">
                  <c:v>2278.4</c:v>
                </c:pt>
                <c:pt idx="408">
                  <c:v>2156.1999999999998</c:v>
                </c:pt>
                <c:pt idx="409">
                  <c:v>2035.2</c:v>
                </c:pt>
                <c:pt idx="410">
                  <c:v>1932.7</c:v>
                </c:pt>
                <c:pt idx="411">
                  <c:v>1882.8</c:v>
                </c:pt>
                <c:pt idx="412">
                  <c:v>1932.1</c:v>
                </c:pt>
                <c:pt idx="413">
                  <c:v>1934.8</c:v>
                </c:pt>
                <c:pt idx="414">
                  <c:v>1911.6</c:v>
                </c:pt>
                <c:pt idx="415">
                  <c:v>1957.5</c:v>
                </c:pt>
                <c:pt idx="416">
                  <c:v>1968.3</c:v>
                </c:pt>
                <c:pt idx="417">
                  <c:v>1933.3</c:v>
                </c:pt>
                <c:pt idx="418">
                  <c:v>1937</c:v>
                </c:pt>
                <c:pt idx="419">
                  <c:v>1901</c:v>
                </c:pt>
                <c:pt idx="420">
                  <c:v>1743.3</c:v>
                </c:pt>
                <c:pt idx="421">
                  <c:v>1679.2</c:v>
                </c:pt>
                <c:pt idx="422">
                  <c:v>1624.1</c:v>
                </c:pt>
                <c:pt idx="423">
                  <c:v>1651.7</c:v>
                </c:pt>
                <c:pt idx="424">
                  <c:v>1782.4</c:v>
                </c:pt>
                <c:pt idx="425">
                  <c:v>1937.8</c:v>
                </c:pt>
                <c:pt idx="426">
                  <c:v>2095.4</c:v>
                </c:pt>
                <c:pt idx="427">
                  <c:v>2253.3000000000002</c:v>
                </c:pt>
                <c:pt idx="428">
                  <c:v>2425.1999999999998</c:v>
                </c:pt>
                <c:pt idx="429">
                  <c:v>2617.8000000000002</c:v>
                </c:pt>
                <c:pt idx="430">
                  <c:v>2774.2</c:v>
                </c:pt>
                <c:pt idx="431">
                  <c:v>2846.7</c:v>
                </c:pt>
                <c:pt idx="432">
                  <c:v>2860.9</c:v>
                </c:pt>
                <c:pt idx="433">
                  <c:v>2923.5</c:v>
                </c:pt>
                <c:pt idx="434">
                  <c:v>3026.6</c:v>
                </c:pt>
                <c:pt idx="435">
                  <c:v>3129.3</c:v>
                </c:pt>
                <c:pt idx="436">
                  <c:v>3236.4</c:v>
                </c:pt>
                <c:pt idx="437">
                  <c:v>3353.6</c:v>
                </c:pt>
                <c:pt idx="438">
                  <c:v>3433.9</c:v>
                </c:pt>
                <c:pt idx="439">
                  <c:v>3401.7</c:v>
                </c:pt>
                <c:pt idx="440">
                  <c:v>3355.4</c:v>
                </c:pt>
                <c:pt idx="441">
                  <c:v>3337</c:v>
                </c:pt>
                <c:pt idx="442">
                  <c:v>3337.6</c:v>
                </c:pt>
                <c:pt idx="443">
                  <c:v>3309.3</c:v>
                </c:pt>
                <c:pt idx="444">
                  <c:v>2954.4</c:v>
                </c:pt>
                <c:pt idx="445">
                  <c:v>2750</c:v>
                </c:pt>
                <c:pt idx="446">
                  <c:v>2941.6</c:v>
                </c:pt>
                <c:pt idx="447">
                  <c:v>2939.9</c:v>
                </c:pt>
                <c:pt idx="448">
                  <c:v>2944.5</c:v>
                </c:pt>
                <c:pt idx="449">
                  <c:v>2891.6</c:v>
                </c:pt>
                <c:pt idx="450">
                  <c:v>2842.6</c:v>
                </c:pt>
                <c:pt idx="451">
                  <c:v>2842</c:v>
                </c:pt>
                <c:pt idx="452">
                  <c:v>2877</c:v>
                </c:pt>
                <c:pt idx="453">
                  <c:v>2899.5</c:v>
                </c:pt>
                <c:pt idx="454">
                  <c:v>2813.4</c:v>
                </c:pt>
                <c:pt idx="455">
                  <c:v>2717.9</c:v>
                </c:pt>
                <c:pt idx="456">
                  <c:v>2640.8</c:v>
                </c:pt>
                <c:pt idx="457">
                  <c:v>2641</c:v>
                </c:pt>
                <c:pt idx="458">
                  <c:v>2784.8</c:v>
                </c:pt>
                <c:pt idx="459">
                  <c:v>2865.9</c:v>
                </c:pt>
                <c:pt idx="460">
                  <c:v>2804.7</c:v>
                </c:pt>
                <c:pt idx="461">
                  <c:v>2668.1</c:v>
                </c:pt>
                <c:pt idx="462">
                  <c:v>2542.9</c:v>
                </c:pt>
                <c:pt idx="463">
                  <c:v>2427.3000000000002</c:v>
                </c:pt>
                <c:pt idx="464">
                  <c:v>2292</c:v>
                </c:pt>
                <c:pt idx="465">
                  <c:v>2217.1999999999998</c:v>
                </c:pt>
                <c:pt idx="466">
                  <c:v>2182.5</c:v>
                </c:pt>
                <c:pt idx="467">
                  <c:v>2187.1999999999998</c:v>
                </c:pt>
                <c:pt idx="468">
                  <c:v>2113.6999999999998</c:v>
                </c:pt>
                <c:pt idx="469">
                  <c:v>2005.9</c:v>
                </c:pt>
                <c:pt idx="470">
                  <c:v>1818.2</c:v>
                </c:pt>
                <c:pt idx="471">
                  <c:v>1671</c:v>
                </c:pt>
                <c:pt idx="472">
                  <c:v>1558.2</c:v>
                </c:pt>
                <c:pt idx="473">
                  <c:v>1472.6</c:v>
                </c:pt>
                <c:pt idx="474">
                  <c:v>1484.2</c:v>
                </c:pt>
                <c:pt idx="475">
                  <c:v>1553</c:v>
                </c:pt>
                <c:pt idx="476">
                  <c:v>1576.3</c:v>
                </c:pt>
                <c:pt idx="477">
                  <c:v>1706.6</c:v>
                </c:pt>
                <c:pt idx="478">
                  <c:v>1852.2</c:v>
                </c:pt>
                <c:pt idx="479">
                  <c:v>1906.4</c:v>
                </c:pt>
                <c:pt idx="480">
                  <c:v>2016.6</c:v>
                </c:pt>
                <c:pt idx="481">
                  <c:v>2014.4</c:v>
                </c:pt>
                <c:pt idx="482">
                  <c:v>1982</c:v>
                </c:pt>
                <c:pt idx="483">
                  <c:v>2018.2</c:v>
                </c:pt>
                <c:pt idx="484">
                  <c:v>2016.3</c:v>
                </c:pt>
                <c:pt idx="485">
                  <c:v>2089.9</c:v>
                </c:pt>
                <c:pt idx="486">
                  <c:v>1931.3</c:v>
                </c:pt>
                <c:pt idx="487">
                  <c:v>1843.9</c:v>
                </c:pt>
                <c:pt idx="488">
                  <c:v>1744.9</c:v>
                </c:pt>
                <c:pt idx="489">
                  <c:v>1548.7</c:v>
                </c:pt>
                <c:pt idx="490">
                  <c:v>1367.2</c:v>
                </c:pt>
                <c:pt idx="491">
                  <c:v>1227.9000000000001</c:v>
                </c:pt>
                <c:pt idx="492">
                  <c:v>1091.5</c:v>
                </c:pt>
                <c:pt idx="493">
                  <c:v>999.69</c:v>
                </c:pt>
                <c:pt idx="494">
                  <c:v>989.65</c:v>
                </c:pt>
                <c:pt idx="495">
                  <c:v>1009.2</c:v>
                </c:pt>
                <c:pt idx="496">
                  <c:v>974.6</c:v>
                </c:pt>
                <c:pt idx="497">
                  <c:v>934.53</c:v>
                </c:pt>
                <c:pt idx="498">
                  <c:v>898.3</c:v>
                </c:pt>
                <c:pt idx="499">
                  <c:v>856.98</c:v>
                </c:pt>
                <c:pt idx="500">
                  <c:v>810.67</c:v>
                </c:pt>
                <c:pt idx="501">
                  <c:v>796.38</c:v>
                </c:pt>
                <c:pt idx="502">
                  <c:v>790.33</c:v>
                </c:pt>
                <c:pt idx="503">
                  <c:v>844.07</c:v>
                </c:pt>
                <c:pt idx="504">
                  <c:v>919.65</c:v>
                </c:pt>
                <c:pt idx="505">
                  <c:v>980.87</c:v>
                </c:pt>
                <c:pt idx="506">
                  <c:v>995.39</c:v>
                </c:pt>
                <c:pt idx="507">
                  <c:v>990.02</c:v>
                </c:pt>
                <c:pt idx="508">
                  <c:v>961.18</c:v>
                </c:pt>
                <c:pt idx="509">
                  <c:v>862.93</c:v>
                </c:pt>
                <c:pt idx="510">
                  <c:v>774.33</c:v>
                </c:pt>
                <c:pt idx="511">
                  <c:v>754.05</c:v>
                </c:pt>
                <c:pt idx="512">
                  <c:v>788.96</c:v>
                </c:pt>
                <c:pt idx="513">
                  <c:v>863.44</c:v>
                </c:pt>
                <c:pt idx="514">
                  <c:v>943.91</c:v>
                </c:pt>
                <c:pt idx="515">
                  <c:v>1012.7</c:v>
                </c:pt>
                <c:pt idx="516">
                  <c:v>1065.9000000000001</c:v>
                </c:pt>
                <c:pt idx="517">
                  <c:v>1102.5999999999999</c:v>
                </c:pt>
                <c:pt idx="518">
                  <c:v>1122.4000000000001</c:v>
                </c:pt>
                <c:pt idx="519">
                  <c:v>1147.0999999999999</c:v>
                </c:pt>
                <c:pt idx="520">
                  <c:v>1200.8</c:v>
                </c:pt>
                <c:pt idx="521">
                  <c:v>1255.8</c:v>
                </c:pt>
                <c:pt idx="522">
                  <c:v>1309.8</c:v>
                </c:pt>
                <c:pt idx="523">
                  <c:v>1367.3</c:v>
                </c:pt>
                <c:pt idx="524">
                  <c:v>1387.3</c:v>
                </c:pt>
                <c:pt idx="525">
                  <c:v>1465.9</c:v>
                </c:pt>
                <c:pt idx="526">
                  <c:v>1472.2</c:v>
                </c:pt>
                <c:pt idx="527">
                  <c:v>1514.4</c:v>
                </c:pt>
                <c:pt idx="528">
                  <c:v>1560</c:v>
                </c:pt>
                <c:pt idx="529">
                  <c:v>1552</c:v>
                </c:pt>
                <c:pt idx="530">
                  <c:v>1557.1</c:v>
                </c:pt>
                <c:pt idx="531">
                  <c:v>1605.4</c:v>
                </c:pt>
                <c:pt idx="532">
                  <c:v>1638.3</c:v>
                </c:pt>
                <c:pt idx="533">
                  <c:v>1664.5</c:v>
                </c:pt>
                <c:pt idx="534">
                  <c:v>1683.6</c:v>
                </c:pt>
                <c:pt idx="535">
                  <c:v>1711.8</c:v>
                </c:pt>
                <c:pt idx="536">
                  <c:v>1714.7</c:v>
                </c:pt>
                <c:pt idx="537">
                  <c:v>1736</c:v>
                </c:pt>
                <c:pt idx="538">
                  <c:v>1768</c:v>
                </c:pt>
                <c:pt idx="539">
                  <c:v>1825.4</c:v>
                </c:pt>
                <c:pt idx="540">
                  <c:v>1875.8</c:v>
                </c:pt>
                <c:pt idx="541">
                  <c:v>1882.9</c:v>
                </c:pt>
                <c:pt idx="542">
                  <c:v>1884.7</c:v>
                </c:pt>
                <c:pt idx="543">
                  <c:v>1877.3</c:v>
                </c:pt>
                <c:pt idx="544">
                  <c:v>1906.2</c:v>
                </c:pt>
                <c:pt idx="545">
                  <c:v>1901.4</c:v>
                </c:pt>
                <c:pt idx="546">
                  <c:v>1870.7</c:v>
                </c:pt>
                <c:pt idx="547">
                  <c:v>1846.3</c:v>
                </c:pt>
                <c:pt idx="548">
                  <c:v>1826.4</c:v>
                </c:pt>
                <c:pt idx="549">
                  <c:v>1777.9</c:v>
                </c:pt>
                <c:pt idx="550">
                  <c:v>1746.5</c:v>
                </c:pt>
                <c:pt idx="551">
                  <c:v>1751.8</c:v>
                </c:pt>
                <c:pt idx="552">
                  <c:v>1786.7</c:v>
                </c:pt>
                <c:pt idx="553">
                  <c:v>1759.4</c:v>
                </c:pt>
                <c:pt idx="554">
                  <c:v>1720.8</c:v>
                </c:pt>
                <c:pt idx="555">
                  <c:v>1683.9</c:v>
                </c:pt>
                <c:pt idx="556">
                  <c:v>1623.5</c:v>
                </c:pt>
                <c:pt idx="557">
                  <c:v>1625.4</c:v>
                </c:pt>
                <c:pt idx="558">
                  <c:v>1625.7</c:v>
                </c:pt>
                <c:pt idx="559">
                  <c:v>1614.3</c:v>
                </c:pt>
                <c:pt idx="560">
                  <c:v>1654.6</c:v>
                </c:pt>
                <c:pt idx="561">
                  <c:v>1684.2</c:v>
                </c:pt>
                <c:pt idx="562">
                  <c:v>1711.1</c:v>
                </c:pt>
                <c:pt idx="563">
                  <c:v>1733.5</c:v>
                </c:pt>
                <c:pt idx="564">
                  <c:v>1738.1</c:v>
                </c:pt>
                <c:pt idx="565">
                  <c:v>1784.8</c:v>
                </c:pt>
                <c:pt idx="566">
                  <c:v>1860.5</c:v>
                </c:pt>
                <c:pt idx="567">
                  <c:v>1877.8</c:v>
                </c:pt>
                <c:pt idx="568">
                  <c:v>1886.6</c:v>
                </c:pt>
                <c:pt idx="569">
                  <c:v>1839.8</c:v>
                </c:pt>
                <c:pt idx="570">
                  <c:v>1801</c:v>
                </c:pt>
                <c:pt idx="571">
                  <c:v>1764.2</c:v>
                </c:pt>
                <c:pt idx="572">
                  <c:v>1738.6</c:v>
                </c:pt>
                <c:pt idx="573">
                  <c:v>1733</c:v>
                </c:pt>
                <c:pt idx="574">
                  <c:v>1727.9</c:v>
                </c:pt>
                <c:pt idx="575">
                  <c:v>1731.4</c:v>
                </c:pt>
                <c:pt idx="576">
                  <c:v>1727.6</c:v>
                </c:pt>
                <c:pt idx="577">
                  <c:v>1772.1</c:v>
                </c:pt>
                <c:pt idx="578">
                  <c:v>1809.6</c:v>
                </c:pt>
                <c:pt idx="579">
                  <c:v>1815.3</c:v>
                </c:pt>
                <c:pt idx="580">
                  <c:v>1845.2</c:v>
                </c:pt>
                <c:pt idx="581">
                  <c:v>1847.1</c:v>
                </c:pt>
                <c:pt idx="582">
                  <c:v>1821.2</c:v>
                </c:pt>
                <c:pt idx="583">
                  <c:v>1813.2</c:v>
                </c:pt>
                <c:pt idx="584">
                  <c:v>1757.5</c:v>
                </c:pt>
                <c:pt idx="585">
                  <c:v>1747</c:v>
                </c:pt>
                <c:pt idx="586">
                  <c:v>1736.4</c:v>
                </c:pt>
                <c:pt idx="587">
                  <c:v>1730.4</c:v>
                </c:pt>
                <c:pt idx="588">
                  <c:v>1716.7</c:v>
                </c:pt>
                <c:pt idx="589">
                  <c:v>1724.5</c:v>
                </c:pt>
                <c:pt idx="590">
                  <c:v>1727.7</c:v>
                </c:pt>
                <c:pt idx="591">
                  <c:v>1698.2</c:v>
                </c:pt>
                <c:pt idx="592">
                  <c:v>1648.9</c:v>
                </c:pt>
                <c:pt idx="593">
                  <c:v>1615.9</c:v>
                </c:pt>
                <c:pt idx="594">
                  <c:v>1605.3</c:v>
                </c:pt>
                <c:pt idx="595">
                  <c:v>1600.7</c:v>
                </c:pt>
                <c:pt idx="596">
                  <c:v>1571.6</c:v>
                </c:pt>
                <c:pt idx="597">
                  <c:v>1571.2</c:v>
                </c:pt>
                <c:pt idx="598">
                  <c:v>1545.3</c:v>
                </c:pt>
                <c:pt idx="599">
                  <c:v>1500.7</c:v>
                </c:pt>
                <c:pt idx="600">
                  <c:v>1493.4</c:v>
                </c:pt>
                <c:pt idx="601">
                  <c:v>1462.9</c:v>
                </c:pt>
                <c:pt idx="602">
                  <c:v>1439.6</c:v>
                </c:pt>
                <c:pt idx="603">
                  <c:v>1442.6</c:v>
                </c:pt>
                <c:pt idx="604">
                  <c:v>1429.2</c:v>
                </c:pt>
                <c:pt idx="605">
                  <c:v>1416.9</c:v>
                </c:pt>
                <c:pt idx="606">
                  <c:v>1401.1</c:v>
                </c:pt>
                <c:pt idx="607">
                  <c:v>1416.6</c:v>
                </c:pt>
                <c:pt idx="608">
                  <c:v>1442.6</c:v>
                </c:pt>
                <c:pt idx="609">
                  <c:v>1493.4</c:v>
                </c:pt>
                <c:pt idx="610">
                  <c:v>1514.5</c:v>
                </c:pt>
                <c:pt idx="611">
                  <c:v>1514</c:v>
                </c:pt>
                <c:pt idx="612">
                  <c:v>1484.8</c:v>
                </c:pt>
                <c:pt idx="613">
                  <c:v>1487.1</c:v>
                </c:pt>
                <c:pt idx="614">
                  <c:v>1466.4</c:v>
                </c:pt>
                <c:pt idx="615">
                  <c:v>1432.9</c:v>
                </c:pt>
                <c:pt idx="616">
                  <c:v>1404.4</c:v>
                </c:pt>
                <c:pt idx="617">
                  <c:v>1382.1</c:v>
                </c:pt>
                <c:pt idx="618">
                  <c:v>1321.4</c:v>
                </c:pt>
                <c:pt idx="619">
                  <c:v>1270.4000000000001</c:v>
                </c:pt>
                <c:pt idx="620">
                  <c:v>1227.8</c:v>
                </c:pt>
                <c:pt idx="621">
                  <c:v>1175.8</c:v>
                </c:pt>
                <c:pt idx="622">
                  <c:v>1167.0999999999999</c:v>
                </c:pt>
                <c:pt idx="623">
                  <c:v>1197.4000000000001</c:v>
                </c:pt>
                <c:pt idx="624">
                  <c:v>1182.5999999999999</c:v>
                </c:pt>
                <c:pt idx="625">
                  <c:v>1197.5999999999999</c:v>
                </c:pt>
                <c:pt idx="626">
                  <c:v>1164.7</c:v>
                </c:pt>
                <c:pt idx="627">
                  <c:v>1116.4000000000001</c:v>
                </c:pt>
                <c:pt idx="628">
                  <c:v>1060</c:v>
                </c:pt>
                <c:pt idx="629">
                  <c:v>988.37</c:v>
                </c:pt>
                <c:pt idx="630">
                  <c:v>899.64</c:v>
                </c:pt>
                <c:pt idx="631">
                  <c:v>845.12</c:v>
                </c:pt>
                <c:pt idx="632">
                  <c:v>807.22</c:v>
                </c:pt>
                <c:pt idx="633">
                  <c:v>825.94</c:v>
                </c:pt>
                <c:pt idx="634">
                  <c:v>804.49</c:v>
                </c:pt>
                <c:pt idx="635">
                  <c:v>796.3</c:v>
                </c:pt>
                <c:pt idx="636">
                  <c:v>798.03</c:v>
                </c:pt>
                <c:pt idx="637">
                  <c:v>782.92</c:v>
                </c:pt>
                <c:pt idx="638">
                  <c:v>766.05</c:v>
                </c:pt>
                <c:pt idx="639">
                  <c:v>708.14</c:v>
                </c:pt>
                <c:pt idx="640">
                  <c:v>650.63</c:v>
                </c:pt>
                <c:pt idx="641">
                  <c:v>567.49</c:v>
                </c:pt>
                <c:pt idx="642">
                  <c:v>553.64</c:v>
                </c:pt>
                <c:pt idx="643">
                  <c:v>576.27</c:v>
                </c:pt>
                <c:pt idx="644">
                  <c:v>547.27</c:v>
                </c:pt>
                <c:pt idx="645">
                  <c:v>518.78</c:v>
                </c:pt>
                <c:pt idx="646">
                  <c:v>501.09</c:v>
                </c:pt>
                <c:pt idx="647">
                  <c:v>456.96</c:v>
                </c:pt>
                <c:pt idx="648">
                  <c:v>455.26</c:v>
                </c:pt>
                <c:pt idx="649">
                  <c:v>466.26</c:v>
                </c:pt>
                <c:pt idx="650">
                  <c:v>456.84</c:v>
                </c:pt>
                <c:pt idx="651">
                  <c:v>455.43</c:v>
                </c:pt>
                <c:pt idx="652">
                  <c:v>411.04</c:v>
                </c:pt>
                <c:pt idx="653">
                  <c:v>359.02</c:v>
                </c:pt>
                <c:pt idx="654">
                  <c:v>307.12</c:v>
                </c:pt>
                <c:pt idx="655">
                  <c:v>271</c:v>
                </c:pt>
                <c:pt idx="656">
                  <c:v>280.95999999999998</c:v>
                </c:pt>
                <c:pt idx="657">
                  <c:v>250.29</c:v>
                </c:pt>
                <c:pt idx="658">
                  <c:v>230.85</c:v>
                </c:pt>
                <c:pt idx="659">
                  <c:v>184.84</c:v>
                </c:pt>
                <c:pt idx="660">
                  <c:v>161.97</c:v>
                </c:pt>
                <c:pt idx="661">
                  <c:v>116.56</c:v>
                </c:pt>
                <c:pt idx="662">
                  <c:v>77.974999999999994</c:v>
                </c:pt>
                <c:pt idx="663">
                  <c:v>38.465000000000003</c:v>
                </c:pt>
                <c:pt idx="664">
                  <c:v>18.527999999999999</c:v>
                </c:pt>
                <c:pt idx="665">
                  <c:v>-8.4588000000000001</c:v>
                </c:pt>
                <c:pt idx="666">
                  <c:v>22.794</c:v>
                </c:pt>
                <c:pt idx="667">
                  <c:v>-74.448999999999998</c:v>
                </c:pt>
                <c:pt idx="668">
                  <c:v>-106.79</c:v>
                </c:pt>
                <c:pt idx="669">
                  <c:v>-188.99</c:v>
                </c:pt>
                <c:pt idx="670">
                  <c:v>-245.29</c:v>
                </c:pt>
                <c:pt idx="671">
                  <c:v>-298.04000000000002</c:v>
                </c:pt>
                <c:pt idx="672">
                  <c:v>-344.92</c:v>
                </c:pt>
                <c:pt idx="673">
                  <c:v>-365.7</c:v>
                </c:pt>
                <c:pt idx="674">
                  <c:v>-381.44</c:v>
                </c:pt>
                <c:pt idx="675">
                  <c:v>-394.31</c:v>
                </c:pt>
                <c:pt idx="676">
                  <c:v>-374.2</c:v>
                </c:pt>
                <c:pt idx="677">
                  <c:v>-373.2</c:v>
                </c:pt>
                <c:pt idx="678">
                  <c:v>-366.16</c:v>
                </c:pt>
                <c:pt idx="679">
                  <c:v>-362.32</c:v>
                </c:pt>
                <c:pt idx="680">
                  <c:v>-360.26</c:v>
                </c:pt>
                <c:pt idx="681">
                  <c:v>-362.16</c:v>
                </c:pt>
                <c:pt idx="682">
                  <c:v>-391.44</c:v>
                </c:pt>
                <c:pt idx="683">
                  <c:v>-372.17</c:v>
                </c:pt>
                <c:pt idx="684">
                  <c:v>-375.79</c:v>
                </c:pt>
                <c:pt idx="685">
                  <c:v>-374.7</c:v>
                </c:pt>
                <c:pt idx="686">
                  <c:v>-359.21</c:v>
                </c:pt>
                <c:pt idx="687">
                  <c:v>-353.87</c:v>
                </c:pt>
                <c:pt idx="688">
                  <c:v>-332.43</c:v>
                </c:pt>
                <c:pt idx="689">
                  <c:v>-313.82</c:v>
                </c:pt>
                <c:pt idx="690">
                  <c:v>-278.97000000000003</c:v>
                </c:pt>
                <c:pt idx="691">
                  <c:v>-220.48</c:v>
                </c:pt>
                <c:pt idx="692">
                  <c:v>-162.30000000000001</c:v>
                </c:pt>
                <c:pt idx="693">
                  <c:v>-155.06</c:v>
                </c:pt>
                <c:pt idx="694">
                  <c:v>-164.37</c:v>
                </c:pt>
                <c:pt idx="695">
                  <c:v>-215.07</c:v>
                </c:pt>
                <c:pt idx="696">
                  <c:v>-213.67</c:v>
                </c:pt>
                <c:pt idx="697">
                  <c:v>-261.05</c:v>
                </c:pt>
                <c:pt idx="698">
                  <c:v>-259.16000000000003</c:v>
                </c:pt>
                <c:pt idx="699">
                  <c:v>-266.41000000000003</c:v>
                </c:pt>
                <c:pt idx="700">
                  <c:v>-267.68</c:v>
                </c:pt>
                <c:pt idx="701">
                  <c:v>-281.26</c:v>
                </c:pt>
                <c:pt idx="702">
                  <c:v>-290.05</c:v>
                </c:pt>
                <c:pt idx="703">
                  <c:v>-278.19</c:v>
                </c:pt>
                <c:pt idx="704">
                  <c:v>-296.02999999999997</c:v>
                </c:pt>
                <c:pt idx="705">
                  <c:v>-326.86</c:v>
                </c:pt>
                <c:pt idx="706">
                  <c:v>-356.82</c:v>
                </c:pt>
                <c:pt idx="707">
                  <c:v>-395.14</c:v>
                </c:pt>
                <c:pt idx="708">
                  <c:v>-418.76</c:v>
                </c:pt>
                <c:pt idx="709">
                  <c:v>-448.63</c:v>
                </c:pt>
                <c:pt idx="710">
                  <c:v>-448.98</c:v>
                </c:pt>
                <c:pt idx="711">
                  <c:v>-442.63</c:v>
                </c:pt>
                <c:pt idx="712">
                  <c:v>-460.99</c:v>
                </c:pt>
                <c:pt idx="713">
                  <c:v>-471.54</c:v>
                </c:pt>
                <c:pt idx="714">
                  <c:v>-487.36</c:v>
                </c:pt>
                <c:pt idx="715">
                  <c:v>-485.18</c:v>
                </c:pt>
                <c:pt idx="716">
                  <c:v>-474.56</c:v>
                </c:pt>
                <c:pt idx="717">
                  <c:v>-493.85</c:v>
                </c:pt>
                <c:pt idx="718">
                  <c:v>-476.49</c:v>
                </c:pt>
                <c:pt idx="719">
                  <c:v>-492.64</c:v>
                </c:pt>
                <c:pt idx="720">
                  <c:v>-485.17</c:v>
                </c:pt>
                <c:pt idx="721">
                  <c:v>-464.96</c:v>
                </c:pt>
                <c:pt idx="722">
                  <c:v>-453</c:v>
                </c:pt>
                <c:pt idx="723">
                  <c:v>-409.09</c:v>
                </c:pt>
                <c:pt idx="724">
                  <c:v>-376.69</c:v>
                </c:pt>
                <c:pt idx="725">
                  <c:v>-345.47</c:v>
                </c:pt>
                <c:pt idx="726">
                  <c:v>-286.14999999999998</c:v>
                </c:pt>
                <c:pt idx="727">
                  <c:v>-259.98</c:v>
                </c:pt>
                <c:pt idx="728">
                  <c:v>-236.13</c:v>
                </c:pt>
                <c:pt idx="729">
                  <c:v>-220.04</c:v>
                </c:pt>
                <c:pt idx="730">
                  <c:v>-186.28</c:v>
                </c:pt>
                <c:pt idx="731">
                  <c:v>-176.57</c:v>
                </c:pt>
                <c:pt idx="732">
                  <c:v>-156.05000000000001</c:v>
                </c:pt>
                <c:pt idx="733">
                  <c:v>-129.11000000000001</c:v>
                </c:pt>
                <c:pt idx="734">
                  <c:v>-126.23</c:v>
                </c:pt>
                <c:pt idx="735">
                  <c:v>-125.42</c:v>
                </c:pt>
                <c:pt idx="736">
                  <c:v>-97.397000000000006</c:v>
                </c:pt>
                <c:pt idx="737">
                  <c:v>-76.84</c:v>
                </c:pt>
                <c:pt idx="738">
                  <c:v>-77.614000000000004</c:v>
                </c:pt>
                <c:pt idx="739">
                  <c:v>-82.165999999999997</c:v>
                </c:pt>
                <c:pt idx="740">
                  <c:v>-83.495000000000005</c:v>
                </c:pt>
                <c:pt idx="741">
                  <c:v>-64.709000000000003</c:v>
                </c:pt>
                <c:pt idx="742">
                  <c:v>-58.932000000000002</c:v>
                </c:pt>
                <c:pt idx="743">
                  <c:v>-38.322000000000003</c:v>
                </c:pt>
                <c:pt idx="744">
                  <c:v>-46.463000000000001</c:v>
                </c:pt>
                <c:pt idx="745">
                  <c:v>-46.860999999999997</c:v>
                </c:pt>
                <c:pt idx="746">
                  <c:v>-62.137</c:v>
                </c:pt>
                <c:pt idx="747">
                  <c:v>-84.081000000000003</c:v>
                </c:pt>
                <c:pt idx="748">
                  <c:v>-103.55</c:v>
                </c:pt>
                <c:pt idx="749">
                  <c:v>-109.74</c:v>
                </c:pt>
                <c:pt idx="750">
                  <c:v>-86.747</c:v>
                </c:pt>
                <c:pt idx="751">
                  <c:v>-48.445999999999998</c:v>
                </c:pt>
                <c:pt idx="752">
                  <c:v>-36.795000000000002</c:v>
                </c:pt>
                <c:pt idx="753">
                  <c:v>-9.3920999999999992</c:v>
                </c:pt>
                <c:pt idx="754">
                  <c:v>-23.800999999999998</c:v>
                </c:pt>
                <c:pt idx="755">
                  <c:v>-64.510999999999996</c:v>
                </c:pt>
                <c:pt idx="756">
                  <c:v>-75.341999999999999</c:v>
                </c:pt>
                <c:pt idx="757">
                  <c:v>-96.176000000000002</c:v>
                </c:pt>
                <c:pt idx="758">
                  <c:v>-60.889000000000003</c:v>
                </c:pt>
                <c:pt idx="759">
                  <c:v>-66.337000000000003</c:v>
                </c:pt>
                <c:pt idx="760">
                  <c:v>-39.667000000000002</c:v>
                </c:pt>
                <c:pt idx="761">
                  <c:v>-4.7008999999999999</c:v>
                </c:pt>
                <c:pt idx="762">
                  <c:v>-3.77</c:v>
                </c:pt>
                <c:pt idx="763">
                  <c:v>-5.7702999999999998</c:v>
                </c:pt>
                <c:pt idx="764">
                  <c:v>-7.4222999999999999</c:v>
                </c:pt>
                <c:pt idx="765">
                  <c:v>-13.428000000000001</c:v>
                </c:pt>
                <c:pt idx="766">
                  <c:v>-17.265999999999998</c:v>
                </c:pt>
                <c:pt idx="767">
                  <c:v>-59.363999999999997</c:v>
                </c:pt>
                <c:pt idx="768">
                  <c:v>-74.242000000000004</c:v>
                </c:pt>
                <c:pt idx="769">
                  <c:v>-115.02</c:v>
                </c:pt>
                <c:pt idx="770">
                  <c:v>-125.61</c:v>
                </c:pt>
                <c:pt idx="771">
                  <c:v>-141.69</c:v>
                </c:pt>
                <c:pt idx="772">
                  <c:v>-162.04</c:v>
                </c:pt>
                <c:pt idx="773">
                  <c:v>-157.63999999999999</c:v>
                </c:pt>
                <c:pt idx="774">
                  <c:v>-154.26</c:v>
                </c:pt>
                <c:pt idx="775">
                  <c:v>-149.28</c:v>
                </c:pt>
                <c:pt idx="776">
                  <c:v>-141.87</c:v>
                </c:pt>
                <c:pt idx="777">
                  <c:v>-133.18</c:v>
                </c:pt>
                <c:pt idx="778">
                  <c:v>-136.02000000000001</c:v>
                </c:pt>
                <c:pt idx="779">
                  <c:v>-159.13999999999999</c:v>
                </c:pt>
                <c:pt idx="780">
                  <c:v>-188.31</c:v>
                </c:pt>
                <c:pt idx="781">
                  <c:v>-199.4</c:v>
                </c:pt>
                <c:pt idx="782">
                  <c:v>-233.01</c:v>
                </c:pt>
                <c:pt idx="783">
                  <c:v>-250.87</c:v>
                </c:pt>
                <c:pt idx="784">
                  <c:v>-249.15</c:v>
                </c:pt>
                <c:pt idx="785">
                  <c:v>-245.08</c:v>
                </c:pt>
                <c:pt idx="786">
                  <c:v>-230.43</c:v>
                </c:pt>
                <c:pt idx="787">
                  <c:v>-231.02</c:v>
                </c:pt>
                <c:pt idx="788">
                  <c:v>-229.81</c:v>
                </c:pt>
                <c:pt idx="789">
                  <c:v>-223.17</c:v>
                </c:pt>
                <c:pt idx="790">
                  <c:v>-203.82</c:v>
                </c:pt>
                <c:pt idx="791">
                  <c:v>-185.06</c:v>
                </c:pt>
                <c:pt idx="792">
                  <c:v>-189.76</c:v>
                </c:pt>
                <c:pt idx="793">
                  <c:v>-202.54</c:v>
                </c:pt>
                <c:pt idx="794">
                  <c:v>-175.59</c:v>
                </c:pt>
                <c:pt idx="795">
                  <c:v>-174.43</c:v>
                </c:pt>
                <c:pt idx="796">
                  <c:v>-144.51</c:v>
                </c:pt>
                <c:pt idx="797">
                  <c:v>-127.9</c:v>
                </c:pt>
                <c:pt idx="798">
                  <c:v>-102.74</c:v>
                </c:pt>
                <c:pt idx="799">
                  <c:v>-95.47</c:v>
                </c:pt>
                <c:pt idx="800">
                  <c:v>-70.028000000000006</c:v>
                </c:pt>
                <c:pt idx="801">
                  <c:v>-57.91</c:v>
                </c:pt>
                <c:pt idx="802">
                  <c:v>-57.106999999999999</c:v>
                </c:pt>
                <c:pt idx="803">
                  <c:v>-51.783999999999999</c:v>
                </c:pt>
                <c:pt idx="804">
                  <c:v>-41.738999999999997</c:v>
                </c:pt>
                <c:pt idx="805">
                  <c:v>-34.594999999999999</c:v>
                </c:pt>
                <c:pt idx="806">
                  <c:v>-9.1996000000000002</c:v>
                </c:pt>
                <c:pt idx="807">
                  <c:v>22.103999999999999</c:v>
                </c:pt>
                <c:pt idx="808">
                  <c:v>34.204999999999998</c:v>
                </c:pt>
                <c:pt idx="809">
                  <c:v>54.183</c:v>
                </c:pt>
                <c:pt idx="810">
                  <c:v>45.466000000000001</c:v>
                </c:pt>
                <c:pt idx="811">
                  <c:v>80.450999999999993</c:v>
                </c:pt>
                <c:pt idx="812">
                  <c:v>88.551000000000002</c:v>
                </c:pt>
                <c:pt idx="813">
                  <c:v>99.754999999999995</c:v>
                </c:pt>
                <c:pt idx="814">
                  <c:v>114.07</c:v>
                </c:pt>
                <c:pt idx="815">
                  <c:v>130.81</c:v>
                </c:pt>
                <c:pt idx="816">
                  <c:v>138.28</c:v>
                </c:pt>
                <c:pt idx="817">
                  <c:v>113.93</c:v>
                </c:pt>
                <c:pt idx="818">
                  <c:v>109.92</c:v>
                </c:pt>
                <c:pt idx="819">
                  <c:v>113.47</c:v>
                </c:pt>
                <c:pt idx="820">
                  <c:v>109.52</c:v>
                </c:pt>
                <c:pt idx="821">
                  <c:v>123.79</c:v>
                </c:pt>
                <c:pt idx="822">
                  <c:v>137.19</c:v>
                </c:pt>
                <c:pt idx="823">
                  <c:v>161.08000000000001</c:v>
                </c:pt>
                <c:pt idx="824">
                  <c:v>162.44</c:v>
                </c:pt>
                <c:pt idx="825">
                  <c:v>185.71</c:v>
                </c:pt>
                <c:pt idx="826">
                  <c:v>194.43</c:v>
                </c:pt>
                <c:pt idx="827">
                  <c:v>207.43</c:v>
                </c:pt>
                <c:pt idx="828">
                  <c:v>217.01</c:v>
                </c:pt>
                <c:pt idx="829">
                  <c:v>209.98</c:v>
                </c:pt>
                <c:pt idx="830">
                  <c:v>211.7</c:v>
                </c:pt>
                <c:pt idx="831">
                  <c:v>226.82</c:v>
                </c:pt>
                <c:pt idx="832">
                  <c:v>230.35</c:v>
                </c:pt>
                <c:pt idx="833">
                  <c:v>234.74</c:v>
                </c:pt>
                <c:pt idx="834">
                  <c:v>225.01</c:v>
                </c:pt>
                <c:pt idx="835">
                  <c:v>234.73</c:v>
                </c:pt>
                <c:pt idx="836">
                  <c:v>240.08</c:v>
                </c:pt>
                <c:pt idx="837">
                  <c:v>265.08999999999997</c:v>
                </c:pt>
                <c:pt idx="838">
                  <c:v>321.68</c:v>
                </c:pt>
                <c:pt idx="839">
                  <c:v>364.55</c:v>
                </c:pt>
                <c:pt idx="840">
                  <c:v>401.07</c:v>
                </c:pt>
                <c:pt idx="841">
                  <c:v>412.18</c:v>
                </c:pt>
                <c:pt idx="842">
                  <c:v>436.34</c:v>
                </c:pt>
                <c:pt idx="843">
                  <c:v>458.07</c:v>
                </c:pt>
                <c:pt idx="844">
                  <c:v>463.7</c:v>
                </c:pt>
                <c:pt idx="845">
                  <c:v>488.79</c:v>
                </c:pt>
                <c:pt idx="846">
                  <c:v>494.31</c:v>
                </c:pt>
                <c:pt idx="847">
                  <c:v>488.93</c:v>
                </c:pt>
                <c:pt idx="848">
                  <c:v>516.91999999999996</c:v>
                </c:pt>
                <c:pt idx="849">
                  <c:v>533.17999999999995</c:v>
                </c:pt>
                <c:pt idx="850">
                  <c:v>546.80999999999995</c:v>
                </c:pt>
                <c:pt idx="851">
                  <c:v>571.99</c:v>
                </c:pt>
                <c:pt idx="852">
                  <c:v>570.87</c:v>
                </c:pt>
                <c:pt idx="853">
                  <c:v>574.13</c:v>
                </c:pt>
                <c:pt idx="854">
                  <c:v>566.09</c:v>
                </c:pt>
                <c:pt idx="855">
                  <c:v>590.22</c:v>
                </c:pt>
                <c:pt idx="856">
                  <c:v>615.89</c:v>
                </c:pt>
                <c:pt idx="857">
                  <c:v>602.85</c:v>
                </c:pt>
                <c:pt idx="858">
                  <c:v>620.5</c:v>
                </c:pt>
                <c:pt idx="859">
                  <c:v>625.08000000000004</c:v>
                </c:pt>
                <c:pt idx="860">
                  <c:v>620.92999999999995</c:v>
                </c:pt>
                <c:pt idx="861">
                  <c:v>634.89</c:v>
                </c:pt>
                <c:pt idx="862">
                  <c:v>631.29999999999995</c:v>
                </c:pt>
                <c:pt idx="863">
                  <c:v>648.25</c:v>
                </c:pt>
                <c:pt idx="864">
                  <c:v>655.04</c:v>
                </c:pt>
                <c:pt idx="865">
                  <c:v>673.81</c:v>
                </c:pt>
                <c:pt idx="866">
                  <c:v>684.52</c:v>
                </c:pt>
                <c:pt idx="867">
                  <c:v>684.64</c:v>
                </c:pt>
                <c:pt idx="868">
                  <c:v>701.19</c:v>
                </c:pt>
                <c:pt idx="869">
                  <c:v>712.52</c:v>
                </c:pt>
                <c:pt idx="870">
                  <c:v>740.78</c:v>
                </c:pt>
                <c:pt idx="871">
                  <c:v>765.55</c:v>
                </c:pt>
                <c:pt idx="872">
                  <c:v>774.05</c:v>
                </c:pt>
                <c:pt idx="873">
                  <c:v>792.72</c:v>
                </c:pt>
                <c:pt idx="874">
                  <c:v>783.96</c:v>
                </c:pt>
                <c:pt idx="875">
                  <c:v>785.92</c:v>
                </c:pt>
                <c:pt idx="876">
                  <c:v>768.12</c:v>
                </c:pt>
                <c:pt idx="877">
                  <c:v>762.93</c:v>
                </c:pt>
                <c:pt idx="878">
                  <c:v>801.82</c:v>
                </c:pt>
                <c:pt idx="879">
                  <c:v>785.28</c:v>
                </c:pt>
                <c:pt idx="880">
                  <c:v>744.13</c:v>
                </c:pt>
                <c:pt idx="881">
                  <c:v>769.95</c:v>
                </c:pt>
                <c:pt idx="882">
                  <c:v>764.74</c:v>
                </c:pt>
                <c:pt idx="883">
                  <c:v>755.15</c:v>
                </c:pt>
                <c:pt idx="884">
                  <c:v>764.76</c:v>
                </c:pt>
                <c:pt idx="885">
                  <c:v>800.73</c:v>
                </c:pt>
                <c:pt idx="886">
                  <c:v>825.58</c:v>
                </c:pt>
                <c:pt idx="887">
                  <c:v>830.52</c:v>
                </c:pt>
                <c:pt idx="888">
                  <c:v>859.44</c:v>
                </c:pt>
                <c:pt idx="889">
                  <c:v>902.65</c:v>
                </c:pt>
                <c:pt idx="890">
                  <c:v>959.18</c:v>
                </c:pt>
                <c:pt idx="891">
                  <c:v>1038.5</c:v>
                </c:pt>
                <c:pt idx="892">
                  <c:v>1073.0999999999999</c:v>
                </c:pt>
                <c:pt idx="893">
                  <c:v>1139.3</c:v>
                </c:pt>
                <c:pt idx="894">
                  <c:v>1127</c:v>
                </c:pt>
                <c:pt idx="895">
                  <c:v>1144.9000000000001</c:v>
                </c:pt>
                <c:pt idx="896">
                  <c:v>1138</c:v>
                </c:pt>
                <c:pt idx="897">
                  <c:v>1133.3</c:v>
                </c:pt>
                <c:pt idx="898">
                  <c:v>1116.8</c:v>
                </c:pt>
                <c:pt idx="899">
                  <c:v>1058.0999999999999</c:v>
                </c:pt>
                <c:pt idx="900">
                  <c:v>1083.5</c:v>
                </c:pt>
                <c:pt idx="901">
                  <c:v>1088.2</c:v>
                </c:pt>
                <c:pt idx="902">
                  <c:v>1063.5999999999999</c:v>
                </c:pt>
                <c:pt idx="903">
                  <c:v>1087.9000000000001</c:v>
                </c:pt>
                <c:pt idx="904">
                  <c:v>1050.4000000000001</c:v>
                </c:pt>
                <c:pt idx="905">
                  <c:v>1032</c:v>
                </c:pt>
                <c:pt idx="906">
                  <c:v>1049.7</c:v>
                </c:pt>
                <c:pt idx="907">
                  <c:v>1073.7</c:v>
                </c:pt>
                <c:pt idx="908">
                  <c:v>1155.5999999999999</c:v>
                </c:pt>
                <c:pt idx="909">
                  <c:v>1187.2</c:v>
                </c:pt>
                <c:pt idx="910">
                  <c:v>1211.5</c:v>
                </c:pt>
                <c:pt idx="911">
                  <c:v>1212.7</c:v>
                </c:pt>
                <c:pt idx="912">
                  <c:v>1189.9000000000001</c:v>
                </c:pt>
                <c:pt idx="913">
                  <c:v>1167.2</c:v>
                </c:pt>
                <c:pt idx="914">
                  <c:v>1192.3</c:v>
                </c:pt>
                <c:pt idx="915">
                  <c:v>1197.3</c:v>
                </c:pt>
                <c:pt idx="916">
                  <c:v>1189.7</c:v>
                </c:pt>
                <c:pt idx="917">
                  <c:v>1157</c:v>
                </c:pt>
                <c:pt idx="918">
                  <c:v>1168.5</c:v>
                </c:pt>
                <c:pt idx="919">
                  <c:v>1190</c:v>
                </c:pt>
                <c:pt idx="920">
                  <c:v>1231.2</c:v>
                </c:pt>
                <c:pt idx="921">
                  <c:v>1255.3</c:v>
                </c:pt>
                <c:pt idx="922">
                  <c:v>1229.0999999999999</c:v>
                </c:pt>
                <c:pt idx="923">
                  <c:v>1223.8</c:v>
                </c:pt>
                <c:pt idx="924">
                  <c:v>1212.5999999999999</c:v>
                </c:pt>
                <c:pt idx="925">
                  <c:v>1184.2</c:v>
                </c:pt>
                <c:pt idx="926">
                  <c:v>1173.4000000000001</c:v>
                </c:pt>
                <c:pt idx="927">
                  <c:v>1147</c:v>
                </c:pt>
                <c:pt idx="928">
                  <c:v>1178.3</c:v>
                </c:pt>
                <c:pt idx="929">
                  <c:v>1125.2</c:v>
                </c:pt>
                <c:pt idx="930">
                  <c:v>1143.5</c:v>
                </c:pt>
                <c:pt idx="931">
                  <c:v>1157.5999999999999</c:v>
                </c:pt>
                <c:pt idx="932">
                  <c:v>1162.5</c:v>
                </c:pt>
                <c:pt idx="933">
                  <c:v>1205.8</c:v>
                </c:pt>
                <c:pt idx="934">
                  <c:v>1242.7</c:v>
                </c:pt>
                <c:pt idx="935">
                  <c:v>1273.0999999999999</c:v>
                </c:pt>
                <c:pt idx="936">
                  <c:v>1313.4</c:v>
                </c:pt>
                <c:pt idx="937">
                  <c:v>1365.6</c:v>
                </c:pt>
                <c:pt idx="938">
                  <c:v>1395.6</c:v>
                </c:pt>
                <c:pt idx="939">
                  <c:v>1413.6</c:v>
                </c:pt>
                <c:pt idx="940">
                  <c:v>1390.9</c:v>
                </c:pt>
                <c:pt idx="941">
                  <c:v>1385.3</c:v>
                </c:pt>
                <c:pt idx="942">
                  <c:v>1369.9</c:v>
                </c:pt>
                <c:pt idx="943">
                  <c:v>1369.9</c:v>
                </c:pt>
                <c:pt idx="944">
                  <c:v>1337.7</c:v>
                </c:pt>
                <c:pt idx="945">
                  <c:v>1317.5</c:v>
                </c:pt>
                <c:pt idx="946">
                  <c:v>1297.3</c:v>
                </c:pt>
                <c:pt idx="947">
                  <c:v>1280.8</c:v>
                </c:pt>
                <c:pt idx="948">
                  <c:v>1306.9000000000001</c:v>
                </c:pt>
                <c:pt idx="949">
                  <c:v>1325.3</c:v>
                </c:pt>
                <c:pt idx="950">
                  <c:v>1368.4</c:v>
                </c:pt>
                <c:pt idx="951">
                  <c:v>1398.2</c:v>
                </c:pt>
                <c:pt idx="952">
                  <c:v>1382.6</c:v>
                </c:pt>
                <c:pt idx="953">
                  <c:v>1436.9</c:v>
                </c:pt>
                <c:pt idx="954">
                  <c:v>1463.5</c:v>
                </c:pt>
                <c:pt idx="955">
                  <c:v>1467.6</c:v>
                </c:pt>
                <c:pt idx="956">
                  <c:v>1476.9</c:v>
                </c:pt>
                <c:pt idx="957">
                  <c:v>1469.5</c:v>
                </c:pt>
                <c:pt idx="958">
                  <c:v>1459</c:v>
                </c:pt>
                <c:pt idx="959">
                  <c:v>1464.1</c:v>
                </c:pt>
                <c:pt idx="960">
                  <c:v>1456</c:v>
                </c:pt>
                <c:pt idx="961">
                  <c:v>1452.6</c:v>
                </c:pt>
                <c:pt idx="962">
                  <c:v>1467.4</c:v>
                </c:pt>
                <c:pt idx="963">
                  <c:v>1470.3</c:v>
                </c:pt>
                <c:pt idx="964">
                  <c:v>1465</c:v>
                </c:pt>
                <c:pt idx="965">
                  <c:v>1443.6</c:v>
                </c:pt>
                <c:pt idx="966">
                  <c:v>1416.3</c:v>
                </c:pt>
                <c:pt idx="967">
                  <c:v>1360.1</c:v>
                </c:pt>
                <c:pt idx="968">
                  <c:v>1326.3</c:v>
                </c:pt>
                <c:pt idx="969">
                  <c:v>1327.3</c:v>
                </c:pt>
                <c:pt idx="970">
                  <c:v>1305.5</c:v>
                </c:pt>
                <c:pt idx="971">
                  <c:v>1284.2</c:v>
                </c:pt>
                <c:pt idx="972">
                  <c:v>1265.7</c:v>
                </c:pt>
                <c:pt idx="973">
                  <c:v>1324</c:v>
                </c:pt>
                <c:pt idx="974">
                  <c:v>1314.1</c:v>
                </c:pt>
                <c:pt idx="975">
                  <c:v>1295.4000000000001</c:v>
                </c:pt>
                <c:pt idx="976">
                  <c:v>1281.3</c:v>
                </c:pt>
                <c:pt idx="977">
                  <c:v>1221.5</c:v>
                </c:pt>
                <c:pt idx="978">
                  <c:v>1196.8</c:v>
                </c:pt>
                <c:pt idx="979">
                  <c:v>1150.2</c:v>
                </c:pt>
                <c:pt idx="980">
                  <c:v>1098.5</c:v>
                </c:pt>
                <c:pt idx="981">
                  <c:v>1081.0999999999999</c:v>
                </c:pt>
                <c:pt idx="982">
                  <c:v>1075.7</c:v>
                </c:pt>
                <c:pt idx="983">
                  <c:v>1148</c:v>
                </c:pt>
                <c:pt idx="984">
                  <c:v>1165.8</c:v>
                </c:pt>
                <c:pt idx="985">
                  <c:v>1206.8</c:v>
                </c:pt>
                <c:pt idx="986">
                  <c:v>1234.2</c:v>
                </c:pt>
                <c:pt idx="987">
                  <c:v>1249.7</c:v>
                </c:pt>
                <c:pt idx="988">
                  <c:v>1265.7</c:v>
                </c:pt>
                <c:pt idx="989">
                  <c:v>1287.7</c:v>
                </c:pt>
                <c:pt idx="990">
                  <c:v>1298.3</c:v>
                </c:pt>
                <c:pt idx="991">
                  <c:v>1309.3</c:v>
                </c:pt>
                <c:pt idx="992">
                  <c:v>1328.9</c:v>
                </c:pt>
                <c:pt idx="993">
                  <c:v>1324.2</c:v>
                </c:pt>
                <c:pt idx="994">
                  <c:v>1287.7</c:v>
                </c:pt>
                <c:pt idx="995">
                  <c:v>1258.9000000000001</c:v>
                </c:pt>
                <c:pt idx="996">
                  <c:v>1228</c:v>
                </c:pt>
                <c:pt idx="997">
                  <c:v>1174.4000000000001</c:v>
                </c:pt>
                <c:pt idx="998">
                  <c:v>1191.7</c:v>
                </c:pt>
                <c:pt idx="999">
                  <c:v>1169.5999999999999</c:v>
                </c:pt>
                <c:pt idx="1000">
                  <c:v>1143.9000000000001</c:v>
                </c:pt>
                <c:pt idx="1001">
                  <c:v>1152.0999999999999</c:v>
                </c:pt>
                <c:pt idx="1002">
                  <c:v>1121.0999999999999</c:v>
                </c:pt>
                <c:pt idx="1003">
                  <c:v>1137.7</c:v>
                </c:pt>
                <c:pt idx="1004">
                  <c:v>1146.3</c:v>
                </c:pt>
                <c:pt idx="1005">
                  <c:v>1161.9000000000001</c:v>
                </c:pt>
                <c:pt idx="1006">
                  <c:v>1142.8</c:v>
                </c:pt>
                <c:pt idx="1007">
                  <c:v>1104</c:v>
                </c:pt>
                <c:pt idx="1008">
                  <c:v>1051.3</c:v>
                </c:pt>
                <c:pt idx="1009">
                  <c:v>1019</c:v>
                </c:pt>
                <c:pt idx="1010">
                  <c:v>981.57</c:v>
                </c:pt>
                <c:pt idx="1011">
                  <c:v>991.74</c:v>
                </c:pt>
                <c:pt idx="1012">
                  <c:v>1011.6</c:v>
                </c:pt>
                <c:pt idx="1013">
                  <c:v>1012.2</c:v>
                </c:pt>
                <c:pt idx="1014">
                  <c:v>992.17</c:v>
                </c:pt>
                <c:pt idx="1015">
                  <c:v>986.72</c:v>
                </c:pt>
                <c:pt idx="1016">
                  <c:v>967.19</c:v>
                </c:pt>
                <c:pt idx="1017">
                  <c:v>945.33</c:v>
                </c:pt>
                <c:pt idx="1018">
                  <c:v>976.64</c:v>
                </c:pt>
                <c:pt idx="1019">
                  <c:v>1004.8</c:v>
                </c:pt>
                <c:pt idx="1020">
                  <c:v>1031.3</c:v>
                </c:pt>
                <c:pt idx="1021">
                  <c:v>1051.5999999999999</c:v>
                </c:pt>
                <c:pt idx="1022">
                  <c:v>1051.0999999999999</c:v>
                </c:pt>
                <c:pt idx="1023">
                  <c:v>1065</c:v>
                </c:pt>
                <c:pt idx="1024">
                  <c:v>1079.9000000000001</c:v>
                </c:pt>
                <c:pt idx="1025">
                  <c:v>1076.8</c:v>
                </c:pt>
                <c:pt idx="1026">
                  <c:v>1117</c:v>
                </c:pt>
                <c:pt idx="1027">
                  <c:v>1120.7</c:v>
                </c:pt>
                <c:pt idx="1028">
                  <c:v>1122.4000000000001</c:v>
                </c:pt>
                <c:pt idx="1029">
                  <c:v>1098.5999999999999</c:v>
                </c:pt>
                <c:pt idx="1030">
                  <c:v>1091.0999999999999</c:v>
                </c:pt>
                <c:pt idx="1031">
                  <c:v>1089.7</c:v>
                </c:pt>
                <c:pt idx="1032">
                  <c:v>1090.8</c:v>
                </c:pt>
                <c:pt idx="1033">
                  <c:v>1128.2</c:v>
                </c:pt>
                <c:pt idx="1034">
                  <c:v>1130.0999999999999</c:v>
                </c:pt>
                <c:pt idx="1035">
                  <c:v>1118.5999999999999</c:v>
                </c:pt>
                <c:pt idx="1036">
                  <c:v>1091.9000000000001</c:v>
                </c:pt>
                <c:pt idx="1037">
                  <c:v>1074.3</c:v>
                </c:pt>
                <c:pt idx="1038">
                  <c:v>1098.3</c:v>
                </c:pt>
                <c:pt idx="1039">
                  <c:v>1123.3</c:v>
                </c:pt>
                <c:pt idx="1040">
                  <c:v>1086.4000000000001</c:v>
                </c:pt>
                <c:pt idx="1041">
                  <c:v>1063.5999999999999</c:v>
                </c:pt>
                <c:pt idx="1042">
                  <c:v>1046.8</c:v>
                </c:pt>
                <c:pt idx="1043">
                  <c:v>1055</c:v>
                </c:pt>
                <c:pt idx="1044">
                  <c:v>1043.9000000000001</c:v>
                </c:pt>
                <c:pt idx="1045">
                  <c:v>1015.9</c:v>
                </c:pt>
                <c:pt idx="1046">
                  <c:v>1022.8</c:v>
                </c:pt>
                <c:pt idx="1047">
                  <c:v>1024.3</c:v>
                </c:pt>
                <c:pt idx="1048">
                  <c:v>1026.7</c:v>
                </c:pt>
                <c:pt idx="1049">
                  <c:v>1054.8</c:v>
                </c:pt>
                <c:pt idx="1050">
                  <c:v>1081.0999999999999</c:v>
                </c:pt>
                <c:pt idx="1051">
                  <c:v>1113.5999999999999</c:v>
                </c:pt>
                <c:pt idx="1052">
                  <c:v>1123.9000000000001</c:v>
                </c:pt>
                <c:pt idx="1053">
                  <c:v>1145</c:v>
                </c:pt>
                <c:pt idx="1054">
                  <c:v>1150.8</c:v>
                </c:pt>
                <c:pt idx="1055">
                  <c:v>1191.9000000000001</c:v>
                </c:pt>
                <c:pt idx="1056">
                  <c:v>1234.3</c:v>
                </c:pt>
                <c:pt idx="1057">
                  <c:v>1282.5999999999999</c:v>
                </c:pt>
                <c:pt idx="1058">
                  <c:v>1319</c:v>
                </c:pt>
                <c:pt idx="1059">
                  <c:v>1337.4</c:v>
                </c:pt>
                <c:pt idx="1060">
                  <c:v>1339.8</c:v>
                </c:pt>
                <c:pt idx="1061">
                  <c:v>1364.6</c:v>
                </c:pt>
                <c:pt idx="1062">
                  <c:v>1376.9</c:v>
                </c:pt>
                <c:pt idx="1063">
                  <c:v>1367.1</c:v>
                </c:pt>
                <c:pt idx="1064">
                  <c:v>1342.2</c:v>
                </c:pt>
                <c:pt idx="1065">
                  <c:v>1364.1</c:v>
                </c:pt>
                <c:pt idx="1066">
                  <c:v>1349.6</c:v>
                </c:pt>
                <c:pt idx="1067">
                  <c:v>1348.6</c:v>
                </c:pt>
                <c:pt idx="1068">
                  <c:v>1341.1</c:v>
                </c:pt>
                <c:pt idx="1069">
                  <c:v>1344</c:v>
                </c:pt>
                <c:pt idx="1070">
                  <c:v>1349.5</c:v>
                </c:pt>
                <c:pt idx="1071">
                  <c:v>1369</c:v>
                </c:pt>
                <c:pt idx="1072">
                  <c:v>1369.6</c:v>
                </c:pt>
                <c:pt idx="1073">
                  <c:v>1375</c:v>
                </c:pt>
                <c:pt idx="1074">
                  <c:v>1385.2</c:v>
                </c:pt>
                <c:pt idx="1075">
                  <c:v>1389.9</c:v>
                </c:pt>
                <c:pt idx="1076">
                  <c:v>1437.7</c:v>
                </c:pt>
                <c:pt idx="1077">
                  <c:v>1446.3</c:v>
                </c:pt>
                <c:pt idx="1078">
                  <c:v>1450.4</c:v>
                </c:pt>
                <c:pt idx="1079">
                  <c:v>1438.2</c:v>
                </c:pt>
                <c:pt idx="1080">
                  <c:v>1429.8</c:v>
                </c:pt>
                <c:pt idx="1081">
                  <c:v>1446.3</c:v>
                </c:pt>
                <c:pt idx="1082">
                  <c:v>1461</c:v>
                </c:pt>
                <c:pt idx="1083">
                  <c:v>1476</c:v>
                </c:pt>
                <c:pt idx="1084">
                  <c:v>1470.7</c:v>
                </c:pt>
                <c:pt idx="1085">
                  <c:v>1472.8</c:v>
                </c:pt>
                <c:pt idx="1086">
                  <c:v>1469.1</c:v>
                </c:pt>
                <c:pt idx="1087">
                  <c:v>1442.9</c:v>
                </c:pt>
                <c:pt idx="1088">
                  <c:v>1405.7</c:v>
                </c:pt>
                <c:pt idx="1089">
                  <c:v>1373.4</c:v>
                </c:pt>
                <c:pt idx="1090">
                  <c:v>1357.2</c:v>
                </c:pt>
                <c:pt idx="1091">
                  <c:v>1323.5</c:v>
                </c:pt>
                <c:pt idx="1092">
                  <c:v>1321.8</c:v>
                </c:pt>
                <c:pt idx="1093">
                  <c:v>1320.7</c:v>
                </c:pt>
                <c:pt idx="1094">
                  <c:v>1318.5</c:v>
                </c:pt>
                <c:pt idx="1095">
                  <c:v>1294.2</c:v>
                </c:pt>
                <c:pt idx="1096">
                  <c:v>1269.0999999999999</c:v>
                </c:pt>
                <c:pt idx="1097">
                  <c:v>1249.5</c:v>
                </c:pt>
                <c:pt idx="1098">
                  <c:v>1220</c:v>
                </c:pt>
                <c:pt idx="1099">
                  <c:v>1211.7</c:v>
                </c:pt>
                <c:pt idx="1100">
                  <c:v>1255.4000000000001</c:v>
                </c:pt>
                <c:pt idx="1101">
                  <c:v>1280.4000000000001</c:v>
                </c:pt>
                <c:pt idx="1102">
                  <c:v>1279.7</c:v>
                </c:pt>
                <c:pt idx="1103">
                  <c:v>1279.3</c:v>
                </c:pt>
                <c:pt idx="1104">
                  <c:v>1295.7</c:v>
                </c:pt>
                <c:pt idx="1105">
                  <c:v>1303.4000000000001</c:v>
                </c:pt>
                <c:pt idx="1106">
                  <c:v>1304.4000000000001</c:v>
                </c:pt>
                <c:pt idx="1107">
                  <c:v>1275</c:v>
                </c:pt>
                <c:pt idx="1108">
                  <c:v>1245.0999999999999</c:v>
                </c:pt>
                <c:pt idx="1109">
                  <c:v>1262.7</c:v>
                </c:pt>
                <c:pt idx="1110">
                  <c:v>1271.4000000000001</c:v>
                </c:pt>
                <c:pt idx="1111">
                  <c:v>1266</c:v>
                </c:pt>
                <c:pt idx="1112">
                  <c:v>1259.0999999999999</c:v>
                </c:pt>
                <c:pt idx="1113">
                  <c:v>1251.4000000000001</c:v>
                </c:pt>
                <c:pt idx="1114">
                  <c:v>1222.7</c:v>
                </c:pt>
                <c:pt idx="1115">
                  <c:v>1158.5999999999999</c:v>
                </c:pt>
                <c:pt idx="1116">
                  <c:v>1137.0999999999999</c:v>
                </c:pt>
                <c:pt idx="1117">
                  <c:v>1158.3</c:v>
                </c:pt>
                <c:pt idx="1118">
                  <c:v>1160.5</c:v>
                </c:pt>
                <c:pt idx="1119">
                  <c:v>1121.8</c:v>
                </c:pt>
                <c:pt idx="1120">
                  <c:v>1071.5</c:v>
                </c:pt>
                <c:pt idx="1121">
                  <c:v>1065.5999999999999</c:v>
                </c:pt>
                <c:pt idx="1122">
                  <c:v>1009.3</c:v>
                </c:pt>
                <c:pt idx="1123">
                  <c:v>963.3</c:v>
                </c:pt>
                <c:pt idx="1124">
                  <c:v>950.08</c:v>
                </c:pt>
                <c:pt idx="1125">
                  <c:v>897.26</c:v>
                </c:pt>
                <c:pt idx="1126">
                  <c:v>882.65</c:v>
                </c:pt>
                <c:pt idx="1127">
                  <c:v>871.99</c:v>
                </c:pt>
                <c:pt idx="1128">
                  <c:v>880.03</c:v>
                </c:pt>
                <c:pt idx="1129">
                  <c:v>876.17</c:v>
                </c:pt>
                <c:pt idx="1130">
                  <c:v>849.53</c:v>
                </c:pt>
                <c:pt idx="1131">
                  <c:v>821.35</c:v>
                </c:pt>
                <c:pt idx="1132">
                  <c:v>777.04</c:v>
                </c:pt>
                <c:pt idx="1133">
                  <c:v>746.29</c:v>
                </c:pt>
                <c:pt idx="1134">
                  <c:v>738.14</c:v>
                </c:pt>
                <c:pt idx="1135">
                  <c:v>720.49</c:v>
                </c:pt>
                <c:pt idx="1136">
                  <c:v>740.68</c:v>
                </c:pt>
                <c:pt idx="1137">
                  <c:v>715.76</c:v>
                </c:pt>
                <c:pt idx="1138">
                  <c:v>655.58</c:v>
                </c:pt>
                <c:pt idx="1139">
                  <c:v>658.23</c:v>
                </c:pt>
                <c:pt idx="1140">
                  <c:v>663.79</c:v>
                </c:pt>
                <c:pt idx="1141">
                  <c:v>664.46</c:v>
                </c:pt>
                <c:pt idx="1142">
                  <c:v>688.55</c:v>
                </c:pt>
                <c:pt idx="1143">
                  <c:v>694.25</c:v>
                </c:pt>
                <c:pt idx="1144">
                  <c:v>700.66</c:v>
                </c:pt>
                <c:pt idx="1145">
                  <c:v>660.93</c:v>
                </c:pt>
                <c:pt idx="1146">
                  <c:v>638.05999999999995</c:v>
                </c:pt>
                <c:pt idx="1147">
                  <c:v>613.1</c:v>
                </c:pt>
                <c:pt idx="1148">
                  <c:v>612.58000000000004</c:v>
                </c:pt>
                <c:pt idx="1149">
                  <c:v>617.38</c:v>
                </c:pt>
                <c:pt idx="1150">
                  <c:v>565.41999999999996</c:v>
                </c:pt>
                <c:pt idx="1151">
                  <c:v>586.79999999999995</c:v>
                </c:pt>
                <c:pt idx="1152">
                  <c:v>572.55999999999995</c:v>
                </c:pt>
                <c:pt idx="1153">
                  <c:v>565.20000000000005</c:v>
                </c:pt>
                <c:pt idx="1154">
                  <c:v>566.72</c:v>
                </c:pt>
                <c:pt idx="1155">
                  <c:v>520.69000000000005</c:v>
                </c:pt>
                <c:pt idx="1156">
                  <c:v>506.15</c:v>
                </c:pt>
                <c:pt idx="1157">
                  <c:v>451.29</c:v>
                </c:pt>
                <c:pt idx="1158">
                  <c:v>443.79</c:v>
                </c:pt>
                <c:pt idx="1159">
                  <c:v>467.21</c:v>
                </c:pt>
                <c:pt idx="1160">
                  <c:v>463.54</c:v>
                </c:pt>
                <c:pt idx="1161">
                  <c:v>465.77</c:v>
                </c:pt>
                <c:pt idx="1162">
                  <c:v>417.44</c:v>
                </c:pt>
                <c:pt idx="1163">
                  <c:v>412.92</c:v>
                </c:pt>
                <c:pt idx="1164">
                  <c:v>464.35</c:v>
                </c:pt>
                <c:pt idx="1165">
                  <c:v>446.35</c:v>
                </c:pt>
                <c:pt idx="1166">
                  <c:v>431.18</c:v>
                </c:pt>
                <c:pt idx="1167">
                  <c:v>435.28</c:v>
                </c:pt>
                <c:pt idx="1168">
                  <c:v>396.36</c:v>
                </c:pt>
                <c:pt idx="1169">
                  <c:v>351.01</c:v>
                </c:pt>
                <c:pt idx="1170">
                  <c:v>337.39</c:v>
                </c:pt>
                <c:pt idx="1171">
                  <c:v>317.27</c:v>
                </c:pt>
                <c:pt idx="1172">
                  <c:v>299.82</c:v>
                </c:pt>
                <c:pt idx="1173">
                  <c:v>274.11</c:v>
                </c:pt>
                <c:pt idx="1174">
                  <c:v>267.48</c:v>
                </c:pt>
                <c:pt idx="1175">
                  <c:v>254.23</c:v>
                </c:pt>
                <c:pt idx="1176">
                  <c:v>274.52999999999997</c:v>
                </c:pt>
                <c:pt idx="1177">
                  <c:v>277.31</c:v>
                </c:pt>
                <c:pt idx="1178">
                  <c:v>273.5</c:v>
                </c:pt>
                <c:pt idx="1179">
                  <c:v>244.83</c:v>
                </c:pt>
                <c:pt idx="1180">
                  <c:v>233.41</c:v>
                </c:pt>
                <c:pt idx="1181">
                  <c:v>217.92</c:v>
                </c:pt>
                <c:pt idx="1182">
                  <c:v>168.04</c:v>
                </c:pt>
                <c:pt idx="1183">
                  <c:v>145.33000000000001</c:v>
                </c:pt>
                <c:pt idx="1184">
                  <c:v>130.66</c:v>
                </c:pt>
                <c:pt idx="1185">
                  <c:v>147.38999999999999</c:v>
                </c:pt>
                <c:pt idx="1186">
                  <c:v>132.57</c:v>
                </c:pt>
                <c:pt idx="1187">
                  <c:v>100.8</c:v>
                </c:pt>
                <c:pt idx="1188">
                  <c:v>72.811999999999998</c:v>
                </c:pt>
                <c:pt idx="1189">
                  <c:v>50.448</c:v>
                </c:pt>
                <c:pt idx="1190">
                  <c:v>63.045999999999999</c:v>
                </c:pt>
                <c:pt idx="1191">
                  <c:v>78.731999999999999</c:v>
                </c:pt>
                <c:pt idx="1192">
                  <c:v>40.960999999999999</c:v>
                </c:pt>
                <c:pt idx="1193">
                  <c:v>-2.8792</c:v>
                </c:pt>
                <c:pt idx="1194">
                  <c:v>-70.885000000000005</c:v>
                </c:pt>
                <c:pt idx="1195">
                  <c:v>-119.52</c:v>
                </c:pt>
                <c:pt idx="1196">
                  <c:v>-143.13999999999999</c:v>
                </c:pt>
                <c:pt idx="1197">
                  <c:v>-151.82</c:v>
                </c:pt>
                <c:pt idx="1198">
                  <c:v>-166.54</c:v>
                </c:pt>
                <c:pt idx="1199">
                  <c:v>-198.46</c:v>
                </c:pt>
                <c:pt idx="1200">
                  <c:v>-246.21</c:v>
                </c:pt>
                <c:pt idx="1201">
                  <c:v>-281.33999999999997</c:v>
                </c:pt>
                <c:pt idx="1202">
                  <c:v>-327.05</c:v>
                </c:pt>
                <c:pt idx="1203">
                  <c:v>-362.55</c:v>
                </c:pt>
                <c:pt idx="1204">
                  <c:v>-401.01</c:v>
                </c:pt>
                <c:pt idx="1205">
                  <c:v>-441.9</c:v>
                </c:pt>
                <c:pt idx="1206">
                  <c:v>-479.46</c:v>
                </c:pt>
                <c:pt idx="1207">
                  <c:v>-520.35</c:v>
                </c:pt>
                <c:pt idx="1208">
                  <c:v>-542.53</c:v>
                </c:pt>
                <c:pt idx="1209">
                  <c:v>-578.41999999999996</c:v>
                </c:pt>
                <c:pt idx="1210">
                  <c:v>-582.36</c:v>
                </c:pt>
                <c:pt idx="1211">
                  <c:v>-579.76</c:v>
                </c:pt>
                <c:pt idx="1212">
                  <c:v>-599.66</c:v>
                </c:pt>
                <c:pt idx="1213">
                  <c:v>-601.61</c:v>
                </c:pt>
                <c:pt idx="1214">
                  <c:v>-608.73</c:v>
                </c:pt>
                <c:pt idx="1215">
                  <c:v>-600.07000000000005</c:v>
                </c:pt>
                <c:pt idx="1216">
                  <c:v>-584.45000000000005</c:v>
                </c:pt>
                <c:pt idx="1217">
                  <c:v>-577.53</c:v>
                </c:pt>
                <c:pt idx="1218">
                  <c:v>-579.23</c:v>
                </c:pt>
                <c:pt idx="1219">
                  <c:v>-569.41999999999996</c:v>
                </c:pt>
                <c:pt idx="1220">
                  <c:v>-567.41999999999996</c:v>
                </c:pt>
                <c:pt idx="1221">
                  <c:v>-542.41999999999996</c:v>
                </c:pt>
                <c:pt idx="1222">
                  <c:v>-540.53</c:v>
                </c:pt>
                <c:pt idx="1223">
                  <c:v>-523.11</c:v>
                </c:pt>
                <c:pt idx="1224">
                  <c:v>-500.94</c:v>
                </c:pt>
                <c:pt idx="1225">
                  <c:v>-490.41</c:v>
                </c:pt>
                <c:pt idx="1226">
                  <c:v>-492.73</c:v>
                </c:pt>
                <c:pt idx="1227">
                  <c:v>-492.11</c:v>
                </c:pt>
                <c:pt idx="1228">
                  <c:v>-480.74</c:v>
                </c:pt>
                <c:pt idx="1229">
                  <c:v>-480.13</c:v>
                </c:pt>
                <c:pt idx="1230">
                  <c:v>-492.88</c:v>
                </c:pt>
                <c:pt idx="1231">
                  <c:v>-494.1</c:v>
                </c:pt>
                <c:pt idx="1232">
                  <c:v>-522.88</c:v>
                </c:pt>
                <c:pt idx="1233">
                  <c:v>-548.36</c:v>
                </c:pt>
                <c:pt idx="1234">
                  <c:v>-547.16</c:v>
                </c:pt>
                <c:pt idx="1235">
                  <c:v>-568.41999999999996</c:v>
                </c:pt>
                <c:pt idx="1236">
                  <c:v>-556.54</c:v>
                </c:pt>
                <c:pt idx="1237">
                  <c:v>-559.29999999999995</c:v>
                </c:pt>
                <c:pt idx="1238">
                  <c:v>-544.12</c:v>
                </c:pt>
                <c:pt idx="1239">
                  <c:v>-515.29999999999995</c:v>
                </c:pt>
                <c:pt idx="1240">
                  <c:v>-521.86</c:v>
                </c:pt>
                <c:pt idx="1241">
                  <c:v>-536.70000000000005</c:v>
                </c:pt>
                <c:pt idx="1242">
                  <c:v>-557.72</c:v>
                </c:pt>
                <c:pt idx="1243">
                  <c:v>-550.16999999999996</c:v>
                </c:pt>
                <c:pt idx="1244">
                  <c:v>-560.54</c:v>
                </c:pt>
                <c:pt idx="1245">
                  <c:v>-566.03</c:v>
                </c:pt>
                <c:pt idx="1246">
                  <c:v>-545.86</c:v>
                </c:pt>
                <c:pt idx="1247">
                  <c:v>-544.5</c:v>
                </c:pt>
                <c:pt idx="1248">
                  <c:v>-532.67999999999995</c:v>
                </c:pt>
                <c:pt idx="1249">
                  <c:v>-502.83</c:v>
                </c:pt>
                <c:pt idx="1250">
                  <c:v>-457.55</c:v>
                </c:pt>
                <c:pt idx="1251">
                  <c:v>-412.1</c:v>
                </c:pt>
                <c:pt idx="1252">
                  <c:v>-397.81</c:v>
                </c:pt>
                <c:pt idx="1253">
                  <c:v>-374.12</c:v>
                </c:pt>
                <c:pt idx="1254">
                  <c:v>-366.63</c:v>
                </c:pt>
                <c:pt idx="1255">
                  <c:v>-335.5</c:v>
                </c:pt>
                <c:pt idx="1256">
                  <c:v>-325</c:v>
                </c:pt>
                <c:pt idx="1257">
                  <c:v>-317.10000000000002</c:v>
                </c:pt>
                <c:pt idx="1258">
                  <c:v>-277.26</c:v>
                </c:pt>
                <c:pt idx="1259">
                  <c:v>-244.05</c:v>
                </c:pt>
                <c:pt idx="1260">
                  <c:v>-230.99</c:v>
                </c:pt>
                <c:pt idx="1261">
                  <c:v>-184.92</c:v>
                </c:pt>
                <c:pt idx="1262">
                  <c:v>-171.01</c:v>
                </c:pt>
                <c:pt idx="1263">
                  <c:v>-161.63999999999999</c:v>
                </c:pt>
                <c:pt idx="1264">
                  <c:v>-132.94999999999999</c:v>
                </c:pt>
                <c:pt idx="1265">
                  <c:v>-143.27000000000001</c:v>
                </c:pt>
                <c:pt idx="1266">
                  <c:v>-146.49</c:v>
                </c:pt>
                <c:pt idx="1267">
                  <c:v>-161.05000000000001</c:v>
                </c:pt>
                <c:pt idx="1268">
                  <c:v>-169.28</c:v>
                </c:pt>
                <c:pt idx="1269">
                  <c:v>-203.94</c:v>
                </c:pt>
                <c:pt idx="1270">
                  <c:v>-209.34</c:v>
                </c:pt>
                <c:pt idx="1271">
                  <c:v>-208.04</c:v>
                </c:pt>
                <c:pt idx="1272">
                  <c:v>-224.27</c:v>
                </c:pt>
                <c:pt idx="1273">
                  <c:v>-234.87</c:v>
                </c:pt>
                <c:pt idx="1274">
                  <c:v>-207.89</c:v>
                </c:pt>
                <c:pt idx="1275">
                  <c:v>-192.44</c:v>
                </c:pt>
                <c:pt idx="1276">
                  <c:v>-114.25</c:v>
                </c:pt>
                <c:pt idx="1277">
                  <c:v>-58.152999999999999</c:v>
                </c:pt>
                <c:pt idx="1278">
                  <c:v>7.3669000000000002</c:v>
                </c:pt>
                <c:pt idx="1279">
                  <c:v>42.125999999999998</c:v>
                </c:pt>
                <c:pt idx="1280">
                  <c:v>80.748999999999995</c:v>
                </c:pt>
                <c:pt idx="1281">
                  <c:v>110.93</c:v>
                </c:pt>
                <c:pt idx="1282">
                  <c:v>142.47</c:v>
                </c:pt>
                <c:pt idx="1283">
                  <c:v>182.32</c:v>
                </c:pt>
                <c:pt idx="1284">
                  <c:v>217.54</c:v>
                </c:pt>
                <c:pt idx="1285">
                  <c:v>223.41</c:v>
                </c:pt>
                <c:pt idx="1286">
                  <c:v>195.18</c:v>
                </c:pt>
                <c:pt idx="1287">
                  <c:v>149.44999999999999</c:v>
                </c:pt>
                <c:pt idx="1288">
                  <c:v>110.55</c:v>
                </c:pt>
                <c:pt idx="1289">
                  <c:v>89.646000000000001</c:v>
                </c:pt>
                <c:pt idx="1290">
                  <c:v>53.087000000000003</c:v>
                </c:pt>
                <c:pt idx="1291">
                  <c:v>51.927</c:v>
                </c:pt>
                <c:pt idx="1292">
                  <c:v>19.827999999999999</c:v>
                </c:pt>
                <c:pt idx="1293">
                  <c:v>23.242000000000001</c:v>
                </c:pt>
                <c:pt idx="1294">
                  <c:v>27.972999999999999</c:v>
                </c:pt>
                <c:pt idx="1295">
                  <c:v>23.515999999999998</c:v>
                </c:pt>
                <c:pt idx="1296">
                  <c:v>52.75</c:v>
                </c:pt>
                <c:pt idx="1297">
                  <c:v>105.24</c:v>
                </c:pt>
                <c:pt idx="1298">
                  <c:v>154.32</c:v>
                </c:pt>
                <c:pt idx="1299">
                  <c:v>170.53</c:v>
                </c:pt>
                <c:pt idx="1300">
                  <c:v>163.85</c:v>
                </c:pt>
                <c:pt idx="1301">
                  <c:v>159.01</c:v>
                </c:pt>
                <c:pt idx="1302">
                  <c:v>118.37</c:v>
                </c:pt>
                <c:pt idx="1303">
                  <c:v>85.028000000000006</c:v>
                </c:pt>
                <c:pt idx="1304">
                  <c:v>43.411999999999999</c:v>
                </c:pt>
                <c:pt idx="1305">
                  <c:v>22.843</c:v>
                </c:pt>
                <c:pt idx="1306">
                  <c:v>18.222999999999999</c:v>
                </c:pt>
                <c:pt idx="1307">
                  <c:v>1.7443</c:v>
                </c:pt>
                <c:pt idx="1308">
                  <c:v>18.742000000000001</c:v>
                </c:pt>
                <c:pt idx="1309">
                  <c:v>47.32</c:v>
                </c:pt>
                <c:pt idx="1310">
                  <c:v>77.055000000000007</c:v>
                </c:pt>
                <c:pt idx="1311">
                  <c:v>85.358000000000004</c:v>
                </c:pt>
                <c:pt idx="1312">
                  <c:v>101.07</c:v>
                </c:pt>
                <c:pt idx="1313">
                  <c:v>106.12</c:v>
                </c:pt>
                <c:pt idx="1314">
                  <c:v>95.998000000000005</c:v>
                </c:pt>
                <c:pt idx="1315">
                  <c:v>85.349000000000004</c:v>
                </c:pt>
                <c:pt idx="1316">
                  <c:v>90.045000000000002</c:v>
                </c:pt>
                <c:pt idx="1317">
                  <c:v>85.308000000000007</c:v>
                </c:pt>
                <c:pt idx="1318">
                  <c:v>85.569000000000003</c:v>
                </c:pt>
                <c:pt idx="1319">
                  <c:v>80.269000000000005</c:v>
                </c:pt>
                <c:pt idx="1320">
                  <c:v>84.567999999999998</c:v>
                </c:pt>
                <c:pt idx="1321">
                  <c:v>76.701999999999998</c:v>
                </c:pt>
                <c:pt idx="1322">
                  <c:v>86.497</c:v>
                </c:pt>
                <c:pt idx="1323">
                  <c:v>75.869</c:v>
                </c:pt>
                <c:pt idx="1324">
                  <c:v>101.97</c:v>
                </c:pt>
                <c:pt idx="1325">
                  <c:v>105.18</c:v>
                </c:pt>
                <c:pt idx="1326">
                  <c:v>140.51</c:v>
                </c:pt>
                <c:pt idx="1327">
                  <c:v>147.5</c:v>
                </c:pt>
                <c:pt idx="1328">
                  <c:v>149.91999999999999</c:v>
                </c:pt>
                <c:pt idx="1329">
                  <c:v>137.35</c:v>
                </c:pt>
                <c:pt idx="1330">
                  <c:v>110.96</c:v>
                </c:pt>
                <c:pt idx="1331">
                  <c:v>124.1</c:v>
                </c:pt>
                <c:pt idx="1332">
                  <c:v>101.9</c:v>
                </c:pt>
                <c:pt idx="1333">
                  <c:v>93.233000000000004</c:v>
                </c:pt>
                <c:pt idx="1334">
                  <c:v>100.15</c:v>
                </c:pt>
                <c:pt idx="1335">
                  <c:v>109.64</c:v>
                </c:pt>
                <c:pt idx="1336">
                  <c:v>138.78</c:v>
                </c:pt>
                <c:pt idx="1337">
                  <c:v>171.84</c:v>
                </c:pt>
                <c:pt idx="1338">
                  <c:v>188.01</c:v>
                </c:pt>
                <c:pt idx="1339">
                  <c:v>212.03</c:v>
                </c:pt>
                <c:pt idx="1340">
                  <c:v>212.86</c:v>
                </c:pt>
                <c:pt idx="1341">
                  <c:v>262.83999999999997</c:v>
                </c:pt>
                <c:pt idx="1342">
                  <c:v>285.95</c:v>
                </c:pt>
                <c:pt idx="1343">
                  <c:v>384.51</c:v>
                </c:pt>
                <c:pt idx="1344">
                  <c:v>445.9</c:v>
                </c:pt>
                <c:pt idx="1345">
                  <c:v>495</c:v>
                </c:pt>
                <c:pt idx="1346">
                  <c:v>525.92999999999995</c:v>
                </c:pt>
                <c:pt idx="1347">
                  <c:v>525.41999999999996</c:v>
                </c:pt>
                <c:pt idx="1348">
                  <c:v>498.53</c:v>
                </c:pt>
                <c:pt idx="1349">
                  <c:v>483.78</c:v>
                </c:pt>
                <c:pt idx="1350">
                  <c:v>479.62</c:v>
                </c:pt>
                <c:pt idx="1351">
                  <c:v>476.33</c:v>
                </c:pt>
                <c:pt idx="1352">
                  <c:v>460.09</c:v>
                </c:pt>
                <c:pt idx="1353">
                  <c:v>497.26</c:v>
                </c:pt>
                <c:pt idx="1354">
                  <c:v>506.45</c:v>
                </c:pt>
                <c:pt idx="1355">
                  <c:v>489.3</c:v>
                </c:pt>
                <c:pt idx="1356">
                  <c:v>508.86</c:v>
                </c:pt>
                <c:pt idx="1357">
                  <c:v>517.37</c:v>
                </c:pt>
                <c:pt idx="1358">
                  <c:v>508.85</c:v>
                </c:pt>
                <c:pt idx="1359">
                  <c:v>543.78</c:v>
                </c:pt>
                <c:pt idx="1360">
                  <c:v>581.54</c:v>
                </c:pt>
                <c:pt idx="1361">
                  <c:v>612.04999999999995</c:v>
                </c:pt>
                <c:pt idx="1362">
                  <c:v>559.98</c:v>
                </c:pt>
                <c:pt idx="1363">
                  <c:v>511.09</c:v>
                </c:pt>
                <c:pt idx="1364">
                  <c:v>530.65</c:v>
                </c:pt>
                <c:pt idx="1365">
                  <c:v>490.03</c:v>
                </c:pt>
                <c:pt idx="1366">
                  <c:v>477.5</c:v>
                </c:pt>
                <c:pt idx="1367">
                  <c:v>479.24</c:v>
                </c:pt>
                <c:pt idx="1368">
                  <c:v>408.85</c:v>
                </c:pt>
                <c:pt idx="1369">
                  <c:v>326.33</c:v>
                </c:pt>
                <c:pt idx="1370">
                  <c:v>263.58999999999997</c:v>
                </c:pt>
                <c:pt idx="1371">
                  <c:v>240.44</c:v>
                </c:pt>
                <c:pt idx="1372">
                  <c:v>194.23</c:v>
                </c:pt>
                <c:pt idx="1373">
                  <c:v>178.72</c:v>
                </c:pt>
                <c:pt idx="1374">
                  <c:v>160.16</c:v>
                </c:pt>
                <c:pt idx="1375">
                  <c:v>132.80000000000001</c:v>
                </c:pt>
                <c:pt idx="1376">
                  <c:v>142.72999999999999</c:v>
                </c:pt>
                <c:pt idx="1377">
                  <c:v>99.983000000000004</c:v>
                </c:pt>
                <c:pt idx="1378">
                  <c:v>64.596999999999994</c:v>
                </c:pt>
                <c:pt idx="1379">
                  <c:v>66.418000000000006</c:v>
                </c:pt>
                <c:pt idx="1380">
                  <c:v>38.503</c:v>
                </c:pt>
                <c:pt idx="1381">
                  <c:v>16.934000000000001</c:v>
                </c:pt>
                <c:pt idx="1382">
                  <c:v>10.372</c:v>
                </c:pt>
                <c:pt idx="1383">
                  <c:v>-6.8494999999999999</c:v>
                </c:pt>
                <c:pt idx="1384">
                  <c:v>-15.090999999999999</c:v>
                </c:pt>
                <c:pt idx="1385">
                  <c:v>-28.478999999999999</c:v>
                </c:pt>
                <c:pt idx="1386">
                  <c:v>-22.741</c:v>
                </c:pt>
                <c:pt idx="1387">
                  <c:v>-46.628</c:v>
                </c:pt>
                <c:pt idx="1388">
                  <c:v>-58.779000000000003</c:v>
                </c:pt>
                <c:pt idx="1389">
                  <c:v>-93.254999999999995</c:v>
                </c:pt>
                <c:pt idx="1390">
                  <c:v>-130.36000000000001</c:v>
                </c:pt>
                <c:pt idx="1391">
                  <c:v>-137.21</c:v>
                </c:pt>
                <c:pt idx="1392">
                  <c:v>-99.927000000000007</c:v>
                </c:pt>
                <c:pt idx="1393">
                  <c:v>-72.793999999999997</c:v>
                </c:pt>
                <c:pt idx="1394">
                  <c:v>-52.167000000000002</c:v>
                </c:pt>
                <c:pt idx="1395">
                  <c:v>-70.012</c:v>
                </c:pt>
                <c:pt idx="1396">
                  <c:v>-94.326999999999998</c:v>
                </c:pt>
                <c:pt idx="1397">
                  <c:v>-118.99</c:v>
                </c:pt>
                <c:pt idx="1398">
                  <c:v>-91.643000000000001</c:v>
                </c:pt>
                <c:pt idx="1399">
                  <c:v>-48.944000000000003</c:v>
                </c:pt>
                <c:pt idx="1400">
                  <c:v>-43.091999999999999</c:v>
                </c:pt>
                <c:pt idx="1401">
                  <c:v>-39.357999999999997</c:v>
                </c:pt>
                <c:pt idx="1402">
                  <c:v>-23.437000000000001</c:v>
                </c:pt>
                <c:pt idx="1403">
                  <c:v>-29.7</c:v>
                </c:pt>
                <c:pt idx="1404">
                  <c:v>-18.748999999999999</c:v>
                </c:pt>
                <c:pt idx="1405">
                  <c:v>-17.285</c:v>
                </c:pt>
                <c:pt idx="1406">
                  <c:v>1.0156000000000001</c:v>
                </c:pt>
                <c:pt idx="1407">
                  <c:v>-3.5569999999999999</c:v>
                </c:pt>
                <c:pt idx="1408">
                  <c:v>5.4183000000000003</c:v>
                </c:pt>
                <c:pt idx="1409">
                  <c:v>19.937999999999999</c:v>
                </c:pt>
                <c:pt idx="1410">
                  <c:v>6.5045000000000002</c:v>
                </c:pt>
                <c:pt idx="1411">
                  <c:v>-11.396000000000001</c:v>
                </c:pt>
                <c:pt idx="1412">
                  <c:v>-14.105</c:v>
                </c:pt>
                <c:pt idx="1413">
                  <c:v>-37.027999999999999</c:v>
                </c:pt>
                <c:pt idx="1414">
                  <c:v>-69.272999999999996</c:v>
                </c:pt>
                <c:pt idx="1415">
                  <c:v>-55.655000000000001</c:v>
                </c:pt>
                <c:pt idx="1416">
                  <c:v>-22.494</c:v>
                </c:pt>
                <c:pt idx="1417">
                  <c:v>-14.114000000000001</c:v>
                </c:pt>
                <c:pt idx="1418">
                  <c:v>-54.097999999999999</c:v>
                </c:pt>
                <c:pt idx="1419">
                  <c:v>69.872</c:v>
                </c:pt>
                <c:pt idx="1420">
                  <c:v>8.0356000000000005</c:v>
                </c:pt>
                <c:pt idx="1421">
                  <c:v>64.372</c:v>
                </c:pt>
                <c:pt idx="1422">
                  <c:v>176.2</c:v>
                </c:pt>
                <c:pt idx="1423">
                  <c:v>362.31</c:v>
                </c:pt>
                <c:pt idx="1424">
                  <c:v>562.47</c:v>
                </c:pt>
                <c:pt idx="1425">
                  <c:v>751.81</c:v>
                </c:pt>
                <c:pt idx="1426">
                  <c:v>910.98</c:v>
                </c:pt>
                <c:pt idx="1427">
                  <c:v>970.12</c:v>
                </c:pt>
                <c:pt idx="1428">
                  <c:v>946.7</c:v>
                </c:pt>
                <c:pt idx="1429">
                  <c:v>955.39</c:v>
                </c:pt>
                <c:pt idx="1430">
                  <c:v>956.12</c:v>
                </c:pt>
                <c:pt idx="1431">
                  <c:v>957.95</c:v>
                </c:pt>
                <c:pt idx="1432">
                  <c:v>817.25</c:v>
                </c:pt>
                <c:pt idx="1433">
                  <c:v>530.57000000000005</c:v>
                </c:pt>
                <c:pt idx="1434">
                  <c:v>418.27</c:v>
                </c:pt>
                <c:pt idx="1435">
                  <c:v>277.58999999999997</c:v>
                </c:pt>
                <c:pt idx="1436">
                  <c:v>-8.3785000000000007</c:v>
                </c:pt>
                <c:pt idx="1437">
                  <c:v>-141.1</c:v>
                </c:pt>
                <c:pt idx="1438">
                  <c:v>-247.6</c:v>
                </c:pt>
                <c:pt idx="1439">
                  <c:v>-275.22000000000003</c:v>
                </c:pt>
                <c:pt idx="1440">
                  <c:v>-263.41000000000003</c:v>
                </c:pt>
                <c:pt idx="1441">
                  <c:v>-245.18</c:v>
                </c:pt>
                <c:pt idx="1442">
                  <c:v>-236.78</c:v>
                </c:pt>
                <c:pt idx="1443">
                  <c:v>-196.64</c:v>
                </c:pt>
                <c:pt idx="1444">
                  <c:v>-181.07</c:v>
                </c:pt>
                <c:pt idx="1445">
                  <c:v>-205.77</c:v>
                </c:pt>
                <c:pt idx="1446">
                  <c:v>-214.85</c:v>
                </c:pt>
                <c:pt idx="1447">
                  <c:v>-228.09</c:v>
                </c:pt>
                <c:pt idx="1448">
                  <c:v>-81.352999999999994</c:v>
                </c:pt>
                <c:pt idx="1449">
                  <c:v>172.21</c:v>
                </c:pt>
                <c:pt idx="1450">
                  <c:v>457.66</c:v>
                </c:pt>
                <c:pt idx="1451">
                  <c:v>712.43</c:v>
                </c:pt>
                <c:pt idx="1452">
                  <c:v>910.36</c:v>
                </c:pt>
                <c:pt idx="1453">
                  <c:v>980.24</c:v>
                </c:pt>
                <c:pt idx="1454">
                  <c:v>897.11</c:v>
                </c:pt>
                <c:pt idx="1455">
                  <c:v>707.17</c:v>
                </c:pt>
                <c:pt idx="1456">
                  <c:v>580.1</c:v>
                </c:pt>
                <c:pt idx="1457">
                  <c:v>374.19</c:v>
                </c:pt>
                <c:pt idx="1458">
                  <c:v>186.1</c:v>
                </c:pt>
                <c:pt idx="1459">
                  <c:v>50.88</c:v>
                </c:pt>
                <c:pt idx="1460">
                  <c:v>-23.681000000000001</c:v>
                </c:pt>
                <c:pt idx="1461">
                  <c:v>-73.131</c:v>
                </c:pt>
                <c:pt idx="1462">
                  <c:v>-125.89</c:v>
                </c:pt>
                <c:pt idx="1463">
                  <c:v>-168.92</c:v>
                </c:pt>
                <c:pt idx="1464">
                  <c:v>-220.24</c:v>
                </c:pt>
                <c:pt idx="1465">
                  <c:v>-236.32</c:v>
                </c:pt>
                <c:pt idx="1466">
                  <c:v>-287.57</c:v>
                </c:pt>
                <c:pt idx="1467">
                  <c:v>-314.94</c:v>
                </c:pt>
                <c:pt idx="1468">
                  <c:v>-338.84</c:v>
                </c:pt>
                <c:pt idx="1469">
                  <c:v>-340.64</c:v>
                </c:pt>
                <c:pt idx="1470">
                  <c:v>-332.27</c:v>
                </c:pt>
                <c:pt idx="1471">
                  <c:v>-304.52999999999997</c:v>
                </c:pt>
                <c:pt idx="1472">
                  <c:v>-332.83</c:v>
                </c:pt>
                <c:pt idx="1473">
                  <c:v>-308.77</c:v>
                </c:pt>
                <c:pt idx="1474">
                  <c:v>-311.12</c:v>
                </c:pt>
                <c:pt idx="1475">
                  <c:v>-349.52</c:v>
                </c:pt>
                <c:pt idx="1476">
                  <c:v>-364.18</c:v>
                </c:pt>
                <c:pt idx="1477">
                  <c:v>-385.12</c:v>
                </c:pt>
                <c:pt idx="1478">
                  <c:v>-365.2</c:v>
                </c:pt>
                <c:pt idx="1479">
                  <c:v>-368.62</c:v>
                </c:pt>
                <c:pt idx="1480">
                  <c:v>-405.62</c:v>
                </c:pt>
                <c:pt idx="1481">
                  <c:v>-394.68</c:v>
                </c:pt>
                <c:pt idx="1482">
                  <c:v>-371.11</c:v>
                </c:pt>
                <c:pt idx="1483">
                  <c:v>-365.53</c:v>
                </c:pt>
                <c:pt idx="1484">
                  <c:v>-349.12</c:v>
                </c:pt>
                <c:pt idx="1485">
                  <c:v>-360.94</c:v>
                </c:pt>
                <c:pt idx="1486">
                  <c:v>-400.28</c:v>
                </c:pt>
                <c:pt idx="1487">
                  <c:v>-441.94</c:v>
                </c:pt>
                <c:pt idx="1488">
                  <c:v>-520.29</c:v>
                </c:pt>
                <c:pt idx="1489">
                  <c:v>-548.27</c:v>
                </c:pt>
                <c:pt idx="1490">
                  <c:v>-571.05999999999995</c:v>
                </c:pt>
                <c:pt idx="1491">
                  <c:v>-603.20000000000005</c:v>
                </c:pt>
                <c:pt idx="1492">
                  <c:v>-659.15</c:v>
                </c:pt>
                <c:pt idx="1493">
                  <c:v>-655.84</c:v>
                </c:pt>
                <c:pt idx="1494">
                  <c:v>-645.22</c:v>
                </c:pt>
                <c:pt idx="1495">
                  <c:v>-651.76</c:v>
                </c:pt>
                <c:pt idx="1496">
                  <c:v>-615.39</c:v>
                </c:pt>
                <c:pt idx="1497">
                  <c:v>-603.85</c:v>
                </c:pt>
                <c:pt idx="1498">
                  <c:v>-648.11</c:v>
                </c:pt>
                <c:pt idx="1499">
                  <c:v>-714.87</c:v>
                </c:pt>
                <c:pt idx="1500">
                  <c:v>-783.6</c:v>
                </c:pt>
                <c:pt idx="1501">
                  <c:v>-823.36</c:v>
                </c:pt>
                <c:pt idx="1502">
                  <c:v>-862.06</c:v>
                </c:pt>
                <c:pt idx="1503">
                  <c:v>-886.13</c:v>
                </c:pt>
                <c:pt idx="1504">
                  <c:v>-921.38</c:v>
                </c:pt>
                <c:pt idx="1505">
                  <c:v>-937.88</c:v>
                </c:pt>
                <c:pt idx="1506">
                  <c:v>-953.51</c:v>
                </c:pt>
                <c:pt idx="1507">
                  <c:v>-964.22</c:v>
                </c:pt>
                <c:pt idx="1508">
                  <c:v>-981.31</c:v>
                </c:pt>
                <c:pt idx="1509">
                  <c:v>-945.7</c:v>
                </c:pt>
                <c:pt idx="1510">
                  <c:v>-846.29</c:v>
                </c:pt>
                <c:pt idx="1511">
                  <c:v>-793</c:v>
                </c:pt>
                <c:pt idx="1512">
                  <c:v>-834.83</c:v>
                </c:pt>
                <c:pt idx="1513">
                  <c:v>-913.76</c:v>
                </c:pt>
                <c:pt idx="1514">
                  <c:v>-917.55</c:v>
                </c:pt>
                <c:pt idx="1515">
                  <c:v>-855.01</c:v>
                </c:pt>
                <c:pt idx="1516">
                  <c:v>-771.06</c:v>
                </c:pt>
                <c:pt idx="1517">
                  <c:v>-675.59</c:v>
                </c:pt>
                <c:pt idx="1518">
                  <c:v>-619.54999999999995</c:v>
                </c:pt>
                <c:pt idx="1519">
                  <c:v>-620.92999999999995</c:v>
                </c:pt>
                <c:pt idx="1520">
                  <c:v>-724.29</c:v>
                </c:pt>
                <c:pt idx="1521">
                  <c:v>-824.39</c:v>
                </c:pt>
                <c:pt idx="1522">
                  <c:v>-931.85</c:v>
                </c:pt>
                <c:pt idx="1523">
                  <c:v>-1042</c:v>
                </c:pt>
                <c:pt idx="1524">
                  <c:v>-1133.8</c:v>
                </c:pt>
                <c:pt idx="1525">
                  <c:v>-1188.3</c:v>
                </c:pt>
                <c:pt idx="1526">
                  <c:v>-1203.5</c:v>
                </c:pt>
                <c:pt idx="1527">
                  <c:v>-1258.5</c:v>
                </c:pt>
                <c:pt idx="1528">
                  <c:v>-1256.9000000000001</c:v>
                </c:pt>
                <c:pt idx="1529">
                  <c:v>-1282.5999999999999</c:v>
                </c:pt>
                <c:pt idx="1530">
                  <c:v>-1352</c:v>
                </c:pt>
                <c:pt idx="1531">
                  <c:v>-1421.9</c:v>
                </c:pt>
                <c:pt idx="1532">
                  <c:v>-1465</c:v>
                </c:pt>
                <c:pt idx="1533">
                  <c:v>-1545</c:v>
                </c:pt>
                <c:pt idx="1534">
                  <c:v>-1611.7</c:v>
                </c:pt>
                <c:pt idx="1535">
                  <c:v>-1674.2</c:v>
                </c:pt>
                <c:pt idx="1536">
                  <c:v>-1797.5</c:v>
                </c:pt>
                <c:pt idx="1537">
                  <c:v>-1916.1</c:v>
                </c:pt>
                <c:pt idx="1538">
                  <c:v>-2013.7</c:v>
                </c:pt>
                <c:pt idx="1539">
                  <c:v>-2106.4</c:v>
                </c:pt>
                <c:pt idx="1540">
                  <c:v>-2232.1</c:v>
                </c:pt>
                <c:pt idx="1541">
                  <c:v>-2296.1999999999998</c:v>
                </c:pt>
                <c:pt idx="1542">
                  <c:v>-2368.3000000000002</c:v>
                </c:pt>
                <c:pt idx="1543">
                  <c:v>-2468.3000000000002</c:v>
                </c:pt>
                <c:pt idx="1544">
                  <c:v>-2574.9</c:v>
                </c:pt>
                <c:pt idx="1545">
                  <c:v>-2704.7</c:v>
                </c:pt>
                <c:pt idx="1546">
                  <c:v>-2887.1</c:v>
                </c:pt>
                <c:pt idx="1547">
                  <c:v>-3076.6</c:v>
                </c:pt>
                <c:pt idx="1548">
                  <c:v>-3289.1</c:v>
                </c:pt>
                <c:pt idx="1549">
                  <c:v>-3452.1</c:v>
                </c:pt>
                <c:pt idx="1550">
                  <c:v>-3630.5</c:v>
                </c:pt>
                <c:pt idx="1551">
                  <c:v>-3746.2</c:v>
                </c:pt>
                <c:pt idx="1552">
                  <c:v>-3875.6</c:v>
                </c:pt>
                <c:pt idx="1553">
                  <c:v>-3997.9</c:v>
                </c:pt>
                <c:pt idx="1554">
                  <c:v>-4127.2</c:v>
                </c:pt>
                <c:pt idx="1555">
                  <c:v>-4232.3999999999996</c:v>
                </c:pt>
                <c:pt idx="1556">
                  <c:v>-4304.1000000000004</c:v>
                </c:pt>
                <c:pt idx="1557">
                  <c:v>-4359.6000000000004</c:v>
                </c:pt>
                <c:pt idx="1558">
                  <c:v>-4428</c:v>
                </c:pt>
                <c:pt idx="1559">
                  <c:v>-4506.5</c:v>
                </c:pt>
                <c:pt idx="1560">
                  <c:v>-4594</c:v>
                </c:pt>
                <c:pt idx="1561">
                  <c:v>-4691.7</c:v>
                </c:pt>
                <c:pt idx="1562">
                  <c:v>-4782.2</c:v>
                </c:pt>
                <c:pt idx="1563">
                  <c:v>-4862.3</c:v>
                </c:pt>
                <c:pt idx="1564">
                  <c:v>-4926.5</c:v>
                </c:pt>
                <c:pt idx="1565">
                  <c:v>-5013.6000000000004</c:v>
                </c:pt>
                <c:pt idx="1566">
                  <c:v>-5125.8999999999996</c:v>
                </c:pt>
                <c:pt idx="1567">
                  <c:v>-5277.2</c:v>
                </c:pt>
                <c:pt idx="1568">
                  <c:v>-5434.8</c:v>
                </c:pt>
                <c:pt idx="1569">
                  <c:v>-5574.2</c:v>
                </c:pt>
                <c:pt idx="1570">
                  <c:v>-5709.6</c:v>
                </c:pt>
                <c:pt idx="1571">
                  <c:v>-5867.9</c:v>
                </c:pt>
                <c:pt idx="1572">
                  <c:v>-6043</c:v>
                </c:pt>
                <c:pt idx="1573">
                  <c:v>-6228.2</c:v>
                </c:pt>
                <c:pt idx="1574">
                  <c:v>-6361.3</c:v>
                </c:pt>
                <c:pt idx="1575">
                  <c:v>-6482.2</c:v>
                </c:pt>
                <c:pt idx="1576">
                  <c:v>-6599.7</c:v>
                </c:pt>
                <c:pt idx="1577">
                  <c:v>-6676.9</c:v>
                </c:pt>
                <c:pt idx="1578">
                  <c:v>-6752.1</c:v>
                </c:pt>
                <c:pt idx="1579">
                  <c:v>-6828.6</c:v>
                </c:pt>
                <c:pt idx="1580">
                  <c:v>-6913</c:v>
                </c:pt>
                <c:pt idx="1581">
                  <c:v>-6980.8</c:v>
                </c:pt>
                <c:pt idx="1582">
                  <c:v>-7097.8</c:v>
                </c:pt>
                <c:pt idx="1583">
                  <c:v>-7216.6</c:v>
                </c:pt>
                <c:pt idx="1584">
                  <c:v>-7351.4</c:v>
                </c:pt>
                <c:pt idx="1585">
                  <c:v>-7482.6</c:v>
                </c:pt>
                <c:pt idx="1586">
                  <c:v>-7633.3</c:v>
                </c:pt>
                <c:pt idx="1587">
                  <c:v>-7764.5</c:v>
                </c:pt>
                <c:pt idx="1588">
                  <c:v>-7847.7</c:v>
                </c:pt>
                <c:pt idx="1589">
                  <c:v>-7930.2</c:v>
                </c:pt>
                <c:pt idx="1590">
                  <c:v>-8011.7</c:v>
                </c:pt>
                <c:pt idx="1591">
                  <c:v>-8073.1</c:v>
                </c:pt>
                <c:pt idx="1592">
                  <c:v>-8130.5</c:v>
                </c:pt>
                <c:pt idx="1593">
                  <c:v>-8194.5</c:v>
                </c:pt>
                <c:pt idx="1594">
                  <c:v>-8216.2999999999993</c:v>
                </c:pt>
                <c:pt idx="1595">
                  <c:v>-8249</c:v>
                </c:pt>
                <c:pt idx="1596">
                  <c:v>-8277.4</c:v>
                </c:pt>
                <c:pt idx="1597">
                  <c:v>-8296.7000000000007</c:v>
                </c:pt>
                <c:pt idx="1598">
                  <c:v>-8328.1</c:v>
                </c:pt>
                <c:pt idx="1599">
                  <c:v>-8363.9</c:v>
                </c:pt>
                <c:pt idx="1600">
                  <c:v>-8447.7999999999993</c:v>
                </c:pt>
                <c:pt idx="1601">
                  <c:v>-8475</c:v>
                </c:pt>
                <c:pt idx="1602">
                  <c:v>-8460.7999999999993</c:v>
                </c:pt>
                <c:pt idx="1603">
                  <c:v>-8434.2000000000007</c:v>
                </c:pt>
                <c:pt idx="1604">
                  <c:v>-8395.4</c:v>
                </c:pt>
                <c:pt idx="1605">
                  <c:v>-8422.4</c:v>
                </c:pt>
                <c:pt idx="1606">
                  <c:v>-8462.6</c:v>
                </c:pt>
                <c:pt idx="1607">
                  <c:v>-8513.9</c:v>
                </c:pt>
                <c:pt idx="1608">
                  <c:v>-8571.7999999999993</c:v>
                </c:pt>
                <c:pt idx="1609">
                  <c:v>-8655.9</c:v>
                </c:pt>
                <c:pt idx="1610">
                  <c:v>-8746.2000000000007</c:v>
                </c:pt>
                <c:pt idx="1611">
                  <c:v>-8786.7999999999993</c:v>
                </c:pt>
                <c:pt idx="1612">
                  <c:v>-8846.6</c:v>
                </c:pt>
                <c:pt idx="1613">
                  <c:v>-8869.6</c:v>
                </c:pt>
                <c:pt idx="1614">
                  <c:v>-8843.6</c:v>
                </c:pt>
                <c:pt idx="1615">
                  <c:v>-8857.2999999999993</c:v>
                </c:pt>
                <c:pt idx="1616">
                  <c:v>-8815.2999999999993</c:v>
                </c:pt>
                <c:pt idx="1617">
                  <c:v>-8735</c:v>
                </c:pt>
                <c:pt idx="1618">
                  <c:v>-8611.7999999999993</c:v>
                </c:pt>
                <c:pt idx="1619">
                  <c:v>-8462.4</c:v>
                </c:pt>
                <c:pt idx="1620">
                  <c:v>-8333.4</c:v>
                </c:pt>
                <c:pt idx="1621">
                  <c:v>-8165.1</c:v>
                </c:pt>
                <c:pt idx="1622">
                  <c:v>-7968.5</c:v>
                </c:pt>
                <c:pt idx="1623">
                  <c:v>-7770.6</c:v>
                </c:pt>
                <c:pt idx="1624">
                  <c:v>-7527.6</c:v>
                </c:pt>
                <c:pt idx="1625">
                  <c:v>-7247</c:v>
                </c:pt>
                <c:pt idx="1626">
                  <c:v>-6904.2</c:v>
                </c:pt>
                <c:pt idx="1627">
                  <c:v>-6514.3</c:v>
                </c:pt>
                <c:pt idx="1628">
                  <c:v>-6103.2</c:v>
                </c:pt>
                <c:pt idx="1629">
                  <c:v>-5669.3</c:v>
                </c:pt>
                <c:pt idx="1630">
                  <c:v>-5279.8</c:v>
                </c:pt>
                <c:pt idx="1631">
                  <c:v>-4905.5</c:v>
                </c:pt>
                <c:pt idx="1632">
                  <c:v>-4550.2</c:v>
                </c:pt>
                <c:pt idx="1633">
                  <c:v>-4162.7</c:v>
                </c:pt>
                <c:pt idx="1634">
                  <c:v>-3756.3</c:v>
                </c:pt>
                <c:pt idx="1635">
                  <c:v>-3384.2</c:v>
                </c:pt>
                <c:pt idx="1636">
                  <c:v>-2993</c:v>
                </c:pt>
                <c:pt idx="1637">
                  <c:v>-2595.5</c:v>
                </c:pt>
                <c:pt idx="1638">
                  <c:v>-2338.6</c:v>
                </c:pt>
                <c:pt idx="1639">
                  <c:v>-2090.3000000000002</c:v>
                </c:pt>
                <c:pt idx="1640">
                  <c:v>-1858.9</c:v>
                </c:pt>
                <c:pt idx="1641">
                  <c:v>-1637.4</c:v>
                </c:pt>
                <c:pt idx="1642">
                  <c:v>-1455.6</c:v>
                </c:pt>
                <c:pt idx="1643">
                  <c:v>-1306.3</c:v>
                </c:pt>
                <c:pt idx="1644">
                  <c:v>-1105.5999999999999</c:v>
                </c:pt>
                <c:pt idx="1645">
                  <c:v>-922.73</c:v>
                </c:pt>
                <c:pt idx="1646">
                  <c:v>-788.16</c:v>
                </c:pt>
                <c:pt idx="1647">
                  <c:v>-652.92999999999995</c:v>
                </c:pt>
                <c:pt idx="1648">
                  <c:v>-574.57000000000005</c:v>
                </c:pt>
                <c:pt idx="1649">
                  <c:v>-472</c:v>
                </c:pt>
                <c:pt idx="1650">
                  <c:v>-363.04</c:v>
                </c:pt>
                <c:pt idx="1651">
                  <c:v>-247.15</c:v>
                </c:pt>
                <c:pt idx="1652">
                  <c:v>-121.34</c:v>
                </c:pt>
                <c:pt idx="1653">
                  <c:v>64.817999999999998</c:v>
                </c:pt>
                <c:pt idx="1654">
                  <c:v>411.09</c:v>
                </c:pt>
                <c:pt idx="1655">
                  <c:v>912.76</c:v>
                </c:pt>
                <c:pt idx="1656">
                  <c:v>1498.6</c:v>
                </c:pt>
                <c:pt idx="1657">
                  <c:v>1861.3</c:v>
                </c:pt>
                <c:pt idx="1658">
                  <c:v>1932.7</c:v>
                </c:pt>
                <c:pt idx="1659">
                  <c:v>1788.9</c:v>
                </c:pt>
                <c:pt idx="1660">
                  <c:v>1561</c:v>
                </c:pt>
                <c:pt idx="1661">
                  <c:v>1364.3</c:v>
                </c:pt>
                <c:pt idx="1662">
                  <c:v>1185</c:v>
                </c:pt>
                <c:pt idx="1663">
                  <c:v>1114.7</c:v>
                </c:pt>
                <c:pt idx="1664">
                  <c:v>1108.5999999999999</c:v>
                </c:pt>
                <c:pt idx="1665">
                  <c:v>1127.5</c:v>
                </c:pt>
                <c:pt idx="1666">
                  <c:v>1203.3</c:v>
                </c:pt>
                <c:pt idx="1667">
                  <c:v>1328.7</c:v>
                </c:pt>
                <c:pt idx="1668">
                  <c:v>1582.2</c:v>
                </c:pt>
                <c:pt idx="1669">
                  <c:v>1887.8</c:v>
                </c:pt>
                <c:pt idx="1670">
                  <c:v>2174.1999999999998</c:v>
                </c:pt>
                <c:pt idx="1671">
                  <c:v>2378.9</c:v>
                </c:pt>
                <c:pt idx="1672">
                  <c:v>2474.4</c:v>
                </c:pt>
                <c:pt idx="1673">
                  <c:v>2476.4</c:v>
                </c:pt>
                <c:pt idx="1674">
                  <c:v>2483</c:v>
                </c:pt>
                <c:pt idx="1675">
                  <c:v>2431</c:v>
                </c:pt>
                <c:pt idx="1676">
                  <c:v>2385.1999999999998</c:v>
                </c:pt>
                <c:pt idx="1677">
                  <c:v>2355.3000000000002</c:v>
                </c:pt>
                <c:pt idx="1678">
                  <c:v>2322.5</c:v>
                </c:pt>
                <c:pt idx="1679">
                  <c:v>2309.1999999999998</c:v>
                </c:pt>
                <c:pt idx="1680">
                  <c:v>2337</c:v>
                </c:pt>
                <c:pt idx="1681">
                  <c:v>2461.1999999999998</c:v>
                </c:pt>
                <c:pt idx="1682">
                  <c:v>2609.5</c:v>
                </c:pt>
                <c:pt idx="1683">
                  <c:v>2783.1</c:v>
                </c:pt>
                <c:pt idx="1684">
                  <c:v>2940.7</c:v>
                </c:pt>
                <c:pt idx="1685">
                  <c:v>3071.6</c:v>
                </c:pt>
                <c:pt idx="1686">
                  <c:v>3167.3</c:v>
                </c:pt>
                <c:pt idx="1687">
                  <c:v>3278.2</c:v>
                </c:pt>
                <c:pt idx="1688">
                  <c:v>3387.6</c:v>
                </c:pt>
                <c:pt idx="1689">
                  <c:v>3524.4</c:v>
                </c:pt>
                <c:pt idx="1690">
                  <c:v>3624.3</c:v>
                </c:pt>
                <c:pt idx="1691">
                  <c:v>3694.3</c:v>
                </c:pt>
                <c:pt idx="1692">
                  <c:v>3789.5</c:v>
                </c:pt>
                <c:pt idx="1693">
                  <c:v>3851</c:v>
                </c:pt>
                <c:pt idx="1694">
                  <c:v>3912.8</c:v>
                </c:pt>
                <c:pt idx="1695">
                  <c:v>3955.1</c:v>
                </c:pt>
                <c:pt idx="1696">
                  <c:v>4011.5</c:v>
                </c:pt>
                <c:pt idx="1697">
                  <c:v>4064</c:v>
                </c:pt>
                <c:pt idx="1698">
                  <c:v>4117.1000000000004</c:v>
                </c:pt>
                <c:pt idx="1699">
                  <c:v>4201.6000000000004</c:v>
                </c:pt>
                <c:pt idx="1700">
                  <c:v>4289.2</c:v>
                </c:pt>
                <c:pt idx="1701">
                  <c:v>4337.5</c:v>
                </c:pt>
                <c:pt idx="1702">
                  <c:v>4392.2</c:v>
                </c:pt>
                <c:pt idx="1703">
                  <c:v>4448.7</c:v>
                </c:pt>
                <c:pt idx="1704">
                  <c:v>4559.8999999999996</c:v>
                </c:pt>
                <c:pt idx="1705">
                  <c:v>4647.8999999999996</c:v>
                </c:pt>
                <c:pt idx="1706">
                  <c:v>4810.7</c:v>
                </c:pt>
                <c:pt idx="1707">
                  <c:v>4983.7</c:v>
                </c:pt>
                <c:pt idx="1708">
                  <c:v>5154</c:v>
                </c:pt>
                <c:pt idx="1709">
                  <c:v>5315</c:v>
                </c:pt>
                <c:pt idx="1710">
                  <c:v>5458.1</c:v>
                </c:pt>
                <c:pt idx="1711">
                  <c:v>5651.3</c:v>
                </c:pt>
                <c:pt idx="1712">
                  <c:v>5876.8</c:v>
                </c:pt>
                <c:pt idx="1713">
                  <c:v>6073</c:v>
                </c:pt>
                <c:pt idx="1714">
                  <c:v>6312.1</c:v>
                </c:pt>
                <c:pt idx="1715">
                  <c:v>6501.6</c:v>
                </c:pt>
                <c:pt idx="1716">
                  <c:v>6646.7</c:v>
                </c:pt>
                <c:pt idx="1717">
                  <c:v>6820</c:v>
                </c:pt>
                <c:pt idx="1718">
                  <c:v>7010.5</c:v>
                </c:pt>
                <c:pt idx="1719">
                  <c:v>7196.9</c:v>
                </c:pt>
                <c:pt idx="1720">
                  <c:v>7349.6</c:v>
                </c:pt>
                <c:pt idx="1721">
                  <c:v>7477.8</c:v>
                </c:pt>
                <c:pt idx="1722">
                  <c:v>7650.7</c:v>
                </c:pt>
                <c:pt idx="1723">
                  <c:v>7824</c:v>
                </c:pt>
                <c:pt idx="1724">
                  <c:v>7989</c:v>
                </c:pt>
                <c:pt idx="1725">
                  <c:v>8122.8</c:v>
                </c:pt>
                <c:pt idx="1726">
                  <c:v>8275.4</c:v>
                </c:pt>
                <c:pt idx="1727">
                  <c:v>8438.2000000000007</c:v>
                </c:pt>
                <c:pt idx="1728">
                  <c:v>8581.6</c:v>
                </c:pt>
                <c:pt idx="1729">
                  <c:v>8794.2999999999993</c:v>
                </c:pt>
                <c:pt idx="1730">
                  <c:v>9000.4</c:v>
                </c:pt>
                <c:pt idx="1731">
                  <c:v>9196.5</c:v>
                </c:pt>
                <c:pt idx="1732">
                  <c:v>9423.1</c:v>
                </c:pt>
                <c:pt idx="1733">
                  <c:v>9626</c:v>
                </c:pt>
                <c:pt idx="1734">
                  <c:v>9804.7999999999993</c:v>
                </c:pt>
                <c:pt idx="1735">
                  <c:v>10026</c:v>
                </c:pt>
                <c:pt idx="1736">
                  <c:v>10266</c:v>
                </c:pt>
                <c:pt idx="1737">
                  <c:v>10475</c:v>
                </c:pt>
                <c:pt idx="1738">
                  <c:v>10650</c:v>
                </c:pt>
                <c:pt idx="1739">
                  <c:v>10838</c:v>
                </c:pt>
                <c:pt idx="1740">
                  <c:v>11000</c:v>
                </c:pt>
                <c:pt idx="1741">
                  <c:v>11129</c:v>
                </c:pt>
                <c:pt idx="1742">
                  <c:v>11190</c:v>
                </c:pt>
                <c:pt idx="1743">
                  <c:v>11229</c:v>
                </c:pt>
                <c:pt idx="1744">
                  <c:v>11279</c:v>
                </c:pt>
                <c:pt idx="1745">
                  <c:v>11283</c:v>
                </c:pt>
                <c:pt idx="1746">
                  <c:v>11260</c:v>
                </c:pt>
                <c:pt idx="1747">
                  <c:v>11230</c:v>
                </c:pt>
                <c:pt idx="1748">
                  <c:v>11222</c:v>
                </c:pt>
                <c:pt idx="1749">
                  <c:v>11289</c:v>
                </c:pt>
                <c:pt idx="1750">
                  <c:v>11333</c:v>
                </c:pt>
                <c:pt idx="1751">
                  <c:v>11436</c:v>
                </c:pt>
                <c:pt idx="1752">
                  <c:v>11560</c:v>
                </c:pt>
                <c:pt idx="1753">
                  <c:v>11711</c:v>
                </c:pt>
                <c:pt idx="1754">
                  <c:v>11861</c:v>
                </c:pt>
                <c:pt idx="1755">
                  <c:v>11992</c:v>
                </c:pt>
                <c:pt idx="1756">
                  <c:v>12088</c:v>
                </c:pt>
                <c:pt idx="1757">
                  <c:v>12172</c:v>
                </c:pt>
                <c:pt idx="1758">
                  <c:v>12232</c:v>
                </c:pt>
                <c:pt idx="1759">
                  <c:v>12248</c:v>
                </c:pt>
                <c:pt idx="1760">
                  <c:v>12264</c:v>
                </c:pt>
                <c:pt idx="1761">
                  <c:v>12270</c:v>
                </c:pt>
                <c:pt idx="1762">
                  <c:v>12243</c:v>
                </c:pt>
                <c:pt idx="1763">
                  <c:v>12213</c:v>
                </c:pt>
                <c:pt idx="1764">
                  <c:v>12170</c:v>
                </c:pt>
                <c:pt idx="1765">
                  <c:v>12181</c:v>
                </c:pt>
                <c:pt idx="1766">
                  <c:v>12244</c:v>
                </c:pt>
                <c:pt idx="1767">
                  <c:v>12281</c:v>
                </c:pt>
                <c:pt idx="1768">
                  <c:v>12337</c:v>
                </c:pt>
                <c:pt idx="1769">
                  <c:v>12443</c:v>
                </c:pt>
                <c:pt idx="1770">
                  <c:v>12478</c:v>
                </c:pt>
                <c:pt idx="1771">
                  <c:v>12509</c:v>
                </c:pt>
                <c:pt idx="1772">
                  <c:v>12553</c:v>
                </c:pt>
                <c:pt idx="1773">
                  <c:v>12567</c:v>
                </c:pt>
                <c:pt idx="1774">
                  <c:v>12618</c:v>
                </c:pt>
                <c:pt idx="1775">
                  <c:v>12644</c:v>
                </c:pt>
                <c:pt idx="1776">
                  <c:v>12624</c:v>
                </c:pt>
                <c:pt idx="1777">
                  <c:v>12629</c:v>
                </c:pt>
                <c:pt idx="1778">
                  <c:v>12631</c:v>
                </c:pt>
                <c:pt idx="1779">
                  <c:v>12616</c:v>
                </c:pt>
                <c:pt idx="1780">
                  <c:v>12641</c:v>
                </c:pt>
                <c:pt idx="1781">
                  <c:v>12658</c:v>
                </c:pt>
                <c:pt idx="1782">
                  <c:v>12696</c:v>
                </c:pt>
                <c:pt idx="1783">
                  <c:v>12785</c:v>
                </c:pt>
                <c:pt idx="1784">
                  <c:v>12877</c:v>
                </c:pt>
                <c:pt idx="1785">
                  <c:v>12934</c:v>
                </c:pt>
                <c:pt idx="1786">
                  <c:v>12992</c:v>
                </c:pt>
                <c:pt idx="1787">
                  <c:v>13022</c:v>
                </c:pt>
                <c:pt idx="1788">
                  <c:v>12986</c:v>
                </c:pt>
                <c:pt idx="1789">
                  <c:v>12937</c:v>
                </c:pt>
                <c:pt idx="1790">
                  <c:v>12789</c:v>
                </c:pt>
                <c:pt idx="1791">
                  <c:v>12581</c:v>
                </c:pt>
                <c:pt idx="1792">
                  <c:v>12301</c:v>
                </c:pt>
                <c:pt idx="1793">
                  <c:v>11975</c:v>
                </c:pt>
                <c:pt idx="1794">
                  <c:v>11589</c:v>
                </c:pt>
                <c:pt idx="1795">
                  <c:v>11124</c:v>
                </c:pt>
                <c:pt idx="1796">
                  <c:v>10596</c:v>
                </c:pt>
                <c:pt idx="1797">
                  <c:v>10026</c:v>
                </c:pt>
                <c:pt idx="1798">
                  <c:v>9412.7999999999993</c:v>
                </c:pt>
                <c:pt idx="1799">
                  <c:v>8730.6</c:v>
                </c:pt>
                <c:pt idx="1800">
                  <c:v>8001.8</c:v>
                </c:pt>
                <c:pt idx="1801">
                  <c:v>7281.1</c:v>
                </c:pt>
                <c:pt idx="1802">
                  <c:v>6603.5</c:v>
                </c:pt>
                <c:pt idx="1803">
                  <c:v>5897.7</c:v>
                </c:pt>
                <c:pt idx="1804">
                  <c:v>5129.8999999999996</c:v>
                </c:pt>
                <c:pt idx="1805">
                  <c:v>4156.5</c:v>
                </c:pt>
                <c:pt idx="1806">
                  <c:v>3218.1</c:v>
                </c:pt>
                <c:pt idx="1807">
                  <c:v>2473.3000000000002</c:v>
                </c:pt>
                <c:pt idx="1808">
                  <c:v>1936.2</c:v>
                </c:pt>
                <c:pt idx="1809">
                  <c:v>1517.2</c:v>
                </c:pt>
                <c:pt idx="1810">
                  <c:v>1275.3</c:v>
                </c:pt>
                <c:pt idx="1811">
                  <c:v>1136.0999999999999</c:v>
                </c:pt>
                <c:pt idx="1812">
                  <c:v>974.2</c:v>
                </c:pt>
                <c:pt idx="1813">
                  <c:v>859.22</c:v>
                </c:pt>
                <c:pt idx="1814">
                  <c:v>746.14</c:v>
                </c:pt>
                <c:pt idx="1815">
                  <c:v>581.97</c:v>
                </c:pt>
                <c:pt idx="1816">
                  <c:v>333.43</c:v>
                </c:pt>
                <c:pt idx="1817">
                  <c:v>16.71</c:v>
                </c:pt>
                <c:pt idx="1818">
                  <c:v>-312.24</c:v>
                </c:pt>
                <c:pt idx="1819">
                  <c:v>-527.04</c:v>
                </c:pt>
                <c:pt idx="1820">
                  <c:v>-700.59</c:v>
                </c:pt>
                <c:pt idx="1821">
                  <c:v>-801.47</c:v>
                </c:pt>
                <c:pt idx="1822">
                  <c:v>-904.31</c:v>
                </c:pt>
                <c:pt idx="1823">
                  <c:v>-1078.4000000000001</c:v>
                </c:pt>
                <c:pt idx="1824">
                  <c:v>-1198.9000000000001</c:v>
                </c:pt>
                <c:pt idx="1825">
                  <c:v>-1325</c:v>
                </c:pt>
                <c:pt idx="1826">
                  <c:v>-1401.2</c:v>
                </c:pt>
                <c:pt idx="1827">
                  <c:v>-1537.1</c:v>
                </c:pt>
                <c:pt idx="1828">
                  <c:v>-1751.9</c:v>
                </c:pt>
                <c:pt idx="1829">
                  <c:v>-1972.1</c:v>
                </c:pt>
                <c:pt idx="1830">
                  <c:v>-2222.6</c:v>
                </c:pt>
                <c:pt idx="1831">
                  <c:v>-2469.4</c:v>
                </c:pt>
                <c:pt idx="1832">
                  <c:v>-2732.1</c:v>
                </c:pt>
                <c:pt idx="1833">
                  <c:v>-2973</c:v>
                </c:pt>
                <c:pt idx="1834">
                  <c:v>-3200.1</c:v>
                </c:pt>
                <c:pt idx="1835">
                  <c:v>-3415.5</c:v>
                </c:pt>
                <c:pt idx="1836">
                  <c:v>-3567.4</c:v>
                </c:pt>
                <c:pt idx="1837">
                  <c:v>-3714.5</c:v>
                </c:pt>
                <c:pt idx="1838">
                  <c:v>-3880.7</c:v>
                </c:pt>
                <c:pt idx="1839">
                  <c:v>-4010.6</c:v>
                </c:pt>
                <c:pt idx="1840">
                  <c:v>-4158.7</c:v>
                </c:pt>
                <c:pt idx="1841">
                  <c:v>-4300.8</c:v>
                </c:pt>
                <c:pt idx="1842">
                  <c:v>-4453.5</c:v>
                </c:pt>
                <c:pt idx="1843">
                  <c:v>-4631.6000000000004</c:v>
                </c:pt>
                <c:pt idx="1844">
                  <c:v>-4847.3999999999996</c:v>
                </c:pt>
                <c:pt idx="1845">
                  <c:v>-5035.2</c:v>
                </c:pt>
                <c:pt idx="1846">
                  <c:v>-5182.6000000000004</c:v>
                </c:pt>
                <c:pt idx="1847">
                  <c:v>-5362.4</c:v>
                </c:pt>
                <c:pt idx="1848">
                  <c:v>-5551.3</c:v>
                </c:pt>
                <c:pt idx="1849">
                  <c:v>-5721.8</c:v>
                </c:pt>
                <c:pt idx="1850">
                  <c:v>-5892.7</c:v>
                </c:pt>
                <c:pt idx="1851">
                  <c:v>-6015.6</c:v>
                </c:pt>
                <c:pt idx="1852">
                  <c:v>-6146.3</c:v>
                </c:pt>
                <c:pt idx="1853">
                  <c:v>-6315.5</c:v>
                </c:pt>
                <c:pt idx="1854">
                  <c:v>-6438.3</c:v>
                </c:pt>
                <c:pt idx="1855">
                  <c:v>-6499.8</c:v>
                </c:pt>
                <c:pt idx="1856">
                  <c:v>-6527.3</c:v>
                </c:pt>
                <c:pt idx="1857">
                  <c:v>-6482.4</c:v>
                </c:pt>
                <c:pt idx="1858">
                  <c:v>-6461.2</c:v>
                </c:pt>
                <c:pt idx="1859">
                  <c:v>-6449.1</c:v>
                </c:pt>
                <c:pt idx="1860">
                  <c:v>-6513</c:v>
                </c:pt>
                <c:pt idx="1861">
                  <c:v>-6580.6</c:v>
                </c:pt>
                <c:pt idx="1862">
                  <c:v>-6675.9</c:v>
                </c:pt>
                <c:pt idx="1863">
                  <c:v>-6789.3</c:v>
                </c:pt>
                <c:pt idx="1864">
                  <c:v>-6921.2</c:v>
                </c:pt>
                <c:pt idx="1865">
                  <c:v>-7096.9</c:v>
                </c:pt>
                <c:pt idx="1866">
                  <c:v>-7223.2</c:v>
                </c:pt>
                <c:pt idx="1867">
                  <c:v>-7334.8</c:v>
                </c:pt>
                <c:pt idx="1868">
                  <c:v>-7432.2</c:v>
                </c:pt>
                <c:pt idx="1869">
                  <c:v>-7505</c:v>
                </c:pt>
                <c:pt idx="1870">
                  <c:v>-7638.2</c:v>
                </c:pt>
                <c:pt idx="1871">
                  <c:v>-7731.5</c:v>
                </c:pt>
                <c:pt idx="1872">
                  <c:v>-7803.6</c:v>
                </c:pt>
                <c:pt idx="1873">
                  <c:v>-7907.9</c:v>
                </c:pt>
                <c:pt idx="1874">
                  <c:v>-7958.8</c:v>
                </c:pt>
                <c:pt idx="1875">
                  <c:v>-8048.6</c:v>
                </c:pt>
                <c:pt idx="1876">
                  <c:v>-8092.4</c:v>
                </c:pt>
                <c:pt idx="1877">
                  <c:v>-8167.2</c:v>
                </c:pt>
                <c:pt idx="1878">
                  <c:v>-8299.7000000000007</c:v>
                </c:pt>
                <c:pt idx="1879">
                  <c:v>-8382.9</c:v>
                </c:pt>
                <c:pt idx="1880">
                  <c:v>-8479.1</c:v>
                </c:pt>
                <c:pt idx="1881">
                  <c:v>-8588.2999999999993</c:v>
                </c:pt>
                <c:pt idx="1882">
                  <c:v>-8703.2999999999993</c:v>
                </c:pt>
                <c:pt idx="1883">
                  <c:v>-8801.5</c:v>
                </c:pt>
                <c:pt idx="1884">
                  <c:v>-8876.2999999999993</c:v>
                </c:pt>
                <c:pt idx="1885">
                  <c:v>-8966.6</c:v>
                </c:pt>
                <c:pt idx="1886">
                  <c:v>-9062.4</c:v>
                </c:pt>
                <c:pt idx="1887">
                  <c:v>-9162.7000000000007</c:v>
                </c:pt>
                <c:pt idx="1888">
                  <c:v>-9184.1</c:v>
                </c:pt>
                <c:pt idx="1889">
                  <c:v>-9196.6</c:v>
                </c:pt>
                <c:pt idx="1890">
                  <c:v>-9143.9</c:v>
                </c:pt>
                <c:pt idx="1891">
                  <c:v>-9117.5</c:v>
                </c:pt>
                <c:pt idx="1892">
                  <c:v>-9125.7000000000007</c:v>
                </c:pt>
                <c:pt idx="1893">
                  <c:v>-9154.7999999999993</c:v>
                </c:pt>
                <c:pt idx="1894">
                  <c:v>-9244</c:v>
                </c:pt>
                <c:pt idx="1895">
                  <c:v>-9380.4</c:v>
                </c:pt>
                <c:pt idx="1896">
                  <c:v>-9526.2999999999993</c:v>
                </c:pt>
                <c:pt idx="1897">
                  <c:v>-9657</c:v>
                </c:pt>
                <c:pt idx="1898">
                  <c:v>-9829.9</c:v>
                </c:pt>
                <c:pt idx="1899">
                  <c:v>-9998.6</c:v>
                </c:pt>
                <c:pt idx="1900">
                  <c:v>-10153</c:v>
                </c:pt>
                <c:pt idx="1901">
                  <c:v>-10306</c:v>
                </c:pt>
                <c:pt idx="1902">
                  <c:v>-10390</c:v>
                </c:pt>
                <c:pt idx="1903">
                  <c:v>-10465</c:v>
                </c:pt>
                <c:pt idx="1904">
                  <c:v>-10504</c:v>
                </c:pt>
                <c:pt idx="1905">
                  <c:v>-10576</c:v>
                </c:pt>
                <c:pt idx="1906">
                  <c:v>-10623</c:v>
                </c:pt>
                <c:pt idx="1907">
                  <c:v>-10652</c:v>
                </c:pt>
                <c:pt idx="1908">
                  <c:v>-10701</c:v>
                </c:pt>
                <c:pt idx="1909">
                  <c:v>-10683</c:v>
                </c:pt>
                <c:pt idx="1910">
                  <c:v>-10692</c:v>
                </c:pt>
                <c:pt idx="1911">
                  <c:v>-10689</c:v>
                </c:pt>
                <c:pt idx="1912">
                  <c:v>-10670</c:v>
                </c:pt>
                <c:pt idx="1913">
                  <c:v>-10679</c:v>
                </c:pt>
                <c:pt idx="1914">
                  <c:v>-10728</c:v>
                </c:pt>
                <c:pt idx="1915">
                  <c:v>-10788</c:v>
                </c:pt>
                <c:pt idx="1916">
                  <c:v>-10882</c:v>
                </c:pt>
                <c:pt idx="1917">
                  <c:v>-10978</c:v>
                </c:pt>
                <c:pt idx="1918">
                  <c:v>-11082</c:v>
                </c:pt>
                <c:pt idx="1919">
                  <c:v>-11193</c:v>
                </c:pt>
                <c:pt idx="1920">
                  <c:v>-11270</c:v>
                </c:pt>
                <c:pt idx="1921">
                  <c:v>-11332</c:v>
                </c:pt>
                <c:pt idx="1922">
                  <c:v>-11411</c:v>
                </c:pt>
                <c:pt idx="1923">
                  <c:v>-11423</c:v>
                </c:pt>
                <c:pt idx="1924">
                  <c:v>-11456</c:v>
                </c:pt>
                <c:pt idx="1925">
                  <c:v>-11500</c:v>
                </c:pt>
                <c:pt idx="1926">
                  <c:v>-11576</c:v>
                </c:pt>
                <c:pt idx="1927">
                  <c:v>-11662</c:v>
                </c:pt>
                <c:pt idx="1928">
                  <c:v>-11758</c:v>
                </c:pt>
                <c:pt idx="1929">
                  <c:v>-11848</c:v>
                </c:pt>
                <c:pt idx="1930">
                  <c:v>-11941</c:v>
                </c:pt>
                <c:pt idx="1931">
                  <c:v>-12053</c:v>
                </c:pt>
                <c:pt idx="1932">
                  <c:v>-12124</c:v>
                </c:pt>
                <c:pt idx="1933">
                  <c:v>-12196</c:v>
                </c:pt>
                <c:pt idx="1934">
                  <c:v>-12260</c:v>
                </c:pt>
                <c:pt idx="1935">
                  <c:v>-12268</c:v>
                </c:pt>
                <c:pt idx="1936">
                  <c:v>-12283</c:v>
                </c:pt>
                <c:pt idx="1937">
                  <c:v>-12242</c:v>
                </c:pt>
                <c:pt idx="1938">
                  <c:v>-12156</c:v>
                </c:pt>
                <c:pt idx="1939">
                  <c:v>-12046</c:v>
                </c:pt>
                <c:pt idx="1940">
                  <c:v>-11912</c:v>
                </c:pt>
                <c:pt idx="1941">
                  <c:v>-11724</c:v>
                </c:pt>
                <c:pt idx="1942">
                  <c:v>-11476</c:v>
                </c:pt>
                <c:pt idx="1943">
                  <c:v>-11235</c:v>
                </c:pt>
                <c:pt idx="1944">
                  <c:v>-10955</c:v>
                </c:pt>
                <c:pt idx="1945">
                  <c:v>-10629</c:v>
                </c:pt>
                <c:pt idx="1946">
                  <c:v>-10261</c:v>
                </c:pt>
                <c:pt idx="1947">
                  <c:v>-9931.1</c:v>
                </c:pt>
                <c:pt idx="1948">
                  <c:v>-9543.7000000000007</c:v>
                </c:pt>
                <c:pt idx="1949">
                  <c:v>-9186.4</c:v>
                </c:pt>
                <c:pt idx="1950">
                  <c:v>-8838.4</c:v>
                </c:pt>
                <c:pt idx="1951">
                  <c:v>-8424.4</c:v>
                </c:pt>
                <c:pt idx="1952">
                  <c:v>-8014.4</c:v>
                </c:pt>
                <c:pt idx="1953">
                  <c:v>-7567.7</c:v>
                </c:pt>
                <c:pt idx="1954">
                  <c:v>-7073.4</c:v>
                </c:pt>
                <c:pt idx="1955">
                  <c:v>-6586.7</c:v>
                </c:pt>
                <c:pt idx="1956">
                  <c:v>-6064</c:v>
                </c:pt>
                <c:pt idx="1957">
                  <c:v>-5517</c:v>
                </c:pt>
                <c:pt idx="1958">
                  <c:v>-5058.3999999999996</c:v>
                </c:pt>
                <c:pt idx="1959">
                  <c:v>-4665.1000000000004</c:v>
                </c:pt>
                <c:pt idx="1960">
                  <c:v>-4283.3</c:v>
                </c:pt>
                <c:pt idx="1961">
                  <c:v>-3893.2</c:v>
                </c:pt>
                <c:pt idx="1962">
                  <c:v>-3557.2</c:v>
                </c:pt>
                <c:pt idx="1963">
                  <c:v>-3226.3</c:v>
                </c:pt>
                <c:pt idx="1964">
                  <c:v>-2857.9</c:v>
                </c:pt>
                <c:pt idx="1965">
                  <c:v>-2555.3000000000002</c:v>
                </c:pt>
                <c:pt idx="1966">
                  <c:v>-2322.5</c:v>
                </c:pt>
                <c:pt idx="1967">
                  <c:v>-2093.4</c:v>
                </c:pt>
                <c:pt idx="1968">
                  <c:v>-1868.6</c:v>
                </c:pt>
                <c:pt idx="1969">
                  <c:v>-1641.7</c:v>
                </c:pt>
                <c:pt idx="1970">
                  <c:v>-1448.9</c:v>
                </c:pt>
                <c:pt idx="1971">
                  <c:v>-1293.2</c:v>
                </c:pt>
                <c:pt idx="1972">
                  <c:v>-1120.4000000000001</c:v>
                </c:pt>
                <c:pt idx="1973">
                  <c:v>-975.47</c:v>
                </c:pt>
                <c:pt idx="1974">
                  <c:v>-808.8</c:v>
                </c:pt>
                <c:pt idx="1975">
                  <c:v>-667.73</c:v>
                </c:pt>
                <c:pt idx="1976">
                  <c:v>-527.5</c:v>
                </c:pt>
                <c:pt idx="1977">
                  <c:v>-385.82</c:v>
                </c:pt>
                <c:pt idx="1978">
                  <c:v>-335.38</c:v>
                </c:pt>
                <c:pt idx="1979">
                  <c:v>-275.36</c:v>
                </c:pt>
                <c:pt idx="1980">
                  <c:v>-216.84</c:v>
                </c:pt>
                <c:pt idx="1981">
                  <c:v>-149.68</c:v>
                </c:pt>
                <c:pt idx="1982">
                  <c:v>-41.252000000000002</c:v>
                </c:pt>
                <c:pt idx="1983">
                  <c:v>98.156999999999996</c:v>
                </c:pt>
                <c:pt idx="1984">
                  <c:v>251.88</c:v>
                </c:pt>
                <c:pt idx="1985">
                  <c:v>464.02</c:v>
                </c:pt>
                <c:pt idx="1986">
                  <c:v>765.94</c:v>
                </c:pt>
                <c:pt idx="1987">
                  <c:v>1144.3</c:v>
                </c:pt>
                <c:pt idx="1988">
                  <c:v>1459.3</c:v>
                </c:pt>
                <c:pt idx="1989">
                  <c:v>1681.8</c:v>
                </c:pt>
                <c:pt idx="1990">
                  <c:v>1737.4</c:v>
                </c:pt>
                <c:pt idx="1991">
                  <c:v>1731.3</c:v>
                </c:pt>
                <c:pt idx="1992">
                  <c:v>1660.6</c:v>
                </c:pt>
                <c:pt idx="1993">
                  <c:v>1599.3</c:v>
                </c:pt>
                <c:pt idx="1994">
                  <c:v>1554.4</c:v>
                </c:pt>
                <c:pt idx="1995">
                  <c:v>1549.5</c:v>
                </c:pt>
                <c:pt idx="1996">
                  <c:v>1568.6</c:v>
                </c:pt>
                <c:pt idx="1997">
                  <c:v>1674.2</c:v>
                </c:pt>
                <c:pt idx="1998">
                  <c:v>1836.5</c:v>
                </c:pt>
                <c:pt idx="1999">
                  <c:v>2043.8</c:v>
                </c:pt>
                <c:pt idx="2000">
                  <c:v>2285.9</c:v>
                </c:pt>
                <c:pt idx="2001">
                  <c:v>2571.9</c:v>
                </c:pt>
                <c:pt idx="2002">
                  <c:v>2856.6</c:v>
                </c:pt>
                <c:pt idx="2003">
                  <c:v>3094.4</c:v>
                </c:pt>
                <c:pt idx="2004">
                  <c:v>3302.6</c:v>
                </c:pt>
                <c:pt idx="2005">
                  <c:v>3460.9</c:v>
                </c:pt>
                <c:pt idx="2006">
                  <c:v>3598.1</c:v>
                </c:pt>
                <c:pt idx="2007">
                  <c:v>3708.2</c:v>
                </c:pt>
                <c:pt idx="2008">
                  <c:v>3811.1</c:v>
                </c:pt>
                <c:pt idx="2009">
                  <c:v>3974.5</c:v>
                </c:pt>
                <c:pt idx="2010">
                  <c:v>4084.5</c:v>
                </c:pt>
                <c:pt idx="2011">
                  <c:v>4231.8999999999996</c:v>
                </c:pt>
                <c:pt idx="2012">
                  <c:v>4390.8</c:v>
                </c:pt>
                <c:pt idx="2013">
                  <c:v>4541.1000000000004</c:v>
                </c:pt>
                <c:pt idx="2014">
                  <c:v>4719.1000000000004</c:v>
                </c:pt>
                <c:pt idx="2015">
                  <c:v>4900.5</c:v>
                </c:pt>
                <c:pt idx="2016">
                  <c:v>5082.3999999999996</c:v>
                </c:pt>
                <c:pt idx="2017">
                  <c:v>5245.9</c:v>
                </c:pt>
                <c:pt idx="2018">
                  <c:v>5396.2</c:v>
                </c:pt>
                <c:pt idx="2019">
                  <c:v>5597.8</c:v>
                </c:pt>
                <c:pt idx="2020">
                  <c:v>5760.3</c:v>
                </c:pt>
                <c:pt idx="2021">
                  <c:v>5941</c:v>
                </c:pt>
                <c:pt idx="2022">
                  <c:v>6115</c:v>
                </c:pt>
                <c:pt idx="2023">
                  <c:v>6284.7</c:v>
                </c:pt>
                <c:pt idx="2024">
                  <c:v>6510.2</c:v>
                </c:pt>
                <c:pt idx="2025">
                  <c:v>6722.5</c:v>
                </c:pt>
                <c:pt idx="2026">
                  <c:v>6921.7</c:v>
                </c:pt>
                <c:pt idx="2027">
                  <c:v>7157.1</c:v>
                </c:pt>
                <c:pt idx="2028">
                  <c:v>7373.9</c:v>
                </c:pt>
                <c:pt idx="2029">
                  <c:v>7562.6</c:v>
                </c:pt>
                <c:pt idx="2030">
                  <c:v>7742.6</c:v>
                </c:pt>
                <c:pt idx="2031">
                  <c:v>7938.3</c:v>
                </c:pt>
                <c:pt idx="2032">
                  <c:v>8212.6</c:v>
                </c:pt>
                <c:pt idx="2033">
                  <c:v>8427.6</c:v>
                </c:pt>
                <c:pt idx="2034">
                  <c:v>8611.2000000000007</c:v>
                </c:pt>
                <c:pt idx="2035">
                  <c:v>8819.4</c:v>
                </c:pt>
                <c:pt idx="2036">
                  <c:v>8947.6</c:v>
                </c:pt>
                <c:pt idx="2037">
                  <c:v>9106.2999999999993</c:v>
                </c:pt>
                <c:pt idx="2038">
                  <c:v>9256.2000000000007</c:v>
                </c:pt>
                <c:pt idx="2039">
                  <c:v>9422.7000000000007</c:v>
                </c:pt>
                <c:pt idx="2040">
                  <c:v>9562.2000000000007</c:v>
                </c:pt>
                <c:pt idx="2041">
                  <c:v>9689.4</c:v>
                </c:pt>
                <c:pt idx="2042">
                  <c:v>9838.9</c:v>
                </c:pt>
                <c:pt idx="2043">
                  <c:v>9990</c:v>
                </c:pt>
                <c:pt idx="2044">
                  <c:v>10177</c:v>
                </c:pt>
                <c:pt idx="2045">
                  <c:v>10363</c:v>
                </c:pt>
                <c:pt idx="2046">
                  <c:v>10546</c:v>
                </c:pt>
                <c:pt idx="2047">
                  <c:v>10684</c:v>
                </c:pt>
                <c:pt idx="2048">
                  <c:v>10795</c:v>
                </c:pt>
                <c:pt idx="2049">
                  <c:v>10948</c:v>
                </c:pt>
                <c:pt idx="2050">
                  <c:v>11059</c:v>
                </c:pt>
                <c:pt idx="2051">
                  <c:v>11132</c:v>
                </c:pt>
                <c:pt idx="2052">
                  <c:v>11224</c:v>
                </c:pt>
                <c:pt idx="2053">
                  <c:v>11335</c:v>
                </c:pt>
                <c:pt idx="2054">
                  <c:v>11460</c:v>
                </c:pt>
                <c:pt idx="2055">
                  <c:v>11590</c:v>
                </c:pt>
                <c:pt idx="2056">
                  <c:v>11705</c:v>
                </c:pt>
                <c:pt idx="2057">
                  <c:v>11806</c:v>
                </c:pt>
                <c:pt idx="2058">
                  <c:v>11937</c:v>
                </c:pt>
                <c:pt idx="2059">
                  <c:v>12115</c:v>
                </c:pt>
                <c:pt idx="2060">
                  <c:v>12298</c:v>
                </c:pt>
                <c:pt idx="2061">
                  <c:v>12465</c:v>
                </c:pt>
                <c:pt idx="2062">
                  <c:v>12640</c:v>
                </c:pt>
                <c:pt idx="2063">
                  <c:v>12803</c:v>
                </c:pt>
                <c:pt idx="2064">
                  <c:v>12941</c:v>
                </c:pt>
                <c:pt idx="2065">
                  <c:v>13072</c:v>
                </c:pt>
                <c:pt idx="2066">
                  <c:v>13246</c:v>
                </c:pt>
                <c:pt idx="2067">
                  <c:v>13420</c:v>
                </c:pt>
                <c:pt idx="2068">
                  <c:v>13531</c:v>
                </c:pt>
                <c:pt idx="2069">
                  <c:v>13683</c:v>
                </c:pt>
                <c:pt idx="2070">
                  <c:v>13748</c:v>
                </c:pt>
                <c:pt idx="2071">
                  <c:v>13835</c:v>
                </c:pt>
                <c:pt idx="2072">
                  <c:v>13947</c:v>
                </c:pt>
                <c:pt idx="2073">
                  <c:v>13989</c:v>
                </c:pt>
                <c:pt idx="2074">
                  <c:v>14078</c:v>
                </c:pt>
                <c:pt idx="2075">
                  <c:v>14135</c:v>
                </c:pt>
                <c:pt idx="2076">
                  <c:v>14175</c:v>
                </c:pt>
                <c:pt idx="2077">
                  <c:v>14230</c:v>
                </c:pt>
                <c:pt idx="2078">
                  <c:v>14238</c:v>
                </c:pt>
                <c:pt idx="2079">
                  <c:v>14272</c:v>
                </c:pt>
                <c:pt idx="2080">
                  <c:v>14325</c:v>
                </c:pt>
                <c:pt idx="2081">
                  <c:v>14350</c:v>
                </c:pt>
                <c:pt idx="2082">
                  <c:v>14415</c:v>
                </c:pt>
                <c:pt idx="2083">
                  <c:v>14471</c:v>
                </c:pt>
                <c:pt idx="2084">
                  <c:v>14540</c:v>
                </c:pt>
                <c:pt idx="2085">
                  <c:v>14592</c:v>
                </c:pt>
                <c:pt idx="2086">
                  <c:v>14639</c:v>
                </c:pt>
                <c:pt idx="2087">
                  <c:v>14718</c:v>
                </c:pt>
                <c:pt idx="2088">
                  <c:v>14822</c:v>
                </c:pt>
                <c:pt idx="2089">
                  <c:v>14916</c:v>
                </c:pt>
                <c:pt idx="2090">
                  <c:v>15022</c:v>
                </c:pt>
                <c:pt idx="2091">
                  <c:v>15113</c:v>
                </c:pt>
                <c:pt idx="2092">
                  <c:v>15194</c:v>
                </c:pt>
                <c:pt idx="2093">
                  <c:v>15265</c:v>
                </c:pt>
                <c:pt idx="2094">
                  <c:v>15343</c:v>
                </c:pt>
                <c:pt idx="2095">
                  <c:v>15445</c:v>
                </c:pt>
                <c:pt idx="2096">
                  <c:v>15542</c:v>
                </c:pt>
                <c:pt idx="2097">
                  <c:v>15663</c:v>
                </c:pt>
                <c:pt idx="2098">
                  <c:v>15762</c:v>
                </c:pt>
                <c:pt idx="2099">
                  <c:v>15824</c:v>
                </c:pt>
                <c:pt idx="2100">
                  <c:v>15907</c:v>
                </c:pt>
                <c:pt idx="2101">
                  <c:v>15908</c:v>
                </c:pt>
                <c:pt idx="2102">
                  <c:v>15866</c:v>
                </c:pt>
                <c:pt idx="2103">
                  <c:v>15821</c:v>
                </c:pt>
                <c:pt idx="2104">
                  <c:v>15782</c:v>
                </c:pt>
                <c:pt idx="2105">
                  <c:v>15738</c:v>
                </c:pt>
                <c:pt idx="2106">
                  <c:v>15786</c:v>
                </c:pt>
                <c:pt idx="2107">
                  <c:v>15850</c:v>
                </c:pt>
                <c:pt idx="2108">
                  <c:v>15944</c:v>
                </c:pt>
                <c:pt idx="2109">
                  <c:v>16071</c:v>
                </c:pt>
                <c:pt idx="2110">
                  <c:v>16193</c:v>
                </c:pt>
                <c:pt idx="2111">
                  <c:v>16311</c:v>
                </c:pt>
                <c:pt idx="2112">
                  <c:v>16443</c:v>
                </c:pt>
                <c:pt idx="2113">
                  <c:v>16538</c:v>
                </c:pt>
                <c:pt idx="2114">
                  <c:v>16644</c:v>
                </c:pt>
                <c:pt idx="2115">
                  <c:v>16698</c:v>
                </c:pt>
                <c:pt idx="2116">
                  <c:v>16727</c:v>
                </c:pt>
                <c:pt idx="2117">
                  <c:v>16723</c:v>
                </c:pt>
                <c:pt idx="2118">
                  <c:v>16713</c:v>
                </c:pt>
                <c:pt idx="2119">
                  <c:v>16674</c:v>
                </c:pt>
                <c:pt idx="2120">
                  <c:v>16626</c:v>
                </c:pt>
                <c:pt idx="2121">
                  <c:v>16639</c:v>
                </c:pt>
                <c:pt idx="2122">
                  <c:v>16673</c:v>
                </c:pt>
                <c:pt idx="2123">
                  <c:v>16736</c:v>
                </c:pt>
                <c:pt idx="2124">
                  <c:v>16847</c:v>
                </c:pt>
                <c:pt idx="2125">
                  <c:v>16967</c:v>
                </c:pt>
                <c:pt idx="2126">
                  <c:v>17033</c:v>
                </c:pt>
                <c:pt idx="2127">
                  <c:v>17082</c:v>
                </c:pt>
                <c:pt idx="2128">
                  <c:v>17102</c:v>
                </c:pt>
                <c:pt idx="2129">
                  <c:v>17074</c:v>
                </c:pt>
                <c:pt idx="2130">
                  <c:v>17129</c:v>
                </c:pt>
                <c:pt idx="2131">
                  <c:v>17106</c:v>
                </c:pt>
                <c:pt idx="2132">
                  <c:v>17124</c:v>
                </c:pt>
                <c:pt idx="2133">
                  <c:v>17156</c:v>
                </c:pt>
                <c:pt idx="2134">
                  <c:v>17201</c:v>
                </c:pt>
                <c:pt idx="2135">
                  <c:v>17279</c:v>
                </c:pt>
                <c:pt idx="2136">
                  <c:v>17327</c:v>
                </c:pt>
                <c:pt idx="2137">
                  <c:v>17405</c:v>
                </c:pt>
                <c:pt idx="2138">
                  <c:v>17378</c:v>
                </c:pt>
                <c:pt idx="2139">
                  <c:v>17246</c:v>
                </c:pt>
                <c:pt idx="2140">
                  <c:v>17108</c:v>
                </c:pt>
                <c:pt idx="2141">
                  <c:v>16895</c:v>
                </c:pt>
                <c:pt idx="2142">
                  <c:v>16659</c:v>
                </c:pt>
                <c:pt idx="2143">
                  <c:v>16400</c:v>
                </c:pt>
                <c:pt idx="2144">
                  <c:v>16192</c:v>
                </c:pt>
                <c:pt idx="2145">
                  <c:v>15945</c:v>
                </c:pt>
                <c:pt idx="2146">
                  <c:v>15712</c:v>
                </c:pt>
                <c:pt idx="2147">
                  <c:v>15483</c:v>
                </c:pt>
                <c:pt idx="2148">
                  <c:v>15201</c:v>
                </c:pt>
                <c:pt idx="2149">
                  <c:v>14865</c:v>
                </c:pt>
                <c:pt idx="2150">
                  <c:v>14457</c:v>
                </c:pt>
                <c:pt idx="2151">
                  <c:v>13919</c:v>
                </c:pt>
                <c:pt idx="2152">
                  <c:v>13344</c:v>
                </c:pt>
                <c:pt idx="2153">
                  <c:v>12648</c:v>
                </c:pt>
                <c:pt idx="2154">
                  <c:v>11852</c:v>
                </c:pt>
                <c:pt idx="2155">
                  <c:v>11065</c:v>
                </c:pt>
                <c:pt idx="2156">
                  <c:v>10270</c:v>
                </c:pt>
                <c:pt idx="2157">
                  <c:v>9426.9</c:v>
                </c:pt>
                <c:pt idx="2158">
                  <c:v>8685</c:v>
                </c:pt>
                <c:pt idx="2159">
                  <c:v>7955.7</c:v>
                </c:pt>
                <c:pt idx="2160">
                  <c:v>7305.7</c:v>
                </c:pt>
                <c:pt idx="2161">
                  <c:v>6738.5</c:v>
                </c:pt>
                <c:pt idx="2162">
                  <c:v>6292</c:v>
                </c:pt>
                <c:pt idx="2163">
                  <c:v>5863.2</c:v>
                </c:pt>
                <c:pt idx="2164">
                  <c:v>5476.5</c:v>
                </c:pt>
                <c:pt idx="2165">
                  <c:v>5173.5</c:v>
                </c:pt>
                <c:pt idx="2166">
                  <c:v>4924.8</c:v>
                </c:pt>
                <c:pt idx="2167">
                  <c:v>4635.8999999999996</c:v>
                </c:pt>
                <c:pt idx="2168">
                  <c:v>4325.2</c:v>
                </c:pt>
                <c:pt idx="2169">
                  <c:v>4024.2</c:v>
                </c:pt>
                <c:pt idx="2170">
                  <c:v>3713.3</c:v>
                </c:pt>
                <c:pt idx="2171">
                  <c:v>3404.6</c:v>
                </c:pt>
                <c:pt idx="2172">
                  <c:v>3074.5</c:v>
                </c:pt>
                <c:pt idx="2173">
                  <c:v>2742.7</c:v>
                </c:pt>
                <c:pt idx="2174">
                  <c:v>2402</c:v>
                </c:pt>
                <c:pt idx="2175">
                  <c:v>2077.1999999999998</c:v>
                </c:pt>
                <c:pt idx="2176">
                  <c:v>1814.5</c:v>
                </c:pt>
                <c:pt idx="2177">
                  <c:v>1607</c:v>
                </c:pt>
                <c:pt idx="2178">
                  <c:v>1425.7</c:v>
                </c:pt>
                <c:pt idx="2179">
                  <c:v>1329.7</c:v>
                </c:pt>
                <c:pt idx="2180">
                  <c:v>1243.4000000000001</c:v>
                </c:pt>
                <c:pt idx="2181">
                  <c:v>1145.8</c:v>
                </c:pt>
                <c:pt idx="2182">
                  <c:v>1060.9000000000001</c:v>
                </c:pt>
                <c:pt idx="2183">
                  <c:v>969.56</c:v>
                </c:pt>
                <c:pt idx="2184">
                  <c:v>882.21</c:v>
                </c:pt>
                <c:pt idx="2185">
                  <c:v>733.75</c:v>
                </c:pt>
                <c:pt idx="2186">
                  <c:v>579.73</c:v>
                </c:pt>
                <c:pt idx="2187">
                  <c:v>444.53</c:v>
                </c:pt>
                <c:pt idx="2188">
                  <c:v>305.99</c:v>
                </c:pt>
                <c:pt idx="2189">
                  <c:v>191.48</c:v>
                </c:pt>
                <c:pt idx="2190">
                  <c:v>72.706999999999994</c:v>
                </c:pt>
                <c:pt idx="2191">
                  <c:v>-15.398999999999999</c:v>
                </c:pt>
                <c:pt idx="2192">
                  <c:v>-86.564999999999998</c:v>
                </c:pt>
                <c:pt idx="2193">
                  <c:v>-133.96</c:v>
                </c:pt>
                <c:pt idx="2194">
                  <c:v>-198.18</c:v>
                </c:pt>
                <c:pt idx="2195">
                  <c:v>-256.81</c:v>
                </c:pt>
                <c:pt idx="2196">
                  <c:v>-320.95999999999998</c:v>
                </c:pt>
                <c:pt idx="2197">
                  <c:v>-370.13</c:v>
                </c:pt>
                <c:pt idx="2198">
                  <c:v>-433.57</c:v>
                </c:pt>
                <c:pt idx="2199">
                  <c:v>-467.61</c:v>
                </c:pt>
                <c:pt idx="2200">
                  <c:v>-520.20000000000005</c:v>
                </c:pt>
                <c:pt idx="2201">
                  <c:v>-588.91999999999996</c:v>
                </c:pt>
                <c:pt idx="2202">
                  <c:v>-652.95000000000005</c:v>
                </c:pt>
                <c:pt idx="2203">
                  <c:v>-697.04</c:v>
                </c:pt>
                <c:pt idx="2204">
                  <c:v>-739.82</c:v>
                </c:pt>
                <c:pt idx="2205">
                  <c:v>-777.17</c:v>
                </c:pt>
                <c:pt idx="2206">
                  <c:v>-845.64</c:v>
                </c:pt>
                <c:pt idx="2207">
                  <c:v>-896.87</c:v>
                </c:pt>
                <c:pt idx="2208">
                  <c:v>-973.74</c:v>
                </c:pt>
                <c:pt idx="2209">
                  <c:v>-1057</c:v>
                </c:pt>
                <c:pt idx="2210">
                  <c:v>-1181.4000000000001</c:v>
                </c:pt>
                <c:pt idx="2211">
                  <c:v>-1288.2</c:v>
                </c:pt>
                <c:pt idx="2212">
                  <c:v>-1362.5</c:v>
                </c:pt>
                <c:pt idx="2213">
                  <c:v>-1447.1</c:v>
                </c:pt>
                <c:pt idx="2214">
                  <c:v>-1570.7</c:v>
                </c:pt>
                <c:pt idx="2215">
                  <c:v>-1714.3</c:v>
                </c:pt>
                <c:pt idx="2216">
                  <c:v>-1878.9</c:v>
                </c:pt>
                <c:pt idx="2217">
                  <c:v>-2000.2</c:v>
                </c:pt>
                <c:pt idx="2218">
                  <c:v>-2070.8000000000002</c:v>
                </c:pt>
                <c:pt idx="2219">
                  <c:v>-2147</c:v>
                </c:pt>
                <c:pt idx="2220">
                  <c:v>-2265.4</c:v>
                </c:pt>
                <c:pt idx="2221">
                  <c:v>-2404.1</c:v>
                </c:pt>
                <c:pt idx="2222">
                  <c:v>-2524.6</c:v>
                </c:pt>
                <c:pt idx="2223">
                  <c:v>-2634.2</c:v>
                </c:pt>
                <c:pt idx="2224">
                  <c:v>-2732.2</c:v>
                </c:pt>
                <c:pt idx="2225">
                  <c:v>-2873.7</c:v>
                </c:pt>
                <c:pt idx="2226">
                  <c:v>-3020.2</c:v>
                </c:pt>
                <c:pt idx="2227">
                  <c:v>-3200.2</c:v>
                </c:pt>
                <c:pt idx="2228">
                  <c:v>-3377.4</c:v>
                </c:pt>
                <c:pt idx="2229">
                  <c:v>-3532.7</c:v>
                </c:pt>
                <c:pt idx="2230">
                  <c:v>-3656.7</c:v>
                </c:pt>
                <c:pt idx="2231">
                  <c:v>-3863.6</c:v>
                </c:pt>
                <c:pt idx="2232">
                  <c:v>-4088.9</c:v>
                </c:pt>
                <c:pt idx="2233">
                  <c:v>-4301.3999999999996</c:v>
                </c:pt>
                <c:pt idx="2234">
                  <c:v>-4521.8999999999996</c:v>
                </c:pt>
                <c:pt idx="2235">
                  <c:v>-4776.5</c:v>
                </c:pt>
                <c:pt idx="2236">
                  <c:v>-5019.5</c:v>
                </c:pt>
                <c:pt idx="2237">
                  <c:v>-5238.3</c:v>
                </c:pt>
                <c:pt idx="2238">
                  <c:v>-5488.8</c:v>
                </c:pt>
                <c:pt idx="2239">
                  <c:v>-5649.6</c:v>
                </c:pt>
                <c:pt idx="2240">
                  <c:v>-5756.4</c:v>
                </c:pt>
                <c:pt idx="2241">
                  <c:v>-5784.7</c:v>
                </c:pt>
                <c:pt idx="2242">
                  <c:v>-5801.2</c:v>
                </c:pt>
                <c:pt idx="2243">
                  <c:v>-5861.1</c:v>
                </c:pt>
                <c:pt idx="2244">
                  <c:v>-5931.8</c:v>
                </c:pt>
                <c:pt idx="2245">
                  <c:v>-6036.7</c:v>
                </c:pt>
                <c:pt idx="2246">
                  <c:v>-6151.3</c:v>
                </c:pt>
                <c:pt idx="2247">
                  <c:v>-6290.9</c:v>
                </c:pt>
                <c:pt idx="2248">
                  <c:v>-6477.5</c:v>
                </c:pt>
                <c:pt idx="2249">
                  <c:v>-6658.4</c:v>
                </c:pt>
                <c:pt idx="2250">
                  <c:v>-6839.3</c:v>
                </c:pt>
                <c:pt idx="2251">
                  <c:v>-6985.4</c:v>
                </c:pt>
                <c:pt idx="2252">
                  <c:v>-7099.4</c:v>
                </c:pt>
                <c:pt idx="2253">
                  <c:v>-7219.9</c:v>
                </c:pt>
                <c:pt idx="2254">
                  <c:v>-7344</c:v>
                </c:pt>
                <c:pt idx="2255">
                  <c:v>-7440.4</c:v>
                </c:pt>
                <c:pt idx="2256">
                  <c:v>-7512.4</c:v>
                </c:pt>
                <c:pt idx="2257">
                  <c:v>-7544.8</c:v>
                </c:pt>
                <c:pt idx="2258">
                  <c:v>-7608.7</c:v>
                </c:pt>
                <c:pt idx="2259">
                  <c:v>-7609</c:v>
                </c:pt>
                <c:pt idx="2260">
                  <c:v>-7630.5</c:v>
                </c:pt>
                <c:pt idx="2261">
                  <c:v>-7642.8</c:v>
                </c:pt>
                <c:pt idx="2262">
                  <c:v>-7632.2</c:v>
                </c:pt>
                <c:pt idx="2263">
                  <c:v>-7661.5</c:v>
                </c:pt>
                <c:pt idx="2264">
                  <c:v>-7687.6</c:v>
                </c:pt>
                <c:pt idx="2265">
                  <c:v>-7700.2</c:v>
                </c:pt>
                <c:pt idx="2266">
                  <c:v>-7776.2</c:v>
                </c:pt>
                <c:pt idx="2267">
                  <c:v>-7852.4</c:v>
                </c:pt>
                <c:pt idx="2268">
                  <c:v>-7941.7</c:v>
                </c:pt>
                <c:pt idx="2269">
                  <c:v>-8068.7</c:v>
                </c:pt>
                <c:pt idx="2270">
                  <c:v>-8228.6</c:v>
                </c:pt>
                <c:pt idx="2271">
                  <c:v>-8389.1</c:v>
                </c:pt>
                <c:pt idx="2272">
                  <c:v>-8554.7000000000007</c:v>
                </c:pt>
                <c:pt idx="2273">
                  <c:v>-8712.9</c:v>
                </c:pt>
                <c:pt idx="2274">
                  <c:v>-8786.7000000000007</c:v>
                </c:pt>
                <c:pt idx="2275">
                  <c:v>-8819.2999999999993</c:v>
                </c:pt>
                <c:pt idx="2276">
                  <c:v>-8857.5</c:v>
                </c:pt>
                <c:pt idx="2277">
                  <c:v>-8844.7000000000007</c:v>
                </c:pt>
                <c:pt idx="2278">
                  <c:v>-8878</c:v>
                </c:pt>
                <c:pt idx="2279">
                  <c:v>-8919.1</c:v>
                </c:pt>
                <c:pt idx="2280">
                  <c:v>-8973.2999999999993</c:v>
                </c:pt>
                <c:pt idx="2281">
                  <c:v>-9017.6</c:v>
                </c:pt>
                <c:pt idx="2282">
                  <c:v>-9083.9</c:v>
                </c:pt>
                <c:pt idx="2283">
                  <c:v>-9153.2999999999993</c:v>
                </c:pt>
                <c:pt idx="2284">
                  <c:v>-9239.2999999999993</c:v>
                </c:pt>
                <c:pt idx="2285">
                  <c:v>-9375.5</c:v>
                </c:pt>
                <c:pt idx="2286">
                  <c:v>-9496.7000000000007</c:v>
                </c:pt>
                <c:pt idx="2287">
                  <c:v>-9604.5</c:v>
                </c:pt>
                <c:pt idx="2288">
                  <c:v>-9706.6</c:v>
                </c:pt>
                <c:pt idx="2289">
                  <c:v>-9790.2999999999993</c:v>
                </c:pt>
                <c:pt idx="2290">
                  <c:v>-9894.2999999999993</c:v>
                </c:pt>
                <c:pt idx="2291">
                  <c:v>-9976.1</c:v>
                </c:pt>
                <c:pt idx="2292">
                  <c:v>-10031</c:v>
                </c:pt>
                <c:pt idx="2293">
                  <c:v>-10060</c:v>
                </c:pt>
                <c:pt idx="2294">
                  <c:v>-10075</c:v>
                </c:pt>
                <c:pt idx="2295">
                  <c:v>-10036</c:v>
                </c:pt>
                <c:pt idx="2296">
                  <c:v>-10067</c:v>
                </c:pt>
                <c:pt idx="2297">
                  <c:v>-10077</c:v>
                </c:pt>
                <c:pt idx="2298">
                  <c:v>-10093</c:v>
                </c:pt>
                <c:pt idx="2299">
                  <c:v>-10133</c:v>
                </c:pt>
                <c:pt idx="2300">
                  <c:v>-10134</c:v>
                </c:pt>
                <c:pt idx="2301">
                  <c:v>-10172</c:v>
                </c:pt>
                <c:pt idx="2302">
                  <c:v>-10200</c:v>
                </c:pt>
                <c:pt idx="2303">
                  <c:v>-10276</c:v>
                </c:pt>
                <c:pt idx="2304">
                  <c:v>-10412</c:v>
                </c:pt>
                <c:pt idx="2305">
                  <c:v>-10485</c:v>
                </c:pt>
                <c:pt idx="2306">
                  <c:v>-10554</c:v>
                </c:pt>
                <c:pt idx="2307">
                  <c:v>-10637</c:v>
                </c:pt>
                <c:pt idx="2308">
                  <c:v>-10708</c:v>
                </c:pt>
                <c:pt idx="2309">
                  <c:v>-10832</c:v>
                </c:pt>
                <c:pt idx="2310">
                  <c:v>-10932</c:v>
                </c:pt>
                <c:pt idx="2311">
                  <c:v>-10978</c:v>
                </c:pt>
                <c:pt idx="2312">
                  <c:v>-11028</c:v>
                </c:pt>
                <c:pt idx="2313">
                  <c:v>-11045</c:v>
                </c:pt>
                <c:pt idx="2314">
                  <c:v>-11060</c:v>
                </c:pt>
                <c:pt idx="2315">
                  <c:v>-11109</c:v>
                </c:pt>
                <c:pt idx="2316">
                  <c:v>-11183</c:v>
                </c:pt>
                <c:pt idx="2317">
                  <c:v>-11248</c:v>
                </c:pt>
                <c:pt idx="2318">
                  <c:v>-11318</c:v>
                </c:pt>
                <c:pt idx="2319">
                  <c:v>-11381</c:v>
                </c:pt>
                <c:pt idx="2320">
                  <c:v>-11489</c:v>
                </c:pt>
                <c:pt idx="2321">
                  <c:v>-11545</c:v>
                </c:pt>
                <c:pt idx="2322">
                  <c:v>-11560</c:v>
                </c:pt>
                <c:pt idx="2323">
                  <c:v>-11554</c:v>
                </c:pt>
                <c:pt idx="2324">
                  <c:v>-11550</c:v>
                </c:pt>
                <c:pt idx="2325">
                  <c:v>-11542</c:v>
                </c:pt>
                <c:pt idx="2326">
                  <c:v>-11607</c:v>
                </c:pt>
                <c:pt idx="2327">
                  <c:v>-11636</c:v>
                </c:pt>
                <c:pt idx="2328">
                  <c:v>-11719</c:v>
                </c:pt>
                <c:pt idx="2329">
                  <c:v>-11724</c:v>
                </c:pt>
                <c:pt idx="2330">
                  <c:v>-11718</c:v>
                </c:pt>
                <c:pt idx="2331">
                  <c:v>-11746</c:v>
                </c:pt>
                <c:pt idx="2332">
                  <c:v>-11751</c:v>
                </c:pt>
                <c:pt idx="2333">
                  <c:v>-11802</c:v>
                </c:pt>
                <c:pt idx="2334">
                  <c:v>-11880</c:v>
                </c:pt>
                <c:pt idx="2335">
                  <c:v>-11984</c:v>
                </c:pt>
                <c:pt idx="2336">
                  <c:v>-12085</c:v>
                </c:pt>
                <c:pt idx="2337">
                  <c:v>-12147</c:v>
                </c:pt>
                <c:pt idx="2338">
                  <c:v>-12205</c:v>
                </c:pt>
                <c:pt idx="2339">
                  <c:v>-12292</c:v>
                </c:pt>
                <c:pt idx="2340">
                  <c:v>-12340</c:v>
                </c:pt>
                <c:pt idx="2341">
                  <c:v>-12332</c:v>
                </c:pt>
                <c:pt idx="2342">
                  <c:v>-12359</c:v>
                </c:pt>
                <c:pt idx="2343">
                  <c:v>-12337</c:v>
                </c:pt>
                <c:pt idx="2344">
                  <c:v>-12299</c:v>
                </c:pt>
                <c:pt idx="2345">
                  <c:v>-12251</c:v>
                </c:pt>
                <c:pt idx="2346">
                  <c:v>-12199</c:v>
                </c:pt>
                <c:pt idx="2347">
                  <c:v>-12161</c:v>
                </c:pt>
                <c:pt idx="2348">
                  <c:v>-12161</c:v>
                </c:pt>
                <c:pt idx="2349">
                  <c:v>-12172</c:v>
                </c:pt>
                <c:pt idx="2350">
                  <c:v>-12204</c:v>
                </c:pt>
                <c:pt idx="2351">
                  <c:v>-12289</c:v>
                </c:pt>
                <c:pt idx="2352">
                  <c:v>-12336</c:v>
                </c:pt>
                <c:pt idx="2353">
                  <c:v>-12420</c:v>
                </c:pt>
                <c:pt idx="2354">
                  <c:v>-12482</c:v>
                </c:pt>
                <c:pt idx="2355">
                  <c:v>-12535</c:v>
                </c:pt>
                <c:pt idx="2356">
                  <c:v>-12575</c:v>
                </c:pt>
                <c:pt idx="2357">
                  <c:v>-12561</c:v>
                </c:pt>
                <c:pt idx="2358">
                  <c:v>-12565</c:v>
                </c:pt>
                <c:pt idx="2359">
                  <c:v>-12512</c:v>
                </c:pt>
                <c:pt idx="2360">
                  <c:v>-12419</c:v>
                </c:pt>
                <c:pt idx="2361">
                  <c:v>-12289</c:v>
                </c:pt>
                <c:pt idx="2362">
                  <c:v>-12108</c:v>
                </c:pt>
                <c:pt idx="2363">
                  <c:v>-11932</c:v>
                </c:pt>
                <c:pt idx="2364">
                  <c:v>-11727</c:v>
                </c:pt>
                <c:pt idx="2365">
                  <c:v>-11521</c:v>
                </c:pt>
                <c:pt idx="2366">
                  <c:v>-11329</c:v>
                </c:pt>
                <c:pt idx="2367">
                  <c:v>-11104</c:v>
                </c:pt>
                <c:pt idx="2368">
                  <c:v>-10848</c:v>
                </c:pt>
                <c:pt idx="2369">
                  <c:v>-10592</c:v>
                </c:pt>
                <c:pt idx="2370">
                  <c:v>-10311</c:v>
                </c:pt>
                <c:pt idx="2371">
                  <c:v>-9978.2999999999993</c:v>
                </c:pt>
                <c:pt idx="2372">
                  <c:v>-9646.5</c:v>
                </c:pt>
                <c:pt idx="2373">
                  <c:v>-9296</c:v>
                </c:pt>
                <c:pt idx="2374">
                  <c:v>-8983.7000000000007</c:v>
                </c:pt>
                <c:pt idx="2375">
                  <c:v>-8650.4</c:v>
                </c:pt>
                <c:pt idx="2376">
                  <c:v>-8306.4</c:v>
                </c:pt>
                <c:pt idx="2377">
                  <c:v>-7996.7</c:v>
                </c:pt>
                <c:pt idx="2378">
                  <c:v>-7674.4</c:v>
                </c:pt>
                <c:pt idx="2379">
                  <c:v>-7317.8</c:v>
                </c:pt>
                <c:pt idx="2380">
                  <c:v>-6967</c:v>
                </c:pt>
                <c:pt idx="2381">
                  <c:v>-6638.4</c:v>
                </c:pt>
                <c:pt idx="2382">
                  <c:v>-6219.9</c:v>
                </c:pt>
                <c:pt idx="2383">
                  <c:v>-5813.3</c:v>
                </c:pt>
                <c:pt idx="2384">
                  <c:v>-5352.6</c:v>
                </c:pt>
                <c:pt idx="2385">
                  <c:v>-4902.8999999999996</c:v>
                </c:pt>
                <c:pt idx="2386">
                  <c:v>-4549.8999999999996</c:v>
                </c:pt>
                <c:pt idx="2387">
                  <c:v>-4166.3</c:v>
                </c:pt>
                <c:pt idx="2388">
                  <c:v>-3804.2</c:v>
                </c:pt>
                <c:pt idx="2389">
                  <c:v>-3492.8</c:v>
                </c:pt>
                <c:pt idx="2390">
                  <c:v>-3122.8</c:v>
                </c:pt>
                <c:pt idx="2391">
                  <c:v>-2834.4</c:v>
                </c:pt>
                <c:pt idx="2392">
                  <c:v>-2508.6999999999998</c:v>
                </c:pt>
                <c:pt idx="2393">
                  <c:v>-2225.1</c:v>
                </c:pt>
                <c:pt idx="2394">
                  <c:v>-1932.1</c:v>
                </c:pt>
                <c:pt idx="2395">
                  <c:v>-1675.8</c:v>
                </c:pt>
                <c:pt idx="2396">
                  <c:v>-1494.5</c:v>
                </c:pt>
                <c:pt idx="2397">
                  <c:v>-1373</c:v>
                </c:pt>
                <c:pt idx="2398">
                  <c:v>-1224.7</c:v>
                </c:pt>
                <c:pt idx="2399">
                  <c:v>-1050.4000000000001</c:v>
                </c:pt>
                <c:pt idx="2400">
                  <c:v>-909.39</c:v>
                </c:pt>
                <c:pt idx="2401">
                  <c:v>-747.98</c:v>
                </c:pt>
                <c:pt idx="2402">
                  <c:v>-607.79999999999995</c:v>
                </c:pt>
                <c:pt idx="2403">
                  <c:v>-483.42</c:v>
                </c:pt>
                <c:pt idx="2404">
                  <c:v>-352.95</c:v>
                </c:pt>
                <c:pt idx="2405">
                  <c:v>-225.21</c:v>
                </c:pt>
                <c:pt idx="2406">
                  <c:v>-118.98</c:v>
                </c:pt>
                <c:pt idx="2407">
                  <c:v>45.177</c:v>
                </c:pt>
                <c:pt idx="2408">
                  <c:v>271.52</c:v>
                </c:pt>
                <c:pt idx="2409">
                  <c:v>786.05</c:v>
                </c:pt>
                <c:pt idx="2410">
                  <c:v>1462.5</c:v>
                </c:pt>
                <c:pt idx="2411">
                  <c:v>2091.9</c:v>
                </c:pt>
                <c:pt idx="2412">
                  <c:v>2546.8000000000002</c:v>
                </c:pt>
                <c:pt idx="2413">
                  <c:v>2763.9</c:v>
                </c:pt>
                <c:pt idx="2414">
                  <c:v>2833.8</c:v>
                </c:pt>
                <c:pt idx="2415">
                  <c:v>2825.5</c:v>
                </c:pt>
                <c:pt idx="2416">
                  <c:v>2796.7</c:v>
                </c:pt>
                <c:pt idx="2417">
                  <c:v>2727.4</c:v>
                </c:pt>
                <c:pt idx="2418">
                  <c:v>2657.8</c:v>
                </c:pt>
                <c:pt idx="2419">
                  <c:v>2640.4</c:v>
                </c:pt>
                <c:pt idx="2420">
                  <c:v>2699</c:v>
                </c:pt>
                <c:pt idx="2421">
                  <c:v>2791</c:v>
                </c:pt>
                <c:pt idx="2422">
                  <c:v>3075.9</c:v>
                </c:pt>
                <c:pt idx="2423">
                  <c:v>3391.8</c:v>
                </c:pt>
                <c:pt idx="2424">
                  <c:v>3766.7</c:v>
                </c:pt>
                <c:pt idx="2425">
                  <c:v>4110.3</c:v>
                </c:pt>
                <c:pt idx="2426">
                  <c:v>4390.5</c:v>
                </c:pt>
                <c:pt idx="2427">
                  <c:v>4660.2</c:v>
                </c:pt>
                <c:pt idx="2428">
                  <c:v>4780</c:v>
                </c:pt>
                <c:pt idx="2429">
                  <c:v>4879.3999999999996</c:v>
                </c:pt>
                <c:pt idx="2430">
                  <c:v>5005</c:v>
                </c:pt>
                <c:pt idx="2431">
                  <c:v>5145.3999999999996</c:v>
                </c:pt>
                <c:pt idx="2432">
                  <c:v>5307.1</c:v>
                </c:pt>
                <c:pt idx="2433">
                  <c:v>5506.7</c:v>
                </c:pt>
                <c:pt idx="2434">
                  <c:v>5688.5</c:v>
                </c:pt>
                <c:pt idx="2435">
                  <c:v>5844.7</c:v>
                </c:pt>
                <c:pt idx="2436">
                  <c:v>5949.6</c:v>
                </c:pt>
                <c:pt idx="2437">
                  <c:v>6093.4</c:v>
                </c:pt>
                <c:pt idx="2438">
                  <c:v>6259.1</c:v>
                </c:pt>
                <c:pt idx="2439">
                  <c:v>6435</c:v>
                </c:pt>
                <c:pt idx="2440">
                  <c:v>6590.1</c:v>
                </c:pt>
                <c:pt idx="2441">
                  <c:v>6759.6</c:v>
                </c:pt>
                <c:pt idx="2442">
                  <c:v>6902.2</c:v>
                </c:pt>
                <c:pt idx="2443">
                  <c:v>7034.5</c:v>
                </c:pt>
                <c:pt idx="2444">
                  <c:v>7191</c:v>
                </c:pt>
                <c:pt idx="2445">
                  <c:v>7365.1</c:v>
                </c:pt>
                <c:pt idx="2446">
                  <c:v>7546.5</c:v>
                </c:pt>
                <c:pt idx="2447">
                  <c:v>7749</c:v>
                </c:pt>
                <c:pt idx="2448">
                  <c:v>7938.3</c:v>
                </c:pt>
                <c:pt idx="2449">
                  <c:v>8174.7</c:v>
                </c:pt>
                <c:pt idx="2450">
                  <c:v>8409</c:v>
                </c:pt>
                <c:pt idx="2451">
                  <c:v>8531.7999999999993</c:v>
                </c:pt>
                <c:pt idx="2452">
                  <c:v>8716.7000000000007</c:v>
                </c:pt>
                <c:pt idx="2453">
                  <c:v>8891.7000000000007</c:v>
                </c:pt>
                <c:pt idx="2454">
                  <c:v>9019.4</c:v>
                </c:pt>
                <c:pt idx="2455">
                  <c:v>9142.6</c:v>
                </c:pt>
                <c:pt idx="2456">
                  <c:v>9254</c:v>
                </c:pt>
                <c:pt idx="2457">
                  <c:v>9357.9</c:v>
                </c:pt>
                <c:pt idx="2458">
                  <c:v>9425.9</c:v>
                </c:pt>
                <c:pt idx="2459">
                  <c:v>9488.2000000000007</c:v>
                </c:pt>
                <c:pt idx="2460">
                  <c:v>9575.5</c:v>
                </c:pt>
                <c:pt idx="2461">
                  <c:v>9689.2999999999993</c:v>
                </c:pt>
                <c:pt idx="2462">
                  <c:v>9805.9</c:v>
                </c:pt>
                <c:pt idx="2463">
                  <c:v>9926.7000000000007</c:v>
                </c:pt>
                <c:pt idx="2464">
                  <c:v>10117</c:v>
                </c:pt>
                <c:pt idx="2465">
                  <c:v>10320</c:v>
                </c:pt>
                <c:pt idx="2466">
                  <c:v>10513</c:v>
                </c:pt>
                <c:pt idx="2467">
                  <c:v>10684</c:v>
                </c:pt>
                <c:pt idx="2468">
                  <c:v>10876</c:v>
                </c:pt>
                <c:pt idx="2469">
                  <c:v>11072</c:v>
                </c:pt>
                <c:pt idx="2470">
                  <c:v>11242</c:v>
                </c:pt>
                <c:pt idx="2471">
                  <c:v>11361</c:v>
                </c:pt>
                <c:pt idx="2472">
                  <c:v>11471</c:v>
                </c:pt>
                <c:pt idx="2473">
                  <c:v>11592</c:v>
                </c:pt>
                <c:pt idx="2474">
                  <c:v>11665</c:v>
                </c:pt>
                <c:pt idx="2475">
                  <c:v>11742</c:v>
                </c:pt>
                <c:pt idx="2476">
                  <c:v>11832</c:v>
                </c:pt>
                <c:pt idx="2477">
                  <c:v>11895</c:v>
                </c:pt>
                <c:pt idx="2478">
                  <c:v>11971</c:v>
                </c:pt>
                <c:pt idx="2479">
                  <c:v>12073</c:v>
                </c:pt>
                <c:pt idx="2480">
                  <c:v>12197</c:v>
                </c:pt>
                <c:pt idx="2481">
                  <c:v>12312</c:v>
                </c:pt>
                <c:pt idx="2482">
                  <c:v>12482</c:v>
                </c:pt>
                <c:pt idx="2483">
                  <c:v>12701</c:v>
                </c:pt>
                <c:pt idx="2484">
                  <c:v>12883</c:v>
                </c:pt>
                <c:pt idx="2485">
                  <c:v>13099</c:v>
                </c:pt>
                <c:pt idx="2486">
                  <c:v>13255</c:v>
                </c:pt>
                <c:pt idx="2487">
                  <c:v>13426</c:v>
                </c:pt>
                <c:pt idx="2488">
                  <c:v>13595</c:v>
                </c:pt>
                <c:pt idx="2489">
                  <c:v>13723</c:v>
                </c:pt>
                <c:pt idx="2490">
                  <c:v>13850</c:v>
                </c:pt>
                <c:pt idx="2491">
                  <c:v>13874</c:v>
                </c:pt>
                <c:pt idx="2492">
                  <c:v>13855</c:v>
                </c:pt>
                <c:pt idx="2493">
                  <c:v>13811</c:v>
                </c:pt>
                <c:pt idx="2494">
                  <c:v>13739</c:v>
                </c:pt>
                <c:pt idx="2495">
                  <c:v>13760</c:v>
                </c:pt>
                <c:pt idx="2496">
                  <c:v>13752</c:v>
                </c:pt>
                <c:pt idx="2497">
                  <c:v>13799</c:v>
                </c:pt>
                <c:pt idx="2498">
                  <c:v>13891</c:v>
                </c:pt>
                <c:pt idx="2499">
                  <c:v>14032</c:v>
                </c:pt>
                <c:pt idx="2500">
                  <c:v>14255</c:v>
                </c:pt>
                <c:pt idx="2501">
                  <c:v>14366</c:v>
                </c:pt>
                <c:pt idx="2502">
                  <c:v>14506</c:v>
                </c:pt>
                <c:pt idx="2503">
                  <c:v>14645</c:v>
                </c:pt>
                <c:pt idx="2504">
                  <c:v>14725</c:v>
                </c:pt>
                <c:pt idx="2505">
                  <c:v>14687</c:v>
                </c:pt>
                <c:pt idx="2506">
                  <c:v>14639</c:v>
                </c:pt>
                <c:pt idx="2507">
                  <c:v>14569</c:v>
                </c:pt>
                <c:pt idx="2508">
                  <c:v>14450</c:v>
                </c:pt>
                <c:pt idx="2509">
                  <c:v>14421</c:v>
                </c:pt>
                <c:pt idx="2510">
                  <c:v>14412</c:v>
                </c:pt>
                <c:pt idx="2511">
                  <c:v>14414</c:v>
                </c:pt>
                <c:pt idx="2512">
                  <c:v>14409</c:v>
                </c:pt>
                <c:pt idx="2513">
                  <c:v>14522</c:v>
                </c:pt>
                <c:pt idx="2514">
                  <c:v>14660</c:v>
                </c:pt>
                <c:pt idx="2515">
                  <c:v>14834</c:v>
                </c:pt>
                <c:pt idx="2516">
                  <c:v>15039</c:v>
                </c:pt>
                <c:pt idx="2517">
                  <c:v>15252</c:v>
                </c:pt>
                <c:pt idx="2518">
                  <c:v>15381</c:v>
                </c:pt>
                <c:pt idx="2519">
                  <c:v>15475</c:v>
                </c:pt>
                <c:pt idx="2520">
                  <c:v>15582</c:v>
                </c:pt>
                <c:pt idx="2521">
                  <c:v>15653</c:v>
                </c:pt>
                <c:pt idx="2522">
                  <c:v>15697</c:v>
                </c:pt>
                <c:pt idx="2523">
                  <c:v>15729</c:v>
                </c:pt>
                <c:pt idx="2524">
                  <c:v>15716</c:v>
                </c:pt>
                <c:pt idx="2525">
                  <c:v>15774</c:v>
                </c:pt>
                <c:pt idx="2526">
                  <c:v>15800</c:v>
                </c:pt>
                <c:pt idx="2527">
                  <c:v>15850</c:v>
                </c:pt>
                <c:pt idx="2528">
                  <c:v>15855</c:v>
                </c:pt>
                <c:pt idx="2529">
                  <c:v>15863</c:v>
                </c:pt>
                <c:pt idx="2530">
                  <c:v>15940</c:v>
                </c:pt>
                <c:pt idx="2531">
                  <c:v>16025</c:v>
                </c:pt>
                <c:pt idx="2532">
                  <c:v>16138</c:v>
                </c:pt>
                <c:pt idx="2533">
                  <c:v>16193</c:v>
                </c:pt>
                <c:pt idx="2534">
                  <c:v>16261</c:v>
                </c:pt>
                <c:pt idx="2535">
                  <c:v>16359</c:v>
                </c:pt>
                <c:pt idx="2536">
                  <c:v>16409</c:v>
                </c:pt>
                <c:pt idx="2537">
                  <c:v>16460</c:v>
                </c:pt>
                <c:pt idx="2538">
                  <c:v>16537</c:v>
                </c:pt>
                <c:pt idx="2539">
                  <c:v>16564</c:v>
                </c:pt>
                <c:pt idx="2540">
                  <c:v>16579</c:v>
                </c:pt>
                <c:pt idx="2541">
                  <c:v>16582</c:v>
                </c:pt>
                <c:pt idx="2542">
                  <c:v>16606</c:v>
                </c:pt>
                <c:pt idx="2543">
                  <c:v>16622</c:v>
                </c:pt>
                <c:pt idx="2544">
                  <c:v>16628</c:v>
                </c:pt>
                <c:pt idx="2545">
                  <c:v>16643</c:v>
                </c:pt>
                <c:pt idx="2546">
                  <c:v>16601</c:v>
                </c:pt>
                <c:pt idx="2547">
                  <c:v>16533</c:v>
                </c:pt>
                <c:pt idx="2548">
                  <c:v>16394</c:v>
                </c:pt>
                <c:pt idx="2549">
                  <c:v>16168</c:v>
                </c:pt>
                <c:pt idx="2550">
                  <c:v>15847</c:v>
                </c:pt>
                <c:pt idx="2551">
                  <c:v>15465</c:v>
                </c:pt>
                <c:pt idx="2552">
                  <c:v>14975</c:v>
                </c:pt>
                <c:pt idx="2553">
                  <c:v>14402</c:v>
                </c:pt>
                <c:pt idx="2554">
                  <c:v>13700</c:v>
                </c:pt>
                <c:pt idx="2555">
                  <c:v>12919</c:v>
                </c:pt>
                <c:pt idx="2556">
                  <c:v>12069</c:v>
                </c:pt>
                <c:pt idx="2557">
                  <c:v>11232</c:v>
                </c:pt>
                <c:pt idx="2558">
                  <c:v>10323</c:v>
                </c:pt>
                <c:pt idx="2559">
                  <c:v>9461.9</c:v>
                </c:pt>
                <c:pt idx="2560">
                  <c:v>8626.5</c:v>
                </c:pt>
                <c:pt idx="2561">
                  <c:v>7838</c:v>
                </c:pt>
                <c:pt idx="2562">
                  <c:v>7091.6</c:v>
                </c:pt>
                <c:pt idx="2563">
                  <c:v>6365.5</c:v>
                </c:pt>
                <c:pt idx="2564">
                  <c:v>5675.3</c:v>
                </c:pt>
                <c:pt idx="2565">
                  <c:v>5047.7</c:v>
                </c:pt>
                <c:pt idx="2566">
                  <c:v>4382.8999999999996</c:v>
                </c:pt>
                <c:pt idx="2567">
                  <c:v>3738.8</c:v>
                </c:pt>
                <c:pt idx="2568">
                  <c:v>2940.9</c:v>
                </c:pt>
                <c:pt idx="2569">
                  <c:v>2095.9</c:v>
                </c:pt>
                <c:pt idx="2570">
                  <c:v>1529</c:v>
                </c:pt>
                <c:pt idx="2571">
                  <c:v>1218</c:v>
                </c:pt>
                <c:pt idx="2572">
                  <c:v>1020.2</c:v>
                </c:pt>
                <c:pt idx="2573">
                  <c:v>856.1</c:v>
                </c:pt>
                <c:pt idx="2574">
                  <c:v>694.33</c:v>
                </c:pt>
                <c:pt idx="2575">
                  <c:v>523.39</c:v>
                </c:pt>
                <c:pt idx="2576">
                  <c:v>326.94</c:v>
                </c:pt>
                <c:pt idx="2577">
                  <c:v>149.44999999999999</c:v>
                </c:pt>
                <c:pt idx="2578">
                  <c:v>-99.275999999999996</c:v>
                </c:pt>
                <c:pt idx="2579">
                  <c:v>-364.29</c:v>
                </c:pt>
                <c:pt idx="2580">
                  <c:v>-623.75</c:v>
                </c:pt>
                <c:pt idx="2581">
                  <c:v>-793.9</c:v>
                </c:pt>
                <c:pt idx="2582">
                  <c:v>-820.61</c:v>
                </c:pt>
                <c:pt idx="2583">
                  <c:v>-879.84</c:v>
                </c:pt>
                <c:pt idx="2584">
                  <c:v>-941.64</c:v>
                </c:pt>
                <c:pt idx="2585">
                  <c:v>-983.42</c:v>
                </c:pt>
                <c:pt idx="2586">
                  <c:v>-1115.7</c:v>
                </c:pt>
                <c:pt idx="2587">
                  <c:v>-1219.0999999999999</c:v>
                </c:pt>
                <c:pt idx="2588">
                  <c:v>-1312.4</c:v>
                </c:pt>
                <c:pt idx="2589">
                  <c:v>-1443.9</c:v>
                </c:pt>
                <c:pt idx="2590">
                  <c:v>-1652</c:v>
                </c:pt>
                <c:pt idx="2591">
                  <c:v>-1930.7</c:v>
                </c:pt>
                <c:pt idx="2592">
                  <c:v>-2192.9</c:v>
                </c:pt>
                <c:pt idx="2593">
                  <c:v>-2465.8000000000002</c:v>
                </c:pt>
                <c:pt idx="2594">
                  <c:v>-2813.4</c:v>
                </c:pt>
                <c:pt idx="2595">
                  <c:v>-3166.3</c:v>
                </c:pt>
                <c:pt idx="2596">
                  <c:v>-3512.6</c:v>
                </c:pt>
                <c:pt idx="2597">
                  <c:v>-3796.8</c:v>
                </c:pt>
                <c:pt idx="2598">
                  <c:v>-3995.8</c:v>
                </c:pt>
                <c:pt idx="2599">
                  <c:v>-4131.3</c:v>
                </c:pt>
                <c:pt idx="2600">
                  <c:v>-4207.2</c:v>
                </c:pt>
                <c:pt idx="2601">
                  <c:v>-4272</c:v>
                </c:pt>
                <c:pt idx="2602">
                  <c:v>-4292.8</c:v>
                </c:pt>
                <c:pt idx="2603">
                  <c:v>-4300.8</c:v>
                </c:pt>
                <c:pt idx="2604">
                  <c:v>-4338.3</c:v>
                </c:pt>
                <c:pt idx="2605">
                  <c:v>-4395.7</c:v>
                </c:pt>
                <c:pt idx="2606">
                  <c:v>-4507.8999999999996</c:v>
                </c:pt>
                <c:pt idx="2607">
                  <c:v>-4654.6000000000004</c:v>
                </c:pt>
                <c:pt idx="2608">
                  <c:v>-4878.5</c:v>
                </c:pt>
                <c:pt idx="2609">
                  <c:v>-5106.3</c:v>
                </c:pt>
                <c:pt idx="2610">
                  <c:v>-5333.9</c:v>
                </c:pt>
                <c:pt idx="2611">
                  <c:v>-5609.2</c:v>
                </c:pt>
                <c:pt idx="2612">
                  <c:v>-5844.5</c:v>
                </c:pt>
                <c:pt idx="2613">
                  <c:v>-6098.4</c:v>
                </c:pt>
                <c:pt idx="2614">
                  <c:v>-6340.4</c:v>
                </c:pt>
                <c:pt idx="2615">
                  <c:v>-6579.3</c:v>
                </c:pt>
                <c:pt idx="2616">
                  <c:v>-6750</c:v>
                </c:pt>
                <c:pt idx="2617">
                  <c:v>-6877.6</c:v>
                </c:pt>
                <c:pt idx="2618">
                  <c:v>-6939.5</c:v>
                </c:pt>
                <c:pt idx="2619">
                  <c:v>-6983.8</c:v>
                </c:pt>
                <c:pt idx="2620">
                  <c:v>-7030.1</c:v>
                </c:pt>
                <c:pt idx="2621">
                  <c:v>-7017.2</c:v>
                </c:pt>
                <c:pt idx="2622">
                  <c:v>-7049.5</c:v>
                </c:pt>
                <c:pt idx="2623">
                  <c:v>-7116.2</c:v>
                </c:pt>
                <c:pt idx="2624">
                  <c:v>-7205.3</c:v>
                </c:pt>
                <c:pt idx="2625">
                  <c:v>-7309.3</c:v>
                </c:pt>
                <c:pt idx="2626">
                  <c:v>-7452.5</c:v>
                </c:pt>
                <c:pt idx="2627">
                  <c:v>-7571.2</c:v>
                </c:pt>
                <c:pt idx="2628">
                  <c:v>-7660.4</c:v>
                </c:pt>
                <c:pt idx="2629">
                  <c:v>-7747.3</c:v>
                </c:pt>
                <c:pt idx="2630">
                  <c:v>-7858.7</c:v>
                </c:pt>
                <c:pt idx="2631">
                  <c:v>-7998.8</c:v>
                </c:pt>
                <c:pt idx="2632">
                  <c:v>-8111.4</c:v>
                </c:pt>
                <c:pt idx="2633">
                  <c:v>-8234</c:v>
                </c:pt>
                <c:pt idx="2634">
                  <c:v>-8329.6</c:v>
                </c:pt>
                <c:pt idx="2635">
                  <c:v>-8416.6</c:v>
                </c:pt>
                <c:pt idx="2636">
                  <c:v>-8578.6</c:v>
                </c:pt>
                <c:pt idx="2637">
                  <c:v>-8677.5</c:v>
                </c:pt>
                <c:pt idx="2638">
                  <c:v>-8751.6</c:v>
                </c:pt>
                <c:pt idx="2639">
                  <c:v>-8812.7000000000007</c:v>
                </c:pt>
                <c:pt idx="2640">
                  <c:v>-8870.5</c:v>
                </c:pt>
                <c:pt idx="2641">
                  <c:v>-8951.6</c:v>
                </c:pt>
                <c:pt idx="2642">
                  <c:v>-9031.2000000000007</c:v>
                </c:pt>
                <c:pt idx="2643">
                  <c:v>-9139.1</c:v>
                </c:pt>
                <c:pt idx="2644">
                  <c:v>-9205.6</c:v>
                </c:pt>
                <c:pt idx="2645">
                  <c:v>-9279.4</c:v>
                </c:pt>
                <c:pt idx="2646">
                  <c:v>-9396.2999999999993</c:v>
                </c:pt>
                <c:pt idx="2647">
                  <c:v>-9502.2999999999993</c:v>
                </c:pt>
                <c:pt idx="2648">
                  <c:v>-9621.2000000000007</c:v>
                </c:pt>
                <c:pt idx="2649">
                  <c:v>-9731.5</c:v>
                </c:pt>
                <c:pt idx="2650">
                  <c:v>-9775.4</c:v>
                </c:pt>
                <c:pt idx="2651">
                  <c:v>-9877</c:v>
                </c:pt>
                <c:pt idx="2652">
                  <c:v>-9957.1</c:v>
                </c:pt>
                <c:pt idx="2653">
                  <c:v>-10085</c:v>
                </c:pt>
                <c:pt idx="2654">
                  <c:v>-10171</c:v>
                </c:pt>
                <c:pt idx="2655">
                  <c:v>-10247</c:v>
                </c:pt>
                <c:pt idx="2656">
                  <c:v>-10290</c:v>
                </c:pt>
                <c:pt idx="2657">
                  <c:v>-10296</c:v>
                </c:pt>
                <c:pt idx="2658">
                  <c:v>-10317</c:v>
                </c:pt>
                <c:pt idx="2659">
                  <c:v>-10305</c:v>
                </c:pt>
                <c:pt idx="2660">
                  <c:v>-10272</c:v>
                </c:pt>
                <c:pt idx="2661">
                  <c:v>-10307</c:v>
                </c:pt>
                <c:pt idx="2662">
                  <c:v>-10324</c:v>
                </c:pt>
                <c:pt idx="2663">
                  <c:v>-10379</c:v>
                </c:pt>
                <c:pt idx="2664">
                  <c:v>-10411</c:v>
                </c:pt>
                <c:pt idx="2665">
                  <c:v>-10467</c:v>
                </c:pt>
                <c:pt idx="2666">
                  <c:v>-10518</c:v>
                </c:pt>
                <c:pt idx="2667">
                  <c:v>-10572</c:v>
                </c:pt>
                <c:pt idx="2668">
                  <c:v>-10662</c:v>
                </c:pt>
                <c:pt idx="2669">
                  <c:v>-10767</c:v>
                </c:pt>
                <c:pt idx="2670">
                  <c:v>-10819</c:v>
                </c:pt>
                <c:pt idx="2671">
                  <c:v>-10868</c:v>
                </c:pt>
                <c:pt idx="2672">
                  <c:v>-10874</c:v>
                </c:pt>
                <c:pt idx="2673">
                  <c:v>-10887</c:v>
                </c:pt>
                <c:pt idx="2674">
                  <c:v>-10859</c:v>
                </c:pt>
                <c:pt idx="2675">
                  <c:v>-10866</c:v>
                </c:pt>
                <c:pt idx="2676">
                  <c:v>-10823</c:v>
                </c:pt>
                <c:pt idx="2677">
                  <c:v>-10752</c:v>
                </c:pt>
                <c:pt idx="2678">
                  <c:v>-10712</c:v>
                </c:pt>
                <c:pt idx="2679">
                  <c:v>-10678</c:v>
                </c:pt>
                <c:pt idx="2680">
                  <c:v>-10680</c:v>
                </c:pt>
                <c:pt idx="2681">
                  <c:v>-10700</c:v>
                </c:pt>
                <c:pt idx="2682">
                  <c:v>-10711</c:v>
                </c:pt>
                <c:pt idx="2683">
                  <c:v>-10727</c:v>
                </c:pt>
                <c:pt idx="2684">
                  <c:v>-10721</c:v>
                </c:pt>
                <c:pt idx="2685">
                  <c:v>-10758</c:v>
                </c:pt>
                <c:pt idx="2686">
                  <c:v>-10780</c:v>
                </c:pt>
                <c:pt idx="2687">
                  <c:v>-10761</c:v>
                </c:pt>
                <c:pt idx="2688">
                  <c:v>-10778</c:v>
                </c:pt>
                <c:pt idx="2689">
                  <c:v>-10773</c:v>
                </c:pt>
                <c:pt idx="2690">
                  <c:v>-10767</c:v>
                </c:pt>
                <c:pt idx="2691">
                  <c:v>-10767</c:v>
                </c:pt>
                <c:pt idx="2692">
                  <c:v>-10753</c:v>
                </c:pt>
                <c:pt idx="2693">
                  <c:v>-10746</c:v>
                </c:pt>
                <c:pt idx="2694">
                  <c:v>-10731</c:v>
                </c:pt>
                <c:pt idx="2695">
                  <c:v>-10733</c:v>
                </c:pt>
                <c:pt idx="2696">
                  <c:v>-10765</c:v>
                </c:pt>
                <c:pt idx="2697">
                  <c:v>-10780</c:v>
                </c:pt>
                <c:pt idx="2698">
                  <c:v>-10789</c:v>
                </c:pt>
                <c:pt idx="2699">
                  <c:v>-10806</c:v>
                </c:pt>
                <c:pt idx="2700">
                  <c:v>-10842</c:v>
                </c:pt>
                <c:pt idx="2701">
                  <c:v>-10869</c:v>
                </c:pt>
                <c:pt idx="2702">
                  <c:v>-10948</c:v>
                </c:pt>
                <c:pt idx="2703">
                  <c:v>-10984</c:v>
                </c:pt>
                <c:pt idx="2704">
                  <c:v>-11046</c:v>
                </c:pt>
                <c:pt idx="2705">
                  <c:v>-11049</c:v>
                </c:pt>
                <c:pt idx="2706">
                  <c:v>-11089</c:v>
                </c:pt>
                <c:pt idx="2707">
                  <c:v>-11105</c:v>
                </c:pt>
                <c:pt idx="2708">
                  <c:v>-11147</c:v>
                </c:pt>
                <c:pt idx="2709">
                  <c:v>-11201</c:v>
                </c:pt>
                <c:pt idx="2710">
                  <c:v>-11249</c:v>
                </c:pt>
                <c:pt idx="2711">
                  <c:v>-11279</c:v>
                </c:pt>
                <c:pt idx="2712">
                  <c:v>-11243</c:v>
                </c:pt>
                <c:pt idx="2713">
                  <c:v>-11237</c:v>
                </c:pt>
                <c:pt idx="2714">
                  <c:v>-11182</c:v>
                </c:pt>
                <c:pt idx="2715">
                  <c:v>-11097</c:v>
                </c:pt>
                <c:pt idx="2716">
                  <c:v>-11043</c:v>
                </c:pt>
                <c:pt idx="2717">
                  <c:v>-10952</c:v>
                </c:pt>
                <c:pt idx="2718">
                  <c:v>-10864</c:v>
                </c:pt>
                <c:pt idx="2719">
                  <c:v>-10791</c:v>
                </c:pt>
                <c:pt idx="2720">
                  <c:v>-10745</c:v>
                </c:pt>
                <c:pt idx="2721">
                  <c:v>-10714</c:v>
                </c:pt>
                <c:pt idx="2722">
                  <c:v>-10713</c:v>
                </c:pt>
                <c:pt idx="2723">
                  <c:v>-10755</c:v>
                </c:pt>
                <c:pt idx="2724">
                  <c:v>-10784</c:v>
                </c:pt>
                <c:pt idx="2725">
                  <c:v>-10806</c:v>
                </c:pt>
                <c:pt idx="2726">
                  <c:v>-10821</c:v>
                </c:pt>
                <c:pt idx="2727">
                  <c:v>-10830</c:v>
                </c:pt>
                <c:pt idx="2728">
                  <c:v>-10860</c:v>
                </c:pt>
                <c:pt idx="2729">
                  <c:v>-10874</c:v>
                </c:pt>
                <c:pt idx="2730">
                  <c:v>-10898</c:v>
                </c:pt>
                <c:pt idx="2731">
                  <c:v>-10851</c:v>
                </c:pt>
                <c:pt idx="2732">
                  <c:v>-10794</c:v>
                </c:pt>
                <c:pt idx="2733">
                  <c:v>-10737</c:v>
                </c:pt>
                <c:pt idx="2734">
                  <c:v>-10682</c:v>
                </c:pt>
                <c:pt idx="2735">
                  <c:v>-10514</c:v>
                </c:pt>
                <c:pt idx="2736">
                  <c:v>-10359</c:v>
                </c:pt>
                <c:pt idx="2737">
                  <c:v>-10164</c:v>
                </c:pt>
                <c:pt idx="2738">
                  <c:v>-9929.9</c:v>
                </c:pt>
                <c:pt idx="2739">
                  <c:v>-9625.7000000000007</c:v>
                </c:pt>
                <c:pt idx="2740">
                  <c:v>-9299.9</c:v>
                </c:pt>
                <c:pt idx="2741">
                  <c:v>-8947.7000000000007</c:v>
                </c:pt>
                <c:pt idx="2742">
                  <c:v>-8582.9</c:v>
                </c:pt>
                <c:pt idx="2743">
                  <c:v>-8188.3</c:v>
                </c:pt>
                <c:pt idx="2744">
                  <c:v>-7810.8</c:v>
                </c:pt>
                <c:pt idx="2745">
                  <c:v>-7418.5</c:v>
                </c:pt>
                <c:pt idx="2746">
                  <c:v>-7006.8</c:v>
                </c:pt>
                <c:pt idx="2747">
                  <c:v>-6585.8</c:v>
                </c:pt>
                <c:pt idx="2748">
                  <c:v>-6247.8</c:v>
                </c:pt>
                <c:pt idx="2749">
                  <c:v>-5884.9</c:v>
                </c:pt>
                <c:pt idx="2750">
                  <c:v>-5555.4</c:v>
                </c:pt>
                <c:pt idx="2751">
                  <c:v>-5247.3</c:v>
                </c:pt>
                <c:pt idx="2752">
                  <c:v>-4927</c:v>
                </c:pt>
                <c:pt idx="2753">
                  <c:v>-4579</c:v>
                </c:pt>
                <c:pt idx="2754">
                  <c:v>-4251.7</c:v>
                </c:pt>
                <c:pt idx="2755">
                  <c:v>-3971.3</c:v>
                </c:pt>
                <c:pt idx="2756">
                  <c:v>-3759.5</c:v>
                </c:pt>
                <c:pt idx="2757">
                  <c:v>-3532.6</c:v>
                </c:pt>
                <c:pt idx="2758">
                  <c:v>-3305</c:v>
                </c:pt>
                <c:pt idx="2759">
                  <c:v>-3104.1</c:v>
                </c:pt>
                <c:pt idx="2760">
                  <c:v>-2884</c:v>
                </c:pt>
                <c:pt idx="2761">
                  <c:v>-2712.2</c:v>
                </c:pt>
                <c:pt idx="2762">
                  <c:v>-2560.6999999999998</c:v>
                </c:pt>
                <c:pt idx="2763">
                  <c:v>-2373.1</c:v>
                </c:pt>
                <c:pt idx="2764">
                  <c:v>-2183.5</c:v>
                </c:pt>
                <c:pt idx="2765">
                  <c:v>-2008.5</c:v>
                </c:pt>
                <c:pt idx="2766">
                  <c:v>-1862.7</c:v>
                </c:pt>
                <c:pt idx="2767">
                  <c:v>-1648.2</c:v>
                </c:pt>
                <c:pt idx="2768">
                  <c:v>-1456</c:v>
                </c:pt>
                <c:pt idx="2769">
                  <c:v>-1244.0999999999999</c:v>
                </c:pt>
                <c:pt idx="2770">
                  <c:v>-1060.5</c:v>
                </c:pt>
                <c:pt idx="2771">
                  <c:v>-915.38</c:v>
                </c:pt>
                <c:pt idx="2772">
                  <c:v>-788.29</c:v>
                </c:pt>
                <c:pt idx="2773">
                  <c:v>-663.21</c:v>
                </c:pt>
                <c:pt idx="2774">
                  <c:v>-563.09</c:v>
                </c:pt>
                <c:pt idx="2775">
                  <c:v>-461.42</c:v>
                </c:pt>
                <c:pt idx="2776">
                  <c:v>-392.71</c:v>
                </c:pt>
                <c:pt idx="2777">
                  <c:v>-306.33</c:v>
                </c:pt>
                <c:pt idx="2778">
                  <c:v>-277.89999999999998</c:v>
                </c:pt>
                <c:pt idx="2779">
                  <c:v>-283.68</c:v>
                </c:pt>
                <c:pt idx="2780">
                  <c:v>-231.49</c:v>
                </c:pt>
                <c:pt idx="2781">
                  <c:v>-171.99</c:v>
                </c:pt>
                <c:pt idx="2782">
                  <c:v>-36.904000000000003</c:v>
                </c:pt>
                <c:pt idx="2783">
                  <c:v>128.69999999999999</c:v>
                </c:pt>
                <c:pt idx="2784">
                  <c:v>359.31</c:v>
                </c:pt>
                <c:pt idx="2785">
                  <c:v>727.34</c:v>
                </c:pt>
                <c:pt idx="2786">
                  <c:v>1100.4000000000001</c:v>
                </c:pt>
                <c:pt idx="2787">
                  <c:v>1406.7</c:v>
                </c:pt>
                <c:pt idx="2788">
                  <c:v>1583.6</c:v>
                </c:pt>
                <c:pt idx="2789">
                  <c:v>1627.9</c:v>
                </c:pt>
                <c:pt idx="2790">
                  <c:v>1590.2</c:v>
                </c:pt>
                <c:pt idx="2791">
                  <c:v>1549.1</c:v>
                </c:pt>
                <c:pt idx="2792">
                  <c:v>1526.4</c:v>
                </c:pt>
                <c:pt idx="2793">
                  <c:v>1541.9</c:v>
                </c:pt>
                <c:pt idx="2794">
                  <c:v>1644.3</c:v>
                </c:pt>
                <c:pt idx="2795">
                  <c:v>1781.2</c:v>
                </c:pt>
                <c:pt idx="2796">
                  <c:v>1955.3</c:v>
                </c:pt>
                <c:pt idx="2797">
                  <c:v>2188.8000000000002</c:v>
                </c:pt>
                <c:pt idx="2798">
                  <c:v>2399.8000000000002</c:v>
                </c:pt>
                <c:pt idx="2799">
                  <c:v>2647.5</c:v>
                </c:pt>
                <c:pt idx="2800">
                  <c:v>2880.5</c:v>
                </c:pt>
                <c:pt idx="2801">
                  <c:v>3091.4</c:v>
                </c:pt>
                <c:pt idx="2802">
                  <c:v>3319.2</c:v>
                </c:pt>
                <c:pt idx="2803">
                  <c:v>3500</c:v>
                </c:pt>
                <c:pt idx="2804">
                  <c:v>3640.5</c:v>
                </c:pt>
                <c:pt idx="2805">
                  <c:v>3796.6</c:v>
                </c:pt>
                <c:pt idx="2806">
                  <c:v>3950.3</c:v>
                </c:pt>
                <c:pt idx="2807">
                  <c:v>4102.1000000000004</c:v>
                </c:pt>
                <c:pt idx="2808">
                  <c:v>4241.3</c:v>
                </c:pt>
                <c:pt idx="2809">
                  <c:v>4369.6000000000004</c:v>
                </c:pt>
                <c:pt idx="2810">
                  <c:v>4518.7</c:v>
                </c:pt>
                <c:pt idx="2811">
                  <c:v>4672.7</c:v>
                </c:pt>
                <c:pt idx="2812">
                  <c:v>4837.8999999999996</c:v>
                </c:pt>
                <c:pt idx="2813">
                  <c:v>4989.8</c:v>
                </c:pt>
                <c:pt idx="2814">
                  <c:v>5138.6000000000004</c:v>
                </c:pt>
                <c:pt idx="2815">
                  <c:v>5316.1</c:v>
                </c:pt>
                <c:pt idx="2816">
                  <c:v>5498.4</c:v>
                </c:pt>
                <c:pt idx="2817">
                  <c:v>5700.3</c:v>
                </c:pt>
                <c:pt idx="2818">
                  <c:v>5939.3</c:v>
                </c:pt>
                <c:pt idx="2819">
                  <c:v>6131.8</c:v>
                </c:pt>
                <c:pt idx="2820">
                  <c:v>6358</c:v>
                </c:pt>
                <c:pt idx="2821">
                  <c:v>6563.7</c:v>
                </c:pt>
                <c:pt idx="2822">
                  <c:v>6786.8</c:v>
                </c:pt>
                <c:pt idx="2823">
                  <c:v>6988.7</c:v>
                </c:pt>
                <c:pt idx="2824">
                  <c:v>7239.7</c:v>
                </c:pt>
                <c:pt idx="2825">
                  <c:v>7453.2</c:v>
                </c:pt>
                <c:pt idx="2826">
                  <c:v>7680.4</c:v>
                </c:pt>
                <c:pt idx="2827">
                  <c:v>7892.2</c:v>
                </c:pt>
                <c:pt idx="2828">
                  <c:v>8150.3</c:v>
                </c:pt>
                <c:pt idx="2829">
                  <c:v>8406.7999999999993</c:v>
                </c:pt>
                <c:pt idx="2830">
                  <c:v>8665.2999999999993</c:v>
                </c:pt>
                <c:pt idx="2831">
                  <c:v>8857.1</c:v>
                </c:pt>
                <c:pt idx="2832">
                  <c:v>9052.2999999999993</c:v>
                </c:pt>
                <c:pt idx="2833">
                  <c:v>9285.7000000000007</c:v>
                </c:pt>
                <c:pt idx="2834">
                  <c:v>9452.6</c:v>
                </c:pt>
                <c:pt idx="2835">
                  <c:v>9661.1</c:v>
                </c:pt>
                <c:pt idx="2836">
                  <c:v>9827.2999999999993</c:v>
                </c:pt>
                <c:pt idx="2837">
                  <c:v>9977.4</c:v>
                </c:pt>
                <c:pt idx="2838">
                  <c:v>10183</c:v>
                </c:pt>
                <c:pt idx="2839">
                  <c:v>10349</c:v>
                </c:pt>
                <c:pt idx="2840">
                  <c:v>10518</c:v>
                </c:pt>
                <c:pt idx="2841">
                  <c:v>10683</c:v>
                </c:pt>
                <c:pt idx="2842">
                  <c:v>10890</c:v>
                </c:pt>
                <c:pt idx="2843">
                  <c:v>11088</c:v>
                </c:pt>
                <c:pt idx="2844">
                  <c:v>11339</c:v>
                </c:pt>
                <c:pt idx="2845">
                  <c:v>11575</c:v>
                </c:pt>
                <c:pt idx="2846">
                  <c:v>11829</c:v>
                </c:pt>
                <c:pt idx="2847">
                  <c:v>12078</c:v>
                </c:pt>
                <c:pt idx="2848">
                  <c:v>12269</c:v>
                </c:pt>
                <c:pt idx="2849">
                  <c:v>12445</c:v>
                </c:pt>
                <c:pt idx="2850">
                  <c:v>12627</c:v>
                </c:pt>
                <c:pt idx="2851">
                  <c:v>12717</c:v>
                </c:pt>
                <c:pt idx="2852">
                  <c:v>12801</c:v>
                </c:pt>
                <c:pt idx="2853">
                  <c:v>12855</c:v>
                </c:pt>
                <c:pt idx="2854">
                  <c:v>12888</c:v>
                </c:pt>
                <c:pt idx="2855">
                  <c:v>12882</c:v>
                </c:pt>
                <c:pt idx="2856">
                  <c:v>12888</c:v>
                </c:pt>
                <c:pt idx="2857">
                  <c:v>12902</c:v>
                </c:pt>
                <c:pt idx="2858">
                  <c:v>12918</c:v>
                </c:pt>
                <c:pt idx="2859">
                  <c:v>12948</c:v>
                </c:pt>
                <c:pt idx="2860">
                  <c:v>12998</c:v>
                </c:pt>
                <c:pt idx="2861">
                  <c:v>13028</c:v>
                </c:pt>
                <c:pt idx="2862">
                  <c:v>13081</c:v>
                </c:pt>
                <c:pt idx="2863">
                  <c:v>13163</c:v>
                </c:pt>
                <c:pt idx="2864">
                  <c:v>13266</c:v>
                </c:pt>
                <c:pt idx="2865">
                  <c:v>13401</c:v>
                </c:pt>
                <c:pt idx="2866">
                  <c:v>13518</c:v>
                </c:pt>
                <c:pt idx="2867">
                  <c:v>13641</c:v>
                </c:pt>
                <c:pt idx="2868">
                  <c:v>13707</c:v>
                </c:pt>
                <c:pt idx="2869">
                  <c:v>13821</c:v>
                </c:pt>
                <c:pt idx="2870">
                  <c:v>13898</c:v>
                </c:pt>
                <c:pt idx="2871">
                  <c:v>13954</c:v>
                </c:pt>
                <c:pt idx="2872">
                  <c:v>14052</c:v>
                </c:pt>
                <c:pt idx="2873">
                  <c:v>14128</c:v>
                </c:pt>
                <c:pt idx="2874">
                  <c:v>14149</c:v>
                </c:pt>
                <c:pt idx="2875">
                  <c:v>14161</c:v>
                </c:pt>
                <c:pt idx="2876">
                  <c:v>14147</c:v>
                </c:pt>
                <c:pt idx="2877">
                  <c:v>14146</c:v>
                </c:pt>
                <c:pt idx="2878">
                  <c:v>14176</c:v>
                </c:pt>
                <c:pt idx="2879">
                  <c:v>14195</c:v>
                </c:pt>
                <c:pt idx="2880">
                  <c:v>14289</c:v>
                </c:pt>
                <c:pt idx="2881">
                  <c:v>14355</c:v>
                </c:pt>
                <c:pt idx="2882">
                  <c:v>14383</c:v>
                </c:pt>
                <c:pt idx="2883">
                  <c:v>14403</c:v>
                </c:pt>
                <c:pt idx="2884">
                  <c:v>14496</c:v>
                </c:pt>
                <c:pt idx="2885">
                  <c:v>14610</c:v>
                </c:pt>
                <c:pt idx="2886">
                  <c:v>14701</c:v>
                </c:pt>
                <c:pt idx="2887">
                  <c:v>14801</c:v>
                </c:pt>
                <c:pt idx="2888">
                  <c:v>14861</c:v>
                </c:pt>
                <c:pt idx="2889">
                  <c:v>14950</c:v>
                </c:pt>
                <c:pt idx="2890">
                  <c:v>15005</c:v>
                </c:pt>
                <c:pt idx="2891">
                  <c:v>15050</c:v>
                </c:pt>
                <c:pt idx="2892">
                  <c:v>15122</c:v>
                </c:pt>
                <c:pt idx="2893">
                  <c:v>15189</c:v>
                </c:pt>
                <c:pt idx="2894">
                  <c:v>15253</c:v>
                </c:pt>
                <c:pt idx="2895">
                  <c:v>15343</c:v>
                </c:pt>
                <c:pt idx="2896">
                  <c:v>15387</c:v>
                </c:pt>
                <c:pt idx="2897">
                  <c:v>15385</c:v>
                </c:pt>
                <c:pt idx="2898">
                  <c:v>15416</c:v>
                </c:pt>
                <c:pt idx="2899">
                  <c:v>15421</c:v>
                </c:pt>
                <c:pt idx="2900">
                  <c:v>15461</c:v>
                </c:pt>
                <c:pt idx="2901">
                  <c:v>15484</c:v>
                </c:pt>
                <c:pt idx="2902">
                  <c:v>15498</c:v>
                </c:pt>
                <c:pt idx="2903">
                  <c:v>15554</c:v>
                </c:pt>
                <c:pt idx="2904">
                  <c:v>15563</c:v>
                </c:pt>
                <c:pt idx="2905">
                  <c:v>15616</c:v>
                </c:pt>
                <c:pt idx="2906">
                  <c:v>15587</c:v>
                </c:pt>
                <c:pt idx="2907">
                  <c:v>15610</c:v>
                </c:pt>
                <c:pt idx="2908">
                  <c:v>15682</c:v>
                </c:pt>
                <c:pt idx="2909">
                  <c:v>15691</c:v>
                </c:pt>
                <c:pt idx="2910">
                  <c:v>15741</c:v>
                </c:pt>
                <c:pt idx="2911">
                  <c:v>15839</c:v>
                </c:pt>
                <c:pt idx="2912">
                  <c:v>15882</c:v>
                </c:pt>
                <c:pt idx="2913">
                  <c:v>15934</c:v>
                </c:pt>
                <c:pt idx="2914">
                  <c:v>15973</c:v>
                </c:pt>
                <c:pt idx="2915">
                  <c:v>16052</c:v>
                </c:pt>
                <c:pt idx="2916">
                  <c:v>16078</c:v>
                </c:pt>
                <c:pt idx="2917">
                  <c:v>16129</c:v>
                </c:pt>
                <c:pt idx="2918">
                  <c:v>16151</c:v>
                </c:pt>
                <c:pt idx="2919">
                  <c:v>16136</c:v>
                </c:pt>
                <c:pt idx="2920">
                  <c:v>16150</c:v>
                </c:pt>
                <c:pt idx="2921">
                  <c:v>16156</c:v>
                </c:pt>
                <c:pt idx="2922">
                  <c:v>16151</c:v>
                </c:pt>
                <c:pt idx="2923">
                  <c:v>16158</c:v>
                </c:pt>
                <c:pt idx="2924">
                  <c:v>16182</c:v>
                </c:pt>
                <c:pt idx="2925">
                  <c:v>16196</c:v>
                </c:pt>
                <c:pt idx="2926">
                  <c:v>16169</c:v>
                </c:pt>
                <c:pt idx="2927">
                  <c:v>16186</c:v>
                </c:pt>
                <c:pt idx="2928">
                  <c:v>16150</c:v>
                </c:pt>
                <c:pt idx="2929">
                  <c:v>16168</c:v>
                </c:pt>
                <c:pt idx="2930">
                  <c:v>16187</c:v>
                </c:pt>
                <c:pt idx="2931">
                  <c:v>16152</c:v>
                </c:pt>
                <c:pt idx="2932">
                  <c:v>16078</c:v>
                </c:pt>
                <c:pt idx="2933">
                  <c:v>15999</c:v>
                </c:pt>
                <c:pt idx="2934">
                  <c:v>15941</c:v>
                </c:pt>
                <c:pt idx="2935">
                  <c:v>15872</c:v>
                </c:pt>
                <c:pt idx="2936">
                  <c:v>15878</c:v>
                </c:pt>
                <c:pt idx="2937">
                  <c:v>15879</c:v>
                </c:pt>
                <c:pt idx="2938">
                  <c:v>15920</c:v>
                </c:pt>
                <c:pt idx="2939">
                  <c:v>15992</c:v>
                </c:pt>
                <c:pt idx="2940">
                  <c:v>16043</c:v>
                </c:pt>
                <c:pt idx="2941">
                  <c:v>16109</c:v>
                </c:pt>
                <c:pt idx="2942">
                  <c:v>16126</c:v>
                </c:pt>
                <c:pt idx="2943">
                  <c:v>16116</c:v>
                </c:pt>
                <c:pt idx="2944">
                  <c:v>16030</c:v>
                </c:pt>
                <c:pt idx="2945">
                  <c:v>15915</c:v>
                </c:pt>
                <c:pt idx="2946">
                  <c:v>15697</c:v>
                </c:pt>
                <c:pt idx="2947">
                  <c:v>15416</c:v>
                </c:pt>
                <c:pt idx="2948">
                  <c:v>15040</c:v>
                </c:pt>
                <c:pt idx="2949">
                  <c:v>14528</c:v>
                </c:pt>
                <c:pt idx="2950">
                  <c:v>13952</c:v>
                </c:pt>
                <c:pt idx="2951">
                  <c:v>13339</c:v>
                </c:pt>
                <c:pt idx="2952">
                  <c:v>12686</c:v>
                </c:pt>
                <c:pt idx="2953">
                  <c:v>11967</c:v>
                </c:pt>
                <c:pt idx="2954">
                  <c:v>11231</c:v>
                </c:pt>
                <c:pt idx="2955">
                  <c:v>10510</c:v>
                </c:pt>
                <c:pt idx="2956">
                  <c:v>9720.1</c:v>
                </c:pt>
                <c:pt idx="2957">
                  <c:v>8934.5</c:v>
                </c:pt>
                <c:pt idx="2958">
                  <c:v>8173.2</c:v>
                </c:pt>
                <c:pt idx="2959">
                  <c:v>7539.7</c:v>
                </c:pt>
                <c:pt idx="2960">
                  <c:v>6916.9</c:v>
                </c:pt>
                <c:pt idx="2961">
                  <c:v>6285.4</c:v>
                </c:pt>
                <c:pt idx="2962">
                  <c:v>5731.5</c:v>
                </c:pt>
                <c:pt idx="2963">
                  <c:v>5240.3999999999996</c:v>
                </c:pt>
                <c:pt idx="2964">
                  <c:v>4735.7</c:v>
                </c:pt>
                <c:pt idx="2965">
                  <c:v>4264.1000000000004</c:v>
                </c:pt>
                <c:pt idx="2966">
                  <c:v>3727.1</c:v>
                </c:pt>
                <c:pt idx="2967">
                  <c:v>3078.3</c:v>
                </c:pt>
                <c:pt idx="2968">
                  <c:v>2422.5</c:v>
                </c:pt>
                <c:pt idx="2969">
                  <c:v>1934</c:v>
                </c:pt>
                <c:pt idx="2970">
                  <c:v>1539.3</c:v>
                </c:pt>
                <c:pt idx="2971">
                  <c:v>1202</c:v>
                </c:pt>
                <c:pt idx="2972">
                  <c:v>958.7</c:v>
                </c:pt>
                <c:pt idx="2973">
                  <c:v>786.84</c:v>
                </c:pt>
                <c:pt idx="2974">
                  <c:v>595.74</c:v>
                </c:pt>
                <c:pt idx="2975">
                  <c:v>438.97</c:v>
                </c:pt>
                <c:pt idx="2976">
                  <c:v>280.64</c:v>
                </c:pt>
                <c:pt idx="2977">
                  <c:v>147.44</c:v>
                </c:pt>
                <c:pt idx="2978">
                  <c:v>30.971</c:v>
                </c:pt>
                <c:pt idx="2979">
                  <c:v>-83.814999999999998</c:v>
                </c:pt>
                <c:pt idx="2980">
                  <c:v>-164.87</c:v>
                </c:pt>
                <c:pt idx="2981">
                  <c:v>-256.99</c:v>
                </c:pt>
                <c:pt idx="2982">
                  <c:v>-337.29</c:v>
                </c:pt>
                <c:pt idx="2983">
                  <c:v>-399.11</c:v>
                </c:pt>
                <c:pt idx="2984">
                  <c:v>-462.81</c:v>
                </c:pt>
                <c:pt idx="2985">
                  <c:v>-521.49</c:v>
                </c:pt>
                <c:pt idx="2986">
                  <c:v>-506.57</c:v>
                </c:pt>
                <c:pt idx="2987">
                  <c:v>-488.71</c:v>
                </c:pt>
                <c:pt idx="2988">
                  <c:v>-526.91</c:v>
                </c:pt>
                <c:pt idx="2989">
                  <c:v>-593.66</c:v>
                </c:pt>
                <c:pt idx="2990">
                  <c:v>-655.25</c:v>
                </c:pt>
                <c:pt idx="2991">
                  <c:v>-738.98</c:v>
                </c:pt>
                <c:pt idx="2992">
                  <c:v>-768.32</c:v>
                </c:pt>
                <c:pt idx="2993">
                  <c:v>-775</c:v>
                </c:pt>
                <c:pt idx="2994">
                  <c:v>-756.55</c:v>
                </c:pt>
                <c:pt idx="2995">
                  <c:v>-804.81</c:v>
                </c:pt>
                <c:pt idx="2996">
                  <c:v>-886.23</c:v>
                </c:pt>
                <c:pt idx="2997">
                  <c:v>-985.64</c:v>
                </c:pt>
                <c:pt idx="2998">
                  <c:v>-1052.9000000000001</c:v>
                </c:pt>
                <c:pt idx="2999">
                  <c:v>-1136.5999999999999</c:v>
                </c:pt>
                <c:pt idx="3000">
                  <c:v>-1235.8</c:v>
                </c:pt>
                <c:pt idx="3001">
                  <c:v>-1410.3</c:v>
                </c:pt>
                <c:pt idx="3002">
                  <c:v>-1597.1</c:v>
                </c:pt>
                <c:pt idx="3003">
                  <c:v>-1717.8</c:v>
                </c:pt>
                <c:pt idx="3004">
                  <c:v>-1801.9</c:v>
                </c:pt>
                <c:pt idx="3005">
                  <c:v>-1864.8</c:v>
                </c:pt>
                <c:pt idx="3006">
                  <c:v>-1893.9</c:v>
                </c:pt>
                <c:pt idx="3007">
                  <c:v>-1933.1</c:v>
                </c:pt>
                <c:pt idx="3008">
                  <c:v>-1965.3</c:v>
                </c:pt>
                <c:pt idx="3009">
                  <c:v>-1995.6</c:v>
                </c:pt>
                <c:pt idx="3010">
                  <c:v>-2001.1</c:v>
                </c:pt>
                <c:pt idx="3011">
                  <c:v>-2066.1</c:v>
                </c:pt>
                <c:pt idx="3012">
                  <c:v>-2133.5</c:v>
                </c:pt>
                <c:pt idx="3013">
                  <c:v>-2248.5</c:v>
                </c:pt>
                <c:pt idx="3014">
                  <c:v>-2339.4</c:v>
                </c:pt>
                <c:pt idx="3015">
                  <c:v>-2444.5</c:v>
                </c:pt>
                <c:pt idx="3016">
                  <c:v>-2606.8000000000002</c:v>
                </c:pt>
                <c:pt idx="3017">
                  <c:v>-2767.2</c:v>
                </c:pt>
                <c:pt idx="3018">
                  <c:v>-2988.7</c:v>
                </c:pt>
                <c:pt idx="3019">
                  <c:v>-3218</c:v>
                </c:pt>
                <c:pt idx="3020">
                  <c:v>-3415.4</c:v>
                </c:pt>
                <c:pt idx="3021">
                  <c:v>-3641.7</c:v>
                </c:pt>
                <c:pt idx="3022">
                  <c:v>-3855.6</c:v>
                </c:pt>
                <c:pt idx="3023">
                  <c:v>-4119</c:v>
                </c:pt>
                <c:pt idx="3024">
                  <c:v>-4359.5</c:v>
                </c:pt>
                <c:pt idx="3025">
                  <c:v>-4479.3999999999996</c:v>
                </c:pt>
                <c:pt idx="3026">
                  <c:v>-4571.7</c:v>
                </c:pt>
                <c:pt idx="3027">
                  <c:v>-4576.6000000000004</c:v>
                </c:pt>
                <c:pt idx="3028">
                  <c:v>-4552.7</c:v>
                </c:pt>
                <c:pt idx="3029">
                  <c:v>-4542</c:v>
                </c:pt>
                <c:pt idx="3030">
                  <c:v>-4515.3999999999996</c:v>
                </c:pt>
                <c:pt idx="3031">
                  <c:v>-4466.6000000000004</c:v>
                </c:pt>
                <c:pt idx="3032">
                  <c:v>-4437.2</c:v>
                </c:pt>
                <c:pt idx="3033">
                  <c:v>-4416.5</c:v>
                </c:pt>
                <c:pt idx="3034">
                  <c:v>-4471.5</c:v>
                </c:pt>
                <c:pt idx="3035">
                  <c:v>-4510.2</c:v>
                </c:pt>
                <c:pt idx="3036">
                  <c:v>-4583.7</c:v>
                </c:pt>
                <c:pt idx="3037">
                  <c:v>-4720.1000000000004</c:v>
                </c:pt>
                <c:pt idx="3038">
                  <c:v>-4872.3999999999996</c:v>
                </c:pt>
                <c:pt idx="3039">
                  <c:v>-5053.7</c:v>
                </c:pt>
                <c:pt idx="3040">
                  <c:v>-5263.6</c:v>
                </c:pt>
                <c:pt idx="3041">
                  <c:v>-5492.1</c:v>
                </c:pt>
                <c:pt idx="3042">
                  <c:v>-5710.4</c:v>
                </c:pt>
                <c:pt idx="3043">
                  <c:v>-5915.6</c:v>
                </c:pt>
                <c:pt idx="3044">
                  <c:v>-6077.6</c:v>
                </c:pt>
                <c:pt idx="3045">
                  <c:v>-6209.7</c:v>
                </c:pt>
                <c:pt idx="3046">
                  <c:v>-6346.3</c:v>
                </c:pt>
                <c:pt idx="3047">
                  <c:v>-6426.9</c:v>
                </c:pt>
                <c:pt idx="3048">
                  <c:v>-6515.7</c:v>
                </c:pt>
                <c:pt idx="3049">
                  <c:v>-6594</c:v>
                </c:pt>
                <c:pt idx="3050">
                  <c:v>-6622.2</c:v>
                </c:pt>
                <c:pt idx="3051">
                  <c:v>-6672.4</c:v>
                </c:pt>
                <c:pt idx="3052">
                  <c:v>-6710.6</c:v>
                </c:pt>
                <c:pt idx="3053">
                  <c:v>-6777.3</c:v>
                </c:pt>
                <c:pt idx="3054">
                  <c:v>-6918</c:v>
                </c:pt>
                <c:pt idx="3055">
                  <c:v>-7036.9</c:v>
                </c:pt>
                <c:pt idx="3056">
                  <c:v>-7171.8</c:v>
                </c:pt>
                <c:pt idx="3057">
                  <c:v>-7294.8</c:v>
                </c:pt>
                <c:pt idx="3058">
                  <c:v>-7442</c:v>
                </c:pt>
                <c:pt idx="3059">
                  <c:v>-7595.7</c:v>
                </c:pt>
                <c:pt idx="3060">
                  <c:v>-7747.6</c:v>
                </c:pt>
                <c:pt idx="3061">
                  <c:v>-7912.5</c:v>
                </c:pt>
                <c:pt idx="3062">
                  <c:v>-8045.8</c:v>
                </c:pt>
                <c:pt idx="3063">
                  <c:v>-8205.7000000000007</c:v>
                </c:pt>
                <c:pt idx="3064">
                  <c:v>-8413.7999999999993</c:v>
                </c:pt>
                <c:pt idx="3065">
                  <c:v>-8581.2000000000007</c:v>
                </c:pt>
                <c:pt idx="3066">
                  <c:v>-8720.2000000000007</c:v>
                </c:pt>
                <c:pt idx="3067">
                  <c:v>-8792.4</c:v>
                </c:pt>
                <c:pt idx="3068">
                  <c:v>-8823.2999999999993</c:v>
                </c:pt>
                <c:pt idx="3069">
                  <c:v>-8820.6</c:v>
                </c:pt>
                <c:pt idx="3070">
                  <c:v>-8793.9</c:v>
                </c:pt>
                <c:pt idx="3071">
                  <c:v>-8823.6</c:v>
                </c:pt>
                <c:pt idx="3072">
                  <c:v>-8822.7999999999993</c:v>
                </c:pt>
                <c:pt idx="3073">
                  <c:v>-8883.9</c:v>
                </c:pt>
                <c:pt idx="3074">
                  <c:v>-8870.2999999999993</c:v>
                </c:pt>
                <c:pt idx="3075">
                  <c:v>-8900.5</c:v>
                </c:pt>
                <c:pt idx="3076">
                  <c:v>-8912.4</c:v>
                </c:pt>
                <c:pt idx="3077">
                  <c:v>-8928.6</c:v>
                </c:pt>
                <c:pt idx="3078">
                  <c:v>-8993.7999999999993</c:v>
                </c:pt>
                <c:pt idx="3079">
                  <c:v>-9061.5</c:v>
                </c:pt>
                <c:pt idx="3080">
                  <c:v>-9163.2000000000007</c:v>
                </c:pt>
                <c:pt idx="3081">
                  <c:v>-9281.7000000000007</c:v>
                </c:pt>
                <c:pt idx="3082">
                  <c:v>-9354.1</c:v>
                </c:pt>
                <c:pt idx="3083">
                  <c:v>-9490.7999999999993</c:v>
                </c:pt>
                <c:pt idx="3084">
                  <c:v>-9577</c:v>
                </c:pt>
                <c:pt idx="3085">
                  <c:v>-9643.2999999999993</c:v>
                </c:pt>
                <c:pt idx="3086">
                  <c:v>-9723.9</c:v>
                </c:pt>
                <c:pt idx="3087">
                  <c:v>-9732.9</c:v>
                </c:pt>
                <c:pt idx="3088">
                  <c:v>-9779.5</c:v>
                </c:pt>
                <c:pt idx="3089">
                  <c:v>-9815.7000000000007</c:v>
                </c:pt>
                <c:pt idx="3090">
                  <c:v>-9838.7000000000007</c:v>
                </c:pt>
                <c:pt idx="3091">
                  <c:v>-9866.1</c:v>
                </c:pt>
                <c:pt idx="3092">
                  <c:v>-9911.1</c:v>
                </c:pt>
                <c:pt idx="3093">
                  <c:v>-9912</c:v>
                </c:pt>
                <c:pt idx="3094">
                  <c:v>-9953.4</c:v>
                </c:pt>
                <c:pt idx="3095">
                  <c:v>-9958.9</c:v>
                </c:pt>
                <c:pt idx="3096">
                  <c:v>-9953.2999999999993</c:v>
                </c:pt>
                <c:pt idx="3097">
                  <c:v>-10004</c:v>
                </c:pt>
                <c:pt idx="3098">
                  <c:v>-10044</c:v>
                </c:pt>
                <c:pt idx="3099">
                  <c:v>-10105</c:v>
                </c:pt>
                <c:pt idx="3100">
                  <c:v>-10134</c:v>
                </c:pt>
                <c:pt idx="3101">
                  <c:v>-10183</c:v>
                </c:pt>
                <c:pt idx="3102">
                  <c:v>-10250</c:v>
                </c:pt>
                <c:pt idx="3103">
                  <c:v>-10330</c:v>
                </c:pt>
                <c:pt idx="3104">
                  <c:v>-10470</c:v>
                </c:pt>
                <c:pt idx="3105">
                  <c:v>-10563</c:v>
                </c:pt>
                <c:pt idx="3106">
                  <c:v>-10699</c:v>
                </c:pt>
                <c:pt idx="3107">
                  <c:v>-10790</c:v>
                </c:pt>
                <c:pt idx="3108">
                  <c:v>-10875</c:v>
                </c:pt>
                <c:pt idx="3109">
                  <c:v>-10923</c:v>
                </c:pt>
                <c:pt idx="3110">
                  <c:v>-10943</c:v>
                </c:pt>
                <c:pt idx="3111">
                  <c:v>-10909</c:v>
                </c:pt>
                <c:pt idx="3112">
                  <c:v>-10881</c:v>
                </c:pt>
                <c:pt idx="3113">
                  <c:v>-10845</c:v>
                </c:pt>
                <c:pt idx="3114">
                  <c:v>-10828</c:v>
                </c:pt>
                <c:pt idx="3115">
                  <c:v>-10789</c:v>
                </c:pt>
                <c:pt idx="3116">
                  <c:v>-10797</c:v>
                </c:pt>
                <c:pt idx="3117">
                  <c:v>-10805</c:v>
                </c:pt>
                <c:pt idx="3118">
                  <c:v>-10794</c:v>
                </c:pt>
                <c:pt idx="3119">
                  <c:v>-10800</c:v>
                </c:pt>
                <c:pt idx="3120">
                  <c:v>-10807</c:v>
                </c:pt>
                <c:pt idx="3121">
                  <c:v>-10818</c:v>
                </c:pt>
                <c:pt idx="3122">
                  <c:v>-10820</c:v>
                </c:pt>
                <c:pt idx="3123">
                  <c:v>-10893</c:v>
                </c:pt>
                <c:pt idx="3124">
                  <c:v>-10892</c:v>
                </c:pt>
                <c:pt idx="3125">
                  <c:v>-10826</c:v>
                </c:pt>
                <c:pt idx="3126">
                  <c:v>-10762</c:v>
                </c:pt>
                <c:pt idx="3127">
                  <c:v>-10662</c:v>
                </c:pt>
                <c:pt idx="3128">
                  <c:v>-10502</c:v>
                </c:pt>
                <c:pt idx="3129">
                  <c:v>-10317</c:v>
                </c:pt>
                <c:pt idx="3130">
                  <c:v>-10111</c:v>
                </c:pt>
                <c:pt idx="3131">
                  <c:v>-9900.6</c:v>
                </c:pt>
                <c:pt idx="3132">
                  <c:v>-9651.2000000000007</c:v>
                </c:pt>
                <c:pt idx="3133">
                  <c:v>-9454.9</c:v>
                </c:pt>
                <c:pt idx="3134">
                  <c:v>-9292.1</c:v>
                </c:pt>
                <c:pt idx="3135">
                  <c:v>-9034.9</c:v>
                </c:pt>
                <c:pt idx="3136">
                  <c:v>-8817.7000000000007</c:v>
                </c:pt>
                <c:pt idx="3137">
                  <c:v>-8575.7999999999993</c:v>
                </c:pt>
                <c:pt idx="3138">
                  <c:v>-8338.5</c:v>
                </c:pt>
                <c:pt idx="3139">
                  <c:v>-8039.7</c:v>
                </c:pt>
                <c:pt idx="3140">
                  <c:v>-7731.2</c:v>
                </c:pt>
                <c:pt idx="3141">
                  <c:v>-7388</c:v>
                </c:pt>
                <c:pt idx="3142">
                  <c:v>-6980.2</c:v>
                </c:pt>
                <c:pt idx="3143">
                  <c:v>-6525.1</c:v>
                </c:pt>
                <c:pt idx="3144">
                  <c:v>-6070.2</c:v>
                </c:pt>
                <c:pt idx="3145">
                  <c:v>-5560.1</c:v>
                </c:pt>
                <c:pt idx="3146">
                  <c:v>-5073.2</c:v>
                </c:pt>
                <c:pt idx="3147">
                  <c:v>-4582.3999999999996</c:v>
                </c:pt>
                <c:pt idx="3148">
                  <c:v>-4077.8</c:v>
                </c:pt>
                <c:pt idx="3149">
                  <c:v>-3613.8</c:v>
                </c:pt>
                <c:pt idx="3150">
                  <c:v>-3163.4</c:v>
                </c:pt>
                <c:pt idx="3151">
                  <c:v>-2729.9</c:v>
                </c:pt>
                <c:pt idx="3152">
                  <c:v>-2345.9</c:v>
                </c:pt>
                <c:pt idx="3153">
                  <c:v>-2013.8</c:v>
                </c:pt>
                <c:pt idx="3154">
                  <c:v>-1706.8</c:v>
                </c:pt>
                <c:pt idx="3155">
                  <c:v>-1389.9</c:v>
                </c:pt>
                <c:pt idx="3156">
                  <c:v>-1103.8</c:v>
                </c:pt>
                <c:pt idx="3157">
                  <c:v>-867.53</c:v>
                </c:pt>
                <c:pt idx="3158">
                  <c:v>-691.49</c:v>
                </c:pt>
                <c:pt idx="3159">
                  <c:v>-559.64</c:v>
                </c:pt>
                <c:pt idx="3160">
                  <c:v>-422.8</c:v>
                </c:pt>
                <c:pt idx="3161">
                  <c:v>-280.16000000000003</c:v>
                </c:pt>
                <c:pt idx="3162">
                  <c:v>-144.41</c:v>
                </c:pt>
                <c:pt idx="3163">
                  <c:v>-43.393000000000001</c:v>
                </c:pt>
                <c:pt idx="3164">
                  <c:v>48.091000000000001</c:v>
                </c:pt>
                <c:pt idx="3165">
                  <c:v>84.501999999999995</c:v>
                </c:pt>
                <c:pt idx="3166">
                  <c:v>122.43</c:v>
                </c:pt>
                <c:pt idx="3167">
                  <c:v>244.71</c:v>
                </c:pt>
                <c:pt idx="3168">
                  <c:v>690.42</c:v>
                </c:pt>
                <c:pt idx="3169">
                  <c:v>1523.9</c:v>
                </c:pt>
                <c:pt idx="3170">
                  <c:v>2268.9</c:v>
                </c:pt>
                <c:pt idx="3171">
                  <c:v>2716.2</c:v>
                </c:pt>
                <c:pt idx="3172">
                  <c:v>2868.1</c:v>
                </c:pt>
                <c:pt idx="3173">
                  <c:v>2914.6</c:v>
                </c:pt>
                <c:pt idx="3174">
                  <c:v>2925.5</c:v>
                </c:pt>
                <c:pt idx="3175">
                  <c:v>2866.8</c:v>
                </c:pt>
                <c:pt idx="3176">
                  <c:v>2796.3</c:v>
                </c:pt>
                <c:pt idx="3177">
                  <c:v>2746.4</c:v>
                </c:pt>
                <c:pt idx="3178">
                  <c:v>2750.7</c:v>
                </c:pt>
                <c:pt idx="3179">
                  <c:v>2815.2</c:v>
                </c:pt>
                <c:pt idx="3180">
                  <c:v>2953.5</c:v>
                </c:pt>
                <c:pt idx="3181">
                  <c:v>3205.9</c:v>
                </c:pt>
                <c:pt idx="3182">
                  <c:v>3539.9</c:v>
                </c:pt>
                <c:pt idx="3183">
                  <c:v>3895.4</c:v>
                </c:pt>
                <c:pt idx="3184">
                  <c:v>4234.3</c:v>
                </c:pt>
                <c:pt idx="3185">
                  <c:v>4520.3999999999996</c:v>
                </c:pt>
                <c:pt idx="3186">
                  <c:v>4737</c:v>
                </c:pt>
                <c:pt idx="3187">
                  <c:v>4917</c:v>
                </c:pt>
                <c:pt idx="3188">
                  <c:v>5084.7</c:v>
                </c:pt>
                <c:pt idx="3189">
                  <c:v>5289.4</c:v>
                </c:pt>
                <c:pt idx="3190">
                  <c:v>5515.6</c:v>
                </c:pt>
                <c:pt idx="3191">
                  <c:v>5705</c:v>
                </c:pt>
                <c:pt idx="3192">
                  <c:v>5911.7</c:v>
                </c:pt>
                <c:pt idx="3193">
                  <c:v>6124.2</c:v>
                </c:pt>
                <c:pt idx="3194">
                  <c:v>6354.2</c:v>
                </c:pt>
                <c:pt idx="3195">
                  <c:v>6632.7</c:v>
                </c:pt>
                <c:pt idx="3196">
                  <c:v>6857.7</c:v>
                </c:pt>
                <c:pt idx="3197">
                  <c:v>7105</c:v>
                </c:pt>
                <c:pt idx="3198">
                  <c:v>7371.5</c:v>
                </c:pt>
                <c:pt idx="3199">
                  <c:v>7611.1</c:v>
                </c:pt>
                <c:pt idx="3200">
                  <c:v>7809.6</c:v>
                </c:pt>
                <c:pt idx="3201">
                  <c:v>7933.6</c:v>
                </c:pt>
                <c:pt idx="3202">
                  <c:v>8064.6</c:v>
                </c:pt>
                <c:pt idx="3203">
                  <c:v>8189.5</c:v>
                </c:pt>
                <c:pt idx="3204">
                  <c:v>8280.1</c:v>
                </c:pt>
                <c:pt idx="3205">
                  <c:v>8398.5</c:v>
                </c:pt>
                <c:pt idx="3206">
                  <c:v>8528.2999999999993</c:v>
                </c:pt>
                <c:pt idx="3207">
                  <c:v>8633.6</c:v>
                </c:pt>
                <c:pt idx="3208">
                  <c:v>8751.6</c:v>
                </c:pt>
                <c:pt idx="3209">
                  <c:v>8875.9</c:v>
                </c:pt>
                <c:pt idx="3210">
                  <c:v>9042</c:v>
                </c:pt>
                <c:pt idx="3211">
                  <c:v>9239.7000000000007</c:v>
                </c:pt>
                <c:pt idx="3212">
                  <c:v>9454.4</c:v>
                </c:pt>
                <c:pt idx="3213">
                  <c:v>9647.5</c:v>
                </c:pt>
                <c:pt idx="3214">
                  <c:v>9830.7999999999993</c:v>
                </c:pt>
                <c:pt idx="3215">
                  <c:v>10064</c:v>
                </c:pt>
                <c:pt idx="3216">
                  <c:v>10259</c:v>
                </c:pt>
                <c:pt idx="3217">
                  <c:v>10449</c:v>
                </c:pt>
                <c:pt idx="3218">
                  <c:v>10647</c:v>
                </c:pt>
                <c:pt idx="3219">
                  <c:v>10793</c:v>
                </c:pt>
                <c:pt idx="3220">
                  <c:v>10951</c:v>
                </c:pt>
                <c:pt idx="3221">
                  <c:v>11081</c:v>
                </c:pt>
                <c:pt idx="3222">
                  <c:v>11179</c:v>
                </c:pt>
                <c:pt idx="3223">
                  <c:v>11253</c:v>
                </c:pt>
                <c:pt idx="3224">
                  <c:v>11327</c:v>
                </c:pt>
                <c:pt idx="3225">
                  <c:v>11370</c:v>
                </c:pt>
                <c:pt idx="3226">
                  <c:v>11452</c:v>
                </c:pt>
                <c:pt idx="3227">
                  <c:v>11533</c:v>
                </c:pt>
                <c:pt idx="3228">
                  <c:v>11634</c:v>
                </c:pt>
                <c:pt idx="3229">
                  <c:v>11731</c:v>
                </c:pt>
                <c:pt idx="3230">
                  <c:v>11811</c:v>
                </c:pt>
                <c:pt idx="3231">
                  <c:v>11884</c:v>
                </c:pt>
                <c:pt idx="3232">
                  <c:v>12021</c:v>
                </c:pt>
                <c:pt idx="3233">
                  <c:v>12196</c:v>
                </c:pt>
                <c:pt idx="3234">
                  <c:v>12336</c:v>
                </c:pt>
                <c:pt idx="3235">
                  <c:v>12547</c:v>
                </c:pt>
                <c:pt idx="3236">
                  <c:v>12728</c:v>
                </c:pt>
                <c:pt idx="3237">
                  <c:v>12864</c:v>
                </c:pt>
                <c:pt idx="3238">
                  <c:v>12988</c:v>
                </c:pt>
                <c:pt idx="3239">
                  <c:v>13119</c:v>
                </c:pt>
                <c:pt idx="3240">
                  <c:v>13262</c:v>
                </c:pt>
                <c:pt idx="3241">
                  <c:v>13382</c:v>
                </c:pt>
                <c:pt idx="3242">
                  <c:v>13418</c:v>
                </c:pt>
                <c:pt idx="3243">
                  <c:v>13503</c:v>
                </c:pt>
                <c:pt idx="3244">
                  <c:v>13549</c:v>
                </c:pt>
                <c:pt idx="3245">
                  <c:v>13603</c:v>
                </c:pt>
                <c:pt idx="3246">
                  <c:v>13695</c:v>
                </c:pt>
                <c:pt idx="3247">
                  <c:v>13802</c:v>
                </c:pt>
                <c:pt idx="3248">
                  <c:v>13874</c:v>
                </c:pt>
                <c:pt idx="3249">
                  <c:v>13971</c:v>
                </c:pt>
                <c:pt idx="3250">
                  <c:v>14073</c:v>
                </c:pt>
                <c:pt idx="3251">
                  <c:v>14239</c:v>
                </c:pt>
                <c:pt idx="3252">
                  <c:v>14404</c:v>
                </c:pt>
                <c:pt idx="3253">
                  <c:v>14579</c:v>
                </c:pt>
                <c:pt idx="3254">
                  <c:v>14740</c:v>
                </c:pt>
                <c:pt idx="3255">
                  <c:v>14848</c:v>
                </c:pt>
                <c:pt idx="3256">
                  <c:v>14978</c:v>
                </c:pt>
                <c:pt idx="3257">
                  <c:v>15110</c:v>
                </c:pt>
                <c:pt idx="3258">
                  <c:v>15224</c:v>
                </c:pt>
                <c:pt idx="3259">
                  <c:v>15312</c:v>
                </c:pt>
                <c:pt idx="3260">
                  <c:v>15415</c:v>
                </c:pt>
                <c:pt idx="3261">
                  <c:v>15478</c:v>
                </c:pt>
                <c:pt idx="3262">
                  <c:v>15530</c:v>
                </c:pt>
                <c:pt idx="3263">
                  <c:v>15571</c:v>
                </c:pt>
                <c:pt idx="3264">
                  <c:v>15572</c:v>
                </c:pt>
                <c:pt idx="3265">
                  <c:v>15611</c:v>
                </c:pt>
                <c:pt idx="3266">
                  <c:v>15619</c:v>
                </c:pt>
                <c:pt idx="3267">
                  <c:v>15678</c:v>
                </c:pt>
                <c:pt idx="3268">
                  <c:v>15775</c:v>
                </c:pt>
                <c:pt idx="3269">
                  <c:v>15866</c:v>
                </c:pt>
                <c:pt idx="3270">
                  <c:v>15968</c:v>
                </c:pt>
                <c:pt idx="3271">
                  <c:v>16046</c:v>
                </c:pt>
                <c:pt idx="3272">
                  <c:v>16089</c:v>
                </c:pt>
                <c:pt idx="3273">
                  <c:v>16174</c:v>
                </c:pt>
                <c:pt idx="3274">
                  <c:v>16227</c:v>
                </c:pt>
                <c:pt idx="3275">
                  <c:v>16257</c:v>
                </c:pt>
                <c:pt idx="3276">
                  <c:v>16241</c:v>
                </c:pt>
                <c:pt idx="3277">
                  <c:v>16236</c:v>
                </c:pt>
                <c:pt idx="3278">
                  <c:v>16260</c:v>
                </c:pt>
                <c:pt idx="3279">
                  <c:v>16289</c:v>
                </c:pt>
                <c:pt idx="3280">
                  <c:v>16308</c:v>
                </c:pt>
                <c:pt idx="3281">
                  <c:v>16401</c:v>
                </c:pt>
                <c:pt idx="3282">
                  <c:v>16445</c:v>
                </c:pt>
                <c:pt idx="3283">
                  <c:v>16531</c:v>
                </c:pt>
                <c:pt idx="3284">
                  <c:v>16635</c:v>
                </c:pt>
                <c:pt idx="3285">
                  <c:v>16745</c:v>
                </c:pt>
                <c:pt idx="3286">
                  <c:v>16875</c:v>
                </c:pt>
                <c:pt idx="3287">
                  <c:v>16952</c:v>
                </c:pt>
                <c:pt idx="3288">
                  <c:v>17044</c:v>
                </c:pt>
                <c:pt idx="3289">
                  <c:v>17086</c:v>
                </c:pt>
                <c:pt idx="3290">
                  <c:v>17072</c:v>
                </c:pt>
                <c:pt idx="3291">
                  <c:v>17105</c:v>
                </c:pt>
                <c:pt idx="3292">
                  <c:v>17088</c:v>
                </c:pt>
                <c:pt idx="3293">
                  <c:v>17073</c:v>
                </c:pt>
                <c:pt idx="3294">
                  <c:v>17080</c:v>
                </c:pt>
                <c:pt idx="3295">
                  <c:v>17090</c:v>
                </c:pt>
                <c:pt idx="3296">
                  <c:v>17045</c:v>
                </c:pt>
                <c:pt idx="3297">
                  <c:v>17067</c:v>
                </c:pt>
                <c:pt idx="3298">
                  <c:v>17060</c:v>
                </c:pt>
                <c:pt idx="3299">
                  <c:v>17087</c:v>
                </c:pt>
                <c:pt idx="3300">
                  <c:v>17175</c:v>
                </c:pt>
                <c:pt idx="3301">
                  <c:v>17215</c:v>
                </c:pt>
                <c:pt idx="3302">
                  <c:v>17283</c:v>
                </c:pt>
                <c:pt idx="3303">
                  <c:v>17313</c:v>
                </c:pt>
                <c:pt idx="3304">
                  <c:v>17340</c:v>
                </c:pt>
                <c:pt idx="3305">
                  <c:v>17395</c:v>
                </c:pt>
                <c:pt idx="3306">
                  <c:v>17365</c:v>
                </c:pt>
                <c:pt idx="3307">
                  <c:v>17402</c:v>
                </c:pt>
                <c:pt idx="3308">
                  <c:v>17440</c:v>
                </c:pt>
                <c:pt idx="3309">
                  <c:v>17382</c:v>
                </c:pt>
                <c:pt idx="3310">
                  <c:v>17375</c:v>
                </c:pt>
                <c:pt idx="3311">
                  <c:v>17317</c:v>
                </c:pt>
                <c:pt idx="3312">
                  <c:v>17254</c:v>
                </c:pt>
                <c:pt idx="3313">
                  <c:v>17239</c:v>
                </c:pt>
                <c:pt idx="3314">
                  <c:v>17213</c:v>
                </c:pt>
                <c:pt idx="3315">
                  <c:v>17220</c:v>
                </c:pt>
                <c:pt idx="3316">
                  <c:v>17194</c:v>
                </c:pt>
                <c:pt idx="3317">
                  <c:v>17136</c:v>
                </c:pt>
                <c:pt idx="3318">
                  <c:v>17072</c:v>
                </c:pt>
                <c:pt idx="3319">
                  <c:v>16949</c:v>
                </c:pt>
                <c:pt idx="3320">
                  <c:v>16817</c:v>
                </c:pt>
                <c:pt idx="3321">
                  <c:v>16713</c:v>
                </c:pt>
                <c:pt idx="3322">
                  <c:v>16487</c:v>
                </c:pt>
                <c:pt idx="3323">
                  <c:v>16167</c:v>
                </c:pt>
                <c:pt idx="3324">
                  <c:v>15781</c:v>
                </c:pt>
                <c:pt idx="3325">
                  <c:v>15332</c:v>
                </c:pt>
                <c:pt idx="3326">
                  <c:v>14763</c:v>
                </c:pt>
                <c:pt idx="3327">
                  <c:v>14123</c:v>
                </c:pt>
                <c:pt idx="3328">
                  <c:v>13466</c:v>
                </c:pt>
                <c:pt idx="3329">
                  <c:v>12784</c:v>
                </c:pt>
                <c:pt idx="3330">
                  <c:v>12011</c:v>
                </c:pt>
                <c:pt idx="3331">
                  <c:v>11276</c:v>
                </c:pt>
                <c:pt idx="3332">
                  <c:v>10493</c:v>
                </c:pt>
                <c:pt idx="3333">
                  <c:v>9675.7000000000007</c:v>
                </c:pt>
                <c:pt idx="3334">
                  <c:v>8839.2000000000007</c:v>
                </c:pt>
                <c:pt idx="3335">
                  <c:v>8066.8</c:v>
                </c:pt>
                <c:pt idx="3336">
                  <c:v>7333.9</c:v>
                </c:pt>
                <c:pt idx="3337">
                  <c:v>6623.4</c:v>
                </c:pt>
                <c:pt idx="3338">
                  <c:v>6091.9</c:v>
                </c:pt>
                <c:pt idx="3339">
                  <c:v>5635.9</c:v>
                </c:pt>
                <c:pt idx="3340">
                  <c:v>5183.1000000000004</c:v>
                </c:pt>
                <c:pt idx="3341">
                  <c:v>4703.2</c:v>
                </c:pt>
                <c:pt idx="3342">
                  <c:v>4241.3</c:v>
                </c:pt>
                <c:pt idx="3343">
                  <c:v>3659.6</c:v>
                </c:pt>
                <c:pt idx="3344">
                  <c:v>3020.7</c:v>
                </c:pt>
                <c:pt idx="3345">
                  <c:v>2430.6999999999998</c:v>
                </c:pt>
                <c:pt idx="3346">
                  <c:v>2013.2</c:v>
                </c:pt>
                <c:pt idx="3347">
                  <c:v>1739.2</c:v>
                </c:pt>
                <c:pt idx="3348">
                  <c:v>1507.7</c:v>
                </c:pt>
                <c:pt idx="3349">
                  <c:v>1279.5</c:v>
                </c:pt>
                <c:pt idx="3350">
                  <c:v>1110.0999999999999</c:v>
                </c:pt>
                <c:pt idx="3351">
                  <c:v>960.91</c:v>
                </c:pt>
                <c:pt idx="3352">
                  <c:v>856.02</c:v>
                </c:pt>
                <c:pt idx="3353">
                  <c:v>822.32</c:v>
                </c:pt>
                <c:pt idx="3354">
                  <c:v>754.15</c:v>
                </c:pt>
                <c:pt idx="3355">
                  <c:v>612.39</c:v>
                </c:pt>
                <c:pt idx="3356">
                  <c:v>361.42</c:v>
                </c:pt>
                <c:pt idx="3357">
                  <c:v>120.97</c:v>
                </c:pt>
                <c:pt idx="3358">
                  <c:v>-73.768000000000001</c:v>
                </c:pt>
                <c:pt idx="3359">
                  <c:v>-222.84</c:v>
                </c:pt>
                <c:pt idx="3360">
                  <c:v>-352.52</c:v>
                </c:pt>
                <c:pt idx="3361">
                  <c:v>-453.66</c:v>
                </c:pt>
                <c:pt idx="3362">
                  <c:v>-558.77</c:v>
                </c:pt>
                <c:pt idx="3363">
                  <c:v>-614.97</c:v>
                </c:pt>
                <c:pt idx="3364">
                  <c:v>-685.79</c:v>
                </c:pt>
                <c:pt idx="3365">
                  <c:v>-661.54</c:v>
                </c:pt>
                <c:pt idx="3366">
                  <c:v>-671.35</c:v>
                </c:pt>
                <c:pt idx="3367">
                  <c:v>-726.36</c:v>
                </c:pt>
                <c:pt idx="3368">
                  <c:v>-833.95</c:v>
                </c:pt>
                <c:pt idx="3369">
                  <c:v>-930.48</c:v>
                </c:pt>
                <c:pt idx="3370">
                  <c:v>-1059.9000000000001</c:v>
                </c:pt>
                <c:pt idx="3371">
                  <c:v>-1269</c:v>
                </c:pt>
                <c:pt idx="3372">
                  <c:v>-1503</c:v>
                </c:pt>
                <c:pt idx="3373">
                  <c:v>-1742.9</c:v>
                </c:pt>
                <c:pt idx="3374">
                  <c:v>-2036.9</c:v>
                </c:pt>
                <c:pt idx="3375">
                  <c:v>-2268.1999999999998</c:v>
                </c:pt>
                <c:pt idx="3376">
                  <c:v>-2427.8000000000002</c:v>
                </c:pt>
                <c:pt idx="3377">
                  <c:v>-2539.3000000000002</c:v>
                </c:pt>
                <c:pt idx="3378">
                  <c:v>-2595.1999999999998</c:v>
                </c:pt>
                <c:pt idx="3379">
                  <c:v>-2635.3</c:v>
                </c:pt>
                <c:pt idx="3380">
                  <c:v>-2621.3000000000002</c:v>
                </c:pt>
                <c:pt idx="3381">
                  <c:v>-2574.5</c:v>
                </c:pt>
                <c:pt idx="3382">
                  <c:v>-2533.8000000000002</c:v>
                </c:pt>
                <c:pt idx="3383">
                  <c:v>-2503.6999999999998</c:v>
                </c:pt>
                <c:pt idx="3384">
                  <c:v>-2540.3000000000002</c:v>
                </c:pt>
                <c:pt idx="3385">
                  <c:v>-2560.1</c:v>
                </c:pt>
                <c:pt idx="3386">
                  <c:v>-2616.5</c:v>
                </c:pt>
                <c:pt idx="3387">
                  <c:v>-2671</c:v>
                </c:pt>
                <c:pt idx="3388">
                  <c:v>-2726.9</c:v>
                </c:pt>
                <c:pt idx="3389">
                  <c:v>-2854.2</c:v>
                </c:pt>
                <c:pt idx="3390">
                  <c:v>-2976.4</c:v>
                </c:pt>
                <c:pt idx="3391">
                  <c:v>-3143.4</c:v>
                </c:pt>
                <c:pt idx="3392">
                  <c:v>-3296.9</c:v>
                </c:pt>
                <c:pt idx="3393">
                  <c:v>-3445.8</c:v>
                </c:pt>
                <c:pt idx="3394">
                  <c:v>-3623.7</c:v>
                </c:pt>
                <c:pt idx="3395">
                  <c:v>-3803.6</c:v>
                </c:pt>
                <c:pt idx="3396">
                  <c:v>-3988</c:v>
                </c:pt>
                <c:pt idx="3397">
                  <c:v>-4165.1000000000004</c:v>
                </c:pt>
                <c:pt idx="3398">
                  <c:v>-4318</c:v>
                </c:pt>
                <c:pt idx="3399">
                  <c:v>-4433.1000000000004</c:v>
                </c:pt>
                <c:pt idx="3400">
                  <c:v>-4534.1000000000004</c:v>
                </c:pt>
                <c:pt idx="3401">
                  <c:v>-4644.3</c:v>
                </c:pt>
                <c:pt idx="3402">
                  <c:v>-4740</c:v>
                </c:pt>
                <c:pt idx="3403">
                  <c:v>-4745.2</c:v>
                </c:pt>
                <c:pt idx="3404">
                  <c:v>-4800.1000000000004</c:v>
                </c:pt>
                <c:pt idx="3405">
                  <c:v>-4832.2</c:v>
                </c:pt>
                <c:pt idx="3406">
                  <c:v>-4872.3</c:v>
                </c:pt>
                <c:pt idx="3407">
                  <c:v>-4906.1000000000004</c:v>
                </c:pt>
                <c:pt idx="3408">
                  <c:v>-4954.5</c:v>
                </c:pt>
                <c:pt idx="3409">
                  <c:v>-5016.7</c:v>
                </c:pt>
                <c:pt idx="3410">
                  <c:v>-5073.8999999999996</c:v>
                </c:pt>
                <c:pt idx="3411">
                  <c:v>-5152.3</c:v>
                </c:pt>
                <c:pt idx="3412">
                  <c:v>-5253</c:v>
                </c:pt>
                <c:pt idx="3413">
                  <c:v>-5355.6</c:v>
                </c:pt>
                <c:pt idx="3414">
                  <c:v>-5482.1</c:v>
                </c:pt>
                <c:pt idx="3415">
                  <c:v>-5602.4</c:v>
                </c:pt>
                <c:pt idx="3416">
                  <c:v>-5723.2</c:v>
                </c:pt>
                <c:pt idx="3417">
                  <c:v>-5840.9</c:v>
                </c:pt>
                <c:pt idx="3418">
                  <c:v>-5923.8</c:v>
                </c:pt>
                <c:pt idx="3419">
                  <c:v>-6000.3</c:v>
                </c:pt>
                <c:pt idx="3420">
                  <c:v>-6050.7</c:v>
                </c:pt>
                <c:pt idx="3421">
                  <c:v>-6076.9</c:v>
                </c:pt>
                <c:pt idx="3422">
                  <c:v>-6102.7</c:v>
                </c:pt>
                <c:pt idx="3423">
                  <c:v>-6115.3</c:v>
                </c:pt>
                <c:pt idx="3424">
                  <c:v>-6118.3</c:v>
                </c:pt>
                <c:pt idx="3425">
                  <c:v>-6093.7</c:v>
                </c:pt>
                <c:pt idx="3426">
                  <c:v>-6104.9</c:v>
                </c:pt>
                <c:pt idx="3427">
                  <c:v>-6096.4</c:v>
                </c:pt>
                <c:pt idx="3428">
                  <c:v>-6176</c:v>
                </c:pt>
                <c:pt idx="3429">
                  <c:v>-6225.2</c:v>
                </c:pt>
                <c:pt idx="3430">
                  <c:v>-6286.3</c:v>
                </c:pt>
                <c:pt idx="3431">
                  <c:v>-6375.5</c:v>
                </c:pt>
                <c:pt idx="3432">
                  <c:v>-6483.9</c:v>
                </c:pt>
                <c:pt idx="3433">
                  <c:v>-6612.8</c:v>
                </c:pt>
                <c:pt idx="3434">
                  <c:v>-6726.9</c:v>
                </c:pt>
                <c:pt idx="3435">
                  <c:v>-6797.3</c:v>
                </c:pt>
                <c:pt idx="3436">
                  <c:v>-6866.6</c:v>
                </c:pt>
                <c:pt idx="3437">
                  <c:v>-6924.6</c:v>
                </c:pt>
                <c:pt idx="3438">
                  <c:v>-6967.1</c:v>
                </c:pt>
                <c:pt idx="3439">
                  <c:v>-6983.4</c:v>
                </c:pt>
                <c:pt idx="3440">
                  <c:v>-6974.1</c:v>
                </c:pt>
                <c:pt idx="3441">
                  <c:v>-6929</c:v>
                </c:pt>
                <c:pt idx="3442">
                  <c:v>-6864.5</c:v>
                </c:pt>
                <c:pt idx="3443">
                  <c:v>-6820.5</c:v>
                </c:pt>
                <c:pt idx="3444">
                  <c:v>-6827.3</c:v>
                </c:pt>
                <c:pt idx="3445">
                  <c:v>-6795.4</c:v>
                </c:pt>
                <c:pt idx="3446">
                  <c:v>-6816</c:v>
                </c:pt>
                <c:pt idx="3447">
                  <c:v>-6817</c:v>
                </c:pt>
                <c:pt idx="3448">
                  <c:v>-6823.9</c:v>
                </c:pt>
                <c:pt idx="3449">
                  <c:v>-6870.1</c:v>
                </c:pt>
                <c:pt idx="3450">
                  <c:v>-6945.2</c:v>
                </c:pt>
                <c:pt idx="3451">
                  <c:v>-7042.5</c:v>
                </c:pt>
                <c:pt idx="3452">
                  <c:v>-7132.2</c:v>
                </c:pt>
                <c:pt idx="3453">
                  <c:v>-7218</c:v>
                </c:pt>
                <c:pt idx="3454">
                  <c:v>-7282.4</c:v>
                </c:pt>
                <c:pt idx="3455">
                  <c:v>-7378.1</c:v>
                </c:pt>
                <c:pt idx="3456">
                  <c:v>-7411.1</c:v>
                </c:pt>
                <c:pt idx="3457">
                  <c:v>-7469.1</c:v>
                </c:pt>
                <c:pt idx="3458">
                  <c:v>-7474.4</c:v>
                </c:pt>
                <c:pt idx="3459">
                  <c:v>-7504</c:v>
                </c:pt>
                <c:pt idx="3460">
                  <c:v>-7520.6</c:v>
                </c:pt>
                <c:pt idx="3461">
                  <c:v>-7514.4</c:v>
                </c:pt>
                <c:pt idx="3462">
                  <c:v>-7549.4</c:v>
                </c:pt>
                <c:pt idx="3463">
                  <c:v>-7560</c:v>
                </c:pt>
                <c:pt idx="3464">
                  <c:v>-7583.1</c:v>
                </c:pt>
                <c:pt idx="3465">
                  <c:v>-7617</c:v>
                </c:pt>
                <c:pt idx="3466">
                  <c:v>-7681</c:v>
                </c:pt>
                <c:pt idx="3467">
                  <c:v>-7698.4</c:v>
                </c:pt>
                <c:pt idx="3468">
                  <c:v>-7753.8</c:v>
                </c:pt>
                <c:pt idx="3469">
                  <c:v>-7830.7</c:v>
                </c:pt>
                <c:pt idx="3470">
                  <c:v>-7878.8</c:v>
                </c:pt>
                <c:pt idx="3471">
                  <c:v>-7951.5</c:v>
                </c:pt>
                <c:pt idx="3472">
                  <c:v>-7988.9</c:v>
                </c:pt>
                <c:pt idx="3473">
                  <c:v>-8038.8</c:v>
                </c:pt>
                <c:pt idx="3474">
                  <c:v>-8091.1</c:v>
                </c:pt>
                <c:pt idx="3475">
                  <c:v>-8138.8</c:v>
                </c:pt>
                <c:pt idx="3476">
                  <c:v>-8191.1</c:v>
                </c:pt>
                <c:pt idx="3477">
                  <c:v>-8214</c:v>
                </c:pt>
                <c:pt idx="3478">
                  <c:v>-8185</c:v>
                </c:pt>
                <c:pt idx="3479">
                  <c:v>-8202.7999999999993</c:v>
                </c:pt>
                <c:pt idx="3480">
                  <c:v>-8169.7</c:v>
                </c:pt>
                <c:pt idx="3481">
                  <c:v>-8114.2</c:v>
                </c:pt>
                <c:pt idx="3482">
                  <c:v>-8097.6</c:v>
                </c:pt>
                <c:pt idx="3483">
                  <c:v>-8070.1</c:v>
                </c:pt>
                <c:pt idx="3484">
                  <c:v>-8121</c:v>
                </c:pt>
                <c:pt idx="3485">
                  <c:v>-8147.7</c:v>
                </c:pt>
                <c:pt idx="3486">
                  <c:v>-8172.2</c:v>
                </c:pt>
                <c:pt idx="3487">
                  <c:v>-8239.5</c:v>
                </c:pt>
                <c:pt idx="3488">
                  <c:v>-8252.7999999999993</c:v>
                </c:pt>
                <c:pt idx="3489">
                  <c:v>-8283.2000000000007</c:v>
                </c:pt>
                <c:pt idx="3490">
                  <c:v>-8300.9</c:v>
                </c:pt>
                <c:pt idx="3491">
                  <c:v>-8312.4</c:v>
                </c:pt>
                <c:pt idx="3492">
                  <c:v>-8374.7000000000007</c:v>
                </c:pt>
                <c:pt idx="3493">
                  <c:v>-8379.7999999999993</c:v>
                </c:pt>
                <c:pt idx="3494">
                  <c:v>-8386.2999999999993</c:v>
                </c:pt>
                <c:pt idx="3495">
                  <c:v>-8376</c:v>
                </c:pt>
                <c:pt idx="3496">
                  <c:v>-8372.4</c:v>
                </c:pt>
                <c:pt idx="3497">
                  <c:v>-8371.1</c:v>
                </c:pt>
                <c:pt idx="3498">
                  <c:v>-8335.4</c:v>
                </c:pt>
                <c:pt idx="3499">
                  <c:v>-8334.5</c:v>
                </c:pt>
                <c:pt idx="3500">
                  <c:v>-8344.4</c:v>
                </c:pt>
                <c:pt idx="3501">
                  <c:v>-8302.4</c:v>
                </c:pt>
                <c:pt idx="3502">
                  <c:v>-8283.7999999999993</c:v>
                </c:pt>
                <c:pt idx="3503">
                  <c:v>-8234.1</c:v>
                </c:pt>
                <c:pt idx="3504">
                  <c:v>-8213.5</c:v>
                </c:pt>
                <c:pt idx="3505">
                  <c:v>-8179</c:v>
                </c:pt>
                <c:pt idx="3506">
                  <c:v>-8135.7</c:v>
                </c:pt>
                <c:pt idx="3507">
                  <c:v>-8082.3</c:v>
                </c:pt>
                <c:pt idx="3508">
                  <c:v>-8022.4</c:v>
                </c:pt>
                <c:pt idx="3509">
                  <c:v>-7928.4</c:v>
                </c:pt>
                <c:pt idx="3510">
                  <c:v>-7796.5</c:v>
                </c:pt>
                <c:pt idx="3511">
                  <c:v>-7634.3</c:v>
                </c:pt>
                <c:pt idx="3512">
                  <c:v>-7451.7</c:v>
                </c:pt>
                <c:pt idx="3513">
                  <c:v>-7202.1</c:v>
                </c:pt>
                <c:pt idx="3514">
                  <c:v>-6943.2</c:v>
                </c:pt>
                <c:pt idx="3515">
                  <c:v>-6659.1</c:v>
                </c:pt>
                <c:pt idx="3516">
                  <c:v>-6339.6</c:v>
                </c:pt>
                <c:pt idx="3517">
                  <c:v>-6041.1</c:v>
                </c:pt>
                <c:pt idx="3518">
                  <c:v>-5693.1</c:v>
                </c:pt>
                <c:pt idx="3519">
                  <c:v>-5324.8</c:v>
                </c:pt>
                <c:pt idx="3520">
                  <c:v>-4973.6000000000004</c:v>
                </c:pt>
                <c:pt idx="3521">
                  <c:v>-4625.5</c:v>
                </c:pt>
                <c:pt idx="3522">
                  <c:v>-4319.3</c:v>
                </c:pt>
                <c:pt idx="3523">
                  <c:v>-4059.3</c:v>
                </c:pt>
                <c:pt idx="3524">
                  <c:v>-3846.8</c:v>
                </c:pt>
                <c:pt idx="3525">
                  <c:v>-3648</c:v>
                </c:pt>
                <c:pt idx="3526">
                  <c:v>-3455.3</c:v>
                </c:pt>
                <c:pt idx="3527">
                  <c:v>-3269.3</c:v>
                </c:pt>
                <c:pt idx="3528">
                  <c:v>-3088.4</c:v>
                </c:pt>
                <c:pt idx="3529">
                  <c:v>-2899.3</c:v>
                </c:pt>
                <c:pt idx="3530">
                  <c:v>-2745.5</c:v>
                </c:pt>
                <c:pt idx="3531">
                  <c:v>-2598</c:v>
                </c:pt>
                <c:pt idx="3532">
                  <c:v>-2431.1999999999998</c:v>
                </c:pt>
                <c:pt idx="3533">
                  <c:v>-2271.4</c:v>
                </c:pt>
                <c:pt idx="3534">
                  <c:v>-2102.3000000000002</c:v>
                </c:pt>
                <c:pt idx="3535">
                  <c:v>-1879.2</c:v>
                </c:pt>
                <c:pt idx="3536">
                  <c:v>-1698.6</c:v>
                </c:pt>
                <c:pt idx="3537">
                  <c:v>-1485.8</c:v>
                </c:pt>
                <c:pt idx="3538">
                  <c:v>-1256.2</c:v>
                </c:pt>
                <c:pt idx="3539">
                  <c:v>-1056.5999999999999</c:v>
                </c:pt>
                <c:pt idx="3540">
                  <c:v>-873.21</c:v>
                </c:pt>
                <c:pt idx="3541">
                  <c:v>-714.87</c:v>
                </c:pt>
                <c:pt idx="3542">
                  <c:v>-576.74</c:v>
                </c:pt>
                <c:pt idx="3543">
                  <c:v>-434.86</c:v>
                </c:pt>
                <c:pt idx="3544">
                  <c:v>-346.98</c:v>
                </c:pt>
                <c:pt idx="3545">
                  <c:v>-277.19</c:v>
                </c:pt>
                <c:pt idx="3546">
                  <c:v>-199.69</c:v>
                </c:pt>
                <c:pt idx="3547">
                  <c:v>-123.89</c:v>
                </c:pt>
                <c:pt idx="3548">
                  <c:v>-57.06</c:v>
                </c:pt>
                <c:pt idx="3549">
                  <c:v>-33.491999999999997</c:v>
                </c:pt>
                <c:pt idx="3550">
                  <c:v>35.360999999999997</c:v>
                </c:pt>
                <c:pt idx="3551">
                  <c:v>62.22</c:v>
                </c:pt>
                <c:pt idx="3552">
                  <c:v>91.478999999999999</c:v>
                </c:pt>
                <c:pt idx="3553">
                  <c:v>155.74</c:v>
                </c:pt>
                <c:pt idx="3554">
                  <c:v>205.73</c:v>
                </c:pt>
                <c:pt idx="3555">
                  <c:v>244.25</c:v>
                </c:pt>
                <c:pt idx="3556">
                  <c:v>294.06</c:v>
                </c:pt>
                <c:pt idx="3557">
                  <c:v>334.41</c:v>
                </c:pt>
                <c:pt idx="3558">
                  <c:v>417.32</c:v>
                </c:pt>
                <c:pt idx="3559">
                  <c:v>602.75</c:v>
                </c:pt>
                <c:pt idx="3560">
                  <c:v>881.39</c:v>
                </c:pt>
                <c:pt idx="3561">
                  <c:v>1279.4000000000001</c:v>
                </c:pt>
                <c:pt idx="3562">
                  <c:v>1717.2</c:v>
                </c:pt>
                <c:pt idx="3563">
                  <c:v>2105.5</c:v>
                </c:pt>
                <c:pt idx="3564">
                  <c:v>2269.5</c:v>
                </c:pt>
                <c:pt idx="3565">
                  <c:v>2300.6999999999998</c:v>
                </c:pt>
                <c:pt idx="3566">
                  <c:v>2194.6999999999998</c:v>
                </c:pt>
                <c:pt idx="3567">
                  <c:v>2100.8000000000002</c:v>
                </c:pt>
                <c:pt idx="3568">
                  <c:v>2005.3</c:v>
                </c:pt>
                <c:pt idx="3569">
                  <c:v>1958.3</c:v>
                </c:pt>
                <c:pt idx="3570">
                  <c:v>1933</c:v>
                </c:pt>
                <c:pt idx="3571">
                  <c:v>1910.3</c:v>
                </c:pt>
                <c:pt idx="3572">
                  <c:v>1933.7</c:v>
                </c:pt>
                <c:pt idx="3573">
                  <c:v>2016.7</c:v>
                </c:pt>
                <c:pt idx="3574">
                  <c:v>2176.6</c:v>
                </c:pt>
                <c:pt idx="3575">
                  <c:v>2388.1999999999998</c:v>
                </c:pt>
                <c:pt idx="3576">
                  <c:v>2593.3000000000002</c:v>
                </c:pt>
                <c:pt idx="3577">
                  <c:v>2828.6</c:v>
                </c:pt>
                <c:pt idx="3578">
                  <c:v>3071.7</c:v>
                </c:pt>
                <c:pt idx="3579">
                  <c:v>3240.4</c:v>
                </c:pt>
                <c:pt idx="3580">
                  <c:v>3431</c:v>
                </c:pt>
                <c:pt idx="3581">
                  <c:v>3600.8</c:v>
                </c:pt>
                <c:pt idx="3582">
                  <c:v>3739.1</c:v>
                </c:pt>
                <c:pt idx="3583">
                  <c:v>3875.5</c:v>
                </c:pt>
                <c:pt idx="3584">
                  <c:v>4009.5</c:v>
                </c:pt>
                <c:pt idx="3585">
                  <c:v>4162.3</c:v>
                </c:pt>
                <c:pt idx="3586">
                  <c:v>4298.3</c:v>
                </c:pt>
                <c:pt idx="3587">
                  <c:v>4444.5</c:v>
                </c:pt>
                <c:pt idx="3588">
                  <c:v>4574.5</c:v>
                </c:pt>
                <c:pt idx="3589">
                  <c:v>4721.3</c:v>
                </c:pt>
                <c:pt idx="3590">
                  <c:v>4907.8</c:v>
                </c:pt>
                <c:pt idx="3591">
                  <c:v>5071.2</c:v>
                </c:pt>
                <c:pt idx="3592">
                  <c:v>5240.7</c:v>
                </c:pt>
                <c:pt idx="3593">
                  <c:v>5386.8</c:v>
                </c:pt>
                <c:pt idx="3594">
                  <c:v>5537.4</c:v>
                </c:pt>
                <c:pt idx="3595">
                  <c:v>5718.7</c:v>
                </c:pt>
                <c:pt idx="3596">
                  <c:v>5946.6</c:v>
                </c:pt>
                <c:pt idx="3597">
                  <c:v>6139.7</c:v>
                </c:pt>
                <c:pt idx="3598">
                  <c:v>6328.9</c:v>
                </c:pt>
                <c:pt idx="3599">
                  <c:v>6462.5</c:v>
                </c:pt>
                <c:pt idx="3600">
                  <c:v>6609</c:v>
                </c:pt>
                <c:pt idx="3601">
                  <c:v>6747.6</c:v>
                </c:pt>
                <c:pt idx="3602">
                  <c:v>6914.4</c:v>
                </c:pt>
                <c:pt idx="3603">
                  <c:v>7101.9</c:v>
                </c:pt>
                <c:pt idx="3604">
                  <c:v>7270.9</c:v>
                </c:pt>
                <c:pt idx="3605">
                  <c:v>7457.8</c:v>
                </c:pt>
                <c:pt idx="3606">
                  <c:v>7648.9</c:v>
                </c:pt>
                <c:pt idx="3607">
                  <c:v>7808.3</c:v>
                </c:pt>
                <c:pt idx="3608">
                  <c:v>7950.4</c:v>
                </c:pt>
                <c:pt idx="3609">
                  <c:v>8088.4</c:v>
                </c:pt>
                <c:pt idx="3610">
                  <c:v>8261.5</c:v>
                </c:pt>
                <c:pt idx="3611">
                  <c:v>8429.7000000000007</c:v>
                </c:pt>
                <c:pt idx="3612">
                  <c:v>8582.2000000000007</c:v>
                </c:pt>
                <c:pt idx="3613">
                  <c:v>8752</c:v>
                </c:pt>
                <c:pt idx="3614">
                  <c:v>8909.7999999999993</c:v>
                </c:pt>
                <c:pt idx="3615">
                  <c:v>9031.7000000000007</c:v>
                </c:pt>
                <c:pt idx="3616">
                  <c:v>9167.7000000000007</c:v>
                </c:pt>
                <c:pt idx="3617">
                  <c:v>9300.7999999999993</c:v>
                </c:pt>
                <c:pt idx="3618">
                  <c:v>9470.9</c:v>
                </c:pt>
                <c:pt idx="3619">
                  <c:v>9676.9</c:v>
                </c:pt>
                <c:pt idx="3620">
                  <c:v>9855.2000000000007</c:v>
                </c:pt>
                <c:pt idx="3621">
                  <c:v>10007</c:v>
                </c:pt>
                <c:pt idx="3622">
                  <c:v>10136</c:v>
                </c:pt>
                <c:pt idx="3623">
                  <c:v>10256</c:v>
                </c:pt>
                <c:pt idx="3624">
                  <c:v>10370</c:v>
                </c:pt>
                <c:pt idx="3625">
                  <c:v>10511</c:v>
                </c:pt>
                <c:pt idx="3626">
                  <c:v>10655</c:v>
                </c:pt>
                <c:pt idx="3627">
                  <c:v>10787</c:v>
                </c:pt>
                <c:pt idx="3628">
                  <c:v>10901</c:v>
                </c:pt>
                <c:pt idx="3629">
                  <c:v>10960</c:v>
                </c:pt>
                <c:pt idx="3630">
                  <c:v>11059</c:v>
                </c:pt>
                <c:pt idx="3631">
                  <c:v>11128</c:v>
                </c:pt>
                <c:pt idx="3632">
                  <c:v>11190</c:v>
                </c:pt>
                <c:pt idx="3633">
                  <c:v>11285</c:v>
                </c:pt>
                <c:pt idx="3634">
                  <c:v>11400</c:v>
                </c:pt>
                <c:pt idx="3635">
                  <c:v>11521</c:v>
                </c:pt>
                <c:pt idx="3636">
                  <c:v>11707</c:v>
                </c:pt>
                <c:pt idx="3637">
                  <c:v>11843</c:v>
                </c:pt>
                <c:pt idx="3638">
                  <c:v>11984</c:v>
                </c:pt>
                <c:pt idx="3639">
                  <c:v>12121</c:v>
                </c:pt>
                <c:pt idx="3640">
                  <c:v>12253</c:v>
                </c:pt>
                <c:pt idx="3641">
                  <c:v>12387</c:v>
                </c:pt>
                <c:pt idx="3642">
                  <c:v>12495</c:v>
                </c:pt>
                <c:pt idx="3643">
                  <c:v>12607</c:v>
                </c:pt>
                <c:pt idx="3644">
                  <c:v>12720</c:v>
                </c:pt>
                <c:pt idx="3645">
                  <c:v>12845</c:v>
                </c:pt>
                <c:pt idx="3646">
                  <c:v>12968</c:v>
                </c:pt>
                <c:pt idx="3647">
                  <c:v>13030</c:v>
                </c:pt>
                <c:pt idx="3648">
                  <c:v>13125</c:v>
                </c:pt>
                <c:pt idx="3649">
                  <c:v>13196</c:v>
                </c:pt>
                <c:pt idx="3650">
                  <c:v>13291</c:v>
                </c:pt>
                <c:pt idx="3651">
                  <c:v>13348</c:v>
                </c:pt>
                <c:pt idx="3652">
                  <c:v>13431</c:v>
                </c:pt>
                <c:pt idx="3653">
                  <c:v>13575</c:v>
                </c:pt>
                <c:pt idx="3654">
                  <c:v>13678</c:v>
                </c:pt>
                <c:pt idx="3655">
                  <c:v>13751</c:v>
                </c:pt>
                <c:pt idx="3656">
                  <c:v>13871</c:v>
                </c:pt>
                <c:pt idx="3657">
                  <c:v>13940</c:v>
                </c:pt>
                <c:pt idx="3658">
                  <c:v>14068</c:v>
                </c:pt>
                <c:pt idx="3659">
                  <c:v>14114</c:v>
                </c:pt>
                <c:pt idx="3660">
                  <c:v>14117</c:v>
                </c:pt>
                <c:pt idx="3661">
                  <c:v>14120</c:v>
                </c:pt>
                <c:pt idx="3662">
                  <c:v>14118</c:v>
                </c:pt>
                <c:pt idx="3663">
                  <c:v>14150</c:v>
                </c:pt>
                <c:pt idx="3664">
                  <c:v>14163</c:v>
                </c:pt>
                <c:pt idx="3665">
                  <c:v>14200</c:v>
                </c:pt>
                <c:pt idx="3666">
                  <c:v>14251</c:v>
                </c:pt>
                <c:pt idx="3667">
                  <c:v>14342</c:v>
                </c:pt>
                <c:pt idx="3668">
                  <c:v>14449</c:v>
                </c:pt>
                <c:pt idx="3669">
                  <c:v>14617</c:v>
                </c:pt>
                <c:pt idx="3670">
                  <c:v>14747</c:v>
                </c:pt>
                <c:pt idx="3671">
                  <c:v>14846</c:v>
                </c:pt>
                <c:pt idx="3672">
                  <c:v>14953</c:v>
                </c:pt>
                <c:pt idx="3673">
                  <c:v>15022</c:v>
                </c:pt>
                <c:pt idx="3674">
                  <c:v>15057</c:v>
                </c:pt>
                <c:pt idx="3675">
                  <c:v>15129</c:v>
                </c:pt>
                <c:pt idx="3676">
                  <c:v>15105</c:v>
                </c:pt>
                <c:pt idx="3677">
                  <c:v>15134</c:v>
                </c:pt>
                <c:pt idx="3678">
                  <c:v>15127</c:v>
                </c:pt>
                <c:pt idx="3679">
                  <c:v>15079</c:v>
                </c:pt>
                <c:pt idx="3680">
                  <c:v>15079</c:v>
                </c:pt>
                <c:pt idx="3681">
                  <c:v>15064</c:v>
                </c:pt>
                <c:pt idx="3682">
                  <c:v>15043</c:v>
                </c:pt>
                <c:pt idx="3683">
                  <c:v>15028</c:v>
                </c:pt>
                <c:pt idx="3684">
                  <c:v>15023</c:v>
                </c:pt>
                <c:pt idx="3685">
                  <c:v>15020</c:v>
                </c:pt>
                <c:pt idx="3686">
                  <c:v>15035</c:v>
                </c:pt>
                <c:pt idx="3687">
                  <c:v>15070</c:v>
                </c:pt>
                <c:pt idx="3688">
                  <c:v>15136</c:v>
                </c:pt>
                <c:pt idx="3689">
                  <c:v>15223</c:v>
                </c:pt>
                <c:pt idx="3690">
                  <c:v>15265</c:v>
                </c:pt>
                <c:pt idx="3691">
                  <c:v>15298</c:v>
                </c:pt>
                <c:pt idx="3692">
                  <c:v>15349</c:v>
                </c:pt>
                <c:pt idx="3693">
                  <c:v>15412</c:v>
                </c:pt>
                <c:pt idx="3694">
                  <c:v>15475</c:v>
                </c:pt>
                <c:pt idx="3695">
                  <c:v>15562</c:v>
                </c:pt>
                <c:pt idx="3696">
                  <c:v>15636</c:v>
                </c:pt>
                <c:pt idx="3697">
                  <c:v>15721</c:v>
                </c:pt>
                <c:pt idx="3698">
                  <c:v>15819</c:v>
                </c:pt>
                <c:pt idx="3699">
                  <c:v>15832</c:v>
                </c:pt>
                <c:pt idx="3700">
                  <c:v>15879</c:v>
                </c:pt>
                <c:pt idx="3701">
                  <c:v>15960</c:v>
                </c:pt>
                <c:pt idx="3702">
                  <c:v>15970</c:v>
                </c:pt>
                <c:pt idx="3703">
                  <c:v>15952</c:v>
                </c:pt>
                <c:pt idx="3704">
                  <c:v>15896</c:v>
                </c:pt>
                <c:pt idx="3705">
                  <c:v>15889</c:v>
                </c:pt>
                <c:pt idx="3706">
                  <c:v>15924</c:v>
                </c:pt>
                <c:pt idx="3707">
                  <c:v>15957</c:v>
                </c:pt>
                <c:pt idx="3708">
                  <c:v>15983</c:v>
                </c:pt>
                <c:pt idx="3709">
                  <c:v>16026</c:v>
                </c:pt>
                <c:pt idx="3710">
                  <c:v>16101</c:v>
                </c:pt>
                <c:pt idx="3711">
                  <c:v>16093</c:v>
                </c:pt>
                <c:pt idx="3712">
                  <c:v>16069</c:v>
                </c:pt>
                <c:pt idx="3713">
                  <c:v>16044</c:v>
                </c:pt>
                <c:pt idx="3714">
                  <c:v>16002</c:v>
                </c:pt>
                <c:pt idx="3715">
                  <c:v>15961</c:v>
                </c:pt>
                <c:pt idx="3716">
                  <c:v>15849</c:v>
                </c:pt>
                <c:pt idx="3717">
                  <c:v>15691</c:v>
                </c:pt>
                <c:pt idx="3718">
                  <c:v>15526</c:v>
                </c:pt>
                <c:pt idx="3719">
                  <c:v>15288</c:v>
                </c:pt>
                <c:pt idx="3720">
                  <c:v>15054</c:v>
                </c:pt>
                <c:pt idx="3721">
                  <c:v>14723</c:v>
                </c:pt>
                <c:pt idx="3722">
                  <c:v>14336</c:v>
                </c:pt>
                <c:pt idx="3723">
                  <c:v>13893</c:v>
                </c:pt>
                <c:pt idx="3724">
                  <c:v>13306</c:v>
                </c:pt>
                <c:pt idx="3725">
                  <c:v>12668</c:v>
                </c:pt>
                <c:pt idx="3726">
                  <c:v>12010</c:v>
                </c:pt>
                <c:pt idx="3727">
                  <c:v>11362</c:v>
                </c:pt>
                <c:pt idx="3728">
                  <c:v>10752</c:v>
                </c:pt>
                <c:pt idx="3729">
                  <c:v>10166</c:v>
                </c:pt>
                <c:pt idx="3730">
                  <c:v>9601.1</c:v>
                </c:pt>
                <c:pt idx="3731">
                  <c:v>9114.5</c:v>
                </c:pt>
                <c:pt idx="3732">
                  <c:v>8572.6</c:v>
                </c:pt>
                <c:pt idx="3733">
                  <c:v>8070.4</c:v>
                </c:pt>
                <c:pt idx="3734">
                  <c:v>7615.2</c:v>
                </c:pt>
                <c:pt idx="3735">
                  <c:v>7197.5</c:v>
                </c:pt>
                <c:pt idx="3736">
                  <c:v>6804.4</c:v>
                </c:pt>
                <c:pt idx="3737">
                  <c:v>6389.8</c:v>
                </c:pt>
                <c:pt idx="3738">
                  <c:v>6065.3</c:v>
                </c:pt>
                <c:pt idx="3739">
                  <c:v>5709.2</c:v>
                </c:pt>
                <c:pt idx="3740">
                  <c:v>5337.1</c:v>
                </c:pt>
                <c:pt idx="3741">
                  <c:v>4952.8</c:v>
                </c:pt>
                <c:pt idx="3742">
                  <c:v>4544</c:v>
                </c:pt>
                <c:pt idx="3743">
                  <c:v>4284.5</c:v>
                </c:pt>
                <c:pt idx="3744">
                  <c:v>4016.7</c:v>
                </c:pt>
                <c:pt idx="3745">
                  <c:v>3649.8</c:v>
                </c:pt>
                <c:pt idx="3746">
                  <c:v>3315.5</c:v>
                </c:pt>
                <c:pt idx="3747">
                  <c:v>3064.1</c:v>
                </c:pt>
                <c:pt idx="3748">
                  <c:v>2937.7</c:v>
                </c:pt>
                <c:pt idx="3749">
                  <c:v>2919.6</c:v>
                </c:pt>
                <c:pt idx="3750">
                  <c:v>2923.1</c:v>
                </c:pt>
                <c:pt idx="3751">
                  <c:v>2939.3</c:v>
                </c:pt>
                <c:pt idx="3752">
                  <c:v>2896.5</c:v>
                </c:pt>
                <c:pt idx="3753">
                  <c:v>2748.7</c:v>
                </c:pt>
                <c:pt idx="3754">
                  <c:v>2524.3000000000002</c:v>
                </c:pt>
                <c:pt idx="3755">
                  <c:v>2226.9</c:v>
                </c:pt>
                <c:pt idx="3756">
                  <c:v>1912.7</c:v>
                </c:pt>
                <c:pt idx="3757">
                  <c:v>1597.6</c:v>
                </c:pt>
                <c:pt idx="3758">
                  <c:v>1252.8</c:v>
                </c:pt>
                <c:pt idx="3759">
                  <c:v>937.07</c:v>
                </c:pt>
                <c:pt idx="3760">
                  <c:v>693.13</c:v>
                </c:pt>
                <c:pt idx="3761">
                  <c:v>507.88</c:v>
                </c:pt>
                <c:pt idx="3762">
                  <c:v>325.04000000000002</c:v>
                </c:pt>
                <c:pt idx="3763">
                  <c:v>193.02</c:v>
                </c:pt>
                <c:pt idx="3764">
                  <c:v>128.19999999999999</c:v>
                </c:pt>
                <c:pt idx="3765">
                  <c:v>117.24</c:v>
                </c:pt>
                <c:pt idx="3766">
                  <c:v>105.64</c:v>
                </c:pt>
                <c:pt idx="3767">
                  <c:v>99.313999999999993</c:v>
                </c:pt>
                <c:pt idx="3768">
                  <c:v>109.57</c:v>
                </c:pt>
                <c:pt idx="3769">
                  <c:v>82.835999999999999</c:v>
                </c:pt>
                <c:pt idx="3770">
                  <c:v>67.971000000000004</c:v>
                </c:pt>
                <c:pt idx="3771">
                  <c:v>43.976999999999997</c:v>
                </c:pt>
                <c:pt idx="3772">
                  <c:v>21.422999999999998</c:v>
                </c:pt>
                <c:pt idx="3773">
                  <c:v>-26.468</c:v>
                </c:pt>
                <c:pt idx="3774">
                  <c:v>-60.273000000000003</c:v>
                </c:pt>
                <c:pt idx="3775">
                  <c:v>-105.63</c:v>
                </c:pt>
                <c:pt idx="3776">
                  <c:v>-144.13</c:v>
                </c:pt>
                <c:pt idx="3777">
                  <c:v>-179.07</c:v>
                </c:pt>
                <c:pt idx="3778">
                  <c:v>-216.41</c:v>
                </c:pt>
                <c:pt idx="3779">
                  <c:v>-259.06</c:v>
                </c:pt>
                <c:pt idx="3780">
                  <c:v>-287.39999999999998</c:v>
                </c:pt>
                <c:pt idx="3781">
                  <c:v>-347.3</c:v>
                </c:pt>
                <c:pt idx="3782">
                  <c:v>-392.81</c:v>
                </c:pt>
                <c:pt idx="3783">
                  <c:v>-392.37</c:v>
                </c:pt>
                <c:pt idx="3784">
                  <c:v>-417.22</c:v>
                </c:pt>
                <c:pt idx="3785">
                  <c:v>-481.62</c:v>
                </c:pt>
                <c:pt idx="3786">
                  <c:v>-529.27</c:v>
                </c:pt>
                <c:pt idx="3787">
                  <c:v>-576.79</c:v>
                </c:pt>
                <c:pt idx="3788">
                  <c:v>-625.51</c:v>
                </c:pt>
                <c:pt idx="3789">
                  <c:v>-692.13</c:v>
                </c:pt>
                <c:pt idx="3790">
                  <c:v>-741.84</c:v>
                </c:pt>
                <c:pt idx="3791">
                  <c:v>-833.74</c:v>
                </c:pt>
                <c:pt idx="3792">
                  <c:v>-885.22</c:v>
                </c:pt>
                <c:pt idx="3793">
                  <c:v>-899.66</c:v>
                </c:pt>
                <c:pt idx="3794">
                  <c:v>-1039.2</c:v>
                </c:pt>
                <c:pt idx="3795">
                  <c:v>-1208.9000000000001</c:v>
                </c:pt>
                <c:pt idx="3796">
                  <c:v>-1329.9</c:v>
                </c:pt>
                <c:pt idx="3797">
                  <c:v>-1442.5</c:v>
                </c:pt>
                <c:pt idx="3798">
                  <c:v>-1462.7</c:v>
                </c:pt>
                <c:pt idx="3799">
                  <c:v>-1519.8</c:v>
                </c:pt>
                <c:pt idx="3800">
                  <c:v>-1610.8</c:v>
                </c:pt>
                <c:pt idx="3801">
                  <c:v>-1705.8</c:v>
                </c:pt>
                <c:pt idx="3802">
                  <c:v>-1801.4</c:v>
                </c:pt>
                <c:pt idx="3803">
                  <c:v>-1847.7</c:v>
                </c:pt>
                <c:pt idx="3804">
                  <c:v>-1877.2</c:v>
                </c:pt>
                <c:pt idx="3805">
                  <c:v>-1940.3</c:v>
                </c:pt>
                <c:pt idx="3806">
                  <c:v>-1981.3</c:v>
                </c:pt>
                <c:pt idx="3807">
                  <c:v>-2076.6999999999998</c:v>
                </c:pt>
                <c:pt idx="3808">
                  <c:v>-2231.5</c:v>
                </c:pt>
                <c:pt idx="3809">
                  <c:v>-2412</c:v>
                </c:pt>
                <c:pt idx="3810">
                  <c:v>-2591.9</c:v>
                </c:pt>
                <c:pt idx="3811">
                  <c:v>-2762.5</c:v>
                </c:pt>
                <c:pt idx="3812">
                  <c:v>-2956.1</c:v>
                </c:pt>
                <c:pt idx="3813">
                  <c:v>-3176.1</c:v>
                </c:pt>
                <c:pt idx="3814">
                  <c:v>-3398.2</c:v>
                </c:pt>
                <c:pt idx="3815">
                  <c:v>-3643.6</c:v>
                </c:pt>
                <c:pt idx="3816">
                  <c:v>-3920.9</c:v>
                </c:pt>
                <c:pt idx="3817">
                  <c:v>-4154.6000000000004</c:v>
                </c:pt>
                <c:pt idx="3818">
                  <c:v>-4335.8999999999996</c:v>
                </c:pt>
                <c:pt idx="3819">
                  <c:v>-4554.3</c:v>
                </c:pt>
                <c:pt idx="3820">
                  <c:v>-4695.3</c:v>
                </c:pt>
                <c:pt idx="3821">
                  <c:v>-4782.5</c:v>
                </c:pt>
                <c:pt idx="3822">
                  <c:v>-4853.8999999999996</c:v>
                </c:pt>
                <c:pt idx="3823">
                  <c:v>-4887</c:v>
                </c:pt>
                <c:pt idx="3824">
                  <c:v>-4876</c:v>
                </c:pt>
                <c:pt idx="3825">
                  <c:v>-4830.8999999999996</c:v>
                </c:pt>
                <c:pt idx="3826">
                  <c:v>-4802.6000000000004</c:v>
                </c:pt>
                <c:pt idx="3827">
                  <c:v>-4749</c:v>
                </c:pt>
                <c:pt idx="3828">
                  <c:v>-4694</c:v>
                </c:pt>
                <c:pt idx="3829">
                  <c:v>-4702.3999999999996</c:v>
                </c:pt>
                <c:pt idx="3830">
                  <c:v>-4791.2</c:v>
                </c:pt>
                <c:pt idx="3831">
                  <c:v>-4884.8</c:v>
                </c:pt>
                <c:pt idx="3832">
                  <c:v>-4978.5</c:v>
                </c:pt>
                <c:pt idx="3833">
                  <c:v>-5096.5</c:v>
                </c:pt>
                <c:pt idx="3834">
                  <c:v>-5230.2</c:v>
                </c:pt>
                <c:pt idx="3835">
                  <c:v>-5393.2</c:v>
                </c:pt>
                <c:pt idx="3836">
                  <c:v>-5526.2</c:v>
                </c:pt>
                <c:pt idx="3837">
                  <c:v>-5662.5</c:v>
                </c:pt>
                <c:pt idx="3838">
                  <c:v>-5833.7</c:v>
                </c:pt>
                <c:pt idx="3839">
                  <c:v>-5978.6</c:v>
                </c:pt>
                <c:pt idx="3840">
                  <c:v>-6101.8</c:v>
                </c:pt>
                <c:pt idx="3841">
                  <c:v>-6234.4</c:v>
                </c:pt>
                <c:pt idx="3842">
                  <c:v>-6351.7</c:v>
                </c:pt>
                <c:pt idx="3843">
                  <c:v>-6393.9</c:v>
                </c:pt>
                <c:pt idx="3844">
                  <c:v>-6461.4</c:v>
                </c:pt>
                <c:pt idx="3845">
                  <c:v>-6464.2</c:v>
                </c:pt>
                <c:pt idx="3846">
                  <c:v>-6536.6</c:v>
                </c:pt>
                <c:pt idx="3847">
                  <c:v>-6634.6</c:v>
                </c:pt>
                <c:pt idx="3848">
                  <c:v>-6683.8</c:v>
                </c:pt>
                <c:pt idx="3849">
                  <c:v>-6734.2</c:v>
                </c:pt>
                <c:pt idx="3850">
                  <c:v>-6741</c:v>
                </c:pt>
                <c:pt idx="3851">
                  <c:v>-6722</c:v>
                </c:pt>
                <c:pt idx="3852">
                  <c:v>-6749.5</c:v>
                </c:pt>
                <c:pt idx="3853">
                  <c:v>-6736.7</c:v>
                </c:pt>
                <c:pt idx="3854">
                  <c:v>-6812.4</c:v>
                </c:pt>
                <c:pt idx="3855">
                  <c:v>-6874.2</c:v>
                </c:pt>
                <c:pt idx="3856">
                  <c:v>-6978.9</c:v>
                </c:pt>
                <c:pt idx="3857">
                  <c:v>-7073</c:v>
                </c:pt>
                <c:pt idx="3858">
                  <c:v>-7125.7</c:v>
                </c:pt>
                <c:pt idx="3859">
                  <c:v>-7178</c:v>
                </c:pt>
                <c:pt idx="3860">
                  <c:v>-7146.3</c:v>
                </c:pt>
                <c:pt idx="3861">
                  <c:v>-7153.1</c:v>
                </c:pt>
                <c:pt idx="3862">
                  <c:v>-7158.6</c:v>
                </c:pt>
                <c:pt idx="3863">
                  <c:v>-7156.7</c:v>
                </c:pt>
                <c:pt idx="3864">
                  <c:v>-7186</c:v>
                </c:pt>
                <c:pt idx="3865">
                  <c:v>-7200.8</c:v>
                </c:pt>
                <c:pt idx="3866">
                  <c:v>-7185.3</c:v>
                </c:pt>
                <c:pt idx="3867">
                  <c:v>-7154.5</c:v>
                </c:pt>
                <c:pt idx="3868">
                  <c:v>-7140.8</c:v>
                </c:pt>
                <c:pt idx="3869">
                  <c:v>-7120.7</c:v>
                </c:pt>
                <c:pt idx="3870">
                  <c:v>-7129.3</c:v>
                </c:pt>
                <c:pt idx="3871">
                  <c:v>-7151.1</c:v>
                </c:pt>
                <c:pt idx="3872">
                  <c:v>-7174.4</c:v>
                </c:pt>
                <c:pt idx="3873">
                  <c:v>-7246</c:v>
                </c:pt>
                <c:pt idx="3874">
                  <c:v>-7245.3</c:v>
                </c:pt>
                <c:pt idx="3875">
                  <c:v>-7270.8</c:v>
                </c:pt>
                <c:pt idx="3876">
                  <c:v>-7319.2</c:v>
                </c:pt>
                <c:pt idx="3877">
                  <c:v>-7339.1</c:v>
                </c:pt>
                <c:pt idx="3878">
                  <c:v>-7420.8</c:v>
                </c:pt>
                <c:pt idx="3879">
                  <c:v>-7522.7</c:v>
                </c:pt>
                <c:pt idx="3880">
                  <c:v>-7567.1</c:v>
                </c:pt>
                <c:pt idx="3881">
                  <c:v>-7590.3</c:v>
                </c:pt>
                <c:pt idx="3882">
                  <c:v>-7589.5</c:v>
                </c:pt>
                <c:pt idx="3883">
                  <c:v>-7552.5</c:v>
                </c:pt>
                <c:pt idx="3884">
                  <c:v>-7459.1</c:v>
                </c:pt>
                <c:pt idx="3885">
                  <c:v>-7413.6</c:v>
                </c:pt>
                <c:pt idx="3886">
                  <c:v>-7386.2</c:v>
                </c:pt>
                <c:pt idx="3887">
                  <c:v>-7360.9</c:v>
                </c:pt>
                <c:pt idx="3888">
                  <c:v>-7320</c:v>
                </c:pt>
                <c:pt idx="3889">
                  <c:v>-7281.2</c:v>
                </c:pt>
                <c:pt idx="3890">
                  <c:v>-7255.2</c:v>
                </c:pt>
                <c:pt idx="3891">
                  <c:v>-7201.9</c:v>
                </c:pt>
                <c:pt idx="3892">
                  <c:v>-7149.9</c:v>
                </c:pt>
                <c:pt idx="3893">
                  <c:v>-7088</c:v>
                </c:pt>
                <c:pt idx="3894">
                  <c:v>-7022.8</c:v>
                </c:pt>
                <c:pt idx="3895">
                  <c:v>-6965.9</c:v>
                </c:pt>
                <c:pt idx="3896">
                  <c:v>-6928</c:v>
                </c:pt>
                <c:pt idx="3897">
                  <c:v>-6882.2</c:v>
                </c:pt>
                <c:pt idx="3898">
                  <c:v>-6809.6</c:v>
                </c:pt>
                <c:pt idx="3899">
                  <c:v>-6788.6</c:v>
                </c:pt>
                <c:pt idx="3900">
                  <c:v>-6679.3</c:v>
                </c:pt>
                <c:pt idx="3901">
                  <c:v>-6580.6</c:v>
                </c:pt>
                <c:pt idx="3902">
                  <c:v>-6460.3</c:v>
                </c:pt>
                <c:pt idx="3903">
                  <c:v>-6359.3</c:v>
                </c:pt>
                <c:pt idx="3904">
                  <c:v>-6248.7</c:v>
                </c:pt>
                <c:pt idx="3905">
                  <c:v>-6082.8</c:v>
                </c:pt>
                <c:pt idx="3906">
                  <c:v>-5898.6</c:v>
                </c:pt>
                <c:pt idx="3907">
                  <c:v>-5721.3</c:v>
                </c:pt>
                <c:pt idx="3908">
                  <c:v>-5514.1</c:v>
                </c:pt>
                <c:pt idx="3909">
                  <c:v>-5264.3</c:v>
                </c:pt>
                <c:pt idx="3910">
                  <c:v>-5040</c:v>
                </c:pt>
                <c:pt idx="3911">
                  <c:v>-4774.5</c:v>
                </c:pt>
                <c:pt idx="3912">
                  <c:v>-4546.3999999999996</c:v>
                </c:pt>
                <c:pt idx="3913">
                  <c:v>-4272.1000000000004</c:v>
                </c:pt>
                <c:pt idx="3914">
                  <c:v>-3995.1</c:v>
                </c:pt>
                <c:pt idx="3915">
                  <c:v>-3683.7</c:v>
                </c:pt>
                <c:pt idx="3916">
                  <c:v>-3401.9</c:v>
                </c:pt>
                <c:pt idx="3917">
                  <c:v>-3179.8</c:v>
                </c:pt>
                <c:pt idx="3918">
                  <c:v>-2936.4</c:v>
                </c:pt>
                <c:pt idx="3919">
                  <c:v>-2728.3</c:v>
                </c:pt>
                <c:pt idx="3920">
                  <c:v>-2539.8000000000002</c:v>
                </c:pt>
                <c:pt idx="3921">
                  <c:v>-2343.8000000000002</c:v>
                </c:pt>
                <c:pt idx="3922">
                  <c:v>-2148.4</c:v>
                </c:pt>
                <c:pt idx="3923">
                  <c:v>-1966.4</c:v>
                </c:pt>
                <c:pt idx="3924">
                  <c:v>-1785.3</c:v>
                </c:pt>
                <c:pt idx="3925">
                  <c:v>-1568.8</c:v>
                </c:pt>
                <c:pt idx="3926">
                  <c:v>-1394.9</c:v>
                </c:pt>
                <c:pt idx="3927">
                  <c:v>-1223</c:v>
                </c:pt>
                <c:pt idx="3928">
                  <c:v>-1102.4000000000001</c:v>
                </c:pt>
                <c:pt idx="3929">
                  <c:v>-981.55</c:v>
                </c:pt>
                <c:pt idx="3930">
                  <c:v>-855.54</c:v>
                </c:pt>
                <c:pt idx="3931">
                  <c:v>-709.63</c:v>
                </c:pt>
                <c:pt idx="3932">
                  <c:v>-579.42999999999995</c:v>
                </c:pt>
                <c:pt idx="3933">
                  <c:v>-457.51</c:v>
                </c:pt>
                <c:pt idx="3934">
                  <c:v>-355</c:v>
                </c:pt>
                <c:pt idx="3935">
                  <c:v>-275.19</c:v>
                </c:pt>
                <c:pt idx="3936">
                  <c:v>-189.85</c:v>
                </c:pt>
                <c:pt idx="3937">
                  <c:v>-117.36</c:v>
                </c:pt>
                <c:pt idx="3938">
                  <c:v>-35.151000000000003</c:v>
                </c:pt>
                <c:pt idx="3939">
                  <c:v>24.46</c:v>
                </c:pt>
                <c:pt idx="3940">
                  <c:v>66.37</c:v>
                </c:pt>
                <c:pt idx="3941">
                  <c:v>96.811999999999998</c:v>
                </c:pt>
                <c:pt idx="3942">
                  <c:v>152.11000000000001</c:v>
                </c:pt>
                <c:pt idx="3943">
                  <c:v>175</c:v>
                </c:pt>
                <c:pt idx="3944">
                  <c:v>204.47</c:v>
                </c:pt>
                <c:pt idx="3945">
                  <c:v>282.72000000000003</c:v>
                </c:pt>
                <c:pt idx="3946">
                  <c:v>373.07</c:v>
                </c:pt>
                <c:pt idx="3947">
                  <c:v>551.5</c:v>
                </c:pt>
                <c:pt idx="3948">
                  <c:v>928.56</c:v>
                </c:pt>
                <c:pt idx="3949">
                  <c:v>1451.4</c:v>
                </c:pt>
                <c:pt idx="3950">
                  <c:v>1955.5</c:v>
                </c:pt>
                <c:pt idx="3951">
                  <c:v>2276.1</c:v>
                </c:pt>
                <c:pt idx="3952">
                  <c:v>2352</c:v>
                </c:pt>
                <c:pt idx="3953">
                  <c:v>2310.9</c:v>
                </c:pt>
                <c:pt idx="3954">
                  <c:v>2179.4</c:v>
                </c:pt>
                <c:pt idx="3955">
                  <c:v>2033.1</c:v>
                </c:pt>
                <c:pt idx="3956">
                  <c:v>1920.8</c:v>
                </c:pt>
                <c:pt idx="3957">
                  <c:v>1832</c:v>
                </c:pt>
                <c:pt idx="3958">
                  <c:v>1838.4</c:v>
                </c:pt>
                <c:pt idx="3959">
                  <c:v>1907.9</c:v>
                </c:pt>
                <c:pt idx="3960">
                  <c:v>2021</c:v>
                </c:pt>
                <c:pt idx="3961">
                  <c:v>2234.8000000000002</c:v>
                </c:pt>
                <c:pt idx="3962">
                  <c:v>2428.4</c:v>
                </c:pt>
                <c:pt idx="3963">
                  <c:v>2694.9</c:v>
                </c:pt>
                <c:pt idx="3964">
                  <c:v>2974.3</c:v>
                </c:pt>
                <c:pt idx="3965">
                  <c:v>3246.4</c:v>
                </c:pt>
                <c:pt idx="3966">
                  <c:v>3493.1</c:v>
                </c:pt>
                <c:pt idx="3967">
                  <c:v>3644.2</c:v>
                </c:pt>
                <c:pt idx="3968">
                  <c:v>3774.5</c:v>
                </c:pt>
                <c:pt idx="3969">
                  <c:v>3873.2</c:v>
                </c:pt>
                <c:pt idx="3970">
                  <c:v>3982.4</c:v>
                </c:pt>
                <c:pt idx="3971">
                  <c:v>4128.8</c:v>
                </c:pt>
                <c:pt idx="3972">
                  <c:v>4303.8999999999996</c:v>
                </c:pt>
                <c:pt idx="3973">
                  <c:v>4478.2</c:v>
                </c:pt>
                <c:pt idx="3974">
                  <c:v>4654.5</c:v>
                </c:pt>
                <c:pt idx="3975">
                  <c:v>4801.8999999999996</c:v>
                </c:pt>
                <c:pt idx="3976">
                  <c:v>4976.6000000000004</c:v>
                </c:pt>
                <c:pt idx="3977">
                  <c:v>5151.5</c:v>
                </c:pt>
                <c:pt idx="3978">
                  <c:v>5319.6</c:v>
                </c:pt>
                <c:pt idx="3979">
                  <c:v>5512.2</c:v>
                </c:pt>
                <c:pt idx="3980">
                  <c:v>5701.8</c:v>
                </c:pt>
                <c:pt idx="3981">
                  <c:v>5938.1</c:v>
                </c:pt>
                <c:pt idx="3982">
                  <c:v>6150.2</c:v>
                </c:pt>
                <c:pt idx="3983">
                  <c:v>6353.5</c:v>
                </c:pt>
                <c:pt idx="3984">
                  <c:v>6588.1</c:v>
                </c:pt>
                <c:pt idx="3985">
                  <c:v>6783.5</c:v>
                </c:pt>
                <c:pt idx="3986">
                  <c:v>6953.2</c:v>
                </c:pt>
                <c:pt idx="3987">
                  <c:v>7117.2</c:v>
                </c:pt>
                <c:pt idx="3988">
                  <c:v>7294.5</c:v>
                </c:pt>
                <c:pt idx="3989">
                  <c:v>7438.2</c:v>
                </c:pt>
                <c:pt idx="3990">
                  <c:v>7593.4</c:v>
                </c:pt>
                <c:pt idx="3991">
                  <c:v>7767.3</c:v>
                </c:pt>
                <c:pt idx="3992">
                  <c:v>7956.2</c:v>
                </c:pt>
                <c:pt idx="3993">
                  <c:v>8161.8</c:v>
                </c:pt>
                <c:pt idx="3994">
                  <c:v>8287.7999999999993</c:v>
                </c:pt>
                <c:pt idx="3995">
                  <c:v>8429.6</c:v>
                </c:pt>
                <c:pt idx="3996">
                  <c:v>8613.6</c:v>
                </c:pt>
                <c:pt idx="3997">
                  <c:v>8745.9</c:v>
                </c:pt>
                <c:pt idx="3998">
                  <c:v>8879.2999999999993</c:v>
                </c:pt>
                <c:pt idx="3999">
                  <c:v>8966.4</c:v>
                </c:pt>
                <c:pt idx="4000">
                  <c:v>9055.1</c:v>
                </c:pt>
                <c:pt idx="4001">
                  <c:v>9177.7000000000007</c:v>
                </c:pt>
                <c:pt idx="4002">
                  <c:v>9251.7000000000007</c:v>
                </c:pt>
                <c:pt idx="4003">
                  <c:v>9349.7000000000007</c:v>
                </c:pt>
                <c:pt idx="4004">
                  <c:v>9408.4</c:v>
                </c:pt>
                <c:pt idx="4005">
                  <c:v>9409.5</c:v>
                </c:pt>
                <c:pt idx="4006">
                  <c:v>9426.4</c:v>
                </c:pt>
                <c:pt idx="4007">
                  <c:v>9482.2999999999993</c:v>
                </c:pt>
                <c:pt idx="4008">
                  <c:v>9572.9</c:v>
                </c:pt>
                <c:pt idx="4009">
                  <c:v>9686.4</c:v>
                </c:pt>
                <c:pt idx="4010">
                  <c:v>9824.6</c:v>
                </c:pt>
                <c:pt idx="4011">
                  <c:v>9960</c:v>
                </c:pt>
                <c:pt idx="4012">
                  <c:v>10108</c:v>
                </c:pt>
                <c:pt idx="4013">
                  <c:v>10260</c:v>
                </c:pt>
                <c:pt idx="4014">
                  <c:v>10396</c:v>
                </c:pt>
                <c:pt idx="4015">
                  <c:v>10485</c:v>
                </c:pt>
                <c:pt idx="4016">
                  <c:v>10653</c:v>
                </c:pt>
                <c:pt idx="4017">
                  <c:v>10789</c:v>
                </c:pt>
                <c:pt idx="4018">
                  <c:v>10918</c:v>
                </c:pt>
                <c:pt idx="4019">
                  <c:v>11034</c:v>
                </c:pt>
                <c:pt idx="4020">
                  <c:v>11049</c:v>
                </c:pt>
                <c:pt idx="4021">
                  <c:v>11094</c:v>
                </c:pt>
                <c:pt idx="4022">
                  <c:v>11150</c:v>
                </c:pt>
                <c:pt idx="4023">
                  <c:v>11201</c:v>
                </c:pt>
                <c:pt idx="4024">
                  <c:v>11324</c:v>
                </c:pt>
                <c:pt idx="4025">
                  <c:v>11427</c:v>
                </c:pt>
                <c:pt idx="4026">
                  <c:v>11565</c:v>
                </c:pt>
                <c:pt idx="4027">
                  <c:v>11687</c:v>
                </c:pt>
                <c:pt idx="4028">
                  <c:v>11826</c:v>
                </c:pt>
                <c:pt idx="4029">
                  <c:v>11983</c:v>
                </c:pt>
                <c:pt idx="4030">
                  <c:v>12134</c:v>
                </c:pt>
                <c:pt idx="4031">
                  <c:v>12264</c:v>
                </c:pt>
                <c:pt idx="4032">
                  <c:v>12392</c:v>
                </c:pt>
                <c:pt idx="4033">
                  <c:v>12461</c:v>
                </c:pt>
                <c:pt idx="4034">
                  <c:v>12552</c:v>
                </c:pt>
                <c:pt idx="4035">
                  <c:v>12633</c:v>
                </c:pt>
                <c:pt idx="4036">
                  <c:v>12746</c:v>
                </c:pt>
                <c:pt idx="4037">
                  <c:v>12858</c:v>
                </c:pt>
                <c:pt idx="4038">
                  <c:v>12985</c:v>
                </c:pt>
                <c:pt idx="4039">
                  <c:v>13180</c:v>
                </c:pt>
                <c:pt idx="4040">
                  <c:v>13353</c:v>
                </c:pt>
                <c:pt idx="4041">
                  <c:v>13564</c:v>
                </c:pt>
                <c:pt idx="4042">
                  <c:v>13771</c:v>
                </c:pt>
                <c:pt idx="4043">
                  <c:v>13986</c:v>
                </c:pt>
                <c:pt idx="4044">
                  <c:v>14148</c:v>
                </c:pt>
                <c:pt idx="4045">
                  <c:v>14284</c:v>
                </c:pt>
                <c:pt idx="4046">
                  <c:v>14451</c:v>
                </c:pt>
                <c:pt idx="4047">
                  <c:v>14601</c:v>
                </c:pt>
                <c:pt idx="4048">
                  <c:v>14745</c:v>
                </c:pt>
                <c:pt idx="4049">
                  <c:v>14784</c:v>
                </c:pt>
                <c:pt idx="4050">
                  <c:v>14870</c:v>
                </c:pt>
                <c:pt idx="4051">
                  <c:v>14895</c:v>
                </c:pt>
                <c:pt idx="4052">
                  <c:v>14821</c:v>
                </c:pt>
                <c:pt idx="4053">
                  <c:v>14736</c:v>
                </c:pt>
                <c:pt idx="4054">
                  <c:v>14608</c:v>
                </c:pt>
                <c:pt idx="4055">
                  <c:v>14542</c:v>
                </c:pt>
                <c:pt idx="4056">
                  <c:v>14514</c:v>
                </c:pt>
                <c:pt idx="4057">
                  <c:v>14507</c:v>
                </c:pt>
                <c:pt idx="4058">
                  <c:v>14528</c:v>
                </c:pt>
                <c:pt idx="4059">
                  <c:v>14603</c:v>
                </c:pt>
                <c:pt idx="4060">
                  <c:v>14751</c:v>
                </c:pt>
                <c:pt idx="4061">
                  <c:v>14870</c:v>
                </c:pt>
                <c:pt idx="4062">
                  <c:v>14960</c:v>
                </c:pt>
                <c:pt idx="4063">
                  <c:v>15026</c:v>
                </c:pt>
                <c:pt idx="4064">
                  <c:v>15084</c:v>
                </c:pt>
                <c:pt idx="4065">
                  <c:v>15078</c:v>
                </c:pt>
                <c:pt idx="4066">
                  <c:v>15109</c:v>
                </c:pt>
                <c:pt idx="4067">
                  <c:v>15097</c:v>
                </c:pt>
                <c:pt idx="4068">
                  <c:v>15096</c:v>
                </c:pt>
                <c:pt idx="4069">
                  <c:v>15115</c:v>
                </c:pt>
                <c:pt idx="4070">
                  <c:v>15096</c:v>
                </c:pt>
                <c:pt idx="4071">
                  <c:v>15138</c:v>
                </c:pt>
                <c:pt idx="4072">
                  <c:v>15154</c:v>
                </c:pt>
                <c:pt idx="4073">
                  <c:v>15176</c:v>
                </c:pt>
                <c:pt idx="4074">
                  <c:v>15213</c:v>
                </c:pt>
                <c:pt idx="4075">
                  <c:v>15234</c:v>
                </c:pt>
                <c:pt idx="4076">
                  <c:v>15312</c:v>
                </c:pt>
                <c:pt idx="4077">
                  <c:v>15319</c:v>
                </c:pt>
                <c:pt idx="4078">
                  <c:v>15323</c:v>
                </c:pt>
                <c:pt idx="4079">
                  <c:v>15298</c:v>
                </c:pt>
                <c:pt idx="4080">
                  <c:v>15274</c:v>
                </c:pt>
                <c:pt idx="4081">
                  <c:v>15232</c:v>
                </c:pt>
                <c:pt idx="4082">
                  <c:v>15286</c:v>
                </c:pt>
                <c:pt idx="4083">
                  <c:v>15365</c:v>
                </c:pt>
                <c:pt idx="4084">
                  <c:v>15492</c:v>
                </c:pt>
                <c:pt idx="4085">
                  <c:v>15561</c:v>
                </c:pt>
                <c:pt idx="4086">
                  <c:v>15604</c:v>
                </c:pt>
                <c:pt idx="4087">
                  <c:v>15559</c:v>
                </c:pt>
                <c:pt idx="4088">
                  <c:v>15564</c:v>
                </c:pt>
                <c:pt idx="4089">
                  <c:v>15514</c:v>
                </c:pt>
                <c:pt idx="4090">
                  <c:v>15448</c:v>
                </c:pt>
                <c:pt idx="4091">
                  <c:v>15349</c:v>
                </c:pt>
                <c:pt idx="4092">
                  <c:v>15225</c:v>
                </c:pt>
                <c:pt idx="4093">
                  <c:v>15058</c:v>
                </c:pt>
                <c:pt idx="4094">
                  <c:v>14812</c:v>
                </c:pt>
                <c:pt idx="4095">
                  <c:v>14465</c:v>
                </c:pt>
                <c:pt idx="4096">
                  <c:v>14101</c:v>
                </c:pt>
                <c:pt idx="4097">
                  <c:v>13628</c:v>
                </c:pt>
                <c:pt idx="4098">
                  <c:v>13118</c:v>
                </c:pt>
                <c:pt idx="4099">
                  <c:v>12567</c:v>
                </c:pt>
                <c:pt idx="4100">
                  <c:v>12018</c:v>
                </c:pt>
                <c:pt idx="4101">
                  <c:v>11461</c:v>
                </c:pt>
                <c:pt idx="4102">
                  <c:v>10859</c:v>
                </c:pt>
                <c:pt idx="4103">
                  <c:v>10279</c:v>
                </c:pt>
                <c:pt idx="4104">
                  <c:v>9706.4</c:v>
                </c:pt>
                <c:pt idx="4105">
                  <c:v>9110.7000000000007</c:v>
                </c:pt>
                <c:pt idx="4106">
                  <c:v>8510.5</c:v>
                </c:pt>
                <c:pt idx="4107">
                  <c:v>7902.8</c:v>
                </c:pt>
                <c:pt idx="4108">
                  <c:v>7302.3</c:v>
                </c:pt>
                <c:pt idx="4109">
                  <c:v>6762.1</c:v>
                </c:pt>
                <c:pt idx="4110">
                  <c:v>6270.7</c:v>
                </c:pt>
                <c:pt idx="4111">
                  <c:v>5788.4</c:v>
                </c:pt>
                <c:pt idx="4112">
                  <c:v>5323.7</c:v>
                </c:pt>
                <c:pt idx="4113">
                  <c:v>4843.5</c:v>
                </c:pt>
                <c:pt idx="4114">
                  <c:v>4413.2</c:v>
                </c:pt>
                <c:pt idx="4115">
                  <c:v>3888</c:v>
                </c:pt>
                <c:pt idx="4116">
                  <c:v>3249.5</c:v>
                </c:pt>
                <c:pt idx="4117">
                  <c:v>2601.1</c:v>
                </c:pt>
                <c:pt idx="4118">
                  <c:v>2071.1999999999998</c:v>
                </c:pt>
                <c:pt idx="4119">
                  <c:v>1692.4</c:v>
                </c:pt>
                <c:pt idx="4120">
                  <c:v>1393.4</c:v>
                </c:pt>
                <c:pt idx="4121">
                  <c:v>1219.0999999999999</c:v>
                </c:pt>
                <c:pt idx="4122">
                  <c:v>1057.7</c:v>
                </c:pt>
                <c:pt idx="4123">
                  <c:v>960.92</c:v>
                </c:pt>
                <c:pt idx="4124">
                  <c:v>854.14</c:v>
                </c:pt>
                <c:pt idx="4125">
                  <c:v>752.6</c:v>
                </c:pt>
                <c:pt idx="4126">
                  <c:v>688.58</c:v>
                </c:pt>
                <c:pt idx="4127">
                  <c:v>564.21</c:v>
                </c:pt>
                <c:pt idx="4128">
                  <c:v>407.05</c:v>
                </c:pt>
                <c:pt idx="4129">
                  <c:v>238.77</c:v>
                </c:pt>
                <c:pt idx="4130">
                  <c:v>18.530999999999999</c:v>
                </c:pt>
                <c:pt idx="4131">
                  <c:v>-234.31</c:v>
                </c:pt>
                <c:pt idx="4132">
                  <c:v>-394.61</c:v>
                </c:pt>
                <c:pt idx="4133">
                  <c:v>-414.17</c:v>
                </c:pt>
                <c:pt idx="4134">
                  <c:v>-407.73</c:v>
                </c:pt>
                <c:pt idx="4135">
                  <c:v>-460.57</c:v>
                </c:pt>
                <c:pt idx="4136">
                  <c:v>-503.95</c:v>
                </c:pt>
                <c:pt idx="4137">
                  <c:v>-517.44000000000005</c:v>
                </c:pt>
                <c:pt idx="4138">
                  <c:v>-531.63</c:v>
                </c:pt>
                <c:pt idx="4139">
                  <c:v>-544.41999999999996</c:v>
                </c:pt>
                <c:pt idx="4140">
                  <c:v>-594.16999999999996</c:v>
                </c:pt>
                <c:pt idx="4141">
                  <c:v>-737.3</c:v>
                </c:pt>
                <c:pt idx="4142">
                  <c:v>-930.24</c:v>
                </c:pt>
                <c:pt idx="4143">
                  <c:v>-1120.9000000000001</c:v>
                </c:pt>
                <c:pt idx="4144">
                  <c:v>-1356.5</c:v>
                </c:pt>
                <c:pt idx="4145">
                  <c:v>-1603.5</c:v>
                </c:pt>
                <c:pt idx="4146">
                  <c:v>-1854</c:v>
                </c:pt>
                <c:pt idx="4147">
                  <c:v>-2132</c:v>
                </c:pt>
                <c:pt idx="4148">
                  <c:v>-2387.9</c:v>
                </c:pt>
                <c:pt idx="4149">
                  <c:v>-2623.7</c:v>
                </c:pt>
                <c:pt idx="4150">
                  <c:v>-2781.4</c:v>
                </c:pt>
                <c:pt idx="4151">
                  <c:v>-2845.8</c:v>
                </c:pt>
                <c:pt idx="4152">
                  <c:v>-2916.1</c:v>
                </c:pt>
                <c:pt idx="4153">
                  <c:v>-2970.4</c:v>
                </c:pt>
                <c:pt idx="4154">
                  <c:v>-3011</c:v>
                </c:pt>
                <c:pt idx="4155">
                  <c:v>-3072.2</c:v>
                </c:pt>
                <c:pt idx="4156">
                  <c:v>-3116.8</c:v>
                </c:pt>
                <c:pt idx="4157">
                  <c:v>-3152.1</c:v>
                </c:pt>
                <c:pt idx="4158">
                  <c:v>-3204.3</c:v>
                </c:pt>
                <c:pt idx="4159">
                  <c:v>-3292.3</c:v>
                </c:pt>
                <c:pt idx="4160">
                  <c:v>-3416.2</c:v>
                </c:pt>
                <c:pt idx="4161">
                  <c:v>-3522.8</c:v>
                </c:pt>
                <c:pt idx="4162">
                  <c:v>-3699</c:v>
                </c:pt>
                <c:pt idx="4163">
                  <c:v>-3897.9</c:v>
                </c:pt>
                <c:pt idx="4164">
                  <c:v>-4103.6000000000004</c:v>
                </c:pt>
                <c:pt idx="4165">
                  <c:v>-4349.1000000000004</c:v>
                </c:pt>
                <c:pt idx="4166">
                  <c:v>-4571.3</c:v>
                </c:pt>
                <c:pt idx="4167">
                  <c:v>-4772.7</c:v>
                </c:pt>
                <c:pt idx="4168">
                  <c:v>-5018.2</c:v>
                </c:pt>
                <c:pt idx="4169">
                  <c:v>-5232.3</c:v>
                </c:pt>
                <c:pt idx="4170">
                  <c:v>-5431.2</c:v>
                </c:pt>
                <c:pt idx="4171">
                  <c:v>-5625.5</c:v>
                </c:pt>
                <c:pt idx="4172">
                  <c:v>-5758.4</c:v>
                </c:pt>
                <c:pt idx="4173">
                  <c:v>-5886.5</c:v>
                </c:pt>
                <c:pt idx="4174">
                  <c:v>-5989.8</c:v>
                </c:pt>
                <c:pt idx="4175">
                  <c:v>-6075.3</c:v>
                </c:pt>
                <c:pt idx="4176">
                  <c:v>-6154</c:v>
                </c:pt>
                <c:pt idx="4177">
                  <c:v>-6266.5</c:v>
                </c:pt>
                <c:pt idx="4178">
                  <c:v>-6320.1</c:v>
                </c:pt>
                <c:pt idx="4179">
                  <c:v>-6380.5</c:v>
                </c:pt>
                <c:pt idx="4180">
                  <c:v>-6475.7</c:v>
                </c:pt>
                <c:pt idx="4181">
                  <c:v>-6520.2</c:v>
                </c:pt>
                <c:pt idx="4182">
                  <c:v>-6585.5</c:v>
                </c:pt>
                <c:pt idx="4183">
                  <c:v>-6686.2</c:v>
                </c:pt>
                <c:pt idx="4184">
                  <c:v>-6796.8</c:v>
                </c:pt>
                <c:pt idx="4185">
                  <c:v>-6957.5</c:v>
                </c:pt>
                <c:pt idx="4186">
                  <c:v>-7099.5</c:v>
                </c:pt>
                <c:pt idx="4187">
                  <c:v>-7265.7</c:v>
                </c:pt>
                <c:pt idx="4188">
                  <c:v>-7389.7</c:v>
                </c:pt>
                <c:pt idx="4189">
                  <c:v>-7527.4</c:v>
                </c:pt>
                <c:pt idx="4190">
                  <c:v>-7653.9</c:v>
                </c:pt>
                <c:pt idx="4191">
                  <c:v>-7785.8</c:v>
                </c:pt>
                <c:pt idx="4192">
                  <c:v>-7889.9</c:v>
                </c:pt>
                <c:pt idx="4193">
                  <c:v>-7967.3</c:v>
                </c:pt>
                <c:pt idx="4194">
                  <c:v>-7997.3</c:v>
                </c:pt>
                <c:pt idx="4195">
                  <c:v>-8037.5</c:v>
                </c:pt>
                <c:pt idx="4196">
                  <c:v>-8061.9</c:v>
                </c:pt>
                <c:pt idx="4197">
                  <c:v>-8076.9</c:v>
                </c:pt>
                <c:pt idx="4198">
                  <c:v>-8082.5</c:v>
                </c:pt>
                <c:pt idx="4199">
                  <c:v>-8097.1</c:v>
                </c:pt>
                <c:pt idx="4200">
                  <c:v>-8126.6</c:v>
                </c:pt>
                <c:pt idx="4201">
                  <c:v>-8185.2</c:v>
                </c:pt>
                <c:pt idx="4202">
                  <c:v>-8257.1</c:v>
                </c:pt>
                <c:pt idx="4203">
                  <c:v>-8331.2999999999993</c:v>
                </c:pt>
                <c:pt idx="4204">
                  <c:v>-8435.2999999999993</c:v>
                </c:pt>
                <c:pt idx="4205">
                  <c:v>-8486.7999999999993</c:v>
                </c:pt>
                <c:pt idx="4206">
                  <c:v>-8541</c:v>
                </c:pt>
                <c:pt idx="4207">
                  <c:v>-8596.7999999999993</c:v>
                </c:pt>
                <c:pt idx="4208">
                  <c:v>-8653.5</c:v>
                </c:pt>
                <c:pt idx="4209">
                  <c:v>-8747.7000000000007</c:v>
                </c:pt>
                <c:pt idx="4210">
                  <c:v>-8795.1</c:v>
                </c:pt>
                <c:pt idx="4211">
                  <c:v>-8803</c:v>
                </c:pt>
                <c:pt idx="4212">
                  <c:v>-8844.7000000000007</c:v>
                </c:pt>
                <c:pt idx="4213">
                  <c:v>-8848</c:v>
                </c:pt>
                <c:pt idx="4214">
                  <c:v>-8884.5</c:v>
                </c:pt>
                <c:pt idx="4215">
                  <c:v>-8912.7999999999993</c:v>
                </c:pt>
                <c:pt idx="4216">
                  <c:v>-8947.5</c:v>
                </c:pt>
                <c:pt idx="4217">
                  <c:v>-8995</c:v>
                </c:pt>
                <c:pt idx="4218">
                  <c:v>-9020.7999999999993</c:v>
                </c:pt>
                <c:pt idx="4219">
                  <c:v>-9063.6</c:v>
                </c:pt>
                <c:pt idx="4220">
                  <c:v>-9132.6</c:v>
                </c:pt>
                <c:pt idx="4221">
                  <c:v>-9196.5</c:v>
                </c:pt>
                <c:pt idx="4222">
                  <c:v>-9255.2000000000007</c:v>
                </c:pt>
                <c:pt idx="4223">
                  <c:v>-9273.7999999999993</c:v>
                </c:pt>
                <c:pt idx="4224">
                  <c:v>-9325.2000000000007</c:v>
                </c:pt>
                <c:pt idx="4225">
                  <c:v>-9372.7000000000007</c:v>
                </c:pt>
                <c:pt idx="4226">
                  <c:v>-9420.7000000000007</c:v>
                </c:pt>
                <c:pt idx="4227">
                  <c:v>-9494.2999999999993</c:v>
                </c:pt>
                <c:pt idx="4228">
                  <c:v>-9510.4</c:v>
                </c:pt>
                <c:pt idx="4229">
                  <c:v>-9553.2999999999993</c:v>
                </c:pt>
                <c:pt idx="4230">
                  <c:v>-9591.2999999999993</c:v>
                </c:pt>
                <c:pt idx="4231">
                  <c:v>-9609.4</c:v>
                </c:pt>
                <c:pt idx="4232">
                  <c:v>-9628.6</c:v>
                </c:pt>
                <c:pt idx="4233">
                  <c:v>-9602.2999999999993</c:v>
                </c:pt>
                <c:pt idx="4234">
                  <c:v>-9672.2999999999993</c:v>
                </c:pt>
                <c:pt idx="4235">
                  <c:v>-9709.7000000000007</c:v>
                </c:pt>
                <c:pt idx="4236">
                  <c:v>-9753.7999999999993</c:v>
                </c:pt>
                <c:pt idx="4237">
                  <c:v>-9799.2999999999993</c:v>
                </c:pt>
                <c:pt idx="4238">
                  <c:v>-9881.9</c:v>
                </c:pt>
                <c:pt idx="4239">
                  <c:v>-9901.9</c:v>
                </c:pt>
                <c:pt idx="4240">
                  <c:v>-9970.6</c:v>
                </c:pt>
                <c:pt idx="4241">
                  <c:v>-10007</c:v>
                </c:pt>
                <c:pt idx="4242">
                  <c:v>-10052</c:v>
                </c:pt>
                <c:pt idx="4243">
                  <c:v>-10105</c:v>
                </c:pt>
                <c:pt idx="4244">
                  <c:v>-10131</c:v>
                </c:pt>
                <c:pt idx="4245">
                  <c:v>-10178</c:v>
                </c:pt>
                <c:pt idx="4246">
                  <c:v>-10186</c:v>
                </c:pt>
                <c:pt idx="4247">
                  <c:v>-10163</c:v>
                </c:pt>
                <c:pt idx="4248">
                  <c:v>-10142</c:v>
                </c:pt>
                <c:pt idx="4249">
                  <c:v>-10130</c:v>
                </c:pt>
                <c:pt idx="4250">
                  <c:v>-10139</c:v>
                </c:pt>
                <c:pt idx="4251">
                  <c:v>-10136</c:v>
                </c:pt>
                <c:pt idx="4252">
                  <c:v>-10130</c:v>
                </c:pt>
                <c:pt idx="4253">
                  <c:v>-10130</c:v>
                </c:pt>
                <c:pt idx="4254">
                  <c:v>-10148</c:v>
                </c:pt>
                <c:pt idx="4255">
                  <c:v>-10163</c:v>
                </c:pt>
                <c:pt idx="4256">
                  <c:v>-10193</c:v>
                </c:pt>
                <c:pt idx="4257">
                  <c:v>-10265</c:v>
                </c:pt>
                <c:pt idx="4258">
                  <c:v>-10318</c:v>
                </c:pt>
                <c:pt idx="4259">
                  <c:v>-10380</c:v>
                </c:pt>
                <c:pt idx="4260">
                  <c:v>-10415</c:v>
                </c:pt>
                <c:pt idx="4261">
                  <c:v>-10428</c:v>
                </c:pt>
                <c:pt idx="4262">
                  <c:v>-10504</c:v>
                </c:pt>
                <c:pt idx="4263">
                  <c:v>-10499</c:v>
                </c:pt>
                <c:pt idx="4264">
                  <c:v>-10512</c:v>
                </c:pt>
                <c:pt idx="4265">
                  <c:v>-10524</c:v>
                </c:pt>
                <c:pt idx="4266">
                  <c:v>-10504</c:v>
                </c:pt>
                <c:pt idx="4267">
                  <c:v>-10436</c:v>
                </c:pt>
                <c:pt idx="4268">
                  <c:v>-10334</c:v>
                </c:pt>
                <c:pt idx="4269">
                  <c:v>-10224</c:v>
                </c:pt>
                <c:pt idx="4270">
                  <c:v>-10102</c:v>
                </c:pt>
                <c:pt idx="4271">
                  <c:v>-9961.1</c:v>
                </c:pt>
                <c:pt idx="4272">
                  <c:v>-9792</c:v>
                </c:pt>
                <c:pt idx="4273">
                  <c:v>-9591.2999999999993</c:v>
                </c:pt>
                <c:pt idx="4274">
                  <c:v>-9418.2000000000007</c:v>
                </c:pt>
                <c:pt idx="4275">
                  <c:v>-9225.9</c:v>
                </c:pt>
                <c:pt idx="4276">
                  <c:v>-9036.5</c:v>
                </c:pt>
                <c:pt idx="4277">
                  <c:v>-8866.1</c:v>
                </c:pt>
                <c:pt idx="4278">
                  <c:v>-8631.1</c:v>
                </c:pt>
                <c:pt idx="4279">
                  <c:v>-8433.9</c:v>
                </c:pt>
                <c:pt idx="4280">
                  <c:v>-8217</c:v>
                </c:pt>
                <c:pt idx="4281">
                  <c:v>-7924.2</c:v>
                </c:pt>
                <c:pt idx="4282">
                  <c:v>-7662.6</c:v>
                </c:pt>
                <c:pt idx="4283">
                  <c:v>-7362</c:v>
                </c:pt>
                <c:pt idx="4284">
                  <c:v>-7023.4</c:v>
                </c:pt>
                <c:pt idx="4285">
                  <c:v>-6715.1</c:v>
                </c:pt>
                <c:pt idx="4286">
                  <c:v>-6390.1</c:v>
                </c:pt>
                <c:pt idx="4287">
                  <c:v>-6033.4</c:v>
                </c:pt>
                <c:pt idx="4288">
                  <c:v>-5726.5</c:v>
                </c:pt>
                <c:pt idx="4289">
                  <c:v>-5395.7</c:v>
                </c:pt>
                <c:pt idx="4290">
                  <c:v>-5046.5</c:v>
                </c:pt>
                <c:pt idx="4291">
                  <c:v>-4742.3999999999996</c:v>
                </c:pt>
                <c:pt idx="4292">
                  <c:v>-4441.6000000000004</c:v>
                </c:pt>
                <c:pt idx="4293">
                  <c:v>-4106.3999999999996</c:v>
                </c:pt>
                <c:pt idx="4294">
                  <c:v>-3777</c:v>
                </c:pt>
                <c:pt idx="4295">
                  <c:v>-3488.7</c:v>
                </c:pt>
                <c:pt idx="4296">
                  <c:v>-3153.4</c:v>
                </c:pt>
                <c:pt idx="4297">
                  <c:v>-2787.3</c:v>
                </c:pt>
                <c:pt idx="4298">
                  <c:v>-2452.1</c:v>
                </c:pt>
                <c:pt idx="4299">
                  <c:v>-2194.5</c:v>
                </c:pt>
                <c:pt idx="4300">
                  <c:v>-1982.7</c:v>
                </c:pt>
                <c:pt idx="4301">
                  <c:v>-1712.4</c:v>
                </c:pt>
                <c:pt idx="4302">
                  <c:v>-1496.3</c:v>
                </c:pt>
                <c:pt idx="4303">
                  <c:v>-1220.3</c:v>
                </c:pt>
                <c:pt idx="4304">
                  <c:v>-1008.8</c:v>
                </c:pt>
                <c:pt idx="4305">
                  <c:v>-801.18</c:v>
                </c:pt>
                <c:pt idx="4306">
                  <c:v>-603.48</c:v>
                </c:pt>
                <c:pt idx="4307">
                  <c:v>-456.97</c:v>
                </c:pt>
                <c:pt idx="4308">
                  <c:v>-292.01</c:v>
                </c:pt>
                <c:pt idx="4309">
                  <c:v>-115.96</c:v>
                </c:pt>
                <c:pt idx="4310">
                  <c:v>3.9748000000000001</c:v>
                </c:pt>
                <c:pt idx="4311">
                  <c:v>68.388000000000005</c:v>
                </c:pt>
                <c:pt idx="4312">
                  <c:v>141.33000000000001</c:v>
                </c:pt>
                <c:pt idx="4313">
                  <c:v>217.94</c:v>
                </c:pt>
                <c:pt idx="4314">
                  <c:v>271.87</c:v>
                </c:pt>
                <c:pt idx="4315">
                  <c:v>304.08999999999997</c:v>
                </c:pt>
                <c:pt idx="4316">
                  <c:v>369.05</c:v>
                </c:pt>
                <c:pt idx="4317">
                  <c:v>452.19</c:v>
                </c:pt>
                <c:pt idx="4318">
                  <c:v>519.22</c:v>
                </c:pt>
                <c:pt idx="4319">
                  <c:v>602.22</c:v>
                </c:pt>
                <c:pt idx="4320">
                  <c:v>903.73</c:v>
                </c:pt>
                <c:pt idx="4321">
                  <c:v>1598.5</c:v>
                </c:pt>
                <c:pt idx="4322">
                  <c:v>2483.4</c:v>
                </c:pt>
                <c:pt idx="4323">
                  <c:v>3148.8</c:v>
                </c:pt>
                <c:pt idx="4324">
                  <c:v>3440.7</c:v>
                </c:pt>
                <c:pt idx="4325">
                  <c:v>3406.4</c:v>
                </c:pt>
                <c:pt idx="4326">
                  <c:v>3348.1</c:v>
                </c:pt>
                <c:pt idx="4327">
                  <c:v>3247.9</c:v>
                </c:pt>
                <c:pt idx="4328">
                  <c:v>2959.9</c:v>
                </c:pt>
                <c:pt idx="4329">
                  <c:v>2697.5</c:v>
                </c:pt>
                <c:pt idx="4330">
                  <c:v>2480.9</c:v>
                </c:pt>
                <c:pt idx="4331">
                  <c:v>2325.3000000000002</c:v>
                </c:pt>
                <c:pt idx="4332">
                  <c:v>2296.1999999999998</c:v>
                </c:pt>
                <c:pt idx="4333">
                  <c:v>2306.1</c:v>
                </c:pt>
                <c:pt idx="4334">
                  <c:v>2440.6999999999998</c:v>
                </c:pt>
                <c:pt idx="4335">
                  <c:v>2811</c:v>
                </c:pt>
                <c:pt idx="4336">
                  <c:v>3275.8</c:v>
                </c:pt>
                <c:pt idx="4337">
                  <c:v>3799.7</c:v>
                </c:pt>
                <c:pt idx="4338">
                  <c:v>4300.3</c:v>
                </c:pt>
                <c:pt idx="4339">
                  <c:v>4635.1000000000004</c:v>
                </c:pt>
                <c:pt idx="4340">
                  <c:v>4817.8999999999996</c:v>
                </c:pt>
                <c:pt idx="4341">
                  <c:v>5001.5</c:v>
                </c:pt>
                <c:pt idx="4342">
                  <c:v>5145.7</c:v>
                </c:pt>
                <c:pt idx="4343">
                  <c:v>5317.8</c:v>
                </c:pt>
                <c:pt idx="4344">
                  <c:v>5490.4</c:v>
                </c:pt>
                <c:pt idx="4345">
                  <c:v>5612.9</c:v>
                </c:pt>
                <c:pt idx="4346">
                  <c:v>5758.2</c:v>
                </c:pt>
                <c:pt idx="4347">
                  <c:v>5894.5</c:v>
                </c:pt>
                <c:pt idx="4348">
                  <c:v>6095</c:v>
                </c:pt>
                <c:pt idx="4349">
                  <c:v>6393.4</c:v>
                </c:pt>
                <c:pt idx="4350">
                  <c:v>6684.8</c:v>
                </c:pt>
                <c:pt idx="4351">
                  <c:v>7025.1</c:v>
                </c:pt>
                <c:pt idx="4352">
                  <c:v>7312.4</c:v>
                </c:pt>
                <c:pt idx="4353">
                  <c:v>7583.6</c:v>
                </c:pt>
                <c:pt idx="4354">
                  <c:v>7854.3</c:v>
                </c:pt>
                <c:pt idx="4355">
                  <c:v>8138.9</c:v>
                </c:pt>
                <c:pt idx="4356">
                  <c:v>8401.4</c:v>
                </c:pt>
                <c:pt idx="4357">
                  <c:v>8684.4</c:v>
                </c:pt>
                <c:pt idx="4358">
                  <c:v>8925.2999999999993</c:v>
                </c:pt>
                <c:pt idx="4359">
                  <c:v>9094.4</c:v>
                </c:pt>
                <c:pt idx="4360">
                  <c:v>9219.2999999999993</c:v>
                </c:pt>
                <c:pt idx="4361">
                  <c:v>9384.9</c:v>
                </c:pt>
                <c:pt idx="4362">
                  <c:v>9496.7000000000007</c:v>
                </c:pt>
                <c:pt idx="4363">
                  <c:v>9591.1</c:v>
                </c:pt>
                <c:pt idx="4364">
                  <c:v>9737.7999999999993</c:v>
                </c:pt>
                <c:pt idx="4365">
                  <c:v>9873.2999999999993</c:v>
                </c:pt>
                <c:pt idx="4366">
                  <c:v>10062</c:v>
                </c:pt>
                <c:pt idx="4367">
                  <c:v>10239</c:v>
                </c:pt>
                <c:pt idx="4368">
                  <c:v>10418</c:v>
                </c:pt>
                <c:pt idx="4369">
                  <c:v>10680</c:v>
                </c:pt>
                <c:pt idx="4370">
                  <c:v>10975</c:v>
                </c:pt>
                <c:pt idx="4371">
                  <c:v>11261</c:v>
                </c:pt>
                <c:pt idx="4372">
                  <c:v>11545</c:v>
                </c:pt>
                <c:pt idx="4373">
                  <c:v>11770</c:v>
                </c:pt>
                <c:pt idx="4374">
                  <c:v>11961</c:v>
                </c:pt>
                <c:pt idx="4375">
                  <c:v>12117</c:v>
                </c:pt>
                <c:pt idx="4376">
                  <c:v>12177</c:v>
                </c:pt>
                <c:pt idx="4377">
                  <c:v>12178</c:v>
                </c:pt>
                <c:pt idx="4378">
                  <c:v>12202</c:v>
                </c:pt>
                <c:pt idx="4379">
                  <c:v>12133</c:v>
                </c:pt>
                <c:pt idx="4380">
                  <c:v>12111</c:v>
                </c:pt>
                <c:pt idx="4381">
                  <c:v>12079</c:v>
                </c:pt>
                <c:pt idx="4382">
                  <c:v>12018</c:v>
                </c:pt>
                <c:pt idx="4383">
                  <c:v>11961</c:v>
                </c:pt>
                <c:pt idx="4384">
                  <c:v>11926</c:v>
                </c:pt>
                <c:pt idx="4385">
                  <c:v>11972</c:v>
                </c:pt>
                <c:pt idx="4386">
                  <c:v>11991</c:v>
                </c:pt>
                <c:pt idx="4387">
                  <c:v>12057</c:v>
                </c:pt>
                <c:pt idx="4388">
                  <c:v>12145</c:v>
                </c:pt>
                <c:pt idx="4389">
                  <c:v>12233</c:v>
                </c:pt>
                <c:pt idx="4390">
                  <c:v>12435</c:v>
                </c:pt>
                <c:pt idx="4391">
                  <c:v>12638</c:v>
                </c:pt>
                <c:pt idx="4392">
                  <c:v>12827</c:v>
                </c:pt>
                <c:pt idx="4393">
                  <c:v>12981</c:v>
                </c:pt>
                <c:pt idx="4394">
                  <c:v>13130</c:v>
                </c:pt>
                <c:pt idx="4395">
                  <c:v>13245</c:v>
                </c:pt>
                <c:pt idx="4396">
                  <c:v>13341</c:v>
                </c:pt>
                <c:pt idx="4397">
                  <c:v>13397</c:v>
                </c:pt>
                <c:pt idx="4398">
                  <c:v>13482</c:v>
                </c:pt>
                <c:pt idx="4399">
                  <c:v>13589</c:v>
                </c:pt>
                <c:pt idx="4400">
                  <c:v>13678</c:v>
                </c:pt>
                <c:pt idx="4401">
                  <c:v>13854</c:v>
                </c:pt>
                <c:pt idx="4402">
                  <c:v>13933</c:v>
                </c:pt>
                <c:pt idx="4403">
                  <c:v>14070</c:v>
                </c:pt>
                <c:pt idx="4404">
                  <c:v>14127</c:v>
                </c:pt>
                <c:pt idx="4405">
                  <c:v>14164</c:v>
                </c:pt>
                <c:pt idx="4406">
                  <c:v>14208</c:v>
                </c:pt>
                <c:pt idx="4407">
                  <c:v>14231</c:v>
                </c:pt>
                <c:pt idx="4408">
                  <c:v>14267</c:v>
                </c:pt>
                <c:pt idx="4409">
                  <c:v>14274</c:v>
                </c:pt>
                <c:pt idx="4410">
                  <c:v>14350</c:v>
                </c:pt>
                <c:pt idx="4411">
                  <c:v>14441</c:v>
                </c:pt>
                <c:pt idx="4412">
                  <c:v>14549</c:v>
                </c:pt>
                <c:pt idx="4413">
                  <c:v>14597</c:v>
                </c:pt>
                <c:pt idx="4414">
                  <c:v>14615</c:v>
                </c:pt>
                <c:pt idx="4415">
                  <c:v>14661</c:v>
                </c:pt>
                <c:pt idx="4416">
                  <c:v>14672</c:v>
                </c:pt>
                <c:pt idx="4417">
                  <c:v>14670</c:v>
                </c:pt>
                <c:pt idx="4418">
                  <c:v>14671</c:v>
                </c:pt>
                <c:pt idx="4419">
                  <c:v>14664</c:v>
                </c:pt>
                <c:pt idx="4420">
                  <c:v>14682</c:v>
                </c:pt>
                <c:pt idx="4421">
                  <c:v>14688</c:v>
                </c:pt>
                <c:pt idx="4422">
                  <c:v>14689</c:v>
                </c:pt>
                <c:pt idx="4423">
                  <c:v>14698</c:v>
                </c:pt>
                <c:pt idx="4424">
                  <c:v>14616</c:v>
                </c:pt>
                <c:pt idx="4425">
                  <c:v>14520</c:v>
                </c:pt>
                <c:pt idx="4426">
                  <c:v>14456</c:v>
                </c:pt>
                <c:pt idx="4427">
                  <c:v>14416</c:v>
                </c:pt>
                <c:pt idx="4428">
                  <c:v>14398</c:v>
                </c:pt>
                <c:pt idx="4429">
                  <c:v>14397</c:v>
                </c:pt>
                <c:pt idx="4430">
                  <c:v>14403</c:v>
                </c:pt>
                <c:pt idx="4431">
                  <c:v>14476</c:v>
                </c:pt>
                <c:pt idx="4432">
                  <c:v>14510</c:v>
                </c:pt>
                <c:pt idx="4433">
                  <c:v>14531</c:v>
                </c:pt>
                <c:pt idx="4434">
                  <c:v>14594</c:v>
                </c:pt>
                <c:pt idx="4435">
                  <c:v>14592</c:v>
                </c:pt>
                <c:pt idx="4436">
                  <c:v>14576</c:v>
                </c:pt>
                <c:pt idx="4437">
                  <c:v>14584</c:v>
                </c:pt>
                <c:pt idx="4438">
                  <c:v>14522</c:v>
                </c:pt>
                <c:pt idx="4439">
                  <c:v>14502</c:v>
                </c:pt>
                <c:pt idx="4440">
                  <c:v>14449</c:v>
                </c:pt>
                <c:pt idx="4441">
                  <c:v>14313</c:v>
                </c:pt>
                <c:pt idx="4442">
                  <c:v>14181</c:v>
                </c:pt>
                <c:pt idx="4443">
                  <c:v>14060</c:v>
                </c:pt>
                <c:pt idx="4444">
                  <c:v>13895</c:v>
                </c:pt>
                <c:pt idx="4445">
                  <c:v>13668</c:v>
                </c:pt>
                <c:pt idx="4446">
                  <c:v>13449</c:v>
                </c:pt>
                <c:pt idx="4447">
                  <c:v>13261</c:v>
                </c:pt>
                <c:pt idx="4448">
                  <c:v>13101</c:v>
                </c:pt>
                <c:pt idx="4449">
                  <c:v>12885</c:v>
                </c:pt>
                <c:pt idx="4450">
                  <c:v>12657</c:v>
                </c:pt>
                <c:pt idx="4451">
                  <c:v>12400</c:v>
                </c:pt>
                <c:pt idx="4452">
                  <c:v>12088</c:v>
                </c:pt>
                <c:pt idx="4453">
                  <c:v>11733</c:v>
                </c:pt>
                <c:pt idx="4454">
                  <c:v>11358</c:v>
                </c:pt>
                <c:pt idx="4455">
                  <c:v>10875</c:v>
                </c:pt>
                <c:pt idx="4456">
                  <c:v>10403</c:v>
                </c:pt>
                <c:pt idx="4457">
                  <c:v>9873.2000000000007</c:v>
                </c:pt>
                <c:pt idx="4458">
                  <c:v>9277.2000000000007</c:v>
                </c:pt>
                <c:pt idx="4459">
                  <c:v>8646.2000000000007</c:v>
                </c:pt>
                <c:pt idx="4460">
                  <c:v>8010.8</c:v>
                </c:pt>
                <c:pt idx="4461">
                  <c:v>7416.5</c:v>
                </c:pt>
                <c:pt idx="4462">
                  <c:v>6867.5</c:v>
                </c:pt>
                <c:pt idx="4463">
                  <c:v>6387.3</c:v>
                </c:pt>
                <c:pt idx="4464">
                  <c:v>5907.5</c:v>
                </c:pt>
                <c:pt idx="4465">
                  <c:v>5434.4</c:v>
                </c:pt>
                <c:pt idx="4466">
                  <c:v>4965.2</c:v>
                </c:pt>
                <c:pt idx="4467">
                  <c:v>4478.7</c:v>
                </c:pt>
                <c:pt idx="4468">
                  <c:v>3913.3</c:v>
                </c:pt>
                <c:pt idx="4469">
                  <c:v>3258</c:v>
                </c:pt>
                <c:pt idx="4470">
                  <c:v>2678.4</c:v>
                </c:pt>
                <c:pt idx="4471">
                  <c:v>2304.4</c:v>
                </c:pt>
                <c:pt idx="4472">
                  <c:v>2075.3000000000002</c:v>
                </c:pt>
                <c:pt idx="4473">
                  <c:v>1815.8</c:v>
                </c:pt>
                <c:pt idx="4474">
                  <c:v>1571</c:v>
                </c:pt>
                <c:pt idx="4475">
                  <c:v>1379.5</c:v>
                </c:pt>
                <c:pt idx="4476">
                  <c:v>1145.5999999999999</c:v>
                </c:pt>
                <c:pt idx="4477">
                  <c:v>861.78</c:v>
                </c:pt>
                <c:pt idx="4478">
                  <c:v>577.27</c:v>
                </c:pt>
                <c:pt idx="4479">
                  <c:v>303.08</c:v>
                </c:pt>
                <c:pt idx="4480">
                  <c:v>74.534999999999997</c:v>
                </c:pt>
                <c:pt idx="4481">
                  <c:v>-106.62</c:v>
                </c:pt>
                <c:pt idx="4482">
                  <c:v>-245.34</c:v>
                </c:pt>
                <c:pt idx="4483">
                  <c:v>-398.4</c:v>
                </c:pt>
                <c:pt idx="4484">
                  <c:v>-474.56</c:v>
                </c:pt>
                <c:pt idx="4485">
                  <c:v>-463.69</c:v>
                </c:pt>
                <c:pt idx="4486">
                  <c:v>-489.75</c:v>
                </c:pt>
                <c:pt idx="4487">
                  <c:v>-498.32</c:v>
                </c:pt>
                <c:pt idx="4488">
                  <c:v>-502.02</c:v>
                </c:pt>
                <c:pt idx="4489">
                  <c:v>-505.29</c:v>
                </c:pt>
                <c:pt idx="4490">
                  <c:v>-541.76</c:v>
                </c:pt>
                <c:pt idx="4491">
                  <c:v>-554.98</c:v>
                </c:pt>
                <c:pt idx="4492">
                  <c:v>-542.61</c:v>
                </c:pt>
                <c:pt idx="4493">
                  <c:v>-606.65</c:v>
                </c:pt>
                <c:pt idx="4494">
                  <c:v>-655.5</c:v>
                </c:pt>
                <c:pt idx="4495">
                  <c:v>-710.21</c:v>
                </c:pt>
                <c:pt idx="4496">
                  <c:v>-808.32</c:v>
                </c:pt>
                <c:pt idx="4497">
                  <c:v>-929.89</c:v>
                </c:pt>
                <c:pt idx="4498">
                  <c:v>-1085.9000000000001</c:v>
                </c:pt>
                <c:pt idx="4499">
                  <c:v>-1266.4000000000001</c:v>
                </c:pt>
                <c:pt idx="4500">
                  <c:v>-1493.8</c:v>
                </c:pt>
                <c:pt idx="4501">
                  <c:v>-1657.5</c:v>
                </c:pt>
                <c:pt idx="4502">
                  <c:v>-1823.5</c:v>
                </c:pt>
                <c:pt idx="4503">
                  <c:v>-2041.1</c:v>
                </c:pt>
                <c:pt idx="4504">
                  <c:v>-2252.9</c:v>
                </c:pt>
                <c:pt idx="4505">
                  <c:v>-2449</c:v>
                </c:pt>
                <c:pt idx="4506">
                  <c:v>-2624.2</c:v>
                </c:pt>
                <c:pt idx="4507">
                  <c:v>-2772.3</c:v>
                </c:pt>
                <c:pt idx="4508">
                  <c:v>-2892.9</c:v>
                </c:pt>
                <c:pt idx="4509">
                  <c:v>-2965.1</c:v>
                </c:pt>
                <c:pt idx="4510">
                  <c:v>-3050.2</c:v>
                </c:pt>
                <c:pt idx="4511">
                  <c:v>-3131.9</c:v>
                </c:pt>
                <c:pt idx="4512">
                  <c:v>-3207.2</c:v>
                </c:pt>
                <c:pt idx="4513">
                  <c:v>-3272.2</c:v>
                </c:pt>
                <c:pt idx="4514">
                  <c:v>-3333.2</c:v>
                </c:pt>
                <c:pt idx="4515">
                  <c:v>-3441.6</c:v>
                </c:pt>
                <c:pt idx="4516">
                  <c:v>-3552</c:v>
                </c:pt>
                <c:pt idx="4517">
                  <c:v>-3678.1</c:v>
                </c:pt>
                <c:pt idx="4518">
                  <c:v>-3806</c:v>
                </c:pt>
                <c:pt idx="4519">
                  <c:v>-3933.8</c:v>
                </c:pt>
                <c:pt idx="4520">
                  <c:v>-4096.3999999999996</c:v>
                </c:pt>
                <c:pt idx="4521">
                  <c:v>-4240.3999999999996</c:v>
                </c:pt>
                <c:pt idx="4522">
                  <c:v>-4334.7</c:v>
                </c:pt>
                <c:pt idx="4523">
                  <c:v>-4469.7</c:v>
                </c:pt>
                <c:pt idx="4524">
                  <c:v>-4553.1000000000004</c:v>
                </c:pt>
                <c:pt idx="4525">
                  <c:v>-4689</c:v>
                </c:pt>
                <c:pt idx="4526">
                  <c:v>-4824.8</c:v>
                </c:pt>
                <c:pt idx="4527">
                  <c:v>-4941.3999999999996</c:v>
                </c:pt>
                <c:pt idx="4528">
                  <c:v>-5059.8999999999996</c:v>
                </c:pt>
                <c:pt idx="4529">
                  <c:v>-5106.2</c:v>
                </c:pt>
                <c:pt idx="4530">
                  <c:v>-5193.5</c:v>
                </c:pt>
                <c:pt idx="4531">
                  <c:v>-5287.3</c:v>
                </c:pt>
                <c:pt idx="4532">
                  <c:v>-5384</c:v>
                </c:pt>
                <c:pt idx="4533">
                  <c:v>-5525.8</c:v>
                </c:pt>
                <c:pt idx="4534">
                  <c:v>-5623</c:v>
                </c:pt>
                <c:pt idx="4535">
                  <c:v>-5735.7</c:v>
                </c:pt>
                <c:pt idx="4536">
                  <c:v>-5857.1</c:v>
                </c:pt>
                <c:pt idx="4537">
                  <c:v>-5969.7</c:v>
                </c:pt>
                <c:pt idx="4538">
                  <c:v>-6080.7</c:v>
                </c:pt>
                <c:pt idx="4539">
                  <c:v>-6195.5</c:v>
                </c:pt>
                <c:pt idx="4540">
                  <c:v>-6268.8</c:v>
                </c:pt>
                <c:pt idx="4541">
                  <c:v>-6362</c:v>
                </c:pt>
                <c:pt idx="4542">
                  <c:v>-6440.7</c:v>
                </c:pt>
                <c:pt idx="4543">
                  <c:v>-6518</c:v>
                </c:pt>
                <c:pt idx="4544">
                  <c:v>-6654.4</c:v>
                </c:pt>
                <c:pt idx="4545">
                  <c:v>-6757.2</c:v>
                </c:pt>
                <c:pt idx="4546">
                  <c:v>-6837.7</c:v>
                </c:pt>
                <c:pt idx="4547">
                  <c:v>-6936.8</c:v>
                </c:pt>
                <c:pt idx="4548">
                  <c:v>-7001.7</c:v>
                </c:pt>
                <c:pt idx="4549">
                  <c:v>-7057.6</c:v>
                </c:pt>
                <c:pt idx="4550">
                  <c:v>-7163.2</c:v>
                </c:pt>
                <c:pt idx="4551">
                  <c:v>-7198.3</c:v>
                </c:pt>
                <c:pt idx="4552">
                  <c:v>-7261.3</c:v>
                </c:pt>
                <c:pt idx="4553">
                  <c:v>-7298.5</c:v>
                </c:pt>
                <c:pt idx="4554">
                  <c:v>-7321.3</c:v>
                </c:pt>
                <c:pt idx="4555">
                  <c:v>-7366.5</c:v>
                </c:pt>
                <c:pt idx="4556">
                  <c:v>-7368.6</c:v>
                </c:pt>
                <c:pt idx="4557">
                  <c:v>-7368.5</c:v>
                </c:pt>
                <c:pt idx="4558">
                  <c:v>-7372.2</c:v>
                </c:pt>
                <c:pt idx="4559">
                  <c:v>-7401.7</c:v>
                </c:pt>
                <c:pt idx="4560">
                  <c:v>-7389.6</c:v>
                </c:pt>
                <c:pt idx="4561">
                  <c:v>-7365.6</c:v>
                </c:pt>
                <c:pt idx="4562">
                  <c:v>-7385.2</c:v>
                </c:pt>
                <c:pt idx="4563">
                  <c:v>-7354</c:v>
                </c:pt>
                <c:pt idx="4564">
                  <c:v>-7397.3</c:v>
                </c:pt>
                <c:pt idx="4565">
                  <c:v>-7391.5</c:v>
                </c:pt>
                <c:pt idx="4566">
                  <c:v>-7387.5</c:v>
                </c:pt>
                <c:pt idx="4567">
                  <c:v>-7403.7</c:v>
                </c:pt>
                <c:pt idx="4568">
                  <c:v>-7466</c:v>
                </c:pt>
                <c:pt idx="4569">
                  <c:v>-7512.8</c:v>
                </c:pt>
                <c:pt idx="4570">
                  <c:v>-7563.9</c:v>
                </c:pt>
                <c:pt idx="4571">
                  <c:v>-7593.4</c:v>
                </c:pt>
                <c:pt idx="4572">
                  <c:v>-7642.1</c:v>
                </c:pt>
                <c:pt idx="4573">
                  <c:v>-7713</c:v>
                </c:pt>
                <c:pt idx="4574">
                  <c:v>-7783</c:v>
                </c:pt>
                <c:pt idx="4575">
                  <c:v>-7828.2</c:v>
                </c:pt>
                <c:pt idx="4576">
                  <c:v>-7915.8</c:v>
                </c:pt>
                <c:pt idx="4577">
                  <c:v>-7978.5</c:v>
                </c:pt>
                <c:pt idx="4578">
                  <c:v>-8054</c:v>
                </c:pt>
                <c:pt idx="4579">
                  <c:v>-8113</c:v>
                </c:pt>
                <c:pt idx="4580">
                  <c:v>-8151.1</c:v>
                </c:pt>
                <c:pt idx="4581">
                  <c:v>-8138.5</c:v>
                </c:pt>
                <c:pt idx="4582">
                  <c:v>-8163</c:v>
                </c:pt>
                <c:pt idx="4583">
                  <c:v>-8153</c:v>
                </c:pt>
                <c:pt idx="4584">
                  <c:v>-8120.7</c:v>
                </c:pt>
                <c:pt idx="4585">
                  <c:v>-8126.9</c:v>
                </c:pt>
                <c:pt idx="4586">
                  <c:v>-8087.5</c:v>
                </c:pt>
                <c:pt idx="4587">
                  <c:v>-8101.6</c:v>
                </c:pt>
                <c:pt idx="4588">
                  <c:v>-8136.4</c:v>
                </c:pt>
                <c:pt idx="4589">
                  <c:v>-8140.6</c:v>
                </c:pt>
                <c:pt idx="4590">
                  <c:v>-8209.7000000000007</c:v>
                </c:pt>
                <c:pt idx="4591">
                  <c:v>-8278.7000000000007</c:v>
                </c:pt>
                <c:pt idx="4592">
                  <c:v>-8332.5</c:v>
                </c:pt>
                <c:pt idx="4593">
                  <c:v>-8403.2000000000007</c:v>
                </c:pt>
                <c:pt idx="4594">
                  <c:v>-8439.7000000000007</c:v>
                </c:pt>
                <c:pt idx="4595">
                  <c:v>-8515.2999999999993</c:v>
                </c:pt>
                <c:pt idx="4596">
                  <c:v>-8570.2000000000007</c:v>
                </c:pt>
                <c:pt idx="4597">
                  <c:v>-8668.7999999999993</c:v>
                </c:pt>
                <c:pt idx="4598">
                  <c:v>-8751.2999999999993</c:v>
                </c:pt>
                <c:pt idx="4599">
                  <c:v>-8783.9</c:v>
                </c:pt>
                <c:pt idx="4600">
                  <c:v>-8828.5</c:v>
                </c:pt>
                <c:pt idx="4601">
                  <c:v>-8837.6</c:v>
                </c:pt>
                <c:pt idx="4602">
                  <c:v>-8841.5</c:v>
                </c:pt>
                <c:pt idx="4603">
                  <c:v>-8832.6</c:v>
                </c:pt>
                <c:pt idx="4604">
                  <c:v>-8813</c:v>
                </c:pt>
                <c:pt idx="4605">
                  <c:v>-8807.7999999999993</c:v>
                </c:pt>
                <c:pt idx="4606">
                  <c:v>-8788.9</c:v>
                </c:pt>
                <c:pt idx="4607">
                  <c:v>-8843.2999999999993</c:v>
                </c:pt>
                <c:pt idx="4608">
                  <c:v>-8900.1</c:v>
                </c:pt>
                <c:pt idx="4609">
                  <c:v>-8977.2999999999993</c:v>
                </c:pt>
                <c:pt idx="4610">
                  <c:v>-9100.1</c:v>
                </c:pt>
                <c:pt idx="4611">
                  <c:v>-9197.2000000000007</c:v>
                </c:pt>
                <c:pt idx="4612">
                  <c:v>-9282.1</c:v>
                </c:pt>
                <c:pt idx="4613">
                  <c:v>-9362.1</c:v>
                </c:pt>
                <c:pt idx="4614">
                  <c:v>-9427.5</c:v>
                </c:pt>
                <c:pt idx="4615">
                  <c:v>-9453.9</c:v>
                </c:pt>
                <c:pt idx="4616">
                  <c:v>-9491.2000000000007</c:v>
                </c:pt>
                <c:pt idx="4617">
                  <c:v>-9566</c:v>
                </c:pt>
                <c:pt idx="4618">
                  <c:v>-9612.4</c:v>
                </c:pt>
                <c:pt idx="4619">
                  <c:v>-9659.5</c:v>
                </c:pt>
                <c:pt idx="4620">
                  <c:v>-9734.7999999999993</c:v>
                </c:pt>
                <c:pt idx="4621">
                  <c:v>-9813.7999999999993</c:v>
                </c:pt>
                <c:pt idx="4622">
                  <c:v>-9885.4</c:v>
                </c:pt>
                <c:pt idx="4623">
                  <c:v>-9945.7000000000007</c:v>
                </c:pt>
                <c:pt idx="4624">
                  <c:v>-9995.6</c:v>
                </c:pt>
                <c:pt idx="4625">
                  <c:v>-10032</c:v>
                </c:pt>
                <c:pt idx="4626">
                  <c:v>-10068</c:v>
                </c:pt>
                <c:pt idx="4627">
                  <c:v>-10087</c:v>
                </c:pt>
                <c:pt idx="4628">
                  <c:v>-10089</c:v>
                </c:pt>
                <c:pt idx="4629">
                  <c:v>-10096</c:v>
                </c:pt>
                <c:pt idx="4630">
                  <c:v>-10094</c:v>
                </c:pt>
                <c:pt idx="4631">
                  <c:v>-10085</c:v>
                </c:pt>
                <c:pt idx="4632">
                  <c:v>-10074</c:v>
                </c:pt>
                <c:pt idx="4633">
                  <c:v>-10066</c:v>
                </c:pt>
                <c:pt idx="4634">
                  <c:v>-10097</c:v>
                </c:pt>
                <c:pt idx="4635">
                  <c:v>-10139</c:v>
                </c:pt>
                <c:pt idx="4636">
                  <c:v>-10164</c:v>
                </c:pt>
                <c:pt idx="4637">
                  <c:v>-10179</c:v>
                </c:pt>
                <c:pt idx="4638">
                  <c:v>-10176</c:v>
                </c:pt>
                <c:pt idx="4639">
                  <c:v>-10125</c:v>
                </c:pt>
                <c:pt idx="4640">
                  <c:v>-10051</c:v>
                </c:pt>
                <c:pt idx="4641">
                  <c:v>-9942.7999999999993</c:v>
                </c:pt>
                <c:pt idx="4642">
                  <c:v>-9788</c:v>
                </c:pt>
                <c:pt idx="4643">
                  <c:v>-9559.1</c:v>
                </c:pt>
                <c:pt idx="4644">
                  <c:v>-9282.7000000000007</c:v>
                </c:pt>
                <c:pt idx="4645">
                  <c:v>-8964.4</c:v>
                </c:pt>
                <c:pt idx="4646">
                  <c:v>-8660.4</c:v>
                </c:pt>
                <c:pt idx="4647">
                  <c:v>-8307.6</c:v>
                </c:pt>
                <c:pt idx="4648">
                  <c:v>-7948</c:v>
                </c:pt>
                <c:pt idx="4649">
                  <c:v>-7549.6</c:v>
                </c:pt>
                <c:pt idx="4650">
                  <c:v>-7130.7</c:v>
                </c:pt>
                <c:pt idx="4651">
                  <c:v>-6717.7</c:v>
                </c:pt>
                <c:pt idx="4652">
                  <c:v>-6272.3</c:v>
                </c:pt>
                <c:pt idx="4653">
                  <c:v>-5828.4</c:v>
                </c:pt>
                <c:pt idx="4654">
                  <c:v>-5363.7</c:v>
                </c:pt>
                <c:pt idx="4655">
                  <c:v>-4937.3</c:v>
                </c:pt>
                <c:pt idx="4656">
                  <c:v>-4487.6000000000004</c:v>
                </c:pt>
                <c:pt idx="4657">
                  <c:v>-4018.2</c:v>
                </c:pt>
                <c:pt idx="4658">
                  <c:v>-3585.5</c:v>
                </c:pt>
                <c:pt idx="4659">
                  <c:v>-3140.3</c:v>
                </c:pt>
                <c:pt idx="4660">
                  <c:v>-2712.2</c:v>
                </c:pt>
                <c:pt idx="4661">
                  <c:v>-2253.1999999999998</c:v>
                </c:pt>
                <c:pt idx="4662">
                  <c:v>-1852.9</c:v>
                </c:pt>
                <c:pt idx="4663">
                  <c:v>-1485.9</c:v>
                </c:pt>
                <c:pt idx="4664">
                  <c:v>-1166.2</c:v>
                </c:pt>
                <c:pt idx="4665">
                  <c:v>-905.38</c:v>
                </c:pt>
                <c:pt idx="4666">
                  <c:v>-645.79</c:v>
                </c:pt>
                <c:pt idx="4667">
                  <c:v>-476.52</c:v>
                </c:pt>
                <c:pt idx="4668">
                  <c:v>-364.35</c:v>
                </c:pt>
                <c:pt idx="4669">
                  <c:v>-219.82</c:v>
                </c:pt>
                <c:pt idx="4670">
                  <c:v>-47.832999999999998</c:v>
                </c:pt>
                <c:pt idx="4671">
                  <c:v>75.44</c:v>
                </c:pt>
                <c:pt idx="4672">
                  <c:v>165.76</c:v>
                </c:pt>
                <c:pt idx="4673">
                  <c:v>211.15</c:v>
                </c:pt>
                <c:pt idx="4674">
                  <c:v>259.02</c:v>
                </c:pt>
                <c:pt idx="4675">
                  <c:v>310.2</c:v>
                </c:pt>
                <c:pt idx="4676">
                  <c:v>324.35000000000002</c:v>
                </c:pt>
                <c:pt idx="4677">
                  <c:v>368.28</c:v>
                </c:pt>
                <c:pt idx="4678">
                  <c:v>369.78</c:v>
                </c:pt>
                <c:pt idx="4679">
                  <c:v>433.99</c:v>
                </c:pt>
                <c:pt idx="4680">
                  <c:v>627.63</c:v>
                </c:pt>
                <c:pt idx="4681">
                  <c:v>1084.0999999999999</c:v>
                </c:pt>
                <c:pt idx="4682">
                  <c:v>1790.3</c:v>
                </c:pt>
                <c:pt idx="4683">
                  <c:v>2366</c:v>
                </c:pt>
                <c:pt idx="4684">
                  <c:v>2714.5</c:v>
                </c:pt>
                <c:pt idx="4685">
                  <c:v>2740.8</c:v>
                </c:pt>
                <c:pt idx="4686">
                  <c:v>2619.9</c:v>
                </c:pt>
                <c:pt idx="4687">
                  <c:v>2374.9</c:v>
                </c:pt>
                <c:pt idx="4688">
                  <c:v>2100.5</c:v>
                </c:pt>
                <c:pt idx="4689">
                  <c:v>1934.5</c:v>
                </c:pt>
                <c:pt idx="4690">
                  <c:v>1841.3</c:v>
                </c:pt>
                <c:pt idx="4691">
                  <c:v>1847.1</c:v>
                </c:pt>
                <c:pt idx="4692">
                  <c:v>1927.5</c:v>
                </c:pt>
                <c:pt idx="4693">
                  <c:v>2067.1999999999998</c:v>
                </c:pt>
                <c:pt idx="4694">
                  <c:v>2316.6</c:v>
                </c:pt>
                <c:pt idx="4695">
                  <c:v>2613.5</c:v>
                </c:pt>
                <c:pt idx="4696">
                  <c:v>2984.4</c:v>
                </c:pt>
                <c:pt idx="4697">
                  <c:v>3458.8</c:v>
                </c:pt>
                <c:pt idx="4698">
                  <c:v>3914.4</c:v>
                </c:pt>
                <c:pt idx="4699">
                  <c:v>4303.3999999999996</c:v>
                </c:pt>
                <c:pt idx="4700">
                  <c:v>4542.8</c:v>
                </c:pt>
                <c:pt idx="4701">
                  <c:v>4725.7</c:v>
                </c:pt>
                <c:pt idx="4702">
                  <c:v>4905.7</c:v>
                </c:pt>
                <c:pt idx="4703">
                  <c:v>5102.3999999999996</c:v>
                </c:pt>
                <c:pt idx="4704">
                  <c:v>5277.8</c:v>
                </c:pt>
                <c:pt idx="4705">
                  <c:v>5389.9</c:v>
                </c:pt>
                <c:pt idx="4706">
                  <c:v>5574.6</c:v>
                </c:pt>
                <c:pt idx="4707">
                  <c:v>5789.1</c:v>
                </c:pt>
                <c:pt idx="4708">
                  <c:v>5990.7</c:v>
                </c:pt>
                <c:pt idx="4709">
                  <c:v>6228.4</c:v>
                </c:pt>
                <c:pt idx="4710">
                  <c:v>6500.4</c:v>
                </c:pt>
                <c:pt idx="4711">
                  <c:v>6780.8</c:v>
                </c:pt>
                <c:pt idx="4712">
                  <c:v>7032.6</c:v>
                </c:pt>
                <c:pt idx="4713">
                  <c:v>7286.7</c:v>
                </c:pt>
                <c:pt idx="4714">
                  <c:v>7556.8</c:v>
                </c:pt>
                <c:pt idx="4715">
                  <c:v>7757.2</c:v>
                </c:pt>
                <c:pt idx="4716">
                  <c:v>8027.5</c:v>
                </c:pt>
                <c:pt idx="4717">
                  <c:v>8293.5</c:v>
                </c:pt>
                <c:pt idx="4718">
                  <c:v>8497</c:v>
                </c:pt>
                <c:pt idx="4719">
                  <c:v>8671.1</c:v>
                </c:pt>
                <c:pt idx="4720">
                  <c:v>8847</c:v>
                </c:pt>
                <c:pt idx="4721">
                  <c:v>9002.7000000000007</c:v>
                </c:pt>
                <c:pt idx="4722">
                  <c:v>9211.1</c:v>
                </c:pt>
                <c:pt idx="4723">
                  <c:v>9429.7999999999993</c:v>
                </c:pt>
                <c:pt idx="4724">
                  <c:v>9575.6</c:v>
                </c:pt>
                <c:pt idx="4725">
                  <c:v>9736.6</c:v>
                </c:pt>
                <c:pt idx="4726">
                  <c:v>9913.6</c:v>
                </c:pt>
                <c:pt idx="4727">
                  <c:v>10092</c:v>
                </c:pt>
                <c:pt idx="4728">
                  <c:v>10260</c:v>
                </c:pt>
                <c:pt idx="4729">
                  <c:v>10441</c:v>
                </c:pt>
                <c:pt idx="4730">
                  <c:v>10653</c:v>
                </c:pt>
                <c:pt idx="4731">
                  <c:v>10905</c:v>
                </c:pt>
                <c:pt idx="4732">
                  <c:v>11080</c:v>
                </c:pt>
                <c:pt idx="4733">
                  <c:v>11210</c:v>
                </c:pt>
                <c:pt idx="4734">
                  <c:v>11327</c:v>
                </c:pt>
                <c:pt idx="4735">
                  <c:v>11461</c:v>
                </c:pt>
                <c:pt idx="4736">
                  <c:v>11553</c:v>
                </c:pt>
                <c:pt idx="4737">
                  <c:v>11605</c:v>
                </c:pt>
                <c:pt idx="4738">
                  <c:v>11609</c:v>
                </c:pt>
                <c:pt idx="4739">
                  <c:v>11674</c:v>
                </c:pt>
                <c:pt idx="4740">
                  <c:v>11692</c:v>
                </c:pt>
                <c:pt idx="4741">
                  <c:v>11775</c:v>
                </c:pt>
                <c:pt idx="4742">
                  <c:v>11882</c:v>
                </c:pt>
                <c:pt idx="4743">
                  <c:v>11979</c:v>
                </c:pt>
                <c:pt idx="4744">
                  <c:v>12112</c:v>
                </c:pt>
                <c:pt idx="4745">
                  <c:v>12262</c:v>
                </c:pt>
                <c:pt idx="4746">
                  <c:v>12387</c:v>
                </c:pt>
                <c:pt idx="4747">
                  <c:v>12528</c:v>
                </c:pt>
                <c:pt idx="4748">
                  <c:v>12691</c:v>
                </c:pt>
                <c:pt idx="4749">
                  <c:v>12816</c:v>
                </c:pt>
                <c:pt idx="4750">
                  <c:v>13001</c:v>
                </c:pt>
                <c:pt idx="4751">
                  <c:v>13100</c:v>
                </c:pt>
                <c:pt idx="4752">
                  <c:v>13161</c:v>
                </c:pt>
                <c:pt idx="4753">
                  <c:v>13215</c:v>
                </c:pt>
                <c:pt idx="4754">
                  <c:v>13231</c:v>
                </c:pt>
                <c:pt idx="4755">
                  <c:v>13267</c:v>
                </c:pt>
                <c:pt idx="4756">
                  <c:v>13288</c:v>
                </c:pt>
                <c:pt idx="4757">
                  <c:v>13270</c:v>
                </c:pt>
                <c:pt idx="4758">
                  <c:v>13290</c:v>
                </c:pt>
                <c:pt idx="4759">
                  <c:v>13361</c:v>
                </c:pt>
                <c:pt idx="4760">
                  <c:v>13466</c:v>
                </c:pt>
                <c:pt idx="4761">
                  <c:v>13579</c:v>
                </c:pt>
                <c:pt idx="4762">
                  <c:v>13719</c:v>
                </c:pt>
                <c:pt idx="4763">
                  <c:v>13865</c:v>
                </c:pt>
                <c:pt idx="4764">
                  <c:v>14034</c:v>
                </c:pt>
                <c:pt idx="4765">
                  <c:v>14236</c:v>
                </c:pt>
                <c:pt idx="4766">
                  <c:v>14425</c:v>
                </c:pt>
                <c:pt idx="4767">
                  <c:v>14535</c:v>
                </c:pt>
                <c:pt idx="4768">
                  <c:v>14603</c:v>
                </c:pt>
                <c:pt idx="4769">
                  <c:v>14692</c:v>
                </c:pt>
                <c:pt idx="4770">
                  <c:v>14715</c:v>
                </c:pt>
                <c:pt idx="4771">
                  <c:v>14771</c:v>
                </c:pt>
                <c:pt idx="4772">
                  <c:v>14783</c:v>
                </c:pt>
                <c:pt idx="4773">
                  <c:v>14698</c:v>
                </c:pt>
                <c:pt idx="4774">
                  <c:v>14622</c:v>
                </c:pt>
                <c:pt idx="4775">
                  <c:v>14614</c:v>
                </c:pt>
                <c:pt idx="4776">
                  <c:v>14616</c:v>
                </c:pt>
                <c:pt idx="4777">
                  <c:v>14685</c:v>
                </c:pt>
                <c:pt idx="4778">
                  <c:v>14762</c:v>
                </c:pt>
                <c:pt idx="4779">
                  <c:v>14855</c:v>
                </c:pt>
                <c:pt idx="4780">
                  <c:v>14972</c:v>
                </c:pt>
                <c:pt idx="4781">
                  <c:v>15079</c:v>
                </c:pt>
                <c:pt idx="4782">
                  <c:v>15162</c:v>
                </c:pt>
                <c:pt idx="4783">
                  <c:v>15214</c:v>
                </c:pt>
                <c:pt idx="4784">
                  <c:v>15209</c:v>
                </c:pt>
                <c:pt idx="4785">
                  <c:v>15218</c:v>
                </c:pt>
                <c:pt idx="4786">
                  <c:v>15324</c:v>
                </c:pt>
                <c:pt idx="4787">
                  <c:v>15334</c:v>
                </c:pt>
                <c:pt idx="4788">
                  <c:v>15381</c:v>
                </c:pt>
                <c:pt idx="4789">
                  <c:v>15412</c:v>
                </c:pt>
                <c:pt idx="4790">
                  <c:v>15369</c:v>
                </c:pt>
                <c:pt idx="4791">
                  <c:v>15345</c:v>
                </c:pt>
                <c:pt idx="4792">
                  <c:v>15293</c:v>
                </c:pt>
                <c:pt idx="4793">
                  <c:v>15341</c:v>
                </c:pt>
                <c:pt idx="4794">
                  <c:v>15318</c:v>
                </c:pt>
                <c:pt idx="4795">
                  <c:v>15323</c:v>
                </c:pt>
                <c:pt idx="4796">
                  <c:v>15365</c:v>
                </c:pt>
                <c:pt idx="4797">
                  <c:v>15379</c:v>
                </c:pt>
                <c:pt idx="4798">
                  <c:v>15432</c:v>
                </c:pt>
                <c:pt idx="4799">
                  <c:v>15419</c:v>
                </c:pt>
                <c:pt idx="4800">
                  <c:v>15384</c:v>
                </c:pt>
                <c:pt idx="4801">
                  <c:v>15359</c:v>
                </c:pt>
                <c:pt idx="4802">
                  <c:v>15379</c:v>
                </c:pt>
                <c:pt idx="4803">
                  <c:v>15285</c:v>
                </c:pt>
                <c:pt idx="4804">
                  <c:v>15306</c:v>
                </c:pt>
                <c:pt idx="4805">
                  <c:v>15359</c:v>
                </c:pt>
                <c:pt idx="4806">
                  <c:v>15389</c:v>
                </c:pt>
                <c:pt idx="4807">
                  <c:v>15452</c:v>
                </c:pt>
                <c:pt idx="4808">
                  <c:v>15512</c:v>
                </c:pt>
                <c:pt idx="4809">
                  <c:v>15591</c:v>
                </c:pt>
                <c:pt idx="4810">
                  <c:v>15670</c:v>
                </c:pt>
                <c:pt idx="4811">
                  <c:v>15718</c:v>
                </c:pt>
                <c:pt idx="4812">
                  <c:v>15785</c:v>
                </c:pt>
                <c:pt idx="4813">
                  <c:v>15759</c:v>
                </c:pt>
                <c:pt idx="4814">
                  <c:v>15808</c:v>
                </c:pt>
                <c:pt idx="4815">
                  <c:v>15859</c:v>
                </c:pt>
                <c:pt idx="4816">
                  <c:v>15863</c:v>
                </c:pt>
                <c:pt idx="4817">
                  <c:v>15861</c:v>
                </c:pt>
                <c:pt idx="4818">
                  <c:v>15862</c:v>
                </c:pt>
                <c:pt idx="4819">
                  <c:v>15842</c:v>
                </c:pt>
                <c:pt idx="4820">
                  <c:v>15780</c:v>
                </c:pt>
                <c:pt idx="4821">
                  <c:v>15688</c:v>
                </c:pt>
                <c:pt idx="4822">
                  <c:v>15634</c:v>
                </c:pt>
                <c:pt idx="4823">
                  <c:v>15639</c:v>
                </c:pt>
                <c:pt idx="4824">
                  <c:v>15655</c:v>
                </c:pt>
                <c:pt idx="4825">
                  <c:v>15687</c:v>
                </c:pt>
                <c:pt idx="4826">
                  <c:v>15766</c:v>
                </c:pt>
                <c:pt idx="4827">
                  <c:v>15859</c:v>
                </c:pt>
                <c:pt idx="4828">
                  <c:v>15967</c:v>
                </c:pt>
                <c:pt idx="4829">
                  <c:v>16124</c:v>
                </c:pt>
                <c:pt idx="4830">
                  <c:v>16234</c:v>
                </c:pt>
                <c:pt idx="4831">
                  <c:v>16319</c:v>
                </c:pt>
                <c:pt idx="4832">
                  <c:v>16329</c:v>
                </c:pt>
                <c:pt idx="4833">
                  <c:v>16315</c:v>
                </c:pt>
                <c:pt idx="4834">
                  <c:v>16278</c:v>
                </c:pt>
                <c:pt idx="4835">
                  <c:v>16206</c:v>
                </c:pt>
                <c:pt idx="4836">
                  <c:v>16221</c:v>
                </c:pt>
                <c:pt idx="4837">
                  <c:v>16186</c:v>
                </c:pt>
                <c:pt idx="4838">
                  <c:v>16199</c:v>
                </c:pt>
                <c:pt idx="4839">
                  <c:v>16241</c:v>
                </c:pt>
                <c:pt idx="4840">
                  <c:v>16313</c:v>
                </c:pt>
                <c:pt idx="4841">
                  <c:v>16324</c:v>
                </c:pt>
                <c:pt idx="4842">
                  <c:v>16269</c:v>
                </c:pt>
                <c:pt idx="4843">
                  <c:v>16227</c:v>
                </c:pt>
                <c:pt idx="4844">
                  <c:v>16183</c:v>
                </c:pt>
                <c:pt idx="4845">
                  <c:v>16109</c:v>
                </c:pt>
                <c:pt idx="4846">
                  <c:v>16168</c:v>
                </c:pt>
                <c:pt idx="4847">
                  <c:v>16187</c:v>
                </c:pt>
                <c:pt idx="4848">
                  <c:v>16172</c:v>
                </c:pt>
                <c:pt idx="4849">
                  <c:v>16171</c:v>
                </c:pt>
                <c:pt idx="4850">
                  <c:v>16049</c:v>
                </c:pt>
                <c:pt idx="4851">
                  <c:v>15868</c:v>
                </c:pt>
                <c:pt idx="4852">
                  <c:v>15682</c:v>
                </c:pt>
                <c:pt idx="4853">
                  <c:v>15429</c:v>
                </c:pt>
                <c:pt idx="4854">
                  <c:v>15060</c:v>
                </c:pt>
                <c:pt idx="4855">
                  <c:v>14689</c:v>
                </c:pt>
                <c:pt idx="4856">
                  <c:v>14409</c:v>
                </c:pt>
                <c:pt idx="4857">
                  <c:v>14084</c:v>
                </c:pt>
                <c:pt idx="4858">
                  <c:v>13706</c:v>
                </c:pt>
                <c:pt idx="4859">
                  <c:v>13320</c:v>
                </c:pt>
                <c:pt idx="4860">
                  <c:v>12851</c:v>
                </c:pt>
                <c:pt idx="4861">
                  <c:v>12354</c:v>
                </c:pt>
                <c:pt idx="4862">
                  <c:v>11829</c:v>
                </c:pt>
                <c:pt idx="4863">
                  <c:v>11273</c:v>
                </c:pt>
                <c:pt idx="4864">
                  <c:v>10655</c:v>
                </c:pt>
                <c:pt idx="4865">
                  <c:v>9990.2000000000007</c:v>
                </c:pt>
                <c:pt idx="4866">
                  <c:v>9330.9</c:v>
                </c:pt>
                <c:pt idx="4867">
                  <c:v>8685.1</c:v>
                </c:pt>
                <c:pt idx="4868">
                  <c:v>8093.3</c:v>
                </c:pt>
                <c:pt idx="4869">
                  <c:v>7528.1</c:v>
                </c:pt>
                <c:pt idx="4870">
                  <c:v>6944.7</c:v>
                </c:pt>
                <c:pt idx="4871">
                  <c:v>6334.5</c:v>
                </c:pt>
                <c:pt idx="4872">
                  <c:v>5806.3</c:v>
                </c:pt>
                <c:pt idx="4873">
                  <c:v>5199.3</c:v>
                </c:pt>
                <c:pt idx="4874">
                  <c:v>4603.2</c:v>
                </c:pt>
                <c:pt idx="4875">
                  <c:v>3952.5</c:v>
                </c:pt>
                <c:pt idx="4876">
                  <c:v>3299</c:v>
                </c:pt>
                <c:pt idx="4877">
                  <c:v>2857.3</c:v>
                </c:pt>
                <c:pt idx="4878">
                  <c:v>2561.3000000000002</c:v>
                </c:pt>
                <c:pt idx="4879">
                  <c:v>2377.6</c:v>
                </c:pt>
                <c:pt idx="4880">
                  <c:v>2249.6</c:v>
                </c:pt>
                <c:pt idx="4881">
                  <c:v>2125.4</c:v>
                </c:pt>
                <c:pt idx="4882">
                  <c:v>1866.5</c:v>
                </c:pt>
                <c:pt idx="4883">
                  <c:v>1684.4</c:v>
                </c:pt>
                <c:pt idx="4884">
                  <c:v>1455.8</c:v>
                </c:pt>
                <c:pt idx="4885">
                  <c:v>1143.5999999999999</c:v>
                </c:pt>
                <c:pt idx="4886">
                  <c:v>829.2</c:v>
                </c:pt>
                <c:pt idx="4887">
                  <c:v>557.45000000000005</c:v>
                </c:pt>
                <c:pt idx="4888">
                  <c:v>360.18</c:v>
                </c:pt>
                <c:pt idx="4889">
                  <c:v>203.96</c:v>
                </c:pt>
                <c:pt idx="4890">
                  <c:v>42.523000000000003</c:v>
                </c:pt>
                <c:pt idx="4891">
                  <c:v>-47.921999999999997</c:v>
                </c:pt>
                <c:pt idx="4892">
                  <c:v>-131.30000000000001</c:v>
                </c:pt>
                <c:pt idx="4893">
                  <c:v>-193.33</c:v>
                </c:pt>
                <c:pt idx="4894">
                  <c:v>-219.62</c:v>
                </c:pt>
                <c:pt idx="4895">
                  <c:v>-284.05</c:v>
                </c:pt>
                <c:pt idx="4896">
                  <c:v>-254.34</c:v>
                </c:pt>
                <c:pt idx="4897">
                  <c:v>-264.26</c:v>
                </c:pt>
                <c:pt idx="4898">
                  <c:v>-303.25</c:v>
                </c:pt>
                <c:pt idx="4899">
                  <c:v>-298.06</c:v>
                </c:pt>
                <c:pt idx="4900">
                  <c:v>-244.18</c:v>
                </c:pt>
                <c:pt idx="4901">
                  <c:v>-246.25</c:v>
                </c:pt>
                <c:pt idx="4902">
                  <c:v>-262.02</c:v>
                </c:pt>
                <c:pt idx="4903">
                  <c:v>-280.67</c:v>
                </c:pt>
                <c:pt idx="4904">
                  <c:v>-355.85</c:v>
                </c:pt>
                <c:pt idx="4905">
                  <c:v>-480.01</c:v>
                </c:pt>
                <c:pt idx="4906">
                  <c:v>-596.07000000000005</c:v>
                </c:pt>
                <c:pt idx="4907">
                  <c:v>-709.26</c:v>
                </c:pt>
                <c:pt idx="4908">
                  <c:v>-850.81</c:v>
                </c:pt>
                <c:pt idx="4909">
                  <c:v>-958.15</c:v>
                </c:pt>
                <c:pt idx="4910">
                  <c:v>-1084.5999999999999</c:v>
                </c:pt>
                <c:pt idx="4911">
                  <c:v>-1202.5</c:v>
                </c:pt>
                <c:pt idx="4912">
                  <c:v>-1356.1</c:v>
                </c:pt>
                <c:pt idx="4913">
                  <c:v>-1499.5</c:v>
                </c:pt>
                <c:pt idx="4914">
                  <c:v>-1611.2</c:v>
                </c:pt>
                <c:pt idx="4915">
                  <c:v>-1728.5</c:v>
                </c:pt>
                <c:pt idx="4916">
                  <c:v>-1805.7</c:v>
                </c:pt>
                <c:pt idx="4917">
                  <c:v>-1818.7</c:v>
                </c:pt>
                <c:pt idx="4918">
                  <c:v>-1890.9</c:v>
                </c:pt>
                <c:pt idx="4919">
                  <c:v>-1975.7</c:v>
                </c:pt>
                <c:pt idx="4920">
                  <c:v>-2077.3000000000002</c:v>
                </c:pt>
                <c:pt idx="4921">
                  <c:v>-2203.4</c:v>
                </c:pt>
                <c:pt idx="4922">
                  <c:v>-2334.6</c:v>
                </c:pt>
                <c:pt idx="4923">
                  <c:v>-2500.4</c:v>
                </c:pt>
                <c:pt idx="4924">
                  <c:v>-2593</c:v>
                </c:pt>
                <c:pt idx="4925">
                  <c:v>-2738.2</c:v>
                </c:pt>
                <c:pt idx="4926">
                  <c:v>-2879.4</c:v>
                </c:pt>
                <c:pt idx="4927">
                  <c:v>-3019.3</c:v>
                </c:pt>
                <c:pt idx="4928">
                  <c:v>-3185</c:v>
                </c:pt>
                <c:pt idx="4929">
                  <c:v>-3319.7</c:v>
                </c:pt>
                <c:pt idx="4930">
                  <c:v>-3491.1</c:v>
                </c:pt>
                <c:pt idx="4931">
                  <c:v>-3626.2</c:v>
                </c:pt>
                <c:pt idx="4932">
                  <c:v>-3726.8</c:v>
                </c:pt>
                <c:pt idx="4933">
                  <c:v>-3867.2</c:v>
                </c:pt>
                <c:pt idx="4934">
                  <c:v>-3960.2</c:v>
                </c:pt>
                <c:pt idx="4935">
                  <c:v>-4052.8</c:v>
                </c:pt>
                <c:pt idx="4936">
                  <c:v>-4167.6000000000004</c:v>
                </c:pt>
                <c:pt idx="4937">
                  <c:v>-4268</c:v>
                </c:pt>
                <c:pt idx="4938">
                  <c:v>-4377.8</c:v>
                </c:pt>
                <c:pt idx="4939">
                  <c:v>-4479</c:v>
                </c:pt>
                <c:pt idx="4940">
                  <c:v>-4624.6000000000004</c:v>
                </c:pt>
                <c:pt idx="4941">
                  <c:v>-4737.3999999999996</c:v>
                </c:pt>
                <c:pt idx="4942">
                  <c:v>-4857.8999999999996</c:v>
                </c:pt>
                <c:pt idx="4943">
                  <c:v>-4989.8</c:v>
                </c:pt>
                <c:pt idx="4944">
                  <c:v>-5087.3999999999996</c:v>
                </c:pt>
                <c:pt idx="4945">
                  <c:v>-5170.8999999999996</c:v>
                </c:pt>
                <c:pt idx="4946">
                  <c:v>-5267</c:v>
                </c:pt>
                <c:pt idx="4947">
                  <c:v>-5334.8</c:v>
                </c:pt>
                <c:pt idx="4948">
                  <c:v>-5427.6</c:v>
                </c:pt>
                <c:pt idx="4949">
                  <c:v>-5472.6</c:v>
                </c:pt>
                <c:pt idx="4950">
                  <c:v>-5531.1</c:v>
                </c:pt>
                <c:pt idx="4951">
                  <c:v>-5521.9</c:v>
                </c:pt>
                <c:pt idx="4952">
                  <c:v>-5543.6</c:v>
                </c:pt>
                <c:pt idx="4953">
                  <c:v>-5584.7</c:v>
                </c:pt>
                <c:pt idx="4954">
                  <c:v>-5611</c:v>
                </c:pt>
                <c:pt idx="4955">
                  <c:v>-5663.9</c:v>
                </c:pt>
                <c:pt idx="4956">
                  <c:v>-5715.4</c:v>
                </c:pt>
                <c:pt idx="4957">
                  <c:v>-5781.7</c:v>
                </c:pt>
                <c:pt idx="4958">
                  <c:v>-5839.5</c:v>
                </c:pt>
                <c:pt idx="4959">
                  <c:v>-5898.8</c:v>
                </c:pt>
                <c:pt idx="4960">
                  <c:v>-5967.3</c:v>
                </c:pt>
                <c:pt idx="4961">
                  <c:v>-6060.7</c:v>
                </c:pt>
                <c:pt idx="4962">
                  <c:v>-6138.1</c:v>
                </c:pt>
                <c:pt idx="4963">
                  <c:v>-6216.7</c:v>
                </c:pt>
                <c:pt idx="4964">
                  <c:v>-6304</c:v>
                </c:pt>
                <c:pt idx="4965">
                  <c:v>-6403.9</c:v>
                </c:pt>
                <c:pt idx="4966">
                  <c:v>-6469.8</c:v>
                </c:pt>
                <c:pt idx="4967">
                  <c:v>-6519.8</c:v>
                </c:pt>
                <c:pt idx="4968">
                  <c:v>-6611.2</c:v>
                </c:pt>
                <c:pt idx="4969">
                  <c:v>-6691.4</c:v>
                </c:pt>
                <c:pt idx="4970">
                  <c:v>-6732.5</c:v>
                </c:pt>
                <c:pt idx="4971">
                  <c:v>-6795.7</c:v>
                </c:pt>
                <c:pt idx="4972">
                  <c:v>-6812.5</c:v>
                </c:pt>
                <c:pt idx="4973">
                  <c:v>-6846.4</c:v>
                </c:pt>
                <c:pt idx="4974">
                  <c:v>-6916.5</c:v>
                </c:pt>
                <c:pt idx="4975">
                  <c:v>-6974</c:v>
                </c:pt>
                <c:pt idx="4976">
                  <c:v>-7046.8</c:v>
                </c:pt>
                <c:pt idx="4977">
                  <c:v>-7081.5</c:v>
                </c:pt>
                <c:pt idx="4978">
                  <c:v>-7138.5</c:v>
                </c:pt>
                <c:pt idx="4979">
                  <c:v>-7183</c:v>
                </c:pt>
                <c:pt idx="4980">
                  <c:v>-7211.2</c:v>
                </c:pt>
                <c:pt idx="4981">
                  <c:v>-7247.8</c:v>
                </c:pt>
                <c:pt idx="4982">
                  <c:v>-7295.4</c:v>
                </c:pt>
                <c:pt idx="4983">
                  <c:v>-7325.9</c:v>
                </c:pt>
                <c:pt idx="4984">
                  <c:v>-7365.3</c:v>
                </c:pt>
                <c:pt idx="4985">
                  <c:v>-7415.5</c:v>
                </c:pt>
                <c:pt idx="4986">
                  <c:v>-7462.9</c:v>
                </c:pt>
                <c:pt idx="4987">
                  <c:v>-7506.1</c:v>
                </c:pt>
                <c:pt idx="4988">
                  <c:v>-7525.5</c:v>
                </c:pt>
                <c:pt idx="4989">
                  <c:v>-7500.5</c:v>
                </c:pt>
                <c:pt idx="4990">
                  <c:v>-7507.3</c:v>
                </c:pt>
                <c:pt idx="4991">
                  <c:v>-7514.1</c:v>
                </c:pt>
                <c:pt idx="4992">
                  <c:v>-7503.8</c:v>
                </c:pt>
                <c:pt idx="4993">
                  <c:v>-7526.6</c:v>
                </c:pt>
                <c:pt idx="4994">
                  <c:v>-7507.2</c:v>
                </c:pt>
                <c:pt idx="4995">
                  <c:v>-7517</c:v>
                </c:pt>
                <c:pt idx="4996">
                  <c:v>-7528.4</c:v>
                </c:pt>
                <c:pt idx="4997">
                  <c:v>-7536.6</c:v>
                </c:pt>
                <c:pt idx="4998">
                  <c:v>-7577.1</c:v>
                </c:pt>
                <c:pt idx="4999">
                  <c:v>-7579.4</c:v>
                </c:pt>
                <c:pt idx="5000">
                  <c:v>-7608.1</c:v>
                </c:pt>
                <c:pt idx="5001">
                  <c:v>-7607.5</c:v>
                </c:pt>
                <c:pt idx="5002">
                  <c:v>-7634.8</c:v>
                </c:pt>
                <c:pt idx="5003">
                  <c:v>-7663.2</c:v>
                </c:pt>
                <c:pt idx="5004">
                  <c:v>-7654.9</c:v>
                </c:pt>
                <c:pt idx="5005">
                  <c:v>-7658.9</c:v>
                </c:pt>
                <c:pt idx="5006">
                  <c:v>-7657.3</c:v>
                </c:pt>
                <c:pt idx="5007">
                  <c:v>-7635.4</c:v>
                </c:pt>
                <c:pt idx="5008">
                  <c:v>-7605.8</c:v>
                </c:pt>
                <c:pt idx="5009">
                  <c:v>-7582.6</c:v>
                </c:pt>
                <c:pt idx="5010">
                  <c:v>-7573.5</c:v>
                </c:pt>
                <c:pt idx="5011">
                  <c:v>-7553.8</c:v>
                </c:pt>
                <c:pt idx="5012">
                  <c:v>-7572.4</c:v>
                </c:pt>
                <c:pt idx="5013">
                  <c:v>-7557.5</c:v>
                </c:pt>
                <c:pt idx="5014">
                  <c:v>-7562</c:v>
                </c:pt>
                <c:pt idx="5015">
                  <c:v>-7586.5</c:v>
                </c:pt>
                <c:pt idx="5016">
                  <c:v>-7568</c:v>
                </c:pt>
                <c:pt idx="5017">
                  <c:v>-7580.4</c:v>
                </c:pt>
                <c:pt idx="5018">
                  <c:v>-7588.2</c:v>
                </c:pt>
                <c:pt idx="5019">
                  <c:v>-7587.2</c:v>
                </c:pt>
                <c:pt idx="5020">
                  <c:v>-7621</c:v>
                </c:pt>
                <c:pt idx="5021">
                  <c:v>-7642</c:v>
                </c:pt>
                <c:pt idx="5022">
                  <c:v>-7644</c:v>
                </c:pt>
                <c:pt idx="5023">
                  <c:v>-7622.1</c:v>
                </c:pt>
                <c:pt idx="5024">
                  <c:v>-7580.3</c:v>
                </c:pt>
                <c:pt idx="5025">
                  <c:v>-7548.2</c:v>
                </c:pt>
                <c:pt idx="5026">
                  <c:v>-7490</c:v>
                </c:pt>
                <c:pt idx="5027">
                  <c:v>-7447.1</c:v>
                </c:pt>
                <c:pt idx="5028">
                  <c:v>-7446.5</c:v>
                </c:pt>
                <c:pt idx="5029">
                  <c:v>-7407</c:v>
                </c:pt>
                <c:pt idx="5030">
                  <c:v>-7395.9</c:v>
                </c:pt>
                <c:pt idx="5031">
                  <c:v>-7394.2</c:v>
                </c:pt>
                <c:pt idx="5032">
                  <c:v>-7397.8</c:v>
                </c:pt>
                <c:pt idx="5033">
                  <c:v>-7378</c:v>
                </c:pt>
                <c:pt idx="5034">
                  <c:v>-7329.3</c:v>
                </c:pt>
                <c:pt idx="5035">
                  <c:v>-7304</c:v>
                </c:pt>
                <c:pt idx="5036">
                  <c:v>-7245.5</c:v>
                </c:pt>
                <c:pt idx="5037">
                  <c:v>-7157.1</c:v>
                </c:pt>
                <c:pt idx="5038">
                  <c:v>-7085.1</c:v>
                </c:pt>
                <c:pt idx="5039">
                  <c:v>-6973.1</c:v>
                </c:pt>
                <c:pt idx="5040">
                  <c:v>-6895.8</c:v>
                </c:pt>
                <c:pt idx="5041">
                  <c:v>-6788.1</c:v>
                </c:pt>
                <c:pt idx="5042">
                  <c:v>-6664.8</c:v>
                </c:pt>
                <c:pt idx="5043">
                  <c:v>-6545.7</c:v>
                </c:pt>
                <c:pt idx="5044">
                  <c:v>-6356.9</c:v>
                </c:pt>
                <c:pt idx="5045">
                  <c:v>-6159.5</c:v>
                </c:pt>
                <c:pt idx="5046">
                  <c:v>-5920.3</c:v>
                </c:pt>
                <c:pt idx="5047">
                  <c:v>-5648.4</c:v>
                </c:pt>
                <c:pt idx="5048">
                  <c:v>-5381.1</c:v>
                </c:pt>
                <c:pt idx="5049">
                  <c:v>-5060.1000000000004</c:v>
                </c:pt>
                <c:pt idx="5050">
                  <c:v>-4680.3</c:v>
                </c:pt>
                <c:pt idx="5051">
                  <c:v>-4308.7</c:v>
                </c:pt>
                <c:pt idx="5052">
                  <c:v>-3898.9</c:v>
                </c:pt>
                <c:pt idx="5053">
                  <c:v>-3538.6</c:v>
                </c:pt>
                <c:pt idx="5054">
                  <c:v>-3180.6</c:v>
                </c:pt>
                <c:pt idx="5055">
                  <c:v>-2846.6</c:v>
                </c:pt>
                <c:pt idx="5056">
                  <c:v>-2564</c:v>
                </c:pt>
                <c:pt idx="5057">
                  <c:v>-2296.9</c:v>
                </c:pt>
                <c:pt idx="5058">
                  <c:v>-2020</c:v>
                </c:pt>
                <c:pt idx="5059">
                  <c:v>-1716.8</c:v>
                </c:pt>
                <c:pt idx="5060">
                  <c:v>-1465.2</c:v>
                </c:pt>
                <c:pt idx="5061">
                  <c:v>-1266.7</c:v>
                </c:pt>
                <c:pt idx="5062">
                  <c:v>-1074.9000000000001</c:v>
                </c:pt>
                <c:pt idx="5063">
                  <c:v>-859.03</c:v>
                </c:pt>
                <c:pt idx="5064">
                  <c:v>-674.09</c:v>
                </c:pt>
                <c:pt idx="5065">
                  <c:v>-514.62</c:v>
                </c:pt>
                <c:pt idx="5066">
                  <c:v>-379.98</c:v>
                </c:pt>
                <c:pt idx="5067">
                  <c:v>-262.88</c:v>
                </c:pt>
                <c:pt idx="5068">
                  <c:v>-152.44999999999999</c:v>
                </c:pt>
                <c:pt idx="5069">
                  <c:v>-43.91</c:v>
                </c:pt>
                <c:pt idx="5070">
                  <c:v>44.817999999999998</c:v>
                </c:pt>
                <c:pt idx="5071">
                  <c:v>123.08</c:v>
                </c:pt>
                <c:pt idx="5072">
                  <c:v>182.67</c:v>
                </c:pt>
                <c:pt idx="5073">
                  <c:v>214.68</c:v>
                </c:pt>
                <c:pt idx="5074">
                  <c:v>295.88</c:v>
                </c:pt>
                <c:pt idx="5075">
                  <c:v>329.54</c:v>
                </c:pt>
                <c:pt idx="5076">
                  <c:v>342.81</c:v>
                </c:pt>
                <c:pt idx="5077">
                  <c:v>394.49</c:v>
                </c:pt>
                <c:pt idx="5078">
                  <c:v>382.43</c:v>
                </c:pt>
                <c:pt idx="5079">
                  <c:v>391.76</c:v>
                </c:pt>
                <c:pt idx="5080">
                  <c:v>430.45</c:v>
                </c:pt>
                <c:pt idx="5081">
                  <c:v>464.53</c:v>
                </c:pt>
                <c:pt idx="5082">
                  <c:v>563.96</c:v>
                </c:pt>
                <c:pt idx="5083">
                  <c:v>797.12</c:v>
                </c:pt>
                <c:pt idx="5084">
                  <c:v>1293.9000000000001</c:v>
                </c:pt>
                <c:pt idx="5085">
                  <c:v>1867</c:v>
                </c:pt>
                <c:pt idx="5086">
                  <c:v>2335.3000000000002</c:v>
                </c:pt>
                <c:pt idx="5087">
                  <c:v>2561.8000000000002</c:v>
                </c:pt>
                <c:pt idx="5088">
                  <c:v>2552.6</c:v>
                </c:pt>
                <c:pt idx="5089">
                  <c:v>2494.9</c:v>
                </c:pt>
                <c:pt idx="5090">
                  <c:v>2388.1999999999998</c:v>
                </c:pt>
                <c:pt idx="5091">
                  <c:v>2286.3000000000002</c:v>
                </c:pt>
                <c:pt idx="5092">
                  <c:v>2234</c:v>
                </c:pt>
                <c:pt idx="5093">
                  <c:v>2219.1</c:v>
                </c:pt>
                <c:pt idx="5094">
                  <c:v>2255.1999999999998</c:v>
                </c:pt>
                <c:pt idx="5095">
                  <c:v>2393.1999999999998</c:v>
                </c:pt>
                <c:pt idx="5096">
                  <c:v>2566.4</c:v>
                </c:pt>
                <c:pt idx="5097">
                  <c:v>2768.2</c:v>
                </c:pt>
                <c:pt idx="5098">
                  <c:v>3001.7</c:v>
                </c:pt>
                <c:pt idx="5099">
                  <c:v>3325.3</c:v>
                </c:pt>
                <c:pt idx="5100">
                  <c:v>3731.2</c:v>
                </c:pt>
                <c:pt idx="5101">
                  <c:v>4126.3</c:v>
                </c:pt>
                <c:pt idx="5102">
                  <c:v>4491.1000000000004</c:v>
                </c:pt>
                <c:pt idx="5103">
                  <c:v>4766.6000000000004</c:v>
                </c:pt>
                <c:pt idx="5104">
                  <c:v>4962.2</c:v>
                </c:pt>
                <c:pt idx="5105">
                  <c:v>5151.5</c:v>
                </c:pt>
                <c:pt idx="5106">
                  <c:v>5329.3</c:v>
                </c:pt>
                <c:pt idx="5107">
                  <c:v>5555.7</c:v>
                </c:pt>
                <c:pt idx="5108">
                  <c:v>5797</c:v>
                </c:pt>
                <c:pt idx="5109">
                  <c:v>6007.9</c:v>
                </c:pt>
                <c:pt idx="5110">
                  <c:v>6209</c:v>
                </c:pt>
                <c:pt idx="5111">
                  <c:v>6440.6</c:v>
                </c:pt>
                <c:pt idx="5112">
                  <c:v>6674.8</c:v>
                </c:pt>
                <c:pt idx="5113">
                  <c:v>6934.2</c:v>
                </c:pt>
                <c:pt idx="5114">
                  <c:v>7195.5</c:v>
                </c:pt>
                <c:pt idx="5115">
                  <c:v>7418.5</c:v>
                </c:pt>
                <c:pt idx="5116">
                  <c:v>7664.5</c:v>
                </c:pt>
                <c:pt idx="5117">
                  <c:v>7901</c:v>
                </c:pt>
                <c:pt idx="5118">
                  <c:v>8106.1</c:v>
                </c:pt>
                <c:pt idx="5119">
                  <c:v>8322.6</c:v>
                </c:pt>
                <c:pt idx="5120">
                  <c:v>8522</c:v>
                </c:pt>
                <c:pt idx="5121">
                  <c:v>8705.1</c:v>
                </c:pt>
                <c:pt idx="5122">
                  <c:v>8862.2999999999993</c:v>
                </c:pt>
                <c:pt idx="5123">
                  <c:v>8972.7999999999993</c:v>
                </c:pt>
                <c:pt idx="5124">
                  <c:v>9096</c:v>
                </c:pt>
                <c:pt idx="5125">
                  <c:v>9299.2999999999993</c:v>
                </c:pt>
                <c:pt idx="5126">
                  <c:v>9466.2000000000007</c:v>
                </c:pt>
                <c:pt idx="5127">
                  <c:v>9634.5</c:v>
                </c:pt>
                <c:pt idx="5128">
                  <c:v>9819.4</c:v>
                </c:pt>
                <c:pt idx="5129">
                  <c:v>10026</c:v>
                </c:pt>
                <c:pt idx="5130">
                  <c:v>10285</c:v>
                </c:pt>
                <c:pt idx="5131">
                  <c:v>10496</c:v>
                </c:pt>
                <c:pt idx="5132">
                  <c:v>10747</c:v>
                </c:pt>
                <c:pt idx="5133">
                  <c:v>10928</c:v>
                </c:pt>
                <c:pt idx="5134">
                  <c:v>11129</c:v>
                </c:pt>
                <c:pt idx="5135">
                  <c:v>11263</c:v>
                </c:pt>
                <c:pt idx="5136">
                  <c:v>11361</c:v>
                </c:pt>
                <c:pt idx="5137">
                  <c:v>11489</c:v>
                </c:pt>
                <c:pt idx="5138">
                  <c:v>11588</c:v>
                </c:pt>
                <c:pt idx="5139">
                  <c:v>11634</c:v>
                </c:pt>
                <c:pt idx="5140">
                  <c:v>11664</c:v>
                </c:pt>
                <c:pt idx="5141">
                  <c:v>11697</c:v>
                </c:pt>
                <c:pt idx="5142">
                  <c:v>11734</c:v>
                </c:pt>
                <c:pt idx="5143">
                  <c:v>11749</c:v>
                </c:pt>
                <c:pt idx="5144">
                  <c:v>11793</c:v>
                </c:pt>
                <c:pt idx="5145">
                  <c:v>11903</c:v>
                </c:pt>
                <c:pt idx="5146">
                  <c:v>12031</c:v>
                </c:pt>
                <c:pt idx="5147">
                  <c:v>12185</c:v>
                </c:pt>
                <c:pt idx="5148">
                  <c:v>12319</c:v>
                </c:pt>
                <c:pt idx="5149">
                  <c:v>12469</c:v>
                </c:pt>
                <c:pt idx="5150">
                  <c:v>12518</c:v>
                </c:pt>
                <c:pt idx="5151">
                  <c:v>12540</c:v>
                </c:pt>
                <c:pt idx="5152">
                  <c:v>12558</c:v>
                </c:pt>
                <c:pt idx="5153">
                  <c:v>12585</c:v>
                </c:pt>
                <c:pt idx="5154">
                  <c:v>12651</c:v>
                </c:pt>
                <c:pt idx="5155">
                  <c:v>12683</c:v>
                </c:pt>
                <c:pt idx="5156">
                  <c:v>12740</c:v>
                </c:pt>
                <c:pt idx="5157">
                  <c:v>12803</c:v>
                </c:pt>
                <c:pt idx="5158">
                  <c:v>12818</c:v>
                </c:pt>
                <c:pt idx="5159">
                  <c:v>12909</c:v>
                </c:pt>
                <c:pt idx="5160">
                  <c:v>12982</c:v>
                </c:pt>
                <c:pt idx="5161">
                  <c:v>13022</c:v>
                </c:pt>
                <c:pt idx="5162">
                  <c:v>13123</c:v>
                </c:pt>
                <c:pt idx="5163">
                  <c:v>13215</c:v>
                </c:pt>
                <c:pt idx="5164">
                  <c:v>13301</c:v>
                </c:pt>
                <c:pt idx="5165">
                  <c:v>13381</c:v>
                </c:pt>
                <c:pt idx="5166">
                  <c:v>13464</c:v>
                </c:pt>
                <c:pt idx="5167">
                  <c:v>13481</c:v>
                </c:pt>
                <c:pt idx="5168">
                  <c:v>13485</c:v>
                </c:pt>
                <c:pt idx="5169">
                  <c:v>13520</c:v>
                </c:pt>
                <c:pt idx="5170">
                  <c:v>13468</c:v>
                </c:pt>
                <c:pt idx="5171">
                  <c:v>13423</c:v>
                </c:pt>
                <c:pt idx="5172">
                  <c:v>13373</c:v>
                </c:pt>
                <c:pt idx="5173">
                  <c:v>13376</c:v>
                </c:pt>
                <c:pt idx="5174">
                  <c:v>13307</c:v>
                </c:pt>
                <c:pt idx="5175">
                  <c:v>13297</c:v>
                </c:pt>
                <c:pt idx="5176">
                  <c:v>13289</c:v>
                </c:pt>
                <c:pt idx="5177">
                  <c:v>13283</c:v>
                </c:pt>
                <c:pt idx="5178">
                  <c:v>13336</c:v>
                </c:pt>
                <c:pt idx="5179">
                  <c:v>13359</c:v>
                </c:pt>
                <c:pt idx="5180">
                  <c:v>13417</c:v>
                </c:pt>
                <c:pt idx="5181">
                  <c:v>13510</c:v>
                </c:pt>
                <c:pt idx="5182">
                  <c:v>13601</c:v>
                </c:pt>
                <c:pt idx="5183">
                  <c:v>13684</c:v>
                </c:pt>
                <c:pt idx="5184">
                  <c:v>13741</c:v>
                </c:pt>
                <c:pt idx="5185">
                  <c:v>13792</c:v>
                </c:pt>
                <c:pt idx="5186">
                  <c:v>13803</c:v>
                </c:pt>
                <c:pt idx="5187">
                  <c:v>13779</c:v>
                </c:pt>
                <c:pt idx="5188">
                  <c:v>13759</c:v>
                </c:pt>
                <c:pt idx="5189">
                  <c:v>13682</c:v>
                </c:pt>
                <c:pt idx="5190">
                  <c:v>13668</c:v>
                </c:pt>
                <c:pt idx="5191">
                  <c:v>13608</c:v>
                </c:pt>
                <c:pt idx="5192">
                  <c:v>13559</c:v>
                </c:pt>
                <c:pt idx="5193">
                  <c:v>13537</c:v>
                </c:pt>
                <c:pt idx="5194">
                  <c:v>13530</c:v>
                </c:pt>
                <c:pt idx="5195">
                  <c:v>13502</c:v>
                </c:pt>
                <c:pt idx="5196">
                  <c:v>13524</c:v>
                </c:pt>
                <c:pt idx="5197">
                  <c:v>13567</c:v>
                </c:pt>
                <c:pt idx="5198">
                  <c:v>13611</c:v>
                </c:pt>
                <c:pt idx="5199">
                  <c:v>13682</c:v>
                </c:pt>
                <c:pt idx="5200">
                  <c:v>13771</c:v>
                </c:pt>
                <c:pt idx="5201">
                  <c:v>13844</c:v>
                </c:pt>
                <c:pt idx="5202">
                  <c:v>13895</c:v>
                </c:pt>
                <c:pt idx="5203">
                  <c:v>13910</c:v>
                </c:pt>
                <c:pt idx="5204">
                  <c:v>13928</c:v>
                </c:pt>
                <c:pt idx="5205">
                  <c:v>13913</c:v>
                </c:pt>
                <c:pt idx="5206">
                  <c:v>13912</c:v>
                </c:pt>
                <c:pt idx="5207">
                  <c:v>13876</c:v>
                </c:pt>
                <c:pt idx="5208">
                  <c:v>13802</c:v>
                </c:pt>
                <c:pt idx="5209">
                  <c:v>13779</c:v>
                </c:pt>
                <c:pt idx="5210">
                  <c:v>13755</c:v>
                </c:pt>
                <c:pt idx="5211">
                  <c:v>13763</c:v>
                </c:pt>
                <c:pt idx="5212">
                  <c:v>13824</c:v>
                </c:pt>
                <c:pt idx="5213">
                  <c:v>13842</c:v>
                </c:pt>
                <c:pt idx="5214">
                  <c:v>13901</c:v>
                </c:pt>
                <c:pt idx="5215">
                  <c:v>13956</c:v>
                </c:pt>
                <c:pt idx="5216">
                  <c:v>13973</c:v>
                </c:pt>
                <c:pt idx="5217">
                  <c:v>14076</c:v>
                </c:pt>
                <c:pt idx="5218">
                  <c:v>14109</c:v>
                </c:pt>
                <c:pt idx="5219">
                  <c:v>14129</c:v>
                </c:pt>
                <c:pt idx="5220">
                  <c:v>14163</c:v>
                </c:pt>
                <c:pt idx="5221">
                  <c:v>14168</c:v>
                </c:pt>
                <c:pt idx="5222">
                  <c:v>14192</c:v>
                </c:pt>
                <c:pt idx="5223">
                  <c:v>14128</c:v>
                </c:pt>
                <c:pt idx="5224">
                  <c:v>14042</c:v>
                </c:pt>
                <c:pt idx="5225">
                  <c:v>14075</c:v>
                </c:pt>
                <c:pt idx="5226">
                  <c:v>14036</c:v>
                </c:pt>
                <c:pt idx="5227">
                  <c:v>14048</c:v>
                </c:pt>
                <c:pt idx="5228">
                  <c:v>14070</c:v>
                </c:pt>
                <c:pt idx="5229">
                  <c:v>14057</c:v>
                </c:pt>
                <c:pt idx="5230">
                  <c:v>14124</c:v>
                </c:pt>
                <c:pt idx="5231">
                  <c:v>14184</c:v>
                </c:pt>
                <c:pt idx="5232">
                  <c:v>14245</c:v>
                </c:pt>
                <c:pt idx="5233">
                  <c:v>14191</c:v>
                </c:pt>
                <c:pt idx="5234">
                  <c:v>14173</c:v>
                </c:pt>
                <c:pt idx="5235">
                  <c:v>14158</c:v>
                </c:pt>
                <c:pt idx="5236">
                  <c:v>14101</c:v>
                </c:pt>
                <c:pt idx="5237">
                  <c:v>14093</c:v>
                </c:pt>
                <c:pt idx="5238">
                  <c:v>14083</c:v>
                </c:pt>
                <c:pt idx="5239">
                  <c:v>14070</c:v>
                </c:pt>
                <c:pt idx="5240">
                  <c:v>14093</c:v>
                </c:pt>
                <c:pt idx="5241">
                  <c:v>14078</c:v>
                </c:pt>
                <c:pt idx="5242">
                  <c:v>14060</c:v>
                </c:pt>
                <c:pt idx="5243">
                  <c:v>14077</c:v>
                </c:pt>
                <c:pt idx="5244">
                  <c:v>14072</c:v>
                </c:pt>
                <c:pt idx="5245">
                  <c:v>14062</c:v>
                </c:pt>
                <c:pt idx="5246">
                  <c:v>14059</c:v>
                </c:pt>
                <c:pt idx="5247">
                  <c:v>14057</c:v>
                </c:pt>
                <c:pt idx="5248">
                  <c:v>13966</c:v>
                </c:pt>
                <c:pt idx="5249">
                  <c:v>13894</c:v>
                </c:pt>
                <c:pt idx="5250">
                  <c:v>13785</c:v>
                </c:pt>
                <c:pt idx="5251">
                  <c:v>13661</c:v>
                </c:pt>
                <c:pt idx="5252">
                  <c:v>13480</c:v>
                </c:pt>
                <c:pt idx="5253">
                  <c:v>13249</c:v>
                </c:pt>
                <c:pt idx="5254">
                  <c:v>12991</c:v>
                </c:pt>
                <c:pt idx="5255">
                  <c:v>12723</c:v>
                </c:pt>
                <c:pt idx="5256">
                  <c:v>12395</c:v>
                </c:pt>
                <c:pt idx="5257">
                  <c:v>12033</c:v>
                </c:pt>
                <c:pt idx="5258">
                  <c:v>11627</c:v>
                </c:pt>
                <c:pt idx="5259">
                  <c:v>11238</c:v>
                </c:pt>
                <c:pt idx="5260">
                  <c:v>10804</c:v>
                </c:pt>
                <c:pt idx="5261">
                  <c:v>10366</c:v>
                </c:pt>
                <c:pt idx="5262">
                  <c:v>10009</c:v>
                </c:pt>
                <c:pt idx="5263">
                  <c:v>9566.5</c:v>
                </c:pt>
                <c:pt idx="5264">
                  <c:v>9093.7999999999993</c:v>
                </c:pt>
                <c:pt idx="5265">
                  <c:v>8589.7000000000007</c:v>
                </c:pt>
                <c:pt idx="5266">
                  <c:v>8047.5</c:v>
                </c:pt>
                <c:pt idx="5267">
                  <c:v>7548.3</c:v>
                </c:pt>
                <c:pt idx="5268">
                  <c:v>7028.5</c:v>
                </c:pt>
                <c:pt idx="5269">
                  <c:v>6450.8</c:v>
                </c:pt>
                <c:pt idx="5270">
                  <c:v>5887.1</c:v>
                </c:pt>
                <c:pt idx="5271">
                  <c:v>5385</c:v>
                </c:pt>
                <c:pt idx="5272">
                  <c:v>4909.1000000000004</c:v>
                </c:pt>
                <c:pt idx="5273">
                  <c:v>4477.2</c:v>
                </c:pt>
                <c:pt idx="5274">
                  <c:v>3900.3</c:v>
                </c:pt>
                <c:pt idx="5275">
                  <c:v>3072.3</c:v>
                </c:pt>
                <c:pt idx="5276">
                  <c:v>2373</c:v>
                </c:pt>
                <c:pt idx="5277">
                  <c:v>1949.6</c:v>
                </c:pt>
                <c:pt idx="5278">
                  <c:v>1678.6</c:v>
                </c:pt>
                <c:pt idx="5279">
                  <c:v>1506.3</c:v>
                </c:pt>
                <c:pt idx="5280">
                  <c:v>1361.9</c:v>
                </c:pt>
                <c:pt idx="5281">
                  <c:v>1081.4000000000001</c:v>
                </c:pt>
                <c:pt idx="5282">
                  <c:v>1001.1</c:v>
                </c:pt>
                <c:pt idx="5283">
                  <c:v>846.17</c:v>
                </c:pt>
                <c:pt idx="5284">
                  <c:v>622.99</c:v>
                </c:pt>
                <c:pt idx="5285">
                  <c:v>459.81</c:v>
                </c:pt>
                <c:pt idx="5286">
                  <c:v>287.93</c:v>
                </c:pt>
                <c:pt idx="5287">
                  <c:v>184.08</c:v>
                </c:pt>
                <c:pt idx="5288">
                  <c:v>139.49</c:v>
                </c:pt>
                <c:pt idx="5289">
                  <c:v>103.98</c:v>
                </c:pt>
                <c:pt idx="5290">
                  <c:v>73.539000000000001</c:v>
                </c:pt>
                <c:pt idx="5291">
                  <c:v>12.099</c:v>
                </c:pt>
                <c:pt idx="5292">
                  <c:v>-55.284999999999997</c:v>
                </c:pt>
                <c:pt idx="5293">
                  <c:v>-139.65</c:v>
                </c:pt>
                <c:pt idx="5294">
                  <c:v>-159.12</c:v>
                </c:pt>
                <c:pt idx="5295">
                  <c:v>-200.57</c:v>
                </c:pt>
                <c:pt idx="5296">
                  <c:v>-248.91</c:v>
                </c:pt>
                <c:pt idx="5297">
                  <c:v>-281.97000000000003</c:v>
                </c:pt>
                <c:pt idx="5298">
                  <c:v>-347.18</c:v>
                </c:pt>
                <c:pt idx="5299">
                  <c:v>-348.53</c:v>
                </c:pt>
                <c:pt idx="5300">
                  <c:v>-345.75</c:v>
                </c:pt>
                <c:pt idx="5301">
                  <c:v>-427.64</c:v>
                </c:pt>
                <c:pt idx="5302">
                  <c:v>-521.29999999999995</c:v>
                </c:pt>
                <c:pt idx="5303">
                  <c:v>-698.75</c:v>
                </c:pt>
                <c:pt idx="5304">
                  <c:v>-877.25</c:v>
                </c:pt>
                <c:pt idx="5305">
                  <c:v>-1055.5999999999999</c:v>
                </c:pt>
                <c:pt idx="5306">
                  <c:v>-1279.5999999999999</c:v>
                </c:pt>
                <c:pt idx="5307">
                  <c:v>-1490.3</c:v>
                </c:pt>
                <c:pt idx="5308">
                  <c:v>-1731.6</c:v>
                </c:pt>
                <c:pt idx="5309">
                  <c:v>-1918.8</c:v>
                </c:pt>
                <c:pt idx="5310">
                  <c:v>-2097.8000000000002</c:v>
                </c:pt>
                <c:pt idx="5311">
                  <c:v>-2276.5</c:v>
                </c:pt>
                <c:pt idx="5312">
                  <c:v>-2399.9</c:v>
                </c:pt>
                <c:pt idx="5313">
                  <c:v>-2508.1</c:v>
                </c:pt>
                <c:pt idx="5314">
                  <c:v>-2572.8000000000002</c:v>
                </c:pt>
                <c:pt idx="5315">
                  <c:v>-2657</c:v>
                </c:pt>
                <c:pt idx="5316">
                  <c:v>-2704.3</c:v>
                </c:pt>
                <c:pt idx="5317">
                  <c:v>-2746.5</c:v>
                </c:pt>
                <c:pt idx="5318">
                  <c:v>-2807.9</c:v>
                </c:pt>
                <c:pt idx="5319">
                  <c:v>-2813.8</c:v>
                </c:pt>
                <c:pt idx="5320">
                  <c:v>-2842.1</c:v>
                </c:pt>
                <c:pt idx="5321">
                  <c:v>-2887.4</c:v>
                </c:pt>
                <c:pt idx="5322">
                  <c:v>-2949.8</c:v>
                </c:pt>
                <c:pt idx="5323">
                  <c:v>-3032.1</c:v>
                </c:pt>
                <c:pt idx="5324">
                  <c:v>-3100.8</c:v>
                </c:pt>
                <c:pt idx="5325">
                  <c:v>-3170.4</c:v>
                </c:pt>
                <c:pt idx="5326">
                  <c:v>-3249.5</c:v>
                </c:pt>
                <c:pt idx="5327">
                  <c:v>-3318</c:v>
                </c:pt>
                <c:pt idx="5328">
                  <c:v>-3405.3</c:v>
                </c:pt>
                <c:pt idx="5329">
                  <c:v>-3488.2</c:v>
                </c:pt>
                <c:pt idx="5330">
                  <c:v>-3553.7</c:v>
                </c:pt>
                <c:pt idx="5331">
                  <c:v>-3623.5</c:v>
                </c:pt>
                <c:pt idx="5332">
                  <c:v>-3677.9</c:v>
                </c:pt>
                <c:pt idx="5333">
                  <c:v>-3740.8</c:v>
                </c:pt>
                <c:pt idx="5334">
                  <c:v>-3778.1</c:v>
                </c:pt>
                <c:pt idx="5335">
                  <c:v>-3827.1</c:v>
                </c:pt>
                <c:pt idx="5336">
                  <c:v>-3872.3</c:v>
                </c:pt>
                <c:pt idx="5337">
                  <c:v>-3919.6</c:v>
                </c:pt>
                <c:pt idx="5338">
                  <c:v>-3987.6</c:v>
                </c:pt>
                <c:pt idx="5339">
                  <c:v>-4067.9</c:v>
                </c:pt>
                <c:pt idx="5340">
                  <c:v>-4083.8</c:v>
                </c:pt>
                <c:pt idx="5341">
                  <c:v>-4153.8999999999996</c:v>
                </c:pt>
                <c:pt idx="5342">
                  <c:v>-4193.3999999999996</c:v>
                </c:pt>
                <c:pt idx="5343">
                  <c:v>-4289.8</c:v>
                </c:pt>
                <c:pt idx="5344">
                  <c:v>-4369.5</c:v>
                </c:pt>
                <c:pt idx="5345">
                  <c:v>-4450.6000000000004</c:v>
                </c:pt>
                <c:pt idx="5346">
                  <c:v>-4507.3999999999996</c:v>
                </c:pt>
                <c:pt idx="5347">
                  <c:v>-4547.7</c:v>
                </c:pt>
                <c:pt idx="5348">
                  <c:v>-4620.5</c:v>
                </c:pt>
                <c:pt idx="5349">
                  <c:v>-4656.3</c:v>
                </c:pt>
                <c:pt idx="5350">
                  <c:v>-4694.3</c:v>
                </c:pt>
                <c:pt idx="5351">
                  <c:v>-4758.7</c:v>
                </c:pt>
                <c:pt idx="5352">
                  <c:v>-4812.8999999999996</c:v>
                </c:pt>
                <c:pt idx="5353">
                  <c:v>-4897.8</c:v>
                </c:pt>
                <c:pt idx="5354">
                  <c:v>-4954.7</c:v>
                </c:pt>
                <c:pt idx="5355">
                  <c:v>-5029.6000000000004</c:v>
                </c:pt>
                <c:pt idx="5356">
                  <c:v>-5070.7</c:v>
                </c:pt>
                <c:pt idx="5357">
                  <c:v>-5123.3</c:v>
                </c:pt>
                <c:pt idx="5358">
                  <c:v>-5189.8999999999996</c:v>
                </c:pt>
                <c:pt idx="5359">
                  <c:v>-5252.5</c:v>
                </c:pt>
                <c:pt idx="5360">
                  <c:v>-5327</c:v>
                </c:pt>
                <c:pt idx="5361">
                  <c:v>-5374.9</c:v>
                </c:pt>
                <c:pt idx="5362">
                  <c:v>-5442.9</c:v>
                </c:pt>
                <c:pt idx="5363">
                  <c:v>-5487.4</c:v>
                </c:pt>
                <c:pt idx="5364">
                  <c:v>-5541.6</c:v>
                </c:pt>
                <c:pt idx="5365">
                  <c:v>-5580.9</c:v>
                </c:pt>
                <c:pt idx="5366">
                  <c:v>-5606.2</c:v>
                </c:pt>
                <c:pt idx="5367">
                  <c:v>-5605.3</c:v>
                </c:pt>
                <c:pt idx="5368">
                  <c:v>-5615.6</c:v>
                </c:pt>
                <c:pt idx="5369">
                  <c:v>-5613</c:v>
                </c:pt>
                <c:pt idx="5370">
                  <c:v>-5609</c:v>
                </c:pt>
                <c:pt idx="5371">
                  <c:v>-5615.9</c:v>
                </c:pt>
                <c:pt idx="5372">
                  <c:v>-5597.2</c:v>
                </c:pt>
                <c:pt idx="5373">
                  <c:v>-5637.5</c:v>
                </c:pt>
                <c:pt idx="5374">
                  <c:v>-5668.6</c:v>
                </c:pt>
                <c:pt idx="5375">
                  <c:v>-5704.4</c:v>
                </c:pt>
                <c:pt idx="5376">
                  <c:v>-5749.8</c:v>
                </c:pt>
                <c:pt idx="5377">
                  <c:v>-5787.3</c:v>
                </c:pt>
                <c:pt idx="5378">
                  <c:v>-5851</c:v>
                </c:pt>
                <c:pt idx="5379">
                  <c:v>-5901.1</c:v>
                </c:pt>
                <c:pt idx="5380">
                  <c:v>-5976.1</c:v>
                </c:pt>
                <c:pt idx="5381">
                  <c:v>-6044.2</c:v>
                </c:pt>
                <c:pt idx="5382">
                  <c:v>-6130.9</c:v>
                </c:pt>
                <c:pt idx="5383">
                  <c:v>-6210.5</c:v>
                </c:pt>
                <c:pt idx="5384">
                  <c:v>-6273.6</c:v>
                </c:pt>
                <c:pt idx="5385">
                  <c:v>-6350.8</c:v>
                </c:pt>
                <c:pt idx="5386">
                  <c:v>-6432.5</c:v>
                </c:pt>
                <c:pt idx="5387">
                  <c:v>-6457.2</c:v>
                </c:pt>
                <c:pt idx="5388">
                  <c:v>-6490.9</c:v>
                </c:pt>
                <c:pt idx="5389">
                  <c:v>-6493.2</c:v>
                </c:pt>
                <c:pt idx="5390">
                  <c:v>-6527.4</c:v>
                </c:pt>
                <c:pt idx="5391">
                  <c:v>-6562.4</c:v>
                </c:pt>
                <c:pt idx="5392">
                  <c:v>-6565.5</c:v>
                </c:pt>
                <c:pt idx="5393">
                  <c:v>-6588.7</c:v>
                </c:pt>
                <c:pt idx="5394">
                  <c:v>-6604.9</c:v>
                </c:pt>
                <c:pt idx="5395">
                  <c:v>-6606.8</c:v>
                </c:pt>
                <c:pt idx="5396">
                  <c:v>-6634.6</c:v>
                </c:pt>
                <c:pt idx="5397">
                  <c:v>-6662.4</c:v>
                </c:pt>
                <c:pt idx="5398">
                  <c:v>-6696.2</c:v>
                </c:pt>
                <c:pt idx="5399">
                  <c:v>-6728.6</c:v>
                </c:pt>
                <c:pt idx="5400">
                  <c:v>-6765.9</c:v>
                </c:pt>
                <c:pt idx="5401">
                  <c:v>-6813.3</c:v>
                </c:pt>
                <c:pt idx="5402">
                  <c:v>-6828.3</c:v>
                </c:pt>
                <c:pt idx="5403">
                  <c:v>-6883.5</c:v>
                </c:pt>
                <c:pt idx="5404">
                  <c:v>-6911.6</c:v>
                </c:pt>
                <c:pt idx="5405">
                  <c:v>-6920.7</c:v>
                </c:pt>
                <c:pt idx="5406">
                  <c:v>-6968.4</c:v>
                </c:pt>
                <c:pt idx="5407">
                  <c:v>-7007.1</c:v>
                </c:pt>
                <c:pt idx="5408">
                  <c:v>-7050.1</c:v>
                </c:pt>
                <c:pt idx="5409">
                  <c:v>-7077.5</c:v>
                </c:pt>
                <c:pt idx="5410">
                  <c:v>-7165.9</c:v>
                </c:pt>
                <c:pt idx="5411">
                  <c:v>-7245.4</c:v>
                </c:pt>
                <c:pt idx="5412">
                  <c:v>-7322.4</c:v>
                </c:pt>
                <c:pt idx="5413">
                  <c:v>-7399.2</c:v>
                </c:pt>
                <c:pt idx="5414">
                  <c:v>-7454.8</c:v>
                </c:pt>
                <c:pt idx="5415">
                  <c:v>-7489.6</c:v>
                </c:pt>
                <c:pt idx="5416">
                  <c:v>-7494.2</c:v>
                </c:pt>
                <c:pt idx="5417">
                  <c:v>-7485.3</c:v>
                </c:pt>
                <c:pt idx="5418">
                  <c:v>-7463.2</c:v>
                </c:pt>
                <c:pt idx="5419">
                  <c:v>-7414</c:v>
                </c:pt>
                <c:pt idx="5420">
                  <c:v>-7366.1</c:v>
                </c:pt>
                <c:pt idx="5421">
                  <c:v>-7326.8</c:v>
                </c:pt>
                <c:pt idx="5422">
                  <c:v>-7275.8</c:v>
                </c:pt>
                <c:pt idx="5423">
                  <c:v>-7260.1</c:v>
                </c:pt>
                <c:pt idx="5424">
                  <c:v>-7217.6</c:v>
                </c:pt>
                <c:pt idx="5425">
                  <c:v>-7212.9</c:v>
                </c:pt>
                <c:pt idx="5426">
                  <c:v>-7250</c:v>
                </c:pt>
                <c:pt idx="5427">
                  <c:v>-7298</c:v>
                </c:pt>
                <c:pt idx="5428">
                  <c:v>-7345.1</c:v>
                </c:pt>
                <c:pt idx="5429">
                  <c:v>-7434</c:v>
                </c:pt>
                <c:pt idx="5430">
                  <c:v>-7526.3</c:v>
                </c:pt>
                <c:pt idx="5431">
                  <c:v>-7627.4</c:v>
                </c:pt>
                <c:pt idx="5432">
                  <c:v>-7684.4</c:v>
                </c:pt>
                <c:pt idx="5433">
                  <c:v>-7787.1</c:v>
                </c:pt>
                <c:pt idx="5434">
                  <c:v>-7871.7</c:v>
                </c:pt>
                <c:pt idx="5435">
                  <c:v>-7863.3</c:v>
                </c:pt>
                <c:pt idx="5436">
                  <c:v>-7884.3</c:v>
                </c:pt>
                <c:pt idx="5437">
                  <c:v>-7878</c:v>
                </c:pt>
                <c:pt idx="5438">
                  <c:v>-7819.8</c:v>
                </c:pt>
                <c:pt idx="5439">
                  <c:v>-7788.3</c:v>
                </c:pt>
                <c:pt idx="5440">
                  <c:v>-7709.4</c:v>
                </c:pt>
                <c:pt idx="5441">
                  <c:v>-7699.4</c:v>
                </c:pt>
                <c:pt idx="5442">
                  <c:v>-7691.6</c:v>
                </c:pt>
                <c:pt idx="5443">
                  <c:v>-7666.8</c:v>
                </c:pt>
                <c:pt idx="5444">
                  <c:v>-7679.7</c:v>
                </c:pt>
                <c:pt idx="5445">
                  <c:v>-7676</c:v>
                </c:pt>
                <c:pt idx="5446">
                  <c:v>-7675.5</c:v>
                </c:pt>
                <c:pt idx="5447">
                  <c:v>-7683.9</c:v>
                </c:pt>
                <c:pt idx="5448">
                  <c:v>-7733.9</c:v>
                </c:pt>
                <c:pt idx="5449">
                  <c:v>-7749.6</c:v>
                </c:pt>
                <c:pt idx="5450">
                  <c:v>-7736.4</c:v>
                </c:pt>
                <c:pt idx="5451">
                  <c:v>-7771.5</c:v>
                </c:pt>
                <c:pt idx="5452">
                  <c:v>-7783</c:v>
                </c:pt>
                <c:pt idx="5453">
                  <c:v>-7845.7</c:v>
                </c:pt>
                <c:pt idx="5454">
                  <c:v>-7828.4</c:v>
                </c:pt>
                <c:pt idx="5455">
                  <c:v>-7822.3</c:v>
                </c:pt>
                <c:pt idx="5456">
                  <c:v>-7807</c:v>
                </c:pt>
                <c:pt idx="5457">
                  <c:v>-7770</c:v>
                </c:pt>
                <c:pt idx="5458">
                  <c:v>-7708.7</c:v>
                </c:pt>
                <c:pt idx="5459">
                  <c:v>-7655.6</c:v>
                </c:pt>
                <c:pt idx="5460">
                  <c:v>-7549.8</c:v>
                </c:pt>
                <c:pt idx="5461">
                  <c:v>-7446.1</c:v>
                </c:pt>
                <c:pt idx="5462">
                  <c:v>-7344.9</c:v>
                </c:pt>
                <c:pt idx="5463">
                  <c:v>-7202.2</c:v>
                </c:pt>
                <c:pt idx="5464">
                  <c:v>-7048.9</c:v>
                </c:pt>
                <c:pt idx="5465">
                  <c:v>-6866.7</c:v>
                </c:pt>
                <c:pt idx="5466">
                  <c:v>-6650</c:v>
                </c:pt>
                <c:pt idx="5467">
                  <c:v>-6384</c:v>
                </c:pt>
                <c:pt idx="5468">
                  <c:v>-6117.5</c:v>
                </c:pt>
                <c:pt idx="5469">
                  <c:v>-5797.8</c:v>
                </c:pt>
                <c:pt idx="5470">
                  <c:v>-5466.1</c:v>
                </c:pt>
                <c:pt idx="5471">
                  <c:v>-5139.8</c:v>
                </c:pt>
                <c:pt idx="5472">
                  <c:v>-4770.3</c:v>
                </c:pt>
                <c:pt idx="5473">
                  <c:v>-4452.8999999999996</c:v>
                </c:pt>
                <c:pt idx="5474">
                  <c:v>-4127.7</c:v>
                </c:pt>
                <c:pt idx="5475">
                  <c:v>-3825.1</c:v>
                </c:pt>
                <c:pt idx="5476">
                  <c:v>-3539.8</c:v>
                </c:pt>
                <c:pt idx="5477">
                  <c:v>-3228.2</c:v>
                </c:pt>
                <c:pt idx="5478">
                  <c:v>-2947.9</c:v>
                </c:pt>
                <c:pt idx="5479">
                  <c:v>-2686.1</c:v>
                </c:pt>
                <c:pt idx="5480">
                  <c:v>-2507.9</c:v>
                </c:pt>
                <c:pt idx="5481">
                  <c:v>-2327.4</c:v>
                </c:pt>
                <c:pt idx="5482">
                  <c:v>-2128.9</c:v>
                </c:pt>
                <c:pt idx="5483">
                  <c:v>-1948</c:v>
                </c:pt>
                <c:pt idx="5484">
                  <c:v>-1760.6</c:v>
                </c:pt>
                <c:pt idx="5485">
                  <c:v>-1563.4</c:v>
                </c:pt>
                <c:pt idx="5486">
                  <c:v>-1408.8</c:v>
                </c:pt>
                <c:pt idx="5487">
                  <c:v>-1243.5999999999999</c:v>
                </c:pt>
                <c:pt idx="5488">
                  <c:v>-1088.2</c:v>
                </c:pt>
                <c:pt idx="5489">
                  <c:v>-920.33</c:v>
                </c:pt>
                <c:pt idx="5490">
                  <c:v>-762.04</c:v>
                </c:pt>
                <c:pt idx="5491">
                  <c:v>-653.70000000000005</c:v>
                </c:pt>
                <c:pt idx="5492">
                  <c:v>-518.6</c:v>
                </c:pt>
                <c:pt idx="5493">
                  <c:v>-393.69</c:v>
                </c:pt>
                <c:pt idx="5494">
                  <c:v>-285.2</c:v>
                </c:pt>
                <c:pt idx="5495">
                  <c:v>-186.42</c:v>
                </c:pt>
                <c:pt idx="5496">
                  <c:v>-116.37</c:v>
                </c:pt>
                <c:pt idx="5497">
                  <c:v>-26.437000000000001</c:v>
                </c:pt>
                <c:pt idx="5498">
                  <c:v>32.551000000000002</c:v>
                </c:pt>
                <c:pt idx="5499">
                  <c:v>126.87</c:v>
                </c:pt>
                <c:pt idx="5500">
                  <c:v>146.29</c:v>
                </c:pt>
                <c:pt idx="5501">
                  <c:v>159.79</c:v>
                </c:pt>
                <c:pt idx="5502">
                  <c:v>202.62</c:v>
                </c:pt>
                <c:pt idx="5503">
                  <c:v>246.29</c:v>
                </c:pt>
                <c:pt idx="5504">
                  <c:v>288.45999999999998</c:v>
                </c:pt>
                <c:pt idx="5505">
                  <c:v>313.3</c:v>
                </c:pt>
                <c:pt idx="5506">
                  <c:v>321.22000000000003</c:v>
                </c:pt>
                <c:pt idx="5507">
                  <c:v>334.13</c:v>
                </c:pt>
                <c:pt idx="5508">
                  <c:v>362.7</c:v>
                </c:pt>
                <c:pt idx="5509">
                  <c:v>365.15</c:v>
                </c:pt>
                <c:pt idx="5510">
                  <c:v>373.07</c:v>
                </c:pt>
                <c:pt idx="5511">
                  <c:v>387.18</c:v>
                </c:pt>
                <c:pt idx="5512">
                  <c:v>434.1</c:v>
                </c:pt>
                <c:pt idx="5513">
                  <c:v>473.81</c:v>
                </c:pt>
                <c:pt idx="5514">
                  <c:v>479.53</c:v>
                </c:pt>
                <c:pt idx="5515">
                  <c:v>479.16</c:v>
                </c:pt>
                <c:pt idx="5516">
                  <c:v>489.07</c:v>
                </c:pt>
                <c:pt idx="5517">
                  <c:v>503.26</c:v>
                </c:pt>
                <c:pt idx="5518">
                  <c:v>511.44</c:v>
                </c:pt>
                <c:pt idx="5519">
                  <c:v>520.42999999999995</c:v>
                </c:pt>
                <c:pt idx="5520">
                  <c:v>553.62</c:v>
                </c:pt>
                <c:pt idx="5521">
                  <c:v>565.11</c:v>
                </c:pt>
                <c:pt idx="5522">
                  <c:v>578.82000000000005</c:v>
                </c:pt>
                <c:pt idx="5523">
                  <c:v>607.05999999999995</c:v>
                </c:pt>
                <c:pt idx="5524">
                  <c:v>614.37</c:v>
                </c:pt>
                <c:pt idx="5525">
                  <c:v>643.87</c:v>
                </c:pt>
                <c:pt idx="5526">
                  <c:v>665.58</c:v>
                </c:pt>
                <c:pt idx="5527">
                  <c:v>700.82</c:v>
                </c:pt>
                <c:pt idx="5528">
                  <c:v>725.68</c:v>
                </c:pt>
                <c:pt idx="5529">
                  <c:v>744.09</c:v>
                </c:pt>
                <c:pt idx="5530">
                  <c:v>825.52</c:v>
                </c:pt>
                <c:pt idx="5531">
                  <c:v>878.46</c:v>
                </c:pt>
                <c:pt idx="5532">
                  <c:v>952.01</c:v>
                </c:pt>
                <c:pt idx="5533">
                  <c:v>1016.1</c:v>
                </c:pt>
                <c:pt idx="5534">
                  <c:v>1075.2</c:v>
                </c:pt>
                <c:pt idx="5535">
                  <c:v>1180.3</c:v>
                </c:pt>
                <c:pt idx="5536">
                  <c:v>1251</c:v>
                </c:pt>
                <c:pt idx="5537">
                  <c:v>1336.9</c:v>
                </c:pt>
                <c:pt idx="5538">
                  <c:v>1430.7</c:v>
                </c:pt>
                <c:pt idx="5539">
                  <c:v>1528.5</c:v>
                </c:pt>
                <c:pt idx="5540">
                  <c:v>1614.6</c:v>
                </c:pt>
                <c:pt idx="5541">
                  <c:v>1686.9</c:v>
                </c:pt>
                <c:pt idx="5542">
                  <c:v>1724.1</c:v>
                </c:pt>
                <c:pt idx="5543">
                  <c:v>1746.1</c:v>
                </c:pt>
                <c:pt idx="5544">
                  <c:v>1761.1</c:v>
                </c:pt>
                <c:pt idx="5545">
                  <c:v>1789.1</c:v>
                </c:pt>
                <c:pt idx="5546">
                  <c:v>1809.1</c:v>
                </c:pt>
                <c:pt idx="5547">
                  <c:v>1839.7</c:v>
                </c:pt>
                <c:pt idx="5548">
                  <c:v>1884.7</c:v>
                </c:pt>
                <c:pt idx="5549">
                  <c:v>1975.9</c:v>
                </c:pt>
                <c:pt idx="5550">
                  <c:v>2070.4</c:v>
                </c:pt>
                <c:pt idx="5551">
                  <c:v>2142</c:v>
                </c:pt>
                <c:pt idx="5552">
                  <c:v>2238.8000000000002</c:v>
                </c:pt>
                <c:pt idx="5553">
                  <c:v>2336.4</c:v>
                </c:pt>
                <c:pt idx="5554">
                  <c:v>2425.4</c:v>
                </c:pt>
                <c:pt idx="5555">
                  <c:v>2525.6</c:v>
                </c:pt>
                <c:pt idx="5556">
                  <c:v>2583.9</c:v>
                </c:pt>
                <c:pt idx="5557">
                  <c:v>2657.4</c:v>
                </c:pt>
                <c:pt idx="5558">
                  <c:v>2719.5</c:v>
                </c:pt>
                <c:pt idx="5559">
                  <c:v>2782.9</c:v>
                </c:pt>
                <c:pt idx="5560">
                  <c:v>2843.5</c:v>
                </c:pt>
                <c:pt idx="5561">
                  <c:v>2851.3</c:v>
                </c:pt>
                <c:pt idx="5562">
                  <c:v>2876.2</c:v>
                </c:pt>
                <c:pt idx="5563">
                  <c:v>2875.1</c:v>
                </c:pt>
                <c:pt idx="5564">
                  <c:v>2898.8</c:v>
                </c:pt>
                <c:pt idx="5565">
                  <c:v>2909.7</c:v>
                </c:pt>
                <c:pt idx="5566">
                  <c:v>2919.5</c:v>
                </c:pt>
                <c:pt idx="5567">
                  <c:v>2948</c:v>
                </c:pt>
                <c:pt idx="5568">
                  <c:v>2992.7</c:v>
                </c:pt>
                <c:pt idx="5569">
                  <c:v>3062.1</c:v>
                </c:pt>
                <c:pt idx="5570">
                  <c:v>3145.1</c:v>
                </c:pt>
                <c:pt idx="5571">
                  <c:v>3190.7</c:v>
                </c:pt>
                <c:pt idx="5572">
                  <c:v>3240.4</c:v>
                </c:pt>
                <c:pt idx="5573">
                  <c:v>3341.9</c:v>
                </c:pt>
                <c:pt idx="5574">
                  <c:v>3430.6</c:v>
                </c:pt>
                <c:pt idx="5575">
                  <c:v>3535.4</c:v>
                </c:pt>
                <c:pt idx="5576">
                  <c:v>3647.5</c:v>
                </c:pt>
                <c:pt idx="5577">
                  <c:v>3782.6</c:v>
                </c:pt>
                <c:pt idx="5578">
                  <c:v>3885.2</c:v>
                </c:pt>
                <c:pt idx="5579">
                  <c:v>3963.2</c:v>
                </c:pt>
                <c:pt idx="5580">
                  <c:v>4063.6</c:v>
                </c:pt>
                <c:pt idx="5581">
                  <c:v>4156.8</c:v>
                </c:pt>
                <c:pt idx="5582">
                  <c:v>4219.8999999999996</c:v>
                </c:pt>
                <c:pt idx="5583">
                  <c:v>4332.8999999999996</c:v>
                </c:pt>
                <c:pt idx="5584">
                  <c:v>4471.3</c:v>
                </c:pt>
                <c:pt idx="5585">
                  <c:v>4634.2</c:v>
                </c:pt>
                <c:pt idx="5586">
                  <c:v>4790.1000000000004</c:v>
                </c:pt>
                <c:pt idx="5587">
                  <c:v>4964.1000000000004</c:v>
                </c:pt>
                <c:pt idx="5588">
                  <c:v>5152</c:v>
                </c:pt>
                <c:pt idx="5589">
                  <c:v>5328.3</c:v>
                </c:pt>
                <c:pt idx="5590">
                  <c:v>5507</c:v>
                </c:pt>
                <c:pt idx="5591">
                  <c:v>5658.3</c:v>
                </c:pt>
                <c:pt idx="5592">
                  <c:v>5806.9</c:v>
                </c:pt>
                <c:pt idx="5593">
                  <c:v>5975.8</c:v>
                </c:pt>
                <c:pt idx="5594">
                  <c:v>6129.5</c:v>
                </c:pt>
                <c:pt idx="5595">
                  <c:v>6298.3</c:v>
                </c:pt>
                <c:pt idx="5596">
                  <c:v>6470.6</c:v>
                </c:pt>
                <c:pt idx="5597">
                  <c:v>6627.9</c:v>
                </c:pt>
                <c:pt idx="5598">
                  <c:v>6785.5</c:v>
                </c:pt>
                <c:pt idx="5599">
                  <c:v>6942.4</c:v>
                </c:pt>
                <c:pt idx="5600">
                  <c:v>7099</c:v>
                </c:pt>
                <c:pt idx="5601">
                  <c:v>7250.1</c:v>
                </c:pt>
                <c:pt idx="5602">
                  <c:v>7426.7</c:v>
                </c:pt>
                <c:pt idx="5603">
                  <c:v>7629.8</c:v>
                </c:pt>
                <c:pt idx="5604">
                  <c:v>7816.7</c:v>
                </c:pt>
                <c:pt idx="5605">
                  <c:v>7996.8</c:v>
                </c:pt>
                <c:pt idx="5606">
                  <c:v>8174.8</c:v>
                </c:pt>
                <c:pt idx="5607">
                  <c:v>8380.7000000000007</c:v>
                </c:pt>
                <c:pt idx="5608">
                  <c:v>8536.7000000000007</c:v>
                </c:pt>
                <c:pt idx="5609">
                  <c:v>8689.9</c:v>
                </c:pt>
                <c:pt idx="5610">
                  <c:v>8847.6</c:v>
                </c:pt>
                <c:pt idx="5611">
                  <c:v>9009.7999999999993</c:v>
                </c:pt>
                <c:pt idx="5612">
                  <c:v>9195.7000000000007</c:v>
                </c:pt>
                <c:pt idx="5613">
                  <c:v>9348.2999999999993</c:v>
                </c:pt>
                <c:pt idx="5614">
                  <c:v>9517.9</c:v>
                </c:pt>
                <c:pt idx="5615">
                  <c:v>9674.9</c:v>
                </c:pt>
                <c:pt idx="5616">
                  <c:v>9789.5</c:v>
                </c:pt>
                <c:pt idx="5617">
                  <c:v>9948</c:v>
                </c:pt>
                <c:pt idx="5618">
                  <c:v>10144</c:v>
                </c:pt>
                <c:pt idx="5619">
                  <c:v>10317</c:v>
                </c:pt>
                <c:pt idx="5620">
                  <c:v>10468</c:v>
                </c:pt>
                <c:pt idx="5621">
                  <c:v>10647</c:v>
                </c:pt>
                <c:pt idx="5622">
                  <c:v>10828</c:v>
                </c:pt>
                <c:pt idx="5623">
                  <c:v>11024</c:v>
                </c:pt>
                <c:pt idx="5624">
                  <c:v>11201</c:v>
                </c:pt>
                <c:pt idx="5625">
                  <c:v>11403</c:v>
                </c:pt>
                <c:pt idx="5626">
                  <c:v>11571</c:v>
                </c:pt>
                <c:pt idx="5627">
                  <c:v>11707</c:v>
                </c:pt>
                <c:pt idx="5628">
                  <c:v>11895</c:v>
                </c:pt>
                <c:pt idx="5629">
                  <c:v>11984</c:v>
                </c:pt>
                <c:pt idx="5630">
                  <c:v>12103</c:v>
                </c:pt>
                <c:pt idx="5631">
                  <c:v>12197</c:v>
                </c:pt>
                <c:pt idx="5632">
                  <c:v>12244</c:v>
                </c:pt>
                <c:pt idx="5633">
                  <c:v>12324</c:v>
                </c:pt>
                <c:pt idx="5634">
                  <c:v>12366</c:v>
                </c:pt>
                <c:pt idx="5635">
                  <c:v>12364</c:v>
                </c:pt>
                <c:pt idx="5636">
                  <c:v>12370</c:v>
                </c:pt>
                <c:pt idx="5637">
                  <c:v>12402</c:v>
                </c:pt>
                <c:pt idx="5638">
                  <c:v>12428</c:v>
                </c:pt>
                <c:pt idx="5639">
                  <c:v>12468</c:v>
                </c:pt>
                <c:pt idx="5640">
                  <c:v>12524</c:v>
                </c:pt>
                <c:pt idx="5641">
                  <c:v>12640</c:v>
                </c:pt>
                <c:pt idx="5642">
                  <c:v>12737</c:v>
                </c:pt>
                <c:pt idx="5643">
                  <c:v>12848</c:v>
                </c:pt>
                <c:pt idx="5644">
                  <c:v>13030</c:v>
                </c:pt>
                <c:pt idx="5645">
                  <c:v>13219</c:v>
                </c:pt>
                <c:pt idx="5646">
                  <c:v>13346</c:v>
                </c:pt>
                <c:pt idx="5647">
                  <c:v>13521</c:v>
                </c:pt>
                <c:pt idx="5648">
                  <c:v>13671</c:v>
                </c:pt>
                <c:pt idx="5649">
                  <c:v>13796</c:v>
                </c:pt>
                <c:pt idx="5650">
                  <c:v>13897</c:v>
                </c:pt>
                <c:pt idx="5651">
                  <c:v>13980</c:v>
                </c:pt>
                <c:pt idx="5652">
                  <c:v>14048</c:v>
                </c:pt>
                <c:pt idx="5653">
                  <c:v>14072</c:v>
                </c:pt>
                <c:pt idx="5654">
                  <c:v>14092</c:v>
                </c:pt>
                <c:pt idx="5655">
                  <c:v>14062</c:v>
                </c:pt>
                <c:pt idx="5656">
                  <c:v>14024</c:v>
                </c:pt>
                <c:pt idx="5657">
                  <c:v>14003</c:v>
                </c:pt>
                <c:pt idx="5658">
                  <c:v>13978</c:v>
                </c:pt>
                <c:pt idx="5659">
                  <c:v>13989</c:v>
                </c:pt>
                <c:pt idx="5660">
                  <c:v>14024</c:v>
                </c:pt>
                <c:pt idx="5661">
                  <c:v>14130</c:v>
                </c:pt>
                <c:pt idx="5662">
                  <c:v>14236</c:v>
                </c:pt>
                <c:pt idx="5663">
                  <c:v>14399</c:v>
                </c:pt>
                <c:pt idx="5664">
                  <c:v>14510</c:v>
                </c:pt>
                <c:pt idx="5665">
                  <c:v>14678</c:v>
                </c:pt>
                <c:pt idx="5666">
                  <c:v>14793</c:v>
                </c:pt>
                <c:pt idx="5667">
                  <c:v>14828</c:v>
                </c:pt>
                <c:pt idx="5668">
                  <c:v>14839</c:v>
                </c:pt>
                <c:pt idx="5669">
                  <c:v>14848</c:v>
                </c:pt>
                <c:pt idx="5670">
                  <c:v>14884</c:v>
                </c:pt>
                <c:pt idx="5671">
                  <c:v>14884</c:v>
                </c:pt>
                <c:pt idx="5672">
                  <c:v>14929</c:v>
                </c:pt>
                <c:pt idx="5673">
                  <c:v>15005</c:v>
                </c:pt>
                <c:pt idx="5674">
                  <c:v>15046</c:v>
                </c:pt>
                <c:pt idx="5675">
                  <c:v>15073</c:v>
                </c:pt>
                <c:pt idx="5676">
                  <c:v>15125</c:v>
                </c:pt>
                <c:pt idx="5677">
                  <c:v>15147</c:v>
                </c:pt>
                <c:pt idx="5678">
                  <c:v>15087</c:v>
                </c:pt>
                <c:pt idx="5679">
                  <c:v>15080</c:v>
                </c:pt>
                <c:pt idx="5680">
                  <c:v>15116</c:v>
                </c:pt>
                <c:pt idx="5681">
                  <c:v>15239</c:v>
                </c:pt>
                <c:pt idx="5682">
                  <c:v>15386</c:v>
                </c:pt>
                <c:pt idx="5683">
                  <c:v>15485</c:v>
                </c:pt>
                <c:pt idx="5684">
                  <c:v>15594</c:v>
                </c:pt>
                <c:pt idx="5685">
                  <c:v>15638</c:v>
                </c:pt>
                <c:pt idx="5686">
                  <c:v>15644</c:v>
                </c:pt>
                <c:pt idx="5687">
                  <c:v>15704</c:v>
                </c:pt>
                <c:pt idx="5688">
                  <c:v>15765</c:v>
                </c:pt>
                <c:pt idx="5689">
                  <c:v>15830</c:v>
                </c:pt>
                <c:pt idx="5690">
                  <c:v>15916</c:v>
                </c:pt>
                <c:pt idx="5691">
                  <c:v>15942</c:v>
                </c:pt>
                <c:pt idx="5692">
                  <c:v>16028</c:v>
                </c:pt>
                <c:pt idx="5693">
                  <c:v>16170</c:v>
                </c:pt>
                <c:pt idx="5694">
                  <c:v>16256</c:v>
                </c:pt>
                <c:pt idx="5695">
                  <c:v>16414</c:v>
                </c:pt>
                <c:pt idx="5696">
                  <c:v>16538</c:v>
                </c:pt>
                <c:pt idx="5697">
                  <c:v>16589</c:v>
                </c:pt>
                <c:pt idx="5698">
                  <c:v>16600</c:v>
                </c:pt>
                <c:pt idx="5699">
                  <c:v>16576</c:v>
                </c:pt>
                <c:pt idx="5700">
                  <c:v>16581</c:v>
                </c:pt>
                <c:pt idx="5701">
                  <c:v>16597</c:v>
                </c:pt>
                <c:pt idx="5702">
                  <c:v>16632</c:v>
                </c:pt>
                <c:pt idx="5703">
                  <c:v>16732</c:v>
                </c:pt>
                <c:pt idx="5704">
                  <c:v>16859</c:v>
                </c:pt>
                <c:pt idx="5705">
                  <c:v>16997</c:v>
                </c:pt>
                <c:pt idx="5706">
                  <c:v>17084</c:v>
                </c:pt>
                <c:pt idx="5707">
                  <c:v>17147</c:v>
                </c:pt>
                <c:pt idx="5708">
                  <c:v>17144</c:v>
                </c:pt>
                <c:pt idx="5709">
                  <c:v>17164</c:v>
                </c:pt>
                <c:pt idx="5710">
                  <c:v>17174</c:v>
                </c:pt>
                <c:pt idx="5711">
                  <c:v>17180</c:v>
                </c:pt>
                <c:pt idx="5712">
                  <c:v>17244</c:v>
                </c:pt>
                <c:pt idx="5713">
                  <c:v>17298</c:v>
                </c:pt>
                <c:pt idx="5714">
                  <c:v>17345</c:v>
                </c:pt>
                <c:pt idx="5715">
                  <c:v>17387</c:v>
                </c:pt>
                <c:pt idx="5716">
                  <c:v>17405</c:v>
                </c:pt>
                <c:pt idx="5717">
                  <c:v>17455</c:v>
                </c:pt>
                <c:pt idx="5718">
                  <c:v>17512</c:v>
                </c:pt>
                <c:pt idx="5719">
                  <c:v>17621</c:v>
                </c:pt>
                <c:pt idx="5720">
                  <c:v>17675</c:v>
                </c:pt>
                <c:pt idx="5721">
                  <c:v>17699</c:v>
                </c:pt>
                <c:pt idx="5722">
                  <c:v>17713</c:v>
                </c:pt>
                <c:pt idx="5723">
                  <c:v>17663</c:v>
                </c:pt>
                <c:pt idx="5724">
                  <c:v>17666</c:v>
                </c:pt>
                <c:pt idx="5725">
                  <c:v>17604</c:v>
                </c:pt>
                <c:pt idx="5726">
                  <c:v>17563</c:v>
                </c:pt>
                <c:pt idx="5727">
                  <c:v>17646</c:v>
                </c:pt>
                <c:pt idx="5728">
                  <c:v>17728</c:v>
                </c:pt>
                <c:pt idx="5729">
                  <c:v>17806</c:v>
                </c:pt>
                <c:pt idx="5730">
                  <c:v>17939</c:v>
                </c:pt>
                <c:pt idx="5731">
                  <c:v>17973</c:v>
                </c:pt>
                <c:pt idx="5732">
                  <c:v>18036</c:v>
                </c:pt>
                <c:pt idx="5733">
                  <c:v>18071</c:v>
                </c:pt>
                <c:pt idx="5734">
                  <c:v>18028</c:v>
                </c:pt>
                <c:pt idx="5735">
                  <c:v>18075</c:v>
                </c:pt>
                <c:pt idx="5736">
                  <c:v>18073</c:v>
                </c:pt>
                <c:pt idx="5737">
                  <c:v>18101</c:v>
                </c:pt>
                <c:pt idx="5738">
                  <c:v>18156</c:v>
                </c:pt>
                <c:pt idx="5739">
                  <c:v>18115</c:v>
                </c:pt>
                <c:pt idx="5740">
                  <c:v>18061</c:v>
                </c:pt>
                <c:pt idx="5741">
                  <c:v>17938</c:v>
                </c:pt>
                <c:pt idx="5742">
                  <c:v>17802</c:v>
                </c:pt>
                <c:pt idx="5743">
                  <c:v>17637</c:v>
                </c:pt>
                <c:pt idx="5744">
                  <c:v>17551</c:v>
                </c:pt>
                <c:pt idx="5745">
                  <c:v>17434</c:v>
                </c:pt>
                <c:pt idx="5746">
                  <c:v>17318</c:v>
                </c:pt>
                <c:pt idx="5747">
                  <c:v>17200</c:v>
                </c:pt>
                <c:pt idx="5748">
                  <c:v>17087</c:v>
                </c:pt>
                <c:pt idx="5749">
                  <c:v>16844</c:v>
                </c:pt>
                <c:pt idx="5750">
                  <c:v>16564</c:v>
                </c:pt>
                <c:pt idx="5751">
                  <c:v>16211</c:v>
                </c:pt>
                <c:pt idx="5752">
                  <c:v>15808</c:v>
                </c:pt>
                <c:pt idx="5753">
                  <c:v>15372</c:v>
                </c:pt>
                <c:pt idx="5754">
                  <c:v>15042</c:v>
                </c:pt>
                <c:pt idx="5755">
                  <c:v>14637</c:v>
                </c:pt>
                <c:pt idx="5756">
                  <c:v>14169</c:v>
                </c:pt>
                <c:pt idx="5757">
                  <c:v>13680</c:v>
                </c:pt>
                <c:pt idx="5758">
                  <c:v>13050</c:v>
                </c:pt>
                <c:pt idx="5759">
                  <c:v>12415</c:v>
                </c:pt>
                <c:pt idx="5760">
                  <c:v>11750</c:v>
                </c:pt>
                <c:pt idx="5761">
                  <c:v>11085</c:v>
                </c:pt>
                <c:pt idx="5762">
                  <c:v>10534</c:v>
                </c:pt>
                <c:pt idx="5763">
                  <c:v>9950.6</c:v>
                </c:pt>
                <c:pt idx="5764">
                  <c:v>9415.9</c:v>
                </c:pt>
                <c:pt idx="5765">
                  <c:v>8903.7999999999993</c:v>
                </c:pt>
                <c:pt idx="5766">
                  <c:v>8420.2000000000007</c:v>
                </c:pt>
                <c:pt idx="5767">
                  <c:v>7993.9</c:v>
                </c:pt>
                <c:pt idx="5768">
                  <c:v>7583.9</c:v>
                </c:pt>
                <c:pt idx="5769">
                  <c:v>7180.7</c:v>
                </c:pt>
                <c:pt idx="5770">
                  <c:v>6815.3</c:v>
                </c:pt>
                <c:pt idx="5771">
                  <c:v>6410.2</c:v>
                </c:pt>
                <c:pt idx="5772">
                  <c:v>6007.9</c:v>
                </c:pt>
                <c:pt idx="5773">
                  <c:v>5667.3</c:v>
                </c:pt>
                <c:pt idx="5774">
                  <c:v>5406.3</c:v>
                </c:pt>
                <c:pt idx="5775">
                  <c:v>5131.8</c:v>
                </c:pt>
                <c:pt idx="5776">
                  <c:v>4885.8</c:v>
                </c:pt>
                <c:pt idx="5777">
                  <c:v>4633.7</c:v>
                </c:pt>
                <c:pt idx="5778">
                  <c:v>4397.7</c:v>
                </c:pt>
                <c:pt idx="5779">
                  <c:v>4147.5</c:v>
                </c:pt>
                <c:pt idx="5780">
                  <c:v>3772.8</c:v>
                </c:pt>
                <c:pt idx="5781">
                  <c:v>3393.8</c:v>
                </c:pt>
                <c:pt idx="5782">
                  <c:v>3125</c:v>
                </c:pt>
                <c:pt idx="5783">
                  <c:v>2812.1</c:v>
                </c:pt>
                <c:pt idx="5784">
                  <c:v>2556.1</c:v>
                </c:pt>
                <c:pt idx="5785">
                  <c:v>2327.8000000000002</c:v>
                </c:pt>
                <c:pt idx="5786">
                  <c:v>2128.1</c:v>
                </c:pt>
                <c:pt idx="5787">
                  <c:v>1945.7</c:v>
                </c:pt>
                <c:pt idx="5788">
                  <c:v>1783.9</c:v>
                </c:pt>
                <c:pt idx="5789">
                  <c:v>1646.4</c:v>
                </c:pt>
                <c:pt idx="5790">
                  <c:v>1524</c:v>
                </c:pt>
                <c:pt idx="5791">
                  <c:v>1425.5</c:v>
                </c:pt>
                <c:pt idx="5792">
                  <c:v>1357.3</c:v>
                </c:pt>
                <c:pt idx="5793">
                  <c:v>1316.2</c:v>
                </c:pt>
                <c:pt idx="5794">
                  <c:v>1301.4000000000001</c:v>
                </c:pt>
                <c:pt idx="5795">
                  <c:v>1351.8</c:v>
                </c:pt>
                <c:pt idx="5796">
                  <c:v>1336.5</c:v>
                </c:pt>
                <c:pt idx="5797">
                  <c:v>1342.4</c:v>
                </c:pt>
                <c:pt idx="5798">
                  <c:v>1318.8</c:v>
                </c:pt>
                <c:pt idx="5799">
                  <c:v>1289.0999999999999</c:v>
                </c:pt>
                <c:pt idx="5800">
                  <c:v>1235.9000000000001</c:v>
                </c:pt>
                <c:pt idx="5801">
                  <c:v>1164.5999999999999</c:v>
                </c:pt>
                <c:pt idx="5802">
                  <c:v>1115.8</c:v>
                </c:pt>
                <c:pt idx="5803">
                  <c:v>1057.8</c:v>
                </c:pt>
                <c:pt idx="5804">
                  <c:v>1004.9</c:v>
                </c:pt>
                <c:pt idx="5805">
                  <c:v>970.42</c:v>
                </c:pt>
                <c:pt idx="5806">
                  <c:v>949.45</c:v>
                </c:pt>
                <c:pt idx="5807">
                  <c:v>912.08</c:v>
                </c:pt>
                <c:pt idx="5808">
                  <c:v>861.79</c:v>
                </c:pt>
                <c:pt idx="5809">
                  <c:v>797.89</c:v>
                </c:pt>
                <c:pt idx="5810">
                  <c:v>735.54</c:v>
                </c:pt>
                <c:pt idx="5811">
                  <c:v>708.8</c:v>
                </c:pt>
                <c:pt idx="5812">
                  <c:v>664.41</c:v>
                </c:pt>
                <c:pt idx="5813">
                  <c:v>643.16</c:v>
                </c:pt>
                <c:pt idx="5814">
                  <c:v>637.4</c:v>
                </c:pt>
                <c:pt idx="5815">
                  <c:v>673.65</c:v>
                </c:pt>
                <c:pt idx="5816">
                  <c:v>641.97</c:v>
                </c:pt>
                <c:pt idx="5817">
                  <c:v>657.22</c:v>
                </c:pt>
                <c:pt idx="5818">
                  <c:v>600.38</c:v>
                </c:pt>
                <c:pt idx="5819">
                  <c:v>585.41999999999996</c:v>
                </c:pt>
                <c:pt idx="5820">
                  <c:v>631.57000000000005</c:v>
                </c:pt>
                <c:pt idx="5821">
                  <c:v>648.42999999999995</c:v>
                </c:pt>
                <c:pt idx="5822">
                  <c:v>680.05</c:v>
                </c:pt>
                <c:pt idx="5823">
                  <c:v>676.8</c:v>
                </c:pt>
                <c:pt idx="5824">
                  <c:v>649.69000000000005</c:v>
                </c:pt>
                <c:pt idx="5825">
                  <c:v>624.96</c:v>
                </c:pt>
                <c:pt idx="5826">
                  <c:v>650.48</c:v>
                </c:pt>
                <c:pt idx="5827">
                  <c:v>667.72</c:v>
                </c:pt>
                <c:pt idx="5828">
                  <c:v>638.79999999999995</c:v>
                </c:pt>
                <c:pt idx="5829">
                  <c:v>603.24</c:v>
                </c:pt>
                <c:pt idx="5830">
                  <c:v>595.32000000000005</c:v>
                </c:pt>
                <c:pt idx="5831">
                  <c:v>587.5</c:v>
                </c:pt>
                <c:pt idx="5832">
                  <c:v>598.53</c:v>
                </c:pt>
                <c:pt idx="5833">
                  <c:v>604.83000000000004</c:v>
                </c:pt>
                <c:pt idx="5834">
                  <c:v>599.11</c:v>
                </c:pt>
                <c:pt idx="5835">
                  <c:v>597.69000000000005</c:v>
                </c:pt>
                <c:pt idx="5836">
                  <c:v>587.1</c:v>
                </c:pt>
                <c:pt idx="5837">
                  <c:v>611.23</c:v>
                </c:pt>
                <c:pt idx="5838">
                  <c:v>629.04999999999995</c:v>
                </c:pt>
                <c:pt idx="5839">
                  <c:v>635.64</c:v>
                </c:pt>
                <c:pt idx="5840">
                  <c:v>649.14</c:v>
                </c:pt>
                <c:pt idx="5841">
                  <c:v>650.9</c:v>
                </c:pt>
                <c:pt idx="5842">
                  <c:v>655.02</c:v>
                </c:pt>
                <c:pt idx="5843">
                  <c:v>627.41999999999996</c:v>
                </c:pt>
                <c:pt idx="5844">
                  <c:v>579.35</c:v>
                </c:pt>
                <c:pt idx="5845">
                  <c:v>579.58000000000004</c:v>
                </c:pt>
                <c:pt idx="5846">
                  <c:v>537.09</c:v>
                </c:pt>
                <c:pt idx="5847">
                  <c:v>532.32000000000005</c:v>
                </c:pt>
                <c:pt idx="5848">
                  <c:v>489.68</c:v>
                </c:pt>
                <c:pt idx="5849">
                  <c:v>447.19</c:v>
                </c:pt>
                <c:pt idx="5850">
                  <c:v>408.23</c:v>
                </c:pt>
                <c:pt idx="5851">
                  <c:v>354.2</c:v>
                </c:pt>
                <c:pt idx="5852">
                  <c:v>312.86</c:v>
                </c:pt>
                <c:pt idx="5853">
                  <c:v>292.77</c:v>
                </c:pt>
                <c:pt idx="5854">
                  <c:v>285.77</c:v>
                </c:pt>
                <c:pt idx="5855">
                  <c:v>242.96</c:v>
                </c:pt>
                <c:pt idx="5856">
                  <c:v>162.66</c:v>
                </c:pt>
                <c:pt idx="5857">
                  <c:v>165.41</c:v>
                </c:pt>
                <c:pt idx="5858">
                  <c:v>152.31</c:v>
                </c:pt>
                <c:pt idx="5859">
                  <c:v>112.11</c:v>
                </c:pt>
                <c:pt idx="5860">
                  <c:v>75.103999999999999</c:v>
                </c:pt>
                <c:pt idx="5861">
                  <c:v>41.531999999999996</c:v>
                </c:pt>
                <c:pt idx="5862">
                  <c:v>53.192999999999998</c:v>
                </c:pt>
                <c:pt idx="5863">
                  <c:v>55.64</c:v>
                </c:pt>
                <c:pt idx="5864">
                  <c:v>-8.9391999999999996</c:v>
                </c:pt>
                <c:pt idx="5865">
                  <c:v>-46.591999999999999</c:v>
                </c:pt>
                <c:pt idx="5866">
                  <c:v>-120.52</c:v>
                </c:pt>
                <c:pt idx="5867">
                  <c:v>-210.83</c:v>
                </c:pt>
                <c:pt idx="5868">
                  <c:v>-306.33999999999997</c:v>
                </c:pt>
                <c:pt idx="5869">
                  <c:v>-364.66</c:v>
                </c:pt>
                <c:pt idx="5870">
                  <c:v>-456.89</c:v>
                </c:pt>
                <c:pt idx="5871">
                  <c:v>-613.78</c:v>
                </c:pt>
                <c:pt idx="5872">
                  <c:v>-749.36</c:v>
                </c:pt>
                <c:pt idx="5873">
                  <c:v>-906.93</c:v>
                </c:pt>
                <c:pt idx="5874">
                  <c:v>-1105</c:v>
                </c:pt>
                <c:pt idx="5875">
                  <c:v>-1272.5999999999999</c:v>
                </c:pt>
                <c:pt idx="5876">
                  <c:v>-1439.3</c:v>
                </c:pt>
                <c:pt idx="5877">
                  <c:v>-1589.9</c:v>
                </c:pt>
                <c:pt idx="5878">
                  <c:v>-1713.7</c:v>
                </c:pt>
                <c:pt idx="5879">
                  <c:v>-1879.9</c:v>
                </c:pt>
                <c:pt idx="5880">
                  <c:v>-2002.4</c:v>
                </c:pt>
                <c:pt idx="5881">
                  <c:v>-2145.3000000000002</c:v>
                </c:pt>
                <c:pt idx="5882">
                  <c:v>-2281.8000000000002</c:v>
                </c:pt>
                <c:pt idx="5883">
                  <c:v>-2416.1999999999998</c:v>
                </c:pt>
                <c:pt idx="5884">
                  <c:v>-2555.8000000000002</c:v>
                </c:pt>
                <c:pt idx="5885">
                  <c:v>-2685.2</c:v>
                </c:pt>
                <c:pt idx="5886">
                  <c:v>-2837.3</c:v>
                </c:pt>
                <c:pt idx="5887">
                  <c:v>-2983.9</c:v>
                </c:pt>
                <c:pt idx="5888">
                  <c:v>-3129.7</c:v>
                </c:pt>
                <c:pt idx="5889">
                  <c:v>-3298.9</c:v>
                </c:pt>
                <c:pt idx="5890">
                  <c:v>-3427.7</c:v>
                </c:pt>
                <c:pt idx="5891">
                  <c:v>-3527.1</c:v>
                </c:pt>
                <c:pt idx="5892">
                  <c:v>-3652.6</c:v>
                </c:pt>
                <c:pt idx="5893">
                  <c:v>-3776.7</c:v>
                </c:pt>
                <c:pt idx="5894">
                  <c:v>-3908.7</c:v>
                </c:pt>
                <c:pt idx="5895">
                  <c:v>-4017.5</c:v>
                </c:pt>
                <c:pt idx="5896">
                  <c:v>-4161.6000000000004</c:v>
                </c:pt>
                <c:pt idx="5897">
                  <c:v>-4267.8999999999996</c:v>
                </c:pt>
                <c:pt idx="5898">
                  <c:v>-4383.1000000000004</c:v>
                </c:pt>
                <c:pt idx="5899">
                  <c:v>-4480.5</c:v>
                </c:pt>
                <c:pt idx="5900">
                  <c:v>-4577.3999999999996</c:v>
                </c:pt>
                <c:pt idx="5901">
                  <c:v>-4668.2</c:v>
                </c:pt>
                <c:pt idx="5902">
                  <c:v>-4736.1000000000004</c:v>
                </c:pt>
                <c:pt idx="5903">
                  <c:v>-4835.1000000000004</c:v>
                </c:pt>
                <c:pt idx="5904">
                  <c:v>-4911.3999999999996</c:v>
                </c:pt>
                <c:pt idx="5905">
                  <c:v>-4971.3999999999996</c:v>
                </c:pt>
                <c:pt idx="5906">
                  <c:v>-5047.3</c:v>
                </c:pt>
                <c:pt idx="5907">
                  <c:v>-5142.2</c:v>
                </c:pt>
                <c:pt idx="5908">
                  <c:v>-5218</c:v>
                </c:pt>
                <c:pt idx="5909">
                  <c:v>-5322.3</c:v>
                </c:pt>
                <c:pt idx="5910">
                  <c:v>-5412.9</c:v>
                </c:pt>
                <c:pt idx="5911">
                  <c:v>-5484.9</c:v>
                </c:pt>
                <c:pt idx="5912">
                  <c:v>-5552</c:v>
                </c:pt>
                <c:pt idx="5913">
                  <c:v>-5642.1</c:v>
                </c:pt>
                <c:pt idx="5914">
                  <c:v>-5710.2</c:v>
                </c:pt>
                <c:pt idx="5915">
                  <c:v>-5746.1</c:v>
                </c:pt>
                <c:pt idx="5916">
                  <c:v>-5789.4</c:v>
                </c:pt>
                <c:pt idx="5917">
                  <c:v>-5827.7</c:v>
                </c:pt>
                <c:pt idx="5918">
                  <c:v>-5886.5</c:v>
                </c:pt>
                <c:pt idx="5919">
                  <c:v>-5924.4</c:v>
                </c:pt>
                <c:pt idx="5920">
                  <c:v>-5940.5</c:v>
                </c:pt>
                <c:pt idx="5921">
                  <c:v>-6031.7</c:v>
                </c:pt>
                <c:pt idx="5922">
                  <c:v>-6066.1</c:v>
                </c:pt>
                <c:pt idx="5923">
                  <c:v>-6128.9</c:v>
                </c:pt>
                <c:pt idx="5924">
                  <c:v>-6210.7</c:v>
                </c:pt>
                <c:pt idx="5925">
                  <c:v>-6278.2</c:v>
                </c:pt>
                <c:pt idx="5926">
                  <c:v>-6376.4</c:v>
                </c:pt>
                <c:pt idx="5927">
                  <c:v>-6463</c:v>
                </c:pt>
                <c:pt idx="5928">
                  <c:v>-6527.2</c:v>
                </c:pt>
                <c:pt idx="5929">
                  <c:v>-6607.9</c:v>
                </c:pt>
                <c:pt idx="5930">
                  <c:v>-6682.1</c:v>
                </c:pt>
                <c:pt idx="5931">
                  <c:v>-6743.2</c:v>
                </c:pt>
                <c:pt idx="5932">
                  <c:v>-6815</c:v>
                </c:pt>
                <c:pt idx="5933">
                  <c:v>-6856.9</c:v>
                </c:pt>
                <c:pt idx="5934">
                  <c:v>-6902.6</c:v>
                </c:pt>
                <c:pt idx="5935">
                  <c:v>-6963.9</c:v>
                </c:pt>
                <c:pt idx="5936">
                  <c:v>-6987.5</c:v>
                </c:pt>
                <c:pt idx="5937">
                  <c:v>-7051</c:v>
                </c:pt>
                <c:pt idx="5938">
                  <c:v>-7086.1</c:v>
                </c:pt>
                <c:pt idx="5939">
                  <c:v>-7165.7</c:v>
                </c:pt>
                <c:pt idx="5940">
                  <c:v>-7241.6</c:v>
                </c:pt>
                <c:pt idx="5941">
                  <c:v>-7300.4</c:v>
                </c:pt>
                <c:pt idx="5942">
                  <c:v>-7361.7</c:v>
                </c:pt>
                <c:pt idx="5943">
                  <c:v>-7420.3</c:v>
                </c:pt>
                <c:pt idx="5944">
                  <c:v>-7469.5</c:v>
                </c:pt>
                <c:pt idx="5945">
                  <c:v>-7516.1</c:v>
                </c:pt>
                <c:pt idx="5946">
                  <c:v>-7571</c:v>
                </c:pt>
                <c:pt idx="5947">
                  <c:v>-7626</c:v>
                </c:pt>
                <c:pt idx="5948">
                  <c:v>-7666.5</c:v>
                </c:pt>
                <c:pt idx="5949">
                  <c:v>-7747.3</c:v>
                </c:pt>
                <c:pt idx="5950">
                  <c:v>-7784.2</c:v>
                </c:pt>
                <c:pt idx="5951">
                  <c:v>-7878.3</c:v>
                </c:pt>
                <c:pt idx="5952">
                  <c:v>-7895.1</c:v>
                </c:pt>
                <c:pt idx="5953">
                  <c:v>-7919.9</c:v>
                </c:pt>
                <c:pt idx="5954">
                  <c:v>-7944.4</c:v>
                </c:pt>
                <c:pt idx="5955">
                  <c:v>-7955.2</c:v>
                </c:pt>
                <c:pt idx="5956">
                  <c:v>-7987.2</c:v>
                </c:pt>
                <c:pt idx="5957">
                  <c:v>-8004.8</c:v>
                </c:pt>
                <c:pt idx="5958">
                  <c:v>-8044.6</c:v>
                </c:pt>
                <c:pt idx="5959">
                  <c:v>-8077.2</c:v>
                </c:pt>
                <c:pt idx="5960">
                  <c:v>-8083</c:v>
                </c:pt>
                <c:pt idx="5961">
                  <c:v>-8091</c:v>
                </c:pt>
                <c:pt idx="5962">
                  <c:v>-8105.4</c:v>
                </c:pt>
                <c:pt idx="5963">
                  <c:v>-8101.1</c:v>
                </c:pt>
                <c:pt idx="5964">
                  <c:v>-8122.3</c:v>
                </c:pt>
                <c:pt idx="5965">
                  <c:v>-8138.2</c:v>
                </c:pt>
                <c:pt idx="5966">
                  <c:v>-8148.5</c:v>
                </c:pt>
                <c:pt idx="5967">
                  <c:v>-8202.2999999999993</c:v>
                </c:pt>
                <c:pt idx="5968">
                  <c:v>-8198.5</c:v>
                </c:pt>
                <c:pt idx="5969">
                  <c:v>-8242.2999999999993</c:v>
                </c:pt>
                <c:pt idx="5970">
                  <c:v>-8271.2000000000007</c:v>
                </c:pt>
                <c:pt idx="5971">
                  <c:v>-8281.6</c:v>
                </c:pt>
                <c:pt idx="5972">
                  <c:v>-8324.2999999999993</c:v>
                </c:pt>
                <c:pt idx="5973">
                  <c:v>-8328.5</c:v>
                </c:pt>
                <c:pt idx="5974">
                  <c:v>-8356.5</c:v>
                </c:pt>
                <c:pt idx="5975">
                  <c:v>-8400.9</c:v>
                </c:pt>
                <c:pt idx="5976">
                  <c:v>-8433</c:v>
                </c:pt>
                <c:pt idx="5977">
                  <c:v>-8413.2000000000007</c:v>
                </c:pt>
                <c:pt idx="5978">
                  <c:v>-8463.7999999999993</c:v>
                </c:pt>
                <c:pt idx="5979">
                  <c:v>-8474.7999999999993</c:v>
                </c:pt>
                <c:pt idx="5980">
                  <c:v>-8496.4</c:v>
                </c:pt>
                <c:pt idx="5981">
                  <c:v>-8545.1</c:v>
                </c:pt>
                <c:pt idx="5982">
                  <c:v>-8579.6</c:v>
                </c:pt>
                <c:pt idx="5983">
                  <c:v>-8607.2999999999993</c:v>
                </c:pt>
                <c:pt idx="5984">
                  <c:v>-8648.6</c:v>
                </c:pt>
                <c:pt idx="5985">
                  <c:v>-8630.7999999999993</c:v>
                </c:pt>
                <c:pt idx="5986">
                  <c:v>-8640.1</c:v>
                </c:pt>
                <c:pt idx="5987">
                  <c:v>-8621</c:v>
                </c:pt>
                <c:pt idx="5988">
                  <c:v>-8601.4</c:v>
                </c:pt>
                <c:pt idx="5989">
                  <c:v>-8596.2000000000007</c:v>
                </c:pt>
                <c:pt idx="5990">
                  <c:v>-8597.4</c:v>
                </c:pt>
                <c:pt idx="5991">
                  <c:v>-8599.1</c:v>
                </c:pt>
                <c:pt idx="5992">
                  <c:v>-8613.7000000000007</c:v>
                </c:pt>
                <c:pt idx="5993">
                  <c:v>-8635.5</c:v>
                </c:pt>
                <c:pt idx="5994">
                  <c:v>-8648</c:v>
                </c:pt>
                <c:pt idx="5995">
                  <c:v>-8645.2999999999993</c:v>
                </c:pt>
                <c:pt idx="5996">
                  <c:v>-8680.9</c:v>
                </c:pt>
                <c:pt idx="5997">
                  <c:v>-8665.7000000000007</c:v>
                </c:pt>
                <c:pt idx="5998">
                  <c:v>-8655.6</c:v>
                </c:pt>
                <c:pt idx="5999">
                  <c:v>-8645.7999999999993</c:v>
                </c:pt>
                <c:pt idx="6000">
                  <c:v>-8656.9</c:v>
                </c:pt>
                <c:pt idx="6001">
                  <c:v>-8641.6</c:v>
                </c:pt>
                <c:pt idx="6002">
                  <c:v>-8623.7999999999993</c:v>
                </c:pt>
                <c:pt idx="6003">
                  <c:v>-8605.9</c:v>
                </c:pt>
                <c:pt idx="6004">
                  <c:v>-8549.5</c:v>
                </c:pt>
                <c:pt idx="6005">
                  <c:v>-8438.1</c:v>
                </c:pt>
                <c:pt idx="6006">
                  <c:v>-8336.7999999999993</c:v>
                </c:pt>
                <c:pt idx="6007">
                  <c:v>-8164.7</c:v>
                </c:pt>
                <c:pt idx="6008">
                  <c:v>-7956.7</c:v>
                </c:pt>
                <c:pt idx="6009">
                  <c:v>-7731.3</c:v>
                </c:pt>
                <c:pt idx="6010">
                  <c:v>-7476.6</c:v>
                </c:pt>
                <c:pt idx="6011">
                  <c:v>-7166.9</c:v>
                </c:pt>
                <c:pt idx="6012">
                  <c:v>-6834.6</c:v>
                </c:pt>
                <c:pt idx="6013">
                  <c:v>-6461.7</c:v>
                </c:pt>
                <c:pt idx="6014">
                  <c:v>-6033.4</c:v>
                </c:pt>
                <c:pt idx="6015">
                  <c:v>-5596</c:v>
                </c:pt>
                <c:pt idx="6016">
                  <c:v>-5124.8999999999996</c:v>
                </c:pt>
                <c:pt idx="6017">
                  <c:v>-4634.3999999999996</c:v>
                </c:pt>
                <c:pt idx="6018">
                  <c:v>-4170.6000000000004</c:v>
                </c:pt>
                <c:pt idx="6019">
                  <c:v>-3716.8</c:v>
                </c:pt>
                <c:pt idx="6020">
                  <c:v>-3274</c:v>
                </c:pt>
                <c:pt idx="6021">
                  <c:v>-2887.3</c:v>
                </c:pt>
                <c:pt idx="6022">
                  <c:v>-2514.5</c:v>
                </c:pt>
                <c:pt idx="6023">
                  <c:v>-2140</c:v>
                </c:pt>
                <c:pt idx="6024">
                  <c:v>-1812.6</c:v>
                </c:pt>
                <c:pt idx="6025">
                  <c:v>-1507.5</c:v>
                </c:pt>
                <c:pt idx="6026">
                  <c:v>-1234.2</c:v>
                </c:pt>
                <c:pt idx="6027">
                  <c:v>-998.02</c:v>
                </c:pt>
                <c:pt idx="6028">
                  <c:v>-792.1</c:v>
                </c:pt>
                <c:pt idx="6029">
                  <c:v>-611.16999999999996</c:v>
                </c:pt>
                <c:pt idx="6030">
                  <c:v>-483.18</c:v>
                </c:pt>
                <c:pt idx="6031">
                  <c:v>-349.18</c:v>
                </c:pt>
                <c:pt idx="6032">
                  <c:v>-242.21</c:v>
                </c:pt>
                <c:pt idx="6033">
                  <c:v>-135.91999999999999</c:v>
                </c:pt>
                <c:pt idx="6034">
                  <c:v>-18.346</c:v>
                </c:pt>
                <c:pt idx="6035">
                  <c:v>92.587999999999994</c:v>
                </c:pt>
                <c:pt idx="6036">
                  <c:v>146.91</c:v>
                </c:pt>
                <c:pt idx="6037">
                  <c:v>236.53</c:v>
                </c:pt>
                <c:pt idx="6038">
                  <c:v>350.35</c:v>
                </c:pt>
                <c:pt idx="6039">
                  <c:v>428.89</c:v>
                </c:pt>
                <c:pt idx="6040">
                  <c:v>452.66</c:v>
                </c:pt>
                <c:pt idx="6041">
                  <c:v>451.13</c:v>
                </c:pt>
                <c:pt idx="6042">
                  <c:v>458.15</c:v>
                </c:pt>
                <c:pt idx="6043">
                  <c:v>465.2</c:v>
                </c:pt>
                <c:pt idx="6044">
                  <c:v>480.41</c:v>
                </c:pt>
                <c:pt idx="6045">
                  <c:v>487.14</c:v>
                </c:pt>
                <c:pt idx="6046">
                  <c:v>520.84</c:v>
                </c:pt>
                <c:pt idx="6047">
                  <c:v>537.08000000000004</c:v>
                </c:pt>
                <c:pt idx="6048">
                  <c:v>571.54999999999995</c:v>
                </c:pt>
                <c:pt idx="6049">
                  <c:v>607.91</c:v>
                </c:pt>
                <c:pt idx="6050">
                  <c:v>614.19000000000005</c:v>
                </c:pt>
                <c:pt idx="6051">
                  <c:v>608.41999999999996</c:v>
                </c:pt>
                <c:pt idx="6052">
                  <c:v>599.14</c:v>
                </c:pt>
                <c:pt idx="6053">
                  <c:v>635.15</c:v>
                </c:pt>
                <c:pt idx="6054">
                  <c:v>658.09</c:v>
                </c:pt>
                <c:pt idx="6055">
                  <c:v>688.5</c:v>
                </c:pt>
                <c:pt idx="6056">
                  <c:v>699.83</c:v>
                </c:pt>
                <c:pt idx="6057">
                  <c:v>721.37</c:v>
                </c:pt>
                <c:pt idx="6058">
                  <c:v>790.1</c:v>
                </c:pt>
                <c:pt idx="6059">
                  <c:v>823.26</c:v>
                </c:pt>
                <c:pt idx="6060">
                  <c:v>872.23</c:v>
                </c:pt>
                <c:pt idx="6061">
                  <c:v>925.34</c:v>
                </c:pt>
                <c:pt idx="6062">
                  <c:v>967.33</c:v>
                </c:pt>
                <c:pt idx="6063">
                  <c:v>1036.5999999999999</c:v>
                </c:pt>
                <c:pt idx="6064">
                  <c:v>1077.2</c:v>
                </c:pt>
                <c:pt idx="6065">
                  <c:v>1168.8</c:v>
                </c:pt>
                <c:pt idx="6066">
                  <c:v>1246.7</c:v>
                </c:pt>
                <c:pt idx="6067">
                  <c:v>1311.5</c:v>
                </c:pt>
                <c:pt idx="6068">
                  <c:v>1408.5</c:v>
                </c:pt>
                <c:pt idx="6069">
                  <c:v>1540.6</c:v>
                </c:pt>
                <c:pt idx="6070">
                  <c:v>1716.6</c:v>
                </c:pt>
                <c:pt idx="6071">
                  <c:v>1856</c:v>
                </c:pt>
                <c:pt idx="6072">
                  <c:v>2016.8</c:v>
                </c:pt>
                <c:pt idx="6073">
                  <c:v>2164.9</c:v>
                </c:pt>
                <c:pt idx="6074">
                  <c:v>2304.4</c:v>
                </c:pt>
                <c:pt idx="6075">
                  <c:v>2398.6999999999998</c:v>
                </c:pt>
                <c:pt idx="6076">
                  <c:v>2526.8000000000002</c:v>
                </c:pt>
                <c:pt idx="6077">
                  <c:v>2633.9</c:v>
                </c:pt>
                <c:pt idx="6078">
                  <c:v>2725.6</c:v>
                </c:pt>
                <c:pt idx="6079">
                  <c:v>2815.9</c:v>
                </c:pt>
                <c:pt idx="6080">
                  <c:v>2954.1</c:v>
                </c:pt>
                <c:pt idx="6081">
                  <c:v>3085.4</c:v>
                </c:pt>
                <c:pt idx="6082">
                  <c:v>3255.8</c:v>
                </c:pt>
                <c:pt idx="6083">
                  <c:v>3454.1</c:v>
                </c:pt>
                <c:pt idx="6084">
                  <c:v>3673.7</c:v>
                </c:pt>
                <c:pt idx="6085">
                  <c:v>3883.3</c:v>
                </c:pt>
                <c:pt idx="6086">
                  <c:v>4049.7</c:v>
                </c:pt>
                <c:pt idx="6087">
                  <c:v>4247.6000000000004</c:v>
                </c:pt>
                <c:pt idx="6088">
                  <c:v>4485.8</c:v>
                </c:pt>
                <c:pt idx="6089">
                  <c:v>4693.8999999999996</c:v>
                </c:pt>
                <c:pt idx="6090">
                  <c:v>4930.2</c:v>
                </c:pt>
                <c:pt idx="6091">
                  <c:v>5162.5</c:v>
                </c:pt>
                <c:pt idx="6092">
                  <c:v>5350.1</c:v>
                </c:pt>
                <c:pt idx="6093">
                  <c:v>5556.3</c:v>
                </c:pt>
                <c:pt idx="6094">
                  <c:v>5841.7</c:v>
                </c:pt>
                <c:pt idx="6095">
                  <c:v>6096.1</c:v>
                </c:pt>
                <c:pt idx="6096">
                  <c:v>6336.3</c:v>
                </c:pt>
                <c:pt idx="6097">
                  <c:v>6586.7</c:v>
                </c:pt>
                <c:pt idx="6098">
                  <c:v>6834.6</c:v>
                </c:pt>
                <c:pt idx="6099">
                  <c:v>7043.4</c:v>
                </c:pt>
                <c:pt idx="6100">
                  <c:v>7286.2</c:v>
                </c:pt>
                <c:pt idx="6101">
                  <c:v>7492</c:v>
                </c:pt>
                <c:pt idx="6102">
                  <c:v>7707.4</c:v>
                </c:pt>
                <c:pt idx="6103">
                  <c:v>7857.8</c:v>
                </c:pt>
                <c:pt idx="6104">
                  <c:v>7956.8</c:v>
                </c:pt>
                <c:pt idx="6105">
                  <c:v>8111.4</c:v>
                </c:pt>
                <c:pt idx="6106">
                  <c:v>8281.4</c:v>
                </c:pt>
                <c:pt idx="6107">
                  <c:v>8469.6</c:v>
                </c:pt>
                <c:pt idx="6108">
                  <c:v>8671.7000000000007</c:v>
                </c:pt>
                <c:pt idx="6109">
                  <c:v>8845.1</c:v>
                </c:pt>
                <c:pt idx="6110">
                  <c:v>8997.5</c:v>
                </c:pt>
                <c:pt idx="6111">
                  <c:v>9163.7000000000007</c:v>
                </c:pt>
                <c:pt idx="6112">
                  <c:v>9297.2000000000007</c:v>
                </c:pt>
                <c:pt idx="6113">
                  <c:v>9424.9</c:v>
                </c:pt>
                <c:pt idx="6114">
                  <c:v>9557.9</c:v>
                </c:pt>
                <c:pt idx="6115">
                  <c:v>9769.5</c:v>
                </c:pt>
                <c:pt idx="6116">
                  <c:v>9958</c:v>
                </c:pt>
                <c:pt idx="6117">
                  <c:v>10194</c:v>
                </c:pt>
                <c:pt idx="6118">
                  <c:v>10481</c:v>
                </c:pt>
                <c:pt idx="6119">
                  <c:v>10673</c:v>
                </c:pt>
                <c:pt idx="6120">
                  <c:v>10837</c:v>
                </c:pt>
                <c:pt idx="6121">
                  <c:v>10968</c:v>
                </c:pt>
                <c:pt idx="6122">
                  <c:v>11107</c:v>
                </c:pt>
                <c:pt idx="6123">
                  <c:v>11269</c:v>
                </c:pt>
                <c:pt idx="6124">
                  <c:v>11361</c:v>
                </c:pt>
                <c:pt idx="6125">
                  <c:v>11428</c:v>
                </c:pt>
                <c:pt idx="6126">
                  <c:v>11519</c:v>
                </c:pt>
                <c:pt idx="6127">
                  <c:v>11697</c:v>
                </c:pt>
                <c:pt idx="6128">
                  <c:v>11884</c:v>
                </c:pt>
                <c:pt idx="6129">
                  <c:v>12062</c:v>
                </c:pt>
                <c:pt idx="6130">
                  <c:v>12229</c:v>
                </c:pt>
                <c:pt idx="6131">
                  <c:v>12404</c:v>
                </c:pt>
                <c:pt idx="6132">
                  <c:v>12563</c:v>
                </c:pt>
                <c:pt idx="6133">
                  <c:v>12797</c:v>
                </c:pt>
                <c:pt idx="6134">
                  <c:v>12949</c:v>
                </c:pt>
                <c:pt idx="6135">
                  <c:v>13149</c:v>
                </c:pt>
                <c:pt idx="6136">
                  <c:v>13318</c:v>
                </c:pt>
                <c:pt idx="6137">
                  <c:v>13455</c:v>
                </c:pt>
                <c:pt idx="6138">
                  <c:v>13607</c:v>
                </c:pt>
                <c:pt idx="6139">
                  <c:v>13770</c:v>
                </c:pt>
                <c:pt idx="6140">
                  <c:v>13933</c:v>
                </c:pt>
                <c:pt idx="6141">
                  <c:v>14002</c:v>
                </c:pt>
                <c:pt idx="6142">
                  <c:v>14074</c:v>
                </c:pt>
                <c:pt idx="6143">
                  <c:v>14136</c:v>
                </c:pt>
                <c:pt idx="6144">
                  <c:v>14117</c:v>
                </c:pt>
                <c:pt idx="6145">
                  <c:v>14173</c:v>
                </c:pt>
                <c:pt idx="6146">
                  <c:v>14280</c:v>
                </c:pt>
                <c:pt idx="6147">
                  <c:v>14370</c:v>
                </c:pt>
                <c:pt idx="6148">
                  <c:v>14495</c:v>
                </c:pt>
                <c:pt idx="6149">
                  <c:v>14675</c:v>
                </c:pt>
                <c:pt idx="6150">
                  <c:v>14816</c:v>
                </c:pt>
                <c:pt idx="6151">
                  <c:v>14972</c:v>
                </c:pt>
                <c:pt idx="6152">
                  <c:v>15079</c:v>
                </c:pt>
                <c:pt idx="6153">
                  <c:v>15155</c:v>
                </c:pt>
                <c:pt idx="6154">
                  <c:v>15247</c:v>
                </c:pt>
                <c:pt idx="6155">
                  <c:v>15317</c:v>
                </c:pt>
                <c:pt idx="6156">
                  <c:v>15362</c:v>
                </c:pt>
                <c:pt idx="6157">
                  <c:v>15557</c:v>
                </c:pt>
                <c:pt idx="6158">
                  <c:v>15704</c:v>
                </c:pt>
                <c:pt idx="6159">
                  <c:v>15787</c:v>
                </c:pt>
                <c:pt idx="6160">
                  <c:v>15870</c:v>
                </c:pt>
                <c:pt idx="6161">
                  <c:v>15955</c:v>
                </c:pt>
                <c:pt idx="6162">
                  <c:v>16058</c:v>
                </c:pt>
                <c:pt idx="6163">
                  <c:v>16142</c:v>
                </c:pt>
                <c:pt idx="6164">
                  <c:v>16243</c:v>
                </c:pt>
                <c:pt idx="6165">
                  <c:v>16355</c:v>
                </c:pt>
                <c:pt idx="6166">
                  <c:v>16429</c:v>
                </c:pt>
                <c:pt idx="6167">
                  <c:v>16570</c:v>
                </c:pt>
                <c:pt idx="6168">
                  <c:v>16649</c:v>
                </c:pt>
                <c:pt idx="6169">
                  <c:v>16696</c:v>
                </c:pt>
                <c:pt idx="6170">
                  <c:v>16822</c:v>
                </c:pt>
                <c:pt idx="6171">
                  <c:v>16950</c:v>
                </c:pt>
                <c:pt idx="6172">
                  <c:v>17103</c:v>
                </c:pt>
                <c:pt idx="6173">
                  <c:v>17262</c:v>
                </c:pt>
                <c:pt idx="6174">
                  <c:v>17348</c:v>
                </c:pt>
                <c:pt idx="6175">
                  <c:v>17424</c:v>
                </c:pt>
                <c:pt idx="6176">
                  <c:v>17517</c:v>
                </c:pt>
                <c:pt idx="6177">
                  <c:v>17515</c:v>
                </c:pt>
                <c:pt idx="6178">
                  <c:v>17515</c:v>
                </c:pt>
                <c:pt idx="6179">
                  <c:v>17594</c:v>
                </c:pt>
                <c:pt idx="6180">
                  <c:v>17615</c:v>
                </c:pt>
                <c:pt idx="6181">
                  <c:v>17691</c:v>
                </c:pt>
                <c:pt idx="6182">
                  <c:v>17797</c:v>
                </c:pt>
                <c:pt idx="6183">
                  <c:v>17888</c:v>
                </c:pt>
                <c:pt idx="6184">
                  <c:v>18017</c:v>
                </c:pt>
                <c:pt idx="6185">
                  <c:v>18154</c:v>
                </c:pt>
                <c:pt idx="6186">
                  <c:v>18217</c:v>
                </c:pt>
                <c:pt idx="6187">
                  <c:v>18315</c:v>
                </c:pt>
                <c:pt idx="6188">
                  <c:v>18327</c:v>
                </c:pt>
                <c:pt idx="6189">
                  <c:v>18355</c:v>
                </c:pt>
                <c:pt idx="6190">
                  <c:v>18386</c:v>
                </c:pt>
                <c:pt idx="6191">
                  <c:v>18411</c:v>
                </c:pt>
                <c:pt idx="6192">
                  <c:v>18438</c:v>
                </c:pt>
                <c:pt idx="6193">
                  <c:v>18415</c:v>
                </c:pt>
                <c:pt idx="6194">
                  <c:v>18384</c:v>
                </c:pt>
                <c:pt idx="6195">
                  <c:v>18390</c:v>
                </c:pt>
                <c:pt idx="6196">
                  <c:v>18420</c:v>
                </c:pt>
                <c:pt idx="6197">
                  <c:v>18465</c:v>
                </c:pt>
                <c:pt idx="6198">
                  <c:v>18510</c:v>
                </c:pt>
                <c:pt idx="6199">
                  <c:v>18518</c:v>
                </c:pt>
                <c:pt idx="6200">
                  <c:v>18519</c:v>
                </c:pt>
                <c:pt idx="6201">
                  <c:v>18552</c:v>
                </c:pt>
                <c:pt idx="6202">
                  <c:v>18510</c:v>
                </c:pt>
                <c:pt idx="6203">
                  <c:v>18565</c:v>
                </c:pt>
                <c:pt idx="6204">
                  <c:v>18600</c:v>
                </c:pt>
                <c:pt idx="6205">
                  <c:v>18571</c:v>
                </c:pt>
                <c:pt idx="6206">
                  <c:v>18597</c:v>
                </c:pt>
                <c:pt idx="6207">
                  <c:v>18604</c:v>
                </c:pt>
                <c:pt idx="6208">
                  <c:v>18638</c:v>
                </c:pt>
                <c:pt idx="6209">
                  <c:v>18653</c:v>
                </c:pt>
                <c:pt idx="6210">
                  <c:v>18670</c:v>
                </c:pt>
                <c:pt idx="6211">
                  <c:v>18675</c:v>
                </c:pt>
                <c:pt idx="6212">
                  <c:v>18619</c:v>
                </c:pt>
                <c:pt idx="6213">
                  <c:v>18637</c:v>
                </c:pt>
                <c:pt idx="6214">
                  <c:v>18523</c:v>
                </c:pt>
                <c:pt idx="6215">
                  <c:v>18434</c:v>
                </c:pt>
                <c:pt idx="6216">
                  <c:v>18328</c:v>
                </c:pt>
                <c:pt idx="6217">
                  <c:v>18195</c:v>
                </c:pt>
                <c:pt idx="6218">
                  <c:v>18143</c:v>
                </c:pt>
                <c:pt idx="6219">
                  <c:v>18043</c:v>
                </c:pt>
                <c:pt idx="6220">
                  <c:v>18021</c:v>
                </c:pt>
                <c:pt idx="6221">
                  <c:v>17915</c:v>
                </c:pt>
                <c:pt idx="6222">
                  <c:v>17858</c:v>
                </c:pt>
                <c:pt idx="6223">
                  <c:v>17799</c:v>
                </c:pt>
                <c:pt idx="6224">
                  <c:v>17664</c:v>
                </c:pt>
                <c:pt idx="6225">
                  <c:v>17611</c:v>
                </c:pt>
                <c:pt idx="6226">
                  <c:v>17589</c:v>
                </c:pt>
                <c:pt idx="6227">
                  <c:v>17510</c:v>
                </c:pt>
                <c:pt idx="6228">
                  <c:v>17499</c:v>
                </c:pt>
                <c:pt idx="6229">
                  <c:v>17435</c:v>
                </c:pt>
                <c:pt idx="6230">
                  <c:v>17301</c:v>
                </c:pt>
                <c:pt idx="6231">
                  <c:v>17159</c:v>
                </c:pt>
                <c:pt idx="6232">
                  <c:v>17062</c:v>
                </c:pt>
                <c:pt idx="6233">
                  <c:v>16897</c:v>
                </c:pt>
                <c:pt idx="6234">
                  <c:v>16806</c:v>
                </c:pt>
                <c:pt idx="6235">
                  <c:v>16823</c:v>
                </c:pt>
                <c:pt idx="6236">
                  <c:v>16680</c:v>
                </c:pt>
                <c:pt idx="6237">
                  <c:v>16608</c:v>
                </c:pt>
                <c:pt idx="6238">
                  <c:v>16504</c:v>
                </c:pt>
                <c:pt idx="6239">
                  <c:v>16338</c:v>
                </c:pt>
                <c:pt idx="6240">
                  <c:v>16168</c:v>
                </c:pt>
                <c:pt idx="6241">
                  <c:v>15982</c:v>
                </c:pt>
                <c:pt idx="6242">
                  <c:v>15755</c:v>
                </c:pt>
                <c:pt idx="6243">
                  <c:v>15467</c:v>
                </c:pt>
                <c:pt idx="6244">
                  <c:v>15223</c:v>
                </c:pt>
                <c:pt idx="6245">
                  <c:v>14966</c:v>
                </c:pt>
                <c:pt idx="6246">
                  <c:v>14593</c:v>
                </c:pt>
                <c:pt idx="6247">
                  <c:v>14230</c:v>
                </c:pt>
                <c:pt idx="6248">
                  <c:v>13817</c:v>
                </c:pt>
                <c:pt idx="6249">
                  <c:v>13352</c:v>
                </c:pt>
                <c:pt idx="6250">
                  <c:v>12892</c:v>
                </c:pt>
                <c:pt idx="6251">
                  <c:v>12375</c:v>
                </c:pt>
                <c:pt idx="6252">
                  <c:v>11805</c:v>
                </c:pt>
                <c:pt idx="6253">
                  <c:v>11272</c:v>
                </c:pt>
                <c:pt idx="6254">
                  <c:v>10775</c:v>
                </c:pt>
                <c:pt idx="6255">
                  <c:v>10289</c:v>
                </c:pt>
                <c:pt idx="6256">
                  <c:v>9878.5</c:v>
                </c:pt>
                <c:pt idx="6257">
                  <c:v>9478.2000000000007</c:v>
                </c:pt>
                <c:pt idx="6258">
                  <c:v>9047.2000000000007</c:v>
                </c:pt>
                <c:pt idx="6259">
                  <c:v>8593.9</c:v>
                </c:pt>
                <c:pt idx="6260">
                  <c:v>8196.7000000000007</c:v>
                </c:pt>
                <c:pt idx="6261">
                  <c:v>7864.1</c:v>
                </c:pt>
                <c:pt idx="6262">
                  <c:v>7562.6</c:v>
                </c:pt>
                <c:pt idx="6263">
                  <c:v>7273.9</c:v>
                </c:pt>
                <c:pt idx="6264">
                  <c:v>7020</c:v>
                </c:pt>
                <c:pt idx="6265">
                  <c:v>6786.2</c:v>
                </c:pt>
                <c:pt idx="6266">
                  <c:v>6548.5</c:v>
                </c:pt>
                <c:pt idx="6267">
                  <c:v>6320.4</c:v>
                </c:pt>
                <c:pt idx="6268">
                  <c:v>6102.1</c:v>
                </c:pt>
                <c:pt idx="6269">
                  <c:v>5846.9</c:v>
                </c:pt>
                <c:pt idx="6270">
                  <c:v>5603.1</c:v>
                </c:pt>
                <c:pt idx="6271">
                  <c:v>5427.9</c:v>
                </c:pt>
                <c:pt idx="6272">
                  <c:v>5236.3</c:v>
                </c:pt>
                <c:pt idx="6273">
                  <c:v>5070.2</c:v>
                </c:pt>
                <c:pt idx="6274">
                  <c:v>4861.2</c:v>
                </c:pt>
                <c:pt idx="6275">
                  <c:v>4708.8</c:v>
                </c:pt>
                <c:pt idx="6276">
                  <c:v>4588.7</c:v>
                </c:pt>
                <c:pt idx="6277">
                  <c:v>4406.8999999999996</c:v>
                </c:pt>
                <c:pt idx="6278">
                  <c:v>4160.7</c:v>
                </c:pt>
                <c:pt idx="6279">
                  <c:v>3966.2</c:v>
                </c:pt>
                <c:pt idx="6280">
                  <c:v>3811.2</c:v>
                </c:pt>
                <c:pt idx="6281">
                  <c:v>3590.4</c:v>
                </c:pt>
                <c:pt idx="6282">
                  <c:v>3437.9</c:v>
                </c:pt>
                <c:pt idx="6283">
                  <c:v>3370.1</c:v>
                </c:pt>
                <c:pt idx="6284">
                  <c:v>3251</c:v>
                </c:pt>
                <c:pt idx="6285">
                  <c:v>3119.6</c:v>
                </c:pt>
                <c:pt idx="6286">
                  <c:v>3039</c:v>
                </c:pt>
                <c:pt idx="6287">
                  <c:v>2950.6</c:v>
                </c:pt>
                <c:pt idx="6288">
                  <c:v>2858.7</c:v>
                </c:pt>
                <c:pt idx="6289">
                  <c:v>2739.8</c:v>
                </c:pt>
                <c:pt idx="6290">
                  <c:v>2653</c:v>
                </c:pt>
                <c:pt idx="6291">
                  <c:v>2510.3000000000002</c:v>
                </c:pt>
                <c:pt idx="6292">
                  <c:v>2397.1</c:v>
                </c:pt>
                <c:pt idx="6293">
                  <c:v>2326.8000000000002</c:v>
                </c:pt>
                <c:pt idx="6294">
                  <c:v>2229.1999999999998</c:v>
                </c:pt>
                <c:pt idx="6295">
                  <c:v>2150.5</c:v>
                </c:pt>
                <c:pt idx="6296">
                  <c:v>2059.5</c:v>
                </c:pt>
                <c:pt idx="6297">
                  <c:v>1962.3</c:v>
                </c:pt>
                <c:pt idx="6298">
                  <c:v>1850.9</c:v>
                </c:pt>
                <c:pt idx="6299">
                  <c:v>1790.2</c:v>
                </c:pt>
                <c:pt idx="6300">
                  <c:v>1750.5</c:v>
                </c:pt>
                <c:pt idx="6301">
                  <c:v>1698.7</c:v>
                </c:pt>
                <c:pt idx="6302">
                  <c:v>1630.4</c:v>
                </c:pt>
                <c:pt idx="6303">
                  <c:v>1618.1</c:v>
                </c:pt>
                <c:pt idx="6304">
                  <c:v>1590</c:v>
                </c:pt>
                <c:pt idx="6305">
                  <c:v>1600.8</c:v>
                </c:pt>
                <c:pt idx="6306">
                  <c:v>1604.5</c:v>
                </c:pt>
                <c:pt idx="6307">
                  <c:v>1569.5</c:v>
                </c:pt>
                <c:pt idx="6308">
                  <c:v>1528.8</c:v>
                </c:pt>
                <c:pt idx="6309">
                  <c:v>1474.1</c:v>
                </c:pt>
                <c:pt idx="6310">
                  <c:v>1467.8</c:v>
                </c:pt>
                <c:pt idx="6311">
                  <c:v>1470.3</c:v>
                </c:pt>
                <c:pt idx="6312">
                  <c:v>1451.6</c:v>
                </c:pt>
                <c:pt idx="6313">
                  <c:v>1446.6</c:v>
                </c:pt>
                <c:pt idx="6314">
                  <c:v>1400</c:v>
                </c:pt>
                <c:pt idx="6315">
                  <c:v>1394.3</c:v>
                </c:pt>
                <c:pt idx="6316">
                  <c:v>1369.4</c:v>
                </c:pt>
                <c:pt idx="6317">
                  <c:v>1335.9</c:v>
                </c:pt>
                <c:pt idx="6318">
                  <c:v>1310.7</c:v>
                </c:pt>
                <c:pt idx="6319">
                  <c:v>1274.7</c:v>
                </c:pt>
                <c:pt idx="6320">
                  <c:v>1266.0999999999999</c:v>
                </c:pt>
                <c:pt idx="6321">
                  <c:v>1273.0999999999999</c:v>
                </c:pt>
                <c:pt idx="6322">
                  <c:v>1231.5</c:v>
                </c:pt>
                <c:pt idx="6323">
                  <c:v>1190.3</c:v>
                </c:pt>
                <c:pt idx="6324">
                  <c:v>1167.7</c:v>
                </c:pt>
                <c:pt idx="6325">
                  <c:v>1144.4000000000001</c:v>
                </c:pt>
                <c:pt idx="6326">
                  <c:v>1076.4000000000001</c:v>
                </c:pt>
                <c:pt idx="6327">
                  <c:v>1037</c:v>
                </c:pt>
                <c:pt idx="6328">
                  <c:v>1017.2</c:v>
                </c:pt>
                <c:pt idx="6329">
                  <c:v>955.78</c:v>
                </c:pt>
                <c:pt idx="6330">
                  <c:v>921.59</c:v>
                </c:pt>
                <c:pt idx="6331">
                  <c:v>877.49</c:v>
                </c:pt>
                <c:pt idx="6332">
                  <c:v>871.98</c:v>
                </c:pt>
                <c:pt idx="6333">
                  <c:v>881.75</c:v>
                </c:pt>
                <c:pt idx="6334">
                  <c:v>852.99</c:v>
                </c:pt>
                <c:pt idx="6335">
                  <c:v>845.11</c:v>
                </c:pt>
                <c:pt idx="6336">
                  <c:v>817.28</c:v>
                </c:pt>
                <c:pt idx="6337">
                  <c:v>796.76</c:v>
                </c:pt>
                <c:pt idx="6338">
                  <c:v>772.53</c:v>
                </c:pt>
                <c:pt idx="6339">
                  <c:v>734.19</c:v>
                </c:pt>
                <c:pt idx="6340">
                  <c:v>724.76</c:v>
                </c:pt>
                <c:pt idx="6341">
                  <c:v>677.78</c:v>
                </c:pt>
                <c:pt idx="6342">
                  <c:v>647.91999999999996</c:v>
                </c:pt>
                <c:pt idx="6343">
                  <c:v>658.59</c:v>
                </c:pt>
                <c:pt idx="6344">
                  <c:v>631.87</c:v>
                </c:pt>
                <c:pt idx="6345">
                  <c:v>607.14</c:v>
                </c:pt>
                <c:pt idx="6346">
                  <c:v>600.78</c:v>
                </c:pt>
                <c:pt idx="6347">
                  <c:v>580.08000000000004</c:v>
                </c:pt>
                <c:pt idx="6348">
                  <c:v>594.30999999999995</c:v>
                </c:pt>
                <c:pt idx="6349">
                  <c:v>571.71</c:v>
                </c:pt>
                <c:pt idx="6350">
                  <c:v>547.13</c:v>
                </c:pt>
                <c:pt idx="6351">
                  <c:v>507.12</c:v>
                </c:pt>
                <c:pt idx="6352">
                  <c:v>493.62</c:v>
                </c:pt>
                <c:pt idx="6353">
                  <c:v>492.91</c:v>
                </c:pt>
                <c:pt idx="6354">
                  <c:v>468.48</c:v>
                </c:pt>
                <c:pt idx="6355">
                  <c:v>445.49</c:v>
                </c:pt>
                <c:pt idx="6356">
                  <c:v>444.51</c:v>
                </c:pt>
                <c:pt idx="6357">
                  <c:v>429.16</c:v>
                </c:pt>
                <c:pt idx="6358">
                  <c:v>405.15</c:v>
                </c:pt>
                <c:pt idx="6359">
                  <c:v>413.55</c:v>
                </c:pt>
                <c:pt idx="6360">
                  <c:v>380.36</c:v>
                </c:pt>
                <c:pt idx="6361">
                  <c:v>363.26</c:v>
                </c:pt>
                <c:pt idx="6362">
                  <c:v>334.24</c:v>
                </c:pt>
                <c:pt idx="6363">
                  <c:v>322.2</c:v>
                </c:pt>
                <c:pt idx="6364">
                  <c:v>296.52999999999997</c:v>
                </c:pt>
                <c:pt idx="6365">
                  <c:v>299.17</c:v>
                </c:pt>
                <c:pt idx="6366">
                  <c:v>292.51</c:v>
                </c:pt>
                <c:pt idx="6367">
                  <c:v>276.94</c:v>
                </c:pt>
                <c:pt idx="6368">
                  <c:v>258.12</c:v>
                </c:pt>
                <c:pt idx="6369">
                  <c:v>246.62</c:v>
                </c:pt>
                <c:pt idx="6370">
                  <c:v>224.37</c:v>
                </c:pt>
                <c:pt idx="6371">
                  <c:v>190.75</c:v>
                </c:pt>
                <c:pt idx="6372">
                  <c:v>125.64</c:v>
                </c:pt>
                <c:pt idx="6373">
                  <c:v>96.596999999999994</c:v>
                </c:pt>
                <c:pt idx="6374">
                  <c:v>56.433</c:v>
                </c:pt>
                <c:pt idx="6375">
                  <c:v>-3.7595999999999998</c:v>
                </c:pt>
                <c:pt idx="6376">
                  <c:v>-41.737000000000002</c:v>
                </c:pt>
                <c:pt idx="6377">
                  <c:v>-104.92</c:v>
                </c:pt>
                <c:pt idx="6378">
                  <c:v>-136.31</c:v>
                </c:pt>
                <c:pt idx="6379">
                  <c:v>-160.32</c:v>
                </c:pt>
                <c:pt idx="6380">
                  <c:v>-153.15</c:v>
                </c:pt>
                <c:pt idx="6381">
                  <c:v>-207.04</c:v>
                </c:pt>
                <c:pt idx="6382">
                  <c:v>-301.97000000000003</c:v>
                </c:pt>
                <c:pt idx="6383">
                  <c:v>-381.21</c:v>
                </c:pt>
                <c:pt idx="6384">
                  <c:v>-478.7</c:v>
                </c:pt>
                <c:pt idx="6385">
                  <c:v>-558.35</c:v>
                </c:pt>
                <c:pt idx="6386">
                  <c:v>-676.46</c:v>
                </c:pt>
                <c:pt idx="6387">
                  <c:v>-810.84</c:v>
                </c:pt>
                <c:pt idx="6388">
                  <c:v>-932.3</c:v>
                </c:pt>
                <c:pt idx="6389">
                  <c:v>-1079.9000000000001</c:v>
                </c:pt>
                <c:pt idx="6390">
                  <c:v>-1229.8</c:v>
                </c:pt>
                <c:pt idx="6391">
                  <c:v>-1397.9</c:v>
                </c:pt>
                <c:pt idx="6392">
                  <c:v>-1530.9</c:v>
                </c:pt>
                <c:pt idx="6393">
                  <c:v>-1691</c:v>
                </c:pt>
                <c:pt idx="6394">
                  <c:v>-1857.8</c:v>
                </c:pt>
                <c:pt idx="6395">
                  <c:v>-2024.4</c:v>
                </c:pt>
                <c:pt idx="6396">
                  <c:v>-2191.9</c:v>
                </c:pt>
                <c:pt idx="6397">
                  <c:v>-2369.8000000000002</c:v>
                </c:pt>
                <c:pt idx="6398">
                  <c:v>-2487.6</c:v>
                </c:pt>
                <c:pt idx="6399">
                  <c:v>-2625.6</c:v>
                </c:pt>
                <c:pt idx="6400">
                  <c:v>-2754.1</c:v>
                </c:pt>
                <c:pt idx="6401">
                  <c:v>-2890.2</c:v>
                </c:pt>
                <c:pt idx="6402">
                  <c:v>-3039.8</c:v>
                </c:pt>
                <c:pt idx="6403">
                  <c:v>-3190.1</c:v>
                </c:pt>
                <c:pt idx="6404">
                  <c:v>-3339</c:v>
                </c:pt>
                <c:pt idx="6405">
                  <c:v>-3515.4</c:v>
                </c:pt>
                <c:pt idx="6406">
                  <c:v>-3646.9</c:v>
                </c:pt>
                <c:pt idx="6407">
                  <c:v>-3817.5</c:v>
                </c:pt>
                <c:pt idx="6408">
                  <c:v>-3965.7</c:v>
                </c:pt>
                <c:pt idx="6409">
                  <c:v>-4126.3</c:v>
                </c:pt>
                <c:pt idx="6410">
                  <c:v>-4294</c:v>
                </c:pt>
                <c:pt idx="6411">
                  <c:v>-4422.6000000000004</c:v>
                </c:pt>
                <c:pt idx="6412">
                  <c:v>-4560.3999999999996</c:v>
                </c:pt>
                <c:pt idx="6413">
                  <c:v>-4679.1000000000004</c:v>
                </c:pt>
                <c:pt idx="6414">
                  <c:v>-4791.3999999999996</c:v>
                </c:pt>
                <c:pt idx="6415">
                  <c:v>-4920.1000000000004</c:v>
                </c:pt>
                <c:pt idx="6416">
                  <c:v>-5037</c:v>
                </c:pt>
                <c:pt idx="6417">
                  <c:v>-5155.6000000000004</c:v>
                </c:pt>
                <c:pt idx="6418">
                  <c:v>-5243.3</c:v>
                </c:pt>
                <c:pt idx="6419">
                  <c:v>-5395.2</c:v>
                </c:pt>
                <c:pt idx="6420">
                  <c:v>-5518.8</c:v>
                </c:pt>
                <c:pt idx="6421">
                  <c:v>-5652.7</c:v>
                </c:pt>
                <c:pt idx="6422">
                  <c:v>-5786.2</c:v>
                </c:pt>
                <c:pt idx="6423">
                  <c:v>-5904.1</c:v>
                </c:pt>
                <c:pt idx="6424">
                  <c:v>-6056</c:v>
                </c:pt>
                <c:pt idx="6425">
                  <c:v>-6188.5</c:v>
                </c:pt>
                <c:pt idx="6426">
                  <c:v>-6305.5</c:v>
                </c:pt>
                <c:pt idx="6427">
                  <c:v>-6435.5</c:v>
                </c:pt>
                <c:pt idx="6428">
                  <c:v>-6537.7</c:v>
                </c:pt>
                <c:pt idx="6429">
                  <c:v>-6673.9</c:v>
                </c:pt>
                <c:pt idx="6430">
                  <c:v>-6798.5</c:v>
                </c:pt>
                <c:pt idx="6431">
                  <c:v>-6919.1</c:v>
                </c:pt>
                <c:pt idx="6432">
                  <c:v>-7050.9</c:v>
                </c:pt>
                <c:pt idx="6433">
                  <c:v>-7159.9</c:v>
                </c:pt>
                <c:pt idx="6434">
                  <c:v>-7295.9</c:v>
                </c:pt>
                <c:pt idx="6435">
                  <c:v>-7382</c:v>
                </c:pt>
                <c:pt idx="6436">
                  <c:v>-7486.8</c:v>
                </c:pt>
                <c:pt idx="6437">
                  <c:v>-7587.2</c:v>
                </c:pt>
                <c:pt idx="6438">
                  <c:v>-7663.4</c:v>
                </c:pt>
                <c:pt idx="6439">
                  <c:v>-7782.2</c:v>
                </c:pt>
                <c:pt idx="6440">
                  <c:v>-7881.6</c:v>
                </c:pt>
                <c:pt idx="6441">
                  <c:v>-7988.5</c:v>
                </c:pt>
                <c:pt idx="6442">
                  <c:v>-8086.5</c:v>
                </c:pt>
                <c:pt idx="6443">
                  <c:v>-8142.1</c:v>
                </c:pt>
                <c:pt idx="6444">
                  <c:v>-8217.4</c:v>
                </c:pt>
                <c:pt idx="6445">
                  <c:v>-8246.9</c:v>
                </c:pt>
                <c:pt idx="6446">
                  <c:v>-8304.5</c:v>
                </c:pt>
                <c:pt idx="6447">
                  <c:v>-8381</c:v>
                </c:pt>
                <c:pt idx="6448">
                  <c:v>-8437.7000000000007</c:v>
                </c:pt>
                <c:pt idx="6449">
                  <c:v>-8503.2999999999993</c:v>
                </c:pt>
                <c:pt idx="6450">
                  <c:v>-8582.7000000000007</c:v>
                </c:pt>
                <c:pt idx="6451">
                  <c:v>-8636.6</c:v>
                </c:pt>
                <c:pt idx="6452">
                  <c:v>-8712.6</c:v>
                </c:pt>
                <c:pt idx="6453">
                  <c:v>-8775.6</c:v>
                </c:pt>
                <c:pt idx="6454">
                  <c:v>-8819.9</c:v>
                </c:pt>
                <c:pt idx="6455">
                  <c:v>-8806.7999999999993</c:v>
                </c:pt>
                <c:pt idx="6456">
                  <c:v>-8810.7000000000007</c:v>
                </c:pt>
                <c:pt idx="6457">
                  <c:v>-8806.4</c:v>
                </c:pt>
                <c:pt idx="6458">
                  <c:v>-8801</c:v>
                </c:pt>
                <c:pt idx="6459">
                  <c:v>-8829.1</c:v>
                </c:pt>
                <c:pt idx="6460">
                  <c:v>-8855</c:v>
                </c:pt>
                <c:pt idx="6461">
                  <c:v>-8878.6</c:v>
                </c:pt>
                <c:pt idx="6462">
                  <c:v>-8927.7000000000007</c:v>
                </c:pt>
                <c:pt idx="6463">
                  <c:v>-8983.6</c:v>
                </c:pt>
                <c:pt idx="6464">
                  <c:v>-9074.6</c:v>
                </c:pt>
                <c:pt idx="6465">
                  <c:v>-9120.7000000000007</c:v>
                </c:pt>
                <c:pt idx="6466">
                  <c:v>-9210.9</c:v>
                </c:pt>
                <c:pt idx="6467">
                  <c:v>-9245.9</c:v>
                </c:pt>
                <c:pt idx="6468">
                  <c:v>-9270.2999999999993</c:v>
                </c:pt>
                <c:pt idx="6469">
                  <c:v>-9320.5</c:v>
                </c:pt>
                <c:pt idx="6470">
                  <c:v>-9310.2999999999993</c:v>
                </c:pt>
                <c:pt idx="6471">
                  <c:v>-9352.4</c:v>
                </c:pt>
                <c:pt idx="6472">
                  <c:v>-9347.4</c:v>
                </c:pt>
                <c:pt idx="6473">
                  <c:v>-9384.4</c:v>
                </c:pt>
                <c:pt idx="6474">
                  <c:v>-9424.7000000000007</c:v>
                </c:pt>
                <c:pt idx="6475">
                  <c:v>-9437.7999999999993</c:v>
                </c:pt>
                <c:pt idx="6476">
                  <c:v>-9446.6</c:v>
                </c:pt>
                <c:pt idx="6477">
                  <c:v>-9437.1</c:v>
                </c:pt>
                <c:pt idx="6478">
                  <c:v>-9395.7999999999993</c:v>
                </c:pt>
                <c:pt idx="6479">
                  <c:v>-9414.7999999999993</c:v>
                </c:pt>
                <c:pt idx="6480">
                  <c:v>-9347.2999999999993</c:v>
                </c:pt>
                <c:pt idx="6481">
                  <c:v>-9305.7999999999993</c:v>
                </c:pt>
                <c:pt idx="6482">
                  <c:v>-9314.4</c:v>
                </c:pt>
                <c:pt idx="6483">
                  <c:v>-9259</c:v>
                </c:pt>
                <c:pt idx="6484">
                  <c:v>-9271.2999999999993</c:v>
                </c:pt>
                <c:pt idx="6485">
                  <c:v>-9291.5</c:v>
                </c:pt>
                <c:pt idx="6486">
                  <c:v>-9306.6</c:v>
                </c:pt>
                <c:pt idx="6487">
                  <c:v>-9348.2999999999993</c:v>
                </c:pt>
                <c:pt idx="6488">
                  <c:v>-9370.2000000000007</c:v>
                </c:pt>
                <c:pt idx="6489">
                  <c:v>-9377.5</c:v>
                </c:pt>
                <c:pt idx="6490">
                  <c:v>-9415.9</c:v>
                </c:pt>
                <c:pt idx="6491">
                  <c:v>-9438.2999999999993</c:v>
                </c:pt>
                <c:pt idx="6492">
                  <c:v>-9444.7000000000007</c:v>
                </c:pt>
                <c:pt idx="6493">
                  <c:v>-9454.2999999999993</c:v>
                </c:pt>
                <c:pt idx="6494">
                  <c:v>-9486.2000000000007</c:v>
                </c:pt>
                <c:pt idx="6495">
                  <c:v>-9477.2999999999993</c:v>
                </c:pt>
                <c:pt idx="6496">
                  <c:v>-9500.4</c:v>
                </c:pt>
                <c:pt idx="6497">
                  <c:v>-9466.5</c:v>
                </c:pt>
                <c:pt idx="6498">
                  <c:v>-9461.9</c:v>
                </c:pt>
                <c:pt idx="6499">
                  <c:v>-9433</c:v>
                </c:pt>
                <c:pt idx="6500">
                  <c:v>-9389.7000000000007</c:v>
                </c:pt>
                <c:pt idx="6501">
                  <c:v>-9393.9</c:v>
                </c:pt>
                <c:pt idx="6502">
                  <c:v>-9384.9</c:v>
                </c:pt>
                <c:pt idx="6503">
                  <c:v>-9391.7000000000007</c:v>
                </c:pt>
                <c:pt idx="6504">
                  <c:v>-9406</c:v>
                </c:pt>
                <c:pt idx="6505">
                  <c:v>-9440.4</c:v>
                </c:pt>
                <c:pt idx="6506">
                  <c:v>-9481.9</c:v>
                </c:pt>
                <c:pt idx="6507">
                  <c:v>-9509.9</c:v>
                </c:pt>
                <c:pt idx="6508">
                  <c:v>-9533.2999999999993</c:v>
                </c:pt>
                <c:pt idx="6509">
                  <c:v>-9578.6</c:v>
                </c:pt>
                <c:pt idx="6510">
                  <c:v>-9599.7000000000007</c:v>
                </c:pt>
                <c:pt idx="6511">
                  <c:v>-9642.1</c:v>
                </c:pt>
                <c:pt idx="6512">
                  <c:v>-9655.7999999999993</c:v>
                </c:pt>
                <c:pt idx="6513">
                  <c:v>-9686</c:v>
                </c:pt>
                <c:pt idx="6514">
                  <c:v>-9710.2999999999993</c:v>
                </c:pt>
                <c:pt idx="6515">
                  <c:v>-9731.7999999999993</c:v>
                </c:pt>
                <c:pt idx="6516">
                  <c:v>-9706.6</c:v>
                </c:pt>
                <c:pt idx="6517">
                  <c:v>-9710.2999999999993</c:v>
                </c:pt>
                <c:pt idx="6518">
                  <c:v>-9686.7999999999993</c:v>
                </c:pt>
                <c:pt idx="6519">
                  <c:v>-9660.2999999999993</c:v>
                </c:pt>
                <c:pt idx="6520">
                  <c:v>-9620.4</c:v>
                </c:pt>
                <c:pt idx="6521">
                  <c:v>-9603.6</c:v>
                </c:pt>
                <c:pt idx="6522">
                  <c:v>-9630.6</c:v>
                </c:pt>
                <c:pt idx="6523">
                  <c:v>-9620.1</c:v>
                </c:pt>
                <c:pt idx="6524">
                  <c:v>-9640.1</c:v>
                </c:pt>
                <c:pt idx="6525">
                  <c:v>-9652.2000000000007</c:v>
                </c:pt>
                <c:pt idx="6526">
                  <c:v>-9646.2999999999993</c:v>
                </c:pt>
                <c:pt idx="6527">
                  <c:v>-9642.1</c:v>
                </c:pt>
                <c:pt idx="6528">
                  <c:v>-9630.9</c:v>
                </c:pt>
                <c:pt idx="6529">
                  <c:v>-9596.4</c:v>
                </c:pt>
                <c:pt idx="6530">
                  <c:v>-9547.2999999999993</c:v>
                </c:pt>
                <c:pt idx="6531">
                  <c:v>-9530.1</c:v>
                </c:pt>
                <c:pt idx="6532">
                  <c:v>-9500.6</c:v>
                </c:pt>
                <c:pt idx="6533">
                  <c:v>-9433.7000000000007</c:v>
                </c:pt>
                <c:pt idx="6534">
                  <c:v>-9389.7999999999993</c:v>
                </c:pt>
                <c:pt idx="6535">
                  <c:v>-9282</c:v>
                </c:pt>
                <c:pt idx="6536">
                  <c:v>-9134.2999999999993</c:v>
                </c:pt>
                <c:pt idx="6537">
                  <c:v>-8992.2999999999993</c:v>
                </c:pt>
                <c:pt idx="6538">
                  <c:v>-8766.7000000000007</c:v>
                </c:pt>
                <c:pt idx="6539">
                  <c:v>-8505.4</c:v>
                </c:pt>
                <c:pt idx="6540">
                  <c:v>-8206.2000000000007</c:v>
                </c:pt>
                <c:pt idx="6541">
                  <c:v>-7893.1</c:v>
                </c:pt>
                <c:pt idx="6542">
                  <c:v>-7508.2</c:v>
                </c:pt>
                <c:pt idx="6543">
                  <c:v>-7100.3</c:v>
                </c:pt>
                <c:pt idx="6544">
                  <c:v>-6678.4</c:v>
                </c:pt>
                <c:pt idx="6545">
                  <c:v>-6217.5</c:v>
                </c:pt>
                <c:pt idx="6546">
                  <c:v>-5728.8</c:v>
                </c:pt>
                <c:pt idx="6547">
                  <c:v>-5265.1</c:v>
                </c:pt>
                <c:pt idx="6548">
                  <c:v>-4849.7</c:v>
                </c:pt>
                <c:pt idx="6549">
                  <c:v>-4409.3</c:v>
                </c:pt>
                <c:pt idx="6550">
                  <c:v>-3981.3</c:v>
                </c:pt>
                <c:pt idx="6551">
                  <c:v>-3597.4</c:v>
                </c:pt>
                <c:pt idx="6552">
                  <c:v>-3201.8</c:v>
                </c:pt>
                <c:pt idx="6553">
                  <c:v>-2794.7</c:v>
                </c:pt>
                <c:pt idx="6554">
                  <c:v>-2432</c:v>
                </c:pt>
                <c:pt idx="6555">
                  <c:v>-2095.1</c:v>
                </c:pt>
                <c:pt idx="6556">
                  <c:v>-1755</c:v>
                </c:pt>
                <c:pt idx="6557">
                  <c:v>-1447.5</c:v>
                </c:pt>
                <c:pt idx="6558">
                  <c:v>-1147.0999999999999</c:v>
                </c:pt>
                <c:pt idx="6559">
                  <c:v>-863.58</c:v>
                </c:pt>
                <c:pt idx="6560">
                  <c:v>-634.75</c:v>
                </c:pt>
                <c:pt idx="6561">
                  <c:v>-416.88</c:v>
                </c:pt>
                <c:pt idx="6562">
                  <c:v>-261.68</c:v>
                </c:pt>
                <c:pt idx="6563">
                  <c:v>-97.917000000000002</c:v>
                </c:pt>
                <c:pt idx="6564">
                  <c:v>47.18</c:v>
                </c:pt>
                <c:pt idx="6565">
                  <c:v>140.21</c:v>
                </c:pt>
                <c:pt idx="6566">
                  <c:v>231.4</c:v>
                </c:pt>
                <c:pt idx="6567">
                  <c:v>278.27999999999997</c:v>
                </c:pt>
                <c:pt idx="6568">
                  <c:v>325.57</c:v>
                </c:pt>
                <c:pt idx="6569">
                  <c:v>351.62</c:v>
                </c:pt>
                <c:pt idx="6570">
                  <c:v>384.52</c:v>
                </c:pt>
                <c:pt idx="6571">
                  <c:v>430.73</c:v>
                </c:pt>
                <c:pt idx="6572">
                  <c:v>455.71</c:v>
                </c:pt>
                <c:pt idx="6573">
                  <c:v>467.15</c:v>
                </c:pt>
                <c:pt idx="6574">
                  <c:v>476.12</c:v>
                </c:pt>
                <c:pt idx="6575">
                  <c:v>523.22</c:v>
                </c:pt>
                <c:pt idx="6576">
                  <c:v>547.94000000000005</c:v>
                </c:pt>
                <c:pt idx="6577">
                  <c:v>558.23</c:v>
                </c:pt>
                <c:pt idx="6578">
                  <c:v>576.87</c:v>
                </c:pt>
                <c:pt idx="6579">
                  <c:v>615</c:v>
                </c:pt>
                <c:pt idx="6580">
                  <c:v>646.52</c:v>
                </c:pt>
                <c:pt idx="6581">
                  <c:v>659.51</c:v>
                </c:pt>
                <c:pt idx="6582">
                  <c:v>698.06</c:v>
                </c:pt>
                <c:pt idx="6583">
                  <c:v>770.05</c:v>
                </c:pt>
                <c:pt idx="6584">
                  <c:v>792.94</c:v>
                </c:pt>
                <c:pt idx="6585">
                  <c:v>849.45</c:v>
                </c:pt>
                <c:pt idx="6586">
                  <c:v>909.48</c:v>
                </c:pt>
                <c:pt idx="6587">
                  <c:v>965.43</c:v>
                </c:pt>
                <c:pt idx="6588">
                  <c:v>1095.0999999999999</c:v>
                </c:pt>
                <c:pt idx="6589">
                  <c:v>1222.9000000000001</c:v>
                </c:pt>
                <c:pt idx="6590">
                  <c:v>1371.3</c:v>
                </c:pt>
                <c:pt idx="6591">
                  <c:v>1505.2</c:v>
                </c:pt>
                <c:pt idx="6592">
                  <c:v>1644</c:v>
                </c:pt>
                <c:pt idx="6593">
                  <c:v>1803.1</c:v>
                </c:pt>
                <c:pt idx="6594">
                  <c:v>1945.9</c:v>
                </c:pt>
                <c:pt idx="6595">
                  <c:v>2061.1</c:v>
                </c:pt>
                <c:pt idx="6596">
                  <c:v>2172.9</c:v>
                </c:pt>
                <c:pt idx="6597">
                  <c:v>2292.1999999999998</c:v>
                </c:pt>
                <c:pt idx="6598">
                  <c:v>2424.8000000000002</c:v>
                </c:pt>
                <c:pt idx="6599">
                  <c:v>2512.4</c:v>
                </c:pt>
                <c:pt idx="6600">
                  <c:v>2590.3000000000002</c:v>
                </c:pt>
                <c:pt idx="6601">
                  <c:v>2688.5</c:v>
                </c:pt>
                <c:pt idx="6602">
                  <c:v>2777.3</c:v>
                </c:pt>
                <c:pt idx="6603">
                  <c:v>2882.2</c:v>
                </c:pt>
                <c:pt idx="6604">
                  <c:v>2950.4</c:v>
                </c:pt>
                <c:pt idx="6605">
                  <c:v>3062</c:v>
                </c:pt>
                <c:pt idx="6606">
                  <c:v>3188.1</c:v>
                </c:pt>
                <c:pt idx="6607">
                  <c:v>3264</c:v>
                </c:pt>
                <c:pt idx="6608">
                  <c:v>3366.4</c:v>
                </c:pt>
                <c:pt idx="6609">
                  <c:v>3437.7</c:v>
                </c:pt>
                <c:pt idx="6610">
                  <c:v>3528.9</c:v>
                </c:pt>
                <c:pt idx="6611">
                  <c:v>3591.8</c:v>
                </c:pt>
                <c:pt idx="6612">
                  <c:v>3642.8</c:v>
                </c:pt>
                <c:pt idx="6613">
                  <c:v>3688.7</c:v>
                </c:pt>
                <c:pt idx="6614">
                  <c:v>3745</c:v>
                </c:pt>
                <c:pt idx="6615">
                  <c:v>3841.5</c:v>
                </c:pt>
                <c:pt idx="6616">
                  <c:v>3944.4</c:v>
                </c:pt>
                <c:pt idx="6617">
                  <c:v>4015.3</c:v>
                </c:pt>
                <c:pt idx="6618">
                  <c:v>4085.9</c:v>
                </c:pt>
                <c:pt idx="6619">
                  <c:v>4115.8999999999996</c:v>
                </c:pt>
                <c:pt idx="6620">
                  <c:v>4170.7</c:v>
                </c:pt>
                <c:pt idx="6621">
                  <c:v>4223.3</c:v>
                </c:pt>
                <c:pt idx="6622">
                  <c:v>4300.7</c:v>
                </c:pt>
                <c:pt idx="6623">
                  <c:v>4420.1000000000004</c:v>
                </c:pt>
                <c:pt idx="6624">
                  <c:v>4542</c:v>
                </c:pt>
                <c:pt idx="6625">
                  <c:v>4654</c:v>
                </c:pt>
                <c:pt idx="6626">
                  <c:v>4752.8</c:v>
                </c:pt>
                <c:pt idx="6627">
                  <c:v>4810.3999999999996</c:v>
                </c:pt>
                <c:pt idx="6628">
                  <c:v>4897.3999999999996</c:v>
                </c:pt>
                <c:pt idx="6629">
                  <c:v>5031.3</c:v>
                </c:pt>
                <c:pt idx="6630">
                  <c:v>5151.5</c:v>
                </c:pt>
                <c:pt idx="6631">
                  <c:v>5240.7</c:v>
                </c:pt>
                <c:pt idx="6632">
                  <c:v>5396</c:v>
                </c:pt>
                <c:pt idx="6633">
                  <c:v>5543.1</c:v>
                </c:pt>
                <c:pt idx="6634">
                  <c:v>5652.2</c:v>
                </c:pt>
                <c:pt idx="6635">
                  <c:v>5823</c:v>
                </c:pt>
                <c:pt idx="6636">
                  <c:v>6004.7</c:v>
                </c:pt>
                <c:pt idx="6637">
                  <c:v>6121.6</c:v>
                </c:pt>
                <c:pt idx="6638">
                  <c:v>6248.9</c:v>
                </c:pt>
                <c:pt idx="6639">
                  <c:v>6346.8</c:v>
                </c:pt>
                <c:pt idx="6640">
                  <c:v>6470.8</c:v>
                </c:pt>
                <c:pt idx="6641">
                  <c:v>6667.7</c:v>
                </c:pt>
                <c:pt idx="6642">
                  <c:v>6825.6</c:v>
                </c:pt>
                <c:pt idx="6643">
                  <c:v>7030.2</c:v>
                </c:pt>
                <c:pt idx="6644">
                  <c:v>7229.6</c:v>
                </c:pt>
                <c:pt idx="6645">
                  <c:v>7431.9</c:v>
                </c:pt>
                <c:pt idx="6646">
                  <c:v>7584.3</c:v>
                </c:pt>
                <c:pt idx="6647">
                  <c:v>7752.8</c:v>
                </c:pt>
                <c:pt idx="6648">
                  <c:v>8014.9</c:v>
                </c:pt>
                <c:pt idx="6649">
                  <c:v>8289.9</c:v>
                </c:pt>
                <c:pt idx="6650">
                  <c:v>8543.7000000000007</c:v>
                </c:pt>
                <c:pt idx="6651">
                  <c:v>8729.7999999999993</c:v>
                </c:pt>
                <c:pt idx="6652">
                  <c:v>8896.7000000000007</c:v>
                </c:pt>
                <c:pt idx="6653">
                  <c:v>9070.6</c:v>
                </c:pt>
                <c:pt idx="6654">
                  <c:v>9236.5</c:v>
                </c:pt>
                <c:pt idx="6655">
                  <c:v>9392.2999999999993</c:v>
                </c:pt>
                <c:pt idx="6656">
                  <c:v>9559.2000000000007</c:v>
                </c:pt>
                <c:pt idx="6657">
                  <c:v>9753.5</c:v>
                </c:pt>
                <c:pt idx="6658">
                  <c:v>9940.4</c:v>
                </c:pt>
                <c:pt idx="6659">
                  <c:v>10131</c:v>
                </c:pt>
                <c:pt idx="6660">
                  <c:v>10293</c:v>
                </c:pt>
                <c:pt idx="6661">
                  <c:v>10472</c:v>
                </c:pt>
                <c:pt idx="6662">
                  <c:v>10650</c:v>
                </c:pt>
                <c:pt idx="6663">
                  <c:v>10861</c:v>
                </c:pt>
                <c:pt idx="6664">
                  <c:v>11046</c:v>
                </c:pt>
                <c:pt idx="6665">
                  <c:v>11150</c:v>
                </c:pt>
                <c:pt idx="6666">
                  <c:v>11274</c:v>
                </c:pt>
                <c:pt idx="6667">
                  <c:v>11404</c:v>
                </c:pt>
                <c:pt idx="6668">
                  <c:v>11552</c:v>
                </c:pt>
                <c:pt idx="6669">
                  <c:v>11723</c:v>
                </c:pt>
                <c:pt idx="6670">
                  <c:v>11957</c:v>
                </c:pt>
                <c:pt idx="6671">
                  <c:v>12070</c:v>
                </c:pt>
                <c:pt idx="6672">
                  <c:v>12225</c:v>
                </c:pt>
                <c:pt idx="6673">
                  <c:v>12359</c:v>
                </c:pt>
                <c:pt idx="6674">
                  <c:v>12422</c:v>
                </c:pt>
                <c:pt idx="6675">
                  <c:v>12533</c:v>
                </c:pt>
                <c:pt idx="6676">
                  <c:v>12689</c:v>
                </c:pt>
                <c:pt idx="6677">
                  <c:v>12851</c:v>
                </c:pt>
                <c:pt idx="6678">
                  <c:v>13007</c:v>
                </c:pt>
                <c:pt idx="6679">
                  <c:v>13157</c:v>
                </c:pt>
                <c:pt idx="6680">
                  <c:v>13279</c:v>
                </c:pt>
                <c:pt idx="6681">
                  <c:v>13457</c:v>
                </c:pt>
                <c:pt idx="6682">
                  <c:v>13635</c:v>
                </c:pt>
                <c:pt idx="6683">
                  <c:v>13806</c:v>
                </c:pt>
                <c:pt idx="6684">
                  <c:v>13940</c:v>
                </c:pt>
                <c:pt idx="6685">
                  <c:v>14009</c:v>
                </c:pt>
                <c:pt idx="6686">
                  <c:v>14144</c:v>
                </c:pt>
                <c:pt idx="6687">
                  <c:v>14236</c:v>
                </c:pt>
                <c:pt idx="6688">
                  <c:v>14335</c:v>
                </c:pt>
                <c:pt idx="6689">
                  <c:v>14444</c:v>
                </c:pt>
                <c:pt idx="6690">
                  <c:v>14469</c:v>
                </c:pt>
                <c:pt idx="6691">
                  <c:v>14547</c:v>
                </c:pt>
                <c:pt idx="6692">
                  <c:v>14645</c:v>
                </c:pt>
                <c:pt idx="6693">
                  <c:v>14673</c:v>
                </c:pt>
                <c:pt idx="6694">
                  <c:v>14654</c:v>
                </c:pt>
                <c:pt idx="6695">
                  <c:v>14627</c:v>
                </c:pt>
                <c:pt idx="6696">
                  <c:v>14624</c:v>
                </c:pt>
                <c:pt idx="6697">
                  <c:v>14681</c:v>
                </c:pt>
                <c:pt idx="6698">
                  <c:v>14759</c:v>
                </c:pt>
                <c:pt idx="6699">
                  <c:v>14905</c:v>
                </c:pt>
                <c:pt idx="6700">
                  <c:v>14980</c:v>
                </c:pt>
                <c:pt idx="6701">
                  <c:v>15068</c:v>
                </c:pt>
                <c:pt idx="6702">
                  <c:v>15123</c:v>
                </c:pt>
                <c:pt idx="6703">
                  <c:v>15110</c:v>
                </c:pt>
                <c:pt idx="6704">
                  <c:v>15233</c:v>
                </c:pt>
                <c:pt idx="6705">
                  <c:v>15332</c:v>
                </c:pt>
                <c:pt idx="6706">
                  <c:v>15366</c:v>
                </c:pt>
                <c:pt idx="6707">
                  <c:v>15472</c:v>
                </c:pt>
                <c:pt idx="6708">
                  <c:v>15521</c:v>
                </c:pt>
                <c:pt idx="6709">
                  <c:v>15625</c:v>
                </c:pt>
                <c:pt idx="6710">
                  <c:v>15703</c:v>
                </c:pt>
                <c:pt idx="6711">
                  <c:v>15757</c:v>
                </c:pt>
                <c:pt idx="6712">
                  <c:v>15782</c:v>
                </c:pt>
                <c:pt idx="6713">
                  <c:v>15798</c:v>
                </c:pt>
                <c:pt idx="6714">
                  <c:v>15806</c:v>
                </c:pt>
                <c:pt idx="6715">
                  <c:v>15673</c:v>
                </c:pt>
                <c:pt idx="6716">
                  <c:v>15752</c:v>
                </c:pt>
                <c:pt idx="6717">
                  <c:v>15762</c:v>
                </c:pt>
                <c:pt idx="6718">
                  <c:v>15771</c:v>
                </c:pt>
                <c:pt idx="6719">
                  <c:v>15851</c:v>
                </c:pt>
                <c:pt idx="6720">
                  <c:v>15857</c:v>
                </c:pt>
                <c:pt idx="6721">
                  <c:v>15887</c:v>
                </c:pt>
                <c:pt idx="6722">
                  <c:v>15950</c:v>
                </c:pt>
                <c:pt idx="6723">
                  <c:v>15905</c:v>
                </c:pt>
                <c:pt idx="6724">
                  <c:v>15913</c:v>
                </c:pt>
                <c:pt idx="6725">
                  <c:v>15858</c:v>
                </c:pt>
                <c:pt idx="6726">
                  <c:v>15880</c:v>
                </c:pt>
                <c:pt idx="6727">
                  <c:v>15888</c:v>
                </c:pt>
                <c:pt idx="6728">
                  <c:v>15886</c:v>
                </c:pt>
                <c:pt idx="6729">
                  <c:v>15998</c:v>
                </c:pt>
                <c:pt idx="6730">
                  <c:v>16037</c:v>
                </c:pt>
                <c:pt idx="6731">
                  <c:v>16066</c:v>
                </c:pt>
                <c:pt idx="6732">
                  <c:v>16115</c:v>
                </c:pt>
                <c:pt idx="6733">
                  <c:v>16065</c:v>
                </c:pt>
                <c:pt idx="6734">
                  <c:v>16004</c:v>
                </c:pt>
                <c:pt idx="6735">
                  <c:v>16012</c:v>
                </c:pt>
                <c:pt idx="6736">
                  <c:v>15975</c:v>
                </c:pt>
                <c:pt idx="6737">
                  <c:v>16104</c:v>
                </c:pt>
                <c:pt idx="6738">
                  <c:v>16188</c:v>
                </c:pt>
                <c:pt idx="6739">
                  <c:v>16213</c:v>
                </c:pt>
                <c:pt idx="6740">
                  <c:v>16234</c:v>
                </c:pt>
                <c:pt idx="6741">
                  <c:v>16245</c:v>
                </c:pt>
                <c:pt idx="6742">
                  <c:v>16177</c:v>
                </c:pt>
                <c:pt idx="6743">
                  <c:v>16109</c:v>
                </c:pt>
                <c:pt idx="6744">
                  <c:v>16018</c:v>
                </c:pt>
                <c:pt idx="6745">
                  <c:v>16001</c:v>
                </c:pt>
                <c:pt idx="6746">
                  <c:v>15968</c:v>
                </c:pt>
                <c:pt idx="6747">
                  <c:v>15948</c:v>
                </c:pt>
                <c:pt idx="6748">
                  <c:v>16021</c:v>
                </c:pt>
                <c:pt idx="6749">
                  <c:v>16105</c:v>
                </c:pt>
                <c:pt idx="6750">
                  <c:v>16156</c:v>
                </c:pt>
                <c:pt idx="6751">
                  <c:v>16240</c:v>
                </c:pt>
                <c:pt idx="6752">
                  <c:v>16234</c:v>
                </c:pt>
                <c:pt idx="6753">
                  <c:v>16249</c:v>
                </c:pt>
                <c:pt idx="6754">
                  <c:v>16265</c:v>
                </c:pt>
                <c:pt idx="6755">
                  <c:v>16241</c:v>
                </c:pt>
                <c:pt idx="6756">
                  <c:v>16279</c:v>
                </c:pt>
                <c:pt idx="6757">
                  <c:v>16314</c:v>
                </c:pt>
                <c:pt idx="6758">
                  <c:v>16322</c:v>
                </c:pt>
                <c:pt idx="6759">
                  <c:v>16360</c:v>
                </c:pt>
                <c:pt idx="6760">
                  <c:v>16371</c:v>
                </c:pt>
                <c:pt idx="6761">
                  <c:v>16405</c:v>
                </c:pt>
                <c:pt idx="6762">
                  <c:v>16360</c:v>
                </c:pt>
                <c:pt idx="6763">
                  <c:v>16319</c:v>
                </c:pt>
                <c:pt idx="6764">
                  <c:v>16306</c:v>
                </c:pt>
                <c:pt idx="6765">
                  <c:v>16221</c:v>
                </c:pt>
                <c:pt idx="6766">
                  <c:v>16179</c:v>
                </c:pt>
                <c:pt idx="6767">
                  <c:v>16144</c:v>
                </c:pt>
                <c:pt idx="6768">
                  <c:v>16097</c:v>
                </c:pt>
                <c:pt idx="6769">
                  <c:v>16067</c:v>
                </c:pt>
                <c:pt idx="6770">
                  <c:v>16056</c:v>
                </c:pt>
                <c:pt idx="6771">
                  <c:v>16041</c:v>
                </c:pt>
                <c:pt idx="6772">
                  <c:v>15975</c:v>
                </c:pt>
                <c:pt idx="6773">
                  <c:v>15864</c:v>
                </c:pt>
                <c:pt idx="6774">
                  <c:v>15753</c:v>
                </c:pt>
                <c:pt idx="6775">
                  <c:v>15583</c:v>
                </c:pt>
                <c:pt idx="6776">
                  <c:v>15347</c:v>
                </c:pt>
                <c:pt idx="6777">
                  <c:v>15109</c:v>
                </c:pt>
                <c:pt idx="6778">
                  <c:v>14860</c:v>
                </c:pt>
                <c:pt idx="6779">
                  <c:v>14556</c:v>
                </c:pt>
                <c:pt idx="6780">
                  <c:v>14267</c:v>
                </c:pt>
                <c:pt idx="6781">
                  <c:v>13896</c:v>
                </c:pt>
                <c:pt idx="6782">
                  <c:v>13480</c:v>
                </c:pt>
                <c:pt idx="6783">
                  <c:v>13121</c:v>
                </c:pt>
                <c:pt idx="6784">
                  <c:v>12767</c:v>
                </c:pt>
                <c:pt idx="6785">
                  <c:v>12332</c:v>
                </c:pt>
                <c:pt idx="6786">
                  <c:v>11838</c:v>
                </c:pt>
                <c:pt idx="6787">
                  <c:v>11308</c:v>
                </c:pt>
                <c:pt idx="6788">
                  <c:v>10824</c:v>
                </c:pt>
                <c:pt idx="6789">
                  <c:v>10308</c:v>
                </c:pt>
                <c:pt idx="6790">
                  <c:v>9783.5</c:v>
                </c:pt>
                <c:pt idx="6791">
                  <c:v>9297</c:v>
                </c:pt>
                <c:pt idx="6792">
                  <c:v>8866.9</c:v>
                </c:pt>
                <c:pt idx="6793">
                  <c:v>8489.4</c:v>
                </c:pt>
                <c:pt idx="6794">
                  <c:v>8081.2</c:v>
                </c:pt>
                <c:pt idx="6795">
                  <c:v>7690.7</c:v>
                </c:pt>
                <c:pt idx="6796">
                  <c:v>7302</c:v>
                </c:pt>
                <c:pt idx="6797">
                  <c:v>6856.9</c:v>
                </c:pt>
                <c:pt idx="6798">
                  <c:v>6458.2</c:v>
                </c:pt>
                <c:pt idx="6799">
                  <c:v>6099.2</c:v>
                </c:pt>
                <c:pt idx="6800">
                  <c:v>5752.3</c:v>
                </c:pt>
                <c:pt idx="6801">
                  <c:v>5406.9</c:v>
                </c:pt>
                <c:pt idx="6802">
                  <c:v>5103.2</c:v>
                </c:pt>
                <c:pt idx="6803">
                  <c:v>4896.7</c:v>
                </c:pt>
                <c:pt idx="6804">
                  <c:v>4735</c:v>
                </c:pt>
                <c:pt idx="6805">
                  <c:v>4497.1000000000004</c:v>
                </c:pt>
                <c:pt idx="6806">
                  <c:v>4158.1000000000004</c:v>
                </c:pt>
                <c:pt idx="6807">
                  <c:v>3744.8</c:v>
                </c:pt>
                <c:pt idx="6808">
                  <c:v>3301.2</c:v>
                </c:pt>
                <c:pt idx="6809">
                  <c:v>2820.8</c:v>
                </c:pt>
                <c:pt idx="6810">
                  <c:v>2358.4</c:v>
                </c:pt>
                <c:pt idx="6811">
                  <c:v>1958.2</c:v>
                </c:pt>
                <c:pt idx="6812">
                  <c:v>1617.5</c:v>
                </c:pt>
                <c:pt idx="6813">
                  <c:v>1388.8</c:v>
                </c:pt>
                <c:pt idx="6814">
                  <c:v>1251.5</c:v>
                </c:pt>
                <c:pt idx="6815">
                  <c:v>1094.7</c:v>
                </c:pt>
                <c:pt idx="6816">
                  <c:v>1010</c:v>
                </c:pt>
                <c:pt idx="6817">
                  <c:v>901.97</c:v>
                </c:pt>
                <c:pt idx="6818">
                  <c:v>781.62</c:v>
                </c:pt>
                <c:pt idx="6819">
                  <c:v>698.76</c:v>
                </c:pt>
                <c:pt idx="6820">
                  <c:v>703.83</c:v>
                </c:pt>
                <c:pt idx="6821">
                  <c:v>661.82</c:v>
                </c:pt>
                <c:pt idx="6822">
                  <c:v>590.16999999999996</c:v>
                </c:pt>
                <c:pt idx="6823">
                  <c:v>562.52</c:v>
                </c:pt>
                <c:pt idx="6824">
                  <c:v>569.88</c:v>
                </c:pt>
                <c:pt idx="6825">
                  <c:v>598.73</c:v>
                </c:pt>
                <c:pt idx="6826">
                  <c:v>566.84</c:v>
                </c:pt>
                <c:pt idx="6827">
                  <c:v>493.94</c:v>
                </c:pt>
                <c:pt idx="6828">
                  <c:v>477.52</c:v>
                </c:pt>
                <c:pt idx="6829">
                  <c:v>502.29</c:v>
                </c:pt>
                <c:pt idx="6830">
                  <c:v>532.69000000000005</c:v>
                </c:pt>
                <c:pt idx="6831">
                  <c:v>486.14</c:v>
                </c:pt>
                <c:pt idx="6832">
                  <c:v>452.73</c:v>
                </c:pt>
                <c:pt idx="6833">
                  <c:v>404.41</c:v>
                </c:pt>
                <c:pt idx="6834">
                  <c:v>339.17</c:v>
                </c:pt>
                <c:pt idx="6835">
                  <c:v>246.33</c:v>
                </c:pt>
                <c:pt idx="6836">
                  <c:v>205.17</c:v>
                </c:pt>
                <c:pt idx="6837">
                  <c:v>146.22</c:v>
                </c:pt>
                <c:pt idx="6838">
                  <c:v>134.81</c:v>
                </c:pt>
                <c:pt idx="6839">
                  <c:v>147.46</c:v>
                </c:pt>
                <c:pt idx="6840">
                  <c:v>136.56</c:v>
                </c:pt>
                <c:pt idx="6841">
                  <c:v>140.09</c:v>
                </c:pt>
                <c:pt idx="6842">
                  <c:v>121.92</c:v>
                </c:pt>
                <c:pt idx="6843">
                  <c:v>101.42</c:v>
                </c:pt>
                <c:pt idx="6844">
                  <c:v>90.941000000000003</c:v>
                </c:pt>
                <c:pt idx="6845">
                  <c:v>58.192</c:v>
                </c:pt>
                <c:pt idx="6846">
                  <c:v>18.692</c:v>
                </c:pt>
                <c:pt idx="6847">
                  <c:v>-60.838999999999999</c:v>
                </c:pt>
                <c:pt idx="6848">
                  <c:v>-48.365000000000002</c:v>
                </c:pt>
                <c:pt idx="6849">
                  <c:v>-84.277000000000001</c:v>
                </c:pt>
                <c:pt idx="6850">
                  <c:v>-161.79</c:v>
                </c:pt>
                <c:pt idx="6851">
                  <c:v>-249.15</c:v>
                </c:pt>
                <c:pt idx="6852">
                  <c:v>-310.19</c:v>
                </c:pt>
                <c:pt idx="6853">
                  <c:v>-391.63</c:v>
                </c:pt>
                <c:pt idx="6854">
                  <c:v>-407.57</c:v>
                </c:pt>
                <c:pt idx="6855">
                  <c:v>-458.79</c:v>
                </c:pt>
                <c:pt idx="6856">
                  <c:v>-487.11</c:v>
                </c:pt>
                <c:pt idx="6857">
                  <c:v>-520.21</c:v>
                </c:pt>
                <c:pt idx="6858">
                  <c:v>-565.75</c:v>
                </c:pt>
                <c:pt idx="6859">
                  <c:v>-638.95000000000005</c:v>
                </c:pt>
                <c:pt idx="6860">
                  <c:v>-695.4</c:v>
                </c:pt>
                <c:pt idx="6861">
                  <c:v>-755.13</c:v>
                </c:pt>
                <c:pt idx="6862">
                  <c:v>-829.1</c:v>
                </c:pt>
                <c:pt idx="6863">
                  <c:v>-862.25</c:v>
                </c:pt>
                <c:pt idx="6864">
                  <c:v>-921.41</c:v>
                </c:pt>
                <c:pt idx="6865">
                  <c:v>-975.61</c:v>
                </c:pt>
                <c:pt idx="6866">
                  <c:v>-1017.5</c:v>
                </c:pt>
                <c:pt idx="6867">
                  <c:v>-1061</c:v>
                </c:pt>
                <c:pt idx="6868">
                  <c:v>-1123.3</c:v>
                </c:pt>
                <c:pt idx="6869">
                  <c:v>-1197.2</c:v>
                </c:pt>
                <c:pt idx="6870">
                  <c:v>-1228.0999999999999</c:v>
                </c:pt>
                <c:pt idx="6871">
                  <c:v>-1267.4000000000001</c:v>
                </c:pt>
                <c:pt idx="6872">
                  <c:v>-1319.7</c:v>
                </c:pt>
                <c:pt idx="6873">
                  <c:v>-1331.9</c:v>
                </c:pt>
                <c:pt idx="6874">
                  <c:v>-1372.6</c:v>
                </c:pt>
                <c:pt idx="6875">
                  <c:v>-1393.7</c:v>
                </c:pt>
                <c:pt idx="6876">
                  <c:v>-1418</c:v>
                </c:pt>
                <c:pt idx="6877">
                  <c:v>-1429.2</c:v>
                </c:pt>
                <c:pt idx="6878">
                  <c:v>-1420.7</c:v>
                </c:pt>
                <c:pt idx="6879">
                  <c:v>-1423.7</c:v>
                </c:pt>
                <c:pt idx="6880">
                  <c:v>-1439.5</c:v>
                </c:pt>
                <c:pt idx="6881">
                  <c:v>-1457.3</c:v>
                </c:pt>
                <c:pt idx="6882">
                  <c:v>-1483.8</c:v>
                </c:pt>
                <c:pt idx="6883">
                  <c:v>-1509.8</c:v>
                </c:pt>
                <c:pt idx="6884">
                  <c:v>-1509.6</c:v>
                </c:pt>
                <c:pt idx="6885">
                  <c:v>-1527.6</c:v>
                </c:pt>
                <c:pt idx="6886">
                  <c:v>-1513</c:v>
                </c:pt>
                <c:pt idx="6887">
                  <c:v>-1508.3</c:v>
                </c:pt>
                <c:pt idx="6888">
                  <c:v>-1494.8</c:v>
                </c:pt>
                <c:pt idx="6889">
                  <c:v>-1484.7</c:v>
                </c:pt>
                <c:pt idx="6890">
                  <c:v>-1486.6</c:v>
                </c:pt>
                <c:pt idx="6891">
                  <c:v>-1478</c:v>
                </c:pt>
                <c:pt idx="6892">
                  <c:v>-1488.8</c:v>
                </c:pt>
                <c:pt idx="6893">
                  <c:v>-1457.1</c:v>
                </c:pt>
                <c:pt idx="6894">
                  <c:v>-1465.6</c:v>
                </c:pt>
                <c:pt idx="6895">
                  <c:v>-1455.7</c:v>
                </c:pt>
                <c:pt idx="6896">
                  <c:v>-1442.5</c:v>
                </c:pt>
                <c:pt idx="6897">
                  <c:v>-1443.3</c:v>
                </c:pt>
                <c:pt idx="6898">
                  <c:v>-1430</c:v>
                </c:pt>
                <c:pt idx="6899">
                  <c:v>-1423.3</c:v>
                </c:pt>
                <c:pt idx="6900">
                  <c:v>-1395.7</c:v>
                </c:pt>
                <c:pt idx="6901">
                  <c:v>-1377.6</c:v>
                </c:pt>
                <c:pt idx="6902">
                  <c:v>-1388.6</c:v>
                </c:pt>
                <c:pt idx="6903">
                  <c:v>-1388</c:v>
                </c:pt>
                <c:pt idx="6904">
                  <c:v>-1405.3</c:v>
                </c:pt>
                <c:pt idx="6905">
                  <c:v>-1425.7</c:v>
                </c:pt>
                <c:pt idx="6906">
                  <c:v>-1400.2</c:v>
                </c:pt>
                <c:pt idx="6907">
                  <c:v>-1402.6</c:v>
                </c:pt>
                <c:pt idx="6908">
                  <c:v>-1370.4</c:v>
                </c:pt>
                <c:pt idx="6909">
                  <c:v>-1355.1</c:v>
                </c:pt>
                <c:pt idx="6910">
                  <c:v>-1333.9</c:v>
                </c:pt>
                <c:pt idx="6911">
                  <c:v>-1321.3</c:v>
                </c:pt>
                <c:pt idx="6912">
                  <c:v>-1310.5999999999999</c:v>
                </c:pt>
                <c:pt idx="6913">
                  <c:v>-1307.8</c:v>
                </c:pt>
                <c:pt idx="6914">
                  <c:v>-1261.4000000000001</c:v>
                </c:pt>
                <c:pt idx="6915">
                  <c:v>-1239</c:v>
                </c:pt>
                <c:pt idx="6916">
                  <c:v>-1210.7</c:v>
                </c:pt>
                <c:pt idx="6917">
                  <c:v>-1211.0999999999999</c:v>
                </c:pt>
                <c:pt idx="6918">
                  <c:v>-1245.9000000000001</c:v>
                </c:pt>
                <c:pt idx="6919">
                  <c:v>-1261.9000000000001</c:v>
                </c:pt>
                <c:pt idx="6920">
                  <c:v>-1269</c:v>
                </c:pt>
                <c:pt idx="6921">
                  <c:v>-1289.2</c:v>
                </c:pt>
                <c:pt idx="6922">
                  <c:v>-1319.8</c:v>
                </c:pt>
                <c:pt idx="6923">
                  <c:v>-1329.6</c:v>
                </c:pt>
                <c:pt idx="6924">
                  <c:v>-1367.8</c:v>
                </c:pt>
                <c:pt idx="6925">
                  <c:v>-1427.6</c:v>
                </c:pt>
                <c:pt idx="6926">
                  <c:v>-1453.3</c:v>
                </c:pt>
                <c:pt idx="6927">
                  <c:v>-1534.1</c:v>
                </c:pt>
                <c:pt idx="6928">
                  <c:v>-1562.4</c:v>
                </c:pt>
                <c:pt idx="6929">
                  <c:v>-1602.2</c:v>
                </c:pt>
                <c:pt idx="6930">
                  <c:v>-1655.7</c:v>
                </c:pt>
                <c:pt idx="6931">
                  <c:v>-1712.3</c:v>
                </c:pt>
                <c:pt idx="6932">
                  <c:v>-1782.8</c:v>
                </c:pt>
                <c:pt idx="6933">
                  <c:v>-1861.8</c:v>
                </c:pt>
                <c:pt idx="6934">
                  <c:v>-1933</c:v>
                </c:pt>
                <c:pt idx="6935">
                  <c:v>-2029.3</c:v>
                </c:pt>
                <c:pt idx="6936">
                  <c:v>-2068.4</c:v>
                </c:pt>
                <c:pt idx="6937">
                  <c:v>-2138</c:v>
                </c:pt>
                <c:pt idx="6938">
                  <c:v>-2183.3000000000002</c:v>
                </c:pt>
                <c:pt idx="6939">
                  <c:v>-2262.8000000000002</c:v>
                </c:pt>
                <c:pt idx="6940">
                  <c:v>-2342.9</c:v>
                </c:pt>
                <c:pt idx="6941">
                  <c:v>-2412.4</c:v>
                </c:pt>
                <c:pt idx="6942">
                  <c:v>-2518.6999999999998</c:v>
                </c:pt>
                <c:pt idx="6943">
                  <c:v>-2618.4</c:v>
                </c:pt>
                <c:pt idx="6944">
                  <c:v>-2724.9</c:v>
                </c:pt>
                <c:pt idx="6945">
                  <c:v>-2826.6</c:v>
                </c:pt>
                <c:pt idx="6946">
                  <c:v>-2949.2</c:v>
                </c:pt>
                <c:pt idx="6947">
                  <c:v>-3068.2</c:v>
                </c:pt>
                <c:pt idx="6948">
                  <c:v>-3185.5</c:v>
                </c:pt>
                <c:pt idx="6949">
                  <c:v>-3312</c:v>
                </c:pt>
                <c:pt idx="6950">
                  <c:v>-3431</c:v>
                </c:pt>
                <c:pt idx="6951">
                  <c:v>-3563.1</c:v>
                </c:pt>
                <c:pt idx="6952">
                  <c:v>-3703.8</c:v>
                </c:pt>
                <c:pt idx="6953">
                  <c:v>-3845.8</c:v>
                </c:pt>
                <c:pt idx="6954">
                  <c:v>-4022</c:v>
                </c:pt>
                <c:pt idx="6955">
                  <c:v>-4208.8999999999996</c:v>
                </c:pt>
                <c:pt idx="6956">
                  <c:v>-4398.1000000000004</c:v>
                </c:pt>
                <c:pt idx="6957">
                  <c:v>-4585.3</c:v>
                </c:pt>
                <c:pt idx="6958">
                  <c:v>-4761.7</c:v>
                </c:pt>
                <c:pt idx="6959">
                  <c:v>-4910.2</c:v>
                </c:pt>
                <c:pt idx="6960">
                  <c:v>-5012.7</c:v>
                </c:pt>
                <c:pt idx="6961">
                  <c:v>-5134.1000000000004</c:v>
                </c:pt>
                <c:pt idx="6962">
                  <c:v>-5240.8999999999996</c:v>
                </c:pt>
                <c:pt idx="6963">
                  <c:v>-5347.3</c:v>
                </c:pt>
                <c:pt idx="6964">
                  <c:v>-5445.8</c:v>
                </c:pt>
                <c:pt idx="6965">
                  <c:v>-5561</c:v>
                </c:pt>
                <c:pt idx="6966">
                  <c:v>-5679</c:v>
                </c:pt>
                <c:pt idx="6967">
                  <c:v>-5823.7</c:v>
                </c:pt>
                <c:pt idx="6968">
                  <c:v>-5917.7</c:v>
                </c:pt>
                <c:pt idx="6969">
                  <c:v>-6016.3</c:v>
                </c:pt>
                <c:pt idx="6970">
                  <c:v>-6111.1</c:v>
                </c:pt>
                <c:pt idx="6971">
                  <c:v>-6212.3</c:v>
                </c:pt>
                <c:pt idx="6972">
                  <c:v>-6295.1</c:v>
                </c:pt>
                <c:pt idx="6973">
                  <c:v>-6354.6</c:v>
                </c:pt>
                <c:pt idx="6974">
                  <c:v>-6458.9</c:v>
                </c:pt>
                <c:pt idx="6975">
                  <c:v>-6552.8</c:v>
                </c:pt>
                <c:pt idx="6976">
                  <c:v>-6667.2</c:v>
                </c:pt>
                <c:pt idx="6977">
                  <c:v>-6795.7</c:v>
                </c:pt>
                <c:pt idx="6978">
                  <c:v>-6915.3</c:v>
                </c:pt>
                <c:pt idx="6979">
                  <c:v>-7030.5</c:v>
                </c:pt>
                <c:pt idx="6980">
                  <c:v>-7150.3</c:v>
                </c:pt>
                <c:pt idx="6981">
                  <c:v>-7225.1</c:v>
                </c:pt>
                <c:pt idx="6982">
                  <c:v>-7287</c:v>
                </c:pt>
                <c:pt idx="6983">
                  <c:v>-7363.8</c:v>
                </c:pt>
                <c:pt idx="6984">
                  <c:v>-7448.1</c:v>
                </c:pt>
                <c:pt idx="6985">
                  <c:v>-7546.7</c:v>
                </c:pt>
                <c:pt idx="6986">
                  <c:v>-7640</c:v>
                </c:pt>
                <c:pt idx="6987">
                  <c:v>-7745.2</c:v>
                </c:pt>
                <c:pt idx="6988">
                  <c:v>-7820.3</c:v>
                </c:pt>
                <c:pt idx="6989">
                  <c:v>-7912</c:v>
                </c:pt>
                <c:pt idx="6990">
                  <c:v>-8021.5</c:v>
                </c:pt>
                <c:pt idx="6991">
                  <c:v>-8108.2</c:v>
                </c:pt>
                <c:pt idx="6992">
                  <c:v>-8213.4</c:v>
                </c:pt>
                <c:pt idx="6993">
                  <c:v>-8333.4</c:v>
                </c:pt>
                <c:pt idx="6994">
                  <c:v>-8467</c:v>
                </c:pt>
                <c:pt idx="6995">
                  <c:v>-8610.6</c:v>
                </c:pt>
                <c:pt idx="6996">
                  <c:v>-8750.4</c:v>
                </c:pt>
                <c:pt idx="6997">
                  <c:v>-8916.6</c:v>
                </c:pt>
                <c:pt idx="6998">
                  <c:v>-9076.5</c:v>
                </c:pt>
                <c:pt idx="6999">
                  <c:v>-9193.2000000000007</c:v>
                </c:pt>
                <c:pt idx="7000">
                  <c:v>-9301.7000000000007</c:v>
                </c:pt>
                <c:pt idx="7001">
                  <c:v>-9350.4</c:v>
                </c:pt>
                <c:pt idx="7002">
                  <c:v>-9412.5</c:v>
                </c:pt>
                <c:pt idx="7003">
                  <c:v>-9463.2000000000007</c:v>
                </c:pt>
                <c:pt idx="7004">
                  <c:v>-9558.5</c:v>
                </c:pt>
                <c:pt idx="7005">
                  <c:v>-9662.9</c:v>
                </c:pt>
                <c:pt idx="7006">
                  <c:v>-9727.2999999999993</c:v>
                </c:pt>
                <c:pt idx="7007">
                  <c:v>-9813.9</c:v>
                </c:pt>
                <c:pt idx="7008">
                  <c:v>-9929.1</c:v>
                </c:pt>
                <c:pt idx="7009">
                  <c:v>-10022</c:v>
                </c:pt>
                <c:pt idx="7010">
                  <c:v>-10122</c:v>
                </c:pt>
                <c:pt idx="7011">
                  <c:v>-10227</c:v>
                </c:pt>
                <c:pt idx="7012">
                  <c:v>-10352</c:v>
                </c:pt>
                <c:pt idx="7013">
                  <c:v>-10471</c:v>
                </c:pt>
                <c:pt idx="7014">
                  <c:v>-10550</c:v>
                </c:pt>
                <c:pt idx="7015">
                  <c:v>-10593</c:v>
                </c:pt>
                <c:pt idx="7016">
                  <c:v>-10615</c:v>
                </c:pt>
                <c:pt idx="7017">
                  <c:v>-10648</c:v>
                </c:pt>
                <c:pt idx="7018">
                  <c:v>-10602</c:v>
                </c:pt>
                <c:pt idx="7019">
                  <c:v>-10584</c:v>
                </c:pt>
                <c:pt idx="7020">
                  <c:v>-10567</c:v>
                </c:pt>
                <c:pt idx="7021">
                  <c:v>-10542</c:v>
                </c:pt>
                <c:pt idx="7022">
                  <c:v>-10576</c:v>
                </c:pt>
                <c:pt idx="7023">
                  <c:v>-10578</c:v>
                </c:pt>
                <c:pt idx="7024">
                  <c:v>-10594</c:v>
                </c:pt>
                <c:pt idx="7025">
                  <c:v>-10630</c:v>
                </c:pt>
                <c:pt idx="7026">
                  <c:v>-10619</c:v>
                </c:pt>
                <c:pt idx="7027">
                  <c:v>-10630</c:v>
                </c:pt>
                <c:pt idx="7028">
                  <c:v>-10614</c:v>
                </c:pt>
                <c:pt idx="7029">
                  <c:v>-10634</c:v>
                </c:pt>
                <c:pt idx="7030">
                  <c:v>-10687</c:v>
                </c:pt>
                <c:pt idx="7031">
                  <c:v>-10712</c:v>
                </c:pt>
                <c:pt idx="7032">
                  <c:v>-10776</c:v>
                </c:pt>
                <c:pt idx="7033">
                  <c:v>-10835</c:v>
                </c:pt>
                <c:pt idx="7034">
                  <c:v>-10886</c:v>
                </c:pt>
                <c:pt idx="7035">
                  <c:v>-10955</c:v>
                </c:pt>
                <c:pt idx="7036">
                  <c:v>-10967</c:v>
                </c:pt>
                <c:pt idx="7037">
                  <c:v>-10987</c:v>
                </c:pt>
                <c:pt idx="7038">
                  <c:v>-11001</c:v>
                </c:pt>
                <c:pt idx="7039">
                  <c:v>-11011</c:v>
                </c:pt>
                <c:pt idx="7040">
                  <c:v>-11059</c:v>
                </c:pt>
                <c:pt idx="7041">
                  <c:v>-11049</c:v>
                </c:pt>
                <c:pt idx="7042">
                  <c:v>-11107</c:v>
                </c:pt>
                <c:pt idx="7043">
                  <c:v>-11132</c:v>
                </c:pt>
                <c:pt idx="7044">
                  <c:v>-11150</c:v>
                </c:pt>
                <c:pt idx="7045">
                  <c:v>-11202</c:v>
                </c:pt>
                <c:pt idx="7046">
                  <c:v>-11249</c:v>
                </c:pt>
                <c:pt idx="7047">
                  <c:v>-11312</c:v>
                </c:pt>
                <c:pt idx="7048">
                  <c:v>-11330</c:v>
                </c:pt>
                <c:pt idx="7049">
                  <c:v>-11342</c:v>
                </c:pt>
                <c:pt idx="7050">
                  <c:v>-11345</c:v>
                </c:pt>
                <c:pt idx="7051">
                  <c:v>-11331</c:v>
                </c:pt>
                <c:pt idx="7052">
                  <c:v>-11313</c:v>
                </c:pt>
                <c:pt idx="7053">
                  <c:v>-11278</c:v>
                </c:pt>
                <c:pt idx="7054">
                  <c:v>-11300</c:v>
                </c:pt>
                <c:pt idx="7055">
                  <c:v>-11348</c:v>
                </c:pt>
                <c:pt idx="7056">
                  <c:v>-11374</c:v>
                </c:pt>
                <c:pt idx="7057">
                  <c:v>-11400</c:v>
                </c:pt>
                <c:pt idx="7058">
                  <c:v>-11417</c:v>
                </c:pt>
                <c:pt idx="7059">
                  <c:v>-11404</c:v>
                </c:pt>
                <c:pt idx="7060">
                  <c:v>-11397</c:v>
                </c:pt>
                <c:pt idx="7061">
                  <c:v>-11375</c:v>
                </c:pt>
                <c:pt idx="7062">
                  <c:v>-11365</c:v>
                </c:pt>
                <c:pt idx="7063">
                  <c:v>-11411</c:v>
                </c:pt>
                <c:pt idx="7064">
                  <c:v>-11442</c:v>
                </c:pt>
                <c:pt idx="7065">
                  <c:v>-11477</c:v>
                </c:pt>
                <c:pt idx="7066">
                  <c:v>-11515</c:v>
                </c:pt>
                <c:pt idx="7067">
                  <c:v>-11514</c:v>
                </c:pt>
                <c:pt idx="7068">
                  <c:v>-11523</c:v>
                </c:pt>
                <c:pt idx="7069">
                  <c:v>-11541</c:v>
                </c:pt>
                <c:pt idx="7070">
                  <c:v>-11574</c:v>
                </c:pt>
                <c:pt idx="7071">
                  <c:v>-11564</c:v>
                </c:pt>
                <c:pt idx="7072">
                  <c:v>-11550</c:v>
                </c:pt>
                <c:pt idx="7073">
                  <c:v>-11517</c:v>
                </c:pt>
                <c:pt idx="7074">
                  <c:v>-11528</c:v>
                </c:pt>
                <c:pt idx="7075">
                  <c:v>-11465</c:v>
                </c:pt>
                <c:pt idx="7076">
                  <c:v>-11444</c:v>
                </c:pt>
                <c:pt idx="7077">
                  <c:v>-11442</c:v>
                </c:pt>
                <c:pt idx="7078">
                  <c:v>-11387</c:v>
                </c:pt>
                <c:pt idx="7079">
                  <c:v>-11377</c:v>
                </c:pt>
                <c:pt idx="7080">
                  <c:v>-11356</c:v>
                </c:pt>
                <c:pt idx="7081">
                  <c:v>-11275</c:v>
                </c:pt>
                <c:pt idx="7082">
                  <c:v>-11243</c:v>
                </c:pt>
                <c:pt idx="7083">
                  <c:v>-11187</c:v>
                </c:pt>
                <c:pt idx="7084">
                  <c:v>-11141</c:v>
                </c:pt>
                <c:pt idx="7085">
                  <c:v>-11141</c:v>
                </c:pt>
                <c:pt idx="7086">
                  <c:v>-11066</c:v>
                </c:pt>
                <c:pt idx="7087">
                  <c:v>-11061</c:v>
                </c:pt>
                <c:pt idx="7088">
                  <c:v>-11026</c:v>
                </c:pt>
                <c:pt idx="7089">
                  <c:v>-10969</c:v>
                </c:pt>
                <c:pt idx="7090">
                  <c:v>-10973</c:v>
                </c:pt>
                <c:pt idx="7091">
                  <c:v>-10943</c:v>
                </c:pt>
                <c:pt idx="7092">
                  <c:v>-10948</c:v>
                </c:pt>
                <c:pt idx="7093">
                  <c:v>-10911</c:v>
                </c:pt>
                <c:pt idx="7094">
                  <c:v>-10902</c:v>
                </c:pt>
                <c:pt idx="7095">
                  <c:v>-10875</c:v>
                </c:pt>
                <c:pt idx="7096">
                  <c:v>-10814</c:v>
                </c:pt>
                <c:pt idx="7097">
                  <c:v>-10839</c:v>
                </c:pt>
                <c:pt idx="7098">
                  <c:v>-10769</c:v>
                </c:pt>
                <c:pt idx="7099">
                  <c:v>-10738</c:v>
                </c:pt>
                <c:pt idx="7100">
                  <c:v>-10730</c:v>
                </c:pt>
                <c:pt idx="7101">
                  <c:v>-10697</c:v>
                </c:pt>
                <c:pt idx="7102">
                  <c:v>-10687</c:v>
                </c:pt>
                <c:pt idx="7103">
                  <c:v>-10640</c:v>
                </c:pt>
                <c:pt idx="7104">
                  <c:v>-10564</c:v>
                </c:pt>
                <c:pt idx="7105">
                  <c:v>-10520</c:v>
                </c:pt>
                <c:pt idx="7106">
                  <c:v>-10429</c:v>
                </c:pt>
                <c:pt idx="7107">
                  <c:v>-10342</c:v>
                </c:pt>
                <c:pt idx="7108">
                  <c:v>-10213</c:v>
                </c:pt>
                <c:pt idx="7109">
                  <c:v>-10122</c:v>
                </c:pt>
                <c:pt idx="7110">
                  <c:v>-10011</c:v>
                </c:pt>
                <c:pt idx="7111">
                  <c:v>-9863.6</c:v>
                </c:pt>
                <c:pt idx="7112">
                  <c:v>-9726</c:v>
                </c:pt>
                <c:pt idx="7113">
                  <c:v>-9557.2000000000007</c:v>
                </c:pt>
                <c:pt idx="7114">
                  <c:v>-9350.4</c:v>
                </c:pt>
                <c:pt idx="7115">
                  <c:v>-9100.7999999999993</c:v>
                </c:pt>
                <c:pt idx="7116">
                  <c:v>-8856.2999999999993</c:v>
                </c:pt>
                <c:pt idx="7117">
                  <c:v>-8555.6</c:v>
                </c:pt>
                <c:pt idx="7118">
                  <c:v>-8269.7000000000007</c:v>
                </c:pt>
                <c:pt idx="7119">
                  <c:v>-8034.5</c:v>
                </c:pt>
                <c:pt idx="7120">
                  <c:v>-7778.1</c:v>
                </c:pt>
                <c:pt idx="7121">
                  <c:v>-7497.9</c:v>
                </c:pt>
                <c:pt idx="7122">
                  <c:v>-7233.2</c:v>
                </c:pt>
                <c:pt idx="7123">
                  <c:v>-6938.2</c:v>
                </c:pt>
                <c:pt idx="7124">
                  <c:v>-6582.2</c:v>
                </c:pt>
                <c:pt idx="7125">
                  <c:v>-6211</c:v>
                </c:pt>
                <c:pt idx="7126">
                  <c:v>-5801.3</c:v>
                </c:pt>
                <c:pt idx="7127">
                  <c:v>-5367.3</c:v>
                </c:pt>
                <c:pt idx="7128">
                  <c:v>-4937.5</c:v>
                </c:pt>
                <c:pt idx="7129">
                  <c:v>-4503.1000000000004</c:v>
                </c:pt>
                <c:pt idx="7130">
                  <c:v>-4073.6</c:v>
                </c:pt>
                <c:pt idx="7131">
                  <c:v>-3665.4</c:v>
                </c:pt>
                <c:pt idx="7132">
                  <c:v>-3295.6</c:v>
                </c:pt>
                <c:pt idx="7133">
                  <c:v>-2919.8</c:v>
                </c:pt>
                <c:pt idx="7134">
                  <c:v>-2563</c:v>
                </c:pt>
                <c:pt idx="7135">
                  <c:v>-2239.9</c:v>
                </c:pt>
                <c:pt idx="7136">
                  <c:v>-1929.9</c:v>
                </c:pt>
                <c:pt idx="7137">
                  <c:v>-1634</c:v>
                </c:pt>
                <c:pt idx="7138">
                  <c:v>-1356.7</c:v>
                </c:pt>
                <c:pt idx="7139">
                  <c:v>-1128.4000000000001</c:v>
                </c:pt>
                <c:pt idx="7140">
                  <c:v>-977.22</c:v>
                </c:pt>
                <c:pt idx="7141">
                  <c:v>-802.97</c:v>
                </c:pt>
                <c:pt idx="7142">
                  <c:v>-591.24</c:v>
                </c:pt>
                <c:pt idx="7143">
                  <c:v>-415.2</c:v>
                </c:pt>
                <c:pt idx="7144">
                  <c:v>-311.85000000000002</c:v>
                </c:pt>
                <c:pt idx="7145">
                  <c:v>-226.75</c:v>
                </c:pt>
                <c:pt idx="7146">
                  <c:v>-137.41</c:v>
                </c:pt>
                <c:pt idx="7147">
                  <c:v>-69.930000000000007</c:v>
                </c:pt>
                <c:pt idx="7148">
                  <c:v>14.173999999999999</c:v>
                </c:pt>
                <c:pt idx="7149">
                  <c:v>104.86</c:v>
                </c:pt>
                <c:pt idx="7150">
                  <c:v>176.76</c:v>
                </c:pt>
                <c:pt idx="7151">
                  <c:v>229.76</c:v>
                </c:pt>
                <c:pt idx="7152">
                  <c:v>288.14999999999998</c:v>
                </c:pt>
                <c:pt idx="7153">
                  <c:v>330.57</c:v>
                </c:pt>
                <c:pt idx="7154">
                  <c:v>355.68</c:v>
                </c:pt>
                <c:pt idx="7155">
                  <c:v>364.89</c:v>
                </c:pt>
                <c:pt idx="7156">
                  <c:v>417.22</c:v>
                </c:pt>
                <c:pt idx="7157">
                  <c:v>441.57</c:v>
                </c:pt>
                <c:pt idx="7158">
                  <c:v>432.14</c:v>
                </c:pt>
                <c:pt idx="7159">
                  <c:v>420.25</c:v>
                </c:pt>
                <c:pt idx="7160">
                  <c:v>445.88</c:v>
                </c:pt>
                <c:pt idx="7161">
                  <c:v>506.25</c:v>
                </c:pt>
                <c:pt idx="7162">
                  <c:v>568.66999999999996</c:v>
                </c:pt>
                <c:pt idx="7163">
                  <c:v>626.76</c:v>
                </c:pt>
                <c:pt idx="7164">
                  <c:v>661.26</c:v>
                </c:pt>
                <c:pt idx="7165">
                  <c:v>685.83</c:v>
                </c:pt>
                <c:pt idx="7166">
                  <c:v>748</c:v>
                </c:pt>
                <c:pt idx="7167">
                  <c:v>784.53</c:v>
                </c:pt>
                <c:pt idx="7168">
                  <c:v>840.34</c:v>
                </c:pt>
                <c:pt idx="7169">
                  <c:v>922.06</c:v>
                </c:pt>
                <c:pt idx="7170">
                  <c:v>1057.8</c:v>
                </c:pt>
                <c:pt idx="7171">
                  <c:v>1230.0999999999999</c:v>
                </c:pt>
                <c:pt idx="7172">
                  <c:v>1461.3</c:v>
                </c:pt>
                <c:pt idx="7173">
                  <c:v>1777.9</c:v>
                </c:pt>
                <c:pt idx="7174">
                  <c:v>2164.1</c:v>
                </c:pt>
                <c:pt idx="7175">
                  <c:v>2508.1</c:v>
                </c:pt>
                <c:pt idx="7176">
                  <c:v>2836.5</c:v>
                </c:pt>
                <c:pt idx="7177">
                  <c:v>3078.6</c:v>
                </c:pt>
                <c:pt idx="7178">
                  <c:v>3280.3</c:v>
                </c:pt>
                <c:pt idx="7179">
                  <c:v>3448.1</c:v>
                </c:pt>
                <c:pt idx="7180">
                  <c:v>3624.8</c:v>
                </c:pt>
                <c:pt idx="7181">
                  <c:v>3807.3</c:v>
                </c:pt>
                <c:pt idx="7182">
                  <c:v>3995</c:v>
                </c:pt>
                <c:pt idx="7183">
                  <c:v>4210.8999999999996</c:v>
                </c:pt>
                <c:pt idx="7184">
                  <c:v>4381.5</c:v>
                </c:pt>
                <c:pt idx="7185">
                  <c:v>4583.1000000000004</c:v>
                </c:pt>
                <c:pt idx="7186">
                  <c:v>4788.6000000000004</c:v>
                </c:pt>
                <c:pt idx="7187">
                  <c:v>4936.6000000000004</c:v>
                </c:pt>
                <c:pt idx="7188">
                  <c:v>5051.8999999999996</c:v>
                </c:pt>
                <c:pt idx="7189">
                  <c:v>5155.1000000000004</c:v>
                </c:pt>
                <c:pt idx="7190">
                  <c:v>5322</c:v>
                </c:pt>
                <c:pt idx="7191">
                  <c:v>5540.9</c:v>
                </c:pt>
                <c:pt idx="7192">
                  <c:v>5739.9</c:v>
                </c:pt>
                <c:pt idx="7193">
                  <c:v>5922</c:v>
                </c:pt>
                <c:pt idx="7194">
                  <c:v>6121.7</c:v>
                </c:pt>
                <c:pt idx="7195">
                  <c:v>6349.4</c:v>
                </c:pt>
                <c:pt idx="7196">
                  <c:v>6536.2</c:v>
                </c:pt>
                <c:pt idx="7197">
                  <c:v>6685.4</c:v>
                </c:pt>
                <c:pt idx="7198">
                  <c:v>6912.4</c:v>
                </c:pt>
                <c:pt idx="7199">
                  <c:v>7108.1</c:v>
                </c:pt>
                <c:pt idx="7200">
                  <c:v>7313.4</c:v>
                </c:pt>
                <c:pt idx="7201">
                  <c:v>7506.9</c:v>
                </c:pt>
                <c:pt idx="7202">
                  <c:v>7700.6</c:v>
                </c:pt>
                <c:pt idx="7203">
                  <c:v>7884.7</c:v>
                </c:pt>
                <c:pt idx="7204">
                  <c:v>8090</c:v>
                </c:pt>
                <c:pt idx="7205">
                  <c:v>8264.5</c:v>
                </c:pt>
                <c:pt idx="7206">
                  <c:v>8439.2000000000007</c:v>
                </c:pt>
                <c:pt idx="7207">
                  <c:v>8583.6</c:v>
                </c:pt>
                <c:pt idx="7208">
                  <c:v>8683.1</c:v>
                </c:pt>
                <c:pt idx="7209">
                  <c:v>8836.2000000000007</c:v>
                </c:pt>
                <c:pt idx="7210">
                  <c:v>9049.1</c:v>
                </c:pt>
                <c:pt idx="7211">
                  <c:v>9275.5</c:v>
                </c:pt>
                <c:pt idx="7212">
                  <c:v>9513.7999999999993</c:v>
                </c:pt>
                <c:pt idx="7213">
                  <c:v>9715.9</c:v>
                </c:pt>
                <c:pt idx="7214">
                  <c:v>9888.6</c:v>
                </c:pt>
                <c:pt idx="7215">
                  <c:v>10013</c:v>
                </c:pt>
                <c:pt idx="7216">
                  <c:v>10202</c:v>
                </c:pt>
                <c:pt idx="7217">
                  <c:v>10386</c:v>
                </c:pt>
                <c:pt idx="7218">
                  <c:v>10589</c:v>
                </c:pt>
                <c:pt idx="7219">
                  <c:v>10755</c:v>
                </c:pt>
                <c:pt idx="7220">
                  <c:v>10926</c:v>
                </c:pt>
                <c:pt idx="7221">
                  <c:v>11080</c:v>
                </c:pt>
                <c:pt idx="7222">
                  <c:v>11275</c:v>
                </c:pt>
                <c:pt idx="7223">
                  <c:v>11484</c:v>
                </c:pt>
                <c:pt idx="7224">
                  <c:v>11649</c:v>
                </c:pt>
                <c:pt idx="7225">
                  <c:v>11829</c:v>
                </c:pt>
                <c:pt idx="7226">
                  <c:v>11956</c:v>
                </c:pt>
                <c:pt idx="7227">
                  <c:v>12055</c:v>
                </c:pt>
                <c:pt idx="7228">
                  <c:v>12145</c:v>
                </c:pt>
                <c:pt idx="7229">
                  <c:v>12305</c:v>
                </c:pt>
                <c:pt idx="7230">
                  <c:v>12492</c:v>
                </c:pt>
                <c:pt idx="7231">
                  <c:v>12648</c:v>
                </c:pt>
                <c:pt idx="7232">
                  <c:v>12723</c:v>
                </c:pt>
                <c:pt idx="7233">
                  <c:v>12754</c:v>
                </c:pt>
                <c:pt idx="7234">
                  <c:v>12862</c:v>
                </c:pt>
                <c:pt idx="7235">
                  <c:v>13013</c:v>
                </c:pt>
                <c:pt idx="7236">
                  <c:v>13151</c:v>
                </c:pt>
                <c:pt idx="7237">
                  <c:v>13278</c:v>
                </c:pt>
                <c:pt idx="7238">
                  <c:v>13437</c:v>
                </c:pt>
                <c:pt idx="7239">
                  <c:v>13605</c:v>
                </c:pt>
                <c:pt idx="7240">
                  <c:v>13764</c:v>
                </c:pt>
                <c:pt idx="7241">
                  <c:v>13962</c:v>
                </c:pt>
                <c:pt idx="7242">
                  <c:v>14132</c:v>
                </c:pt>
                <c:pt idx="7243">
                  <c:v>14306</c:v>
                </c:pt>
                <c:pt idx="7244">
                  <c:v>14456</c:v>
                </c:pt>
                <c:pt idx="7245">
                  <c:v>14505</c:v>
                </c:pt>
                <c:pt idx="7246">
                  <c:v>14532</c:v>
                </c:pt>
                <c:pt idx="7247">
                  <c:v>14471</c:v>
                </c:pt>
                <c:pt idx="7248">
                  <c:v>14482</c:v>
                </c:pt>
                <c:pt idx="7249">
                  <c:v>14601</c:v>
                </c:pt>
                <c:pt idx="7250">
                  <c:v>14546</c:v>
                </c:pt>
                <c:pt idx="7251">
                  <c:v>14448</c:v>
                </c:pt>
                <c:pt idx="7252">
                  <c:v>14441</c:v>
                </c:pt>
                <c:pt idx="7253">
                  <c:v>14391</c:v>
                </c:pt>
                <c:pt idx="7254">
                  <c:v>14439</c:v>
                </c:pt>
                <c:pt idx="7255">
                  <c:v>14454</c:v>
                </c:pt>
                <c:pt idx="7256">
                  <c:v>14471</c:v>
                </c:pt>
                <c:pt idx="7257">
                  <c:v>14497</c:v>
                </c:pt>
                <c:pt idx="7258">
                  <c:v>14478</c:v>
                </c:pt>
                <c:pt idx="7259">
                  <c:v>14539</c:v>
                </c:pt>
                <c:pt idx="7260">
                  <c:v>14563</c:v>
                </c:pt>
                <c:pt idx="7261">
                  <c:v>14624</c:v>
                </c:pt>
                <c:pt idx="7262">
                  <c:v>14591</c:v>
                </c:pt>
                <c:pt idx="7263">
                  <c:v>14538</c:v>
                </c:pt>
                <c:pt idx="7264">
                  <c:v>14607</c:v>
                </c:pt>
                <c:pt idx="7265">
                  <c:v>14683</c:v>
                </c:pt>
                <c:pt idx="7266">
                  <c:v>14711</c:v>
                </c:pt>
                <c:pt idx="7267">
                  <c:v>14754</c:v>
                </c:pt>
                <c:pt idx="7268">
                  <c:v>14754</c:v>
                </c:pt>
                <c:pt idx="7269">
                  <c:v>14700</c:v>
                </c:pt>
                <c:pt idx="7270">
                  <c:v>14662</c:v>
                </c:pt>
                <c:pt idx="7271">
                  <c:v>14676</c:v>
                </c:pt>
                <c:pt idx="7272">
                  <c:v>14701</c:v>
                </c:pt>
                <c:pt idx="7273">
                  <c:v>14775</c:v>
                </c:pt>
                <c:pt idx="7274">
                  <c:v>14817</c:v>
                </c:pt>
                <c:pt idx="7275">
                  <c:v>14862</c:v>
                </c:pt>
                <c:pt idx="7276">
                  <c:v>14943</c:v>
                </c:pt>
                <c:pt idx="7277">
                  <c:v>14943</c:v>
                </c:pt>
                <c:pt idx="7278">
                  <c:v>14966</c:v>
                </c:pt>
                <c:pt idx="7279">
                  <c:v>14997</c:v>
                </c:pt>
                <c:pt idx="7280">
                  <c:v>15051</c:v>
                </c:pt>
                <c:pt idx="7281">
                  <c:v>15147</c:v>
                </c:pt>
                <c:pt idx="7282">
                  <c:v>15261</c:v>
                </c:pt>
                <c:pt idx="7283">
                  <c:v>15290</c:v>
                </c:pt>
                <c:pt idx="7284">
                  <c:v>15404</c:v>
                </c:pt>
                <c:pt idx="7285">
                  <c:v>15391</c:v>
                </c:pt>
                <c:pt idx="7286">
                  <c:v>15377</c:v>
                </c:pt>
                <c:pt idx="7287">
                  <c:v>15413</c:v>
                </c:pt>
                <c:pt idx="7288">
                  <c:v>15409</c:v>
                </c:pt>
                <c:pt idx="7289">
                  <c:v>15464</c:v>
                </c:pt>
                <c:pt idx="7290">
                  <c:v>15532</c:v>
                </c:pt>
                <c:pt idx="7291">
                  <c:v>15557</c:v>
                </c:pt>
                <c:pt idx="7292">
                  <c:v>15624</c:v>
                </c:pt>
                <c:pt idx="7293">
                  <c:v>15642</c:v>
                </c:pt>
                <c:pt idx="7294">
                  <c:v>15701</c:v>
                </c:pt>
                <c:pt idx="7295">
                  <c:v>15718</c:v>
                </c:pt>
                <c:pt idx="7296">
                  <c:v>15692</c:v>
                </c:pt>
                <c:pt idx="7297">
                  <c:v>15725</c:v>
                </c:pt>
                <c:pt idx="7298">
                  <c:v>15748</c:v>
                </c:pt>
                <c:pt idx="7299">
                  <c:v>15721</c:v>
                </c:pt>
                <c:pt idx="7300">
                  <c:v>15749</c:v>
                </c:pt>
                <c:pt idx="7301">
                  <c:v>15790</c:v>
                </c:pt>
                <c:pt idx="7302">
                  <c:v>15868</c:v>
                </c:pt>
                <c:pt idx="7303">
                  <c:v>15874</c:v>
                </c:pt>
                <c:pt idx="7304">
                  <c:v>15853</c:v>
                </c:pt>
                <c:pt idx="7305">
                  <c:v>15869</c:v>
                </c:pt>
                <c:pt idx="7306">
                  <c:v>15907</c:v>
                </c:pt>
                <c:pt idx="7307">
                  <c:v>15897</c:v>
                </c:pt>
                <c:pt idx="7308">
                  <c:v>15849</c:v>
                </c:pt>
                <c:pt idx="7309">
                  <c:v>15879</c:v>
                </c:pt>
                <c:pt idx="7310">
                  <c:v>15814</c:v>
                </c:pt>
                <c:pt idx="7311">
                  <c:v>15792</c:v>
                </c:pt>
                <c:pt idx="7312">
                  <c:v>15791</c:v>
                </c:pt>
                <c:pt idx="7313">
                  <c:v>15735</c:v>
                </c:pt>
                <c:pt idx="7314">
                  <c:v>15725</c:v>
                </c:pt>
                <c:pt idx="7315">
                  <c:v>15683</c:v>
                </c:pt>
                <c:pt idx="7316">
                  <c:v>15656</c:v>
                </c:pt>
                <c:pt idx="7317">
                  <c:v>15573</c:v>
                </c:pt>
                <c:pt idx="7318">
                  <c:v>15570</c:v>
                </c:pt>
                <c:pt idx="7319">
                  <c:v>15556</c:v>
                </c:pt>
                <c:pt idx="7320">
                  <c:v>15537</c:v>
                </c:pt>
                <c:pt idx="7321">
                  <c:v>15568</c:v>
                </c:pt>
                <c:pt idx="7322">
                  <c:v>15549</c:v>
                </c:pt>
                <c:pt idx="7323">
                  <c:v>15420</c:v>
                </c:pt>
                <c:pt idx="7324">
                  <c:v>15246</c:v>
                </c:pt>
                <c:pt idx="7325">
                  <c:v>15074</c:v>
                </c:pt>
                <c:pt idx="7326">
                  <c:v>14866</c:v>
                </c:pt>
                <c:pt idx="7327">
                  <c:v>14620</c:v>
                </c:pt>
                <c:pt idx="7328">
                  <c:v>14432</c:v>
                </c:pt>
                <c:pt idx="7329">
                  <c:v>14204</c:v>
                </c:pt>
                <c:pt idx="7330">
                  <c:v>13986</c:v>
                </c:pt>
                <c:pt idx="7331">
                  <c:v>13743</c:v>
                </c:pt>
                <c:pt idx="7332">
                  <c:v>13433</c:v>
                </c:pt>
                <c:pt idx="7333">
                  <c:v>13097</c:v>
                </c:pt>
                <c:pt idx="7334">
                  <c:v>12685</c:v>
                </c:pt>
                <c:pt idx="7335">
                  <c:v>12267</c:v>
                </c:pt>
                <c:pt idx="7336">
                  <c:v>11763</c:v>
                </c:pt>
                <c:pt idx="7337">
                  <c:v>11268</c:v>
                </c:pt>
                <c:pt idx="7338">
                  <c:v>10878</c:v>
                </c:pt>
                <c:pt idx="7339">
                  <c:v>10462</c:v>
                </c:pt>
                <c:pt idx="7340">
                  <c:v>10024</c:v>
                </c:pt>
                <c:pt idx="7341">
                  <c:v>9724.4</c:v>
                </c:pt>
                <c:pt idx="7342">
                  <c:v>9421.2000000000007</c:v>
                </c:pt>
                <c:pt idx="7343">
                  <c:v>9033.7000000000007</c:v>
                </c:pt>
                <c:pt idx="7344">
                  <c:v>8634.2999999999993</c:v>
                </c:pt>
                <c:pt idx="7345">
                  <c:v>8227.2000000000007</c:v>
                </c:pt>
                <c:pt idx="7346">
                  <c:v>7829</c:v>
                </c:pt>
                <c:pt idx="7347">
                  <c:v>7389.9</c:v>
                </c:pt>
                <c:pt idx="7348">
                  <c:v>6980.7</c:v>
                </c:pt>
                <c:pt idx="7349">
                  <c:v>6749.8</c:v>
                </c:pt>
                <c:pt idx="7350">
                  <c:v>6545.5</c:v>
                </c:pt>
                <c:pt idx="7351">
                  <c:v>6286.8</c:v>
                </c:pt>
                <c:pt idx="7352">
                  <c:v>6065</c:v>
                </c:pt>
                <c:pt idx="7353">
                  <c:v>5894.5</c:v>
                </c:pt>
                <c:pt idx="7354">
                  <c:v>5695.2</c:v>
                </c:pt>
                <c:pt idx="7355">
                  <c:v>5373.2</c:v>
                </c:pt>
                <c:pt idx="7356">
                  <c:v>5019.7</c:v>
                </c:pt>
                <c:pt idx="7357">
                  <c:v>4646.6000000000004</c:v>
                </c:pt>
                <c:pt idx="7358">
                  <c:v>4331.5</c:v>
                </c:pt>
                <c:pt idx="7359">
                  <c:v>4042</c:v>
                </c:pt>
                <c:pt idx="7360">
                  <c:v>3769.3</c:v>
                </c:pt>
                <c:pt idx="7361">
                  <c:v>3590.3</c:v>
                </c:pt>
                <c:pt idx="7362">
                  <c:v>3397.5</c:v>
                </c:pt>
                <c:pt idx="7363">
                  <c:v>3088.7</c:v>
                </c:pt>
                <c:pt idx="7364">
                  <c:v>2799.1</c:v>
                </c:pt>
                <c:pt idx="7365">
                  <c:v>2558.8000000000002</c:v>
                </c:pt>
                <c:pt idx="7366">
                  <c:v>2349.1999999999998</c:v>
                </c:pt>
                <c:pt idx="7367">
                  <c:v>2140.3000000000002</c:v>
                </c:pt>
                <c:pt idx="7368">
                  <c:v>1947.2</c:v>
                </c:pt>
                <c:pt idx="7369">
                  <c:v>1751.5</c:v>
                </c:pt>
                <c:pt idx="7370">
                  <c:v>1571.9</c:v>
                </c:pt>
                <c:pt idx="7371">
                  <c:v>1498.2</c:v>
                </c:pt>
                <c:pt idx="7372">
                  <c:v>1438</c:v>
                </c:pt>
                <c:pt idx="7373">
                  <c:v>1378.3</c:v>
                </c:pt>
                <c:pt idx="7374">
                  <c:v>1291.9000000000001</c:v>
                </c:pt>
                <c:pt idx="7375">
                  <c:v>1230.5999999999999</c:v>
                </c:pt>
                <c:pt idx="7376">
                  <c:v>1160.2</c:v>
                </c:pt>
                <c:pt idx="7377">
                  <c:v>1066.3</c:v>
                </c:pt>
                <c:pt idx="7378">
                  <c:v>1019</c:v>
                </c:pt>
                <c:pt idx="7379">
                  <c:v>932.23</c:v>
                </c:pt>
                <c:pt idx="7380">
                  <c:v>826.15</c:v>
                </c:pt>
                <c:pt idx="7381">
                  <c:v>719.16</c:v>
                </c:pt>
                <c:pt idx="7382">
                  <c:v>661.5</c:v>
                </c:pt>
                <c:pt idx="7383">
                  <c:v>673.21</c:v>
                </c:pt>
                <c:pt idx="7384">
                  <c:v>657.62</c:v>
                </c:pt>
                <c:pt idx="7385">
                  <c:v>593.9</c:v>
                </c:pt>
                <c:pt idx="7386">
                  <c:v>577.47</c:v>
                </c:pt>
                <c:pt idx="7387">
                  <c:v>541.25</c:v>
                </c:pt>
                <c:pt idx="7388">
                  <c:v>509.93</c:v>
                </c:pt>
                <c:pt idx="7389">
                  <c:v>461.44</c:v>
                </c:pt>
                <c:pt idx="7390">
                  <c:v>395.16</c:v>
                </c:pt>
                <c:pt idx="7391">
                  <c:v>394.51</c:v>
                </c:pt>
                <c:pt idx="7392">
                  <c:v>419.19</c:v>
                </c:pt>
                <c:pt idx="7393">
                  <c:v>422.95</c:v>
                </c:pt>
                <c:pt idx="7394">
                  <c:v>396.33</c:v>
                </c:pt>
                <c:pt idx="7395">
                  <c:v>353.6</c:v>
                </c:pt>
                <c:pt idx="7396">
                  <c:v>334.81</c:v>
                </c:pt>
                <c:pt idx="7397">
                  <c:v>293.26</c:v>
                </c:pt>
                <c:pt idx="7398">
                  <c:v>257.99</c:v>
                </c:pt>
                <c:pt idx="7399">
                  <c:v>231</c:v>
                </c:pt>
                <c:pt idx="7400">
                  <c:v>176.22</c:v>
                </c:pt>
                <c:pt idx="7401">
                  <c:v>142.84</c:v>
                </c:pt>
                <c:pt idx="7402">
                  <c:v>138.62</c:v>
                </c:pt>
                <c:pt idx="7403">
                  <c:v>124.49</c:v>
                </c:pt>
                <c:pt idx="7404">
                  <c:v>112.49</c:v>
                </c:pt>
                <c:pt idx="7405">
                  <c:v>75.147000000000006</c:v>
                </c:pt>
                <c:pt idx="7406">
                  <c:v>51.386000000000003</c:v>
                </c:pt>
                <c:pt idx="7407">
                  <c:v>26.545000000000002</c:v>
                </c:pt>
                <c:pt idx="7408">
                  <c:v>30.193999999999999</c:v>
                </c:pt>
                <c:pt idx="7409">
                  <c:v>24.984999999999999</c:v>
                </c:pt>
                <c:pt idx="7410">
                  <c:v>-14.563000000000001</c:v>
                </c:pt>
                <c:pt idx="7411">
                  <c:v>-59.207999999999998</c:v>
                </c:pt>
                <c:pt idx="7412">
                  <c:v>-110.62</c:v>
                </c:pt>
                <c:pt idx="7413">
                  <c:v>-173.65</c:v>
                </c:pt>
                <c:pt idx="7414">
                  <c:v>-229.02</c:v>
                </c:pt>
                <c:pt idx="7415">
                  <c:v>-303.19</c:v>
                </c:pt>
                <c:pt idx="7416">
                  <c:v>-358.58</c:v>
                </c:pt>
                <c:pt idx="7417">
                  <c:v>-428.2</c:v>
                </c:pt>
                <c:pt idx="7418">
                  <c:v>-463.95</c:v>
                </c:pt>
                <c:pt idx="7419">
                  <c:v>-440.81</c:v>
                </c:pt>
                <c:pt idx="7420">
                  <c:v>-476.07</c:v>
                </c:pt>
                <c:pt idx="7421">
                  <c:v>-501.02</c:v>
                </c:pt>
                <c:pt idx="7422">
                  <c:v>-538.70000000000005</c:v>
                </c:pt>
                <c:pt idx="7423">
                  <c:v>-582.91999999999996</c:v>
                </c:pt>
                <c:pt idx="7424">
                  <c:v>-660.3</c:v>
                </c:pt>
                <c:pt idx="7425">
                  <c:v>-738.11</c:v>
                </c:pt>
                <c:pt idx="7426">
                  <c:v>-798.13</c:v>
                </c:pt>
                <c:pt idx="7427">
                  <c:v>-899.87</c:v>
                </c:pt>
                <c:pt idx="7428">
                  <c:v>-946.49</c:v>
                </c:pt>
                <c:pt idx="7429">
                  <c:v>-1018.2</c:v>
                </c:pt>
                <c:pt idx="7430">
                  <c:v>-1092.0999999999999</c:v>
                </c:pt>
                <c:pt idx="7431">
                  <c:v>-1189.0999999999999</c:v>
                </c:pt>
                <c:pt idx="7432">
                  <c:v>-1311.8</c:v>
                </c:pt>
                <c:pt idx="7433">
                  <c:v>-1431.9</c:v>
                </c:pt>
                <c:pt idx="7434">
                  <c:v>-1539.2</c:v>
                </c:pt>
                <c:pt idx="7435">
                  <c:v>-1665.2</c:v>
                </c:pt>
                <c:pt idx="7436">
                  <c:v>-1799.7</c:v>
                </c:pt>
                <c:pt idx="7437">
                  <c:v>-1915.8</c:v>
                </c:pt>
                <c:pt idx="7438">
                  <c:v>-2039.7</c:v>
                </c:pt>
                <c:pt idx="7439">
                  <c:v>-2187.4</c:v>
                </c:pt>
                <c:pt idx="7440">
                  <c:v>-2336.8000000000002</c:v>
                </c:pt>
                <c:pt idx="7441">
                  <c:v>-2483</c:v>
                </c:pt>
                <c:pt idx="7442">
                  <c:v>-2608.1</c:v>
                </c:pt>
                <c:pt idx="7443">
                  <c:v>-2747.1</c:v>
                </c:pt>
                <c:pt idx="7444">
                  <c:v>-2899.8</c:v>
                </c:pt>
                <c:pt idx="7445">
                  <c:v>-3076.9</c:v>
                </c:pt>
                <c:pt idx="7446">
                  <c:v>-3221.5</c:v>
                </c:pt>
                <c:pt idx="7447">
                  <c:v>-3369.8</c:v>
                </c:pt>
                <c:pt idx="7448">
                  <c:v>-3507.4</c:v>
                </c:pt>
                <c:pt idx="7449">
                  <c:v>-3643.1</c:v>
                </c:pt>
                <c:pt idx="7450">
                  <c:v>-3801.3</c:v>
                </c:pt>
                <c:pt idx="7451">
                  <c:v>-3912</c:v>
                </c:pt>
                <c:pt idx="7452">
                  <c:v>-4039.8</c:v>
                </c:pt>
                <c:pt idx="7453">
                  <c:v>-4121.7</c:v>
                </c:pt>
                <c:pt idx="7454">
                  <c:v>-4222.2</c:v>
                </c:pt>
                <c:pt idx="7455">
                  <c:v>-4338</c:v>
                </c:pt>
                <c:pt idx="7456">
                  <c:v>-4468.8</c:v>
                </c:pt>
                <c:pt idx="7457">
                  <c:v>-4586.3</c:v>
                </c:pt>
                <c:pt idx="7458">
                  <c:v>-4723</c:v>
                </c:pt>
                <c:pt idx="7459">
                  <c:v>-4806.2</c:v>
                </c:pt>
                <c:pt idx="7460">
                  <c:v>-4892.6000000000004</c:v>
                </c:pt>
                <c:pt idx="7461">
                  <c:v>-4982.7</c:v>
                </c:pt>
                <c:pt idx="7462">
                  <c:v>-5097.1000000000004</c:v>
                </c:pt>
                <c:pt idx="7463">
                  <c:v>-5203.3999999999996</c:v>
                </c:pt>
                <c:pt idx="7464">
                  <c:v>-5334.7</c:v>
                </c:pt>
                <c:pt idx="7465">
                  <c:v>-5457.2</c:v>
                </c:pt>
                <c:pt idx="7466">
                  <c:v>-5572.6</c:v>
                </c:pt>
                <c:pt idx="7467">
                  <c:v>-5672.5</c:v>
                </c:pt>
                <c:pt idx="7468">
                  <c:v>-5789.5</c:v>
                </c:pt>
                <c:pt idx="7469">
                  <c:v>-5904</c:v>
                </c:pt>
                <c:pt idx="7470">
                  <c:v>-6001.3</c:v>
                </c:pt>
                <c:pt idx="7471">
                  <c:v>-6090.8</c:v>
                </c:pt>
                <c:pt idx="7472">
                  <c:v>-6192.7</c:v>
                </c:pt>
                <c:pt idx="7473">
                  <c:v>-6259.3</c:v>
                </c:pt>
                <c:pt idx="7474">
                  <c:v>-6359.2</c:v>
                </c:pt>
                <c:pt idx="7475">
                  <c:v>-6477.4</c:v>
                </c:pt>
                <c:pt idx="7476">
                  <c:v>-6595.3</c:v>
                </c:pt>
                <c:pt idx="7477">
                  <c:v>-6710</c:v>
                </c:pt>
                <c:pt idx="7478">
                  <c:v>-6786.5</c:v>
                </c:pt>
                <c:pt idx="7479">
                  <c:v>-6874.7</c:v>
                </c:pt>
                <c:pt idx="7480">
                  <c:v>-6945.3</c:v>
                </c:pt>
                <c:pt idx="7481">
                  <c:v>-6995.5</c:v>
                </c:pt>
                <c:pt idx="7482">
                  <c:v>-7083.4</c:v>
                </c:pt>
                <c:pt idx="7483">
                  <c:v>-7197.4</c:v>
                </c:pt>
                <c:pt idx="7484">
                  <c:v>-7277.4</c:v>
                </c:pt>
                <c:pt idx="7485">
                  <c:v>-7348.8</c:v>
                </c:pt>
                <c:pt idx="7486">
                  <c:v>-7439</c:v>
                </c:pt>
                <c:pt idx="7487">
                  <c:v>-7546.6</c:v>
                </c:pt>
                <c:pt idx="7488">
                  <c:v>-7624.4</c:v>
                </c:pt>
                <c:pt idx="7489">
                  <c:v>-7695.6</c:v>
                </c:pt>
                <c:pt idx="7490">
                  <c:v>-7778.5</c:v>
                </c:pt>
                <c:pt idx="7491">
                  <c:v>-7848.5</c:v>
                </c:pt>
                <c:pt idx="7492">
                  <c:v>-7906.8</c:v>
                </c:pt>
                <c:pt idx="7493">
                  <c:v>-8008.3</c:v>
                </c:pt>
                <c:pt idx="7494">
                  <c:v>-8081.8</c:v>
                </c:pt>
                <c:pt idx="7495">
                  <c:v>-8155.3</c:v>
                </c:pt>
                <c:pt idx="7496">
                  <c:v>-8203.5</c:v>
                </c:pt>
                <c:pt idx="7497">
                  <c:v>-8285.2999999999993</c:v>
                </c:pt>
                <c:pt idx="7498">
                  <c:v>-8330.6</c:v>
                </c:pt>
                <c:pt idx="7499">
                  <c:v>-8390</c:v>
                </c:pt>
                <c:pt idx="7500">
                  <c:v>-8413.9</c:v>
                </c:pt>
                <c:pt idx="7501">
                  <c:v>-8454.9</c:v>
                </c:pt>
                <c:pt idx="7502">
                  <c:v>-8451.2000000000007</c:v>
                </c:pt>
                <c:pt idx="7503">
                  <c:v>-8508.6</c:v>
                </c:pt>
                <c:pt idx="7504">
                  <c:v>-8545.2000000000007</c:v>
                </c:pt>
                <c:pt idx="7505">
                  <c:v>-8586.4</c:v>
                </c:pt>
                <c:pt idx="7506">
                  <c:v>-8619.7000000000007</c:v>
                </c:pt>
                <c:pt idx="7507">
                  <c:v>-8673</c:v>
                </c:pt>
                <c:pt idx="7508">
                  <c:v>-8712.9</c:v>
                </c:pt>
                <c:pt idx="7509">
                  <c:v>-8761.2000000000007</c:v>
                </c:pt>
                <c:pt idx="7510">
                  <c:v>-8812.4</c:v>
                </c:pt>
                <c:pt idx="7511">
                  <c:v>-8844.2000000000007</c:v>
                </c:pt>
                <c:pt idx="7512">
                  <c:v>-8879.2000000000007</c:v>
                </c:pt>
                <c:pt idx="7513">
                  <c:v>-8932.7999999999993</c:v>
                </c:pt>
                <c:pt idx="7514">
                  <c:v>-8945.7999999999993</c:v>
                </c:pt>
                <c:pt idx="7515">
                  <c:v>-8947.4</c:v>
                </c:pt>
                <c:pt idx="7516">
                  <c:v>-8958.2999999999993</c:v>
                </c:pt>
                <c:pt idx="7517">
                  <c:v>-8992</c:v>
                </c:pt>
                <c:pt idx="7518">
                  <c:v>-8998.7000000000007</c:v>
                </c:pt>
                <c:pt idx="7519">
                  <c:v>-9023.7999999999993</c:v>
                </c:pt>
                <c:pt idx="7520">
                  <c:v>-9074.2999999999993</c:v>
                </c:pt>
                <c:pt idx="7521">
                  <c:v>-9082.7999999999993</c:v>
                </c:pt>
                <c:pt idx="7522">
                  <c:v>-9135.7999999999993</c:v>
                </c:pt>
                <c:pt idx="7523">
                  <c:v>-9154.5</c:v>
                </c:pt>
                <c:pt idx="7524">
                  <c:v>-9168.9</c:v>
                </c:pt>
                <c:pt idx="7525">
                  <c:v>-9185.1</c:v>
                </c:pt>
                <c:pt idx="7526">
                  <c:v>-9192.2000000000007</c:v>
                </c:pt>
                <c:pt idx="7527">
                  <c:v>-9213.6</c:v>
                </c:pt>
                <c:pt idx="7528">
                  <c:v>-9221.4</c:v>
                </c:pt>
                <c:pt idx="7529">
                  <c:v>-9259.7000000000007</c:v>
                </c:pt>
                <c:pt idx="7530">
                  <c:v>-9272</c:v>
                </c:pt>
                <c:pt idx="7531">
                  <c:v>-9267.2000000000007</c:v>
                </c:pt>
                <c:pt idx="7532">
                  <c:v>-9301.6</c:v>
                </c:pt>
                <c:pt idx="7533">
                  <c:v>-9284.7999999999993</c:v>
                </c:pt>
                <c:pt idx="7534">
                  <c:v>-9301.7999999999993</c:v>
                </c:pt>
                <c:pt idx="7535">
                  <c:v>-9317.4</c:v>
                </c:pt>
                <c:pt idx="7536">
                  <c:v>-9299.4</c:v>
                </c:pt>
                <c:pt idx="7537">
                  <c:v>-9296.4</c:v>
                </c:pt>
                <c:pt idx="7538">
                  <c:v>-9289.5</c:v>
                </c:pt>
                <c:pt idx="7539">
                  <c:v>-9258.4</c:v>
                </c:pt>
                <c:pt idx="7540">
                  <c:v>-9305.2999999999993</c:v>
                </c:pt>
                <c:pt idx="7541">
                  <c:v>-9292.5</c:v>
                </c:pt>
                <c:pt idx="7542">
                  <c:v>-9315.2000000000007</c:v>
                </c:pt>
                <c:pt idx="7543">
                  <c:v>-9337.2999999999993</c:v>
                </c:pt>
                <c:pt idx="7544">
                  <c:v>-9333.7000000000007</c:v>
                </c:pt>
                <c:pt idx="7545">
                  <c:v>-9350.2000000000007</c:v>
                </c:pt>
                <c:pt idx="7546">
                  <c:v>-9341.1</c:v>
                </c:pt>
                <c:pt idx="7547">
                  <c:v>-9313.6</c:v>
                </c:pt>
                <c:pt idx="7548">
                  <c:v>-9300.7000000000007</c:v>
                </c:pt>
                <c:pt idx="7549">
                  <c:v>-9268</c:v>
                </c:pt>
                <c:pt idx="7550">
                  <c:v>-9253.7999999999993</c:v>
                </c:pt>
                <c:pt idx="7551">
                  <c:v>-9257.4</c:v>
                </c:pt>
                <c:pt idx="7552">
                  <c:v>-9260</c:v>
                </c:pt>
                <c:pt idx="7553">
                  <c:v>-9239.6</c:v>
                </c:pt>
                <c:pt idx="7554">
                  <c:v>-9238.9</c:v>
                </c:pt>
                <c:pt idx="7555">
                  <c:v>-9233.1</c:v>
                </c:pt>
                <c:pt idx="7556">
                  <c:v>-9210.2999999999993</c:v>
                </c:pt>
                <c:pt idx="7557">
                  <c:v>-9226.5</c:v>
                </c:pt>
                <c:pt idx="7558">
                  <c:v>-9223.7999999999993</c:v>
                </c:pt>
                <c:pt idx="7559">
                  <c:v>-9204.6</c:v>
                </c:pt>
                <c:pt idx="7560">
                  <c:v>-9221.1</c:v>
                </c:pt>
                <c:pt idx="7561">
                  <c:v>-9216.6</c:v>
                </c:pt>
                <c:pt idx="7562">
                  <c:v>-9257</c:v>
                </c:pt>
                <c:pt idx="7563">
                  <c:v>-9251</c:v>
                </c:pt>
                <c:pt idx="7564">
                  <c:v>-9239</c:v>
                </c:pt>
                <c:pt idx="7565">
                  <c:v>-9263</c:v>
                </c:pt>
                <c:pt idx="7566">
                  <c:v>-9256.7999999999993</c:v>
                </c:pt>
                <c:pt idx="7567">
                  <c:v>-9273.7999999999993</c:v>
                </c:pt>
                <c:pt idx="7568">
                  <c:v>-9274</c:v>
                </c:pt>
                <c:pt idx="7569">
                  <c:v>-9224.7999999999993</c:v>
                </c:pt>
                <c:pt idx="7570">
                  <c:v>-9213.1</c:v>
                </c:pt>
                <c:pt idx="7571">
                  <c:v>-9197.6</c:v>
                </c:pt>
                <c:pt idx="7572">
                  <c:v>-9167.7000000000007</c:v>
                </c:pt>
                <c:pt idx="7573">
                  <c:v>-9158.1</c:v>
                </c:pt>
                <c:pt idx="7574">
                  <c:v>-9142.9</c:v>
                </c:pt>
                <c:pt idx="7575">
                  <c:v>-9134.2999999999993</c:v>
                </c:pt>
                <c:pt idx="7576">
                  <c:v>-9131.6</c:v>
                </c:pt>
                <c:pt idx="7577">
                  <c:v>-9117.5</c:v>
                </c:pt>
                <c:pt idx="7578">
                  <c:v>-9113.4</c:v>
                </c:pt>
                <c:pt idx="7579">
                  <c:v>-9126.6</c:v>
                </c:pt>
                <c:pt idx="7580">
                  <c:v>-9179.9</c:v>
                </c:pt>
                <c:pt idx="7581">
                  <c:v>-9176.6</c:v>
                </c:pt>
                <c:pt idx="7582">
                  <c:v>-9188.4</c:v>
                </c:pt>
                <c:pt idx="7583">
                  <c:v>-9226</c:v>
                </c:pt>
                <c:pt idx="7584">
                  <c:v>-9241.2000000000007</c:v>
                </c:pt>
                <c:pt idx="7585">
                  <c:v>-9240.7999999999993</c:v>
                </c:pt>
                <c:pt idx="7586">
                  <c:v>-9248.1</c:v>
                </c:pt>
                <c:pt idx="7587">
                  <c:v>-9272.2000000000007</c:v>
                </c:pt>
                <c:pt idx="7588">
                  <c:v>-9291.4</c:v>
                </c:pt>
                <c:pt idx="7589">
                  <c:v>-9257.4</c:v>
                </c:pt>
                <c:pt idx="7590">
                  <c:v>-9254.7000000000007</c:v>
                </c:pt>
                <c:pt idx="7591">
                  <c:v>-9202.7999999999993</c:v>
                </c:pt>
                <c:pt idx="7592">
                  <c:v>-9181.2000000000007</c:v>
                </c:pt>
                <c:pt idx="7593">
                  <c:v>-9136.2999999999993</c:v>
                </c:pt>
                <c:pt idx="7594">
                  <c:v>-9080.6</c:v>
                </c:pt>
                <c:pt idx="7595">
                  <c:v>-8997.2000000000007</c:v>
                </c:pt>
                <c:pt idx="7596">
                  <c:v>-8879.2999999999993</c:v>
                </c:pt>
                <c:pt idx="7597">
                  <c:v>-8780.1</c:v>
                </c:pt>
                <c:pt idx="7598">
                  <c:v>-8666.2999999999993</c:v>
                </c:pt>
                <c:pt idx="7599">
                  <c:v>-8520.7000000000007</c:v>
                </c:pt>
                <c:pt idx="7600">
                  <c:v>-8369.1</c:v>
                </c:pt>
                <c:pt idx="7601">
                  <c:v>-8208</c:v>
                </c:pt>
                <c:pt idx="7602">
                  <c:v>-7968.7</c:v>
                </c:pt>
                <c:pt idx="7603">
                  <c:v>-7720.5</c:v>
                </c:pt>
                <c:pt idx="7604">
                  <c:v>-7453.8</c:v>
                </c:pt>
                <c:pt idx="7605">
                  <c:v>-7171.9</c:v>
                </c:pt>
                <c:pt idx="7606">
                  <c:v>-6874.7</c:v>
                </c:pt>
                <c:pt idx="7607">
                  <c:v>-6586.1</c:v>
                </c:pt>
                <c:pt idx="7608">
                  <c:v>-6305.1</c:v>
                </c:pt>
                <c:pt idx="7609">
                  <c:v>-5992.7</c:v>
                </c:pt>
                <c:pt idx="7610">
                  <c:v>-5690</c:v>
                </c:pt>
                <c:pt idx="7611">
                  <c:v>-5355.7</c:v>
                </c:pt>
                <c:pt idx="7612">
                  <c:v>-4998.8</c:v>
                </c:pt>
                <c:pt idx="7613">
                  <c:v>-4630.7</c:v>
                </c:pt>
                <c:pt idx="7614">
                  <c:v>-4253.6000000000004</c:v>
                </c:pt>
                <c:pt idx="7615">
                  <c:v>-3917</c:v>
                </c:pt>
                <c:pt idx="7616">
                  <c:v>-3591.8</c:v>
                </c:pt>
                <c:pt idx="7617">
                  <c:v>-3300.2</c:v>
                </c:pt>
                <c:pt idx="7618">
                  <c:v>-3024.6</c:v>
                </c:pt>
                <c:pt idx="7619">
                  <c:v>-2759.6</c:v>
                </c:pt>
                <c:pt idx="7620">
                  <c:v>-2485.5</c:v>
                </c:pt>
                <c:pt idx="7621">
                  <c:v>-2214.3000000000002</c:v>
                </c:pt>
                <c:pt idx="7622">
                  <c:v>-1993.3</c:v>
                </c:pt>
                <c:pt idx="7623">
                  <c:v>-1776.2</c:v>
                </c:pt>
                <c:pt idx="7624">
                  <c:v>-1577.9</c:v>
                </c:pt>
                <c:pt idx="7625">
                  <c:v>-1316.1</c:v>
                </c:pt>
                <c:pt idx="7626">
                  <c:v>-1093</c:v>
                </c:pt>
                <c:pt idx="7627">
                  <c:v>-875.68</c:v>
                </c:pt>
                <c:pt idx="7628">
                  <c:v>-668.69</c:v>
                </c:pt>
                <c:pt idx="7629">
                  <c:v>-421.25</c:v>
                </c:pt>
                <c:pt idx="7630">
                  <c:v>-250.81</c:v>
                </c:pt>
                <c:pt idx="7631">
                  <c:v>-114.18</c:v>
                </c:pt>
                <c:pt idx="7632">
                  <c:v>-35.328000000000003</c:v>
                </c:pt>
                <c:pt idx="7633">
                  <c:v>38.401000000000003</c:v>
                </c:pt>
                <c:pt idx="7634">
                  <c:v>93.266000000000005</c:v>
                </c:pt>
                <c:pt idx="7635">
                  <c:v>151.75</c:v>
                </c:pt>
                <c:pt idx="7636">
                  <c:v>215.45</c:v>
                </c:pt>
                <c:pt idx="7637">
                  <c:v>263.51</c:v>
                </c:pt>
                <c:pt idx="7638">
                  <c:v>272.04000000000002</c:v>
                </c:pt>
                <c:pt idx="7639">
                  <c:v>323.57</c:v>
                </c:pt>
                <c:pt idx="7640">
                  <c:v>348.81</c:v>
                </c:pt>
                <c:pt idx="7641">
                  <c:v>447.68</c:v>
                </c:pt>
                <c:pt idx="7642">
                  <c:v>522.09</c:v>
                </c:pt>
                <c:pt idx="7643">
                  <c:v>560.94000000000005</c:v>
                </c:pt>
                <c:pt idx="7644">
                  <c:v>613.25</c:v>
                </c:pt>
                <c:pt idx="7645">
                  <c:v>790.26</c:v>
                </c:pt>
                <c:pt idx="7646">
                  <c:v>1215.5999999999999</c:v>
                </c:pt>
                <c:pt idx="7647">
                  <c:v>1818.6</c:v>
                </c:pt>
                <c:pt idx="7648">
                  <c:v>2465</c:v>
                </c:pt>
                <c:pt idx="7649">
                  <c:v>2907.7</c:v>
                </c:pt>
                <c:pt idx="7650">
                  <c:v>3057.5</c:v>
                </c:pt>
                <c:pt idx="7651">
                  <c:v>3109.5</c:v>
                </c:pt>
                <c:pt idx="7652">
                  <c:v>3272.5</c:v>
                </c:pt>
                <c:pt idx="7653">
                  <c:v>3483.9</c:v>
                </c:pt>
                <c:pt idx="7654">
                  <c:v>3770.2</c:v>
                </c:pt>
                <c:pt idx="7655">
                  <c:v>3995.2</c:v>
                </c:pt>
                <c:pt idx="7656">
                  <c:v>4175.3999999999996</c:v>
                </c:pt>
                <c:pt idx="7657">
                  <c:v>4335.5</c:v>
                </c:pt>
                <c:pt idx="7658">
                  <c:v>4462.5</c:v>
                </c:pt>
                <c:pt idx="7659">
                  <c:v>4649.3</c:v>
                </c:pt>
                <c:pt idx="7660">
                  <c:v>4814.6000000000004</c:v>
                </c:pt>
                <c:pt idx="7661">
                  <c:v>5026</c:v>
                </c:pt>
                <c:pt idx="7662">
                  <c:v>5203.3999999999996</c:v>
                </c:pt>
                <c:pt idx="7663">
                  <c:v>5397.1</c:v>
                </c:pt>
                <c:pt idx="7664">
                  <c:v>5636.7</c:v>
                </c:pt>
                <c:pt idx="7665">
                  <c:v>5807.8</c:v>
                </c:pt>
                <c:pt idx="7666">
                  <c:v>5975.7</c:v>
                </c:pt>
                <c:pt idx="7667">
                  <c:v>6168</c:v>
                </c:pt>
                <c:pt idx="7668">
                  <c:v>6383.9</c:v>
                </c:pt>
                <c:pt idx="7669">
                  <c:v>6592.3</c:v>
                </c:pt>
                <c:pt idx="7670">
                  <c:v>6766.6</c:v>
                </c:pt>
                <c:pt idx="7671">
                  <c:v>6944.8</c:v>
                </c:pt>
                <c:pt idx="7672">
                  <c:v>7130.7</c:v>
                </c:pt>
                <c:pt idx="7673">
                  <c:v>7289.6</c:v>
                </c:pt>
                <c:pt idx="7674">
                  <c:v>7369.1</c:v>
                </c:pt>
                <c:pt idx="7675">
                  <c:v>7521.5</c:v>
                </c:pt>
                <c:pt idx="7676">
                  <c:v>7688.4</c:v>
                </c:pt>
                <c:pt idx="7677">
                  <c:v>7826.6</c:v>
                </c:pt>
                <c:pt idx="7678">
                  <c:v>7995.4</c:v>
                </c:pt>
                <c:pt idx="7679">
                  <c:v>8178.5</c:v>
                </c:pt>
                <c:pt idx="7680">
                  <c:v>8403.7999999999993</c:v>
                </c:pt>
                <c:pt idx="7681">
                  <c:v>8677.1</c:v>
                </c:pt>
                <c:pt idx="7682">
                  <c:v>8848.7999999999993</c:v>
                </c:pt>
                <c:pt idx="7683">
                  <c:v>9023.4</c:v>
                </c:pt>
                <c:pt idx="7684">
                  <c:v>9172.5</c:v>
                </c:pt>
                <c:pt idx="7685">
                  <c:v>9242.1</c:v>
                </c:pt>
                <c:pt idx="7686">
                  <c:v>9346</c:v>
                </c:pt>
                <c:pt idx="7687">
                  <c:v>9460.2000000000007</c:v>
                </c:pt>
                <c:pt idx="7688">
                  <c:v>9532.2999999999993</c:v>
                </c:pt>
                <c:pt idx="7689">
                  <c:v>9618.2000000000007</c:v>
                </c:pt>
                <c:pt idx="7690">
                  <c:v>9786.9</c:v>
                </c:pt>
                <c:pt idx="7691">
                  <c:v>9954.4</c:v>
                </c:pt>
                <c:pt idx="7692">
                  <c:v>10048</c:v>
                </c:pt>
                <c:pt idx="7693">
                  <c:v>10113</c:v>
                </c:pt>
                <c:pt idx="7694">
                  <c:v>10069</c:v>
                </c:pt>
                <c:pt idx="7695">
                  <c:v>10088</c:v>
                </c:pt>
                <c:pt idx="7696">
                  <c:v>10193</c:v>
                </c:pt>
                <c:pt idx="7697">
                  <c:v>10267</c:v>
                </c:pt>
                <c:pt idx="7698">
                  <c:v>10295</c:v>
                </c:pt>
                <c:pt idx="7699">
                  <c:v>10314</c:v>
                </c:pt>
                <c:pt idx="7700">
                  <c:v>10245</c:v>
                </c:pt>
                <c:pt idx="7701">
                  <c:v>10254</c:v>
                </c:pt>
                <c:pt idx="7702">
                  <c:v>10310</c:v>
                </c:pt>
                <c:pt idx="7703">
                  <c:v>10376</c:v>
                </c:pt>
                <c:pt idx="7704">
                  <c:v>10425</c:v>
                </c:pt>
                <c:pt idx="7705">
                  <c:v>10469</c:v>
                </c:pt>
                <c:pt idx="7706">
                  <c:v>10564</c:v>
                </c:pt>
                <c:pt idx="7707">
                  <c:v>10661</c:v>
                </c:pt>
                <c:pt idx="7708">
                  <c:v>10694</c:v>
                </c:pt>
                <c:pt idx="7709">
                  <c:v>10782</c:v>
                </c:pt>
                <c:pt idx="7710">
                  <c:v>10834</c:v>
                </c:pt>
                <c:pt idx="7711">
                  <c:v>10836</c:v>
                </c:pt>
                <c:pt idx="7712">
                  <c:v>10926</c:v>
                </c:pt>
                <c:pt idx="7713">
                  <c:v>10986</c:v>
                </c:pt>
                <c:pt idx="7714">
                  <c:v>11042</c:v>
                </c:pt>
                <c:pt idx="7715">
                  <c:v>11056</c:v>
                </c:pt>
                <c:pt idx="7716">
                  <c:v>11082</c:v>
                </c:pt>
                <c:pt idx="7717">
                  <c:v>11179</c:v>
                </c:pt>
                <c:pt idx="7718">
                  <c:v>11313</c:v>
                </c:pt>
                <c:pt idx="7719">
                  <c:v>11353</c:v>
                </c:pt>
                <c:pt idx="7720">
                  <c:v>11394</c:v>
                </c:pt>
                <c:pt idx="7721">
                  <c:v>11383</c:v>
                </c:pt>
                <c:pt idx="7722">
                  <c:v>11405</c:v>
                </c:pt>
                <c:pt idx="7723">
                  <c:v>11420</c:v>
                </c:pt>
                <c:pt idx="7724">
                  <c:v>11429</c:v>
                </c:pt>
                <c:pt idx="7725">
                  <c:v>11517</c:v>
                </c:pt>
                <c:pt idx="7726">
                  <c:v>11548</c:v>
                </c:pt>
                <c:pt idx="7727">
                  <c:v>11598</c:v>
                </c:pt>
                <c:pt idx="7728">
                  <c:v>11760</c:v>
                </c:pt>
                <c:pt idx="7729">
                  <c:v>11820</c:v>
                </c:pt>
                <c:pt idx="7730">
                  <c:v>11788</c:v>
                </c:pt>
                <c:pt idx="7731">
                  <c:v>11807</c:v>
                </c:pt>
                <c:pt idx="7732">
                  <c:v>11828</c:v>
                </c:pt>
                <c:pt idx="7733">
                  <c:v>11866</c:v>
                </c:pt>
                <c:pt idx="7734">
                  <c:v>11902</c:v>
                </c:pt>
                <c:pt idx="7735">
                  <c:v>11861</c:v>
                </c:pt>
                <c:pt idx="7736">
                  <c:v>11854</c:v>
                </c:pt>
                <c:pt idx="7737">
                  <c:v>11860</c:v>
                </c:pt>
                <c:pt idx="7738">
                  <c:v>11865</c:v>
                </c:pt>
                <c:pt idx="7739">
                  <c:v>11883</c:v>
                </c:pt>
                <c:pt idx="7740">
                  <c:v>11933</c:v>
                </c:pt>
                <c:pt idx="7741">
                  <c:v>11975</c:v>
                </c:pt>
                <c:pt idx="7742">
                  <c:v>12104</c:v>
                </c:pt>
                <c:pt idx="7743">
                  <c:v>12207</c:v>
                </c:pt>
                <c:pt idx="7744">
                  <c:v>12262</c:v>
                </c:pt>
                <c:pt idx="7745">
                  <c:v>12310</c:v>
                </c:pt>
                <c:pt idx="7746">
                  <c:v>12270</c:v>
                </c:pt>
                <c:pt idx="7747">
                  <c:v>12317</c:v>
                </c:pt>
                <c:pt idx="7748">
                  <c:v>12373</c:v>
                </c:pt>
                <c:pt idx="7749">
                  <c:v>12363</c:v>
                </c:pt>
                <c:pt idx="7750">
                  <c:v>12341</c:v>
                </c:pt>
                <c:pt idx="7751">
                  <c:v>12301</c:v>
                </c:pt>
                <c:pt idx="7752">
                  <c:v>12272</c:v>
                </c:pt>
                <c:pt idx="7753">
                  <c:v>12372</c:v>
                </c:pt>
                <c:pt idx="7754">
                  <c:v>12482</c:v>
                </c:pt>
                <c:pt idx="7755">
                  <c:v>12454</c:v>
                </c:pt>
                <c:pt idx="7756">
                  <c:v>12439</c:v>
                </c:pt>
                <c:pt idx="7757">
                  <c:v>12507</c:v>
                </c:pt>
                <c:pt idx="7758">
                  <c:v>12539</c:v>
                </c:pt>
                <c:pt idx="7759">
                  <c:v>12495</c:v>
                </c:pt>
                <c:pt idx="7760">
                  <c:v>12415</c:v>
                </c:pt>
                <c:pt idx="7761">
                  <c:v>12406</c:v>
                </c:pt>
                <c:pt idx="7762">
                  <c:v>12404</c:v>
                </c:pt>
                <c:pt idx="7763">
                  <c:v>12483</c:v>
                </c:pt>
                <c:pt idx="7764">
                  <c:v>12577</c:v>
                </c:pt>
                <c:pt idx="7765">
                  <c:v>12650</c:v>
                </c:pt>
                <c:pt idx="7766">
                  <c:v>12767</c:v>
                </c:pt>
                <c:pt idx="7767">
                  <c:v>12766</c:v>
                </c:pt>
                <c:pt idx="7768">
                  <c:v>12774</c:v>
                </c:pt>
                <c:pt idx="7769">
                  <c:v>12805</c:v>
                </c:pt>
                <c:pt idx="7770">
                  <c:v>12789</c:v>
                </c:pt>
                <c:pt idx="7771">
                  <c:v>12807</c:v>
                </c:pt>
                <c:pt idx="7772">
                  <c:v>12744</c:v>
                </c:pt>
                <c:pt idx="7773">
                  <c:v>12808</c:v>
                </c:pt>
                <c:pt idx="7774">
                  <c:v>12841</c:v>
                </c:pt>
                <c:pt idx="7775">
                  <c:v>12842</c:v>
                </c:pt>
                <c:pt idx="7776">
                  <c:v>12887</c:v>
                </c:pt>
                <c:pt idx="7777">
                  <c:v>12907</c:v>
                </c:pt>
                <c:pt idx="7778">
                  <c:v>12857</c:v>
                </c:pt>
                <c:pt idx="7779">
                  <c:v>12848</c:v>
                </c:pt>
                <c:pt idx="7780">
                  <c:v>12907</c:v>
                </c:pt>
                <c:pt idx="7781">
                  <c:v>12933</c:v>
                </c:pt>
                <c:pt idx="7782">
                  <c:v>12977</c:v>
                </c:pt>
                <c:pt idx="7783">
                  <c:v>13028</c:v>
                </c:pt>
                <c:pt idx="7784">
                  <c:v>13016</c:v>
                </c:pt>
                <c:pt idx="7785">
                  <c:v>13021</c:v>
                </c:pt>
                <c:pt idx="7786">
                  <c:v>12989</c:v>
                </c:pt>
                <c:pt idx="7787">
                  <c:v>12970</c:v>
                </c:pt>
                <c:pt idx="7788">
                  <c:v>12954</c:v>
                </c:pt>
                <c:pt idx="7789">
                  <c:v>13048</c:v>
                </c:pt>
                <c:pt idx="7790">
                  <c:v>13040</c:v>
                </c:pt>
                <c:pt idx="7791">
                  <c:v>13094</c:v>
                </c:pt>
                <c:pt idx="7792">
                  <c:v>13124</c:v>
                </c:pt>
                <c:pt idx="7793">
                  <c:v>13110</c:v>
                </c:pt>
                <c:pt idx="7794">
                  <c:v>13212</c:v>
                </c:pt>
                <c:pt idx="7795">
                  <c:v>13203</c:v>
                </c:pt>
                <c:pt idx="7796">
                  <c:v>13243</c:v>
                </c:pt>
                <c:pt idx="7797">
                  <c:v>13260</c:v>
                </c:pt>
                <c:pt idx="7798">
                  <c:v>13236</c:v>
                </c:pt>
                <c:pt idx="7799">
                  <c:v>13214</c:v>
                </c:pt>
                <c:pt idx="7800">
                  <c:v>13112</c:v>
                </c:pt>
                <c:pt idx="7801">
                  <c:v>13003</c:v>
                </c:pt>
                <c:pt idx="7802">
                  <c:v>13086</c:v>
                </c:pt>
                <c:pt idx="7803">
                  <c:v>13082</c:v>
                </c:pt>
                <c:pt idx="7804">
                  <c:v>13124</c:v>
                </c:pt>
                <c:pt idx="7805">
                  <c:v>13167</c:v>
                </c:pt>
                <c:pt idx="7806">
                  <c:v>13163</c:v>
                </c:pt>
                <c:pt idx="7807">
                  <c:v>13110</c:v>
                </c:pt>
                <c:pt idx="7808">
                  <c:v>13046</c:v>
                </c:pt>
                <c:pt idx="7809">
                  <c:v>13029</c:v>
                </c:pt>
                <c:pt idx="7810">
                  <c:v>12945</c:v>
                </c:pt>
                <c:pt idx="7811">
                  <c:v>12856</c:v>
                </c:pt>
                <c:pt idx="7812">
                  <c:v>12842</c:v>
                </c:pt>
                <c:pt idx="7813">
                  <c:v>12829</c:v>
                </c:pt>
                <c:pt idx="7814">
                  <c:v>12778</c:v>
                </c:pt>
                <c:pt idx="7815">
                  <c:v>12683</c:v>
                </c:pt>
                <c:pt idx="7816">
                  <c:v>12579</c:v>
                </c:pt>
                <c:pt idx="7817">
                  <c:v>12399</c:v>
                </c:pt>
                <c:pt idx="7818">
                  <c:v>12137</c:v>
                </c:pt>
                <c:pt idx="7819">
                  <c:v>11858</c:v>
                </c:pt>
                <c:pt idx="7820">
                  <c:v>11493</c:v>
                </c:pt>
                <c:pt idx="7821">
                  <c:v>11039</c:v>
                </c:pt>
                <c:pt idx="7822">
                  <c:v>10642</c:v>
                </c:pt>
                <c:pt idx="7823">
                  <c:v>10220</c:v>
                </c:pt>
                <c:pt idx="7824">
                  <c:v>9756.7999999999993</c:v>
                </c:pt>
                <c:pt idx="7825">
                  <c:v>9295.9</c:v>
                </c:pt>
                <c:pt idx="7826">
                  <c:v>8852.4</c:v>
                </c:pt>
                <c:pt idx="7827">
                  <c:v>8391.7999999999993</c:v>
                </c:pt>
                <c:pt idx="7828">
                  <c:v>7891.7</c:v>
                </c:pt>
                <c:pt idx="7829">
                  <c:v>7395.4</c:v>
                </c:pt>
                <c:pt idx="7830">
                  <c:v>6907.4</c:v>
                </c:pt>
                <c:pt idx="7831">
                  <c:v>6438.6</c:v>
                </c:pt>
                <c:pt idx="7832">
                  <c:v>6052.9</c:v>
                </c:pt>
                <c:pt idx="7833">
                  <c:v>5679.4</c:v>
                </c:pt>
                <c:pt idx="7834">
                  <c:v>5255.2</c:v>
                </c:pt>
                <c:pt idx="7835">
                  <c:v>4850.2</c:v>
                </c:pt>
                <c:pt idx="7836">
                  <c:v>4514</c:v>
                </c:pt>
                <c:pt idx="7837">
                  <c:v>4194.5</c:v>
                </c:pt>
                <c:pt idx="7838">
                  <c:v>3898.5</c:v>
                </c:pt>
                <c:pt idx="7839">
                  <c:v>3629.9</c:v>
                </c:pt>
                <c:pt idx="7840">
                  <c:v>3400.7</c:v>
                </c:pt>
                <c:pt idx="7841">
                  <c:v>3098.4</c:v>
                </c:pt>
                <c:pt idx="7842">
                  <c:v>2782.1</c:v>
                </c:pt>
                <c:pt idx="7843">
                  <c:v>2365.3000000000002</c:v>
                </c:pt>
                <c:pt idx="7844">
                  <c:v>1905.4</c:v>
                </c:pt>
                <c:pt idx="7845">
                  <c:v>1456.1</c:v>
                </c:pt>
                <c:pt idx="7846">
                  <c:v>1123.5999999999999</c:v>
                </c:pt>
                <c:pt idx="7847">
                  <c:v>906.35</c:v>
                </c:pt>
                <c:pt idx="7848">
                  <c:v>752.98</c:v>
                </c:pt>
                <c:pt idx="7849">
                  <c:v>678.06</c:v>
                </c:pt>
                <c:pt idx="7850">
                  <c:v>595.80999999999995</c:v>
                </c:pt>
                <c:pt idx="7851">
                  <c:v>528.85</c:v>
                </c:pt>
                <c:pt idx="7852">
                  <c:v>427.48</c:v>
                </c:pt>
                <c:pt idx="7853">
                  <c:v>324.10000000000002</c:v>
                </c:pt>
                <c:pt idx="7854">
                  <c:v>267.42</c:v>
                </c:pt>
                <c:pt idx="7855">
                  <c:v>265.89</c:v>
                </c:pt>
                <c:pt idx="7856">
                  <c:v>261.17</c:v>
                </c:pt>
                <c:pt idx="7857">
                  <c:v>219.23</c:v>
                </c:pt>
                <c:pt idx="7858">
                  <c:v>214.76</c:v>
                </c:pt>
                <c:pt idx="7859">
                  <c:v>196.29</c:v>
                </c:pt>
                <c:pt idx="7860">
                  <c:v>168.32</c:v>
                </c:pt>
                <c:pt idx="7861">
                  <c:v>170.73</c:v>
                </c:pt>
                <c:pt idx="7862">
                  <c:v>152.97999999999999</c:v>
                </c:pt>
                <c:pt idx="7863">
                  <c:v>166.9</c:v>
                </c:pt>
                <c:pt idx="7864">
                  <c:v>141.11000000000001</c:v>
                </c:pt>
                <c:pt idx="7865">
                  <c:v>91.703000000000003</c:v>
                </c:pt>
                <c:pt idx="7866">
                  <c:v>65.668999999999997</c:v>
                </c:pt>
                <c:pt idx="7867">
                  <c:v>111.93</c:v>
                </c:pt>
                <c:pt idx="7868">
                  <c:v>144.76</c:v>
                </c:pt>
                <c:pt idx="7869">
                  <c:v>112.17</c:v>
                </c:pt>
                <c:pt idx="7870">
                  <c:v>18.044</c:v>
                </c:pt>
                <c:pt idx="7871">
                  <c:v>-88.775999999999996</c:v>
                </c:pt>
                <c:pt idx="7872">
                  <c:v>-167.55</c:v>
                </c:pt>
                <c:pt idx="7873">
                  <c:v>-225.88</c:v>
                </c:pt>
                <c:pt idx="7874">
                  <c:v>-249.95</c:v>
                </c:pt>
                <c:pt idx="7875">
                  <c:v>-296.51</c:v>
                </c:pt>
                <c:pt idx="7876">
                  <c:v>-341.11</c:v>
                </c:pt>
                <c:pt idx="7877">
                  <c:v>-417.45</c:v>
                </c:pt>
                <c:pt idx="7878">
                  <c:v>-511.7</c:v>
                </c:pt>
                <c:pt idx="7879">
                  <c:v>-508.37</c:v>
                </c:pt>
                <c:pt idx="7880">
                  <c:v>-533.95000000000005</c:v>
                </c:pt>
                <c:pt idx="7881">
                  <c:v>-593.12</c:v>
                </c:pt>
                <c:pt idx="7882">
                  <c:v>-646.85</c:v>
                </c:pt>
                <c:pt idx="7883">
                  <c:v>-730.12</c:v>
                </c:pt>
                <c:pt idx="7884">
                  <c:v>-816.67</c:v>
                </c:pt>
                <c:pt idx="7885">
                  <c:v>-944.19</c:v>
                </c:pt>
                <c:pt idx="7886">
                  <c:v>-1074.5999999999999</c:v>
                </c:pt>
                <c:pt idx="7887">
                  <c:v>-1251.7</c:v>
                </c:pt>
                <c:pt idx="7888">
                  <c:v>-1430.1</c:v>
                </c:pt>
                <c:pt idx="7889">
                  <c:v>-1611.5</c:v>
                </c:pt>
                <c:pt idx="7890">
                  <c:v>-1727.5</c:v>
                </c:pt>
                <c:pt idx="7891">
                  <c:v>-1822.8</c:v>
                </c:pt>
                <c:pt idx="7892">
                  <c:v>-1968.7</c:v>
                </c:pt>
                <c:pt idx="7893">
                  <c:v>-2135.4</c:v>
                </c:pt>
                <c:pt idx="7894">
                  <c:v>-2323.1999999999998</c:v>
                </c:pt>
                <c:pt idx="7895">
                  <c:v>-2586.5</c:v>
                </c:pt>
                <c:pt idx="7896">
                  <c:v>-2813.4</c:v>
                </c:pt>
                <c:pt idx="7897">
                  <c:v>-2968</c:v>
                </c:pt>
                <c:pt idx="7898">
                  <c:v>-3144.9</c:v>
                </c:pt>
                <c:pt idx="7899">
                  <c:v>-3304.5</c:v>
                </c:pt>
                <c:pt idx="7900">
                  <c:v>-3504.8</c:v>
                </c:pt>
                <c:pt idx="7901">
                  <c:v>-3713.2</c:v>
                </c:pt>
                <c:pt idx="7902">
                  <c:v>-3935.4</c:v>
                </c:pt>
                <c:pt idx="7903">
                  <c:v>-4112.2</c:v>
                </c:pt>
                <c:pt idx="7904">
                  <c:v>-4232.3999999999996</c:v>
                </c:pt>
                <c:pt idx="7905">
                  <c:v>-4352.1000000000004</c:v>
                </c:pt>
                <c:pt idx="7906">
                  <c:v>-4448.7</c:v>
                </c:pt>
                <c:pt idx="7907">
                  <c:v>-4589.2</c:v>
                </c:pt>
                <c:pt idx="7908">
                  <c:v>-4749.2</c:v>
                </c:pt>
                <c:pt idx="7909">
                  <c:v>-4900.2</c:v>
                </c:pt>
                <c:pt idx="7910">
                  <c:v>-5034.3</c:v>
                </c:pt>
                <c:pt idx="7911">
                  <c:v>-5161.3</c:v>
                </c:pt>
                <c:pt idx="7912">
                  <c:v>-5278.2</c:v>
                </c:pt>
                <c:pt idx="7913">
                  <c:v>-5393.6</c:v>
                </c:pt>
                <c:pt idx="7914">
                  <c:v>-5472.5</c:v>
                </c:pt>
                <c:pt idx="7915">
                  <c:v>-5551.7</c:v>
                </c:pt>
                <c:pt idx="7916">
                  <c:v>-5600.1</c:v>
                </c:pt>
                <c:pt idx="7917">
                  <c:v>-5603.9</c:v>
                </c:pt>
                <c:pt idx="7918">
                  <c:v>-5641.2</c:v>
                </c:pt>
                <c:pt idx="7919">
                  <c:v>-5589.7</c:v>
                </c:pt>
                <c:pt idx="7920">
                  <c:v>-5619.5</c:v>
                </c:pt>
                <c:pt idx="7921">
                  <c:v>-5671.7</c:v>
                </c:pt>
                <c:pt idx="7922">
                  <c:v>-5737</c:v>
                </c:pt>
                <c:pt idx="7923">
                  <c:v>-5790.1</c:v>
                </c:pt>
                <c:pt idx="7924">
                  <c:v>-5833.6</c:v>
                </c:pt>
                <c:pt idx="7925">
                  <c:v>-5880.7</c:v>
                </c:pt>
                <c:pt idx="7926">
                  <c:v>-5943.9</c:v>
                </c:pt>
                <c:pt idx="7927">
                  <c:v>-6007.7</c:v>
                </c:pt>
                <c:pt idx="7928">
                  <c:v>-6067.1</c:v>
                </c:pt>
                <c:pt idx="7929">
                  <c:v>-6128.3</c:v>
                </c:pt>
                <c:pt idx="7930">
                  <c:v>-6207.4</c:v>
                </c:pt>
                <c:pt idx="7931">
                  <c:v>-6326.1</c:v>
                </c:pt>
                <c:pt idx="7932">
                  <c:v>-6435</c:v>
                </c:pt>
                <c:pt idx="7933">
                  <c:v>-6563.6</c:v>
                </c:pt>
                <c:pt idx="7934">
                  <c:v>-6699.5</c:v>
                </c:pt>
                <c:pt idx="7935">
                  <c:v>-6825.5</c:v>
                </c:pt>
                <c:pt idx="7936">
                  <c:v>-6897.8</c:v>
                </c:pt>
                <c:pt idx="7937">
                  <c:v>-6955.7</c:v>
                </c:pt>
                <c:pt idx="7938">
                  <c:v>-7009.9</c:v>
                </c:pt>
                <c:pt idx="7939">
                  <c:v>-7066.4</c:v>
                </c:pt>
                <c:pt idx="7940">
                  <c:v>-7050.3</c:v>
                </c:pt>
                <c:pt idx="7941">
                  <c:v>-7098.9</c:v>
                </c:pt>
                <c:pt idx="7942">
                  <c:v>-7129.4</c:v>
                </c:pt>
                <c:pt idx="7943">
                  <c:v>-7112.4</c:v>
                </c:pt>
                <c:pt idx="7944">
                  <c:v>-7114.3</c:v>
                </c:pt>
                <c:pt idx="7945">
                  <c:v>-7155.1</c:v>
                </c:pt>
                <c:pt idx="7946">
                  <c:v>-7141.9</c:v>
                </c:pt>
                <c:pt idx="7947">
                  <c:v>-7152.6</c:v>
                </c:pt>
                <c:pt idx="7948">
                  <c:v>-7176.5</c:v>
                </c:pt>
                <c:pt idx="7949">
                  <c:v>-7185.9</c:v>
                </c:pt>
                <c:pt idx="7950">
                  <c:v>-7222.3</c:v>
                </c:pt>
                <c:pt idx="7951">
                  <c:v>-7266.4</c:v>
                </c:pt>
                <c:pt idx="7952">
                  <c:v>-7272.4</c:v>
                </c:pt>
                <c:pt idx="7953">
                  <c:v>-7320.3</c:v>
                </c:pt>
                <c:pt idx="7954">
                  <c:v>-7348.8</c:v>
                </c:pt>
                <c:pt idx="7955">
                  <c:v>-7354.7</c:v>
                </c:pt>
                <c:pt idx="7956">
                  <c:v>-7363</c:v>
                </c:pt>
                <c:pt idx="7957">
                  <c:v>-7400.1</c:v>
                </c:pt>
                <c:pt idx="7958">
                  <c:v>-7437.6</c:v>
                </c:pt>
                <c:pt idx="7959">
                  <c:v>-7559.2</c:v>
                </c:pt>
                <c:pt idx="7960">
                  <c:v>-7639.7</c:v>
                </c:pt>
                <c:pt idx="7961">
                  <c:v>-7675.7</c:v>
                </c:pt>
                <c:pt idx="7962">
                  <c:v>-7746</c:v>
                </c:pt>
                <c:pt idx="7963">
                  <c:v>-7798.9</c:v>
                </c:pt>
                <c:pt idx="7964">
                  <c:v>-7850.1</c:v>
                </c:pt>
                <c:pt idx="7965">
                  <c:v>-7909.1</c:v>
                </c:pt>
                <c:pt idx="7966">
                  <c:v>-7952</c:v>
                </c:pt>
                <c:pt idx="7967">
                  <c:v>-8008.2</c:v>
                </c:pt>
                <c:pt idx="7968">
                  <c:v>-8078</c:v>
                </c:pt>
                <c:pt idx="7969">
                  <c:v>-8116.8</c:v>
                </c:pt>
                <c:pt idx="7970">
                  <c:v>-8145</c:v>
                </c:pt>
                <c:pt idx="7971">
                  <c:v>-8158.8</c:v>
                </c:pt>
                <c:pt idx="7972">
                  <c:v>-8185.8</c:v>
                </c:pt>
                <c:pt idx="7973">
                  <c:v>-8207.7000000000007</c:v>
                </c:pt>
                <c:pt idx="7974">
                  <c:v>-8225.4</c:v>
                </c:pt>
                <c:pt idx="7975">
                  <c:v>-8226.7000000000007</c:v>
                </c:pt>
                <c:pt idx="7976">
                  <c:v>-8208.6</c:v>
                </c:pt>
                <c:pt idx="7977">
                  <c:v>-8224.7999999999993</c:v>
                </c:pt>
                <c:pt idx="7978">
                  <c:v>-8238.9</c:v>
                </c:pt>
                <c:pt idx="7979">
                  <c:v>-8198.9</c:v>
                </c:pt>
                <c:pt idx="7980">
                  <c:v>-8211.7000000000007</c:v>
                </c:pt>
                <c:pt idx="7981">
                  <c:v>-8210.5</c:v>
                </c:pt>
                <c:pt idx="7982">
                  <c:v>-8228.9</c:v>
                </c:pt>
                <c:pt idx="7983">
                  <c:v>-8240.9</c:v>
                </c:pt>
                <c:pt idx="7984">
                  <c:v>-8239.5</c:v>
                </c:pt>
                <c:pt idx="7985">
                  <c:v>-8264.7999999999993</c:v>
                </c:pt>
                <c:pt idx="7986">
                  <c:v>-8253.6</c:v>
                </c:pt>
                <c:pt idx="7987">
                  <c:v>-8229.7999999999993</c:v>
                </c:pt>
                <c:pt idx="7988">
                  <c:v>-8239.4</c:v>
                </c:pt>
                <c:pt idx="7989">
                  <c:v>-8214.5</c:v>
                </c:pt>
                <c:pt idx="7990">
                  <c:v>-8184.8</c:v>
                </c:pt>
                <c:pt idx="7991">
                  <c:v>-8178.9</c:v>
                </c:pt>
                <c:pt idx="7992">
                  <c:v>-8210.2999999999993</c:v>
                </c:pt>
                <c:pt idx="7993">
                  <c:v>-8227.9</c:v>
                </c:pt>
                <c:pt idx="7994">
                  <c:v>-8272</c:v>
                </c:pt>
                <c:pt idx="7995">
                  <c:v>-8309</c:v>
                </c:pt>
                <c:pt idx="7996">
                  <c:v>-8314.2000000000007</c:v>
                </c:pt>
                <c:pt idx="7997">
                  <c:v>-8309.5</c:v>
                </c:pt>
                <c:pt idx="7998">
                  <c:v>-8332.7999999999993</c:v>
                </c:pt>
                <c:pt idx="7999">
                  <c:v>-8330.2999999999993</c:v>
                </c:pt>
                <c:pt idx="8000">
                  <c:v>-8362.7999999999993</c:v>
                </c:pt>
                <c:pt idx="8001">
                  <c:v>-8403.1</c:v>
                </c:pt>
                <c:pt idx="8002">
                  <c:v>-8441.4</c:v>
                </c:pt>
                <c:pt idx="8003">
                  <c:v>-8521.5</c:v>
                </c:pt>
                <c:pt idx="8004">
                  <c:v>-8555.4</c:v>
                </c:pt>
                <c:pt idx="8005">
                  <c:v>-8594.1</c:v>
                </c:pt>
                <c:pt idx="8006">
                  <c:v>-8657.9</c:v>
                </c:pt>
                <c:pt idx="8007">
                  <c:v>-8692.2999999999993</c:v>
                </c:pt>
                <c:pt idx="8008">
                  <c:v>-8710.5</c:v>
                </c:pt>
                <c:pt idx="8009">
                  <c:v>-8724.4</c:v>
                </c:pt>
                <c:pt idx="8010">
                  <c:v>-8715.1</c:v>
                </c:pt>
                <c:pt idx="8011">
                  <c:v>-8713.2999999999993</c:v>
                </c:pt>
                <c:pt idx="8012">
                  <c:v>-8709.4</c:v>
                </c:pt>
                <c:pt idx="8013">
                  <c:v>-8675.6</c:v>
                </c:pt>
                <c:pt idx="8014">
                  <c:v>-8619.1</c:v>
                </c:pt>
                <c:pt idx="8015">
                  <c:v>-8576.9</c:v>
                </c:pt>
                <c:pt idx="8016">
                  <c:v>-8525.7999999999993</c:v>
                </c:pt>
                <c:pt idx="8017">
                  <c:v>-8418.7999999999993</c:v>
                </c:pt>
                <c:pt idx="8018">
                  <c:v>-8315.1</c:v>
                </c:pt>
                <c:pt idx="8019">
                  <c:v>-8157.4</c:v>
                </c:pt>
                <c:pt idx="8020">
                  <c:v>-8013.9</c:v>
                </c:pt>
                <c:pt idx="8021">
                  <c:v>-7852.7</c:v>
                </c:pt>
                <c:pt idx="8022">
                  <c:v>-7668.9</c:v>
                </c:pt>
                <c:pt idx="8023">
                  <c:v>-7481.1</c:v>
                </c:pt>
                <c:pt idx="8024">
                  <c:v>-7225.6</c:v>
                </c:pt>
                <c:pt idx="8025">
                  <c:v>-6997.3</c:v>
                </c:pt>
                <c:pt idx="8026">
                  <c:v>-6783.3</c:v>
                </c:pt>
                <c:pt idx="8027">
                  <c:v>-6550.2</c:v>
                </c:pt>
                <c:pt idx="8028">
                  <c:v>-6275.7</c:v>
                </c:pt>
                <c:pt idx="8029">
                  <c:v>-5931.6</c:v>
                </c:pt>
                <c:pt idx="8030">
                  <c:v>-5619.1</c:v>
                </c:pt>
                <c:pt idx="8031">
                  <c:v>-5332.2</c:v>
                </c:pt>
                <c:pt idx="8032">
                  <c:v>-5013.8</c:v>
                </c:pt>
                <c:pt idx="8033">
                  <c:v>-4668.3</c:v>
                </c:pt>
                <c:pt idx="8034">
                  <c:v>-4319.3999999999996</c:v>
                </c:pt>
                <c:pt idx="8035">
                  <c:v>-4006.4</c:v>
                </c:pt>
                <c:pt idx="8036">
                  <c:v>-3653.9</c:v>
                </c:pt>
                <c:pt idx="8037">
                  <c:v>-3314.9</c:v>
                </c:pt>
                <c:pt idx="8038">
                  <c:v>-3000.7</c:v>
                </c:pt>
                <c:pt idx="8039">
                  <c:v>-2714.8</c:v>
                </c:pt>
                <c:pt idx="8040">
                  <c:v>-2438.8000000000002</c:v>
                </c:pt>
                <c:pt idx="8041">
                  <c:v>-2196.6999999999998</c:v>
                </c:pt>
                <c:pt idx="8042">
                  <c:v>-1959.4</c:v>
                </c:pt>
                <c:pt idx="8043">
                  <c:v>-1725.8</c:v>
                </c:pt>
                <c:pt idx="8044">
                  <c:v>-1450</c:v>
                </c:pt>
                <c:pt idx="8045">
                  <c:v>-1191.5</c:v>
                </c:pt>
                <c:pt idx="8046">
                  <c:v>-997.55</c:v>
                </c:pt>
                <c:pt idx="8047">
                  <c:v>-837.31</c:v>
                </c:pt>
                <c:pt idx="8048">
                  <c:v>-704.99</c:v>
                </c:pt>
                <c:pt idx="8049">
                  <c:v>-553.79999999999995</c:v>
                </c:pt>
                <c:pt idx="8050">
                  <c:v>-464.21</c:v>
                </c:pt>
                <c:pt idx="8051">
                  <c:v>-410.62</c:v>
                </c:pt>
                <c:pt idx="8052">
                  <c:v>-374.04</c:v>
                </c:pt>
                <c:pt idx="8053">
                  <c:v>-319.11</c:v>
                </c:pt>
                <c:pt idx="8054">
                  <c:v>-277.07</c:v>
                </c:pt>
                <c:pt idx="8055">
                  <c:v>-218.8</c:v>
                </c:pt>
                <c:pt idx="8056">
                  <c:v>-133.57</c:v>
                </c:pt>
                <c:pt idx="8057">
                  <c:v>-69.156999999999996</c:v>
                </c:pt>
                <c:pt idx="8058">
                  <c:v>-15.15</c:v>
                </c:pt>
                <c:pt idx="8059">
                  <c:v>42.548999999999999</c:v>
                </c:pt>
                <c:pt idx="8060">
                  <c:v>102.91</c:v>
                </c:pt>
                <c:pt idx="8061">
                  <c:v>172.88</c:v>
                </c:pt>
                <c:pt idx="8062">
                  <c:v>230</c:v>
                </c:pt>
                <c:pt idx="8063">
                  <c:v>274.39999999999998</c:v>
                </c:pt>
                <c:pt idx="8064">
                  <c:v>260.18</c:v>
                </c:pt>
                <c:pt idx="8065">
                  <c:v>274.26</c:v>
                </c:pt>
                <c:pt idx="8066">
                  <c:v>367.68</c:v>
                </c:pt>
                <c:pt idx="8067">
                  <c:v>503.89</c:v>
                </c:pt>
                <c:pt idx="8068">
                  <c:v>619.79</c:v>
                </c:pt>
                <c:pt idx="8069">
                  <c:v>830.36</c:v>
                </c:pt>
                <c:pt idx="8070">
                  <c:v>1117.5</c:v>
                </c:pt>
                <c:pt idx="8071">
                  <c:v>1478.5</c:v>
                </c:pt>
                <c:pt idx="8072">
                  <c:v>1736.8</c:v>
                </c:pt>
                <c:pt idx="8073">
                  <c:v>1814.1</c:v>
                </c:pt>
                <c:pt idx="8074">
                  <c:v>1878.7</c:v>
                </c:pt>
                <c:pt idx="8075">
                  <c:v>1981.5</c:v>
                </c:pt>
                <c:pt idx="8076">
                  <c:v>2094.5</c:v>
                </c:pt>
                <c:pt idx="8077">
                  <c:v>2245.6999999999998</c:v>
                </c:pt>
                <c:pt idx="8078">
                  <c:v>2405</c:v>
                </c:pt>
                <c:pt idx="8079">
                  <c:v>2601.4</c:v>
                </c:pt>
                <c:pt idx="8080">
                  <c:v>2763.2</c:v>
                </c:pt>
                <c:pt idx="8081">
                  <c:v>2926.1</c:v>
                </c:pt>
                <c:pt idx="8082">
                  <c:v>3104.5</c:v>
                </c:pt>
                <c:pt idx="8083">
                  <c:v>3272.2</c:v>
                </c:pt>
                <c:pt idx="8084">
                  <c:v>3468.3</c:v>
                </c:pt>
                <c:pt idx="8085">
                  <c:v>3621.3</c:v>
                </c:pt>
                <c:pt idx="8086">
                  <c:v>3750.9</c:v>
                </c:pt>
                <c:pt idx="8087">
                  <c:v>3920</c:v>
                </c:pt>
                <c:pt idx="8088">
                  <c:v>4103.2</c:v>
                </c:pt>
                <c:pt idx="8089">
                  <c:v>4307.8</c:v>
                </c:pt>
                <c:pt idx="8090">
                  <c:v>4506.8</c:v>
                </c:pt>
                <c:pt idx="8091">
                  <c:v>4696.8999999999996</c:v>
                </c:pt>
                <c:pt idx="8092">
                  <c:v>4843.1000000000004</c:v>
                </c:pt>
                <c:pt idx="8093">
                  <c:v>5010.8999999999996</c:v>
                </c:pt>
                <c:pt idx="8094">
                  <c:v>5247.5</c:v>
                </c:pt>
                <c:pt idx="8095">
                  <c:v>5477.3</c:v>
                </c:pt>
                <c:pt idx="8096">
                  <c:v>5655</c:v>
                </c:pt>
                <c:pt idx="8097">
                  <c:v>5802.9</c:v>
                </c:pt>
                <c:pt idx="8098">
                  <c:v>5935.7</c:v>
                </c:pt>
                <c:pt idx="8099">
                  <c:v>6134.1</c:v>
                </c:pt>
                <c:pt idx="8100">
                  <c:v>6287.1</c:v>
                </c:pt>
                <c:pt idx="8101">
                  <c:v>6386.6</c:v>
                </c:pt>
                <c:pt idx="8102">
                  <c:v>6519.1</c:v>
                </c:pt>
                <c:pt idx="8103">
                  <c:v>6662.3</c:v>
                </c:pt>
                <c:pt idx="8104">
                  <c:v>6845.9</c:v>
                </c:pt>
                <c:pt idx="8105">
                  <c:v>6963</c:v>
                </c:pt>
                <c:pt idx="8106">
                  <c:v>7043.8</c:v>
                </c:pt>
                <c:pt idx="8107">
                  <c:v>7118.9</c:v>
                </c:pt>
                <c:pt idx="8108">
                  <c:v>7235.8</c:v>
                </c:pt>
                <c:pt idx="8109">
                  <c:v>7410.7</c:v>
                </c:pt>
                <c:pt idx="8110">
                  <c:v>7528</c:v>
                </c:pt>
                <c:pt idx="8111">
                  <c:v>7568.3</c:v>
                </c:pt>
                <c:pt idx="8112">
                  <c:v>7674.6</c:v>
                </c:pt>
                <c:pt idx="8113">
                  <c:v>7782.4</c:v>
                </c:pt>
                <c:pt idx="8114">
                  <c:v>7876.2</c:v>
                </c:pt>
                <c:pt idx="8115">
                  <c:v>7921.5</c:v>
                </c:pt>
                <c:pt idx="8116">
                  <c:v>8020.4</c:v>
                </c:pt>
                <c:pt idx="8117">
                  <c:v>8126.4</c:v>
                </c:pt>
                <c:pt idx="8118">
                  <c:v>8235.7999999999993</c:v>
                </c:pt>
                <c:pt idx="8119">
                  <c:v>8340.4</c:v>
                </c:pt>
                <c:pt idx="8120">
                  <c:v>8456.5</c:v>
                </c:pt>
                <c:pt idx="8121">
                  <c:v>8568.9</c:v>
                </c:pt>
                <c:pt idx="8122">
                  <c:v>8652.2999999999993</c:v>
                </c:pt>
                <c:pt idx="8123">
                  <c:v>8757.1</c:v>
                </c:pt>
                <c:pt idx="8124">
                  <c:v>8837.2000000000007</c:v>
                </c:pt>
                <c:pt idx="8125">
                  <c:v>8847.7000000000007</c:v>
                </c:pt>
                <c:pt idx="8126">
                  <c:v>8877.5</c:v>
                </c:pt>
                <c:pt idx="8127">
                  <c:v>8967.6</c:v>
                </c:pt>
                <c:pt idx="8128">
                  <c:v>9063.1</c:v>
                </c:pt>
                <c:pt idx="8129">
                  <c:v>9090.2999999999993</c:v>
                </c:pt>
                <c:pt idx="8130">
                  <c:v>9118.7000000000007</c:v>
                </c:pt>
                <c:pt idx="8131">
                  <c:v>9150.7000000000007</c:v>
                </c:pt>
                <c:pt idx="8132">
                  <c:v>9139.4</c:v>
                </c:pt>
                <c:pt idx="8133">
                  <c:v>9143.7000000000007</c:v>
                </c:pt>
                <c:pt idx="8134">
                  <c:v>9196.1</c:v>
                </c:pt>
                <c:pt idx="8135">
                  <c:v>9199.6</c:v>
                </c:pt>
                <c:pt idx="8136">
                  <c:v>9275</c:v>
                </c:pt>
                <c:pt idx="8137">
                  <c:v>9352.7000000000007</c:v>
                </c:pt>
                <c:pt idx="8138">
                  <c:v>9417.2000000000007</c:v>
                </c:pt>
                <c:pt idx="8139">
                  <c:v>9441.2000000000007</c:v>
                </c:pt>
                <c:pt idx="8140">
                  <c:v>9380.1</c:v>
                </c:pt>
                <c:pt idx="8141">
                  <c:v>9386.7000000000007</c:v>
                </c:pt>
                <c:pt idx="8142">
                  <c:v>9493.5</c:v>
                </c:pt>
                <c:pt idx="8143">
                  <c:v>9486.7000000000007</c:v>
                </c:pt>
                <c:pt idx="8144">
                  <c:v>9422.7000000000007</c:v>
                </c:pt>
                <c:pt idx="8145">
                  <c:v>9446.6</c:v>
                </c:pt>
                <c:pt idx="8146">
                  <c:v>9549</c:v>
                </c:pt>
                <c:pt idx="8147">
                  <c:v>9563.1</c:v>
                </c:pt>
                <c:pt idx="8148">
                  <c:v>9532.4</c:v>
                </c:pt>
                <c:pt idx="8149">
                  <c:v>9550.5</c:v>
                </c:pt>
                <c:pt idx="8150">
                  <c:v>9544.7999999999993</c:v>
                </c:pt>
                <c:pt idx="8151">
                  <c:v>9559.4</c:v>
                </c:pt>
                <c:pt idx="8152">
                  <c:v>9510.7999999999993</c:v>
                </c:pt>
                <c:pt idx="8153">
                  <c:v>9405.7999999999993</c:v>
                </c:pt>
                <c:pt idx="8154">
                  <c:v>9335.6</c:v>
                </c:pt>
                <c:pt idx="8155">
                  <c:v>9325.2000000000007</c:v>
                </c:pt>
                <c:pt idx="8156">
                  <c:v>9325.2999999999993</c:v>
                </c:pt>
                <c:pt idx="8157">
                  <c:v>9304.2999999999993</c:v>
                </c:pt>
                <c:pt idx="8158">
                  <c:v>9269.9</c:v>
                </c:pt>
                <c:pt idx="8159">
                  <c:v>9316.4</c:v>
                </c:pt>
                <c:pt idx="8160">
                  <c:v>9330.5</c:v>
                </c:pt>
                <c:pt idx="8161">
                  <c:v>9226.2999999999993</c:v>
                </c:pt>
                <c:pt idx="8162">
                  <c:v>9078.7999999999993</c:v>
                </c:pt>
                <c:pt idx="8163">
                  <c:v>8986.7999999999993</c:v>
                </c:pt>
                <c:pt idx="8164">
                  <c:v>8906.4</c:v>
                </c:pt>
                <c:pt idx="8165">
                  <c:v>8833.2000000000007</c:v>
                </c:pt>
                <c:pt idx="8166">
                  <c:v>8851.1</c:v>
                </c:pt>
                <c:pt idx="8167">
                  <c:v>8874.5</c:v>
                </c:pt>
                <c:pt idx="8168">
                  <c:v>8812.7999999999993</c:v>
                </c:pt>
                <c:pt idx="8169">
                  <c:v>8743.1</c:v>
                </c:pt>
                <c:pt idx="8170">
                  <c:v>8726.2999999999993</c:v>
                </c:pt>
                <c:pt idx="8171">
                  <c:v>8670.9</c:v>
                </c:pt>
                <c:pt idx="8172">
                  <c:v>8561.5</c:v>
                </c:pt>
                <c:pt idx="8173">
                  <c:v>8522.4</c:v>
                </c:pt>
                <c:pt idx="8174">
                  <c:v>8527.7999999999993</c:v>
                </c:pt>
                <c:pt idx="8175">
                  <c:v>8531.7000000000007</c:v>
                </c:pt>
                <c:pt idx="8176">
                  <c:v>8595.6</c:v>
                </c:pt>
                <c:pt idx="8177">
                  <c:v>8737.1</c:v>
                </c:pt>
                <c:pt idx="8178">
                  <c:v>8814.7000000000007</c:v>
                </c:pt>
                <c:pt idx="8179">
                  <c:v>8783.7000000000007</c:v>
                </c:pt>
                <c:pt idx="8180">
                  <c:v>8744.7999999999993</c:v>
                </c:pt>
                <c:pt idx="8181">
                  <c:v>8736.7000000000007</c:v>
                </c:pt>
                <c:pt idx="8182">
                  <c:v>8763.1</c:v>
                </c:pt>
                <c:pt idx="8183">
                  <c:v>8715.5</c:v>
                </c:pt>
                <c:pt idx="8184">
                  <c:v>8738.2000000000007</c:v>
                </c:pt>
                <c:pt idx="8185">
                  <c:v>8828.4</c:v>
                </c:pt>
                <c:pt idx="8186">
                  <c:v>8917.7000000000007</c:v>
                </c:pt>
                <c:pt idx="8187">
                  <c:v>8894.7999999999993</c:v>
                </c:pt>
                <c:pt idx="8188">
                  <c:v>8864</c:v>
                </c:pt>
                <c:pt idx="8189">
                  <c:v>9026.6</c:v>
                </c:pt>
                <c:pt idx="8190">
                  <c:v>9194.9</c:v>
                </c:pt>
                <c:pt idx="8191">
                  <c:v>9219</c:v>
                </c:pt>
                <c:pt idx="8192">
                  <c:v>9199.4</c:v>
                </c:pt>
                <c:pt idx="8193">
                  <c:v>9189.4</c:v>
                </c:pt>
                <c:pt idx="8194">
                  <c:v>9218.1</c:v>
                </c:pt>
                <c:pt idx="8195">
                  <c:v>9211.6</c:v>
                </c:pt>
                <c:pt idx="8196">
                  <c:v>9174.9</c:v>
                </c:pt>
                <c:pt idx="8197">
                  <c:v>9218.9</c:v>
                </c:pt>
                <c:pt idx="8198">
                  <c:v>9276.7000000000007</c:v>
                </c:pt>
                <c:pt idx="8199">
                  <c:v>9326.6</c:v>
                </c:pt>
                <c:pt idx="8200">
                  <c:v>9412.7000000000007</c:v>
                </c:pt>
                <c:pt idx="8201">
                  <c:v>9533</c:v>
                </c:pt>
                <c:pt idx="8202">
                  <c:v>9682.5</c:v>
                </c:pt>
                <c:pt idx="8203">
                  <c:v>9817.2999999999993</c:v>
                </c:pt>
                <c:pt idx="8204">
                  <c:v>9872.7999999999993</c:v>
                </c:pt>
                <c:pt idx="8205">
                  <c:v>9878.5</c:v>
                </c:pt>
                <c:pt idx="8206">
                  <c:v>9848</c:v>
                </c:pt>
                <c:pt idx="8207">
                  <c:v>9935.6</c:v>
                </c:pt>
                <c:pt idx="8208">
                  <c:v>10089</c:v>
                </c:pt>
                <c:pt idx="8209">
                  <c:v>10196</c:v>
                </c:pt>
                <c:pt idx="8210">
                  <c:v>10342</c:v>
                </c:pt>
                <c:pt idx="8211">
                  <c:v>10546</c:v>
                </c:pt>
                <c:pt idx="8212">
                  <c:v>10737</c:v>
                </c:pt>
                <c:pt idx="8213">
                  <c:v>10813</c:v>
                </c:pt>
                <c:pt idx="8214">
                  <c:v>10816</c:v>
                </c:pt>
                <c:pt idx="8215">
                  <c:v>10891</c:v>
                </c:pt>
                <c:pt idx="8216">
                  <c:v>11092</c:v>
                </c:pt>
                <c:pt idx="8217">
                  <c:v>11293</c:v>
                </c:pt>
                <c:pt idx="8218">
                  <c:v>11380</c:v>
                </c:pt>
                <c:pt idx="8219">
                  <c:v>11423</c:v>
                </c:pt>
                <c:pt idx="8220">
                  <c:v>11516</c:v>
                </c:pt>
                <c:pt idx="8221">
                  <c:v>11609</c:v>
                </c:pt>
                <c:pt idx="8222">
                  <c:v>11726</c:v>
                </c:pt>
                <c:pt idx="8223">
                  <c:v>11849</c:v>
                </c:pt>
                <c:pt idx="8224">
                  <c:v>11914</c:v>
                </c:pt>
                <c:pt idx="8225">
                  <c:v>11968</c:v>
                </c:pt>
                <c:pt idx="8226">
                  <c:v>12033</c:v>
                </c:pt>
                <c:pt idx="8227">
                  <c:v>12079</c:v>
                </c:pt>
                <c:pt idx="8228">
                  <c:v>12099</c:v>
                </c:pt>
                <c:pt idx="8229">
                  <c:v>12150</c:v>
                </c:pt>
                <c:pt idx="8230">
                  <c:v>12205</c:v>
                </c:pt>
                <c:pt idx="8231">
                  <c:v>12219</c:v>
                </c:pt>
                <c:pt idx="8232">
                  <c:v>12279</c:v>
                </c:pt>
                <c:pt idx="8233">
                  <c:v>12310</c:v>
                </c:pt>
                <c:pt idx="8234">
                  <c:v>12373</c:v>
                </c:pt>
                <c:pt idx="8235">
                  <c:v>12500</c:v>
                </c:pt>
                <c:pt idx="8236">
                  <c:v>12640</c:v>
                </c:pt>
                <c:pt idx="8237">
                  <c:v>12798</c:v>
                </c:pt>
                <c:pt idx="8238">
                  <c:v>12870</c:v>
                </c:pt>
                <c:pt idx="8239">
                  <c:v>12964</c:v>
                </c:pt>
                <c:pt idx="8240">
                  <c:v>13004</c:v>
                </c:pt>
                <c:pt idx="8241">
                  <c:v>13061</c:v>
                </c:pt>
                <c:pt idx="8242">
                  <c:v>13119</c:v>
                </c:pt>
                <c:pt idx="8243">
                  <c:v>13158</c:v>
                </c:pt>
                <c:pt idx="8244">
                  <c:v>13163</c:v>
                </c:pt>
                <c:pt idx="8245">
                  <c:v>13204</c:v>
                </c:pt>
                <c:pt idx="8246">
                  <c:v>13286</c:v>
                </c:pt>
                <c:pt idx="8247">
                  <c:v>13316</c:v>
                </c:pt>
                <c:pt idx="8248">
                  <c:v>13288</c:v>
                </c:pt>
                <c:pt idx="8249">
                  <c:v>13262</c:v>
                </c:pt>
                <c:pt idx="8250">
                  <c:v>13298</c:v>
                </c:pt>
                <c:pt idx="8251">
                  <c:v>13389</c:v>
                </c:pt>
                <c:pt idx="8252">
                  <c:v>13408</c:v>
                </c:pt>
                <c:pt idx="8253">
                  <c:v>13442</c:v>
                </c:pt>
                <c:pt idx="8254">
                  <c:v>13512</c:v>
                </c:pt>
                <c:pt idx="8255">
                  <c:v>13579</c:v>
                </c:pt>
                <c:pt idx="8256">
                  <c:v>13610</c:v>
                </c:pt>
                <c:pt idx="8257">
                  <c:v>13554</c:v>
                </c:pt>
                <c:pt idx="8258">
                  <c:v>13551</c:v>
                </c:pt>
                <c:pt idx="8259">
                  <c:v>13585</c:v>
                </c:pt>
                <c:pt idx="8260">
                  <c:v>13604</c:v>
                </c:pt>
                <c:pt idx="8261">
                  <c:v>13655</c:v>
                </c:pt>
                <c:pt idx="8262">
                  <c:v>13699</c:v>
                </c:pt>
                <c:pt idx="8263">
                  <c:v>13757</c:v>
                </c:pt>
                <c:pt idx="8264">
                  <c:v>13796</c:v>
                </c:pt>
                <c:pt idx="8265">
                  <c:v>13804</c:v>
                </c:pt>
                <c:pt idx="8266">
                  <c:v>13812</c:v>
                </c:pt>
                <c:pt idx="8267">
                  <c:v>13800</c:v>
                </c:pt>
                <c:pt idx="8268">
                  <c:v>13753</c:v>
                </c:pt>
                <c:pt idx="8269">
                  <c:v>13753</c:v>
                </c:pt>
                <c:pt idx="8270">
                  <c:v>13753</c:v>
                </c:pt>
                <c:pt idx="8271">
                  <c:v>13737</c:v>
                </c:pt>
                <c:pt idx="8272">
                  <c:v>13685</c:v>
                </c:pt>
                <c:pt idx="8273">
                  <c:v>13631</c:v>
                </c:pt>
                <c:pt idx="8274">
                  <c:v>13576</c:v>
                </c:pt>
                <c:pt idx="8275">
                  <c:v>13483</c:v>
                </c:pt>
                <c:pt idx="8276">
                  <c:v>13288</c:v>
                </c:pt>
                <c:pt idx="8277">
                  <c:v>13035</c:v>
                </c:pt>
                <c:pt idx="8278">
                  <c:v>12715</c:v>
                </c:pt>
                <c:pt idx="8279">
                  <c:v>12417</c:v>
                </c:pt>
                <c:pt idx="8280">
                  <c:v>12284</c:v>
                </c:pt>
                <c:pt idx="8281">
                  <c:v>12127</c:v>
                </c:pt>
                <c:pt idx="8282">
                  <c:v>11933</c:v>
                </c:pt>
                <c:pt idx="8283">
                  <c:v>11637</c:v>
                </c:pt>
                <c:pt idx="8284">
                  <c:v>11270</c:v>
                </c:pt>
                <c:pt idx="8285">
                  <c:v>10859</c:v>
                </c:pt>
                <c:pt idx="8286">
                  <c:v>10428</c:v>
                </c:pt>
                <c:pt idx="8287">
                  <c:v>9957.7000000000007</c:v>
                </c:pt>
                <c:pt idx="8288">
                  <c:v>9524.4</c:v>
                </c:pt>
                <c:pt idx="8289">
                  <c:v>9050.2000000000007</c:v>
                </c:pt>
                <c:pt idx="8290">
                  <c:v>8514.2999999999993</c:v>
                </c:pt>
                <c:pt idx="8291">
                  <c:v>8060.8</c:v>
                </c:pt>
                <c:pt idx="8292">
                  <c:v>7701.9</c:v>
                </c:pt>
                <c:pt idx="8293">
                  <c:v>7363.5</c:v>
                </c:pt>
                <c:pt idx="8294">
                  <c:v>7002.5</c:v>
                </c:pt>
                <c:pt idx="8295">
                  <c:v>6641.3</c:v>
                </c:pt>
                <c:pt idx="8296">
                  <c:v>6290.4</c:v>
                </c:pt>
                <c:pt idx="8297">
                  <c:v>5900.6</c:v>
                </c:pt>
                <c:pt idx="8298">
                  <c:v>5495.7</c:v>
                </c:pt>
                <c:pt idx="8299">
                  <c:v>5077.3999999999996</c:v>
                </c:pt>
                <c:pt idx="8300">
                  <c:v>4693</c:v>
                </c:pt>
                <c:pt idx="8301">
                  <c:v>4354.7</c:v>
                </c:pt>
                <c:pt idx="8302">
                  <c:v>4078.3</c:v>
                </c:pt>
                <c:pt idx="8303">
                  <c:v>3797.3</c:v>
                </c:pt>
                <c:pt idx="8304">
                  <c:v>3511.9</c:v>
                </c:pt>
                <c:pt idx="8305">
                  <c:v>3232.9</c:v>
                </c:pt>
                <c:pt idx="8306">
                  <c:v>2990.8</c:v>
                </c:pt>
                <c:pt idx="8307">
                  <c:v>2811.1</c:v>
                </c:pt>
                <c:pt idx="8308">
                  <c:v>2662.8</c:v>
                </c:pt>
                <c:pt idx="8309">
                  <c:v>2539.1</c:v>
                </c:pt>
                <c:pt idx="8310">
                  <c:v>2375</c:v>
                </c:pt>
                <c:pt idx="8311">
                  <c:v>2168.5</c:v>
                </c:pt>
                <c:pt idx="8312">
                  <c:v>2004.7</c:v>
                </c:pt>
                <c:pt idx="8313">
                  <c:v>1832</c:v>
                </c:pt>
                <c:pt idx="8314">
                  <c:v>1643.7</c:v>
                </c:pt>
                <c:pt idx="8315">
                  <c:v>1306.8</c:v>
                </c:pt>
                <c:pt idx="8316">
                  <c:v>1020.2</c:v>
                </c:pt>
                <c:pt idx="8317">
                  <c:v>807.13</c:v>
                </c:pt>
                <c:pt idx="8318">
                  <c:v>647.59</c:v>
                </c:pt>
                <c:pt idx="8319">
                  <c:v>559.69000000000005</c:v>
                </c:pt>
                <c:pt idx="8320">
                  <c:v>461.7</c:v>
                </c:pt>
                <c:pt idx="8321">
                  <c:v>382.92</c:v>
                </c:pt>
                <c:pt idx="8322">
                  <c:v>331.01</c:v>
                </c:pt>
                <c:pt idx="8323">
                  <c:v>312.67</c:v>
                </c:pt>
                <c:pt idx="8324">
                  <c:v>302.85000000000002</c:v>
                </c:pt>
                <c:pt idx="8325">
                  <c:v>252.62</c:v>
                </c:pt>
                <c:pt idx="8326">
                  <c:v>205.62</c:v>
                </c:pt>
                <c:pt idx="8327">
                  <c:v>184.26</c:v>
                </c:pt>
                <c:pt idx="8328">
                  <c:v>222.55</c:v>
                </c:pt>
                <c:pt idx="8329">
                  <c:v>262.31</c:v>
                </c:pt>
                <c:pt idx="8330">
                  <c:v>196.32</c:v>
                </c:pt>
                <c:pt idx="8331">
                  <c:v>128.93</c:v>
                </c:pt>
                <c:pt idx="8332">
                  <c:v>118.95</c:v>
                </c:pt>
                <c:pt idx="8333">
                  <c:v>80.629000000000005</c:v>
                </c:pt>
                <c:pt idx="8334">
                  <c:v>19.841999999999999</c:v>
                </c:pt>
                <c:pt idx="8335">
                  <c:v>-7.7054</c:v>
                </c:pt>
                <c:pt idx="8336">
                  <c:v>-24.405000000000001</c:v>
                </c:pt>
                <c:pt idx="8337">
                  <c:v>-68.87</c:v>
                </c:pt>
                <c:pt idx="8338">
                  <c:v>-166.16</c:v>
                </c:pt>
                <c:pt idx="8339">
                  <c:v>-220.31</c:v>
                </c:pt>
                <c:pt idx="8340">
                  <c:v>-233.33</c:v>
                </c:pt>
                <c:pt idx="8341">
                  <c:v>-202</c:v>
                </c:pt>
                <c:pt idx="8342">
                  <c:v>-203.64</c:v>
                </c:pt>
                <c:pt idx="8343">
                  <c:v>-283.27999999999997</c:v>
                </c:pt>
                <c:pt idx="8344">
                  <c:v>-391.59</c:v>
                </c:pt>
                <c:pt idx="8345">
                  <c:v>-480.49</c:v>
                </c:pt>
                <c:pt idx="8346">
                  <c:v>-546.08000000000004</c:v>
                </c:pt>
                <c:pt idx="8347">
                  <c:v>-600.29</c:v>
                </c:pt>
                <c:pt idx="8348">
                  <c:v>-650.71</c:v>
                </c:pt>
                <c:pt idx="8349">
                  <c:v>-709.06</c:v>
                </c:pt>
                <c:pt idx="8350">
                  <c:v>-835.52</c:v>
                </c:pt>
                <c:pt idx="8351">
                  <c:v>-983.08</c:v>
                </c:pt>
                <c:pt idx="8352">
                  <c:v>-1090.0999999999999</c:v>
                </c:pt>
                <c:pt idx="8353">
                  <c:v>-1261.3</c:v>
                </c:pt>
                <c:pt idx="8354">
                  <c:v>-1426</c:v>
                </c:pt>
                <c:pt idx="8355">
                  <c:v>-1604.3</c:v>
                </c:pt>
                <c:pt idx="8356">
                  <c:v>-1742.3</c:v>
                </c:pt>
                <c:pt idx="8357">
                  <c:v>-1905.9</c:v>
                </c:pt>
                <c:pt idx="8358">
                  <c:v>-2037.9</c:v>
                </c:pt>
                <c:pt idx="8359">
                  <c:v>-2253.8000000000002</c:v>
                </c:pt>
                <c:pt idx="8360">
                  <c:v>-2470.6999999999998</c:v>
                </c:pt>
                <c:pt idx="8361">
                  <c:v>-2652.5</c:v>
                </c:pt>
                <c:pt idx="8362">
                  <c:v>-2821.1</c:v>
                </c:pt>
                <c:pt idx="8363">
                  <c:v>-3029.4</c:v>
                </c:pt>
                <c:pt idx="8364">
                  <c:v>-3230.4</c:v>
                </c:pt>
                <c:pt idx="8365">
                  <c:v>-3425.3</c:v>
                </c:pt>
                <c:pt idx="8366">
                  <c:v>-3593.2</c:v>
                </c:pt>
                <c:pt idx="8367">
                  <c:v>-3769.9</c:v>
                </c:pt>
                <c:pt idx="8368">
                  <c:v>-3980.3</c:v>
                </c:pt>
                <c:pt idx="8369">
                  <c:v>-4138.6000000000004</c:v>
                </c:pt>
                <c:pt idx="8370">
                  <c:v>-4325.7</c:v>
                </c:pt>
                <c:pt idx="8371">
                  <c:v>-4501.3999999999996</c:v>
                </c:pt>
                <c:pt idx="8372">
                  <c:v>-4646.2</c:v>
                </c:pt>
                <c:pt idx="8373">
                  <c:v>-4745.5</c:v>
                </c:pt>
                <c:pt idx="8374">
                  <c:v>-4910.1000000000004</c:v>
                </c:pt>
                <c:pt idx="8375">
                  <c:v>-5031</c:v>
                </c:pt>
                <c:pt idx="8376">
                  <c:v>-5197.8</c:v>
                </c:pt>
                <c:pt idx="8377">
                  <c:v>-5309.4</c:v>
                </c:pt>
                <c:pt idx="8378">
                  <c:v>-5393.2</c:v>
                </c:pt>
                <c:pt idx="8379">
                  <c:v>-5469.8</c:v>
                </c:pt>
                <c:pt idx="8380">
                  <c:v>-5542.3</c:v>
                </c:pt>
                <c:pt idx="8381">
                  <c:v>-5634</c:v>
                </c:pt>
                <c:pt idx="8382">
                  <c:v>-5745.4</c:v>
                </c:pt>
                <c:pt idx="8383">
                  <c:v>-5863.3</c:v>
                </c:pt>
                <c:pt idx="8384">
                  <c:v>-5962.4</c:v>
                </c:pt>
                <c:pt idx="8385">
                  <c:v>-6050.3</c:v>
                </c:pt>
                <c:pt idx="8386">
                  <c:v>-6137.8</c:v>
                </c:pt>
                <c:pt idx="8387">
                  <c:v>-6230.5</c:v>
                </c:pt>
                <c:pt idx="8388">
                  <c:v>-6314.8</c:v>
                </c:pt>
                <c:pt idx="8389">
                  <c:v>-6380.4</c:v>
                </c:pt>
                <c:pt idx="8390">
                  <c:v>-6439</c:v>
                </c:pt>
                <c:pt idx="8391">
                  <c:v>-6480.5</c:v>
                </c:pt>
                <c:pt idx="8392">
                  <c:v>-6521.3</c:v>
                </c:pt>
                <c:pt idx="8393">
                  <c:v>-6603.1</c:v>
                </c:pt>
                <c:pt idx="8394">
                  <c:v>-6679</c:v>
                </c:pt>
                <c:pt idx="8395">
                  <c:v>-6747</c:v>
                </c:pt>
                <c:pt idx="8396">
                  <c:v>-6792.3</c:v>
                </c:pt>
                <c:pt idx="8397">
                  <c:v>-6840.5</c:v>
                </c:pt>
                <c:pt idx="8398">
                  <c:v>-6911.8</c:v>
                </c:pt>
                <c:pt idx="8399">
                  <c:v>-6917</c:v>
                </c:pt>
                <c:pt idx="8400">
                  <c:v>-6918</c:v>
                </c:pt>
                <c:pt idx="8401">
                  <c:v>-6982.1</c:v>
                </c:pt>
                <c:pt idx="8402">
                  <c:v>-7024.2</c:v>
                </c:pt>
                <c:pt idx="8403">
                  <c:v>-7113.6</c:v>
                </c:pt>
                <c:pt idx="8404">
                  <c:v>-7136.3</c:v>
                </c:pt>
                <c:pt idx="8405">
                  <c:v>-7167.2</c:v>
                </c:pt>
                <c:pt idx="8406">
                  <c:v>-7178.4</c:v>
                </c:pt>
                <c:pt idx="8407">
                  <c:v>-7208.8</c:v>
                </c:pt>
                <c:pt idx="8408">
                  <c:v>-7275</c:v>
                </c:pt>
                <c:pt idx="8409">
                  <c:v>-7293</c:v>
                </c:pt>
                <c:pt idx="8410">
                  <c:v>-7360.5</c:v>
                </c:pt>
                <c:pt idx="8411">
                  <c:v>-7460.4</c:v>
                </c:pt>
                <c:pt idx="8412">
                  <c:v>-7550.6</c:v>
                </c:pt>
                <c:pt idx="8413">
                  <c:v>-7654.6</c:v>
                </c:pt>
                <c:pt idx="8414">
                  <c:v>-7757.2</c:v>
                </c:pt>
                <c:pt idx="8415">
                  <c:v>-7853.2</c:v>
                </c:pt>
                <c:pt idx="8416">
                  <c:v>-7859</c:v>
                </c:pt>
                <c:pt idx="8417">
                  <c:v>-7892.8</c:v>
                </c:pt>
                <c:pt idx="8418">
                  <c:v>-7949.7</c:v>
                </c:pt>
                <c:pt idx="8419">
                  <c:v>-7996.9</c:v>
                </c:pt>
                <c:pt idx="8420">
                  <c:v>-8033</c:v>
                </c:pt>
                <c:pt idx="8421">
                  <c:v>-8104.3</c:v>
                </c:pt>
                <c:pt idx="8422">
                  <c:v>-8145.8</c:v>
                </c:pt>
                <c:pt idx="8423">
                  <c:v>-8200.9</c:v>
                </c:pt>
                <c:pt idx="8424">
                  <c:v>-8259.2999999999993</c:v>
                </c:pt>
                <c:pt idx="8425">
                  <c:v>-8273.7000000000007</c:v>
                </c:pt>
                <c:pt idx="8426">
                  <c:v>-8317.2999999999993</c:v>
                </c:pt>
                <c:pt idx="8427">
                  <c:v>-8336.9</c:v>
                </c:pt>
                <c:pt idx="8428">
                  <c:v>-8343.4</c:v>
                </c:pt>
                <c:pt idx="8429">
                  <c:v>-8349.6</c:v>
                </c:pt>
                <c:pt idx="8430">
                  <c:v>-8375.2000000000007</c:v>
                </c:pt>
                <c:pt idx="8431">
                  <c:v>-8458.7000000000007</c:v>
                </c:pt>
                <c:pt idx="8432">
                  <c:v>-8511</c:v>
                </c:pt>
                <c:pt idx="8433">
                  <c:v>-8514.4</c:v>
                </c:pt>
                <c:pt idx="8434">
                  <c:v>-8540.7000000000007</c:v>
                </c:pt>
                <c:pt idx="8435">
                  <c:v>-8537.1</c:v>
                </c:pt>
                <c:pt idx="8436">
                  <c:v>-8529</c:v>
                </c:pt>
                <c:pt idx="8437">
                  <c:v>-8487.2999999999993</c:v>
                </c:pt>
                <c:pt idx="8438">
                  <c:v>-8492.7000000000007</c:v>
                </c:pt>
                <c:pt idx="8439">
                  <c:v>-8514.4</c:v>
                </c:pt>
                <c:pt idx="8440">
                  <c:v>-8530.9</c:v>
                </c:pt>
                <c:pt idx="8441">
                  <c:v>-8567.7000000000007</c:v>
                </c:pt>
                <c:pt idx="8442">
                  <c:v>-8633.2999999999993</c:v>
                </c:pt>
                <c:pt idx="8443">
                  <c:v>-8701.2000000000007</c:v>
                </c:pt>
                <c:pt idx="8444">
                  <c:v>-8741.2000000000007</c:v>
                </c:pt>
                <c:pt idx="8445">
                  <c:v>-8785.7000000000007</c:v>
                </c:pt>
                <c:pt idx="8446">
                  <c:v>-8810.1</c:v>
                </c:pt>
                <c:pt idx="8447">
                  <c:v>-8845.5</c:v>
                </c:pt>
                <c:pt idx="8448">
                  <c:v>-8882.4</c:v>
                </c:pt>
                <c:pt idx="8449">
                  <c:v>-8885.6</c:v>
                </c:pt>
                <c:pt idx="8450">
                  <c:v>-8949.9</c:v>
                </c:pt>
                <c:pt idx="8451">
                  <c:v>-9014.2999999999993</c:v>
                </c:pt>
                <c:pt idx="8452">
                  <c:v>-9065.7999999999993</c:v>
                </c:pt>
                <c:pt idx="8453">
                  <c:v>-9106.9</c:v>
                </c:pt>
                <c:pt idx="8454">
                  <c:v>-9116.7999999999993</c:v>
                </c:pt>
                <c:pt idx="8455">
                  <c:v>-9128.5</c:v>
                </c:pt>
                <c:pt idx="8456">
                  <c:v>-9158.7000000000007</c:v>
                </c:pt>
                <c:pt idx="8457">
                  <c:v>-9124.7999999999993</c:v>
                </c:pt>
                <c:pt idx="8458">
                  <c:v>-9143</c:v>
                </c:pt>
                <c:pt idx="8459">
                  <c:v>-9159.4</c:v>
                </c:pt>
                <c:pt idx="8460">
                  <c:v>-9142</c:v>
                </c:pt>
                <c:pt idx="8461">
                  <c:v>-9180.2999999999993</c:v>
                </c:pt>
                <c:pt idx="8462">
                  <c:v>-9196.2000000000007</c:v>
                </c:pt>
                <c:pt idx="8463">
                  <c:v>-9181.7999999999993</c:v>
                </c:pt>
                <c:pt idx="8464">
                  <c:v>-9178.7999999999993</c:v>
                </c:pt>
                <c:pt idx="8465">
                  <c:v>-9181.1</c:v>
                </c:pt>
                <c:pt idx="8466">
                  <c:v>-9134.7000000000007</c:v>
                </c:pt>
                <c:pt idx="8467">
                  <c:v>-9108.6</c:v>
                </c:pt>
                <c:pt idx="8468">
                  <c:v>-9159.1</c:v>
                </c:pt>
                <c:pt idx="8469">
                  <c:v>-9179.4</c:v>
                </c:pt>
                <c:pt idx="8470">
                  <c:v>-9191.6</c:v>
                </c:pt>
                <c:pt idx="8471">
                  <c:v>-9247.5</c:v>
                </c:pt>
                <c:pt idx="8472">
                  <c:v>-9264.2999999999993</c:v>
                </c:pt>
                <c:pt idx="8473">
                  <c:v>-9301.1</c:v>
                </c:pt>
                <c:pt idx="8474">
                  <c:v>-9335.2000000000007</c:v>
                </c:pt>
                <c:pt idx="8475">
                  <c:v>-9345.5</c:v>
                </c:pt>
                <c:pt idx="8476">
                  <c:v>-9376.9</c:v>
                </c:pt>
                <c:pt idx="8477">
                  <c:v>-9361.7000000000007</c:v>
                </c:pt>
                <c:pt idx="8478">
                  <c:v>-9413.2000000000007</c:v>
                </c:pt>
                <c:pt idx="8479">
                  <c:v>-9436.2000000000007</c:v>
                </c:pt>
                <c:pt idx="8480">
                  <c:v>-9442.2999999999993</c:v>
                </c:pt>
                <c:pt idx="8481">
                  <c:v>-9516.5</c:v>
                </c:pt>
                <c:pt idx="8482">
                  <c:v>-9525.4</c:v>
                </c:pt>
                <c:pt idx="8483">
                  <c:v>-9551.1</c:v>
                </c:pt>
                <c:pt idx="8484">
                  <c:v>-9580.2000000000007</c:v>
                </c:pt>
                <c:pt idx="8485">
                  <c:v>-9576.6</c:v>
                </c:pt>
                <c:pt idx="8486">
                  <c:v>-9566.4</c:v>
                </c:pt>
                <c:pt idx="8487">
                  <c:v>-9549.2000000000007</c:v>
                </c:pt>
                <c:pt idx="8488">
                  <c:v>-9540.1</c:v>
                </c:pt>
                <c:pt idx="8489">
                  <c:v>-9495.6</c:v>
                </c:pt>
                <c:pt idx="8490">
                  <c:v>-9472.7000000000007</c:v>
                </c:pt>
                <c:pt idx="8491">
                  <c:v>-9448.2000000000007</c:v>
                </c:pt>
                <c:pt idx="8492">
                  <c:v>-9379.2999999999993</c:v>
                </c:pt>
                <c:pt idx="8493">
                  <c:v>-9359.6</c:v>
                </c:pt>
                <c:pt idx="8494">
                  <c:v>-9343.9</c:v>
                </c:pt>
                <c:pt idx="8495">
                  <c:v>-9267.1</c:v>
                </c:pt>
                <c:pt idx="8496">
                  <c:v>-9262.7999999999993</c:v>
                </c:pt>
                <c:pt idx="8497">
                  <c:v>-9237</c:v>
                </c:pt>
                <c:pt idx="8498">
                  <c:v>-9197.5</c:v>
                </c:pt>
                <c:pt idx="8499">
                  <c:v>-9132</c:v>
                </c:pt>
                <c:pt idx="8500">
                  <c:v>-9046.4</c:v>
                </c:pt>
                <c:pt idx="8501">
                  <c:v>-8987.7999999999993</c:v>
                </c:pt>
                <c:pt idx="8502">
                  <c:v>-8954.4</c:v>
                </c:pt>
                <c:pt idx="8503">
                  <c:v>-8895.4</c:v>
                </c:pt>
                <c:pt idx="8504">
                  <c:v>-8869.2000000000007</c:v>
                </c:pt>
                <c:pt idx="8505">
                  <c:v>-8817.6</c:v>
                </c:pt>
                <c:pt idx="8506">
                  <c:v>-8752.2000000000007</c:v>
                </c:pt>
                <c:pt idx="8507">
                  <c:v>-8643.2000000000007</c:v>
                </c:pt>
                <c:pt idx="8508">
                  <c:v>-8533.2000000000007</c:v>
                </c:pt>
                <c:pt idx="8509">
                  <c:v>-8393.6</c:v>
                </c:pt>
                <c:pt idx="8510">
                  <c:v>-8199.5</c:v>
                </c:pt>
                <c:pt idx="8511">
                  <c:v>-7926.8</c:v>
                </c:pt>
                <c:pt idx="8512">
                  <c:v>-7650.1</c:v>
                </c:pt>
                <c:pt idx="8513">
                  <c:v>-7422.6</c:v>
                </c:pt>
                <c:pt idx="8514">
                  <c:v>-7131.9</c:v>
                </c:pt>
                <c:pt idx="8515">
                  <c:v>-6811</c:v>
                </c:pt>
                <c:pt idx="8516">
                  <c:v>-6430.5</c:v>
                </c:pt>
                <c:pt idx="8517">
                  <c:v>-6034.7</c:v>
                </c:pt>
                <c:pt idx="8518">
                  <c:v>-5635</c:v>
                </c:pt>
                <c:pt idx="8519">
                  <c:v>-5189.2</c:v>
                </c:pt>
                <c:pt idx="8520">
                  <c:v>-4726.3999999999996</c:v>
                </c:pt>
                <c:pt idx="8521">
                  <c:v>-4266</c:v>
                </c:pt>
                <c:pt idx="8522">
                  <c:v>-3857.8</c:v>
                </c:pt>
                <c:pt idx="8523">
                  <c:v>-3479.1</c:v>
                </c:pt>
                <c:pt idx="8524">
                  <c:v>-3106.3</c:v>
                </c:pt>
                <c:pt idx="8525">
                  <c:v>-2712.8</c:v>
                </c:pt>
                <c:pt idx="8526">
                  <c:v>-2386.6</c:v>
                </c:pt>
                <c:pt idx="8527">
                  <c:v>-2068.4</c:v>
                </c:pt>
                <c:pt idx="8528">
                  <c:v>-1746.4</c:v>
                </c:pt>
                <c:pt idx="8529">
                  <c:v>-1430.9</c:v>
                </c:pt>
                <c:pt idx="8530">
                  <c:v>-1121.0999999999999</c:v>
                </c:pt>
                <c:pt idx="8531">
                  <c:v>-921.23</c:v>
                </c:pt>
                <c:pt idx="8532">
                  <c:v>-752.16</c:v>
                </c:pt>
                <c:pt idx="8533">
                  <c:v>-574.55999999999995</c:v>
                </c:pt>
                <c:pt idx="8534">
                  <c:v>-399.33</c:v>
                </c:pt>
                <c:pt idx="8535">
                  <c:v>-294.06</c:v>
                </c:pt>
                <c:pt idx="8536">
                  <c:v>-215.51</c:v>
                </c:pt>
                <c:pt idx="8537">
                  <c:v>-120.57</c:v>
                </c:pt>
                <c:pt idx="8538">
                  <c:v>-27.407</c:v>
                </c:pt>
                <c:pt idx="8539">
                  <c:v>12.013999999999999</c:v>
                </c:pt>
                <c:pt idx="8540">
                  <c:v>68.983000000000004</c:v>
                </c:pt>
                <c:pt idx="8541">
                  <c:v>139.97</c:v>
                </c:pt>
                <c:pt idx="8542">
                  <c:v>197.07</c:v>
                </c:pt>
                <c:pt idx="8543">
                  <c:v>244.27</c:v>
                </c:pt>
                <c:pt idx="8544">
                  <c:v>296.99</c:v>
                </c:pt>
                <c:pt idx="8545">
                  <c:v>330.3</c:v>
                </c:pt>
                <c:pt idx="8546">
                  <c:v>353.82</c:v>
                </c:pt>
                <c:pt idx="8547">
                  <c:v>416.16</c:v>
                </c:pt>
                <c:pt idx="8548">
                  <c:v>463.53</c:v>
                </c:pt>
                <c:pt idx="8549">
                  <c:v>551.07000000000005</c:v>
                </c:pt>
                <c:pt idx="8550">
                  <c:v>598.80999999999995</c:v>
                </c:pt>
                <c:pt idx="8551">
                  <c:v>635.58000000000004</c:v>
                </c:pt>
                <c:pt idx="8552">
                  <c:v>738.85</c:v>
                </c:pt>
                <c:pt idx="8553">
                  <c:v>876.46</c:v>
                </c:pt>
                <c:pt idx="8554">
                  <c:v>1014.7</c:v>
                </c:pt>
                <c:pt idx="8555">
                  <c:v>1241.0999999999999</c:v>
                </c:pt>
                <c:pt idx="8556">
                  <c:v>1485.9</c:v>
                </c:pt>
                <c:pt idx="8557">
                  <c:v>1784.5</c:v>
                </c:pt>
                <c:pt idx="8558">
                  <c:v>2047.3</c:v>
                </c:pt>
                <c:pt idx="8559">
                  <c:v>2264.9</c:v>
                </c:pt>
                <c:pt idx="8560">
                  <c:v>2438.9</c:v>
                </c:pt>
                <c:pt idx="8561">
                  <c:v>2576.5</c:v>
                </c:pt>
                <c:pt idx="8562">
                  <c:v>2686</c:v>
                </c:pt>
                <c:pt idx="8563">
                  <c:v>2805.8</c:v>
                </c:pt>
                <c:pt idx="8564">
                  <c:v>2960.8</c:v>
                </c:pt>
                <c:pt idx="8565">
                  <c:v>3090.1</c:v>
                </c:pt>
                <c:pt idx="8566">
                  <c:v>3121.3</c:v>
                </c:pt>
                <c:pt idx="8567">
                  <c:v>3224.2</c:v>
                </c:pt>
                <c:pt idx="8568">
                  <c:v>3269.1</c:v>
                </c:pt>
                <c:pt idx="8569">
                  <c:v>3252.3</c:v>
                </c:pt>
                <c:pt idx="8570">
                  <c:v>3314.9</c:v>
                </c:pt>
                <c:pt idx="8571">
                  <c:v>3381.2</c:v>
                </c:pt>
                <c:pt idx="8572">
                  <c:v>3451.4</c:v>
                </c:pt>
                <c:pt idx="8573">
                  <c:v>3495.1</c:v>
                </c:pt>
                <c:pt idx="8574">
                  <c:v>3607.2</c:v>
                </c:pt>
                <c:pt idx="8575">
                  <c:v>3826.6</c:v>
                </c:pt>
                <c:pt idx="8576">
                  <c:v>4037.2</c:v>
                </c:pt>
                <c:pt idx="8577">
                  <c:v>4156.3999999999996</c:v>
                </c:pt>
                <c:pt idx="8578">
                  <c:v>4219.6000000000004</c:v>
                </c:pt>
                <c:pt idx="8579">
                  <c:v>4332.3999999999996</c:v>
                </c:pt>
                <c:pt idx="8580">
                  <c:v>4476.3</c:v>
                </c:pt>
                <c:pt idx="8581">
                  <c:v>4684.8</c:v>
                </c:pt>
                <c:pt idx="8582">
                  <c:v>4921.7</c:v>
                </c:pt>
                <c:pt idx="8583">
                  <c:v>5078</c:v>
                </c:pt>
                <c:pt idx="8584">
                  <c:v>5299.3</c:v>
                </c:pt>
                <c:pt idx="8585">
                  <c:v>5506.5</c:v>
                </c:pt>
                <c:pt idx="8586">
                  <c:v>5653</c:v>
                </c:pt>
                <c:pt idx="8587">
                  <c:v>5870.1</c:v>
                </c:pt>
                <c:pt idx="8588">
                  <c:v>6127.7</c:v>
                </c:pt>
                <c:pt idx="8589">
                  <c:v>6351.5</c:v>
                </c:pt>
                <c:pt idx="8590">
                  <c:v>6589.2</c:v>
                </c:pt>
                <c:pt idx="8591">
                  <c:v>6867.1</c:v>
                </c:pt>
                <c:pt idx="8592">
                  <c:v>7089.1</c:v>
                </c:pt>
                <c:pt idx="8593">
                  <c:v>7230.7</c:v>
                </c:pt>
                <c:pt idx="8594">
                  <c:v>7419.2</c:v>
                </c:pt>
                <c:pt idx="8595">
                  <c:v>7648.6</c:v>
                </c:pt>
                <c:pt idx="8596">
                  <c:v>7854.2</c:v>
                </c:pt>
                <c:pt idx="8597">
                  <c:v>8068.4</c:v>
                </c:pt>
                <c:pt idx="8598">
                  <c:v>8310.5</c:v>
                </c:pt>
                <c:pt idx="8599">
                  <c:v>8574</c:v>
                </c:pt>
                <c:pt idx="8600">
                  <c:v>8831.7000000000007</c:v>
                </c:pt>
                <c:pt idx="8601">
                  <c:v>9070.7000000000007</c:v>
                </c:pt>
                <c:pt idx="8602">
                  <c:v>9260.4</c:v>
                </c:pt>
                <c:pt idx="8603">
                  <c:v>9354.1</c:v>
                </c:pt>
                <c:pt idx="8604">
                  <c:v>9436.9</c:v>
                </c:pt>
                <c:pt idx="8605">
                  <c:v>9451.9</c:v>
                </c:pt>
                <c:pt idx="8606">
                  <c:v>9562.7999999999993</c:v>
                </c:pt>
                <c:pt idx="8607">
                  <c:v>9766</c:v>
                </c:pt>
                <c:pt idx="8608">
                  <c:v>9901.1</c:v>
                </c:pt>
                <c:pt idx="8609">
                  <c:v>10028</c:v>
                </c:pt>
                <c:pt idx="8610">
                  <c:v>10222</c:v>
                </c:pt>
                <c:pt idx="8611">
                  <c:v>10357</c:v>
                </c:pt>
                <c:pt idx="8612">
                  <c:v>10483</c:v>
                </c:pt>
                <c:pt idx="8613">
                  <c:v>10594</c:v>
                </c:pt>
                <c:pt idx="8614">
                  <c:v>10714</c:v>
                </c:pt>
                <c:pt idx="8615">
                  <c:v>10831</c:v>
                </c:pt>
                <c:pt idx="8616">
                  <c:v>10920</c:v>
                </c:pt>
                <c:pt idx="8617">
                  <c:v>11033</c:v>
                </c:pt>
                <c:pt idx="8618">
                  <c:v>11218</c:v>
                </c:pt>
                <c:pt idx="8619">
                  <c:v>11409</c:v>
                </c:pt>
                <c:pt idx="8620">
                  <c:v>11498</c:v>
                </c:pt>
                <c:pt idx="8621">
                  <c:v>11590</c:v>
                </c:pt>
                <c:pt idx="8622">
                  <c:v>11757</c:v>
                </c:pt>
                <c:pt idx="8623">
                  <c:v>11919</c:v>
                </c:pt>
                <c:pt idx="8624">
                  <c:v>12014</c:v>
                </c:pt>
                <c:pt idx="8625">
                  <c:v>12083</c:v>
                </c:pt>
                <c:pt idx="8626">
                  <c:v>12116</c:v>
                </c:pt>
                <c:pt idx="8627">
                  <c:v>12156</c:v>
                </c:pt>
                <c:pt idx="8628">
                  <c:v>12205</c:v>
                </c:pt>
                <c:pt idx="8629">
                  <c:v>12257</c:v>
                </c:pt>
                <c:pt idx="8630">
                  <c:v>12361</c:v>
                </c:pt>
                <c:pt idx="8631">
                  <c:v>12381</c:v>
                </c:pt>
                <c:pt idx="8632">
                  <c:v>12360</c:v>
                </c:pt>
                <c:pt idx="8633">
                  <c:v>12365</c:v>
                </c:pt>
                <c:pt idx="8634">
                  <c:v>12349</c:v>
                </c:pt>
                <c:pt idx="8635">
                  <c:v>12383</c:v>
                </c:pt>
                <c:pt idx="8636">
                  <c:v>12446</c:v>
                </c:pt>
                <c:pt idx="8637">
                  <c:v>12487</c:v>
                </c:pt>
                <c:pt idx="8638">
                  <c:v>12525</c:v>
                </c:pt>
                <c:pt idx="8639">
                  <c:v>12546</c:v>
                </c:pt>
                <c:pt idx="8640">
                  <c:v>12623</c:v>
                </c:pt>
                <c:pt idx="8641">
                  <c:v>12696</c:v>
                </c:pt>
                <c:pt idx="8642">
                  <c:v>12735</c:v>
                </c:pt>
                <c:pt idx="8643">
                  <c:v>12790</c:v>
                </c:pt>
                <c:pt idx="8644">
                  <c:v>12839</c:v>
                </c:pt>
                <c:pt idx="8645">
                  <c:v>12950</c:v>
                </c:pt>
                <c:pt idx="8646">
                  <c:v>13018</c:v>
                </c:pt>
                <c:pt idx="8647">
                  <c:v>13088</c:v>
                </c:pt>
                <c:pt idx="8648">
                  <c:v>13136</c:v>
                </c:pt>
                <c:pt idx="8649">
                  <c:v>13155</c:v>
                </c:pt>
                <c:pt idx="8650">
                  <c:v>13204</c:v>
                </c:pt>
                <c:pt idx="8651">
                  <c:v>13248</c:v>
                </c:pt>
                <c:pt idx="8652">
                  <c:v>13296</c:v>
                </c:pt>
                <c:pt idx="8653">
                  <c:v>13310</c:v>
                </c:pt>
                <c:pt idx="8654">
                  <c:v>13374</c:v>
                </c:pt>
                <c:pt idx="8655">
                  <c:v>13476</c:v>
                </c:pt>
                <c:pt idx="8656">
                  <c:v>13521</c:v>
                </c:pt>
                <c:pt idx="8657">
                  <c:v>13601</c:v>
                </c:pt>
                <c:pt idx="8658">
                  <c:v>13694</c:v>
                </c:pt>
                <c:pt idx="8659">
                  <c:v>13704</c:v>
                </c:pt>
                <c:pt idx="8660">
                  <c:v>13756</c:v>
                </c:pt>
                <c:pt idx="8661">
                  <c:v>13775</c:v>
                </c:pt>
                <c:pt idx="8662">
                  <c:v>13767</c:v>
                </c:pt>
                <c:pt idx="8663">
                  <c:v>13817</c:v>
                </c:pt>
                <c:pt idx="8664">
                  <c:v>13930</c:v>
                </c:pt>
                <c:pt idx="8665">
                  <c:v>14040</c:v>
                </c:pt>
                <c:pt idx="8666">
                  <c:v>14053</c:v>
                </c:pt>
                <c:pt idx="8667">
                  <c:v>14033</c:v>
                </c:pt>
                <c:pt idx="8668">
                  <c:v>13983</c:v>
                </c:pt>
                <c:pt idx="8669">
                  <c:v>13967</c:v>
                </c:pt>
                <c:pt idx="8670">
                  <c:v>13904</c:v>
                </c:pt>
                <c:pt idx="8671">
                  <c:v>13935</c:v>
                </c:pt>
                <c:pt idx="8672">
                  <c:v>13986</c:v>
                </c:pt>
                <c:pt idx="8673">
                  <c:v>13920</c:v>
                </c:pt>
                <c:pt idx="8674">
                  <c:v>13969</c:v>
                </c:pt>
                <c:pt idx="8675">
                  <c:v>14019</c:v>
                </c:pt>
                <c:pt idx="8676">
                  <c:v>14001</c:v>
                </c:pt>
                <c:pt idx="8677">
                  <c:v>13993</c:v>
                </c:pt>
                <c:pt idx="8678">
                  <c:v>13973</c:v>
                </c:pt>
                <c:pt idx="8679">
                  <c:v>13986</c:v>
                </c:pt>
                <c:pt idx="8680">
                  <c:v>13934</c:v>
                </c:pt>
                <c:pt idx="8681">
                  <c:v>13885</c:v>
                </c:pt>
                <c:pt idx="8682">
                  <c:v>13909</c:v>
                </c:pt>
                <c:pt idx="8683">
                  <c:v>13902</c:v>
                </c:pt>
                <c:pt idx="8684">
                  <c:v>13961</c:v>
                </c:pt>
                <c:pt idx="8685">
                  <c:v>14027</c:v>
                </c:pt>
                <c:pt idx="8686">
                  <c:v>13976</c:v>
                </c:pt>
                <c:pt idx="8687">
                  <c:v>13863</c:v>
                </c:pt>
                <c:pt idx="8688">
                  <c:v>13797</c:v>
                </c:pt>
                <c:pt idx="8689">
                  <c:v>13739</c:v>
                </c:pt>
                <c:pt idx="8690">
                  <c:v>13748</c:v>
                </c:pt>
                <c:pt idx="8691">
                  <c:v>13782</c:v>
                </c:pt>
                <c:pt idx="8692">
                  <c:v>13794</c:v>
                </c:pt>
                <c:pt idx="8693">
                  <c:v>13837</c:v>
                </c:pt>
                <c:pt idx="8694">
                  <c:v>13933</c:v>
                </c:pt>
                <c:pt idx="8695">
                  <c:v>13938</c:v>
                </c:pt>
                <c:pt idx="8696">
                  <c:v>13902</c:v>
                </c:pt>
                <c:pt idx="8697">
                  <c:v>13863</c:v>
                </c:pt>
                <c:pt idx="8698">
                  <c:v>13795</c:v>
                </c:pt>
                <c:pt idx="8699">
                  <c:v>13746</c:v>
                </c:pt>
                <c:pt idx="8700">
                  <c:v>13701</c:v>
                </c:pt>
                <c:pt idx="8701">
                  <c:v>13647</c:v>
                </c:pt>
                <c:pt idx="8702">
                  <c:v>13598</c:v>
                </c:pt>
                <c:pt idx="8703">
                  <c:v>13576</c:v>
                </c:pt>
                <c:pt idx="8704">
                  <c:v>13617</c:v>
                </c:pt>
                <c:pt idx="8705">
                  <c:v>13686</c:v>
                </c:pt>
                <c:pt idx="8706">
                  <c:v>13680</c:v>
                </c:pt>
                <c:pt idx="8707">
                  <c:v>13657</c:v>
                </c:pt>
                <c:pt idx="8708">
                  <c:v>13595</c:v>
                </c:pt>
                <c:pt idx="8709">
                  <c:v>13489</c:v>
                </c:pt>
                <c:pt idx="8710">
                  <c:v>13413</c:v>
                </c:pt>
                <c:pt idx="8711">
                  <c:v>13369</c:v>
                </c:pt>
                <c:pt idx="8712">
                  <c:v>13272</c:v>
                </c:pt>
                <c:pt idx="8713">
                  <c:v>13190</c:v>
                </c:pt>
                <c:pt idx="8714">
                  <c:v>13118</c:v>
                </c:pt>
                <c:pt idx="8715">
                  <c:v>13036</c:v>
                </c:pt>
                <c:pt idx="8716">
                  <c:v>12927</c:v>
                </c:pt>
                <c:pt idx="8717">
                  <c:v>12814</c:v>
                </c:pt>
                <c:pt idx="8718">
                  <c:v>12661</c:v>
                </c:pt>
                <c:pt idx="8719">
                  <c:v>12500</c:v>
                </c:pt>
                <c:pt idx="8720">
                  <c:v>12406</c:v>
                </c:pt>
                <c:pt idx="8721">
                  <c:v>12427</c:v>
                </c:pt>
                <c:pt idx="8722">
                  <c:v>12368</c:v>
                </c:pt>
                <c:pt idx="8723">
                  <c:v>12264</c:v>
                </c:pt>
                <c:pt idx="8724">
                  <c:v>12221</c:v>
                </c:pt>
                <c:pt idx="8725">
                  <c:v>12127</c:v>
                </c:pt>
                <c:pt idx="8726">
                  <c:v>11952</c:v>
                </c:pt>
                <c:pt idx="8727">
                  <c:v>11760</c:v>
                </c:pt>
                <c:pt idx="8728">
                  <c:v>11562</c:v>
                </c:pt>
                <c:pt idx="8729">
                  <c:v>11310</c:v>
                </c:pt>
                <c:pt idx="8730">
                  <c:v>11121</c:v>
                </c:pt>
                <c:pt idx="8731">
                  <c:v>10969</c:v>
                </c:pt>
                <c:pt idx="8732">
                  <c:v>10787</c:v>
                </c:pt>
                <c:pt idx="8733">
                  <c:v>10537</c:v>
                </c:pt>
                <c:pt idx="8734">
                  <c:v>10275</c:v>
                </c:pt>
                <c:pt idx="8735">
                  <c:v>9988.6</c:v>
                </c:pt>
                <c:pt idx="8736">
                  <c:v>9669.7000000000007</c:v>
                </c:pt>
                <c:pt idx="8737">
                  <c:v>9359.2999999999993</c:v>
                </c:pt>
                <c:pt idx="8738">
                  <c:v>9034.6</c:v>
                </c:pt>
                <c:pt idx="8739">
                  <c:v>8714.5</c:v>
                </c:pt>
                <c:pt idx="8740">
                  <c:v>8399.7999999999993</c:v>
                </c:pt>
                <c:pt idx="8741">
                  <c:v>8071.8</c:v>
                </c:pt>
                <c:pt idx="8742">
                  <c:v>7781.6</c:v>
                </c:pt>
                <c:pt idx="8743">
                  <c:v>7534.8</c:v>
                </c:pt>
                <c:pt idx="8744">
                  <c:v>7341.5</c:v>
                </c:pt>
                <c:pt idx="8745">
                  <c:v>7184</c:v>
                </c:pt>
                <c:pt idx="8746">
                  <c:v>6892.2</c:v>
                </c:pt>
                <c:pt idx="8747">
                  <c:v>6630.6</c:v>
                </c:pt>
                <c:pt idx="8748">
                  <c:v>6401.9</c:v>
                </c:pt>
                <c:pt idx="8749">
                  <c:v>6176.4</c:v>
                </c:pt>
                <c:pt idx="8750">
                  <c:v>5936.4</c:v>
                </c:pt>
                <c:pt idx="8751">
                  <c:v>5722.1</c:v>
                </c:pt>
                <c:pt idx="8752">
                  <c:v>5498.9</c:v>
                </c:pt>
                <c:pt idx="8753">
                  <c:v>5278</c:v>
                </c:pt>
                <c:pt idx="8754">
                  <c:v>5023.2</c:v>
                </c:pt>
                <c:pt idx="8755">
                  <c:v>4819.6000000000004</c:v>
                </c:pt>
                <c:pt idx="8756">
                  <c:v>4692.3999999999996</c:v>
                </c:pt>
                <c:pt idx="8757">
                  <c:v>4567.8</c:v>
                </c:pt>
                <c:pt idx="8758">
                  <c:v>4418.6000000000004</c:v>
                </c:pt>
                <c:pt idx="8759">
                  <c:v>4203.5</c:v>
                </c:pt>
                <c:pt idx="8760">
                  <c:v>4045.9</c:v>
                </c:pt>
                <c:pt idx="8761">
                  <c:v>3906.1</c:v>
                </c:pt>
                <c:pt idx="8762">
                  <c:v>3699.9</c:v>
                </c:pt>
                <c:pt idx="8763">
                  <c:v>3451.8</c:v>
                </c:pt>
                <c:pt idx="8764">
                  <c:v>3227.6</c:v>
                </c:pt>
                <c:pt idx="8765">
                  <c:v>3060.4</c:v>
                </c:pt>
                <c:pt idx="8766">
                  <c:v>2949.5</c:v>
                </c:pt>
                <c:pt idx="8767">
                  <c:v>2804</c:v>
                </c:pt>
                <c:pt idx="8768">
                  <c:v>2527.6999999999998</c:v>
                </c:pt>
                <c:pt idx="8769">
                  <c:v>2169.1999999999998</c:v>
                </c:pt>
                <c:pt idx="8770">
                  <c:v>1890.2</c:v>
                </c:pt>
                <c:pt idx="8771">
                  <c:v>1653.2</c:v>
                </c:pt>
                <c:pt idx="8772">
                  <c:v>1396</c:v>
                </c:pt>
                <c:pt idx="8773">
                  <c:v>1232.4000000000001</c:v>
                </c:pt>
                <c:pt idx="8774">
                  <c:v>1059.5999999999999</c:v>
                </c:pt>
                <c:pt idx="8775">
                  <c:v>890.87</c:v>
                </c:pt>
                <c:pt idx="8776">
                  <c:v>719.21</c:v>
                </c:pt>
                <c:pt idx="8777">
                  <c:v>566.32000000000005</c:v>
                </c:pt>
                <c:pt idx="8778">
                  <c:v>470.84</c:v>
                </c:pt>
                <c:pt idx="8779">
                  <c:v>396.24</c:v>
                </c:pt>
                <c:pt idx="8780">
                  <c:v>306.37</c:v>
                </c:pt>
                <c:pt idx="8781">
                  <c:v>216.12</c:v>
                </c:pt>
                <c:pt idx="8782">
                  <c:v>154.13999999999999</c:v>
                </c:pt>
                <c:pt idx="8783">
                  <c:v>78.64</c:v>
                </c:pt>
                <c:pt idx="8784">
                  <c:v>70.677000000000007</c:v>
                </c:pt>
                <c:pt idx="8785">
                  <c:v>109.11</c:v>
                </c:pt>
                <c:pt idx="8786">
                  <c:v>91.712000000000003</c:v>
                </c:pt>
                <c:pt idx="8787">
                  <c:v>83.665000000000006</c:v>
                </c:pt>
                <c:pt idx="8788">
                  <c:v>62.935000000000002</c:v>
                </c:pt>
                <c:pt idx="8789">
                  <c:v>33.048999999999999</c:v>
                </c:pt>
                <c:pt idx="8790">
                  <c:v>-58.798999999999999</c:v>
                </c:pt>
                <c:pt idx="8791">
                  <c:v>-137.66</c:v>
                </c:pt>
                <c:pt idx="8792">
                  <c:v>-199.68</c:v>
                </c:pt>
                <c:pt idx="8793">
                  <c:v>-258.38</c:v>
                </c:pt>
                <c:pt idx="8794">
                  <c:v>-335.76</c:v>
                </c:pt>
                <c:pt idx="8795">
                  <c:v>-404.11</c:v>
                </c:pt>
                <c:pt idx="8796">
                  <c:v>-514.13</c:v>
                </c:pt>
                <c:pt idx="8797">
                  <c:v>-610.88</c:v>
                </c:pt>
                <c:pt idx="8798">
                  <c:v>-717.57</c:v>
                </c:pt>
                <c:pt idx="8799">
                  <c:v>-831.37</c:v>
                </c:pt>
                <c:pt idx="8800">
                  <c:v>-941.19</c:v>
                </c:pt>
                <c:pt idx="8801">
                  <c:v>-1057</c:v>
                </c:pt>
                <c:pt idx="8802">
                  <c:v>-1206.5999999999999</c:v>
                </c:pt>
                <c:pt idx="8803">
                  <c:v>-1384.1</c:v>
                </c:pt>
                <c:pt idx="8804">
                  <c:v>-1606.5</c:v>
                </c:pt>
                <c:pt idx="8805">
                  <c:v>-1795.1</c:v>
                </c:pt>
                <c:pt idx="8806">
                  <c:v>-1969.1</c:v>
                </c:pt>
                <c:pt idx="8807">
                  <c:v>-2154.3000000000002</c:v>
                </c:pt>
                <c:pt idx="8808">
                  <c:v>-2287</c:v>
                </c:pt>
                <c:pt idx="8809">
                  <c:v>-2482.4</c:v>
                </c:pt>
                <c:pt idx="8810">
                  <c:v>-2649.1</c:v>
                </c:pt>
                <c:pt idx="8811">
                  <c:v>-2822.8</c:v>
                </c:pt>
                <c:pt idx="8812">
                  <c:v>-2992.6</c:v>
                </c:pt>
                <c:pt idx="8813">
                  <c:v>-3156.2</c:v>
                </c:pt>
                <c:pt idx="8814">
                  <c:v>-3362.6</c:v>
                </c:pt>
                <c:pt idx="8815">
                  <c:v>-3582.9</c:v>
                </c:pt>
                <c:pt idx="8816">
                  <c:v>-3791</c:v>
                </c:pt>
                <c:pt idx="8817">
                  <c:v>-3943.6</c:v>
                </c:pt>
                <c:pt idx="8818">
                  <c:v>-4132.1000000000004</c:v>
                </c:pt>
                <c:pt idx="8819">
                  <c:v>-4321.8999999999996</c:v>
                </c:pt>
                <c:pt idx="8820">
                  <c:v>-4503.3</c:v>
                </c:pt>
                <c:pt idx="8821">
                  <c:v>-4686</c:v>
                </c:pt>
                <c:pt idx="8822">
                  <c:v>-4872.1000000000004</c:v>
                </c:pt>
                <c:pt idx="8823">
                  <c:v>-5056.6000000000004</c:v>
                </c:pt>
                <c:pt idx="8824">
                  <c:v>-5216.3999999999996</c:v>
                </c:pt>
                <c:pt idx="8825">
                  <c:v>-5386</c:v>
                </c:pt>
                <c:pt idx="8826">
                  <c:v>-5588.8</c:v>
                </c:pt>
                <c:pt idx="8827">
                  <c:v>-5829.6</c:v>
                </c:pt>
                <c:pt idx="8828">
                  <c:v>-5978</c:v>
                </c:pt>
                <c:pt idx="8829">
                  <c:v>-6132.8</c:v>
                </c:pt>
                <c:pt idx="8830">
                  <c:v>-6243.3</c:v>
                </c:pt>
                <c:pt idx="8831">
                  <c:v>-6368.9</c:v>
                </c:pt>
                <c:pt idx="8832">
                  <c:v>-6509.4</c:v>
                </c:pt>
                <c:pt idx="8833">
                  <c:v>-6630.5</c:v>
                </c:pt>
                <c:pt idx="8834">
                  <c:v>-6748.8</c:v>
                </c:pt>
                <c:pt idx="8835">
                  <c:v>-6888.8</c:v>
                </c:pt>
                <c:pt idx="8836">
                  <c:v>-7031.8</c:v>
                </c:pt>
                <c:pt idx="8837">
                  <c:v>-7151.8</c:v>
                </c:pt>
                <c:pt idx="8838">
                  <c:v>-7297.6</c:v>
                </c:pt>
                <c:pt idx="8839">
                  <c:v>-7443.4</c:v>
                </c:pt>
                <c:pt idx="8840">
                  <c:v>-7553</c:v>
                </c:pt>
                <c:pt idx="8841">
                  <c:v>-7679.7</c:v>
                </c:pt>
                <c:pt idx="8842">
                  <c:v>-7754.5</c:v>
                </c:pt>
                <c:pt idx="8843">
                  <c:v>-7816.8</c:v>
                </c:pt>
                <c:pt idx="8844">
                  <c:v>-7906.6</c:v>
                </c:pt>
                <c:pt idx="8845">
                  <c:v>-7985.3</c:v>
                </c:pt>
                <c:pt idx="8846">
                  <c:v>-8119.9</c:v>
                </c:pt>
                <c:pt idx="8847">
                  <c:v>-8213.4</c:v>
                </c:pt>
                <c:pt idx="8848">
                  <c:v>-8303.2999999999993</c:v>
                </c:pt>
                <c:pt idx="8849">
                  <c:v>-8378.6</c:v>
                </c:pt>
                <c:pt idx="8850">
                  <c:v>-8433.5</c:v>
                </c:pt>
                <c:pt idx="8851">
                  <c:v>-8497.5</c:v>
                </c:pt>
                <c:pt idx="8852">
                  <c:v>-8590.4</c:v>
                </c:pt>
                <c:pt idx="8853">
                  <c:v>-8683.5</c:v>
                </c:pt>
                <c:pt idx="8854">
                  <c:v>-8766.2999999999993</c:v>
                </c:pt>
                <c:pt idx="8855">
                  <c:v>-8870.2999999999993</c:v>
                </c:pt>
                <c:pt idx="8856">
                  <c:v>-8973.5</c:v>
                </c:pt>
                <c:pt idx="8857">
                  <c:v>-9027.2000000000007</c:v>
                </c:pt>
                <c:pt idx="8858">
                  <c:v>-9088.4</c:v>
                </c:pt>
                <c:pt idx="8859">
                  <c:v>-9165.6</c:v>
                </c:pt>
                <c:pt idx="8860">
                  <c:v>-9230</c:v>
                </c:pt>
                <c:pt idx="8861">
                  <c:v>-9262.9</c:v>
                </c:pt>
                <c:pt idx="8862">
                  <c:v>-9318.7000000000007</c:v>
                </c:pt>
                <c:pt idx="8863">
                  <c:v>-9364.4</c:v>
                </c:pt>
                <c:pt idx="8864">
                  <c:v>-9426.7999999999993</c:v>
                </c:pt>
                <c:pt idx="8865">
                  <c:v>-9508.2999999999993</c:v>
                </c:pt>
                <c:pt idx="8866">
                  <c:v>-9591.2000000000007</c:v>
                </c:pt>
                <c:pt idx="8867">
                  <c:v>-9627.2000000000007</c:v>
                </c:pt>
                <c:pt idx="8868">
                  <c:v>-9716.7999999999993</c:v>
                </c:pt>
                <c:pt idx="8869">
                  <c:v>-9760.2000000000007</c:v>
                </c:pt>
                <c:pt idx="8870">
                  <c:v>-9800.2999999999993</c:v>
                </c:pt>
                <c:pt idx="8871">
                  <c:v>-9884</c:v>
                </c:pt>
                <c:pt idx="8872">
                  <c:v>-9947.7000000000007</c:v>
                </c:pt>
                <c:pt idx="8873">
                  <c:v>-9972.1</c:v>
                </c:pt>
                <c:pt idx="8874">
                  <c:v>-10030</c:v>
                </c:pt>
                <c:pt idx="8875">
                  <c:v>-10056</c:v>
                </c:pt>
                <c:pt idx="8876">
                  <c:v>-10090</c:v>
                </c:pt>
                <c:pt idx="8877">
                  <c:v>-10123</c:v>
                </c:pt>
                <c:pt idx="8878">
                  <c:v>-10129</c:v>
                </c:pt>
                <c:pt idx="8879">
                  <c:v>-10173</c:v>
                </c:pt>
                <c:pt idx="8880">
                  <c:v>-10191</c:v>
                </c:pt>
                <c:pt idx="8881">
                  <c:v>-10206</c:v>
                </c:pt>
                <c:pt idx="8882">
                  <c:v>-10240</c:v>
                </c:pt>
                <c:pt idx="8883">
                  <c:v>-10283</c:v>
                </c:pt>
                <c:pt idx="8884">
                  <c:v>-10332</c:v>
                </c:pt>
                <c:pt idx="8885">
                  <c:v>-10388</c:v>
                </c:pt>
                <c:pt idx="8886">
                  <c:v>-10390</c:v>
                </c:pt>
                <c:pt idx="8887">
                  <c:v>-10402</c:v>
                </c:pt>
                <c:pt idx="8888">
                  <c:v>-10411</c:v>
                </c:pt>
                <c:pt idx="8889">
                  <c:v>-10388</c:v>
                </c:pt>
                <c:pt idx="8890">
                  <c:v>-10369</c:v>
                </c:pt>
                <c:pt idx="8891">
                  <c:v>-10406</c:v>
                </c:pt>
                <c:pt idx="8892">
                  <c:v>-10394</c:v>
                </c:pt>
                <c:pt idx="8893">
                  <c:v>-10407</c:v>
                </c:pt>
                <c:pt idx="8894">
                  <c:v>-10427</c:v>
                </c:pt>
                <c:pt idx="8895">
                  <c:v>-10404</c:v>
                </c:pt>
                <c:pt idx="8896">
                  <c:v>-10425</c:v>
                </c:pt>
                <c:pt idx="8897">
                  <c:v>-10427</c:v>
                </c:pt>
                <c:pt idx="8898">
                  <c:v>-10420</c:v>
                </c:pt>
                <c:pt idx="8899">
                  <c:v>-10443</c:v>
                </c:pt>
                <c:pt idx="8900">
                  <c:v>-10422</c:v>
                </c:pt>
                <c:pt idx="8901">
                  <c:v>-10442</c:v>
                </c:pt>
                <c:pt idx="8902">
                  <c:v>-10488</c:v>
                </c:pt>
                <c:pt idx="8903">
                  <c:v>-10535</c:v>
                </c:pt>
                <c:pt idx="8904">
                  <c:v>-10565</c:v>
                </c:pt>
                <c:pt idx="8905">
                  <c:v>-10609</c:v>
                </c:pt>
                <c:pt idx="8906">
                  <c:v>-10635</c:v>
                </c:pt>
                <c:pt idx="8907">
                  <c:v>-10648</c:v>
                </c:pt>
                <c:pt idx="8908">
                  <c:v>-10659</c:v>
                </c:pt>
                <c:pt idx="8909">
                  <c:v>-10657</c:v>
                </c:pt>
                <c:pt idx="8910">
                  <c:v>-10672</c:v>
                </c:pt>
                <c:pt idx="8911">
                  <c:v>-10665</c:v>
                </c:pt>
                <c:pt idx="8912">
                  <c:v>-10671</c:v>
                </c:pt>
                <c:pt idx="8913">
                  <c:v>-10648</c:v>
                </c:pt>
                <c:pt idx="8914">
                  <c:v>-10631</c:v>
                </c:pt>
                <c:pt idx="8915">
                  <c:v>-10581</c:v>
                </c:pt>
                <c:pt idx="8916">
                  <c:v>-10537</c:v>
                </c:pt>
                <c:pt idx="8917">
                  <c:v>-10491</c:v>
                </c:pt>
                <c:pt idx="8918">
                  <c:v>-10431</c:v>
                </c:pt>
                <c:pt idx="8919">
                  <c:v>-10355</c:v>
                </c:pt>
                <c:pt idx="8920">
                  <c:v>-10278</c:v>
                </c:pt>
                <c:pt idx="8921">
                  <c:v>-10211</c:v>
                </c:pt>
                <c:pt idx="8922">
                  <c:v>-10113</c:v>
                </c:pt>
                <c:pt idx="8923">
                  <c:v>-10038</c:v>
                </c:pt>
                <c:pt idx="8924">
                  <c:v>-9933.2999999999993</c:v>
                </c:pt>
                <c:pt idx="8925">
                  <c:v>-9829.7000000000007</c:v>
                </c:pt>
                <c:pt idx="8926">
                  <c:v>-9731.9</c:v>
                </c:pt>
                <c:pt idx="8927">
                  <c:v>-9620.5</c:v>
                </c:pt>
                <c:pt idx="8928">
                  <c:v>-9490.4</c:v>
                </c:pt>
                <c:pt idx="8929">
                  <c:v>-9401.6</c:v>
                </c:pt>
                <c:pt idx="8930">
                  <c:v>-9287.4</c:v>
                </c:pt>
                <c:pt idx="8931">
                  <c:v>-9187.1</c:v>
                </c:pt>
                <c:pt idx="8932">
                  <c:v>-9052.1</c:v>
                </c:pt>
                <c:pt idx="8933">
                  <c:v>-8883.9</c:v>
                </c:pt>
                <c:pt idx="8934">
                  <c:v>-8742.7999999999993</c:v>
                </c:pt>
                <c:pt idx="8935">
                  <c:v>-8557.7999999999993</c:v>
                </c:pt>
                <c:pt idx="8936">
                  <c:v>-8400.2000000000007</c:v>
                </c:pt>
                <c:pt idx="8937">
                  <c:v>-8227.1</c:v>
                </c:pt>
                <c:pt idx="8938">
                  <c:v>-8023</c:v>
                </c:pt>
                <c:pt idx="8939">
                  <c:v>-7856.2</c:v>
                </c:pt>
                <c:pt idx="8940">
                  <c:v>-7649.5</c:v>
                </c:pt>
                <c:pt idx="8941">
                  <c:v>-7446.2</c:v>
                </c:pt>
                <c:pt idx="8942">
                  <c:v>-7241.3</c:v>
                </c:pt>
                <c:pt idx="8943">
                  <c:v>-7033.8</c:v>
                </c:pt>
                <c:pt idx="8944">
                  <c:v>-6841.6</c:v>
                </c:pt>
                <c:pt idx="8945">
                  <c:v>-6647.1</c:v>
                </c:pt>
                <c:pt idx="8946">
                  <c:v>-6456.3</c:v>
                </c:pt>
                <c:pt idx="8947">
                  <c:v>-6272.4</c:v>
                </c:pt>
                <c:pt idx="8948">
                  <c:v>-6097</c:v>
                </c:pt>
                <c:pt idx="8949">
                  <c:v>-5922.9</c:v>
                </c:pt>
                <c:pt idx="8950">
                  <c:v>-5727.1</c:v>
                </c:pt>
                <c:pt idx="8951">
                  <c:v>-5548.3</c:v>
                </c:pt>
                <c:pt idx="8952">
                  <c:v>-5339.2</c:v>
                </c:pt>
                <c:pt idx="8953">
                  <c:v>-5135.3</c:v>
                </c:pt>
                <c:pt idx="8954">
                  <c:v>-4962.8999999999996</c:v>
                </c:pt>
                <c:pt idx="8955">
                  <c:v>-4770.7</c:v>
                </c:pt>
                <c:pt idx="8956">
                  <c:v>-4553.3</c:v>
                </c:pt>
                <c:pt idx="8957">
                  <c:v>-4388.5</c:v>
                </c:pt>
                <c:pt idx="8958">
                  <c:v>-4195.1000000000004</c:v>
                </c:pt>
                <c:pt idx="8959">
                  <c:v>-3974.2</c:v>
                </c:pt>
                <c:pt idx="8960">
                  <c:v>-3758.5</c:v>
                </c:pt>
                <c:pt idx="8961">
                  <c:v>-3586.7</c:v>
                </c:pt>
                <c:pt idx="8962">
                  <c:v>-3381.7</c:v>
                </c:pt>
                <c:pt idx="8963">
                  <c:v>-3246.4</c:v>
                </c:pt>
                <c:pt idx="8964">
                  <c:v>-3078.6</c:v>
                </c:pt>
                <c:pt idx="8965">
                  <c:v>-2915</c:v>
                </c:pt>
                <c:pt idx="8966">
                  <c:v>-2790.2</c:v>
                </c:pt>
                <c:pt idx="8967">
                  <c:v>-2683</c:v>
                </c:pt>
                <c:pt idx="8968">
                  <c:v>-2523.1999999999998</c:v>
                </c:pt>
                <c:pt idx="8969">
                  <c:v>-2413.1999999999998</c:v>
                </c:pt>
                <c:pt idx="8970">
                  <c:v>-2298.6</c:v>
                </c:pt>
                <c:pt idx="8971">
                  <c:v>-2171.6999999999998</c:v>
                </c:pt>
                <c:pt idx="8972">
                  <c:v>-2010.6</c:v>
                </c:pt>
                <c:pt idx="8973">
                  <c:v>-1905.2</c:v>
                </c:pt>
                <c:pt idx="8974">
                  <c:v>-1822.9</c:v>
                </c:pt>
                <c:pt idx="8975">
                  <c:v>-1730.8</c:v>
                </c:pt>
                <c:pt idx="8976">
                  <c:v>-1643.9</c:v>
                </c:pt>
                <c:pt idx="8977">
                  <c:v>-1510.6</c:v>
                </c:pt>
                <c:pt idx="8978">
                  <c:v>-1386.3</c:v>
                </c:pt>
                <c:pt idx="8979">
                  <c:v>-1300</c:v>
                </c:pt>
                <c:pt idx="8980">
                  <c:v>-1172.5</c:v>
                </c:pt>
                <c:pt idx="8981">
                  <c:v>-1087.3</c:v>
                </c:pt>
                <c:pt idx="8982">
                  <c:v>-991.78</c:v>
                </c:pt>
                <c:pt idx="8983">
                  <c:v>-920.72</c:v>
                </c:pt>
                <c:pt idx="8984">
                  <c:v>-815.37</c:v>
                </c:pt>
                <c:pt idx="8985">
                  <c:v>-690.82</c:v>
                </c:pt>
                <c:pt idx="8986">
                  <c:v>-571.09</c:v>
                </c:pt>
                <c:pt idx="8987">
                  <c:v>-468.51</c:v>
                </c:pt>
                <c:pt idx="8988">
                  <c:v>-383.86</c:v>
                </c:pt>
                <c:pt idx="8989">
                  <c:v>-308.98</c:v>
                </c:pt>
                <c:pt idx="8990">
                  <c:v>-250.74</c:v>
                </c:pt>
                <c:pt idx="8991">
                  <c:v>-201.01</c:v>
                </c:pt>
                <c:pt idx="8992">
                  <c:v>-109.04</c:v>
                </c:pt>
                <c:pt idx="8993">
                  <c:v>-78.759</c:v>
                </c:pt>
                <c:pt idx="8994">
                  <c:v>-24.052</c:v>
                </c:pt>
                <c:pt idx="8995">
                  <c:v>38.406999999999996</c:v>
                </c:pt>
                <c:pt idx="8996">
                  <c:v>58.868000000000002</c:v>
                </c:pt>
                <c:pt idx="8997">
                  <c:v>77.938999999999993</c:v>
                </c:pt>
                <c:pt idx="8998">
                  <c:v>112.3</c:v>
                </c:pt>
                <c:pt idx="8999">
                  <c:v>157.19999999999999</c:v>
                </c:pt>
              </c:numCache>
            </c:numRef>
          </c:val>
          <c:smooth val="0"/>
          <c:extLst>
            <c:ext xmlns:c16="http://schemas.microsoft.com/office/drawing/2014/chart" uri="{C3380CC4-5D6E-409C-BE32-E72D297353CC}">
              <c16:uniqueId val="{00000001-0C2E-498D-B43F-20A3FBFB13A5}"/>
            </c:ext>
          </c:extLst>
        </c:ser>
        <c:dLbls>
          <c:showLegendKey val="0"/>
          <c:showVal val="0"/>
          <c:showCatName val="0"/>
          <c:showSerName val="0"/>
          <c:showPercent val="0"/>
          <c:showBubbleSize val="0"/>
        </c:dLbls>
        <c:marker val="1"/>
        <c:smooth val="0"/>
        <c:axId val="1263857056"/>
        <c:axId val="1263868704"/>
      </c:lineChart>
      <c:valAx>
        <c:axId val="1201986544"/>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Flexion angle (deg)</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solidFill>
            <a:schemeClr val="bg1"/>
          </a:solid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01993616"/>
        <c:crosses val="autoZero"/>
        <c:crossBetween val="between"/>
      </c:valAx>
      <c:dateAx>
        <c:axId val="1201993616"/>
        <c:scaling>
          <c:orientation val="minMax"/>
        </c:scaling>
        <c:delete val="1"/>
        <c:axPos val="b"/>
        <c:majorTickMark val="out"/>
        <c:minorTickMark val="none"/>
        <c:tickLblPos val="nextTo"/>
        <c:crossAx val="1201986544"/>
        <c:crosses val="autoZero"/>
        <c:auto val="0"/>
        <c:lblOffset val="100"/>
        <c:baseTimeUnit val="days"/>
      </c:dateAx>
      <c:valAx>
        <c:axId val="1263868704"/>
        <c:scaling>
          <c:orientation val="minMax"/>
        </c:scaling>
        <c:delete val="0"/>
        <c:axPos val="r"/>
        <c:title>
          <c:tx>
            <c:rich>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US" sz="1400" b="1">
                    <a:solidFill>
                      <a:schemeClr val="tx1"/>
                    </a:solidFill>
                  </a:rPr>
                  <a:t>VV torque (Nmm)</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9050">
            <a:solidFill>
              <a:schemeClr val="tx1"/>
            </a:solid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263857056"/>
        <c:crosses val="max"/>
        <c:crossBetween val="between"/>
      </c:valAx>
      <c:dateAx>
        <c:axId val="1263857056"/>
        <c:scaling>
          <c:orientation val="minMax"/>
        </c:scaling>
        <c:delete val="1"/>
        <c:axPos val="b"/>
        <c:majorTickMark val="out"/>
        <c:minorTickMark val="none"/>
        <c:tickLblPos val="nextTo"/>
        <c:crossAx val="1263868704"/>
        <c:crosses val="autoZero"/>
        <c:auto val="0"/>
        <c:lblOffset val="100"/>
        <c:baseTimeUnit val="days"/>
      </c:date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16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3D5A0-9702-4E66-85DB-B365B46DE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1</Pages>
  <Words>5179</Words>
  <Characters>2952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masry, Shady</dc:creator>
  <cp:keywords/>
  <dc:description/>
  <cp:lastModifiedBy>Elmasry, Shady</cp:lastModifiedBy>
  <cp:revision>3</cp:revision>
  <cp:lastPrinted>2019-09-18T14:39:00Z</cp:lastPrinted>
  <dcterms:created xsi:type="dcterms:W3CDTF">2019-09-18T14:24:00Z</dcterms:created>
  <dcterms:modified xsi:type="dcterms:W3CDTF">2019-09-18T14:48:00Z</dcterms:modified>
</cp:coreProperties>
</file>